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397E" w:rsidRPr="0077715B" w:rsidRDefault="00EF397E" w:rsidP="00EF397E">
      <w:pPr>
        <w:jc w:val="center"/>
        <w:rPr>
          <w:b/>
          <w:sz w:val="40"/>
          <w:szCs w:val="40"/>
        </w:rPr>
      </w:pPr>
      <w:r>
        <w:rPr>
          <w:b/>
          <w:sz w:val="40"/>
          <w:szCs w:val="40"/>
        </w:rPr>
        <w:t>A microstructural investigation into the stationary shoulder corner friction stir welding of aluminium alloys</w:t>
      </w:r>
    </w:p>
    <w:p w:rsidR="00EF397E" w:rsidRDefault="00EF397E" w:rsidP="00EF397E">
      <w:pPr>
        <w:jc w:val="center"/>
      </w:pPr>
      <w:bookmarkStart w:id="0" w:name="_GoBack"/>
      <w:bookmarkEnd w:id="0"/>
    </w:p>
    <w:p w:rsidR="00EF397E" w:rsidRPr="00267D19" w:rsidRDefault="00EF397E" w:rsidP="00EF397E">
      <w:pPr>
        <w:jc w:val="center"/>
        <w:rPr>
          <w:b/>
          <w:sz w:val="36"/>
          <w:szCs w:val="36"/>
        </w:rPr>
      </w:pPr>
      <w:r>
        <w:rPr>
          <w:b/>
          <w:sz w:val="36"/>
          <w:szCs w:val="36"/>
        </w:rPr>
        <w:t>Samuel John Gascoyne</w:t>
      </w:r>
    </w:p>
    <w:p w:rsidR="00EF397E" w:rsidRDefault="00EF397E" w:rsidP="00EF397E">
      <w:pPr>
        <w:jc w:val="center"/>
      </w:pPr>
    </w:p>
    <w:p w:rsidR="00EF397E" w:rsidRPr="00267D19" w:rsidRDefault="00EF397E" w:rsidP="00EF397E">
      <w:pPr>
        <w:jc w:val="center"/>
        <w:rPr>
          <w:b/>
        </w:rPr>
      </w:pPr>
      <w:r w:rsidRPr="00267D19">
        <w:rPr>
          <w:b/>
        </w:rPr>
        <w:t xml:space="preserve">Department of </w:t>
      </w:r>
      <w:r>
        <w:rPr>
          <w:b/>
        </w:rPr>
        <w:t>Material Science and Engineering</w:t>
      </w:r>
    </w:p>
    <w:p w:rsidR="00EF397E" w:rsidRDefault="00EF397E" w:rsidP="00EF397E">
      <w:pPr>
        <w:jc w:val="center"/>
      </w:pPr>
    </w:p>
    <w:p w:rsidR="00EF397E" w:rsidRDefault="00EF397E" w:rsidP="00EF397E">
      <w:pPr>
        <w:jc w:val="center"/>
        <w:rPr>
          <w:b/>
          <w:sz w:val="32"/>
          <w:szCs w:val="32"/>
        </w:rPr>
      </w:pPr>
      <w:r>
        <w:rPr>
          <w:noProof/>
          <w:lang w:eastAsia="en-GB"/>
        </w:rPr>
        <w:drawing>
          <wp:inline distT="0" distB="0" distL="0" distR="0">
            <wp:extent cx="3604260" cy="3881120"/>
            <wp:effectExtent l="0" t="0" r="0" b="508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4260" cy="3881120"/>
                    </a:xfrm>
                    <a:prstGeom prst="rect">
                      <a:avLst/>
                    </a:prstGeom>
                    <a:noFill/>
                    <a:ln>
                      <a:noFill/>
                    </a:ln>
                  </pic:spPr>
                </pic:pic>
              </a:graphicData>
            </a:graphic>
          </wp:inline>
        </w:drawing>
      </w:r>
    </w:p>
    <w:p w:rsidR="00EF397E" w:rsidRDefault="00EF397E" w:rsidP="00EF397E">
      <w:pPr>
        <w:jc w:val="center"/>
        <w:rPr>
          <w:b/>
          <w:sz w:val="32"/>
          <w:szCs w:val="32"/>
        </w:rPr>
      </w:pPr>
      <w:r w:rsidRPr="00267D19">
        <w:rPr>
          <w:b/>
          <w:sz w:val="32"/>
          <w:szCs w:val="32"/>
        </w:rPr>
        <w:t xml:space="preserve">The </w:t>
      </w:r>
      <w:smartTag w:uri="urn:schemas-microsoft-com:office:smarttags" w:element="place">
        <w:smartTag w:uri="urn:schemas-microsoft-com:office:smarttags" w:element="PlaceType">
          <w:r w:rsidRPr="00267D19">
            <w:rPr>
              <w:b/>
              <w:sz w:val="32"/>
              <w:szCs w:val="32"/>
            </w:rPr>
            <w:t>University</w:t>
          </w:r>
        </w:smartTag>
        <w:r w:rsidRPr="00267D19">
          <w:rPr>
            <w:b/>
            <w:sz w:val="32"/>
            <w:szCs w:val="32"/>
          </w:rPr>
          <w:t xml:space="preserve"> of </w:t>
        </w:r>
        <w:smartTag w:uri="urn:schemas-microsoft-com:office:smarttags" w:element="PlaceName">
          <w:r w:rsidRPr="00267D19">
            <w:rPr>
              <w:b/>
              <w:sz w:val="32"/>
              <w:szCs w:val="32"/>
            </w:rPr>
            <w:t>Sheffield</w:t>
          </w:r>
        </w:smartTag>
      </w:smartTag>
    </w:p>
    <w:p w:rsidR="00EF397E" w:rsidRDefault="00EF397E" w:rsidP="00EF397E">
      <w:pPr>
        <w:jc w:val="center"/>
        <w:rPr>
          <w:b/>
          <w:sz w:val="32"/>
          <w:szCs w:val="32"/>
        </w:rPr>
      </w:pPr>
    </w:p>
    <w:p w:rsidR="00EF397E" w:rsidRDefault="00EF397E" w:rsidP="00EF397E">
      <w:pPr>
        <w:spacing w:line="360" w:lineRule="auto"/>
        <w:ind w:left="2160" w:right="2006"/>
        <w:jc w:val="center"/>
      </w:pPr>
      <w:r w:rsidRPr="00267D19">
        <w:t>Thesis submitted for the degree of Doctor o</w:t>
      </w:r>
      <w:r>
        <w:t xml:space="preserve">f Philosophy </w:t>
      </w:r>
    </w:p>
    <w:p w:rsidR="00EF397E" w:rsidRDefault="00A55F71" w:rsidP="00EF397E">
      <w:pPr>
        <w:spacing w:line="360" w:lineRule="auto"/>
        <w:ind w:left="2160" w:right="2006"/>
        <w:jc w:val="center"/>
        <w:rPr>
          <w:rFonts w:asciiTheme="majorHAnsi" w:eastAsiaTheme="majorEastAsia" w:hAnsiTheme="majorHAnsi" w:cstheme="majorBidi"/>
          <w:color w:val="17365D" w:themeColor="text2" w:themeShade="BF"/>
          <w:spacing w:val="5"/>
          <w:kern w:val="28"/>
          <w:sz w:val="52"/>
          <w:szCs w:val="52"/>
        </w:rPr>
      </w:pPr>
      <w:r>
        <w:t>December</w:t>
      </w:r>
      <w:r w:rsidR="00EF397E">
        <w:t xml:space="preserve"> 2014</w:t>
      </w:r>
      <w:r w:rsidR="00EF397E">
        <w:br w:type="page"/>
      </w:r>
    </w:p>
    <w:p w:rsidR="009D7452" w:rsidRDefault="009D7452" w:rsidP="009D7452">
      <w:pPr>
        <w:pStyle w:val="Title"/>
      </w:pPr>
      <w:r>
        <w:lastRenderedPageBreak/>
        <w:t>Abstract</w:t>
      </w:r>
    </w:p>
    <w:p w:rsidR="006E4C3E" w:rsidRDefault="009D7452" w:rsidP="009D7452">
      <w:r>
        <w:tab/>
      </w:r>
      <w:r w:rsidR="006E4C3E">
        <w:t xml:space="preserve">A microstructural investigation was performed on a new type of friction </w:t>
      </w:r>
      <w:r w:rsidR="00F9180E">
        <w:t>joining</w:t>
      </w:r>
      <w:r w:rsidR="006E4C3E">
        <w:t xml:space="preserve"> – stationary shoulder</w:t>
      </w:r>
      <w:r w:rsidR="00E62151">
        <w:t xml:space="preserve"> corner</w:t>
      </w:r>
      <w:r w:rsidR="006E4C3E">
        <w:t xml:space="preserve"> </w:t>
      </w:r>
      <w:r w:rsidR="00F9180E">
        <w:t>friction stir welding</w:t>
      </w:r>
      <w:r w:rsidR="00B57815">
        <w:t xml:space="preserve"> (SSCFSW)</w:t>
      </w:r>
      <w:r w:rsidR="006E4C3E">
        <w:t>. This technique involves welding at a 45° angle</w:t>
      </w:r>
      <w:r w:rsidR="001E738A">
        <w:t xml:space="preserve"> and using filler materials</w:t>
      </w:r>
      <w:r w:rsidR="006E4C3E">
        <w:t xml:space="preserve"> in order to produce rounded corner welds</w:t>
      </w:r>
      <w:r w:rsidR="00E62151">
        <w:t>.</w:t>
      </w:r>
      <w:r w:rsidR="006E4C3E">
        <w:t xml:space="preserve"> </w:t>
      </w:r>
      <w:r w:rsidR="00E62151">
        <w:t xml:space="preserve">The filler materials were </w:t>
      </w:r>
      <w:r w:rsidR="006E4C3E">
        <w:t xml:space="preserve">later coated in copper to ascertain the flow behaviour of the material and to determine what happens to the interface between the vertical and horizontal columns </w:t>
      </w:r>
      <w:r w:rsidR="00E62151">
        <w:t>being welded</w:t>
      </w:r>
      <w:r w:rsidR="006E4C3E">
        <w:t xml:space="preserve">. </w:t>
      </w:r>
      <w:r w:rsidR="00E62151">
        <w:t>A</w:t>
      </w:r>
      <w:r w:rsidR="006E4C3E">
        <w:t xml:space="preserve"> new phenomenon </w:t>
      </w:r>
      <w:r w:rsidR="00E62151">
        <w:t xml:space="preserve">– the </w:t>
      </w:r>
      <w:r w:rsidR="006E4C3E">
        <w:t xml:space="preserve">so called “blades” effect </w:t>
      </w:r>
      <w:r w:rsidR="00E62151">
        <w:t xml:space="preserve">– </w:t>
      </w:r>
      <w:r w:rsidR="006E4C3E">
        <w:t xml:space="preserve">demonstrated </w:t>
      </w:r>
      <w:r w:rsidR="001E738A">
        <w:t xml:space="preserve">two </w:t>
      </w:r>
      <w:r w:rsidR="006E4C3E">
        <w:t>clearly defined regions within the dynamically recrystallised zone</w:t>
      </w:r>
      <w:r w:rsidR="00E62151">
        <w:t xml:space="preserve"> (DRX) </w:t>
      </w:r>
      <w:r w:rsidR="007A7D75">
        <w:t>which had</w:t>
      </w:r>
      <w:r w:rsidR="00E62151">
        <w:t xml:space="preserve"> differen</w:t>
      </w:r>
      <w:r w:rsidR="001E738A">
        <w:t>t chemical compositions from each other</w:t>
      </w:r>
      <w:r w:rsidR="00E62151">
        <w:t>.</w:t>
      </w:r>
    </w:p>
    <w:p w:rsidR="007A7D75" w:rsidRDefault="00B57815" w:rsidP="009D7452">
      <w:r>
        <w:tab/>
        <w:t xml:space="preserve">The investigation focused on some of the most commonly used wrought aluminium alloys – 2xxx, 5xxx, 6xxx, and 7xxx series aluminium. These were selected to give a good comparison between </w:t>
      </w:r>
      <w:r w:rsidR="00FD7EF4">
        <w:t>heat treat</w:t>
      </w:r>
      <w:r w:rsidR="001E738A">
        <w:t>ed and non-heat treated alloys.</w:t>
      </w:r>
      <w:r w:rsidR="00FD7EF4">
        <w:t xml:space="preserve"> </w:t>
      </w:r>
      <w:r w:rsidR="001E738A">
        <w:t>D</w:t>
      </w:r>
      <w:r w:rsidR="00FD7EF4">
        <w:t xml:space="preserve">ifferent </w:t>
      </w:r>
      <w:r w:rsidR="007A7D75">
        <w:t xml:space="preserve">aluminium </w:t>
      </w:r>
      <w:r w:rsidR="00FD7EF4">
        <w:t xml:space="preserve">series were </w:t>
      </w:r>
      <w:r w:rsidR="001E738A">
        <w:t xml:space="preserve">also </w:t>
      </w:r>
      <w:r w:rsidR="00FD7EF4">
        <w:t xml:space="preserve">cross welded (2xxx to 7xxx) in order to assess feasibility and material flow behaviour. The vast majority of welds were performed in the 6xxx series </w:t>
      </w:r>
      <w:r w:rsidR="007A7D75">
        <w:t>material;</w:t>
      </w:r>
      <w:r w:rsidR="00FD7EF4">
        <w:t xml:space="preserve"> these included the copper tracer samples and </w:t>
      </w:r>
      <w:r w:rsidR="00F9180E">
        <w:t>a stationary shoulder friction stir</w:t>
      </w:r>
      <w:r w:rsidR="00FD7EF4">
        <w:t xml:space="preserve"> butt weld.</w:t>
      </w:r>
    </w:p>
    <w:p w:rsidR="006E4C3E" w:rsidRDefault="007A7D75" w:rsidP="009D7452">
      <w:r>
        <w:tab/>
        <w:t xml:space="preserve">The first type of analysis was hardness mapping and was </w:t>
      </w:r>
      <w:r w:rsidR="001E738A">
        <w:t xml:space="preserve">initially </w:t>
      </w:r>
      <w:r>
        <w:t>applied to cross welded al</w:t>
      </w:r>
      <w:r w:rsidR="001E738A">
        <w:t>loys AA2014-T4 and AA7075-T6. The hardness maps</w:t>
      </w:r>
      <w:r>
        <w:t xml:space="preserve"> showed that there were sharp hardness transitions within the DRX. Further analysis with SEM</w:t>
      </w:r>
      <w:r w:rsidR="006D0E7F">
        <w:t>/EDS</w:t>
      </w:r>
      <w:r>
        <w:t xml:space="preserve"> revealed that the “blades” region - which demonstrated highest hardness within the DRX </w:t>
      </w:r>
      <w:r w:rsidR="006D0E7F">
        <w:t>–</w:t>
      </w:r>
      <w:r w:rsidR="00F9180E">
        <w:t xml:space="preserve"> was</w:t>
      </w:r>
      <w:r w:rsidR="006D0E7F">
        <w:t xml:space="preserve"> exclusively AA7075</w:t>
      </w:r>
      <w:r w:rsidR="00F9180E">
        <w:t>-T6</w:t>
      </w:r>
      <w:r w:rsidR="006D0E7F">
        <w:t xml:space="preserve"> and that the “non-blades” regi</w:t>
      </w:r>
      <w:r w:rsidR="001E738A">
        <w:t>on was exclusively AA2014</w:t>
      </w:r>
      <w:r w:rsidR="00F9180E">
        <w:t>-T4</w:t>
      </w:r>
      <w:r w:rsidR="001E738A">
        <w:t xml:space="preserve">. Hardness maps were </w:t>
      </w:r>
      <w:r w:rsidR="001E55F0">
        <w:t xml:space="preserve">also </w:t>
      </w:r>
      <w:r w:rsidR="001E738A">
        <w:t xml:space="preserve">performed on </w:t>
      </w:r>
      <w:r w:rsidR="001E55F0">
        <w:t xml:space="preserve">SSCFSW </w:t>
      </w:r>
      <w:r w:rsidR="001E738A">
        <w:t xml:space="preserve">6082-T6 </w:t>
      </w:r>
      <w:r w:rsidR="001E55F0">
        <w:t xml:space="preserve">and 5083-O. As these were not cross welded materials they didn’t exhibit the same sharp transitions in hardness across the “blade” and “non-blade” regions. However, the hardness profiles did highlight the difference heat treated and non-heat treated alloys, as the 6xxx series saw a drop of hardness across the </w:t>
      </w:r>
      <w:r w:rsidR="00ED7C04">
        <w:t>DRX</w:t>
      </w:r>
      <w:r w:rsidR="001E55F0">
        <w:t xml:space="preserve"> with some recovery, and the 5xxx series material saw an increase in hardness </w:t>
      </w:r>
      <w:r w:rsidR="00ED7C04">
        <w:t>across the DRX.</w:t>
      </w:r>
    </w:p>
    <w:p w:rsidR="00B53878" w:rsidRDefault="00B53878" w:rsidP="00B53878">
      <w:pPr>
        <w:ind w:firstLine="720"/>
      </w:pPr>
      <w:r>
        <w:t>Both AA7075</w:t>
      </w:r>
      <w:r>
        <w:t>-T6</w:t>
      </w:r>
      <w:r>
        <w:t xml:space="preserve"> and AA2014</w:t>
      </w:r>
      <w:r>
        <w:t>-T4</w:t>
      </w:r>
      <w:r>
        <w:t xml:space="preserve"> are heat treated alloys, so the intense thermo-mechanical process of FSW is expected to cause the hardening precipitates to coarsen and dissolve. Depending on the post weld cooling process the dissolved second phase precipitates may reprecipitate and cause the material to regain some of its hardness. The blade and non-blade regions in the cross welded alloys were segregated on the basis of alloys composition, i.e. the blade region was entirely AA7075 and the non-blade region was entirely AA2014. Thus the post weld cooling phase favoured reprecipitation in AA7075 over AA2014, hence the far higher hardness measurements found in the blade region. For alloys that weren’t cross welded, the difference between the two regions is negligible, indicating that blade and non-blade regions are a primarily a result of material flow.</w:t>
      </w:r>
    </w:p>
    <w:p w:rsidR="00DC03EA" w:rsidRDefault="0073508A" w:rsidP="009D7452">
      <w:r>
        <w:tab/>
        <w:t xml:space="preserve">Further tests were carried out on 6082-T6 </w:t>
      </w:r>
      <w:r w:rsidR="00DC03EA">
        <w:t>welds</w:t>
      </w:r>
      <w:r>
        <w:t xml:space="preserve"> but using coppe</w:t>
      </w:r>
      <w:r w:rsidR="00DC03EA">
        <w:t>r tracers either between the</w:t>
      </w:r>
      <w:r>
        <w:t xml:space="preserve"> interfaces of the two </w:t>
      </w:r>
      <w:r w:rsidR="00DC03EA">
        <w:t>aluminium plates</w:t>
      </w:r>
      <w:r>
        <w:t xml:space="preserve"> to be welded or around the filler wires that would be incorporated into the SSCFSW. A visual inspection showed the distinct presence of the blade and non-blade regions and that copper had preferentially distributed itself into the blade regions. A SEM and EDS was performed on the blade and non-blade regions and confirmed that the blades were copper rich and the non-blades regions were copper free. </w:t>
      </w:r>
    </w:p>
    <w:p w:rsidR="0073508A" w:rsidRDefault="0073508A" w:rsidP="00DC03EA">
      <w:pPr>
        <w:ind w:firstLine="720"/>
      </w:pPr>
      <w:r>
        <w:lastRenderedPageBreak/>
        <w:t xml:space="preserve">The filler wires </w:t>
      </w:r>
      <w:r w:rsidR="0041160E">
        <w:t>th</w:t>
      </w:r>
      <w:r w:rsidR="00DC03EA">
        <w:t xml:space="preserve">at were coated in copper also saw the copper distributed preferentially into the blade region, however, as the filler wires are only consumed the in the top half of the weld, no copper was found towards the base the weld. This indicated that while material is being segregated during welding it is not massively being dragged down. A copper tracer was </w:t>
      </w:r>
      <w:r w:rsidR="00445318">
        <w:t xml:space="preserve">also </w:t>
      </w:r>
      <w:r w:rsidR="00DC03EA">
        <w:t xml:space="preserve">placed between the </w:t>
      </w:r>
      <w:proofErr w:type="gramStart"/>
      <w:r w:rsidR="00DC03EA">
        <w:t>interface</w:t>
      </w:r>
      <w:proofErr w:type="gramEnd"/>
      <w:r w:rsidR="00DC03EA">
        <w:t xml:space="preserve"> of </w:t>
      </w:r>
      <w:r w:rsidR="00445318">
        <w:t xml:space="preserve">two plates in </w:t>
      </w:r>
      <w:r w:rsidR="00DC03EA">
        <w:t xml:space="preserve">a stationary shoulder FSW butt weld, </w:t>
      </w:r>
      <w:r w:rsidR="00445318">
        <w:t xml:space="preserve">and </w:t>
      </w:r>
      <w:r w:rsidR="00DC03EA">
        <w:t xml:space="preserve">once again </w:t>
      </w:r>
      <w:r w:rsidR="00445318">
        <w:t xml:space="preserve">the copper </w:t>
      </w:r>
      <w:r w:rsidR="00DC03EA">
        <w:t>preferential</w:t>
      </w:r>
      <w:r w:rsidR="00445318">
        <w:t>ly segregated itself</w:t>
      </w:r>
      <w:r w:rsidR="00DC03EA">
        <w:t xml:space="preserve"> </w:t>
      </w:r>
      <w:r w:rsidR="00445318">
        <w:t>into</w:t>
      </w:r>
      <w:r w:rsidR="00DC03EA">
        <w:t xml:space="preserve"> the blade regions</w:t>
      </w:r>
      <w:r w:rsidR="00445318">
        <w:t>.</w:t>
      </w:r>
      <w:r w:rsidR="00DC03EA">
        <w:t xml:space="preserve"> </w:t>
      </w:r>
      <w:r w:rsidR="00445318">
        <w:t>This</w:t>
      </w:r>
      <w:r w:rsidR="00DC03EA">
        <w:t xml:space="preserve"> indicates that the main mechanism for the blade effect is the stationary shoulder and tool, not the angle of the weld.</w:t>
      </w:r>
    </w:p>
    <w:p w:rsidR="00445318" w:rsidRPr="00FA238A" w:rsidRDefault="00445318" w:rsidP="00445318">
      <w:pPr>
        <w:ind w:firstLine="720"/>
        <w:rPr>
          <w:color w:val="000000"/>
        </w:rPr>
      </w:pPr>
      <w:r>
        <w:t xml:space="preserve">Crystallographic texture analysis was performed using EBSD for the DRX stretching from the advancing side to the retreating side of weld region. Both regions towards the base and top of the weld region were analysed for a single material SSCFSW of AA6082-T6. The texture had a strong &lt;111&gt; crystal orientation, and was dominated by simple shear torsion texture. The simple shear components of </w:t>
      </w:r>
      <w:r w:rsidRPr="00425AA6">
        <w:rPr>
          <w:color w:val="000000"/>
          <w:position w:val="-4"/>
          <w:sz w:val="20"/>
          <w:szCs w:val="20"/>
        </w:rPr>
        <w:object w:dxaOrig="2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2" type="#_x0000_t75" style="width:12pt;height:13.5pt" o:ole="">
            <v:imagedata r:id="rId9" o:title=""/>
          </v:shape>
          <o:OLEObject Type="Embed" ProgID="Equation.3" ShapeID="_x0000_i1162" DrawAspect="Content" ObjectID="_1494525338" r:id="rId10"/>
        </w:object>
      </w:r>
      <w:r w:rsidRPr="00425AA6">
        <w:t>/</w:t>
      </w:r>
      <w:r w:rsidRPr="00425AA6">
        <w:rPr>
          <w:color w:val="000000"/>
          <w:position w:val="-4"/>
          <w:sz w:val="20"/>
          <w:szCs w:val="20"/>
        </w:rPr>
        <w:object w:dxaOrig="240" w:dyaOrig="300">
          <v:shape id="_x0000_i1163" type="#_x0000_t75" style="width:12pt;height:15pt" o:ole="">
            <v:imagedata r:id="rId11" o:title=""/>
          </v:shape>
          <o:OLEObject Type="Embed" ProgID="Equation.3" ShapeID="_x0000_i1163" DrawAspect="Content" ObjectID="_1494525339" r:id="rId12"/>
        </w:object>
      </w:r>
      <w:r w:rsidRPr="00425AA6">
        <w:rPr>
          <w:color w:val="000000"/>
        </w:rPr>
        <w:t xml:space="preserve"> and C</w:t>
      </w:r>
      <w:r>
        <w:rPr>
          <w:color w:val="000000"/>
        </w:rPr>
        <w:t xml:space="preserve"> were detected, but instead of a uniform distribution, alternating bands </w:t>
      </w:r>
      <w:r w:rsidRPr="00FA238A">
        <w:rPr>
          <w:color w:val="000000"/>
        </w:rPr>
        <w:t>of the B</w:t>
      </w:r>
      <w:r w:rsidRPr="00FA238A">
        <w:t xml:space="preserve"> and </w:t>
      </w:r>
      <w:r w:rsidRPr="00FA238A">
        <w:rPr>
          <w:color w:val="000000"/>
          <w:position w:val="-4"/>
        </w:rPr>
        <w:object w:dxaOrig="240" w:dyaOrig="300">
          <v:shape id="_x0000_i1164" type="#_x0000_t75" style="width:12pt;height:15pt" o:ole="">
            <v:imagedata r:id="rId11" o:title=""/>
          </v:shape>
          <o:OLEObject Type="Embed" ProgID="Equation.3" ShapeID="_x0000_i1164" DrawAspect="Content" ObjectID="_1494525340" r:id="rId13"/>
        </w:object>
      </w:r>
      <w:r w:rsidRPr="00FA238A">
        <w:rPr>
          <w:color w:val="000000"/>
        </w:rPr>
        <w:t xml:space="preserve"> components, and trace amounts of the C components. For the stationary shoulder butt welds in AA6082-T6 a similar pattern emerged, but with a much stronger detection of the C component, and more in a banded formation. For the other aluminium alloys tested, the prev</w:t>
      </w:r>
      <w:r>
        <w:rPr>
          <w:color w:val="000000"/>
        </w:rPr>
        <w:t>a</w:t>
      </w:r>
      <w:r w:rsidRPr="00FA238A">
        <w:rPr>
          <w:color w:val="000000"/>
        </w:rPr>
        <w:t>lence</w:t>
      </w:r>
      <w:r>
        <w:rPr>
          <w:color w:val="000000"/>
        </w:rPr>
        <w:t xml:space="preserve"> of the &lt;111&gt; crystal texture was also observed, along with the </w:t>
      </w:r>
      <w:r>
        <w:t xml:space="preserve">simple shear components of </w:t>
      </w:r>
      <w:r w:rsidRPr="00425AA6">
        <w:rPr>
          <w:color w:val="000000"/>
          <w:position w:val="-4"/>
          <w:sz w:val="20"/>
          <w:szCs w:val="20"/>
        </w:rPr>
        <w:object w:dxaOrig="240" w:dyaOrig="260">
          <v:shape id="_x0000_i1165" type="#_x0000_t75" style="width:12pt;height:13.5pt" o:ole="">
            <v:imagedata r:id="rId9" o:title=""/>
          </v:shape>
          <o:OLEObject Type="Embed" ProgID="Equation.3" ShapeID="_x0000_i1165" DrawAspect="Content" ObjectID="_1494525341" r:id="rId14"/>
        </w:object>
      </w:r>
      <w:r w:rsidRPr="00425AA6">
        <w:t>/</w:t>
      </w:r>
      <w:r w:rsidRPr="00425AA6">
        <w:rPr>
          <w:color w:val="000000"/>
          <w:position w:val="-4"/>
          <w:sz w:val="20"/>
          <w:szCs w:val="20"/>
        </w:rPr>
        <w:object w:dxaOrig="240" w:dyaOrig="300">
          <v:shape id="_x0000_i1166" type="#_x0000_t75" style="width:12pt;height:15pt" o:ole="">
            <v:imagedata r:id="rId11" o:title=""/>
          </v:shape>
          <o:OLEObject Type="Embed" ProgID="Equation.3" ShapeID="_x0000_i1166" DrawAspect="Content" ObjectID="_1494525342" r:id="rId15"/>
        </w:object>
      </w:r>
      <w:r w:rsidRPr="00425AA6">
        <w:rPr>
          <w:color w:val="000000"/>
        </w:rPr>
        <w:t xml:space="preserve"> and C</w:t>
      </w:r>
      <w:r>
        <w:rPr>
          <w:color w:val="000000"/>
        </w:rPr>
        <w:t>, but the presence of banding was either faint or non-existent.</w:t>
      </w:r>
      <w:r>
        <w:rPr>
          <w:color w:val="000000"/>
        </w:rPr>
        <w:t xml:space="preserve"> There was no evidence of the blade effect occurring in terms of texture, as EBSD runs were performed across bands that contained both blade and non-blade regions.</w:t>
      </w:r>
    </w:p>
    <w:p w:rsidR="009D7452" w:rsidRDefault="0010385D" w:rsidP="0010385D">
      <w:pPr>
        <w:ind w:firstLine="720"/>
      </w:pPr>
      <w:r>
        <w:t xml:space="preserve">The blades effect appears to be primarily a result of material flow behaviour and not dynamic recrystallisation mechanisms. </w:t>
      </w:r>
      <w:r w:rsidR="009D7452">
        <w:t xml:space="preserve">The DRX has a consistent grain size throughout, but </w:t>
      </w:r>
      <w:r>
        <w:t>certain materials during welding preferentially distribute themselves either into the</w:t>
      </w:r>
      <w:r w:rsidR="009D7452">
        <w:t xml:space="preserve"> ‘blade’ </w:t>
      </w:r>
      <w:r>
        <w:t>or</w:t>
      </w:r>
      <w:r w:rsidR="009D7452">
        <w:t xml:space="preserve"> ‘non-blade’ regions. This phenomenon is likely to be linked to the threading on the tool used for the SSCFSW process, </w:t>
      </w:r>
      <w:r w:rsidR="00B53878">
        <w:t>and the lack of interference of the shoulder</w:t>
      </w:r>
      <w:r w:rsidR="009D7452">
        <w:t xml:space="preserve">. </w:t>
      </w:r>
    </w:p>
    <w:p w:rsidR="009D7452" w:rsidRDefault="009D7452" w:rsidP="009D7452">
      <w:r>
        <w:tab/>
      </w:r>
    </w:p>
    <w:p w:rsidR="009D7452" w:rsidRPr="00FA238A" w:rsidRDefault="009D7452" w:rsidP="009D7452">
      <w:pPr>
        <w:rPr>
          <w:color w:val="000000"/>
        </w:rPr>
      </w:pPr>
      <w:r>
        <w:tab/>
      </w:r>
    </w:p>
    <w:p w:rsidR="00EF397E" w:rsidRDefault="00EF397E">
      <w:r>
        <w:br w:type="page"/>
      </w:r>
    </w:p>
    <w:sdt>
      <w:sdtPr>
        <w:rPr>
          <w:rFonts w:asciiTheme="minorHAnsi" w:eastAsiaTheme="minorHAnsi" w:hAnsiTheme="minorHAnsi" w:cstheme="minorBidi"/>
          <w:b w:val="0"/>
          <w:bCs w:val="0"/>
          <w:color w:val="auto"/>
          <w:sz w:val="22"/>
          <w:szCs w:val="22"/>
          <w:lang w:val="en-GB" w:eastAsia="en-US"/>
        </w:rPr>
        <w:id w:val="-1289511702"/>
        <w:docPartObj>
          <w:docPartGallery w:val="Table of Contents"/>
          <w:docPartUnique/>
        </w:docPartObj>
      </w:sdtPr>
      <w:sdtEndPr>
        <w:rPr>
          <w:noProof/>
        </w:rPr>
      </w:sdtEndPr>
      <w:sdtContent>
        <w:p w:rsidR="005F4F58" w:rsidRDefault="005F4F58">
          <w:pPr>
            <w:pStyle w:val="TOCHeading"/>
          </w:pPr>
          <w:r>
            <w:t>Table of Contents</w:t>
          </w:r>
        </w:p>
        <w:p w:rsidR="00305421" w:rsidRDefault="005F4F5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04107853" w:history="1">
            <w:r w:rsidR="00305421" w:rsidRPr="0071423C">
              <w:rPr>
                <w:rStyle w:val="Hyperlink"/>
                <w:rFonts w:ascii="Times New Roman" w:hAnsi="Times New Roman" w:cs="Times New Roman"/>
                <w:noProof/>
              </w:rPr>
              <w:t>Nomenclature</w:t>
            </w:r>
            <w:r w:rsidR="00305421">
              <w:rPr>
                <w:noProof/>
                <w:webHidden/>
              </w:rPr>
              <w:tab/>
            </w:r>
            <w:r w:rsidR="00305421">
              <w:rPr>
                <w:noProof/>
                <w:webHidden/>
              </w:rPr>
              <w:fldChar w:fldCharType="begin"/>
            </w:r>
            <w:r w:rsidR="00305421">
              <w:rPr>
                <w:noProof/>
                <w:webHidden/>
              </w:rPr>
              <w:instrText xml:space="preserve"> PAGEREF _Toc404107853 \h </w:instrText>
            </w:r>
            <w:r w:rsidR="00305421">
              <w:rPr>
                <w:noProof/>
                <w:webHidden/>
              </w:rPr>
            </w:r>
            <w:r w:rsidR="00305421">
              <w:rPr>
                <w:noProof/>
                <w:webHidden/>
              </w:rPr>
              <w:fldChar w:fldCharType="separate"/>
            </w:r>
            <w:r w:rsidR="00A55F71">
              <w:rPr>
                <w:noProof/>
                <w:webHidden/>
              </w:rPr>
              <w:t>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54" w:history="1">
            <w:r w:rsidR="00305421" w:rsidRPr="0071423C">
              <w:rPr>
                <w:rStyle w:val="Hyperlink"/>
                <w:noProof/>
              </w:rPr>
              <w:t>1.1 - Introduction</w:t>
            </w:r>
            <w:r w:rsidR="00305421">
              <w:rPr>
                <w:noProof/>
                <w:webHidden/>
              </w:rPr>
              <w:tab/>
            </w:r>
            <w:r w:rsidR="00305421">
              <w:rPr>
                <w:noProof/>
                <w:webHidden/>
              </w:rPr>
              <w:fldChar w:fldCharType="begin"/>
            </w:r>
            <w:r w:rsidR="00305421">
              <w:rPr>
                <w:noProof/>
                <w:webHidden/>
              </w:rPr>
              <w:instrText xml:space="preserve"> PAGEREF _Toc404107854 \h </w:instrText>
            </w:r>
            <w:r w:rsidR="00305421">
              <w:rPr>
                <w:noProof/>
                <w:webHidden/>
              </w:rPr>
            </w:r>
            <w:r w:rsidR="00305421">
              <w:rPr>
                <w:noProof/>
                <w:webHidden/>
              </w:rPr>
              <w:fldChar w:fldCharType="separate"/>
            </w:r>
            <w:r w:rsidR="00A55F71">
              <w:rPr>
                <w:noProof/>
                <w:webHidden/>
              </w:rPr>
              <w:t>12</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55" w:history="1">
            <w:r w:rsidR="00305421" w:rsidRPr="0071423C">
              <w:rPr>
                <w:rStyle w:val="Hyperlink"/>
                <w:noProof/>
              </w:rPr>
              <w:t>1.2 – Aim</w:t>
            </w:r>
            <w:r w:rsidR="00305421">
              <w:rPr>
                <w:noProof/>
                <w:webHidden/>
              </w:rPr>
              <w:tab/>
            </w:r>
            <w:r w:rsidR="00305421">
              <w:rPr>
                <w:noProof/>
                <w:webHidden/>
              </w:rPr>
              <w:fldChar w:fldCharType="begin"/>
            </w:r>
            <w:r w:rsidR="00305421">
              <w:rPr>
                <w:noProof/>
                <w:webHidden/>
              </w:rPr>
              <w:instrText xml:space="preserve"> PAGEREF _Toc404107855 \h </w:instrText>
            </w:r>
            <w:r w:rsidR="00305421">
              <w:rPr>
                <w:noProof/>
                <w:webHidden/>
              </w:rPr>
            </w:r>
            <w:r w:rsidR="00305421">
              <w:rPr>
                <w:noProof/>
                <w:webHidden/>
              </w:rPr>
              <w:fldChar w:fldCharType="separate"/>
            </w:r>
            <w:r w:rsidR="00A55F71">
              <w:rPr>
                <w:noProof/>
                <w:webHidden/>
              </w:rPr>
              <w:t>1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56" w:history="1">
            <w:r w:rsidR="00305421" w:rsidRPr="0071423C">
              <w:rPr>
                <w:rStyle w:val="Hyperlink"/>
                <w:noProof/>
              </w:rPr>
              <w:t>1.3 – Objectives</w:t>
            </w:r>
            <w:r w:rsidR="00305421">
              <w:rPr>
                <w:noProof/>
                <w:webHidden/>
              </w:rPr>
              <w:tab/>
            </w:r>
            <w:r w:rsidR="00305421">
              <w:rPr>
                <w:noProof/>
                <w:webHidden/>
              </w:rPr>
              <w:fldChar w:fldCharType="begin"/>
            </w:r>
            <w:r w:rsidR="00305421">
              <w:rPr>
                <w:noProof/>
                <w:webHidden/>
              </w:rPr>
              <w:instrText xml:space="preserve"> PAGEREF _Toc404107856 \h </w:instrText>
            </w:r>
            <w:r w:rsidR="00305421">
              <w:rPr>
                <w:noProof/>
                <w:webHidden/>
              </w:rPr>
            </w:r>
            <w:r w:rsidR="00305421">
              <w:rPr>
                <w:noProof/>
                <w:webHidden/>
              </w:rPr>
              <w:fldChar w:fldCharType="separate"/>
            </w:r>
            <w:r w:rsidR="00A55F71">
              <w:rPr>
                <w:noProof/>
                <w:webHidden/>
              </w:rPr>
              <w:t>1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57" w:history="1">
            <w:r w:rsidR="00305421" w:rsidRPr="0071423C">
              <w:rPr>
                <w:rStyle w:val="Hyperlink"/>
                <w:noProof/>
              </w:rPr>
              <w:t>1.4 – Thesis Outline</w:t>
            </w:r>
            <w:r w:rsidR="00305421">
              <w:rPr>
                <w:noProof/>
                <w:webHidden/>
              </w:rPr>
              <w:tab/>
            </w:r>
            <w:r w:rsidR="00305421">
              <w:rPr>
                <w:noProof/>
                <w:webHidden/>
              </w:rPr>
              <w:fldChar w:fldCharType="begin"/>
            </w:r>
            <w:r w:rsidR="00305421">
              <w:rPr>
                <w:noProof/>
                <w:webHidden/>
              </w:rPr>
              <w:instrText xml:space="preserve"> PAGEREF _Toc404107857 \h </w:instrText>
            </w:r>
            <w:r w:rsidR="00305421">
              <w:rPr>
                <w:noProof/>
                <w:webHidden/>
              </w:rPr>
            </w:r>
            <w:r w:rsidR="00305421">
              <w:rPr>
                <w:noProof/>
                <w:webHidden/>
              </w:rPr>
              <w:fldChar w:fldCharType="separate"/>
            </w:r>
            <w:r w:rsidR="00A55F71">
              <w:rPr>
                <w:noProof/>
                <w:webHidden/>
              </w:rPr>
              <w:t>13</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858" w:history="1">
            <w:r w:rsidR="00305421" w:rsidRPr="0071423C">
              <w:rPr>
                <w:rStyle w:val="Hyperlink"/>
                <w:noProof/>
              </w:rPr>
              <w:t>Part 1 – The FSW and SSCFSW process</w:t>
            </w:r>
            <w:r w:rsidR="00305421">
              <w:rPr>
                <w:noProof/>
                <w:webHidden/>
              </w:rPr>
              <w:tab/>
            </w:r>
            <w:r w:rsidR="00305421">
              <w:rPr>
                <w:noProof/>
                <w:webHidden/>
              </w:rPr>
              <w:fldChar w:fldCharType="begin"/>
            </w:r>
            <w:r w:rsidR="00305421">
              <w:rPr>
                <w:noProof/>
                <w:webHidden/>
              </w:rPr>
              <w:instrText xml:space="preserve"> PAGEREF _Toc404107858 \h </w:instrText>
            </w:r>
            <w:r w:rsidR="00305421">
              <w:rPr>
                <w:noProof/>
                <w:webHidden/>
              </w:rPr>
            </w:r>
            <w:r w:rsidR="00305421">
              <w:rPr>
                <w:noProof/>
                <w:webHidden/>
              </w:rPr>
              <w:fldChar w:fldCharType="separate"/>
            </w:r>
            <w:r w:rsidR="00A55F71">
              <w:rPr>
                <w:noProof/>
                <w:webHidden/>
              </w:rPr>
              <w:t>1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59" w:history="1">
            <w:r w:rsidR="00305421" w:rsidRPr="0071423C">
              <w:rPr>
                <w:rStyle w:val="Hyperlink"/>
                <w:noProof/>
              </w:rPr>
              <w:t>2.1.1. - The Basics of FSW</w:t>
            </w:r>
            <w:r w:rsidR="00305421">
              <w:rPr>
                <w:noProof/>
                <w:webHidden/>
              </w:rPr>
              <w:tab/>
            </w:r>
            <w:r w:rsidR="00305421">
              <w:rPr>
                <w:noProof/>
                <w:webHidden/>
              </w:rPr>
              <w:fldChar w:fldCharType="begin"/>
            </w:r>
            <w:r w:rsidR="00305421">
              <w:rPr>
                <w:noProof/>
                <w:webHidden/>
              </w:rPr>
              <w:instrText xml:space="preserve"> PAGEREF _Toc404107859 \h </w:instrText>
            </w:r>
            <w:r w:rsidR="00305421">
              <w:rPr>
                <w:noProof/>
                <w:webHidden/>
              </w:rPr>
            </w:r>
            <w:r w:rsidR="00305421">
              <w:rPr>
                <w:noProof/>
                <w:webHidden/>
              </w:rPr>
              <w:fldChar w:fldCharType="separate"/>
            </w:r>
            <w:r w:rsidR="00A55F71">
              <w:rPr>
                <w:noProof/>
                <w:webHidden/>
              </w:rPr>
              <w:t>1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0" w:history="1">
            <w:r w:rsidR="00305421" w:rsidRPr="0071423C">
              <w:rPr>
                <w:rStyle w:val="Hyperlink"/>
                <w:noProof/>
              </w:rPr>
              <w:t>2.1.1.2 – The advancing side (AS) and retreating side (RS)</w:t>
            </w:r>
            <w:r w:rsidR="00305421">
              <w:rPr>
                <w:noProof/>
                <w:webHidden/>
              </w:rPr>
              <w:tab/>
            </w:r>
            <w:r w:rsidR="00305421">
              <w:rPr>
                <w:noProof/>
                <w:webHidden/>
              </w:rPr>
              <w:fldChar w:fldCharType="begin"/>
            </w:r>
            <w:r w:rsidR="00305421">
              <w:rPr>
                <w:noProof/>
                <w:webHidden/>
              </w:rPr>
              <w:instrText xml:space="preserve"> PAGEREF _Toc404107860 \h </w:instrText>
            </w:r>
            <w:r w:rsidR="00305421">
              <w:rPr>
                <w:noProof/>
                <w:webHidden/>
              </w:rPr>
            </w:r>
            <w:r w:rsidR="00305421">
              <w:rPr>
                <w:noProof/>
                <w:webHidden/>
              </w:rPr>
              <w:fldChar w:fldCharType="separate"/>
            </w:r>
            <w:r w:rsidR="00A55F71">
              <w:rPr>
                <w:noProof/>
                <w:webHidden/>
              </w:rPr>
              <w:t>16</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1" w:history="1">
            <w:r w:rsidR="00305421" w:rsidRPr="0071423C">
              <w:rPr>
                <w:rStyle w:val="Hyperlink"/>
                <w:noProof/>
              </w:rPr>
              <w:t>2.1.2. - The development of T-weld FSW and SSCFSW</w:t>
            </w:r>
            <w:r w:rsidR="00305421">
              <w:rPr>
                <w:noProof/>
                <w:webHidden/>
              </w:rPr>
              <w:tab/>
            </w:r>
            <w:r w:rsidR="00305421">
              <w:rPr>
                <w:noProof/>
                <w:webHidden/>
              </w:rPr>
              <w:fldChar w:fldCharType="begin"/>
            </w:r>
            <w:r w:rsidR="00305421">
              <w:rPr>
                <w:noProof/>
                <w:webHidden/>
              </w:rPr>
              <w:instrText xml:space="preserve"> PAGEREF _Toc404107861 \h </w:instrText>
            </w:r>
            <w:r w:rsidR="00305421">
              <w:rPr>
                <w:noProof/>
                <w:webHidden/>
              </w:rPr>
            </w:r>
            <w:r w:rsidR="00305421">
              <w:rPr>
                <w:noProof/>
                <w:webHidden/>
              </w:rPr>
              <w:fldChar w:fldCharType="separate"/>
            </w:r>
            <w:r w:rsidR="00A55F71">
              <w:rPr>
                <w:noProof/>
                <w:webHidden/>
              </w:rPr>
              <w:t>17</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2" w:history="1">
            <w:r w:rsidR="00305421" w:rsidRPr="0071423C">
              <w:rPr>
                <w:rStyle w:val="Hyperlink"/>
                <w:noProof/>
              </w:rPr>
              <w:t>2.1.3 - The different Aluminium alloys</w:t>
            </w:r>
            <w:r w:rsidR="00305421">
              <w:rPr>
                <w:noProof/>
                <w:webHidden/>
              </w:rPr>
              <w:tab/>
            </w:r>
            <w:r w:rsidR="00305421">
              <w:rPr>
                <w:noProof/>
                <w:webHidden/>
              </w:rPr>
              <w:fldChar w:fldCharType="begin"/>
            </w:r>
            <w:r w:rsidR="00305421">
              <w:rPr>
                <w:noProof/>
                <w:webHidden/>
              </w:rPr>
              <w:instrText xml:space="preserve"> PAGEREF _Toc404107862 \h </w:instrText>
            </w:r>
            <w:r w:rsidR="00305421">
              <w:rPr>
                <w:noProof/>
                <w:webHidden/>
              </w:rPr>
            </w:r>
            <w:r w:rsidR="00305421">
              <w:rPr>
                <w:noProof/>
                <w:webHidden/>
              </w:rPr>
              <w:fldChar w:fldCharType="separate"/>
            </w:r>
            <w:r w:rsidR="00A55F71">
              <w:rPr>
                <w:noProof/>
                <w:webHidden/>
              </w:rPr>
              <w:t>1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3" w:history="1">
            <w:r w:rsidR="00305421" w:rsidRPr="0071423C">
              <w:rPr>
                <w:rStyle w:val="Hyperlink"/>
                <w:noProof/>
              </w:rPr>
              <w:t>2.1.4 - FSW Properties</w:t>
            </w:r>
            <w:r w:rsidR="00305421">
              <w:rPr>
                <w:noProof/>
                <w:webHidden/>
              </w:rPr>
              <w:tab/>
            </w:r>
            <w:r w:rsidR="00305421">
              <w:rPr>
                <w:noProof/>
                <w:webHidden/>
              </w:rPr>
              <w:fldChar w:fldCharType="begin"/>
            </w:r>
            <w:r w:rsidR="00305421">
              <w:rPr>
                <w:noProof/>
                <w:webHidden/>
              </w:rPr>
              <w:instrText xml:space="preserve"> PAGEREF _Toc404107863 \h </w:instrText>
            </w:r>
            <w:r w:rsidR="00305421">
              <w:rPr>
                <w:noProof/>
                <w:webHidden/>
              </w:rPr>
            </w:r>
            <w:r w:rsidR="00305421">
              <w:rPr>
                <w:noProof/>
                <w:webHidden/>
              </w:rPr>
              <w:fldChar w:fldCharType="separate"/>
            </w:r>
            <w:r w:rsidR="00A55F71">
              <w:rPr>
                <w:noProof/>
                <w:webHidden/>
              </w:rPr>
              <w:t>20</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4" w:history="1">
            <w:r w:rsidR="00305421" w:rsidRPr="0071423C">
              <w:rPr>
                <w:rStyle w:val="Hyperlink"/>
                <w:noProof/>
              </w:rPr>
              <w:t>2.1.5. - FSW compared to other welding techniques</w:t>
            </w:r>
            <w:r w:rsidR="00305421">
              <w:rPr>
                <w:noProof/>
                <w:webHidden/>
              </w:rPr>
              <w:tab/>
            </w:r>
            <w:r w:rsidR="00305421">
              <w:rPr>
                <w:noProof/>
                <w:webHidden/>
              </w:rPr>
              <w:fldChar w:fldCharType="begin"/>
            </w:r>
            <w:r w:rsidR="00305421">
              <w:rPr>
                <w:noProof/>
                <w:webHidden/>
              </w:rPr>
              <w:instrText xml:space="preserve"> PAGEREF _Toc404107864 \h </w:instrText>
            </w:r>
            <w:r w:rsidR="00305421">
              <w:rPr>
                <w:noProof/>
                <w:webHidden/>
              </w:rPr>
            </w:r>
            <w:r w:rsidR="00305421">
              <w:rPr>
                <w:noProof/>
                <w:webHidden/>
              </w:rPr>
              <w:fldChar w:fldCharType="separate"/>
            </w:r>
            <w:r w:rsidR="00A55F71">
              <w:rPr>
                <w:noProof/>
                <w:webHidden/>
              </w:rPr>
              <w:t>2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5" w:history="1">
            <w:r w:rsidR="00305421" w:rsidRPr="0071423C">
              <w:rPr>
                <w:rStyle w:val="Hyperlink"/>
                <w:noProof/>
              </w:rPr>
              <w:t>2.1.6 - Advantages of FSW</w:t>
            </w:r>
            <w:r w:rsidR="00305421">
              <w:rPr>
                <w:noProof/>
                <w:webHidden/>
              </w:rPr>
              <w:tab/>
            </w:r>
            <w:r w:rsidR="00305421">
              <w:rPr>
                <w:noProof/>
                <w:webHidden/>
              </w:rPr>
              <w:fldChar w:fldCharType="begin"/>
            </w:r>
            <w:r w:rsidR="00305421">
              <w:rPr>
                <w:noProof/>
                <w:webHidden/>
              </w:rPr>
              <w:instrText xml:space="preserve"> PAGEREF _Toc404107865 \h </w:instrText>
            </w:r>
            <w:r w:rsidR="00305421">
              <w:rPr>
                <w:noProof/>
                <w:webHidden/>
              </w:rPr>
            </w:r>
            <w:r w:rsidR="00305421">
              <w:rPr>
                <w:noProof/>
                <w:webHidden/>
              </w:rPr>
              <w:fldChar w:fldCharType="separate"/>
            </w:r>
            <w:r w:rsidR="00A55F71">
              <w:rPr>
                <w:noProof/>
                <w:webHidden/>
              </w:rPr>
              <w:t>2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6" w:history="1">
            <w:r w:rsidR="00305421" w:rsidRPr="0071423C">
              <w:rPr>
                <w:rStyle w:val="Hyperlink"/>
                <w:noProof/>
              </w:rPr>
              <w:t>2.1.7 – Advantages of Stationary Shoulder Corner FSW</w:t>
            </w:r>
            <w:r w:rsidR="00305421">
              <w:rPr>
                <w:noProof/>
                <w:webHidden/>
              </w:rPr>
              <w:tab/>
            </w:r>
            <w:r w:rsidR="00305421">
              <w:rPr>
                <w:noProof/>
                <w:webHidden/>
              </w:rPr>
              <w:fldChar w:fldCharType="begin"/>
            </w:r>
            <w:r w:rsidR="00305421">
              <w:rPr>
                <w:noProof/>
                <w:webHidden/>
              </w:rPr>
              <w:instrText xml:space="preserve"> PAGEREF _Toc404107866 \h </w:instrText>
            </w:r>
            <w:r w:rsidR="00305421">
              <w:rPr>
                <w:noProof/>
                <w:webHidden/>
              </w:rPr>
            </w:r>
            <w:r w:rsidR="00305421">
              <w:rPr>
                <w:noProof/>
                <w:webHidden/>
              </w:rPr>
              <w:fldChar w:fldCharType="separate"/>
            </w:r>
            <w:r w:rsidR="00A55F71">
              <w:rPr>
                <w:noProof/>
                <w:webHidden/>
              </w:rPr>
              <w:t>2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7" w:history="1">
            <w:r w:rsidR="00305421" w:rsidRPr="0071423C">
              <w:rPr>
                <w:rStyle w:val="Hyperlink"/>
                <w:noProof/>
              </w:rPr>
              <w:t>2.1.8 - Limitations to FSW</w:t>
            </w:r>
            <w:r w:rsidR="00305421">
              <w:rPr>
                <w:noProof/>
                <w:webHidden/>
              </w:rPr>
              <w:tab/>
            </w:r>
            <w:r w:rsidR="00305421">
              <w:rPr>
                <w:noProof/>
                <w:webHidden/>
              </w:rPr>
              <w:fldChar w:fldCharType="begin"/>
            </w:r>
            <w:r w:rsidR="00305421">
              <w:rPr>
                <w:noProof/>
                <w:webHidden/>
              </w:rPr>
              <w:instrText xml:space="preserve"> PAGEREF _Toc404107867 \h </w:instrText>
            </w:r>
            <w:r w:rsidR="00305421">
              <w:rPr>
                <w:noProof/>
                <w:webHidden/>
              </w:rPr>
            </w:r>
            <w:r w:rsidR="00305421">
              <w:rPr>
                <w:noProof/>
                <w:webHidden/>
              </w:rPr>
              <w:fldChar w:fldCharType="separate"/>
            </w:r>
            <w:r w:rsidR="00A55F71">
              <w:rPr>
                <w:noProof/>
                <w:webHidden/>
              </w:rPr>
              <w:t>2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68" w:history="1">
            <w:r w:rsidR="00305421" w:rsidRPr="0071423C">
              <w:rPr>
                <w:rStyle w:val="Hyperlink"/>
                <w:noProof/>
              </w:rPr>
              <w:t>2.1.9 - Applications of FSW and SSCFSW</w:t>
            </w:r>
            <w:r w:rsidR="00305421">
              <w:rPr>
                <w:noProof/>
                <w:webHidden/>
              </w:rPr>
              <w:tab/>
            </w:r>
            <w:r w:rsidR="00305421">
              <w:rPr>
                <w:noProof/>
                <w:webHidden/>
              </w:rPr>
              <w:fldChar w:fldCharType="begin"/>
            </w:r>
            <w:r w:rsidR="00305421">
              <w:rPr>
                <w:noProof/>
                <w:webHidden/>
              </w:rPr>
              <w:instrText xml:space="preserve"> PAGEREF _Toc404107868 \h </w:instrText>
            </w:r>
            <w:r w:rsidR="00305421">
              <w:rPr>
                <w:noProof/>
                <w:webHidden/>
              </w:rPr>
            </w:r>
            <w:r w:rsidR="00305421">
              <w:rPr>
                <w:noProof/>
                <w:webHidden/>
              </w:rPr>
              <w:fldChar w:fldCharType="separate"/>
            </w:r>
            <w:r w:rsidR="00A55F71">
              <w:rPr>
                <w:noProof/>
                <w:webHidden/>
              </w:rPr>
              <w:t>23</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869" w:history="1">
            <w:r w:rsidR="00305421" w:rsidRPr="0071423C">
              <w:rPr>
                <w:rStyle w:val="Hyperlink"/>
                <w:noProof/>
              </w:rPr>
              <w:t>Aerospace applications</w:t>
            </w:r>
            <w:r w:rsidR="00305421">
              <w:rPr>
                <w:noProof/>
                <w:webHidden/>
              </w:rPr>
              <w:tab/>
            </w:r>
            <w:r w:rsidR="00305421">
              <w:rPr>
                <w:noProof/>
                <w:webHidden/>
              </w:rPr>
              <w:fldChar w:fldCharType="begin"/>
            </w:r>
            <w:r w:rsidR="00305421">
              <w:rPr>
                <w:noProof/>
                <w:webHidden/>
              </w:rPr>
              <w:instrText xml:space="preserve"> PAGEREF _Toc404107869 \h </w:instrText>
            </w:r>
            <w:r w:rsidR="00305421">
              <w:rPr>
                <w:noProof/>
                <w:webHidden/>
              </w:rPr>
            </w:r>
            <w:r w:rsidR="00305421">
              <w:rPr>
                <w:noProof/>
                <w:webHidden/>
              </w:rPr>
              <w:fldChar w:fldCharType="separate"/>
            </w:r>
            <w:r w:rsidR="00A55F71">
              <w:rPr>
                <w:noProof/>
                <w:webHidden/>
              </w:rPr>
              <w:t>23</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870" w:history="1">
            <w:r w:rsidR="00305421" w:rsidRPr="0071423C">
              <w:rPr>
                <w:rStyle w:val="Hyperlink"/>
                <w:noProof/>
              </w:rPr>
              <w:t>Automotive application</w:t>
            </w:r>
            <w:r w:rsidR="00305421">
              <w:rPr>
                <w:noProof/>
                <w:webHidden/>
              </w:rPr>
              <w:tab/>
            </w:r>
            <w:r w:rsidR="00305421">
              <w:rPr>
                <w:noProof/>
                <w:webHidden/>
              </w:rPr>
              <w:fldChar w:fldCharType="begin"/>
            </w:r>
            <w:r w:rsidR="00305421">
              <w:rPr>
                <w:noProof/>
                <w:webHidden/>
              </w:rPr>
              <w:instrText xml:space="preserve"> PAGEREF _Toc404107870 \h </w:instrText>
            </w:r>
            <w:r w:rsidR="00305421">
              <w:rPr>
                <w:noProof/>
                <w:webHidden/>
              </w:rPr>
            </w:r>
            <w:r w:rsidR="00305421">
              <w:rPr>
                <w:noProof/>
                <w:webHidden/>
              </w:rPr>
              <w:fldChar w:fldCharType="separate"/>
            </w:r>
            <w:r w:rsidR="00A55F71">
              <w:rPr>
                <w:noProof/>
                <w:webHidden/>
              </w:rPr>
              <w:t>23</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871" w:history="1">
            <w:r w:rsidR="00305421" w:rsidRPr="0071423C">
              <w:rPr>
                <w:rStyle w:val="Hyperlink"/>
                <w:noProof/>
              </w:rPr>
              <w:t>Applications for other fields</w:t>
            </w:r>
            <w:r w:rsidR="00305421">
              <w:rPr>
                <w:noProof/>
                <w:webHidden/>
              </w:rPr>
              <w:tab/>
            </w:r>
            <w:r w:rsidR="00305421">
              <w:rPr>
                <w:noProof/>
                <w:webHidden/>
              </w:rPr>
              <w:fldChar w:fldCharType="begin"/>
            </w:r>
            <w:r w:rsidR="00305421">
              <w:rPr>
                <w:noProof/>
                <w:webHidden/>
              </w:rPr>
              <w:instrText xml:space="preserve"> PAGEREF _Toc404107871 \h </w:instrText>
            </w:r>
            <w:r w:rsidR="00305421">
              <w:rPr>
                <w:noProof/>
                <w:webHidden/>
              </w:rPr>
            </w:r>
            <w:r w:rsidR="00305421">
              <w:rPr>
                <w:noProof/>
                <w:webHidden/>
              </w:rPr>
              <w:fldChar w:fldCharType="separate"/>
            </w:r>
            <w:r w:rsidR="00A55F71">
              <w:rPr>
                <w:noProof/>
                <w:webHidden/>
              </w:rPr>
              <w:t>2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72" w:history="1">
            <w:r w:rsidR="00305421" w:rsidRPr="0071423C">
              <w:rPr>
                <w:rStyle w:val="Hyperlink"/>
                <w:noProof/>
              </w:rPr>
              <w:t>2.1.10 - FSW variables</w:t>
            </w:r>
            <w:r w:rsidR="00305421">
              <w:rPr>
                <w:noProof/>
                <w:webHidden/>
              </w:rPr>
              <w:tab/>
            </w:r>
            <w:r w:rsidR="00305421">
              <w:rPr>
                <w:noProof/>
                <w:webHidden/>
              </w:rPr>
              <w:fldChar w:fldCharType="begin"/>
            </w:r>
            <w:r w:rsidR="00305421">
              <w:rPr>
                <w:noProof/>
                <w:webHidden/>
              </w:rPr>
              <w:instrText xml:space="preserve"> PAGEREF _Toc404107872 \h </w:instrText>
            </w:r>
            <w:r w:rsidR="00305421">
              <w:rPr>
                <w:noProof/>
                <w:webHidden/>
              </w:rPr>
            </w:r>
            <w:r w:rsidR="00305421">
              <w:rPr>
                <w:noProof/>
                <w:webHidden/>
              </w:rPr>
              <w:fldChar w:fldCharType="separate"/>
            </w:r>
            <w:r w:rsidR="00A55F71">
              <w:rPr>
                <w:noProof/>
                <w:webHidden/>
              </w:rPr>
              <w:t>2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73" w:history="1">
            <w:r w:rsidR="00305421" w:rsidRPr="0071423C">
              <w:rPr>
                <w:rStyle w:val="Hyperlink"/>
                <w:noProof/>
              </w:rPr>
              <w:t>2.1.11 – Tool geometry</w:t>
            </w:r>
            <w:r w:rsidR="00305421">
              <w:rPr>
                <w:noProof/>
                <w:webHidden/>
              </w:rPr>
              <w:tab/>
            </w:r>
            <w:r w:rsidR="00305421">
              <w:rPr>
                <w:noProof/>
                <w:webHidden/>
              </w:rPr>
              <w:fldChar w:fldCharType="begin"/>
            </w:r>
            <w:r w:rsidR="00305421">
              <w:rPr>
                <w:noProof/>
                <w:webHidden/>
              </w:rPr>
              <w:instrText xml:space="preserve"> PAGEREF _Toc404107873 \h </w:instrText>
            </w:r>
            <w:r w:rsidR="00305421">
              <w:rPr>
                <w:noProof/>
                <w:webHidden/>
              </w:rPr>
            </w:r>
            <w:r w:rsidR="00305421">
              <w:rPr>
                <w:noProof/>
                <w:webHidden/>
              </w:rPr>
              <w:fldChar w:fldCharType="separate"/>
            </w:r>
            <w:r w:rsidR="00A55F71">
              <w:rPr>
                <w:noProof/>
                <w:webHidden/>
              </w:rPr>
              <w:t>24</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74" w:history="1">
            <w:r w:rsidR="00305421" w:rsidRPr="0071423C">
              <w:rPr>
                <w:rStyle w:val="Hyperlink"/>
                <w:noProof/>
              </w:rPr>
              <w:t>2.1.11.1 - Shoulder design</w:t>
            </w:r>
            <w:r w:rsidR="00305421">
              <w:rPr>
                <w:noProof/>
                <w:webHidden/>
              </w:rPr>
              <w:tab/>
            </w:r>
            <w:r w:rsidR="00305421">
              <w:rPr>
                <w:noProof/>
                <w:webHidden/>
              </w:rPr>
              <w:fldChar w:fldCharType="begin"/>
            </w:r>
            <w:r w:rsidR="00305421">
              <w:rPr>
                <w:noProof/>
                <w:webHidden/>
              </w:rPr>
              <w:instrText xml:space="preserve"> PAGEREF _Toc404107874 \h </w:instrText>
            </w:r>
            <w:r w:rsidR="00305421">
              <w:rPr>
                <w:noProof/>
                <w:webHidden/>
              </w:rPr>
            </w:r>
            <w:r w:rsidR="00305421">
              <w:rPr>
                <w:noProof/>
                <w:webHidden/>
              </w:rPr>
              <w:fldChar w:fldCharType="separate"/>
            </w:r>
            <w:r w:rsidR="00A55F71">
              <w:rPr>
                <w:noProof/>
                <w:webHidden/>
              </w:rPr>
              <w:t>2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75" w:history="1">
            <w:r w:rsidR="00305421" w:rsidRPr="0071423C">
              <w:rPr>
                <w:rStyle w:val="Hyperlink"/>
                <w:noProof/>
              </w:rPr>
              <w:t>2.1.11.2 - Tool pin design</w:t>
            </w:r>
            <w:r w:rsidR="00305421">
              <w:rPr>
                <w:noProof/>
                <w:webHidden/>
              </w:rPr>
              <w:tab/>
            </w:r>
            <w:r w:rsidR="00305421">
              <w:rPr>
                <w:noProof/>
                <w:webHidden/>
              </w:rPr>
              <w:fldChar w:fldCharType="begin"/>
            </w:r>
            <w:r w:rsidR="00305421">
              <w:rPr>
                <w:noProof/>
                <w:webHidden/>
              </w:rPr>
              <w:instrText xml:space="preserve"> PAGEREF _Toc404107875 \h </w:instrText>
            </w:r>
            <w:r w:rsidR="00305421">
              <w:rPr>
                <w:noProof/>
                <w:webHidden/>
              </w:rPr>
            </w:r>
            <w:r w:rsidR="00305421">
              <w:rPr>
                <w:noProof/>
                <w:webHidden/>
              </w:rPr>
              <w:fldChar w:fldCharType="separate"/>
            </w:r>
            <w:r w:rsidR="00A55F71">
              <w:rPr>
                <w:noProof/>
                <w:webHidden/>
              </w:rPr>
              <w:t>2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76" w:history="1">
            <w:r w:rsidR="00305421" w:rsidRPr="0071423C">
              <w:rPr>
                <w:rStyle w:val="Hyperlink"/>
                <w:noProof/>
              </w:rPr>
              <w:t>2.1.13 – Process Variables</w:t>
            </w:r>
            <w:r w:rsidR="00305421">
              <w:rPr>
                <w:noProof/>
                <w:webHidden/>
              </w:rPr>
              <w:tab/>
            </w:r>
            <w:r w:rsidR="00305421">
              <w:rPr>
                <w:noProof/>
                <w:webHidden/>
              </w:rPr>
              <w:fldChar w:fldCharType="begin"/>
            </w:r>
            <w:r w:rsidR="00305421">
              <w:rPr>
                <w:noProof/>
                <w:webHidden/>
              </w:rPr>
              <w:instrText xml:space="preserve"> PAGEREF _Toc404107876 \h </w:instrText>
            </w:r>
            <w:r w:rsidR="00305421">
              <w:rPr>
                <w:noProof/>
                <w:webHidden/>
              </w:rPr>
            </w:r>
            <w:r w:rsidR="00305421">
              <w:rPr>
                <w:noProof/>
                <w:webHidden/>
              </w:rPr>
              <w:fldChar w:fldCharType="separate"/>
            </w:r>
            <w:r w:rsidR="00A55F71">
              <w:rPr>
                <w:noProof/>
                <w:webHidden/>
              </w:rPr>
              <w:t>28</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877" w:history="1">
            <w:r w:rsidR="00305421" w:rsidRPr="0071423C">
              <w:rPr>
                <w:rStyle w:val="Hyperlink"/>
                <w:noProof/>
              </w:rPr>
              <w:t>Part 2 – The macro-structural and microstructural properties of FSW</w:t>
            </w:r>
            <w:r w:rsidR="00305421">
              <w:rPr>
                <w:noProof/>
                <w:webHidden/>
              </w:rPr>
              <w:tab/>
            </w:r>
            <w:r w:rsidR="00305421">
              <w:rPr>
                <w:noProof/>
                <w:webHidden/>
              </w:rPr>
              <w:fldChar w:fldCharType="begin"/>
            </w:r>
            <w:r w:rsidR="00305421">
              <w:rPr>
                <w:noProof/>
                <w:webHidden/>
              </w:rPr>
              <w:instrText xml:space="preserve"> PAGEREF _Toc404107877 \h </w:instrText>
            </w:r>
            <w:r w:rsidR="00305421">
              <w:rPr>
                <w:noProof/>
                <w:webHidden/>
              </w:rPr>
            </w:r>
            <w:r w:rsidR="00305421">
              <w:rPr>
                <w:noProof/>
                <w:webHidden/>
              </w:rPr>
              <w:fldChar w:fldCharType="separate"/>
            </w:r>
            <w:r w:rsidR="00A55F71">
              <w:rPr>
                <w:noProof/>
                <w:webHidden/>
              </w:rPr>
              <w:t>30</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78" w:history="1">
            <w:r w:rsidR="00305421" w:rsidRPr="0071423C">
              <w:rPr>
                <w:rStyle w:val="Hyperlink"/>
                <w:noProof/>
              </w:rPr>
              <w:t>2.2.1 – The FSW zones</w:t>
            </w:r>
            <w:r w:rsidR="00305421">
              <w:rPr>
                <w:noProof/>
                <w:webHidden/>
              </w:rPr>
              <w:tab/>
            </w:r>
            <w:r w:rsidR="00305421">
              <w:rPr>
                <w:noProof/>
                <w:webHidden/>
              </w:rPr>
              <w:fldChar w:fldCharType="begin"/>
            </w:r>
            <w:r w:rsidR="00305421">
              <w:rPr>
                <w:noProof/>
                <w:webHidden/>
              </w:rPr>
              <w:instrText xml:space="preserve"> PAGEREF _Toc404107878 \h </w:instrText>
            </w:r>
            <w:r w:rsidR="00305421">
              <w:rPr>
                <w:noProof/>
                <w:webHidden/>
              </w:rPr>
            </w:r>
            <w:r w:rsidR="00305421">
              <w:rPr>
                <w:noProof/>
                <w:webHidden/>
              </w:rPr>
              <w:fldChar w:fldCharType="separate"/>
            </w:r>
            <w:r w:rsidR="00A55F71">
              <w:rPr>
                <w:noProof/>
                <w:webHidden/>
              </w:rPr>
              <w:t>3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79" w:history="1">
            <w:r w:rsidR="00305421" w:rsidRPr="0071423C">
              <w:rPr>
                <w:rStyle w:val="Hyperlink"/>
                <w:noProof/>
              </w:rPr>
              <w:t>A – Parent material (unaffected material)</w:t>
            </w:r>
            <w:r w:rsidR="00305421">
              <w:rPr>
                <w:noProof/>
                <w:webHidden/>
              </w:rPr>
              <w:tab/>
            </w:r>
            <w:r w:rsidR="00305421">
              <w:rPr>
                <w:noProof/>
                <w:webHidden/>
              </w:rPr>
              <w:fldChar w:fldCharType="begin"/>
            </w:r>
            <w:r w:rsidR="00305421">
              <w:rPr>
                <w:noProof/>
                <w:webHidden/>
              </w:rPr>
              <w:instrText xml:space="preserve"> PAGEREF _Toc404107879 \h </w:instrText>
            </w:r>
            <w:r w:rsidR="00305421">
              <w:rPr>
                <w:noProof/>
                <w:webHidden/>
              </w:rPr>
            </w:r>
            <w:r w:rsidR="00305421">
              <w:rPr>
                <w:noProof/>
                <w:webHidden/>
              </w:rPr>
              <w:fldChar w:fldCharType="separate"/>
            </w:r>
            <w:r w:rsidR="00A55F71">
              <w:rPr>
                <w:noProof/>
                <w:webHidden/>
              </w:rPr>
              <w:t>3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0" w:history="1">
            <w:r w:rsidR="00305421" w:rsidRPr="0071423C">
              <w:rPr>
                <w:rStyle w:val="Hyperlink"/>
                <w:noProof/>
              </w:rPr>
              <w:t>B – The heat affected zone (HAZ or thermally affected)</w:t>
            </w:r>
            <w:r w:rsidR="00305421">
              <w:rPr>
                <w:noProof/>
                <w:webHidden/>
              </w:rPr>
              <w:tab/>
            </w:r>
            <w:r w:rsidR="00305421">
              <w:rPr>
                <w:noProof/>
                <w:webHidden/>
              </w:rPr>
              <w:fldChar w:fldCharType="begin"/>
            </w:r>
            <w:r w:rsidR="00305421">
              <w:rPr>
                <w:noProof/>
                <w:webHidden/>
              </w:rPr>
              <w:instrText xml:space="preserve"> PAGEREF _Toc404107880 \h </w:instrText>
            </w:r>
            <w:r w:rsidR="00305421">
              <w:rPr>
                <w:noProof/>
                <w:webHidden/>
              </w:rPr>
            </w:r>
            <w:r w:rsidR="00305421">
              <w:rPr>
                <w:noProof/>
                <w:webHidden/>
              </w:rPr>
              <w:fldChar w:fldCharType="separate"/>
            </w:r>
            <w:r w:rsidR="00A55F71">
              <w:rPr>
                <w:noProof/>
                <w:webHidden/>
              </w:rPr>
              <w:t>3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1" w:history="1">
            <w:r w:rsidR="00305421" w:rsidRPr="0071423C">
              <w:rPr>
                <w:rStyle w:val="Hyperlink"/>
                <w:noProof/>
              </w:rPr>
              <w:t>C – The thermo-mechanically affected zone (TMAZ)</w:t>
            </w:r>
            <w:r w:rsidR="00305421">
              <w:rPr>
                <w:noProof/>
                <w:webHidden/>
              </w:rPr>
              <w:tab/>
            </w:r>
            <w:r w:rsidR="00305421">
              <w:rPr>
                <w:noProof/>
                <w:webHidden/>
              </w:rPr>
              <w:fldChar w:fldCharType="begin"/>
            </w:r>
            <w:r w:rsidR="00305421">
              <w:rPr>
                <w:noProof/>
                <w:webHidden/>
              </w:rPr>
              <w:instrText xml:space="preserve"> PAGEREF _Toc404107881 \h </w:instrText>
            </w:r>
            <w:r w:rsidR="00305421">
              <w:rPr>
                <w:noProof/>
                <w:webHidden/>
              </w:rPr>
            </w:r>
            <w:r w:rsidR="00305421">
              <w:rPr>
                <w:noProof/>
                <w:webHidden/>
              </w:rPr>
              <w:fldChar w:fldCharType="separate"/>
            </w:r>
            <w:r w:rsidR="00A55F71">
              <w:rPr>
                <w:noProof/>
                <w:webHidden/>
              </w:rPr>
              <w:t>3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2" w:history="1">
            <w:r w:rsidR="00305421" w:rsidRPr="0071423C">
              <w:rPr>
                <w:rStyle w:val="Hyperlink"/>
                <w:noProof/>
              </w:rPr>
              <w:t>D – The dynamically recrystallised zone (Nugget)</w:t>
            </w:r>
            <w:r w:rsidR="00305421">
              <w:rPr>
                <w:noProof/>
                <w:webHidden/>
              </w:rPr>
              <w:tab/>
            </w:r>
            <w:r w:rsidR="00305421">
              <w:rPr>
                <w:noProof/>
                <w:webHidden/>
              </w:rPr>
              <w:fldChar w:fldCharType="begin"/>
            </w:r>
            <w:r w:rsidR="00305421">
              <w:rPr>
                <w:noProof/>
                <w:webHidden/>
              </w:rPr>
              <w:instrText xml:space="preserve"> PAGEREF _Toc404107882 \h </w:instrText>
            </w:r>
            <w:r w:rsidR="00305421">
              <w:rPr>
                <w:noProof/>
                <w:webHidden/>
              </w:rPr>
            </w:r>
            <w:r w:rsidR="00305421">
              <w:rPr>
                <w:noProof/>
                <w:webHidden/>
              </w:rPr>
              <w:fldChar w:fldCharType="separate"/>
            </w:r>
            <w:r w:rsidR="00A55F71">
              <w:rPr>
                <w:noProof/>
                <w:webHidden/>
              </w:rPr>
              <w:t>3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83" w:history="1">
            <w:r w:rsidR="00305421" w:rsidRPr="0071423C">
              <w:rPr>
                <w:rStyle w:val="Hyperlink"/>
                <w:noProof/>
              </w:rPr>
              <w:t>2.2.2 – The macro-structural and microstructural properties of the nugget</w:t>
            </w:r>
            <w:r w:rsidR="00305421">
              <w:rPr>
                <w:noProof/>
                <w:webHidden/>
              </w:rPr>
              <w:tab/>
            </w:r>
            <w:r w:rsidR="00305421">
              <w:rPr>
                <w:noProof/>
                <w:webHidden/>
              </w:rPr>
              <w:fldChar w:fldCharType="begin"/>
            </w:r>
            <w:r w:rsidR="00305421">
              <w:rPr>
                <w:noProof/>
                <w:webHidden/>
              </w:rPr>
              <w:instrText xml:space="preserve"> PAGEREF _Toc404107883 \h </w:instrText>
            </w:r>
            <w:r w:rsidR="00305421">
              <w:rPr>
                <w:noProof/>
                <w:webHidden/>
              </w:rPr>
            </w:r>
            <w:r w:rsidR="00305421">
              <w:rPr>
                <w:noProof/>
                <w:webHidden/>
              </w:rPr>
              <w:fldChar w:fldCharType="separate"/>
            </w:r>
            <w:r w:rsidR="00A55F71">
              <w:rPr>
                <w:noProof/>
                <w:webHidden/>
              </w:rPr>
              <w:t>3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4" w:history="1">
            <w:r w:rsidR="00305421" w:rsidRPr="0071423C">
              <w:rPr>
                <w:rStyle w:val="Hyperlink"/>
                <w:noProof/>
              </w:rPr>
              <w:t>The nugget shape</w:t>
            </w:r>
            <w:r w:rsidR="00305421">
              <w:rPr>
                <w:noProof/>
                <w:webHidden/>
              </w:rPr>
              <w:tab/>
            </w:r>
            <w:r w:rsidR="00305421">
              <w:rPr>
                <w:noProof/>
                <w:webHidden/>
              </w:rPr>
              <w:fldChar w:fldCharType="begin"/>
            </w:r>
            <w:r w:rsidR="00305421">
              <w:rPr>
                <w:noProof/>
                <w:webHidden/>
              </w:rPr>
              <w:instrText xml:space="preserve"> PAGEREF _Toc404107884 \h </w:instrText>
            </w:r>
            <w:r w:rsidR="00305421">
              <w:rPr>
                <w:noProof/>
                <w:webHidden/>
              </w:rPr>
            </w:r>
            <w:r w:rsidR="00305421">
              <w:rPr>
                <w:noProof/>
                <w:webHidden/>
              </w:rPr>
              <w:fldChar w:fldCharType="separate"/>
            </w:r>
            <w:r w:rsidR="00A55F71">
              <w:rPr>
                <w:noProof/>
                <w:webHidden/>
              </w:rPr>
              <w:t>3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85" w:history="1">
            <w:r w:rsidR="00305421" w:rsidRPr="0071423C">
              <w:rPr>
                <w:rStyle w:val="Hyperlink"/>
                <w:noProof/>
              </w:rPr>
              <w:t>2.2.2.1 - Grain structure – fine and ultra-fine grains</w:t>
            </w:r>
            <w:r w:rsidR="00305421">
              <w:rPr>
                <w:noProof/>
                <w:webHidden/>
              </w:rPr>
              <w:tab/>
            </w:r>
            <w:r w:rsidR="00305421">
              <w:rPr>
                <w:noProof/>
                <w:webHidden/>
              </w:rPr>
              <w:fldChar w:fldCharType="begin"/>
            </w:r>
            <w:r w:rsidR="00305421">
              <w:rPr>
                <w:noProof/>
                <w:webHidden/>
              </w:rPr>
              <w:instrText xml:space="preserve"> PAGEREF _Toc404107885 \h </w:instrText>
            </w:r>
            <w:r w:rsidR="00305421">
              <w:rPr>
                <w:noProof/>
                <w:webHidden/>
              </w:rPr>
            </w:r>
            <w:r w:rsidR="00305421">
              <w:rPr>
                <w:noProof/>
                <w:webHidden/>
              </w:rPr>
              <w:fldChar w:fldCharType="separate"/>
            </w:r>
            <w:r w:rsidR="00A55F71">
              <w:rPr>
                <w:noProof/>
                <w:webHidden/>
              </w:rPr>
              <w:t>32</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6" w:history="1">
            <w:r w:rsidR="00305421" w:rsidRPr="0071423C">
              <w:rPr>
                <w:rStyle w:val="Hyperlink"/>
                <w:noProof/>
              </w:rPr>
              <w:t>Effect of cooling mediums on grain size</w:t>
            </w:r>
            <w:r w:rsidR="00305421">
              <w:rPr>
                <w:noProof/>
                <w:webHidden/>
              </w:rPr>
              <w:tab/>
            </w:r>
            <w:r w:rsidR="00305421">
              <w:rPr>
                <w:noProof/>
                <w:webHidden/>
              </w:rPr>
              <w:fldChar w:fldCharType="begin"/>
            </w:r>
            <w:r w:rsidR="00305421">
              <w:rPr>
                <w:noProof/>
                <w:webHidden/>
              </w:rPr>
              <w:instrText xml:space="preserve"> PAGEREF _Toc404107886 \h </w:instrText>
            </w:r>
            <w:r w:rsidR="00305421">
              <w:rPr>
                <w:noProof/>
                <w:webHidden/>
              </w:rPr>
            </w:r>
            <w:r w:rsidR="00305421">
              <w:rPr>
                <w:noProof/>
                <w:webHidden/>
              </w:rPr>
              <w:fldChar w:fldCharType="separate"/>
            </w:r>
            <w:r w:rsidR="00A55F71">
              <w:rPr>
                <w:noProof/>
                <w:webHidden/>
              </w:rPr>
              <w:t>32</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87" w:history="1">
            <w:r w:rsidR="00305421" w:rsidRPr="0071423C">
              <w:rPr>
                <w:rStyle w:val="Hyperlink"/>
                <w:noProof/>
              </w:rPr>
              <w:t>Effect of process parameters of grain size</w:t>
            </w:r>
            <w:r w:rsidR="00305421">
              <w:rPr>
                <w:noProof/>
                <w:webHidden/>
              </w:rPr>
              <w:tab/>
            </w:r>
            <w:r w:rsidR="00305421">
              <w:rPr>
                <w:noProof/>
                <w:webHidden/>
              </w:rPr>
              <w:fldChar w:fldCharType="begin"/>
            </w:r>
            <w:r w:rsidR="00305421">
              <w:rPr>
                <w:noProof/>
                <w:webHidden/>
              </w:rPr>
              <w:instrText xml:space="preserve"> PAGEREF _Toc404107887 \h </w:instrText>
            </w:r>
            <w:r w:rsidR="00305421">
              <w:rPr>
                <w:noProof/>
                <w:webHidden/>
              </w:rPr>
            </w:r>
            <w:r w:rsidR="00305421">
              <w:rPr>
                <w:noProof/>
                <w:webHidden/>
              </w:rPr>
              <w:fldChar w:fldCharType="separate"/>
            </w:r>
            <w:r w:rsidR="00A55F71">
              <w:rPr>
                <w:noProof/>
                <w:webHidden/>
              </w:rPr>
              <w:t>3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88" w:history="1">
            <w:r w:rsidR="00305421" w:rsidRPr="0071423C">
              <w:rPr>
                <w:rStyle w:val="Hyperlink"/>
                <w:noProof/>
              </w:rPr>
              <w:t>2.2.2.2 – The banded structure or ‘onion rings’</w:t>
            </w:r>
            <w:r w:rsidR="00305421">
              <w:rPr>
                <w:noProof/>
                <w:webHidden/>
              </w:rPr>
              <w:tab/>
            </w:r>
            <w:r w:rsidR="00305421">
              <w:rPr>
                <w:noProof/>
                <w:webHidden/>
              </w:rPr>
              <w:fldChar w:fldCharType="begin"/>
            </w:r>
            <w:r w:rsidR="00305421">
              <w:rPr>
                <w:noProof/>
                <w:webHidden/>
              </w:rPr>
              <w:instrText xml:space="preserve"> PAGEREF _Toc404107888 \h </w:instrText>
            </w:r>
            <w:r w:rsidR="00305421">
              <w:rPr>
                <w:noProof/>
                <w:webHidden/>
              </w:rPr>
            </w:r>
            <w:r w:rsidR="00305421">
              <w:rPr>
                <w:noProof/>
                <w:webHidden/>
              </w:rPr>
              <w:fldChar w:fldCharType="separate"/>
            </w:r>
            <w:r w:rsidR="00A55F71">
              <w:rPr>
                <w:noProof/>
                <w:webHidden/>
              </w:rPr>
              <w:t>3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89" w:history="1">
            <w:r w:rsidR="00305421" w:rsidRPr="0071423C">
              <w:rPr>
                <w:rStyle w:val="Hyperlink"/>
                <w:noProof/>
              </w:rPr>
              <w:t>2.2.3. – Mechanisms of recrystallisation</w:t>
            </w:r>
            <w:r w:rsidR="00305421">
              <w:rPr>
                <w:noProof/>
                <w:webHidden/>
              </w:rPr>
              <w:tab/>
            </w:r>
            <w:r w:rsidR="00305421">
              <w:rPr>
                <w:noProof/>
                <w:webHidden/>
              </w:rPr>
              <w:fldChar w:fldCharType="begin"/>
            </w:r>
            <w:r w:rsidR="00305421">
              <w:rPr>
                <w:noProof/>
                <w:webHidden/>
              </w:rPr>
              <w:instrText xml:space="preserve"> PAGEREF _Toc404107889 \h </w:instrText>
            </w:r>
            <w:r w:rsidR="00305421">
              <w:rPr>
                <w:noProof/>
                <w:webHidden/>
              </w:rPr>
            </w:r>
            <w:r w:rsidR="00305421">
              <w:rPr>
                <w:noProof/>
                <w:webHidden/>
              </w:rPr>
              <w:fldChar w:fldCharType="separate"/>
            </w:r>
            <w:r w:rsidR="00A55F71">
              <w:rPr>
                <w:noProof/>
                <w:webHidden/>
              </w:rPr>
              <w:t>3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0" w:history="1">
            <w:r w:rsidR="00305421" w:rsidRPr="0071423C">
              <w:rPr>
                <w:rStyle w:val="Hyperlink"/>
                <w:noProof/>
              </w:rPr>
              <w:t>Continuous dynamic recrystallisation (CDRX)</w:t>
            </w:r>
            <w:r w:rsidR="00305421">
              <w:rPr>
                <w:noProof/>
                <w:webHidden/>
              </w:rPr>
              <w:tab/>
            </w:r>
            <w:r w:rsidR="00305421">
              <w:rPr>
                <w:noProof/>
                <w:webHidden/>
              </w:rPr>
              <w:fldChar w:fldCharType="begin"/>
            </w:r>
            <w:r w:rsidR="00305421">
              <w:rPr>
                <w:noProof/>
                <w:webHidden/>
              </w:rPr>
              <w:instrText xml:space="preserve"> PAGEREF _Toc404107890 \h </w:instrText>
            </w:r>
            <w:r w:rsidR="00305421">
              <w:rPr>
                <w:noProof/>
                <w:webHidden/>
              </w:rPr>
            </w:r>
            <w:r w:rsidR="00305421">
              <w:rPr>
                <w:noProof/>
                <w:webHidden/>
              </w:rPr>
              <w:fldChar w:fldCharType="separate"/>
            </w:r>
            <w:r w:rsidR="00A55F71">
              <w:rPr>
                <w:noProof/>
                <w:webHidden/>
              </w:rPr>
              <w:t>3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1" w:history="1">
            <w:r w:rsidR="00305421" w:rsidRPr="0071423C">
              <w:rPr>
                <w:rStyle w:val="Hyperlink"/>
                <w:noProof/>
              </w:rPr>
              <w:t>Discontinuous dynamic recrystallisation (DDRX)</w:t>
            </w:r>
            <w:r w:rsidR="00305421">
              <w:rPr>
                <w:noProof/>
                <w:webHidden/>
              </w:rPr>
              <w:tab/>
            </w:r>
            <w:r w:rsidR="00305421">
              <w:rPr>
                <w:noProof/>
                <w:webHidden/>
              </w:rPr>
              <w:fldChar w:fldCharType="begin"/>
            </w:r>
            <w:r w:rsidR="00305421">
              <w:rPr>
                <w:noProof/>
                <w:webHidden/>
              </w:rPr>
              <w:instrText xml:space="preserve"> PAGEREF _Toc404107891 \h </w:instrText>
            </w:r>
            <w:r w:rsidR="00305421">
              <w:rPr>
                <w:noProof/>
                <w:webHidden/>
              </w:rPr>
            </w:r>
            <w:r w:rsidR="00305421">
              <w:rPr>
                <w:noProof/>
                <w:webHidden/>
              </w:rPr>
              <w:fldChar w:fldCharType="separate"/>
            </w:r>
            <w:r w:rsidR="00A55F71">
              <w:rPr>
                <w:noProof/>
                <w:webHidden/>
              </w:rPr>
              <w:t>3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2" w:history="1">
            <w:r w:rsidR="00305421" w:rsidRPr="0071423C">
              <w:rPr>
                <w:rStyle w:val="Hyperlink"/>
                <w:noProof/>
              </w:rPr>
              <w:t>Geometric dynamic recrystallisation (GDRX)</w:t>
            </w:r>
            <w:r w:rsidR="00305421">
              <w:rPr>
                <w:noProof/>
                <w:webHidden/>
              </w:rPr>
              <w:tab/>
            </w:r>
            <w:r w:rsidR="00305421">
              <w:rPr>
                <w:noProof/>
                <w:webHidden/>
              </w:rPr>
              <w:fldChar w:fldCharType="begin"/>
            </w:r>
            <w:r w:rsidR="00305421">
              <w:rPr>
                <w:noProof/>
                <w:webHidden/>
              </w:rPr>
              <w:instrText xml:space="preserve"> PAGEREF _Toc404107892 \h </w:instrText>
            </w:r>
            <w:r w:rsidR="00305421">
              <w:rPr>
                <w:noProof/>
                <w:webHidden/>
              </w:rPr>
            </w:r>
            <w:r w:rsidR="00305421">
              <w:rPr>
                <w:noProof/>
                <w:webHidden/>
              </w:rPr>
              <w:fldChar w:fldCharType="separate"/>
            </w:r>
            <w:r w:rsidR="00A55F71">
              <w:rPr>
                <w:noProof/>
                <w:webHidden/>
              </w:rPr>
              <w:t>36</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93" w:history="1">
            <w:r w:rsidR="00305421" w:rsidRPr="0071423C">
              <w:rPr>
                <w:rStyle w:val="Hyperlink"/>
                <w:noProof/>
              </w:rPr>
              <w:t>2.2.4 – The coarsening and dissolution of precipitates</w:t>
            </w:r>
            <w:r w:rsidR="00305421">
              <w:rPr>
                <w:noProof/>
                <w:webHidden/>
              </w:rPr>
              <w:tab/>
            </w:r>
            <w:r w:rsidR="00305421">
              <w:rPr>
                <w:noProof/>
                <w:webHidden/>
              </w:rPr>
              <w:fldChar w:fldCharType="begin"/>
            </w:r>
            <w:r w:rsidR="00305421">
              <w:rPr>
                <w:noProof/>
                <w:webHidden/>
              </w:rPr>
              <w:instrText xml:space="preserve"> PAGEREF _Toc404107893 \h </w:instrText>
            </w:r>
            <w:r w:rsidR="00305421">
              <w:rPr>
                <w:noProof/>
                <w:webHidden/>
              </w:rPr>
            </w:r>
            <w:r w:rsidR="00305421">
              <w:rPr>
                <w:noProof/>
                <w:webHidden/>
              </w:rPr>
              <w:fldChar w:fldCharType="separate"/>
            </w:r>
            <w:r w:rsidR="00A55F71">
              <w:rPr>
                <w:noProof/>
                <w:webHidden/>
              </w:rPr>
              <w:t>3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4" w:history="1">
            <w:r w:rsidR="00305421" w:rsidRPr="0071423C">
              <w:rPr>
                <w:rStyle w:val="Hyperlink"/>
                <w:noProof/>
              </w:rPr>
              <w:t>The effect of FSW on precipitates in the HAZ</w:t>
            </w:r>
            <w:r w:rsidR="00305421">
              <w:rPr>
                <w:noProof/>
                <w:webHidden/>
              </w:rPr>
              <w:tab/>
            </w:r>
            <w:r w:rsidR="00305421">
              <w:rPr>
                <w:noProof/>
                <w:webHidden/>
              </w:rPr>
              <w:fldChar w:fldCharType="begin"/>
            </w:r>
            <w:r w:rsidR="00305421">
              <w:rPr>
                <w:noProof/>
                <w:webHidden/>
              </w:rPr>
              <w:instrText xml:space="preserve"> PAGEREF _Toc404107894 \h </w:instrText>
            </w:r>
            <w:r w:rsidR="00305421">
              <w:rPr>
                <w:noProof/>
                <w:webHidden/>
              </w:rPr>
            </w:r>
            <w:r w:rsidR="00305421">
              <w:rPr>
                <w:noProof/>
                <w:webHidden/>
              </w:rPr>
              <w:fldChar w:fldCharType="separate"/>
            </w:r>
            <w:r w:rsidR="00A55F71">
              <w:rPr>
                <w:noProof/>
                <w:webHidden/>
              </w:rPr>
              <w:t>3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5" w:history="1">
            <w:r w:rsidR="00305421" w:rsidRPr="0071423C">
              <w:rPr>
                <w:rStyle w:val="Hyperlink"/>
                <w:noProof/>
              </w:rPr>
              <w:t>The effect of FSW on precipitates in TMAZ</w:t>
            </w:r>
            <w:r w:rsidR="00305421">
              <w:rPr>
                <w:noProof/>
                <w:webHidden/>
              </w:rPr>
              <w:tab/>
            </w:r>
            <w:r w:rsidR="00305421">
              <w:rPr>
                <w:noProof/>
                <w:webHidden/>
              </w:rPr>
              <w:fldChar w:fldCharType="begin"/>
            </w:r>
            <w:r w:rsidR="00305421">
              <w:rPr>
                <w:noProof/>
                <w:webHidden/>
              </w:rPr>
              <w:instrText xml:space="preserve"> PAGEREF _Toc404107895 \h </w:instrText>
            </w:r>
            <w:r w:rsidR="00305421">
              <w:rPr>
                <w:noProof/>
                <w:webHidden/>
              </w:rPr>
            </w:r>
            <w:r w:rsidR="00305421">
              <w:rPr>
                <w:noProof/>
                <w:webHidden/>
              </w:rPr>
              <w:fldChar w:fldCharType="separate"/>
            </w:r>
            <w:r w:rsidR="00A55F71">
              <w:rPr>
                <w:noProof/>
                <w:webHidden/>
              </w:rPr>
              <w:t>3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6" w:history="1">
            <w:r w:rsidR="00305421" w:rsidRPr="0071423C">
              <w:rPr>
                <w:rStyle w:val="Hyperlink"/>
                <w:noProof/>
              </w:rPr>
              <w:t>The effect of FSW on precipitates in the nugget</w:t>
            </w:r>
            <w:r w:rsidR="00305421">
              <w:rPr>
                <w:noProof/>
                <w:webHidden/>
              </w:rPr>
              <w:tab/>
            </w:r>
            <w:r w:rsidR="00305421">
              <w:rPr>
                <w:noProof/>
                <w:webHidden/>
              </w:rPr>
              <w:fldChar w:fldCharType="begin"/>
            </w:r>
            <w:r w:rsidR="00305421">
              <w:rPr>
                <w:noProof/>
                <w:webHidden/>
              </w:rPr>
              <w:instrText xml:space="preserve"> PAGEREF _Toc404107896 \h </w:instrText>
            </w:r>
            <w:r w:rsidR="00305421">
              <w:rPr>
                <w:noProof/>
                <w:webHidden/>
              </w:rPr>
            </w:r>
            <w:r w:rsidR="00305421">
              <w:rPr>
                <w:noProof/>
                <w:webHidden/>
              </w:rPr>
              <w:fldChar w:fldCharType="separate"/>
            </w:r>
            <w:r w:rsidR="00A55F71">
              <w:rPr>
                <w:noProof/>
                <w:webHidden/>
              </w:rPr>
              <w:t>37</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897" w:history="1">
            <w:r w:rsidR="00305421" w:rsidRPr="0071423C">
              <w:rPr>
                <w:rStyle w:val="Hyperlink"/>
                <w:noProof/>
              </w:rPr>
              <w:t>2.2.5 - The mechanical properties of FSW</w:t>
            </w:r>
            <w:r w:rsidR="00305421">
              <w:rPr>
                <w:noProof/>
                <w:webHidden/>
              </w:rPr>
              <w:tab/>
            </w:r>
            <w:r w:rsidR="00305421">
              <w:rPr>
                <w:noProof/>
                <w:webHidden/>
              </w:rPr>
              <w:fldChar w:fldCharType="begin"/>
            </w:r>
            <w:r w:rsidR="00305421">
              <w:rPr>
                <w:noProof/>
                <w:webHidden/>
              </w:rPr>
              <w:instrText xml:space="preserve"> PAGEREF _Toc404107897 \h </w:instrText>
            </w:r>
            <w:r w:rsidR="00305421">
              <w:rPr>
                <w:noProof/>
                <w:webHidden/>
              </w:rPr>
            </w:r>
            <w:r w:rsidR="00305421">
              <w:rPr>
                <w:noProof/>
                <w:webHidden/>
              </w:rPr>
              <w:fldChar w:fldCharType="separate"/>
            </w:r>
            <w:r w:rsidR="00A55F71">
              <w:rPr>
                <w:noProof/>
                <w:webHidden/>
              </w:rPr>
              <w:t>3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8" w:history="1">
            <w:r w:rsidR="00305421" w:rsidRPr="0071423C">
              <w:rPr>
                <w:rStyle w:val="Hyperlink"/>
                <w:noProof/>
              </w:rPr>
              <w:t>2.2.5.1 – The Hardness of FSW</w:t>
            </w:r>
            <w:r w:rsidR="00305421">
              <w:rPr>
                <w:noProof/>
                <w:webHidden/>
              </w:rPr>
              <w:tab/>
            </w:r>
            <w:r w:rsidR="00305421">
              <w:rPr>
                <w:noProof/>
                <w:webHidden/>
              </w:rPr>
              <w:fldChar w:fldCharType="begin"/>
            </w:r>
            <w:r w:rsidR="00305421">
              <w:rPr>
                <w:noProof/>
                <w:webHidden/>
              </w:rPr>
              <w:instrText xml:space="preserve"> PAGEREF _Toc404107898 \h </w:instrText>
            </w:r>
            <w:r w:rsidR="00305421">
              <w:rPr>
                <w:noProof/>
                <w:webHidden/>
              </w:rPr>
            </w:r>
            <w:r w:rsidR="00305421">
              <w:rPr>
                <w:noProof/>
                <w:webHidden/>
              </w:rPr>
              <w:fldChar w:fldCharType="separate"/>
            </w:r>
            <w:r w:rsidR="00A55F71">
              <w:rPr>
                <w:noProof/>
                <w:webHidden/>
              </w:rPr>
              <w:t>3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899" w:history="1">
            <w:r w:rsidR="00305421" w:rsidRPr="0071423C">
              <w:rPr>
                <w:rStyle w:val="Hyperlink"/>
                <w:noProof/>
              </w:rPr>
              <w:t>2.2.5.2 – Tensile properties</w:t>
            </w:r>
            <w:r w:rsidR="00305421">
              <w:rPr>
                <w:noProof/>
                <w:webHidden/>
              </w:rPr>
              <w:tab/>
            </w:r>
            <w:r w:rsidR="00305421">
              <w:rPr>
                <w:noProof/>
                <w:webHidden/>
              </w:rPr>
              <w:fldChar w:fldCharType="begin"/>
            </w:r>
            <w:r w:rsidR="00305421">
              <w:rPr>
                <w:noProof/>
                <w:webHidden/>
              </w:rPr>
              <w:instrText xml:space="preserve"> PAGEREF _Toc404107899 \h </w:instrText>
            </w:r>
            <w:r w:rsidR="00305421">
              <w:rPr>
                <w:noProof/>
                <w:webHidden/>
              </w:rPr>
            </w:r>
            <w:r w:rsidR="00305421">
              <w:rPr>
                <w:noProof/>
                <w:webHidden/>
              </w:rPr>
              <w:fldChar w:fldCharType="separate"/>
            </w:r>
            <w:r w:rsidR="00A55F71">
              <w:rPr>
                <w:noProof/>
                <w:webHidden/>
              </w:rPr>
              <w:t>4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00" w:history="1">
            <w:r w:rsidR="00305421" w:rsidRPr="0071423C">
              <w:rPr>
                <w:rStyle w:val="Hyperlink"/>
                <w:noProof/>
              </w:rPr>
              <w:t>2.2.6 – Copper tracers and material flow during FSW</w:t>
            </w:r>
            <w:r w:rsidR="00305421">
              <w:rPr>
                <w:noProof/>
                <w:webHidden/>
              </w:rPr>
              <w:tab/>
            </w:r>
            <w:r w:rsidR="00305421">
              <w:rPr>
                <w:noProof/>
                <w:webHidden/>
              </w:rPr>
              <w:fldChar w:fldCharType="begin"/>
            </w:r>
            <w:r w:rsidR="00305421">
              <w:rPr>
                <w:noProof/>
                <w:webHidden/>
              </w:rPr>
              <w:instrText xml:space="preserve"> PAGEREF _Toc404107900 \h </w:instrText>
            </w:r>
            <w:r w:rsidR="00305421">
              <w:rPr>
                <w:noProof/>
                <w:webHidden/>
              </w:rPr>
            </w:r>
            <w:r w:rsidR="00305421">
              <w:rPr>
                <w:noProof/>
                <w:webHidden/>
              </w:rPr>
              <w:fldChar w:fldCharType="separate"/>
            </w:r>
            <w:r w:rsidR="00A55F71">
              <w:rPr>
                <w:noProof/>
                <w:webHidden/>
              </w:rPr>
              <w:t>47</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901" w:history="1">
            <w:r w:rsidR="00305421" w:rsidRPr="0071423C">
              <w:rPr>
                <w:rStyle w:val="Hyperlink"/>
                <w:noProof/>
              </w:rPr>
              <w:t>Part 3 – The crystallographic texture of FSW</w:t>
            </w:r>
            <w:r w:rsidR="00305421">
              <w:rPr>
                <w:noProof/>
                <w:webHidden/>
              </w:rPr>
              <w:tab/>
            </w:r>
            <w:r w:rsidR="00305421">
              <w:rPr>
                <w:noProof/>
                <w:webHidden/>
              </w:rPr>
              <w:fldChar w:fldCharType="begin"/>
            </w:r>
            <w:r w:rsidR="00305421">
              <w:rPr>
                <w:noProof/>
                <w:webHidden/>
              </w:rPr>
              <w:instrText xml:space="preserve"> PAGEREF _Toc404107901 \h </w:instrText>
            </w:r>
            <w:r w:rsidR="00305421">
              <w:rPr>
                <w:noProof/>
                <w:webHidden/>
              </w:rPr>
            </w:r>
            <w:r w:rsidR="00305421">
              <w:rPr>
                <w:noProof/>
                <w:webHidden/>
              </w:rPr>
              <w:fldChar w:fldCharType="separate"/>
            </w:r>
            <w:r w:rsidR="00A55F71">
              <w:rPr>
                <w:noProof/>
                <w:webHidden/>
              </w:rPr>
              <w:t>48</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02" w:history="1">
            <w:r w:rsidR="00305421" w:rsidRPr="0071423C">
              <w:rPr>
                <w:rStyle w:val="Hyperlink"/>
                <w:noProof/>
              </w:rPr>
              <w:t>2.3.1 – The Electron back scattering diffraction (EBSD) system</w:t>
            </w:r>
            <w:r w:rsidR="00305421">
              <w:rPr>
                <w:noProof/>
                <w:webHidden/>
              </w:rPr>
              <w:tab/>
            </w:r>
            <w:r w:rsidR="00305421">
              <w:rPr>
                <w:noProof/>
                <w:webHidden/>
              </w:rPr>
              <w:fldChar w:fldCharType="begin"/>
            </w:r>
            <w:r w:rsidR="00305421">
              <w:rPr>
                <w:noProof/>
                <w:webHidden/>
              </w:rPr>
              <w:instrText xml:space="preserve"> PAGEREF _Toc404107902 \h </w:instrText>
            </w:r>
            <w:r w:rsidR="00305421">
              <w:rPr>
                <w:noProof/>
                <w:webHidden/>
              </w:rPr>
            </w:r>
            <w:r w:rsidR="00305421">
              <w:rPr>
                <w:noProof/>
                <w:webHidden/>
              </w:rPr>
              <w:fldChar w:fldCharType="separate"/>
            </w:r>
            <w:r w:rsidR="00A55F71">
              <w:rPr>
                <w:noProof/>
                <w:webHidden/>
              </w:rPr>
              <w:t>4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03" w:history="1">
            <w:r w:rsidR="00305421" w:rsidRPr="0071423C">
              <w:rPr>
                <w:rStyle w:val="Hyperlink"/>
                <w:noProof/>
              </w:rPr>
              <w:t>2.3.1.1 – The background and development of EBSD</w:t>
            </w:r>
            <w:r w:rsidR="00305421">
              <w:rPr>
                <w:noProof/>
                <w:webHidden/>
              </w:rPr>
              <w:tab/>
            </w:r>
            <w:r w:rsidR="00305421">
              <w:rPr>
                <w:noProof/>
                <w:webHidden/>
              </w:rPr>
              <w:fldChar w:fldCharType="begin"/>
            </w:r>
            <w:r w:rsidR="00305421">
              <w:rPr>
                <w:noProof/>
                <w:webHidden/>
              </w:rPr>
              <w:instrText xml:space="preserve"> PAGEREF _Toc404107903 \h </w:instrText>
            </w:r>
            <w:r w:rsidR="00305421">
              <w:rPr>
                <w:noProof/>
                <w:webHidden/>
              </w:rPr>
            </w:r>
            <w:r w:rsidR="00305421">
              <w:rPr>
                <w:noProof/>
                <w:webHidden/>
              </w:rPr>
              <w:fldChar w:fldCharType="separate"/>
            </w:r>
            <w:r w:rsidR="00A55F71">
              <w:rPr>
                <w:noProof/>
                <w:webHidden/>
              </w:rPr>
              <w:t>4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04" w:history="1">
            <w:r w:rsidR="00305421" w:rsidRPr="0071423C">
              <w:rPr>
                <w:rStyle w:val="Hyperlink"/>
                <w:noProof/>
              </w:rPr>
              <w:t>2.3.1.2 – EBSD system constituents</w:t>
            </w:r>
            <w:r w:rsidR="00305421">
              <w:rPr>
                <w:noProof/>
                <w:webHidden/>
              </w:rPr>
              <w:tab/>
            </w:r>
            <w:r w:rsidR="00305421">
              <w:rPr>
                <w:noProof/>
                <w:webHidden/>
              </w:rPr>
              <w:fldChar w:fldCharType="begin"/>
            </w:r>
            <w:r w:rsidR="00305421">
              <w:rPr>
                <w:noProof/>
                <w:webHidden/>
              </w:rPr>
              <w:instrText xml:space="preserve"> PAGEREF _Toc404107904 \h </w:instrText>
            </w:r>
            <w:r w:rsidR="00305421">
              <w:rPr>
                <w:noProof/>
                <w:webHidden/>
              </w:rPr>
            </w:r>
            <w:r w:rsidR="00305421">
              <w:rPr>
                <w:noProof/>
                <w:webHidden/>
              </w:rPr>
              <w:fldChar w:fldCharType="separate"/>
            </w:r>
            <w:r w:rsidR="00A55F71">
              <w:rPr>
                <w:noProof/>
                <w:webHidden/>
              </w:rPr>
              <w:t>4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05" w:history="1">
            <w:r w:rsidR="00305421" w:rsidRPr="0071423C">
              <w:rPr>
                <w:rStyle w:val="Hyperlink"/>
                <w:noProof/>
              </w:rPr>
              <w:t>2.3.1.3 – EBSD measurement parameters</w:t>
            </w:r>
            <w:r w:rsidR="00305421">
              <w:rPr>
                <w:noProof/>
                <w:webHidden/>
              </w:rPr>
              <w:tab/>
            </w:r>
            <w:r w:rsidR="00305421">
              <w:rPr>
                <w:noProof/>
                <w:webHidden/>
              </w:rPr>
              <w:fldChar w:fldCharType="begin"/>
            </w:r>
            <w:r w:rsidR="00305421">
              <w:rPr>
                <w:noProof/>
                <w:webHidden/>
              </w:rPr>
              <w:instrText xml:space="preserve"> PAGEREF _Toc404107905 \h </w:instrText>
            </w:r>
            <w:r w:rsidR="00305421">
              <w:rPr>
                <w:noProof/>
                <w:webHidden/>
              </w:rPr>
            </w:r>
            <w:r w:rsidR="00305421">
              <w:rPr>
                <w:noProof/>
                <w:webHidden/>
              </w:rPr>
              <w:fldChar w:fldCharType="separate"/>
            </w:r>
            <w:r w:rsidR="00A55F71">
              <w:rPr>
                <w:noProof/>
                <w:webHidden/>
              </w:rPr>
              <w:t>4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06" w:history="1">
            <w:r w:rsidR="00305421" w:rsidRPr="0071423C">
              <w:rPr>
                <w:rStyle w:val="Hyperlink"/>
                <w:noProof/>
              </w:rPr>
              <w:t>2.3.2 – Determining texture with EBSD</w:t>
            </w:r>
            <w:r w:rsidR="00305421">
              <w:rPr>
                <w:noProof/>
                <w:webHidden/>
              </w:rPr>
              <w:tab/>
            </w:r>
            <w:r w:rsidR="00305421">
              <w:rPr>
                <w:noProof/>
                <w:webHidden/>
              </w:rPr>
              <w:fldChar w:fldCharType="begin"/>
            </w:r>
            <w:r w:rsidR="00305421">
              <w:rPr>
                <w:noProof/>
                <w:webHidden/>
              </w:rPr>
              <w:instrText xml:space="preserve"> PAGEREF _Toc404107906 \h </w:instrText>
            </w:r>
            <w:r w:rsidR="00305421">
              <w:rPr>
                <w:noProof/>
                <w:webHidden/>
              </w:rPr>
            </w:r>
            <w:r w:rsidR="00305421">
              <w:rPr>
                <w:noProof/>
                <w:webHidden/>
              </w:rPr>
              <w:fldChar w:fldCharType="separate"/>
            </w:r>
            <w:r w:rsidR="00A55F71">
              <w:rPr>
                <w:noProof/>
                <w:webHidden/>
              </w:rPr>
              <w:t>5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07" w:history="1">
            <w:r w:rsidR="00305421" w:rsidRPr="0071423C">
              <w:rPr>
                <w:rStyle w:val="Hyperlink"/>
                <w:noProof/>
              </w:rPr>
              <w:t>2.3.2.1 – Understanding texture</w:t>
            </w:r>
            <w:r w:rsidR="00305421">
              <w:rPr>
                <w:noProof/>
                <w:webHidden/>
              </w:rPr>
              <w:tab/>
            </w:r>
            <w:r w:rsidR="00305421">
              <w:rPr>
                <w:noProof/>
                <w:webHidden/>
              </w:rPr>
              <w:fldChar w:fldCharType="begin"/>
            </w:r>
            <w:r w:rsidR="00305421">
              <w:rPr>
                <w:noProof/>
                <w:webHidden/>
              </w:rPr>
              <w:instrText xml:space="preserve"> PAGEREF _Toc404107907 \h </w:instrText>
            </w:r>
            <w:r w:rsidR="00305421">
              <w:rPr>
                <w:noProof/>
                <w:webHidden/>
              </w:rPr>
            </w:r>
            <w:r w:rsidR="00305421">
              <w:rPr>
                <w:noProof/>
                <w:webHidden/>
              </w:rPr>
              <w:fldChar w:fldCharType="separate"/>
            </w:r>
            <w:r w:rsidR="00A55F71">
              <w:rPr>
                <w:noProof/>
                <w:webHidden/>
              </w:rPr>
              <w:t>5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08" w:history="1">
            <w:r w:rsidR="00305421" w:rsidRPr="0071423C">
              <w:rPr>
                <w:rStyle w:val="Hyperlink"/>
                <w:noProof/>
              </w:rPr>
              <w:t>2.3.2.2 – Euler angles and orientation matrix</w:t>
            </w:r>
            <w:r w:rsidR="00305421">
              <w:rPr>
                <w:noProof/>
                <w:webHidden/>
              </w:rPr>
              <w:tab/>
            </w:r>
            <w:r w:rsidR="00305421">
              <w:rPr>
                <w:noProof/>
                <w:webHidden/>
              </w:rPr>
              <w:fldChar w:fldCharType="begin"/>
            </w:r>
            <w:r w:rsidR="00305421">
              <w:rPr>
                <w:noProof/>
                <w:webHidden/>
              </w:rPr>
              <w:instrText xml:space="preserve"> PAGEREF _Toc404107908 \h </w:instrText>
            </w:r>
            <w:r w:rsidR="00305421">
              <w:rPr>
                <w:noProof/>
                <w:webHidden/>
              </w:rPr>
            </w:r>
            <w:r w:rsidR="00305421">
              <w:rPr>
                <w:noProof/>
                <w:webHidden/>
              </w:rPr>
              <w:fldChar w:fldCharType="separate"/>
            </w:r>
            <w:r w:rsidR="00A55F71">
              <w:rPr>
                <w:noProof/>
                <w:webHidden/>
              </w:rPr>
              <w:t>5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09" w:history="1">
            <w:r w:rsidR="00305421" w:rsidRPr="0071423C">
              <w:rPr>
                <w:rStyle w:val="Hyperlink"/>
                <w:noProof/>
              </w:rPr>
              <w:t>2.3.3 – Texture representation</w:t>
            </w:r>
            <w:r w:rsidR="00305421">
              <w:rPr>
                <w:noProof/>
                <w:webHidden/>
              </w:rPr>
              <w:tab/>
            </w:r>
            <w:r w:rsidR="00305421">
              <w:rPr>
                <w:noProof/>
                <w:webHidden/>
              </w:rPr>
              <w:fldChar w:fldCharType="begin"/>
            </w:r>
            <w:r w:rsidR="00305421">
              <w:rPr>
                <w:noProof/>
                <w:webHidden/>
              </w:rPr>
              <w:instrText xml:space="preserve"> PAGEREF _Toc404107909 \h </w:instrText>
            </w:r>
            <w:r w:rsidR="00305421">
              <w:rPr>
                <w:noProof/>
                <w:webHidden/>
              </w:rPr>
            </w:r>
            <w:r w:rsidR="00305421">
              <w:rPr>
                <w:noProof/>
                <w:webHidden/>
              </w:rPr>
              <w:fldChar w:fldCharType="separate"/>
            </w:r>
            <w:r w:rsidR="00A55F71">
              <w:rPr>
                <w:noProof/>
                <w:webHidden/>
              </w:rPr>
              <w:t>5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10" w:history="1">
            <w:r w:rsidR="00305421" w:rsidRPr="0071423C">
              <w:rPr>
                <w:rStyle w:val="Hyperlink"/>
                <w:noProof/>
              </w:rPr>
              <w:t>2.3.3.1 – Pole figures (PFs)</w:t>
            </w:r>
            <w:r w:rsidR="00305421">
              <w:rPr>
                <w:noProof/>
                <w:webHidden/>
              </w:rPr>
              <w:tab/>
            </w:r>
            <w:r w:rsidR="00305421">
              <w:rPr>
                <w:noProof/>
                <w:webHidden/>
              </w:rPr>
              <w:fldChar w:fldCharType="begin"/>
            </w:r>
            <w:r w:rsidR="00305421">
              <w:rPr>
                <w:noProof/>
                <w:webHidden/>
              </w:rPr>
              <w:instrText xml:space="preserve"> PAGEREF _Toc404107910 \h </w:instrText>
            </w:r>
            <w:r w:rsidR="00305421">
              <w:rPr>
                <w:noProof/>
                <w:webHidden/>
              </w:rPr>
            </w:r>
            <w:r w:rsidR="00305421">
              <w:rPr>
                <w:noProof/>
                <w:webHidden/>
              </w:rPr>
              <w:fldChar w:fldCharType="separate"/>
            </w:r>
            <w:r w:rsidR="00A55F71">
              <w:rPr>
                <w:noProof/>
                <w:webHidden/>
              </w:rPr>
              <w:t>5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11" w:history="1">
            <w:r w:rsidR="00305421" w:rsidRPr="0071423C">
              <w:rPr>
                <w:rStyle w:val="Hyperlink"/>
                <w:noProof/>
              </w:rPr>
              <w:t>2.3.3.2 – Inverse pole figures (IPFs)</w:t>
            </w:r>
            <w:r w:rsidR="00305421">
              <w:rPr>
                <w:noProof/>
                <w:webHidden/>
              </w:rPr>
              <w:tab/>
            </w:r>
            <w:r w:rsidR="00305421">
              <w:rPr>
                <w:noProof/>
                <w:webHidden/>
              </w:rPr>
              <w:fldChar w:fldCharType="begin"/>
            </w:r>
            <w:r w:rsidR="00305421">
              <w:rPr>
                <w:noProof/>
                <w:webHidden/>
              </w:rPr>
              <w:instrText xml:space="preserve"> PAGEREF _Toc404107911 \h </w:instrText>
            </w:r>
            <w:r w:rsidR="00305421">
              <w:rPr>
                <w:noProof/>
                <w:webHidden/>
              </w:rPr>
            </w:r>
            <w:r w:rsidR="00305421">
              <w:rPr>
                <w:noProof/>
                <w:webHidden/>
              </w:rPr>
              <w:fldChar w:fldCharType="separate"/>
            </w:r>
            <w:r w:rsidR="00A55F71">
              <w:rPr>
                <w:noProof/>
                <w:webHidden/>
              </w:rPr>
              <w:t>5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12" w:history="1">
            <w:r w:rsidR="00305421" w:rsidRPr="0071423C">
              <w:rPr>
                <w:rStyle w:val="Hyperlink"/>
                <w:noProof/>
              </w:rPr>
              <w:t>2.3.3.3 – Orientation distribution function (ODF) and Euler space</w:t>
            </w:r>
            <w:r w:rsidR="00305421">
              <w:rPr>
                <w:noProof/>
                <w:webHidden/>
              </w:rPr>
              <w:tab/>
            </w:r>
            <w:r w:rsidR="00305421">
              <w:rPr>
                <w:noProof/>
                <w:webHidden/>
              </w:rPr>
              <w:fldChar w:fldCharType="begin"/>
            </w:r>
            <w:r w:rsidR="00305421">
              <w:rPr>
                <w:noProof/>
                <w:webHidden/>
              </w:rPr>
              <w:instrText xml:space="preserve"> PAGEREF _Toc404107912 \h </w:instrText>
            </w:r>
            <w:r w:rsidR="00305421">
              <w:rPr>
                <w:noProof/>
                <w:webHidden/>
              </w:rPr>
            </w:r>
            <w:r w:rsidR="00305421">
              <w:rPr>
                <w:noProof/>
                <w:webHidden/>
              </w:rPr>
              <w:fldChar w:fldCharType="separate"/>
            </w:r>
            <w:r w:rsidR="00A55F71">
              <w:rPr>
                <w:noProof/>
                <w:webHidden/>
              </w:rPr>
              <w:t>57</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13" w:history="1">
            <w:r w:rsidR="00305421" w:rsidRPr="0071423C">
              <w:rPr>
                <w:rStyle w:val="Hyperlink"/>
                <w:noProof/>
              </w:rPr>
              <w:t>2.3.4 – The texture of aluminium</w:t>
            </w:r>
            <w:r w:rsidR="00305421">
              <w:rPr>
                <w:noProof/>
                <w:webHidden/>
              </w:rPr>
              <w:tab/>
            </w:r>
            <w:r w:rsidR="00305421">
              <w:rPr>
                <w:noProof/>
                <w:webHidden/>
              </w:rPr>
              <w:fldChar w:fldCharType="begin"/>
            </w:r>
            <w:r w:rsidR="00305421">
              <w:rPr>
                <w:noProof/>
                <w:webHidden/>
              </w:rPr>
              <w:instrText xml:space="preserve"> PAGEREF _Toc404107913 \h </w:instrText>
            </w:r>
            <w:r w:rsidR="00305421">
              <w:rPr>
                <w:noProof/>
                <w:webHidden/>
              </w:rPr>
            </w:r>
            <w:r w:rsidR="00305421">
              <w:rPr>
                <w:noProof/>
                <w:webHidden/>
              </w:rPr>
              <w:fldChar w:fldCharType="separate"/>
            </w:r>
            <w:r w:rsidR="00A55F71">
              <w:rPr>
                <w:noProof/>
                <w:webHidden/>
              </w:rPr>
              <w:t>6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14" w:history="1">
            <w:r w:rsidR="00305421" w:rsidRPr="0071423C">
              <w:rPr>
                <w:rStyle w:val="Hyperlink"/>
                <w:noProof/>
              </w:rPr>
              <w:t>2.3.4.1 - Rolling Texture</w:t>
            </w:r>
            <w:r w:rsidR="00305421">
              <w:rPr>
                <w:noProof/>
                <w:webHidden/>
              </w:rPr>
              <w:tab/>
            </w:r>
            <w:r w:rsidR="00305421">
              <w:rPr>
                <w:noProof/>
                <w:webHidden/>
              </w:rPr>
              <w:fldChar w:fldCharType="begin"/>
            </w:r>
            <w:r w:rsidR="00305421">
              <w:rPr>
                <w:noProof/>
                <w:webHidden/>
              </w:rPr>
              <w:instrText xml:space="preserve"> PAGEREF _Toc404107914 \h </w:instrText>
            </w:r>
            <w:r w:rsidR="00305421">
              <w:rPr>
                <w:noProof/>
                <w:webHidden/>
              </w:rPr>
            </w:r>
            <w:r w:rsidR="00305421">
              <w:rPr>
                <w:noProof/>
                <w:webHidden/>
              </w:rPr>
              <w:fldChar w:fldCharType="separate"/>
            </w:r>
            <w:r w:rsidR="00A55F71">
              <w:rPr>
                <w:noProof/>
                <w:webHidden/>
              </w:rPr>
              <w:t>6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15" w:history="1">
            <w:r w:rsidR="00305421" w:rsidRPr="0071423C">
              <w:rPr>
                <w:rStyle w:val="Hyperlink"/>
                <w:noProof/>
              </w:rPr>
              <w:t>2.3.4.2 – Simple shear texture (torsion texture)</w:t>
            </w:r>
            <w:r w:rsidR="00305421">
              <w:rPr>
                <w:noProof/>
                <w:webHidden/>
              </w:rPr>
              <w:tab/>
            </w:r>
            <w:r w:rsidR="00305421">
              <w:rPr>
                <w:noProof/>
                <w:webHidden/>
              </w:rPr>
              <w:fldChar w:fldCharType="begin"/>
            </w:r>
            <w:r w:rsidR="00305421">
              <w:rPr>
                <w:noProof/>
                <w:webHidden/>
              </w:rPr>
              <w:instrText xml:space="preserve"> PAGEREF _Toc404107915 \h </w:instrText>
            </w:r>
            <w:r w:rsidR="00305421">
              <w:rPr>
                <w:noProof/>
                <w:webHidden/>
              </w:rPr>
            </w:r>
            <w:r w:rsidR="00305421">
              <w:rPr>
                <w:noProof/>
                <w:webHidden/>
              </w:rPr>
              <w:fldChar w:fldCharType="separate"/>
            </w:r>
            <w:r w:rsidR="00A55F71">
              <w:rPr>
                <w:noProof/>
                <w:webHidden/>
              </w:rPr>
              <w:t>6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16" w:history="1">
            <w:r w:rsidR="00305421" w:rsidRPr="0071423C">
              <w:rPr>
                <w:rStyle w:val="Hyperlink"/>
                <w:noProof/>
              </w:rPr>
              <w:t>2.3.5 – Summary</w:t>
            </w:r>
            <w:r w:rsidR="00305421">
              <w:rPr>
                <w:noProof/>
                <w:webHidden/>
              </w:rPr>
              <w:tab/>
            </w:r>
            <w:r w:rsidR="00305421">
              <w:rPr>
                <w:noProof/>
                <w:webHidden/>
              </w:rPr>
              <w:fldChar w:fldCharType="begin"/>
            </w:r>
            <w:r w:rsidR="00305421">
              <w:rPr>
                <w:noProof/>
                <w:webHidden/>
              </w:rPr>
              <w:instrText xml:space="preserve"> PAGEREF _Toc404107916 \h </w:instrText>
            </w:r>
            <w:r w:rsidR="00305421">
              <w:rPr>
                <w:noProof/>
                <w:webHidden/>
              </w:rPr>
            </w:r>
            <w:r w:rsidR="00305421">
              <w:rPr>
                <w:noProof/>
                <w:webHidden/>
              </w:rPr>
              <w:fldChar w:fldCharType="separate"/>
            </w:r>
            <w:r w:rsidR="00A55F71">
              <w:rPr>
                <w:noProof/>
                <w:webHidden/>
              </w:rPr>
              <w:t>6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17" w:history="1">
            <w:r w:rsidR="00305421" w:rsidRPr="0071423C">
              <w:rPr>
                <w:rStyle w:val="Hyperlink"/>
                <w:noProof/>
              </w:rPr>
              <w:t>3.1 - Introduction</w:t>
            </w:r>
            <w:r w:rsidR="00305421">
              <w:rPr>
                <w:noProof/>
                <w:webHidden/>
              </w:rPr>
              <w:tab/>
            </w:r>
            <w:r w:rsidR="00305421">
              <w:rPr>
                <w:noProof/>
                <w:webHidden/>
              </w:rPr>
              <w:fldChar w:fldCharType="begin"/>
            </w:r>
            <w:r w:rsidR="00305421">
              <w:rPr>
                <w:noProof/>
                <w:webHidden/>
              </w:rPr>
              <w:instrText xml:space="preserve"> PAGEREF _Toc404107917 \h </w:instrText>
            </w:r>
            <w:r w:rsidR="00305421">
              <w:rPr>
                <w:noProof/>
                <w:webHidden/>
              </w:rPr>
            </w:r>
            <w:r w:rsidR="00305421">
              <w:rPr>
                <w:noProof/>
                <w:webHidden/>
              </w:rPr>
              <w:fldChar w:fldCharType="separate"/>
            </w:r>
            <w:r w:rsidR="00A55F71">
              <w:rPr>
                <w:noProof/>
                <w:webHidden/>
              </w:rPr>
              <w:t>6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18" w:history="1">
            <w:r w:rsidR="00305421" w:rsidRPr="0071423C">
              <w:rPr>
                <w:rStyle w:val="Hyperlink"/>
                <w:noProof/>
              </w:rPr>
              <w:t>3.2 – Materials</w:t>
            </w:r>
            <w:r w:rsidR="00305421">
              <w:rPr>
                <w:noProof/>
                <w:webHidden/>
              </w:rPr>
              <w:tab/>
            </w:r>
            <w:r w:rsidR="00305421">
              <w:rPr>
                <w:noProof/>
                <w:webHidden/>
              </w:rPr>
              <w:fldChar w:fldCharType="begin"/>
            </w:r>
            <w:r w:rsidR="00305421">
              <w:rPr>
                <w:noProof/>
                <w:webHidden/>
              </w:rPr>
              <w:instrText xml:space="preserve"> PAGEREF _Toc404107918 \h </w:instrText>
            </w:r>
            <w:r w:rsidR="00305421">
              <w:rPr>
                <w:noProof/>
                <w:webHidden/>
              </w:rPr>
            </w:r>
            <w:r w:rsidR="00305421">
              <w:rPr>
                <w:noProof/>
                <w:webHidden/>
              </w:rPr>
              <w:fldChar w:fldCharType="separate"/>
            </w:r>
            <w:r w:rsidR="00A55F71">
              <w:rPr>
                <w:noProof/>
                <w:webHidden/>
              </w:rPr>
              <w:t>6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19" w:history="1">
            <w:r w:rsidR="00305421" w:rsidRPr="0071423C">
              <w:rPr>
                <w:rStyle w:val="Hyperlink"/>
                <w:noProof/>
              </w:rPr>
              <w:t>3.3 - Aims of the FSW</w:t>
            </w:r>
            <w:r w:rsidR="00305421">
              <w:rPr>
                <w:noProof/>
                <w:webHidden/>
              </w:rPr>
              <w:tab/>
            </w:r>
            <w:r w:rsidR="00305421">
              <w:rPr>
                <w:noProof/>
                <w:webHidden/>
              </w:rPr>
              <w:fldChar w:fldCharType="begin"/>
            </w:r>
            <w:r w:rsidR="00305421">
              <w:rPr>
                <w:noProof/>
                <w:webHidden/>
              </w:rPr>
              <w:instrText xml:space="preserve"> PAGEREF _Toc404107919 \h </w:instrText>
            </w:r>
            <w:r w:rsidR="00305421">
              <w:rPr>
                <w:noProof/>
                <w:webHidden/>
              </w:rPr>
            </w:r>
            <w:r w:rsidR="00305421">
              <w:rPr>
                <w:noProof/>
                <w:webHidden/>
              </w:rPr>
              <w:fldChar w:fldCharType="separate"/>
            </w:r>
            <w:r w:rsidR="00A55F71">
              <w:rPr>
                <w:noProof/>
                <w:webHidden/>
              </w:rPr>
              <w:t>66</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20" w:history="1">
            <w:r w:rsidR="00305421" w:rsidRPr="0071423C">
              <w:rPr>
                <w:rStyle w:val="Hyperlink"/>
                <w:noProof/>
              </w:rPr>
              <w:t>3.4 – The SSCFSW of the various materials</w:t>
            </w:r>
            <w:r w:rsidR="00305421">
              <w:rPr>
                <w:noProof/>
                <w:webHidden/>
              </w:rPr>
              <w:tab/>
            </w:r>
            <w:r w:rsidR="00305421">
              <w:rPr>
                <w:noProof/>
                <w:webHidden/>
              </w:rPr>
              <w:fldChar w:fldCharType="begin"/>
            </w:r>
            <w:r w:rsidR="00305421">
              <w:rPr>
                <w:noProof/>
                <w:webHidden/>
              </w:rPr>
              <w:instrText xml:space="preserve"> PAGEREF _Toc404107920 \h </w:instrText>
            </w:r>
            <w:r w:rsidR="00305421">
              <w:rPr>
                <w:noProof/>
                <w:webHidden/>
              </w:rPr>
            </w:r>
            <w:r w:rsidR="00305421">
              <w:rPr>
                <w:noProof/>
                <w:webHidden/>
              </w:rPr>
              <w:fldChar w:fldCharType="separate"/>
            </w:r>
            <w:r w:rsidR="00A55F71">
              <w:rPr>
                <w:noProof/>
                <w:webHidden/>
              </w:rPr>
              <w:t>6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1" w:history="1">
            <w:r w:rsidR="00305421" w:rsidRPr="0071423C">
              <w:rPr>
                <w:rStyle w:val="Hyperlink"/>
                <w:noProof/>
              </w:rPr>
              <w:t>3.4.1 – General welding methods</w:t>
            </w:r>
            <w:r w:rsidR="00305421">
              <w:rPr>
                <w:noProof/>
                <w:webHidden/>
              </w:rPr>
              <w:tab/>
            </w:r>
            <w:r w:rsidR="00305421">
              <w:rPr>
                <w:noProof/>
                <w:webHidden/>
              </w:rPr>
              <w:fldChar w:fldCharType="begin"/>
            </w:r>
            <w:r w:rsidR="00305421">
              <w:rPr>
                <w:noProof/>
                <w:webHidden/>
              </w:rPr>
              <w:instrText xml:space="preserve"> PAGEREF _Toc404107921 \h </w:instrText>
            </w:r>
            <w:r w:rsidR="00305421">
              <w:rPr>
                <w:noProof/>
                <w:webHidden/>
              </w:rPr>
            </w:r>
            <w:r w:rsidR="00305421">
              <w:rPr>
                <w:noProof/>
                <w:webHidden/>
              </w:rPr>
              <w:fldChar w:fldCharType="separate"/>
            </w:r>
            <w:r w:rsidR="00A55F71">
              <w:rPr>
                <w:noProof/>
                <w:webHidden/>
              </w:rPr>
              <w:t>6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2" w:history="1">
            <w:r w:rsidR="00305421" w:rsidRPr="0071423C">
              <w:rPr>
                <w:rStyle w:val="Hyperlink"/>
                <w:noProof/>
              </w:rPr>
              <w:t>3.4.2 – The AdstirTM and Filleted technique</w:t>
            </w:r>
            <w:r w:rsidR="00305421">
              <w:rPr>
                <w:noProof/>
                <w:webHidden/>
              </w:rPr>
              <w:tab/>
            </w:r>
            <w:r w:rsidR="00305421">
              <w:rPr>
                <w:noProof/>
                <w:webHidden/>
              </w:rPr>
              <w:fldChar w:fldCharType="begin"/>
            </w:r>
            <w:r w:rsidR="00305421">
              <w:rPr>
                <w:noProof/>
                <w:webHidden/>
              </w:rPr>
              <w:instrText xml:space="preserve"> PAGEREF _Toc404107922 \h </w:instrText>
            </w:r>
            <w:r w:rsidR="00305421">
              <w:rPr>
                <w:noProof/>
                <w:webHidden/>
              </w:rPr>
            </w:r>
            <w:r w:rsidR="00305421">
              <w:rPr>
                <w:noProof/>
                <w:webHidden/>
              </w:rPr>
              <w:fldChar w:fldCharType="separate"/>
            </w:r>
            <w:r w:rsidR="00A55F71">
              <w:rPr>
                <w:noProof/>
                <w:webHidden/>
              </w:rPr>
              <w:t>6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3" w:history="1">
            <w:r w:rsidR="00305421" w:rsidRPr="0071423C">
              <w:rPr>
                <w:rStyle w:val="Hyperlink"/>
                <w:noProof/>
              </w:rPr>
              <w:t>3.4.3 – The use of copper tracers</w:t>
            </w:r>
            <w:r w:rsidR="00305421">
              <w:rPr>
                <w:noProof/>
                <w:webHidden/>
              </w:rPr>
              <w:tab/>
            </w:r>
            <w:r w:rsidR="00305421">
              <w:rPr>
                <w:noProof/>
                <w:webHidden/>
              </w:rPr>
              <w:fldChar w:fldCharType="begin"/>
            </w:r>
            <w:r w:rsidR="00305421">
              <w:rPr>
                <w:noProof/>
                <w:webHidden/>
              </w:rPr>
              <w:instrText xml:space="preserve"> PAGEREF _Toc404107923 \h </w:instrText>
            </w:r>
            <w:r w:rsidR="00305421">
              <w:rPr>
                <w:noProof/>
                <w:webHidden/>
              </w:rPr>
            </w:r>
            <w:r w:rsidR="00305421">
              <w:rPr>
                <w:noProof/>
                <w:webHidden/>
              </w:rPr>
              <w:fldChar w:fldCharType="separate"/>
            </w:r>
            <w:r w:rsidR="00A55F71">
              <w:rPr>
                <w:noProof/>
                <w:webHidden/>
              </w:rPr>
              <w:t>6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24" w:history="1">
            <w:r w:rsidR="00305421" w:rsidRPr="0071423C">
              <w:rPr>
                <w:rStyle w:val="Hyperlink"/>
                <w:noProof/>
              </w:rPr>
              <w:t>3.5 – Characterisation</w:t>
            </w:r>
            <w:r w:rsidR="00305421">
              <w:rPr>
                <w:noProof/>
                <w:webHidden/>
              </w:rPr>
              <w:tab/>
            </w:r>
            <w:r w:rsidR="00305421">
              <w:rPr>
                <w:noProof/>
                <w:webHidden/>
              </w:rPr>
              <w:fldChar w:fldCharType="begin"/>
            </w:r>
            <w:r w:rsidR="00305421">
              <w:rPr>
                <w:noProof/>
                <w:webHidden/>
              </w:rPr>
              <w:instrText xml:space="preserve"> PAGEREF _Toc404107924 \h </w:instrText>
            </w:r>
            <w:r w:rsidR="00305421">
              <w:rPr>
                <w:noProof/>
                <w:webHidden/>
              </w:rPr>
            </w:r>
            <w:r w:rsidR="00305421">
              <w:rPr>
                <w:noProof/>
                <w:webHidden/>
              </w:rPr>
              <w:fldChar w:fldCharType="separate"/>
            </w:r>
            <w:r w:rsidR="00A55F71">
              <w:rPr>
                <w:noProof/>
                <w:webHidden/>
              </w:rPr>
              <w:t>7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5" w:history="1">
            <w:r w:rsidR="00305421" w:rsidRPr="0071423C">
              <w:rPr>
                <w:rStyle w:val="Hyperlink"/>
                <w:noProof/>
              </w:rPr>
              <w:t>3.5.1 – Sectioning</w:t>
            </w:r>
            <w:r w:rsidR="00305421">
              <w:rPr>
                <w:noProof/>
                <w:webHidden/>
              </w:rPr>
              <w:tab/>
            </w:r>
            <w:r w:rsidR="00305421">
              <w:rPr>
                <w:noProof/>
                <w:webHidden/>
              </w:rPr>
              <w:fldChar w:fldCharType="begin"/>
            </w:r>
            <w:r w:rsidR="00305421">
              <w:rPr>
                <w:noProof/>
                <w:webHidden/>
              </w:rPr>
              <w:instrText xml:space="preserve"> PAGEREF _Toc404107925 \h </w:instrText>
            </w:r>
            <w:r w:rsidR="00305421">
              <w:rPr>
                <w:noProof/>
                <w:webHidden/>
              </w:rPr>
            </w:r>
            <w:r w:rsidR="00305421">
              <w:rPr>
                <w:noProof/>
                <w:webHidden/>
              </w:rPr>
              <w:fldChar w:fldCharType="separate"/>
            </w:r>
            <w:r w:rsidR="00A55F71">
              <w:rPr>
                <w:noProof/>
                <w:webHidden/>
              </w:rPr>
              <w:t>7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6" w:history="1">
            <w:r w:rsidR="00305421" w:rsidRPr="0071423C">
              <w:rPr>
                <w:rStyle w:val="Hyperlink"/>
                <w:noProof/>
              </w:rPr>
              <w:t>3.5.2 – Hardness measurements</w:t>
            </w:r>
            <w:r w:rsidR="00305421">
              <w:rPr>
                <w:noProof/>
                <w:webHidden/>
              </w:rPr>
              <w:tab/>
            </w:r>
            <w:r w:rsidR="00305421">
              <w:rPr>
                <w:noProof/>
                <w:webHidden/>
              </w:rPr>
              <w:fldChar w:fldCharType="begin"/>
            </w:r>
            <w:r w:rsidR="00305421">
              <w:rPr>
                <w:noProof/>
                <w:webHidden/>
              </w:rPr>
              <w:instrText xml:space="preserve"> PAGEREF _Toc404107926 \h </w:instrText>
            </w:r>
            <w:r w:rsidR="00305421">
              <w:rPr>
                <w:noProof/>
                <w:webHidden/>
              </w:rPr>
            </w:r>
            <w:r w:rsidR="00305421">
              <w:rPr>
                <w:noProof/>
                <w:webHidden/>
              </w:rPr>
              <w:fldChar w:fldCharType="separate"/>
            </w:r>
            <w:r w:rsidR="00A55F71">
              <w:rPr>
                <w:noProof/>
                <w:webHidden/>
              </w:rPr>
              <w:t>70</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27" w:history="1">
            <w:r w:rsidR="00305421" w:rsidRPr="0071423C">
              <w:rPr>
                <w:rStyle w:val="Hyperlink"/>
                <w:noProof/>
              </w:rPr>
              <w:t>3.6 – Metallographic Preparation and Examination</w:t>
            </w:r>
            <w:r w:rsidR="00305421">
              <w:rPr>
                <w:noProof/>
                <w:webHidden/>
              </w:rPr>
              <w:tab/>
            </w:r>
            <w:r w:rsidR="00305421">
              <w:rPr>
                <w:noProof/>
                <w:webHidden/>
              </w:rPr>
              <w:fldChar w:fldCharType="begin"/>
            </w:r>
            <w:r w:rsidR="00305421">
              <w:rPr>
                <w:noProof/>
                <w:webHidden/>
              </w:rPr>
              <w:instrText xml:space="preserve"> PAGEREF _Toc404107927 \h </w:instrText>
            </w:r>
            <w:r w:rsidR="00305421">
              <w:rPr>
                <w:noProof/>
                <w:webHidden/>
              </w:rPr>
            </w:r>
            <w:r w:rsidR="00305421">
              <w:rPr>
                <w:noProof/>
                <w:webHidden/>
              </w:rPr>
              <w:fldChar w:fldCharType="separate"/>
            </w:r>
            <w:r w:rsidR="00A55F71">
              <w:rPr>
                <w:noProof/>
                <w:webHidden/>
              </w:rPr>
              <w:t>7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8" w:history="1">
            <w:r w:rsidR="00305421" w:rsidRPr="0071423C">
              <w:rPr>
                <w:rStyle w:val="Hyperlink"/>
                <w:noProof/>
              </w:rPr>
              <w:t>3.6.1 – Metallographic Preparation</w:t>
            </w:r>
            <w:r w:rsidR="00305421">
              <w:rPr>
                <w:noProof/>
                <w:webHidden/>
              </w:rPr>
              <w:tab/>
            </w:r>
            <w:r w:rsidR="00305421">
              <w:rPr>
                <w:noProof/>
                <w:webHidden/>
              </w:rPr>
              <w:fldChar w:fldCharType="begin"/>
            </w:r>
            <w:r w:rsidR="00305421">
              <w:rPr>
                <w:noProof/>
                <w:webHidden/>
              </w:rPr>
              <w:instrText xml:space="preserve"> PAGEREF _Toc404107928 \h </w:instrText>
            </w:r>
            <w:r w:rsidR="00305421">
              <w:rPr>
                <w:noProof/>
                <w:webHidden/>
              </w:rPr>
            </w:r>
            <w:r w:rsidR="00305421">
              <w:rPr>
                <w:noProof/>
                <w:webHidden/>
              </w:rPr>
              <w:fldChar w:fldCharType="separate"/>
            </w:r>
            <w:r w:rsidR="00A55F71">
              <w:rPr>
                <w:noProof/>
                <w:webHidden/>
              </w:rPr>
              <w:t>7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29" w:history="1">
            <w:r w:rsidR="00305421" w:rsidRPr="0071423C">
              <w:rPr>
                <w:rStyle w:val="Hyperlink"/>
                <w:noProof/>
              </w:rPr>
              <w:t>3.6.2 – Etching</w:t>
            </w:r>
            <w:r w:rsidR="00305421">
              <w:rPr>
                <w:noProof/>
                <w:webHidden/>
              </w:rPr>
              <w:tab/>
            </w:r>
            <w:r w:rsidR="00305421">
              <w:rPr>
                <w:noProof/>
                <w:webHidden/>
              </w:rPr>
              <w:fldChar w:fldCharType="begin"/>
            </w:r>
            <w:r w:rsidR="00305421">
              <w:rPr>
                <w:noProof/>
                <w:webHidden/>
              </w:rPr>
              <w:instrText xml:space="preserve"> PAGEREF _Toc404107929 \h </w:instrText>
            </w:r>
            <w:r w:rsidR="00305421">
              <w:rPr>
                <w:noProof/>
                <w:webHidden/>
              </w:rPr>
            </w:r>
            <w:r w:rsidR="00305421">
              <w:rPr>
                <w:noProof/>
                <w:webHidden/>
              </w:rPr>
              <w:fldChar w:fldCharType="separate"/>
            </w:r>
            <w:r w:rsidR="00A55F71">
              <w:rPr>
                <w:noProof/>
                <w:webHidden/>
              </w:rPr>
              <w:t>7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0" w:history="1">
            <w:r w:rsidR="00305421" w:rsidRPr="0071423C">
              <w:rPr>
                <w:rStyle w:val="Hyperlink"/>
                <w:noProof/>
              </w:rPr>
              <w:t>3.6.3 – Optical Microscopy</w:t>
            </w:r>
            <w:r w:rsidR="00305421">
              <w:rPr>
                <w:noProof/>
                <w:webHidden/>
              </w:rPr>
              <w:tab/>
            </w:r>
            <w:r w:rsidR="00305421">
              <w:rPr>
                <w:noProof/>
                <w:webHidden/>
              </w:rPr>
              <w:fldChar w:fldCharType="begin"/>
            </w:r>
            <w:r w:rsidR="00305421">
              <w:rPr>
                <w:noProof/>
                <w:webHidden/>
              </w:rPr>
              <w:instrText xml:space="preserve"> PAGEREF _Toc404107930 \h </w:instrText>
            </w:r>
            <w:r w:rsidR="00305421">
              <w:rPr>
                <w:noProof/>
                <w:webHidden/>
              </w:rPr>
            </w:r>
            <w:r w:rsidR="00305421">
              <w:rPr>
                <w:noProof/>
                <w:webHidden/>
              </w:rPr>
              <w:fldChar w:fldCharType="separate"/>
            </w:r>
            <w:r w:rsidR="00A55F71">
              <w:rPr>
                <w:noProof/>
                <w:webHidden/>
              </w:rPr>
              <w:t>72</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1" w:history="1">
            <w:r w:rsidR="00305421" w:rsidRPr="0071423C">
              <w:rPr>
                <w:rStyle w:val="Hyperlink"/>
                <w:noProof/>
              </w:rPr>
              <w:t>3.6.4 – Electro-polishing for EBSD</w:t>
            </w:r>
            <w:r w:rsidR="00305421">
              <w:rPr>
                <w:noProof/>
                <w:webHidden/>
              </w:rPr>
              <w:tab/>
            </w:r>
            <w:r w:rsidR="00305421">
              <w:rPr>
                <w:noProof/>
                <w:webHidden/>
              </w:rPr>
              <w:fldChar w:fldCharType="begin"/>
            </w:r>
            <w:r w:rsidR="00305421">
              <w:rPr>
                <w:noProof/>
                <w:webHidden/>
              </w:rPr>
              <w:instrText xml:space="preserve"> PAGEREF _Toc404107931 \h </w:instrText>
            </w:r>
            <w:r w:rsidR="00305421">
              <w:rPr>
                <w:noProof/>
                <w:webHidden/>
              </w:rPr>
            </w:r>
            <w:r w:rsidR="00305421">
              <w:rPr>
                <w:noProof/>
                <w:webHidden/>
              </w:rPr>
              <w:fldChar w:fldCharType="separate"/>
            </w:r>
            <w:r w:rsidR="00A55F71">
              <w:rPr>
                <w:noProof/>
                <w:webHidden/>
              </w:rPr>
              <w:t>7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32" w:history="1">
            <w:r w:rsidR="00305421" w:rsidRPr="0071423C">
              <w:rPr>
                <w:rStyle w:val="Hyperlink"/>
                <w:noProof/>
              </w:rPr>
              <w:t>3.7 – Electron microscopy – SEM and EBSD</w:t>
            </w:r>
            <w:r w:rsidR="00305421">
              <w:rPr>
                <w:noProof/>
                <w:webHidden/>
              </w:rPr>
              <w:tab/>
            </w:r>
            <w:r w:rsidR="00305421">
              <w:rPr>
                <w:noProof/>
                <w:webHidden/>
              </w:rPr>
              <w:fldChar w:fldCharType="begin"/>
            </w:r>
            <w:r w:rsidR="00305421">
              <w:rPr>
                <w:noProof/>
                <w:webHidden/>
              </w:rPr>
              <w:instrText xml:space="preserve"> PAGEREF _Toc404107932 \h </w:instrText>
            </w:r>
            <w:r w:rsidR="00305421">
              <w:rPr>
                <w:noProof/>
                <w:webHidden/>
              </w:rPr>
            </w:r>
            <w:r w:rsidR="00305421">
              <w:rPr>
                <w:noProof/>
                <w:webHidden/>
              </w:rPr>
              <w:fldChar w:fldCharType="separate"/>
            </w:r>
            <w:r w:rsidR="00A55F71">
              <w:rPr>
                <w:noProof/>
                <w:webHidden/>
              </w:rPr>
              <w:t>72</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7933" w:history="1">
            <w:r w:rsidR="00305421" w:rsidRPr="0071423C">
              <w:rPr>
                <w:rStyle w:val="Hyperlink"/>
                <w:noProof/>
              </w:rPr>
              <w:t>3.8 – Performing EBSD analysis</w:t>
            </w:r>
            <w:r w:rsidR="00305421">
              <w:rPr>
                <w:noProof/>
                <w:webHidden/>
              </w:rPr>
              <w:tab/>
            </w:r>
            <w:r w:rsidR="00305421">
              <w:rPr>
                <w:noProof/>
                <w:webHidden/>
              </w:rPr>
              <w:fldChar w:fldCharType="begin"/>
            </w:r>
            <w:r w:rsidR="00305421">
              <w:rPr>
                <w:noProof/>
                <w:webHidden/>
              </w:rPr>
              <w:instrText xml:space="preserve"> PAGEREF _Toc404107933 \h </w:instrText>
            </w:r>
            <w:r w:rsidR="00305421">
              <w:rPr>
                <w:noProof/>
                <w:webHidden/>
              </w:rPr>
            </w:r>
            <w:r w:rsidR="00305421">
              <w:rPr>
                <w:noProof/>
                <w:webHidden/>
              </w:rPr>
              <w:fldChar w:fldCharType="separate"/>
            </w:r>
            <w:r w:rsidR="00A55F71">
              <w:rPr>
                <w:noProof/>
                <w:webHidden/>
              </w:rPr>
              <w:t>7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34" w:history="1">
            <w:r w:rsidR="00305421" w:rsidRPr="0071423C">
              <w:rPr>
                <w:rStyle w:val="Hyperlink"/>
                <w:noProof/>
              </w:rPr>
              <w:t>3.8.1 – Data acquisition for EBSD</w:t>
            </w:r>
            <w:r w:rsidR="00305421">
              <w:rPr>
                <w:noProof/>
                <w:webHidden/>
              </w:rPr>
              <w:tab/>
            </w:r>
            <w:r w:rsidR="00305421">
              <w:rPr>
                <w:noProof/>
                <w:webHidden/>
              </w:rPr>
              <w:fldChar w:fldCharType="begin"/>
            </w:r>
            <w:r w:rsidR="00305421">
              <w:rPr>
                <w:noProof/>
                <w:webHidden/>
              </w:rPr>
              <w:instrText xml:space="preserve"> PAGEREF _Toc404107934 \h </w:instrText>
            </w:r>
            <w:r w:rsidR="00305421">
              <w:rPr>
                <w:noProof/>
                <w:webHidden/>
              </w:rPr>
            </w:r>
            <w:r w:rsidR="00305421">
              <w:rPr>
                <w:noProof/>
                <w:webHidden/>
              </w:rPr>
              <w:fldChar w:fldCharType="separate"/>
            </w:r>
            <w:r w:rsidR="00A55F71">
              <w:rPr>
                <w:noProof/>
                <w:webHidden/>
              </w:rPr>
              <w:t>7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5" w:history="1">
            <w:r w:rsidR="00305421" w:rsidRPr="0071423C">
              <w:rPr>
                <w:rStyle w:val="Hyperlink"/>
                <w:noProof/>
              </w:rPr>
              <w:t>3.8.1.1 – EBSD pattern formation</w:t>
            </w:r>
            <w:r w:rsidR="00305421">
              <w:rPr>
                <w:noProof/>
                <w:webHidden/>
              </w:rPr>
              <w:tab/>
            </w:r>
            <w:r w:rsidR="00305421">
              <w:rPr>
                <w:noProof/>
                <w:webHidden/>
              </w:rPr>
              <w:fldChar w:fldCharType="begin"/>
            </w:r>
            <w:r w:rsidR="00305421">
              <w:rPr>
                <w:noProof/>
                <w:webHidden/>
              </w:rPr>
              <w:instrText xml:space="preserve"> PAGEREF _Toc404107935 \h </w:instrText>
            </w:r>
            <w:r w:rsidR="00305421">
              <w:rPr>
                <w:noProof/>
                <w:webHidden/>
              </w:rPr>
            </w:r>
            <w:r w:rsidR="00305421">
              <w:rPr>
                <w:noProof/>
                <w:webHidden/>
              </w:rPr>
              <w:fldChar w:fldCharType="separate"/>
            </w:r>
            <w:r w:rsidR="00A55F71">
              <w:rPr>
                <w:noProof/>
                <w:webHidden/>
              </w:rPr>
              <w:t>7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6" w:history="1">
            <w:r w:rsidR="00305421" w:rsidRPr="0071423C">
              <w:rPr>
                <w:rStyle w:val="Hyperlink"/>
                <w:noProof/>
              </w:rPr>
              <w:t>3.8.1.2 – The EBSD Run</w:t>
            </w:r>
            <w:r w:rsidR="00305421">
              <w:rPr>
                <w:noProof/>
                <w:webHidden/>
              </w:rPr>
              <w:tab/>
            </w:r>
            <w:r w:rsidR="00305421">
              <w:rPr>
                <w:noProof/>
                <w:webHidden/>
              </w:rPr>
              <w:fldChar w:fldCharType="begin"/>
            </w:r>
            <w:r w:rsidR="00305421">
              <w:rPr>
                <w:noProof/>
                <w:webHidden/>
              </w:rPr>
              <w:instrText xml:space="preserve"> PAGEREF _Toc404107936 \h </w:instrText>
            </w:r>
            <w:r w:rsidR="00305421">
              <w:rPr>
                <w:noProof/>
                <w:webHidden/>
              </w:rPr>
            </w:r>
            <w:r w:rsidR="00305421">
              <w:rPr>
                <w:noProof/>
                <w:webHidden/>
              </w:rPr>
              <w:fldChar w:fldCharType="separate"/>
            </w:r>
            <w:r w:rsidR="00A55F71">
              <w:rPr>
                <w:noProof/>
                <w:webHidden/>
              </w:rPr>
              <w:t>7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37" w:history="1">
            <w:r w:rsidR="00305421" w:rsidRPr="0071423C">
              <w:rPr>
                <w:rStyle w:val="Hyperlink"/>
                <w:noProof/>
              </w:rPr>
              <w:t>3.8.2 – Data Processing</w:t>
            </w:r>
            <w:r w:rsidR="00305421">
              <w:rPr>
                <w:noProof/>
                <w:webHidden/>
              </w:rPr>
              <w:tab/>
            </w:r>
            <w:r w:rsidR="00305421">
              <w:rPr>
                <w:noProof/>
                <w:webHidden/>
              </w:rPr>
              <w:fldChar w:fldCharType="begin"/>
            </w:r>
            <w:r w:rsidR="00305421">
              <w:rPr>
                <w:noProof/>
                <w:webHidden/>
              </w:rPr>
              <w:instrText xml:space="preserve"> PAGEREF _Toc404107937 \h </w:instrText>
            </w:r>
            <w:r w:rsidR="00305421">
              <w:rPr>
                <w:noProof/>
                <w:webHidden/>
              </w:rPr>
            </w:r>
            <w:r w:rsidR="00305421">
              <w:rPr>
                <w:noProof/>
                <w:webHidden/>
              </w:rPr>
              <w:fldChar w:fldCharType="separate"/>
            </w:r>
            <w:r w:rsidR="00A55F71">
              <w:rPr>
                <w:noProof/>
                <w:webHidden/>
              </w:rPr>
              <w:t>7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8" w:history="1">
            <w:r w:rsidR="00305421" w:rsidRPr="0071423C">
              <w:rPr>
                <w:rStyle w:val="Hyperlink"/>
                <w:noProof/>
              </w:rPr>
              <w:t>3.8.2.1 – Orientation Image maps (OIM)</w:t>
            </w:r>
            <w:r w:rsidR="00305421">
              <w:rPr>
                <w:noProof/>
                <w:webHidden/>
              </w:rPr>
              <w:tab/>
            </w:r>
            <w:r w:rsidR="00305421">
              <w:rPr>
                <w:noProof/>
                <w:webHidden/>
              </w:rPr>
              <w:fldChar w:fldCharType="begin"/>
            </w:r>
            <w:r w:rsidR="00305421">
              <w:rPr>
                <w:noProof/>
                <w:webHidden/>
              </w:rPr>
              <w:instrText xml:space="preserve"> PAGEREF _Toc404107938 \h </w:instrText>
            </w:r>
            <w:r w:rsidR="00305421">
              <w:rPr>
                <w:noProof/>
                <w:webHidden/>
              </w:rPr>
            </w:r>
            <w:r w:rsidR="00305421">
              <w:rPr>
                <w:noProof/>
                <w:webHidden/>
              </w:rPr>
              <w:fldChar w:fldCharType="separate"/>
            </w:r>
            <w:r w:rsidR="00A55F71">
              <w:rPr>
                <w:noProof/>
                <w:webHidden/>
              </w:rPr>
              <w:t>7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39" w:history="1">
            <w:r w:rsidR="00305421" w:rsidRPr="0071423C">
              <w:rPr>
                <w:rStyle w:val="Hyperlink"/>
                <w:noProof/>
              </w:rPr>
              <w:t>3.8.2.2 – Pole figures (PFs)</w:t>
            </w:r>
            <w:r w:rsidR="00305421">
              <w:rPr>
                <w:noProof/>
                <w:webHidden/>
              </w:rPr>
              <w:tab/>
            </w:r>
            <w:r w:rsidR="00305421">
              <w:rPr>
                <w:noProof/>
                <w:webHidden/>
              </w:rPr>
              <w:fldChar w:fldCharType="begin"/>
            </w:r>
            <w:r w:rsidR="00305421">
              <w:rPr>
                <w:noProof/>
                <w:webHidden/>
              </w:rPr>
              <w:instrText xml:space="preserve"> PAGEREF _Toc404107939 \h </w:instrText>
            </w:r>
            <w:r w:rsidR="00305421">
              <w:rPr>
                <w:noProof/>
                <w:webHidden/>
              </w:rPr>
            </w:r>
            <w:r w:rsidR="00305421">
              <w:rPr>
                <w:noProof/>
                <w:webHidden/>
              </w:rPr>
              <w:fldChar w:fldCharType="separate"/>
            </w:r>
            <w:r w:rsidR="00A55F71">
              <w:rPr>
                <w:noProof/>
                <w:webHidden/>
              </w:rPr>
              <w:t>7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40" w:history="1">
            <w:r w:rsidR="00305421" w:rsidRPr="0071423C">
              <w:rPr>
                <w:rStyle w:val="Hyperlink"/>
                <w:noProof/>
              </w:rPr>
              <w:t>3.8.2.3 – Orientation Distribution Function (ODF) calculations</w:t>
            </w:r>
            <w:r w:rsidR="00305421">
              <w:rPr>
                <w:noProof/>
                <w:webHidden/>
              </w:rPr>
              <w:tab/>
            </w:r>
            <w:r w:rsidR="00305421">
              <w:rPr>
                <w:noProof/>
                <w:webHidden/>
              </w:rPr>
              <w:fldChar w:fldCharType="begin"/>
            </w:r>
            <w:r w:rsidR="00305421">
              <w:rPr>
                <w:noProof/>
                <w:webHidden/>
              </w:rPr>
              <w:instrText xml:space="preserve"> PAGEREF _Toc404107940 \h </w:instrText>
            </w:r>
            <w:r w:rsidR="00305421">
              <w:rPr>
                <w:noProof/>
                <w:webHidden/>
              </w:rPr>
            </w:r>
            <w:r w:rsidR="00305421">
              <w:rPr>
                <w:noProof/>
                <w:webHidden/>
              </w:rPr>
              <w:fldChar w:fldCharType="separate"/>
            </w:r>
            <w:r w:rsidR="00A55F71">
              <w:rPr>
                <w:noProof/>
                <w:webHidden/>
              </w:rPr>
              <w:t>7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41" w:history="1">
            <w:r w:rsidR="00305421" w:rsidRPr="0071423C">
              <w:rPr>
                <w:rStyle w:val="Hyperlink"/>
                <w:noProof/>
              </w:rPr>
              <w:t>3.9 – Summary</w:t>
            </w:r>
            <w:r w:rsidR="00305421">
              <w:rPr>
                <w:noProof/>
                <w:webHidden/>
              </w:rPr>
              <w:tab/>
            </w:r>
            <w:r w:rsidR="00305421">
              <w:rPr>
                <w:noProof/>
                <w:webHidden/>
              </w:rPr>
              <w:fldChar w:fldCharType="begin"/>
            </w:r>
            <w:r w:rsidR="00305421">
              <w:rPr>
                <w:noProof/>
                <w:webHidden/>
              </w:rPr>
              <w:instrText xml:space="preserve"> PAGEREF _Toc404107941 \h </w:instrText>
            </w:r>
            <w:r w:rsidR="00305421">
              <w:rPr>
                <w:noProof/>
                <w:webHidden/>
              </w:rPr>
            </w:r>
            <w:r w:rsidR="00305421">
              <w:rPr>
                <w:noProof/>
                <w:webHidden/>
              </w:rPr>
              <w:fldChar w:fldCharType="separate"/>
            </w:r>
            <w:r w:rsidR="00A55F71">
              <w:rPr>
                <w:noProof/>
                <w:webHidden/>
              </w:rPr>
              <w:t>7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42" w:history="1">
            <w:r w:rsidR="00305421" w:rsidRPr="0071423C">
              <w:rPr>
                <w:rStyle w:val="Hyperlink"/>
                <w:noProof/>
              </w:rPr>
              <w:t>4.1 – Introduction</w:t>
            </w:r>
            <w:r w:rsidR="00305421">
              <w:rPr>
                <w:noProof/>
                <w:webHidden/>
              </w:rPr>
              <w:tab/>
            </w:r>
            <w:r w:rsidR="00305421">
              <w:rPr>
                <w:noProof/>
                <w:webHidden/>
              </w:rPr>
              <w:fldChar w:fldCharType="begin"/>
            </w:r>
            <w:r w:rsidR="00305421">
              <w:rPr>
                <w:noProof/>
                <w:webHidden/>
              </w:rPr>
              <w:instrText xml:space="preserve"> PAGEREF _Toc404107942 \h </w:instrText>
            </w:r>
            <w:r w:rsidR="00305421">
              <w:rPr>
                <w:noProof/>
                <w:webHidden/>
              </w:rPr>
            </w:r>
            <w:r w:rsidR="00305421">
              <w:rPr>
                <w:noProof/>
                <w:webHidden/>
              </w:rPr>
              <w:fldChar w:fldCharType="separate"/>
            </w:r>
            <w:r w:rsidR="00A55F71">
              <w:rPr>
                <w:noProof/>
                <w:webHidden/>
              </w:rPr>
              <w:t>80</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43" w:history="1">
            <w:r w:rsidR="00305421" w:rsidRPr="0071423C">
              <w:rPr>
                <w:rStyle w:val="Hyperlink"/>
                <w:noProof/>
              </w:rPr>
              <w:t>4.2 – Optical Microscopy</w:t>
            </w:r>
            <w:r w:rsidR="00305421">
              <w:rPr>
                <w:noProof/>
                <w:webHidden/>
              </w:rPr>
              <w:tab/>
            </w:r>
            <w:r w:rsidR="00305421">
              <w:rPr>
                <w:noProof/>
                <w:webHidden/>
              </w:rPr>
              <w:fldChar w:fldCharType="begin"/>
            </w:r>
            <w:r w:rsidR="00305421">
              <w:rPr>
                <w:noProof/>
                <w:webHidden/>
              </w:rPr>
              <w:instrText xml:space="preserve"> PAGEREF _Toc404107943 \h </w:instrText>
            </w:r>
            <w:r w:rsidR="00305421">
              <w:rPr>
                <w:noProof/>
                <w:webHidden/>
              </w:rPr>
            </w:r>
            <w:r w:rsidR="00305421">
              <w:rPr>
                <w:noProof/>
                <w:webHidden/>
              </w:rPr>
              <w:fldChar w:fldCharType="separate"/>
            </w:r>
            <w:r w:rsidR="00A55F71">
              <w:rPr>
                <w:noProof/>
                <w:webHidden/>
              </w:rPr>
              <w:t>80</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44" w:history="1">
            <w:r w:rsidR="00305421" w:rsidRPr="0071423C">
              <w:rPr>
                <w:rStyle w:val="Hyperlink"/>
                <w:noProof/>
              </w:rPr>
              <w:t>4.2.1 – SSCFSW optical microstructure across the weld region</w:t>
            </w:r>
            <w:r w:rsidR="00305421">
              <w:rPr>
                <w:noProof/>
                <w:webHidden/>
              </w:rPr>
              <w:tab/>
            </w:r>
            <w:r w:rsidR="00305421">
              <w:rPr>
                <w:noProof/>
                <w:webHidden/>
              </w:rPr>
              <w:fldChar w:fldCharType="begin"/>
            </w:r>
            <w:r w:rsidR="00305421">
              <w:rPr>
                <w:noProof/>
                <w:webHidden/>
              </w:rPr>
              <w:instrText xml:space="preserve"> PAGEREF _Toc404107944 \h </w:instrText>
            </w:r>
            <w:r w:rsidR="00305421">
              <w:rPr>
                <w:noProof/>
                <w:webHidden/>
              </w:rPr>
            </w:r>
            <w:r w:rsidR="00305421">
              <w:rPr>
                <w:noProof/>
                <w:webHidden/>
              </w:rPr>
              <w:fldChar w:fldCharType="separate"/>
            </w:r>
            <w:r w:rsidR="00A55F71">
              <w:rPr>
                <w:noProof/>
                <w:webHidden/>
              </w:rPr>
              <w:t>8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45" w:history="1">
            <w:r w:rsidR="00305421" w:rsidRPr="0071423C">
              <w:rPr>
                <w:rStyle w:val="Hyperlink"/>
                <w:noProof/>
              </w:rPr>
              <w:t>4.2.2 – SSFSW Butt-weld optical microstructure across the weld region</w:t>
            </w:r>
            <w:r w:rsidR="00305421">
              <w:rPr>
                <w:noProof/>
                <w:webHidden/>
              </w:rPr>
              <w:tab/>
            </w:r>
            <w:r w:rsidR="00305421">
              <w:rPr>
                <w:noProof/>
                <w:webHidden/>
              </w:rPr>
              <w:fldChar w:fldCharType="begin"/>
            </w:r>
            <w:r w:rsidR="00305421">
              <w:rPr>
                <w:noProof/>
                <w:webHidden/>
              </w:rPr>
              <w:instrText xml:space="preserve"> PAGEREF _Toc404107945 \h </w:instrText>
            </w:r>
            <w:r w:rsidR="00305421">
              <w:rPr>
                <w:noProof/>
                <w:webHidden/>
              </w:rPr>
            </w:r>
            <w:r w:rsidR="00305421">
              <w:rPr>
                <w:noProof/>
                <w:webHidden/>
              </w:rPr>
              <w:fldChar w:fldCharType="separate"/>
            </w:r>
            <w:r w:rsidR="00A55F71">
              <w:rPr>
                <w:noProof/>
                <w:webHidden/>
              </w:rPr>
              <w:t>87</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46" w:history="1">
            <w:r w:rsidR="00305421" w:rsidRPr="0071423C">
              <w:rPr>
                <w:rStyle w:val="Hyperlink"/>
                <w:noProof/>
              </w:rPr>
              <w:t>4.3 – Hardness Profiles</w:t>
            </w:r>
            <w:r w:rsidR="00305421">
              <w:rPr>
                <w:noProof/>
                <w:webHidden/>
              </w:rPr>
              <w:tab/>
            </w:r>
            <w:r w:rsidR="00305421">
              <w:rPr>
                <w:noProof/>
                <w:webHidden/>
              </w:rPr>
              <w:fldChar w:fldCharType="begin"/>
            </w:r>
            <w:r w:rsidR="00305421">
              <w:rPr>
                <w:noProof/>
                <w:webHidden/>
              </w:rPr>
              <w:instrText xml:space="preserve"> PAGEREF _Toc404107946 \h </w:instrText>
            </w:r>
            <w:r w:rsidR="00305421">
              <w:rPr>
                <w:noProof/>
                <w:webHidden/>
              </w:rPr>
            </w:r>
            <w:r w:rsidR="00305421">
              <w:rPr>
                <w:noProof/>
                <w:webHidden/>
              </w:rPr>
              <w:fldChar w:fldCharType="separate"/>
            </w:r>
            <w:r w:rsidR="00A55F71">
              <w:rPr>
                <w:noProof/>
                <w:webHidden/>
              </w:rPr>
              <w:t>92</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47" w:history="1">
            <w:r w:rsidR="00305421" w:rsidRPr="0071423C">
              <w:rPr>
                <w:rStyle w:val="Hyperlink"/>
                <w:noProof/>
              </w:rPr>
              <w:t>4.3.1 – The hardness overlays for 6082-T6</w:t>
            </w:r>
            <w:r w:rsidR="00305421">
              <w:rPr>
                <w:noProof/>
                <w:webHidden/>
              </w:rPr>
              <w:tab/>
            </w:r>
            <w:r w:rsidR="00305421">
              <w:rPr>
                <w:noProof/>
                <w:webHidden/>
              </w:rPr>
              <w:fldChar w:fldCharType="begin"/>
            </w:r>
            <w:r w:rsidR="00305421">
              <w:rPr>
                <w:noProof/>
                <w:webHidden/>
              </w:rPr>
              <w:instrText xml:space="preserve"> PAGEREF _Toc404107947 \h </w:instrText>
            </w:r>
            <w:r w:rsidR="00305421">
              <w:rPr>
                <w:noProof/>
                <w:webHidden/>
              </w:rPr>
            </w:r>
            <w:r w:rsidR="00305421">
              <w:rPr>
                <w:noProof/>
                <w:webHidden/>
              </w:rPr>
              <w:fldChar w:fldCharType="separate"/>
            </w:r>
            <w:r w:rsidR="00A55F71">
              <w:rPr>
                <w:noProof/>
                <w:webHidden/>
              </w:rPr>
              <w:t>9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48" w:history="1">
            <w:r w:rsidR="00305421" w:rsidRPr="0071423C">
              <w:rPr>
                <w:rStyle w:val="Hyperlink"/>
                <w:noProof/>
              </w:rPr>
              <w:t>4.4 – Crystallographic texture of AA6082-T6</w:t>
            </w:r>
            <w:r w:rsidR="00305421">
              <w:rPr>
                <w:noProof/>
                <w:webHidden/>
              </w:rPr>
              <w:tab/>
            </w:r>
            <w:r w:rsidR="00305421">
              <w:rPr>
                <w:noProof/>
                <w:webHidden/>
              </w:rPr>
              <w:fldChar w:fldCharType="begin"/>
            </w:r>
            <w:r w:rsidR="00305421">
              <w:rPr>
                <w:noProof/>
                <w:webHidden/>
              </w:rPr>
              <w:instrText xml:space="preserve"> PAGEREF _Toc404107948 \h </w:instrText>
            </w:r>
            <w:r w:rsidR="00305421">
              <w:rPr>
                <w:noProof/>
                <w:webHidden/>
              </w:rPr>
            </w:r>
            <w:r w:rsidR="00305421">
              <w:rPr>
                <w:noProof/>
                <w:webHidden/>
              </w:rPr>
              <w:fldChar w:fldCharType="separate"/>
            </w:r>
            <w:r w:rsidR="00A55F71">
              <w:rPr>
                <w:noProof/>
                <w:webHidden/>
              </w:rPr>
              <w:t>9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49" w:history="1">
            <w:r w:rsidR="00305421" w:rsidRPr="0071423C">
              <w:rPr>
                <w:rStyle w:val="Hyperlink"/>
                <w:noProof/>
              </w:rPr>
              <w:t>4.4.1 – Sample orientation and location of EBSD</w:t>
            </w:r>
            <w:r w:rsidR="00305421">
              <w:rPr>
                <w:noProof/>
                <w:webHidden/>
              </w:rPr>
              <w:tab/>
            </w:r>
            <w:r w:rsidR="00305421">
              <w:rPr>
                <w:noProof/>
                <w:webHidden/>
              </w:rPr>
              <w:fldChar w:fldCharType="begin"/>
            </w:r>
            <w:r w:rsidR="00305421">
              <w:rPr>
                <w:noProof/>
                <w:webHidden/>
              </w:rPr>
              <w:instrText xml:space="preserve"> PAGEREF _Toc404107949 \h </w:instrText>
            </w:r>
            <w:r w:rsidR="00305421">
              <w:rPr>
                <w:noProof/>
                <w:webHidden/>
              </w:rPr>
            </w:r>
            <w:r w:rsidR="00305421">
              <w:rPr>
                <w:noProof/>
                <w:webHidden/>
              </w:rPr>
              <w:fldChar w:fldCharType="separate"/>
            </w:r>
            <w:r w:rsidR="00A55F71">
              <w:rPr>
                <w:noProof/>
                <w:webHidden/>
              </w:rPr>
              <w:t>9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50" w:history="1">
            <w:r w:rsidR="00305421" w:rsidRPr="0071423C">
              <w:rPr>
                <w:rStyle w:val="Hyperlink"/>
                <w:noProof/>
              </w:rPr>
              <w:t>4.4.2 – The 6082-T6 SSCFSW regions</w:t>
            </w:r>
            <w:r w:rsidR="00305421">
              <w:rPr>
                <w:noProof/>
                <w:webHidden/>
              </w:rPr>
              <w:tab/>
            </w:r>
            <w:r w:rsidR="00305421">
              <w:rPr>
                <w:noProof/>
                <w:webHidden/>
              </w:rPr>
              <w:fldChar w:fldCharType="begin"/>
            </w:r>
            <w:r w:rsidR="00305421">
              <w:rPr>
                <w:noProof/>
                <w:webHidden/>
              </w:rPr>
              <w:instrText xml:space="preserve"> PAGEREF _Toc404107950 \h </w:instrText>
            </w:r>
            <w:r w:rsidR="00305421">
              <w:rPr>
                <w:noProof/>
                <w:webHidden/>
              </w:rPr>
            </w:r>
            <w:r w:rsidR="00305421">
              <w:rPr>
                <w:noProof/>
                <w:webHidden/>
              </w:rPr>
              <w:fldChar w:fldCharType="separate"/>
            </w:r>
            <w:r w:rsidR="00A55F71">
              <w:rPr>
                <w:noProof/>
                <w:webHidden/>
              </w:rPr>
              <w:t>10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51" w:history="1">
            <w:r w:rsidR="00305421" w:rsidRPr="0071423C">
              <w:rPr>
                <w:rStyle w:val="Hyperlink"/>
                <w:noProof/>
              </w:rPr>
              <w:t>4.4.3 – The rotation and shear of EBSD results</w:t>
            </w:r>
            <w:r w:rsidR="00305421">
              <w:rPr>
                <w:noProof/>
                <w:webHidden/>
              </w:rPr>
              <w:tab/>
            </w:r>
            <w:r w:rsidR="00305421">
              <w:rPr>
                <w:noProof/>
                <w:webHidden/>
              </w:rPr>
              <w:fldChar w:fldCharType="begin"/>
            </w:r>
            <w:r w:rsidR="00305421">
              <w:rPr>
                <w:noProof/>
                <w:webHidden/>
              </w:rPr>
              <w:instrText xml:space="preserve"> PAGEREF _Toc404107951 \h </w:instrText>
            </w:r>
            <w:r w:rsidR="00305421">
              <w:rPr>
                <w:noProof/>
                <w:webHidden/>
              </w:rPr>
            </w:r>
            <w:r w:rsidR="00305421">
              <w:rPr>
                <w:noProof/>
                <w:webHidden/>
              </w:rPr>
              <w:fldChar w:fldCharType="separate"/>
            </w:r>
            <w:r w:rsidR="00A55F71">
              <w:rPr>
                <w:noProof/>
                <w:webHidden/>
              </w:rPr>
              <w:t>10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52" w:history="1">
            <w:r w:rsidR="00305421" w:rsidRPr="0071423C">
              <w:rPr>
                <w:rStyle w:val="Hyperlink"/>
                <w:noProof/>
              </w:rPr>
              <w:t>4.4.4 – Rotational shear corrected results for crystallographic texture</w:t>
            </w:r>
            <w:r w:rsidR="00305421">
              <w:rPr>
                <w:noProof/>
                <w:webHidden/>
              </w:rPr>
              <w:tab/>
            </w:r>
            <w:r w:rsidR="00305421">
              <w:rPr>
                <w:noProof/>
                <w:webHidden/>
              </w:rPr>
              <w:fldChar w:fldCharType="begin"/>
            </w:r>
            <w:r w:rsidR="00305421">
              <w:rPr>
                <w:noProof/>
                <w:webHidden/>
              </w:rPr>
              <w:instrText xml:space="preserve"> PAGEREF _Toc404107952 \h </w:instrText>
            </w:r>
            <w:r w:rsidR="00305421">
              <w:rPr>
                <w:noProof/>
                <w:webHidden/>
              </w:rPr>
            </w:r>
            <w:r w:rsidR="00305421">
              <w:rPr>
                <w:noProof/>
                <w:webHidden/>
              </w:rPr>
              <w:fldChar w:fldCharType="separate"/>
            </w:r>
            <w:r w:rsidR="00A55F71">
              <w:rPr>
                <w:noProof/>
                <w:webHidden/>
              </w:rPr>
              <w:t>104</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53" w:history="1">
            <w:r w:rsidR="00305421" w:rsidRPr="0071423C">
              <w:rPr>
                <w:rStyle w:val="Hyperlink"/>
                <w:noProof/>
              </w:rPr>
              <w:t>4.4.5 – The crystallographic texture for SSFSW AA6082-T6 butt-welds</w:t>
            </w:r>
            <w:r w:rsidR="00305421">
              <w:rPr>
                <w:noProof/>
                <w:webHidden/>
              </w:rPr>
              <w:tab/>
            </w:r>
            <w:r w:rsidR="00305421">
              <w:rPr>
                <w:noProof/>
                <w:webHidden/>
              </w:rPr>
              <w:fldChar w:fldCharType="begin"/>
            </w:r>
            <w:r w:rsidR="00305421">
              <w:rPr>
                <w:noProof/>
                <w:webHidden/>
              </w:rPr>
              <w:instrText xml:space="preserve"> PAGEREF _Toc404107953 \h </w:instrText>
            </w:r>
            <w:r w:rsidR="00305421">
              <w:rPr>
                <w:noProof/>
                <w:webHidden/>
              </w:rPr>
            </w:r>
            <w:r w:rsidR="00305421">
              <w:rPr>
                <w:noProof/>
                <w:webHidden/>
              </w:rPr>
              <w:fldChar w:fldCharType="separate"/>
            </w:r>
            <w:r w:rsidR="00A55F71">
              <w:rPr>
                <w:noProof/>
                <w:webHidden/>
              </w:rPr>
              <w:t>11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4" w:history="1">
            <w:r w:rsidR="00305421" w:rsidRPr="0071423C">
              <w:rPr>
                <w:rStyle w:val="Hyperlink"/>
                <w:noProof/>
              </w:rPr>
              <w:t>5.1 – Introduction</w:t>
            </w:r>
            <w:r w:rsidR="00305421">
              <w:rPr>
                <w:noProof/>
                <w:webHidden/>
              </w:rPr>
              <w:tab/>
            </w:r>
            <w:r w:rsidR="00305421">
              <w:rPr>
                <w:noProof/>
                <w:webHidden/>
              </w:rPr>
              <w:fldChar w:fldCharType="begin"/>
            </w:r>
            <w:r w:rsidR="00305421">
              <w:rPr>
                <w:noProof/>
                <w:webHidden/>
              </w:rPr>
              <w:instrText xml:space="preserve"> PAGEREF _Toc404107954 \h </w:instrText>
            </w:r>
            <w:r w:rsidR="00305421">
              <w:rPr>
                <w:noProof/>
                <w:webHidden/>
              </w:rPr>
            </w:r>
            <w:r w:rsidR="00305421">
              <w:rPr>
                <w:noProof/>
                <w:webHidden/>
              </w:rPr>
              <w:fldChar w:fldCharType="separate"/>
            </w:r>
            <w:r w:rsidR="00A55F71">
              <w:rPr>
                <w:noProof/>
                <w:webHidden/>
              </w:rPr>
              <w:t>118</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5" w:history="1">
            <w:r w:rsidR="00305421" w:rsidRPr="0071423C">
              <w:rPr>
                <w:rStyle w:val="Hyperlink"/>
                <w:noProof/>
              </w:rPr>
              <w:t>5.2 – Optical microscopy for the copper tracer strips</w:t>
            </w:r>
            <w:r w:rsidR="00305421">
              <w:rPr>
                <w:noProof/>
                <w:webHidden/>
              </w:rPr>
              <w:tab/>
            </w:r>
            <w:r w:rsidR="00305421">
              <w:rPr>
                <w:noProof/>
                <w:webHidden/>
              </w:rPr>
              <w:fldChar w:fldCharType="begin"/>
            </w:r>
            <w:r w:rsidR="00305421">
              <w:rPr>
                <w:noProof/>
                <w:webHidden/>
              </w:rPr>
              <w:instrText xml:space="preserve"> PAGEREF _Toc404107955 \h </w:instrText>
            </w:r>
            <w:r w:rsidR="00305421">
              <w:rPr>
                <w:noProof/>
                <w:webHidden/>
              </w:rPr>
            </w:r>
            <w:r w:rsidR="00305421">
              <w:rPr>
                <w:noProof/>
                <w:webHidden/>
              </w:rPr>
              <w:fldChar w:fldCharType="separate"/>
            </w:r>
            <w:r w:rsidR="00A55F71">
              <w:rPr>
                <w:noProof/>
                <w:webHidden/>
              </w:rPr>
              <w:t>118</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6" w:history="1">
            <w:r w:rsidR="00305421" w:rsidRPr="0071423C">
              <w:rPr>
                <w:rStyle w:val="Hyperlink"/>
                <w:noProof/>
              </w:rPr>
              <w:t>5.3 – Optical microscopy for the copper coated wire</w:t>
            </w:r>
            <w:r w:rsidR="00305421">
              <w:rPr>
                <w:noProof/>
                <w:webHidden/>
              </w:rPr>
              <w:tab/>
            </w:r>
            <w:r w:rsidR="00305421">
              <w:rPr>
                <w:noProof/>
                <w:webHidden/>
              </w:rPr>
              <w:fldChar w:fldCharType="begin"/>
            </w:r>
            <w:r w:rsidR="00305421">
              <w:rPr>
                <w:noProof/>
                <w:webHidden/>
              </w:rPr>
              <w:instrText xml:space="preserve"> PAGEREF _Toc404107956 \h </w:instrText>
            </w:r>
            <w:r w:rsidR="00305421">
              <w:rPr>
                <w:noProof/>
                <w:webHidden/>
              </w:rPr>
            </w:r>
            <w:r w:rsidR="00305421">
              <w:rPr>
                <w:noProof/>
                <w:webHidden/>
              </w:rPr>
              <w:fldChar w:fldCharType="separate"/>
            </w:r>
            <w:r w:rsidR="00A55F71">
              <w:rPr>
                <w:noProof/>
                <w:webHidden/>
              </w:rPr>
              <w:t>12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7" w:history="1">
            <w:r w:rsidR="00305421" w:rsidRPr="0071423C">
              <w:rPr>
                <w:rStyle w:val="Hyperlink"/>
                <w:noProof/>
              </w:rPr>
              <w:t>5.4 – Optical Microscopy of the SSFSW butt weld with copper strips</w:t>
            </w:r>
            <w:r w:rsidR="00305421">
              <w:rPr>
                <w:noProof/>
                <w:webHidden/>
              </w:rPr>
              <w:tab/>
            </w:r>
            <w:r w:rsidR="00305421">
              <w:rPr>
                <w:noProof/>
                <w:webHidden/>
              </w:rPr>
              <w:fldChar w:fldCharType="begin"/>
            </w:r>
            <w:r w:rsidR="00305421">
              <w:rPr>
                <w:noProof/>
                <w:webHidden/>
              </w:rPr>
              <w:instrText xml:space="preserve"> PAGEREF _Toc404107957 \h </w:instrText>
            </w:r>
            <w:r w:rsidR="00305421">
              <w:rPr>
                <w:noProof/>
                <w:webHidden/>
              </w:rPr>
            </w:r>
            <w:r w:rsidR="00305421">
              <w:rPr>
                <w:noProof/>
                <w:webHidden/>
              </w:rPr>
              <w:fldChar w:fldCharType="separate"/>
            </w:r>
            <w:r w:rsidR="00A55F71">
              <w:rPr>
                <w:noProof/>
                <w:webHidden/>
              </w:rPr>
              <w:t>12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8" w:history="1">
            <w:r w:rsidR="00305421" w:rsidRPr="0071423C">
              <w:rPr>
                <w:rStyle w:val="Hyperlink"/>
                <w:noProof/>
              </w:rPr>
              <w:t>5.5 – SEM and EDAX analysis</w:t>
            </w:r>
            <w:r w:rsidR="00305421">
              <w:rPr>
                <w:noProof/>
                <w:webHidden/>
              </w:rPr>
              <w:tab/>
            </w:r>
            <w:r w:rsidR="00305421">
              <w:rPr>
                <w:noProof/>
                <w:webHidden/>
              </w:rPr>
              <w:fldChar w:fldCharType="begin"/>
            </w:r>
            <w:r w:rsidR="00305421">
              <w:rPr>
                <w:noProof/>
                <w:webHidden/>
              </w:rPr>
              <w:instrText xml:space="preserve"> PAGEREF _Toc404107958 \h </w:instrText>
            </w:r>
            <w:r w:rsidR="00305421">
              <w:rPr>
                <w:noProof/>
                <w:webHidden/>
              </w:rPr>
            </w:r>
            <w:r w:rsidR="00305421">
              <w:rPr>
                <w:noProof/>
                <w:webHidden/>
              </w:rPr>
              <w:fldChar w:fldCharType="separate"/>
            </w:r>
            <w:r w:rsidR="00A55F71">
              <w:rPr>
                <w:noProof/>
                <w:webHidden/>
              </w:rPr>
              <w:t>12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59" w:history="1">
            <w:r w:rsidR="00305421" w:rsidRPr="0071423C">
              <w:rPr>
                <w:rStyle w:val="Hyperlink"/>
                <w:noProof/>
              </w:rPr>
              <w:t>5.6 - The blades phenomena</w:t>
            </w:r>
            <w:r w:rsidR="00305421">
              <w:rPr>
                <w:noProof/>
                <w:webHidden/>
              </w:rPr>
              <w:tab/>
            </w:r>
            <w:r w:rsidR="00305421">
              <w:rPr>
                <w:noProof/>
                <w:webHidden/>
              </w:rPr>
              <w:fldChar w:fldCharType="begin"/>
            </w:r>
            <w:r w:rsidR="00305421">
              <w:rPr>
                <w:noProof/>
                <w:webHidden/>
              </w:rPr>
              <w:instrText xml:space="preserve"> PAGEREF _Toc404107959 \h </w:instrText>
            </w:r>
            <w:r w:rsidR="00305421">
              <w:rPr>
                <w:noProof/>
                <w:webHidden/>
              </w:rPr>
            </w:r>
            <w:r w:rsidR="00305421">
              <w:rPr>
                <w:noProof/>
                <w:webHidden/>
              </w:rPr>
              <w:fldChar w:fldCharType="separate"/>
            </w:r>
            <w:r w:rsidR="00A55F71">
              <w:rPr>
                <w:noProof/>
                <w:webHidden/>
              </w:rPr>
              <w:t>13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60" w:history="1">
            <w:r w:rsidR="00305421" w:rsidRPr="0071423C">
              <w:rPr>
                <w:rStyle w:val="Hyperlink"/>
                <w:noProof/>
              </w:rPr>
              <w:t>6.1 – Introduction</w:t>
            </w:r>
            <w:r w:rsidR="00305421">
              <w:rPr>
                <w:noProof/>
                <w:webHidden/>
              </w:rPr>
              <w:tab/>
            </w:r>
            <w:r w:rsidR="00305421">
              <w:rPr>
                <w:noProof/>
                <w:webHidden/>
              </w:rPr>
              <w:fldChar w:fldCharType="begin"/>
            </w:r>
            <w:r w:rsidR="00305421">
              <w:rPr>
                <w:noProof/>
                <w:webHidden/>
              </w:rPr>
              <w:instrText xml:space="preserve"> PAGEREF _Toc404107960 \h </w:instrText>
            </w:r>
            <w:r w:rsidR="00305421">
              <w:rPr>
                <w:noProof/>
                <w:webHidden/>
              </w:rPr>
            </w:r>
            <w:r w:rsidR="00305421">
              <w:rPr>
                <w:noProof/>
                <w:webHidden/>
              </w:rPr>
              <w:fldChar w:fldCharType="separate"/>
            </w:r>
            <w:r w:rsidR="00A55F71">
              <w:rPr>
                <w:noProof/>
                <w:webHidden/>
              </w:rPr>
              <w:t>13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61" w:history="1">
            <w:r w:rsidR="00305421" w:rsidRPr="0071423C">
              <w:rPr>
                <w:rStyle w:val="Hyperlink"/>
                <w:noProof/>
              </w:rPr>
              <w:t>6.2 – Optical microscopy</w:t>
            </w:r>
            <w:r w:rsidR="00305421">
              <w:rPr>
                <w:noProof/>
                <w:webHidden/>
              </w:rPr>
              <w:tab/>
            </w:r>
            <w:r w:rsidR="00305421">
              <w:rPr>
                <w:noProof/>
                <w:webHidden/>
              </w:rPr>
              <w:fldChar w:fldCharType="begin"/>
            </w:r>
            <w:r w:rsidR="00305421">
              <w:rPr>
                <w:noProof/>
                <w:webHidden/>
              </w:rPr>
              <w:instrText xml:space="preserve"> PAGEREF _Toc404107961 \h </w:instrText>
            </w:r>
            <w:r w:rsidR="00305421">
              <w:rPr>
                <w:noProof/>
                <w:webHidden/>
              </w:rPr>
            </w:r>
            <w:r w:rsidR="00305421">
              <w:rPr>
                <w:noProof/>
                <w:webHidden/>
              </w:rPr>
              <w:fldChar w:fldCharType="separate"/>
            </w:r>
            <w:r w:rsidR="00A55F71">
              <w:rPr>
                <w:noProof/>
                <w:webHidden/>
              </w:rPr>
              <w:t>13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2" w:history="1">
            <w:r w:rsidR="00305421" w:rsidRPr="0071423C">
              <w:rPr>
                <w:rStyle w:val="Hyperlink"/>
                <w:noProof/>
              </w:rPr>
              <w:t>6.2.1 - Optical Macrographs for the 7xxx-2xxx series Adstir</w:t>
            </w:r>
            <w:r w:rsidR="00305421" w:rsidRPr="0071423C">
              <w:rPr>
                <w:rStyle w:val="Hyperlink"/>
                <w:noProof/>
                <w:vertAlign w:val="superscript"/>
              </w:rPr>
              <w:t>TM</w:t>
            </w:r>
            <w:r w:rsidR="00305421" w:rsidRPr="0071423C">
              <w:rPr>
                <w:rStyle w:val="Hyperlink"/>
                <w:noProof/>
              </w:rPr>
              <w:t xml:space="preserve"> and fillet techniques</w:t>
            </w:r>
            <w:r w:rsidR="00305421">
              <w:rPr>
                <w:noProof/>
                <w:webHidden/>
              </w:rPr>
              <w:tab/>
            </w:r>
            <w:r w:rsidR="00305421">
              <w:rPr>
                <w:noProof/>
                <w:webHidden/>
              </w:rPr>
              <w:fldChar w:fldCharType="begin"/>
            </w:r>
            <w:r w:rsidR="00305421">
              <w:rPr>
                <w:noProof/>
                <w:webHidden/>
              </w:rPr>
              <w:instrText xml:space="preserve"> PAGEREF _Toc404107962 \h </w:instrText>
            </w:r>
            <w:r w:rsidR="00305421">
              <w:rPr>
                <w:noProof/>
                <w:webHidden/>
              </w:rPr>
            </w:r>
            <w:r w:rsidR="00305421">
              <w:rPr>
                <w:noProof/>
                <w:webHidden/>
              </w:rPr>
              <w:fldChar w:fldCharType="separate"/>
            </w:r>
            <w:r w:rsidR="00A55F71">
              <w:rPr>
                <w:noProof/>
                <w:webHidden/>
              </w:rPr>
              <w:t>13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3" w:history="1">
            <w:r w:rsidR="00305421" w:rsidRPr="0071423C">
              <w:rPr>
                <w:rStyle w:val="Hyperlink"/>
                <w:noProof/>
              </w:rPr>
              <w:t>6.2.2 – The 5083 macrograph</w:t>
            </w:r>
            <w:r w:rsidR="00305421">
              <w:rPr>
                <w:noProof/>
                <w:webHidden/>
              </w:rPr>
              <w:tab/>
            </w:r>
            <w:r w:rsidR="00305421">
              <w:rPr>
                <w:noProof/>
                <w:webHidden/>
              </w:rPr>
              <w:fldChar w:fldCharType="begin"/>
            </w:r>
            <w:r w:rsidR="00305421">
              <w:rPr>
                <w:noProof/>
                <w:webHidden/>
              </w:rPr>
              <w:instrText xml:space="preserve"> PAGEREF _Toc404107963 \h </w:instrText>
            </w:r>
            <w:r w:rsidR="00305421">
              <w:rPr>
                <w:noProof/>
                <w:webHidden/>
              </w:rPr>
            </w:r>
            <w:r w:rsidR="00305421">
              <w:rPr>
                <w:noProof/>
                <w:webHidden/>
              </w:rPr>
              <w:fldChar w:fldCharType="separate"/>
            </w:r>
            <w:r w:rsidR="00A55F71">
              <w:rPr>
                <w:noProof/>
                <w:webHidden/>
              </w:rPr>
              <w:t>136</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64" w:history="1">
            <w:r w:rsidR="00305421" w:rsidRPr="0071423C">
              <w:rPr>
                <w:rStyle w:val="Hyperlink"/>
                <w:noProof/>
              </w:rPr>
              <w:t>6.3 – Optical Weld transitions</w:t>
            </w:r>
            <w:r w:rsidR="00305421">
              <w:rPr>
                <w:noProof/>
                <w:webHidden/>
              </w:rPr>
              <w:tab/>
            </w:r>
            <w:r w:rsidR="00305421">
              <w:rPr>
                <w:noProof/>
                <w:webHidden/>
              </w:rPr>
              <w:fldChar w:fldCharType="begin"/>
            </w:r>
            <w:r w:rsidR="00305421">
              <w:rPr>
                <w:noProof/>
                <w:webHidden/>
              </w:rPr>
              <w:instrText xml:space="preserve"> PAGEREF _Toc404107964 \h </w:instrText>
            </w:r>
            <w:r w:rsidR="00305421">
              <w:rPr>
                <w:noProof/>
                <w:webHidden/>
              </w:rPr>
            </w:r>
            <w:r w:rsidR="00305421">
              <w:rPr>
                <w:noProof/>
                <w:webHidden/>
              </w:rPr>
              <w:fldChar w:fldCharType="separate"/>
            </w:r>
            <w:r w:rsidR="00A55F71">
              <w:rPr>
                <w:noProof/>
                <w:webHidden/>
              </w:rPr>
              <w:t>13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5" w:history="1">
            <w:r w:rsidR="00305421" w:rsidRPr="0071423C">
              <w:rPr>
                <w:rStyle w:val="Hyperlink"/>
                <w:noProof/>
              </w:rPr>
              <w:t>6.3.1 - The 7xxx-2xxx series samples</w:t>
            </w:r>
            <w:r w:rsidR="00305421">
              <w:rPr>
                <w:noProof/>
                <w:webHidden/>
              </w:rPr>
              <w:tab/>
            </w:r>
            <w:r w:rsidR="00305421">
              <w:rPr>
                <w:noProof/>
                <w:webHidden/>
              </w:rPr>
              <w:fldChar w:fldCharType="begin"/>
            </w:r>
            <w:r w:rsidR="00305421">
              <w:rPr>
                <w:noProof/>
                <w:webHidden/>
              </w:rPr>
              <w:instrText xml:space="preserve"> PAGEREF _Toc404107965 \h </w:instrText>
            </w:r>
            <w:r w:rsidR="00305421">
              <w:rPr>
                <w:noProof/>
                <w:webHidden/>
              </w:rPr>
            </w:r>
            <w:r w:rsidR="00305421">
              <w:rPr>
                <w:noProof/>
                <w:webHidden/>
              </w:rPr>
              <w:fldChar w:fldCharType="separate"/>
            </w:r>
            <w:r w:rsidR="00A55F71">
              <w:rPr>
                <w:noProof/>
                <w:webHidden/>
              </w:rPr>
              <w:t>137</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6" w:history="1">
            <w:r w:rsidR="00305421" w:rsidRPr="0071423C">
              <w:rPr>
                <w:rStyle w:val="Hyperlink"/>
                <w:noProof/>
              </w:rPr>
              <w:t>6.3.2 – The 5083-O samples</w:t>
            </w:r>
            <w:r w:rsidR="00305421">
              <w:rPr>
                <w:noProof/>
                <w:webHidden/>
              </w:rPr>
              <w:tab/>
            </w:r>
            <w:r w:rsidR="00305421">
              <w:rPr>
                <w:noProof/>
                <w:webHidden/>
              </w:rPr>
              <w:fldChar w:fldCharType="begin"/>
            </w:r>
            <w:r w:rsidR="00305421">
              <w:rPr>
                <w:noProof/>
                <w:webHidden/>
              </w:rPr>
              <w:instrText xml:space="preserve"> PAGEREF _Toc404107966 \h </w:instrText>
            </w:r>
            <w:r w:rsidR="00305421">
              <w:rPr>
                <w:noProof/>
                <w:webHidden/>
              </w:rPr>
            </w:r>
            <w:r w:rsidR="00305421">
              <w:rPr>
                <w:noProof/>
                <w:webHidden/>
              </w:rPr>
              <w:fldChar w:fldCharType="separate"/>
            </w:r>
            <w:r w:rsidR="00A55F71">
              <w:rPr>
                <w:noProof/>
                <w:webHidden/>
              </w:rPr>
              <w:t>148</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67" w:history="1">
            <w:r w:rsidR="00305421" w:rsidRPr="0071423C">
              <w:rPr>
                <w:rStyle w:val="Hyperlink"/>
                <w:noProof/>
              </w:rPr>
              <w:t>6.4 – Hardness maps</w:t>
            </w:r>
            <w:r w:rsidR="00305421">
              <w:rPr>
                <w:noProof/>
                <w:webHidden/>
              </w:rPr>
              <w:tab/>
            </w:r>
            <w:r w:rsidR="00305421">
              <w:rPr>
                <w:noProof/>
                <w:webHidden/>
              </w:rPr>
              <w:fldChar w:fldCharType="begin"/>
            </w:r>
            <w:r w:rsidR="00305421">
              <w:rPr>
                <w:noProof/>
                <w:webHidden/>
              </w:rPr>
              <w:instrText xml:space="preserve"> PAGEREF _Toc404107967 \h </w:instrText>
            </w:r>
            <w:r w:rsidR="00305421">
              <w:rPr>
                <w:noProof/>
                <w:webHidden/>
              </w:rPr>
            </w:r>
            <w:r w:rsidR="00305421">
              <w:rPr>
                <w:noProof/>
                <w:webHidden/>
              </w:rPr>
              <w:fldChar w:fldCharType="separate"/>
            </w:r>
            <w:r w:rsidR="00A55F71">
              <w:rPr>
                <w:noProof/>
                <w:webHidden/>
              </w:rPr>
              <w:t>15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8" w:history="1">
            <w:r w:rsidR="00305421" w:rsidRPr="0071423C">
              <w:rPr>
                <w:rStyle w:val="Hyperlink"/>
                <w:noProof/>
              </w:rPr>
              <w:t>6.4.1 The 7xxx-2xxx series samples</w:t>
            </w:r>
            <w:r w:rsidR="00305421">
              <w:rPr>
                <w:noProof/>
                <w:webHidden/>
              </w:rPr>
              <w:tab/>
            </w:r>
            <w:r w:rsidR="00305421">
              <w:rPr>
                <w:noProof/>
                <w:webHidden/>
              </w:rPr>
              <w:fldChar w:fldCharType="begin"/>
            </w:r>
            <w:r w:rsidR="00305421">
              <w:rPr>
                <w:noProof/>
                <w:webHidden/>
              </w:rPr>
              <w:instrText xml:space="preserve"> PAGEREF _Toc404107968 \h </w:instrText>
            </w:r>
            <w:r w:rsidR="00305421">
              <w:rPr>
                <w:noProof/>
                <w:webHidden/>
              </w:rPr>
            </w:r>
            <w:r w:rsidR="00305421">
              <w:rPr>
                <w:noProof/>
                <w:webHidden/>
              </w:rPr>
              <w:fldChar w:fldCharType="separate"/>
            </w:r>
            <w:r w:rsidR="00A55F71">
              <w:rPr>
                <w:noProof/>
                <w:webHidden/>
              </w:rPr>
              <w:t>15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69" w:history="1">
            <w:r w:rsidR="00305421" w:rsidRPr="0071423C">
              <w:rPr>
                <w:rStyle w:val="Hyperlink"/>
                <w:noProof/>
              </w:rPr>
              <w:t>6.4.2 - The 7xxx-2xxx series hardness overlays</w:t>
            </w:r>
            <w:r w:rsidR="00305421">
              <w:rPr>
                <w:noProof/>
                <w:webHidden/>
              </w:rPr>
              <w:tab/>
            </w:r>
            <w:r w:rsidR="00305421">
              <w:rPr>
                <w:noProof/>
                <w:webHidden/>
              </w:rPr>
              <w:fldChar w:fldCharType="begin"/>
            </w:r>
            <w:r w:rsidR="00305421">
              <w:rPr>
                <w:noProof/>
                <w:webHidden/>
              </w:rPr>
              <w:instrText xml:space="preserve"> PAGEREF _Toc404107969 \h </w:instrText>
            </w:r>
            <w:r w:rsidR="00305421">
              <w:rPr>
                <w:noProof/>
                <w:webHidden/>
              </w:rPr>
            </w:r>
            <w:r w:rsidR="00305421">
              <w:rPr>
                <w:noProof/>
                <w:webHidden/>
              </w:rPr>
              <w:fldChar w:fldCharType="separate"/>
            </w:r>
            <w:r w:rsidR="00A55F71">
              <w:rPr>
                <w:noProof/>
                <w:webHidden/>
              </w:rPr>
              <w:t>16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0" w:history="1">
            <w:r w:rsidR="00305421" w:rsidRPr="0071423C">
              <w:rPr>
                <w:rStyle w:val="Hyperlink"/>
                <w:noProof/>
              </w:rPr>
              <w:t>6.4.3 – The 5083-O hardness maps</w:t>
            </w:r>
            <w:r w:rsidR="00305421">
              <w:rPr>
                <w:noProof/>
                <w:webHidden/>
              </w:rPr>
              <w:tab/>
            </w:r>
            <w:r w:rsidR="00305421">
              <w:rPr>
                <w:noProof/>
                <w:webHidden/>
              </w:rPr>
              <w:fldChar w:fldCharType="begin"/>
            </w:r>
            <w:r w:rsidR="00305421">
              <w:rPr>
                <w:noProof/>
                <w:webHidden/>
              </w:rPr>
              <w:instrText xml:space="preserve"> PAGEREF _Toc404107970 \h </w:instrText>
            </w:r>
            <w:r w:rsidR="00305421">
              <w:rPr>
                <w:noProof/>
                <w:webHidden/>
              </w:rPr>
            </w:r>
            <w:r w:rsidR="00305421">
              <w:rPr>
                <w:noProof/>
                <w:webHidden/>
              </w:rPr>
              <w:fldChar w:fldCharType="separate"/>
            </w:r>
            <w:r w:rsidR="00A55F71">
              <w:rPr>
                <w:noProof/>
                <w:webHidden/>
              </w:rPr>
              <w:t>16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1" w:history="1">
            <w:r w:rsidR="00305421" w:rsidRPr="0071423C">
              <w:rPr>
                <w:rStyle w:val="Hyperlink"/>
                <w:noProof/>
              </w:rPr>
              <w:t>6.4.4 – The 5083-O hardness overlays</w:t>
            </w:r>
            <w:r w:rsidR="00305421">
              <w:rPr>
                <w:noProof/>
                <w:webHidden/>
              </w:rPr>
              <w:tab/>
            </w:r>
            <w:r w:rsidR="00305421">
              <w:rPr>
                <w:noProof/>
                <w:webHidden/>
              </w:rPr>
              <w:fldChar w:fldCharType="begin"/>
            </w:r>
            <w:r w:rsidR="00305421">
              <w:rPr>
                <w:noProof/>
                <w:webHidden/>
              </w:rPr>
              <w:instrText xml:space="preserve"> PAGEREF _Toc404107971 \h </w:instrText>
            </w:r>
            <w:r w:rsidR="00305421">
              <w:rPr>
                <w:noProof/>
                <w:webHidden/>
              </w:rPr>
            </w:r>
            <w:r w:rsidR="00305421">
              <w:rPr>
                <w:noProof/>
                <w:webHidden/>
              </w:rPr>
              <w:fldChar w:fldCharType="separate"/>
            </w:r>
            <w:r w:rsidR="00A55F71">
              <w:rPr>
                <w:noProof/>
                <w:webHidden/>
              </w:rPr>
              <w:t>164</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72" w:history="1">
            <w:r w:rsidR="00305421" w:rsidRPr="0071423C">
              <w:rPr>
                <w:rStyle w:val="Hyperlink"/>
                <w:noProof/>
              </w:rPr>
              <w:t>6.5 – SEM and EDAX for the 7075-2024 samples</w:t>
            </w:r>
            <w:r w:rsidR="00305421">
              <w:rPr>
                <w:noProof/>
                <w:webHidden/>
              </w:rPr>
              <w:tab/>
            </w:r>
            <w:r w:rsidR="00305421">
              <w:rPr>
                <w:noProof/>
                <w:webHidden/>
              </w:rPr>
              <w:fldChar w:fldCharType="begin"/>
            </w:r>
            <w:r w:rsidR="00305421">
              <w:rPr>
                <w:noProof/>
                <w:webHidden/>
              </w:rPr>
              <w:instrText xml:space="preserve"> PAGEREF _Toc404107972 \h </w:instrText>
            </w:r>
            <w:r w:rsidR="00305421">
              <w:rPr>
                <w:noProof/>
                <w:webHidden/>
              </w:rPr>
            </w:r>
            <w:r w:rsidR="00305421">
              <w:rPr>
                <w:noProof/>
                <w:webHidden/>
              </w:rPr>
              <w:fldChar w:fldCharType="separate"/>
            </w:r>
            <w:r w:rsidR="00A55F71">
              <w:rPr>
                <w:noProof/>
                <w:webHidden/>
              </w:rPr>
              <w:t>16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3" w:history="1">
            <w:r w:rsidR="00305421" w:rsidRPr="0071423C">
              <w:rPr>
                <w:rStyle w:val="Hyperlink"/>
                <w:noProof/>
              </w:rPr>
              <w:t>6.5.1 – First site of SEM and EDAX analysis</w:t>
            </w:r>
            <w:r w:rsidR="00305421">
              <w:rPr>
                <w:noProof/>
                <w:webHidden/>
              </w:rPr>
              <w:tab/>
            </w:r>
            <w:r w:rsidR="00305421">
              <w:rPr>
                <w:noProof/>
                <w:webHidden/>
              </w:rPr>
              <w:fldChar w:fldCharType="begin"/>
            </w:r>
            <w:r w:rsidR="00305421">
              <w:rPr>
                <w:noProof/>
                <w:webHidden/>
              </w:rPr>
              <w:instrText xml:space="preserve"> PAGEREF _Toc404107973 \h </w:instrText>
            </w:r>
            <w:r w:rsidR="00305421">
              <w:rPr>
                <w:noProof/>
                <w:webHidden/>
              </w:rPr>
            </w:r>
            <w:r w:rsidR="00305421">
              <w:rPr>
                <w:noProof/>
                <w:webHidden/>
              </w:rPr>
              <w:fldChar w:fldCharType="separate"/>
            </w:r>
            <w:r w:rsidR="00A55F71">
              <w:rPr>
                <w:noProof/>
                <w:webHidden/>
              </w:rPr>
              <w:t>165</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4" w:history="1">
            <w:r w:rsidR="00305421" w:rsidRPr="0071423C">
              <w:rPr>
                <w:rStyle w:val="Hyperlink"/>
                <w:noProof/>
              </w:rPr>
              <w:t>6.5.2 – The second site for SEM and EDAX</w:t>
            </w:r>
            <w:r w:rsidR="00305421">
              <w:rPr>
                <w:noProof/>
                <w:webHidden/>
              </w:rPr>
              <w:tab/>
            </w:r>
            <w:r w:rsidR="00305421">
              <w:rPr>
                <w:noProof/>
                <w:webHidden/>
              </w:rPr>
              <w:fldChar w:fldCharType="begin"/>
            </w:r>
            <w:r w:rsidR="00305421">
              <w:rPr>
                <w:noProof/>
                <w:webHidden/>
              </w:rPr>
              <w:instrText xml:space="preserve"> PAGEREF _Toc404107974 \h </w:instrText>
            </w:r>
            <w:r w:rsidR="00305421">
              <w:rPr>
                <w:noProof/>
                <w:webHidden/>
              </w:rPr>
            </w:r>
            <w:r w:rsidR="00305421">
              <w:rPr>
                <w:noProof/>
                <w:webHidden/>
              </w:rPr>
              <w:fldChar w:fldCharType="separate"/>
            </w:r>
            <w:r w:rsidR="00A55F71">
              <w:rPr>
                <w:noProof/>
                <w:webHidden/>
              </w:rPr>
              <w:t>16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5" w:history="1">
            <w:r w:rsidR="00305421" w:rsidRPr="0071423C">
              <w:rPr>
                <w:rStyle w:val="Hyperlink"/>
                <w:noProof/>
              </w:rPr>
              <w:t>6.5.3 – Results interpretation and discussion</w:t>
            </w:r>
            <w:r w:rsidR="00305421">
              <w:rPr>
                <w:noProof/>
                <w:webHidden/>
              </w:rPr>
              <w:tab/>
            </w:r>
            <w:r w:rsidR="00305421">
              <w:rPr>
                <w:noProof/>
                <w:webHidden/>
              </w:rPr>
              <w:fldChar w:fldCharType="begin"/>
            </w:r>
            <w:r w:rsidR="00305421">
              <w:rPr>
                <w:noProof/>
                <w:webHidden/>
              </w:rPr>
              <w:instrText xml:space="preserve"> PAGEREF _Toc404107975 \h </w:instrText>
            </w:r>
            <w:r w:rsidR="00305421">
              <w:rPr>
                <w:noProof/>
                <w:webHidden/>
              </w:rPr>
            </w:r>
            <w:r w:rsidR="00305421">
              <w:rPr>
                <w:noProof/>
                <w:webHidden/>
              </w:rPr>
              <w:fldChar w:fldCharType="separate"/>
            </w:r>
            <w:r w:rsidR="00A55F71">
              <w:rPr>
                <w:noProof/>
                <w:webHidden/>
              </w:rPr>
              <w:t>17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76" w:history="1">
            <w:r w:rsidR="00305421" w:rsidRPr="0071423C">
              <w:rPr>
                <w:rStyle w:val="Hyperlink"/>
                <w:noProof/>
              </w:rPr>
              <w:t>6.6 – EBSD and crystallographic texture</w:t>
            </w:r>
            <w:r w:rsidR="00305421">
              <w:rPr>
                <w:noProof/>
                <w:webHidden/>
              </w:rPr>
              <w:tab/>
            </w:r>
            <w:r w:rsidR="00305421">
              <w:rPr>
                <w:noProof/>
                <w:webHidden/>
              </w:rPr>
              <w:fldChar w:fldCharType="begin"/>
            </w:r>
            <w:r w:rsidR="00305421">
              <w:rPr>
                <w:noProof/>
                <w:webHidden/>
              </w:rPr>
              <w:instrText xml:space="preserve"> PAGEREF _Toc404107976 \h </w:instrText>
            </w:r>
            <w:r w:rsidR="00305421">
              <w:rPr>
                <w:noProof/>
                <w:webHidden/>
              </w:rPr>
            </w:r>
            <w:r w:rsidR="00305421">
              <w:rPr>
                <w:noProof/>
                <w:webHidden/>
              </w:rPr>
              <w:fldChar w:fldCharType="separate"/>
            </w:r>
            <w:r w:rsidR="00A55F71">
              <w:rPr>
                <w:noProof/>
                <w:webHidden/>
              </w:rPr>
              <w:t>17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7" w:history="1">
            <w:r w:rsidR="00305421" w:rsidRPr="0071423C">
              <w:rPr>
                <w:rStyle w:val="Hyperlink"/>
                <w:noProof/>
              </w:rPr>
              <w:t>6.6.1 – The 7075-2024 Adstir</w:t>
            </w:r>
            <w:r w:rsidR="00305421" w:rsidRPr="0071423C">
              <w:rPr>
                <w:rStyle w:val="Hyperlink"/>
                <w:noProof/>
                <w:vertAlign w:val="superscript"/>
              </w:rPr>
              <w:t>TM</w:t>
            </w:r>
            <w:r w:rsidR="00305421" w:rsidRPr="0071423C">
              <w:rPr>
                <w:rStyle w:val="Hyperlink"/>
                <w:noProof/>
              </w:rPr>
              <w:t xml:space="preserve"> sample</w:t>
            </w:r>
            <w:r w:rsidR="00305421">
              <w:rPr>
                <w:noProof/>
                <w:webHidden/>
              </w:rPr>
              <w:tab/>
            </w:r>
            <w:r w:rsidR="00305421">
              <w:rPr>
                <w:noProof/>
                <w:webHidden/>
              </w:rPr>
              <w:fldChar w:fldCharType="begin"/>
            </w:r>
            <w:r w:rsidR="00305421">
              <w:rPr>
                <w:noProof/>
                <w:webHidden/>
              </w:rPr>
              <w:instrText xml:space="preserve"> PAGEREF _Toc404107977 \h </w:instrText>
            </w:r>
            <w:r w:rsidR="00305421">
              <w:rPr>
                <w:noProof/>
                <w:webHidden/>
              </w:rPr>
            </w:r>
            <w:r w:rsidR="00305421">
              <w:rPr>
                <w:noProof/>
                <w:webHidden/>
              </w:rPr>
              <w:fldChar w:fldCharType="separate"/>
            </w:r>
            <w:r w:rsidR="00A55F71">
              <w:rPr>
                <w:noProof/>
                <w:webHidden/>
              </w:rPr>
              <w:t>17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8" w:history="1">
            <w:r w:rsidR="00305421" w:rsidRPr="0071423C">
              <w:rPr>
                <w:rStyle w:val="Hyperlink"/>
                <w:noProof/>
              </w:rPr>
              <w:t>6.6.2 – The 7075-2014 filleted sample</w:t>
            </w:r>
            <w:r w:rsidR="00305421">
              <w:rPr>
                <w:noProof/>
                <w:webHidden/>
              </w:rPr>
              <w:tab/>
            </w:r>
            <w:r w:rsidR="00305421">
              <w:rPr>
                <w:noProof/>
                <w:webHidden/>
              </w:rPr>
              <w:fldChar w:fldCharType="begin"/>
            </w:r>
            <w:r w:rsidR="00305421">
              <w:rPr>
                <w:noProof/>
                <w:webHidden/>
              </w:rPr>
              <w:instrText xml:space="preserve"> PAGEREF _Toc404107978 \h </w:instrText>
            </w:r>
            <w:r w:rsidR="00305421">
              <w:rPr>
                <w:noProof/>
                <w:webHidden/>
              </w:rPr>
            </w:r>
            <w:r w:rsidR="00305421">
              <w:rPr>
                <w:noProof/>
                <w:webHidden/>
              </w:rPr>
              <w:fldChar w:fldCharType="separate"/>
            </w:r>
            <w:r w:rsidR="00A55F71">
              <w:rPr>
                <w:noProof/>
                <w:webHidden/>
              </w:rPr>
              <w:t>17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79" w:history="1">
            <w:r w:rsidR="00305421" w:rsidRPr="0071423C">
              <w:rPr>
                <w:rStyle w:val="Hyperlink"/>
                <w:noProof/>
              </w:rPr>
              <w:t>6.6.3 – The 5083-O samples</w:t>
            </w:r>
            <w:r w:rsidR="00305421">
              <w:rPr>
                <w:noProof/>
                <w:webHidden/>
              </w:rPr>
              <w:tab/>
            </w:r>
            <w:r w:rsidR="00305421">
              <w:rPr>
                <w:noProof/>
                <w:webHidden/>
              </w:rPr>
              <w:fldChar w:fldCharType="begin"/>
            </w:r>
            <w:r w:rsidR="00305421">
              <w:rPr>
                <w:noProof/>
                <w:webHidden/>
              </w:rPr>
              <w:instrText xml:space="preserve"> PAGEREF _Toc404107979 \h </w:instrText>
            </w:r>
            <w:r w:rsidR="00305421">
              <w:rPr>
                <w:noProof/>
                <w:webHidden/>
              </w:rPr>
            </w:r>
            <w:r w:rsidR="00305421">
              <w:rPr>
                <w:noProof/>
                <w:webHidden/>
              </w:rPr>
              <w:fldChar w:fldCharType="separate"/>
            </w:r>
            <w:r w:rsidR="00A55F71">
              <w:rPr>
                <w:noProof/>
                <w:webHidden/>
              </w:rPr>
              <w:t>18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80" w:history="1">
            <w:r w:rsidR="00305421" w:rsidRPr="0071423C">
              <w:rPr>
                <w:rStyle w:val="Hyperlink"/>
                <w:noProof/>
              </w:rPr>
              <w:t>7.1 – Introduction</w:t>
            </w:r>
            <w:r w:rsidR="00305421">
              <w:rPr>
                <w:noProof/>
                <w:webHidden/>
              </w:rPr>
              <w:tab/>
            </w:r>
            <w:r w:rsidR="00305421">
              <w:rPr>
                <w:noProof/>
                <w:webHidden/>
              </w:rPr>
              <w:fldChar w:fldCharType="begin"/>
            </w:r>
            <w:r w:rsidR="00305421">
              <w:rPr>
                <w:noProof/>
                <w:webHidden/>
              </w:rPr>
              <w:instrText xml:space="preserve"> PAGEREF _Toc404107980 \h </w:instrText>
            </w:r>
            <w:r w:rsidR="00305421">
              <w:rPr>
                <w:noProof/>
                <w:webHidden/>
              </w:rPr>
            </w:r>
            <w:r w:rsidR="00305421">
              <w:rPr>
                <w:noProof/>
                <w:webHidden/>
              </w:rPr>
              <w:fldChar w:fldCharType="separate"/>
            </w:r>
            <w:r w:rsidR="00A55F71">
              <w:rPr>
                <w:noProof/>
                <w:webHidden/>
              </w:rPr>
              <w:t>18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81" w:history="1">
            <w:r w:rsidR="00305421" w:rsidRPr="0071423C">
              <w:rPr>
                <w:rStyle w:val="Hyperlink"/>
                <w:noProof/>
              </w:rPr>
              <w:t>7.2 The DRX shape and blades effect</w:t>
            </w:r>
            <w:r w:rsidR="00305421">
              <w:rPr>
                <w:noProof/>
                <w:webHidden/>
              </w:rPr>
              <w:tab/>
            </w:r>
            <w:r w:rsidR="00305421">
              <w:rPr>
                <w:noProof/>
                <w:webHidden/>
              </w:rPr>
              <w:fldChar w:fldCharType="begin"/>
            </w:r>
            <w:r w:rsidR="00305421">
              <w:rPr>
                <w:noProof/>
                <w:webHidden/>
              </w:rPr>
              <w:instrText xml:space="preserve"> PAGEREF _Toc404107981 \h </w:instrText>
            </w:r>
            <w:r w:rsidR="00305421">
              <w:rPr>
                <w:noProof/>
                <w:webHidden/>
              </w:rPr>
            </w:r>
            <w:r w:rsidR="00305421">
              <w:rPr>
                <w:noProof/>
                <w:webHidden/>
              </w:rPr>
              <w:fldChar w:fldCharType="separate"/>
            </w:r>
            <w:r w:rsidR="00A55F71">
              <w:rPr>
                <w:noProof/>
                <w:webHidden/>
              </w:rPr>
              <w:t>18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2" w:history="1">
            <w:r w:rsidR="00305421" w:rsidRPr="0071423C">
              <w:rPr>
                <w:rStyle w:val="Hyperlink"/>
                <w:noProof/>
              </w:rPr>
              <w:t>7.2.1 – Initial findings</w:t>
            </w:r>
            <w:r w:rsidR="00305421">
              <w:rPr>
                <w:noProof/>
                <w:webHidden/>
              </w:rPr>
              <w:tab/>
            </w:r>
            <w:r w:rsidR="00305421">
              <w:rPr>
                <w:noProof/>
                <w:webHidden/>
              </w:rPr>
              <w:fldChar w:fldCharType="begin"/>
            </w:r>
            <w:r w:rsidR="00305421">
              <w:rPr>
                <w:noProof/>
                <w:webHidden/>
              </w:rPr>
              <w:instrText xml:space="preserve"> PAGEREF _Toc404107982 \h </w:instrText>
            </w:r>
            <w:r w:rsidR="00305421">
              <w:rPr>
                <w:noProof/>
                <w:webHidden/>
              </w:rPr>
            </w:r>
            <w:r w:rsidR="00305421">
              <w:rPr>
                <w:noProof/>
                <w:webHidden/>
              </w:rPr>
              <w:fldChar w:fldCharType="separate"/>
            </w:r>
            <w:r w:rsidR="00A55F71">
              <w:rPr>
                <w:noProof/>
                <w:webHidden/>
              </w:rPr>
              <w:t>18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3" w:history="1">
            <w:r w:rsidR="00305421" w:rsidRPr="0071423C">
              <w:rPr>
                <w:rStyle w:val="Hyperlink"/>
                <w:noProof/>
              </w:rPr>
              <w:t>7.2.2 – The cause for the blades phenomenon</w:t>
            </w:r>
            <w:r w:rsidR="00305421">
              <w:rPr>
                <w:noProof/>
                <w:webHidden/>
              </w:rPr>
              <w:tab/>
            </w:r>
            <w:r w:rsidR="00305421">
              <w:rPr>
                <w:noProof/>
                <w:webHidden/>
              </w:rPr>
              <w:fldChar w:fldCharType="begin"/>
            </w:r>
            <w:r w:rsidR="00305421">
              <w:rPr>
                <w:noProof/>
                <w:webHidden/>
              </w:rPr>
              <w:instrText xml:space="preserve"> PAGEREF _Toc404107983 \h </w:instrText>
            </w:r>
            <w:r w:rsidR="00305421">
              <w:rPr>
                <w:noProof/>
                <w:webHidden/>
              </w:rPr>
            </w:r>
            <w:r w:rsidR="00305421">
              <w:rPr>
                <w:noProof/>
                <w:webHidden/>
              </w:rPr>
              <w:fldChar w:fldCharType="separate"/>
            </w:r>
            <w:r w:rsidR="00A55F71">
              <w:rPr>
                <w:noProof/>
                <w:webHidden/>
              </w:rPr>
              <w:t>18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4" w:history="1">
            <w:r w:rsidR="00305421" w:rsidRPr="0071423C">
              <w:rPr>
                <w:rStyle w:val="Hyperlink"/>
                <w:noProof/>
              </w:rPr>
              <w:t>7.2.3 – Tool design</w:t>
            </w:r>
            <w:r w:rsidR="00305421">
              <w:rPr>
                <w:noProof/>
                <w:webHidden/>
              </w:rPr>
              <w:tab/>
            </w:r>
            <w:r w:rsidR="00305421">
              <w:rPr>
                <w:noProof/>
                <w:webHidden/>
              </w:rPr>
              <w:fldChar w:fldCharType="begin"/>
            </w:r>
            <w:r w:rsidR="00305421">
              <w:rPr>
                <w:noProof/>
                <w:webHidden/>
              </w:rPr>
              <w:instrText xml:space="preserve"> PAGEREF _Toc404107984 \h </w:instrText>
            </w:r>
            <w:r w:rsidR="00305421">
              <w:rPr>
                <w:noProof/>
                <w:webHidden/>
              </w:rPr>
            </w:r>
            <w:r w:rsidR="00305421">
              <w:rPr>
                <w:noProof/>
                <w:webHidden/>
              </w:rPr>
              <w:fldChar w:fldCharType="separate"/>
            </w:r>
            <w:r w:rsidR="00A55F71">
              <w:rPr>
                <w:noProof/>
                <w:webHidden/>
              </w:rPr>
              <w:t>19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5" w:history="1">
            <w:r w:rsidR="00305421" w:rsidRPr="0071423C">
              <w:rPr>
                <w:rStyle w:val="Hyperlink"/>
                <w:noProof/>
              </w:rPr>
              <w:t>7.2.4 – Preferential material flow behaviour</w:t>
            </w:r>
            <w:r w:rsidR="00305421">
              <w:rPr>
                <w:noProof/>
                <w:webHidden/>
              </w:rPr>
              <w:tab/>
            </w:r>
            <w:r w:rsidR="00305421">
              <w:rPr>
                <w:noProof/>
                <w:webHidden/>
              </w:rPr>
              <w:fldChar w:fldCharType="begin"/>
            </w:r>
            <w:r w:rsidR="00305421">
              <w:rPr>
                <w:noProof/>
                <w:webHidden/>
              </w:rPr>
              <w:instrText xml:space="preserve"> PAGEREF _Toc404107985 \h </w:instrText>
            </w:r>
            <w:r w:rsidR="00305421">
              <w:rPr>
                <w:noProof/>
                <w:webHidden/>
              </w:rPr>
            </w:r>
            <w:r w:rsidR="00305421">
              <w:rPr>
                <w:noProof/>
                <w:webHidden/>
              </w:rPr>
              <w:fldChar w:fldCharType="separate"/>
            </w:r>
            <w:r w:rsidR="00A55F71">
              <w:rPr>
                <w:noProof/>
                <w:webHidden/>
              </w:rPr>
              <w:t>19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6" w:history="1">
            <w:r w:rsidR="00305421" w:rsidRPr="0071423C">
              <w:rPr>
                <w:rStyle w:val="Hyperlink"/>
                <w:noProof/>
              </w:rPr>
              <w:t>7.2.5 – How are blades the same and different within the nugget</w:t>
            </w:r>
            <w:r w:rsidR="00305421">
              <w:rPr>
                <w:noProof/>
                <w:webHidden/>
              </w:rPr>
              <w:tab/>
            </w:r>
            <w:r w:rsidR="00305421">
              <w:rPr>
                <w:noProof/>
                <w:webHidden/>
              </w:rPr>
              <w:fldChar w:fldCharType="begin"/>
            </w:r>
            <w:r w:rsidR="00305421">
              <w:rPr>
                <w:noProof/>
                <w:webHidden/>
              </w:rPr>
              <w:instrText xml:space="preserve"> PAGEREF _Toc404107986 \h </w:instrText>
            </w:r>
            <w:r w:rsidR="00305421">
              <w:rPr>
                <w:noProof/>
                <w:webHidden/>
              </w:rPr>
            </w:r>
            <w:r w:rsidR="00305421">
              <w:rPr>
                <w:noProof/>
                <w:webHidden/>
              </w:rPr>
              <w:fldChar w:fldCharType="separate"/>
            </w:r>
            <w:r w:rsidR="00A55F71">
              <w:rPr>
                <w:noProof/>
                <w:webHidden/>
              </w:rPr>
              <w:t>19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7" w:history="1">
            <w:r w:rsidR="00305421" w:rsidRPr="0071423C">
              <w:rPr>
                <w:rStyle w:val="Hyperlink"/>
                <w:noProof/>
              </w:rPr>
              <w:t>7.2.6 – The material flow behaviour</w:t>
            </w:r>
            <w:r w:rsidR="00305421">
              <w:rPr>
                <w:noProof/>
                <w:webHidden/>
              </w:rPr>
              <w:tab/>
            </w:r>
            <w:r w:rsidR="00305421">
              <w:rPr>
                <w:noProof/>
                <w:webHidden/>
              </w:rPr>
              <w:fldChar w:fldCharType="begin"/>
            </w:r>
            <w:r w:rsidR="00305421">
              <w:rPr>
                <w:noProof/>
                <w:webHidden/>
              </w:rPr>
              <w:instrText xml:space="preserve"> PAGEREF _Toc404107987 \h </w:instrText>
            </w:r>
            <w:r w:rsidR="00305421">
              <w:rPr>
                <w:noProof/>
                <w:webHidden/>
              </w:rPr>
            </w:r>
            <w:r w:rsidR="00305421">
              <w:rPr>
                <w:noProof/>
                <w:webHidden/>
              </w:rPr>
              <w:fldChar w:fldCharType="separate"/>
            </w:r>
            <w:r w:rsidR="00A55F71">
              <w:rPr>
                <w:noProof/>
                <w:webHidden/>
              </w:rPr>
              <w:t>194</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88" w:history="1">
            <w:r w:rsidR="00305421" w:rsidRPr="0071423C">
              <w:rPr>
                <w:rStyle w:val="Hyperlink"/>
                <w:noProof/>
              </w:rPr>
              <w:t>7.2.7 – The different factors that affect blade formation</w:t>
            </w:r>
            <w:r w:rsidR="00305421">
              <w:rPr>
                <w:noProof/>
                <w:webHidden/>
              </w:rPr>
              <w:tab/>
            </w:r>
            <w:r w:rsidR="00305421">
              <w:rPr>
                <w:noProof/>
                <w:webHidden/>
              </w:rPr>
              <w:fldChar w:fldCharType="begin"/>
            </w:r>
            <w:r w:rsidR="00305421">
              <w:rPr>
                <w:noProof/>
                <w:webHidden/>
              </w:rPr>
              <w:instrText xml:space="preserve"> PAGEREF _Toc404107988 \h </w:instrText>
            </w:r>
            <w:r w:rsidR="00305421">
              <w:rPr>
                <w:noProof/>
                <w:webHidden/>
              </w:rPr>
            </w:r>
            <w:r w:rsidR="00305421">
              <w:rPr>
                <w:noProof/>
                <w:webHidden/>
              </w:rPr>
              <w:fldChar w:fldCharType="separate"/>
            </w:r>
            <w:r w:rsidR="00A55F71">
              <w:rPr>
                <w:noProof/>
                <w:webHidden/>
              </w:rPr>
              <w:t>19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89" w:history="1">
            <w:r w:rsidR="00305421" w:rsidRPr="0071423C">
              <w:rPr>
                <w:rStyle w:val="Hyperlink"/>
                <w:noProof/>
              </w:rPr>
              <w:t>7.3 – Hardness</w:t>
            </w:r>
            <w:r w:rsidR="00305421">
              <w:rPr>
                <w:noProof/>
                <w:webHidden/>
              </w:rPr>
              <w:tab/>
            </w:r>
            <w:r w:rsidR="00305421">
              <w:rPr>
                <w:noProof/>
                <w:webHidden/>
              </w:rPr>
              <w:fldChar w:fldCharType="begin"/>
            </w:r>
            <w:r w:rsidR="00305421">
              <w:rPr>
                <w:noProof/>
                <w:webHidden/>
              </w:rPr>
              <w:instrText xml:space="preserve"> PAGEREF _Toc404107989 \h </w:instrText>
            </w:r>
            <w:r w:rsidR="00305421">
              <w:rPr>
                <w:noProof/>
                <w:webHidden/>
              </w:rPr>
            </w:r>
            <w:r w:rsidR="00305421">
              <w:rPr>
                <w:noProof/>
                <w:webHidden/>
              </w:rPr>
              <w:fldChar w:fldCharType="separate"/>
            </w:r>
            <w:r w:rsidR="00A55F71">
              <w:rPr>
                <w:noProof/>
                <w:webHidden/>
              </w:rPr>
              <w:t>19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0" w:history="1">
            <w:r w:rsidR="00305421" w:rsidRPr="0071423C">
              <w:rPr>
                <w:rStyle w:val="Hyperlink"/>
                <w:noProof/>
              </w:rPr>
              <w:t>7.3.1 – Hardness variation for the different alloys</w:t>
            </w:r>
            <w:r w:rsidR="00305421">
              <w:rPr>
                <w:noProof/>
                <w:webHidden/>
              </w:rPr>
              <w:tab/>
            </w:r>
            <w:r w:rsidR="00305421">
              <w:rPr>
                <w:noProof/>
                <w:webHidden/>
              </w:rPr>
              <w:fldChar w:fldCharType="begin"/>
            </w:r>
            <w:r w:rsidR="00305421">
              <w:rPr>
                <w:noProof/>
                <w:webHidden/>
              </w:rPr>
              <w:instrText xml:space="preserve"> PAGEREF _Toc404107990 \h </w:instrText>
            </w:r>
            <w:r w:rsidR="00305421">
              <w:rPr>
                <w:noProof/>
                <w:webHidden/>
              </w:rPr>
            </w:r>
            <w:r w:rsidR="00305421">
              <w:rPr>
                <w:noProof/>
                <w:webHidden/>
              </w:rPr>
              <w:fldChar w:fldCharType="separate"/>
            </w:r>
            <w:r w:rsidR="00A55F71">
              <w:rPr>
                <w:noProof/>
                <w:webHidden/>
              </w:rPr>
              <w:t>19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1" w:history="1">
            <w:r w:rsidR="00305421" w:rsidRPr="0071423C">
              <w:rPr>
                <w:rStyle w:val="Hyperlink"/>
                <w:noProof/>
              </w:rPr>
              <w:t>7.3.2 – The effect of tool design and processing parameters on hardness</w:t>
            </w:r>
            <w:r w:rsidR="00305421">
              <w:rPr>
                <w:noProof/>
                <w:webHidden/>
              </w:rPr>
              <w:tab/>
            </w:r>
            <w:r w:rsidR="00305421">
              <w:rPr>
                <w:noProof/>
                <w:webHidden/>
              </w:rPr>
              <w:fldChar w:fldCharType="begin"/>
            </w:r>
            <w:r w:rsidR="00305421">
              <w:rPr>
                <w:noProof/>
                <w:webHidden/>
              </w:rPr>
              <w:instrText xml:space="preserve"> PAGEREF _Toc404107991 \h </w:instrText>
            </w:r>
            <w:r w:rsidR="00305421">
              <w:rPr>
                <w:noProof/>
                <w:webHidden/>
              </w:rPr>
            </w:r>
            <w:r w:rsidR="00305421">
              <w:rPr>
                <w:noProof/>
                <w:webHidden/>
              </w:rPr>
              <w:fldChar w:fldCharType="separate"/>
            </w:r>
            <w:r w:rsidR="00A55F71">
              <w:rPr>
                <w:noProof/>
                <w:webHidden/>
              </w:rPr>
              <w:t>199</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92" w:history="1">
            <w:r w:rsidR="00305421" w:rsidRPr="0071423C">
              <w:rPr>
                <w:rStyle w:val="Hyperlink"/>
                <w:noProof/>
              </w:rPr>
              <w:t>7.4 – Microstructural features</w:t>
            </w:r>
            <w:r w:rsidR="00305421">
              <w:rPr>
                <w:noProof/>
                <w:webHidden/>
              </w:rPr>
              <w:tab/>
            </w:r>
            <w:r w:rsidR="00305421">
              <w:rPr>
                <w:noProof/>
                <w:webHidden/>
              </w:rPr>
              <w:fldChar w:fldCharType="begin"/>
            </w:r>
            <w:r w:rsidR="00305421">
              <w:rPr>
                <w:noProof/>
                <w:webHidden/>
              </w:rPr>
              <w:instrText xml:space="preserve"> PAGEREF _Toc404107992 \h </w:instrText>
            </w:r>
            <w:r w:rsidR="00305421">
              <w:rPr>
                <w:noProof/>
                <w:webHidden/>
              </w:rPr>
            </w:r>
            <w:r w:rsidR="00305421">
              <w:rPr>
                <w:noProof/>
                <w:webHidden/>
              </w:rPr>
              <w:fldChar w:fldCharType="separate"/>
            </w:r>
            <w:r w:rsidR="00A55F71">
              <w:rPr>
                <w:noProof/>
                <w:webHidden/>
              </w:rPr>
              <w:t>201</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3" w:history="1">
            <w:r w:rsidR="00305421" w:rsidRPr="0071423C">
              <w:rPr>
                <w:rStyle w:val="Hyperlink"/>
                <w:noProof/>
              </w:rPr>
              <w:t>7.4.1 – The advancing side and retreating side interfaces</w:t>
            </w:r>
            <w:r w:rsidR="00305421">
              <w:rPr>
                <w:noProof/>
                <w:webHidden/>
              </w:rPr>
              <w:tab/>
            </w:r>
            <w:r w:rsidR="00305421">
              <w:rPr>
                <w:noProof/>
                <w:webHidden/>
              </w:rPr>
              <w:fldChar w:fldCharType="begin"/>
            </w:r>
            <w:r w:rsidR="00305421">
              <w:rPr>
                <w:noProof/>
                <w:webHidden/>
              </w:rPr>
              <w:instrText xml:space="preserve"> PAGEREF _Toc404107993 \h </w:instrText>
            </w:r>
            <w:r w:rsidR="00305421">
              <w:rPr>
                <w:noProof/>
                <w:webHidden/>
              </w:rPr>
            </w:r>
            <w:r w:rsidR="00305421">
              <w:rPr>
                <w:noProof/>
                <w:webHidden/>
              </w:rPr>
              <w:fldChar w:fldCharType="separate"/>
            </w:r>
            <w:r w:rsidR="00A55F71">
              <w:rPr>
                <w:noProof/>
                <w:webHidden/>
              </w:rPr>
              <w:t>20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94" w:history="1">
            <w:r w:rsidR="00305421" w:rsidRPr="0071423C">
              <w:rPr>
                <w:rStyle w:val="Hyperlink"/>
                <w:noProof/>
              </w:rPr>
              <w:t>7.5 – EBSD Microstructure</w:t>
            </w:r>
            <w:r w:rsidR="00305421">
              <w:rPr>
                <w:noProof/>
                <w:webHidden/>
              </w:rPr>
              <w:tab/>
            </w:r>
            <w:r w:rsidR="00305421">
              <w:rPr>
                <w:noProof/>
                <w:webHidden/>
              </w:rPr>
              <w:fldChar w:fldCharType="begin"/>
            </w:r>
            <w:r w:rsidR="00305421">
              <w:rPr>
                <w:noProof/>
                <w:webHidden/>
              </w:rPr>
              <w:instrText xml:space="preserve"> PAGEREF _Toc404107994 \h </w:instrText>
            </w:r>
            <w:r w:rsidR="00305421">
              <w:rPr>
                <w:noProof/>
                <w:webHidden/>
              </w:rPr>
            </w:r>
            <w:r w:rsidR="00305421">
              <w:rPr>
                <w:noProof/>
                <w:webHidden/>
              </w:rPr>
              <w:fldChar w:fldCharType="separate"/>
            </w:r>
            <w:r w:rsidR="00A55F71">
              <w:rPr>
                <w:noProof/>
                <w:webHidden/>
              </w:rPr>
              <w:t>20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5" w:history="1">
            <w:r w:rsidR="00305421" w:rsidRPr="0071423C">
              <w:rPr>
                <w:rStyle w:val="Hyperlink"/>
                <w:noProof/>
              </w:rPr>
              <w:t>7.5.1 – EBSD for microstructure</w:t>
            </w:r>
            <w:r w:rsidR="00305421">
              <w:rPr>
                <w:noProof/>
                <w:webHidden/>
              </w:rPr>
              <w:tab/>
            </w:r>
            <w:r w:rsidR="00305421">
              <w:rPr>
                <w:noProof/>
                <w:webHidden/>
              </w:rPr>
              <w:fldChar w:fldCharType="begin"/>
            </w:r>
            <w:r w:rsidR="00305421">
              <w:rPr>
                <w:noProof/>
                <w:webHidden/>
              </w:rPr>
              <w:instrText xml:space="preserve"> PAGEREF _Toc404107995 \h </w:instrText>
            </w:r>
            <w:r w:rsidR="00305421">
              <w:rPr>
                <w:noProof/>
                <w:webHidden/>
              </w:rPr>
            </w:r>
            <w:r w:rsidR="00305421">
              <w:rPr>
                <w:noProof/>
                <w:webHidden/>
              </w:rPr>
              <w:fldChar w:fldCharType="separate"/>
            </w:r>
            <w:r w:rsidR="00A55F71">
              <w:rPr>
                <w:noProof/>
                <w:webHidden/>
              </w:rPr>
              <w:t>20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96" w:history="1">
            <w:r w:rsidR="00305421" w:rsidRPr="0071423C">
              <w:rPr>
                <w:rStyle w:val="Hyperlink"/>
                <w:noProof/>
              </w:rPr>
              <w:t>7.6 – Recrystallisation Mechanisms</w:t>
            </w:r>
            <w:r w:rsidR="00305421">
              <w:rPr>
                <w:noProof/>
                <w:webHidden/>
              </w:rPr>
              <w:tab/>
            </w:r>
            <w:r w:rsidR="00305421">
              <w:rPr>
                <w:noProof/>
                <w:webHidden/>
              </w:rPr>
              <w:fldChar w:fldCharType="begin"/>
            </w:r>
            <w:r w:rsidR="00305421">
              <w:rPr>
                <w:noProof/>
                <w:webHidden/>
              </w:rPr>
              <w:instrText xml:space="preserve"> PAGEREF _Toc404107996 \h </w:instrText>
            </w:r>
            <w:r w:rsidR="00305421">
              <w:rPr>
                <w:noProof/>
                <w:webHidden/>
              </w:rPr>
            </w:r>
            <w:r w:rsidR="00305421">
              <w:rPr>
                <w:noProof/>
                <w:webHidden/>
              </w:rPr>
              <w:fldChar w:fldCharType="separate"/>
            </w:r>
            <w:r w:rsidR="00A55F71">
              <w:rPr>
                <w:noProof/>
                <w:webHidden/>
              </w:rPr>
              <w:t>20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7997" w:history="1">
            <w:r w:rsidR="00305421" w:rsidRPr="0071423C">
              <w:rPr>
                <w:rStyle w:val="Hyperlink"/>
                <w:noProof/>
              </w:rPr>
              <w:t>7.6 – SSFSW and SSCFSW Crystallographic Texture</w:t>
            </w:r>
            <w:r w:rsidR="00305421">
              <w:rPr>
                <w:noProof/>
                <w:webHidden/>
              </w:rPr>
              <w:tab/>
            </w:r>
            <w:r w:rsidR="00305421">
              <w:rPr>
                <w:noProof/>
                <w:webHidden/>
              </w:rPr>
              <w:fldChar w:fldCharType="begin"/>
            </w:r>
            <w:r w:rsidR="00305421">
              <w:rPr>
                <w:noProof/>
                <w:webHidden/>
              </w:rPr>
              <w:instrText xml:space="preserve"> PAGEREF _Toc404107997 \h </w:instrText>
            </w:r>
            <w:r w:rsidR="00305421">
              <w:rPr>
                <w:noProof/>
                <w:webHidden/>
              </w:rPr>
            </w:r>
            <w:r w:rsidR="00305421">
              <w:rPr>
                <w:noProof/>
                <w:webHidden/>
              </w:rPr>
              <w:fldChar w:fldCharType="separate"/>
            </w:r>
            <w:r w:rsidR="00A55F71">
              <w:rPr>
                <w:noProof/>
                <w:webHidden/>
              </w:rPr>
              <w:t>20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8" w:history="1">
            <w:r w:rsidR="00305421" w:rsidRPr="0071423C">
              <w:rPr>
                <w:rStyle w:val="Hyperlink"/>
                <w:noProof/>
              </w:rPr>
              <w:t>7.6.1 – The crystallographic texture of the DRX</w:t>
            </w:r>
            <w:r w:rsidR="00305421">
              <w:rPr>
                <w:noProof/>
                <w:webHidden/>
              </w:rPr>
              <w:tab/>
            </w:r>
            <w:r w:rsidR="00305421">
              <w:rPr>
                <w:noProof/>
                <w:webHidden/>
              </w:rPr>
              <w:fldChar w:fldCharType="begin"/>
            </w:r>
            <w:r w:rsidR="00305421">
              <w:rPr>
                <w:noProof/>
                <w:webHidden/>
              </w:rPr>
              <w:instrText xml:space="preserve"> PAGEREF _Toc404107998 \h </w:instrText>
            </w:r>
            <w:r w:rsidR="00305421">
              <w:rPr>
                <w:noProof/>
                <w:webHidden/>
              </w:rPr>
            </w:r>
            <w:r w:rsidR="00305421">
              <w:rPr>
                <w:noProof/>
                <w:webHidden/>
              </w:rPr>
              <w:fldChar w:fldCharType="separate"/>
            </w:r>
            <w:r w:rsidR="00A55F71">
              <w:rPr>
                <w:noProof/>
                <w:webHidden/>
              </w:rPr>
              <w:t>206</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7999" w:history="1">
            <w:r w:rsidR="00305421" w:rsidRPr="0071423C">
              <w:rPr>
                <w:rStyle w:val="Hyperlink"/>
                <w:noProof/>
              </w:rPr>
              <w:t>7.6.2 – The crystallographic texture of the different aluminium allows</w:t>
            </w:r>
            <w:r w:rsidR="00305421">
              <w:rPr>
                <w:noProof/>
                <w:webHidden/>
              </w:rPr>
              <w:tab/>
            </w:r>
            <w:r w:rsidR="00305421">
              <w:rPr>
                <w:noProof/>
                <w:webHidden/>
              </w:rPr>
              <w:fldChar w:fldCharType="begin"/>
            </w:r>
            <w:r w:rsidR="00305421">
              <w:rPr>
                <w:noProof/>
                <w:webHidden/>
              </w:rPr>
              <w:instrText xml:space="preserve"> PAGEREF _Toc404107999 \h </w:instrText>
            </w:r>
            <w:r w:rsidR="00305421">
              <w:rPr>
                <w:noProof/>
                <w:webHidden/>
              </w:rPr>
            </w:r>
            <w:r w:rsidR="00305421">
              <w:rPr>
                <w:noProof/>
                <w:webHidden/>
              </w:rPr>
              <w:fldChar w:fldCharType="separate"/>
            </w:r>
            <w:r w:rsidR="00A55F71">
              <w:rPr>
                <w:noProof/>
                <w:webHidden/>
              </w:rPr>
              <w:t>209</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8000" w:history="1">
            <w:r w:rsidR="00305421" w:rsidRPr="0071423C">
              <w:rPr>
                <w:rStyle w:val="Hyperlink"/>
                <w:noProof/>
              </w:rPr>
              <w:t>7.6.3 – The crystallographic texture for SSCFSW and SSFSW</w:t>
            </w:r>
            <w:r w:rsidR="00305421">
              <w:rPr>
                <w:noProof/>
                <w:webHidden/>
              </w:rPr>
              <w:tab/>
            </w:r>
            <w:r w:rsidR="00305421">
              <w:rPr>
                <w:noProof/>
                <w:webHidden/>
              </w:rPr>
              <w:fldChar w:fldCharType="begin"/>
            </w:r>
            <w:r w:rsidR="00305421">
              <w:rPr>
                <w:noProof/>
                <w:webHidden/>
              </w:rPr>
              <w:instrText xml:space="preserve"> PAGEREF _Toc404108000 \h </w:instrText>
            </w:r>
            <w:r w:rsidR="00305421">
              <w:rPr>
                <w:noProof/>
                <w:webHidden/>
              </w:rPr>
            </w:r>
            <w:r w:rsidR="00305421">
              <w:rPr>
                <w:noProof/>
                <w:webHidden/>
              </w:rPr>
              <w:fldChar w:fldCharType="separate"/>
            </w:r>
            <w:r w:rsidR="00A55F71">
              <w:rPr>
                <w:noProof/>
                <w:webHidden/>
              </w:rPr>
              <w:t>213</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8001" w:history="1">
            <w:r w:rsidR="00305421" w:rsidRPr="0071423C">
              <w:rPr>
                <w:rStyle w:val="Hyperlink"/>
                <w:noProof/>
              </w:rPr>
              <w:t>7.6.4 – The crystallographic texture for filler region and base region</w:t>
            </w:r>
            <w:r w:rsidR="00305421">
              <w:rPr>
                <w:noProof/>
                <w:webHidden/>
              </w:rPr>
              <w:tab/>
            </w:r>
            <w:r w:rsidR="00305421">
              <w:rPr>
                <w:noProof/>
                <w:webHidden/>
              </w:rPr>
              <w:fldChar w:fldCharType="begin"/>
            </w:r>
            <w:r w:rsidR="00305421">
              <w:rPr>
                <w:noProof/>
                <w:webHidden/>
              </w:rPr>
              <w:instrText xml:space="preserve"> PAGEREF _Toc404108001 \h </w:instrText>
            </w:r>
            <w:r w:rsidR="00305421">
              <w:rPr>
                <w:noProof/>
                <w:webHidden/>
              </w:rPr>
            </w:r>
            <w:r w:rsidR="00305421">
              <w:rPr>
                <w:noProof/>
                <w:webHidden/>
              </w:rPr>
              <w:fldChar w:fldCharType="separate"/>
            </w:r>
            <w:r w:rsidR="00A55F71">
              <w:rPr>
                <w:noProof/>
                <w:webHidden/>
              </w:rPr>
              <w:t>218</w:t>
            </w:r>
            <w:r w:rsidR="00305421">
              <w:rPr>
                <w:noProof/>
                <w:webHidden/>
              </w:rPr>
              <w:fldChar w:fldCharType="end"/>
            </w:r>
          </w:hyperlink>
        </w:p>
        <w:p w:rsidR="00305421" w:rsidRDefault="001E738A">
          <w:pPr>
            <w:pStyle w:val="TOC1"/>
            <w:tabs>
              <w:tab w:val="right" w:leader="dot" w:pos="9016"/>
            </w:tabs>
            <w:rPr>
              <w:rFonts w:eastAsiaTheme="minorEastAsia"/>
              <w:noProof/>
              <w:lang w:eastAsia="en-GB"/>
            </w:rPr>
          </w:pPr>
          <w:hyperlink w:anchor="_Toc404108002" w:history="1">
            <w:r w:rsidR="00305421" w:rsidRPr="0071423C">
              <w:rPr>
                <w:rStyle w:val="Hyperlink"/>
                <w:noProof/>
              </w:rPr>
              <w:t>7.6.5 – Difference between the Adstir</w:t>
            </w:r>
            <w:r w:rsidR="00305421" w:rsidRPr="0071423C">
              <w:rPr>
                <w:rStyle w:val="Hyperlink"/>
                <w:noProof/>
                <w:vertAlign w:val="superscript"/>
              </w:rPr>
              <w:t>TM</w:t>
            </w:r>
            <w:r w:rsidR="00305421" w:rsidRPr="0071423C">
              <w:rPr>
                <w:rStyle w:val="Hyperlink"/>
                <w:noProof/>
              </w:rPr>
              <w:t xml:space="preserve"> and Filleted techniques for 7xxx-2xxx welds</w:t>
            </w:r>
            <w:r w:rsidR="00305421">
              <w:rPr>
                <w:noProof/>
                <w:webHidden/>
              </w:rPr>
              <w:tab/>
            </w:r>
            <w:r w:rsidR="00305421">
              <w:rPr>
                <w:noProof/>
                <w:webHidden/>
              </w:rPr>
              <w:fldChar w:fldCharType="begin"/>
            </w:r>
            <w:r w:rsidR="00305421">
              <w:rPr>
                <w:noProof/>
                <w:webHidden/>
              </w:rPr>
              <w:instrText xml:space="preserve"> PAGEREF _Toc404108002 \h </w:instrText>
            </w:r>
            <w:r w:rsidR="00305421">
              <w:rPr>
                <w:noProof/>
                <w:webHidden/>
              </w:rPr>
            </w:r>
            <w:r w:rsidR="00305421">
              <w:rPr>
                <w:noProof/>
                <w:webHidden/>
              </w:rPr>
              <w:fldChar w:fldCharType="separate"/>
            </w:r>
            <w:r w:rsidR="00A55F71">
              <w:rPr>
                <w:noProof/>
                <w:webHidden/>
              </w:rPr>
              <w:t>22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3" w:history="1">
            <w:r w:rsidR="00305421" w:rsidRPr="0071423C">
              <w:rPr>
                <w:rStyle w:val="Hyperlink"/>
                <w:noProof/>
              </w:rPr>
              <w:t>7.7.1 – The blades phenomena and texture</w:t>
            </w:r>
            <w:r w:rsidR="00305421">
              <w:rPr>
                <w:noProof/>
                <w:webHidden/>
              </w:rPr>
              <w:tab/>
            </w:r>
            <w:r w:rsidR="00305421">
              <w:rPr>
                <w:noProof/>
                <w:webHidden/>
              </w:rPr>
              <w:fldChar w:fldCharType="begin"/>
            </w:r>
            <w:r w:rsidR="00305421">
              <w:rPr>
                <w:noProof/>
                <w:webHidden/>
              </w:rPr>
              <w:instrText xml:space="preserve"> PAGEREF _Toc404108003 \h </w:instrText>
            </w:r>
            <w:r w:rsidR="00305421">
              <w:rPr>
                <w:noProof/>
                <w:webHidden/>
              </w:rPr>
            </w:r>
            <w:r w:rsidR="00305421">
              <w:rPr>
                <w:noProof/>
                <w:webHidden/>
              </w:rPr>
              <w:fldChar w:fldCharType="separate"/>
            </w:r>
            <w:r w:rsidR="00A55F71">
              <w:rPr>
                <w:noProof/>
                <w:webHidden/>
              </w:rPr>
              <w:t>228</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4" w:history="1">
            <w:r w:rsidR="00305421" w:rsidRPr="0071423C">
              <w:rPr>
                <w:rStyle w:val="Hyperlink"/>
                <w:noProof/>
              </w:rPr>
              <w:t>7.8.1 – Summary</w:t>
            </w:r>
            <w:r w:rsidR="00305421">
              <w:rPr>
                <w:noProof/>
                <w:webHidden/>
              </w:rPr>
              <w:tab/>
            </w:r>
            <w:r w:rsidR="00305421">
              <w:rPr>
                <w:noProof/>
                <w:webHidden/>
              </w:rPr>
              <w:fldChar w:fldCharType="begin"/>
            </w:r>
            <w:r w:rsidR="00305421">
              <w:rPr>
                <w:noProof/>
                <w:webHidden/>
              </w:rPr>
              <w:instrText xml:space="preserve"> PAGEREF _Toc404108004 \h </w:instrText>
            </w:r>
            <w:r w:rsidR="00305421">
              <w:rPr>
                <w:noProof/>
                <w:webHidden/>
              </w:rPr>
            </w:r>
            <w:r w:rsidR="00305421">
              <w:rPr>
                <w:noProof/>
                <w:webHidden/>
              </w:rPr>
              <w:fldChar w:fldCharType="separate"/>
            </w:r>
            <w:r w:rsidR="00A55F71">
              <w:rPr>
                <w:noProof/>
                <w:webHidden/>
              </w:rPr>
              <w:t>231</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5" w:history="1">
            <w:r w:rsidR="00305421" w:rsidRPr="0071423C">
              <w:rPr>
                <w:rStyle w:val="Hyperlink"/>
                <w:noProof/>
              </w:rPr>
              <w:t>8.1 – Introduction</w:t>
            </w:r>
            <w:r w:rsidR="00305421">
              <w:rPr>
                <w:noProof/>
                <w:webHidden/>
              </w:rPr>
              <w:tab/>
            </w:r>
            <w:r w:rsidR="00305421">
              <w:rPr>
                <w:noProof/>
                <w:webHidden/>
              </w:rPr>
              <w:fldChar w:fldCharType="begin"/>
            </w:r>
            <w:r w:rsidR="00305421">
              <w:rPr>
                <w:noProof/>
                <w:webHidden/>
              </w:rPr>
              <w:instrText xml:space="preserve"> PAGEREF _Toc404108005 \h </w:instrText>
            </w:r>
            <w:r w:rsidR="00305421">
              <w:rPr>
                <w:noProof/>
                <w:webHidden/>
              </w:rPr>
            </w:r>
            <w:r w:rsidR="00305421">
              <w:rPr>
                <w:noProof/>
                <w:webHidden/>
              </w:rPr>
              <w:fldChar w:fldCharType="separate"/>
            </w:r>
            <w:r w:rsidR="00A55F71">
              <w:rPr>
                <w:noProof/>
                <w:webHidden/>
              </w:rPr>
              <w:t>23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6" w:history="1">
            <w:r w:rsidR="00305421" w:rsidRPr="0071423C">
              <w:rPr>
                <w:rStyle w:val="Hyperlink"/>
                <w:noProof/>
              </w:rPr>
              <w:t>8.2 – The macrostructural and microstructural properties of SSCFSW aluminium</w:t>
            </w:r>
            <w:r w:rsidR="00305421">
              <w:rPr>
                <w:noProof/>
                <w:webHidden/>
              </w:rPr>
              <w:tab/>
            </w:r>
            <w:r w:rsidR="00305421">
              <w:rPr>
                <w:noProof/>
                <w:webHidden/>
              </w:rPr>
              <w:fldChar w:fldCharType="begin"/>
            </w:r>
            <w:r w:rsidR="00305421">
              <w:rPr>
                <w:noProof/>
                <w:webHidden/>
              </w:rPr>
              <w:instrText xml:space="preserve"> PAGEREF _Toc404108006 \h </w:instrText>
            </w:r>
            <w:r w:rsidR="00305421">
              <w:rPr>
                <w:noProof/>
                <w:webHidden/>
              </w:rPr>
            </w:r>
            <w:r w:rsidR="00305421">
              <w:rPr>
                <w:noProof/>
                <w:webHidden/>
              </w:rPr>
              <w:fldChar w:fldCharType="separate"/>
            </w:r>
            <w:r w:rsidR="00A55F71">
              <w:rPr>
                <w:noProof/>
                <w:webHidden/>
              </w:rPr>
              <w:t>232</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7" w:history="1">
            <w:r w:rsidR="00305421" w:rsidRPr="0071423C">
              <w:rPr>
                <w:rStyle w:val="Hyperlink"/>
                <w:noProof/>
              </w:rPr>
              <w:t>8.3 – The mechanical properties of SSCFSW aluminium</w:t>
            </w:r>
            <w:r w:rsidR="00305421">
              <w:rPr>
                <w:noProof/>
                <w:webHidden/>
              </w:rPr>
              <w:tab/>
            </w:r>
            <w:r w:rsidR="00305421">
              <w:rPr>
                <w:noProof/>
                <w:webHidden/>
              </w:rPr>
              <w:fldChar w:fldCharType="begin"/>
            </w:r>
            <w:r w:rsidR="00305421">
              <w:rPr>
                <w:noProof/>
                <w:webHidden/>
              </w:rPr>
              <w:instrText xml:space="preserve"> PAGEREF _Toc404108007 \h </w:instrText>
            </w:r>
            <w:r w:rsidR="00305421">
              <w:rPr>
                <w:noProof/>
                <w:webHidden/>
              </w:rPr>
            </w:r>
            <w:r w:rsidR="00305421">
              <w:rPr>
                <w:noProof/>
                <w:webHidden/>
              </w:rPr>
              <w:fldChar w:fldCharType="separate"/>
            </w:r>
            <w:r w:rsidR="00A55F71">
              <w:rPr>
                <w:noProof/>
                <w:webHidden/>
              </w:rPr>
              <w:t>23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8" w:history="1">
            <w:r w:rsidR="00305421" w:rsidRPr="0071423C">
              <w:rPr>
                <w:rStyle w:val="Hyperlink"/>
                <w:noProof/>
              </w:rPr>
              <w:t>8.4 – The crystallographic texture of SSCFSW aluminium</w:t>
            </w:r>
            <w:r w:rsidR="00305421">
              <w:rPr>
                <w:noProof/>
                <w:webHidden/>
              </w:rPr>
              <w:tab/>
            </w:r>
            <w:r w:rsidR="00305421">
              <w:rPr>
                <w:noProof/>
                <w:webHidden/>
              </w:rPr>
              <w:fldChar w:fldCharType="begin"/>
            </w:r>
            <w:r w:rsidR="00305421">
              <w:rPr>
                <w:noProof/>
                <w:webHidden/>
              </w:rPr>
              <w:instrText xml:space="preserve"> PAGEREF _Toc404108008 \h </w:instrText>
            </w:r>
            <w:r w:rsidR="00305421">
              <w:rPr>
                <w:noProof/>
                <w:webHidden/>
              </w:rPr>
            </w:r>
            <w:r w:rsidR="00305421">
              <w:rPr>
                <w:noProof/>
                <w:webHidden/>
              </w:rPr>
              <w:fldChar w:fldCharType="separate"/>
            </w:r>
            <w:r w:rsidR="00A55F71">
              <w:rPr>
                <w:noProof/>
                <w:webHidden/>
              </w:rPr>
              <w:t>233</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09" w:history="1">
            <w:r w:rsidR="00305421" w:rsidRPr="0071423C">
              <w:rPr>
                <w:rStyle w:val="Hyperlink"/>
                <w:noProof/>
              </w:rPr>
              <w:t>9.1 – Introduction</w:t>
            </w:r>
            <w:r w:rsidR="00305421">
              <w:rPr>
                <w:noProof/>
                <w:webHidden/>
              </w:rPr>
              <w:tab/>
            </w:r>
            <w:r w:rsidR="00305421">
              <w:rPr>
                <w:noProof/>
                <w:webHidden/>
              </w:rPr>
              <w:fldChar w:fldCharType="begin"/>
            </w:r>
            <w:r w:rsidR="00305421">
              <w:rPr>
                <w:noProof/>
                <w:webHidden/>
              </w:rPr>
              <w:instrText xml:space="preserve"> PAGEREF _Toc404108009 \h </w:instrText>
            </w:r>
            <w:r w:rsidR="00305421">
              <w:rPr>
                <w:noProof/>
                <w:webHidden/>
              </w:rPr>
            </w:r>
            <w:r w:rsidR="00305421">
              <w:rPr>
                <w:noProof/>
                <w:webHidden/>
              </w:rPr>
              <w:fldChar w:fldCharType="separate"/>
            </w:r>
            <w:r w:rsidR="00A55F71">
              <w:rPr>
                <w:noProof/>
                <w:webHidden/>
              </w:rPr>
              <w:t>23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10" w:history="1">
            <w:r w:rsidR="00305421" w:rsidRPr="0071423C">
              <w:rPr>
                <w:rStyle w:val="Hyperlink"/>
                <w:noProof/>
              </w:rPr>
              <w:t>9.2 – The future SSCFSW of aluminium</w:t>
            </w:r>
            <w:r w:rsidR="00305421">
              <w:rPr>
                <w:noProof/>
                <w:webHidden/>
              </w:rPr>
              <w:tab/>
            </w:r>
            <w:r w:rsidR="00305421">
              <w:rPr>
                <w:noProof/>
                <w:webHidden/>
              </w:rPr>
              <w:fldChar w:fldCharType="begin"/>
            </w:r>
            <w:r w:rsidR="00305421">
              <w:rPr>
                <w:noProof/>
                <w:webHidden/>
              </w:rPr>
              <w:instrText xml:space="preserve"> PAGEREF _Toc404108010 \h </w:instrText>
            </w:r>
            <w:r w:rsidR="00305421">
              <w:rPr>
                <w:noProof/>
                <w:webHidden/>
              </w:rPr>
            </w:r>
            <w:r w:rsidR="00305421">
              <w:rPr>
                <w:noProof/>
                <w:webHidden/>
              </w:rPr>
              <w:fldChar w:fldCharType="separate"/>
            </w:r>
            <w:r w:rsidR="00A55F71">
              <w:rPr>
                <w:noProof/>
                <w:webHidden/>
              </w:rPr>
              <w:t>235</w:t>
            </w:r>
            <w:r w:rsidR="00305421">
              <w:rPr>
                <w:noProof/>
                <w:webHidden/>
              </w:rPr>
              <w:fldChar w:fldCharType="end"/>
            </w:r>
          </w:hyperlink>
        </w:p>
        <w:p w:rsidR="00305421" w:rsidRDefault="001E738A">
          <w:pPr>
            <w:pStyle w:val="TOC2"/>
            <w:tabs>
              <w:tab w:val="right" w:leader="dot" w:pos="9016"/>
            </w:tabs>
            <w:rPr>
              <w:rFonts w:eastAsiaTheme="minorEastAsia"/>
              <w:noProof/>
              <w:lang w:eastAsia="en-GB"/>
            </w:rPr>
          </w:pPr>
          <w:hyperlink w:anchor="_Toc404108011" w:history="1">
            <w:r w:rsidR="00305421" w:rsidRPr="0071423C">
              <w:rPr>
                <w:rStyle w:val="Hyperlink"/>
                <w:noProof/>
              </w:rPr>
              <w:t>9.2 – The characterisation of SSCFSW</w:t>
            </w:r>
            <w:r w:rsidR="00305421">
              <w:rPr>
                <w:noProof/>
                <w:webHidden/>
              </w:rPr>
              <w:tab/>
            </w:r>
            <w:r w:rsidR="00305421">
              <w:rPr>
                <w:noProof/>
                <w:webHidden/>
              </w:rPr>
              <w:fldChar w:fldCharType="begin"/>
            </w:r>
            <w:r w:rsidR="00305421">
              <w:rPr>
                <w:noProof/>
                <w:webHidden/>
              </w:rPr>
              <w:instrText xml:space="preserve"> PAGEREF _Toc404108011 \h </w:instrText>
            </w:r>
            <w:r w:rsidR="00305421">
              <w:rPr>
                <w:noProof/>
                <w:webHidden/>
              </w:rPr>
            </w:r>
            <w:r w:rsidR="00305421">
              <w:rPr>
                <w:noProof/>
                <w:webHidden/>
              </w:rPr>
              <w:fldChar w:fldCharType="separate"/>
            </w:r>
            <w:r w:rsidR="00A55F71">
              <w:rPr>
                <w:noProof/>
                <w:webHidden/>
              </w:rPr>
              <w:t>235</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8012" w:history="1">
            <w:r w:rsidR="00305421" w:rsidRPr="0071423C">
              <w:rPr>
                <w:rStyle w:val="Hyperlink"/>
                <w:noProof/>
              </w:rPr>
              <w:t>Appendix A – FSW welding data</w:t>
            </w:r>
            <w:r w:rsidR="00305421">
              <w:rPr>
                <w:noProof/>
                <w:webHidden/>
              </w:rPr>
              <w:tab/>
            </w:r>
            <w:r w:rsidR="00305421">
              <w:rPr>
                <w:noProof/>
                <w:webHidden/>
              </w:rPr>
              <w:fldChar w:fldCharType="begin"/>
            </w:r>
            <w:r w:rsidR="00305421">
              <w:rPr>
                <w:noProof/>
                <w:webHidden/>
              </w:rPr>
              <w:instrText xml:space="preserve"> PAGEREF _Toc404108012 \h </w:instrText>
            </w:r>
            <w:r w:rsidR="00305421">
              <w:rPr>
                <w:noProof/>
                <w:webHidden/>
              </w:rPr>
            </w:r>
            <w:r w:rsidR="00305421">
              <w:rPr>
                <w:noProof/>
                <w:webHidden/>
              </w:rPr>
              <w:fldChar w:fldCharType="separate"/>
            </w:r>
            <w:r w:rsidR="00A55F71">
              <w:rPr>
                <w:noProof/>
                <w:webHidden/>
              </w:rPr>
              <w:t>237</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8013" w:history="1">
            <w:r w:rsidR="00305421" w:rsidRPr="0071423C">
              <w:rPr>
                <w:rStyle w:val="Hyperlink"/>
                <w:noProof/>
              </w:rPr>
              <w:t>Appendix B – EDAX plots for copper tracer samples</w:t>
            </w:r>
            <w:r w:rsidR="00305421">
              <w:rPr>
                <w:noProof/>
                <w:webHidden/>
              </w:rPr>
              <w:tab/>
            </w:r>
            <w:r w:rsidR="00305421">
              <w:rPr>
                <w:noProof/>
                <w:webHidden/>
              </w:rPr>
              <w:fldChar w:fldCharType="begin"/>
            </w:r>
            <w:r w:rsidR="00305421">
              <w:rPr>
                <w:noProof/>
                <w:webHidden/>
              </w:rPr>
              <w:instrText xml:space="preserve"> PAGEREF _Toc404108013 \h </w:instrText>
            </w:r>
            <w:r w:rsidR="00305421">
              <w:rPr>
                <w:noProof/>
                <w:webHidden/>
              </w:rPr>
            </w:r>
            <w:r w:rsidR="00305421">
              <w:rPr>
                <w:noProof/>
                <w:webHidden/>
              </w:rPr>
              <w:fldChar w:fldCharType="separate"/>
            </w:r>
            <w:r w:rsidR="00A55F71">
              <w:rPr>
                <w:noProof/>
                <w:webHidden/>
              </w:rPr>
              <w:t>242</w:t>
            </w:r>
            <w:r w:rsidR="00305421">
              <w:rPr>
                <w:noProof/>
                <w:webHidden/>
              </w:rPr>
              <w:fldChar w:fldCharType="end"/>
            </w:r>
          </w:hyperlink>
        </w:p>
        <w:p w:rsidR="00305421" w:rsidRDefault="001E738A">
          <w:pPr>
            <w:pStyle w:val="TOC3"/>
            <w:tabs>
              <w:tab w:val="right" w:leader="dot" w:pos="9016"/>
            </w:tabs>
            <w:rPr>
              <w:rFonts w:eastAsiaTheme="minorEastAsia"/>
              <w:noProof/>
              <w:lang w:eastAsia="en-GB"/>
            </w:rPr>
          </w:pPr>
          <w:hyperlink w:anchor="_Toc404108014" w:history="1">
            <w:r w:rsidR="00305421" w:rsidRPr="0071423C">
              <w:rPr>
                <w:rStyle w:val="Hyperlink"/>
                <w:noProof/>
              </w:rPr>
              <w:t>References</w:t>
            </w:r>
            <w:r w:rsidR="00305421">
              <w:rPr>
                <w:noProof/>
                <w:webHidden/>
              </w:rPr>
              <w:tab/>
            </w:r>
            <w:r w:rsidR="00305421">
              <w:rPr>
                <w:noProof/>
                <w:webHidden/>
              </w:rPr>
              <w:fldChar w:fldCharType="begin"/>
            </w:r>
            <w:r w:rsidR="00305421">
              <w:rPr>
                <w:noProof/>
                <w:webHidden/>
              </w:rPr>
              <w:instrText xml:space="preserve"> PAGEREF _Toc404108014 \h </w:instrText>
            </w:r>
            <w:r w:rsidR="00305421">
              <w:rPr>
                <w:noProof/>
                <w:webHidden/>
              </w:rPr>
            </w:r>
            <w:r w:rsidR="00305421">
              <w:rPr>
                <w:noProof/>
                <w:webHidden/>
              </w:rPr>
              <w:fldChar w:fldCharType="separate"/>
            </w:r>
            <w:r w:rsidR="00A55F71">
              <w:rPr>
                <w:noProof/>
                <w:webHidden/>
              </w:rPr>
              <w:t>255</w:t>
            </w:r>
            <w:r w:rsidR="00305421">
              <w:rPr>
                <w:noProof/>
                <w:webHidden/>
              </w:rPr>
              <w:fldChar w:fldCharType="end"/>
            </w:r>
          </w:hyperlink>
        </w:p>
        <w:p w:rsidR="005F4F58" w:rsidRDefault="005F4F58">
          <w:r>
            <w:rPr>
              <w:b/>
              <w:bCs/>
              <w:noProof/>
            </w:rPr>
            <w:fldChar w:fldCharType="end"/>
          </w:r>
        </w:p>
      </w:sdtContent>
    </w:sdt>
    <w:p w:rsidR="0020546F" w:rsidRDefault="0020546F">
      <w:r>
        <w:br w:type="page"/>
      </w:r>
    </w:p>
    <w:p w:rsidR="0020546F" w:rsidRPr="005171D8" w:rsidRDefault="0020546F" w:rsidP="0020546F"/>
    <w:p w:rsidR="0020546F" w:rsidRPr="00304538" w:rsidRDefault="0020546F" w:rsidP="0020546F">
      <w:pPr>
        <w:pStyle w:val="Heading1"/>
        <w:jc w:val="center"/>
        <w:rPr>
          <w:rFonts w:ascii="Times New Roman" w:hAnsi="Times New Roman" w:cs="Times New Roman"/>
          <w:sz w:val="24"/>
          <w:szCs w:val="24"/>
          <w:u w:val="single"/>
        </w:rPr>
      </w:pPr>
      <w:bookmarkStart w:id="1" w:name="_Toc234581208"/>
      <w:bookmarkStart w:id="2" w:name="_Toc234900503"/>
      <w:bookmarkStart w:id="3" w:name="_Toc235423617"/>
      <w:bookmarkStart w:id="4" w:name="_Toc235858589"/>
      <w:bookmarkStart w:id="5" w:name="_Toc235929345"/>
      <w:bookmarkStart w:id="6" w:name="_Toc404107853"/>
      <w:r w:rsidRPr="00304538">
        <w:rPr>
          <w:rFonts w:ascii="Times New Roman" w:hAnsi="Times New Roman" w:cs="Times New Roman"/>
          <w:sz w:val="24"/>
          <w:szCs w:val="24"/>
          <w:u w:val="single"/>
        </w:rPr>
        <w:t>Nomenclature</w:t>
      </w:r>
      <w:bookmarkEnd w:id="1"/>
      <w:bookmarkEnd w:id="2"/>
      <w:bookmarkEnd w:id="3"/>
      <w:bookmarkEnd w:id="4"/>
      <w:bookmarkEnd w:id="5"/>
      <w:bookmarkEnd w:id="6"/>
    </w:p>
    <w:p w:rsidR="0020546F" w:rsidRDefault="0020546F" w:rsidP="0020546F"/>
    <w:p w:rsidR="0020546F" w:rsidRDefault="0020546F" w:rsidP="0020546F">
      <w:pPr>
        <w:tabs>
          <w:tab w:val="left" w:pos="2808"/>
        </w:tabs>
        <w:spacing w:line="360" w:lineRule="auto"/>
        <w:ind w:left="93"/>
      </w:pPr>
      <w:r>
        <w:t>AGG</w:t>
      </w:r>
      <w:r>
        <w:tab/>
        <w:t>Abnormal grain growth</w:t>
      </w:r>
    </w:p>
    <w:p w:rsidR="0020546F" w:rsidRDefault="0020546F" w:rsidP="0020546F">
      <w:pPr>
        <w:tabs>
          <w:tab w:val="left" w:pos="2808"/>
        </w:tabs>
        <w:spacing w:line="360" w:lineRule="auto"/>
        <w:ind w:left="93"/>
      </w:pPr>
      <w:r>
        <w:t>AS</w:t>
      </w:r>
      <w:r>
        <w:tab/>
        <w:t>Advancing side</w:t>
      </w:r>
    </w:p>
    <w:p w:rsidR="0020546F" w:rsidRDefault="0020546F" w:rsidP="0020546F">
      <w:pPr>
        <w:tabs>
          <w:tab w:val="left" w:pos="2808"/>
        </w:tabs>
        <w:spacing w:line="360" w:lineRule="auto"/>
        <w:ind w:left="93"/>
      </w:pPr>
      <w:r>
        <w:rPr>
          <w:spacing w:val="2"/>
        </w:rPr>
        <w:t>ASR</w:t>
      </w:r>
      <w:r>
        <w:tab/>
        <w:t>Asymmetric rolling</w:t>
      </w:r>
    </w:p>
    <w:p w:rsidR="0020546F" w:rsidRDefault="0020546F" w:rsidP="0020546F">
      <w:pPr>
        <w:tabs>
          <w:tab w:val="left" w:pos="2808"/>
        </w:tabs>
        <w:spacing w:line="360" w:lineRule="auto"/>
        <w:ind w:left="93"/>
      </w:pPr>
      <w:r>
        <w:t>BKD</w:t>
      </w:r>
      <w:r>
        <w:tab/>
        <w:t>Back-scatter Kikuchi diffraction</w:t>
      </w:r>
    </w:p>
    <w:p w:rsidR="0020546F" w:rsidRDefault="0020546F" w:rsidP="0020546F">
      <w:pPr>
        <w:tabs>
          <w:tab w:val="left" w:pos="2808"/>
        </w:tabs>
        <w:spacing w:line="360" w:lineRule="auto"/>
        <w:ind w:left="93"/>
      </w:pPr>
      <w:r>
        <w:t>BSE</w:t>
      </w:r>
      <w:r>
        <w:tab/>
        <w:t>Back scattered electrons</w:t>
      </w:r>
    </w:p>
    <w:p w:rsidR="0020546F" w:rsidRDefault="0020546F" w:rsidP="0020546F">
      <w:pPr>
        <w:tabs>
          <w:tab w:val="left" w:pos="2808"/>
        </w:tabs>
        <w:spacing w:line="360" w:lineRule="auto"/>
        <w:ind w:left="93"/>
      </w:pPr>
      <w:r>
        <w:t>CCD</w:t>
      </w:r>
      <w:r>
        <w:tab/>
        <w:t>Charge-coupled device</w:t>
      </w:r>
    </w:p>
    <w:p w:rsidR="0020546F" w:rsidRDefault="0020546F" w:rsidP="0020546F">
      <w:pPr>
        <w:tabs>
          <w:tab w:val="left" w:pos="2808"/>
        </w:tabs>
        <w:spacing w:line="360" w:lineRule="auto"/>
        <w:ind w:left="93"/>
      </w:pPr>
      <w:r>
        <w:t>CDRX</w:t>
      </w:r>
      <w:r>
        <w:tab/>
        <w:t>Continuous dynamic recrystallization</w:t>
      </w:r>
    </w:p>
    <w:p w:rsidR="0020546F" w:rsidRDefault="0020546F" w:rsidP="0020546F">
      <w:pPr>
        <w:tabs>
          <w:tab w:val="left" w:pos="2808"/>
        </w:tabs>
        <w:spacing w:line="360" w:lineRule="auto"/>
        <w:ind w:left="93"/>
      </w:pPr>
      <w:r>
        <w:rPr>
          <w:spacing w:val="2"/>
        </w:rPr>
        <w:t>CFAE</w:t>
      </w:r>
      <w:r>
        <w:tab/>
      </w:r>
      <w:r>
        <w:rPr>
          <w:spacing w:val="2"/>
        </w:rPr>
        <w:t>Continuous frictional angular extrusion</w:t>
      </w:r>
    </w:p>
    <w:p w:rsidR="0020546F" w:rsidRDefault="0020546F" w:rsidP="0020546F">
      <w:pPr>
        <w:tabs>
          <w:tab w:val="left" w:pos="2808"/>
        </w:tabs>
        <w:spacing w:line="360" w:lineRule="auto"/>
        <w:ind w:left="93"/>
      </w:pPr>
      <w:r>
        <w:t>DDRX</w:t>
      </w:r>
      <w:r>
        <w:tab/>
        <w:t>Discontinuous dynamic recrystallization</w:t>
      </w:r>
    </w:p>
    <w:p w:rsidR="0020546F" w:rsidRDefault="0020546F" w:rsidP="0020546F">
      <w:pPr>
        <w:tabs>
          <w:tab w:val="left" w:pos="2808"/>
        </w:tabs>
        <w:spacing w:line="360" w:lineRule="auto"/>
        <w:ind w:left="93"/>
      </w:pPr>
      <w:r>
        <w:t>DR</w:t>
      </w:r>
      <w:r w:rsidR="00E573DB">
        <w:t>X</w:t>
      </w:r>
      <w:r>
        <w:tab/>
        <w:t>dynamically recrystallized zone</w:t>
      </w:r>
    </w:p>
    <w:p w:rsidR="0020546F" w:rsidRDefault="0020546F" w:rsidP="0020546F">
      <w:pPr>
        <w:tabs>
          <w:tab w:val="left" w:pos="2808"/>
        </w:tabs>
        <w:spacing w:line="360" w:lineRule="auto"/>
        <w:ind w:left="93"/>
      </w:pPr>
      <w:r>
        <w:t>EBSD</w:t>
      </w:r>
      <w:r>
        <w:tab/>
        <w:t>Electron backscattering diffraction</w:t>
      </w:r>
    </w:p>
    <w:p w:rsidR="0020546F" w:rsidRDefault="0020546F" w:rsidP="0020546F">
      <w:pPr>
        <w:tabs>
          <w:tab w:val="left" w:pos="2808"/>
        </w:tabs>
        <w:spacing w:line="360" w:lineRule="auto"/>
        <w:ind w:left="93"/>
      </w:pPr>
      <w:r>
        <w:t>EBSP</w:t>
      </w:r>
      <w:r>
        <w:tab/>
        <w:t>Electron backscattered pattern</w:t>
      </w:r>
    </w:p>
    <w:p w:rsidR="0020546F" w:rsidRDefault="0020546F" w:rsidP="0020546F">
      <w:pPr>
        <w:tabs>
          <w:tab w:val="left" w:pos="2808"/>
        </w:tabs>
        <w:spacing w:line="360" w:lineRule="auto"/>
        <w:ind w:left="93"/>
      </w:pPr>
      <w:r>
        <w:t>FEG</w:t>
      </w:r>
      <w:r>
        <w:tab/>
        <w:t>Field emission gun</w:t>
      </w:r>
    </w:p>
    <w:p w:rsidR="0020546F" w:rsidRDefault="0020546F" w:rsidP="0020546F">
      <w:pPr>
        <w:tabs>
          <w:tab w:val="left" w:pos="2808"/>
        </w:tabs>
        <w:spacing w:line="360" w:lineRule="auto"/>
        <w:ind w:left="93"/>
      </w:pPr>
      <w:r>
        <w:t>FSW</w:t>
      </w:r>
      <w:r>
        <w:tab/>
        <w:t>Friction stir weld(s)(ing)(ed)</w:t>
      </w:r>
    </w:p>
    <w:p w:rsidR="0020546F" w:rsidRDefault="0020546F" w:rsidP="0020546F">
      <w:pPr>
        <w:tabs>
          <w:tab w:val="left" w:pos="2808"/>
        </w:tabs>
        <w:spacing w:line="360" w:lineRule="auto"/>
        <w:ind w:left="93"/>
      </w:pPr>
      <w:r>
        <w:t>GDRX</w:t>
      </w:r>
      <w:r>
        <w:tab/>
        <w:t>Geometric dynamic recrystallization</w:t>
      </w:r>
    </w:p>
    <w:p w:rsidR="0020546F" w:rsidRDefault="0020546F" w:rsidP="0020546F">
      <w:pPr>
        <w:tabs>
          <w:tab w:val="left" w:pos="2808"/>
        </w:tabs>
        <w:spacing w:line="360" w:lineRule="auto"/>
        <w:ind w:left="93"/>
      </w:pPr>
      <w:r>
        <w:t>GPB</w:t>
      </w:r>
      <w:r>
        <w:tab/>
        <w:t>Guinier Preston Bagaryatskii</w:t>
      </w:r>
    </w:p>
    <w:p w:rsidR="0020546F" w:rsidRDefault="0020546F" w:rsidP="0020546F">
      <w:pPr>
        <w:tabs>
          <w:tab w:val="left" w:pos="2808"/>
        </w:tabs>
        <w:spacing w:line="360" w:lineRule="auto"/>
        <w:ind w:left="93"/>
      </w:pPr>
      <w:r>
        <w:t>HAGB’s</w:t>
      </w:r>
      <w:r>
        <w:tab/>
        <w:t>High angle grain boundaries</w:t>
      </w:r>
    </w:p>
    <w:p w:rsidR="0020546F" w:rsidRDefault="0020546F" w:rsidP="0020546F">
      <w:pPr>
        <w:tabs>
          <w:tab w:val="left" w:pos="2808"/>
        </w:tabs>
        <w:spacing w:line="360" w:lineRule="auto"/>
        <w:ind w:left="93"/>
      </w:pPr>
      <w:r>
        <w:t>HAZ</w:t>
      </w:r>
      <w:r>
        <w:tab/>
        <w:t>Heat affected zone</w:t>
      </w:r>
    </w:p>
    <w:p w:rsidR="0020546F" w:rsidRDefault="0020546F" w:rsidP="0020546F">
      <w:pPr>
        <w:tabs>
          <w:tab w:val="left" w:pos="2808"/>
        </w:tabs>
        <w:spacing w:line="360" w:lineRule="auto"/>
        <w:ind w:left="93"/>
      </w:pPr>
      <w:r>
        <w:t>hkl</w:t>
      </w:r>
      <w:r>
        <w:tab/>
        <w:t>Miller indices of crystallographic plane</w:t>
      </w:r>
    </w:p>
    <w:p w:rsidR="0020546F" w:rsidRDefault="0020546F" w:rsidP="0020546F">
      <w:pPr>
        <w:tabs>
          <w:tab w:val="left" w:pos="2808"/>
        </w:tabs>
        <w:spacing w:line="360" w:lineRule="auto"/>
        <w:ind w:left="93"/>
      </w:pPr>
      <w:r>
        <w:t>IPF</w:t>
      </w:r>
      <w:r>
        <w:tab/>
        <w:t>Inverse pole figure</w:t>
      </w:r>
    </w:p>
    <w:p w:rsidR="0020546F" w:rsidRDefault="0020546F" w:rsidP="0020546F">
      <w:pPr>
        <w:tabs>
          <w:tab w:val="left" w:pos="2808"/>
        </w:tabs>
        <w:spacing w:line="360" w:lineRule="auto"/>
        <w:ind w:left="93"/>
      </w:pPr>
      <w:r>
        <w:t>LAGB’s</w:t>
      </w:r>
      <w:r>
        <w:tab/>
        <w:t>Low angle grain boundaries</w:t>
      </w:r>
    </w:p>
    <w:p w:rsidR="0020546F" w:rsidRDefault="0020546F" w:rsidP="0020546F">
      <w:pPr>
        <w:tabs>
          <w:tab w:val="left" w:pos="2808"/>
        </w:tabs>
        <w:spacing w:line="360" w:lineRule="auto"/>
        <w:ind w:left="93"/>
      </w:pPr>
      <w:r>
        <w:lastRenderedPageBreak/>
        <w:t>NG</w:t>
      </w:r>
      <w:r>
        <w:tab/>
        <w:t>Nugget zone</w:t>
      </w:r>
    </w:p>
    <w:p w:rsidR="0020546F" w:rsidRDefault="0020546F" w:rsidP="0020546F">
      <w:pPr>
        <w:tabs>
          <w:tab w:val="left" w:pos="2808"/>
        </w:tabs>
        <w:spacing w:line="360" w:lineRule="auto"/>
        <w:ind w:left="93"/>
      </w:pPr>
      <w:r>
        <w:t>NGr</w:t>
      </w:r>
      <w:r>
        <w:tab/>
        <w:t>Radius of the NG</w:t>
      </w:r>
    </w:p>
    <w:p w:rsidR="0020546F" w:rsidRDefault="0020546F" w:rsidP="0020546F">
      <w:pPr>
        <w:tabs>
          <w:tab w:val="left" w:pos="2808"/>
        </w:tabs>
        <w:spacing w:line="360" w:lineRule="auto"/>
        <w:ind w:left="93"/>
      </w:pPr>
      <w:r>
        <w:t>NGras</w:t>
      </w:r>
      <w:r>
        <w:tab/>
        <w:t>NG radius at the AS</w:t>
      </w:r>
    </w:p>
    <w:p w:rsidR="0020546F" w:rsidRDefault="0020546F" w:rsidP="0020546F">
      <w:pPr>
        <w:tabs>
          <w:tab w:val="left" w:pos="2808"/>
        </w:tabs>
        <w:spacing w:line="360" w:lineRule="auto"/>
        <w:ind w:left="93"/>
      </w:pPr>
      <w:r>
        <w:t>NGrrs</w:t>
      </w:r>
      <w:r>
        <w:tab/>
        <w:t>NG radius at the RS</w:t>
      </w:r>
    </w:p>
    <w:p w:rsidR="0020546F" w:rsidRDefault="0020546F" w:rsidP="0020546F">
      <w:pPr>
        <w:tabs>
          <w:tab w:val="left" w:pos="2808"/>
        </w:tabs>
        <w:spacing w:line="360" w:lineRule="auto"/>
        <w:ind w:left="93"/>
      </w:pPr>
      <w:r>
        <w:t>ODF</w:t>
      </w:r>
      <w:r>
        <w:tab/>
        <w:t>Orientation distribution function</w:t>
      </w:r>
    </w:p>
    <w:p w:rsidR="0020546F" w:rsidRDefault="0020546F" w:rsidP="0020546F">
      <w:pPr>
        <w:tabs>
          <w:tab w:val="left" w:pos="2808"/>
        </w:tabs>
        <w:spacing w:line="360" w:lineRule="auto"/>
        <w:ind w:left="93"/>
      </w:pPr>
      <w:r>
        <w:t>OIM</w:t>
      </w:r>
      <w:r>
        <w:tab/>
        <w:t>Orientation image map</w:t>
      </w:r>
    </w:p>
    <w:p w:rsidR="0020546F" w:rsidRDefault="0020546F" w:rsidP="0020546F">
      <w:pPr>
        <w:tabs>
          <w:tab w:val="left" w:pos="2808"/>
        </w:tabs>
        <w:spacing w:line="360" w:lineRule="auto"/>
        <w:ind w:left="93"/>
      </w:pPr>
      <w:r>
        <w:t>PFs</w:t>
      </w:r>
      <w:r>
        <w:tab/>
        <w:t>Pole Figures</w:t>
      </w:r>
    </w:p>
    <w:p w:rsidR="0020546F" w:rsidRDefault="0020546F" w:rsidP="0020546F">
      <w:pPr>
        <w:tabs>
          <w:tab w:val="left" w:pos="2808"/>
        </w:tabs>
        <w:spacing w:line="360" w:lineRule="auto"/>
        <w:ind w:left="93"/>
      </w:pPr>
      <w:r>
        <w:t>PFZs</w:t>
      </w:r>
      <w:r>
        <w:tab/>
        <w:t>Precipitate free zones</w:t>
      </w:r>
    </w:p>
    <w:p w:rsidR="0020546F" w:rsidRDefault="0020546F" w:rsidP="0020546F">
      <w:pPr>
        <w:tabs>
          <w:tab w:val="left" w:pos="2808"/>
        </w:tabs>
        <w:spacing w:line="360" w:lineRule="auto"/>
        <w:ind w:left="93"/>
      </w:pPr>
      <w:r>
        <w:t>PPT</w:t>
      </w:r>
      <w:r>
        <w:tab/>
        <w:t>Parallel probe tool</w:t>
      </w:r>
    </w:p>
    <w:p w:rsidR="0020546F" w:rsidRDefault="0020546F" w:rsidP="0020546F">
      <w:pPr>
        <w:tabs>
          <w:tab w:val="left" w:pos="2808"/>
        </w:tabs>
        <w:spacing w:line="360" w:lineRule="auto"/>
        <w:ind w:left="93"/>
      </w:pPr>
      <w:r>
        <w:t>Pr</w:t>
      </w:r>
      <w:r>
        <w:tab/>
        <w:t>Probe tool radius</w:t>
      </w:r>
    </w:p>
    <w:p w:rsidR="0020546F" w:rsidRDefault="0020546F" w:rsidP="0020546F">
      <w:pPr>
        <w:tabs>
          <w:tab w:val="left" w:pos="2808"/>
        </w:tabs>
        <w:spacing w:line="360" w:lineRule="auto"/>
        <w:ind w:left="93"/>
      </w:pPr>
      <w:r>
        <w:t>Q</w:t>
      </w:r>
      <w:r>
        <w:tab/>
        <w:t xml:space="preserve">Activation energy </w:t>
      </w:r>
    </w:p>
    <w:p w:rsidR="0020546F" w:rsidRDefault="0020546F" w:rsidP="0020546F">
      <w:pPr>
        <w:tabs>
          <w:tab w:val="left" w:pos="2808"/>
        </w:tabs>
        <w:spacing w:line="360" w:lineRule="auto"/>
        <w:ind w:left="93"/>
      </w:pPr>
      <w:r>
        <w:t>R</w:t>
      </w:r>
      <w:r>
        <w:tab/>
        <w:t>Gas constant</w:t>
      </w:r>
    </w:p>
    <w:p w:rsidR="0020546F" w:rsidRDefault="0020546F" w:rsidP="0020546F">
      <w:pPr>
        <w:tabs>
          <w:tab w:val="left" w:pos="2808"/>
        </w:tabs>
        <w:spacing w:line="360" w:lineRule="auto"/>
        <w:ind w:left="93"/>
      </w:pPr>
      <w:r>
        <w:t>RD, TD, ND</w:t>
      </w:r>
      <w:r>
        <w:tab/>
        <w:t xml:space="preserve">Orthogonal axes during rolling process; RD, rolling direction, TD, </w:t>
      </w:r>
      <w:r w:rsidR="00E573DB">
        <w:tab/>
      </w:r>
      <w:r>
        <w:t>transverse direction and ND, normal direction.</w:t>
      </w:r>
    </w:p>
    <w:p w:rsidR="0020546F" w:rsidRDefault="0020546F" w:rsidP="0020546F">
      <w:pPr>
        <w:tabs>
          <w:tab w:val="left" w:pos="2808"/>
        </w:tabs>
        <w:spacing w:line="360" w:lineRule="auto"/>
        <w:ind w:left="93"/>
      </w:pPr>
      <w:r>
        <w:t>rpm</w:t>
      </w:r>
      <w:r>
        <w:tab/>
        <w:t>Revolutions per minute</w:t>
      </w:r>
    </w:p>
    <w:p w:rsidR="0020546F" w:rsidRDefault="0020546F" w:rsidP="0020546F">
      <w:pPr>
        <w:tabs>
          <w:tab w:val="left" w:pos="2808"/>
        </w:tabs>
        <w:spacing w:line="360" w:lineRule="auto"/>
        <w:ind w:left="93"/>
      </w:pPr>
      <w:r>
        <w:t>RS</w:t>
      </w:r>
      <w:r>
        <w:tab/>
        <w:t>Retreating side</w:t>
      </w:r>
    </w:p>
    <w:p w:rsidR="0020546F" w:rsidRDefault="0020546F" w:rsidP="0020546F">
      <w:pPr>
        <w:tabs>
          <w:tab w:val="left" w:pos="2808"/>
        </w:tabs>
        <w:spacing w:line="360" w:lineRule="auto"/>
        <w:ind w:left="93"/>
      </w:pPr>
      <w:r>
        <w:t>SEM</w:t>
      </w:r>
      <w:r>
        <w:tab/>
        <w:t>Scanning Electron Microscopy</w:t>
      </w:r>
    </w:p>
    <w:p w:rsidR="0020546F" w:rsidRDefault="0020546F" w:rsidP="0020546F">
      <w:pPr>
        <w:tabs>
          <w:tab w:val="left" w:pos="2808"/>
        </w:tabs>
        <w:spacing w:line="360" w:lineRule="auto"/>
        <w:ind w:left="93"/>
      </w:pPr>
      <w:r>
        <w:t>SFE</w:t>
      </w:r>
      <w:r>
        <w:tab/>
        <w:t>Stacking fault energy</w:t>
      </w:r>
    </w:p>
    <w:p w:rsidR="0020546F" w:rsidRDefault="0020546F" w:rsidP="0020546F">
      <w:pPr>
        <w:tabs>
          <w:tab w:val="left" w:pos="2808"/>
        </w:tabs>
        <w:spacing w:line="360" w:lineRule="auto"/>
        <w:ind w:left="93"/>
      </w:pPr>
      <w:r>
        <w:t>SPD</w:t>
      </w:r>
      <w:r>
        <w:tab/>
        <w:t>Severe plastic deformation</w:t>
      </w:r>
    </w:p>
    <w:p w:rsidR="0020546F" w:rsidRDefault="0020546F" w:rsidP="0020546F">
      <w:pPr>
        <w:tabs>
          <w:tab w:val="left" w:pos="2808"/>
        </w:tabs>
        <w:spacing w:line="360" w:lineRule="auto"/>
        <w:ind w:left="93"/>
      </w:pPr>
      <w:r>
        <w:t>SS</w:t>
      </w:r>
      <w:r>
        <w:tab/>
        <w:t>Stationary Shoulder</w:t>
      </w:r>
    </w:p>
    <w:p w:rsidR="0020546F" w:rsidRDefault="0020546F" w:rsidP="0020546F">
      <w:pPr>
        <w:tabs>
          <w:tab w:val="left" w:pos="2808"/>
        </w:tabs>
        <w:spacing w:line="360" w:lineRule="auto"/>
        <w:ind w:left="93"/>
      </w:pPr>
      <w:r>
        <w:t>SSCFSW</w:t>
      </w:r>
      <w:r>
        <w:tab/>
        <w:t>Stationary Shoulder Corner Friction Stir Welding</w:t>
      </w:r>
    </w:p>
    <w:p w:rsidR="0020546F" w:rsidRDefault="0020546F" w:rsidP="0020546F">
      <w:pPr>
        <w:tabs>
          <w:tab w:val="left" w:pos="2808"/>
        </w:tabs>
        <w:spacing w:line="360" w:lineRule="auto"/>
        <w:ind w:left="93"/>
      </w:pPr>
      <w:r>
        <w:t>Sx</w:t>
      </w:r>
      <w:r>
        <w:tab/>
        <w:t xml:space="preserve">Thickness of the material sheared  </w:t>
      </w:r>
    </w:p>
    <w:p w:rsidR="0020546F" w:rsidRDefault="0020546F" w:rsidP="0020546F">
      <w:pPr>
        <w:tabs>
          <w:tab w:val="left" w:pos="2808"/>
        </w:tabs>
        <w:spacing w:line="360" w:lineRule="auto"/>
        <w:ind w:left="93"/>
      </w:pPr>
      <w:r>
        <w:t>T</w:t>
      </w:r>
      <w:r>
        <w:tab/>
        <w:t>Temperature</w:t>
      </w:r>
    </w:p>
    <w:p w:rsidR="0020546F" w:rsidRDefault="0020546F" w:rsidP="0020546F">
      <w:pPr>
        <w:tabs>
          <w:tab w:val="left" w:pos="2808"/>
        </w:tabs>
        <w:spacing w:line="360" w:lineRule="auto"/>
        <w:ind w:left="93"/>
      </w:pPr>
      <w:r>
        <w:t>TEM</w:t>
      </w:r>
      <w:r>
        <w:tab/>
        <w:t>Transmission Electron Microscopy</w:t>
      </w:r>
    </w:p>
    <w:p w:rsidR="0020546F" w:rsidRDefault="0020546F" w:rsidP="0020546F">
      <w:pPr>
        <w:tabs>
          <w:tab w:val="left" w:pos="2808"/>
        </w:tabs>
        <w:spacing w:line="360" w:lineRule="auto"/>
        <w:ind w:left="93"/>
      </w:pPr>
      <w:r>
        <w:lastRenderedPageBreak/>
        <w:t>TMAZ</w:t>
      </w:r>
      <w:r>
        <w:tab/>
        <w:t>Thermomechanically affected zone</w:t>
      </w:r>
    </w:p>
    <w:p w:rsidR="0020546F" w:rsidRDefault="0020546F" w:rsidP="0020546F">
      <w:pPr>
        <w:tabs>
          <w:tab w:val="left" w:pos="2808"/>
        </w:tabs>
        <w:spacing w:line="360" w:lineRule="auto"/>
        <w:ind w:left="93"/>
      </w:pPr>
      <w:r>
        <w:t>UFG</w:t>
      </w:r>
      <w:r>
        <w:tab/>
        <w:t xml:space="preserve"> Ultra-fine grain</w:t>
      </w:r>
    </w:p>
    <w:p w:rsidR="0020546F" w:rsidRDefault="0020546F" w:rsidP="0020546F">
      <w:pPr>
        <w:tabs>
          <w:tab w:val="left" w:pos="2808"/>
        </w:tabs>
        <w:spacing w:line="360" w:lineRule="auto"/>
        <w:ind w:left="93"/>
      </w:pPr>
      <w:r>
        <w:t>UTS</w:t>
      </w:r>
      <w:r>
        <w:tab/>
        <w:t>Ultimate tensile strength</w:t>
      </w:r>
    </w:p>
    <w:p w:rsidR="0020546F" w:rsidRDefault="0020546F" w:rsidP="0020546F">
      <w:pPr>
        <w:tabs>
          <w:tab w:val="left" w:pos="2808"/>
        </w:tabs>
        <w:spacing w:line="360" w:lineRule="auto"/>
        <w:ind w:left="93"/>
      </w:pPr>
      <w:r>
        <w:t>uvw</w:t>
      </w:r>
      <w:r>
        <w:tab/>
        <w:t xml:space="preserve"> Miller indices of crystallographic direction</w:t>
      </w:r>
    </w:p>
    <w:p w:rsidR="0020546F" w:rsidRDefault="0020546F" w:rsidP="0020546F">
      <w:pPr>
        <w:tabs>
          <w:tab w:val="left" w:pos="2808"/>
        </w:tabs>
        <w:spacing w:line="360" w:lineRule="auto"/>
        <w:ind w:left="93"/>
      </w:pPr>
      <w:r>
        <w:t>Vs</w:t>
      </w:r>
      <w:r>
        <w:tab/>
        <w:t xml:space="preserve">Shearing speed </w:t>
      </w:r>
    </w:p>
    <w:p w:rsidR="0020546F" w:rsidRDefault="0020546F" w:rsidP="0020546F">
      <w:pPr>
        <w:tabs>
          <w:tab w:val="left" w:pos="2808"/>
        </w:tabs>
        <w:spacing w:line="360" w:lineRule="auto"/>
        <w:ind w:left="93"/>
      </w:pPr>
      <w:r>
        <w:t>WD, TD, ND</w:t>
      </w:r>
      <w:r>
        <w:tab/>
        <w:t xml:space="preserve"> Macroscopic orthogonal axes during FSW; WD, welding direction; </w:t>
      </w:r>
      <w:r w:rsidR="00E573DB">
        <w:tab/>
      </w:r>
      <w:r>
        <w:t>TD, transverse direction; ND, normal direction.</w:t>
      </w:r>
    </w:p>
    <w:p w:rsidR="0020546F" w:rsidRDefault="0020546F" w:rsidP="0020546F">
      <w:pPr>
        <w:tabs>
          <w:tab w:val="left" w:pos="2808"/>
        </w:tabs>
        <w:spacing w:line="360" w:lineRule="auto"/>
        <w:ind w:left="93"/>
      </w:pPr>
      <w:r>
        <w:t>WE</w:t>
      </w:r>
      <w:r>
        <w:tab/>
        <w:t>Weld efficiency</w:t>
      </w:r>
    </w:p>
    <w:p w:rsidR="0020546F" w:rsidRDefault="0020546F" w:rsidP="0020546F">
      <w:pPr>
        <w:tabs>
          <w:tab w:val="left" w:pos="2808"/>
        </w:tabs>
        <w:spacing w:line="360" w:lineRule="auto"/>
        <w:ind w:left="93"/>
      </w:pPr>
      <w:r>
        <w:t>YS</w:t>
      </w:r>
      <w:r>
        <w:tab/>
        <w:t>Yield strength</w:t>
      </w:r>
    </w:p>
    <w:p w:rsidR="0020546F" w:rsidRDefault="0020546F" w:rsidP="0020546F">
      <w:pPr>
        <w:tabs>
          <w:tab w:val="left" w:pos="2808"/>
        </w:tabs>
        <w:spacing w:line="360" w:lineRule="auto"/>
        <w:ind w:left="93"/>
      </w:pPr>
      <w:r>
        <w:t>Z</w:t>
      </w:r>
      <w:r>
        <w:tab/>
        <w:t>Zener Holloman parameter</w:t>
      </w:r>
    </w:p>
    <w:p w:rsidR="0020546F" w:rsidRDefault="00E573DB" w:rsidP="0020546F">
      <w:pPr>
        <w:tabs>
          <w:tab w:val="left" w:pos="2808"/>
        </w:tabs>
        <w:spacing w:line="360" w:lineRule="auto"/>
        <w:ind w:left="93"/>
      </w:pPr>
      <w:r>
        <w:t>z</w:t>
      </w:r>
      <w:r w:rsidR="0020546F">
        <w:tab/>
        <w:t>Atomic number</w:t>
      </w:r>
    </w:p>
    <w:p w:rsidR="0020546F" w:rsidRDefault="0020546F" w:rsidP="0020546F">
      <w:pPr>
        <w:tabs>
          <w:tab w:val="left" w:pos="2808"/>
        </w:tabs>
        <w:spacing w:line="360" w:lineRule="auto"/>
        <w:ind w:left="93"/>
      </w:pPr>
      <w:r>
        <w:t>α</w:t>
      </w:r>
      <w:r>
        <w:tab/>
        <w:t xml:space="preserve"> Local shear reference frame rotation angle due to the tool rotation</w:t>
      </w:r>
    </w:p>
    <w:p w:rsidR="0020546F" w:rsidRDefault="0020546F" w:rsidP="0020546F">
      <w:pPr>
        <w:tabs>
          <w:tab w:val="left" w:pos="2808"/>
        </w:tabs>
        <w:spacing w:line="360" w:lineRule="auto"/>
        <w:ind w:left="93"/>
      </w:pPr>
      <w:r>
        <w:t>β</w:t>
      </w:r>
      <w:r>
        <w:tab/>
        <w:t xml:space="preserve"> Local shear reference frame tilt angle due to the tapering  of the tool</w:t>
      </w:r>
    </w:p>
    <w:p w:rsidR="0020546F" w:rsidRDefault="0020546F" w:rsidP="0020546F">
      <w:pPr>
        <w:tabs>
          <w:tab w:val="left" w:pos="2808"/>
        </w:tabs>
        <w:spacing w:line="360" w:lineRule="auto"/>
      </w:pPr>
      <w:r>
        <w:t xml:space="preserve"> </w:t>
      </w:r>
      <w:r w:rsidRPr="004E06A4">
        <w:rPr>
          <w:position w:val="-12"/>
        </w:rPr>
        <w:object w:dxaOrig="240" w:dyaOrig="380">
          <v:shape id="_x0000_i1025" type="#_x0000_t75" style="width:12pt;height:19.5pt" o:ole="">
            <v:imagedata r:id="rId16" o:title=""/>
          </v:shape>
          <o:OLEObject Type="Embed" ProgID="Equation.3" ShapeID="_x0000_i1025" DrawAspect="Content" ObjectID="_1494525343" r:id="rId17"/>
        </w:object>
      </w:r>
      <w:r>
        <w:tab/>
        <w:t xml:space="preserve">Shear strain rate </w:t>
      </w:r>
    </w:p>
    <w:p w:rsidR="0020546F" w:rsidRDefault="0020546F" w:rsidP="0020546F">
      <w:pPr>
        <w:tabs>
          <w:tab w:val="left" w:pos="2808"/>
        </w:tabs>
        <w:spacing w:line="360" w:lineRule="auto"/>
      </w:pPr>
      <w:r w:rsidRPr="004E06A4">
        <w:rPr>
          <w:position w:val="-6"/>
        </w:rPr>
        <w:object w:dxaOrig="240" w:dyaOrig="320">
          <v:shape id="_x0000_i1026" type="#_x0000_t75" style="width:12pt;height:15.75pt" o:ole="">
            <v:imagedata r:id="rId18" o:title=""/>
          </v:shape>
          <o:OLEObject Type="Embed" ProgID="Equation.3" ShapeID="_x0000_i1026" DrawAspect="Content" ObjectID="_1494525344" r:id="rId19"/>
        </w:object>
      </w:r>
      <w:r>
        <w:tab/>
        <w:t>Tensile strain rate</w:t>
      </w:r>
    </w:p>
    <w:p w:rsidR="0020546F" w:rsidRDefault="0020546F" w:rsidP="0020546F">
      <w:pPr>
        <w:tabs>
          <w:tab w:val="left" w:pos="2808"/>
        </w:tabs>
        <w:spacing w:line="360" w:lineRule="auto"/>
        <w:ind w:left="93"/>
      </w:pPr>
      <w:r>
        <w:t>θ,z,r</w:t>
      </w:r>
      <w:r>
        <w:tab/>
        <w:t xml:space="preserve">Orthogonal axes during torsion; θ, Shear direction; z, Shear plane </w:t>
      </w:r>
      <w:r w:rsidR="00E573DB">
        <w:tab/>
      </w:r>
      <w:r>
        <w:t>normal; r, zero strain direction</w:t>
      </w:r>
    </w:p>
    <w:p w:rsidR="0020546F" w:rsidRDefault="0020546F" w:rsidP="0020546F">
      <w:pPr>
        <w:tabs>
          <w:tab w:val="left" w:pos="2808"/>
        </w:tabs>
        <w:spacing w:line="360" w:lineRule="auto"/>
        <w:ind w:left="93"/>
      </w:pPr>
      <w:r>
        <w:t>Φ</w:t>
      </w:r>
      <w:r>
        <w:tab/>
        <w:t>Euler angle of rotation about the X axis</w:t>
      </w:r>
    </w:p>
    <w:p w:rsidR="0020546F" w:rsidRDefault="0020546F" w:rsidP="0020546F">
      <w:pPr>
        <w:tabs>
          <w:tab w:val="left" w:pos="2808"/>
        </w:tabs>
        <w:spacing w:line="360" w:lineRule="auto"/>
        <w:ind w:left="93"/>
      </w:pPr>
      <w:r>
        <w:t>φ1</w:t>
      </w:r>
      <w:r>
        <w:tab/>
        <w:t>First Euler angle of rotation about the Y axis</w:t>
      </w:r>
    </w:p>
    <w:p w:rsidR="009D7452" w:rsidRDefault="0020546F" w:rsidP="00E573DB">
      <w:pPr>
        <w:tabs>
          <w:tab w:val="left" w:pos="2808"/>
        </w:tabs>
        <w:spacing w:line="360" w:lineRule="auto"/>
        <w:ind w:left="93"/>
        <w:rPr>
          <w:rFonts w:asciiTheme="majorHAnsi" w:eastAsiaTheme="majorEastAsia" w:hAnsiTheme="majorHAnsi" w:cstheme="majorBidi"/>
          <w:color w:val="17365D" w:themeColor="text2" w:themeShade="BF"/>
          <w:spacing w:val="5"/>
          <w:kern w:val="28"/>
          <w:sz w:val="52"/>
          <w:szCs w:val="52"/>
        </w:rPr>
      </w:pPr>
      <w:r>
        <w:t>φ2</w:t>
      </w:r>
      <w:r>
        <w:tab/>
        <w:t>Second Euler angle of rotation about the Y axis</w:t>
      </w:r>
      <w:r w:rsidR="009D7452">
        <w:br w:type="page"/>
      </w:r>
    </w:p>
    <w:p w:rsidR="009C0451" w:rsidRDefault="009C0451" w:rsidP="009C0451">
      <w:pPr>
        <w:pStyle w:val="Title"/>
      </w:pPr>
      <w:r>
        <w:lastRenderedPageBreak/>
        <w:t>Chapter 1 – Introduction</w:t>
      </w:r>
    </w:p>
    <w:p w:rsidR="009C0451" w:rsidRDefault="009C0451" w:rsidP="009C0451">
      <w:pPr>
        <w:pStyle w:val="Heading1"/>
      </w:pPr>
      <w:bookmarkStart w:id="7" w:name="_Toc404107854"/>
      <w:r>
        <w:t>1.1 - Introduction</w:t>
      </w:r>
      <w:bookmarkEnd w:id="7"/>
    </w:p>
    <w:p w:rsidR="009C0451" w:rsidRDefault="009C0451" w:rsidP="009C0451">
      <w:r>
        <w:tab/>
        <w:t xml:space="preserve">Friction stir welding (FSW) has come a long way since its invention in 1991 by Wayne Thomas, as part of the welding institute (TWI). The initial process of FSW allowed for abutting aluminium plates to be welded together and even non-weldable alloys such as 2xxx and 7xxx series were successfully welded. The process further developed making it possible for the FSW of other materials such as titanium, zinc, magnesium, and even steel </w:t>
      </w:r>
      <w:r w:rsidRPr="00A87351">
        <w:rPr>
          <w:b/>
        </w:rPr>
        <w:t>[</w:t>
      </w:r>
      <w:r>
        <w:rPr>
          <w:b/>
        </w:rPr>
        <w:t>Sato et al. 2005]</w:t>
      </w:r>
      <w:r>
        <w:t>. Innovations were necessary during FSW development, such as the use of a stationary shoulder for the purposes of titanium FSW, necessary because of its high conductivity. Until now FSW welding has only been possible on flat surfaces, but new developments have allowed for the FSW of corners of varying angles.</w:t>
      </w:r>
    </w:p>
    <w:p w:rsidR="009C0451" w:rsidRDefault="009C0451" w:rsidP="009C0451">
      <w:r>
        <w:tab/>
        <w:t xml:space="preserve">FSW and corner FSW (CFSW) are very similar processes in many ways. In FSW a non-consumable tool, typically consisting of shoulder and tool pin (or probe), are plunged into two abutting plates in fixed position. By the process of frictional heating from the rotating tool, the intended material softens, and is then mechanically deformed as the tool travels across the weld region. What makes FSW unique is that instead of melting the material, it undergoes localised severe plastic flow around the rotating tool. Instead of the welding process being a casting process like other welding techniques, it is a hot forging process or thermo-mechanical process. The distinction of being a thermo-mechanical process instead of a casting process is why FSW achieves such good weld coherency, efficiency, and can even be considered to be a green process </w:t>
      </w:r>
      <w:r w:rsidRPr="00A87351">
        <w:rPr>
          <w:b/>
        </w:rPr>
        <w:t>[Mishra and Ma, 2005]</w:t>
      </w:r>
      <w:r>
        <w:t>. The difference between FSW and CFSW is that the shoulder - instead of being fixed - is separate and shaped to accommodate the angle of the corner that it is welding.</w:t>
      </w:r>
    </w:p>
    <w:p w:rsidR="009C0451" w:rsidRDefault="009C0451" w:rsidP="009C0451">
      <w:r>
        <w:tab/>
        <w:t>A corner FSW of this kind requires a stationary shoulder therefore the process of corner FSW is actually stationary shoulder CFSW (SSCFSW). With the tool pin having the dominant effect of the thermo-mechanical deformation of the weld, and the shoulder acting as a heat sink and shaper, this has a significant impact on the weld characteristics. The typical microstructural zones that are expected to be found in a FSW are A) the unaffected material, B) the heat affected zone (HAZ) which has only been affected by heat, C) the thermo-mechanically affected zone (TMAZ) which has been affected by heat and plastic deformation, and D) the dynamically recrystallised zone (DRX) which has undergone dynamic recrystallisation to produce fine grains. All these zones are present, but the TMAZ is significantly smaller, largely due to the lack of a fixed shoulder doing additional thermo-mechanical work during welding. Despite these differences and others, typical processing variables such as traverse speed, rotation rate, material composition, and tool design still significantly decide that microstructural properties of a SSCFSW. Thus understanding how these parameters affect the welding process and the resulting microstructure, mechanical properties, and crystallographic texture, is an important area of research.</w:t>
      </w:r>
    </w:p>
    <w:p w:rsidR="009C0451" w:rsidRDefault="009C0451" w:rsidP="009C0451"/>
    <w:p w:rsidR="009C0451" w:rsidRDefault="009C0451" w:rsidP="009C0451"/>
    <w:p w:rsidR="009C0451" w:rsidRDefault="009C0451" w:rsidP="009C0451">
      <w:pPr>
        <w:pStyle w:val="Heading1"/>
      </w:pPr>
      <w:bookmarkStart w:id="8" w:name="_Toc404107855"/>
      <w:r>
        <w:lastRenderedPageBreak/>
        <w:t>1.2 – Aim</w:t>
      </w:r>
      <w:bookmarkEnd w:id="8"/>
    </w:p>
    <w:p w:rsidR="009C0451" w:rsidRDefault="009C0451" w:rsidP="00D50CA8">
      <w:r>
        <w:tab/>
        <w:t xml:space="preserve">The overall aim of this thesis is to investigate the microstructure and crystallographic texture of stationary shoulder friction stir welded aluminium </w:t>
      </w:r>
      <w:r w:rsidR="00A273D3">
        <w:t>alloys, and any new arising phenomena that occurs from this particular technique. The main area of interest is to investigate the difference between the</w:t>
      </w:r>
      <w:r>
        <w:t xml:space="preserve"> microstructure and crystallographic texture of a SSCFSW </w:t>
      </w:r>
      <w:r w:rsidR="00A273D3">
        <w:t xml:space="preserve">and conventional FSW butt weld. Understanding the flow behaviour of the material during welding and any consequential phenomena is important, </w:t>
      </w:r>
      <w:r w:rsidR="008A3602">
        <w:t>along with</w:t>
      </w:r>
      <w:r w:rsidR="00D50CA8">
        <w:t xml:space="preserve"> how variations in process parameters effect the weld properties. The analysis of cross welded dissimilar materials using the SSCFSW process and the use of copper tracers will help achieve the aim of investigating the flow behaviour of material</w:t>
      </w:r>
      <w:r w:rsidR="00AE762A">
        <w:t>.</w:t>
      </w:r>
    </w:p>
    <w:p w:rsidR="009C0451" w:rsidRDefault="009C0451" w:rsidP="009C0451">
      <w:pPr>
        <w:pStyle w:val="Heading1"/>
      </w:pPr>
      <w:bookmarkStart w:id="9" w:name="_Toc404107856"/>
      <w:r>
        <w:t>1.3 – Objectives</w:t>
      </w:r>
      <w:bookmarkEnd w:id="9"/>
    </w:p>
    <w:p w:rsidR="009C0451" w:rsidRDefault="009C0451" w:rsidP="009C0451">
      <w:r>
        <w:tab/>
      </w:r>
      <w:r w:rsidR="001F0848">
        <w:t>With the help of</w:t>
      </w:r>
      <w:r>
        <w:t xml:space="preserve"> TWI and the use of its FSW machines, and the University of Sheffield’s optical microscopy devices, scanning electron microscopy devices, and hardness testing machines, a wide range of SSCFSW samples can be produced and thoroughly analysed. The hardness, optical microstructure, and crystallographic texture can be an</w:t>
      </w:r>
      <w:r w:rsidR="00AE762A">
        <w:t xml:space="preserve">alysed for the following SSCFSW. Key objectives include; the investigation of cross welded </w:t>
      </w:r>
      <w:r>
        <w:t xml:space="preserve">different </w:t>
      </w:r>
      <w:r w:rsidR="00AE762A">
        <w:t xml:space="preserve">aluminium </w:t>
      </w:r>
      <w:r>
        <w:t xml:space="preserve">alloy </w:t>
      </w:r>
      <w:r w:rsidR="00AE762A">
        <w:t xml:space="preserve">and any resulting microstructural phenomena, direct comparisons of stationary shoulder welds with corner stationary welds, and the use of copper tracers to track material flow behaviour. By using </w:t>
      </w:r>
      <w:r>
        <w:t>optical microscopy, hardness mapping, scanning electron microscopy (SEM), and electron backscattering diffraction (EBSD)</w:t>
      </w:r>
      <w:r w:rsidR="00AE762A">
        <w:t xml:space="preserve"> these effects can be accurately analysed and quantified</w:t>
      </w:r>
      <w:r>
        <w:t xml:space="preserve">. </w:t>
      </w:r>
    </w:p>
    <w:p w:rsidR="009C0451" w:rsidRDefault="009C0451" w:rsidP="009C0451">
      <w:pPr>
        <w:pStyle w:val="Heading1"/>
      </w:pPr>
      <w:bookmarkStart w:id="10" w:name="_Toc404107857"/>
      <w:r>
        <w:t>1.4 – Thesis Outline</w:t>
      </w:r>
      <w:bookmarkEnd w:id="10"/>
    </w:p>
    <w:p w:rsidR="009C0451" w:rsidRDefault="009C0451" w:rsidP="009C0451">
      <w:r>
        <w:tab/>
        <w:t>This research is divided into 9 chapters which look at achieving the above objectives; the details of each chapter are given below:</w:t>
      </w:r>
    </w:p>
    <w:p w:rsidR="009C0451" w:rsidRDefault="009C0451" w:rsidP="009C0451">
      <w:pPr>
        <w:pStyle w:val="ListParagraph"/>
        <w:numPr>
          <w:ilvl w:val="0"/>
          <w:numId w:val="9"/>
        </w:numPr>
      </w:pPr>
      <w:r w:rsidRPr="00C86153">
        <w:rPr>
          <w:b/>
        </w:rPr>
        <w:t>Chapter 2</w:t>
      </w:r>
      <w:r>
        <w:t xml:space="preserve"> – In this chapter the fundamental science behind FSW and SSFSW is covered. This includes the advantages, weaknesses, process variables, tool designs etc. and is the basis of interpretation for the current research that has been produced. This also covers EBSD techniques and background science, varying thermo-mechanical processes related to FSW, and the use of tracers to track material flow during FSW.</w:t>
      </w:r>
    </w:p>
    <w:p w:rsidR="009C0451" w:rsidRDefault="009C0451" w:rsidP="009C0451">
      <w:pPr>
        <w:pStyle w:val="ListParagraph"/>
        <w:numPr>
          <w:ilvl w:val="0"/>
          <w:numId w:val="9"/>
        </w:numPr>
      </w:pPr>
      <w:r w:rsidRPr="00C86153">
        <w:rPr>
          <w:b/>
        </w:rPr>
        <w:t>Chapter 3</w:t>
      </w:r>
      <w:r>
        <w:t xml:space="preserve"> – In this chapter a detailed description of the FSW welding technique, sample preparation, etching, and analytical techniques that were employed during this research are discussed.</w:t>
      </w:r>
    </w:p>
    <w:p w:rsidR="009C0451" w:rsidRDefault="009C0451" w:rsidP="009C0451">
      <w:pPr>
        <w:pStyle w:val="ListParagraph"/>
        <w:numPr>
          <w:ilvl w:val="0"/>
          <w:numId w:val="9"/>
        </w:numPr>
      </w:pPr>
      <w:r w:rsidRPr="00C86153">
        <w:rPr>
          <w:b/>
        </w:rPr>
        <w:t>Chapter 4</w:t>
      </w:r>
      <w:r>
        <w:t xml:space="preserve"> – This chapter looks at the SSCFSW 6082-T6 samples, both their microstructural properties and also their crystallographic texture. This section also covers rotation correction which is essential for accurate interpretation of EBSD results</w:t>
      </w:r>
    </w:p>
    <w:p w:rsidR="009C0451" w:rsidRDefault="009C0451" w:rsidP="009C0451">
      <w:pPr>
        <w:pStyle w:val="ListParagraph"/>
        <w:numPr>
          <w:ilvl w:val="0"/>
          <w:numId w:val="9"/>
        </w:numPr>
      </w:pPr>
      <w:r w:rsidRPr="00C86153">
        <w:rPr>
          <w:b/>
        </w:rPr>
        <w:t>Chapter 5</w:t>
      </w:r>
      <w:r>
        <w:t xml:space="preserve"> – This chapter covers the use of copper tracers between the different interfaces in a SSFCSW. In all cases copper tracers were used for AA6082-T6, and the interfaces were between the vertical and horizontal plates and the filler wire.</w:t>
      </w:r>
    </w:p>
    <w:p w:rsidR="009C0451" w:rsidRDefault="009C0451" w:rsidP="009C0451">
      <w:pPr>
        <w:pStyle w:val="ListParagraph"/>
        <w:numPr>
          <w:ilvl w:val="0"/>
          <w:numId w:val="9"/>
        </w:numPr>
      </w:pPr>
      <w:r w:rsidRPr="00C86153">
        <w:rPr>
          <w:b/>
        </w:rPr>
        <w:t>Chapter 6</w:t>
      </w:r>
      <w:r>
        <w:t xml:space="preserve"> – In this chapter other alloy types are investigated – AA5083-0, AA2024-T4, AA2014-T4, and 7075-T6. Similar to chapter 4, a full set of microstructural and crystallographic texture analysis was performed.</w:t>
      </w:r>
    </w:p>
    <w:p w:rsidR="009C0451" w:rsidRDefault="009C0451" w:rsidP="009C0451">
      <w:pPr>
        <w:pStyle w:val="ListParagraph"/>
        <w:numPr>
          <w:ilvl w:val="0"/>
          <w:numId w:val="9"/>
        </w:numPr>
      </w:pPr>
      <w:r w:rsidRPr="00C86153">
        <w:rPr>
          <w:b/>
        </w:rPr>
        <w:t>Chapter 7</w:t>
      </w:r>
      <w:r>
        <w:t xml:space="preserve"> – This chapter explains the various different phenomena that results from SSCFSW, and considers various process parameters and material flow behaviour.</w:t>
      </w:r>
    </w:p>
    <w:p w:rsidR="009C0451" w:rsidRDefault="009C0451" w:rsidP="009C0451">
      <w:pPr>
        <w:pStyle w:val="ListParagraph"/>
        <w:numPr>
          <w:ilvl w:val="0"/>
          <w:numId w:val="9"/>
        </w:numPr>
      </w:pPr>
      <w:r w:rsidRPr="00C86153">
        <w:rPr>
          <w:b/>
        </w:rPr>
        <w:lastRenderedPageBreak/>
        <w:t>Chapter 8</w:t>
      </w:r>
      <w:r>
        <w:t xml:space="preserve"> – In this chapter the conclusions drawn from the research are mentioned, taking into account microstructural features and crystallographic texture.</w:t>
      </w:r>
    </w:p>
    <w:p w:rsidR="009C0451" w:rsidRDefault="009C0451" w:rsidP="009C0451">
      <w:pPr>
        <w:pStyle w:val="ListParagraph"/>
        <w:numPr>
          <w:ilvl w:val="0"/>
          <w:numId w:val="9"/>
        </w:numPr>
      </w:pPr>
      <w:r w:rsidRPr="00C86153">
        <w:rPr>
          <w:b/>
        </w:rPr>
        <w:t>Chapter 9</w:t>
      </w:r>
      <w:r>
        <w:t xml:space="preserve"> – This chapter discusses further research and the long term research potential of SSCFSW.</w:t>
      </w:r>
    </w:p>
    <w:p w:rsidR="009C0451" w:rsidRPr="00517823" w:rsidRDefault="009C0451" w:rsidP="009C0451"/>
    <w:p w:rsidR="009C0451" w:rsidRDefault="009C0451">
      <w:pPr>
        <w:rPr>
          <w:rFonts w:asciiTheme="majorHAnsi" w:eastAsiaTheme="majorEastAsia" w:hAnsiTheme="majorHAnsi" w:cstheme="majorBidi"/>
          <w:color w:val="17365D" w:themeColor="text2" w:themeShade="BF"/>
          <w:spacing w:val="5"/>
          <w:kern w:val="28"/>
          <w:sz w:val="52"/>
          <w:szCs w:val="52"/>
        </w:rPr>
      </w:pPr>
      <w:r>
        <w:br w:type="page"/>
      </w:r>
    </w:p>
    <w:p w:rsidR="00D01F3C" w:rsidRPr="006344DB" w:rsidRDefault="006344DB" w:rsidP="00B47512">
      <w:pPr>
        <w:pStyle w:val="Title"/>
        <w:jc w:val="both"/>
      </w:pPr>
      <w:r w:rsidRPr="006344DB">
        <w:lastRenderedPageBreak/>
        <w:t>Chapter 2 – Literature Review</w:t>
      </w:r>
    </w:p>
    <w:p w:rsidR="006344DB" w:rsidRPr="0050203B" w:rsidRDefault="006344DB" w:rsidP="00B47512">
      <w:pPr>
        <w:pStyle w:val="Heading3"/>
        <w:jc w:val="both"/>
      </w:pPr>
      <w:bookmarkStart w:id="11" w:name="_Toc404107858"/>
      <w:r w:rsidRPr="0050203B">
        <w:t xml:space="preserve">Part 1 – The FSW </w:t>
      </w:r>
      <w:r w:rsidR="00F963D3" w:rsidRPr="0050203B">
        <w:t xml:space="preserve">and SSCFSW </w:t>
      </w:r>
      <w:r w:rsidRPr="0050203B">
        <w:t>process</w:t>
      </w:r>
      <w:bookmarkEnd w:id="11"/>
    </w:p>
    <w:p w:rsidR="006344DB" w:rsidRPr="0050203B" w:rsidRDefault="0067373E" w:rsidP="00B47512">
      <w:pPr>
        <w:pStyle w:val="Heading2"/>
        <w:jc w:val="both"/>
      </w:pPr>
      <w:bookmarkStart w:id="12" w:name="_Toc404107859"/>
      <w:r w:rsidRPr="0050203B">
        <w:t>2.1.1. - The Basics of FSW</w:t>
      </w:r>
      <w:bookmarkEnd w:id="12"/>
    </w:p>
    <w:p w:rsidR="00043BE6" w:rsidRPr="00CB1B78" w:rsidRDefault="00043BE6" w:rsidP="00B47512">
      <w:pPr>
        <w:spacing w:after="120"/>
        <w:jc w:val="both"/>
        <w:rPr>
          <w:rFonts w:cs="Arial"/>
        </w:rPr>
      </w:pPr>
      <w:r w:rsidRPr="00CB1B78">
        <w:rPr>
          <w:rFonts w:cs="Arial"/>
        </w:rPr>
        <w:tab/>
        <w:t>Friction stir welding (FSW) was invented in 1991 by The Welding Institute (TWI), and is a solid state joining process that has allowed for the welding of aluminium materials previously considered unweld</w:t>
      </w:r>
      <w:r w:rsidR="00F66CA2" w:rsidRPr="00CB1B78">
        <w:rPr>
          <w:rFonts w:cs="Arial"/>
        </w:rPr>
        <w:t>a</w:t>
      </w:r>
      <w:r w:rsidRPr="00CB1B78">
        <w:rPr>
          <w:rFonts w:cs="Arial"/>
        </w:rPr>
        <w:t xml:space="preserve">ble by other welding techniques </w:t>
      </w:r>
      <w:r w:rsidRPr="00F40FD6">
        <w:rPr>
          <w:rFonts w:cs="Arial"/>
          <w:b/>
        </w:rPr>
        <w:t>[</w:t>
      </w:r>
      <w:r w:rsidRPr="00F40FD6">
        <w:rPr>
          <w:rFonts w:eastAsia="Times New Roman" w:cs="Arial"/>
          <w:b/>
        </w:rPr>
        <w:t>Thomas, 1991]</w:t>
      </w:r>
      <w:r w:rsidRPr="00CB1B78">
        <w:rPr>
          <w:rFonts w:cs="Arial"/>
        </w:rPr>
        <w:t xml:space="preserve">. The FSW process involves a rotating tool being forced down upon join line of two abutting materials and through the process of heating due to friction, both materials undergo an increase in temperature locally until they soften and plastically deform </w:t>
      </w:r>
      <w:r w:rsidR="002A51D1">
        <w:rPr>
          <w:rFonts w:cs="Arial"/>
          <w:b/>
        </w:rPr>
        <w:t>[</w:t>
      </w:r>
      <w:r w:rsidRPr="00F40FD6">
        <w:rPr>
          <w:rFonts w:cs="Arial"/>
          <w:b/>
        </w:rPr>
        <w:t>Threadgill, 1999]</w:t>
      </w:r>
      <w:r w:rsidRPr="00CB1B78">
        <w:rPr>
          <w:rFonts w:cs="Arial"/>
        </w:rPr>
        <w:t xml:space="preserve">. While the materials are held between the base plate and the shoulder of the FSW tool, they are swept around the tool pin due to its rotation </w:t>
      </w:r>
      <w:r w:rsidR="002A51D1">
        <w:rPr>
          <w:rFonts w:cs="Arial"/>
          <w:b/>
        </w:rPr>
        <w:t>[</w:t>
      </w:r>
      <w:r w:rsidRPr="00F40FD6">
        <w:rPr>
          <w:rFonts w:cs="Arial"/>
          <w:b/>
        </w:rPr>
        <w:t>Xu et al. 2001]</w:t>
      </w:r>
      <w:r w:rsidRPr="00CB1B78">
        <w:rPr>
          <w:rFonts w:cs="Arial"/>
        </w:rPr>
        <w:t xml:space="preserve">. As the material in front of the tool is soft enough it is able to travel across the join line, and as it does material is forced </w:t>
      </w:r>
      <w:r w:rsidR="00B47512">
        <w:rPr>
          <w:rFonts w:cs="Arial"/>
        </w:rPr>
        <w:t>in</w:t>
      </w:r>
      <w:r w:rsidRPr="00CB1B78">
        <w:rPr>
          <w:rFonts w:cs="Arial"/>
        </w:rPr>
        <w:t xml:space="preserve">to a complex flow pattern around the rotating pin </w:t>
      </w:r>
      <w:r w:rsidR="002A51D1">
        <w:rPr>
          <w:rFonts w:cs="Arial"/>
          <w:b/>
        </w:rPr>
        <w:t>[</w:t>
      </w:r>
      <w:r w:rsidRPr="00F40FD6">
        <w:rPr>
          <w:rFonts w:cs="Arial"/>
          <w:b/>
        </w:rPr>
        <w:t>Colligan, 1999]</w:t>
      </w:r>
      <w:r w:rsidRPr="00CB1B78">
        <w:rPr>
          <w:rFonts w:cs="Arial"/>
        </w:rPr>
        <w:t xml:space="preserve">. As the moving material is pushed back around the pin it fills the void it created by its forward motion, and thus a joint is created </w:t>
      </w:r>
      <w:r w:rsidR="002A51D1">
        <w:rPr>
          <w:rFonts w:cs="Arial"/>
          <w:b/>
        </w:rPr>
        <w:t>[</w:t>
      </w:r>
      <w:r w:rsidRPr="00F40FD6">
        <w:rPr>
          <w:rFonts w:cs="Arial"/>
          <w:b/>
        </w:rPr>
        <w:t>Sato, 1999]</w:t>
      </w:r>
      <w:r w:rsidRPr="00CB1B78">
        <w:rPr>
          <w:rFonts w:cs="Arial"/>
        </w:rPr>
        <w:t>. At the end of the process the tool pulls out and leaves and exit void, figure 1.1 shows the FSW process systematically.</w:t>
      </w:r>
    </w:p>
    <w:p w:rsidR="00043BE6" w:rsidRPr="00CB1B78" w:rsidRDefault="00043BE6" w:rsidP="00B47512">
      <w:pPr>
        <w:spacing w:after="120"/>
        <w:jc w:val="center"/>
        <w:rPr>
          <w:rFonts w:cs="Arial"/>
        </w:rPr>
      </w:pPr>
      <w:r w:rsidRPr="00CB1B78">
        <w:rPr>
          <w:rFonts w:cs="Arial"/>
          <w:noProof/>
          <w:lang w:eastAsia="en-GB"/>
        </w:rPr>
        <w:drawing>
          <wp:inline distT="0" distB="0" distL="0" distR="0" wp14:anchorId="00836325" wp14:editId="4B7F34B8">
            <wp:extent cx="4710224" cy="3227074"/>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4745039" cy="3250926"/>
                    </a:xfrm>
                    <a:prstGeom prst="rect">
                      <a:avLst/>
                    </a:prstGeom>
                    <a:noFill/>
                    <a:ln w="9525">
                      <a:noFill/>
                      <a:miter lim="800000"/>
                      <a:headEnd/>
                      <a:tailEnd/>
                    </a:ln>
                  </pic:spPr>
                </pic:pic>
              </a:graphicData>
            </a:graphic>
          </wp:inline>
        </w:drawing>
      </w:r>
    </w:p>
    <w:p w:rsidR="00043BE6" w:rsidRPr="00CB1B78" w:rsidRDefault="00043BE6" w:rsidP="00B47512">
      <w:pPr>
        <w:spacing w:after="120"/>
        <w:jc w:val="both"/>
        <w:rPr>
          <w:rFonts w:cs="Arial"/>
          <w:i/>
        </w:rPr>
      </w:pPr>
      <w:r w:rsidRPr="00CB1B78">
        <w:rPr>
          <w:rFonts w:cs="Arial"/>
          <w:i/>
        </w:rPr>
        <w:t xml:space="preserve">Figure 1.1 - The friction stir welding of butt welds </w:t>
      </w:r>
      <w:r w:rsidRPr="00F40FD6">
        <w:rPr>
          <w:rFonts w:cs="Arial"/>
          <w:b/>
          <w:i/>
        </w:rPr>
        <w:t>[Threadgill, 1999]</w:t>
      </w:r>
    </w:p>
    <w:p w:rsidR="00CB1B78" w:rsidRDefault="00ED2CA2" w:rsidP="00B47512">
      <w:pPr>
        <w:spacing w:after="120"/>
        <w:jc w:val="both"/>
        <w:rPr>
          <w:rFonts w:cs="Arial"/>
        </w:rPr>
      </w:pPr>
      <w:r>
        <w:rPr>
          <w:rFonts w:cs="Arial"/>
        </w:rPr>
        <w:tab/>
        <w:t xml:space="preserve">In a typical butt FSWeld there are two sources of heat input, the shoulder and the pin </w:t>
      </w:r>
      <w:r w:rsidRPr="00ED2CA2">
        <w:rPr>
          <w:rFonts w:cs="Arial"/>
          <w:b/>
        </w:rPr>
        <w:t>[Kumar and Satish, 2008]</w:t>
      </w:r>
      <w:r>
        <w:rPr>
          <w:rFonts w:cs="Arial"/>
        </w:rPr>
        <w:t xml:space="preserve">. </w:t>
      </w:r>
      <w:r w:rsidR="006E3B90">
        <w:rPr>
          <w:rFonts w:cs="Arial"/>
        </w:rPr>
        <w:t>The p</w:t>
      </w:r>
      <w:r w:rsidR="00B03479">
        <w:rPr>
          <w:rFonts w:cs="Arial"/>
        </w:rPr>
        <w:t>rimary source of heat</w:t>
      </w:r>
      <w:r w:rsidR="006E3B90">
        <w:rPr>
          <w:rFonts w:cs="Arial"/>
        </w:rPr>
        <w:t xml:space="preserve"> input into a conventional FSW butt-weld</w:t>
      </w:r>
      <w:r w:rsidR="00B03479">
        <w:rPr>
          <w:rFonts w:cs="Arial"/>
        </w:rPr>
        <w:t xml:space="preserve"> is f</w:t>
      </w:r>
      <w:r w:rsidR="006E3B90">
        <w:rPr>
          <w:rFonts w:cs="Arial"/>
        </w:rPr>
        <w:t>ro</w:t>
      </w:r>
      <w:r w:rsidR="00B03479">
        <w:rPr>
          <w:rFonts w:cs="Arial"/>
        </w:rPr>
        <w:t xml:space="preserve">m the shoulder </w:t>
      </w:r>
      <w:r w:rsidR="006E3B90" w:rsidRPr="00894E5D">
        <w:rPr>
          <w:rFonts w:cs="Arial"/>
          <w:b/>
        </w:rPr>
        <w:t>[Schneider et al. 2006]</w:t>
      </w:r>
      <w:r w:rsidR="006E3B90">
        <w:rPr>
          <w:rFonts w:cs="Arial"/>
        </w:rPr>
        <w:t xml:space="preserve">, which is </w:t>
      </w:r>
      <w:r w:rsidR="00B47512">
        <w:rPr>
          <w:rFonts w:cs="Arial"/>
        </w:rPr>
        <w:t>due to</w:t>
      </w:r>
      <w:r w:rsidR="006E3B90">
        <w:rPr>
          <w:rFonts w:cs="Arial"/>
        </w:rPr>
        <w:t xml:space="preserve"> high levels of sheer at the welds surface. </w:t>
      </w:r>
      <w:r>
        <w:rPr>
          <w:rFonts w:cs="Arial"/>
        </w:rPr>
        <w:t xml:space="preserve">The shoulder also influences the </w:t>
      </w:r>
      <w:r w:rsidR="00894E5D">
        <w:rPr>
          <w:rFonts w:cs="Arial"/>
        </w:rPr>
        <w:t xml:space="preserve">movement of material on the surface, its inherent microstructural characteristics, and the surface appearance of weld </w:t>
      </w:r>
      <w:r w:rsidR="00422BE6">
        <w:rPr>
          <w:rFonts w:cs="Arial"/>
          <w:b/>
        </w:rPr>
        <w:t>[Leal et a</w:t>
      </w:r>
      <w:r w:rsidR="00894E5D">
        <w:rPr>
          <w:rFonts w:cs="Arial"/>
          <w:b/>
        </w:rPr>
        <w:t>l. 2008]</w:t>
      </w:r>
      <w:r w:rsidR="00894E5D">
        <w:rPr>
          <w:rFonts w:cs="Arial"/>
        </w:rPr>
        <w:t>. The FSW tool pin</w:t>
      </w:r>
      <w:r w:rsidR="00F40FD6">
        <w:rPr>
          <w:rFonts w:cs="Arial"/>
        </w:rPr>
        <w:t xml:space="preserve"> </w:t>
      </w:r>
      <w:r w:rsidR="00422BE6">
        <w:rPr>
          <w:rFonts w:cs="Arial"/>
        </w:rPr>
        <w:t xml:space="preserve">has much more of an influence towards the base of the weld, and its design will affect the vertical flow of material during welding </w:t>
      </w:r>
      <w:r w:rsidR="00761C2F">
        <w:rPr>
          <w:rFonts w:cs="Arial"/>
          <w:b/>
        </w:rPr>
        <w:t>[</w:t>
      </w:r>
      <w:r w:rsidR="00422BE6">
        <w:rPr>
          <w:rFonts w:cs="Arial"/>
          <w:b/>
        </w:rPr>
        <w:t>Zhao et al. 2006]</w:t>
      </w:r>
      <w:r w:rsidR="00422BE6">
        <w:rPr>
          <w:rFonts w:cs="Arial"/>
        </w:rPr>
        <w:t>.</w:t>
      </w:r>
    </w:p>
    <w:p w:rsidR="00F00FA8" w:rsidRDefault="00F00FA8" w:rsidP="00B47512">
      <w:pPr>
        <w:pStyle w:val="Heading2"/>
        <w:jc w:val="both"/>
      </w:pPr>
      <w:bookmarkStart w:id="13" w:name="_Toc404107860"/>
      <w:r>
        <w:lastRenderedPageBreak/>
        <w:t>2.1.1.2 – The advancing</w:t>
      </w:r>
      <w:r w:rsidR="00F138F6">
        <w:t xml:space="preserve"> side (AS)</w:t>
      </w:r>
      <w:r>
        <w:t xml:space="preserve"> and retreating side</w:t>
      </w:r>
      <w:r w:rsidR="00F138F6">
        <w:t xml:space="preserve"> (RS)</w:t>
      </w:r>
      <w:bookmarkEnd w:id="13"/>
    </w:p>
    <w:p w:rsidR="00F00FA8" w:rsidRDefault="00F00FA8" w:rsidP="00B47512">
      <w:pPr>
        <w:jc w:val="both"/>
      </w:pPr>
      <w:r>
        <w:tab/>
      </w:r>
      <w:r w:rsidR="00DA6C3C">
        <w:t>In order to consider the motions of a FSW tool during welding one must first consider</w:t>
      </w:r>
      <w:r w:rsidR="00E115F5">
        <w:t xml:space="preserve"> a cross section of FSWeld tool </w:t>
      </w:r>
      <w:r w:rsidR="00DA6C3C">
        <w:t>in</w:t>
      </w:r>
      <w:r w:rsidR="00E115F5">
        <w:t xml:space="preserve"> x and y directions</w:t>
      </w:r>
      <w:r w:rsidR="00DA6C3C">
        <w:t xml:space="preserve">. The x-direction is the same direction as the </w:t>
      </w:r>
      <w:r w:rsidR="00590CF7">
        <w:t xml:space="preserve">welding direction </w:t>
      </w:r>
      <w:r w:rsidR="00C33487">
        <w:t>and the</w:t>
      </w:r>
      <w:r w:rsidR="00DA6C3C">
        <w:t xml:space="preserve"> y-di</w:t>
      </w:r>
      <w:r w:rsidR="00C33487">
        <w:t xml:space="preserve">rection is perpendicular to it. The rotary motion of the tool ensures material is moved from one side of the y-direction to the other and vice versa. Equally in the x-direction material is being moved from back to front at the same time as the material flow from the y-direction. </w:t>
      </w:r>
      <w:r w:rsidR="00590CF7">
        <w:t>The side in the y-direction that material is taken from is known as the advancing side</w:t>
      </w:r>
      <w:r w:rsidR="004D47A0">
        <w:t xml:space="preserve"> (AS)</w:t>
      </w:r>
      <w:r w:rsidR="00590CF7">
        <w:t>, and the other side of the y-direction that the material is taken to is known as the retreating side</w:t>
      </w:r>
      <w:r w:rsidR="004D47A0">
        <w:t xml:space="preserve"> (RS)</w:t>
      </w:r>
      <w:r w:rsidR="00590CF7">
        <w:t xml:space="preserve">. </w:t>
      </w:r>
      <w:r w:rsidR="00FB3BC8">
        <w:t>T</w:t>
      </w:r>
      <w:r w:rsidR="004D47A0">
        <w:t xml:space="preserve">he front of tool facing the welding direction is known as the leading side, and back is known as the trailing side. </w:t>
      </w:r>
      <w:r w:rsidR="00590CF7">
        <w:t>This is shown in figure 2.1.1.2:</w:t>
      </w:r>
    </w:p>
    <w:p w:rsidR="00590CF7" w:rsidRDefault="004D47A0" w:rsidP="00B47512">
      <w:pPr>
        <w:jc w:val="both"/>
      </w:pPr>
      <w:r>
        <w:rPr>
          <w:noProof/>
          <w:lang w:eastAsia="en-GB"/>
        </w:rPr>
        <w:drawing>
          <wp:inline distT="0" distB="0" distL="0" distR="0" wp14:anchorId="6A164C1C" wp14:editId="7472CE99">
            <wp:extent cx="5730875" cy="396621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3966210"/>
                    </a:xfrm>
                    <a:prstGeom prst="rect">
                      <a:avLst/>
                    </a:prstGeom>
                    <a:noFill/>
                    <a:ln>
                      <a:noFill/>
                    </a:ln>
                  </pic:spPr>
                </pic:pic>
              </a:graphicData>
            </a:graphic>
          </wp:inline>
        </w:drawing>
      </w:r>
    </w:p>
    <w:p w:rsidR="002C1F6E" w:rsidRDefault="004D47A0" w:rsidP="00B47512">
      <w:pPr>
        <w:jc w:val="both"/>
        <w:rPr>
          <w:b/>
          <w:i/>
        </w:rPr>
      </w:pPr>
      <w:r>
        <w:rPr>
          <w:i/>
        </w:rPr>
        <w:t xml:space="preserve">Figure 2.1.1.2 – A schematic demonstrating the different FSW nomenclature in the x and y directions </w:t>
      </w:r>
      <w:r>
        <w:rPr>
          <w:b/>
          <w:i/>
        </w:rPr>
        <w:t>[</w:t>
      </w:r>
      <w:r w:rsidR="002C1F6E">
        <w:rPr>
          <w:b/>
          <w:i/>
        </w:rPr>
        <w:t>Vilaca et al. 2012]</w:t>
      </w:r>
    </w:p>
    <w:p w:rsidR="004D47A0" w:rsidRDefault="00736692" w:rsidP="00B47512">
      <w:pPr>
        <w:jc w:val="both"/>
      </w:pPr>
      <w:r>
        <w:rPr>
          <w:i/>
        </w:rPr>
        <w:tab/>
      </w:r>
      <w:r>
        <w:t>The AS and RS have a significant relationship with the microstructure of the weld and its weld zones, this is particularly evident as the AS has a sharp transition between the weld nugget and thermo-mechanically affect</w:t>
      </w:r>
      <w:r w:rsidR="00FB3BC8">
        <w:t>ed</w:t>
      </w:r>
      <w:r>
        <w:t xml:space="preserve"> zone, but the RS has a far more gradual interface. These characteristics</w:t>
      </w:r>
      <w:r w:rsidR="00C96FBB">
        <w:t xml:space="preserve"> are easily identified i</w:t>
      </w:r>
      <w:r>
        <w:t xml:space="preserve">n optical macrographs of the </w:t>
      </w:r>
      <w:r w:rsidR="00C96FBB">
        <w:t>z</w:t>
      </w:r>
      <w:r>
        <w:t>-plane</w:t>
      </w:r>
      <w:r w:rsidR="00C96FBB">
        <w:t>, where the welding direction (W</w:t>
      </w:r>
      <w:r w:rsidR="00FB3BC8">
        <w:t>D) is coming out of the plane,</w:t>
      </w:r>
      <w:r w:rsidR="00C96FBB">
        <w:t xml:space="preserve"> the y-direction is horizontal, a</w:t>
      </w:r>
      <w:r w:rsidR="00FB3BC8">
        <w:t>nd the z-direction is vertical.</w:t>
      </w:r>
    </w:p>
    <w:p w:rsidR="00FB3BC8" w:rsidRPr="00736692" w:rsidRDefault="00FB3BC8" w:rsidP="00B47512">
      <w:pPr>
        <w:jc w:val="both"/>
      </w:pPr>
    </w:p>
    <w:p w:rsidR="00CB1B78" w:rsidRPr="0050203B" w:rsidRDefault="00CB1B78" w:rsidP="00B47512">
      <w:pPr>
        <w:pStyle w:val="Heading2"/>
        <w:jc w:val="both"/>
      </w:pPr>
      <w:bookmarkStart w:id="14" w:name="_Toc291760843"/>
      <w:bookmarkStart w:id="15" w:name="_Toc404107861"/>
      <w:r w:rsidRPr="0050203B">
        <w:lastRenderedPageBreak/>
        <w:t>2.1.</w:t>
      </w:r>
      <w:r w:rsidR="0072591C">
        <w:t>2</w:t>
      </w:r>
      <w:r w:rsidR="00F963D3" w:rsidRPr="0050203B">
        <w:t>.</w:t>
      </w:r>
      <w:r w:rsidRPr="0050203B">
        <w:t xml:space="preserve"> - The development of T-weld FSW and </w:t>
      </w:r>
      <w:r w:rsidR="00F963D3" w:rsidRPr="0050203B">
        <w:t>SSC</w:t>
      </w:r>
      <w:r w:rsidRPr="0050203B">
        <w:t>FSW</w:t>
      </w:r>
      <w:bookmarkEnd w:id="14"/>
      <w:bookmarkEnd w:id="15"/>
    </w:p>
    <w:p w:rsidR="00CB1B78" w:rsidRPr="00CB1B78" w:rsidRDefault="00CB1B78" w:rsidP="00B47512">
      <w:pPr>
        <w:spacing w:after="120"/>
        <w:jc w:val="both"/>
        <w:rPr>
          <w:rFonts w:cs="Arial"/>
        </w:rPr>
      </w:pPr>
      <w:r w:rsidRPr="00CB1B78">
        <w:rPr>
          <w:rFonts w:cs="Arial"/>
        </w:rPr>
        <w:tab/>
      </w:r>
      <w:r w:rsidR="006821D7" w:rsidRPr="00CB1B78">
        <w:rPr>
          <w:rFonts w:cs="Arial"/>
        </w:rPr>
        <w:t>Until recently the main application of FSWelds has been for butt welds, typically because the shoulder of the tool restricts access to the corner of a weld.</w:t>
      </w:r>
      <w:r w:rsidR="006821D7">
        <w:rPr>
          <w:rFonts w:cs="Arial"/>
        </w:rPr>
        <w:t xml:space="preserve"> </w:t>
      </w:r>
      <w:r w:rsidRPr="00CB1B78">
        <w:rPr>
          <w:rFonts w:cs="Arial"/>
        </w:rPr>
        <w:t xml:space="preserve">To try and solve this problem initially welding from the back of the base (see fig 1.3) was trialled by TWI, however, the drawbacks to this method meant that it was difficult to get 100% joint coverage and sharp corners were produced which act as stress raisers </w:t>
      </w:r>
      <w:r w:rsidRPr="00CB1B78">
        <w:rPr>
          <w:rFonts w:cs="Arial"/>
          <w:b/>
        </w:rPr>
        <w:t>[</w:t>
      </w:r>
      <w:r w:rsidRPr="00CB1B78">
        <w:rPr>
          <w:rFonts w:cs="RealpageTIM18"/>
          <w:b/>
        </w:rPr>
        <w:t>TWI, 2010</w:t>
      </w:r>
      <w:r w:rsidRPr="00CB1B78">
        <w:rPr>
          <w:rFonts w:cs="Arial"/>
          <w:b/>
        </w:rPr>
        <w:t>]</w:t>
      </w:r>
      <w:r w:rsidR="00A00341">
        <w:rPr>
          <w:rFonts w:cs="Arial"/>
        </w:rPr>
        <w:t xml:space="preserve">, </w:t>
      </w:r>
      <w:r w:rsidR="00A00341">
        <w:rPr>
          <w:rFonts w:cs="Arial"/>
          <w:b/>
        </w:rPr>
        <w:t>[Fratini et al. 2008]</w:t>
      </w:r>
      <w:r w:rsidRPr="00CB1B78">
        <w:rPr>
          <w:rFonts w:cs="Arial"/>
        </w:rPr>
        <w:t xml:space="preserve">. To try and solve the square corners problem shaped formers were positioned underneath </w:t>
      </w:r>
      <w:r w:rsidR="00080772">
        <w:rPr>
          <w:rFonts w:cs="Arial"/>
        </w:rPr>
        <w:t>so that during the</w:t>
      </w:r>
      <w:r w:rsidRPr="00CB1B78">
        <w:rPr>
          <w:rFonts w:cs="Arial"/>
        </w:rPr>
        <w:t xml:space="preserve"> welding process rounded corner welds were created. The problem with this technique was that material that should be in the top plate had moved to the corners</w:t>
      </w:r>
      <w:r w:rsidR="00080772">
        <w:rPr>
          <w:rFonts w:cs="Arial"/>
        </w:rPr>
        <w:t xml:space="preserve"> and so undercutting would occur</w:t>
      </w:r>
      <w:r w:rsidRPr="00CB1B78">
        <w:rPr>
          <w:rFonts w:cs="Arial"/>
        </w:rPr>
        <w:t xml:space="preserve">. Furthermore, in certain industries it is difficult to practically weld from the base such as in the aerospace industry where the fuselage is the base. The limitations of undercutting and practicalities in certain industries led to a different approach to corner welding </w:t>
      </w:r>
      <w:r w:rsidR="00080772">
        <w:rPr>
          <w:rFonts w:cs="Arial"/>
        </w:rPr>
        <w:t>which involves</w:t>
      </w:r>
      <w:r w:rsidRPr="00CB1B78">
        <w:rPr>
          <w:rFonts w:cs="Arial"/>
        </w:rPr>
        <w:t xml:space="preserve"> the recently developed stationary shoulder approach.</w:t>
      </w:r>
    </w:p>
    <w:p w:rsidR="00CB1B78" w:rsidRPr="00CB1B78" w:rsidRDefault="00CB1B78" w:rsidP="00B47512">
      <w:pPr>
        <w:spacing w:before="120" w:after="120"/>
        <w:jc w:val="both"/>
        <w:rPr>
          <w:rFonts w:cs="Arial"/>
        </w:rPr>
      </w:pPr>
      <w:r w:rsidRPr="00CB1B78">
        <w:rPr>
          <w:rFonts w:cs="Arial"/>
          <w:noProof/>
          <w:lang w:eastAsia="en-GB"/>
        </w:rPr>
        <w:drawing>
          <wp:inline distT="0" distB="0" distL="0" distR="0" wp14:anchorId="736CAA28" wp14:editId="2AC8B3FF">
            <wp:extent cx="5731510" cy="3110079"/>
            <wp:effectExtent l="19050" t="0" r="2540" b="0"/>
            <wp:docPr id="5" name="Picture 2"/>
            <wp:cNvGraphicFramePr/>
            <a:graphic xmlns:a="http://schemas.openxmlformats.org/drawingml/2006/main">
              <a:graphicData uri="http://schemas.openxmlformats.org/drawingml/2006/picture">
                <pic:pic xmlns:pic="http://schemas.openxmlformats.org/drawingml/2006/picture">
                  <pic:nvPicPr>
                    <pic:cNvPr id="9217" name="Picture 1"/>
                    <pic:cNvPicPr>
                      <a:picLocks noChangeAspect="1" noChangeArrowheads="1"/>
                    </pic:cNvPicPr>
                  </pic:nvPicPr>
                  <pic:blipFill>
                    <a:blip r:embed="rId22" cstate="print"/>
                    <a:srcRect/>
                    <a:stretch>
                      <a:fillRect/>
                    </a:stretch>
                  </pic:blipFill>
                  <pic:spPr bwMode="auto">
                    <a:xfrm>
                      <a:off x="0" y="0"/>
                      <a:ext cx="5731510" cy="3110079"/>
                    </a:xfrm>
                    <a:prstGeom prst="rect">
                      <a:avLst/>
                    </a:prstGeom>
                    <a:noFill/>
                    <a:ln w="9525">
                      <a:noFill/>
                      <a:miter lim="800000"/>
                      <a:headEnd/>
                      <a:tailEnd/>
                    </a:ln>
                  </pic:spPr>
                </pic:pic>
              </a:graphicData>
            </a:graphic>
          </wp:inline>
        </w:drawing>
      </w:r>
    </w:p>
    <w:p w:rsidR="00CB1B78" w:rsidRPr="00CB1B78" w:rsidRDefault="00CB1B78" w:rsidP="00B47512">
      <w:pPr>
        <w:spacing w:before="120" w:after="120"/>
        <w:jc w:val="both"/>
        <w:rPr>
          <w:rFonts w:cs="Arial"/>
          <w:b/>
          <w:i/>
        </w:rPr>
      </w:pPr>
      <w:r w:rsidRPr="00CB1B78">
        <w:rPr>
          <w:rFonts w:cs="Arial"/>
          <w:i/>
        </w:rPr>
        <w:t>Figure 1.</w:t>
      </w:r>
      <w:r w:rsidR="006821D7">
        <w:rPr>
          <w:rFonts w:cs="Arial"/>
          <w:i/>
        </w:rPr>
        <w:t>2</w:t>
      </w:r>
      <w:r w:rsidRPr="00CB1B78">
        <w:rPr>
          <w:rFonts w:cs="Arial"/>
          <w:i/>
        </w:rPr>
        <w:t xml:space="preserve"> – Early attempts at FSW corner welds and their drawbacks </w:t>
      </w:r>
      <w:r w:rsidRPr="00CB1B78">
        <w:rPr>
          <w:rFonts w:cs="Arial"/>
          <w:b/>
          <w:i/>
        </w:rPr>
        <w:t>– [TWI, 2010]</w:t>
      </w:r>
    </w:p>
    <w:p w:rsidR="00CB1B78" w:rsidRPr="00CB1B78" w:rsidRDefault="00CB1B78" w:rsidP="00B47512">
      <w:pPr>
        <w:autoSpaceDE w:val="0"/>
        <w:autoSpaceDN w:val="0"/>
        <w:adjustRightInd w:val="0"/>
        <w:spacing w:before="120" w:after="120"/>
        <w:jc w:val="both"/>
        <w:rPr>
          <w:rFonts w:cs="Arial"/>
        </w:rPr>
      </w:pPr>
      <w:r w:rsidRPr="00CB1B78">
        <w:rPr>
          <w:rFonts w:cs="Arial"/>
        </w:rPr>
        <w:tab/>
        <w:t xml:space="preserve">The stationary shoulder was developed originally for titanium FSW, </w:t>
      </w:r>
      <w:r w:rsidR="00CB2019">
        <w:rPr>
          <w:rFonts w:cs="Arial"/>
        </w:rPr>
        <w:t xml:space="preserve">where </w:t>
      </w:r>
      <w:r w:rsidRPr="00CB1B78">
        <w:rPr>
          <w:rFonts w:cs="Arial"/>
        </w:rPr>
        <w:t xml:space="preserve">instead of having a shoulder attached to the tool; a separate shoulder that doesn’t rotate (hence stationary) was developed. It worked on the basis that a tool could move through the shoulder, and as titanium has a low conductivity, the high heat input which is predominantly generated by the shoulder of a FSW tool, is reduced </w:t>
      </w:r>
      <w:r w:rsidRPr="00D9246B">
        <w:rPr>
          <w:rFonts w:cs="Arial"/>
          <w:b/>
        </w:rPr>
        <w:t>[</w:t>
      </w:r>
      <w:r w:rsidR="00D9246B">
        <w:rPr>
          <w:rFonts w:cs="RealpageTIM6"/>
          <w:b/>
        </w:rPr>
        <w:t>Russel</w:t>
      </w:r>
      <w:r w:rsidR="00D9246B">
        <w:rPr>
          <w:rFonts w:cs="RealpageTIM18"/>
          <w:b/>
        </w:rPr>
        <w:t xml:space="preserve"> et al., 2005</w:t>
      </w:r>
      <w:r w:rsidRPr="00D9246B">
        <w:rPr>
          <w:rFonts w:cs="Arial"/>
          <w:b/>
        </w:rPr>
        <w:t>]</w:t>
      </w:r>
      <w:r w:rsidRPr="00CB1B78">
        <w:rPr>
          <w:rFonts w:cs="Arial"/>
        </w:rPr>
        <w:t>. Therefore the only real region that experiences high heat input are those that directly contact with the FSW tool. The stationary shoulder was modified so that instead of being flat it was at 90 degree angle, thus diagonal welding could be achieved</w:t>
      </w:r>
      <w:r w:rsidR="00CB2019">
        <w:rPr>
          <w:rFonts w:cs="Arial"/>
        </w:rPr>
        <w:t xml:space="preserve"> (see fig.1.3)</w:t>
      </w:r>
      <w:r w:rsidRPr="00CB1B78">
        <w:rPr>
          <w:rFonts w:cs="Arial"/>
        </w:rPr>
        <w:t>.</w:t>
      </w:r>
    </w:p>
    <w:p w:rsidR="00FC2106" w:rsidRDefault="00FC2106" w:rsidP="00B47512">
      <w:pPr>
        <w:spacing w:before="120" w:after="120"/>
        <w:jc w:val="both"/>
        <w:rPr>
          <w:rFonts w:cs="Arial"/>
        </w:rPr>
      </w:pPr>
      <w:r w:rsidRPr="00CB1B78">
        <w:rPr>
          <w:rFonts w:cs="Arial"/>
          <w:noProof/>
          <w:lang w:eastAsia="en-GB"/>
        </w:rPr>
        <w:lastRenderedPageBreak/>
        <w:drawing>
          <wp:inline distT="0" distB="0" distL="0" distR="0" wp14:anchorId="70AE1407" wp14:editId="61433AF0">
            <wp:extent cx="5731510" cy="3051907"/>
            <wp:effectExtent l="19050" t="0" r="2540" b="0"/>
            <wp:docPr id="6" name="Picture 3"/>
            <wp:cNvGraphicFramePr/>
            <a:graphic xmlns:a="http://schemas.openxmlformats.org/drawingml/2006/main">
              <a:graphicData uri="http://schemas.openxmlformats.org/drawingml/2006/picture">
                <pic:pic xmlns:pic="http://schemas.openxmlformats.org/drawingml/2006/picture">
                  <pic:nvPicPr>
                    <pic:cNvPr id="20482" name="Picture 2"/>
                    <pic:cNvPicPr>
                      <a:picLocks noChangeAspect="1" noChangeArrowheads="1"/>
                    </pic:cNvPicPr>
                  </pic:nvPicPr>
                  <pic:blipFill>
                    <a:blip r:embed="rId23" cstate="print"/>
                    <a:srcRect/>
                    <a:stretch>
                      <a:fillRect/>
                    </a:stretch>
                  </pic:blipFill>
                  <pic:spPr bwMode="auto">
                    <a:xfrm>
                      <a:off x="0" y="0"/>
                      <a:ext cx="5731510" cy="3051907"/>
                    </a:xfrm>
                    <a:prstGeom prst="rect">
                      <a:avLst/>
                    </a:prstGeom>
                    <a:noFill/>
                    <a:ln w="9525">
                      <a:noFill/>
                      <a:miter lim="800000"/>
                      <a:headEnd/>
                      <a:tailEnd/>
                    </a:ln>
                  </pic:spPr>
                </pic:pic>
              </a:graphicData>
            </a:graphic>
          </wp:inline>
        </w:drawing>
      </w:r>
      <w:r>
        <w:rPr>
          <w:rFonts w:cs="Arial"/>
        </w:rPr>
        <w:t>Figure 1.3 – SSFSW both vertically (left) and at 45° Angle (right)</w:t>
      </w:r>
    </w:p>
    <w:p w:rsidR="00CB1B78" w:rsidRPr="00CB1B78" w:rsidRDefault="00CB1B78" w:rsidP="00B47512">
      <w:pPr>
        <w:spacing w:before="120" w:after="120"/>
        <w:jc w:val="both"/>
        <w:rPr>
          <w:rFonts w:cs="Arial"/>
        </w:rPr>
      </w:pPr>
      <w:r w:rsidRPr="00CB1B78">
        <w:rPr>
          <w:rFonts w:cs="Arial"/>
        </w:rPr>
        <w:tab/>
        <w:t xml:space="preserve">With a completely squared stationary shoulder square corners are still produced, which act as stress raisers, so the shoulders were redesigned to be rounded. </w:t>
      </w:r>
      <w:r w:rsidR="00FC2106">
        <w:rPr>
          <w:rFonts w:cs="Arial"/>
        </w:rPr>
        <w:t xml:space="preserve">The </w:t>
      </w:r>
      <w:r w:rsidR="00C45ABC">
        <w:rPr>
          <w:rFonts w:cs="Arial"/>
        </w:rPr>
        <w:t>stationary shoulder was designed so that on one side in front of the weld</w:t>
      </w:r>
      <w:r w:rsidR="00CB2019">
        <w:rPr>
          <w:rFonts w:cs="Arial"/>
        </w:rPr>
        <w:t>ing</w:t>
      </w:r>
      <w:r w:rsidR="00C45ABC">
        <w:rPr>
          <w:rFonts w:cs="Arial"/>
        </w:rPr>
        <w:t xml:space="preserve"> </w:t>
      </w:r>
      <w:r w:rsidR="00CB2019">
        <w:rPr>
          <w:rFonts w:cs="Arial"/>
        </w:rPr>
        <w:t>zone</w:t>
      </w:r>
      <w:r w:rsidR="00C45ABC">
        <w:rPr>
          <w:rFonts w:cs="Arial"/>
        </w:rPr>
        <w:t xml:space="preserve"> it would be squared to fit with the original material and on the</w:t>
      </w:r>
      <w:r w:rsidR="00CB2019">
        <w:rPr>
          <w:rFonts w:cs="Arial"/>
        </w:rPr>
        <w:t xml:space="preserve"> other side behind the welding zone</w:t>
      </w:r>
      <w:r w:rsidR="00C45ABC">
        <w:rPr>
          <w:rFonts w:cs="Arial"/>
        </w:rPr>
        <w:t xml:space="preserve"> it was rounded in order to iron the material into a rounded shape</w:t>
      </w:r>
      <w:r w:rsidR="00A375A9">
        <w:rPr>
          <w:rFonts w:cs="Arial"/>
        </w:rPr>
        <w:t xml:space="preserve"> (see fig 1.4)</w:t>
      </w:r>
      <w:r w:rsidR="00C45ABC">
        <w:rPr>
          <w:rFonts w:cs="Arial"/>
        </w:rPr>
        <w:t xml:space="preserve">. </w:t>
      </w:r>
      <w:r w:rsidR="00CB2019">
        <w:rPr>
          <w:rFonts w:cs="Arial"/>
        </w:rPr>
        <w:t>F</w:t>
      </w:r>
      <w:r w:rsidRPr="00CB1B78">
        <w:rPr>
          <w:rFonts w:cs="Arial"/>
        </w:rPr>
        <w:t xml:space="preserve">iller material was </w:t>
      </w:r>
      <w:r w:rsidR="00CB2019">
        <w:rPr>
          <w:rFonts w:cs="Arial"/>
        </w:rPr>
        <w:t xml:space="preserve">also </w:t>
      </w:r>
      <w:r w:rsidRPr="00CB1B78">
        <w:rPr>
          <w:rFonts w:cs="Arial"/>
        </w:rPr>
        <w:t xml:space="preserve">required, thus the vertical bars for the t-weld were filleted to provide the additional material. By doing two welds on either side of the vertical bar a complete t-weld was produced (see fig 1.4) </w:t>
      </w:r>
      <w:r w:rsidRPr="00CB1B78">
        <w:rPr>
          <w:rFonts w:cs="Arial"/>
          <w:b/>
        </w:rPr>
        <w:t>[Martin et al., 2011]</w:t>
      </w:r>
      <w:r w:rsidRPr="00CB1B78">
        <w:rPr>
          <w:rFonts w:cs="Arial"/>
        </w:rPr>
        <w:t xml:space="preserve">. </w:t>
      </w:r>
    </w:p>
    <w:p w:rsidR="00CB1B78" w:rsidRDefault="00CB1B78" w:rsidP="00B47512">
      <w:pPr>
        <w:spacing w:after="120"/>
        <w:jc w:val="both"/>
      </w:pPr>
    </w:p>
    <w:p w:rsidR="00FC2106" w:rsidRDefault="00FC2106" w:rsidP="00B47512">
      <w:pPr>
        <w:spacing w:after="120"/>
        <w:jc w:val="both"/>
      </w:pPr>
      <w:r w:rsidRPr="00FC2106">
        <w:rPr>
          <w:noProof/>
          <w:lang w:eastAsia="en-GB"/>
        </w:rPr>
        <w:drawing>
          <wp:inline distT="0" distB="0" distL="0" distR="0" wp14:anchorId="6B3906B1" wp14:editId="05C297A9">
            <wp:extent cx="5731510" cy="3435844"/>
            <wp:effectExtent l="0" t="0" r="0" b="0"/>
            <wp:docPr id="571397" name="Picture 5" descr="Pictur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397" name="Picture 5" descr="Picture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435844"/>
                    </a:xfrm>
                    <a:prstGeom prst="rect">
                      <a:avLst/>
                    </a:prstGeom>
                    <a:noFill/>
                    <a:ln>
                      <a:noFill/>
                    </a:ln>
                    <a:effectLst/>
                    <a:extLst/>
                  </pic:spPr>
                </pic:pic>
              </a:graphicData>
            </a:graphic>
          </wp:inline>
        </w:drawing>
      </w:r>
    </w:p>
    <w:p w:rsidR="00C45ABC" w:rsidRDefault="00A375A9" w:rsidP="00B47512">
      <w:pPr>
        <w:spacing w:after="120"/>
        <w:jc w:val="both"/>
      </w:pPr>
      <w:r>
        <w:t xml:space="preserve">Figure 1.4 </w:t>
      </w:r>
      <w:r w:rsidR="00283E10">
        <w:t>–</w:t>
      </w:r>
      <w:r>
        <w:t xml:space="preserve"> </w:t>
      </w:r>
      <w:r w:rsidR="00283E10">
        <w:t>The design of the stationary shoulder required to create rounded corner FSW</w:t>
      </w:r>
    </w:p>
    <w:p w:rsidR="00081ED6" w:rsidRDefault="00C24EEA" w:rsidP="00B47512">
      <w:pPr>
        <w:pStyle w:val="Heading2"/>
        <w:jc w:val="both"/>
      </w:pPr>
      <w:bookmarkStart w:id="16" w:name="_Toc404107862"/>
      <w:r>
        <w:lastRenderedPageBreak/>
        <w:t>2.1</w:t>
      </w:r>
      <w:r w:rsidR="00F36411">
        <w:t>.</w:t>
      </w:r>
      <w:r w:rsidR="006306E8">
        <w:t>3</w:t>
      </w:r>
      <w:r>
        <w:t xml:space="preserve"> - </w:t>
      </w:r>
      <w:r w:rsidR="00081ED6">
        <w:t>The different Aluminium alloys</w:t>
      </w:r>
      <w:bookmarkEnd w:id="16"/>
    </w:p>
    <w:p w:rsidR="00081ED6" w:rsidRDefault="00C24EEA" w:rsidP="00B47512">
      <w:pPr>
        <w:jc w:val="both"/>
      </w:pPr>
      <w:r>
        <w:tab/>
        <w:t>The aluminium alloys can be largely divided into two distinct categories, the wrought and cast</w:t>
      </w:r>
      <w:r w:rsidR="00F62F97">
        <w:t xml:space="preserve"> alloys </w:t>
      </w:r>
      <w:r w:rsidR="00F62F97">
        <w:rPr>
          <w:b/>
        </w:rPr>
        <w:t>[ASM handbook, 1999]</w:t>
      </w:r>
      <w:r w:rsidR="00F62F97">
        <w:t>. Cast alloys will typically take the form of castings and ingots, and wrought alloys which normal</w:t>
      </w:r>
      <w:r w:rsidR="00BC3F6F">
        <w:t xml:space="preserve">ly take the form of rolled plates, extrusions, and foils. Within these two main categories, two further subdivisions can be given which are </w:t>
      </w:r>
      <w:r w:rsidR="00973C6F">
        <w:t xml:space="preserve">the </w:t>
      </w:r>
      <w:r w:rsidR="00BC3F6F">
        <w:t>heat</w:t>
      </w:r>
      <w:r w:rsidR="00BB568C">
        <w:t>-</w:t>
      </w:r>
      <w:r w:rsidR="00BC3F6F">
        <w:t xml:space="preserve">treated and non-heat treated alloys. </w:t>
      </w:r>
      <w:r w:rsidR="00834B83">
        <w:t>The addition of various alloying element</w:t>
      </w:r>
      <w:r w:rsidR="00CB2019">
        <w:t>s</w:t>
      </w:r>
      <w:r w:rsidR="00834B83">
        <w:t xml:space="preserve"> can add certain characteristics such as formability and corrosion resistance to the aluminium alloy. Most significantly, the wrought alloys can be broken down into a further designation system which takes into account their alloying elements, and their thermo-mechanical history, known as the wrought aluminium alloy series.</w:t>
      </w:r>
      <w:r w:rsidR="00F36411">
        <w:t xml:space="preserve"> Table 2.1.</w:t>
      </w:r>
      <w:r w:rsidR="00A420A2">
        <w:t>3</w:t>
      </w:r>
      <w:r w:rsidR="00F36411">
        <w:t>.A gives a breakdown overview</w:t>
      </w:r>
      <w:r w:rsidR="00E8023E">
        <w:t xml:space="preserve"> of the different series.</w:t>
      </w:r>
    </w:p>
    <w:p w:rsidR="00E8023E" w:rsidRPr="00261393" w:rsidRDefault="00E8023E" w:rsidP="00B47512">
      <w:pPr>
        <w:jc w:val="both"/>
        <w:rPr>
          <w:b/>
        </w:rPr>
      </w:pPr>
      <w:r>
        <w:t>Table 2.1.</w:t>
      </w:r>
      <w:r w:rsidR="00A420A2">
        <w:t>3</w:t>
      </w:r>
      <w:r w:rsidR="008423AB">
        <w:t>.A</w:t>
      </w:r>
      <w:r>
        <w:t xml:space="preserve"> – An overview of the different wrought aluminium alloy series</w:t>
      </w:r>
      <w:r w:rsidR="00261393">
        <w:t xml:space="preserve"> </w:t>
      </w:r>
      <w:r w:rsidR="00261393">
        <w:rPr>
          <w:b/>
        </w:rPr>
        <w:t>[ESAB, 2013]</w:t>
      </w:r>
    </w:p>
    <w:tbl>
      <w:tblPr>
        <w:tblStyle w:val="TableGrid"/>
        <w:tblW w:w="0" w:type="auto"/>
        <w:tblLook w:val="04A0" w:firstRow="1" w:lastRow="0" w:firstColumn="1" w:lastColumn="0" w:noHBand="0" w:noVBand="1"/>
      </w:tblPr>
      <w:tblGrid>
        <w:gridCol w:w="3080"/>
        <w:gridCol w:w="2698"/>
        <w:gridCol w:w="3464"/>
      </w:tblGrid>
      <w:tr w:rsidR="00E8023E" w:rsidTr="00E8023E">
        <w:tc>
          <w:tcPr>
            <w:tcW w:w="3080" w:type="dxa"/>
          </w:tcPr>
          <w:p w:rsidR="00E8023E" w:rsidRPr="00E8023E" w:rsidRDefault="00E8023E" w:rsidP="00B47512">
            <w:pPr>
              <w:jc w:val="both"/>
              <w:rPr>
                <w:b/>
              </w:rPr>
            </w:pPr>
            <w:r w:rsidRPr="00E8023E">
              <w:rPr>
                <w:b/>
              </w:rPr>
              <w:t>Alloy Series</w:t>
            </w:r>
          </w:p>
        </w:tc>
        <w:tc>
          <w:tcPr>
            <w:tcW w:w="2698" w:type="dxa"/>
          </w:tcPr>
          <w:p w:rsidR="00E8023E" w:rsidRPr="00E8023E" w:rsidRDefault="00E8023E" w:rsidP="00B47512">
            <w:pPr>
              <w:jc w:val="both"/>
              <w:rPr>
                <w:b/>
              </w:rPr>
            </w:pPr>
            <w:r w:rsidRPr="00E8023E">
              <w:rPr>
                <w:b/>
              </w:rPr>
              <w:t>Principle Alloying Element</w:t>
            </w:r>
          </w:p>
        </w:tc>
        <w:tc>
          <w:tcPr>
            <w:tcW w:w="3464" w:type="dxa"/>
          </w:tcPr>
          <w:p w:rsidR="00E8023E" w:rsidRPr="00E8023E" w:rsidRDefault="00E8023E" w:rsidP="00B47512">
            <w:pPr>
              <w:jc w:val="both"/>
              <w:rPr>
                <w:b/>
              </w:rPr>
            </w:pPr>
            <w:r w:rsidRPr="00E8023E">
              <w:rPr>
                <w:b/>
              </w:rPr>
              <w:t>Applications in Industry</w:t>
            </w:r>
          </w:p>
        </w:tc>
      </w:tr>
      <w:tr w:rsidR="00E8023E" w:rsidTr="00E8023E">
        <w:tc>
          <w:tcPr>
            <w:tcW w:w="3080" w:type="dxa"/>
          </w:tcPr>
          <w:p w:rsidR="00E8023E" w:rsidRDefault="00E8023E" w:rsidP="00B47512">
            <w:pPr>
              <w:jc w:val="both"/>
            </w:pPr>
            <w:r>
              <w:t>1xxx</w:t>
            </w:r>
          </w:p>
        </w:tc>
        <w:tc>
          <w:tcPr>
            <w:tcW w:w="2698" w:type="dxa"/>
          </w:tcPr>
          <w:p w:rsidR="00E8023E" w:rsidRDefault="00E8023E" w:rsidP="00B47512">
            <w:pPr>
              <w:jc w:val="both"/>
            </w:pPr>
            <w:r>
              <w:t>99% minimum Aluminium</w:t>
            </w:r>
          </w:p>
        </w:tc>
        <w:tc>
          <w:tcPr>
            <w:tcW w:w="3464" w:type="dxa"/>
          </w:tcPr>
          <w:p w:rsidR="00E8023E" w:rsidRDefault="00E8023E" w:rsidP="00B47512">
            <w:pPr>
              <w:jc w:val="both"/>
            </w:pPr>
            <w:r>
              <w:t>Electrical and Chemical</w:t>
            </w:r>
          </w:p>
        </w:tc>
      </w:tr>
      <w:tr w:rsidR="00E8023E" w:rsidTr="00E8023E">
        <w:tc>
          <w:tcPr>
            <w:tcW w:w="3080" w:type="dxa"/>
          </w:tcPr>
          <w:p w:rsidR="00E8023E" w:rsidRDefault="00E8023E" w:rsidP="00B47512">
            <w:pPr>
              <w:jc w:val="both"/>
            </w:pPr>
            <w:r>
              <w:t>2xxx</w:t>
            </w:r>
          </w:p>
        </w:tc>
        <w:tc>
          <w:tcPr>
            <w:tcW w:w="2698" w:type="dxa"/>
          </w:tcPr>
          <w:p w:rsidR="00E8023E" w:rsidRDefault="00E8023E" w:rsidP="00B47512">
            <w:pPr>
              <w:jc w:val="both"/>
            </w:pPr>
            <w:r>
              <w:t>Copper</w:t>
            </w:r>
          </w:p>
        </w:tc>
        <w:tc>
          <w:tcPr>
            <w:tcW w:w="3464" w:type="dxa"/>
          </w:tcPr>
          <w:p w:rsidR="00E8023E" w:rsidRDefault="00E8023E" w:rsidP="00B47512">
            <w:pPr>
              <w:jc w:val="both"/>
            </w:pPr>
            <w:r>
              <w:t>Aerospace</w:t>
            </w:r>
          </w:p>
        </w:tc>
      </w:tr>
      <w:tr w:rsidR="00E8023E" w:rsidTr="00E8023E">
        <w:tc>
          <w:tcPr>
            <w:tcW w:w="3080" w:type="dxa"/>
          </w:tcPr>
          <w:p w:rsidR="00E8023E" w:rsidRDefault="00E8023E" w:rsidP="00B47512">
            <w:pPr>
              <w:jc w:val="both"/>
            </w:pPr>
            <w:r>
              <w:t>3xxx</w:t>
            </w:r>
          </w:p>
        </w:tc>
        <w:tc>
          <w:tcPr>
            <w:tcW w:w="2698" w:type="dxa"/>
          </w:tcPr>
          <w:p w:rsidR="00E8023E" w:rsidRDefault="00E8023E" w:rsidP="00B47512">
            <w:pPr>
              <w:jc w:val="both"/>
            </w:pPr>
            <w:r>
              <w:t>Manganese</w:t>
            </w:r>
          </w:p>
        </w:tc>
        <w:tc>
          <w:tcPr>
            <w:tcW w:w="3464" w:type="dxa"/>
          </w:tcPr>
          <w:p w:rsidR="00E8023E" w:rsidRDefault="00E8023E" w:rsidP="00B47512">
            <w:pPr>
              <w:jc w:val="both"/>
            </w:pPr>
            <w:r>
              <w:t>Architectural</w:t>
            </w:r>
          </w:p>
        </w:tc>
      </w:tr>
      <w:tr w:rsidR="00E8023E" w:rsidTr="00E8023E">
        <w:tc>
          <w:tcPr>
            <w:tcW w:w="3080" w:type="dxa"/>
          </w:tcPr>
          <w:p w:rsidR="00E8023E" w:rsidRDefault="00E8023E" w:rsidP="00B47512">
            <w:pPr>
              <w:jc w:val="both"/>
            </w:pPr>
            <w:r>
              <w:t>4xxx</w:t>
            </w:r>
          </w:p>
        </w:tc>
        <w:tc>
          <w:tcPr>
            <w:tcW w:w="2698" w:type="dxa"/>
          </w:tcPr>
          <w:p w:rsidR="00E8023E" w:rsidRDefault="00E8023E" w:rsidP="00B47512">
            <w:pPr>
              <w:jc w:val="both"/>
            </w:pPr>
            <w:r>
              <w:t>Silicon</w:t>
            </w:r>
          </w:p>
        </w:tc>
        <w:tc>
          <w:tcPr>
            <w:tcW w:w="3464" w:type="dxa"/>
          </w:tcPr>
          <w:p w:rsidR="00E8023E" w:rsidRDefault="00E8023E" w:rsidP="00B47512">
            <w:pPr>
              <w:jc w:val="both"/>
            </w:pPr>
            <w:r>
              <w:t>Welding rods and brazing sheets</w:t>
            </w:r>
          </w:p>
        </w:tc>
      </w:tr>
      <w:tr w:rsidR="00E8023E" w:rsidTr="00E8023E">
        <w:tc>
          <w:tcPr>
            <w:tcW w:w="3080" w:type="dxa"/>
          </w:tcPr>
          <w:p w:rsidR="00E8023E" w:rsidRDefault="00E8023E" w:rsidP="00B47512">
            <w:pPr>
              <w:jc w:val="both"/>
            </w:pPr>
            <w:r>
              <w:t>5xxx</w:t>
            </w:r>
          </w:p>
        </w:tc>
        <w:tc>
          <w:tcPr>
            <w:tcW w:w="2698" w:type="dxa"/>
          </w:tcPr>
          <w:p w:rsidR="00E8023E" w:rsidRDefault="00E8023E" w:rsidP="00B47512">
            <w:pPr>
              <w:jc w:val="both"/>
            </w:pPr>
            <w:r>
              <w:t>Magnesium</w:t>
            </w:r>
          </w:p>
        </w:tc>
        <w:tc>
          <w:tcPr>
            <w:tcW w:w="3464" w:type="dxa"/>
          </w:tcPr>
          <w:p w:rsidR="00E8023E" w:rsidRDefault="00E8023E" w:rsidP="00B47512">
            <w:pPr>
              <w:jc w:val="both"/>
            </w:pPr>
            <w:r>
              <w:t>Boat hulls, marine environments</w:t>
            </w:r>
          </w:p>
        </w:tc>
      </w:tr>
      <w:tr w:rsidR="00E8023E" w:rsidTr="00E8023E">
        <w:tc>
          <w:tcPr>
            <w:tcW w:w="3080" w:type="dxa"/>
          </w:tcPr>
          <w:p w:rsidR="00E8023E" w:rsidRDefault="00E8023E" w:rsidP="00B47512">
            <w:pPr>
              <w:jc w:val="both"/>
            </w:pPr>
            <w:r>
              <w:t>6xxx</w:t>
            </w:r>
          </w:p>
        </w:tc>
        <w:tc>
          <w:tcPr>
            <w:tcW w:w="2698" w:type="dxa"/>
          </w:tcPr>
          <w:p w:rsidR="00E8023E" w:rsidRDefault="00E8023E" w:rsidP="00B47512">
            <w:pPr>
              <w:jc w:val="both"/>
            </w:pPr>
            <w:r>
              <w:t>Magnesium and Silicon</w:t>
            </w:r>
          </w:p>
        </w:tc>
        <w:tc>
          <w:tcPr>
            <w:tcW w:w="3464" w:type="dxa"/>
          </w:tcPr>
          <w:p w:rsidR="00E8023E" w:rsidRDefault="00E8023E" w:rsidP="00B47512">
            <w:pPr>
              <w:jc w:val="both"/>
            </w:pPr>
            <w:r>
              <w:t>Architectural extrusions</w:t>
            </w:r>
          </w:p>
        </w:tc>
      </w:tr>
      <w:tr w:rsidR="00E8023E" w:rsidTr="00E8023E">
        <w:tc>
          <w:tcPr>
            <w:tcW w:w="3080" w:type="dxa"/>
          </w:tcPr>
          <w:p w:rsidR="00E8023E" w:rsidRDefault="00E8023E" w:rsidP="00B47512">
            <w:pPr>
              <w:jc w:val="both"/>
            </w:pPr>
            <w:r>
              <w:t>7xxx</w:t>
            </w:r>
          </w:p>
        </w:tc>
        <w:tc>
          <w:tcPr>
            <w:tcW w:w="2698" w:type="dxa"/>
          </w:tcPr>
          <w:p w:rsidR="00E8023E" w:rsidRDefault="00E8023E" w:rsidP="00B47512">
            <w:pPr>
              <w:jc w:val="both"/>
            </w:pPr>
            <w:r>
              <w:t>Zinc</w:t>
            </w:r>
          </w:p>
        </w:tc>
        <w:tc>
          <w:tcPr>
            <w:tcW w:w="3464" w:type="dxa"/>
          </w:tcPr>
          <w:p w:rsidR="00E8023E" w:rsidRDefault="00E8023E" w:rsidP="00B47512">
            <w:pPr>
              <w:jc w:val="both"/>
            </w:pPr>
            <w:r>
              <w:t>Aircraft structural components and high strength application</w:t>
            </w:r>
          </w:p>
        </w:tc>
      </w:tr>
      <w:tr w:rsidR="00E8023E" w:rsidTr="00E8023E">
        <w:tc>
          <w:tcPr>
            <w:tcW w:w="3080" w:type="dxa"/>
          </w:tcPr>
          <w:p w:rsidR="00E8023E" w:rsidRDefault="00E8023E" w:rsidP="00B47512">
            <w:pPr>
              <w:jc w:val="both"/>
            </w:pPr>
            <w:r>
              <w:t>8xxx</w:t>
            </w:r>
          </w:p>
        </w:tc>
        <w:tc>
          <w:tcPr>
            <w:tcW w:w="2698" w:type="dxa"/>
          </w:tcPr>
          <w:p w:rsidR="00E8023E" w:rsidRDefault="00E8023E" w:rsidP="00B47512">
            <w:pPr>
              <w:jc w:val="both"/>
            </w:pPr>
            <w:r>
              <w:t>Lithium, tin, and other elements</w:t>
            </w:r>
          </w:p>
        </w:tc>
        <w:tc>
          <w:tcPr>
            <w:tcW w:w="3464" w:type="dxa"/>
          </w:tcPr>
          <w:p w:rsidR="00E8023E" w:rsidRDefault="00E8023E" w:rsidP="00B47512">
            <w:pPr>
              <w:jc w:val="both"/>
            </w:pPr>
            <w:r>
              <w:t>Miscellaneous components</w:t>
            </w:r>
          </w:p>
        </w:tc>
      </w:tr>
    </w:tbl>
    <w:p w:rsidR="00E8023E" w:rsidRDefault="00E8023E" w:rsidP="00B47512">
      <w:pPr>
        <w:jc w:val="both"/>
      </w:pPr>
    </w:p>
    <w:p w:rsidR="00834B83" w:rsidRDefault="00A420A2" w:rsidP="00B47512">
      <w:pPr>
        <w:jc w:val="both"/>
      </w:pPr>
      <w:r>
        <w:tab/>
        <w:t>The aluminium alloy designation system for the wrought alloys has principally 4 numbers in it, with the first number (Xxxx) indicating its main alloying element as shown in table 2.1.3.</w:t>
      </w:r>
      <w:r w:rsidR="008423AB">
        <w:t>A.</w:t>
      </w:r>
      <w:r>
        <w:t xml:space="preserve"> The second digit (xXxx) </w:t>
      </w:r>
      <w:r w:rsidR="00D51FD5">
        <w:t xml:space="preserve">of the designation system indicates how the specific alloy has been modified, </w:t>
      </w:r>
      <w:r w:rsidR="00CB2019">
        <w:t>and</w:t>
      </w:r>
      <w:r w:rsidR="00D51FD5">
        <w:t xml:space="preserve"> if it hasn’t been modified then the value will be 0. The third and fourth digits </w:t>
      </w:r>
      <w:r w:rsidR="003E459D">
        <w:t xml:space="preserve">(xxXX) </w:t>
      </w:r>
      <w:r w:rsidR="00D51FD5">
        <w:t>are the specific place of the alloy within that series</w:t>
      </w:r>
      <w:r w:rsidR="003E459D">
        <w:t xml:space="preserve">, so for AA5083 the 83 represents where it lies within that series. This is true for all series accept the 1xxx series where the last </w:t>
      </w:r>
      <w:r w:rsidR="00D64787">
        <w:t xml:space="preserve">2 </w:t>
      </w:r>
      <w:r w:rsidR="003E459D">
        <w:t>digits show the minimum percentage of aluminium</w:t>
      </w:r>
      <w:r w:rsidR="00D64787">
        <w:t xml:space="preserve"> in the series, so for 1050 the aluminium percentage is 99.50%</w:t>
      </w:r>
      <w:r w:rsidR="00047A94">
        <w:t xml:space="preserve"> </w:t>
      </w:r>
      <w:r w:rsidR="00047A94">
        <w:rPr>
          <w:b/>
        </w:rPr>
        <w:t>[ESAB, 2013]</w:t>
      </w:r>
      <w:r w:rsidR="00D64787">
        <w:t>.</w:t>
      </w:r>
    </w:p>
    <w:p w:rsidR="00D64787" w:rsidRDefault="00D64787" w:rsidP="00B47512">
      <w:pPr>
        <w:jc w:val="both"/>
      </w:pPr>
      <w:r>
        <w:tab/>
        <w:t>Within the alloy designation system the temper designation system needs to be also understood, which is where the heat treated and non-heat treated alloys are better defined. The 1xxx, 3xxx, and 5xxx series are not heat treatable, thus only gain their strength from strain hardening, and the 2xxx, 6xxx, and 7xxx series are heat treatable. The 4xxx series has a mixture of heat treatable and non-heat treatable</w:t>
      </w:r>
      <w:r w:rsidR="00E444A3">
        <w:t xml:space="preserve"> alloys. The heat treatable alloys gain their optimum mechanical properties through thermal treatments such as the “T” temper which involves a solution heat treatment and artificial aging. </w:t>
      </w:r>
      <w:r w:rsidR="006103D2">
        <w:t>A typical solution heat treatment involves heating a said alloy to an elevated temperature (i.e. 500</w:t>
      </w:r>
      <w:r w:rsidR="006103D2">
        <w:rPr>
          <w:rFonts w:cstheme="minorHAnsi"/>
        </w:rPr>
        <w:t>°</w:t>
      </w:r>
      <w:r w:rsidR="006103D2">
        <w:t xml:space="preserve">C) which puts the alloying elements into solution, </w:t>
      </w:r>
      <w:r w:rsidR="002E6D20">
        <w:t xml:space="preserve">and </w:t>
      </w:r>
      <w:r w:rsidR="006103D2">
        <w:t xml:space="preserve">when quenched </w:t>
      </w:r>
      <w:r w:rsidR="002E6D20">
        <w:t xml:space="preserve">a supersaturated solution is created at room temperature. In order to obtain desired material characteristics an aging process usually follows, which sees the precipitation of a certain proportion of the supersaturated elements. </w:t>
      </w:r>
    </w:p>
    <w:p w:rsidR="002E6D20" w:rsidRDefault="00AB38A2" w:rsidP="00B47512">
      <w:pPr>
        <w:jc w:val="both"/>
      </w:pPr>
      <w:r>
        <w:lastRenderedPageBreak/>
        <w:tab/>
        <w:t>The various tempers used as part of the aluminium alloys can be broken down into 5 distinct sections, F,O,H,W, and T. The designation F means as fabricated</w:t>
      </w:r>
      <w:r w:rsidR="001719AD">
        <w:t xml:space="preserve">, O stands for annealed, H has been strain hardened, W has been solution heat treated, and T has been thermally treated. The non-heat treated alloys are typically in the 0 condition, whereas the heat treated alloys are usually in the T condition. The </w:t>
      </w:r>
      <w:r w:rsidR="008423AB">
        <w:t xml:space="preserve">“T” temper can be divided into a further 10 other conditions, the </w:t>
      </w:r>
      <w:r w:rsidR="0031115C">
        <w:t>full list is</w:t>
      </w:r>
      <w:r w:rsidR="008423AB">
        <w:t xml:space="preserve"> shown below in table</w:t>
      </w:r>
      <w:r w:rsidR="0031115C">
        <w:t xml:space="preserve"> 2.1.3.B, but the main tempers of interest for this research are T4 and T6. Some of the most common tempers are T4 and T6 which both have been solution treated, but T4 has been naturally aged, and T6 has been artificially aged.</w:t>
      </w:r>
    </w:p>
    <w:p w:rsidR="00D37EBF" w:rsidRDefault="00D37EBF" w:rsidP="00B47512">
      <w:pPr>
        <w:jc w:val="both"/>
      </w:pPr>
      <w:r>
        <w:t>Table 2.1.3.B – The various sub-divisions of tempers</w:t>
      </w:r>
      <w:r w:rsidR="00261393">
        <w:t xml:space="preserve"> </w:t>
      </w:r>
      <w:r w:rsidR="00261393" w:rsidRPr="00261393">
        <w:rPr>
          <w:b/>
        </w:rPr>
        <w:t>[ESAB, 2013]</w:t>
      </w:r>
    </w:p>
    <w:tbl>
      <w:tblPr>
        <w:tblStyle w:val="TableGrid"/>
        <w:tblW w:w="0" w:type="auto"/>
        <w:tblLook w:val="04A0" w:firstRow="1" w:lastRow="0" w:firstColumn="1" w:lastColumn="0" w:noHBand="0" w:noVBand="1"/>
      </w:tblPr>
      <w:tblGrid>
        <w:gridCol w:w="1951"/>
        <w:gridCol w:w="7291"/>
      </w:tblGrid>
      <w:tr w:rsidR="00D37EBF" w:rsidTr="00B47512">
        <w:tc>
          <w:tcPr>
            <w:tcW w:w="1951" w:type="dxa"/>
          </w:tcPr>
          <w:p w:rsidR="00D37EBF" w:rsidRDefault="00D37EBF" w:rsidP="00B47512">
            <w:pPr>
              <w:jc w:val="both"/>
            </w:pPr>
            <w:r>
              <w:t>Temper Designation</w:t>
            </w:r>
          </w:p>
        </w:tc>
        <w:tc>
          <w:tcPr>
            <w:tcW w:w="7291" w:type="dxa"/>
          </w:tcPr>
          <w:p w:rsidR="00D37EBF" w:rsidRDefault="00D37EBF" w:rsidP="00B47512">
            <w:pPr>
              <w:jc w:val="both"/>
            </w:pPr>
            <w:r>
              <w:t>Process</w:t>
            </w:r>
          </w:p>
        </w:tc>
      </w:tr>
      <w:tr w:rsidR="00D37EBF" w:rsidTr="00B47512">
        <w:tc>
          <w:tcPr>
            <w:tcW w:w="1951" w:type="dxa"/>
          </w:tcPr>
          <w:p w:rsidR="00D37EBF" w:rsidRDefault="00D37EBF" w:rsidP="00B47512">
            <w:pPr>
              <w:jc w:val="both"/>
            </w:pPr>
            <w:r>
              <w:t>T1</w:t>
            </w:r>
          </w:p>
        </w:tc>
        <w:tc>
          <w:tcPr>
            <w:tcW w:w="7291" w:type="dxa"/>
          </w:tcPr>
          <w:p w:rsidR="00D37EBF" w:rsidRDefault="00D37EBF" w:rsidP="00B47512">
            <w:pPr>
              <w:jc w:val="both"/>
            </w:pPr>
            <w:r w:rsidRPr="00F71FBE">
              <w:t>Naturally aged after cooling from an elevated temperature shaping process, such as extruding</w:t>
            </w:r>
          </w:p>
        </w:tc>
      </w:tr>
      <w:tr w:rsidR="00D37EBF" w:rsidTr="00B47512">
        <w:tc>
          <w:tcPr>
            <w:tcW w:w="1951" w:type="dxa"/>
          </w:tcPr>
          <w:p w:rsidR="00D37EBF" w:rsidRDefault="00D37EBF" w:rsidP="00B47512">
            <w:pPr>
              <w:jc w:val="both"/>
            </w:pPr>
            <w:r>
              <w:t>T2</w:t>
            </w:r>
          </w:p>
        </w:tc>
        <w:tc>
          <w:tcPr>
            <w:tcW w:w="7291" w:type="dxa"/>
          </w:tcPr>
          <w:p w:rsidR="00D37EBF" w:rsidRDefault="00D37EBF" w:rsidP="00B47512">
            <w:pPr>
              <w:jc w:val="both"/>
            </w:pPr>
            <w:r w:rsidRPr="00F71FBE">
              <w:t>Cold worked after cooling from an elevated temperature shaping process and then naturally aged</w:t>
            </w:r>
          </w:p>
        </w:tc>
      </w:tr>
      <w:tr w:rsidR="00D37EBF" w:rsidTr="00B47512">
        <w:tc>
          <w:tcPr>
            <w:tcW w:w="1951" w:type="dxa"/>
          </w:tcPr>
          <w:p w:rsidR="00D37EBF" w:rsidRDefault="00D37EBF" w:rsidP="00B47512">
            <w:pPr>
              <w:jc w:val="both"/>
            </w:pPr>
            <w:r>
              <w:t>T3</w:t>
            </w:r>
          </w:p>
        </w:tc>
        <w:tc>
          <w:tcPr>
            <w:tcW w:w="7291" w:type="dxa"/>
          </w:tcPr>
          <w:p w:rsidR="00D37EBF" w:rsidRDefault="00D37EBF" w:rsidP="00B47512">
            <w:pPr>
              <w:jc w:val="both"/>
            </w:pPr>
            <w:r w:rsidRPr="00F71FBE">
              <w:t>Solution heat treated, cold worked and naturally aged</w:t>
            </w:r>
          </w:p>
        </w:tc>
      </w:tr>
      <w:tr w:rsidR="00D37EBF" w:rsidTr="00B47512">
        <w:tc>
          <w:tcPr>
            <w:tcW w:w="1951" w:type="dxa"/>
          </w:tcPr>
          <w:p w:rsidR="00D37EBF" w:rsidRDefault="00D37EBF" w:rsidP="00B47512">
            <w:pPr>
              <w:jc w:val="both"/>
            </w:pPr>
            <w:r>
              <w:t>T4</w:t>
            </w:r>
          </w:p>
        </w:tc>
        <w:tc>
          <w:tcPr>
            <w:tcW w:w="7291" w:type="dxa"/>
          </w:tcPr>
          <w:p w:rsidR="00D37EBF" w:rsidRDefault="00D37EBF" w:rsidP="00B47512">
            <w:pPr>
              <w:jc w:val="both"/>
            </w:pPr>
            <w:r w:rsidRPr="00F71FBE">
              <w:t>Solution heat treated and naturally aged</w:t>
            </w:r>
          </w:p>
        </w:tc>
      </w:tr>
      <w:tr w:rsidR="00D37EBF" w:rsidTr="00B47512">
        <w:tc>
          <w:tcPr>
            <w:tcW w:w="1951" w:type="dxa"/>
          </w:tcPr>
          <w:p w:rsidR="00D37EBF" w:rsidRDefault="00D37EBF" w:rsidP="00B47512">
            <w:pPr>
              <w:jc w:val="both"/>
            </w:pPr>
            <w:r>
              <w:t>T5</w:t>
            </w:r>
          </w:p>
        </w:tc>
        <w:tc>
          <w:tcPr>
            <w:tcW w:w="7291" w:type="dxa"/>
          </w:tcPr>
          <w:p w:rsidR="00D37EBF" w:rsidRDefault="00D37EBF" w:rsidP="00B47512">
            <w:pPr>
              <w:jc w:val="both"/>
            </w:pPr>
            <w:r w:rsidRPr="00F71FBE">
              <w:t>Artificially aged after cooling from an elevated temperature shaping process</w:t>
            </w:r>
          </w:p>
        </w:tc>
      </w:tr>
      <w:tr w:rsidR="00D37EBF" w:rsidTr="00B47512">
        <w:tc>
          <w:tcPr>
            <w:tcW w:w="1951" w:type="dxa"/>
          </w:tcPr>
          <w:p w:rsidR="00D37EBF" w:rsidRDefault="00D37EBF" w:rsidP="00B47512">
            <w:pPr>
              <w:jc w:val="both"/>
            </w:pPr>
            <w:r>
              <w:t>T6</w:t>
            </w:r>
          </w:p>
        </w:tc>
        <w:tc>
          <w:tcPr>
            <w:tcW w:w="7291" w:type="dxa"/>
          </w:tcPr>
          <w:p w:rsidR="00D37EBF" w:rsidRDefault="00D37EBF" w:rsidP="00B47512">
            <w:pPr>
              <w:jc w:val="both"/>
            </w:pPr>
            <w:r w:rsidRPr="00F71FBE">
              <w:t>Solution heat treated and artificially aged</w:t>
            </w:r>
          </w:p>
        </w:tc>
      </w:tr>
      <w:tr w:rsidR="00D37EBF" w:rsidTr="00B47512">
        <w:tc>
          <w:tcPr>
            <w:tcW w:w="1951" w:type="dxa"/>
          </w:tcPr>
          <w:p w:rsidR="00D37EBF" w:rsidRDefault="00D37EBF" w:rsidP="00B47512">
            <w:pPr>
              <w:jc w:val="both"/>
            </w:pPr>
            <w:r>
              <w:t>T7</w:t>
            </w:r>
          </w:p>
        </w:tc>
        <w:tc>
          <w:tcPr>
            <w:tcW w:w="7291" w:type="dxa"/>
          </w:tcPr>
          <w:p w:rsidR="00D37EBF" w:rsidRDefault="00D37EBF" w:rsidP="00B47512">
            <w:pPr>
              <w:jc w:val="both"/>
            </w:pPr>
            <w:r w:rsidRPr="00F71FBE">
              <w:t>Solution heat treated and stabilized (overaged)</w:t>
            </w:r>
          </w:p>
        </w:tc>
      </w:tr>
      <w:tr w:rsidR="00D37EBF" w:rsidTr="00B47512">
        <w:tc>
          <w:tcPr>
            <w:tcW w:w="1951" w:type="dxa"/>
          </w:tcPr>
          <w:p w:rsidR="00D37EBF" w:rsidRDefault="00D37EBF" w:rsidP="00B47512">
            <w:pPr>
              <w:jc w:val="both"/>
            </w:pPr>
            <w:r>
              <w:t>T8</w:t>
            </w:r>
          </w:p>
        </w:tc>
        <w:tc>
          <w:tcPr>
            <w:tcW w:w="7291" w:type="dxa"/>
          </w:tcPr>
          <w:p w:rsidR="00D37EBF" w:rsidRDefault="00D37EBF" w:rsidP="00B47512">
            <w:pPr>
              <w:jc w:val="both"/>
            </w:pPr>
            <w:r w:rsidRPr="00F71FBE">
              <w:t>Solution heat treated, cold worked and artificially aged</w:t>
            </w:r>
          </w:p>
        </w:tc>
      </w:tr>
      <w:tr w:rsidR="00D37EBF" w:rsidTr="00B47512">
        <w:tc>
          <w:tcPr>
            <w:tcW w:w="1951" w:type="dxa"/>
          </w:tcPr>
          <w:p w:rsidR="00D37EBF" w:rsidRDefault="00D37EBF" w:rsidP="00B47512">
            <w:pPr>
              <w:jc w:val="both"/>
            </w:pPr>
            <w:r>
              <w:t>T9</w:t>
            </w:r>
          </w:p>
        </w:tc>
        <w:tc>
          <w:tcPr>
            <w:tcW w:w="7291" w:type="dxa"/>
          </w:tcPr>
          <w:p w:rsidR="00D37EBF" w:rsidRDefault="00D37EBF" w:rsidP="00B47512">
            <w:pPr>
              <w:jc w:val="both"/>
            </w:pPr>
            <w:r w:rsidRPr="00F71FBE">
              <w:t>Solution heat treated, artificially aged and cold worked</w:t>
            </w:r>
          </w:p>
        </w:tc>
      </w:tr>
      <w:tr w:rsidR="00D37EBF" w:rsidTr="00B47512">
        <w:tc>
          <w:tcPr>
            <w:tcW w:w="1951" w:type="dxa"/>
          </w:tcPr>
          <w:p w:rsidR="00D37EBF" w:rsidRDefault="00D37EBF" w:rsidP="00B47512">
            <w:pPr>
              <w:jc w:val="both"/>
            </w:pPr>
            <w:r>
              <w:t>T10</w:t>
            </w:r>
          </w:p>
        </w:tc>
        <w:tc>
          <w:tcPr>
            <w:tcW w:w="7291" w:type="dxa"/>
          </w:tcPr>
          <w:p w:rsidR="00D37EBF" w:rsidRDefault="00D37EBF" w:rsidP="00B47512">
            <w:pPr>
              <w:jc w:val="both"/>
            </w:pPr>
            <w:r w:rsidRPr="00F71FBE">
              <w:t>Cold worked after cooling from an elevated temperature shaping process and then artificially aged</w:t>
            </w:r>
          </w:p>
        </w:tc>
      </w:tr>
    </w:tbl>
    <w:p w:rsidR="003D115B" w:rsidRDefault="003D115B" w:rsidP="00B47512">
      <w:pPr>
        <w:pStyle w:val="Heading2"/>
        <w:jc w:val="both"/>
      </w:pPr>
      <w:bookmarkStart w:id="17" w:name="_Toc404107863"/>
      <w:r>
        <w:t>2.1.4 - FSW Properties</w:t>
      </w:r>
      <w:bookmarkEnd w:id="17"/>
    </w:p>
    <w:p w:rsidR="003D115B" w:rsidRDefault="00317A82" w:rsidP="00B47512">
      <w:pPr>
        <w:jc w:val="both"/>
      </w:pPr>
      <w:r>
        <w:t xml:space="preserve">At high strain rates and low temperatures materials with ultrafine grain properties – such as FS welds – typically demonstrate improved mechanical properties such as high toughness, strength, and super-plasticity </w:t>
      </w:r>
      <w:r>
        <w:rPr>
          <w:b/>
        </w:rPr>
        <w:t>[Koch et al. 1999][McFadden et al. 1999][Weertman et al. 1999]</w:t>
      </w:r>
      <w:r>
        <w:t xml:space="preserve">. </w:t>
      </w:r>
      <w:r w:rsidR="00E02330">
        <w:t xml:space="preserve">Extensive research has looked at ways of achieving the ultra-fine grained (UFG) effect in materials including the severe plastic deformation </w:t>
      </w:r>
      <w:r w:rsidR="001062BD">
        <w:t xml:space="preserve">(SPD) </w:t>
      </w:r>
      <w:r w:rsidR="00E02330">
        <w:t>approach</w:t>
      </w:r>
      <w:r w:rsidR="00B87481">
        <w:t xml:space="preserve">, which can involve </w:t>
      </w:r>
      <w:r w:rsidR="00C550E2">
        <w:t xml:space="preserve">the </w:t>
      </w:r>
      <w:r w:rsidR="00B87481">
        <w:t xml:space="preserve">equal </w:t>
      </w:r>
      <w:r w:rsidR="00C550E2">
        <w:t xml:space="preserve">channel </w:t>
      </w:r>
      <w:r w:rsidR="00B87481">
        <w:t>angular pressing</w:t>
      </w:r>
      <w:r w:rsidR="00C550E2">
        <w:t xml:space="preserve"> (ECAP) technique. By using these methods bulk ductile materials undergo </w:t>
      </w:r>
      <w:r w:rsidR="00B04908">
        <w:t xml:space="preserve">UFG transformations to produce structural materials </w:t>
      </w:r>
      <w:r w:rsidR="00B04908">
        <w:rPr>
          <w:b/>
        </w:rPr>
        <w:t>[Murayama et al. 2001][Xu et al. 2003][Zhao et al. 2004][Mishra et al. 2007]</w:t>
      </w:r>
      <w:r w:rsidR="00B04908">
        <w:t xml:space="preserve">. </w:t>
      </w:r>
    </w:p>
    <w:p w:rsidR="00B04908" w:rsidRPr="00C81B4E" w:rsidRDefault="00B04908" w:rsidP="00B47512">
      <w:pPr>
        <w:jc w:val="both"/>
      </w:pPr>
      <w:r>
        <w:tab/>
        <w:t xml:space="preserve">Within the SPD technique friction stir processing (FSP) can be employed which is based on the FSW process. The technique was originally developed by Mishra and other associates </w:t>
      </w:r>
      <w:r>
        <w:rPr>
          <w:b/>
        </w:rPr>
        <w:t>[Mishra et al. 2000][Mishra and Mahnoney, 2001][Mishra et al. 2003]</w:t>
      </w:r>
      <w:r w:rsidR="00F23B44">
        <w:t xml:space="preserve"> </w:t>
      </w:r>
      <w:r w:rsidR="00E812A1">
        <w:t>and involved plunging</w:t>
      </w:r>
      <w:r w:rsidR="00F23B44">
        <w:t xml:space="preserve"> non-consumable FSW tool </w:t>
      </w:r>
      <w:r w:rsidR="00E812A1">
        <w:t xml:space="preserve">into a fixed work piece, and then FSW a given area. The FSP process will then cause </w:t>
      </w:r>
      <w:r w:rsidR="00CB6DDC">
        <w:t>microstructural modification of a given material resulting in a specific property enhancement, such as super</w:t>
      </w:r>
      <w:r w:rsidR="00C81B4E">
        <w:t>-</w:t>
      </w:r>
      <w:r w:rsidR="00CB6DDC">
        <w:t>plasticity at a high strain rate for AA7075</w:t>
      </w:r>
      <w:r w:rsidR="00C81B4E">
        <w:t xml:space="preserve"> </w:t>
      </w:r>
      <w:r w:rsidR="00C81B4E">
        <w:rPr>
          <w:b/>
        </w:rPr>
        <w:t>[Mishra et al. 2000][Mishra and Mahoney, 2001][Ma et al. 2002]</w:t>
      </w:r>
      <w:r w:rsidR="00C81B4E">
        <w:t xml:space="preserve">, or even to create surface composites on aluminium substrates </w:t>
      </w:r>
      <w:r w:rsidR="00C81B4E">
        <w:rPr>
          <w:b/>
        </w:rPr>
        <w:t>[Mishra et al. 2002][Mishra et al. 2003]</w:t>
      </w:r>
      <w:r w:rsidR="00C81B4E">
        <w:t xml:space="preserve">. </w:t>
      </w:r>
    </w:p>
    <w:p w:rsidR="00CB6DDC" w:rsidRDefault="00CB6DDC" w:rsidP="00B47512">
      <w:pPr>
        <w:pStyle w:val="Heading2"/>
        <w:jc w:val="both"/>
      </w:pPr>
      <w:bookmarkStart w:id="18" w:name="_Toc404107864"/>
      <w:r>
        <w:lastRenderedPageBreak/>
        <w:t>2.1.</w:t>
      </w:r>
      <w:r w:rsidR="006306E8">
        <w:t>5</w:t>
      </w:r>
      <w:r>
        <w:t xml:space="preserve">. - </w:t>
      </w:r>
      <w:r w:rsidRPr="0050203B">
        <w:t>FSW compared to other welding techniques</w:t>
      </w:r>
      <w:bookmarkEnd w:id="18"/>
    </w:p>
    <w:p w:rsidR="005C0CA2" w:rsidRDefault="005C0CA2" w:rsidP="00B47512">
      <w:pPr>
        <w:jc w:val="both"/>
      </w:pPr>
      <w:r w:rsidRPr="00D72851">
        <w:tab/>
        <w:t>The solid state joining process that is FSW yields significant advantages over welding types for aluminium alloys including MIG, TIG, Arc, and fusion welding</w:t>
      </w:r>
      <w:r w:rsidR="00F35CED" w:rsidRPr="00D72851">
        <w:t xml:space="preserve"> </w:t>
      </w:r>
      <w:r w:rsidR="00F35CED" w:rsidRPr="00D72851">
        <w:rPr>
          <w:b/>
        </w:rPr>
        <w:t>[Hagstrom and Sandstrom, 1996]</w:t>
      </w:r>
      <w:r w:rsidRPr="00D72851">
        <w:t xml:space="preserve">. </w:t>
      </w:r>
      <w:r w:rsidR="00C84A7D" w:rsidRPr="00D72851">
        <w:t xml:space="preserve">As FSW is solid state joining process many of the ill effects associated with resolidification from alternative welding methods are eliminated. </w:t>
      </w:r>
      <w:r w:rsidRPr="00D72851">
        <w:t xml:space="preserve">The other welding techniques typically subject aluminium to high temperatures causing the alloy to partially </w:t>
      </w:r>
      <w:r w:rsidR="0034732C" w:rsidRPr="00D72851">
        <w:t>melt;</w:t>
      </w:r>
      <w:r w:rsidRPr="00D72851">
        <w:t xml:space="preserve"> problems with this </w:t>
      </w:r>
      <w:r w:rsidR="008D5DA5" w:rsidRPr="00D72851">
        <w:t xml:space="preserve">include hot cracking, porosity, and distortion </w:t>
      </w:r>
      <w:r w:rsidR="0034732C" w:rsidRPr="00D72851">
        <w:rPr>
          <w:b/>
        </w:rPr>
        <w:t>[Sutton et al. 2002]</w:t>
      </w:r>
      <w:r w:rsidR="0034732C" w:rsidRPr="00D72851">
        <w:t xml:space="preserve">. FSW instead of being a cast weld process is a forge weld process, and so plastic flow from the heat induced process results in a change in microstructural properties, </w:t>
      </w:r>
      <w:r w:rsidR="006D367E" w:rsidRPr="00D72851">
        <w:t xml:space="preserve">which can often improve the mechanical properties of the weld </w:t>
      </w:r>
      <w:r w:rsidR="006D367E" w:rsidRPr="00D72851">
        <w:rPr>
          <w:b/>
        </w:rPr>
        <w:t>[Jata and Semiatin, 2000]</w:t>
      </w:r>
      <w:r w:rsidR="006D367E" w:rsidRPr="00D72851">
        <w:t>.</w:t>
      </w:r>
    </w:p>
    <w:p w:rsidR="00EE764F" w:rsidRPr="00D72851" w:rsidRDefault="00EE764F" w:rsidP="001D734C">
      <w:pPr>
        <w:jc w:val="center"/>
      </w:pPr>
      <w:r w:rsidRPr="00D72851">
        <w:rPr>
          <w:noProof/>
          <w:lang w:eastAsia="en-GB"/>
        </w:rPr>
        <w:drawing>
          <wp:inline distT="0" distB="0" distL="0" distR="0" wp14:anchorId="1540DC54" wp14:editId="74514340">
            <wp:extent cx="4251941" cy="32612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3217" b="5898"/>
                    <a:stretch/>
                  </pic:blipFill>
                  <pic:spPr bwMode="auto">
                    <a:xfrm>
                      <a:off x="0" y="0"/>
                      <a:ext cx="4268993" cy="3274371"/>
                    </a:xfrm>
                    <a:prstGeom prst="rect">
                      <a:avLst/>
                    </a:prstGeom>
                    <a:noFill/>
                    <a:ln>
                      <a:noFill/>
                    </a:ln>
                    <a:extLst>
                      <a:ext uri="{53640926-AAD7-44D8-BBD7-CCE9431645EC}">
                        <a14:shadowObscured xmlns:a14="http://schemas.microsoft.com/office/drawing/2010/main"/>
                      </a:ext>
                    </a:extLst>
                  </pic:spPr>
                </pic:pic>
              </a:graphicData>
            </a:graphic>
          </wp:inline>
        </w:drawing>
      </w:r>
    </w:p>
    <w:p w:rsidR="00EE764F" w:rsidRPr="00D72851" w:rsidRDefault="00EE764F" w:rsidP="00B47512">
      <w:pPr>
        <w:jc w:val="both"/>
        <w:rPr>
          <w:b/>
        </w:rPr>
      </w:pPr>
      <w:r w:rsidRPr="00D72851">
        <w:t xml:space="preserve">Figure 2.1.5.A – The stress vs fatigue cycles life plots for MIG and FSW </w:t>
      </w:r>
      <w:r w:rsidRPr="00D72851">
        <w:rPr>
          <w:b/>
        </w:rPr>
        <w:t>[Zhou et al. 2005]</w:t>
      </w:r>
    </w:p>
    <w:p w:rsidR="00574123" w:rsidRPr="00D72851" w:rsidRDefault="00F35CED" w:rsidP="00B47512">
      <w:pPr>
        <w:jc w:val="both"/>
        <w:rPr>
          <w:b/>
        </w:rPr>
      </w:pPr>
      <w:r w:rsidRPr="00D72851">
        <w:tab/>
        <w:t>Research was performed by Zhou et al. on AA5083</w:t>
      </w:r>
      <w:r w:rsidR="00D704A8" w:rsidRPr="00D72851">
        <w:t xml:space="preserve"> compared FSW to MIG welding with the objective of comparing</w:t>
      </w:r>
      <w:r w:rsidR="00574123" w:rsidRPr="00D72851">
        <w:t xml:space="preserve"> its fatigue life </w:t>
      </w:r>
      <w:r w:rsidR="00574123" w:rsidRPr="00D72851">
        <w:rPr>
          <w:b/>
        </w:rPr>
        <w:t>[Zhou et al. 2005]</w:t>
      </w:r>
      <w:r w:rsidR="00574123" w:rsidRPr="00D72851">
        <w:t>. Figure 2.1.5.A – shows a plot of stress vs fatigue cycles</w:t>
      </w:r>
      <w:r w:rsidR="003020A3" w:rsidRPr="00D72851">
        <w:t xml:space="preserve"> for MIG and FSW welds, with FS welds lasting 9-12 times longer than MIG welds, and the calculated fatigue characteristic values are 39.8 MPa for MIG and 67.3 of FSW.</w:t>
      </w:r>
      <w:r w:rsidR="00780A14" w:rsidRPr="00D72851">
        <w:t xml:space="preserve"> Research by </w:t>
      </w:r>
      <w:r w:rsidR="008F6F05" w:rsidRPr="00D72851">
        <w:t>Squillace et al. on AA2024-T3</w:t>
      </w:r>
      <w:r w:rsidR="00BC0DB9" w:rsidRPr="00D72851">
        <w:t xml:space="preserve"> compared FSW to TIG welding, which showed an overall decrease in micro-hardness for the TIG weld, but less extreme decay</w:t>
      </w:r>
      <w:r w:rsidR="000B3FAC" w:rsidRPr="00D72851">
        <w:t xml:space="preserve"> for the FSW weld, depending on which weld zone was analysed </w:t>
      </w:r>
      <w:r w:rsidR="000B3FAC" w:rsidRPr="00D72851">
        <w:rPr>
          <w:b/>
        </w:rPr>
        <w:t>[Squillace et al. 2004]</w:t>
      </w:r>
      <w:r w:rsidR="000B3FAC" w:rsidRPr="00D72851">
        <w:t>. The results also showed that pitting tendencies were less evident in FS welds than in TIG welds</w:t>
      </w:r>
      <w:r w:rsidR="00D72851" w:rsidRPr="00D72851">
        <w:t xml:space="preserve">. A review by Defalco compared fusion welding </w:t>
      </w:r>
      <w:r w:rsidR="00D72851">
        <w:t xml:space="preserve">with FSW, and demonstrated for both plate and extruded AA2195-T8 that FS welds had higher UTS values than the variable polarity plasma arc (VPPA) </w:t>
      </w:r>
      <w:r w:rsidR="00161913">
        <w:t xml:space="preserve">fusion </w:t>
      </w:r>
      <w:r w:rsidR="00D72851">
        <w:t>welds</w:t>
      </w:r>
      <w:r w:rsidR="00161913">
        <w:t xml:space="preserve"> </w:t>
      </w:r>
      <w:r w:rsidR="00161913">
        <w:rPr>
          <w:b/>
        </w:rPr>
        <w:t>[Jeff Defalco, 2006]</w:t>
      </w:r>
      <w:r w:rsidR="00D72851">
        <w:t xml:space="preserve">. </w:t>
      </w:r>
      <w:r w:rsidR="00161913">
        <w:t>The paper also commented on how FSW causes increased resistance to stress corrosion cracking (SCC). Conventional fusion welding in AA2014-T4 and AA7075-T6 causes grain boundary precipitation in the HAZ, which consequentially increases the alloys susceptibility to SCC, with FSW this effect is effectively eliminated.</w:t>
      </w:r>
    </w:p>
    <w:p w:rsidR="003E0888" w:rsidRPr="0050203B" w:rsidRDefault="004E73CA" w:rsidP="00B47512">
      <w:pPr>
        <w:pStyle w:val="Heading2"/>
        <w:jc w:val="both"/>
      </w:pPr>
      <w:bookmarkStart w:id="19" w:name="_Toc404107865"/>
      <w:r>
        <w:lastRenderedPageBreak/>
        <w:t>2.1.</w:t>
      </w:r>
      <w:r w:rsidR="006306E8">
        <w:t>6</w:t>
      </w:r>
      <w:r>
        <w:t xml:space="preserve"> - </w:t>
      </w:r>
      <w:r w:rsidR="003E0888" w:rsidRPr="0050203B">
        <w:t>Advantages of FSW</w:t>
      </w:r>
      <w:bookmarkEnd w:id="19"/>
    </w:p>
    <w:p w:rsidR="00295DD0" w:rsidRDefault="004E73CA" w:rsidP="00B47512">
      <w:pPr>
        <w:jc w:val="both"/>
      </w:pPr>
      <w:r>
        <w:tab/>
        <w:t xml:space="preserve">One advantage of FSW is that it can weld so called ‘unweldable’ aluminium alloys such as 2xxx, 7xxx, and 8xxx series. Research performed by </w:t>
      </w:r>
      <w:r w:rsidRPr="004E73CA">
        <w:rPr>
          <w:b/>
        </w:rPr>
        <w:t>[Mishra and Ma 2005]</w:t>
      </w:r>
      <w:r>
        <w:t xml:space="preserve"> indicated the advantages from FSW can be broadly categorised into 3 distinct groups, metallurgical, environmental, and energy. A full list of the advantages can be shown below in table 2.1.4.1</w:t>
      </w:r>
      <w:r w:rsidR="00D35D90">
        <w:t xml:space="preserve"> which was taken from their research paper</w:t>
      </w:r>
      <w:r>
        <w:t>:</w:t>
      </w:r>
    </w:p>
    <w:p w:rsidR="004E73CA" w:rsidRPr="004E73CA" w:rsidRDefault="004E73CA" w:rsidP="00B47512">
      <w:pPr>
        <w:jc w:val="both"/>
        <w:rPr>
          <w:b/>
        </w:rPr>
      </w:pPr>
      <w:r>
        <w:t xml:space="preserve">Table 2.1.4.1 – Advantages of FSW </w:t>
      </w:r>
      <w:r>
        <w:rPr>
          <w:b/>
        </w:rPr>
        <w:t>[Mishra and Ma, 2005]</w:t>
      </w:r>
    </w:p>
    <w:tbl>
      <w:tblPr>
        <w:tblStyle w:val="TableGrid"/>
        <w:tblW w:w="0" w:type="auto"/>
        <w:tblLook w:val="04A0" w:firstRow="1" w:lastRow="0" w:firstColumn="1" w:lastColumn="0" w:noHBand="0" w:noVBand="1"/>
      </w:tblPr>
      <w:tblGrid>
        <w:gridCol w:w="3080"/>
        <w:gridCol w:w="3081"/>
        <w:gridCol w:w="3081"/>
      </w:tblGrid>
      <w:tr w:rsidR="004E73CA" w:rsidRPr="004E73CA" w:rsidTr="004E73CA">
        <w:tc>
          <w:tcPr>
            <w:tcW w:w="3080" w:type="dxa"/>
          </w:tcPr>
          <w:p w:rsidR="004E73CA" w:rsidRPr="00D35D90" w:rsidRDefault="004E73CA" w:rsidP="00B47512">
            <w:pPr>
              <w:jc w:val="both"/>
              <w:rPr>
                <w:rFonts w:eastAsia="Times New Roman" w:cs="Arial"/>
                <w:b/>
                <w:lang w:eastAsia="en-GB"/>
              </w:rPr>
            </w:pPr>
            <w:r w:rsidRPr="00D35D90">
              <w:rPr>
                <w:rFonts w:eastAsia="Times New Roman" w:cs="Arial"/>
                <w:b/>
                <w:lang w:eastAsia="en-GB"/>
              </w:rPr>
              <w:t>Metallurgical advantages</w:t>
            </w:r>
          </w:p>
        </w:tc>
        <w:tc>
          <w:tcPr>
            <w:tcW w:w="3081" w:type="dxa"/>
          </w:tcPr>
          <w:p w:rsidR="004E73CA" w:rsidRPr="00D35D90" w:rsidRDefault="004E73CA" w:rsidP="00B47512">
            <w:pPr>
              <w:jc w:val="both"/>
              <w:rPr>
                <w:rFonts w:eastAsia="Times New Roman" w:cs="Arial"/>
                <w:b/>
                <w:lang w:eastAsia="en-GB"/>
              </w:rPr>
            </w:pPr>
            <w:r w:rsidRPr="00D35D90">
              <w:rPr>
                <w:rFonts w:eastAsia="Times New Roman" w:cs="Arial"/>
                <w:b/>
                <w:lang w:eastAsia="en-GB"/>
              </w:rPr>
              <w:t>Environmental Advantages</w:t>
            </w:r>
          </w:p>
        </w:tc>
        <w:tc>
          <w:tcPr>
            <w:tcW w:w="3081" w:type="dxa"/>
          </w:tcPr>
          <w:p w:rsidR="004E73CA" w:rsidRPr="00D35D90" w:rsidRDefault="004E73CA" w:rsidP="00B47512">
            <w:pPr>
              <w:jc w:val="both"/>
              <w:rPr>
                <w:rFonts w:eastAsia="Times New Roman" w:cs="Arial"/>
                <w:b/>
                <w:lang w:eastAsia="en-GB"/>
              </w:rPr>
            </w:pPr>
            <w:r w:rsidRPr="00D35D90">
              <w:rPr>
                <w:rFonts w:eastAsia="Times New Roman" w:cs="Arial"/>
                <w:b/>
                <w:lang w:eastAsia="en-GB"/>
              </w:rPr>
              <w:t>Energy Advantages</w:t>
            </w: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Solid state joining process</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No Shielding gas required</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Improved materials use (i.e. joining different thickness) allows reduction in weight</w:t>
            </w: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Low distortion of work piece</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No surface cleaning required</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Only 2.5% of energy needed for a laser weld</w:t>
            </w: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Good dimensional stability and repeatability</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Eliminate grinding waste</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Decreased fuel consumption in light weight aircraft, automotive and ship applications</w:t>
            </w: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No loss of alloying elements</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Eliminate solvents required for degreasing</w:t>
            </w:r>
          </w:p>
        </w:tc>
        <w:tc>
          <w:tcPr>
            <w:tcW w:w="3081" w:type="dxa"/>
          </w:tcPr>
          <w:p w:rsidR="004E73CA" w:rsidRPr="004E73CA" w:rsidRDefault="004E73CA" w:rsidP="00B47512">
            <w:pPr>
              <w:jc w:val="both"/>
              <w:rPr>
                <w:rFonts w:eastAsia="Times New Roman" w:cs="Arial"/>
                <w:lang w:eastAsia="en-GB"/>
              </w:rPr>
            </w:pP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Great metallurgical properties in joint area</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Consumable materials saving, such as rugs, wire or any other gases</w:t>
            </w:r>
          </w:p>
        </w:tc>
        <w:tc>
          <w:tcPr>
            <w:tcW w:w="3081" w:type="dxa"/>
          </w:tcPr>
          <w:p w:rsidR="004E73CA" w:rsidRPr="004E73CA" w:rsidRDefault="004E73CA" w:rsidP="00B47512">
            <w:pPr>
              <w:jc w:val="both"/>
              <w:rPr>
                <w:rFonts w:eastAsia="Times New Roman" w:cs="Arial"/>
                <w:lang w:eastAsia="en-GB"/>
              </w:rPr>
            </w:pP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Fine microstructure</w:t>
            </w:r>
          </w:p>
        </w:tc>
        <w:tc>
          <w:tcPr>
            <w:tcW w:w="3081" w:type="dxa"/>
          </w:tcPr>
          <w:p w:rsidR="004E73CA" w:rsidRPr="004E73CA" w:rsidRDefault="00D35D90" w:rsidP="00B47512">
            <w:pPr>
              <w:jc w:val="both"/>
              <w:rPr>
                <w:rFonts w:eastAsia="Times New Roman" w:cs="Arial"/>
                <w:lang w:eastAsia="en-GB"/>
              </w:rPr>
            </w:pPr>
            <w:r>
              <w:rPr>
                <w:rFonts w:eastAsia="Times New Roman" w:cs="Arial"/>
                <w:lang w:eastAsia="en-GB"/>
              </w:rPr>
              <w:t>Can be performed under water</w:t>
            </w:r>
          </w:p>
        </w:tc>
        <w:tc>
          <w:tcPr>
            <w:tcW w:w="3081" w:type="dxa"/>
          </w:tcPr>
          <w:p w:rsidR="004E73CA" w:rsidRPr="004E73CA" w:rsidRDefault="004E73CA" w:rsidP="00B47512">
            <w:pPr>
              <w:jc w:val="both"/>
              <w:rPr>
                <w:rFonts w:eastAsia="Times New Roman" w:cs="Arial"/>
                <w:lang w:eastAsia="en-GB"/>
              </w:rPr>
            </w:pPr>
          </w:p>
        </w:tc>
      </w:tr>
      <w:tr w:rsidR="004E73CA" w:rsidRPr="004E73CA" w:rsidTr="004E73CA">
        <w:tc>
          <w:tcPr>
            <w:tcW w:w="3080" w:type="dxa"/>
          </w:tcPr>
          <w:p w:rsidR="004E73CA" w:rsidRPr="004E73CA" w:rsidRDefault="00D35D90" w:rsidP="00B47512">
            <w:pPr>
              <w:jc w:val="both"/>
              <w:rPr>
                <w:rFonts w:eastAsia="Times New Roman" w:cs="Arial"/>
                <w:lang w:eastAsia="en-GB"/>
              </w:rPr>
            </w:pPr>
            <w:r>
              <w:rPr>
                <w:rFonts w:eastAsia="Times New Roman" w:cs="Arial"/>
                <w:lang w:eastAsia="en-GB"/>
              </w:rPr>
              <w:t>Replace multiple parts joined by fastener</w:t>
            </w:r>
          </w:p>
        </w:tc>
        <w:tc>
          <w:tcPr>
            <w:tcW w:w="3081" w:type="dxa"/>
          </w:tcPr>
          <w:p w:rsidR="004E73CA" w:rsidRPr="004E73CA" w:rsidRDefault="004E73CA" w:rsidP="00B47512">
            <w:pPr>
              <w:jc w:val="both"/>
              <w:rPr>
                <w:rFonts w:eastAsia="Times New Roman" w:cs="Arial"/>
                <w:lang w:eastAsia="en-GB"/>
              </w:rPr>
            </w:pPr>
          </w:p>
        </w:tc>
        <w:tc>
          <w:tcPr>
            <w:tcW w:w="3081" w:type="dxa"/>
          </w:tcPr>
          <w:p w:rsidR="004E73CA" w:rsidRPr="004E73CA" w:rsidRDefault="004E73CA" w:rsidP="00B47512">
            <w:pPr>
              <w:jc w:val="both"/>
              <w:rPr>
                <w:rFonts w:eastAsia="Times New Roman" w:cs="Arial"/>
                <w:lang w:eastAsia="en-GB"/>
              </w:rPr>
            </w:pPr>
          </w:p>
        </w:tc>
      </w:tr>
      <w:tr w:rsidR="00D35D90" w:rsidRPr="004E73CA" w:rsidTr="004E73CA">
        <w:tc>
          <w:tcPr>
            <w:tcW w:w="3080" w:type="dxa"/>
          </w:tcPr>
          <w:p w:rsidR="00D35D90" w:rsidRDefault="00D35D90" w:rsidP="00B47512">
            <w:pPr>
              <w:jc w:val="both"/>
              <w:rPr>
                <w:rFonts w:eastAsia="Times New Roman" w:cs="Arial"/>
                <w:lang w:eastAsia="en-GB"/>
              </w:rPr>
            </w:pPr>
            <w:r>
              <w:rPr>
                <w:rFonts w:eastAsia="Times New Roman" w:cs="Arial"/>
                <w:lang w:eastAsia="en-GB"/>
              </w:rPr>
              <w:t>Absence of cracking</w:t>
            </w:r>
          </w:p>
        </w:tc>
        <w:tc>
          <w:tcPr>
            <w:tcW w:w="3081" w:type="dxa"/>
          </w:tcPr>
          <w:p w:rsidR="00D35D90" w:rsidRPr="004E73CA" w:rsidRDefault="00D35D90" w:rsidP="00B47512">
            <w:pPr>
              <w:jc w:val="both"/>
              <w:rPr>
                <w:rFonts w:eastAsia="Times New Roman" w:cs="Arial"/>
                <w:lang w:eastAsia="en-GB"/>
              </w:rPr>
            </w:pPr>
          </w:p>
        </w:tc>
        <w:tc>
          <w:tcPr>
            <w:tcW w:w="3081" w:type="dxa"/>
          </w:tcPr>
          <w:p w:rsidR="00D35D90" w:rsidRPr="004E73CA" w:rsidRDefault="00D35D90" w:rsidP="00B47512">
            <w:pPr>
              <w:jc w:val="both"/>
              <w:rPr>
                <w:rFonts w:eastAsia="Times New Roman" w:cs="Arial"/>
                <w:lang w:eastAsia="en-GB"/>
              </w:rPr>
            </w:pPr>
          </w:p>
        </w:tc>
      </w:tr>
    </w:tbl>
    <w:p w:rsidR="0050203B" w:rsidRDefault="00891C49" w:rsidP="00B47512">
      <w:pPr>
        <w:pStyle w:val="Heading2"/>
        <w:jc w:val="both"/>
      </w:pPr>
      <w:bookmarkStart w:id="20" w:name="_Toc404107866"/>
      <w:r>
        <w:t>2.1.</w:t>
      </w:r>
      <w:r w:rsidR="006306E8">
        <w:t>7</w:t>
      </w:r>
      <w:r>
        <w:t xml:space="preserve"> – Advantages of Stationary Shoulder Corner FSW</w:t>
      </w:r>
      <w:bookmarkEnd w:id="20"/>
    </w:p>
    <w:p w:rsidR="00891C49" w:rsidRDefault="00891C49" w:rsidP="00B47512">
      <w:pPr>
        <w:jc w:val="both"/>
      </w:pPr>
      <w:r>
        <w:tab/>
      </w:r>
      <w:r w:rsidR="00312E87">
        <w:t xml:space="preserve">The most critical advantage of the process is that now angled plates can be welded, </w:t>
      </w:r>
      <w:r w:rsidR="001D147C">
        <w:t xml:space="preserve">but also produce rounded effects, or other shapes if necessary. As SSCFSWelding involves the use of a stationary shoulder there is a reduced heat input compared to that of fixed shoulder, </w:t>
      </w:r>
      <w:r w:rsidR="00136DDE">
        <w:t xml:space="preserve">which generally results in improved </w:t>
      </w:r>
      <w:r w:rsidR="002B285D">
        <w:t>weld microstructure and properties</w:t>
      </w:r>
      <w:r w:rsidR="00C44DD1">
        <w:t>.</w:t>
      </w:r>
      <w:r w:rsidR="00312E87">
        <w:t xml:space="preserve"> It now is easier to add ribs and straighteners to existing components, but also eliminate any weak corners from other weld types. Other advantages are listed below:</w:t>
      </w:r>
    </w:p>
    <w:p w:rsidR="00312E87" w:rsidRDefault="00312E87" w:rsidP="00B47512">
      <w:pPr>
        <w:pStyle w:val="ListParagraph"/>
        <w:numPr>
          <w:ilvl w:val="0"/>
          <w:numId w:val="1"/>
        </w:numPr>
        <w:jc w:val="both"/>
      </w:pPr>
      <w:r>
        <w:t>Reduced use of energy compared to that of MIG, TIG, and other welding types</w:t>
      </w:r>
    </w:p>
    <w:p w:rsidR="00312E87" w:rsidRDefault="00345099" w:rsidP="00B47512">
      <w:pPr>
        <w:pStyle w:val="ListParagraph"/>
        <w:numPr>
          <w:ilvl w:val="0"/>
          <w:numId w:val="1"/>
        </w:numPr>
        <w:jc w:val="both"/>
      </w:pPr>
      <w:r>
        <w:t>Reduced material wastage</w:t>
      </w:r>
    </w:p>
    <w:p w:rsidR="00312E87" w:rsidRDefault="00345099" w:rsidP="00B47512">
      <w:pPr>
        <w:pStyle w:val="ListParagraph"/>
        <w:numPr>
          <w:ilvl w:val="0"/>
          <w:numId w:val="1"/>
        </w:numPr>
        <w:jc w:val="both"/>
      </w:pPr>
      <w:r>
        <w:t>Weld quality is far more uniform than other welding types</w:t>
      </w:r>
    </w:p>
    <w:p w:rsidR="00345099" w:rsidRDefault="00345099" w:rsidP="00B47512">
      <w:pPr>
        <w:pStyle w:val="ListParagraph"/>
        <w:numPr>
          <w:ilvl w:val="0"/>
          <w:numId w:val="1"/>
        </w:numPr>
        <w:jc w:val="both"/>
      </w:pPr>
      <w:r>
        <w:t>No fume extraction is required, giving a better working environment</w:t>
      </w:r>
    </w:p>
    <w:p w:rsidR="0092530F" w:rsidRDefault="0092530F" w:rsidP="00B47512">
      <w:pPr>
        <w:pStyle w:val="ListParagraph"/>
        <w:numPr>
          <w:ilvl w:val="0"/>
          <w:numId w:val="1"/>
        </w:numPr>
        <w:jc w:val="both"/>
      </w:pPr>
      <w:r>
        <w:t>Allows for full FSW construction</w:t>
      </w:r>
    </w:p>
    <w:p w:rsidR="0092530F" w:rsidRDefault="0092530F" w:rsidP="00B47512">
      <w:pPr>
        <w:pStyle w:val="ListParagraph"/>
        <w:numPr>
          <w:ilvl w:val="0"/>
          <w:numId w:val="1"/>
        </w:numPr>
        <w:jc w:val="both"/>
      </w:pPr>
      <w:r>
        <w:t xml:space="preserve">Can eliminate </w:t>
      </w:r>
      <w:r w:rsidR="00C62E88">
        <w:t xml:space="preserve">need </w:t>
      </w:r>
      <w:r>
        <w:t>for sealants</w:t>
      </w:r>
      <w:r w:rsidR="00C62E88">
        <w:t xml:space="preserve"> on aerospace stringers</w:t>
      </w:r>
    </w:p>
    <w:p w:rsidR="0092530F" w:rsidRDefault="0092530F" w:rsidP="00B47512">
      <w:pPr>
        <w:pStyle w:val="ListParagraph"/>
        <w:numPr>
          <w:ilvl w:val="0"/>
          <w:numId w:val="1"/>
        </w:numPr>
        <w:jc w:val="both"/>
      </w:pPr>
      <w:r>
        <w:t xml:space="preserve">Improved corrosion </w:t>
      </w:r>
      <w:r w:rsidR="00C62E88">
        <w:t>resistance</w:t>
      </w:r>
    </w:p>
    <w:p w:rsidR="00C62E88" w:rsidRDefault="00C62E88" w:rsidP="00B47512">
      <w:pPr>
        <w:pStyle w:val="ListParagraph"/>
        <w:numPr>
          <w:ilvl w:val="0"/>
          <w:numId w:val="1"/>
        </w:numPr>
        <w:jc w:val="both"/>
      </w:pPr>
      <w:r>
        <w:t>More light weight joints</w:t>
      </w:r>
    </w:p>
    <w:p w:rsidR="00345099" w:rsidRDefault="00E26EFF" w:rsidP="00B47512">
      <w:pPr>
        <w:pStyle w:val="Heading2"/>
        <w:jc w:val="both"/>
      </w:pPr>
      <w:bookmarkStart w:id="21" w:name="_Toc404107867"/>
      <w:r>
        <w:lastRenderedPageBreak/>
        <w:t>2.1.</w:t>
      </w:r>
      <w:r w:rsidR="006306E8">
        <w:t>8</w:t>
      </w:r>
      <w:r>
        <w:t xml:space="preserve"> - </w:t>
      </w:r>
      <w:r w:rsidR="00345099">
        <w:t>Limitations to FSW</w:t>
      </w:r>
      <w:bookmarkEnd w:id="21"/>
    </w:p>
    <w:p w:rsidR="00345099" w:rsidRDefault="00345099" w:rsidP="00B47512">
      <w:pPr>
        <w:jc w:val="both"/>
      </w:pPr>
      <w:r>
        <w:tab/>
        <w:t xml:space="preserve">There are several drawbacks to the both the FSWelding process and the SSCFSWelding process. In both cases the workpiece has to be firmly clamped and a there is a key hole from where the </w:t>
      </w:r>
      <w:r w:rsidR="00E26EFF">
        <w:t>FSW tool has exited the weld. For SSCFSW it requires to two runs for either side of the t-weld, and between the first and second welds completely different clamps have to be used to accommodate the joints first weld. Finally, the current technique has not be applied to really thick sections (&gt;200mm) and so needs further testing.</w:t>
      </w:r>
    </w:p>
    <w:p w:rsidR="00E26EFF" w:rsidRDefault="006306E8" w:rsidP="00B47512">
      <w:pPr>
        <w:pStyle w:val="Heading2"/>
        <w:jc w:val="both"/>
      </w:pPr>
      <w:bookmarkStart w:id="22" w:name="_Toc404107868"/>
      <w:r>
        <w:t xml:space="preserve">2.1.9 - </w:t>
      </w:r>
      <w:r w:rsidR="00E26EFF">
        <w:t>Applications of FSW and SSCFSW</w:t>
      </w:r>
      <w:bookmarkEnd w:id="22"/>
    </w:p>
    <w:p w:rsidR="00E26EFF" w:rsidRDefault="00E26EFF" w:rsidP="00B47512">
      <w:pPr>
        <w:jc w:val="both"/>
      </w:pPr>
      <w:r>
        <w:tab/>
      </w:r>
      <w:r w:rsidR="00BC6E2B">
        <w:t xml:space="preserve">While </w:t>
      </w:r>
      <w:r>
        <w:t>FSW</w:t>
      </w:r>
      <w:r w:rsidR="00BC6E2B">
        <w:t xml:space="preserve"> is predominantly used on aluminium</w:t>
      </w:r>
      <w:r>
        <w:t xml:space="preserve"> </w:t>
      </w:r>
      <w:r w:rsidR="00BC6E2B">
        <w:t>it has also</w:t>
      </w:r>
      <w:r>
        <w:t xml:space="preserve"> been used on multiple materials which include steel </w:t>
      </w:r>
      <w:r>
        <w:rPr>
          <w:b/>
        </w:rPr>
        <w:t>[</w:t>
      </w:r>
      <w:r w:rsidR="00142F1F">
        <w:rPr>
          <w:b/>
        </w:rPr>
        <w:t>Thomas et al. 1999</w:t>
      </w:r>
      <w:r>
        <w:rPr>
          <w:b/>
        </w:rPr>
        <w:t>]</w:t>
      </w:r>
      <w:r>
        <w:t xml:space="preserve">, </w:t>
      </w:r>
      <w:r w:rsidR="00BC6E2B">
        <w:t xml:space="preserve">titanium </w:t>
      </w:r>
      <w:r w:rsidR="00142F1F">
        <w:rPr>
          <w:b/>
        </w:rPr>
        <w:t>[Gould et al. 1998</w:t>
      </w:r>
      <w:r w:rsidR="00BC6E2B">
        <w:rPr>
          <w:b/>
        </w:rPr>
        <w:t>]</w:t>
      </w:r>
      <w:r w:rsidR="00BC6E2B">
        <w:t xml:space="preserve">, nickel base super alloys </w:t>
      </w:r>
      <w:r w:rsidR="00BC6E2B">
        <w:rPr>
          <w:b/>
        </w:rPr>
        <w:t>[</w:t>
      </w:r>
      <w:r w:rsidR="00142F1F">
        <w:rPr>
          <w:b/>
        </w:rPr>
        <w:t>Fujii et al. 2006</w:t>
      </w:r>
      <w:r w:rsidR="00BC6E2B">
        <w:rPr>
          <w:b/>
        </w:rPr>
        <w:t>]</w:t>
      </w:r>
      <w:r w:rsidR="00BC6E2B">
        <w:t xml:space="preserve">, </w:t>
      </w:r>
      <w:r>
        <w:t xml:space="preserve">copper </w:t>
      </w:r>
      <w:r>
        <w:rPr>
          <w:b/>
        </w:rPr>
        <w:t>[</w:t>
      </w:r>
      <w:r w:rsidR="00142F1F">
        <w:rPr>
          <w:b/>
        </w:rPr>
        <w:t>Lee and Jung, 2004</w:t>
      </w:r>
      <w:r>
        <w:rPr>
          <w:b/>
        </w:rPr>
        <w:t>]</w:t>
      </w:r>
      <w:r>
        <w:t xml:space="preserve">, </w:t>
      </w:r>
      <w:r w:rsidR="00BC6E2B">
        <w:t xml:space="preserve">and </w:t>
      </w:r>
      <w:r>
        <w:t xml:space="preserve">magnesium </w:t>
      </w:r>
      <w:r>
        <w:rPr>
          <w:b/>
        </w:rPr>
        <w:t>[</w:t>
      </w:r>
      <w:r w:rsidR="00142F1F">
        <w:rPr>
          <w:b/>
        </w:rPr>
        <w:t>Zhang et al. 2005</w:t>
      </w:r>
      <w:r>
        <w:rPr>
          <w:b/>
        </w:rPr>
        <w:t>]</w:t>
      </w:r>
      <w:r>
        <w:t xml:space="preserve">. </w:t>
      </w:r>
      <w:r w:rsidR="00BC6E2B">
        <w:t xml:space="preserve">Furthermore, it has seen use in the aerospace industry, railways, nuclear </w:t>
      </w:r>
      <w:r w:rsidR="007A4D73">
        <w:t xml:space="preserve">and other electrical </w:t>
      </w:r>
      <w:r w:rsidR="00BC6E2B">
        <w:t xml:space="preserve">power plants, automobiles, machine tools, </w:t>
      </w:r>
      <w:r w:rsidR="007A4D73">
        <w:t xml:space="preserve">metal </w:t>
      </w:r>
      <w:r w:rsidR="00BC6E2B">
        <w:t>processing</w:t>
      </w:r>
      <w:r w:rsidR="007A4D73">
        <w:t xml:space="preserve">, the petro-chemical industry, and electrical and mechanical sectors </w:t>
      </w:r>
      <w:r w:rsidR="007A4D73">
        <w:rPr>
          <w:b/>
        </w:rPr>
        <w:t>[</w:t>
      </w:r>
      <w:r w:rsidR="00142F1F">
        <w:rPr>
          <w:b/>
        </w:rPr>
        <w:t>Thomas et al. 1997</w:t>
      </w:r>
      <w:r w:rsidR="007A4D73">
        <w:rPr>
          <w:b/>
        </w:rPr>
        <w:t>]</w:t>
      </w:r>
      <w:r w:rsidR="007A4D73">
        <w:t xml:space="preserve">. </w:t>
      </w:r>
      <w:r w:rsidR="001F0848">
        <w:t>Due</w:t>
      </w:r>
      <w:r w:rsidR="00FC5D8F">
        <w:t xml:space="preserve"> to a rapid uptake of the technology </w:t>
      </w:r>
      <w:r w:rsidR="00FC5D8F">
        <w:rPr>
          <w:b/>
        </w:rPr>
        <w:t>[Fukuda, 2001]</w:t>
      </w:r>
      <w:r w:rsidR="00FC5D8F">
        <w:t xml:space="preserve">, the FSWelding process has been applied conventional butt welding, but </w:t>
      </w:r>
      <w:r w:rsidR="00F17B22">
        <w:t xml:space="preserve">also </w:t>
      </w:r>
      <w:r w:rsidR="00FC5D8F">
        <w:t>further fields that involve the welding of cylindrical and three-dimensional joints. With the addition of now corner FSWelding, there are few applications that FSW doesn’t have.</w:t>
      </w:r>
    </w:p>
    <w:p w:rsidR="00F17B22" w:rsidRDefault="0092530F" w:rsidP="00B47512">
      <w:pPr>
        <w:jc w:val="both"/>
      </w:pPr>
      <w:r>
        <w:tab/>
        <w:t>Below are</w:t>
      </w:r>
      <w:r w:rsidR="00F17B22">
        <w:t xml:space="preserve"> some examples of the applications of both FSW and SSCFSW which come from TWI and other </w:t>
      </w:r>
      <w:r w:rsidR="00140270">
        <w:t xml:space="preserve">published </w:t>
      </w:r>
      <w:r w:rsidR="00F17B22">
        <w:t xml:space="preserve">authors </w:t>
      </w:r>
      <w:r w:rsidR="00142F1F">
        <w:rPr>
          <w:b/>
        </w:rPr>
        <w:t>[Thomas et al. 1997, Dudzik et al. 2009</w:t>
      </w:r>
      <w:r w:rsidR="00F17B22">
        <w:rPr>
          <w:b/>
        </w:rPr>
        <w:t>]</w:t>
      </w:r>
      <w:r w:rsidR="00F17B22">
        <w:t>:</w:t>
      </w:r>
    </w:p>
    <w:p w:rsidR="00F17B22" w:rsidRPr="00305421" w:rsidRDefault="0092530F" w:rsidP="00305421">
      <w:pPr>
        <w:pStyle w:val="Heading3"/>
        <w:rPr>
          <w:u w:val="none"/>
        </w:rPr>
      </w:pPr>
      <w:bookmarkStart w:id="23" w:name="_Toc404107869"/>
      <w:r w:rsidRPr="00305421">
        <w:rPr>
          <w:u w:val="none"/>
        </w:rPr>
        <w:t>Aerospace applications</w:t>
      </w:r>
      <w:bookmarkEnd w:id="23"/>
    </w:p>
    <w:p w:rsidR="0092530F" w:rsidRDefault="0092530F" w:rsidP="00B47512">
      <w:pPr>
        <w:pStyle w:val="ListParagraph"/>
        <w:numPr>
          <w:ilvl w:val="0"/>
          <w:numId w:val="2"/>
        </w:numPr>
        <w:jc w:val="both"/>
      </w:pPr>
      <w:r>
        <w:t>Stringers to skins (SSCFSW)</w:t>
      </w:r>
    </w:p>
    <w:p w:rsidR="00C62E88" w:rsidRDefault="00140270" w:rsidP="00B47512">
      <w:pPr>
        <w:pStyle w:val="ListParagraph"/>
        <w:numPr>
          <w:ilvl w:val="0"/>
          <w:numId w:val="2"/>
        </w:numPr>
        <w:jc w:val="both"/>
      </w:pPr>
      <w:r>
        <w:t>S</w:t>
      </w:r>
      <w:r w:rsidR="00C62E88">
        <w:t>pacecraft</w:t>
      </w:r>
      <w:r w:rsidRPr="00140270">
        <w:t xml:space="preserve"> </w:t>
      </w:r>
      <w:r>
        <w:t>fuel tanks</w:t>
      </w:r>
    </w:p>
    <w:p w:rsidR="00140270" w:rsidRDefault="00140270" w:rsidP="00B47512">
      <w:pPr>
        <w:pStyle w:val="ListParagraph"/>
        <w:numPr>
          <w:ilvl w:val="0"/>
          <w:numId w:val="2"/>
        </w:numPr>
        <w:jc w:val="both"/>
      </w:pPr>
      <w:r>
        <w:t>T-joints for fighter aircraft – Rudder fairings</w:t>
      </w:r>
    </w:p>
    <w:p w:rsidR="00140270" w:rsidRDefault="00140270" w:rsidP="00B47512">
      <w:pPr>
        <w:pStyle w:val="ListParagraph"/>
        <w:numPr>
          <w:ilvl w:val="0"/>
          <w:numId w:val="2"/>
        </w:numPr>
        <w:jc w:val="both"/>
      </w:pPr>
      <w:r>
        <w:t>Fuselage, wings, and other parts for large aircraft (both FSW and SSCFSW)</w:t>
      </w:r>
    </w:p>
    <w:p w:rsidR="00140270" w:rsidRDefault="00140270" w:rsidP="00B47512">
      <w:pPr>
        <w:pStyle w:val="ListParagraph"/>
        <w:numPr>
          <w:ilvl w:val="0"/>
          <w:numId w:val="2"/>
        </w:numPr>
        <w:jc w:val="both"/>
      </w:pPr>
      <w:r>
        <w:t>Commercial jets</w:t>
      </w:r>
    </w:p>
    <w:p w:rsidR="00140270" w:rsidRPr="00305421" w:rsidRDefault="00140270" w:rsidP="00305421">
      <w:pPr>
        <w:pStyle w:val="Heading3"/>
        <w:rPr>
          <w:u w:val="none"/>
        </w:rPr>
      </w:pPr>
      <w:bookmarkStart w:id="24" w:name="_Toc404107870"/>
      <w:r w:rsidRPr="00305421">
        <w:rPr>
          <w:u w:val="none"/>
        </w:rPr>
        <w:t>Automotive application</w:t>
      </w:r>
      <w:bookmarkEnd w:id="24"/>
    </w:p>
    <w:p w:rsidR="00140270" w:rsidRDefault="00140270" w:rsidP="00B47512">
      <w:pPr>
        <w:pStyle w:val="ListParagraph"/>
        <w:numPr>
          <w:ilvl w:val="0"/>
          <w:numId w:val="3"/>
        </w:numPr>
        <w:jc w:val="both"/>
      </w:pPr>
      <w:r>
        <w:t>The disks and rims for aluminium wheels</w:t>
      </w:r>
    </w:p>
    <w:p w:rsidR="00140270" w:rsidRDefault="00140270" w:rsidP="00B47512">
      <w:pPr>
        <w:pStyle w:val="ListParagraph"/>
        <w:numPr>
          <w:ilvl w:val="0"/>
          <w:numId w:val="3"/>
        </w:numPr>
        <w:jc w:val="both"/>
      </w:pPr>
      <w:r>
        <w:t>Pipes and die-cast for the intake manifold</w:t>
      </w:r>
    </w:p>
    <w:p w:rsidR="00140270" w:rsidRDefault="00140270" w:rsidP="00B47512">
      <w:pPr>
        <w:pStyle w:val="ListParagraph"/>
        <w:numPr>
          <w:ilvl w:val="0"/>
          <w:numId w:val="3"/>
        </w:numPr>
        <w:jc w:val="both"/>
      </w:pPr>
      <w:r>
        <w:t>For lorries –</w:t>
      </w:r>
      <w:r w:rsidR="00BB7B90">
        <w:t xml:space="preserve"> t</w:t>
      </w:r>
      <w:r>
        <w:t>he panel on the hydraulic lift</w:t>
      </w:r>
    </w:p>
    <w:p w:rsidR="00140270" w:rsidRDefault="00140270" w:rsidP="00B47512">
      <w:pPr>
        <w:pStyle w:val="ListParagraph"/>
        <w:numPr>
          <w:ilvl w:val="0"/>
          <w:numId w:val="3"/>
        </w:numPr>
        <w:jc w:val="both"/>
      </w:pPr>
      <w:r>
        <w:t>The support and mount for engines</w:t>
      </w:r>
    </w:p>
    <w:p w:rsidR="00140270" w:rsidRDefault="00BB7B90" w:rsidP="00B47512">
      <w:pPr>
        <w:pStyle w:val="ListParagraph"/>
        <w:numPr>
          <w:ilvl w:val="0"/>
          <w:numId w:val="3"/>
        </w:numPr>
        <w:jc w:val="both"/>
      </w:pPr>
      <w:r>
        <w:t>Suspension arms</w:t>
      </w:r>
    </w:p>
    <w:p w:rsidR="00BB7B90" w:rsidRDefault="00BB7B90" w:rsidP="00B47512">
      <w:pPr>
        <w:pStyle w:val="ListParagraph"/>
        <w:numPr>
          <w:ilvl w:val="0"/>
          <w:numId w:val="3"/>
        </w:numPr>
        <w:jc w:val="both"/>
      </w:pPr>
      <w:r>
        <w:t>Car body and attachments (SSCFSW)</w:t>
      </w:r>
    </w:p>
    <w:p w:rsidR="00BB7B90" w:rsidRPr="00305421" w:rsidRDefault="00BB7B90" w:rsidP="00305421">
      <w:pPr>
        <w:pStyle w:val="Heading3"/>
        <w:rPr>
          <w:u w:val="none"/>
        </w:rPr>
      </w:pPr>
      <w:bookmarkStart w:id="25" w:name="_Toc404107871"/>
      <w:r w:rsidRPr="00305421">
        <w:rPr>
          <w:u w:val="none"/>
        </w:rPr>
        <w:t>Applications for other fields</w:t>
      </w:r>
      <w:bookmarkEnd w:id="25"/>
    </w:p>
    <w:p w:rsidR="00BB7B90" w:rsidRDefault="00BB7B90" w:rsidP="00B47512">
      <w:pPr>
        <w:pStyle w:val="ListParagraph"/>
        <w:numPr>
          <w:ilvl w:val="0"/>
          <w:numId w:val="4"/>
        </w:numPr>
        <w:jc w:val="both"/>
      </w:pPr>
      <w:r>
        <w:t>High quality welds for battleships (steel FSW)</w:t>
      </w:r>
    </w:p>
    <w:p w:rsidR="00BB7B90" w:rsidRDefault="00BB7B90" w:rsidP="00B47512">
      <w:pPr>
        <w:pStyle w:val="ListParagraph"/>
        <w:numPr>
          <w:ilvl w:val="0"/>
          <w:numId w:val="4"/>
        </w:numPr>
        <w:jc w:val="both"/>
      </w:pPr>
      <w:r>
        <w:t>Bulkheads and decks for ships including t-joints (SSCFSW)</w:t>
      </w:r>
    </w:p>
    <w:p w:rsidR="00BB7B90" w:rsidRDefault="00BB7B90" w:rsidP="00B47512">
      <w:pPr>
        <w:pStyle w:val="ListParagraph"/>
        <w:numPr>
          <w:ilvl w:val="0"/>
          <w:numId w:val="4"/>
        </w:numPr>
        <w:jc w:val="both"/>
      </w:pPr>
      <w:r>
        <w:t>Refrigerators and their cooling panels</w:t>
      </w:r>
    </w:p>
    <w:p w:rsidR="00BB7B90" w:rsidRDefault="00BB7B90" w:rsidP="00B47512">
      <w:pPr>
        <w:pStyle w:val="ListParagraph"/>
        <w:numPr>
          <w:ilvl w:val="0"/>
          <w:numId w:val="4"/>
        </w:numPr>
        <w:jc w:val="both"/>
      </w:pPr>
      <w:r>
        <w:t>Fabrication of thick sections beams for LNG tanks</w:t>
      </w:r>
    </w:p>
    <w:p w:rsidR="00BB7B90" w:rsidRDefault="00BB7B90" w:rsidP="00B47512">
      <w:pPr>
        <w:pStyle w:val="ListParagraph"/>
        <w:numPr>
          <w:ilvl w:val="0"/>
          <w:numId w:val="4"/>
        </w:numPr>
        <w:jc w:val="both"/>
      </w:pPr>
      <w:r>
        <w:lastRenderedPageBreak/>
        <w:t>Cross welds on ship decking (SSCFSW)</w:t>
      </w:r>
    </w:p>
    <w:p w:rsidR="00BB7B90" w:rsidRDefault="00BB7B90" w:rsidP="00B47512">
      <w:pPr>
        <w:pStyle w:val="ListParagraph"/>
        <w:numPr>
          <w:ilvl w:val="0"/>
          <w:numId w:val="4"/>
        </w:numPr>
        <w:jc w:val="both"/>
      </w:pPr>
      <w:r>
        <w:t>Roof section on trains – possibility of adding internal brackets</w:t>
      </w:r>
    </w:p>
    <w:p w:rsidR="00BB7B90" w:rsidRDefault="00401BF3" w:rsidP="00B47512">
      <w:pPr>
        <w:pStyle w:val="ListParagraph"/>
        <w:numPr>
          <w:ilvl w:val="0"/>
          <w:numId w:val="4"/>
        </w:numPr>
        <w:jc w:val="both"/>
      </w:pPr>
      <w:r>
        <w:t>Fully FSW construction of train cars, i.e. panels, compartments</w:t>
      </w:r>
    </w:p>
    <w:p w:rsidR="00401BF3" w:rsidRDefault="00BC14C8" w:rsidP="00B47512">
      <w:pPr>
        <w:pStyle w:val="ListParagraph"/>
        <w:numPr>
          <w:ilvl w:val="0"/>
          <w:numId w:val="4"/>
        </w:numPr>
        <w:jc w:val="both"/>
      </w:pPr>
      <w:r>
        <w:t>Motor housing for helicopters</w:t>
      </w:r>
    </w:p>
    <w:p w:rsidR="00465242" w:rsidRDefault="00465242" w:rsidP="00B47512">
      <w:pPr>
        <w:pStyle w:val="ListParagraph"/>
        <w:numPr>
          <w:ilvl w:val="0"/>
          <w:numId w:val="4"/>
        </w:numPr>
        <w:jc w:val="both"/>
      </w:pPr>
      <w:r>
        <w:t>The welding of angled plates on armour</w:t>
      </w:r>
    </w:p>
    <w:p w:rsidR="00465242" w:rsidRDefault="009B0B63" w:rsidP="00B47512">
      <w:pPr>
        <w:pStyle w:val="Heading2"/>
        <w:jc w:val="both"/>
      </w:pPr>
      <w:bookmarkStart w:id="26" w:name="_Toc404107872"/>
      <w:r>
        <w:t>2.1.</w:t>
      </w:r>
      <w:r w:rsidR="006306E8">
        <w:t>10</w:t>
      </w:r>
      <w:r>
        <w:t xml:space="preserve"> - </w:t>
      </w:r>
      <w:r w:rsidR="00157D19">
        <w:t>FSW variables</w:t>
      </w:r>
      <w:bookmarkEnd w:id="26"/>
    </w:p>
    <w:p w:rsidR="00157D19" w:rsidRDefault="00F55F8A" w:rsidP="00B47512">
      <w:pPr>
        <w:jc w:val="both"/>
      </w:pPr>
      <w:r>
        <w:tab/>
        <w:t xml:space="preserve">There are two main factors that affect weld properties in FSW, tool geometry and process variables. Process variables include traverse speed and RPM, which in combination with the design of the tool are responsible for the material flow behaviour and heat input and its distribution. As a result the evolution of the material and its microstructure is decided, along with its deformation history. In this section, processing parameters and tool geometry are discussed </w:t>
      </w:r>
      <w:r w:rsidR="006402C8">
        <w:t>further</w:t>
      </w:r>
      <w:r>
        <w:t>.</w:t>
      </w:r>
    </w:p>
    <w:p w:rsidR="00F55F8A" w:rsidRDefault="00FA1E24" w:rsidP="00B47512">
      <w:pPr>
        <w:pStyle w:val="Heading2"/>
        <w:jc w:val="both"/>
      </w:pPr>
      <w:bookmarkStart w:id="27" w:name="_Toc404107873"/>
      <w:r>
        <w:t>2.1.</w:t>
      </w:r>
      <w:r w:rsidR="00A420A2">
        <w:t>11</w:t>
      </w:r>
      <w:r>
        <w:t xml:space="preserve"> – Tool geometry</w:t>
      </w:r>
      <w:bookmarkEnd w:id="27"/>
    </w:p>
    <w:p w:rsidR="00FA1E24" w:rsidRPr="00FA1E24" w:rsidRDefault="00956103" w:rsidP="00B47512">
      <w:pPr>
        <w:jc w:val="both"/>
      </w:pPr>
      <w:r>
        <w:tab/>
        <w:t>The FSW tool has two main roles, material flow and localised heating. The localised heating aspect of the tool is critical to the start of the process, as the friction of the tool pin causes the material to soften before plunging into it. Once the tool is in</w:t>
      </w:r>
      <w:r w:rsidR="00746A89">
        <w:t>serted into</w:t>
      </w:r>
      <w:r>
        <w:t xml:space="preserve"> the material, it continues </w:t>
      </w:r>
      <w:r w:rsidR="00746A89">
        <w:t xml:space="preserve">to heat and soften the material, but also dominates the material flow process by moving material from the front to the back of the tool. Depending on the design of the tool both horizontal and vertical flow patterns can be expected </w:t>
      </w:r>
      <w:r w:rsidR="000A1C34">
        <w:rPr>
          <w:rFonts w:cs="Arial"/>
          <w:b/>
        </w:rPr>
        <w:t>[</w:t>
      </w:r>
      <w:r w:rsidR="00746A89">
        <w:rPr>
          <w:rFonts w:cs="Arial"/>
          <w:b/>
        </w:rPr>
        <w:t>Zhao et al. 2006]</w:t>
      </w:r>
      <w:r w:rsidR="00746A89">
        <w:t xml:space="preserve"> </w:t>
      </w:r>
    </w:p>
    <w:p w:rsidR="00BC14C8" w:rsidRDefault="00746A89" w:rsidP="00B47512">
      <w:pPr>
        <w:jc w:val="both"/>
      </w:pPr>
      <w:r>
        <w:tab/>
        <w:t xml:space="preserve">The tool is typically composed of </w:t>
      </w:r>
      <w:r w:rsidR="00136DDE">
        <w:t xml:space="preserve">two parts a shoulder and pin, and particularly of thin welds it is the most significant source of heat. For thick section welds and for SSCFSWelds however, the prevailing heating mechanism is the pin. </w:t>
      </w:r>
      <w:r w:rsidR="007B2A1B">
        <w:t>In</w:t>
      </w:r>
      <w:r w:rsidR="00136DDE">
        <w:t xml:space="preserve"> stationary shoulder welds</w:t>
      </w:r>
      <w:r w:rsidR="007B2A1B">
        <w:t>,</w:t>
      </w:r>
      <w:r w:rsidR="00136DDE">
        <w:t xml:space="preserve"> instead of being a heat source</w:t>
      </w:r>
      <w:r w:rsidR="007B2A1B" w:rsidRPr="007B2A1B">
        <w:t xml:space="preserve"> </w:t>
      </w:r>
      <w:r w:rsidR="007B2A1B">
        <w:t>the shoulder</w:t>
      </w:r>
      <w:r w:rsidR="002B285D">
        <w:t xml:space="preserve"> becomes a heat sink, removing further heat from the system and improving weld micro-structure and properties. In the case of SSCFSWelds, the shoulder acts as a heat sink and shaping mechanism, and the tool pin is the only source of heat input and material flow.</w:t>
      </w:r>
    </w:p>
    <w:p w:rsidR="00973C6F" w:rsidRDefault="002B285D" w:rsidP="00B47512">
      <w:pPr>
        <w:jc w:val="both"/>
      </w:pPr>
      <w:r>
        <w:tab/>
        <w:t xml:space="preserve">The biggest area of tool development has been in the area of butt welding, </w:t>
      </w:r>
      <w:r w:rsidR="007579C6">
        <w:t>where tool design</w:t>
      </w:r>
      <w:r>
        <w:t xml:space="preserve"> and </w:t>
      </w:r>
      <w:r w:rsidR="0096322F">
        <w:t>its</w:t>
      </w:r>
      <w:r w:rsidR="007579C6">
        <w:t xml:space="preserve"> materials are</w:t>
      </w:r>
      <w:r>
        <w:t xml:space="preserve"> continually </w:t>
      </w:r>
      <w:r w:rsidR="00C84108">
        <w:t>being developed</w:t>
      </w:r>
      <w:r>
        <w:t>.</w:t>
      </w:r>
      <w:r w:rsidR="0096322F">
        <w:t xml:space="preserve"> </w:t>
      </w:r>
      <w:r w:rsidR="00C04389">
        <w:t xml:space="preserve">Thomas et al </w:t>
      </w:r>
      <w:r w:rsidR="00E53A54">
        <w:t xml:space="preserve">demonstrated with a cylindrical threaded tool - used to make lap weld in wrought AA5083-0 - </w:t>
      </w:r>
      <w:r w:rsidR="00C04389">
        <w:t xml:space="preserve">that good FSWelding can only be achieved by tools that are right for the given application </w:t>
      </w:r>
      <w:r w:rsidR="00C04389">
        <w:rPr>
          <w:b/>
        </w:rPr>
        <w:t>[Thomas et al. 2002]</w:t>
      </w:r>
      <w:r w:rsidR="00C04389">
        <w:t xml:space="preserve">. </w:t>
      </w:r>
      <w:r w:rsidR="00E53A54">
        <w:t xml:space="preserve">While a FSWeld was achieved, in a later bend test the weld proved to have poor tensile properties the cause </w:t>
      </w:r>
      <w:r w:rsidR="00286B89">
        <w:t xml:space="preserve">of </w:t>
      </w:r>
      <w:r w:rsidR="00E53A54">
        <w:t>which is linked to the interfacial oxide surface layers for that alloy. A modified tool would be required that</w:t>
      </w:r>
      <w:r w:rsidR="005F2D44">
        <w:t xml:space="preserve"> was wider and</w:t>
      </w:r>
      <w:r w:rsidR="00E53A54">
        <w:t xml:space="preserve"> </w:t>
      </w:r>
      <w:r w:rsidR="005F2D44">
        <w:t>can cause full disruption the interfacial oxide layers such as the flared triflute</w:t>
      </w:r>
      <w:r w:rsidR="005F2D44" w:rsidRPr="005F2D44">
        <w:rPr>
          <w:vertAlign w:val="superscript"/>
        </w:rPr>
        <w:t>TM</w:t>
      </w:r>
      <w:r w:rsidR="005F2D44">
        <w:t xml:space="preserve"> as shown in table 2.1.7.2.A.</w:t>
      </w:r>
      <w:r w:rsidR="00973C6F">
        <w:br w:type="page"/>
      </w:r>
    </w:p>
    <w:p w:rsidR="007120AB" w:rsidRPr="009F4735" w:rsidRDefault="009F4735" w:rsidP="00B47512">
      <w:pPr>
        <w:jc w:val="both"/>
        <w:rPr>
          <w:b/>
          <w:i/>
        </w:rPr>
      </w:pPr>
      <w:r>
        <w:rPr>
          <w:i/>
        </w:rPr>
        <w:lastRenderedPageBreak/>
        <w:t xml:space="preserve">Table 2.1.7.2.A – A series of tools designed by TWI </w:t>
      </w:r>
      <w:r>
        <w:rPr>
          <w:b/>
          <w:i/>
        </w:rPr>
        <w:t>[Nandan et al. 2008]</w:t>
      </w:r>
    </w:p>
    <w:p w:rsidR="0001731A" w:rsidRDefault="009F4735" w:rsidP="00B47512">
      <w:pPr>
        <w:jc w:val="both"/>
      </w:pPr>
      <w:r>
        <w:rPr>
          <w:noProof/>
          <w:lang w:eastAsia="en-GB"/>
        </w:rPr>
        <w:drawing>
          <wp:inline distT="0" distB="0" distL="0" distR="0" wp14:anchorId="6C8DEC0D" wp14:editId="1BA5AE07">
            <wp:extent cx="5162550" cy="298416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5056" cy="2991398"/>
                    </a:xfrm>
                    <a:prstGeom prst="rect">
                      <a:avLst/>
                    </a:prstGeom>
                    <a:noFill/>
                    <a:ln>
                      <a:noFill/>
                    </a:ln>
                  </pic:spPr>
                </pic:pic>
              </a:graphicData>
            </a:graphic>
          </wp:inline>
        </w:drawing>
      </w:r>
      <w:r>
        <w:t xml:space="preserve"> </w:t>
      </w:r>
    </w:p>
    <w:p w:rsidR="0001731A" w:rsidRDefault="0001731A" w:rsidP="00B47512">
      <w:pPr>
        <w:jc w:val="both"/>
      </w:pPr>
      <w:r>
        <w:tab/>
        <w:t>Various tool designs can offer a wide range of functions and benefits for welding</w:t>
      </w:r>
      <w:r w:rsidR="00115C37">
        <w:t>, the Whorl</w:t>
      </w:r>
      <w:r w:rsidR="00115C37" w:rsidRPr="00431CD3">
        <w:rPr>
          <w:vertAlign w:val="superscript"/>
        </w:rPr>
        <w:t>TM</w:t>
      </w:r>
      <w:r w:rsidR="00115C37">
        <w:t xml:space="preserve"> and </w:t>
      </w:r>
      <w:r w:rsidR="00431CD3">
        <w:t xml:space="preserve">MX </w:t>
      </w:r>
      <w:r w:rsidR="00115C37">
        <w:t>triflute</w:t>
      </w:r>
      <w:r w:rsidR="00115C37" w:rsidRPr="00431CD3">
        <w:rPr>
          <w:vertAlign w:val="superscript"/>
        </w:rPr>
        <w:t>TM</w:t>
      </w:r>
      <w:r w:rsidR="00115C37">
        <w:t xml:space="preserve"> can allow for thicker section welds up to 50mm and 60mm thick re</w:t>
      </w:r>
      <w:r w:rsidR="00431CD3">
        <w:t>spectively. The flared tri</w:t>
      </w:r>
      <w:r w:rsidR="00115C37">
        <w:t>flute</w:t>
      </w:r>
      <w:r w:rsidR="00431CD3" w:rsidRPr="00970B68">
        <w:rPr>
          <w:vertAlign w:val="superscript"/>
        </w:rPr>
        <w:t>TM</w:t>
      </w:r>
      <w:r w:rsidR="00115C37">
        <w:t xml:space="preserve"> and</w:t>
      </w:r>
      <w:r w:rsidR="00431CD3">
        <w:t xml:space="preserve"> A-skew</w:t>
      </w:r>
      <w:r w:rsidR="00431CD3" w:rsidRPr="00970B68">
        <w:rPr>
          <w:vertAlign w:val="superscript"/>
        </w:rPr>
        <w:t>TM</w:t>
      </w:r>
      <w:r w:rsidR="00431CD3">
        <w:t xml:space="preserve"> allows for good FSWelding for lap joints, and the Re-Stir</w:t>
      </w:r>
      <w:r w:rsidR="00431CD3" w:rsidRPr="00970B68">
        <w:rPr>
          <w:vertAlign w:val="superscript"/>
        </w:rPr>
        <w:t>TM</w:t>
      </w:r>
      <w:r w:rsidR="00431CD3">
        <w:t xml:space="preserve"> allows for good weld </w:t>
      </w:r>
      <w:r w:rsidR="00970B68">
        <w:t xml:space="preserve">asymmetry. </w:t>
      </w:r>
    </w:p>
    <w:p w:rsidR="00D9246B" w:rsidRDefault="00A420A2" w:rsidP="00B47512">
      <w:pPr>
        <w:pStyle w:val="Heading1"/>
        <w:jc w:val="both"/>
      </w:pPr>
      <w:bookmarkStart w:id="28" w:name="_Toc404107874"/>
      <w:r>
        <w:t xml:space="preserve">2.1.11.1 - </w:t>
      </w:r>
      <w:r w:rsidR="00D9246B">
        <w:t>Shoulder design</w:t>
      </w:r>
      <w:bookmarkEnd w:id="28"/>
    </w:p>
    <w:p w:rsidR="00D9246B" w:rsidRDefault="00D9246B" w:rsidP="00B47512">
      <w:pPr>
        <w:jc w:val="both"/>
      </w:pPr>
      <w:r>
        <w:tab/>
        <w:t xml:space="preserve">The shoulder part of the tool for conventional butt welding has two roles, to generate heat and to prevent plasticised material from leaving the workpiece. For SSCFSW it also prevents material escaping, but additionally acts as shaper and heat sink give corner welds their idealised form. Additional advantages to SSFSWelding include a reduction in the thermal weld cycle experienced at the surface of the weld, smooth weld surfaces without material reduction, </w:t>
      </w:r>
      <w:r w:rsidR="00903FA8">
        <w:t>a more accurate control of heat input allowing for improved welding stability, and a reduction in tool wear – especially for titanium welding</w:t>
      </w:r>
      <w:r w:rsidR="00903FA8">
        <w:rPr>
          <w:b/>
        </w:rPr>
        <w:t xml:space="preserve"> [Russel et al. 2005]</w:t>
      </w:r>
      <w:r w:rsidR="00903FA8">
        <w:t xml:space="preserve">. </w:t>
      </w:r>
      <w:r w:rsidR="00720662">
        <w:t xml:space="preserve">Different shoulder designs have been investigated for fixed shoulders such as that by Scialpi et al who concluded that for FSWelding 6082-T6 a shoulder with a fillet and cavity improved traverse and longitudinal strength of a weld </w:t>
      </w:r>
      <w:r w:rsidR="00720662">
        <w:rPr>
          <w:b/>
        </w:rPr>
        <w:t>[Scialpi et al. 2007]</w:t>
      </w:r>
      <w:r w:rsidR="00720662">
        <w:t>. However, as the SSFSW field is a relatively new development, and because the shoulders need not rotate, there has been little work done in their optimisation.</w:t>
      </w:r>
    </w:p>
    <w:p w:rsidR="008E47D7" w:rsidRDefault="00A420A2" w:rsidP="00B47512">
      <w:pPr>
        <w:pStyle w:val="Heading1"/>
        <w:jc w:val="both"/>
      </w:pPr>
      <w:bookmarkStart w:id="29" w:name="_Toc404107875"/>
      <w:r>
        <w:t xml:space="preserve">2.1.11.2 - </w:t>
      </w:r>
      <w:r w:rsidR="008E47D7">
        <w:t>Tool pin design</w:t>
      </w:r>
      <w:bookmarkEnd w:id="29"/>
    </w:p>
    <w:p w:rsidR="003B545D" w:rsidRDefault="00F47C2A" w:rsidP="00B47512">
      <w:pPr>
        <w:jc w:val="both"/>
      </w:pPr>
      <w:r>
        <w:tab/>
        <w:t>To</w:t>
      </w:r>
      <w:r w:rsidR="008F7F74">
        <w:t xml:space="preserve">ol pins can have a wide array </w:t>
      </w:r>
      <w:r>
        <w:t xml:space="preserve">of shapes and features, such as whether or not they are cylindrical or tapered in shape, and whether or not they are threaded. </w:t>
      </w:r>
      <w:r w:rsidR="003B545D">
        <w:t xml:space="preserve">Their </w:t>
      </w:r>
      <w:r w:rsidR="000438EB">
        <w:t>cross-sectional</w:t>
      </w:r>
      <w:r w:rsidR="003B545D">
        <w:t xml:space="preserve"> shape can vary from circular to triangular, or even fluted as shown for the whorl type probe in figure </w:t>
      </w:r>
      <w:r w:rsidR="003B545D" w:rsidRPr="003B545D">
        <w:t>2.1.7.2.B</w:t>
      </w:r>
      <w:r w:rsidR="003B545D">
        <w:t>. Equally the threaded distance can also vary, with some probes having a uniform set of threads from shoulder to tool tip, or with changing pitches and angles.</w:t>
      </w:r>
      <w:r w:rsidR="000003C3">
        <w:t xml:space="preserve"> Overall tool probe efficiency can be linked to the swept volume to static volume ratio, which as it increases so does the effective material flow. The various features found on tool pins including its cross-sectional shape reduces the tools overall volume and therefore increases the swept volume to static volume ratio.</w:t>
      </w:r>
    </w:p>
    <w:p w:rsidR="000438EB" w:rsidRPr="003B545D" w:rsidRDefault="000438EB" w:rsidP="00B47512">
      <w:pPr>
        <w:jc w:val="both"/>
      </w:pPr>
    </w:p>
    <w:p w:rsidR="003B545D" w:rsidRDefault="003B545D" w:rsidP="00B47512">
      <w:pPr>
        <w:jc w:val="both"/>
      </w:pPr>
      <w:r>
        <w:rPr>
          <w:noProof/>
          <w:lang w:eastAsia="en-GB"/>
        </w:rPr>
        <w:drawing>
          <wp:inline distT="0" distB="0" distL="0" distR="0" wp14:anchorId="3E120D66" wp14:editId="5598C723">
            <wp:extent cx="5273675" cy="1828800"/>
            <wp:effectExtent l="0" t="0" r="3175" b="0"/>
            <wp:docPr id="9" name="Picture 9" descr="FSW t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W tool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3675" cy="1828800"/>
                    </a:xfrm>
                    <a:prstGeom prst="rect">
                      <a:avLst/>
                    </a:prstGeom>
                    <a:noFill/>
                    <a:ln>
                      <a:noFill/>
                    </a:ln>
                  </pic:spPr>
                </pic:pic>
              </a:graphicData>
            </a:graphic>
          </wp:inline>
        </w:drawing>
      </w:r>
    </w:p>
    <w:p w:rsidR="003B545D" w:rsidRDefault="003B545D" w:rsidP="00B47512">
      <w:pPr>
        <w:jc w:val="both"/>
      </w:pPr>
      <w:r>
        <w:rPr>
          <w:i/>
        </w:rPr>
        <w:t xml:space="preserve">Figure 2.1.7.2.B – Several basic whorl type probes </w:t>
      </w:r>
      <w:r w:rsidRPr="003B545D">
        <w:rPr>
          <w:b/>
          <w:i/>
        </w:rPr>
        <w:t>[Thomas et al. 2002]</w:t>
      </w:r>
    </w:p>
    <w:p w:rsidR="008E47D7" w:rsidRDefault="00F47C2A" w:rsidP="00B47512">
      <w:pPr>
        <w:ind w:firstLine="720"/>
        <w:jc w:val="both"/>
      </w:pPr>
      <w:r>
        <w:t>The effect of threaded and non-threaded tools was studied by Zhao et al on FSWelded 2014 plates</w:t>
      </w:r>
      <w:r w:rsidR="00407231">
        <w:t xml:space="preserve"> </w:t>
      </w:r>
      <w:r w:rsidR="00407231">
        <w:rPr>
          <w:b/>
        </w:rPr>
        <w:t>[Zhao et al. 2006]</w:t>
      </w:r>
      <w:r>
        <w:t>. It was established that both cylindrical and tapered tools without threads have poor mixing in vertical direction</w:t>
      </w:r>
      <w:r w:rsidR="00407231">
        <w:t xml:space="preserve"> which cause defects such as worm holes in the base of the TMAZ. However, by using threads on tapered tools, defect three welds are achieved; this is because screw threads generate more heat through friction and cause a downward force that encourages material flow. </w:t>
      </w:r>
    </w:p>
    <w:p w:rsidR="00963734" w:rsidRDefault="00AF38FE" w:rsidP="00B47512">
      <w:pPr>
        <w:jc w:val="both"/>
      </w:pPr>
      <w:r>
        <w:tab/>
      </w:r>
      <w:r w:rsidR="003B545D">
        <w:t xml:space="preserve">The effect of </w:t>
      </w:r>
      <w:r>
        <w:t xml:space="preserve">streamlines </w:t>
      </w:r>
      <w:r w:rsidR="00106409">
        <w:t xml:space="preserve">or ‘flutes’ </w:t>
      </w:r>
      <w:r>
        <w:t xml:space="preserve">around </w:t>
      </w:r>
      <w:r w:rsidR="003B545D">
        <w:t>tool pins</w:t>
      </w:r>
      <w:r>
        <w:t xml:space="preserve"> such as the MX Triflute</w:t>
      </w:r>
      <w:r w:rsidRPr="008F7F74">
        <w:rPr>
          <w:vertAlign w:val="superscript"/>
        </w:rPr>
        <w:t>TM</w:t>
      </w:r>
      <w:r>
        <w:t xml:space="preserve"> was compared by Colgrove and Shercliff</w:t>
      </w:r>
      <w:r w:rsidR="001F6B2D">
        <w:t xml:space="preserve"> to the triangular TrivexTM tool that has a convex surface </w:t>
      </w:r>
      <w:r w:rsidR="006D1DDB">
        <w:t>(see</w:t>
      </w:r>
      <w:r w:rsidR="003B545D" w:rsidRPr="003B545D">
        <w:t xml:space="preserve"> Figure 2.1.7.2.B) </w:t>
      </w:r>
      <w:r w:rsidR="001F6B2D" w:rsidRPr="003B545D">
        <w:rPr>
          <w:b/>
        </w:rPr>
        <w:t xml:space="preserve">[Colegrove </w:t>
      </w:r>
      <w:r w:rsidR="001F6B2D">
        <w:rPr>
          <w:b/>
        </w:rPr>
        <w:t>and Shercliff, 2004]</w:t>
      </w:r>
      <w:r w:rsidR="001F6B2D">
        <w:t xml:space="preserve">. </w:t>
      </w:r>
      <w:r w:rsidR="008F7F74">
        <w:t xml:space="preserve">It was </w:t>
      </w:r>
      <w:r w:rsidR="00D53DA0">
        <w:t>observed</w:t>
      </w:r>
      <w:r w:rsidR="008F7F74">
        <w:t xml:space="preserve"> that the triflute tool had an increased downward force due to its powerful auguring action. However, when it comes to traversing </w:t>
      </w:r>
      <w:r w:rsidR="00E74CFD">
        <w:t xml:space="preserve">and downward forces during FSW, it was observed that Trivex had much lower forces than that of Triflute. The authors concluded that convex shape of the Trivex prevents the tool sticking to the material, and so at the tool-metal interface a reduction in sheer force and then traversing force occurs. The opposite is true for the Triflute, which sees high traversing forces even at low </w:t>
      </w:r>
      <w:r w:rsidR="00C7434A">
        <w:t>applied sheer stress. This because its features impede flow by entrapping material within threads and streamlines causing a far greater shearing effect and therefore greater tool forces.</w:t>
      </w:r>
    </w:p>
    <w:p w:rsidR="005C0140" w:rsidRDefault="005E2111" w:rsidP="00B47512">
      <w:pPr>
        <w:jc w:val="both"/>
      </w:pPr>
      <w:r>
        <w:rPr>
          <w:noProof/>
          <w:lang w:eastAsia="en-GB"/>
        </w:rPr>
        <w:drawing>
          <wp:inline distT="0" distB="0" distL="0" distR="0" wp14:anchorId="611C75AF" wp14:editId="1BDBB0F7">
            <wp:extent cx="5730875" cy="2147570"/>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875" cy="2147570"/>
                    </a:xfrm>
                    <a:prstGeom prst="rect">
                      <a:avLst/>
                    </a:prstGeom>
                    <a:noFill/>
                    <a:ln>
                      <a:noFill/>
                    </a:ln>
                  </pic:spPr>
                </pic:pic>
              </a:graphicData>
            </a:graphic>
          </wp:inline>
        </w:drawing>
      </w:r>
    </w:p>
    <w:p w:rsidR="005E2111" w:rsidRPr="000269A7" w:rsidRDefault="00262F5D" w:rsidP="00B47512">
      <w:pPr>
        <w:jc w:val="both"/>
        <w:rPr>
          <w:b/>
          <w:i/>
        </w:rPr>
      </w:pPr>
      <w:r>
        <w:rPr>
          <w:i/>
        </w:rPr>
        <w:t>Figure 2.1.7.2.</w:t>
      </w:r>
      <w:r w:rsidR="003B545D">
        <w:rPr>
          <w:i/>
        </w:rPr>
        <w:t>B</w:t>
      </w:r>
      <w:r>
        <w:rPr>
          <w:i/>
        </w:rPr>
        <w:t xml:space="preserve"> – A non-threaded and threaded Trivex</w:t>
      </w:r>
      <w:r w:rsidRPr="008F7F74">
        <w:rPr>
          <w:i/>
          <w:vertAlign w:val="superscript"/>
        </w:rPr>
        <w:t>TM</w:t>
      </w:r>
      <w:r>
        <w:rPr>
          <w:i/>
        </w:rPr>
        <w:t xml:space="preserve"> tool </w:t>
      </w:r>
      <w:r w:rsidR="008F7F74">
        <w:rPr>
          <w:i/>
        </w:rPr>
        <w:t>(left) and a MX triflux</w:t>
      </w:r>
      <w:r w:rsidR="008F7F74" w:rsidRPr="008F7F74">
        <w:rPr>
          <w:i/>
          <w:vertAlign w:val="superscript"/>
        </w:rPr>
        <w:t>TM</w:t>
      </w:r>
      <w:r w:rsidR="008F7F74">
        <w:rPr>
          <w:i/>
        </w:rPr>
        <w:t xml:space="preserve"> tool (right)</w:t>
      </w:r>
      <w:r w:rsidR="000269A7">
        <w:rPr>
          <w:i/>
        </w:rPr>
        <w:t xml:space="preserve"> </w:t>
      </w:r>
      <w:r w:rsidR="000269A7">
        <w:rPr>
          <w:b/>
          <w:i/>
        </w:rPr>
        <w:t>[TWI 2003]</w:t>
      </w:r>
    </w:p>
    <w:p w:rsidR="00274F50" w:rsidRDefault="00D93F68" w:rsidP="00B47512">
      <w:pPr>
        <w:jc w:val="both"/>
      </w:pPr>
      <w:r>
        <w:lastRenderedPageBreak/>
        <w:tab/>
        <w:t>Research performed by Hattingh et al looked at the influence of tool geometry on the welding process parameters</w:t>
      </w:r>
      <w:r w:rsidR="00B50FD5">
        <w:t xml:space="preserve"> (torque and maximum force range)</w:t>
      </w:r>
      <w:r>
        <w:t xml:space="preserve"> and resulting tensile strength of AA5083-H321 </w:t>
      </w:r>
      <w:r>
        <w:rPr>
          <w:b/>
        </w:rPr>
        <w:t>[Hattingh et al. 2008]</w:t>
      </w:r>
      <w:r>
        <w:t xml:space="preserve">. </w:t>
      </w:r>
      <w:r w:rsidR="00497A35">
        <w:t>An extensive analysis was performed by varying six tool variables:</w:t>
      </w:r>
    </w:p>
    <w:p w:rsidR="00497A35" w:rsidRDefault="00497A35" w:rsidP="00B47512">
      <w:pPr>
        <w:pStyle w:val="ListParagraph"/>
        <w:numPr>
          <w:ilvl w:val="0"/>
          <w:numId w:val="5"/>
        </w:numPr>
        <w:jc w:val="both"/>
      </w:pPr>
      <w:r>
        <w:t>A consistent increase in the number of flutes</w:t>
      </w:r>
    </w:p>
    <w:p w:rsidR="00497A35" w:rsidRDefault="00497A35" w:rsidP="00B47512">
      <w:pPr>
        <w:pStyle w:val="ListParagraph"/>
        <w:numPr>
          <w:ilvl w:val="0"/>
          <w:numId w:val="5"/>
        </w:numPr>
        <w:jc w:val="both"/>
      </w:pPr>
      <w:r>
        <w:t>A consistent increase in flute depth</w:t>
      </w:r>
    </w:p>
    <w:p w:rsidR="00497A35" w:rsidRDefault="00497A35" w:rsidP="00B47512">
      <w:pPr>
        <w:pStyle w:val="ListParagraph"/>
        <w:numPr>
          <w:ilvl w:val="0"/>
          <w:numId w:val="5"/>
        </w:numPr>
        <w:jc w:val="both"/>
      </w:pPr>
      <w:r>
        <w:t>A consistent increase in flute angle</w:t>
      </w:r>
    </w:p>
    <w:p w:rsidR="00497A35" w:rsidRDefault="00497A35" w:rsidP="00B47512">
      <w:pPr>
        <w:pStyle w:val="ListParagraph"/>
        <w:numPr>
          <w:ilvl w:val="0"/>
          <w:numId w:val="5"/>
        </w:numPr>
        <w:jc w:val="both"/>
      </w:pPr>
      <w:r>
        <w:t>A consistent increase in pin taper angle</w:t>
      </w:r>
    </w:p>
    <w:p w:rsidR="00497A35" w:rsidRDefault="00497A35" w:rsidP="00B47512">
      <w:pPr>
        <w:pStyle w:val="ListParagraph"/>
        <w:numPr>
          <w:ilvl w:val="0"/>
          <w:numId w:val="5"/>
        </w:numPr>
        <w:jc w:val="both"/>
      </w:pPr>
      <w:r>
        <w:t>A consistent decrease in pin diameter</w:t>
      </w:r>
    </w:p>
    <w:p w:rsidR="00497A35" w:rsidRDefault="00497A35" w:rsidP="00B47512">
      <w:pPr>
        <w:pStyle w:val="ListParagraph"/>
        <w:numPr>
          <w:ilvl w:val="0"/>
          <w:numId w:val="5"/>
        </w:numPr>
        <w:jc w:val="both"/>
      </w:pPr>
      <w:r>
        <w:t>A consistent increase in the thread pitch</w:t>
      </w:r>
    </w:p>
    <w:p w:rsidR="00B50FD5" w:rsidRPr="00B50FD5" w:rsidRDefault="006D1DDB" w:rsidP="006D1DDB">
      <w:pPr>
        <w:jc w:val="both"/>
      </w:pPr>
      <w:r>
        <w:tab/>
      </w:r>
      <w:r w:rsidR="00497A35">
        <w:t>In each case an optimum condition was obtained that would give the weld with the highest tensile strength</w:t>
      </w:r>
      <w:r w:rsidR="00B50FD5">
        <w:t xml:space="preserve"> and best welding process parameters, and can be summarised in </w:t>
      </w:r>
      <w:r w:rsidR="00B50FD5" w:rsidRPr="00B50FD5">
        <w:t>table 2.1.7.2.B</w:t>
      </w:r>
      <w:r w:rsidR="003D1B5A">
        <w:t>:</w:t>
      </w:r>
    </w:p>
    <w:p w:rsidR="00B50FD5" w:rsidRPr="003D1B5A" w:rsidRDefault="00B50FD5" w:rsidP="00B47512">
      <w:pPr>
        <w:jc w:val="both"/>
        <w:rPr>
          <w:i/>
        </w:rPr>
      </w:pPr>
      <w:r w:rsidRPr="003D1B5A">
        <w:rPr>
          <w:i/>
        </w:rPr>
        <w:t>Table 2.1.7.2.B</w:t>
      </w:r>
      <w:r w:rsidR="00497A35" w:rsidRPr="003D1B5A">
        <w:rPr>
          <w:i/>
        </w:rPr>
        <w:t xml:space="preserve">. </w:t>
      </w:r>
      <w:r w:rsidR="003E4BEC" w:rsidRPr="003D1B5A">
        <w:rPr>
          <w:i/>
        </w:rPr>
        <w:t>–</w:t>
      </w:r>
      <w:r w:rsidRPr="003D1B5A">
        <w:rPr>
          <w:i/>
        </w:rPr>
        <w:t xml:space="preserve"> </w:t>
      </w:r>
      <w:r w:rsidR="003E4BEC" w:rsidRPr="003D1B5A">
        <w:rPr>
          <w:i/>
        </w:rPr>
        <w:t xml:space="preserve">Summary of weld tool designs, their process parameter ranges, and their idealised results for maximum tensile strength </w:t>
      </w:r>
      <w:r w:rsidR="003E4BEC" w:rsidRPr="003D1B5A">
        <w:rPr>
          <w:b/>
          <w:i/>
        </w:rPr>
        <w:t>[Hattingh et al. 2008]</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B50FD5" w:rsidTr="00B50FD5">
        <w:tc>
          <w:tcPr>
            <w:tcW w:w="1540" w:type="dxa"/>
          </w:tcPr>
          <w:p w:rsidR="00B50FD5" w:rsidRDefault="00B50FD5" w:rsidP="00B47512">
            <w:pPr>
              <w:jc w:val="both"/>
            </w:pPr>
            <w:r>
              <w:t>Tool design Variance</w:t>
            </w:r>
          </w:p>
        </w:tc>
        <w:tc>
          <w:tcPr>
            <w:tcW w:w="1540" w:type="dxa"/>
          </w:tcPr>
          <w:p w:rsidR="00B50FD5" w:rsidRDefault="00B50FD5" w:rsidP="00B47512">
            <w:pPr>
              <w:jc w:val="both"/>
            </w:pPr>
            <w:r>
              <w:t>Temperature range (°C)</w:t>
            </w:r>
          </w:p>
        </w:tc>
        <w:tc>
          <w:tcPr>
            <w:tcW w:w="1540" w:type="dxa"/>
          </w:tcPr>
          <w:p w:rsidR="00B50FD5" w:rsidRDefault="00B50FD5" w:rsidP="00B47512">
            <w:pPr>
              <w:jc w:val="both"/>
            </w:pPr>
            <w:r>
              <w:t>Torque range (Nm)</w:t>
            </w:r>
          </w:p>
        </w:tc>
        <w:tc>
          <w:tcPr>
            <w:tcW w:w="1540" w:type="dxa"/>
          </w:tcPr>
          <w:p w:rsidR="00B50FD5" w:rsidRDefault="00B50FD5" w:rsidP="00B47512">
            <w:pPr>
              <w:jc w:val="both"/>
            </w:pPr>
            <w:r>
              <w:t>Maximum force range (N)</w:t>
            </w:r>
          </w:p>
        </w:tc>
        <w:tc>
          <w:tcPr>
            <w:tcW w:w="1541" w:type="dxa"/>
          </w:tcPr>
          <w:p w:rsidR="00B50FD5" w:rsidRDefault="00B50FD5" w:rsidP="00B47512">
            <w:pPr>
              <w:jc w:val="both"/>
            </w:pPr>
            <w:r>
              <w:t>Tensile strength range (MPa)</w:t>
            </w:r>
          </w:p>
        </w:tc>
        <w:tc>
          <w:tcPr>
            <w:tcW w:w="1541" w:type="dxa"/>
          </w:tcPr>
          <w:p w:rsidR="00B50FD5" w:rsidRDefault="00B50FD5" w:rsidP="00B47512">
            <w:pPr>
              <w:jc w:val="both"/>
            </w:pPr>
            <w:r>
              <w:t>Ideal solution</w:t>
            </w:r>
            <w:r w:rsidR="00BD6743">
              <w:t xml:space="preserve"> for maximum tensile strength</w:t>
            </w:r>
          </w:p>
        </w:tc>
      </w:tr>
      <w:tr w:rsidR="00B50FD5" w:rsidTr="00B50FD5">
        <w:tc>
          <w:tcPr>
            <w:tcW w:w="1540" w:type="dxa"/>
          </w:tcPr>
          <w:p w:rsidR="00B50FD5" w:rsidRDefault="00B50FD5" w:rsidP="00B47512">
            <w:pPr>
              <w:jc w:val="both"/>
            </w:pPr>
            <w:r>
              <w:t>No. of flutes</w:t>
            </w:r>
            <w:r w:rsidR="00BD6743">
              <w:t xml:space="preserve"> (1-4)</w:t>
            </w:r>
          </w:p>
        </w:tc>
        <w:tc>
          <w:tcPr>
            <w:tcW w:w="1540" w:type="dxa"/>
          </w:tcPr>
          <w:p w:rsidR="00B50FD5" w:rsidRDefault="00F90A10" w:rsidP="00B47512">
            <w:pPr>
              <w:jc w:val="both"/>
            </w:pPr>
            <w:r w:rsidRPr="009D12F8">
              <w:rPr>
                <w:rFonts w:cs="Caecilia-Roman"/>
                <w:color w:val="000000"/>
              </w:rPr>
              <w:t>506–576</w:t>
            </w:r>
          </w:p>
        </w:tc>
        <w:tc>
          <w:tcPr>
            <w:tcW w:w="1540" w:type="dxa"/>
          </w:tcPr>
          <w:p w:rsidR="00B50FD5" w:rsidRDefault="00F90A10" w:rsidP="00B47512">
            <w:pPr>
              <w:jc w:val="both"/>
            </w:pPr>
            <w:r w:rsidRPr="009D12F8">
              <w:rPr>
                <w:rFonts w:cs="Caecilia-Roman"/>
                <w:color w:val="000000"/>
              </w:rPr>
              <w:t>58.1–64.3</w:t>
            </w:r>
          </w:p>
        </w:tc>
        <w:tc>
          <w:tcPr>
            <w:tcW w:w="1540" w:type="dxa"/>
          </w:tcPr>
          <w:p w:rsidR="00B50FD5" w:rsidRDefault="00F90A10" w:rsidP="00B47512">
            <w:pPr>
              <w:jc w:val="both"/>
            </w:pPr>
            <w:r w:rsidRPr="009D12F8">
              <w:rPr>
                <w:rFonts w:cs="Caecilia-Roman"/>
                <w:color w:val="000000"/>
              </w:rPr>
              <w:t>2713–5471</w:t>
            </w:r>
          </w:p>
        </w:tc>
        <w:tc>
          <w:tcPr>
            <w:tcW w:w="1541" w:type="dxa"/>
          </w:tcPr>
          <w:p w:rsidR="00B50FD5" w:rsidRDefault="00F90A10" w:rsidP="00B47512">
            <w:pPr>
              <w:jc w:val="both"/>
            </w:pPr>
            <w:r w:rsidRPr="009D12F8">
              <w:rPr>
                <w:rFonts w:cs="Caecilia-Roman"/>
                <w:color w:val="000000"/>
              </w:rPr>
              <w:t>184–290</w:t>
            </w:r>
          </w:p>
        </w:tc>
        <w:tc>
          <w:tcPr>
            <w:tcW w:w="1541" w:type="dxa"/>
          </w:tcPr>
          <w:p w:rsidR="00B50FD5" w:rsidRDefault="00BD6743" w:rsidP="00B47512">
            <w:pPr>
              <w:jc w:val="both"/>
            </w:pPr>
            <w:r>
              <w:t>3 flutes</w:t>
            </w:r>
          </w:p>
        </w:tc>
      </w:tr>
      <w:tr w:rsidR="00B50FD5" w:rsidTr="00B50FD5">
        <w:tc>
          <w:tcPr>
            <w:tcW w:w="1540" w:type="dxa"/>
          </w:tcPr>
          <w:p w:rsidR="00B50FD5" w:rsidRDefault="00F90A10" w:rsidP="00B47512">
            <w:pPr>
              <w:jc w:val="both"/>
            </w:pPr>
            <w:r>
              <w:t>Increase of flute depth (</w:t>
            </w:r>
            <w:r w:rsidR="00BD6743">
              <w:t>6.5mm to 3.5mm)</w:t>
            </w:r>
          </w:p>
        </w:tc>
        <w:tc>
          <w:tcPr>
            <w:tcW w:w="1540" w:type="dxa"/>
          </w:tcPr>
          <w:p w:rsidR="00B50FD5" w:rsidRDefault="00BD6743" w:rsidP="00B47512">
            <w:pPr>
              <w:jc w:val="both"/>
            </w:pPr>
            <w:r w:rsidRPr="009D12F8">
              <w:rPr>
                <w:rFonts w:cs="Caecilia-Roman"/>
                <w:color w:val="000000"/>
              </w:rPr>
              <w:t>551–601</w:t>
            </w:r>
          </w:p>
        </w:tc>
        <w:tc>
          <w:tcPr>
            <w:tcW w:w="1540" w:type="dxa"/>
          </w:tcPr>
          <w:p w:rsidR="00B50FD5" w:rsidRDefault="00BD6743" w:rsidP="00B47512">
            <w:pPr>
              <w:jc w:val="both"/>
            </w:pPr>
            <w:r w:rsidRPr="009D12F8">
              <w:rPr>
                <w:rFonts w:cs="Caecilia-Roman"/>
                <w:color w:val="000000"/>
              </w:rPr>
              <w:t>55.8–65.0</w:t>
            </w:r>
          </w:p>
        </w:tc>
        <w:tc>
          <w:tcPr>
            <w:tcW w:w="1540" w:type="dxa"/>
          </w:tcPr>
          <w:p w:rsidR="00B50FD5" w:rsidRDefault="00BD6743" w:rsidP="00B47512">
            <w:pPr>
              <w:jc w:val="both"/>
            </w:pPr>
            <w:r w:rsidRPr="009D12F8">
              <w:rPr>
                <w:rFonts w:cs="Caecilia-Roman"/>
                <w:color w:val="000000"/>
              </w:rPr>
              <w:t>3043–4605</w:t>
            </w:r>
          </w:p>
        </w:tc>
        <w:tc>
          <w:tcPr>
            <w:tcW w:w="1541" w:type="dxa"/>
          </w:tcPr>
          <w:p w:rsidR="00B50FD5" w:rsidRDefault="00BD6743" w:rsidP="00B47512">
            <w:pPr>
              <w:jc w:val="both"/>
            </w:pPr>
            <w:r w:rsidRPr="009D12F8">
              <w:rPr>
                <w:rFonts w:cs="Caecilia-Roman"/>
                <w:color w:val="000000"/>
              </w:rPr>
              <w:t>141–256</w:t>
            </w:r>
          </w:p>
        </w:tc>
        <w:tc>
          <w:tcPr>
            <w:tcW w:w="1541" w:type="dxa"/>
          </w:tcPr>
          <w:p w:rsidR="00B50FD5" w:rsidRDefault="003D1B5A" w:rsidP="00B47512">
            <w:pPr>
              <w:jc w:val="both"/>
            </w:pPr>
            <w:r>
              <w:t>4.5 mm</w:t>
            </w:r>
          </w:p>
        </w:tc>
      </w:tr>
      <w:tr w:rsidR="00B50FD5" w:rsidTr="00B50FD5">
        <w:tc>
          <w:tcPr>
            <w:tcW w:w="1540" w:type="dxa"/>
          </w:tcPr>
          <w:p w:rsidR="00B50FD5" w:rsidRDefault="00BD6743" w:rsidP="00B47512">
            <w:pPr>
              <w:jc w:val="both"/>
            </w:pPr>
            <w:r>
              <w:t>Flute angle (10-40°)</w:t>
            </w:r>
          </w:p>
        </w:tc>
        <w:tc>
          <w:tcPr>
            <w:tcW w:w="1540" w:type="dxa"/>
          </w:tcPr>
          <w:p w:rsidR="00B50FD5" w:rsidRDefault="00BD6743" w:rsidP="00B47512">
            <w:pPr>
              <w:jc w:val="both"/>
            </w:pPr>
            <w:r w:rsidRPr="009D12F8">
              <w:rPr>
                <w:rFonts w:cs="Caecilia-Roman"/>
                <w:color w:val="000000"/>
              </w:rPr>
              <w:t>566–583</w:t>
            </w:r>
          </w:p>
        </w:tc>
        <w:tc>
          <w:tcPr>
            <w:tcW w:w="1540" w:type="dxa"/>
          </w:tcPr>
          <w:p w:rsidR="00B50FD5" w:rsidRDefault="00BD6743" w:rsidP="00B47512">
            <w:pPr>
              <w:jc w:val="both"/>
            </w:pPr>
            <w:r w:rsidRPr="009D12F8">
              <w:rPr>
                <w:rFonts w:cs="Caecilia-Roman"/>
                <w:color w:val="000000"/>
              </w:rPr>
              <w:t>42.2–63.2</w:t>
            </w:r>
          </w:p>
        </w:tc>
        <w:tc>
          <w:tcPr>
            <w:tcW w:w="1540" w:type="dxa"/>
          </w:tcPr>
          <w:p w:rsidR="00B50FD5" w:rsidRDefault="00BD6743" w:rsidP="00B47512">
            <w:pPr>
              <w:jc w:val="both"/>
            </w:pPr>
            <w:r w:rsidRPr="009D12F8">
              <w:rPr>
                <w:rFonts w:cs="Caecilia-Roman"/>
                <w:color w:val="000000"/>
              </w:rPr>
              <w:t>3369–3829</w:t>
            </w:r>
          </w:p>
        </w:tc>
        <w:tc>
          <w:tcPr>
            <w:tcW w:w="1541" w:type="dxa"/>
          </w:tcPr>
          <w:p w:rsidR="00B50FD5" w:rsidRDefault="00BD6743" w:rsidP="00B47512">
            <w:pPr>
              <w:jc w:val="both"/>
            </w:pPr>
            <w:r w:rsidRPr="009D12F8">
              <w:rPr>
                <w:rFonts w:cs="Caecilia-Roman"/>
                <w:color w:val="000000"/>
              </w:rPr>
              <w:t>160–337</w:t>
            </w:r>
          </w:p>
        </w:tc>
        <w:tc>
          <w:tcPr>
            <w:tcW w:w="1541" w:type="dxa"/>
          </w:tcPr>
          <w:p w:rsidR="00B50FD5" w:rsidRDefault="003D1B5A" w:rsidP="00B47512">
            <w:pPr>
              <w:jc w:val="both"/>
            </w:pPr>
            <w:r>
              <w:t>30° angle</w:t>
            </w:r>
          </w:p>
        </w:tc>
      </w:tr>
      <w:tr w:rsidR="00B50FD5" w:rsidTr="00B50FD5">
        <w:tc>
          <w:tcPr>
            <w:tcW w:w="1540" w:type="dxa"/>
          </w:tcPr>
          <w:p w:rsidR="00B50FD5" w:rsidRDefault="00BD6743" w:rsidP="00B47512">
            <w:pPr>
              <w:jc w:val="both"/>
            </w:pPr>
            <w:r>
              <w:t>Pin taper (</w:t>
            </w:r>
            <w:r w:rsidR="003D1B5A">
              <w:t>2</w:t>
            </w:r>
            <w:r>
              <w:t>0%-to 50%)</w:t>
            </w:r>
          </w:p>
        </w:tc>
        <w:tc>
          <w:tcPr>
            <w:tcW w:w="1540" w:type="dxa"/>
          </w:tcPr>
          <w:p w:rsidR="00B50FD5" w:rsidRDefault="00BD6743" w:rsidP="00B47512">
            <w:pPr>
              <w:jc w:val="both"/>
            </w:pPr>
            <w:r w:rsidRPr="009D12F8">
              <w:rPr>
                <w:rFonts w:cs="Caecilia-Roman"/>
                <w:color w:val="000000"/>
              </w:rPr>
              <w:t>497–552</w:t>
            </w:r>
          </w:p>
        </w:tc>
        <w:tc>
          <w:tcPr>
            <w:tcW w:w="1540" w:type="dxa"/>
          </w:tcPr>
          <w:p w:rsidR="00B50FD5" w:rsidRDefault="00BD6743" w:rsidP="00B47512">
            <w:pPr>
              <w:jc w:val="both"/>
            </w:pPr>
            <w:r w:rsidRPr="009D12F8">
              <w:rPr>
                <w:rFonts w:cs="Caecilia-Roman"/>
                <w:color w:val="000000"/>
              </w:rPr>
              <w:t>46.0–53.8</w:t>
            </w:r>
          </w:p>
        </w:tc>
        <w:tc>
          <w:tcPr>
            <w:tcW w:w="1540" w:type="dxa"/>
          </w:tcPr>
          <w:p w:rsidR="00B50FD5" w:rsidRDefault="00BD6743" w:rsidP="00B47512">
            <w:pPr>
              <w:jc w:val="both"/>
            </w:pPr>
            <w:r w:rsidRPr="009D12F8">
              <w:rPr>
                <w:rFonts w:cs="Caecilia-Roman"/>
                <w:color w:val="000000"/>
              </w:rPr>
              <w:t>2881–3546</w:t>
            </w:r>
          </w:p>
        </w:tc>
        <w:tc>
          <w:tcPr>
            <w:tcW w:w="1541" w:type="dxa"/>
          </w:tcPr>
          <w:p w:rsidR="00B50FD5" w:rsidRDefault="00BD6743" w:rsidP="00B47512">
            <w:pPr>
              <w:jc w:val="both"/>
            </w:pPr>
            <w:r w:rsidRPr="009D12F8">
              <w:rPr>
                <w:rFonts w:cs="Caecilia-Roman"/>
                <w:color w:val="000000"/>
              </w:rPr>
              <w:t>209–331</w:t>
            </w:r>
          </w:p>
        </w:tc>
        <w:tc>
          <w:tcPr>
            <w:tcW w:w="1541" w:type="dxa"/>
          </w:tcPr>
          <w:p w:rsidR="00B50FD5" w:rsidRDefault="003D1B5A" w:rsidP="00B47512">
            <w:pPr>
              <w:jc w:val="both"/>
            </w:pPr>
            <w:r>
              <w:t>50%</w:t>
            </w:r>
          </w:p>
        </w:tc>
      </w:tr>
      <w:tr w:rsidR="00B50FD5" w:rsidTr="00B50FD5">
        <w:tc>
          <w:tcPr>
            <w:tcW w:w="1540" w:type="dxa"/>
          </w:tcPr>
          <w:p w:rsidR="00B50FD5" w:rsidRDefault="00BD6743" w:rsidP="00B47512">
            <w:pPr>
              <w:jc w:val="both"/>
            </w:pPr>
            <w:r>
              <w:t>Pin Diameter (12mm-6mm)</w:t>
            </w:r>
          </w:p>
        </w:tc>
        <w:tc>
          <w:tcPr>
            <w:tcW w:w="1540" w:type="dxa"/>
          </w:tcPr>
          <w:p w:rsidR="00B50FD5" w:rsidRDefault="00BD6743" w:rsidP="00B47512">
            <w:pPr>
              <w:jc w:val="both"/>
            </w:pPr>
            <w:r w:rsidRPr="009D12F8">
              <w:rPr>
                <w:rFonts w:cs="Caecilia-Roman"/>
                <w:color w:val="000000"/>
              </w:rPr>
              <w:t>526–572</w:t>
            </w:r>
          </w:p>
        </w:tc>
        <w:tc>
          <w:tcPr>
            <w:tcW w:w="1540" w:type="dxa"/>
          </w:tcPr>
          <w:p w:rsidR="00B50FD5" w:rsidRDefault="00BD6743" w:rsidP="00B47512">
            <w:pPr>
              <w:jc w:val="both"/>
            </w:pPr>
            <w:r w:rsidRPr="009D12F8">
              <w:rPr>
                <w:rFonts w:cs="Caecilia-Roman"/>
                <w:color w:val="000000"/>
              </w:rPr>
              <w:t>45.7–67.2</w:t>
            </w:r>
          </w:p>
        </w:tc>
        <w:tc>
          <w:tcPr>
            <w:tcW w:w="1540" w:type="dxa"/>
          </w:tcPr>
          <w:p w:rsidR="00B50FD5" w:rsidRDefault="00BD6743" w:rsidP="00B47512">
            <w:pPr>
              <w:jc w:val="both"/>
            </w:pPr>
            <w:r w:rsidRPr="009D12F8">
              <w:rPr>
                <w:rFonts w:cs="Caecilia-Roman"/>
                <w:color w:val="000000"/>
              </w:rPr>
              <w:t>3507–5100</w:t>
            </w:r>
          </w:p>
        </w:tc>
        <w:tc>
          <w:tcPr>
            <w:tcW w:w="1541" w:type="dxa"/>
          </w:tcPr>
          <w:p w:rsidR="00B50FD5" w:rsidRDefault="00BD6743" w:rsidP="00B47512">
            <w:pPr>
              <w:jc w:val="both"/>
            </w:pPr>
            <w:r w:rsidRPr="009D12F8">
              <w:rPr>
                <w:rFonts w:cs="Caecilia-Roman"/>
                <w:color w:val="000000"/>
              </w:rPr>
              <w:t>10–207</w:t>
            </w:r>
          </w:p>
        </w:tc>
        <w:tc>
          <w:tcPr>
            <w:tcW w:w="1541" w:type="dxa"/>
          </w:tcPr>
          <w:p w:rsidR="00B50FD5" w:rsidRDefault="003D1B5A" w:rsidP="00B47512">
            <w:pPr>
              <w:jc w:val="both"/>
            </w:pPr>
            <w:r>
              <w:t>8mm</w:t>
            </w:r>
          </w:p>
        </w:tc>
      </w:tr>
      <w:tr w:rsidR="00B50FD5" w:rsidTr="00B50FD5">
        <w:tc>
          <w:tcPr>
            <w:tcW w:w="1540" w:type="dxa"/>
          </w:tcPr>
          <w:p w:rsidR="00B50FD5" w:rsidRDefault="00BD6743" w:rsidP="00B47512">
            <w:pPr>
              <w:jc w:val="both"/>
            </w:pPr>
            <w:r>
              <w:t>Thread pitch (16-28 tpi)</w:t>
            </w:r>
          </w:p>
        </w:tc>
        <w:tc>
          <w:tcPr>
            <w:tcW w:w="1540" w:type="dxa"/>
          </w:tcPr>
          <w:p w:rsidR="00B50FD5" w:rsidRDefault="00BD6743" w:rsidP="00B47512">
            <w:pPr>
              <w:jc w:val="both"/>
            </w:pPr>
            <w:r w:rsidRPr="009D12F8">
              <w:rPr>
                <w:rFonts w:cs="Caecilia-Roman"/>
                <w:color w:val="000000"/>
              </w:rPr>
              <w:t>553–575</w:t>
            </w:r>
          </w:p>
        </w:tc>
        <w:tc>
          <w:tcPr>
            <w:tcW w:w="1540" w:type="dxa"/>
          </w:tcPr>
          <w:p w:rsidR="00B50FD5" w:rsidRDefault="00BD6743" w:rsidP="00B47512">
            <w:pPr>
              <w:jc w:val="both"/>
            </w:pPr>
            <w:r w:rsidRPr="009D12F8">
              <w:rPr>
                <w:rFonts w:cs="Caecilia-Roman"/>
                <w:color w:val="000000"/>
              </w:rPr>
              <w:t>46.7–59.8</w:t>
            </w:r>
          </w:p>
        </w:tc>
        <w:tc>
          <w:tcPr>
            <w:tcW w:w="1540" w:type="dxa"/>
          </w:tcPr>
          <w:p w:rsidR="00B50FD5" w:rsidRDefault="00BD6743" w:rsidP="00B47512">
            <w:pPr>
              <w:jc w:val="both"/>
            </w:pPr>
            <w:r w:rsidRPr="009D12F8">
              <w:rPr>
                <w:rFonts w:cs="Caecilia-Roman"/>
                <w:color w:val="000000"/>
              </w:rPr>
              <w:t>3828–5019</w:t>
            </w:r>
          </w:p>
        </w:tc>
        <w:tc>
          <w:tcPr>
            <w:tcW w:w="1541" w:type="dxa"/>
          </w:tcPr>
          <w:p w:rsidR="00B50FD5" w:rsidRDefault="00BD6743" w:rsidP="00B47512">
            <w:pPr>
              <w:jc w:val="both"/>
            </w:pPr>
            <w:r w:rsidRPr="009D12F8">
              <w:rPr>
                <w:rFonts w:cs="Caecilia-Roman"/>
                <w:color w:val="000000"/>
              </w:rPr>
              <w:t>110–174</w:t>
            </w:r>
          </w:p>
        </w:tc>
        <w:tc>
          <w:tcPr>
            <w:tcW w:w="1541" w:type="dxa"/>
          </w:tcPr>
          <w:p w:rsidR="00B50FD5" w:rsidRDefault="003D1B5A" w:rsidP="00B47512">
            <w:pPr>
              <w:jc w:val="both"/>
            </w:pPr>
            <w:r>
              <w:t>20 tpi</w:t>
            </w:r>
          </w:p>
        </w:tc>
      </w:tr>
    </w:tbl>
    <w:p w:rsidR="00B50FD5" w:rsidRDefault="00B50FD5" w:rsidP="00B47512">
      <w:pPr>
        <w:jc w:val="both"/>
      </w:pPr>
    </w:p>
    <w:p w:rsidR="00286B89" w:rsidRDefault="003D1B5A" w:rsidP="00B47512">
      <w:pPr>
        <w:jc w:val="both"/>
      </w:pPr>
      <w:r>
        <w:tab/>
        <w:t>It was demonstrated that the highest pin taper produced the best results in terms of acquiring the maximum tensile strength, but that for all the other tool geometries that a medium value within the range (such as 3 flutes, a thread pitch of 20 tpi) produced best results. There was some difficulty even performing welds</w:t>
      </w:r>
      <w:r w:rsidR="0061077C">
        <w:t xml:space="preserve"> with wide pin diameters (12mm) as a high level of defects were produced during welding with the tool. While this research performed was relatively comprehensive, it only covered a wrought </w:t>
      </w:r>
      <w:r w:rsidR="00277DC8">
        <w:t>alloy;</w:t>
      </w:r>
      <w:r w:rsidR="0061077C">
        <w:t xml:space="preserve"> further research is needed on precipitate hardened alloys such as 2xxx, 6xxx, and 7xxx series in order to start using the research as a base for ideal tool design.</w:t>
      </w:r>
    </w:p>
    <w:p w:rsidR="00F5675F" w:rsidRDefault="00F5675F" w:rsidP="00B47512">
      <w:pPr>
        <w:pStyle w:val="Heading2"/>
        <w:jc w:val="both"/>
      </w:pPr>
      <w:bookmarkStart w:id="30" w:name="_Toc404107876"/>
      <w:r>
        <w:lastRenderedPageBreak/>
        <w:t>2.1.</w:t>
      </w:r>
      <w:r w:rsidR="00A420A2">
        <w:t>13</w:t>
      </w:r>
      <w:r>
        <w:t xml:space="preserve"> – Process Variables</w:t>
      </w:r>
      <w:bookmarkEnd w:id="30"/>
    </w:p>
    <w:p w:rsidR="00D2531A" w:rsidRDefault="007D0A7F" w:rsidP="00B47512">
      <w:pPr>
        <w:jc w:val="both"/>
      </w:pPr>
      <w:r>
        <w:tab/>
      </w:r>
      <w:r w:rsidR="00FA4B3C">
        <w:t>There are several independent process variables that affect the FSW, these include the vertical pressure on the tool, its rotation rate, traverse speed, and tilt angle. T</w:t>
      </w:r>
      <w:r>
        <w:t xml:space="preserve">raverse speed (mm/min) and rotation rate (RPM) are the two most important parameters. </w:t>
      </w:r>
      <w:r w:rsidR="00175D42">
        <w:t>The t</w:t>
      </w:r>
      <w:r>
        <w:t xml:space="preserve">raverse speed decides </w:t>
      </w:r>
      <w:r w:rsidR="00175D42">
        <w:t>the</w:t>
      </w:r>
      <w:r>
        <w:t xml:space="preserve"> rate at which the tool travels across the weld line, and rotation rate decides the speed at which plasticised material at any particular point in the weld is stirred </w:t>
      </w:r>
      <w:r w:rsidR="00175D42">
        <w:t xml:space="preserve">from </w:t>
      </w:r>
      <w:r>
        <w:t xml:space="preserve">front to back around the tool. </w:t>
      </w:r>
      <w:r w:rsidR="00075B86">
        <w:t>Each material to be welded will</w:t>
      </w:r>
      <w:r w:rsidR="00175D42">
        <w:t xml:space="preserve"> </w:t>
      </w:r>
      <w:r w:rsidR="00075B86">
        <w:t xml:space="preserve">have </w:t>
      </w:r>
      <w:r w:rsidR="00175D42">
        <w:t xml:space="preserve">optimised process variables </w:t>
      </w:r>
      <w:r w:rsidR="00075B86">
        <w:t xml:space="preserve">that are essential </w:t>
      </w:r>
      <w:r w:rsidR="00175D42">
        <w:t xml:space="preserve">in order to achieve a coherent weld </w:t>
      </w:r>
      <w:r w:rsidR="00075B86">
        <w:t>without defects and with</w:t>
      </w:r>
      <w:r w:rsidR="00175D42">
        <w:t xml:space="preserve"> </w:t>
      </w:r>
      <w:r w:rsidR="00075B86">
        <w:t xml:space="preserve">improved mechanical properties </w:t>
      </w:r>
      <w:r w:rsidR="00075B86">
        <w:rPr>
          <w:b/>
        </w:rPr>
        <w:t>[</w:t>
      </w:r>
      <w:r w:rsidR="003432CF">
        <w:rPr>
          <w:b/>
        </w:rPr>
        <w:t>Shindo et al. 2002</w:t>
      </w:r>
      <w:r w:rsidR="00075B86">
        <w:rPr>
          <w:b/>
        </w:rPr>
        <w:t>]</w:t>
      </w:r>
      <w:r w:rsidR="00075B86">
        <w:t xml:space="preserve">. There is an equation that describes the relationship </w:t>
      </w:r>
      <w:r w:rsidR="00D2531A">
        <w:t>between tool rotation and traverse speed in terms of energy output per mm of weld and is displayed below in equation 2.1.7.3.a</w:t>
      </w:r>
      <w:r w:rsidR="00F5344B">
        <w:t xml:space="preserve"> </w:t>
      </w:r>
      <w:r w:rsidR="00F5344B">
        <w:rPr>
          <w:b/>
        </w:rPr>
        <w:t>[</w:t>
      </w:r>
      <w:r w:rsidR="003432CF">
        <w:rPr>
          <w:b/>
        </w:rPr>
        <w:t>TWI 2003</w:t>
      </w:r>
      <w:r w:rsidR="00F5344B">
        <w:rPr>
          <w:b/>
        </w:rPr>
        <w:t>]</w:t>
      </w:r>
      <w:r w:rsidR="00D2531A">
        <w:t>:</w:t>
      </w:r>
    </w:p>
    <w:p w:rsidR="00F5675F" w:rsidRDefault="001E738A" w:rsidP="006D1DDB">
      <w:pPr>
        <w:jc w:val="center"/>
      </w:pPr>
      <m:oMath>
        <m:f>
          <m:fPr>
            <m:ctrlPr>
              <w:rPr>
                <w:rFonts w:ascii="Cambria Math" w:hAnsi="Cambria Math" w:cs="Arial"/>
                <w:b/>
                <w:i/>
                <w:sz w:val="24"/>
                <w:szCs w:val="24"/>
              </w:rPr>
            </m:ctrlPr>
          </m:fPr>
          <m:num>
            <m:r>
              <m:rPr>
                <m:sty m:val="bi"/>
              </m:rPr>
              <w:rPr>
                <w:rFonts w:ascii="Cambria Math" w:hAnsi="Cambria Math" w:cs="Arial"/>
                <w:sz w:val="24"/>
                <w:szCs w:val="24"/>
              </w:rPr>
              <m:t xml:space="preserve">2×π×Torque </m:t>
            </m:r>
            <m:d>
              <m:dPr>
                <m:ctrlPr>
                  <w:rPr>
                    <w:rFonts w:ascii="Cambria Math" w:hAnsi="Cambria Math" w:cs="Arial"/>
                    <w:b/>
                    <w:i/>
                    <w:sz w:val="24"/>
                    <w:szCs w:val="24"/>
                  </w:rPr>
                </m:ctrlPr>
              </m:dPr>
              <m:e>
                <m:r>
                  <m:rPr>
                    <m:sty m:val="bi"/>
                  </m:rPr>
                  <w:rPr>
                    <w:rFonts w:ascii="Cambria Math" w:hAnsi="Cambria Math" w:cs="Arial"/>
                    <w:sz w:val="24"/>
                    <w:szCs w:val="24"/>
                  </w:rPr>
                  <m:t>kJ</m:t>
                </m:r>
              </m:e>
            </m:d>
            <m:r>
              <m:rPr>
                <m:sty m:val="bi"/>
              </m:rPr>
              <w:rPr>
                <w:rFonts w:ascii="Cambria Math" w:hAnsi="Cambria Math" w:cs="Arial"/>
                <w:sz w:val="24"/>
                <w:szCs w:val="24"/>
              </w:rPr>
              <m:t>× Rotation</m:t>
            </m:r>
            <m:d>
              <m:dPr>
                <m:ctrlPr>
                  <w:rPr>
                    <w:rFonts w:ascii="Cambria Math" w:hAnsi="Cambria Math" w:cs="Arial"/>
                    <w:b/>
                    <w:i/>
                    <w:sz w:val="24"/>
                    <w:szCs w:val="24"/>
                  </w:rPr>
                </m:ctrlPr>
              </m:dPr>
              <m:e>
                <m:r>
                  <m:rPr>
                    <m:sty m:val="bi"/>
                  </m:rPr>
                  <w:rPr>
                    <w:rFonts w:ascii="Cambria Math" w:hAnsi="Cambria Math" w:cs="Arial"/>
                    <w:sz w:val="24"/>
                    <w:szCs w:val="24"/>
                  </w:rPr>
                  <m:t>spindle</m:t>
                </m:r>
              </m:e>
            </m:d>
            <m:r>
              <m:rPr>
                <m:sty m:val="bi"/>
              </m:rPr>
              <w:rPr>
                <w:rFonts w:ascii="Cambria Math" w:hAnsi="Cambria Math" w:cs="Arial"/>
                <w:sz w:val="24"/>
                <w:szCs w:val="24"/>
              </w:rPr>
              <m:t>speed (RPM)</m:t>
            </m:r>
          </m:num>
          <m:den>
            <m:r>
              <m:rPr>
                <m:sty m:val="bi"/>
              </m:rPr>
              <w:rPr>
                <w:rFonts w:ascii="Cambria Math" w:hAnsi="Cambria Math" w:cs="Arial"/>
                <w:sz w:val="24"/>
                <w:szCs w:val="24"/>
              </w:rPr>
              <m:t>1000× Traverse Speed (</m:t>
            </m:r>
            <m:f>
              <m:fPr>
                <m:ctrlPr>
                  <w:rPr>
                    <w:rFonts w:ascii="Cambria Math" w:hAnsi="Cambria Math" w:cs="Arial"/>
                    <w:b/>
                    <w:i/>
                    <w:sz w:val="24"/>
                    <w:szCs w:val="24"/>
                  </w:rPr>
                </m:ctrlPr>
              </m:fPr>
              <m:num>
                <m:r>
                  <m:rPr>
                    <m:sty m:val="bi"/>
                  </m:rPr>
                  <w:rPr>
                    <w:rFonts w:ascii="Cambria Math" w:hAnsi="Cambria Math" w:cs="Arial"/>
                    <w:sz w:val="24"/>
                    <w:szCs w:val="24"/>
                  </w:rPr>
                  <m:t>mm</m:t>
                </m:r>
              </m:num>
              <m:den>
                <m:r>
                  <m:rPr>
                    <m:sty m:val="bi"/>
                  </m:rPr>
                  <w:rPr>
                    <w:rFonts w:ascii="Cambria Math" w:hAnsi="Cambria Math" w:cs="Arial"/>
                    <w:sz w:val="24"/>
                    <w:szCs w:val="24"/>
                  </w:rPr>
                  <m:t>min</m:t>
                </m:r>
              </m:den>
            </m:f>
            <m:r>
              <m:rPr>
                <m:sty m:val="bi"/>
              </m:rPr>
              <w:rPr>
                <w:rFonts w:ascii="Cambria Math" w:hAnsi="Cambria Math" w:cs="Arial"/>
                <w:sz w:val="24"/>
                <w:szCs w:val="24"/>
              </w:rPr>
              <m:t>)</m:t>
            </m:r>
          </m:den>
        </m:f>
        <m:r>
          <m:rPr>
            <m:sty m:val="bi"/>
          </m:rPr>
          <w:rPr>
            <w:rFonts w:ascii="Cambria Math" w:hAnsi="Cambria Math" w:cs="Arial"/>
            <w:sz w:val="24"/>
            <w:szCs w:val="24"/>
          </w:rPr>
          <m:t>=</m:t>
        </m:r>
        <m:f>
          <m:fPr>
            <m:ctrlPr>
              <w:rPr>
                <w:rFonts w:ascii="Cambria Math" w:hAnsi="Cambria Math" w:cs="Arial"/>
                <w:b/>
                <w:i/>
                <w:sz w:val="24"/>
                <w:szCs w:val="24"/>
              </w:rPr>
            </m:ctrlPr>
          </m:fPr>
          <m:num>
            <m:r>
              <m:rPr>
                <m:sty m:val="bi"/>
              </m:rPr>
              <w:rPr>
                <w:rFonts w:ascii="Cambria Math" w:hAnsi="Cambria Math" w:cs="Arial"/>
                <w:sz w:val="24"/>
                <w:szCs w:val="24"/>
              </w:rPr>
              <m:t>kJ</m:t>
            </m:r>
          </m:num>
          <m:den>
            <m:r>
              <m:rPr>
                <m:sty m:val="bi"/>
              </m:rPr>
              <w:rPr>
                <w:rFonts w:ascii="Cambria Math" w:hAnsi="Cambria Math" w:cs="Arial"/>
                <w:sz w:val="24"/>
                <w:szCs w:val="24"/>
              </w:rPr>
              <m:t>mm(weld)</m:t>
            </m:r>
          </m:den>
        </m:f>
      </m:oMath>
      <w:r w:rsidR="00D2531A">
        <w:rPr>
          <w:rFonts w:eastAsiaTheme="minorEastAsia"/>
          <w:sz w:val="24"/>
          <w:szCs w:val="24"/>
        </w:rPr>
        <w:tab/>
      </w:r>
      <w:r w:rsidR="00D2531A">
        <w:rPr>
          <w:rFonts w:eastAsiaTheme="minorEastAsia"/>
          <w:sz w:val="24"/>
          <w:szCs w:val="24"/>
        </w:rPr>
        <w:tab/>
        <w:t>Eq. 2.1.7.3.a</w:t>
      </w:r>
    </w:p>
    <w:p w:rsidR="00075B86" w:rsidRPr="00F5675F" w:rsidRDefault="001269EB" w:rsidP="00B47512">
      <w:pPr>
        <w:jc w:val="both"/>
      </w:pPr>
      <w:r>
        <w:tab/>
        <w:t xml:space="preserve">The equation gives a good mathematical </w:t>
      </w:r>
      <w:r w:rsidR="006A1C83">
        <w:t xml:space="preserve">relationship between the two key process variables, and highlights how to increase the energy input by manipulating either. By </w:t>
      </w:r>
      <w:r w:rsidR="00F5344B">
        <w:t xml:space="preserve">increasing </w:t>
      </w:r>
      <w:r w:rsidR="006A1C83">
        <w:t xml:space="preserve">rotation rate </w:t>
      </w:r>
      <w:r w:rsidR="00F5344B">
        <w:t xml:space="preserve">an </w:t>
      </w:r>
      <w:r w:rsidR="006A1C83">
        <w:t xml:space="preserve">increase </w:t>
      </w:r>
      <w:r w:rsidR="00F5344B">
        <w:t>of</w:t>
      </w:r>
      <w:r w:rsidR="006A1C83">
        <w:t xml:space="preserve"> heat input into the weld</w:t>
      </w:r>
      <w:r w:rsidR="00F5344B">
        <w:t xml:space="preserve"> occurs</w:t>
      </w:r>
      <w:r w:rsidR="006A1C83">
        <w:t xml:space="preserve">, equally decreasing </w:t>
      </w:r>
      <w:r w:rsidR="00F5344B">
        <w:t xml:space="preserve">it </w:t>
      </w:r>
      <w:r w:rsidR="006A1C83">
        <w:t>will de</w:t>
      </w:r>
      <w:r w:rsidR="00692884">
        <w:t xml:space="preserve">crease the heat input, this is because </w:t>
      </w:r>
      <w:r w:rsidR="00F5344B">
        <w:t>tool rotation</w:t>
      </w:r>
      <w:r w:rsidR="006A1C83">
        <w:t xml:space="preserve"> directly </w:t>
      </w:r>
      <w:r w:rsidR="00F5344B">
        <w:t>causes</w:t>
      </w:r>
      <w:r w:rsidR="006A1C83">
        <w:t xml:space="preserve"> frictional heating</w:t>
      </w:r>
      <w:r w:rsidR="00F5344B">
        <w:t>. Equally, increasing the traverse speed will decrease the heat input, or reducing it would do the inverse</w:t>
      </w:r>
      <w:r w:rsidR="00692884">
        <w:t>.</w:t>
      </w:r>
      <w:r w:rsidR="00F5344B">
        <w:t xml:space="preserve"> </w:t>
      </w:r>
      <w:r w:rsidR="00B12468">
        <w:t xml:space="preserve">A reduced traverse speed shortens the tools </w:t>
      </w:r>
      <w:r w:rsidR="00692884">
        <w:t xml:space="preserve">dwell time per mm of weld, </w:t>
      </w:r>
      <w:r w:rsidR="00B12468">
        <w:t xml:space="preserve">therefore </w:t>
      </w:r>
      <w:r w:rsidR="00692884">
        <w:t>quicker cooling and heat dissipation takes place</w:t>
      </w:r>
      <w:r w:rsidR="00B12468">
        <w:t xml:space="preserve"> through </w:t>
      </w:r>
      <w:r w:rsidR="00302432">
        <w:t xml:space="preserve">the </w:t>
      </w:r>
      <w:r w:rsidR="00B12468">
        <w:t xml:space="preserve">base metal, and less heat input is achieved </w:t>
      </w:r>
      <w:r w:rsidR="00B12468" w:rsidRPr="00B12468">
        <w:rPr>
          <w:rFonts w:cs="AdvP497E2"/>
          <w:b/>
        </w:rPr>
        <w:t>[Gharacheh et al. 2006]</w:t>
      </w:r>
      <w:r w:rsidR="00B12468">
        <w:t>.</w:t>
      </w:r>
    </w:p>
    <w:p w:rsidR="007B2C0C" w:rsidRPr="004D2EB8" w:rsidRDefault="004D2EB8" w:rsidP="00B47512">
      <w:pPr>
        <w:jc w:val="both"/>
      </w:pPr>
      <w:r>
        <w:tab/>
        <w:t xml:space="preserve">Work </w:t>
      </w:r>
      <w:r w:rsidR="004056DE">
        <w:t xml:space="preserve">on AA6063 </w:t>
      </w:r>
      <w:r>
        <w:t xml:space="preserve">by Sato et al highlighted a relationship between RPM and peak temperature in a weld, showing that with increasing RPM the peak temperature </w:t>
      </w:r>
      <w:r w:rsidR="004056DE">
        <w:t xml:space="preserve">also </w:t>
      </w:r>
      <w:r>
        <w:t xml:space="preserve">increases (figure 2.1.7.3.A) </w:t>
      </w:r>
      <w:r>
        <w:rPr>
          <w:b/>
        </w:rPr>
        <w:t>[Sato et al. 2002]</w:t>
      </w:r>
      <w:r>
        <w:t xml:space="preserve">. </w:t>
      </w:r>
      <w:r w:rsidR="00EF2D3D">
        <w:t>For</w:t>
      </w:r>
      <w:r w:rsidR="004056DE">
        <w:t xml:space="preserve"> all rotation speeds</w:t>
      </w:r>
      <w:r w:rsidR="00EF2D3D">
        <w:t xml:space="preserve"> </w:t>
      </w:r>
      <w:r w:rsidR="00424F46">
        <w:t xml:space="preserve">(800, 1220, 2450 RPM) </w:t>
      </w:r>
      <w:r w:rsidR="004056DE">
        <w:t>equiaxed grains are created within the weld region, however, with increasing RPM the average equiaxed grain size of each FSWeld increased</w:t>
      </w:r>
      <w:r w:rsidR="00424F46">
        <w:t xml:space="preserve"> (5.88, 9.21, 17.75 µm)</w:t>
      </w:r>
      <w:r w:rsidR="004056DE">
        <w:t xml:space="preserve">. </w:t>
      </w:r>
      <w:r w:rsidR="00EF2D3D">
        <w:t>This is because</w:t>
      </w:r>
      <w:r w:rsidR="004056DE">
        <w:t xml:space="preserve"> the higher thermal</w:t>
      </w:r>
      <w:r w:rsidR="00EF2D3D">
        <w:t xml:space="preserve"> input accelerated grain growth. Attallah and Salem also </w:t>
      </w:r>
      <w:r w:rsidR="00424F46">
        <w:t>demonstrated</w:t>
      </w:r>
      <w:r w:rsidR="00EF2D3D">
        <w:t xml:space="preserve"> that low thermal input came from low rotation speeds and high traverse speeds</w:t>
      </w:r>
      <w:r w:rsidR="00424F46">
        <w:t>, and that fine grains were created through the FSW process</w:t>
      </w:r>
      <w:r w:rsidR="00AB24B2">
        <w:t xml:space="preserve"> </w:t>
      </w:r>
      <w:r w:rsidR="00E8401F" w:rsidRPr="00E8401F">
        <w:rPr>
          <w:b/>
        </w:rPr>
        <w:t>[</w:t>
      </w:r>
      <w:r w:rsidR="00AB24B2">
        <w:rPr>
          <w:b/>
        </w:rPr>
        <w:t>Attallah and Salem 2005]</w:t>
      </w:r>
      <w:r w:rsidR="00424F46">
        <w:t>. It was pointed out that the fine grains produced give sufficient thermal instability</w:t>
      </w:r>
      <w:r w:rsidR="00AB24B2">
        <w:t xml:space="preserve"> to allow for abnormal grain growth (AGG) to occur during FSW, and the advantage of grain refinement can become a hindrance in during post weld heat treatments because it facilitates AGG.</w:t>
      </w:r>
    </w:p>
    <w:p w:rsidR="00BB0087" w:rsidRDefault="007B2C0C" w:rsidP="00B47512">
      <w:pPr>
        <w:jc w:val="both"/>
      </w:pPr>
      <w:r>
        <w:rPr>
          <w:noProof/>
          <w:lang w:eastAsia="en-GB"/>
        </w:rPr>
        <w:lastRenderedPageBreak/>
        <w:drawing>
          <wp:inline distT="0" distB="0" distL="0" distR="0" wp14:anchorId="5620A6E8" wp14:editId="3DAFEE72">
            <wp:extent cx="4614530" cy="2794575"/>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16842" cy="2795975"/>
                    </a:xfrm>
                    <a:prstGeom prst="rect">
                      <a:avLst/>
                    </a:prstGeom>
                    <a:noFill/>
                    <a:ln>
                      <a:noFill/>
                    </a:ln>
                  </pic:spPr>
                </pic:pic>
              </a:graphicData>
            </a:graphic>
          </wp:inline>
        </w:drawing>
      </w:r>
    </w:p>
    <w:p w:rsidR="007B2C0C" w:rsidRPr="00F00FA8" w:rsidRDefault="007B2C0C" w:rsidP="00B47512">
      <w:pPr>
        <w:jc w:val="both"/>
        <w:rPr>
          <w:b/>
          <w:i/>
        </w:rPr>
      </w:pPr>
      <w:r w:rsidRPr="00F00FA8">
        <w:rPr>
          <w:i/>
        </w:rPr>
        <w:t xml:space="preserve">Figure 2.1.7.3.A – The effect of increasing rotation speed and peak temperature </w:t>
      </w:r>
      <w:r w:rsidRPr="00F00FA8">
        <w:rPr>
          <w:b/>
          <w:i/>
        </w:rPr>
        <w:t>[Sato et al. 2002]</w:t>
      </w:r>
    </w:p>
    <w:p w:rsidR="006115B4" w:rsidRDefault="005C6BC9" w:rsidP="00B47512">
      <w:pPr>
        <w:jc w:val="both"/>
      </w:pPr>
      <w:r>
        <w:tab/>
        <w:t xml:space="preserve">Work by Cavaliere et al. found that for AA6056 the lowest traverse </w:t>
      </w:r>
      <w:r w:rsidR="003475D7">
        <w:t xml:space="preserve">(40 and 56 mm/min) </w:t>
      </w:r>
      <w:r>
        <w:t>and rotation speeds</w:t>
      </w:r>
      <w:r w:rsidR="003475D7">
        <w:t xml:space="preserve"> (500RPM) </w:t>
      </w:r>
      <w:r>
        <w:t xml:space="preserve">gave the material the highest ductility and that the corresponding inverse of those parameters would decrease their ductility </w:t>
      </w:r>
      <w:r>
        <w:rPr>
          <w:b/>
        </w:rPr>
        <w:t>[Cavaliere et al. 2006]</w:t>
      </w:r>
      <w:r>
        <w:t xml:space="preserve">. However, in order to achieve a high tensile strength both high traverse </w:t>
      </w:r>
      <w:r w:rsidR="003475D7">
        <w:t xml:space="preserve">(80 mm/min) </w:t>
      </w:r>
      <w:r>
        <w:t xml:space="preserve">and rotation </w:t>
      </w:r>
      <w:r w:rsidR="00E74E79">
        <w:t xml:space="preserve">speeds </w:t>
      </w:r>
      <w:r w:rsidR="003475D7">
        <w:t xml:space="preserve">(800 and 100 RPM) </w:t>
      </w:r>
      <w:r w:rsidR="00E74E79">
        <w:t xml:space="preserve">are required. The cause for </w:t>
      </w:r>
      <w:r w:rsidR="005E0BB1">
        <w:t>this phenomenon is linked to the sol</w:t>
      </w:r>
      <w:r w:rsidR="003475D7">
        <w:t>vus</w:t>
      </w:r>
      <w:r w:rsidR="005E0BB1">
        <w:t xml:space="preserve"> temperature of the </w:t>
      </w:r>
      <w:r w:rsidR="003475D7">
        <w:t xml:space="preserve">coarse and fine </w:t>
      </w:r>
      <w:r w:rsidR="005E0BB1">
        <w:t xml:space="preserve">hardening precipitates, which require additional thermal input in order to solutionise. With an increase in rotation speed there is enough heat input to cause the existing </w:t>
      </w:r>
      <w:r w:rsidR="003475D7">
        <w:t xml:space="preserve">coarse </w:t>
      </w:r>
      <w:r w:rsidR="005E0BB1">
        <w:t>precipitates to solutionise, but not too much heat to melt the pa</w:t>
      </w:r>
      <w:r w:rsidR="003475D7">
        <w:t>rent material. Consequently upon cooling re-precipitation occurs and the volume fraction of coarse precipitates decreases and for fine precipitates it increases, resulting in an increase in strength.</w:t>
      </w:r>
      <w:r w:rsidR="00BB0087">
        <w:t xml:space="preserve"> Thus varied and optimised conditions are required in order to get various material properties.</w:t>
      </w:r>
    </w:p>
    <w:p w:rsidR="00BA100A" w:rsidRDefault="00BD0D7D" w:rsidP="00B47512">
      <w:pPr>
        <w:jc w:val="both"/>
      </w:pPr>
      <w:r>
        <w:tab/>
        <w:t xml:space="preserve">Tool tilt is an important consideration when it comes to butt-weld FSW as the correct </w:t>
      </w:r>
      <w:r w:rsidR="00BA100A">
        <w:t xml:space="preserve">tilt </w:t>
      </w:r>
      <w:r>
        <w:t xml:space="preserve">angle will ensure the shoulder of the tool encourages efficient material movement from front to back of the probe while holding stirred material down </w:t>
      </w:r>
      <w:r>
        <w:rPr>
          <w:b/>
        </w:rPr>
        <w:t>[Mishra and Ma, 2005]</w:t>
      </w:r>
      <w:r>
        <w:t>. However, with stationary shoulders and further more with SSCFSW this is less of consideration a</w:t>
      </w:r>
      <w:r w:rsidR="00BA100A">
        <w:t>s the angle of the tool is fixed</w:t>
      </w:r>
      <w:r>
        <w:t xml:space="preserve">. As the stationary shoulder also acts as a type of shaping iron that covers </w:t>
      </w:r>
      <w:r w:rsidR="00BA100A">
        <w:t>a</w:t>
      </w:r>
      <w:r>
        <w:t xml:space="preserve"> significant section of the weld area at any given time, tool tilt is practically constrained.</w:t>
      </w:r>
    </w:p>
    <w:p w:rsidR="00A31564" w:rsidRDefault="007120AB" w:rsidP="00B47512">
      <w:pPr>
        <w:jc w:val="both"/>
      </w:pPr>
      <w:r>
        <w:tab/>
        <w:t xml:space="preserve">The last remaining parameter of significance is </w:t>
      </w:r>
      <w:r w:rsidR="008D14D0">
        <w:t>torque, which is predominantly dependant on applied vertical pressure. However, tilt angle, tool design, the friction coefficient, and the amount of localised sheer stress and slip at the interface between the tool and material are also significant contributors to the torque. In general torque decreases with increasing tool rotation</w:t>
      </w:r>
      <w:r w:rsidR="00A623BD">
        <w:t xml:space="preserve">, this is because the high thermal input and strain rate makes it easier for the material to flow. While traverse speeds have less of an effect on torque, an increase in traverse speed will usually increase torque marginally, mainly due to lower thermal cycles which make material flow more difficult. </w:t>
      </w:r>
      <w:r w:rsidR="00406F10">
        <w:t>Tool depth also effects torque, as a depth that is too shallow causes inefficient material flow, and tool depth that is too deep can meet with the work</w:t>
      </w:r>
      <w:r w:rsidR="005C6762">
        <w:t>-</w:t>
      </w:r>
      <w:r w:rsidR="00406F10">
        <w:t>piece and generate excess flash, thus increasing torque</w:t>
      </w:r>
      <w:r w:rsidR="00CA7DB1">
        <w:t xml:space="preserve"> </w:t>
      </w:r>
      <w:r w:rsidR="00CA7DB1">
        <w:rPr>
          <w:b/>
        </w:rPr>
        <w:t>[Nandan et al. 2008]</w:t>
      </w:r>
      <w:r w:rsidR="00CA7DB1">
        <w:t>.</w:t>
      </w:r>
      <w:r w:rsidR="00A31564">
        <w:br w:type="page"/>
      </w:r>
    </w:p>
    <w:p w:rsidR="00A31564" w:rsidRDefault="00A31564" w:rsidP="00B47512">
      <w:pPr>
        <w:pStyle w:val="Heading3"/>
        <w:jc w:val="both"/>
      </w:pPr>
      <w:bookmarkStart w:id="31" w:name="_Toc404107877"/>
      <w:r>
        <w:lastRenderedPageBreak/>
        <w:t>Part 2 – The macro-structural and microstructural properties of FSW</w:t>
      </w:r>
      <w:bookmarkEnd w:id="31"/>
    </w:p>
    <w:p w:rsidR="00A31564" w:rsidRDefault="00A31564" w:rsidP="00B47512">
      <w:pPr>
        <w:pStyle w:val="Heading2"/>
        <w:jc w:val="both"/>
      </w:pPr>
      <w:bookmarkStart w:id="32" w:name="_Toc404107878"/>
      <w:r>
        <w:t>2.2.1 – The FSW zones</w:t>
      </w:r>
      <w:bookmarkEnd w:id="32"/>
    </w:p>
    <w:p w:rsidR="00A31564" w:rsidRDefault="00A31564" w:rsidP="00B47512">
      <w:pPr>
        <w:jc w:val="both"/>
      </w:pPr>
      <w:r>
        <w:tab/>
        <w:t xml:space="preserve">FSWelds can be divided into 4 distinct zones – parent material, heat affected zone (HAZ), thermo-mechanical affected zone (TMAZ) and the dynamically recrystallised zone (DRX) or nugget (see figure 2.2.1.A) </w:t>
      </w:r>
      <w:r>
        <w:rPr>
          <w:b/>
        </w:rPr>
        <w:t>[Threadgill 1999]</w:t>
      </w:r>
      <w:r>
        <w:t>. These zones are named based on the deformation and thermal input they have experienced during FSW.</w:t>
      </w:r>
    </w:p>
    <w:p w:rsidR="00A31564" w:rsidRPr="00727772" w:rsidRDefault="00A31564" w:rsidP="00B47512">
      <w:pPr>
        <w:jc w:val="both"/>
      </w:pPr>
    </w:p>
    <w:p w:rsidR="00A31564" w:rsidRDefault="00A31564" w:rsidP="00B47512">
      <w:pPr>
        <w:jc w:val="both"/>
      </w:pPr>
      <w:r w:rsidRPr="00881214">
        <w:rPr>
          <w:rFonts w:cs="Arial"/>
          <w:noProof/>
          <w:lang w:eastAsia="en-GB"/>
        </w:rPr>
        <w:drawing>
          <wp:inline distT="0" distB="0" distL="0" distR="0" wp14:anchorId="215B4EED" wp14:editId="46EFA6D3">
            <wp:extent cx="4124325" cy="2200275"/>
            <wp:effectExtent l="19050" t="0" r="9525" b="0"/>
            <wp:docPr id="4" name="Picture 4" descr="C:\Documents and Settings\DTC 32\Desktop\DTC\Year 1\Mini Project\The Report\Images for report\heataffectedzo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DTC 32\Desktop\DTC\Year 1\Mini Project\The Report\Images for report\heataffectedzone.bmp"/>
                    <pic:cNvPicPr>
                      <a:picLocks noChangeAspect="1" noChangeArrowheads="1"/>
                    </pic:cNvPicPr>
                  </pic:nvPicPr>
                  <pic:blipFill>
                    <a:blip r:embed="rId30" cstate="print"/>
                    <a:srcRect/>
                    <a:stretch>
                      <a:fillRect/>
                    </a:stretch>
                  </pic:blipFill>
                  <pic:spPr bwMode="auto">
                    <a:xfrm>
                      <a:off x="0" y="0"/>
                      <a:ext cx="4124325" cy="2200275"/>
                    </a:xfrm>
                    <a:prstGeom prst="rect">
                      <a:avLst/>
                    </a:prstGeom>
                    <a:noFill/>
                    <a:ln w="9525">
                      <a:noFill/>
                      <a:miter lim="800000"/>
                      <a:headEnd/>
                      <a:tailEnd/>
                    </a:ln>
                  </pic:spPr>
                </pic:pic>
              </a:graphicData>
            </a:graphic>
          </wp:inline>
        </w:drawing>
      </w:r>
    </w:p>
    <w:p w:rsidR="00A31564" w:rsidRPr="00881214" w:rsidRDefault="00A31564" w:rsidP="00B47512">
      <w:pPr>
        <w:autoSpaceDE w:val="0"/>
        <w:autoSpaceDN w:val="0"/>
        <w:adjustRightInd w:val="0"/>
        <w:spacing w:before="120" w:after="120"/>
        <w:jc w:val="both"/>
        <w:rPr>
          <w:rFonts w:cs="Arial"/>
          <w:b/>
          <w:i/>
        </w:rPr>
      </w:pPr>
      <w:r>
        <w:rPr>
          <w:rFonts w:cs="Arial"/>
          <w:i/>
        </w:rPr>
        <w:t>Figure 2</w:t>
      </w:r>
      <w:r w:rsidRPr="00881214">
        <w:rPr>
          <w:rFonts w:cs="Arial"/>
          <w:i/>
        </w:rPr>
        <w:t>.2</w:t>
      </w:r>
      <w:r>
        <w:rPr>
          <w:rFonts w:cs="Arial"/>
          <w:i/>
        </w:rPr>
        <w:t>.1.A</w:t>
      </w:r>
      <w:r w:rsidRPr="00881214">
        <w:rPr>
          <w:rFonts w:cs="Arial"/>
          <w:i/>
        </w:rPr>
        <w:t xml:space="preserve"> – The various microstructural zones found in conventional FSW </w:t>
      </w:r>
      <w:r w:rsidRPr="00881214">
        <w:rPr>
          <w:rFonts w:cs="Arial"/>
          <w:b/>
          <w:i/>
        </w:rPr>
        <w:t>[Threadgill, 1999]</w:t>
      </w:r>
    </w:p>
    <w:p w:rsidR="00A31564" w:rsidRDefault="00A31564" w:rsidP="00B47512">
      <w:pPr>
        <w:pStyle w:val="Heading1"/>
        <w:jc w:val="both"/>
      </w:pPr>
      <w:bookmarkStart w:id="33" w:name="_Toc404107879"/>
      <w:r>
        <w:t>A – Parent material (unaffected material)</w:t>
      </w:r>
      <w:bookmarkEnd w:id="33"/>
    </w:p>
    <w:p w:rsidR="00A31564" w:rsidRDefault="00A31564" w:rsidP="00B47512">
      <w:pPr>
        <w:jc w:val="both"/>
      </w:pPr>
      <w:r>
        <w:tab/>
        <w:t>Parent material, as the name suggests, is the original material that has not been significantly affected by the FSW process either mechanically or thermally. It should for all intents and purposes be exactly the same as the material that existed before the weld. However, due to the high conductivity of aluminium, it is inevitable that the parent material will experience some additional heat increase, but this is not significant enough to alter its mechanical properties or microstructure.</w:t>
      </w:r>
    </w:p>
    <w:p w:rsidR="00A31564" w:rsidRPr="003E16EA" w:rsidRDefault="00A31564" w:rsidP="00B47512">
      <w:pPr>
        <w:pStyle w:val="Heading1"/>
        <w:jc w:val="both"/>
      </w:pPr>
      <w:bookmarkStart w:id="34" w:name="_Toc404107880"/>
      <w:r>
        <w:t>B – The heat affected zone (HAZ or thermally affected)</w:t>
      </w:r>
      <w:bookmarkEnd w:id="34"/>
    </w:p>
    <w:p w:rsidR="00A31564" w:rsidRDefault="00A31564" w:rsidP="00B47512">
      <w:pPr>
        <w:jc w:val="both"/>
      </w:pPr>
      <w:r>
        <w:tab/>
        <w:t xml:space="preserve">The HAZ is only ever affected by the thermal cycles that the weld experiences, and is not plastically deformed. While precipitation mechanisms are affected by the heat input, the grain structure remains intact, as the main mechanism for grain recrystallisation is the mechanical sheer strains the material experiences from the welding tool. For heat treatable aluminium alloys, temperatures need to be in excess of 250°C, in order for a zone to be considered a HAZ </w:t>
      </w:r>
      <w:r>
        <w:rPr>
          <w:b/>
        </w:rPr>
        <w:t>[Mahoney et al. 1998]</w:t>
      </w:r>
      <w:r>
        <w:t>.</w:t>
      </w:r>
    </w:p>
    <w:p w:rsidR="00A31564" w:rsidRPr="00996B01" w:rsidRDefault="00A31564" w:rsidP="00B47512">
      <w:pPr>
        <w:jc w:val="both"/>
      </w:pPr>
      <w:r>
        <w:tab/>
        <w:t xml:space="preserve">Research by Su et al into AA7050-T651 revealed that while grain size in the HAZ had remained the same as the parent material, the strengthening precipitates had coarsened significantly </w:t>
      </w:r>
      <w:r>
        <w:rPr>
          <w:b/>
        </w:rPr>
        <w:t>[Su et al. 2003]</w:t>
      </w:r>
      <w:r>
        <w:t xml:space="preserve">. In the regions near the grain boundaries the precipitate free zones (PFZ) had increased by up to 5 times. Similar research was carried out by Liang et al for AA2519-T87 drawing many of the same conclusions, it was also noted that the HAZ was found to show a drop in hardness, corresponding with lower strength due to courser precipitates </w:t>
      </w:r>
      <w:r>
        <w:rPr>
          <w:b/>
        </w:rPr>
        <w:t>[Liang et al. 2011]</w:t>
      </w:r>
      <w:r>
        <w:t xml:space="preserve">. </w:t>
      </w:r>
    </w:p>
    <w:p w:rsidR="00A31564" w:rsidRDefault="00A31564" w:rsidP="00B47512">
      <w:pPr>
        <w:pStyle w:val="Heading1"/>
        <w:jc w:val="both"/>
      </w:pPr>
      <w:bookmarkStart w:id="35" w:name="_Toc404107881"/>
      <w:r>
        <w:lastRenderedPageBreak/>
        <w:t>C – The thermo-mechanically affected zone (TMAZ)</w:t>
      </w:r>
      <w:bookmarkEnd w:id="35"/>
    </w:p>
    <w:p w:rsidR="00A31564" w:rsidRPr="00924A86" w:rsidRDefault="00A31564" w:rsidP="00B47512">
      <w:pPr>
        <w:jc w:val="both"/>
      </w:pPr>
      <w:r>
        <w:tab/>
        <w:t xml:space="preserve">The TMAZ is a distinct transition region between the HAZ and the nugget, and one of its most characteristic features is deformed, elongated grains related to the tool. The TMAZ is largest towards the surface of the weld where fixed shoulder is able to influence the material flow more. While the TMAZ undergoes plastic deformation, it doesn’t undergo enough plastic strain in order to facilitate recrystallisation, so no new grains are formed. In terms of precipitates Laing et al reported lowest hardness (83 HV) in the TMAZ, relating to the high thermal exposure during welding </w:t>
      </w:r>
      <w:r>
        <w:rPr>
          <w:b/>
        </w:rPr>
        <w:t>[Liang et al. 2011]</w:t>
      </w:r>
      <w:r>
        <w:t xml:space="preserve">. Once again far coarser precipitates are formed </w:t>
      </w:r>
      <w:r w:rsidR="001F0848">
        <w:t>due</w:t>
      </w:r>
      <w:r>
        <w:t xml:space="preserve"> to resolutionisation and reprecipitation. </w:t>
      </w:r>
    </w:p>
    <w:p w:rsidR="00A31564" w:rsidRDefault="00A31564" w:rsidP="00B47512">
      <w:pPr>
        <w:pStyle w:val="Heading1"/>
        <w:jc w:val="both"/>
      </w:pPr>
      <w:bookmarkStart w:id="36" w:name="_Toc404107882"/>
      <w:r>
        <w:t>D – The dynamically recrystallised zone (Nugget)</w:t>
      </w:r>
      <w:bookmarkEnd w:id="36"/>
    </w:p>
    <w:p w:rsidR="00A31564" w:rsidRPr="005B53E7" w:rsidRDefault="00A31564" w:rsidP="00B47512">
      <w:pPr>
        <w:jc w:val="both"/>
      </w:pPr>
      <w:r>
        <w:tab/>
        <w:t xml:space="preserve">The nugget or NG undergoes high cyclic heat input and strain, so much so that dynamic recrystallisation can occur. The high plastic deformation and thermal cycles result in a fine grain structure, which is characteristic of the NG, and distinguishes it from other zones. The fine grain characteristic of nugget has been an area of great research, partially because ultra-fine grain materials (UFG) typically exhibit improved mechanical properties. Such properties include increases in strength and toughness, but also materials can demonstrate superplasticity </w:t>
      </w:r>
      <w:r>
        <w:rPr>
          <w:b/>
        </w:rPr>
        <w:t>[</w:t>
      </w:r>
      <w:r w:rsidR="000F5553">
        <w:rPr>
          <w:b/>
        </w:rPr>
        <w:t>Su et al. 2005</w:t>
      </w:r>
      <w:r>
        <w:rPr>
          <w:b/>
        </w:rPr>
        <w:t>]</w:t>
      </w:r>
      <w:r>
        <w:t xml:space="preserve">. </w:t>
      </w:r>
    </w:p>
    <w:p w:rsidR="00A31564" w:rsidRDefault="00A31564" w:rsidP="00B47512">
      <w:pPr>
        <w:jc w:val="both"/>
      </w:pPr>
      <w:r>
        <w:rPr>
          <w:noProof/>
          <w:lang w:eastAsia="en-GB"/>
        </w:rPr>
        <w:drawing>
          <wp:inline distT="0" distB="0" distL="0" distR="0" wp14:anchorId="72DFC67D" wp14:editId="0DCEA173">
            <wp:extent cx="5720080" cy="1414145"/>
            <wp:effectExtent l="114300" t="114300" r="109220" b="1479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0080" cy="14141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31564" w:rsidRPr="00881214" w:rsidRDefault="00A31564" w:rsidP="00B47512">
      <w:pPr>
        <w:autoSpaceDE w:val="0"/>
        <w:autoSpaceDN w:val="0"/>
        <w:adjustRightInd w:val="0"/>
        <w:spacing w:before="120" w:after="120"/>
        <w:jc w:val="both"/>
        <w:rPr>
          <w:rFonts w:cs="Arial"/>
          <w:b/>
          <w:i/>
        </w:rPr>
      </w:pPr>
      <w:r>
        <w:rPr>
          <w:rFonts w:cs="Arial"/>
          <w:i/>
        </w:rPr>
        <w:t>Figure 2</w:t>
      </w:r>
      <w:r w:rsidRPr="00881214">
        <w:rPr>
          <w:rFonts w:cs="Arial"/>
          <w:i/>
        </w:rPr>
        <w:t>.2</w:t>
      </w:r>
      <w:r>
        <w:rPr>
          <w:rFonts w:cs="Arial"/>
          <w:i/>
        </w:rPr>
        <w:t>.1.B</w:t>
      </w:r>
      <w:r w:rsidRPr="00881214">
        <w:rPr>
          <w:rFonts w:cs="Arial"/>
          <w:i/>
        </w:rPr>
        <w:t xml:space="preserve"> – The microstructural zones found in </w:t>
      </w:r>
      <w:r>
        <w:rPr>
          <w:rFonts w:cs="Arial"/>
          <w:i/>
        </w:rPr>
        <w:t>demonstrated on a weld</w:t>
      </w:r>
      <w:r w:rsidRPr="00881214">
        <w:rPr>
          <w:rFonts w:cs="Arial"/>
          <w:i/>
        </w:rPr>
        <w:t xml:space="preserve"> </w:t>
      </w:r>
      <w:r w:rsidRPr="00881214">
        <w:rPr>
          <w:rFonts w:cs="Arial"/>
          <w:b/>
          <w:i/>
        </w:rPr>
        <w:t>[</w:t>
      </w:r>
      <w:r>
        <w:rPr>
          <w:rFonts w:cs="Arial"/>
          <w:b/>
          <w:i/>
        </w:rPr>
        <w:t>Lockwood et al. 2002</w:t>
      </w:r>
      <w:r w:rsidRPr="00881214">
        <w:rPr>
          <w:rFonts w:cs="Arial"/>
          <w:b/>
          <w:i/>
        </w:rPr>
        <w:t>]</w:t>
      </w:r>
    </w:p>
    <w:p w:rsidR="00A31564" w:rsidRDefault="00A31564" w:rsidP="00B47512">
      <w:pPr>
        <w:pStyle w:val="Heading2"/>
        <w:jc w:val="both"/>
      </w:pPr>
      <w:bookmarkStart w:id="37" w:name="_Toc404107883"/>
      <w:r>
        <w:t>2.2.2 – The macro-structural and microstructural properties of the nugget</w:t>
      </w:r>
      <w:bookmarkEnd w:id="37"/>
    </w:p>
    <w:p w:rsidR="00A31564" w:rsidRDefault="00A31564" w:rsidP="00B47512">
      <w:pPr>
        <w:pStyle w:val="Heading1"/>
        <w:jc w:val="both"/>
      </w:pPr>
      <w:bookmarkStart w:id="38" w:name="_Toc404107884"/>
      <w:r>
        <w:t>The nugget shape</w:t>
      </w:r>
      <w:bookmarkEnd w:id="38"/>
    </w:p>
    <w:p w:rsidR="00A31564" w:rsidRDefault="00A31564" w:rsidP="00B47512">
      <w:pPr>
        <w:jc w:val="both"/>
      </w:pPr>
      <w:r>
        <w:tab/>
        <w:t xml:space="preserve">The shape of the nugget tends to depend on several factors including, tool geometry, the various processing parameters, the thermal cycles the workpiece experiences, and its thermal conductivity </w:t>
      </w:r>
      <w:r>
        <w:rPr>
          <w:b/>
        </w:rPr>
        <w:t>[Mishra and Ma, 2005]</w:t>
      </w:r>
      <w:r>
        <w:t xml:space="preserve">. The vast majority that have been observed are either elliptically shaped or basin-shaped where it is widened towards the surface of the weld. Research by Zettler et al looked at varying shoulder and pin types for the FSWelding of AA2024-T351 </w:t>
      </w:r>
      <w:r>
        <w:rPr>
          <w:b/>
        </w:rPr>
        <w:t>[Zettler et al. 2005]</w:t>
      </w:r>
      <w:r>
        <w:t>. They compared three pins A – a conical non-threaded pin, B – a conical threaded pin, and C- a conical threaded pin with 3 milled flats, and looked at their macro-structural features and mechanical properties (see fig. 2.2.2.A). Their first set of welds with Pin A all had defects, however it was successfully demonstrated with pins B and C, that with increasing traverse speeds that the nugget shape changes from a basin shape (at 100 mm/min) to an elliptical shape (at 400mm/min).</w:t>
      </w:r>
    </w:p>
    <w:p w:rsidR="00A31564" w:rsidRDefault="00A31564" w:rsidP="00B47512">
      <w:pPr>
        <w:jc w:val="both"/>
      </w:pPr>
      <w:r>
        <w:rPr>
          <w:noProof/>
          <w:lang w:eastAsia="en-GB"/>
        </w:rPr>
        <w:lastRenderedPageBreak/>
        <w:drawing>
          <wp:inline distT="0" distB="0" distL="0" distR="0" wp14:anchorId="4B146BCE" wp14:editId="69788C0F">
            <wp:extent cx="5353050" cy="4648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3050" cy="4648200"/>
                    </a:xfrm>
                    <a:prstGeom prst="rect">
                      <a:avLst/>
                    </a:prstGeom>
                    <a:noFill/>
                    <a:ln>
                      <a:noFill/>
                    </a:ln>
                  </pic:spPr>
                </pic:pic>
              </a:graphicData>
            </a:graphic>
          </wp:inline>
        </w:drawing>
      </w:r>
    </w:p>
    <w:p w:rsidR="00A31564" w:rsidRPr="00BE79FF" w:rsidRDefault="00A31564" w:rsidP="00B47512">
      <w:pPr>
        <w:jc w:val="both"/>
        <w:rPr>
          <w:b/>
          <w:i/>
        </w:rPr>
      </w:pPr>
      <w:r>
        <w:rPr>
          <w:i/>
        </w:rPr>
        <w:t xml:space="preserve">Figure 2.2.2.A – The nugget shapes resulting from varied weld parameters and tool pin designs </w:t>
      </w:r>
      <w:r>
        <w:rPr>
          <w:b/>
          <w:i/>
        </w:rPr>
        <w:t>[Zettler et al. 2005]</w:t>
      </w:r>
    </w:p>
    <w:p w:rsidR="00A31564" w:rsidRDefault="00A31564" w:rsidP="00B47512">
      <w:pPr>
        <w:pStyle w:val="Heading2"/>
        <w:jc w:val="both"/>
      </w:pPr>
      <w:bookmarkStart w:id="39" w:name="_Toc404107885"/>
      <w:r>
        <w:t>2.2.2.1 - Grain structure – fine and ultra-fine grains</w:t>
      </w:r>
      <w:bookmarkEnd w:id="39"/>
    </w:p>
    <w:p w:rsidR="00A31564" w:rsidRDefault="00A31564" w:rsidP="00B47512">
      <w:pPr>
        <w:jc w:val="both"/>
      </w:pPr>
      <w:r>
        <w:tab/>
        <w:t xml:space="preserve">The nugget contains equiaxed grains due to dynamic recrystallisation during FSW. The size of these grains, and the parameters required to achieve them has been a major area of research within FSW </w:t>
      </w:r>
      <w:r>
        <w:rPr>
          <w:b/>
        </w:rPr>
        <w:t>[</w:t>
      </w:r>
      <w:r w:rsidR="000066C4">
        <w:rPr>
          <w:b/>
        </w:rPr>
        <w:t>Yazdipour et al. 2009, Benavides et al 1999, Cavaliere et al. 2006, Rhodes et al. 2003, Kwon et al. 2003, Kwon et al. 2002, Buffa et al. 2006</w:t>
      </w:r>
      <w:r>
        <w:rPr>
          <w:b/>
        </w:rPr>
        <w:t>]</w:t>
      </w:r>
      <w:r>
        <w:t xml:space="preserve">. The given size of grains in the nugget fall into two categories, fine grains of 1µm or bigger, and ultra-fine grains which are less than 1µm in size. Fine grains can be achieved by using good control of process parameters in conventional FSW, however, in order to get ultra-fine grains or even nano-structured grains cooling mediums are frequently required </w:t>
      </w:r>
      <w:r>
        <w:rPr>
          <w:b/>
        </w:rPr>
        <w:t>[</w:t>
      </w:r>
      <w:r w:rsidR="000066C4">
        <w:rPr>
          <w:b/>
        </w:rPr>
        <w:t>Yazdipour et al. 2009</w:t>
      </w:r>
      <w:r>
        <w:rPr>
          <w:b/>
        </w:rPr>
        <w:t>]</w:t>
      </w:r>
      <w:r>
        <w:t>. Ultimately, the lower the thermal heat input, the smaller the grain size is after dynamic recrystallisation, so methods that control weld temperature will produce finer grains.</w:t>
      </w:r>
    </w:p>
    <w:p w:rsidR="00A31564" w:rsidRDefault="00A31564" w:rsidP="00B47512">
      <w:pPr>
        <w:pStyle w:val="Heading1"/>
        <w:jc w:val="both"/>
      </w:pPr>
      <w:bookmarkStart w:id="40" w:name="_Toc404107886"/>
      <w:r>
        <w:t>Effect of cooling mediums on grain size</w:t>
      </w:r>
      <w:bookmarkEnd w:id="40"/>
    </w:p>
    <w:p w:rsidR="00A31564" w:rsidRDefault="00A31564" w:rsidP="00B47512">
      <w:pPr>
        <w:jc w:val="both"/>
      </w:pPr>
      <w:r>
        <w:tab/>
        <w:t xml:space="preserve">Research performed by Yazdipor et al looked at placing a cooling media consisting of methanol and dry ice immediately behind the FSW tool while welding AA5083 </w:t>
      </w:r>
      <w:r>
        <w:rPr>
          <w:b/>
        </w:rPr>
        <w:t>[Yazdipour et al. 2009]</w:t>
      </w:r>
      <w:r>
        <w:t xml:space="preserve">. A wide range of process variables were also tested such as a rotation rate ranging from 560 to 900RPM, and traverse speeds ranging between 16 and 57 mm/min. Under welding conditions </w:t>
      </w:r>
      <w:r>
        <w:lastRenderedPageBreak/>
        <w:t xml:space="preserve">560RPM and traverse speeds of 25mm/min nanograins ranging from 100 to 500 nm were obtained. Similar work was performed by Benavides et al but instead of dry ice liquid nitrogen was used to cool AA2024 after FSW </w:t>
      </w:r>
      <w:r>
        <w:rPr>
          <w:b/>
        </w:rPr>
        <w:t>[Benavides et al 1999]</w:t>
      </w:r>
      <w:r>
        <w:t>. The peak temperature 10mm away from the weld line was reduced from 330°C to 140°C by decreasing the plate starting temperature from 30°C to -30°C. The result was a reduction in average grain size from 10µm to 0.8µm.</w:t>
      </w:r>
    </w:p>
    <w:p w:rsidR="00A31564" w:rsidRDefault="00A31564" w:rsidP="00B47512">
      <w:pPr>
        <w:pStyle w:val="Heading1"/>
        <w:jc w:val="both"/>
      </w:pPr>
      <w:bookmarkStart w:id="41" w:name="_Toc404107887"/>
      <w:r>
        <w:t>Effect of process parameters of grain size</w:t>
      </w:r>
      <w:bookmarkEnd w:id="41"/>
    </w:p>
    <w:p w:rsidR="00A31564" w:rsidRDefault="00A31564" w:rsidP="00B47512">
      <w:pPr>
        <w:ind w:firstLine="720"/>
        <w:jc w:val="both"/>
      </w:pPr>
      <w:r>
        <w:t xml:space="preserve">Research done by Cavaliere et al on AA6056 looked at 3 varying traverse speeds of 40, 56, and 80 mm/min and 3 varying rotation rates of 500, 800, and 1000 RPM, to create a total of 9 welds with varied conditions </w:t>
      </w:r>
      <w:r>
        <w:rPr>
          <w:b/>
        </w:rPr>
        <w:t>[Cavaliere et al. 2006]</w:t>
      </w:r>
      <w:r>
        <w:t>. Figure 2.2.2.B shows the effect of process variables on average grain size. It was demonstrated at traverse speeds of 56mm/min that with increasing rotation rate the average grain size increased from 5.2µm to 5.4µm. Equally smaller grain sizes of 4.5µm were obtained at the highest traverse speeds, indicating that the higher the heat input during FSW the larger the grain size.</w:t>
      </w:r>
    </w:p>
    <w:p w:rsidR="00A31564" w:rsidRDefault="00A31564" w:rsidP="00B47512">
      <w:pPr>
        <w:jc w:val="both"/>
      </w:pPr>
      <w:r>
        <w:rPr>
          <w:noProof/>
          <w:lang w:eastAsia="en-GB"/>
        </w:rPr>
        <w:drawing>
          <wp:inline distT="0" distB="0" distL="0" distR="0" wp14:anchorId="50A20D90" wp14:editId="73EF3FA6">
            <wp:extent cx="5007936" cy="3928908"/>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8426" cy="3929293"/>
                    </a:xfrm>
                    <a:prstGeom prst="rect">
                      <a:avLst/>
                    </a:prstGeom>
                    <a:noFill/>
                    <a:ln>
                      <a:noFill/>
                    </a:ln>
                  </pic:spPr>
                </pic:pic>
              </a:graphicData>
            </a:graphic>
          </wp:inline>
        </w:drawing>
      </w:r>
    </w:p>
    <w:p w:rsidR="00A31564" w:rsidRPr="008E0E1D" w:rsidRDefault="00A31564" w:rsidP="00B47512">
      <w:pPr>
        <w:jc w:val="both"/>
        <w:rPr>
          <w:b/>
          <w:i/>
        </w:rPr>
      </w:pPr>
      <w:r>
        <w:rPr>
          <w:i/>
        </w:rPr>
        <w:t xml:space="preserve">Figure 2.2.2.B – The effect of traverse speed and rotation rate on average grain size </w:t>
      </w:r>
      <w:r>
        <w:rPr>
          <w:b/>
          <w:i/>
        </w:rPr>
        <w:t>[Cavaliere et al. 2006]</w:t>
      </w:r>
    </w:p>
    <w:p w:rsidR="00A31564" w:rsidRDefault="00A31564" w:rsidP="00B47512">
      <w:pPr>
        <w:ind w:firstLine="720"/>
        <w:jc w:val="both"/>
      </w:pPr>
      <w:r>
        <w:t xml:space="preserve">When research was done by Rhodes et al on AA7050 by FSWelding a series of holes about 0.9mm in depth and then rapidly quenching the area with a mixture of isopropyl and dry ice </w:t>
      </w:r>
      <w:r>
        <w:rPr>
          <w:b/>
        </w:rPr>
        <w:t>[Rhodes et al. 2003]</w:t>
      </w:r>
      <w:r>
        <w:t xml:space="preserve">. Differing rotation rates ranging from 200-500RPM were used, and it was found that with increasing tool rotation rates the average grain size increased from 24-40nm at 300RPM to 100-300nm at 500RPM. Kwon et al also researched varying rotation rates of 560, 980, and 1840 RPM at a constant traverse speed of 155 mm/min for AA1050 </w:t>
      </w:r>
      <w:r>
        <w:rPr>
          <w:b/>
        </w:rPr>
        <w:t>[Kwon et al. 2003][Kwon et al. 2002]</w:t>
      </w:r>
      <w:r>
        <w:t xml:space="preserve">. Grain sizes of 0.5µm, 1-2µm, and 3-4µm where correspondingly attained for each increasing rotation rate. </w:t>
      </w:r>
      <w:r>
        <w:lastRenderedPageBreak/>
        <w:t>It was ascertained that as the rotation rate increased so did the grain size thus, thus giving a clear link between thermal heat input and consequential grain size. The authors concluded that by either reducing rotation rate or increasing traverse speed recrystallised grain size can be reduced.</w:t>
      </w:r>
    </w:p>
    <w:p w:rsidR="00A31564" w:rsidRDefault="00A31564" w:rsidP="00B47512">
      <w:pPr>
        <w:ind w:firstLine="720"/>
        <w:jc w:val="both"/>
      </w:pPr>
      <w:r>
        <w:t xml:space="preserve">The effect of tool geometry on grain size has also been researched, such as work by Buffa et al which looked at a smooth pin that varied in its conical shape and consequential pin surface area </w:t>
      </w:r>
      <w:r>
        <w:rPr>
          <w:b/>
        </w:rPr>
        <w:t>[Buffa et al. 2006]</w:t>
      </w:r>
      <w:r>
        <w:t>. Four different pin surface areas were analysed by varying the conical angle by 10° at each interval to give pin surface areas of 26.3, 31.4, 32.8, 35.8, and 43.2 mm</w:t>
      </w:r>
      <w:r w:rsidRPr="003D1E95">
        <w:rPr>
          <w:vertAlign w:val="superscript"/>
        </w:rPr>
        <w:t>2</w:t>
      </w:r>
      <w:r>
        <w:t>. The increase in pin surface area caused and overall increase in temperature during welding, and consequential increase in grain size. When using the largest pin surface area (43.2</w:t>
      </w:r>
      <w:r w:rsidRPr="00ED47A0">
        <w:t xml:space="preserve"> </w:t>
      </w:r>
      <w:r>
        <w:t>mm</w:t>
      </w:r>
      <w:r w:rsidRPr="003D1E95">
        <w:rPr>
          <w:vertAlign w:val="superscript"/>
        </w:rPr>
        <w:t>2</w:t>
      </w:r>
      <w:r>
        <w:t xml:space="preserve">) it was noted that there was a significant refinement in grain size when increasing the traverse speed from 50 to 100 mm/min. Kwon et al also varied tool design, and used a sharpened tip on a cone shaped probe in order to reduce the frictional heat generated during welding of AA1050 </w:t>
      </w:r>
      <w:r>
        <w:rPr>
          <w:b/>
        </w:rPr>
        <w:t>[Kwon et al.2002][Kwon et al. 2003]</w:t>
      </w:r>
      <w:r>
        <w:t xml:space="preserve">. At a traverse speed of 155mm/min and a rotation rate of 560RPM, the peak temperature of the FS zone was decreased to 190°C giving an average grain size of 0.5µm. </w:t>
      </w:r>
    </w:p>
    <w:p w:rsidR="00A31564" w:rsidRDefault="00A31564" w:rsidP="00B47512">
      <w:pPr>
        <w:pStyle w:val="Heading2"/>
        <w:jc w:val="both"/>
      </w:pPr>
      <w:bookmarkStart w:id="42" w:name="_Toc404107888"/>
      <w:r>
        <w:t>2.2.2.2 – The banded structure or ‘onion rings’</w:t>
      </w:r>
      <w:bookmarkEnd w:id="42"/>
    </w:p>
    <w:p w:rsidR="00A31564" w:rsidRDefault="00A31564" w:rsidP="00B47512">
      <w:pPr>
        <w:jc w:val="both"/>
      </w:pPr>
      <w:r>
        <w:tab/>
        <w:t xml:space="preserve">A typical observation while looking at a cross section of a FSWeld in the z-axis is the presence of a circular banded structure or so called “onion rings.” (see fig 2.2.2.2.A) This phenomena can sometimes be difficult to conceptualise as these swirl patterns are on a plane that is 90° relative to the plane where tool rotation takes place. Various explanations for existence of onion rings have been researched by the following authors. </w:t>
      </w:r>
    </w:p>
    <w:p w:rsidR="003B7517" w:rsidRDefault="003B7517" w:rsidP="00B47512">
      <w:pPr>
        <w:jc w:val="both"/>
      </w:pPr>
      <w:r>
        <w:rPr>
          <w:noProof/>
          <w:lang w:eastAsia="en-GB"/>
        </w:rPr>
        <w:drawing>
          <wp:inline distT="0" distB="0" distL="0" distR="0">
            <wp:extent cx="5724525" cy="3324225"/>
            <wp:effectExtent l="0" t="0" r="9525" b="95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4525" cy="3324225"/>
                    </a:xfrm>
                    <a:prstGeom prst="rect">
                      <a:avLst/>
                    </a:prstGeom>
                    <a:noFill/>
                    <a:ln>
                      <a:noFill/>
                    </a:ln>
                  </pic:spPr>
                </pic:pic>
              </a:graphicData>
            </a:graphic>
          </wp:inline>
        </w:drawing>
      </w:r>
    </w:p>
    <w:p w:rsidR="00A31564" w:rsidRPr="003B7517" w:rsidRDefault="00A31564" w:rsidP="00B47512">
      <w:pPr>
        <w:jc w:val="both"/>
        <w:rPr>
          <w:b/>
        </w:rPr>
      </w:pPr>
      <w:r>
        <w:t xml:space="preserve">Figure 2.2.2.2.A – A cross sectional example of a FSWeld showing onion rings </w:t>
      </w:r>
      <w:r w:rsidR="003B7517">
        <w:rPr>
          <w:b/>
        </w:rPr>
        <w:t>[Shan Torng et al. 2009]</w:t>
      </w:r>
    </w:p>
    <w:p w:rsidR="00A31564" w:rsidRDefault="00A31564" w:rsidP="00B47512">
      <w:pPr>
        <w:jc w:val="both"/>
      </w:pPr>
      <w:r>
        <w:tab/>
        <w:t xml:space="preserve">Threadgill postulated that the creation of onion rings was related to the revolutions of the FSW tool in conjunction with its forward motion </w:t>
      </w:r>
      <w:r w:rsidRPr="004F748D">
        <w:rPr>
          <w:b/>
        </w:rPr>
        <w:t>[Threadgill 1999]</w:t>
      </w:r>
      <w:r>
        <w:t>. Biallas et al did research on 2024-</w:t>
      </w:r>
      <w:r>
        <w:lastRenderedPageBreak/>
        <w:t xml:space="preserve">T3 and concluded that due to the induced circular motion generated by the material flow from the cooler walls of the HAZ, circles form with decreasing radii giving the appearance of a tube system </w:t>
      </w:r>
      <w:r>
        <w:rPr>
          <w:b/>
        </w:rPr>
        <w:t>[Biallas et al. 1999]</w:t>
      </w:r>
      <w:r>
        <w:t xml:space="preserve">. Krishnan did an analysis of AA6061 and AA7075 and reported the onion ring effect was due to geometrical effect caused by semi-cylinders with a ring spacing being wider at the centre and narrower towards the edge </w:t>
      </w:r>
      <w:r>
        <w:rPr>
          <w:b/>
        </w:rPr>
        <w:t>[Krishnan 2001]</w:t>
      </w:r>
      <w:r>
        <w:t xml:space="preserve">. As a result, when the FSWeld was sectioned onion rings would appear (see fig 2.2.2.2.B). It was concluded that the spacing of the semi-cylinders and consequential onion rings is proportional to the forward movement of the tool in one rotation. Similarly Cui et al looked at AA5083 and found that a geometric effect was the cause for the onion rings, and that tool advance per rotation decided the spacing of the adjacent rings </w:t>
      </w:r>
      <w:r>
        <w:rPr>
          <w:b/>
        </w:rPr>
        <w:t>[Cui et al. 2008]</w:t>
      </w:r>
      <w:r>
        <w:t xml:space="preserve">. Lastly, Chen and Cui observed that the threaded probe of the tool and its interaction with the material significantly influenced the shear layer flow in the nugget, therefore causing onion rings </w:t>
      </w:r>
      <w:r>
        <w:rPr>
          <w:b/>
        </w:rPr>
        <w:t>[Chen and Cui, 2008]</w:t>
      </w:r>
      <w:r>
        <w:t xml:space="preserve">. </w:t>
      </w:r>
    </w:p>
    <w:p w:rsidR="00A31564" w:rsidRDefault="00A31564" w:rsidP="00B47512">
      <w:pPr>
        <w:jc w:val="both"/>
      </w:pPr>
      <w:r>
        <w:tab/>
        <w:t xml:space="preserve">Lienert and Grylls studied AA6061-T651, and indicated that the banding (onion rings) observed was caused by bands of second phase particles </w:t>
      </w:r>
      <w:r w:rsidR="0035013B">
        <w:rPr>
          <w:b/>
        </w:rPr>
        <w:t>[Lienert and Grylls, 2000</w:t>
      </w:r>
      <w:r>
        <w:rPr>
          <w:b/>
        </w:rPr>
        <w:t>]</w:t>
      </w:r>
      <w:r>
        <w:t xml:space="preserve">. Research by Sutton et al on AA2024-T351 showed that microstructure of segregated bands (onion rings) consisted of alternating regions that were hard particle rich and hard particle poor </w:t>
      </w:r>
      <w:r>
        <w:rPr>
          <w:b/>
        </w:rPr>
        <w:t>[Sutton et al. 2002]</w:t>
      </w:r>
      <w:r>
        <w:t xml:space="preserve">. Yang et al found similar results when researching 2024-T351 and AA2524-T351; however, they found that particle segregation wasn’t as pronounced in AA2424-T351 </w:t>
      </w:r>
      <w:r>
        <w:rPr>
          <w:b/>
        </w:rPr>
        <w:t>[Yang et al. 2004]</w:t>
      </w:r>
      <w:r>
        <w:t>. Due to a 10-25% variance in grain size for different bands, it was concluded that banding happens more to due to grain size.</w:t>
      </w:r>
    </w:p>
    <w:p w:rsidR="00A31564" w:rsidRDefault="00A31564" w:rsidP="00B47512">
      <w:pPr>
        <w:jc w:val="both"/>
        <w:rPr>
          <w:b/>
        </w:rPr>
      </w:pPr>
      <w:r>
        <w:rPr>
          <w:b/>
          <w:noProof/>
          <w:lang w:eastAsia="en-GB"/>
        </w:rPr>
        <w:drawing>
          <wp:inline distT="0" distB="0" distL="0" distR="0" wp14:anchorId="3C69CA8D" wp14:editId="418C57D1">
            <wp:extent cx="5709920" cy="389128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09920" cy="3891280"/>
                    </a:xfrm>
                    <a:prstGeom prst="rect">
                      <a:avLst/>
                    </a:prstGeom>
                    <a:noFill/>
                    <a:ln>
                      <a:noFill/>
                    </a:ln>
                  </pic:spPr>
                </pic:pic>
              </a:graphicData>
            </a:graphic>
          </wp:inline>
        </w:drawing>
      </w:r>
    </w:p>
    <w:p w:rsidR="00A31564" w:rsidRDefault="00A31564" w:rsidP="00B47512">
      <w:pPr>
        <w:jc w:val="both"/>
      </w:pPr>
      <w:r>
        <w:t xml:space="preserve">Figure 2.2.2.2.B – Schematic of ring spacing due to semi-cylinders giving the appearance of onion rings </w:t>
      </w:r>
      <w:r>
        <w:rPr>
          <w:b/>
        </w:rPr>
        <w:t>[Krishnan, 2001]</w:t>
      </w:r>
      <w:r>
        <w:t>.</w:t>
      </w:r>
    </w:p>
    <w:p w:rsidR="00A31564" w:rsidRDefault="00A31564" w:rsidP="00B47512">
      <w:pPr>
        <w:pStyle w:val="Heading2"/>
        <w:jc w:val="both"/>
      </w:pPr>
      <w:bookmarkStart w:id="43" w:name="_Toc404107889"/>
      <w:r>
        <w:lastRenderedPageBreak/>
        <w:t>2.2.3. – Mechanisms of recrystallisation</w:t>
      </w:r>
      <w:bookmarkEnd w:id="43"/>
    </w:p>
    <w:p w:rsidR="00A31564" w:rsidRDefault="00A31564" w:rsidP="00B47512">
      <w:pPr>
        <w:jc w:val="both"/>
      </w:pPr>
      <w:r>
        <w:tab/>
        <w:t xml:space="preserve">While the area of recrystallisation during FSW in the nugget is a topic of continuing research, the theories behind new grain formation are largely speaking divided into three main categories; continuous dynamic recrystallisation (CDRX) </w:t>
      </w:r>
      <w:r>
        <w:rPr>
          <w:b/>
        </w:rPr>
        <w:t>[Jata and Semiatin, 2000; Su et al. 2003; Fratini and Buffa 2005]</w:t>
      </w:r>
      <w:r>
        <w:t xml:space="preserve">, discontinuous dynamic recrystallisation (DDRX) </w:t>
      </w:r>
      <w:r>
        <w:rPr>
          <w:b/>
        </w:rPr>
        <w:t>[Rhodes et al. 2003; Su et al.2006; Sato et al. 2002]</w:t>
      </w:r>
      <w:r>
        <w:t xml:space="preserve">, and geometric dynamic recrystallisation (GDRX) </w:t>
      </w:r>
      <w:r>
        <w:rPr>
          <w:b/>
        </w:rPr>
        <w:t>[Prangnell and Heason, 2005]</w:t>
      </w:r>
      <w:r>
        <w:t>. The particular dynamics of each mechanism are discussed below.</w:t>
      </w:r>
    </w:p>
    <w:p w:rsidR="00A31564" w:rsidRDefault="00A31564" w:rsidP="00B47512">
      <w:pPr>
        <w:pStyle w:val="Heading1"/>
        <w:jc w:val="both"/>
      </w:pPr>
      <w:bookmarkStart w:id="44" w:name="_Toc404107890"/>
      <w:r>
        <w:t>Continuous dynamic recrystallisation (CDRX)</w:t>
      </w:r>
      <w:bookmarkEnd w:id="44"/>
    </w:p>
    <w:p w:rsidR="00A31564" w:rsidRDefault="00A31564" w:rsidP="00B47512">
      <w:pPr>
        <w:jc w:val="both"/>
      </w:pPr>
      <w:r>
        <w:tab/>
        <w:t xml:space="preserve">Sub-grain rotation resulting in high misorientation angles with little boundary migration are considered to the main driving mechanism behind CDRX </w:t>
      </w:r>
      <w:r>
        <w:rPr>
          <w:b/>
        </w:rPr>
        <w:t>[Mishra and Ma, 2005]</w:t>
      </w:r>
      <w:r>
        <w:t xml:space="preserve">. During FSW the original low angle grain boundaries are continuously rotated and consequently replaced by high-angle grain boundaries in the nugget </w:t>
      </w:r>
      <w:r>
        <w:rPr>
          <w:b/>
        </w:rPr>
        <w:t>[Jata and Semiatin, 2000]</w:t>
      </w:r>
      <w:r>
        <w:t xml:space="preserve">. The cause for subgrain rotation and subsequent high misorientation is linked to several mechanisms; lattice rotation related to slip, lattice rotation related to boundary sliding, or sub-grain growth. In Jata and Semiatin’s work with a FSW Al-Li-Cu alloy they ruled out sub-grain growth and boundary sliding, and so concluded that lattice rotation related to slip is the cause for sub-grain rotation. Similarly Su et al investigated FSW AA7050-T651 and suggested that dynamic recovery was the cause of CDRX after detailed observations of the micro-structure </w:t>
      </w:r>
      <w:r>
        <w:rPr>
          <w:b/>
        </w:rPr>
        <w:t>[Su et al. 2003]</w:t>
      </w:r>
      <w:r>
        <w:t>. The conclusion drawn was that dominant driver for the CDRX mechanism is the continual absorption of dislocations into sub-grain boundaries, which results in higher misorientation between adjacent sub-grains.</w:t>
      </w:r>
    </w:p>
    <w:p w:rsidR="00A31564" w:rsidRDefault="00A31564" w:rsidP="00B47512">
      <w:pPr>
        <w:pStyle w:val="Heading1"/>
        <w:jc w:val="both"/>
      </w:pPr>
      <w:bookmarkStart w:id="45" w:name="_Toc404107891"/>
      <w:r>
        <w:t>Discontinuous dynamic recrystallisation (DDRX)</w:t>
      </w:r>
      <w:bookmarkEnd w:id="45"/>
    </w:p>
    <w:p w:rsidR="00A31564" w:rsidRDefault="00A31564" w:rsidP="00B47512">
      <w:pPr>
        <w:jc w:val="both"/>
      </w:pPr>
      <w:r>
        <w:tab/>
        <w:t xml:space="preserve">Aluminium alloys tend to have a high rate of recovery because of its high stacking fault energy (SFE) and therefore do not tend to undergo DDRX </w:t>
      </w:r>
      <w:r>
        <w:rPr>
          <w:b/>
        </w:rPr>
        <w:t>[Mishra and Ma, 2005]</w:t>
      </w:r>
      <w:r>
        <w:t xml:space="preserve">. However, with alloys that have large secondary phases (&gt;0.6µm) DDRX can be observed due to particle simulated nucleation </w:t>
      </w:r>
      <w:r>
        <w:rPr>
          <w:b/>
        </w:rPr>
        <w:t>[McQueen 2002]</w:t>
      </w:r>
      <w:r>
        <w:t xml:space="preserve">. Therefore, DDRX can be defined the nucleation of new grains at old high-angle grain boundaries and consequential gross grain boundary migration </w:t>
      </w:r>
      <w:r>
        <w:rPr>
          <w:b/>
        </w:rPr>
        <w:t>[Humphreys and Hatherley 2003]</w:t>
      </w:r>
      <w:r>
        <w:t xml:space="preserve">. </w:t>
      </w:r>
    </w:p>
    <w:p w:rsidR="00A31564" w:rsidRDefault="00A31564" w:rsidP="00B47512">
      <w:pPr>
        <w:jc w:val="both"/>
      </w:pPr>
      <w:r>
        <w:tab/>
        <w:t xml:space="preserve">During FSW dynamically recrystallised grains nucleate, they do this with a sheer texture component that is generated by plastic flow </w:t>
      </w:r>
      <w:r>
        <w:rPr>
          <w:b/>
        </w:rPr>
        <w:t>[Sato et al. 2002]</w:t>
      </w:r>
      <w:r>
        <w:t xml:space="preserve">. This is due to the high strains created by the FSW process which results in high temperatures. During the cooling phase after the use of the FSW tool, static grain growth of the nuclei of dynamically recrystallised grains starts to happen. It is therefore proposed that the DDRX mechanism is the cause for ultra-fine grain evolution in the nugget of FSWelds. </w:t>
      </w:r>
    </w:p>
    <w:p w:rsidR="00A31564" w:rsidRDefault="00A31564" w:rsidP="00B47512">
      <w:pPr>
        <w:pStyle w:val="Heading1"/>
        <w:jc w:val="both"/>
      </w:pPr>
      <w:bookmarkStart w:id="46" w:name="_Toc404107892"/>
      <w:r>
        <w:t>Geometric dynamic recrystallisation (GDRX)</w:t>
      </w:r>
      <w:bookmarkEnd w:id="46"/>
    </w:p>
    <w:p w:rsidR="00A31564" w:rsidRDefault="00A31564" w:rsidP="00B47512">
      <w:pPr>
        <w:jc w:val="both"/>
      </w:pPr>
      <w:r>
        <w:tab/>
        <w:t xml:space="preserve">Geometric dynamic recrystallisation (GDRX) is caused by a large reduction in a material’s cross sectional volume </w:t>
      </w:r>
      <w:r>
        <w:rPr>
          <w:b/>
        </w:rPr>
        <w:t>[Prangnell and Heason, 2005]</w:t>
      </w:r>
      <w:r>
        <w:t xml:space="preserve">. Similar processes include hot compression or hot rolling, where initially the original grains start to be flattened and serrated. The fraction of high angle grain boundaries starts to increase with strain, while the sub-grain boundaries remain relatively unaffected, because their sub-grain size at high temperatures are unaltered by strain </w:t>
      </w:r>
      <w:r>
        <w:rPr>
          <w:b/>
        </w:rPr>
        <w:t>[Humphreys and Hatherley, 2003]</w:t>
      </w:r>
      <w:r>
        <w:t xml:space="preserve">. The size of high angle grain boundary serrations converges upon </w:t>
      </w:r>
      <w:r>
        <w:lastRenderedPageBreak/>
        <w:t>the approximate sub-grain thickness, until finally the grain structure is roughly the same size of the sub-grains.</w:t>
      </w:r>
    </w:p>
    <w:p w:rsidR="00A31564" w:rsidRDefault="00A31564" w:rsidP="00B47512">
      <w:pPr>
        <w:jc w:val="both"/>
      </w:pPr>
      <w:r>
        <w:tab/>
        <w:t xml:space="preserve">Research by Prangnell and Heason looked at using the ‘stop action technique’ to investigate GDRX in AA2195 </w:t>
      </w:r>
      <w:r>
        <w:rPr>
          <w:b/>
        </w:rPr>
        <w:t>[Prangnell and Heason, 2005]</w:t>
      </w:r>
      <w:r>
        <w:t>. The geometric effect of strain and grain sub-division were considered to be the cause for grain refinement as they trigger reduction in overall high angle grain boundary (HAGB) spacing. It was noted that the proximate increase of temperature relative to the tool corresponds to an increase in thermally activated local boundary migration. High strain hot torsion experiments showed a great deal of similarity to the higher temperature stage aspects of the results when it came to GDRX. The data showed no evidence of CDRX as there was no sub-grain rotation observed. Lastly, the ultra-fine grains in the nugget post welding had a structure that was more equiaxed and slightly coarsened; this was because the thermal wake of the tool caused static annealing.</w:t>
      </w:r>
    </w:p>
    <w:p w:rsidR="00A31564" w:rsidRDefault="00A31564" w:rsidP="00B47512">
      <w:pPr>
        <w:pStyle w:val="Heading2"/>
        <w:jc w:val="both"/>
      </w:pPr>
      <w:bookmarkStart w:id="47" w:name="_Toc404107893"/>
      <w:r>
        <w:t>2.2.4 – The coarsening and dissolution of precipitates</w:t>
      </w:r>
      <w:bookmarkEnd w:id="47"/>
    </w:p>
    <w:p w:rsidR="00A31564" w:rsidRDefault="00A31564" w:rsidP="00B47512">
      <w:pPr>
        <w:jc w:val="both"/>
      </w:pPr>
      <w:r>
        <w:tab/>
        <w:t xml:space="preserve">Aluminium </w:t>
      </w:r>
      <w:r w:rsidR="009C765B">
        <w:t xml:space="preserve">wrought </w:t>
      </w:r>
      <w:r>
        <w:t xml:space="preserve">alloys can be broadly categorised into 2 distinct types, the heat treated </w:t>
      </w:r>
      <w:r w:rsidR="009C765B">
        <w:t xml:space="preserve">and non-heat treated </w:t>
      </w:r>
      <w:r>
        <w:t xml:space="preserve">alloys. While wrought alloys such as 5xxx series are simply </w:t>
      </w:r>
      <w:r w:rsidR="009C765B">
        <w:t>annealed</w:t>
      </w:r>
      <w:r>
        <w:t xml:space="preserve"> and have no additional precipitate strengthening mechanisms, heat treated alloys such as 2xxx, 6xxx, 7xxx have been hardened using </w:t>
      </w:r>
      <w:r w:rsidR="009C765B">
        <w:t>age hardening</w:t>
      </w:r>
      <w:r>
        <w:t>. While generally the wrought alloys see an increase in strength post FSW, the precipitate hardened alloys tend to see a drop in strength, largely because during FSW the temperature can reach 500°C and so the precipitates tend to be dissolved or coarsen depending on the temperature rang</w:t>
      </w:r>
      <w:r w:rsidR="009C765B">
        <w:t xml:space="preserve">e. </w:t>
      </w:r>
      <w:r>
        <w:t>The nature of precipitation hardening tends to vary depending on which micro-structural weld zone that is analysed, and on the said processing parameters and other variables during FSW.</w:t>
      </w:r>
    </w:p>
    <w:p w:rsidR="00A31564" w:rsidRDefault="00A31564" w:rsidP="00B47512">
      <w:pPr>
        <w:jc w:val="both"/>
      </w:pPr>
      <w:r>
        <w:tab/>
        <w:t xml:space="preserve">Precipitation hardening mechanisms work on the basis that small second phase precipitates impede the movement of dislocations or defects the crystal lattice. This is the main strengthening mechanism in heat treatable aluminium alloys, and the control of the FSW process has a strong effect on its microstructure and the mechanical properties of the zones. In particular the level of heat input and mechanical deformation will affect the nature of precipitates, as high temperatures will cause them to dissolve into α-phase. The rate of cooling and even post weld heat treatments can affect their shape, whether or not they re-precipitate and what size they are </w:t>
      </w:r>
      <w:r>
        <w:rPr>
          <w:b/>
        </w:rPr>
        <w:t>[</w:t>
      </w:r>
      <w:r w:rsidR="00281D32">
        <w:rPr>
          <w:b/>
        </w:rPr>
        <w:t>Yazidipour et al. 2009</w:t>
      </w:r>
      <w:r>
        <w:rPr>
          <w:b/>
        </w:rPr>
        <w:t>]</w:t>
      </w:r>
      <w:r>
        <w:t>.</w:t>
      </w:r>
    </w:p>
    <w:p w:rsidR="00A31564" w:rsidRDefault="00A31564" w:rsidP="00B47512">
      <w:pPr>
        <w:pStyle w:val="Heading1"/>
        <w:jc w:val="both"/>
      </w:pPr>
      <w:bookmarkStart w:id="48" w:name="_Toc404107894"/>
      <w:r>
        <w:t>The effect of FSW on precipitates in the HAZ</w:t>
      </w:r>
      <w:bookmarkEnd w:id="48"/>
    </w:p>
    <w:p w:rsidR="00A31564" w:rsidRPr="00A8284D" w:rsidRDefault="00A31564" w:rsidP="00B47512">
      <w:pPr>
        <w:jc w:val="both"/>
      </w:pPr>
      <w:r>
        <w:tab/>
        <w:t xml:space="preserve">The HAZ typically experiences temperatures in excess of 250°C, and as it experiences no mechanical deformation, the grain size remains intact also. The higher temperatures effect the hardening precipitates and cause them to coarsen. Work by Shukla and Baeslack looked at such coarsening in 2024-T3 by using TEM, and found that the rod-shaped precipitates in the S-phase had been changed into a lath shape by the heat input during FSW </w:t>
      </w:r>
      <w:r>
        <w:rPr>
          <w:b/>
        </w:rPr>
        <w:t>[Shukla and Baeslack, 2009]</w:t>
      </w:r>
      <w:r>
        <w:t xml:space="preserve">. Heat treated aluminium alloys that are at the maximum hardened condition will usually see the lowest hardness and strength in the HAZ, and will usually be the site of failure in tensile test </w:t>
      </w:r>
      <w:r>
        <w:rPr>
          <w:b/>
        </w:rPr>
        <w:t>[</w:t>
      </w:r>
      <w:r w:rsidRPr="000B689D">
        <w:rPr>
          <w:b/>
        </w:rPr>
        <w:t>Safarkhanian</w:t>
      </w:r>
      <w:r>
        <w:rPr>
          <w:b/>
        </w:rPr>
        <w:t xml:space="preserve"> et al. 2009]</w:t>
      </w:r>
      <w:r>
        <w:t xml:space="preserve">. Su et al researched AA7050-T651 noticed that the strengthening precipitates - </w:t>
      </w:r>
      <w:r w:rsidRPr="00C104DB">
        <w:t>η` Mg(Zn, Cu, Al)</w:t>
      </w:r>
      <w:r w:rsidRPr="00C104DB">
        <w:rPr>
          <w:vertAlign w:val="subscript"/>
        </w:rPr>
        <w:t>2</w:t>
      </w:r>
      <w:r>
        <w:t xml:space="preserve"> had increased in the HAZ, and so the precipitate free zones (PFZ) had increased 5 times their original amount</w:t>
      </w:r>
      <w:r>
        <w:rPr>
          <w:b/>
        </w:rPr>
        <w:t xml:space="preserve"> [Su et al. 2003]</w:t>
      </w:r>
      <w:r>
        <w:t xml:space="preserve">. </w:t>
      </w:r>
    </w:p>
    <w:p w:rsidR="00A31564" w:rsidRDefault="00A31564" w:rsidP="00B47512">
      <w:pPr>
        <w:pStyle w:val="Heading1"/>
        <w:jc w:val="both"/>
      </w:pPr>
      <w:bookmarkStart w:id="49" w:name="_Toc404107895"/>
      <w:r>
        <w:lastRenderedPageBreak/>
        <w:t>The effect of FSW on precipitates in TMAZ</w:t>
      </w:r>
      <w:bookmarkEnd w:id="49"/>
    </w:p>
    <w:p w:rsidR="00A31564" w:rsidRDefault="00A31564" w:rsidP="00B47512">
      <w:pPr>
        <w:jc w:val="both"/>
      </w:pPr>
      <w:r>
        <w:tab/>
        <w:t xml:space="preserve">The TMAZ is the transition point between the nugget and HAZ, and given that it experiences a higher thermal cycles than the HAZ, but also some mechanical deformation, the precipitation morphology is quite similar to that of the nugget. Work by Chen et al looked at the precipitation microstructure of AA2219-T6 welded at 800RPM and at a traverse speed of 200mm/min </w:t>
      </w:r>
      <w:r>
        <w:rPr>
          <w:b/>
        </w:rPr>
        <w:t>[Chen et al. 2009]</w:t>
      </w:r>
      <w:r>
        <w:t>. The research indicated that a high number of metastable precipitates solutionise in the α-phase during FSW, but the number of precipitates that re-precipitate in the TMAZ is less than the nugget. Thus the temperature difference between the nugget and the TMAZ results in a variation in the dissolution of precipitates.</w:t>
      </w:r>
    </w:p>
    <w:p w:rsidR="00A31564" w:rsidRDefault="00A31564" w:rsidP="00B47512">
      <w:pPr>
        <w:pStyle w:val="Heading1"/>
        <w:jc w:val="both"/>
      </w:pPr>
      <w:bookmarkStart w:id="50" w:name="_Toc404107896"/>
      <w:r>
        <w:t>The effect of FSW on precipitates in the nugget</w:t>
      </w:r>
      <w:bookmarkEnd w:id="50"/>
    </w:p>
    <w:p w:rsidR="00A31564" w:rsidRDefault="00A31564" w:rsidP="00B47512">
      <w:pPr>
        <w:jc w:val="both"/>
      </w:pPr>
      <w:r>
        <w:tab/>
        <w:t xml:space="preserve">The process parameters of the FSWeld and the type material welded will heavily influence the nature of the precipitates found. For example, work by Sato et al investigated AA6063-T5, where no precipitates were found at all in the nugget, this suggests that the existing parent material precipitates were fully dissolved into the α-phase aluminium matrix </w:t>
      </w:r>
      <w:r>
        <w:rPr>
          <w:b/>
        </w:rPr>
        <w:t>[Sato et al. 1999]</w:t>
      </w:r>
      <w:r>
        <w:t xml:space="preserve">. Similar results were obtained by Jata et al with AA7075-T7451, and by Heinz and Skrotzi with AA6013-T4, using traverse speeds of 400-500 mm/min, and rotation rates of 1400 RPM </w:t>
      </w:r>
      <w:r>
        <w:rPr>
          <w:b/>
        </w:rPr>
        <w:t>[Jata et al. 2000; Heinz and skrotzki, 2002]</w:t>
      </w:r>
      <w:r>
        <w:t xml:space="preserve">. However, work by Sato et al on AA7050-T651 at traverse speeds of 15 mm/min and rotation rates of 350 RPM saw the strengthening precipitates dissolve and re-precipitated heterogeneously both on dislocations and within the main phase </w:t>
      </w:r>
      <w:r>
        <w:rPr>
          <w:b/>
        </w:rPr>
        <w:t>[Sato et al. 2003]</w:t>
      </w:r>
      <w:r>
        <w:t xml:space="preserve">. Additionally, sometimes not all of the precipitates in the nugget do not fully dissolve, work by Dumont et al with AA7449-T3 showed that some of the second phase precipitates were still intact, but that also new precipitates were formed </w:t>
      </w:r>
      <w:r>
        <w:rPr>
          <w:b/>
        </w:rPr>
        <w:t>[Dumont et al. 2006]</w:t>
      </w:r>
      <w:r>
        <w:t>.</w:t>
      </w:r>
    </w:p>
    <w:p w:rsidR="00A31564" w:rsidRPr="00D3180D" w:rsidRDefault="00A31564" w:rsidP="00B47512">
      <w:pPr>
        <w:jc w:val="both"/>
      </w:pPr>
      <w:r>
        <w:tab/>
        <w:t xml:space="preserve">It is clear then that all types of precipitation mechanisms can occur during FSW; this includes precipitate evolution, growth, dissolution, nucleation, and coarsening </w:t>
      </w:r>
      <w:r>
        <w:rPr>
          <w:b/>
        </w:rPr>
        <w:t>[Dumont et al. 2006]</w:t>
      </w:r>
      <w:r>
        <w:t xml:space="preserve">. The control of these different precipitation mechanisms can be established by process parameters. Work by Dumont et al showed that by reducing welding speed, which in turn causes larger heat input per mm of weld, caused greater coarsening of precipitates and larger micro-structurally affected zones, regardless of the initial temper state (T3 or T79) of the material </w:t>
      </w:r>
      <w:r>
        <w:rPr>
          <w:b/>
        </w:rPr>
        <w:t>[Dumont et al. 2006]</w:t>
      </w:r>
      <w:r>
        <w:t xml:space="preserve">. Additionally, the use of heat treatments post welding, such as research performed by Jata et al on AA7050-T7451, can produce fine precipitates in the nugget </w:t>
      </w:r>
      <w:r>
        <w:rPr>
          <w:b/>
        </w:rPr>
        <w:t>[Jata et al. 2000]</w:t>
      </w:r>
      <w:r>
        <w:t>. The particular conditions used for the heat treatment where 120°C for 24 hours, and while finer precipitates were formed in the nugget, the coarsened precipitates and the PFZs in the HAZ remained unchanged.</w:t>
      </w:r>
    </w:p>
    <w:p w:rsidR="00A31564" w:rsidRDefault="00A31564" w:rsidP="00B47512">
      <w:pPr>
        <w:jc w:val="both"/>
      </w:pPr>
      <w:r>
        <w:tab/>
        <w:t xml:space="preserve">There is a particular age hardening phenomena known as </w:t>
      </w:r>
      <w:r w:rsidRPr="001F01EF">
        <w:t>Guinier Preston</w:t>
      </w:r>
      <w:r>
        <w:t xml:space="preserve"> (GP) zones or relating the CuMg precipitates Guinier Preston Bagaryatsky (GPB) zones that are highly relevant to the heat treated aluminium alloys. GP zones tend to have a thickness of one or two atom planes and are ordered, solute rich clusters of atoms </w:t>
      </w:r>
      <w:r>
        <w:rPr>
          <w:b/>
        </w:rPr>
        <w:t>[Polmear, 2006]</w:t>
      </w:r>
      <w:r>
        <w:t xml:space="preserve">. While creating elastic strains in the surrounding matrix, they still maintain the matrix structure and so are considered to coherent with it. This is important to the strengthening 2xxx series alloys, and in particular the work done Genevois et al on AA2024-T351 and AA2024-T6 </w:t>
      </w:r>
      <w:r>
        <w:rPr>
          <w:b/>
        </w:rPr>
        <w:t>[Genevois et al. 2005]</w:t>
      </w:r>
      <w:r>
        <w:t>. The main precipitation phenomena that was observed in these alloys was the GPB zone which was dissolved and then re-precipitated the stable S precipitate (Al</w:t>
      </w:r>
      <w:r w:rsidRPr="00265F8E">
        <w:rPr>
          <w:vertAlign w:val="subscript"/>
        </w:rPr>
        <w:t>2</w:t>
      </w:r>
      <w:r>
        <w:t xml:space="preserve">CuMg) and the meta-stable S’. The size of these precipitates can </w:t>
      </w:r>
      <w:r>
        <w:lastRenderedPageBreak/>
        <w:t xml:space="preserve">determine the hardness and mechanical characteristics of the material, where small precipitates increase strength and larger ones reduce its mechanical properties. </w:t>
      </w:r>
    </w:p>
    <w:p w:rsidR="00A31564" w:rsidRDefault="00A31564" w:rsidP="00B47512">
      <w:pPr>
        <w:jc w:val="both"/>
      </w:pPr>
      <w:r>
        <w:tab/>
        <w:t xml:space="preserve">Genevois et al noted that in the HAZ of FSW 2024-T351 the initial precipitates of the GPB zones had dissolved and were replaced by S due to the increase in temperature’. For the TMAZ the GPB fraction was at its lowest, </w:t>
      </w:r>
      <w:r w:rsidR="00666FFB">
        <w:t>whereas</w:t>
      </w:r>
      <w:r>
        <w:t xml:space="preserve"> the S’ fraction was at its highest. Due to the high temperatures experienced by the nugget a smaller fraction of S’ was observed and there was a higher level of accessible solute. It was suggested by the authors that GPB zone nucleation took place after welding resulting in an increase in strength </w:t>
      </w:r>
      <w:r>
        <w:rPr>
          <w:b/>
        </w:rPr>
        <w:t>[Genevois et al. 2005]</w:t>
      </w:r>
      <w:r>
        <w:t>.</w:t>
      </w:r>
    </w:p>
    <w:p w:rsidR="00A31564" w:rsidRDefault="00A31564" w:rsidP="00B47512">
      <w:pPr>
        <w:pStyle w:val="Heading2"/>
        <w:jc w:val="both"/>
      </w:pPr>
      <w:bookmarkStart w:id="51" w:name="_Toc404107897"/>
      <w:r>
        <w:t>2.2.5 - The mechanical properties of FSW</w:t>
      </w:r>
      <w:bookmarkEnd w:id="51"/>
    </w:p>
    <w:p w:rsidR="00A31564" w:rsidRDefault="00A31564" w:rsidP="00B47512">
      <w:pPr>
        <w:jc w:val="both"/>
      </w:pPr>
      <w:r>
        <w:tab/>
        <w:t xml:space="preserve">The mechanical and structural properties of a FSWeld are paramount to industry, and is a very well researched field </w:t>
      </w:r>
      <w:r>
        <w:rPr>
          <w:b/>
        </w:rPr>
        <w:t>[</w:t>
      </w:r>
      <w:r w:rsidR="00666FFB">
        <w:rPr>
          <w:b/>
        </w:rPr>
        <w:t>Scialpi et al. 2006,</w:t>
      </w:r>
      <w:r w:rsidR="00666FFB" w:rsidRPr="00666FFB">
        <w:rPr>
          <w:b/>
        </w:rPr>
        <w:t xml:space="preserve"> </w:t>
      </w:r>
      <w:r w:rsidR="00666FFB">
        <w:rPr>
          <w:b/>
        </w:rPr>
        <w:t>Sato et al. 2011,</w:t>
      </w:r>
      <w:r w:rsidR="00666FFB" w:rsidRPr="00666FFB">
        <w:rPr>
          <w:b/>
        </w:rPr>
        <w:t xml:space="preserve"> </w:t>
      </w:r>
      <w:r w:rsidR="00666FFB">
        <w:rPr>
          <w:b/>
        </w:rPr>
        <w:t>Sato et al. 1999,</w:t>
      </w:r>
      <w:r w:rsidR="00666FFB" w:rsidRPr="00666FFB">
        <w:rPr>
          <w:b/>
        </w:rPr>
        <w:t xml:space="preserve"> </w:t>
      </w:r>
      <w:r w:rsidR="00666FFB">
        <w:rPr>
          <w:b/>
        </w:rPr>
        <w:t>Miles et al. 2004, Uematsu et al. 2009</w:t>
      </w:r>
      <w:r>
        <w:rPr>
          <w:b/>
        </w:rPr>
        <w:t>]</w:t>
      </w:r>
      <w:r>
        <w:t>. The two main particular areas of focus have been material strength/hardness and tensile properties.</w:t>
      </w:r>
    </w:p>
    <w:p w:rsidR="00A31564" w:rsidRDefault="00A31564" w:rsidP="00B47512">
      <w:pPr>
        <w:pStyle w:val="Heading1"/>
        <w:jc w:val="both"/>
      </w:pPr>
      <w:bookmarkStart w:id="52" w:name="_Toc404107898"/>
      <w:r>
        <w:t>2.2.5.1 – The Hardness of FSW</w:t>
      </w:r>
      <w:bookmarkEnd w:id="52"/>
    </w:p>
    <w:p w:rsidR="00A31564" w:rsidRDefault="00A31564" w:rsidP="00B47512">
      <w:pPr>
        <w:jc w:val="both"/>
      </w:pPr>
      <w:r>
        <w:tab/>
        <w:t xml:space="preserve">For the heat treated alloys such as 7xxx, 6xxx, and 2xxx series, precipitate hardening is the main strengthening mechanism and the resulting strength can be measured by hardness testing. FSW tends to see the softening of such materials because its high thermal input dissolves and coarsens precipitates </w:t>
      </w:r>
      <w:r>
        <w:rPr>
          <w:b/>
        </w:rPr>
        <w:t>[</w:t>
      </w:r>
      <w:r w:rsidR="00666FFB">
        <w:rPr>
          <w:b/>
        </w:rPr>
        <w:t>Scialpi et al. 2006,</w:t>
      </w:r>
      <w:r w:rsidR="00666FFB" w:rsidRPr="00666FFB">
        <w:rPr>
          <w:b/>
        </w:rPr>
        <w:t xml:space="preserve"> </w:t>
      </w:r>
      <w:r w:rsidR="00666FFB">
        <w:rPr>
          <w:b/>
        </w:rPr>
        <w:t>Sato et al. 2011,</w:t>
      </w:r>
      <w:r w:rsidR="00666FFB" w:rsidRPr="00666FFB">
        <w:rPr>
          <w:b/>
        </w:rPr>
        <w:t xml:space="preserve"> </w:t>
      </w:r>
      <w:r w:rsidR="00666FFB">
        <w:rPr>
          <w:b/>
        </w:rPr>
        <w:t>Sato et al. 1999,</w:t>
      </w:r>
      <w:r w:rsidR="00666FFB" w:rsidRPr="00666FFB">
        <w:rPr>
          <w:b/>
        </w:rPr>
        <w:t xml:space="preserve"> </w:t>
      </w:r>
      <w:r w:rsidR="00666FFB">
        <w:rPr>
          <w:b/>
        </w:rPr>
        <w:t>Miles et al. 2004, Uematsu et al. 2009</w:t>
      </w:r>
      <w:r>
        <w:rPr>
          <w:b/>
        </w:rPr>
        <w:t>]</w:t>
      </w:r>
      <w:r>
        <w:t>. Hardness tests can be used to not only ascertain an approximate strength of a material, but also see how strength varies from one of part of a FSW to another.</w:t>
      </w:r>
    </w:p>
    <w:p w:rsidR="00A31564" w:rsidRDefault="00A31564" w:rsidP="00B47512">
      <w:pPr>
        <w:jc w:val="both"/>
      </w:pPr>
      <w:r>
        <w:tab/>
        <w:t xml:space="preserve">Research by Scialpi et al looked at AA6082 which had been welded at a traverse speed of 460 mm/min and rotation rate of 1810 RPM </w:t>
      </w:r>
      <w:r>
        <w:rPr>
          <w:b/>
        </w:rPr>
        <w:t>[Scialpi et al. 2006]</w:t>
      </w:r>
      <w:r>
        <w:t xml:space="preserve">. Parent material varied in hardness of 100-105HV, </w:t>
      </w:r>
      <w:r w:rsidR="00E50C18">
        <w:t>whereas</w:t>
      </w:r>
      <w:r>
        <w:t xml:space="preserve"> the weld area varied in hardness from 60-75HV. Sato et al looked AA2024-T4 welded at traverse speeds ranging between 87-267 mm/min, and rotation rates ranging between 600-800 RPM </w:t>
      </w:r>
      <w:r>
        <w:rPr>
          <w:b/>
        </w:rPr>
        <w:t>[Sato et al. 2011]</w:t>
      </w:r>
      <w:r>
        <w:t xml:space="preserve">. The parent material showed hardness of 130-140HV but the weld regions showed hardness ranging between 100-120HV. </w:t>
      </w:r>
      <w:r w:rsidR="00E50C18">
        <w:t>Their</w:t>
      </w:r>
      <w:r>
        <w:t xml:space="preserve"> research also indicated that after natural aging of 346ks and after artificial aging of 463K for 28.8 ks, that hardness increased by up to 25 HV depending on the weld region.</w:t>
      </w:r>
    </w:p>
    <w:p w:rsidR="00A31564" w:rsidRDefault="00A31564" w:rsidP="00B47512">
      <w:pPr>
        <w:jc w:val="both"/>
      </w:pPr>
      <w:r>
        <w:tab/>
        <w:t xml:space="preserve">Sato et al researched the relationship between hardness and precipitation distribution in AA6063-T5, while also considering the impact of grain size during FSW </w:t>
      </w:r>
      <w:r>
        <w:rPr>
          <w:b/>
        </w:rPr>
        <w:t>[Sato et al. 1999]</w:t>
      </w:r>
      <w:r>
        <w:t>. The results showed that hardness was predominantly affected by precipitation hardening rather than grain size post FSW. Figure 2.2.5.1.A shows a hardness profile (A) and grain sizes (B) at the top, centre, and bottom</w:t>
      </w:r>
      <w:r w:rsidRPr="00C62496">
        <w:t xml:space="preserve"> </w:t>
      </w:r>
      <w:r>
        <w:t>across a FSWeld. Note that while grain size decreases (where there would be an expected hardness increase) hardness also decreases, indicating that the effect of grain size has little to do with hardness in FSW regions.</w:t>
      </w:r>
    </w:p>
    <w:p w:rsidR="00A31564" w:rsidRDefault="00A31564" w:rsidP="00B47512">
      <w:pPr>
        <w:jc w:val="both"/>
      </w:pPr>
      <w:r>
        <w:rPr>
          <w:noProof/>
          <w:lang w:eastAsia="en-GB"/>
        </w:rPr>
        <w:lastRenderedPageBreak/>
        <w:drawing>
          <wp:inline distT="0" distB="0" distL="0" distR="0" wp14:anchorId="4011C98A" wp14:editId="056D7A18">
            <wp:extent cx="5720316" cy="299838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3000587"/>
                    </a:xfrm>
                    <a:prstGeom prst="rect">
                      <a:avLst/>
                    </a:prstGeom>
                    <a:noFill/>
                    <a:ln>
                      <a:noFill/>
                    </a:ln>
                  </pic:spPr>
                </pic:pic>
              </a:graphicData>
            </a:graphic>
          </wp:inline>
        </w:drawing>
      </w:r>
    </w:p>
    <w:p w:rsidR="00A31564" w:rsidRPr="00C62496" w:rsidRDefault="00A31564" w:rsidP="00B47512">
      <w:pPr>
        <w:jc w:val="both"/>
        <w:rPr>
          <w:b/>
          <w:i/>
        </w:rPr>
      </w:pPr>
      <w:r w:rsidRPr="00C62496">
        <w:rPr>
          <w:i/>
        </w:rPr>
        <w:t>Figure 2.2.5.1.A – A comparison of hardness across a FSWeld (A), and grain size (B)</w:t>
      </w:r>
      <w:r>
        <w:rPr>
          <w:i/>
        </w:rPr>
        <w:t xml:space="preserve"> </w:t>
      </w:r>
      <w:r>
        <w:rPr>
          <w:b/>
          <w:i/>
        </w:rPr>
        <w:t>[Sato et al. 1999]</w:t>
      </w:r>
    </w:p>
    <w:p w:rsidR="00A31564" w:rsidRDefault="00A31564" w:rsidP="00B47512">
      <w:pPr>
        <w:jc w:val="both"/>
      </w:pPr>
      <w:r>
        <w:tab/>
        <w:t xml:space="preserve">When looking at the hardness profile of a FSW (see fig 2.2.5.1.B) a clear dip in hardness can be seen across the weld region, but some recovery can be seen near the centre of the weld. This corresponds with various weld zones that are seen in precipitate hardened materials, where the parent material shows high hardness (20mm from weld centre), then hardness drops to its lowest point in the HAZ (10mm from weld centre), and then some recovery is seen in the nugget (0mm from weld centre). </w:t>
      </w:r>
    </w:p>
    <w:p w:rsidR="00A31564" w:rsidRDefault="00A31564" w:rsidP="00B47512">
      <w:pPr>
        <w:jc w:val="both"/>
      </w:pPr>
      <w:r>
        <w:rPr>
          <w:noProof/>
          <w:lang w:eastAsia="en-GB"/>
        </w:rPr>
        <w:lastRenderedPageBreak/>
        <w:drawing>
          <wp:inline distT="0" distB="0" distL="0" distR="0" wp14:anchorId="53F19EB8" wp14:editId="7762D4ED">
            <wp:extent cx="5125085" cy="46145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25085" cy="4614545"/>
                    </a:xfrm>
                    <a:prstGeom prst="rect">
                      <a:avLst/>
                    </a:prstGeom>
                    <a:noFill/>
                    <a:ln>
                      <a:noFill/>
                    </a:ln>
                  </pic:spPr>
                </pic:pic>
              </a:graphicData>
            </a:graphic>
          </wp:inline>
        </w:drawing>
      </w:r>
    </w:p>
    <w:p w:rsidR="00A31564" w:rsidRPr="0073486A" w:rsidRDefault="00A31564" w:rsidP="00B47512">
      <w:pPr>
        <w:jc w:val="both"/>
      </w:pPr>
      <w:r>
        <w:t xml:space="preserve">Fig 2.2.5.1.B – A macrograph of the weld (a) and its corresponding hardness profile (b) </w:t>
      </w:r>
      <w:r>
        <w:rPr>
          <w:b/>
          <w:i/>
        </w:rPr>
        <w:t>[Sato et al. 1999]</w:t>
      </w:r>
    </w:p>
    <w:p w:rsidR="00A31564" w:rsidRDefault="00A31564" w:rsidP="00B47512">
      <w:pPr>
        <w:jc w:val="both"/>
      </w:pPr>
      <w:r>
        <w:tab/>
        <w:t xml:space="preserve">Sato et al then researched the precipitates in 4 mentioned regions in figure 2.2.5.1.B which are SOF (softened region), MIN (minimum hardness region), LOW (lower hardness than parent material) and BM (approximate hardness to base material). The use of TEM revealed two main kinds of precipitates in the BM, MIN, and LOW regions which were needle and rod shaped (see figure 2.2.5.1.C). The needle shaped precipitates were completely or partly coherent with the matrix and were approximately 40nm in length, </w:t>
      </w:r>
      <w:r w:rsidR="009C765B">
        <w:t>where as</w:t>
      </w:r>
      <w:r>
        <w:t xml:space="preserve"> the rod-shaped precipitates did not have good coherency with the matrix, and had a much longer length of about 200nm. </w:t>
      </w:r>
    </w:p>
    <w:p w:rsidR="00A31564" w:rsidRDefault="00A31564" w:rsidP="00B47512">
      <w:pPr>
        <w:jc w:val="both"/>
      </w:pPr>
      <w:r>
        <w:tab/>
        <w:t xml:space="preserve">For the BM region the precipitates had a similar size, type, and distribution to that of the parent material, furthermore the BM had a similar hardness to the base material, and so can be considered the same. The LOW area saw a rise in in the density of rod-shaped precipitates but a significant drop in the density of needle-shaped precipitates; this was reflected by a recorded loss of hardness. The MIN section showed no needle-shaped particles, only a reduced density of rod-shaped ones. Not only was the hardening effect of the needle-shaped particles eliminated, but the rod-shaped particles dampened the effect of solid solution hardening from solutes, hence the lowest level of hardness in the MIN section. Finally, the SOF region saw a complete dissolution of all precipitates, the slight recovery of hardness is explained by the small increase of strength from refined grains and a higher density of sub-grain boundaries in the nugget </w:t>
      </w:r>
      <w:r>
        <w:rPr>
          <w:b/>
        </w:rPr>
        <w:t>[Sato et al 1999]</w:t>
      </w:r>
      <w:r>
        <w:t>.</w:t>
      </w:r>
    </w:p>
    <w:p w:rsidR="00A31564" w:rsidRDefault="00A31564" w:rsidP="009C765B">
      <w:pPr>
        <w:jc w:val="center"/>
      </w:pPr>
      <w:r>
        <w:rPr>
          <w:noProof/>
          <w:lang w:eastAsia="en-GB"/>
        </w:rPr>
        <w:lastRenderedPageBreak/>
        <w:drawing>
          <wp:inline distT="0" distB="0" distL="0" distR="0" wp14:anchorId="258F915E" wp14:editId="0FC89400">
            <wp:extent cx="5125085" cy="46145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25085" cy="4614545"/>
                    </a:xfrm>
                    <a:prstGeom prst="rect">
                      <a:avLst/>
                    </a:prstGeom>
                    <a:noFill/>
                    <a:ln>
                      <a:noFill/>
                    </a:ln>
                  </pic:spPr>
                </pic:pic>
              </a:graphicData>
            </a:graphic>
          </wp:inline>
        </w:drawing>
      </w:r>
    </w:p>
    <w:p w:rsidR="00A31564" w:rsidRDefault="00A31564" w:rsidP="00B47512">
      <w:pPr>
        <w:jc w:val="both"/>
      </w:pPr>
      <w:r>
        <w:rPr>
          <w:i/>
        </w:rPr>
        <w:t xml:space="preserve">Figure 2.2.5.1.C – TEM images of precipitates across the various microstructural zones in FSW AA6063-T5 </w:t>
      </w:r>
      <w:r>
        <w:rPr>
          <w:b/>
          <w:i/>
        </w:rPr>
        <w:t>[Sato et al. 1999]</w:t>
      </w:r>
    </w:p>
    <w:p w:rsidR="00A31564" w:rsidRDefault="00A31564" w:rsidP="00B47512">
      <w:pPr>
        <w:jc w:val="both"/>
      </w:pPr>
      <w:r>
        <w:tab/>
        <w:t xml:space="preserve">The general observation for the wrought alloys such as 5xxx-O which are solution hardened and annealed, is that there is uniform level of hardness without any softened regions </w:t>
      </w:r>
      <w:r>
        <w:rPr>
          <w:b/>
        </w:rPr>
        <w:t>[Miles et al. 2004][Uematsu et al. 2009]</w:t>
      </w:r>
      <w:r>
        <w:t xml:space="preserve">. Work done by miles et al looked FSW AA5182-O at rotation rates of 1220-1500 RPM and traverse speeds of 130-600 mm/min </w:t>
      </w:r>
      <w:r>
        <w:rPr>
          <w:b/>
        </w:rPr>
        <w:t>[Miles et al. 2004]</w:t>
      </w:r>
      <w:r>
        <w:t xml:space="preserve">. An increase in hardness was observed in the nugget region (see fig 2.2.5.1.D), it was considered to be caused by a decrease in grain size ranging from 10-20µm, and residual work hardening caused by the stirring process. Work by Sato et al on AA5083-O showed that particle distribution across the FSW zones was primarily responsible for strengthening </w:t>
      </w:r>
      <w:r>
        <w:rPr>
          <w:b/>
        </w:rPr>
        <w:t>[Sato et al. 2001]</w:t>
      </w:r>
      <w:r>
        <w:t>. The research showed that recrystallised grains in the nugget averaged at 4µm, and that the TMAZ had a density of dislocations with a largely recovered grain structure. In all zones there were an even distribution of Al</w:t>
      </w:r>
      <w:r w:rsidRPr="00AC096D">
        <w:rPr>
          <w:vertAlign w:val="subscript"/>
        </w:rPr>
        <w:t>6</w:t>
      </w:r>
      <w:r>
        <w:t xml:space="preserve">(Mn, Fe) particles, and main source of strength was considered to be the Orowan strengthening mechanism. </w:t>
      </w:r>
    </w:p>
    <w:p w:rsidR="00A31564" w:rsidRDefault="00A31564" w:rsidP="00B47512">
      <w:pPr>
        <w:jc w:val="both"/>
      </w:pPr>
      <w:r>
        <w:rPr>
          <w:noProof/>
          <w:lang w:eastAsia="en-GB"/>
        </w:rPr>
        <w:lastRenderedPageBreak/>
        <w:drawing>
          <wp:inline distT="0" distB="0" distL="0" distR="0" wp14:anchorId="1CE2771B" wp14:editId="36FFF5A4">
            <wp:extent cx="5734050" cy="5124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4050" cy="5124450"/>
                    </a:xfrm>
                    <a:prstGeom prst="rect">
                      <a:avLst/>
                    </a:prstGeom>
                    <a:noFill/>
                    <a:ln>
                      <a:noFill/>
                    </a:ln>
                  </pic:spPr>
                </pic:pic>
              </a:graphicData>
            </a:graphic>
          </wp:inline>
        </w:drawing>
      </w:r>
    </w:p>
    <w:p w:rsidR="00A31564" w:rsidRPr="00C33968" w:rsidRDefault="00A31564" w:rsidP="00B47512">
      <w:pPr>
        <w:jc w:val="both"/>
        <w:rPr>
          <w:b/>
        </w:rPr>
      </w:pPr>
      <w:r>
        <w:t xml:space="preserve">Figure 2.2.5.1.D – The hardness profile of 5182-O when FSW and also gas tungsten arc welded </w:t>
      </w:r>
      <w:r>
        <w:rPr>
          <w:b/>
        </w:rPr>
        <w:t>[Miles et al. 2004]</w:t>
      </w:r>
    </w:p>
    <w:p w:rsidR="00A31564" w:rsidRDefault="00A31564" w:rsidP="00B47512">
      <w:pPr>
        <w:jc w:val="both"/>
      </w:pPr>
      <w:r>
        <w:tab/>
        <w:t xml:space="preserve">When Sato et al analysed AA1080, which has no additional strengthening elements, the highest level of hardness was located in the TMAZ. As no particles were found across the weld, the researchers looked at the Hall-Petch relationship to give an explanation. While the nugget consisted of recrystallised grains with a small dislocation density, the TMAZ had a sub-grain structure within the recovered grains, hence the given hardness that was found </w:t>
      </w:r>
      <w:r>
        <w:rPr>
          <w:b/>
        </w:rPr>
        <w:t>[Sato et al. 2001]</w:t>
      </w:r>
      <w:r>
        <w:t>.</w:t>
      </w:r>
    </w:p>
    <w:p w:rsidR="00A31564" w:rsidRDefault="00A31564" w:rsidP="00B47512">
      <w:pPr>
        <w:jc w:val="both"/>
      </w:pPr>
      <w:r>
        <w:tab/>
        <w:t xml:space="preserve">While the annealed alloys such as AA5083-O have uniform hardness profiles, the strain hardened alloys have similar hardness profiles to that of the heat-treated alloys after FSW. Work by Gan et al investigated the strain hardened alloy 5083-H18 at rotation rates of 1000-1500 RPM and traverse speeds of 100-450mm/min </w:t>
      </w:r>
      <w:r>
        <w:rPr>
          <w:b/>
        </w:rPr>
        <w:t>[Gan et al. 2008]</w:t>
      </w:r>
      <w:r>
        <w:t>. The parent material had a hardness of between 125-130HV but after FSW the hardness dropped which at its lowest point was approximately 85HV, a drop in hardness by nearly 35% (see fig 2.2.5.1.E). As then main strengthening mechanism in the alloy is a result from cool working, thus the high thermal input during the FSW would have caused recovery, and a consequent loss of hardness.</w:t>
      </w:r>
    </w:p>
    <w:p w:rsidR="00A31564" w:rsidRDefault="00A31564" w:rsidP="00B47512">
      <w:pPr>
        <w:jc w:val="both"/>
      </w:pPr>
      <w:r>
        <w:rPr>
          <w:noProof/>
          <w:lang w:eastAsia="en-GB"/>
        </w:rPr>
        <w:lastRenderedPageBreak/>
        <w:drawing>
          <wp:inline distT="0" distB="0" distL="0" distR="0" wp14:anchorId="147F5C36" wp14:editId="75014FF7">
            <wp:extent cx="5720080" cy="37636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0080" cy="3763645"/>
                    </a:xfrm>
                    <a:prstGeom prst="rect">
                      <a:avLst/>
                    </a:prstGeom>
                    <a:noFill/>
                    <a:ln>
                      <a:noFill/>
                    </a:ln>
                  </pic:spPr>
                </pic:pic>
              </a:graphicData>
            </a:graphic>
          </wp:inline>
        </w:drawing>
      </w:r>
    </w:p>
    <w:p w:rsidR="00A31564" w:rsidRPr="00C33968" w:rsidRDefault="00A31564" w:rsidP="00B47512">
      <w:pPr>
        <w:jc w:val="both"/>
        <w:rPr>
          <w:b/>
        </w:rPr>
      </w:pPr>
      <w:r>
        <w:t xml:space="preserve">Figure 2.2.5.1.E – The hardness profile of AA5183-H18 when FSW and post heat treatment </w:t>
      </w:r>
      <w:r>
        <w:rPr>
          <w:b/>
        </w:rPr>
        <w:t>[Gan et al. 2008]</w:t>
      </w:r>
    </w:p>
    <w:p w:rsidR="00A31564" w:rsidRDefault="00A31564" w:rsidP="00B47512">
      <w:pPr>
        <w:jc w:val="both"/>
      </w:pPr>
      <w:r>
        <w:tab/>
        <w:t xml:space="preserve">Ultimately the base materials initial heat treated condition will generally decide its hardness profile post FSW. For the thermally treated alloys (T), the solution treated alloys (W), and the strain hardened alloys (H), and general loss in hardness can be observed in the weld region. However for the annealed alloys (O) a uniform hardness profile is observed, with a slight increase in hardness in the nugget region. Work by Aydin et al compared several different heat treated states in AA2024 after FSW </w:t>
      </w:r>
      <w:r>
        <w:rPr>
          <w:b/>
        </w:rPr>
        <w:t>[Aydin et al. 2008]</w:t>
      </w:r>
      <w:r>
        <w:t>. The hardness profiles can be seen in figure 2.2.5.1.F, and the results confirm that all other heat treated states see a loss of hardness across the weld zone, except for the annealed condtion (O) which sees and increase in hardness.</w:t>
      </w:r>
    </w:p>
    <w:p w:rsidR="00A31564" w:rsidRDefault="00A31564" w:rsidP="00B47512">
      <w:pPr>
        <w:jc w:val="both"/>
      </w:pPr>
      <w:r>
        <w:rPr>
          <w:noProof/>
          <w:lang w:eastAsia="en-GB"/>
        </w:rPr>
        <w:lastRenderedPageBreak/>
        <w:drawing>
          <wp:inline distT="0" distB="0" distL="0" distR="0" wp14:anchorId="4E65BA74" wp14:editId="2FAEDA6B">
            <wp:extent cx="5730875" cy="396621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3966210"/>
                    </a:xfrm>
                    <a:prstGeom prst="rect">
                      <a:avLst/>
                    </a:prstGeom>
                    <a:noFill/>
                    <a:ln>
                      <a:noFill/>
                    </a:ln>
                  </pic:spPr>
                </pic:pic>
              </a:graphicData>
            </a:graphic>
          </wp:inline>
        </w:drawing>
      </w:r>
    </w:p>
    <w:p w:rsidR="00A31564" w:rsidRPr="00C33968" w:rsidRDefault="00A31564" w:rsidP="00B47512">
      <w:pPr>
        <w:jc w:val="both"/>
        <w:rPr>
          <w:b/>
        </w:rPr>
      </w:pPr>
      <w:r>
        <w:t xml:space="preserve">Figure 2.2.5.1.F – The hardness profile of AA2024 after FSW for the different tempers of W, T4, T6, and O </w:t>
      </w:r>
      <w:r>
        <w:rPr>
          <w:b/>
        </w:rPr>
        <w:t>[Aydin et al. 2008]</w:t>
      </w:r>
    </w:p>
    <w:p w:rsidR="00A31564" w:rsidRDefault="00A31564" w:rsidP="00B47512">
      <w:pPr>
        <w:pStyle w:val="Heading1"/>
        <w:jc w:val="both"/>
      </w:pPr>
      <w:bookmarkStart w:id="53" w:name="_Toc404107899"/>
      <w:r>
        <w:t>2.2.5.2 – Tensile properties</w:t>
      </w:r>
      <w:bookmarkEnd w:id="53"/>
    </w:p>
    <w:p w:rsidR="00A31564" w:rsidRDefault="00A31564" w:rsidP="00B47512">
      <w:pPr>
        <w:jc w:val="both"/>
      </w:pPr>
      <w:r>
        <w:tab/>
        <w:t>In butt welds tensile tests can be performed horizontally and vertically, where the nugget is either tested in the traverse direction or the longitudinal direction. For the SSCFSW however, testing must be performed under different conditions, as corner welds are in the form of joints. Two directions are then tested, the base column and the vertical column, in each case the nugget is at 45° or 225° angle to the test plane, depending on whether or not it is the first of second weld. In this section both butt and SSC FSW will be considered.</w:t>
      </w:r>
    </w:p>
    <w:p w:rsidR="00A31564" w:rsidRDefault="00A31564" w:rsidP="00B47512">
      <w:pPr>
        <w:jc w:val="both"/>
      </w:pPr>
      <w:r>
        <w:tab/>
        <w:t xml:space="preserve">Uematsu et al studied for different aluminium alloys after FSW; AA1050-O, AA5083-O, AA6061-T6, and 7075-T6, at rotation rates between 500-2400 RPM and traverse speeds of 100-350 mm/min </w:t>
      </w:r>
      <w:r>
        <w:rPr>
          <w:b/>
        </w:rPr>
        <w:t>[Uematsu et al. 2008]</w:t>
      </w:r>
      <w:r>
        <w:t xml:space="preserve">. The general material tensile properties varied considerably depending if whether or not they were precipitate hardened (thermally treated) or wrought (annealed). Both the AA1050-O and the AA5083-O samples failed in the parent material; however the heat treated AA6061-T6 and AA7075-T6 both failed at the border of the TMAZ with the HAZ on the advancing side. For each sample the tensile strength after FSW was 70MPa (AA1050), 319MPa (AA5083), 205MPa (AA 6061), and 491 (AA7075). </w:t>
      </w:r>
      <w:r w:rsidRPr="00F17980">
        <w:t>Once again the difference between the wrought and heat treated alloys becomes apparent, as the wrought alloys</w:t>
      </w:r>
      <w:r>
        <w:t xml:space="preserve"> (1050 and 5083) see after FSW an increase in tensile strength of 1% and 6% respectively, where as the heat treated alloys (7075 and 6061) see a drop in tensile strength of 11% and 33% respectively after FSW. </w:t>
      </w:r>
    </w:p>
    <w:p w:rsidR="00A31564" w:rsidRDefault="00A31564" w:rsidP="00B47512">
      <w:pPr>
        <w:jc w:val="both"/>
      </w:pPr>
      <w:r>
        <w:lastRenderedPageBreak/>
        <w:tab/>
        <w:t xml:space="preserve">Genevois et al did similar work with AA2024-T351, AA2024-T6 and AA5251-O </w:t>
      </w:r>
      <w:r>
        <w:rPr>
          <w:b/>
        </w:rPr>
        <w:t>[Genevois et al. 2006]</w:t>
      </w:r>
      <w:r>
        <w:t xml:space="preserve">. The welding conditions were 120mm/min and 850 RPM for the AA2024 heat treated alloys and 150 mm/min and 800 RPM for AA5251-O. Due to varying distribution of precipitates throughout the different weld zones the tensile properties for the heat treated alloys were heterogeneous; as a result the weakest region was the TMAZ. As for AA5251-O, unlike the heat treated alloys, it should homogeneous tensile properties (see figure 2.2.5.2.B). As a result the slightly higher hardness in the welded region promotes plastic deformation in base material, hence the reason why during tensile testing in the transverse region the base fractures. </w:t>
      </w:r>
    </w:p>
    <w:tbl>
      <w:tblPr>
        <w:tblW w:w="0" w:type="auto"/>
        <w:tblLook w:val="01E0" w:firstRow="1" w:lastRow="1" w:firstColumn="1" w:lastColumn="1" w:noHBand="0" w:noVBand="0"/>
      </w:tblPr>
      <w:tblGrid>
        <w:gridCol w:w="4261"/>
        <w:gridCol w:w="4261"/>
      </w:tblGrid>
      <w:tr w:rsidR="00A31564" w:rsidTr="00B47512">
        <w:tc>
          <w:tcPr>
            <w:tcW w:w="4261" w:type="dxa"/>
          </w:tcPr>
          <w:p w:rsidR="00A31564" w:rsidRDefault="00A31564" w:rsidP="00B47512">
            <w:pPr>
              <w:autoSpaceDE w:val="0"/>
              <w:autoSpaceDN w:val="0"/>
              <w:adjustRightInd w:val="0"/>
              <w:spacing w:line="360" w:lineRule="auto"/>
              <w:jc w:val="both"/>
            </w:pPr>
            <w:r>
              <w:rPr>
                <w:noProof/>
                <w:lang w:eastAsia="en-GB"/>
              </w:rPr>
              <w:drawing>
                <wp:inline distT="0" distB="0" distL="0" distR="0" wp14:anchorId="61FE1263" wp14:editId="6B143FCC">
                  <wp:extent cx="2514600" cy="2124075"/>
                  <wp:effectExtent l="0" t="0" r="0" b="9525"/>
                  <wp:docPr id="22" name="Picture 22" descr="a Genevois et al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Genevois et al200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14600" cy="2124075"/>
                          </a:xfrm>
                          <a:prstGeom prst="rect">
                            <a:avLst/>
                          </a:prstGeom>
                          <a:noFill/>
                          <a:ln>
                            <a:noFill/>
                          </a:ln>
                        </pic:spPr>
                      </pic:pic>
                    </a:graphicData>
                  </a:graphic>
                </wp:inline>
              </w:drawing>
            </w:r>
          </w:p>
        </w:tc>
        <w:tc>
          <w:tcPr>
            <w:tcW w:w="4261" w:type="dxa"/>
          </w:tcPr>
          <w:p w:rsidR="00A31564" w:rsidRDefault="00A31564" w:rsidP="00B47512">
            <w:pPr>
              <w:autoSpaceDE w:val="0"/>
              <w:autoSpaceDN w:val="0"/>
              <w:adjustRightInd w:val="0"/>
              <w:spacing w:line="360" w:lineRule="auto"/>
              <w:jc w:val="both"/>
            </w:pPr>
            <w:r>
              <w:rPr>
                <w:noProof/>
                <w:lang w:eastAsia="en-GB"/>
              </w:rPr>
              <w:drawing>
                <wp:inline distT="0" distB="0" distL="0" distR="0" wp14:anchorId="02E05B2A" wp14:editId="74161CDE">
                  <wp:extent cx="2514600" cy="2133600"/>
                  <wp:effectExtent l="0" t="0" r="0" b="0"/>
                  <wp:docPr id="23" name="Picture 23" descr="b Genevois et al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 Genevois et al200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14600" cy="2133600"/>
                          </a:xfrm>
                          <a:prstGeom prst="rect">
                            <a:avLst/>
                          </a:prstGeom>
                          <a:noFill/>
                          <a:ln>
                            <a:noFill/>
                          </a:ln>
                        </pic:spPr>
                      </pic:pic>
                    </a:graphicData>
                  </a:graphic>
                </wp:inline>
              </w:drawing>
            </w:r>
          </w:p>
        </w:tc>
      </w:tr>
      <w:tr w:rsidR="00A31564" w:rsidTr="00B47512">
        <w:tc>
          <w:tcPr>
            <w:tcW w:w="4261" w:type="dxa"/>
          </w:tcPr>
          <w:p w:rsidR="00A31564" w:rsidRDefault="00A31564" w:rsidP="00B47512">
            <w:pPr>
              <w:autoSpaceDE w:val="0"/>
              <w:autoSpaceDN w:val="0"/>
              <w:adjustRightInd w:val="0"/>
              <w:spacing w:line="360" w:lineRule="auto"/>
              <w:jc w:val="both"/>
            </w:pPr>
            <w:r>
              <w:rPr>
                <w:noProof/>
                <w:lang w:eastAsia="en-GB"/>
              </w:rPr>
              <mc:AlternateContent>
                <mc:Choice Requires="wps">
                  <w:drawing>
                    <wp:anchor distT="0" distB="0" distL="114300" distR="114300" simplePos="0" relativeHeight="251659264" behindDoc="0" locked="0" layoutInCell="1" allowOverlap="1" wp14:anchorId="0F5E5CDA" wp14:editId="321CC654">
                      <wp:simplePos x="0" y="0"/>
                      <wp:positionH relativeFrom="column">
                        <wp:posOffset>2609850</wp:posOffset>
                      </wp:positionH>
                      <wp:positionV relativeFrom="paragraph">
                        <wp:posOffset>1912620</wp:posOffset>
                      </wp:positionV>
                      <wp:extent cx="457200" cy="342900"/>
                      <wp:effectExtent l="0" t="0" r="0" b="190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738A" w:rsidRDefault="001E738A" w:rsidP="00A31564">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5E5CDA" id="_x0000_t202" coordsize="21600,21600" o:spt="202" path="m,l,21600r21600,l21600,xe">
                      <v:stroke joinstyle="miter"/>
                      <v:path gradientshapeok="t" o:connecttype="rect"/>
                    </v:shapetype>
                    <v:shape id="Text Box 18" o:spid="_x0000_s1026" type="#_x0000_t202" style="position:absolute;left:0;text-align:left;margin-left:205.5pt;margin-top:150.6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6uNsgIAALo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" filled="f" stroked="f">
                      <v:textbox>
                        <w:txbxContent>
                          <w:p w:rsidR="001E738A" w:rsidRDefault="001E738A" w:rsidP="00A31564">
                            <w:r>
                              <w:t>(d)</w:t>
                            </w:r>
                          </w:p>
                        </w:txbxContent>
                      </v:textbox>
                    </v:shape>
                  </w:pict>
                </mc:Fallback>
              </mc:AlternateContent>
            </w:r>
            <w:r>
              <w:rPr>
                <w:noProof/>
                <w:lang w:eastAsia="en-GB"/>
              </w:rPr>
              <w:drawing>
                <wp:inline distT="0" distB="0" distL="0" distR="0" wp14:anchorId="14F141A9" wp14:editId="0670AC44">
                  <wp:extent cx="2514600" cy="2114550"/>
                  <wp:effectExtent l="0" t="0" r="0" b="0"/>
                  <wp:docPr id="24" name="Picture 24" descr="c Genevois et al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 Genevois et al200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14600" cy="2114550"/>
                          </a:xfrm>
                          <a:prstGeom prst="rect">
                            <a:avLst/>
                          </a:prstGeom>
                          <a:noFill/>
                          <a:ln>
                            <a:noFill/>
                          </a:ln>
                        </pic:spPr>
                      </pic:pic>
                    </a:graphicData>
                  </a:graphic>
                </wp:inline>
              </w:drawing>
            </w:r>
          </w:p>
        </w:tc>
        <w:tc>
          <w:tcPr>
            <w:tcW w:w="4261" w:type="dxa"/>
          </w:tcPr>
          <w:p w:rsidR="00A31564" w:rsidRDefault="00A31564" w:rsidP="00B47512">
            <w:pPr>
              <w:autoSpaceDE w:val="0"/>
              <w:autoSpaceDN w:val="0"/>
              <w:adjustRightInd w:val="0"/>
              <w:spacing w:line="360" w:lineRule="auto"/>
              <w:jc w:val="both"/>
            </w:pPr>
            <w:r>
              <w:rPr>
                <w:noProof/>
                <w:lang w:eastAsia="en-GB"/>
              </w:rPr>
              <w:drawing>
                <wp:inline distT="0" distB="0" distL="0" distR="0" wp14:anchorId="2B8D6533" wp14:editId="6A702DB7">
                  <wp:extent cx="2390775" cy="2133600"/>
                  <wp:effectExtent l="0" t="0" r="9525" b="0"/>
                  <wp:docPr id="25" name="Picture 25" descr="d Genevois et al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 Genevois et al200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90775" cy="2133600"/>
                          </a:xfrm>
                          <a:prstGeom prst="rect">
                            <a:avLst/>
                          </a:prstGeom>
                          <a:noFill/>
                          <a:ln>
                            <a:noFill/>
                          </a:ln>
                        </pic:spPr>
                      </pic:pic>
                    </a:graphicData>
                  </a:graphic>
                </wp:inline>
              </w:drawing>
            </w:r>
          </w:p>
        </w:tc>
      </w:tr>
      <w:tr w:rsidR="00A31564" w:rsidTr="00B47512">
        <w:tc>
          <w:tcPr>
            <w:tcW w:w="8522" w:type="dxa"/>
            <w:gridSpan w:val="2"/>
          </w:tcPr>
          <w:p w:rsidR="00A31564" w:rsidRPr="001D678D" w:rsidRDefault="00A31564" w:rsidP="00B47512">
            <w:pPr>
              <w:autoSpaceDE w:val="0"/>
              <w:autoSpaceDN w:val="0"/>
              <w:adjustRightInd w:val="0"/>
              <w:jc w:val="both"/>
              <w:rPr>
                <w:i/>
                <w:iCs/>
              </w:rPr>
            </w:pPr>
            <w:r w:rsidRPr="001D678D">
              <w:rPr>
                <w:i/>
                <w:iCs/>
              </w:rPr>
              <w:t>Figure 2.</w:t>
            </w:r>
            <w:r>
              <w:rPr>
                <w:i/>
                <w:iCs/>
              </w:rPr>
              <w:t>2.5.2.A -</w:t>
            </w:r>
            <w:r w:rsidRPr="001D678D">
              <w:rPr>
                <w:i/>
                <w:iCs/>
              </w:rPr>
              <w:t xml:space="preserve"> (a–c) </w:t>
            </w:r>
            <w:r>
              <w:rPr>
                <w:i/>
                <w:iCs/>
              </w:rPr>
              <w:t>Images</w:t>
            </w:r>
            <w:r w:rsidRPr="001D678D">
              <w:rPr>
                <w:i/>
                <w:iCs/>
              </w:rPr>
              <w:t xml:space="preserve"> of yield stress (YS), ultimate tensile stress (UTS) and elongation </w:t>
            </w:r>
            <w:r>
              <w:rPr>
                <w:i/>
                <w:iCs/>
              </w:rPr>
              <w:t>due to</w:t>
            </w:r>
            <w:r w:rsidRPr="001D678D">
              <w:rPr>
                <w:i/>
                <w:iCs/>
              </w:rPr>
              <w:t xml:space="preserve"> tensile test</w:t>
            </w:r>
            <w:r>
              <w:rPr>
                <w:i/>
                <w:iCs/>
              </w:rPr>
              <w:t>ing.</w:t>
            </w:r>
            <w:r w:rsidRPr="001D678D">
              <w:rPr>
                <w:i/>
                <w:iCs/>
              </w:rPr>
              <w:t xml:space="preserve"> </w:t>
            </w:r>
            <w:r>
              <w:rPr>
                <w:i/>
                <w:iCs/>
              </w:rPr>
              <w:t>(d) -</w:t>
            </w:r>
            <w:r w:rsidRPr="001D678D">
              <w:rPr>
                <w:i/>
                <w:iCs/>
              </w:rPr>
              <w:t xml:space="preserve"> Stress–strain curves for tensile tests carried out in the transverse directi</w:t>
            </w:r>
            <w:r>
              <w:rPr>
                <w:i/>
                <w:iCs/>
              </w:rPr>
              <w:t xml:space="preserve">on comparing the three different materials. </w:t>
            </w:r>
            <w:r>
              <w:rPr>
                <w:b/>
                <w:i/>
                <w:iCs/>
              </w:rPr>
              <w:t>[Genevois et al. 2006]</w:t>
            </w:r>
            <w:r w:rsidRPr="001D678D">
              <w:rPr>
                <w:i/>
                <w:iCs/>
              </w:rPr>
              <w:t xml:space="preserve"> </w:t>
            </w:r>
          </w:p>
        </w:tc>
      </w:tr>
    </w:tbl>
    <w:p w:rsidR="00A31564" w:rsidRDefault="00A31564" w:rsidP="00B47512">
      <w:pPr>
        <w:jc w:val="both"/>
      </w:pPr>
      <w:r>
        <w:tab/>
        <w:t xml:space="preserve">The tensile properties of the different FSW microstructural zones were investigated by Mahoney et al for AA7075-T651 </w:t>
      </w:r>
      <w:r w:rsidRPr="00087296">
        <w:rPr>
          <w:b/>
        </w:rPr>
        <w:t>[Mahoney et al. 1998]</w:t>
      </w:r>
      <w:r>
        <w:t>. The base material had a yield strength of 571 MPa, an ultimate tensile strength (UTS) of 622 MPa, and an elongation of 14.5%. Both the nugget and HAZ showed reduction in both yield strength and UTS; however the HAZ showed a greater drop in yield strength which was 45% less than the parent material compared to a 15% drop in yield strength for the nugget. Similar to other heat-treated alloys, the place of fracture was in the HAZ.</w:t>
      </w:r>
    </w:p>
    <w:p w:rsidR="00A31564" w:rsidRDefault="00A31564" w:rsidP="00B47512">
      <w:pPr>
        <w:jc w:val="both"/>
      </w:pPr>
      <w:r>
        <w:lastRenderedPageBreak/>
        <w:tab/>
        <w:t xml:space="preserve">Another consideration is the effect of welding parameters on tensile properties of a FSW, such as work by Cavaliere et al on AA6082-T6 </w:t>
      </w:r>
      <w:r>
        <w:rPr>
          <w:b/>
        </w:rPr>
        <w:t>[Cavaliere et al. 2008]</w:t>
      </w:r>
      <w:r>
        <w:t xml:space="preserve">. While the rotation rate was kept consistent for all welds at 1600 RPM, the traverse speeds varied from 40, 56, 80, 115, 165, 325, and 460 mm/min. For speeds 40-115 mm/min the yield strength significantly increased with increasing speeds, but at higher speeds began to decline. Equally, at 115 mm/min the material demonstrated the best fatigue properties and had a higher fatigue limit. Additionally, work by Ren et al looked at AA6061-T651, which was FSW at rotation rates between 400-1600 RPM and at two traverse speeds of 100-400 mm/min </w:t>
      </w:r>
      <w:r>
        <w:rPr>
          <w:b/>
        </w:rPr>
        <w:t>[Ren et al. 2007]</w:t>
      </w:r>
      <w:r>
        <w:t>. It was determined that increasing the rotation rate generally decreased tensile properties, but that traverse speeds was the controlling factor that would determine tensile properties.</w:t>
      </w:r>
    </w:p>
    <w:p w:rsidR="00A31564" w:rsidRDefault="00A31564" w:rsidP="00B47512">
      <w:pPr>
        <w:jc w:val="both"/>
      </w:pPr>
      <w:r>
        <w:rPr>
          <w:noProof/>
          <w:lang w:eastAsia="en-GB"/>
        </w:rPr>
        <w:drawing>
          <wp:inline distT="0" distB="0" distL="0" distR="0" wp14:anchorId="6C96BDAA" wp14:editId="6DF70A15">
            <wp:extent cx="5724525" cy="18954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1895475"/>
                    </a:xfrm>
                    <a:prstGeom prst="rect">
                      <a:avLst/>
                    </a:prstGeom>
                    <a:noFill/>
                    <a:ln>
                      <a:noFill/>
                    </a:ln>
                  </pic:spPr>
                </pic:pic>
              </a:graphicData>
            </a:graphic>
          </wp:inline>
        </w:drawing>
      </w:r>
    </w:p>
    <w:p w:rsidR="00A31564" w:rsidRPr="00B06F6E" w:rsidRDefault="00A31564" w:rsidP="00B47512">
      <w:pPr>
        <w:jc w:val="both"/>
        <w:rPr>
          <w:i/>
        </w:rPr>
      </w:pPr>
      <w:r>
        <w:rPr>
          <w:i/>
        </w:rPr>
        <w:t>Figure 2.2.5.2.B – Examples of pull tests (A) and ‘pull off’ tests (B) for corner FSW</w:t>
      </w:r>
    </w:p>
    <w:p w:rsidR="00A31564" w:rsidRDefault="00A31564" w:rsidP="00B47512">
      <w:pPr>
        <w:jc w:val="both"/>
      </w:pPr>
      <w:r>
        <w:tab/>
        <w:t xml:space="preserve">Work by Martin et al investigated AA2082-T6, AA5083-O, AA7075-T6 and AA6082-T6 which had been SSCFSWelded </w:t>
      </w:r>
      <w:r>
        <w:rPr>
          <w:b/>
        </w:rPr>
        <w:t>[Martin et al. 2011]</w:t>
      </w:r>
      <w:r>
        <w:t xml:space="preserve">. Two methods were employed to test tensile properties on the t-joint, a pull test which was on the base column, and a ‘pull off’ test on vertical column (see figure 2.2.5.2.B). For the AA5083-O a tensile strength of 300 and 310 MPa was obtained for the pull and pull off tests respectively, and failure took place in the parent material. However, the AA6082, AA7075 and AA2014 all failed in HAZ of the welded region. The AA6082 sample had a tensile strength of 231 MPa for the pull test, and 217 MPa for the ‘pull off’ test. The final weld had a base column made of AA2014 but a vertical column made of AA7075. The pull test which would mainly affect the base column had a tensile strength of 408 MPa, and the vertical column had tensile strength of 446 MPa. </w:t>
      </w:r>
    </w:p>
    <w:p w:rsidR="00A31564" w:rsidRDefault="00A31564" w:rsidP="00B47512">
      <w:pPr>
        <w:jc w:val="both"/>
        <w:rPr>
          <w:rFonts w:asciiTheme="majorHAnsi" w:eastAsiaTheme="majorEastAsia" w:hAnsiTheme="majorHAnsi" w:cstheme="majorBidi"/>
          <w:bCs/>
          <w:color w:val="000000" w:themeColor="text1"/>
          <w:szCs w:val="26"/>
          <w:u w:val="single"/>
        </w:rPr>
      </w:pPr>
      <w:r>
        <w:br w:type="page"/>
      </w:r>
    </w:p>
    <w:p w:rsidR="00A31564" w:rsidRDefault="00A31564" w:rsidP="00B47512">
      <w:pPr>
        <w:pStyle w:val="Heading2"/>
        <w:jc w:val="both"/>
      </w:pPr>
      <w:bookmarkStart w:id="54" w:name="_Toc404107900"/>
      <w:r>
        <w:lastRenderedPageBreak/>
        <w:t>2.2.6 – Copper tracers and material flow during FSW</w:t>
      </w:r>
      <w:bookmarkEnd w:id="54"/>
    </w:p>
    <w:p w:rsidR="00A31564" w:rsidRDefault="00A31564" w:rsidP="00B47512">
      <w:pPr>
        <w:jc w:val="both"/>
      </w:pPr>
      <w:r>
        <w:tab/>
        <w:t xml:space="preserve">The first use of copper tracers to ascertain material flow in FS welds was performed in 2002 by McClure et al. and Guerra et al. </w:t>
      </w:r>
      <w:r>
        <w:rPr>
          <w:b/>
        </w:rPr>
        <w:t>[McClure et al. 2002][Guerra et al. 2003]</w:t>
      </w:r>
      <w:r>
        <w:t xml:space="preserve">. Their work focused on AA6061 and AA2195 by using a surface copper tracer of 0.1mm thickness at the processing parameters of 180 mm/min and 1000 RPM. There are multiple options for tracers such as tungsten </w:t>
      </w:r>
      <w:r>
        <w:rPr>
          <w:b/>
        </w:rPr>
        <w:t>[Nunes and Schneider, 2003]</w:t>
      </w:r>
      <w:r>
        <w:t xml:space="preserve">, but copper is more frequently used for determining material flow </w:t>
      </w:r>
      <w:r>
        <w:rPr>
          <w:b/>
        </w:rPr>
        <w:t>[Xu et al. 2011]</w:t>
      </w:r>
      <w:r>
        <w:t>. The copper was chosen for its distinct atomic and visual difference from aluminium, and when etched with Keller’s reagent – depending on its level of dispersion – it changes black in colour. The results obtained by Guerra et al. also showed this with copper free and copper rich bands throughout the DRX of the weld. The copper tracer was confined to the dark banded regions shown in figure 2.2.6.A</w:t>
      </w:r>
    </w:p>
    <w:p w:rsidR="00A31564" w:rsidRDefault="00A31564" w:rsidP="00B47512">
      <w:pPr>
        <w:jc w:val="both"/>
      </w:pPr>
      <w:r>
        <w:rPr>
          <w:noProof/>
          <w:lang w:eastAsia="en-GB"/>
        </w:rPr>
        <w:drawing>
          <wp:inline distT="0" distB="0" distL="0" distR="0" wp14:anchorId="394AB40D" wp14:editId="01EA2A46">
            <wp:extent cx="5731510" cy="2869882"/>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2869882"/>
                    </a:xfrm>
                    <a:prstGeom prst="rect">
                      <a:avLst/>
                    </a:prstGeom>
                    <a:noFill/>
                    <a:ln>
                      <a:noFill/>
                    </a:ln>
                  </pic:spPr>
                </pic:pic>
              </a:graphicData>
            </a:graphic>
          </wp:inline>
        </w:drawing>
      </w:r>
    </w:p>
    <w:p w:rsidR="00A31564" w:rsidRPr="009C765B" w:rsidRDefault="00A31564" w:rsidP="00B47512">
      <w:pPr>
        <w:jc w:val="both"/>
        <w:rPr>
          <w:i/>
        </w:rPr>
      </w:pPr>
      <w:r w:rsidRPr="009C765B">
        <w:rPr>
          <w:i/>
        </w:rPr>
        <w:t>Figure 2.2.6.A – An image of FS butt welded AA6061 and AA2195 etched with Keller’s reagent, distinctive bands that are dark and light exist, with copper exclusively found in the dark bands</w:t>
      </w:r>
    </w:p>
    <w:p w:rsidR="00A31564" w:rsidRDefault="00A31564" w:rsidP="00B47512">
      <w:pPr>
        <w:jc w:val="both"/>
      </w:pPr>
      <w:r>
        <w:tab/>
        <w:t xml:space="preserve">The tool pin used by Guerra et al. was 6.3mm in diameter and 5.8mm in length, with right handed threads creating a helical set of grooves in the tool pin </w:t>
      </w:r>
      <w:r>
        <w:rPr>
          <w:b/>
        </w:rPr>
        <w:t>[Guerra et al. 2003]</w:t>
      </w:r>
      <w:r>
        <w:t xml:space="preserve">. The researchers concluded that material flow behaviour on the advancing front side sloughs off behind the tool pin in arc shaped features, but material flow from the retreating side is entrained and fills the tool pin wake. They also argued that the threaded features of the tool pin cause a large vortex-type motion within the rotational zone and that material entering this region would follow an unwound helical trajectory. </w:t>
      </w:r>
    </w:p>
    <w:p w:rsidR="00A31564" w:rsidRPr="000A3E36" w:rsidRDefault="00A31564" w:rsidP="00B47512">
      <w:pPr>
        <w:jc w:val="both"/>
      </w:pPr>
      <w:r>
        <w:tab/>
        <w:t xml:space="preserve">Research by Rubisof et al looked at using copper tracers at the interface between plates and analysed the distribution of copper and tungsten at varying traverse speeds </w:t>
      </w:r>
      <w:r>
        <w:rPr>
          <w:b/>
        </w:rPr>
        <w:t>[Rubisof et al. 2009]</w:t>
      </w:r>
      <w:r>
        <w:t>. The research indicated that metal flow around the tool can be considered as series of stream lines, and that tracer material is swept away in the rotational flow around the tool pin.</w:t>
      </w:r>
    </w:p>
    <w:p w:rsidR="00A31564" w:rsidRDefault="00A31564" w:rsidP="00B47512">
      <w:pPr>
        <w:jc w:val="both"/>
        <w:rPr>
          <w:u w:val="single"/>
        </w:rPr>
      </w:pPr>
      <w:r>
        <w:rPr>
          <w:u w:val="single"/>
        </w:rPr>
        <w:br w:type="page"/>
      </w:r>
    </w:p>
    <w:p w:rsidR="00A31564" w:rsidRDefault="00A31564" w:rsidP="00B47512">
      <w:pPr>
        <w:pStyle w:val="Heading3"/>
        <w:jc w:val="both"/>
      </w:pPr>
      <w:bookmarkStart w:id="55" w:name="_Toc404107901"/>
      <w:r>
        <w:lastRenderedPageBreak/>
        <w:t>Part 3 – The crystallographic texture of FSW</w:t>
      </w:r>
      <w:bookmarkEnd w:id="55"/>
    </w:p>
    <w:p w:rsidR="00A31564" w:rsidRDefault="00A31564" w:rsidP="00B47512">
      <w:pPr>
        <w:jc w:val="both"/>
      </w:pPr>
      <w:r>
        <w:tab/>
        <w:t xml:space="preserve">The use of EBSD to ascertain grain orientation and consequential texture is a relatively new technique, brought to life by the advent of the computer age </w:t>
      </w:r>
      <w:r>
        <w:rPr>
          <w:b/>
        </w:rPr>
        <w:t>[Humphreys and Brough, 1999]</w:t>
      </w:r>
      <w:r>
        <w:t xml:space="preserve">. Relative to microstructural analysis, EBSD has seen less use for the analysis of FS welds, and a consistent texture pattern for all aluminium alloys is still emerging </w:t>
      </w:r>
      <w:r>
        <w:rPr>
          <w:b/>
        </w:rPr>
        <w:t>[Sato et al. 2001][Kang et al. 2005][Jin et al. 2001][Ahmed, 2009]</w:t>
      </w:r>
      <w:r>
        <w:t xml:space="preserve">. Various researchers have determined that torsion texture components are prevalent within FSW and that coordinate systems that consider the shear plane and shear direction are important </w:t>
      </w:r>
      <w:r>
        <w:rPr>
          <w:b/>
        </w:rPr>
        <w:t>[Ahmed, 2009][Prangnell and Heason, 2005][Fonda et al. 2004]</w:t>
      </w:r>
      <w:r>
        <w:t>.</w:t>
      </w:r>
    </w:p>
    <w:p w:rsidR="00A31564" w:rsidRDefault="00A31564" w:rsidP="00B47512">
      <w:pPr>
        <w:pStyle w:val="Heading2"/>
        <w:jc w:val="both"/>
      </w:pPr>
      <w:bookmarkStart w:id="56" w:name="_Toc404107902"/>
      <w:r>
        <w:t>2.3.1 – The Electron back scattering diffraction (EBSD) system</w:t>
      </w:r>
      <w:bookmarkEnd w:id="56"/>
    </w:p>
    <w:p w:rsidR="00A31564" w:rsidRPr="00CD5584" w:rsidRDefault="00A31564" w:rsidP="00B47512">
      <w:pPr>
        <w:pStyle w:val="Heading1"/>
        <w:jc w:val="both"/>
      </w:pPr>
      <w:bookmarkStart w:id="57" w:name="_Toc404107903"/>
      <w:r>
        <w:t>2.3.1.1 – The background and development of EBSD</w:t>
      </w:r>
      <w:bookmarkEnd w:id="57"/>
    </w:p>
    <w:p w:rsidR="00A31564" w:rsidRDefault="00A31564" w:rsidP="00B47512">
      <w:pPr>
        <w:jc w:val="both"/>
      </w:pPr>
      <w:r>
        <w:tab/>
        <w:t xml:space="preserve">The development of electron back-scattering detection (EBSD) has in fact quite a long history, from the discovery of the diffraction of electrons in bands </w:t>
      </w:r>
      <w:r>
        <w:rPr>
          <w:b/>
        </w:rPr>
        <w:t>[Nishikawa and Kikuchi, 1928]</w:t>
      </w:r>
      <w:r>
        <w:t xml:space="preserve"> to the use field emission gun (FEG) scanning electron microscopes (SEM) </w:t>
      </w:r>
      <w:r>
        <w:rPr>
          <w:b/>
        </w:rPr>
        <w:t>[Humphreys and Brough, 1999]</w:t>
      </w:r>
      <w:r>
        <w:t xml:space="preserve">. In recent years </w:t>
      </w:r>
      <w:r w:rsidR="001F0848">
        <w:t>due</w:t>
      </w:r>
      <w:r>
        <w:t xml:space="preserve"> to the development of FEGSEM and other technologies, EBSD can be used instead of TEM for microstructural/crystallographic research, and is now the predominant method employed </w:t>
      </w:r>
      <w:r>
        <w:rPr>
          <w:b/>
        </w:rPr>
        <w:t>[Humphreys, 2004]</w:t>
      </w:r>
      <w:r>
        <w:t>. EBSD is employed by using a SEM to detect diffraction patterns from bulk samples, these diffraction patterns or kikuchi bands reveal a great deal about the texture of the given material.</w:t>
      </w:r>
    </w:p>
    <w:p w:rsidR="00A31564" w:rsidRDefault="00A31564" w:rsidP="00B47512">
      <w:pPr>
        <w:pStyle w:val="Heading1"/>
        <w:jc w:val="both"/>
      </w:pPr>
      <w:bookmarkStart w:id="58" w:name="_Toc404107904"/>
      <w:r>
        <w:t xml:space="preserve">2.3.1.2 – EBSD system </w:t>
      </w:r>
      <w:r w:rsidRPr="003D54E3">
        <w:t>constituents</w:t>
      </w:r>
      <w:bookmarkEnd w:id="58"/>
    </w:p>
    <w:p w:rsidR="00A31564" w:rsidRDefault="00A31564" w:rsidP="00B47512">
      <w:pPr>
        <w:jc w:val="both"/>
      </w:pPr>
      <w:r>
        <w:tab/>
        <w:t xml:space="preserve">The most basic requirement for an EBSD system is an SEM and acquisition hardware and software </w:t>
      </w:r>
      <w:r>
        <w:rPr>
          <w:b/>
        </w:rPr>
        <w:t>[Humphreys 2001]</w:t>
      </w:r>
      <w:r>
        <w:t xml:space="preserve">, where FEGSEM provides the highest spatial resolution. The EBSD hardware needed for acquisition consists of a sensitive charged coupled device (CCD) camera and a means of processing the image’s pattern averaging and background subtraction (see figure 2.3.1.1.A). The EBSD software has a series of different jobs including controlling the data acquisition, solving the diffraction patterns, and data storage. Post analysis of the data requires further software, such as CHANNEL 5, which can further manipulate, analyse and show the data. </w:t>
      </w:r>
    </w:p>
    <w:p w:rsidR="00A31564" w:rsidRDefault="00A31564" w:rsidP="00B47512">
      <w:pPr>
        <w:jc w:val="both"/>
        <w:rPr>
          <w:i/>
        </w:rPr>
      </w:pPr>
      <w:r>
        <w:rPr>
          <w:noProof/>
          <w:lang w:eastAsia="en-GB"/>
        </w:rPr>
        <w:lastRenderedPageBreak/>
        <w:drawing>
          <wp:inline distT="0" distB="0" distL="0" distR="0" wp14:anchorId="0F6460DA" wp14:editId="18E43F20">
            <wp:extent cx="4572000" cy="34874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72000" cy="3487420"/>
                    </a:xfrm>
                    <a:prstGeom prst="rect">
                      <a:avLst/>
                    </a:prstGeom>
                    <a:noFill/>
                    <a:ln>
                      <a:noFill/>
                    </a:ln>
                  </pic:spPr>
                </pic:pic>
              </a:graphicData>
            </a:graphic>
          </wp:inline>
        </w:drawing>
      </w:r>
    </w:p>
    <w:p w:rsidR="00A31564" w:rsidRPr="00C764A7" w:rsidRDefault="00A31564" w:rsidP="00B47512">
      <w:pPr>
        <w:jc w:val="both"/>
        <w:rPr>
          <w:b/>
          <w:i/>
        </w:rPr>
      </w:pPr>
      <w:r>
        <w:rPr>
          <w:i/>
        </w:rPr>
        <w:t xml:space="preserve">Figure 2.3.1.2.A – A basic schematic of EBSD system components </w:t>
      </w:r>
      <w:r>
        <w:rPr>
          <w:b/>
          <w:i/>
        </w:rPr>
        <w:t>[Humphreys 2001]</w:t>
      </w:r>
    </w:p>
    <w:p w:rsidR="00A31564" w:rsidRDefault="00A31564" w:rsidP="00B47512">
      <w:pPr>
        <w:jc w:val="both"/>
      </w:pPr>
      <w:r>
        <w:tab/>
        <w:t>This type of technique can be applied to most SEM devices provided there is the facility to accommodate an insertable camera, and that the sample can be rotated up to 70° from the horizontal position. Ideally the tilted sample will be normal to the electron beam, this will allow for best examination of microstructure involving backscattered electrons. The CCD camera has a sensitive phosphor screen which is essential to capture the electron backscatter pattern and then transmit the data to be processed.</w:t>
      </w:r>
    </w:p>
    <w:p w:rsidR="00A31564" w:rsidRDefault="00A31564" w:rsidP="00B47512">
      <w:pPr>
        <w:jc w:val="both"/>
      </w:pPr>
      <w:r>
        <w:tab/>
        <w:t xml:space="preserve">Typically the ESBD pattern isn’t particularly clear because of a low signal to noise ratio, therefore special diffraction processing is required to enhance the patterns </w:t>
      </w:r>
      <w:r>
        <w:rPr>
          <w:b/>
        </w:rPr>
        <w:t>[Randle, 2003]</w:t>
      </w:r>
      <w:r>
        <w:t xml:space="preserve">. There are two ways to process an image, background subtraction and averaging. In order to average EBSD patterns, a series of TV rate frames, usually 2 - 128, are integrated. The larger the number of frames that are averaged, the better the pattern; however it also increases processing time. Subtraction on the other hand works on the basis of collecting a diffraction pattern from the entire screen and not from single points. By storing the overall background, it can then be subtracted from raw EBSD data attained from a single point. Typically by using these processing steps the diffraction pattern can be far more easily identified and consequently give good contrast to the Kikuchi bands. Furthermore, good uniform average intensity is achieved, which is crucial for automated pattern indexing. </w:t>
      </w:r>
    </w:p>
    <w:p w:rsidR="00A31564" w:rsidRDefault="00A31564" w:rsidP="00B47512">
      <w:pPr>
        <w:pStyle w:val="Heading1"/>
        <w:jc w:val="both"/>
      </w:pPr>
      <w:bookmarkStart w:id="59" w:name="_Toc404107905"/>
      <w:r>
        <w:t>2.3.1.3 – EBSD measurement parameters</w:t>
      </w:r>
      <w:bookmarkEnd w:id="59"/>
    </w:p>
    <w:p w:rsidR="00A31564" w:rsidRDefault="00A31564" w:rsidP="00B47512">
      <w:pPr>
        <w:jc w:val="both"/>
      </w:pPr>
      <w:r>
        <w:tab/>
        <w:t xml:space="preserve">The key parameters that are essential for EBSD data collection are the diffraction pattern quality, information collection efficiency, the accuracy of angular measurements, and spatial resolution </w:t>
      </w:r>
      <w:r>
        <w:rPr>
          <w:b/>
        </w:rPr>
        <w:t>[Randle, 2004]</w:t>
      </w:r>
      <w:r>
        <w:t>. The clarity and sharpness of the kikuchi bands or diffraction pattern (see figure 2.3.1.2.A for typical bands) are affected by lattice defects and the surface condition</w:t>
      </w:r>
      <w:r w:rsidRPr="00D665B1">
        <w:t xml:space="preserve"> </w:t>
      </w:r>
      <w:r>
        <w:t xml:space="preserve">of the sample. While the presence of crystal defects like dislocations are inherent properties of the material analysed, the surface condition is not, and it must be well prepared. The top few </w:t>
      </w:r>
      <w:r>
        <w:lastRenderedPageBreak/>
        <w:t>nanometres of the sample surface will determine the quality of the EBSD analysis, with good preparation and usually electro-polishing  for aluminium, good results can be achieved. Surface contamination or poor preparation will lead to poor quality patterns and consequently the accuracy and speed of the pattern resolution routine is reduced, so good preparation is crucial.</w:t>
      </w:r>
    </w:p>
    <w:p w:rsidR="00A31564" w:rsidRDefault="00A31564" w:rsidP="00B47512">
      <w:pPr>
        <w:jc w:val="both"/>
      </w:pPr>
      <w:r>
        <w:rPr>
          <w:noProof/>
          <w:lang w:eastAsia="en-GB"/>
        </w:rPr>
        <w:drawing>
          <wp:inline distT="0" distB="0" distL="0" distR="0" wp14:anchorId="07567463" wp14:editId="1ABBB190">
            <wp:extent cx="4529455" cy="451866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29455" cy="4518660"/>
                    </a:xfrm>
                    <a:prstGeom prst="rect">
                      <a:avLst/>
                    </a:prstGeom>
                    <a:noFill/>
                    <a:ln>
                      <a:noFill/>
                    </a:ln>
                  </pic:spPr>
                </pic:pic>
              </a:graphicData>
            </a:graphic>
          </wp:inline>
        </w:drawing>
      </w:r>
    </w:p>
    <w:p w:rsidR="00A31564" w:rsidRPr="003F183C" w:rsidRDefault="00A31564" w:rsidP="00B47512">
      <w:pPr>
        <w:jc w:val="both"/>
        <w:rPr>
          <w:b/>
        </w:rPr>
      </w:pPr>
      <w:r>
        <w:t xml:space="preserve">Figure 2.3.1.3.A – Typical Kikuchi bands observed for BCC iron with a cross indicating the patterns centre </w:t>
      </w:r>
      <w:r>
        <w:rPr>
          <w:b/>
        </w:rPr>
        <w:t>[Randle, 2004]</w:t>
      </w:r>
    </w:p>
    <w:p w:rsidR="00A31564" w:rsidRDefault="00A31564" w:rsidP="00B47512">
      <w:pPr>
        <w:jc w:val="both"/>
      </w:pPr>
      <w:r>
        <w:tab/>
        <w:t>In terms of spatial resolution several factors affect its accuracy, but the main consideration is the volume of the sample that is being analysed by the given electron probe. In turn those two factors are influenced by given material used, the probe current, accelerating voltage, and the extent of the capabilities of the SEM. For the purposes of EBSD a high sample tilt is required typically at 70° in order to reduce the distance the back scattered electrons have to travel and improving pattern detection, however this leads to distorted elliptical sample surface shape with an aspect ratio of 3:1. This means that area that is being analysed by the probe is 3 times smaller at the 70° tilt than it would be if it was perpendicular to the camera, but can be resolved by employing tilt correction, which is now available on most SEM analysis with integrated EBSD software.</w:t>
      </w:r>
    </w:p>
    <w:p w:rsidR="00A31564" w:rsidRPr="00885ACA" w:rsidRDefault="00A31564" w:rsidP="00B47512">
      <w:pPr>
        <w:jc w:val="both"/>
      </w:pPr>
      <w:r>
        <w:tab/>
        <w:t xml:space="preserve">When EBSD is fully functional it can perform automatic diffraction analysis at a rapid rate producing high quality crystallographic data. Imaging can have as fine a spatial resolution of 0.5µm and less, but also large specimens can be analysed and even rough surfaces. The SEM must be prepared in order to perform EBSD, so this involves turning off the SEM’s scan coils to get a </w:t>
      </w:r>
      <w:r>
        <w:lastRenderedPageBreak/>
        <w:t>stationary beam, followed by the insertion of the CCD. After this the EBSD session can run, where the Kikuchi patterns are recorded by an appropriately interfaced camera and then processed by a computer. Every diffraction pattern is indexed and therefore the orientation of the given crystal is established, but additionally with the help of appropriate software packages, mapping of a designated area can be achieved. By moving the electron beam of the SEM and analysing the Kikuchi bands for a sample in a number of steps within a set matrix, the various orientations of the different steps can correlated together and spatially related, giving an EBSD map.</w:t>
      </w:r>
    </w:p>
    <w:p w:rsidR="00A31564" w:rsidRDefault="00A31564" w:rsidP="00B47512">
      <w:pPr>
        <w:pStyle w:val="Heading2"/>
        <w:jc w:val="both"/>
      </w:pPr>
      <w:bookmarkStart w:id="60" w:name="_Toc404107906"/>
      <w:r>
        <w:t>2.3.2 – Determining texture with EBSD</w:t>
      </w:r>
      <w:bookmarkEnd w:id="60"/>
    </w:p>
    <w:p w:rsidR="00A31564" w:rsidRDefault="00A31564" w:rsidP="00B47512">
      <w:pPr>
        <w:pStyle w:val="Heading1"/>
        <w:jc w:val="both"/>
      </w:pPr>
      <w:bookmarkStart w:id="61" w:name="_Toc404107907"/>
      <w:r>
        <w:t>2.3.2.1 – Understanding texture</w:t>
      </w:r>
      <w:bookmarkEnd w:id="61"/>
    </w:p>
    <w:p w:rsidR="00A31564" w:rsidRPr="003035BA" w:rsidRDefault="00A31564" w:rsidP="00B47512">
      <w:pPr>
        <w:jc w:val="both"/>
      </w:pPr>
      <w:r>
        <w:tab/>
        <w:t xml:space="preserve">A good definition of texture is polycrystalline material that has a certain crystallographic orientation(s). This can be a result of the thermal and/or mechanical history that the material has been subject to while it was being produced. Typically polycrystalline materials exhibit a pattern when it comes to their grain orientation, this can be caused initially while crystallisation takes place such as from a melt or amorphous solid, but additional thermo-mechanical processes will also have an effect. The tendency to form crystallographic patterns is known as preferred orientation or texture, and the effect of texture governs very significant properties in materials </w:t>
      </w:r>
      <w:r>
        <w:rPr>
          <w:b/>
        </w:rPr>
        <w:t>[</w:t>
      </w:r>
      <w:r w:rsidR="00AB3501">
        <w:rPr>
          <w:b/>
        </w:rPr>
        <w:t>Kocks et al. 2000</w:t>
      </w:r>
      <w:r>
        <w:rPr>
          <w:b/>
        </w:rPr>
        <w:t>]</w:t>
      </w:r>
      <w:r>
        <w:t>.</w:t>
      </w:r>
    </w:p>
    <w:p w:rsidR="00A31564" w:rsidRDefault="00A31564" w:rsidP="00B47512">
      <w:pPr>
        <w:pStyle w:val="Heading1"/>
        <w:jc w:val="both"/>
      </w:pPr>
      <w:bookmarkStart w:id="62" w:name="_Toc404107908"/>
      <w:r>
        <w:t>2.3.2.2 – Euler angles and orientation matrix</w:t>
      </w:r>
      <w:bookmarkEnd w:id="62"/>
    </w:p>
    <w:p w:rsidR="00A31564" w:rsidRDefault="00A31564" w:rsidP="00B47512">
      <w:pPr>
        <w:jc w:val="both"/>
      </w:pPr>
      <w:r>
        <w:tab/>
        <w:t xml:space="preserve">In order to give a specific orientation it is essential to have a frame of reference, otherwise known as a coordinate system </w:t>
      </w:r>
      <w:r>
        <w:rPr>
          <w:b/>
        </w:rPr>
        <w:t>[Kocks, 1998]</w:t>
      </w:r>
      <w:r>
        <w:t>, and so two systems are required, the first referring to the entire sample, and other referring to the crystal. In material science the sample coordinates are typically associated with processing geometry, so for FSW these would be the welding direction (WD), the normal plane (ND), and the transverse direction (TD) (see fig. 2.3.2.2.A). The crystal coordinate system is defined by crystal directions which are usually based on crystal symmetry, so for FCC aluminium the three axes are [100], [010], and [001]. These are part of the orthogonal branch of crystal symmetry, and have a cubic frame, which means each plane is perpendicular to the next and at 90° angle.</w:t>
      </w:r>
    </w:p>
    <w:p w:rsidR="00A31564" w:rsidRDefault="00A31564" w:rsidP="00B47512">
      <w:pPr>
        <w:jc w:val="both"/>
      </w:pPr>
      <w:r>
        <w:rPr>
          <w:noProof/>
          <w:lang w:eastAsia="en-GB"/>
        </w:rPr>
        <w:lastRenderedPageBreak/>
        <w:drawing>
          <wp:inline distT="0" distB="0" distL="0" distR="0" wp14:anchorId="2D97B29C" wp14:editId="2FABE796">
            <wp:extent cx="5730875" cy="384873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0875" cy="3848735"/>
                    </a:xfrm>
                    <a:prstGeom prst="rect">
                      <a:avLst/>
                    </a:prstGeom>
                    <a:noFill/>
                    <a:ln>
                      <a:noFill/>
                    </a:ln>
                  </pic:spPr>
                </pic:pic>
              </a:graphicData>
            </a:graphic>
          </wp:inline>
        </w:drawing>
      </w:r>
    </w:p>
    <w:p w:rsidR="00A31564" w:rsidRPr="00B459F1" w:rsidRDefault="00A31564" w:rsidP="00B47512">
      <w:pPr>
        <w:jc w:val="both"/>
        <w:rPr>
          <w:b/>
        </w:rPr>
      </w:pPr>
      <w:r>
        <w:t xml:space="preserve">Figure 2.3.2.2.A – The relationship between the sample coordinates (XYZ) and the crystal system coordinates (100,010,001) for one crystal lattice unit cell </w:t>
      </w:r>
      <w:r>
        <w:rPr>
          <w:b/>
        </w:rPr>
        <w:t>[Engler and Randle, 2010]</w:t>
      </w:r>
      <w:r>
        <w:t xml:space="preserve">. </w:t>
      </w:r>
    </w:p>
    <w:p w:rsidR="00A31564" w:rsidRDefault="00A31564" w:rsidP="00B47512">
      <w:pPr>
        <w:jc w:val="both"/>
      </w:pPr>
      <w:r>
        <w:tab/>
        <w:t xml:space="preserve">With both the sample and crystal coordinate systems defined, it is the possible to define an orientation, which is the position of the crystal coordinate system relative to the sample coordinate system </w:t>
      </w:r>
      <w:r>
        <w:rPr>
          <w:b/>
        </w:rPr>
        <w:t>[Engler and Randle, 2010]</w:t>
      </w:r>
      <w:r>
        <w:t>. It can be represented by this equation:</w:t>
      </w:r>
    </w:p>
    <w:p w:rsidR="00A31564" w:rsidRPr="00835A2B" w:rsidRDefault="001E738A" w:rsidP="00B47512">
      <w:pPr>
        <w:jc w:val="both"/>
      </w:pPr>
      <m:oMath>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s</m:t>
            </m:r>
          </m:sub>
        </m:sSub>
      </m:oMath>
      <w:r w:rsidR="00A31564">
        <w:rPr>
          <w:rFonts w:eastAsiaTheme="minorEastAsia"/>
        </w:rPr>
        <w:tab/>
      </w:r>
      <w:r w:rsidR="00A31564">
        <w:rPr>
          <w:rFonts w:eastAsiaTheme="minorEastAsia"/>
        </w:rPr>
        <w:tab/>
      </w:r>
      <w:r w:rsidR="00A31564">
        <w:rPr>
          <w:rFonts w:eastAsiaTheme="minorEastAsia"/>
        </w:rPr>
        <w:tab/>
      </w:r>
      <w:r w:rsidR="00A31564">
        <w:rPr>
          <w:rFonts w:eastAsiaTheme="minorEastAsia"/>
        </w:rPr>
        <w:tab/>
        <w:t>(2.3.2.1)</w:t>
      </w:r>
    </w:p>
    <w:p w:rsidR="00A31564" w:rsidRDefault="00A31564" w:rsidP="00B47512">
      <w:pPr>
        <w:jc w:val="both"/>
      </w:pPr>
      <w:r>
        <w:tab/>
        <w:t>This is where Cs and Cc are the sample and crystal coordinate systems respectively, and g represents orientation. The expression of g is known as the rotation or orientation matrix, where rotation of sample coordinates onto crystal coordinates is expressed. A square matrix 9 numbers makes up the orientation matrix and is based on the cosines of the angles between a given crystal axis and each of the three sample axis. This means that for the top line in the matrix the cosines of the angles between the [100] crystal axis and all three specimen axis (X,Y,Z) is expressed (see equation 2.3.2). The same is done again for the second line but with the [010] crystal axis, and also for the bottom line but about the [001] crystal axis. Thus it is now possible express the crystal direction in terms of the sample direction to which it is parallel and vice versa. The fill expression of the orientation matrix is shown below:</w:t>
      </w:r>
    </w:p>
    <w:p w:rsidR="00A31564" w:rsidRDefault="00A31564" w:rsidP="00B47512">
      <w:pPr>
        <w:jc w:val="both"/>
      </w:pPr>
      <w:r>
        <w:rPr>
          <w:noProof/>
          <w:lang w:eastAsia="en-GB"/>
        </w:rPr>
        <w:drawing>
          <wp:inline distT="0" distB="0" distL="0" distR="0" wp14:anchorId="70E021F5" wp14:editId="6183A43F">
            <wp:extent cx="5029200" cy="9569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29279" cy="956945"/>
                    </a:xfrm>
                    <a:prstGeom prst="rect">
                      <a:avLst/>
                    </a:prstGeom>
                    <a:noFill/>
                    <a:ln>
                      <a:noFill/>
                    </a:ln>
                  </pic:spPr>
                </pic:pic>
              </a:graphicData>
            </a:graphic>
          </wp:inline>
        </w:drawing>
      </w:r>
      <w:r>
        <w:t xml:space="preserve">    (2.3.2.2)</w:t>
      </w:r>
    </w:p>
    <w:p w:rsidR="00A31564" w:rsidRDefault="00A31564" w:rsidP="00B47512">
      <w:pPr>
        <w:jc w:val="both"/>
      </w:pPr>
      <w:r>
        <w:lastRenderedPageBreak/>
        <w:tab/>
        <w:t xml:space="preserve">Euler angles are three rotations that must be done in the right order so that the sample coordinate system can be transformed onto the crystal coordinate system. What this means is that g – the orientation – can be specified. The most frequently used expression for Euler angles were formulated by Bunge </w:t>
      </w:r>
      <w:r>
        <w:rPr>
          <w:b/>
        </w:rPr>
        <w:t>[Bunge, 1982]</w:t>
      </w:r>
      <w:r>
        <w:t xml:space="preserve"> and the rotations are designated below:</w:t>
      </w:r>
    </w:p>
    <w:p w:rsidR="00A31564" w:rsidRDefault="00A31564" w:rsidP="00B47512">
      <w:pPr>
        <w:pStyle w:val="ListParagraph"/>
        <w:numPr>
          <w:ilvl w:val="0"/>
          <w:numId w:val="6"/>
        </w:numPr>
        <w:jc w:val="both"/>
      </w:pPr>
      <w:r>
        <w:t>The first rotation – ф1 – is done about the ND, which transforms the TD into TD’, and WD into WD’</w:t>
      </w:r>
    </w:p>
    <w:p w:rsidR="00A31564" w:rsidRDefault="00A31564" w:rsidP="00B47512">
      <w:pPr>
        <w:pStyle w:val="ListParagraph"/>
        <w:numPr>
          <w:ilvl w:val="0"/>
          <w:numId w:val="6"/>
        </w:numPr>
        <w:jc w:val="both"/>
      </w:pPr>
      <w:r>
        <w:t>The second rotation – ф – is about the new orientation axis WD’ which transforms ND’ into ND’’</w:t>
      </w:r>
    </w:p>
    <w:p w:rsidR="00A31564" w:rsidRDefault="00A31564" w:rsidP="00B47512">
      <w:pPr>
        <w:pStyle w:val="ListParagraph"/>
        <w:numPr>
          <w:ilvl w:val="0"/>
          <w:numId w:val="6"/>
        </w:numPr>
        <w:jc w:val="both"/>
      </w:pPr>
      <w:r>
        <w:t>The third rotation – ф2 – is about ND’’</w:t>
      </w:r>
    </w:p>
    <w:p w:rsidR="00A31564" w:rsidRDefault="00A31564" w:rsidP="00B47512">
      <w:pPr>
        <w:jc w:val="both"/>
      </w:pPr>
      <w:r>
        <w:t>In this case ф1,</w:t>
      </w:r>
      <w:r w:rsidRPr="00154923">
        <w:t xml:space="preserve"> </w:t>
      </w:r>
      <w:r>
        <w:t>ф, ф2 are the different Euler angles by the Bunge definition, and the operation sequence for all three rotations is in figure 2.3.2.2.B.</w:t>
      </w:r>
    </w:p>
    <w:p w:rsidR="00A31564" w:rsidRDefault="00A31564" w:rsidP="00B47512">
      <w:pPr>
        <w:jc w:val="both"/>
      </w:pPr>
      <w:r>
        <w:rPr>
          <w:noProof/>
          <w:lang w:eastAsia="en-GB"/>
        </w:rPr>
        <w:drawing>
          <wp:inline distT="0" distB="0" distL="0" distR="0" wp14:anchorId="1240E27A" wp14:editId="5E3D10C6">
            <wp:extent cx="4975860" cy="4220845"/>
            <wp:effectExtent l="0" t="0" r="0" b="8255"/>
            <wp:docPr id="571392" name="Picture 57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75860" cy="4220845"/>
                    </a:xfrm>
                    <a:prstGeom prst="rect">
                      <a:avLst/>
                    </a:prstGeom>
                    <a:noFill/>
                    <a:ln>
                      <a:noFill/>
                    </a:ln>
                  </pic:spPr>
                </pic:pic>
              </a:graphicData>
            </a:graphic>
          </wp:inline>
        </w:drawing>
      </w:r>
    </w:p>
    <w:p w:rsidR="00A31564" w:rsidRDefault="00A31564" w:rsidP="00B47512">
      <w:pPr>
        <w:jc w:val="both"/>
      </w:pPr>
      <w:r>
        <w:t>Figure 2.3.2.2.B – An explanation of the different Euler angles (ф1,</w:t>
      </w:r>
      <w:r w:rsidRPr="00154923">
        <w:t xml:space="preserve"> </w:t>
      </w:r>
      <w:r>
        <w:t xml:space="preserve">ф, ф2) in the order of their rotations (1,2,3) between the sample and crystal axes </w:t>
      </w:r>
      <w:r>
        <w:rPr>
          <w:b/>
        </w:rPr>
        <w:t>[Randle and Engler, 2010]</w:t>
      </w:r>
      <w:r>
        <w:t>.</w:t>
      </w:r>
    </w:p>
    <w:p w:rsidR="00A31564" w:rsidRDefault="00A31564" w:rsidP="00B47512">
      <w:pPr>
        <w:jc w:val="both"/>
      </w:pPr>
      <w:r>
        <w:t>The three rotations can also be expressed analytically in a matrix format:</w:t>
      </w:r>
    </w:p>
    <w:p w:rsidR="00A31564" w:rsidRDefault="00A31564" w:rsidP="00B47512">
      <w:pPr>
        <w:jc w:val="both"/>
      </w:pPr>
      <w:r>
        <w:rPr>
          <w:noProof/>
          <w:lang w:eastAsia="en-GB"/>
        </w:rPr>
        <w:lastRenderedPageBreak/>
        <w:drawing>
          <wp:inline distT="0" distB="0" distL="0" distR="0" wp14:anchorId="67B96D72" wp14:editId="4FA88F5F">
            <wp:extent cx="3009014" cy="1219579"/>
            <wp:effectExtent l="0" t="0" r="1270" b="0"/>
            <wp:docPr id="571393" name="Picture 57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9114" cy="1219620"/>
                    </a:xfrm>
                    <a:prstGeom prst="rect">
                      <a:avLst/>
                    </a:prstGeom>
                    <a:noFill/>
                    <a:ln>
                      <a:noFill/>
                    </a:ln>
                  </pic:spPr>
                </pic:pic>
              </a:graphicData>
            </a:graphic>
          </wp:inline>
        </w:drawing>
      </w:r>
      <w:r>
        <w:tab/>
      </w:r>
      <w:r>
        <w:tab/>
        <w:t>(2.3.2.3.A)</w:t>
      </w:r>
    </w:p>
    <w:p w:rsidR="00A31564" w:rsidRDefault="00A31564" w:rsidP="00B47512">
      <w:pPr>
        <w:jc w:val="both"/>
      </w:pPr>
      <w:r>
        <w:rPr>
          <w:noProof/>
          <w:lang w:eastAsia="en-GB"/>
        </w:rPr>
        <w:drawing>
          <wp:inline distT="0" distB="0" distL="0" distR="0" wp14:anchorId="10910B01" wp14:editId="275FD086">
            <wp:extent cx="3009014" cy="1261197"/>
            <wp:effectExtent l="0" t="0" r="1270" b="0"/>
            <wp:docPr id="571394" name="Picture 57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08393" cy="1260937"/>
                    </a:xfrm>
                    <a:prstGeom prst="rect">
                      <a:avLst/>
                    </a:prstGeom>
                    <a:noFill/>
                    <a:ln>
                      <a:noFill/>
                    </a:ln>
                  </pic:spPr>
                </pic:pic>
              </a:graphicData>
            </a:graphic>
          </wp:inline>
        </w:drawing>
      </w:r>
      <w:r>
        <w:tab/>
      </w:r>
      <w:r>
        <w:tab/>
        <w:t>(2.3.2.3.B)</w:t>
      </w:r>
    </w:p>
    <w:p w:rsidR="00A31564" w:rsidRDefault="00A31564" w:rsidP="00B47512">
      <w:pPr>
        <w:jc w:val="both"/>
      </w:pPr>
      <w:r>
        <w:rPr>
          <w:noProof/>
          <w:lang w:eastAsia="en-GB"/>
        </w:rPr>
        <w:drawing>
          <wp:inline distT="0" distB="0" distL="0" distR="0" wp14:anchorId="21CF7022" wp14:editId="2E0D9ED2">
            <wp:extent cx="3094074" cy="1213178"/>
            <wp:effectExtent l="0" t="0" r="0" b="6350"/>
            <wp:docPr id="571395" name="Picture 571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94319" cy="1213274"/>
                    </a:xfrm>
                    <a:prstGeom prst="rect">
                      <a:avLst/>
                    </a:prstGeom>
                    <a:noFill/>
                    <a:ln>
                      <a:noFill/>
                    </a:ln>
                  </pic:spPr>
                </pic:pic>
              </a:graphicData>
            </a:graphic>
          </wp:inline>
        </w:drawing>
      </w:r>
      <w:r>
        <w:tab/>
      </w:r>
      <w:r>
        <w:tab/>
        <w:t>(2.3.2.3.C)</w:t>
      </w:r>
    </w:p>
    <w:p w:rsidR="00A31564" w:rsidRDefault="00A31564" w:rsidP="00B47512">
      <w:pPr>
        <w:jc w:val="both"/>
      </w:pPr>
      <w:r>
        <w:t>The rotation matrix g can be linked to the three Euler angles in the form of an expression provided the matrixes are multiplied together in the right order, it is shown below:</w:t>
      </w:r>
    </w:p>
    <w:p w:rsidR="00A31564" w:rsidRDefault="00A31564" w:rsidP="00B47512">
      <w:pPr>
        <w:jc w:val="both"/>
        <w:rPr>
          <w:rFonts w:eastAsiaTheme="minorEastAsia"/>
        </w:rPr>
      </w:pPr>
      <m:oMath>
        <m:r>
          <w:rPr>
            <w:rFonts w:ascii="Cambria Math" w:hAnsi="Cambria Math"/>
          </w:rPr>
          <m:t>g=</m:t>
        </m:r>
        <m:sSub>
          <m:sSubPr>
            <m:ctrlPr>
              <w:rPr>
                <w:rFonts w:ascii="Cambria Math" w:hAnsi="Cambria Math"/>
                <w:i/>
              </w:rPr>
            </m:ctrlPr>
          </m:sSubPr>
          <m:e>
            <m:r>
              <w:rPr>
                <w:rFonts w:ascii="Cambria Math" w:hAnsi="Cambria Math"/>
              </w:rPr>
              <m:t>g</m:t>
            </m:r>
          </m:e>
          <m:sub>
            <m:r>
              <m:rPr>
                <m:sty m:val="p"/>
              </m:rPr>
              <w:rPr>
                <w:rFonts w:ascii="Cambria Math" w:hAnsi="Cambria Math"/>
              </w:rPr>
              <m:t>ф</m:t>
            </m:r>
            <m:r>
              <m:rPr>
                <m:sty m:val="p"/>
              </m:rPr>
              <w:rPr>
                <w:rFonts w:asci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ф</m:t>
            </m:r>
          </m:sub>
        </m:sSub>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ф</m:t>
            </m:r>
            <m:r>
              <m:rPr>
                <m:sty m:val="p"/>
              </m:rPr>
              <w:rPr>
                <w:rFonts w:ascii="Cambria Math"/>
              </w:rPr>
              <m:t>1</m:t>
            </m:r>
          </m:sub>
        </m:sSub>
      </m:oMath>
      <w:r>
        <w:rPr>
          <w:rFonts w:eastAsiaTheme="minorEastAsia"/>
        </w:rPr>
        <w:tab/>
      </w:r>
      <w:r>
        <w:rPr>
          <w:rFonts w:eastAsiaTheme="minorEastAsia"/>
        </w:rPr>
        <w:tab/>
      </w:r>
      <w:r>
        <w:rPr>
          <w:rFonts w:eastAsiaTheme="minorEastAsia"/>
        </w:rPr>
        <w:tab/>
        <w:t>(2.3.2.4)</w:t>
      </w:r>
    </w:p>
    <w:p w:rsidR="00A31564" w:rsidRDefault="00A31564" w:rsidP="00B47512">
      <w:pPr>
        <w:jc w:val="both"/>
        <w:rPr>
          <w:rFonts w:eastAsiaTheme="minorEastAsia"/>
        </w:rPr>
      </w:pPr>
      <w:r>
        <w:rPr>
          <w:rFonts w:eastAsiaTheme="minorEastAsia"/>
        </w:rPr>
        <w:t>Thus the individual elements of the matrix of the Euler angles are:</w:t>
      </w:r>
    </w:p>
    <w:p w:rsidR="00A31564" w:rsidRDefault="00A31564" w:rsidP="00B47512">
      <w:pPr>
        <w:jc w:val="both"/>
      </w:pPr>
      <w:r>
        <w:rPr>
          <w:noProof/>
          <w:lang w:eastAsia="en-GB"/>
        </w:rPr>
        <w:lastRenderedPageBreak/>
        <w:drawing>
          <wp:inline distT="0" distB="0" distL="0" distR="0" wp14:anchorId="5B92A94A" wp14:editId="24757545">
            <wp:extent cx="4072255" cy="3391535"/>
            <wp:effectExtent l="0" t="0" r="4445" b="0"/>
            <wp:docPr id="571396" name="Picture 571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72255" cy="3391535"/>
                    </a:xfrm>
                    <a:prstGeom prst="rect">
                      <a:avLst/>
                    </a:prstGeom>
                    <a:noFill/>
                    <a:ln>
                      <a:noFill/>
                    </a:ln>
                  </pic:spPr>
                </pic:pic>
              </a:graphicData>
            </a:graphic>
          </wp:inline>
        </w:drawing>
      </w:r>
      <w:r>
        <w:tab/>
      </w:r>
      <w:r>
        <w:tab/>
        <w:t>(2.3.2.5)</w:t>
      </w:r>
    </w:p>
    <w:p w:rsidR="00A31564" w:rsidRDefault="00A31564" w:rsidP="00B47512">
      <w:pPr>
        <w:jc w:val="both"/>
      </w:pPr>
      <w:r>
        <w:t>Thus the final rotation matrix (G) expressing the orientation for a crystal based on Euler angles is produced:</w:t>
      </w:r>
    </w:p>
    <w:p w:rsidR="00A31564" w:rsidRDefault="00A31564" w:rsidP="00B47512">
      <w:pPr>
        <w:jc w:val="both"/>
      </w:pPr>
      <w:r w:rsidRPr="00140155">
        <w:rPr>
          <w:position w:val="-42"/>
        </w:rPr>
        <w:object w:dxaOrig="1960" w:dyaOrig="940">
          <v:shape id="_x0000_i1027" type="#_x0000_t75" style="width:98.25pt;height:46.5pt" o:ole="">
            <v:imagedata r:id="rId57" o:title=""/>
          </v:shape>
          <o:OLEObject Type="Embed" ProgID="Equation.3" ShapeID="_x0000_i1027" DrawAspect="Content" ObjectID="_1494525345" r:id="rId58"/>
        </w:object>
      </w:r>
      <w:r>
        <w:tab/>
      </w:r>
      <w:r>
        <w:tab/>
      </w:r>
      <w:r>
        <w:tab/>
        <w:t>(2.3.2.6)</w:t>
      </w:r>
    </w:p>
    <w:p w:rsidR="00A31564" w:rsidRDefault="00A31564" w:rsidP="00B47512">
      <w:pPr>
        <w:pStyle w:val="Heading2"/>
        <w:jc w:val="both"/>
      </w:pPr>
      <w:bookmarkStart w:id="63" w:name="_Toc404107909"/>
      <w:r>
        <w:t>2.3.3 – Texture representation</w:t>
      </w:r>
      <w:bookmarkEnd w:id="63"/>
    </w:p>
    <w:p w:rsidR="00A31564" w:rsidRDefault="00A31564" w:rsidP="00B47512">
      <w:pPr>
        <w:pStyle w:val="Heading1"/>
        <w:jc w:val="both"/>
      </w:pPr>
      <w:bookmarkStart w:id="64" w:name="_Toc404107910"/>
      <w:r>
        <w:t>2.3.3.1 – Pole figures (PFs)</w:t>
      </w:r>
      <w:bookmarkEnd w:id="64"/>
    </w:p>
    <w:p w:rsidR="00A31564" w:rsidRDefault="00A31564" w:rsidP="00B47512">
      <w:pPr>
        <w:jc w:val="both"/>
      </w:pPr>
      <w:r>
        <w:tab/>
        <w:t>The definition of a pole figure is a stereographic projection of a given crystallographic direction or plane on a two dimensional plane. This projection reveals a lot about distribution of certain crystallographic direction or plane pole, such the 111, 110, 100 cubic crystal planes, but it also does this relative the sample axis such as WD, TD, ND. By using contour lines or colour range, the intensity of a certain pole relative to the random intensity can be displayed, involving units based on multiples of random density. A stereographic projection is shown in figure 2.3.3.1.A:</w:t>
      </w:r>
    </w:p>
    <w:p w:rsidR="00A31564" w:rsidRDefault="00A31564" w:rsidP="00B47512">
      <w:pPr>
        <w:jc w:val="both"/>
      </w:pPr>
      <w:r>
        <w:rPr>
          <w:noProof/>
          <w:lang w:eastAsia="en-GB"/>
        </w:rPr>
        <w:lastRenderedPageBreak/>
        <w:drawing>
          <wp:inline distT="0" distB="0" distL="0" distR="0" wp14:anchorId="4920956F" wp14:editId="0211941A">
            <wp:extent cx="4316730" cy="5847715"/>
            <wp:effectExtent l="0" t="0" r="7620" b="635"/>
            <wp:docPr id="571398" name="Picture 571398" descr="strographic projection pole figure008wh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rographic projection pole figure008whigh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16730" cy="5847715"/>
                    </a:xfrm>
                    <a:prstGeom prst="rect">
                      <a:avLst/>
                    </a:prstGeom>
                    <a:noFill/>
                    <a:ln>
                      <a:noFill/>
                    </a:ln>
                  </pic:spPr>
                </pic:pic>
              </a:graphicData>
            </a:graphic>
          </wp:inline>
        </w:drawing>
      </w:r>
    </w:p>
    <w:p w:rsidR="00A31564" w:rsidRPr="009C765B" w:rsidRDefault="00A31564" w:rsidP="00B47512">
      <w:pPr>
        <w:jc w:val="both"/>
        <w:rPr>
          <w:b/>
          <w:i/>
        </w:rPr>
      </w:pPr>
      <w:r w:rsidRPr="009C765B">
        <w:rPr>
          <w:i/>
        </w:rPr>
        <w:t xml:space="preserve">Figure 2.3.3.1.A – The stereographic projection of a cubic crystal for the [100] poles. A) Shows the given reference direction for a projection sphere, B) shows a single grain and their pole projection, C) shows textured grains and their pole projection, D) shows the pole density distribution, and E) shows pole density contour lines </w:t>
      </w:r>
      <w:r w:rsidRPr="009C765B">
        <w:rPr>
          <w:b/>
          <w:i/>
        </w:rPr>
        <w:t>[Hatherley and Hutchinsion, 1979]</w:t>
      </w:r>
    </w:p>
    <w:p w:rsidR="00A31564" w:rsidRDefault="00A31564" w:rsidP="00B47512">
      <w:pPr>
        <w:pStyle w:val="Heading1"/>
        <w:jc w:val="both"/>
      </w:pPr>
      <w:bookmarkStart w:id="65" w:name="_Toc404107911"/>
      <w:r>
        <w:t>2.3.3.2 – Inverse pole figures (IPFs)</w:t>
      </w:r>
      <w:bookmarkEnd w:id="65"/>
    </w:p>
    <w:p w:rsidR="00A31564" w:rsidRDefault="00A31564" w:rsidP="00B47512">
      <w:pPr>
        <w:jc w:val="both"/>
      </w:pPr>
      <w:r>
        <w:tab/>
        <w:t xml:space="preserve">By taking a certain sample axis (i.e. ND) in a stereographic projection which has the coordinates of the crystal directions, and IPF can be created. Simply put, an IPF reveals the crystallographic direction(s) that are aligned with the sample axis. Due to the specification of only one sample axis, the process is highly relevant to deformation processes such as extrusion or wire drawing. IPFs typically take the form of a triangle with each crystal plane at the corners (i.e. [111], [001], [110]), and depending on the crystal symmetry of the material only parts of the stereo gram are used because all other triangles would be the same as a result of crystal symmetry. Figure </w:t>
      </w:r>
      <w:r>
        <w:lastRenderedPageBreak/>
        <w:t>2.3.3.2.A shows multiple IPFs in the normal direction, and shows how increasing GPa causes strong texture alignment in the 110 crystal axis.</w:t>
      </w:r>
    </w:p>
    <w:p w:rsidR="00A31564" w:rsidRDefault="00A31564" w:rsidP="00B47512">
      <w:pPr>
        <w:jc w:val="both"/>
      </w:pPr>
      <w:r>
        <w:rPr>
          <w:noProof/>
          <w:lang w:eastAsia="en-GB"/>
        </w:rPr>
        <w:drawing>
          <wp:inline distT="0" distB="0" distL="0" distR="0" wp14:anchorId="776B5593" wp14:editId="6BBEE815">
            <wp:extent cx="5731510" cy="4618291"/>
            <wp:effectExtent l="0" t="0" r="2540" b="0"/>
            <wp:docPr id="571399" name="Picture 571399" descr="http://www.sciencemag.org/content/338/6113/1448/F2.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sciencemag.org/content/338/6113/1448/F2.large.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4618291"/>
                    </a:xfrm>
                    <a:prstGeom prst="rect">
                      <a:avLst/>
                    </a:prstGeom>
                    <a:noFill/>
                    <a:ln>
                      <a:noFill/>
                    </a:ln>
                  </pic:spPr>
                </pic:pic>
              </a:graphicData>
            </a:graphic>
          </wp:inline>
        </w:drawing>
      </w:r>
    </w:p>
    <w:p w:rsidR="00A31564" w:rsidRPr="009C765B" w:rsidRDefault="00A31564" w:rsidP="00B47512">
      <w:pPr>
        <w:jc w:val="both"/>
        <w:rPr>
          <w:i/>
          <w:lang w:val="en"/>
        </w:rPr>
      </w:pPr>
      <w:r w:rsidRPr="009C765B">
        <w:rPr>
          <w:i/>
          <w:lang w:val="en"/>
        </w:rPr>
        <w:t>Figure 2.3.3.2.A - Inverse pole figures of (</w:t>
      </w:r>
      <w:r w:rsidRPr="009C765B">
        <w:rPr>
          <w:rStyle w:val="Strong"/>
          <w:rFonts w:cs="Arial"/>
          <w:b w:val="0"/>
          <w:i/>
          <w:color w:val="333333"/>
          <w:lang w:val="en"/>
        </w:rPr>
        <w:t>A</w:t>
      </w:r>
      <w:r w:rsidRPr="009C765B">
        <w:rPr>
          <w:i/>
          <w:lang w:val="en"/>
        </w:rPr>
        <w:t>) 3-nm, (</w:t>
      </w:r>
      <w:r w:rsidRPr="009C765B">
        <w:rPr>
          <w:rStyle w:val="Strong"/>
          <w:rFonts w:cs="Arial"/>
          <w:i/>
          <w:color w:val="333333"/>
          <w:lang w:val="en"/>
        </w:rPr>
        <w:t>B</w:t>
      </w:r>
      <w:r w:rsidRPr="009C765B">
        <w:rPr>
          <w:i/>
          <w:lang w:val="en"/>
        </w:rPr>
        <w:t>) 20-nm, and (</w:t>
      </w:r>
      <w:r w:rsidRPr="009C765B">
        <w:rPr>
          <w:rStyle w:val="Strong"/>
          <w:rFonts w:cs="Arial"/>
          <w:i/>
          <w:color w:val="333333"/>
          <w:lang w:val="en"/>
        </w:rPr>
        <w:t>C</w:t>
      </w:r>
      <w:r w:rsidRPr="009C765B">
        <w:rPr>
          <w:i/>
          <w:lang w:val="en"/>
        </w:rPr>
        <w:t xml:space="preserve">) 500-nm nickel along the normal direction, results for C show a strong alignment in the [110] at highest GPa. Texture strength is expressed as MRD, where MRD = 1 denotes random distribution, and a higher MRD number represents stronger texture </w:t>
      </w:r>
      <w:r w:rsidRPr="009C765B">
        <w:rPr>
          <w:b/>
          <w:i/>
          <w:lang w:val="en"/>
        </w:rPr>
        <w:t>[Chen et al. 2012]</w:t>
      </w:r>
      <w:r w:rsidRPr="009C765B">
        <w:rPr>
          <w:i/>
          <w:lang w:val="en"/>
        </w:rPr>
        <w:t>.</w:t>
      </w:r>
    </w:p>
    <w:p w:rsidR="00A31564" w:rsidRDefault="00A31564" w:rsidP="00B47512">
      <w:pPr>
        <w:pStyle w:val="Heading1"/>
        <w:jc w:val="both"/>
      </w:pPr>
      <w:bookmarkStart w:id="66" w:name="_Toc404107912"/>
      <w:r>
        <w:t>2.3.3.3 – Orientation distribution function (ODF) and Euler space</w:t>
      </w:r>
      <w:bookmarkEnd w:id="66"/>
    </w:p>
    <w:p w:rsidR="00A31564" w:rsidRPr="00196EA7" w:rsidRDefault="00A31564" w:rsidP="00B47512">
      <w:pPr>
        <w:jc w:val="both"/>
        <w:rPr>
          <w:iCs/>
        </w:rPr>
      </w:pPr>
      <w:r>
        <w:tab/>
        <w:t xml:space="preserve">By projecting a 3-D orientation distribution onto 2-D projection plane a loss of information occurs, and consequently the texture cannot be accurately described from a single pole figure without room for significant error. This precipitated the need for the Euler space, which works on the basis of using a three dimensional coordinate system with axes defined by Euler angles to express the complete orientation of a crystal (See figure 2.3.3.3.A). For cases of triclinic symmetry with no sample symmetry each Euler angle has range for a given Euler space which are </w:t>
      </w:r>
      <w:r w:rsidRPr="00B30653">
        <w:rPr>
          <w:iCs/>
        </w:rPr>
        <w:t>ф</w:t>
      </w:r>
      <w:r>
        <w:rPr>
          <w:iCs/>
        </w:rPr>
        <w:t xml:space="preserve">1 ≥ °0, </w:t>
      </w:r>
      <w:r w:rsidRPr="00B30653">
        <w:rPr>
          <w:iCs/>
        </w:rPr>
        <w:t>ф</w:t>
      </w:r>
      <w:r>
        <w:rPr>
          <w:iCs/>
        </w:rPr>
        <w:t xml:space="preserve">2 ≤ 360°, and </w:t>
      </w:r>
      <w:r>
        <w:t xml:space="preserve">0° ≤ </w:t>
      </w:r>
      <w:r>
        <w:rPr>
          <w:rFonts w:hint="cs"/>
        </w:rPr>
        <w:t>Φ</w:t>
      </w:r>
      <w:r>
        <w:t xml:space="preserve"> ≤ 180° </w:t>
      </w:r>
      <w:r>
        <w:rPr>
          <w:b/>
        </w:rPr>
        <w:t>[Randle and Engler, 2000]</w:t>
      </w:r>
      <w:r>
        <w:t xml:space="preserve">. It is also worth noting that differing yet equivalent expressions of a given orientation occur due to specimen frame and/or crystal symmetries. These symmetries consequentially cause a reduction in the size of an Euler space. This is essential for representation for all possible crystallographic orientations and is the cause for increase in the symmetrically equivalent subspaces. A typical expression of a reduced Euler space is shown in figure 2.3.3.3.B for pure copper, with ODF sections for texture representation and a step of </w:t>
      </w:r>
      <w:r w:rsidRPr="00B30653">
        <w:rPr>
          <w:iCs/>
        </w:rPr>
        <w:t>ф</w:t>
      </w:r>
      <w:r>
        <w:rPr>
          <w:iCs/>
        </w:rPr>
        <w:t>2=5°.</w:t>
      </w:r>
    </w:p>
    <w:p w:rsidR="00A31564" w:rsidRDefault="00A31564" w:rsidP="00B47512">
      <w:pPr>
        <w:jc w:val="both"/>
      </w:pPr>
      <w:r>
        <w:rPr>
          <w:noProof/>
          <w:lang w:eastAsia="en-GB"/>
        </w:rPr>
        <w:lastRenderedPageBreak/>
        <w:drawing>
          <wp:inline distT="0" distB="0" distL="0" distR="0" wp14:anchorId="15DA4BD1" wp14:editId="729B50D6">
            <wp:extent cx="3974379" cy="3265805"/>
            <wp:effectExtent l="0" t="0" r="7620" b="0"/>
            <wp:docPr id="571400" name="Picture 57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979790" cy="3270251"/>
                    </a:xfrm>
                    <a:prstGeom prst="rect">
                      <a:avLst/>
                    </a:prstGeom>
                    <a:noFill/>
                    <a:ln>
                      <a:noFill/>
                    </a:ln>
                  </pic:spPr>
                </pic:pic>
              </a:graphicData>
            </a:graphic>
          </wp:inline>
        </w:drawing>
      </w:r>
    </w:p>
    <w:p w:rsidR="00A31564" w:rsidRDefault="00A31564" w:rsidP="00B47512">
      <w:pPr>
        <w:jc w:val="both"/>
      </w:pPr>
      <w:r>
        <w:t xml:space="preserve">Figure 2.3.3.3.A – An example of a 3-D Euler space, which is defined by Euler angles </w:t>
      </w:r>
      <w:r w:rsidRPr="00B30653">
        <w:rPr>
          <w:iCs/>
        </w:rPr>
        <w:t>ф1,</w:t>
      </w:r>
      <w:r>
        <w:rPr>
          <w:iCs/>
        </w:rPr>
        <w:t xml:space="preserve"> </w:t>
      </w:r>
      <w:r w:rsidRPr="00B30653">
        <w:rPr>
          <w:iCs/>
        </w:rPr>
        <w:t>Φ,</w:t>
      </w:r>
      <w:r>
        <w:rPr>
          <w:iCs/>
        </w:rPr>
        <w:t xml:space="preserve"> </w:t>
      </w:r>
      <w:r w:rsidRPr="00B30653">
        <w:rPr>
          <w:iCs/>
        </w:rPr>
        <w:t>ф2</w:t>
      </w:r>
      <w:r>
        <w:t xml:space="preserve">, and gives the coordinates of the grain orientation g </w:t>
      </w:r>
      <w:r>
        <w:rPr>
          <w:b/>
        </w:rPr>
        <w:t>[Randle and Engler, 2000]</w:t>
      </w:r>
      <w:r>
        <w:t>.</w:t>
      </w:r>
    </w:p>
    <w:p w:rsidR="00A31564" w:rsidRDefault="00A31564" w:rsidP="00B47512">
      <w:pPr>
        <w:jc w:val="both"/>
      </w:pPr>
      <w:r>
        <w:rPr>
          <w:noProof/>
          <w:lang w:eastAsia="en-GB"/>
        </w:rPr>
        <w:drawing>
          <wp:inline distT="0" distB="0" distL="0" distR="0" wp14:anchorId="4B791F9F" wp14:editId="00BEF699">
            <wp:extent cx="3585927" cy="4304665"/>
            <wp:effectExtent l="0" t="0" r="0" b="635"/>
            <wp:docPr id="571401" name="Picture 57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92235" cy="4312238"/>
                    </a:xfrm>
                    <a:prstGeom prst="rect">
                      <a:avLst/>
                    </a:prstGeom>
                    <a:noFill/>
                    <a:ln>
                      <a:noFill/>
                    </a:ln>
                  </pic:spPr>
                </pic:pic>
              </a:graphicData>
            </a:graphic>
          </wp:inline>
        </w:drawing>
      </w:r>
    </w:p>
    <w:p w:rsidR="00A31564" w:rsidRPr="00B14C91" w:rsidRDefault="00A31564" w:rsidP="00B47512">
      <w:pPr>
        <w:jc w:val="both"/>
        <w:rPr>
          <w:b/>
          <w:iCs/>
        </w:rPr>
      </w:pPr>
      <w:r>
        <w:t xml:space="preserve">Figure 2.3.3.3.B – The rolling texture of pure copper with ODF sections for texture representation at step size of </w:t>
      </w:r>
      <w:r w:rsidRPr="00B30653">
        <w:rPr>
          <w:iCs/>
        </w:rPr>
        <w:t>ф2</w:t>
      </w:r>
      <w:r>
        <w:rPr>
          <w:iCs/>
        </w:rPr>
        <w:t xml:space="preserve">=5° </w:t>
      </w:r>
      <w:r>
        <w:rPr>
          <w:b/>
          <w:iCs/>
        </w:rPr>
        <w:t>[Engler and Randle, 2010]</w:t>
      </w:r>
    </w:p>
    <w:p w:rsidR="00A31564" w:rsidRPr="003A2762" w:rsidRDefault="00A31564" w:rsidP="00B47512">
      <w:pPr>
        <w:jc w:val="both"/>
      </w:pPr>
      <w:r>
        <w:lastRenderedPageBreak/>
        <w:tab/>
        <w:t xml:space="preserve">Every point in a Euler space signifies a specific crystal orientation, therefore by using the three Euler angles specified at any given point the crystal orientation can be calculated. This is done on the basis of the crystallographic plane (hkl) and crystallographic direction [uvw], by following equations </w:t>
      </w:r>
      <w:r w:rsidRPr="003A2762">
        <w:t>2.</w:t>
      </w:r>
      <w:r>
        <w:t>3.3.3.1-</w:t>
      </w:r>
      <w:r w:rsidRPr="003A2762">
        <w:t>2.</w:t>
      </w:r>
      <w:r>
        <w:t xml:space="preserve">3.3.3.6 below; equally if a specific crystal orientation is already established then the three Euler angles can be derived on the basis of equations </w:t>
      </w:r>
      <w:r w:rsidRPr="003A2762">
        <w:t>2.</w:t>
      </w:r>
      <w:r>
        <w:t>3.3.3.7-</w:t>
      </w:r>
      <w:r w:rsidRPr="003A2762">
        <w:t>2.</w:t>
      </w:r>
      <w:r>
        <w:t>3.3.3.9.</w:t>
      </w:r>
    </w:p>
    <w:p w:rsidR="00A31564" w:rsidRPr="003A2762" w:rsidRDefault="00A31564" w:rsidP="00B47512">
      <w:pPr>
        <w:jc w:val="both"/>
      </w:pPr>
      <w:r w:rsidRPr="003A2762">
        <w:rPr>
          <w:position w:val="-10"/>
        </w:rPr>
        <w:object w:dxaOrig="1700" w:dyaOrig="320">
          <v:shape id="_x0000_i1028" type="#_x0000_t75" style="width:85.5pt;height:15.75pt" o:ole="">
            <v:imagedata r:id="rId63" o:title=""/>
          </v:shape>
          <o:OLEObject Type="Embed" ProgID="Equation.3" ShapeID="_x0000_i1028" DrawAspect="Content" ObjectID="_1494525346" r:id="rId64"/>
        </w:object>
      </w:r>
      <w:r w:rsidRPr="003A2762">
        <w:tab/>
      </w:r>
      <w:r w:rsidRPr="003A2762">
        <w:tab/>
      </w:r>
      <w:r w:rsidRPr="003A2762">
        <w:tab/>
      </w:r>
      <w:r w:rsidRPr="003A2762">
        <w:tab/>
      </w:r>
      <w:r w:rsidRPr="003A2762">
        <w:tab/>
      </w:r>
      <w:r w:rsidRPr="003A2762">
        <w:tab/>
      </w:r>
      <w:r w:rsidRPr="003A2762">
        <w:tab/>
      </w:r>
      <w:r w:rsidRPr="003A2762">
        <w:tab/>
        <w:t>(2.</w:t>
      </w:r>
      <w:r>
        <w:t>3.3.3.1</w:t>
      </w:r>
      <w:r w:rsidRPr="003A2762">
        <w:t>)</w:t>
      </w:r>
    </w:p>
    <w:p w:rsidR="00A31564" w:rsidRPr="003A2762" w:rsidRDefault="00A31564" w:rsidP="00B47512">
      <w:pPr>
        <w:jc w:val="both"/>
      </w:pPr>
      <w:r w:rsidRPr="003A2762">
        <w:rPr>
          <w:position w:val="-10"/>
        </w:rPr>
        <w:object w:dxaOrig="1760" w:dyaOrig="320">
          <v:shape id="_x0000_i1029" type="#_x0000_t75" style="width:87.75pt;height:15.75pt" o:ole="">
            <v:imagedata r:id="rId65" o:title=""/>
          </v:shape>
          <o:OLEObject Type="Embed" ProgID="Equation.3" ShapeID="_x0000_i1029" DrawAspect="Content" ObjectID="_1494525347" r:id="rId66"/>
        </w:object>
      </w:r>
      <w:r w:rsidRPr="003A2762">
        <w:tab/>
      </w:r>
      <w:r w:rsidRPr="003A2762">
        <w:tab/>
      </w:r>
      <w:r w:rsidRPr="003A2762">
        <w:tab/>
      </w:r>
      <w:r w:rsidRPr="003A2762">
        <w:tab/>
      </w:r>
      <w:r w:rsidRPr="003A2762">
        <w:tab/>
      </w:r>
      <w:r w:rsidRPr="003A2762">
        <w:tab/>
      </w:r>
      <w:r w:rsidRPr="003A2762">
        <w:tab/>
      </w:r>
      <w:r w:rsidRPr="003A2762">
        <w:tab/>
        <w:t>(2.</w:t>
      </w:r>
      <w:r>
        <w:t>3.3.3.2</w:t>
      </w:r>
      <w:r w:rsidRPr="003A2762">
        <w:t>)</w:t>
      </w:r>
    </w:p>
    <w:p w:rsidR="00A31564" w:rsidRPr="003A2762" w:rsidRDefault="00A31564" w:rsidP="00B47512">
      <w:pPr>
        <w:jc w:val="both"/>
      </w:pPr>
      <w:r w:rsidRPr="003A2762">
        <w:rPr>
          <w:position w:val="-10"/>
        </w:rPr>
        <w:object w:dxaOrig="1140" w:dyaOrig="320">
          <v:shape id="_x0000_i1030" type="#_x0000_t75" style="width:57pt;height:15.75pt" o:ole="">
            <v:imagedata r:id="rId67" o:title=""/>
          </v:shape>
          <o:OLEObject Type="Embed" ProgID="Equation.3" ShapeID="_x0000_i1030" DrawAspect="Content" ObjectID="_1494525348" r:id="rId68"/>
        </w:object>
      </w:r>
      <w:r w:rsidRPr="003A2762">
        <w:tab/>
      </w:r>
      <w:r w:rsidRPr="003A2762">
        <w:tab/>
      </w:r>
      <w:r w:rsidRPr="003A2762">
        <w:tab/>
      </w:r>
      <w:r w:rsidRPr="003A2762">
        <w:tab/>
      </w:r>
      <w:r w:rsidRPr="003A2762">
        <w:tab/>
      </w:r>
      <w:r w:rsidRPr="003A2762">
        <w:tab/>
      </w:r>
      <w:r w:rsidRPr="003A2762">
        <w:tab/>
      </w:r>
      <w:r w:rsidRPr="003A2762">
        <w:tab/>
      </w:r>
      <w:r w:rsidRPr="003A2762">
        <w:tab/>
        <w:t>(2.</w:t>
      </w:r>
      <w:r>
        <w:t>3.3.3.3</w:t>
      </w:r>
      <w:r w:rsidRPr="003A2762">
        <w:t>)</w:t>
      </w:r>
    </w:p>
    <w:p w:rsidR="00A31564" w:rsidRPr="003A2762" w:rsidRDefault="00A31564" w:rsidP="00B47512">
      <w:pPr>
        <w:jc w:val="both"/>
      </w:pPr>
      <w:r w:rsidRPr="003A2762">
        <w:rPr>
          <w:position w:val="-10"/>
        </w:rPr>
        <w:object w:dxaOrig="4400" w:dyaOrig="320">
          <v:shape id="_x0000_i1031" type="#_x0000_t75" style="width:220.5pt;height:15.75pt" o:ole="">
            <v:imagedata r:id="rId69" o:title=""/>
          </v:shape>
          <o:OLEObject Type="Embed" ProgID="Equation.3" ShapeID="_x0000_i1031" DrawAspect="Content" ObjectID="_1494525349" r:id="rId70"/>
        </w:object>
      </w:r>
      <w:r w:rsidRPr="003A2762">
        <w:tab/>
      </w:r>
      <w:r w:rsidRPr="003A2762">
        <w:tab/>
      </w:r>
      <w:r w:rsidRPr="003A2762">
        <w:tab/>
      </w:r>
      <w:r w:rsidRPr="003A2762">
        <w:tab/>
        <w:t>(2.</w:t>
      </w:r>
      <w:r>
        <w:t>3.3.3.4</w:t>
      </w:r>
      <w:r w:rsidRPr="003A2762">
        <w:t>)</w:t>
      </w:r>
    </w:p>
    <w:p w:rsidR="00A31564" w:rsidRPr="003A2762" w:rsidRDefault="00A31564" w:rsidP="00B47512">
      <w:pPr>
        <w:jc w:val="both"/>
      </w:pPr>
      <w:r w:rsidRPr="003A2762">
        <w:rPr>
          <w:position w:val="-10"/>
        </w:rPr>
        <w:object w:dxaOrig="4520" w:dyaOrig="320">
          <v:shape id="_x0000_i1032" type="#_x0000_t75" style="width:226.5pt;height:15.75pt" o:ole="">
            <v:imagedata r:id="rId71" o:title=""/>
          </v:shape>
          <o:OLEObject Type="Embed" ProgID="Equation.3" ShapeID="_x0000_i1032" DrawAspect="Content" ObjectID="_1494525350" r:id="rId72"/>
        </w:object>
      </w:r>
      <w:r w:rsidRPr="003A2762">
        <w:tab/>
      </w:r>
      <w:r w:rsidRPr="003A2762">
        <w:tab/>
      </w:r>
      <w:r w:rsidRPr="003A2762">
        <w:tab/>
      </w:r>
      <w:r w:rsidRPr="003A2762">
        <w:tab/>
        <w:t>(2.</w:t>
      </w:r>
      <w:r>
        <w:t>3.3.3.5</w:t>
      </w:r>
      <w:r w:rsidRPr="003A2762">
        <w:t>)</w:t>
      </w:r>
    </w:p>
    <w:p w:rsidR="00A31564" w:rsidRPr="003A2762" w:rsidRDefault="00A31564" w:rsidP="00B47512">
      <w:pPr>
        <w:jc w:val="both"/>
      </w:pPr>
      <w:r w:rsidRPr="003A2762">
        <w:rPr>
          <w:position w:val="-10"/>
        </w:rPr>
        <w:object w:dxaOrig="1860" w:dyaOrig="320">
          <v:shape id="_x0000_i1033" type="#_x0000_t75" style="width:93pt;height:15.75pt" o:ole="">
            <v:imagedata r:id="rId73" o:title=""/>
          </v:shape>
          <o:OLEObject Type="Embed" ProgID="Equation.3" ShapeID="_x0000_i1033" DrawAspect="Content" ObjectID="_1494525351" r:id="rId74"/>
        </w:object>
      </w:r>
      <w:r w:rsidRPr="003A2762">
        <w:tab/>
      </w:r>
      <w:r w:rsidRPr="003A2762">
        <w:tab/>
      </w:r>
      <w:r w:rsidRPr="003A2762">
        <w:tab/>
      </w:r>
      <w:r w:rsidRPr="003A2762">
        <w:tab/>
      </w:r>
      <w:r w:rsidRPr="003A2762">
        <w:tab/>
      </w:r>
      <w:r w:rsidRPr="003A2762">
        <w:tab/>
      </w:r>
      <w:r w:rsidRPr="003A2762">
        <w:tab/>
      </w:r>
      <w:r w:rsidRPr="003A2762">
        <w:tab/>
        <w:t>(2.</w:t>
      </w:r>
      <w:r>
        <w:t>3.3.3.6</w:t>
      </w:r>
      <w:r w:rsidRPr="003A2762">
        <w:t>)</w:t>
      </w:r>
    </w:p>
    <w:p w:rsidR="00A31564" w:rsidRPr="003A2762" w:rsidRDefault="00A31564" w:rsidP="00B47512">
      <w:pPr>
        <w:jc w:val="both"/>
      </w:pPr>
      <w:r w:rsidRPr="003A2762">
        <w:rPr>
          <w:position w:val="-24"/>
        </w:rPr>
        <w:object w:dxaOrig="1939" w:dyaOrig="620">
          <v:shape id="_x0000_i1034" type="#_x0000_t75" style="width:97.5pt;height:31.5pt" o:ole="">
            <v:imagedata r:id="rId75" o:title=""/>
          </v:shape>
          <o:OLEObject Type="Embed" ProgID="Equation.3" ShapeID="_x0000_i1034" DrawAspect="Content" ObjectID="_1494525352" r:id="rId76"/>
        </w:object>
      </w:r>
      <w:r w:rsidRPr="003A2762">
        <w:tab/>
      </w:r>
      <w:r w:rsidRPr="003A2762">
        <w:tab/>
      </w:r>
      <w:r w:rsidRPr="003A2762">
        <w:tab/>
      </w:r>
      <w:r w:rsidRPr="003A2762">
        <w:tab/>
      </w:r>
      <w:r w:rsidRPr="003A2762">
        <w:tab/>
      </w:r>
      <w:r w:rsidRPr="003A2762">
        <w:tab/>
      </w:r>
      <w:r w:rsidRPr="003A2762">
        <w:tab/>
      </w:r>
      <w:r w:rsidRPr="003A2762">
        <w:tab/>
        <w:t>(2.</w:t>
      </w:r>
      <w:r>
        <w:t>3.3.3.7</w:t>
      </w:r>
      <w:r w:rsidRPr="003A2762">
        <w:t>)</w:t>
      </w:r>
    </w:p>
    <w:p w:rsidR="00A31564" w:rsidRPr="003A2762" w:rsidRDefault="00A31564" w:rsidP="00B47512">
      <w:pPr>
        <w:jc w:val="both"/>
      </w:pPr>
      <w:r w:rsidRPr="003A2762">
        <w:rPr>
          <w:position w:val="-24"/>
        </w:rPr>
        <w:object w:dxaOrig="1219" w:dyaOrig="620">
          <v:shape id="_x0000_i1035" type="#_x0000_t75" style="width:60.75pt;height:31.5pt" o:ole="">
            <v:imagedata r:id="rId77" o:title=""/>
          </v:shape>
          <o:OLEObject Type="Embed" ProgID="Equation.3" ShapeID="_x0000_i1035" DrawAspect="Content" ObjectID="_1494525353" r:id="rId78"/>
        </w:object>
      </w:r>
      <w:r w:rsidRPr="003A2762">
        <w:tab/>
      </w:r>
      <w:r w:rsidRPr="003A2762">
        <w:tab/>
      </w:r>
      <w:r w:rsidRPr="003A2762">
        <w:tab/>
      </w:r>
      <w:r w:rsidRPr="003A2762">
        <w:tab/>
      </w:r>
      <w:r w:rsidRPr="003A2762">
        <w:tab/>
      </w:r>
      <w:r w:rsidRPr="003A2762">
        <w:tab/>
      </w:r>
      <w:r w:rsidRPr="003A2762">
        <w:tab/>
      </w:r>
      <w:r w:rsidRPr="003A2762">
        <w:tab/>
      </w:r>
      <w:r w:rsidRPr="003A2762">
        <w:tab/>
        <w:t>(2.</w:t>
      </w:r>
      <w:r>
        <w:t>3.3.3.8</w:t>
      </w:r>
      <w:r w:rsidRPr="003A2762">
        <w:t>)</w:t>
      </w:r>
    </w:p>
    <w:p w:rsidR="00A31564" w:rsidRPr="003A2762" w:rsidRDefault="00A31564" w:rsidP="00B47512">
      <w:pPr>
        <w:jc w:val="both"/>
      </w:pPr>
      <w:r w:rsidRPr="003A2762">
        <w:rPr>
          <w:position w:val="-24"/>
        </w:rPr>
        <w:object w:dxaOrig="2540" w:dyaOrig="620">
          <v:shape id="_x0000_i1036" type="#_x0000_t75" style="width:127.5pt;height:31.5pt" o:ole="">
            <v:imagedata r:id="rId79" o:title=""/>
          </v:shape>
          <o:OLEObject Type="Embed" ProgID="Equation.3" ShapeID="_x0000_i1036" DrawAspect="Content" ObjectID="_1494525354" r:id="rId80"/>
        </w:object>
      </w:r>
      <w:r w:rsidRPr="003A2762">
        <w:tab/>
      </w:r>
      <w:r w:rsidRPr="003A2762">
        <w:tab/>
      </w:r>
      <w:r w:rsidRPr="003A2762">
        <w:tab/>
      </w:r>
      <w:r w:rsidRPr="003A2762">
        <w:tab/>
      </w:r>
      <w:r w:rsidRPr="003A2762">
        <w:tab/>
      </w:r>
      <w:r w:rsidRPr="003A2762">
        <w:tab/>
      </w:r>
      <w:r w:rsidRPr="003A2762">
        <w:tab/>
        <w:t>(2.</w:t>
      </w:r>
      <w:r>
        <w:t>3.3.3.9</w:t>
      </w:r>
      <w:r w:rsidRPr="003A2762">
        <w:t>)</w:t>
      </w:r>
    </w:p>
    <w:p w:rsidR="00A31564" w:rsidRDefault="00A31564" w:rsidP="00B47512">
      <w:pPr>
        <w:pStyle w:val="Heading2"/>
        <w:jc w:val="both"/>
      </w:pPr>
      <w:bookmarkStart w:id="67" w:name="_Toc404107913"/>
      <w:r>
        <w:t>2.3.4 – The texture of aluminium</w:t>
      </w:r>
      <w:bookmarkEnd w:id="67"/>
    </w:p>
    <w:p w:rsidR="00A31564" w:rsidRDefault="00A31564" w:rsidP="00B47512">
      <w:pPr>
        <w:pStyle w:val="Heading1"/>
        <w:jc w:val="both"/>
      </w:pPr>
      <w:bookmarkStart w:id="68" w:name="_Toc404107914"/>
      <w:r>
        <w:t>2.3.4.1 - Rolling Texture</w:t>
      </w:r>
      <w:bookmarkEnd w:id="68"/>
    </w:p>
    <w:p w:rsidR="00A31564" w:rsidRDefault="00A31564" w:rsidP="00B47512">
      <w:pPr>
        <w:jc w:val="both"/>
      </w:pPr>
      <w:r>
        <w:tab/>
        <w:t xml:space="preserve">For fcc metals the key parameter that determines the deformation texture is the metal stacking fault energy - </w:t>
      </w:r>
      <w:r w:rsidRPr="00854452">
        <w:rPr>
          <w:rFonts w:ascii="Symbol" w:hAnsi="Symbol"/>
          <w:i/>
          <w:iCs/>
        </w:rPr>
        <w:t></w:t>
      </w:r>
      <w:r w:rsidRPr="00854452">
        <w:rPr>
          <w:i/>
          <w:iCs/>
          <w:vertAlign w:val="subscript"/>
        </w:rPr>
        <w:t>S</w:t>
      </w:r>
      <w:r>
        <w:rPr>
          <w:i/>
          <w:iCs/>
          <w:vertAlign w:val="subscript"/>
        </w:rPr>
        <w:t>FE</w:t>
      </w:r>
      <w:r>
        <w:rPr>
          <w:iCs/>
        </w:rPr>
        <w:t xml:space="preserve">. This is highly relevant to aluminium because high stacking fault energy materials primarily deform by slip, and pure aluminium has a </w:t>
      </w:r>
      <w:r>
        <w:rPr>
          <w:rFonts w:ascii="Symbol" w:hAnsi="Symbol"/>
          <w:i/>
          <w:iCs/>
        </w:rPr>
        <w:t></w:t>
      </w:r>
      <w:r>
        <w:rPr>
          <w:i/>
          <w:iCs/>
          <w:vertAlign w:val="subscript"/>
        </w:rPr>
        <w:t>SFE</w:t>
      </w:r>
      <w:r>
        <w:t xml:space="preserve"> of approximately 170 mJm</w:t>
      </w:r>
      <w:r>
        <w:rPr>
          <w:vertAlign w:val="superscript"/>
        </w:rPr>
        <w:t>-2</w:t>
      </w:r>
      <w:r>
        <w:t>. The deformation mechanism for low stacking fault energy (</w:t>
      </w:r>
      <w:r>
        <w:rPr>
          <w:rFonts w:ascii="Symbol" w:hAnsi="Symbol"/>
          <w:i/>
          <w:iCs/>
        </w:rPr>
        <w:t></w:t>
      </w:r>
      <w:r>
        <w:rPr>
          <w:i/>
          <w:iCs/>
          <w:vertAlign w:val="subscript"/>
        </w:rPr>
        <w:t>SFE</w:t>
      </w:r>
      <w:r>
        <w:t xml:space="preserve"> &lt;25 mJm</w:t>
      </w:r>
      <w:r>
        <w:rPr>
          <w:vertAlign w:val="superscript"/>
        </w:rPr>
        <w:t>-2</w:t>
      </w:r>
      <w:r>
        <w:t>) on the other hand is mainly twinning. A comparison of the rolling textures for high and low stacking fault energies is shown in figure 2.3.4.1.A. Pole figures to represent copper which has a high stacking fault energy and 70:30 brass and silver which has a low stacking fault energy.</w:t>
      </w:r>
    </w:p>
    <w:p w:rsidR="00A31564" w:rsidRDefault="00A31564" w:rsidP="00B47512">
      <w:pPr>
        <w:jc w:val="both"/>
      </w:pPr>
      <w:r>
        <w:rPr>
          <w:noProof/>
          <w:lang w:eastAsia="en-GB"/>
        </w:rPr>
        <w:lastRenderedPageBreak/>
        <w:drawing>
          <wp:inline distT="0" distB="0" distL="0" distR="0" wp14:anchorId="39070B46" wp14:editId="5E483F0A">
            <wp:extent cx="5262880" cy="2509520"/>
            <wp:effectExtent l="0" t="0" r="0" b="5080"/>
            <wp:docPr id="571402" name="Picture 57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62880" cy="2509520"/>
                    </a:xfrm>
                    <a:prstGeom prst="rect">
                      <a:avLst/>
                    </a:prstGeom>
                    <a:noFill/>
                    <a:ln>
                      <a:noFill/>
                    </a:ln>
                  </pic:spPr>
                </pic:pic>
              </a:graphicData>
            </a:graphic>
          </wp:inline>
        </w:drawing>
      </w:r>
    </w:p>
    <w:p w:rsidR="00A31564" w:rsidRPr="009C765B" w:rsidRDefault="00A31564" w:rsidP="00B47512">
      <w:pPr>
        <w:jc w:val="both"/>
        <w:rPr>
          <w:i/>
        </w:rPr>
      </w:pPr>
      <w:r w:rsidRPr="009C765B">
        <w:rPr>
          <w:i/>
        </w:rPr>
        <w:t xml:space="preserve">Figure 2.3.4.1.A – Pole figures in the 111 crystal direction for cold rolled fcc metals with copper (A) on the left and 70:30 brass and silver (B) </w:t>
      </w:r>
      <w:r w:rsidRPr="009C765B">
        <w:rPr>
          <w:b/>
          <w:i/>
        </w:rPr>
        <w:t>[Humphreys and Hatherley, 2003]</w:t>
      </w:r>
      <w:r w:rsidRPr="009C765B">
        <w:rPr>
          <w:i/>
        </w:rPr>
        <w:t>.</w:t>
      </w:r>
    </w:p>
    <w:p w:rsidR="00A31564" w:rsidRDefault="00A31564" w:rsidP="00B47512">
      <w:pPr>
        <w:jc w:val="both"/>
      </w:pPr>
      <w:r>
        <w:tab/>
        <w:t xml:space="preserve">The most ideal way to represent texture – as mentioned above- is by the use of ODF, which means the complete orientations of a crystal can be shown. In figure 2.3.4.1.B an ODF of 95% cold rolled aluminium is displayed. This reveals a great deal about the texture components, including a series of orientations in the form of a continual tube. The specific direction of the tube runs from </w:t>
      </w:r>
      <w:smartTag w:uri="isiresearchsoft-com/cwyw" w:element="citation">
        <w:r>
          <w:t>{110}</w:t>
        </w:r>
      </w:smartTag>
      <w:r>
        <w:t>&lt;112&gt; (Brass component) at ф2=90°,</w:t>
      </w:r>
      <w:r w:rsidRPr="00D814BB">
        <w:t xml:space="preserve"> </w:t>
      </w:r>
      <w:r>
        <w:rPr>
          <w:rFonts w:hint="cs"/>
        </w:rPr>
        <w:t>Φ</w:t>
      </w:r>
      <w:r>
        <w:t xml:space="preserve"> =45°, ф1=35°, through to </w:t>
      </w:r>
      <w:smartTag w:uri="isiresearchsoft-com/cwyw" w:element="citation">
        <w:r>
          <w:t>{123}</w:t>
        </w:r>
      </w:smartTag>
      <w:r>
        <w:t xml:space="preserve">&lt;634&gt; (S component) at ф2=63°, </w:t>
      </w:r>
      <w:r>
        <w:rPr>
          <w:rFonts w:hint="cs"/>
        </w:rPr>
        <w:t>Φ</w:t>
      </w:r>
      <w:r>
        <w:t xml:space="preserve">=37°, ф1=59° to </w:t>
      </w:r>
      <w:smartTag w:uri="isiresearchsoft-com/cwyw" w:element="citation">
        <w:r>
          <w:t>{112}</w:t>
        </w:r>
      </w:smartTag>
      <w:r>
        <w:t xml:space="preserve">&lt;111&gt; (Copper component) at ф2=45°, </w:t>
      </w:r>
      <w:r>
        <w:rPr>
          <w:rFonts w:hint="cs"/>
        </w:rPr>
        <w:t>Φ</w:t>
      </w:r>
      <w:r>
        <w:t>=35°,</w:t>
      </w:r>
      <w:r w:rsidRPr="00D814BB">
        <w:t xml:space="preserve"> </w:t>
      </w:r>
      <w:r>
        <w:t>ф1=90°. The actual tube itself is shown in figure 2.3.4.1.C.</w:t>
      </w:r>
    </w:p>
    <w:p w:rsidR="00A31564" w:rsidRDefault="00A31564" w:rsidP="00B47512">
      <w:pPr>
        <w:jc w:val="both"/>
      </w:pPr>
    </w:p>
    <w:p w:rsidR="00A31564" w:rsidRDefault="00A31564" w:rsidP="00B47512">
      <w:pPr>
        <w:jc w:val="both"/>
      </w:pPr>
      <w:r>
        <w:rPr>
          <w:noProof/>
          <w:lang w:eastAsia="en-GB"/>
        </w:rPr>
        <w:lastRenderedPageBreak/>
        <w:drawing>
          <wp:inline distT="0" distB="0" distL="0" distR="0" wp14:anchorId="14A75A4C" wp14:editId="733FCC28">
            <wp:extent cx="3498112" cy="4284877"/>
            <wp:effectExtent l="0" t="0" r="7620" b="1905"/>
            <wp:docPr id="571403" name="Picture 57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01249" cy="4288719"/>
                    </a:xfrm>
                    <a:prstGeom prst="rect">
                      <a:avLst/>
                    </a:prstGeom>
                    <a:noFill/>
                    <a:ln>
                      <a:noFill/>
                    </a:ln>
                  </pic:spPr>
                </pic:pic>
              </a:graphicData>
            </a:graphic>
          </wp:inline>
        </w:drawing>
      </w:r>
    </w:p>
    <w:p w:rsidR="00A31564" w:rsidRPr="009C765B" w:rsidRDefault="00A31564" w:rsidP="00B47512">
      <w:pPr>
        <w:jc w:val="both"/>
        <w:rPr>
          <w:b/>
          <w:i/>
        </w:rPr>
      </w:pPr>
      <w:r w:rsidRPr="009C765B">
        <w:rPr>
          <w:i/>
        </w:rPr>
        <w:t xml:space="preserve">Figure 2.3.4.1.B – An ODF of 95% cold rolled aluminium, key orientations are indicated </w:t>
      </w:r>
      <w:r w:rsidRPr="009C765B">
        <w:rPr>
          <w:b/>
          <w:i/>
        </w:rPr>
        <w:t>[Humphreys and Hatherley, 2003]</w:t>
      </w:r>
    </w:p>
    <w:p w:rsidR="00A31564" w:rsidRDefault="00A31564" w:rsidP="00B47512">
      <w:pPr>
        <w:jc w:val="both"/>
      </w:pPr>
      <w:r>
        <w:rPr>
          <w:noProof/>
          <w:lang w:eastAsia="en-GB"/>
        </w:rPr>
        <w:drawing>
          <wp:inline distT="0" distB="0" distL="0" distR="0" wp14:anchorId="7187FD5C" wp14:editId="090FA2BE">
            <wp:extent cx="3636335" cy="3273910"/>
            <wp:effectExtent l="0" t="0" r="2540" b="3175"/>
            <wp:docPr id="571404" name="Picture 57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45174" cy="3281868"/>
                    </a:xfrm>
                    <a:prstGeom prst="rect">
                      <a:avLst/>
                    </a:prstGeom>
                    <a:noFill/>
                    <a:ln>
                      <a:noFill/>
                    </a:ln>
                  </pic:spPr>
                </pic:pic>
              </a:graphicData>
            </a:graphic>
          </wp:inline>
        </w:drawing>
      </w:r>
    </w:p>
    <w:p w:rsidR="00A31564" w:rsidRPr="009C765B" w:rsidRDefault="00A31564" w:rsidP="00B47512">
      <w:pPr>
        <w:jc w:val="both"/>
        <w:rPr>
          <w:i/>
        </w:rPr>
      </w:pPr>
      <w:r w:rsidRPr="009C765B">
        <w:rPr>
          <w:i/>
        </w:rPr>
        <w:t xml:space="preserve">Figure 2.3.4.1.C – A 3D schematic of fcc rolling texture for a three dimensional Euler angle space </w:t>
      </w:r>
      <w:r w:rsidRPr="009C765B">
        <w:rPr>
          <w:b/>
          <w:i/>
        </w:rPr>
        <w:t>[Humphreys and Hatherley, 2003]</w:t>
      </w:r>
    </w:p>
    <w:p w:rsidR="00A31564" w:rsidRDefault="00A31564" w:rsidP="00B47512">
      <w:pPr>
        <w:pStyle w:val="Heading1"/>
        <w:jc w:val="both"/>
      </w:pPr>
      <w:bookmarkStart w:id="69" w:name="_Toc404107915"/>
      <w:r>
        <w:lastRenderedPageBreak/>
        <w:t>2.3.4.2 – Simple shear texture (torsion texture)</w:t>
      </w:r>
      <w:bookmarkEnd w:id="69"/>
    </w:p>
    <w:p w:rsidR="00A31564" w:rsidRDefault="00A31564" w:rsidP="00B47512">
      <w:pPr>
        <w:jc w:val="both"/>
      </w:pPr>
      <w:r>
        <w:tab/>
        <w:t xml:space="preserve">In order to obtain simple shear texture the simplest method is to use a torsion test </w:t>
      </w:r>
      <w:r>
        <w:rPr>
          <w:b/>
        </w:rPr>
        <w:t>[Kocks et al. 1998]</w:t>
      </w:r>
      <w:r>
        <w:t xml:space="preserve">. It is predominantly used to evaluate the flow behaviour a given material but also can be used to investigate industrial working processes like rolling, forging or extrusion by using simulations </w:t>
      </w:r>
      <w:r>
        <w:rPr>
          <w:b/>
        </w:rPr>
        <w:t>[Monthelliet et al. 1984]</w:t>
      </w:r>
      <w:r>
        <w:t xml:space="preserve">. Work by Montheillet et al. has investigated fcc metals like aluminium and how their texture evolves during simple shear testing </w:t>
      </w:r>
      <w:r>
        <w:rPr>
          <w:b/>
        </w:rPr>
        <w:t>[Montheillet et al. 1985]</w:t>
      </w:r>
      <w:r>
        <w:t xml:space="preserve">. Certain fibre textures were established such as the A-fibre which had an alignment of the {111} slip plane with the shear plane, or the B-fibre which had an alignment of the &lt;110&gt; slip direction with the shear direction. Additional fibre texture components such as A* and C were developed and can be seen in figure 2.3.4.2.A(b) in a &lt;111&gt; pole figure. Furthermore, the relationship between shear direction (θ), shear plane normal (Z), and zero strain direction (r) during torsion is also shown in figure 2.3.4.2.A(a) </w:t>
      </w:r>
      <w:r>
        <w:rPr>
          <w:b/>
        </w:rPr>
        <w:t>[Barnett and Montheillet, 2002]</w:t>
      </w:r>
      <w:r>
        <w:t xml:space="preserve">. </w:t>
      </w:r>
    </w:p>
    <w:p w:rsidR="00A31564" w:rsidRPr="00923C05" w:rsidRDefault="00A31564" w:rsidP="00B47512">
      <w:pPr>
        <w:jc w:val="both"/>
      </w:pPr>
      <w:r>
        <w:rPr>
          <w:noProof/>
          <w:lang w:eastAsia="en-GB"/>
        </w:rPr>
        <w:drawing>
          <wp:inline distT="0" distB="0" distL="0" distR="0" wp14:anchorId="37E3114A" wp14:editId="1D1B1B8D">
            <wp:extent cx="5720080" cy="2573020"/>
            <wp:effectExtent l="0" t="0" r="0" b="0"/>
            <wp:docPr id="571405" name="Picture 57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0080" cy="2573020"/>
                    </a:xfrm>
                    <a:prstGeom prst="rect">
                      <a:avLst/>
                    </a:prstGeom>
                    <a:noFill/>
                    <a:ln>
                      <a:noFill/>
                    </a:ln>
                  </pic:spPr>
                </pic:pic>
              </a:graphicData>
            </a:graphic>
          </wp:inline>
        </w:drawing>
      </w:r>
    </w:p>
    <w:p w:rsidR="00A31564" w:rsidRPr="009C765B" w:rsidRDefault="00A31564" w:rsidP="00B47512">
      <w:pPr>
        <w:jc w:val="both"/>
        <w:rPr>
          <w:b/>
          <w:i/>
          <w:iCs/>
        </w:rPr>
      </w:pPr>
      <w:r w:rsidRPr="009C765B">
        <w:rPr>
          <w:i/>
          <w:iCs/>
        </w:rPr>
        <w:t>Figure 2.3.4.2.A - (a), The three sample axes (θ,Z, r) for simple shear, and</w:t>
      </w:r>
      <w:r w:rsidRPr="009C765B">
        <w:rPr>
          <w:b/>
          <w:bCs/>
          <w:i/>
          <w:iCs/>
        </w:rPr>
        <w:t xml:space="preserve"> </w:t>
      </w:r>
      <w:r w:rsidRPr="009C765B">
        <w:rPr>
          <w:bCs/>
          <w:i/>
          <w:iCs/>
        </w:rPr>
        <w:t>(</w:t>
      </w:r>
      <w:r w:rsidRPr="009C765B">
        <w:rPr>
          <w:i/>
          <w:iCs/>
        </w:rPr>
        <w:t xml:space="preserve">b), a &lt;111&gt; pole figure demonstrating the ideal positions of the simple shear texture components </w:t>
      </w:r>
      <w:r w:rsidRPr="009C765B">
        <w:rPr>
          <w:b/>
          <w:i/>
          <w:iCs/>
        </w:rPr>
        <w:t>[Barnett and Montheillet, 2002]</w:t>
      </w:r>
    </w:p>
    <w:p w:rsidR="00A31564" w:rsidRPr="002021E3" w:rsidRDefault="00A31564" w:rsidP="00B47512">
      <w:pPr>
        <w:jc w:val="both"/>
        <w:rPr>
          <w:iCs/>
        </w:rPr>
      </w:pPr>
      <w:r>
        <w:rPr>
          <w:iCs/>
        </w:rPr>
        <w:tab/>
        <w:t xml:space="preserve">The same alignments of fibre with their respective shear planes can also be described using ODF, as demonstrated in figure 2.3.4.2.B. The exact positions of the said components are displayed schematically for ODF sections </w:t>
      </w:r>
      <w:r>
        <w:t xml:space="preserve">ф2=0° and ф2=45° with triclinic sample symmetry. </w:t>
      </w:r>
      <w:r>
        <w:rPr>
          <w:iCs/>
        </w:rPr>
        <w:t>Table 2.3.4.2.A also gives ideal simple shear texture components, but also their respective Euler angles.</w:t>
      </w: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p>
    <w:p w:rsidR="00A31564" w:rsidRPr="002021E3" w:rsidRDefault="00A31564" w:rsidP="00B47512">
      <w:pPr>
        <w:jc w:val="both"/>
        <w:rPr>
          <w:iCs/>
        </w:rPr>
      </w:pPr>
      <w:r>
        <w:rPr>
          <w:iCs/>
        </w:rPr>
        <w:t>Table 2.3.4.2.A – Simple shear texture orientations and their partial fibres and ideal components</w:t>
      </w:r>
    </w:p>
    <w:tbl>
      <w:tblPr>
        <w:tblW w:w="88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4"/>
        <w:gridCol w:w="1474"/>
        <w:gridCol w:w="1474"/>
        <w:gridCol w:w="1474"/>
        <w:gridCol w:w="1474"/>
        <w:gridCol w:w="1474"/>
      </w:tblGrid>
      <w:tr w:rsidR="00A31564" w:rsidRPr="00090D73" w:rsidTr="00B47512">
        <w:trPr>
          <w:trHeight w:val="340"/>
          <w:jc w:val="center"/>
        </w:trPr>
        <w:tc>
          <w:tcPr>
            <w:tcW w:w="1474" w:type="dxa"/>
          </w:tcPr>
          <w:p w:rsidR="00A31564" w:rsidRPr="00090D73" w:rsidRDefault="00A31564" w:rsidP="00B47512">
            <w:pPr>
              <w:jc w:val="both"/>
              <w:rPr>
                <w:b/>
                <w:bCs/>
              </w:rPr>
            </w:pPr>
            <w:r w:rsidRPr="00090D73">
              <w:rPr>
                <w:b/>
                <w:bCs/>
              </w:rPr>
              <w:t>Component</w:t>
            </w:r>
          </w:p>
        </w:tc>
        <w:tc>
          <w:tcPr>
            <w:tcW w:w="1474" w:type="dxa"/>
          </w:tcPr>
          <w:p w:rsidR="00A31564" w:rsidRPr="00090D73" w:rsidRDefault="00A31564" w:rsidP="00B47512">
            <w:pPr>
              <w:jc w:val="both"/>
              <w:rPr>
                <w:b/>
                <w:bCs/>
              </w:rPr>
            </w:pPr>
            <w:smartTag w:uri="isiresearchsoft-com/cwyw" w:element="citation">
              <w:r w:rsidRPr="00090D73">
                <w:rPr>
                  <w:b/>
                  <w:bCs/>
                </w:rPr>
                <w:t>{hkl}</w:t>
              </w:r>
            </w:smartTag>
          </w:p>
        </w:tc>
        <w:tc>
          <w:tcPr>
            <w:tcW w:w="1474" w:type="dxa"/>
          </w:tcPr>
          <w:p w:rsidR="00A31564" w:rsidRPr="00090D73" w:rsidRDefault="00A31564" w:rsidP="00B47512">
            <w:pPr>
              <w:jc w:val="both"/>
              <w:rPr>
                <w:b/>
                <w:bCs/>
              </w:rPr>
            </w:pPr>
            <w:r w:rsidRPr="00090D73">
              <w:rPr>
                <w:b/>
                <w:bCs/>
              </w:rPr>
              <w:t>&lt;uvw&gt;</w:t>
            </w:r>
          </w:p>
        </w:tc>
        <w:tc>
          <w:tcPr>
            <w:tcW w:w="1474" w:type="dxa"/>
          </w:tcPr>
          <w:p w:rsidR="00A31564" w:rsidRPr="00090D73" w:rsidRDefault="00A31564" w:rsidP="00B47512">
            <w:pPr>
              <w:jc w:val="both"/>
              <w:rPr>
                <w:b/>
                <w:bCs/>
                <w:i/>
                <w:vertAlign w:val="subscript"/>
              </w:rPr>
            </w:pPr>
            <w:r>
              <w:t>ф1</w:t>
            </w:r>
          </w:p>
        </w:tc>
        <w:tc>
          <w:tcPr>
            <w:tcW w:w="1474" w:type="dxa"/>
          </w:tcPr>
          <w:p w:rsidR="00A31564" w:rsidRPr="00090D73" w:rsidRDefault="00A31564" w:rsidP="00B47512">
            <w:pPr>
              <w:jc w:val="both"/>
              <w:rPr>
                <w:b/>
                <w:bCs/>
              </w:rPr>
            </w:pPr>
            <w:r>
              <w:rPr>
                <w:rFonts w:hint="cs"/>
                <w:iCs/>
              </w:rPr>
              <w:t>Φ</w:t>
            </w:r>
          </w:p>
        </w:tc>
        <w:tc>
          <w:tcPr>
            <w:tcW w:w="1474" w:type="dxa"/>
          </w:tcPr>
          <w:p w:rsidR="00A31564" w:rsidRPr="00090D73" w:rsidRDefault="00A31564" w:rsidP="00B47512">
            <w:pPr>
              <w:jc w:val="both"/>
              <w:rPr>
                <w:b/>
                <w:bCs/>
                <w:i/>
                <w:vertAlign w:val="subscript"/>
              </w:rPr>
            </w:pPr>
            <w:r>
              <w:t>ф</w:t>
            </w:r>
            <w:r>
              <w:rPr>
                <w:rFonts w:ascii="Symbol" w:hAnsi="Symbol"/>
              </w:rPr>
              <w:t></w:t>
            </w:r>
            <w:r>
              <w:rPr>
                <w:rFonts w:ascii="Symbol" w:hAnsi="Symbol"/>
              </w:rPr>
              <w:t></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4"/>
              </w:rPr>
              <w:object w:dxaOrig="240" w:dyaOrig="260">
                <v:shape id="_x0000_i1037" type="#_x0000_t75" style="width:12pt;height:15.75pt" o:ole="">
                  <v:imagedata r:id="rId85" o:title=""/>
                </v:shape>
                <o:OLEObject Type="Embed" ProgID="Equation.3" ShapeID="_x0000_i1037" DrawAspect="Content" ObjectID="_1494525355" r:id="rId86"/>
              </w:object>
            </w:r>
          </w:p>
        </w:tc>
        <w:tc>
          <w:tcPr>
            <w:tcW w:w="1474" w:type="dxa"/>
            <w:vAlign w:val="center"/>
          </w:tcPr>
          <w:p w:rsidR="00A31564" w:rsidRPr="00090D73" w:rsidRDefault="00A31564" w:rsidP="00B47512">
            <w:pPr>
              <w:jc w:val="both"/>
            </w:pPr>
            <w:r w:rsidRPr="000863F6">
              <w:rPr>
                <w:position w:val="-10"/>
              </w:rPr>
              <w:object w:dxaOrig="580" w:dyaOrig="360">
                <v:shape id="_x0000_i1038" type="#_x0000_t75" style="width:30pt;height:18.75pt" o:ole="">
                  <v:imagedata r:id="rId87" o:title=""/>
                </v:shape>
                <o:OLEObject Type="Embed" ProgID="Equation.3" ShapeID="_x0000_i1038" DrawAspect="Content" ObjectID="_1494525356" r:id="rId88"/>
              </w:object>
            </w:r>
          </w:p>
        </w:tc>
        <w:tc>
          <w:tcPr>
            <w:tcW w:w="1474" w:type="dxa"/>
            <w:vAlign w:val="center"/>
          </w:tcPr>
          <w:p w:rsidR="00A31564" w:rsidRPr="00090D73" w:rsidRDefault="00A31564" w:rsidP="00B47512">
            <w:pPr>
              <w:jc w:val="both"/>
            </w:pPr>
            <w:r w:rsidRPr="003873B0">
              <w:rPr>
                <w:position w:val="-10"/>
              </w:rPr>
              <w:object w:dxaOrig="620" w:dyaOrig="360">
                <v:shape id="_x0000_i1039" type="#_x0000_t75" style="width:31.5pt;height:18.75pt" o:ole="">
                  <v:imagedata r:id="rId89" o:title=""/>
                </v:shape>
                <o:OLEObject Type="Embed" ProgID="Equation.3" ShapeID="_x0000_i1039" DrawAspect="Content" ObjectID="_1494525357" r:id="rId90"/>
              </w:object>
            </w:r>
          </w:p>
        </w:tc>
        <w:tc>
          <w:tcPr>
            <w:tcW w:w="1474" w:type="dxa"/>
            <w:vAlign w:val="center"/>
          </w:tcPr>
          <w:p w:rsidR="00A31564" w:rsidRPr="00090D73" w:rsidRDefault="00A31564" w:rsidP="00B47512">
            <w:pPr>
              <w:jc w:val="both"/>
            </w:pPr>
            <w:r>
              <w:t>0,120,240</w:t>
            </w:r>
          </w:p>
        </w:tc>
        <w:tc>
          <w:tcPr>
            <w:tcW w:w="1474" w:type="dxa"/>
            <w:vAlign w:val="center"/>
          </w:tcPr>
          <w:p w:rsidR="00A31564" w:rsidRPr="00090D73" w:rsidRDefault="00A31564" w:rsidP="00B47512">
            <w:pPr>
              <w:jc w:val="both"/>
            </w:pPr>
            <w:r>
              <w:t>55</w:t>
            </w:r>
          </w:p>
        </w:tc>
        <w:tc>
          <w:tcPr>
            <w:tcW w:w="1474" w:type="dxa"/>
            <w:vAlign w:val="center"/>
          </w:tcPr>
          <w:p w:rsidR="00A31564" w:rsidRPr="00090D73" w:rsidRDefault="00A31564" w:rsidP="00B47512">
            <w:pPr>
              <w:jc w:val="both"/>
            </w:pPr>
            <w:r>
              <w:t>45</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4"/>
              </w:rPr>
              <w:object w:dxaOrig="240" w:dyaOrig="300">
                <v:shape id="_x0000_i1040" type="#_x0000_t75" style="width:12pt;height:18.75pt" o:ole="">
                  <v:imagedata r:id="rId91" o:title=""/>
                </v:shape>
                <o:OLEObject Type="Embed" ProgID="Equation.3" ShapeID="_x0000_i1040" DrawAspect="Content" ObjectID="_1494525358" r:id="rId92"/>
              </w:object>
            </w:r>
          </w:p>
        </w:tc>
        <w:tc>
          <w:tcPr>
            <w:tcW w:w="1474" w:type="dxa"/>
            <w:vAlign w:val="center"/>
          </w:tcPr>
          <w:p w:rsidR="00A31564" w:rsidRPr="00090D73" w:rsidRDefault="00A31564" w:rsidP="00B47512">
            <w:pPr>
              <w:jc w:val="both"/>
            </w:pPr>
            <w:r w:rsidRPr="000863F6">
              <w:rPr>
                <w:position w:val="-10"/>
              </w:rPr>
              <w:object w:dxaOrig="700" w:dyaOrig="360">
                <v:shape id="_x0000_i1041" type="#_x0000_t75" style="width:36pt;height:18.75pt" o:ole="">
                  <v:imagedata r:id="rId93" o:title=""/>
                </v:shape>
                <o:OLEObject Type="Embed" ProgID="Equation.3" ShapeID="_x0000_i1041" DrawAspect="Content" ObjectID="_1494525359" r:id="rId94"/>
              </w:object>
            </w:r>
          </w:p>
        </w:tc>
        <w:tc>
          <w:tcPr>
            <w:tcW w:w="1474" w:type="dxa"/>
            <w:vAlign w:val="center"/>
          </w:tcPr>
          <w:p w:rsidR="00A31564" w:rsidRPr="00090D73" w:rsidRDefault="00A31564" w:rsidP="00B47512">
            <w:pPr>
              <w:jc w:val="both"/>
            </w:pPr>
            <w:r w:rsidRPr="000863F6">
              <w:rPr>
                <w:position w:val="-10"/>
              </w:rPr>
              <w:object w:dxaOrig="600" w:dyaOrig="360">
                <v:shape id="_x0000_i1042" type="#_x0000_t75" style="width:30.75pt;height:18.75pt" o:ole="">
                  <v:imagedata r:id="rId95" o:title=""/>
                </v:shape>
                <o:OLEObject Type="Embed" ProgID="Equation.3" ShapeID="_x0000_i1042" DrawAspect="Content" ObjectID="_1494525360" r:id="rId96"/>
              </w:object>
            </w:r>
          </w:p>
        </w:tc>
        <w:tc>
          <w:tcPr>
            <w:tcW w:w="1474" w:type="dxa"/>
            <w:vAlign w:val="center"/>
          </w:tcPr>
          <w:p w:rsidR="00A31564" w:rsidRPr="00090D73" w:rsidRDefault="00A31564" w:rsidP="00B47512">
            <w:pPr>
              <w:jc w:val="both"/>
            </w:pPr>
            <w:r>
              <w:t>60,180,300</w:t>
            </w:r>
          </w:p>
        </w:tc>
        <w:tc>
          <w:tcPr>
            <w:tcW w:w="1474" w:type="dxa"/>
            <w:vAlign w:val="center"/>
          </w:tcPr>
          <w:p w:rsidR="00A31564" w:rsidRPr="00090D73" w:rsidRDefault="00A31564" w:rsidP="00B47512">
            <w:pPr>
              <w:jc w:val="both"/>
            </w:pPr>
            <w:r>
              <w:t>55</w:t>
            </w:r>
          </w:p>
        </w:tc>
        <w:tc>
          <w:tcPr>
            <w:tcW w:w="1474" w:type="dxa"/>
            <w:vAlign w:val="center"/>
          </w:tcPr>
          <w:p w:rsidR="00A31564" w:rsidRPr="00090D73" w:rsidRDefault="00A31564" w:rsidP="00B47512">
            <w:pPr>
              <w:jc w:val="both"/>
            </w:pPr>
            <w:r>
              <w:t>45</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4"/>
              </w:rPr>
              <w:object w:dxaOrig="260" w:dyaOrig="300">
                <v:shape id="_x0000_i1043" type="#_x0000_t75" style="width:13.5pt;height:18.75pt" o:ole="">
                  <v:imagedata r:id="rId97" o:title=""/>
                </v:shape>
                <o:OLEObject Type="Embed" ProgID="Equation.3" ShapeID="_x0000_i1043" DrawAspect="Content" ObjectID="_1494525361" r:id="rId98"/>
              </w:object>
            </w:r>
          </w:p>
        </w:tc>
        <w:tc>
          <w:tcPr>
            <w:tcW w:w="1474" w:type="dxa"/>
            <w:vAlign w:val="center"/>
          </w:tcPr>
          <w:p w:rsidR="00A31564" w:rsidRPr="00090D73" w:rsidRDefault="00A31564" w:rsidP="00B47512">
            <w:pPr>
              <w:jc w:val="both"/>
            </w:pPr>
            <w:r w:rsidRPr="000863F6">
              <w:rPr>
                <w:position w:val="-10"/>
              </w:rPr>
              <w:object w:dxaOrig="620" w:dyaOrig="360">
                <v:shape id="_x0000_i1044" type="#_x0000_t75" style="width:31.5pt;height:18.75pt" o:ole="">
                  <v:imagedata r:id="rId99" o:title=""/>
                </v:shape>
                <o:OLEObject Type="Embed" ProgID="Equation.3" ShapeID="_x0000_i1044" DrawAspect="Content" ObjectID="_1494525362" r:id="rId100"/>
              </w:object>
            </w:r>
          </w:p>
        </w:tc>
        <w:tc>
          <w:tcPr>
            <w:tcW w:w="1474" w:type="dxa"/>
            <w:vAlign w:val="center"/>
          </w:tcPr>
          <w:p w:rsidR="00A31564" w:rsidRPr="00090D73" w:rsidRDefault="00A31564" w:rsidP="00B47512">
            <w:pPr>
              <w:jc w:val="both"/>
            </w:pPr>
            <w:r w:rsidRPr="000863F6">
              <w:rPr>
                <w:position w:val="-10"/>
              </w:rPr>
              <w:object w:dxaOrig="600" w:dyaOrig="360">
                <v:shape id="_x0000_i1045" type="#_x0000_t75" style="width:30.75pt;height:18.75pt" o:ole="">
                  <v:imagedata r:id="rId101" o:title=""/>
                </v:shape>
                <o:OLEObject Type="Embed" ProgID="Equation.3" ShapeID="_x0000_i1045" DrawAspect="Content" ObjectID="_1494525363" r:id="rId102"/>
              </w:object>
            </w:r>
          </w:p>
        </w:tc>
        <w:tc>
          <w:tcPr>
            <w:tcW w:w="1474" w:type="dxa"/>
            <w:vAlign w:val="center"/>
          </w:tcPr>
          <w:p w:rsidR="00A31564" w:rsidRPr="00090D73" w:rsidRDefault="00A31564" w:rsidP="00B47512">
            <w:pPr>
              <w:jc w:val="both"/>
            </w:pPr>
            <w:r>
              <w:t>180</w:t>
            </w:r>
          </w:p>
        </w:tc>
        <w:tc>
          <w:tcPr>
            <w:tcW w:w="1474" w:type="dxa"/>
            <w:vAlign w:val="center"/>
          </w:tcPr>
          <w:p w:rsidR="00A31564" w:rsidRPr="00090D73" w:rsidRDefault="00A31564" w:rsidP="00B47512">
            <w:pPr>
              <w:jc w:val="both"/>
            </w:pPr>
            <w:r>
              <w:t>35</w:t>
            </w:r>
          </w:p>
        </w:tc>
        <w:tc>
          <w:tcPr>
            <w:tcW w:w="1474" w:type="dxa"/>
            <w:vAlign w:val="center"/>
          </w:tcPr>
          <w:p w:rsidR="00A31564" w:rsidRPr="00090D73" w:rsidRDefault="00A31564" w:rsidP="00B47512">
            <w:pPr>
              <w:jc w:val="both"/>
            </w:pPr>
            <w:r>
              <w:t>45</w:t>
            </w:r>
          </w:p>
        </w:tc>
      </w:tr>
      <w:tr w:rsidR="00A31564" w:rsidTr="00B47512">
        <w:trPr>
          <w:trHeight w:val="340"/>
          <w:jc w:val="center"/>
        </w:trPr>
        <w:tc>
          <w:tcPr>
            <w:tcW w:w="1474" w:type="dxa"/>
            <w:vAlign w:val="center"/>
          </w:tcPr>
          <w:p w:rsidR="00A31564" w:rsidRPr="00CD3ACE" w:rsidRDefault="00A31564" w:rsidP="00B47512">
            <w:pPr>
              <w:jc w:val="both"/>
              <w:rPr>
                <w:bCs/>
              </w:rPr>
            </w:pPr>
            <w:r w:rsidRPr="00CD3ACE">
              <w:rPr>
                <w:bCs/>
                <w:sz w:val="32"/>
              </w:rPr>
              <w:t>A</w:t>
            </w:r>
          </w:p>
        </w:tc>
        <w:tc>
          <w:tcPr>
            <w:tcW w:w="1474" w:type="dxa"/>
            <w:vAlign w:val="center"/>
          </w:tcPr>
          <w:p w:rsidR="00A31564" w:rsidRDefault="00A31564" w:rsidP="00B47512">
            <w:pPr>
              <w:jc w:val="both"/>
            </w:pPr>
            <w:r w:rsidRPr="000863F6">
              <w:rPr>
                <w:position w:val="-10"/>
              </w:rPr>
              <w:object w:dxaOrig="620" w:dyaOrig="360">
                <v:shape id="_x0000_i1046" type="#_x0000_t75" style="width:31.5pt;height:18.75pt" o:ole="">
                  <v:imagedata r:id="rId99" o:title=""/>
                </v:shape>
                <o:OLEObject Type="Embed" ProgID="Equation.3" ShapeID="_x0000_i1046" DrawAspect="Content" ObjectID="_1494525364" r:id="rId103"/>
              </w:object>
            </w:r>
          </w:p>
        </w:tc>
        <w:tc>
          <w:tcPr>
            <w:tcW w:w="1474" w:type="dxa"/>
            <w:vAlign w:val="center"/>
          </w:tcPr>
          <w:p w:rsidR="00A31564" w:rsidRDefault="00A31564" w:rsidP="00B47512">
            <w:pPr>
              <w:jc w:val="both"/>
            </w:pPr>
            <w:r>
              <w:t>[101]</w:t>
            </w:r>
          </w:p>
        </w:tc>
        <w:tc>
          <w:tcPr>
            <w:tcW w:w="1474" w:type="dxa"/>
            <w:vAlign w:val="center"/>
          </w:tcPr>
          <w:p w:rsidR="00A31564" w:rsidRDefault="00A31564" w:rsidP="00B47512">
            <w:pPr>
              <w:jc w:val="both"/>
            </w:pPr>
            <w:r>
              <w:t>0</w:t>
            </w:r>
          </w:p>
        </w:tc>
        <w:tc>
          <w:tcPr>
            <w:tcW w:w="1474" w:type="dxa"/>
            <w:vAlign w:val="center"/>
          </w:tcPr>
          <w:p w:rsidR="00A31564" w:rsidRDefault="00A31564" w:rsidP="00B47512">
            <w:pPr>
              <w:jc w:val="both"/>
            </w:pPr>
            <w:r>
              <w:t>35</w:t>
            </w:r>
          </w:p>
        </w:tc>
        <w:tc>
          <w:tcPr>
            <w:tcW w:w="1474" w:type="dxa"/>
            <w:vAlign w:val="center"/>
          </w:tcPr>
          <w:p w:rsidR="00A31564" w:rsidRDefault="00A31564" w:rsidP="00B47512">
            <w:pPr>
              <w:jc w:val="both"/>
            </w:pPr>
            <w:r>
              <w:t>45</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4"/>
              </w:rPr>
              <w:object w:dxaOrig="440" w:dyaOrig="260">
                <v:shape id="_x0000_i1047" type="#_x0000_t75" style="width:22.5pt;height:15.75pt" o:ole="">
                  <v:imagedata r:id="rId104" o:title=""/>
                </v:shape>
                <o:OLEObject Type="Embed" ProgID="Equation.3" ShapeID="_x0000_i1047" DrawAspect="Content" ObjectID="_1494525365" r:id="rId105"/>
              </w:object>
            </w:r>
          </w:p>
        </w:tc>
        <w:tc>
          <w:tcPr>
            <w:tcW w:w="1474" w:type="dxa"/>
            <w:vAlign w:val="center"/>
          </w:tcPr>
          <w:p w:rsidR="00A31564" w:rsidRPr="00090D73" w:rsidRDefault="00A31564" w:rsidP="00B47512">
            <w:pPr>
              <w:jc w:val="both"/>
            </w:pPr>
            <w:r w:rsidRPr="000863F6">
              <w:rPr>
                <w:position w:val="-10"/>
              </w:rPr>
              <w:object w:dxaOrig="620" w:dyaOrig="360">
                <v:shape id="_x0000_i1048" type="#_x0000_t75" style="width:31.5pt;height:18.75pt" o:ole="">
                  <v:imagedata r:id="rId106" o:title=""/>
                </v:shape>
                <o:OLEObject Type="Embed" ProgID="Equation.3" ShapeID="_x0000_i1048" DrawAspect="Content" ObjectID="_1494525366" r:id="rId107"/>
              </w:object>
            </w:r>
          </w:p>
        </w:tc>
        <w:tc>
          <w:tcPr>
            <w:tcW w:w="1474" w:type="dxa"/>
            <w:vAlign w:val="center"/>
          </w:tcPr>
          <w:p w:rsidR="00A31564" w:rsidRPr="00090D73" w:rsidRDefault="00A31564" w:rsidP="00B47512">
            <w:pPr>
              <w:jc w:val="both"/>
            </w:pPr>
            <w:r w:rsidRPr="000863F6">
              <w:rPr>
                <w:position w:val="-10"/>
              </w:rPr>
              <w:object w:dxaOrig="620" w:dyaOrig="360">
                <v:shape id="_x0000_i1049" type="#_x0000_t75" style="width:31.5pt;height:18.75pt" o:ole="">
                  <v:imagedata r:id="rId108" o:title=""/>
                </v:shape>
                <o:OLEObject Type="Embed" ProgID="Equation.3" ShapeID="_x0000_i1049" DrawAspect="Content" ObjectID="_1494525367" r:id="rId109"/>
              </w:object>
            </w:r>
          </w:p>
        </w:tc>
        <w:tc>
          <w:tcPr>
            <w:tcW w:w="1474" w:type="dxa"/>
            <w:vAlign w:val="center"/>
          </w:tcPr>
          <w:p w:rsidR="00A31564" w:rsidRPr="00090D73" w:rsidRDefault="00A31564" w:rsidP="00B47512">
            <w:pPr>
              <w:jc w:val="both"/>
            </w:pPr>
            <w:r>
              <w:t>35,215</w:t>
            </w:r>
          </w:p>
        </w:tc>
        <w:tc>
          <w:tcPr>
            <w:tcW w:w="1474" w:type="dxa"/>
            <w:vAlign w:val="center"/>
          </w:tcPr>
          <w:p w:rsidR="00A31564" w:rsidRPr="00090D73" w:rsidRDefault="00A31564" w:rsidP="00B47512">
            <w:pPr>
              <w:jc w:val="both"/>
            </w:pPr>
            <w:r>
              <w:t>45</w:t>
            </w:r>
          </w:p>
        </w:tc>
        <w:tc>
          <w:tcPr>
            <w:tcW w:w="1474" w:type="dxa"/>
            <w:vAlign w:val="center"/>
          </w:tcPr>
          <w:p w:rsidR="00A31564" w:rsidRPr="00090D73" w:rsidRDefault="00A31564" w:rsidP="00B47512">
            <w:pPr>
              <w:jc w:val="both"/>
            </w:pPr>
            <w:r>
              <w:t>0</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4"/>
              </w:rPr>
              <w:object w:dxaOrig="460" w:dyaOrig="260">
                <v:shape id="_x0000_i1050" type="#_x0000_t75" style="width:24pt;height:15.75pt" o:ole="">
                  <v:imagedata r:id="rId110" o:title=""/>
                </v:shape>
                <o:OLEObject Type="Embed" ProgID="Equation.3" ShapeID="_x0000_i1050" DrawAspect="Content" ObjectID="_1494525368" r:id="rId111"/>
              </w:object>
            </w:r>
          </w:p>
        </w:tc>
        <w:tc>
          <w:tcPr>
            <w:tcW w:w="1474" w:type="dxa"/>
            <w:vAlign w:val="center"/>
          </w:tcPr>
          <w:p w:rsidR="00A31564" w:rsidRPr="00090D73" w:rsidRDefault="00A31564" w:rsidP="00B47512">
            <w:pPr>
              <w:jc w:val="both"/>
            </w:pPr>
            <w:r w:rsidRPr="000863F6">
              <w:rPr>
                <w:position w:val="-10"/>
              </w:rPr>
              <w:object w:dxaOrig="620" w:dyaOrig="360">
                <v:shape id="_x0000_i1051" type="#_x0000_t75" style="width:31.5pt;height:18.75pt" o:ole="">
                  <v:imagedata r:id="rId112" o:title=""/>
                </v:shape>
                <o:OLEObject Type="Embed" ProgID="Equation.3" ShapeID="_x0000_i1051" DrawAspect="Content" ObjectID="_1494525369" r:id="rId113"/>
              </w:object>
            </w:r>
          </w:p>
        </w:tc>
        <w:tc>
          <w:tcPr>
            <w:tcW w:w="1474" w:type="dxa"/>
            <w:vAlign w:val="center"/>
          </w:tcPr>
          <w:p w:rsidR="00A31564" w:rsidRPr="00090D73" w:rsidRDefault="00A31564" w:rsidP="00B47512">
            <w:pPr>
              <w:jc w:val="both"/>
            </w:pPr>
            <w:r w:rsidRPr="000863F6">
              <w:rPr>
                <w:position w:val="-10"/>
              </w:rPr>
              <w:object w:dxaOrig="540" w:dyaOrig="320">
                <v:shape id="_x0000_i1052" type="#_x0000_t75" style="width:27pt;height:15.75pt" o:ole="">
                  <v:imagedata r:id="rId114" o:title=""/>
                </v:shape>
                <o:OLEObject Type="Embed" ProgID="Equation.3" ShapeID="_x0000_i1052" DrawAspect="Content" ObjectID="_1494525370" r:id="rId115"/>
              </w:object>
            </w:r>
          </w:p>
        </w:tc>
        <w:tc>
          <w:tcPr>
            <w:tcW w:w="1474" w:type="dxa"/>
            <w:vAlign w:val="center"/>
          </w:tcPr>
          <w:p w:rsidR="00A31564" w:rsidRPr="00090D73" w:rsidRDefault="00A31564" w:rsidP="00B47512">
            <w:pPr>
              <w:jc w:val="both"/>
            </w:pPr>
            <w:r>
              <w:t>145,325</w:t>
            </w:r>
          </w:p>
        </w:tc>
        <w:tc>
          <w:tcPr>
            <w:tcW w:w="1474" w:type="dxa"/>
            <w:vAlign w:val="center"/>
          </w:tcPr>
          <w:p w:rsidR="00A31564" w:rsidRPr="00090D73" w:rsidRDefault="00A31564" w:rsidP="00B47512">
            <w:pPr>
              <w:jc w:val="both"/>
            </w:pPr>
            <w:r>
              <w:t>45</w:t>
            </w:r>
          </w:p>
        </w:tc>
        <w:tc>
          <w:tcPr>
            <w:tcW w:w="1474" w:type="dxa"/>
            <w:vAlign w:val="center"/>
          </w:tcPr>
          <w:p w:rsidR="00A31564" w:rsidRPr="00090D73" w:rsidRDefault="00A31564" w:rsidP="00B47512">
            <w:pPr>
              <w:jc w:val="both"/>
            </w:pPr>
            <w:r>
              <w:t>0</w:t>
            </w:r>
          </w:p>
        </w:tc>
      </w:tr>
      <w:tr w:rsidR="00A31564" w:rsidRPr="00090D73" w:rsidTr="00B47512">
        <w:trPr>
          <w:trHeight w:val="340"/>
          <w:jc w:val="center"/>
        </w:trPr>
        <w:tc>
          <w:tcPr>
            <w:tcW w:w="1474" w:type="dxa"/>
            <w:vAlign w:val="center"/>
          </w:tcPr>
          <w:p w:rsidR="00A31564" w:rsidRPr="00090D73" w:rsidRDefault="00A31564" w:rsidP="00B47512">
            <w:pPr>
              <w:jc w:val="both"/>
            </w:pPr>
            <w:r w:rsidRPr="00FA67DF">
              <w:rPr>
                <w:position w:val="-6"/>
              </w:rPr>
              <w:object w:dxaOrig="240" w:dyaOrig="279">
                <v:shape id="_x0000_i1053" type="#_x0000_t75" style="width:12pt;height:16.5pt" o:ole="">
                  <v:imagedata r:id="rId116" o:title=""/>
                </v:shape>
                <o:OLEObject Type="Embed" ProgID="Equation.3" ShapeID="_x0000_i1053" DrawAspect="Content" ObjectID="_1494525371" r:id="rId117"/>
              </w:object>
            </w:r>
          </w:p>
        </w:tc>
        <w:tc>
          <w:tcPr>
            <w:tcW w:w="1474" w:type="dxa"/>
            <w:vAlign w:val="center"/>
          </w:tcPr>
          <w:p w:rsidR="00A31564" w:rsidRPr="00090D73" w:rsidRDefault="00A31564" w:rsidP="00B47512">
            <w:pPr>
              <w:jc w:val="both"/>
            </w:pPr>
            <w:r w:rsidRPr="000863F6">
              <w:rPr>
                <w:position w:val="-10"/>
              </w:rPr>
              <w:object w:dxaOrig="580" w:dyaOrig="320">
                <v:shape id="_x0000_i1054" type="#_x0000_t75" style="width:30pt;height:15.75pt" o:ole="">
                  <v:imagedata r:id="rId118" o:title=""/>
                </v:shape>
                <o:OLEObject Type="Embed" ProgID="Equation.3" ShapeID="_x0000_i1054" DrawAspect="Content" ObjectID="_1494525372" r:id="rId119"/>
              </w:object>
            </w:r>
          </w:p>
        </w:tc>
        <w:tc>
          <w:tcPr>
            <w:tcW w:w="1474" w:type="dxa"/>
            <w:vAlign w:val="center"/>
          </w:tcPr>
          <w:p w:rsidR="00A31564" w:rsidRPr="00090D73" w:rsidRDefault="00A31564" w:rsidP="00B47512">
            <w:pPr>
              <w:jc w:val="both"/>
            </w:pPr>
            <w:r w:rsidRPr="000863F6">
              <w:rPr>
                <w:position w:val="-10"/>
              </w:rPr>
              <w:object w:dxaOrig="600" w:dyaOrig="360">
                <v:shape id="_x0000_i1055" type="#_x0000_t75" style="width:30.75pt;height:18.75pt" o:ole="">
                  <v:imagedata r:id="rId120" o:title=""/>
                </v:shape>
                <o:OLEObject Type="Embed" ProgID="Equation.3" ShapeID="_x0000_i1055" DrawAspect="Content" ObjectID="_1494525373" r:id="rId121"/>
              </w:object>
            </w:r>
          </w:p>
        </w:tc>
        <w:tc>
          <w:tcPr>
            <w:tcW w:w="1474" w:type="dxa"/>
            <w:vAlign w:val="center"/>
          </w:tcPr>
          <w:p w:rsidR="00A31564" w:rsidRPr="00090D73" w:rsidRDefault="00A31564" w:rsidP="00B47512">
            <w:pPr>
              <w:jc w:val="both"/>
            </w:pPr>
            <w:r>
              <w:t>90,270</w:t>
            </w:r>
          </w:p>
        </w:tc>
        <w:tc>
          <w:tcPr>
            <w:tcW w:w="1474" w:type="dxa"/>
            <w:vAlign w:val="center"/>
          </w:tcPr>
          <w:p w:rsidR="00A31564" w:rsidRPr="00090D73" w:rsidRDefault="00A31564" w:rsidP="00B47512">
            <w:pPr>
              <w:jc w:val="both"/>
            </w:pPr>
            <w:r>
              <w:t>45</w:t>
            </w:r>
          </w:p>
        </w:tc>
        <w:tc>
          <w:tcPr>
            <w:tcW w:w="1474" w:type="dxa"/>
            <w:vAlign w:val="center"/>
          </w:tcPr>
          <w:p w:rsidR="00A31564" w:rsidRPr="00090D73" w:rsidRDefault="00A31564" w:rsidP="00B47512">
            <w:pPr>
              <w:jc w:val="both"/>
            </w:pPr>
            <w:r>
              <w:t>0</w:t>
            </w:r>
          </w:p>
        </w:tc>
      </w:tr>
    </w:tbl>
    <w:p w:rsidR="00A31564" w:rsidRDefault="00A31564" w:rsidP="00B47512">
      <w:pPr>
        <w:jc w:val="both"/>
        <w:rPr>
          <w:iCs/>
        </w:rPr>
      </w:pPr>
    </w:p>
    <w:p w:rsidR="00A31564" w:rsidRDefault="00A31564" w:rsidP="00B47512">
      <w:pPr>
        <w:jc w:val="both"/>
        <w:rPr>
          <w:iCs/>
        </w:rPr>
      </w:pPr>
      <w:r>
        <w:rPr>
          <w:b/>
          <w:bCs/>
          <w:noProof/>
          <w:lang w:eastAsia="en-GB"/>
        </w:rPr>
        <w:drawing>
          <wp:inline distT="0" distB="0" distL="0" distR="0" wp14:anchorId="33FCB7A1" wp14:editId="011D794D">
            <wp:extent cx="4848225" cy="1445895"/>
            <wp:effectExtent l="0" t="0" r="9525" b="1905"/>
            <wp:docPr id="571406" name="Picture 571406" descr="ODF 0 Shear tex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ODF 0 Shear texture"/>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848225" cy="1445895"/>
                    </a:xfrm>
                    <a:prstGeom prst="rect">
                      <a:avLst/>
                    </a:prstGeom>
                    <a:noFill/>
                    <a:ln>
                      <a:noFill/>
                    </a:ln>
                  </pic:spPr>
                </pic:pic>
              </a:graphicData>
            </a:graphic>
          </wp:inline>
        </w:drawing>
      </w:r>
    </w:p>
    <w:p w:rsidR="00A31564" w:rsidRDefault="00A31564" w:rsidP="00B47512">
      <w:pPr>
        <w:jc w:val="both"/>
        <w:rPr>
          <w:iCs/>
        </w:rPr>
      </w:pPr>
      <w:r>
        <w:rPr>
          <w:b/>
          <w:bCs/>
          <w:noProof/>
          <w:lang w:eastAsia="en-GB"/>
        </w:rPr>
        <w:drawing>
          <wp:inline distT="0" distB="0" distL="0" distR="0" wp14:anchorId="62C34255" wp14:editId="77D49C08">
            <wp:extent cx="4805680" cy="1435100"/>
            <wp:effectExtent l="0" t="0" r="0" b="0"/>
            <wp:docPr id="571407" name="Picture 571407" descr="ODF 45Shear tex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ODF 45Shear textur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805680" cy="1435100"/>
                    </a:xfrm>
                    <a:prstGeom prst="rect">
                      <a:avLst/>
                    </a:prstGeom>
                    <a:noFill/>
                    <a:ln>
                      <a:noFill/>
                    </a:ln>
                  </pic:spPr>
                </pic:pic>
              </a:graphicData>
            </a:graphic>
          </wp:inline>
        </w:drawing>
      </w:r>
    </w:p>
    <w:p w:rsidR="00A31564" w:rsidRPr="009C765B" w:rsidRDefault="00A31564" w:rsidP="00B47512">
      <w:pPr>
        <w:jc w:val="both"/>
        <w:rPr>
          <w:i/>
          <w:iCs/>
        </w:rPr>
      </w:pPr>
      <w:r w:rsidRPr="009C765B">
        <w:rPr>
          <w:i/>
          <w:iCs/>
        </w:rPr>
        <w:t>Figure 2.3.4.2.B – For the ODF sections of ф2=0° and ф2=45° the exact locations of the ideal simple shear texture components are given for triclinic sample symmetry</w:t>
      </w:r>
    </w:p>
    <w:p w:rsidR="00A31564" w:rsidRDefault="00A31564" w:rsidP="00B47512">
      <w:pPr>
        <w:jc w:val="both"/>
        <w:rPr>
          <w:iCs/>
        </w:rPr>
      </w:pPr>
    </w:p>
    <w:p w:rsidR="00A31564" w:rsidRPr="004A73C5" w:rsidRDefault="00A31564" w:rsidP="00B47512">
      <w:pPr>
        <w:jc w:val="both"/>
        <w:rPr>
          <w:iCs/>
        </w:rPr>
      </w:pPr>
    </w:p>
    <w:p w:rsidR="00A31564" w:rsidRDefault="00A31564" w:rsidP="00B47512">
      <w:pPr>
        <w:pStyle w:val="Heading2"/>
        <w:jc w:val="both"/>
      </w:pPr>
      <w:bookmarkStart w:id="70" w:name="_Toc404107916"/>
      <w:r>
        <w:lastRenderedPageBreak/>
        <w:t>2.3.5 – Summary</w:t>
      </w:r>
      <w:bookmarkEnd w:id="70"/>
    </w:p>
    <w:p w:rsidR="00A31564" w:rsidRPr="004D4B88" w:rsidRDefault="00A31564" w:rsidP="00B47512">
      <w:pPr>
        <w:jc w:val="both"/>
      </w:pPr>
      <w:r>
        <w:tab/>
        <w:t>This chapter has looked at the basic methods behind FSW, and how these types of welds compare to other welds and the advantages of FSW. It has also looked in depth at microstructure, testing methods and crystallography that are related to FSW. Since the invention of FSW in 1991, over 20 years of research has taken place and substantial improvements have been made to the field. While FSW is increasingly being used in more and more innovative ways, the field of stationary shoulder corner FSW is a brand new field, and little is known about how it effects the micro-structure or other weld conditions, hence the investigation of this thesis.</w:t>
      </w:r>
    </w:p>
    <w:p w:rsidR="0055788A" w:rsidRDefault="0055788A">
      <w:pPr>
        <w:rPr>
          <w:u w:val="single"/>
        </w:rPr>
      </w:pPr>
      <w:r>
        <w:rPr>
          <w:u w:val="single"/>
        </w:rPr>
        <w:br w:type="page"/>
      </w:r>
    </w:p>
    <w:p w:rsidR="0055788A" w:rsidRDefault="0055788A" w:rsidP="0055788A">
      <w:pPr>
        <w:pStyle w:val="Title"/>
      </w:pPr>
      <w:r>
        <w:lastRenderedPageBreak/>
        <w:t>Chapter 3 – Experimental Methods</w:t>
      </w:r>
    </w:p>
    <w:p w:rsidR="0055788A" w:rsidRDefault="0055788A" w:rsidP="0055788A">
      <w:pPr>
        <w:pStyle w:val="Heading2"/>
      </w:pPr>
      <w:bookmarkStart w:id="71" w:name="_Toc404107917"/>
      <w:r>
        <w:t>3.1 - Introduction</w:t>
      </w:r>
      <w:bookmarkEnd w:id="71"/>
    </w:p>
    <w:p w:rsidR="0055788A" w:rsidRDefault="0055788A" w:rsidP="0055788A">
      <w:r>
        <w:tab/>
        <w:t>The methods employed during research are indicated below, and can be largely characterised by two parts, welding and analysis. The process parameters for welding and materials used are first discussed, and then the post weld preparation and analytical techniques used to produce results.</w:t>
      </w:r>
    </w:p>
    <w:p w:rsidR="0055788A" w:rsidRDefault="0055788A" w:rsidP="0055788A">
      <w:pPr>
        <w:pStyle w:val="Heading2"/>
      </w:pPr>
      <w:bookmarkStart w:id="72" w:name="_Toc404107918"/>
      <w:r>
        <w:t>3.2 – Materials</w:t>
      </w:r>
      <w:bookmarkEnd w:id="72"/>
    </w:p>
    <w:p w:rsidR="0055788A" w:rsidRDefault="0055788A" w:rsidP="0055788A">
      <w:r>
        <w:tab/>
        <w:t>Four different materials were investigated as part of this research AA2014-T4, 2024-T4, AA7075-T6, AA5083-O, and AA6082-T6. These represent some of the most commonly used aluminium alloys for the 2xxx, 5xxx, 6xxx, and 7xxx series. Each one of these alloys has a standard chemical composition, certain precipitates and standard mechanical properties which are shown in tables 3.2.A and 3.2.B:</w:t>
      </w:r>
    </w:p>
    <w:p w:rsidR="0055788A" w:rsidRDefault="0055788A" w:rsidP="0055788A">
      <w:r>
        <w:t>Table 3.2.A – The chemical composition of the different alloys used for SSCFSW [ASM M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1049"/>
        <w:gridCol w:w="822"/>
        <w:gridCol w:w="822"/>
        <w:gridCol w:w="879"/>
        <w:gridCol w:w="822"/>
        <w:gridCol w:w="695"/>
        <w:gridCol w:w="772"/>
        <w:gridCol w:w="992"/>
        <w:gridCol w:w="796"/>
        <w:gridCol w:w="610"/>
      </w:tblGrid>
      <w:tr w:rsidR="0055788A" w:rsidTr="00142F1F">
        <w:tc>
          <w:tcPr>
            <w:tcW w:w="1049" w:type="dxa"/>
            <w:vAlign w:val="center"/>
          </w:tcPr>
          <w:p w:rsidR="0055788A" w:rsidRDefault="0055788A" w:rsidP="00142F1F">
            <w:pPr>
              <w:spacing w:line="360" w:lineRule="auto"/>
              <w:jc w:val="center"/>
            </w:pPr>
            <w:r>
              <w:t>Alloy</w:t>
            </w:r>
          </w:p>
        </w:tc>
        <w:tc>
          <w:tcPr>
            <w:tcW w:w="822" w:type="dxa"/>
            <w:vAlign w:val="center"/>
          </w:tcPr>
          <w:p w:rsidR="0055788A" w:rsidRPr="001043ED" w:rsidRDefault="0055788A" w:rsidP="00142F1F">
            <w:pPr>
              <w:spacing w:line="360" w:lineRule="auto"/>
              <w:jc w:val="center"/>
              <w:rPr>
                <w:b/>
                <w:bCs/>
              </w:rPr>
            </w:pPr>
            <w:r w:rsidRPr="001043ED">
              <w:rPr>
                <w:b/>
                <w:bCs/>
              </w:rPr>
              <w:t>Cu</w:t>
            </w:r>
          </w:p>
        </w:tc>
        <w:tc>
          <w:tcPr>
            <w:tcW w:w="822" w:type="dxa"/>
            <w:vAlign w:val="center"/>
          </w:tcPr>
          <w:p w:rsidR="0055788A" w:rsidRPr="001043ED" w:rsidRDefault="0055788A" w:rsidP="00142F1F">
            <w:pPr>
              <w:spacing w:line="360" w:lineRule="auto"/>
              <w:jc w:val="center"/>
              <w:rPr>
                <w:b/>
                <w:bCs/>
              </w:rPr>
            </w:pPr>
            <w:r w:rsidRPr="001043ED">
              <w:rPr>
                <w:b/>
                <w:bCs/>
              </w:rPr>
              <w:t>Mg</w:t>
            </w:r>
          </w:p>
        </w:tc>
        <w:tc>
          <w:tcPr>
            <w:tcW w:w="879" w:type="dxa"/>
            <w:vAlign w:val="center"/>
          </w:tcPr>
          <w:p w:rsidR="0055788A" w:rsidRPr="001043ED" w:rsidRDefault="0055788A" w:rsidP="00142F1F">
            <w:pPr>
              <w:spacing w:line="360" w:lineRule="auto"/>
              <w:jc w:val="center"/>
              <w:rPr>
                <w:b/>
                <w:bCs/>
              </w:rPr>
            </w:pPr>
            <w:r w:rsidRPr="001043ED">
              <w:rPr>
                <w:b/>
                <w:bCs/>
              </w:rPr>
              <w:t>Mn</w:t>
            </w:r>
          </w:p>
        </w:tc>
        <w:tc>
          <w:tcPr>
            <w:tcW w:w="822" w:type="dxa"/>
            <w:vAlign w:val="center"/>
          </w:tcPr>
          <w:p w:rsidR="0055788A" w:rsidRPr="001043ED" w:rsidRDefault="0055788A" w:rsidP="00142F1F">
            <w:pPr>
              <w:spacing w:line="360" w:lineRule="auto"/>
              <w:jc w:val="center"/>
              <w:rPr>
                <w:b/>
                <w:bCs/>
              </w:rPr>
            </w:pPr>
            <w:r w:rsidRPr="001043ED">
              <w:rPr>
                <w:b/>
                <w:bCs/>
              </w:rPr>
              <w:t>Si</w:t>
            </w:r>
          </w:p>
        </w:tc>
        <w:tc>
          <w:tcPr>
            <w:tcW w:w="695" w:type="dxa"/>
            <w:vAlign w:val="center"/>
          </w:tcPr>
          <w:p w:rsidR="0055788A" w:rsidRPr="001043ED" w:rsidRDefault="0055788A" w:rsidP="00142F1F">
            <w:pPr>
              <w:spacing w:line="360" w:lineRule="auto"/>
              <w:jc w:val="center"/>
              <w:rPr>
                <w:b/>
                <w:bCs/>
              </w:rPr>
            </w:pPr>
            <w:r w:rsidRPr="001043ED">
              <w:rPr>
                <w:b/>
                <w:bCs/>
              </w:rPr>
              <w:t>Fe</w:t>
            </w:r>
          </w:p>
        </w:tc>
        <w:tc>
          <w:tcPr>
            <w:tcW w:w="772" w:type="dxa"/>
            <w:vAlign w:val="center"/>
          </w:tcPr>
          <w:p w:rsidR="0055788A" w:rsidRPr="001043ED" w:rsidRDefault="0055788A" w:rsidP="00142F1F">
            <w:pPr>
              <w:spacing w:line="360" w:lineRule="auto"/>
              <w:jc w:val="center"/>
              <w:rPr>
                <w:b/>
                <w:bCs/>
              </w:rPr>
            </w:pPr>
            <w:r w:rsidRPr="001043ED">
              <w:rPr>
                <w:b/>
                <w:bCs/>
              </w:rPr>
              <w:t>Zn</w:t>
            </w:r>
          </w:p>
        </w:tc>
        <w:tc>
          <w:tcPr>
            <w:tcW w:w="992" w:type="dxa"/>
            <w:vAlign w:val="center"/>
          </w:tcPr>
          <w:p w:rsidR="0055788A" w:rsidRPr="001043ED" w:rsidRDefault="0055788A" w:rsidP="00142F1F">
            <w:pPr>
              <w:spacing w:line="360" w:lineRule="auto"/>
              <w:jc w:val="center"/>
              <w:rPr>
                <w:b/>
                <w:bCs/>
              </w:rPr>
            </w:pPr>
            <w:r w:rsidRPr="001043ED">
              <w:rPr>
                <w:b/>
                <w:bCs/>
              </w:rPr>
              <w:t>Cr</w:t>
            </w:r>
          </w:p>
        </w:tc>
        <w:tc>
          <w:tcPr>
            <w:tcW w:w="796" w:type="dxa"/>
            <w:vAlign w:val="center"/>
          </w:tcPr>
          <w:p w:rsidR="0055788A" w:rsidRPr="001043ED" w:rsidRDefault="0055788A" w:rsidP="00142F1F">
            <w:pPr>
              <w:spacing w:line="360" w:lineRule="auto"/>
              <w:jc w:val="center"/>
              <w:rPr>
                <w:b/>
                <w:bCs/>
              </w:rPr>
            </w:pPr>
            <w:r w:rsidRPr="001043ED">
              <w:rPr>
                <w:b/>
                <w:bCs/>
              </w:rPr>
              <w:t>other</w:t>
            </w:r>
          </w:p>
        </w:tc>
        <w:tc>
          <w:tcPr>
            <w:tcW w:w="610" w:type="dxa"/>
            <w:vAlign w:val="center"/>
          </w:tcPr>
          <w:p w:rsidR="0055788A" w:rsidRPr="001043ED" w:rsidRDefault="0055788A" w:rsidP="00142F1F">
            <w:pPr>
              <w:spacing w:line="360" w:lineRule="auto"/>
              <w:jc w:val="center"/>
              <w:rPr>
                <w:b/>
                <w:bCs/>
              </w:rPr>
            </w:pPr>
            <w:r w:rsidRPr="001043ED">
              <w:rPr>
                <w:b/>
                <w:bCs/>
              </w:rPr>
              <w:t>Al</w:t>
            </w:r>
          </w:p>
        </w:tc>
      </w:tr>
      <w:tr w:rsidR="0055788A" w:rsidTr="00142F1F">
        <w:tc>
          <w:tcPr>
            <w:tcW w:w="1049" w:type="dxa"/>
            <w:vAlign w:val="center"/>
          </w:tcPr>
          <w:p w:rsidR="0055788A" w:rsidRPr="001043ED" w:rsidRDefault="0055788A" w:rsidP="00142F1F">
            <w:pPr>
              <w:spacing w:line="360" w:lineRule="auto"/>
              <w:jc w:val="center"/>
              <w:rPr>
                <w:b/>
                <w:bCs/>
              </w:rPr>
            </w:pPr>
            <w:r>
              <w:rPr>
                <w:b/>
                <w:bCs/>
              </w:rPr>
              <w:t>AA</w:t>
            </w:r>
            <w:r w:rsidRPr="001043ED">
              <w:rPr>
                <w:b/>
                <w:bCs/>
              </w:rPr>
              <w:t>201</w:t>
            </w:r>
            <w:r>
              <w:rPr>
                <w:b/>
                <w:bCs/>
              </w:rPr>
              <w:t>4</w:t>
            </w:r>
          </w:p>
        </w:tc>
        <w:tc>
          <w:tcPr>
            <w:tcW w:w="822" w:type="dxa"/>
            <w:vAlign w:val="center"/>
          </w:tcPr>
          <w:p w:rsidR="0055788A" w:rsidRDefault="0055788A" w:rsidP="00142F1F">
            <w:pPr>
              <w:spacing w:line="360" w:lineRule="auto"/>
              <w:jc w:val="center"/>
            </w:pPr>
            <w:r>
              <w:t>3.9-5</w:t>
            </w:r>
          </w:p>
        </w:tc>
        <w:tc>
          <w:tcPr>
            <w:tcW w:w="822" w:type="dxa"/>
            <w:vAlign w:val="center"/>
          </w:tcPr>
          <w:p w:rsidR="0055788A" w:rsidRDefault="0055788A" w:rsidP="00142F1F">
            <w:pPr>
              <w:spacing w:line="360" w:lineRule="auto"/>
              <w:jc w:val="center"/>
            </w:pPr>
            <w:r>
              <w:t>0.2-0.8</w:t>
            </w:r>
          </w:p>
        </w:tc>
        <w:tc>
          <w:tcPr>
            <w:tcW w:w="879" w:type="dxa"/>
            <w:vAlign w:val="center"/>
          </w:tcPr>
          <w:p w:rsidR="0055788A" w:rsidRDefault="0055788A" w:rsidP="00142F1F">
            <w:pPr>
              <w:spacing w:line="360" w:lineRule="auto"/>
              <w:jc w:val="center"/>
            </w:pPr>
            <w:r>
              <w:t>0.4-1.2</w:t>
            </w:r>
          </w:p>
        </w:tc>
        <w:tc>
          <w:tcPr>
            <w:tcW w:w="822" w:type="dxa"/>
            <w:vAlign w:val="center"/>
          </w:tcPr>
          <w:p w:rsidR="0055788A" w:rsidRDefault="0055788A" w:rsidP="00142F1F">
            <w:pPr>
              <w:spacing w:line="360" w:lineRule="auto"/>
              <w:jc w:val="center"/>
            </w:pPr>
            <w:r>
              <w:t>0.5-1.2</w:t>
            </w:r>
          </w:p>
        </w:tc>
        <w:tc>
          <w:tcPr>
            <w:tcW w:w="695" w:type="dxa"/>
            <w:vAlign w:val="center"/>
          </w:tcPr>
          <w:p w:rsidR="0055788A" w:rsidRDefault="0055788A" w:rsidP="00142F1F">
            <w:pPr>
              <w:spacing w:line="360" w:lineRule="auto"/>
              <w:jc w:val="center"/>
            </w:pPr>
            <w:r>
              <w:t>0.7</w:t>
            </w:r>
          </w:p>
        </w:tc>
        <w:tc>
          <w:tcPr>
            <w:tcW w:w="772" w:type="dxa"/>
            <w:vAlign w:val="center"/>
          </w:tcPr>
          <w:p w:rsidR="0055788A" w:rsidRDefault="0055788A" w:rsidP="00142F1F">
            <w:pPr>
              <w:spacing w:line="360" w:lineRule="auto"/>
              <w:jc w:val="center"/>
            </w:pPr>
            <w:r>
              <w:t>0.25</w:t>
            </w:r>
          </w:p>
        </w:tc>
        <w:tc>
          <w:tcPr>
            <w:tcW w:w="992" w:type="dxa"/>
            <w:vAlign w:val="center"/>
          </w:tcPr>
          <w:p w:rsidR="0055788A" w:rsidRDefault="0055788A" w:rsidP="00142F1F">
            <w:pPr>
              <w:spacing w:line="360" w:lineRule="auto"/>
              <w:jc w:val="center"/>
            </w:pPr>
            <w:r>
              <w:t>0.1</w:t>
            </w:r>
          </w:p>
        </w:tc>
        <w:tc>
          <w:tcPr>
            <w:tcW w:w="796" w:type="dxa"/>
            <w:vAlign w:val="center"/>
          </w:tcPr>
          <w:p w:rsidR="0055788A" w:rsidRDefault="0055788A" w:rsidP="00142F1F">
            <w:pPr>
              <w:spacing w:line="360" w:lineRule="auto"/>
              <w:jc w:val="center"/>
            </w:pPr>
            <w:r>
              <w:t>0.15</w:t>
            </w:r>
          </w:p>
        </w:tc>
        <w:tc>
          <w:tcPr>
            <w:tcW w:w="610" w:type="dxa"/>
            <w:vAlign w:val="center"/>
          </w:tcPr>
          <w:p w:rsidR="0055788A" w:rsidRDefault="0055788A" w:rsidP="00142F1F">
            <w:pPr>
              <w:spacing w:line="360" w:lineRule="auto"/>
              <w:jc w:val="center"/>
            </w:pPr>
            <w:r>
              <w:t>Bal.</w:t>
            </w:r>
          </w:p>
        </w:tc>
      </w:tr>
      <w:tr w:rsidR="0055788A" w:rsidTr="00142F1F">
        <w:tc>
          <w:tcPr>
            <w:tcW w:w="1049" w:type="dxa"/>
            <w:vAlign w:val="center"/>
          </w:tcPr>
          <w:p w:rsidR="0055788A" w:rsidRPr="001043ED" w:rsidRDefault="0055788A" w:rsidP="00142F1F">
            <w:pPr>
              <w:spacing w:line="360" w:lineRule="auto"/>
              <w:jc w:val="center"/>
              <w:rPr>
                <w:b/>
                <w:bCs/>
              </w:rPr>
            </w:pPr>
            <w:r>
              <w:rPr>
                <w:b/>
                <w:bCs/>
              </w:rPr>
              <w:t>AA2024</w:t>
            </w:r>
          </w:p>
        </w:tc>
        <w:tc>
          <w:tcPr>
            <w:tcW w:w="822" w:type="dxa"/>
            <w:vAlign w:val="center"/>
          </w:tcPr>
          <w:p w:rsidR="0055788A" w:rsidRDefault="0055788A" w:rsidP="00142F1F">
            <w:pPr>
              <w:spacing w:line="360" w:lineRule="auto"/>
              <w:jc w:val="center"/>
            </w:pPr>
            <w:r>
              <w:t>3.8-4.9</w:t>
            </w:r>
          </w:p>
        </w:tc>
        <w:tc>
          <w:tcPr>
            <w:tcW w:w="822" w:type="dxa"/>
            <w:vAlign w:val="center"/>
          </w:tcPr>
          <w:p w:rsidR="0055788A" w:rsidRDefault="0055788A" w:rsidP="00142F1F">
            <w:pPr>
              <w:spacing w:line="360" w:lineRule="auto"/>
              <w:jc w:val="center"/>
            </w:pPr>
            <w:r>
              <w:t>1.2-1.8</w:t>
            </w:r>
          </w:p>
        </w:tc>
        <w:tc>
          <w:tcPr>
            <w:tcW w:w="879" w:type="dxa"/>
            <w:vAlign w:val="center"/>
          </w:tcPr>
          <w:p w:rsidR="0055788A" w:rsidRDefault="0055788A" w:rsidP="00142F1F">
            <w:pPr>
              <w:spacing w:line="360" w:lineRule="auto"/>
              <w:jc w:val="center"/>
            </w:pPr>
            <w:r>
              <w:t>0.3-0.9</w:t>
            </w:r>
          </w:p>
        </w:tc>
        <w:tc>
          <w:tcPr>
            <w:tcW w:w="822" w:type="dxa"/>
            <w:vAlign w:val="center"/>
          </w:tcPr>
          <w:p w:rsidR="0055788A" w:rsidRDefault="0055788A" w:rsidP="00142F1F">
            <w:pPr>
              <w:spacing w:line="360" w:lineRule="auto"/>
              <w:jc w:val="center"/>
            </w:pPr>
            <w:r>
              <w:t>0.5</w:t>
            </w:r>
          </w:p>
        </w:tc>
        <w:tc>
          <w:tcPr>
            <w:tcW w:w="695" w:type="dxa"/>
            <w:vAlign w:val="center"/>
          </w:tcPr>
          <w:p w:rsidR="0055788A" w:rsidRDefault="0055788A" w:rsidP="00142F1F">
            <w:pPr>
              <w:spacing w:line="360" w:lineRule="auto"/>
              <w:jc w:val="center"/>
            </w:pPr>
            <w:r>
              <w:t>0.5</w:t>
            </w:r>
          </w:p>
        </w:tc>
        <w:tc>
          <w:tcPr>
            <w:tcW w:w="772" w:type="dxa"/>
            <w:vAlign w:val="center"/>
          </w:tcPr>
          <w:p w:rsidR="0055788A" w:rsidRDefault="0055788A" w:rsidP="00142F1F">
            <w:pPr>
              <w:spacing w:line="360" w:lineRule="auto"/>
              <w:jc w:val="center"/>
            </w:pPr>
            <w:r>
              <w:t>0.25</w:t>
            </w:r>
          </w:p>
        </w:tc>
        <w:tc>
          <w:tcPr>
            <w:tcW w:w="992" w:type="dxa"/>
            <w:vAlign w:val="center"/>
          </w:tcPr>
          <w:p w:rsidR="0055788A" w:rsidRDefault="0055788A" w:rsidP="00142F1F">
            <w:pPr>
              <w:spacing w:line="360" w:lineRule="auto"/>
              <w:jc w:val="center"/>
            </w:pPr>
            <w:r>
              <w:t>0.1</w:t>
            </w:r>
          </w:p>
        </w:tc>
        <w:tc>
          <w:tcPr>
            <w:tcW w:w="796" w:type="dxa"/>
            <w:vAlign w:val="center"/>
          </w:tcPr>
          <w:p w:rsidR="0055788A" w:rsidRDefault="0055788A" w:rsidP="00142F1F">
            <w:pPr>
              <w:spacing w:line="360" w:lineRule="auto"/>
              <w:jc w:val="center"/>
            </w:pPr>
            <w:r>
              <w:t>0.15</w:t>
            </w:r>
          </w:p>
        </w:tc>
        <w:tc>
          <w:tcPr>
            <w:tcW w:w="610" w:type="dxa"/>
            <w:vAlign w:val="center"/>
          </w:tcPr>
          <w:p w:rsidR="0055788A" w:rsidRDefault="0055788A" w:rsidP="00142F1F">
            <w:pPr>
              <w:spacing w:line="360" w:lineRule="auto"/>
              <w:jc w:val="center"/>
            </w:pPr>
            <w:r>
              <w:t>Bal.</w:t>
            </w:r>
          </w:p>
        </w:tc>
      </w:tr>
      <w:tr w:rsidR="0055788A" w:rsidTr="00142F1F">
        <w:tc>
          <w:tcPr>
            <w:tcW w:w="1049" w:type="dxa"/>
            <w:vAlign w:val="center"/>
          </w:tcPr>
          <w:p w:rsidR="0055788A" w:rsidRPr="001043ED" w:rsidRDefault="0055788A" w:rsidP="00142F1F">
            <w:pPr>
              <w:spacing w:line="360" w:lineRule="auto"/>
              <w:jc w:val="center"/>
              <w:rPr>
                <w:b/>
                <w:bCs/>
              </w:rPr>
            </w:pPr>
            <w:r>
              <w:rPr>
                <w:b/>
                <w:bCs/>
              </w:rPr>
              <w:t>AA</w:t>
            </w:r>
            <w:r w:rsidRPr="001043ED">
              <w:rPr>
                <w:b/>
                <w:bCs/>
              </w:rPr>
              <w:t>5083</w:t>
            </w:r>
          </w:p>
        </w:tc>
        <w:tc>
          <w:tcPr>
            <w:tcW w:w="822" w:type="dxa"/>
            <w:vAlign w:val="center"/>
          </w:tcPr>
          <w:p w:rsidR="0055788A" w:rsidRDefault="0055788A" w:rsidP="00142F1F">
            <w:pPr>
              <w:spacing w:line="360" w:lineRule="auto"/>
              <w:jc w:val="center"/>
            </w:pPr>
            <w:r>
              <w:t>&lt;0.1</w:t>
            </w:r>
          </w:p>
        </w:tc>
        <w:tc>
          <w:tcPr>
            <w:tcW w:w="822" w:type="dxa"/>
            <w:vAlign w:val="center"/>
          </w:tcPr>
          <w:p w:rsidR="0055788A" w:rsidRDefault="0055788A" w:rsidP="00142F1F">
            <w:pPr>
              <w:spacing w:line="360" w:lineRule="auto"/>
              <w:jc w:val="center"/>
            </w:pPr>
            <w:r>
              <w:t>4-4.9</w:t>
            </w:r>
          </w:p>
        </w:tc>
        <w:tc>
          <w:tcPr>
            <w:tcW w:w="879" w:type="dxa"/>
            <w:vAlign w:val="center"/>
          </w:tcPr>
          <w:p w:rsidR="0055788A" w:rsidRDefault="0055788A" w:rsidP="00142F1F">
            <w:pPr>
              <w:spacing w:line="360" w:lineRule="auto"/>
              <w:jc w:val="center"/>
            </w:pPr>
            <w:r>
              <w:t>0.4-1.0</w:t>
            </w:r>
          </w:p>
        </w:tc>
        <w:tc>
          <w:tcPr>
            <w:tcW w:w="822" w:type="dxa"/>
            <w:vAlign w:val="center"/>
          </w:tcPr>
          <w:p w:rsidR="0055788A" w:rsidRDefault="0055788A" w:rsidP="00142F1F">
            <w:pPr>
              <w:spacing w:line="360" w:lineRule="auto"/>
              <w:jc w:val="center"/>
            </w:pPr>
            <w:r>
              <w:t>&lt;0.4</w:t>
            </w:r>
          </w:p>
        </w:tc>
        <w:tc>
          <w:tcPr>
            <w:tcW w:w="695" w:type="dxa"/>
            <w:vAlign w:val="center"/>
          </w:tcPr>
          <w:p w:rsidR="0055788A" w:rsidRDefault="0055788A" w:rsidP="00142F1F">
            <w:pPr>
              <w:spacing w:line="360" w:lineRule="auto"/>
              <w:jc w:val="center"/>
            </w:pPr>
            <w:r>
              <w:t>&lt;0.4</w:t>
            </w:r>
          </w:p>
        </w:tc>
        <w:tc>
          <w:tcPr>
            <w:tcW w:w="772" w:type="dxa"/>
            <w:vAlign w:val="center"/>
          </w:tcPr>
          <w:p w:rsidR="0055788A" w:rsidRDefault="0055788A" w:rsidP="00142F1F">
            <w:pPr>
              <w:spacing w:line="360" w:lineRule="auto"/>
              <w:jc w:val="center"/>
            </w:pPr>
            <w:r>
              <w:t>&lt;0.25</w:t>
            </w:r>
          </w:p>
        </w:tc>
        <w:tc>
          <w:tcPr>
            <w:tcW w:w="992" w:type="dxa"/>
            <w:vAlign w:val="center"/>
          </w:tcPr>
          <w:p w:rsidR="0055788A" w:rsidRDefault="0055788A" w:rsidP="00142F1F">
            <w:pPr>
              <w:spacing w:line="360" w:lineRule="auto"/>
              <w:jc w:val="center"/>
            </w:pPr>
            <w:r>
              <w:t>0.05-0.25</w:t>
            </w:r>
          </w:p>
        </w:tc>
        <w:tc>
          <w:tcPr>
            <w:tcW w:w="796" w:type="dxa"/>
            <w:vAlign w:val="center"/>
          </w:tcPr>
          <w:p w:rsidR="0055788A" w:rsidRDefault="0055788A" w:rsidP="00142F1F">
            <w:pPr>
              <w:spacing w:line="360" w:lineRule="auto"/>
              <w:jc w:val="center"/>
            </w:pPr>
            <w:r>
              <w:t>&lt;0.15</w:t>
            </w:r>
          </w:p>
        </w:tc>
        <w:tc>
          <w:tcPr>
            <w:tcW w:w="610" w:type="dxa"/>
            <w:vAlign w:val="center"/>
          </w:tcPr>
          <w:p w:rsidR="0055788A" w:rsidRDefault="0055788A" w:rsidP="00142F1F">
            <w:pPr>
              <w:spacing w:line="360" w:lineRule="auto"/>
              <w:jc w:val="center"/>
            </w:pPr>
            <w:r>
              <w:t>Bal.</w:t>
            </w:r>
          </w:p>
        </w:tc>
      </w:tr>
      <w:tr w:rsidR="0055788A" w:rsidTr="00142F1F">
        <w:tc>
          <w:tcPr>
            <w:tcW w:w="1049" w:type="dxa"/>
            <w:vAlign w:val="center"/>
          </w:tcPr>
          <w:p w:rsidR="0055788A" w:rsidRPr="001043ED" w:rsidRDefault="0055788A" w:rsidP="00142F1F">
            <w:pPr>
              <w:spacing w:line="360" w:lineRule="auto"/>
              <w:jc w:val="center"/>
              <w:rPr>
                <w:b/>
                <w:bCs/>
              </w:rPr>
            </w:pPr>
            <w:r>
              <w:rPr>
                <w:b/>
                <w:bCs/>
              </w:rPr>
              <w:t>AA</w:t>
            </w:r>
            <w:r w:rsidRPr="001043ED">
              <w:rPr>
                <w:b/>
                <w:bCs/>
              </w:rPr>
              <w:t>6082</w:t>
            </w:r>
          </w:p>
        </w:tc>
        <w:tc>
          <w:tcPr>
            <w:tcW w:w="822" w:type="dxa"/>
            <w:vAlign w:val="center"/>
          </w:tcPr>
          <w:p w:rsidR="0055788A" w:rsidRDefault="0055788A" w:rsidP="00142F1F">
            <w:pPr>
              <w:spacing w:line="360" w:lineRule="auto"/>
              <w:jc w:val="center"/>
            </w:pPr>
            <w:r>
              <w:t>&lt;0.1</w:t>
            </w:r>
          </w:p>
        </w:tc>
        <w:tc>
          <w:tcPr>
            <w:tcW w:w="822" w:type="dxa"/>
            <w:vAlign w:val="center"/>
          </w:tcPr>
          <w:p w:rsidR="0055788A" w:rsidRDefault="0055788A" w:rsidP="00142F1F">
            <w:pPr>
              <w:spacing w:line="360" w:lineRule="auto"/>
              <w:jc w:val="center"/>
            </w:pPr>
            <w:r>
              <w:t>0.7-1.2</w:t>
            </w:r>
          </w:p>
        </w:tc>
        <w:tc>
          <w:tcPr>
            <w:tcW w:w="879" w:type="dxa"/>
            <w:vAlign w:val="center"/>
          </w:tcPr>
          <w:p w:rsidR="0055788A" w:rsidRDefault="0055788A" w:rsidP="00142F1F">
            <w:pPr>
              <w:spacing w:line="360" w:lineRule="auto"/>
              <w:jc w:val="center"/>
            </w:pPr>
            <w:r>
              <w:t>0.4-1.0</w:t>
            </w:r>
          </w:p>
        </w:tc>
        <w:tc>
          <w:tcPr>
            <w:tcW w:w="822" w:type="dxa"/>
            <w:vAlign w:val="center"/>
          </w:tcPr>
          <w:p w:rsidR="0055788A" w:rsidRDefault="0055788A" w:rsidP="00142F1F">
            <w:pPr>
              <w:spacing w:line="360" w:lineRule="auto"/>
              <w:jc w:val="center"/>
            </w:pPr>
            <w:r>
              <w:t>0.7-1.3</w:t>
            </w:r>
          </w:p>
        </w:tc>
        <w:tc>
          <w:tcPr>
            <w:tcW w:w="695" w:type="dxa"/>
            <w:vAlign w:val="center"/>
          </w:tcPr>
          <w:p w:rsidR="0055788A" w:rsidRDefault="0055788A" w:rsidP="00142F1F">
            <w:pPr>
              <w:spacing w:line="360" w:lineRule="auto"/>
              <w:jc w:val="center"/>
            </w:pPr>
            <w:r>
              <w:t>&lt;0.5</w:t>
            </w:r>
          </w:p>
        </w:tc>
        <w:tc>
          <w:tcPr>
            <w:tcW w:w="772" w:type="dxa"/>
            <w:vAlign w:val="center"/>
          </w:tcPr>
          <w:p w:rsidR="0055788A" w:rsidRDefault="0055788A" w:rsidP="00142F1F">
            <w:pPr>
              <w:spacing w:line="360" w:lineRule="auto"/>
              <w:jc w:val="center"/>
            </w:pPr>
            <w:r>
              <w:t>&lt;0.2</w:t>
            </w:r>
          </w:p>
        </w:tc>
        <w:tc>
          <w:tcPr>
            <w:tcW w:w="992" w:type="dxa"/>
            <w:vAlign w:val="center"/>
          </w:tcPr>
          <w:p w:rsidR="0055788A" w:rsidRDefault="0055788A" w:rsidP="00142F1F">
            <w:pPr>
              <w:spacing w:line="360" w:lineRule="auto"/>
              <w:jc w:val="center"/>
            </w:pPr>
            <w:r>
              <w:t>&lt;0.25</w:t>
            </w:r>
          </w:p>
        </w:tc>
        <w:tc>
          <w:tcPr>
            <w:tcW w:w="796" w:type="dxa"/>
            <w:vAlign w:val="center"/>
          </w:tcPr>
          <w:p w:rsidR="0055788A" w:rsidRDefault="0055788A" w:rsidP="00142F1F">
            <w:pPr>
              <w:spacing w:line="360" w:lineRule="auto"/>
              <w:jc w:val="center"/>
            </w:pPr>
            <w:r>
              <w:t>&lt;0.06</w:t>
            </w:r>
          </w:p>
        </w:tc>
        <w:tc>
          <w:tcPr>
            <w:tcW w:w="610" w:type="dxa"/>
            <w:vAlign w:val="center"/>
          </w:tcPr>
          <w:p w:rsidR="0055788A" w:rsidRDefault="0055788A" w:rsidP="00142F1F">
            <w:pPr>
              <w:spacing w:line="360" w:lineRule="auto"/>
              <w:jc w:val="center"/>
            </w:pPr>
            <w:r>
              <w:t>Bal.</w:t>
            </w:r>
          </w:p>
        </w:tc>
      </w:tr>
      <w:tr w:rsidR="0055788A" w:rsidTr="00142F1F">
        <w:tc>
          <w:tcPr>
            <w:tcW w:w="1049" w:type="dxa"/>
            <w:vAlign w:val="center"/>
          </w:tcPr>
          <w:p w:rsidR="0055788A" w:rsidRPr="001043ED" w:rsidRDefault="0055788A" w:rsidP="00142F1F">
            <w:pPr>
              <w:spacing w:line="360" w:lineRule="auto"/>
              <w:jc w:val="center"/>
              <w:rPr>
                <w:b/>
                <w:bCs/>
              </w:rPr>
            </w:pPr>
            <w:r>
              <w:rPr>
                <w:b/>
                <w:bCs/>
              </w:rPr>
              <w:t>AA</w:t>
            </w:r>
            <w:r w:rsidRPr="001043ED">
              <w:rPr>
                <w:b/>
                <w:bCs/>
              </w:rPr>
              <w:t>7075</w:t>
            </w:r>
          </w:p>
        </w:tc>
        <w:tc>
          <w:tcPr>
            <w:tcW w:w="822" w:type="dxa"/>
            <w:vAlign w:val="center"/>
          </w:tcPr>
          <w:p w:rsidR="0055788A" w:rsidRDefault="0055788A" w:rsidP="00142F1F">
            <w:pPr>
              <w:spacing w:line="360" w:lineRule="auto"/>
              <w:jc w:val="center"/>
            </w:pPr>
            <w:r>
              <w:t>1.2-2.0</w:t>
            </w:r>
          </w:p>
        </w:tc>
        <w:tc>
          <w:tcPr>
            <w:tcW w:w="822" w:type="dxa"/>
            <w:vAlign w:val="center"/>
          </w:tcPr>
          <w:p w:rsidR="0055788A" w:rsidRDefault="0055788A" w:rsidP="00142F1F">
            <w:pPr>
              <w:spacing w:line="360" w:lineRule="auto"/>
              <w:jc w:val="center"/>
            </w:pPr>
            <w:r>
              <w:t>2.1-2.9</w:t>
            </w:r>
          </w:p>
        </w:tc>
        <w:tc>
          <w:tcPr>
            <w:tcW w:w="879" w:type="dxa"/>
            <w:vAlign w:val="center"/>
          </w:tcPr>
          <w:p w:rsidR="0055788A" w:rsidRDefault="0055788A" w:rsidP="00142F1F">
            <w:pPr>
              <w:spacing w:line="360" w:lineRule="auto"/>
              <w:jc w:val="center"/>
            </w:pPr>
            <w:r>
              <w:t>&lt;0.3</w:t>
            </w:r>
          </w:p>
        </w:tc>
        <w:tc>
          <w:tcPr>
            <w:tcW w:w="822" w:type="dxa"/>
            <w:vAlign w:val="center"/>
          </w:tcPr>
          <w:p w:rsidR="0055788A" w:rsidRDefault="0055788A" w:rsidP="00142F1F">
            <w:pPr>
              <w:spacing w:line="360" w:lineRule="auto"/>
              <w:jc w:val="center"/>
            </w:pPr>
            <w:r>
              <w:t>&lt;0.4</w:t>
            </w:r>
          </w:p>
        </w:tc>
        <w:tc>
          <w:tcPr>
            <w:tcW w:w="695" w:type="dxa"/>
            <w:vAlign w:val="center"/>
          </w:tcPr>
          <w:p w:rsidR="0055788A" w:rsidRDefault="0055788A" w:rsidP="00142F1F">
            <w:pPr>
              <w:spacing w:line="360" w:lineRule="auto"/>
              <w:jc w:val="center"/>
            </w:pPr>
            <w:r>
              <w:t>&lt;0.5</w:t>
            </w:r>
          </w:p>
        </w:tc>
        <w:tc>
          <w:tcPr>
            <w:tcW w:w="772" w:type="dxa"/>
            <w:vAlign w:val="center"/>
          </w:tcPr>
          <w:p w:rsidR="0055788A" w:rsidRDefault="0055788A" w:rsidP="00142F1F">
            <w:pPr>
              <w:spacing w:line="360" w:lineRule="auto"/>
              <w:jc w:val="center"/>
            </w:pPr>
            <w:r>
              <w:t>5.1-6.1</w:t>
            </w:r>
          </w:p>
        </w:tc>
        <w:tc>
          <w:tcPr>
            <w:tcW w:w="992" w:type="dxa"/>
            <w:vAlign w:val="center"/>
          </w:tcPr>
          <w:p w:rsidR="0055788A" w:rsidRDefault="0055788A" w:rsidP="00142F1F">
            <w:pPr>
              <w:spacing w:line="360" w:lineRule="auto"/>
              <w:jc w:val="center"/>
            </w:pPr>
            <w:r>
              <w:t>0.18-0.28</w:t>
            </w:r>
          </w:p>
        </w:tc>
        <w:tc>
          <w:tcPr>
            <w:tcW w:w="796" w:type="dxa"/>
            <w:vAlign w:val="center"/>
          </w:tcPr>
          <w:p w:rsidR="0055788A" w:rsidRDefault="0055788A" w:rsidP="00142F1F">
            <w:pPr>
              <w:spacing w:line="360" w:lineRule="auto"/>
              <w:jc w:val="center"/>
            </w:pPr>
            <w:r>
              <w:t>&lt;0.25</w:t>
            </w:r>
          </w:p>
        </w:tc>
        <w:tc>
          <w:tcPr>
            <w:tcW w:w="610" w:type="dxa"/>
            <w:vAlign w:val="center"/>
          </w:tcPr>
          <w:p w:rsidR="0055788A" w:rsidRDefault="0055788A" w:rsidP="00142F1F">
            <w:pPr>
              <w:spacing w:line="360" w:lineRule="auto"/>
              <w:jc w:val="center"/>
            </w:pPr>
            <w:r>
              <w:t>Bal.</w:t>
            </w:r>
          </w:p>
        </w:tc>
      </w:tr>
    </w:tbl>
    <w:p w:rsidR="0055788A" w:rsidRDefault="0055788A" w:rsidP="0055788A"/>
    <w:p w:rsidR="0055788A" w:rsidRDefault="0055788A" w:rsidP="0055788A">
      <w:r>
        <w:t>Table 3.2.B – A series of standard mechanical properties of materials used for SSCFSW [ASM MDS]</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0"/>
        <w:gridCol w:w="1689"/>
        <w:gridCol w:w="1849"/>
        <w:gridCol w:w="1440"/>
        <w:gridCol w:w="1800"/>
      </w:tblGrid>
      <w:tr w:rsidR="0055788A" w:rsidTr="00142F1F">
        <w:tc>
          <w:tcPr>
            <w:tcW w:w="1790" w:type="dxa"/>
          </w:tcPr>
          <w:p w:rsidR="0055788A" w:rsidRDefault="0055788A" w:rsidP="00142F1F">
            <w:pPr>
              <w:spacing w:after="0" w:line="360" w:lineRule="auto"/>
            </w:pPr>
            <w:r>
              <w:t>Alloy/properties</w:t>
            </w:r>
          </w:p>
        </w:tc>
        <w:tc>
          <w:tcPr>
            <w:tcW w:w="1689" w:type="dxa"/>
          </w:tcPr>
          <w:p w:rsidR="0055788A" w:rsidRDefault="0055788A" w:rsidP="00142F1F">
            <w:pPr>
              <w:spacing w:after="0" w:line="360" w:lineRule="auto"/>
              <w:jc w:val="center"/>
            </w:pPr>
            <w:r>
              <w:t>Proof stress (MPa)</w:t>
            </w:r>
          </w:p>
        </w:tc>
        <w:tc>
          <w:tcPr>
            <w:tcW w:w="1849" w:type="dxa"/>
          </w:tcPr>
          <w:p w:rsidR="0055788A" w:rsidRDefault="0055788A" w:rsidP="00142F1F">
            <w:pPr>
              <w:spacing w:after="0" w:line="360" w:lineRule="auto"/>
              <w:jc w:val="center"/>
            </w:pPr>
            <w:r>
              <w:t>Ultimate tensile stress, (MPa)</w:t>
            </w:r>
          </w:p>
        </w:tc>
        <w:tc>
          <w:tcPr>
            <w:tcW w:w="1440" w:type="dxa"/>
          </w:tcPr>
          <w:p w:rsidR="0055788A" w:rsidRDefault="0055788A" w:rsidP="00142F1F">
            <w:pPr>
              <w:spacing w:after="0" w:line="360" w:lineRule="auto"/>
              <w:jc w:val="center"/>
            </w:pPr>
            <w:r>
              <w:t>Elongation, %</w:t>
            </w:r>
          </w:p>
        </w:tc>
        <w:tc>
          <w:tcPr>
            <w:tcW w:w="1800" w:type="dxa"/>
          </w:tcPr>
          <w:p w:rsidR="0055788A" w:rsidRDefault="0055788A" w:rsidP="00142F1F">
            <w:pPr>
              <w:spacing w:after="0" w:line="360" w:lineRule="auto"/>
              <w:jc w:val="center"/>
            </w:pPr>
            <w:r>
              <w:t>Hardness Vickers, HV</w:t>
            </w:r>
          </w:p>
        </w:tc>
      </w:tr>
      <w:tr w:rsidR="0055788A" w:rsidTr="00142F1F">
        <w:trPr>
          <w:trHeight w:val="451"/>
        </w:trPr>
        <w:tc>
          <w:tcPr>
            <w:tcW w:w="1790" w:type="dxa"/>
          </w:tcPr>
          <w:p w:rsidR="0055788A" w:rsidRDefault="0055788A" w:rsidP="00142F1F">
            <w:pPr>
              <w:spacing w:after="0" w:line="360" w:lineRule="auto"/>
            </w:pPr>
            <w:r>
              <w:t>AA2014-T4</w:t>
            </w:r>
          </w:p>
        </w:tc>
        <w:tc>
          <w:tcPr>
            <w:tcW w:w="1689" w:type="dxa"/>
          </w:tcPr>
          <w:p w:rsidR="0055788A" w:rsidRDefault="0055788A" w:rsidP="00142F1F">
            <w:pPr>
              <w:tabs>
                <w:tab w:val="left" w:pos="486"/>
                <w:tab w:val="center" w:pos="736"/>
              </w:tabs>
              <w:spacing w:after="0" w:line="360" w:lineRule="auto"/>
              <w:jc w:val="center"/>
            </w:pPr>
            <w:r>
              <w:t>290</w:t>
            </w:r>
          </w:p>
        </w:tc>
        <w:tc>
          <w:tcPr>
            <w:tcW w:w="1849" w:type="dxa"/>
          </w:tcPr>
          <w:p w:rsidR="0055788A" w:rsidRDefault="0055788A" w:rsidP="00142F1F">
            <w:pPr>
              <w:spacing w:after="0" w:line="360" w:lineRule="auto"/>
              <w:jc w:val="center"/>
            </w:pPr>
            <w:r>
              <w:t>427</w:t>
            </w:r>
          </w:p>
        </w:tc>
        <w:tc>
          <w:tcPr>
            <w:tcW w:w="1440" w:type="dxa"/>
          </w:tcPr>
          <w:p w:rsidR="0055788A" w:rsidRDefault="0055788A" w:rsidP="00142F1F">
            <w:pPr>
              <w:spacing w:after="0" w:line="360" w:lineRule="auto"/>
              <w:jc w:val="center"/>
            </w:pPr>
            <w:r>
              <w:t>20</w:t>
            </w:r>
          </w:p>
        </w:tc>
        <w:tc>
          <w:tcPr>
            <w:tcW w:w="1800" w:type="dxa"/>
          </w:tcPr>
          <w:p w:rsidR="0055788A" w:rsidRDefault="0055788A" w:rsidP="00142F1F">
            <w:pPr>
              <w:spacing w:after="0" w:line="360" w:lineRule="auto"/>
              <w:jc w:val="center"/>
            </w:pPr>
            <w:r>
              <w:t>118</w:t>
            </w:r>
          </w:p>
        </w:tc>
      </w:tr>
      <w:tr w:rsidR="0055788A" w:rsidTr="00142F1F">
        <w:tc>
          <w:tcPr>
            <w:tcW w:w="1790" w:type="dxa"/>
          </w:tcPr>
          <w:p w:rsidR="0055788A" w:rsidRDefault="0055788A" w:rsidP="00142F1F">
            <w:pPr>
              <w:spacing w:after="0" w:line="360" w:lineRule="auto"/>
            </w:pPr>
            <w:r>
              <w:t>AA2024-T4</w:t>
            </w:r>
          </w:p>
        </w:tc>
        <w:tc>
          <w:tcPr>
            <w:tcW w:w="1689" w:type="dxa"/>
          </w:tcPr>
          <w:p w:rsidR="0055788A" w:rsidRDefault="0055788A" w:rsidP="00142F1F">
            <w:pPr>
              <w:tabs>
                <w:tab w:val="left" w:pos="486"/>
                <w:tab w:val="center" w:pos="736"/>
              </w:tabs>
              <w:spacing w:after="0" w:line="360" w:lineRule="auto"/>
              <w:jc w:val="center"/>
            </w:pPr>
            <w:r>
              <w:t>324</w:t>
            </w:r>
          </w:p>
        </w:tc>
        <w:tc>
          <w:tcPr>
            <w:tcW w:w="1849" w:type="dxa"/>
          </w:tcPr>
          <w:p w:rsidR="0055788A" w:rsidRDefault="0055788A" w:rsidP="00142F1F">
            <w:pPr>
              <w:spacing w:after="0" w:line="360" w:lineRule="auto"/>
              <w:jc w:val="center"/>
            </w:pPr>
            <w:r>
              <w:t>427</w:t>
            </w:r>
          </w:p>
        </w:tc>
        <w:tc>
          <w:tcPr>
            <w:tcW w:w="1440" w:type="dxa"/>
          </w:tcPr>
          <w:p w:rsidR="0055788A" w:rsidRDefault="0055788A" w:rsidP="00142F1F">
            <w:pPr>
              <w:spacing w:after="0" w:line="360" w:lineRule="auto"/>
              <w:jc w:val="center"/>
            </w:pPr>
            <w:r>
              <w:t>19</w:t>
            </w:r>
          </w:p>
        </w:tc>
        <w:tc>
          <w:tcPr>
            <w:tcW w:w="1800" w:type="dxa"/>
          </w:tcPr>
          <w:p w:rsidR="0055788A" w:rsidRDefault="0055788A" w:rsidP="00142F1F">
            <w:pPr>
              <w:spacing w:after="0" w:line="360" w:lineRule="auto"/>
              <w:jc w:val="center"/>
            </w:pPr>
            <w:r>
              <w:t>118</w:t>
            </w:r>
          </w:p>
        </w:tc>
      </w:tr>
      <w:tr w:rsidR="0055788A" w:rsidTr="00142F1F">
        <w:tc>
          <w:tcPr>
            <w:tcW w:w="1790" w:type="dxa"/>
          </w:tcPr>
          <w:p w:rsidR="0055788A" w:rsidRDefault="0055788A" w:rsidP="00142F1F">
            <w:pPr>
              <w:spacing w:after="0" w:line="360" w:lineRule="auto"/>
            </w:pPr>
            <w:r>
              <w:t>AA5083-O</w:t>
            </w:r>
          </w:p>
        </w:tc>
        <w:tc>
          <w:tcPr>
            <w:tcW w:w="1689" w:type="dxa"/>
          </w:tcPr>
          <w:p w:rsidR="0055788A" w:rsidRDefault="0055788A" w:rsidP="00142F1F">
            <w:pPr>
              <w:spacing w:after="0" w:line="360" w:lineRule="auto"/>
              <w:jc w:val="center"/>
            </w:pPr>
            <w:r>
              <w:t>145</w:t>
            </w:r>
          </w:p>
        </w:tc>
        <w:tc>
          <w:tcPr>
            <w:tcW w:w="1849" w:type="dxa"/>
          </w:tcPr>
          <w:p w:rsidR="0055788A" w:rsidRDefault="0055788A" w:rsidP="00142F1F">
            <w:pPr>
              <w:spacing w:after="0" w:line="360" w:lineRule="auto"/>
              <w:jc w:val="center"/>
            </w:pPr>
            <w:r>
              <w:t>300</w:t>
            </w:r>
          </w:p>
        </w:tc>
        <w:tc>
          <w:tcPr>
            <w:tcW w:w="1440" w:type="dxa"/>
          </w:tcPr>
          <w:p w:rsidR="0055788A" w:rsidRDefault="0055788A" w:rsidP="00142F1F">
            <w:pPr>
              <w:spacing w:after="0" w:line="360" w:lineRule="auto"/>
              <w:jc w:val="center"/>
            </w:pPr>
            <w:r>
              <w:t>23</w:t>
            </w:r>
          </w:p>
        </w:tc>
        <w:tc>
          <w:tcPr>
            <w:tcW w:w="1800" w:type="dxa"/>
          </w:tcPr>
          <w:p w:rsidR="0055788A" w:rsidRDefault="0055788A" w:rsidP="00142F1F">
            <w:pPr>
              <w:spacing w:after="0" w:line="360" w:lineRule="auto"/>
              <w:jc w:val="center"/>
            </w:pPr>
            <w:r>
              <w:t>75</w:t>
            </w:r>
          </w:p>
        </w:tc>
      </w:tr>
      <w:tr w:rsidR="0055788A" w:rsidTr="00142F1F">
        <w:tc>
          <w:tcPr>
            <w:tcW w:w="1790" w:type="dxa"/>
          </w:tcPr>
          <w:p w:rsidR="0055788A" w:rsidRDefault="0055788A" w:rsidP="00142F1F">
            <w:pPr>
              <w:spacing w:after="0" w:line="360" w:lineRule="auto"/>
            </w:pPr>
            <w:r>
              <w:t>AA6082-T6</w:t>
            </w:r>
          </w:p>
        </w:tc>
        <w:tc>
          <w:tcPr>
            <w:tcW w:w="1689" w:type="dxa"/>
          </w:tcPr>
          <w:p w:rsidR="0055788A" w:rsidRDefault="0055788A" w:rsidP="00142F1F">
            <w:pPr>
              <w:spacing w:after="0" w:line="360" w:lineRule="auto"/>
              <w:jc w:val="center"/>
            </w:pPr>
            <w:r>
              <w:t>310</w:t>
            </w:r>
          </w:p>
        </w:tc>
        <w:tc>
          <w:tcPr>
            <w:tcW w:w="1849" w:type="dxa"/>
          </w:tcPr>
          <w:p w:rsidR="0055788A" w:rsidRDefault="0055788A" w:rsidP="00142F1F">
            <w:pPr>
              <w:spacing w:after="0" w:line="360" w:lineRule="auto"/>
              <w:jc w:val="center"/>
            </w:pPr>
            <w:r>
              <w:t>340</w:t>
            </w:r>
          </w:p>
        </w:tc>
        <w:tc>
          <w:tcPr>
            <w:tcW w:w="1440" w:type="dxa"/>
          </w:tcPr>
          <w:p w:rsidR="0055788A" w:rsidRDefault="0055788A" w:rsidP="00142F1F">
            <w:pPr>
              <w:spacing w:after="0" w:line="360" w:lineRule="auto"/>
              <w:jc w:val="center"/>
            </w:pPr>
            <w:r>
              <w:t>11</w:t>
            </w:r>
          </w:p>
        </w:tc>
        <w:tc>
          <w:tcPr>
            <w:tcW w:w="1800" w:type="dxa"/>
          </w:tcPr>
          <w:p w:rsidR="0055788A" w:rsidRDefault="0055788A" w:rsidP="00142F1F">
            <w:pPr>
              <w:spacing w:after="0" w:line="360" w:lineRule="auto"/>
              <w:jc w:val="center"/>
            </w:pPr>
            <w:r>
              <w:t>100</w:t>
            </w:r>
          </w:p>
        </w:tc>
      </w:tr>
      <w:tr w:rsidR="0055788A" w:rsidTr="00142F1F">
        <w:tc>
          <w:tcPr>
            <w:tcW w:w="1790" w:type="dxa"/>
          </w:tcPr>
          <w:p w:rsidR="0055788A" w:rsidRDefault="0055788A" w:rsidP="00142F1F">
            <w:pPr>
              <w:spacing w:line="360" w:lineRule="auto"/>
            </w:pPr>
            <w:r>
              <w:t>AA7075-T6</w:t>
            </w:r>
          </w:p>
        </w:tc>
        <w:tc>
          <w:tcPr>
            <w:tcW w:w="1689" w:type="dxa"/>
          </w:tcPr>
          <w:p w:rsidR="0055788A" w:rsidRDefault="0055788A" w:rsidP="00142F1F">
            <w:pPr>
              <w:spacing w:line="360" w:lineRule="auto"/>
              <w:jc w:val="center"/>
            </w:pPr>
            <w:r>
              <w:t>505</w:t>
            </w:r>
          </w:p>
        </w:tc>
        <w:tc>
          <w:tcPr>
            <w:tcW w:w="1849" w:type="dxa"/>
          </w:tcPr>
          <w:p w:rsidR="0055788A" w:rsidRDefault="0055788A" w:rsidP="00142F1F">
            <w:pPr>
              <w:spacing w:line="360" w:lineRule="auto"/>
              <w:jc w:val="center"/>
            </w:pPr>
            <w:r>
              <w:t>570</w:t>
            </w:r>
          </w:p>
        </w:tc>
        <w:tc>
          <w:tcPr>
            <w:tcW w:w="1440" w:type="dxa"/>
          </w:tcPr>
          <w:p w:rsidR="0055788A" w:rsidRDefault="0055788A" w:rsidP="00142F1F">
            <w:pPr>
              <w:spacing w:line="360" w:lineRule="auto"/>
              <w:jc w:val="center"/>
            </w:pPr>
            <w:r>
              <w:t>10</w:t>
            </w:r>
          </w:p>
        </w:tc>
        <w:tc>
          <w:tcPr>
            <w:tcW w:w="1800" w:type="dxa"/>
          </w:tcPr>
          <w:p w:rsidR="0055788A" w:rsidRDefault="0055788A" w:rsidP="00142F1F">
            <w:pPr>
              <w:spacing w:line="360" w:lineRule="auto"/>
              <w:jc w:val="center"/>
            </w:pPr>
            <w:r>
              <w:t>160</w:t>
            </w:r>
          </w:p>
        </w:tc>
      </w:tr>
    </w:tbl>
    <w:p w:rsidR="0055788A" w:rsidRDefault="0055788A" w:rsidP="0055788A"/>
    <w:p w:rsidR="0055788A" w:rsidRDefault="0055788A" w:rsidP="0055788A">
      <w:pPr>
        <w:pStyle w:val="Heading2"/>
      </w:pPr>
      <w:bookmarkStart w:id="73" w:name="_Toc404107919"/>
      <w:r>
        <w:lastRenderedPageBreak/>
        <w:t>3.3 - Aims of the FSW</w:t>
      </w:r>
      <w:bookmarkEnd w:id="73"/>
    </w:p>
    <w:p w:rsidR="0055788A" w:rsidRDefault="0055788A" w:rsidP="0055788A">
      <w:r>
        <w:tab/>
        <w:t>The welding strategy employed was designed to accommodate several areas of research, all FSW performed were stationary shoulder corner FSW unless stated otherwise:</w:t>
      </w:r>
    </w:p>
    <w:p w:rsidR="0055788A" w:rsidRDefault="0055788A" w:rsidP="0055788A">
      <w:pPr>
        <w:pStyle w:val="ListParagraph"/>
        <w:numPr>
          <w:ilvl w:val="0"/>
          <w:numId w:val="10"/>
        </w:numPr>
      </w:pPr>
      <w:r>
        <w:t>While maintaining the same material thickness of 8mm, and a plunge depth of 8mm, several different samples were made using different materials as mentioned above. The same tool type was employed for each.</w:t>
      </w:r>
    </w:p>
    <w:p w:rsidR="0055788A" w:rsidRDefault="0055788A" w:rsidP="0055788A">
      <w:pPr>
        <w:pStyle w:val="ListParagraph"/>
        <w:numPr>
          <w:ilvl w:val="0"/>
          <w:numId w:val="10"/>
        </w:numPr>
      </w:pPr>
      <w:r>
        <w:t>Choosing a set material of 6082-T6 and varying the processing parameters.</w:t>
      </w:r>
    </w:p>
    <w:p w:rsidR="0055788A" w:rsidRDefault="0055788A" w:rsidP="0055788A">
      <w:pPr>
        <w:pStyle w:val="ListParagraph"/>
        <w:numPr>
          <w:ilvl w:val="0"/>
          <w:numId w:val="10"/>
        </w:numPr>
      </w:pPr>
      <w:r>
        <w:t>Two different types of weld filler material were used, one using filleted vertical columns and the other involving a separate wire as part of the Adstir</w:t>
      </w:r>
      <w:r w:rsidRPr="00DC7190">
        <w:rPr>
          <w:vertAlign w:val="superscript"/>
        </w:rPr>
        <w:t>TM</w:t>
      </w:r>
      <w:r>
        <w:t xml:space="preserve"> process.</w:t>
      </w:r>
    </w:p>
    <w:p w:rsidR="0055788A" w:rsidRDefault="0055788A" w:rsidP="0055788A">
      <w:pPr>
        <w:pStyle w:val="ListParagraph"/>
        <w:numPr>
          <w:ilvl w:val="0"/>
          <w:numId w:val="10"/>
        </w:numPr>
      </w:pPr>
      <w:r>
        <w:t>A series of copper tracers were used to observe the flow of the material during FSW and what happens to the interface between each column and filler wire</w:t>
      </w:r>
    </w:p>
    <w:p w:rsidR="0055788A" w:rsidRDefault="0055788A" w:rsidP="0055788A">
      <w:pPr>
        <w:pStyle w:val="ListParagraph"/>
        <w:numPr>
          <w:ilvl w:val="0"/>
          <w:numId w:val="10"/>
        </w:numPr>
      </w:pPr>
      <w:r>
        <w:t>A butt-weld of 6082-T6 was also created using stationary shoulder FSW for a frame of comparison.</w:t>
      </w:r>
    </w:p>
    <w:p w:rsidR="0055788A" w:rsidRDefault="0055788A" w:rsidP="0055788A">
      <w:r>
        <w:tab/>
        <w:t>By doing this several variables are established; filler material, process parameters, starting materials, and copper tracer flow. The research for this thesis is based on the investigation of these variables.</w:t>
      </w:r>
    </w:p>
    <w:p w:rsidR="0055788A" w:rsidRDefault="0055788A" w:rsidP="0055788A">
      <w:pPr>
        <w:rPr>
          <w:rFonts w:asciiTheme="majorHAnsi" w:eastAsiaTheme="majorEastAsia" w:hAnsiTheme="majorHAnsi" w:cstheme="majorBidi"/>
          <w:bCs/>
          <w:color w:val="000000" w:themeColor="text1"/>
          <w:szCs w:val="26"/>
          <w:u w:val="single"/>
        </w:rPr>
      </w:pPr>
      <w:r>
        <w:br w:type="page"/>
      </w:r>
    </w:p>
    <w:p w:rsidR="0055788A" w:rsidRDefault="0055788A" w:rsidP="0055788A">
      <w:pPr>
        <w:pStyle w:val="Heading2"/>
      </w:pPr>
      <w:bookmarkStart w:id="74" w:name="_Toc404107920"/>
      <w:r>
        <w:lastRenderedPageBreak/>
        <w:t>3.4 – The SSCFSW of the various materials</w:t>
      </w:r>
      <w:bookmarkEnd w:id="74"/>
    </w:p>
    <w:p w:rsidR="0055788A" w:rsidRPr="00140504" w:rsidRDefault="0055788A" w:rsidP="0055788A">
      <w:pPr>
        <w:pStyle w:val="Heading1"/>
      </w:pPr>
      <w:bookmarkStart w:id="75" w:name="_Toc404107921"/>
      <w:r>
        <w:t>3.4.1 – General welding methods</w:t>
      </w:r>
      <w:bookmarkEnd w:id="75"/>
    </w:p>
    <w:p w:rsidR="0055788A" w:rsidRDefault="0055788A" w:rsidP="0055788A">
      <w:r>
        <w:tab/>
        <w:t>The thickness of the plates of material of all welds was 8mm, equally the plunge depth for all welds was also 8mm. The same tool was used for each weld which had an oval shaped pin with threads, the most commonly used pin type for basic butt-welds up 12mm in depth. However the design of the entire tool required for SSCFSW, i.e. the stationary shoulder and pin are different to that for a conventional FSW. Figure 3.4.A shows and image of what a SSCFSW tool looks like.</w:t>
      </w:r>
    </w:p>
    <w:p w:rsidR="0055788A" w:rsidRDefault="0055788A" w:rsidP="0055788A"/>
    <w:p w:rsidR="0055788A" w:rsidRDefault="0055788A" w:rsidP="0055788A"/>
    <w:p w:rsidR="0055788A" w:rsidRDefault="0055788A" w:rsidP="0055788A">
      <w:r>
        <w:rPr>
          <w:noProof/>
          <w:lang w:eastAsia="en-GB"/>
        </w:rPr>
        <w:drawing>
          <wp:inline distT="0" distB="0" distL="0" distR="0" wp14:anchorId="3272CC74" wp14:editId="791A470B">
            <wp:extent cx="2334287" cy="1967023"/>
            <wp:effectExtent l="0" t="0" r="8890" b="0"/>
            <wp:docPr id="571408" name="Picture 571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334332" cy="1967061"/>
                    </a:xfrm>
                    <a:prstGeom prst="rect">
                      <a:avLst/>
                    </a:prstGeom>
                    <a:noFill/>
                    <a:ln>
                      <a:noFill/>
                    </a:ln>
                  </pic:spPr>
                </pic:pic>
              </a:graphicData>
            </a:graphic>
          </wp:inline>
        </w:drawing>
      </w:r>
      <w:r>
        <w:rPr>
          <w:noProof/>
          <w:lang w:eastAsia="en-GB"/>
        </w:rPr>
        <w:drawing>
          <wp:inline distT="0" distB="0" distL="0" distR="0" wp14:anchorId="00246716" wp14:editId="0F9374A9">
            <wp:extent cx="2879176" cy="2232837"/>
            <wp:effectExtent l="0" t="0" r="0" b="0"/>
            <wp:docPr id="571409" name="Picture 57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879147" cy="2232815"/>
                    </a:xfrm>
                    <a:prstGeom prst="rect">
                      <a:avLst/>
                    </a:prstGeom>
                    <a:noFill/>
                    <a:ln>
                      <a:noFill/>
                    </a:ln>
                  </pic:spPr>
                </pic:pic>
              </a:graphicData>
            </a:graphic>
          </wp:inline>
        </w:drawing>
      </w:r>
    </w:p>
    <w:p w:rsidR="0055788A" w:rsidRDefault="0055788A" w:rsidP="0055788A">
      <w:r>
        <w:rPr>
          <w:noProof/>
          <w:lang w:eastAsia="en-GB"/>
        </w:rPr>
        <w:drawing>
          <wp:inline distT="0" distB="0" distL="0" distR="0" wp14:anchorId="26EF3DAE" wp14:editId="431E0C97">
            <wp:extent cx="5220585" cy="2743200"/>
            <wp:effectExtent l="0" t="0" r="0" b="0"/>
            <wp:docPr id="571410" name="Picture 57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6">
                      <a:extLst>
                        <a:ext uri="{28A0092B-C50C-407E-A947-70E740481C1C}">
                          <a14:useLocalDpi xmlns:a14="http://schemas.microsoft.com/office/drawing/2010/main" val="0"/>
                        </a:ext>
                      </a:extLst>
                    </a:blip>
                    <a:srcRect r="16302" b="17684"/>
                    <a:stretch/>
                  </pic:blipFill>
                  <pic:spPr bwMode="auto">
                    <a:xfrm>
                      <a:off x="0" y="0"/>
                      <a:ext cx="5220535" cy="2743173"/>
                    </a:xfrm>
                    <a:prstGeom prst="rect">
                      <a:avLst/>
                    </a:prstGeom>
                    <a:noFill/>
                    <a:ln>
                      <a:noFill/>
                    </a:ln>
                    <a:extLst>
                      <a:ext uri="{53640926-AAD7-44D8-BBD7-CCE9431645EC}">
                        <a14:shadowObscured xmlns:a14="http://schemas.microsoft.com/office/drawing/2010/main"/>
                      </a:ext>
                    </a:extLst>
                  </pic:spPr>
                </pic:pic>
              </a:graphicData>
            </a:graphic>
          </wp:inline>
        </w:drawing>
      </w:r>
    </w:p>
    <w:p w:rsidR="0055788A" w:rsidRPr="009C765B" w:rsidRDefault="0055788A" w:rsidP="0055788A">
      <w:pPr>
        <w:rPr>
          <w:i/>
        </w:rPr>
      </w:pPr>
      <w:r w:rsidRPr="009C765B">
        <w:rPr>
          <w:i/>
        </w:rPr>
        <w:t>Figure 3.4.A – A schematic of the SSCFSW tool, which fits within the stationary shoulder (details redacted for confidentiality reasons)</w:t>
      </w:r>
    </w:p>
    <w:p w:rsidR="0055788A" w:rsidRDefault="0055788A" w:rsidP="0055788A">
      <w:r>
        <w:tab/>
        <w:t xml:space="preserve">A precision spindle FSW machine is required to produce SSCFSW, this is an American made machine produced by Transformation Technologies Inc. and can be seen in figure 3.4.B. The machine can be employed for the manufacture of specialist welds, including FSW of high temperature </w:t>
      </w:r>
      <w:r>
        <w:lastRenderedPageBreak/>
        <w:t>materials and utilises a spindle that is highly concentric to which the spindle run-out is less than 10µm. The machine is well designed to exert high forces but maintain low structural deflection, with downward force of 100kN in the Z-axis, but a deflection of less and 0.8mm. Equally in the X-axis, at the maximum traverse speed of 45kN, deflection is less than 0.3mm. Built into the design is the ability to well measure force, speed, distance, and torque.</w:t>
      </w:r>
    </w:p>
    <w:p w:rsidR="0055788A" w:rsidRDefault="0055788A" w:rsidP="0055788A">
      <w:r>
        <w:rPr>
          <w:noProof/>
          <w:lang w:eastAsia="en-GB"/>
        </w:rPr>
        <w:drawing>
          <wp:inline distT="0" distB="0" distL="0" distR="0" wp14:anchorId="72D5DABD" wp14:editId="1135755B">
            <wp:extent cx="3253740" cy="3604260"/>
            <wp:effectExtent l="0" t="0" r="3810" b="0"/>
            <wp:docPr id="571411" name="Picture 571411" descr="Fig 2- FSWmachin2mmw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FSWmachin2mmwel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253740" cy="3604260"/>
                    </a:xfrm>
                    <a:prstGeom prst="rect">
                      <a:avLst/>
                    </a:prstGeom>
                    <a:noFill/>
                    <a:ln>
                      <a:noFill/>
                    </a:ln>
                  </pic:spPr>
                </pic:pic>
              </a:graphicData>
            </a:graphic>
          </wp:inline>
        </w:drawing>
      </w:r>
    </w:p>
    <w:p w:rsidR="0055788A" w:rsidRPr="009C765B" w:rsidRDefault="0055788A" w:rsidP="0055788A">
      <w:pPr>
        <w:rPr>
          <w:i/>
        </w:rPr>
      </w:pPr>
      <w:r w:rsidRPr="009C765B">
        <w:rPr>
          <w:i/>
        </w:rPr>
        <w:t>Figure 3.4.B – The precision spindle FSW machine required for SSCFSW</w:t>
      </w:r>
    </w:p>
    <w:p w:rsidR="0055788A" w:rsidRDefault="0055788A" w:rsidP="0055788A">
      <w:r>
        <w:tab/>
        <w:t>The type of clamping involved for SSCFSW is actually quite elaborate for a double sided weld and has two different sets of clamps depending on whether or not it is the first or second weld. The 90° corner where the vertical column meets the horizontal column for a weld is positioned under the tool, such that its mid-point at 45° is directly below. This means that the 45° corner weld region is vertical so the vertical and horizontal columns form a V-shape, thus the clamps are built around accommodating this awkward shape. However after performing the first welds, the second side of the joint needs to be accessed and the jig now needs to also accommodate the corner shape from the first weld. Therefore, a second jig is attached which is designed around clamping the new shape of the plates since the first weld.</w:t>
      </w:r>
    </w:p>
    <w:p w:rsidR="0055788A" w:rsidRDefault="0055788A" w:rsidP="0055788A">
      <w:r>
        <w:tab/>
        <w:t xml:space="preserve">A pilot hole of approximate size and depth to that of the tool pin - i.e. 8mm depth and width - was used, which helped to initiate and perform coherent welds and would also reduce forces on the FSW tool during the plunge cycle. In table 3.4.A all the various processing parameters for each weld is displayed, in all cases the welds where defect free. Additional weld data such as torque, down-force, etc. can be seen in appendix </w:t>
      </w:r>
      <w:r w:rsidR="001B5CC1">
        <w:t>A</w:t>
      </w:r>
      <w:r>
        <w:t>.</w:t>
      </w:r>
      <w:r w:rsidRPr="00FD0499">
        <w:t xml:space="preserve"> </w:t>
      </w:r>
    </w:p>
    <w:p w:rsidR="0055788A" w:rsidRDefault="0055788A" w:rsidP="0055788A"/>
    <w:p w:rsidR="0055788A" w:rsidRDefault="0055788A" w:rsidP="0055788A"/>
    <w:p w:rsidR="0055788A" w:rsidRDefault="0055788A" w:rsidP="0055788A">
      <w:r>
        <w:lastRenderedPageBreak/>
        <w:t>Table 3.4.A – The FSW parameters for the various welds</w:t>
      </w:r>
    </w:p>
    <w:tbl>
      <w:tblPr>
        <w:tblStyle w:val="TableGrid"/>
        <w:tblW w:w="0" w:type="auto"/>
        <w:tblLook w:val="04A0" w:firstRow="1" w:lastRow="0" w:firstColumn="1" w:lastColumn="0" w:noHBand="0" w:noVBand="1"/>
      </w:tblPr>
      <w:tblGrid>
        <w:gridCol w:w="1848"/>
        <w:gridCol w:w="1946"/>
        <w:gridCol w:w="1750"/>
        <w:gridCol w:w="1849"/>
        <w:gridCol w:w="1849"/>
      </w:tblGrid>
      <w:tr w:rsidR="0055788A" w:rsidTr="00142F1F">
        <w:tc>
          <w:tcPr>
            <w:tcW w:w="1848" w:type="dxa"/>
          </w:tcPr>
          <w:p w:rsidR="0055788A" w:rsidRDefault="0055788A" w:rsidP="00142F1F">
            <w:r>
              <w:t xml:space="preserve">Alloy </w:t>
            </w:r>
          </w:p>
        </w:tc>
        <w:tc>
          <w:tcPr>
            <w:tcW w:w="1946" w:type="dxa"/>
          </w:tcPr>
          <w:p w:rsidR="0055788A" w:rsidRDefault="0055788A" w:rsidP="00142F1F">
            <w:r>
              <w:t>Welding Technique</w:t>
            </w:r>
          </w:p>
        </w:tc>
        <w:tc>
          <w:tcPr>
            <w:tcW w:w="1750" w:type="dxa"/>
          </w:tcPr>
          <w:p w:rsidR="0055788A" w:rsidRDefault="0055788A" w:rsidP="00142F1F">
            <w:r>
              <w:t>Rotation Rate (RPM)</w:t>
            </w:r>
          </w:p>
        </w:tc>
        <w:tc>
          <w:tcPr>
            <w:tcW w:w="1849" w:type="dxa"/>
          </w:tcPr>
          <w:p w:rsidR="0055788A" w:rsidRDefault="0055788A" w:rsidP="00142F1F">
            <w:r>
              <w:t>Traverse Speed (mm/min)</w:t>
            </w:r>
          </w:p>
        </w:tc>
        <w:tc>
          <w:tcPr>
            <w:tcW w:w="1849" w:type="dxa"/>
          </w:tcPr>
          <w:p w:rsidR="0055788A" w:rsidRDefault="0055788A" w:rsidP="00142F1F">
            <w:r>
              <w:t>Use of tracers</w:t>
            </w:r>
          </w:p>
        </w:tc>
      </w:tr>
      <w:tr w:rsidR="0055788A" w:rsidTr="00142F1F">
        <w:tc>
          <w:tcPr>
            <w:tcW w:w="1848" w:type="dxa"/>
          </w:tcPr>
          <w:p w:rsidR="0055788A" w:rsidRDefault="0055788A" w:rsidP="00142F1F">
            <w:r>
              <w:t>AA7075-AA2014</w:t>
            </w:r>
          </w:p>
        </w:tc>
        <w:tc>
          <w:tcPr>
            <w:tcW w:w="1946" w:type="dxa"/>
          </w:tcPr>
          <w:p w:rsidR="0055788A" w:rsidRDefault="0055788A" w:rsidP="00142F1F">
            <w:r>
              <w:t>SSCFSW Filleted</w:t>
            </w:r>
          </w:p>
        </w:tc>
        <w:tc>
          <w:tcPr>
            <w:tcW w:w="1750" w:type="dxa"/>
          </w:tcPr>
          <w:p w:rsidR="0055788A" w:rsidRDefault="0055788A" w:rsidP="00142F1F">
            <w:r>
              <w:t>600</w:t>
            </w:r>
          </w:p>
        </w:tc>
        <w:tc>
          <w:tcPr>
            <w:tcW w:w="1849" w:type="dxa"/>
          </w:tcPr>
          <w:p w:rsidR="0055788A" w:rsidRDefault="0055788A" w:rsidP="00142F1F">
            <w:r>
              <w:t>50</w:t>
            </w:r>
          </w:p>
        </w:tc>
        <w:tc>
          <w:tcPr>
            <w:tcW w:w="1849" w:type="dxa"/>
          </w:tcPr>
          <w:p w:rsidR="0055788A" w:rsidRDefault="0055788A" w:rsidP="00142F1F">
            <w:r>
              <w:t>No</w:t>
            </w:r>
          </w:p>
        </w:tc>
      </w:tr>
      <w:tr w:rsidR="0055788A" w:rsidTr="00142F1F">
        <w:tc>
          <w:tcPr>
            <w:tcW w:w="1848" w:type="dxa"/>
          </w:tcPr>
          <w:p w:rsidR="0055788A" w:rsidRDefault="0055788A" w:rsidP="00142F1F">
            <w:r>
              <w:t>AA7075-AA2014</w:t>
            </w:r>
          </w:p>
        </w:tc>
        <w:tc>
          <w:tcPr>
            <w:tcW w:w="1946" w:type="dxa"/>
          </w:tcPr>
          <w:p w:rsidR="0055788A" w:rsidRDefault="0055788A" w:rsidP="00142F1F">
            <w:r>
              <w:t>SSCFSW Filleted</w:t>
            </w:r>
          </w:p>
        </w:tc>
        <w:tc>
          <w:tcPr>
            <w:tcW w:w="1750" w:type="dxa"/>
          </w:tcPr>
          <w:p w:rsidR="0055788A" w:rsidRDefault="0055788A" w:rsidP="00142F1F">
            <w:r>
              <w:t>600</w:t>
            </w:r>
          </w:p>
        </w:tc>
        <w:tc>
          <w:tcPr>
            <w:tcW w:w="1849" w:type="dxa"/>
          </w:tcPr>
          <w:p w:rsidR="0055788A" w:rsidRDefault="0055788A" w:rsidP="00142F1F">
            <w:r>
              <w:t>125</w:t>
            </w:r>
          </w:p>
        </w:tc>
        <w:tc>
          <w:tcPr>
            <w:tcW w:w="1849" w:type="dxa"/>
          </w:tcPr>
          <w:p w:rsidR="0055788A" w:rsidRDefault="0055788A" w:rsidP="00142F1F">
            <w:r>
              <w:t>No</w:t>
            </w:r>
          </w:p>
        </w:tc>
      </w:tr>
      <w:tr w:rsidR="0055788A" w:rsidTr="00142F1F">
        <w:tc>
          <w:tcPr>
            <w:tcW w:w="1848" w:type="dxa"/>
          </w:tcPr>
          <w:p w:rsidR="0055788A" w:rsidRDefault="0055788A" w:rsidP="00142F1F">
            <w:r>
              <w:t>AA7075-AA2024</w:t>
            </w:r>
          </w:p>
        </w:tc>
        <w:tc>
          <w:tcPr>
            <w:tcW w:w="1946" w:type="dxa"/>
          </w:tcPr>
          <w:p w:rsidR="0055788A" w:rsidRDefault="0055788A" w:rsidP="00142F1F">
            <w:r>
              <w:t>SSCFSW Filler Wire</w:t>
            </w:r>
          </w:p>
        </w:tc>
        <w:tc>
          <w:tcPr>
            <w:tcW w:w="1750" w:type="dxa"/>
          </w:tcPr>
          <w:p w:rsidR="0055788A" w:rsidRDefault="0055788A" w:rsidP="00142F1F">
            <w:r>
              <w:t>1000</w:t>
            </w:r>
          </w:p>
        </w:tc>
        <w:tc>
          <w:tcPr>
            <w:tcW w:w="1849" w:type="dxa"/>
          </w:tcPr>
          <w:p w:rsidR="0055788A" w:rsidRDefault="0055788A" w:rsidP="00142F1F">
            <w:r>
              <w:t>125</w:t>
            </w:r>
          </w:p>
        </w:tc>
        <w:tc>
          <w:tcPr>
            <w:tcW w:w="1849" w:type="dxa"/>
          </w:tcPr>
          <w:p w:rsidR="0055788A" w:rsidRDefault="0055788A" w:rsidP="00142F1F">
            <w:r>
              <w:t>No</w:t>
            </w:r>
          </w:p>
        </w:tc>
      </w:tr>
      <w:tr w:rsidR="0055788A" w:rsidTr="00142F1F">
        <w:tc>
          <w:tcPr>
            <w:tcW w:w="1848" w:type="dxa"/>
          </w:tcPr>
          <w:p w:rsidR="0055788A" w:rsidRDefault="0055788A" w:rsidP="00142F1F">
            <w:r>
              <w:t>AA6082-T6</w:t>
            </w:r>
          </w:p>
        </w:tc>
        <w:tc>
          <w:tcPr>
            <w:tcW w:w="1946" w:type="dxa"/>
          </w:tcPr>
          <w:p w:rsidR="0055788A" w:rsidRDefault="0055788A" w:rsidP="00142F1F">
            <w:r>
              <w:t>SSCFSW Filler Wire</w:t>
            </w:r>
          </w:p>
        </w:tc>
        <w:tc>
          <w:tcPr>
            <w:tcW w:w="1750" w:type="dxa"/>
          </w:tcPr>
          <w:p w:rsidR="0055788A" w:rsidRDefault="0055788A" w:rsidP="00142F1F">
            <w:r>
              <w:t>1200</w:t>
            </w:r>
          </w:p>
        </w:tc>
        <w:tc>
          <w:tcPr>
            <w:tcW w:w="1849" w:type="dxa"/>
          </w:tcPr>
          <w:p w:rsidR="0055788A" w:rsidRDefault="0055788A" w:rsidP="00142F1F">
            <w:r>
              <w:t>100</w:t>
            </w:r>
          </w:p>
        </w:tc>
        <w:tc>
          <w:tcPr>
            <w:tcW w:w="1849" w:type="dxa"/>
          </w:tcPr>
          <w:p w:rsidR="0055788A" w:rsidRDefault="0055788A" w:rsidP="00142F1F">
            <w:r>
              <w:t>No</w:t>
            </w:r>
          </w:p>
        </w:tc>
      </w:tr>
      <w:tr w:rsidR="0055788A" w:rsidTr="00142F1F">
        <w:tc>
          <w:tcPr>
            <w:tcW w:w="1848" w:type="dxa"/>
          </w:tcPr>
          <w:p w:rsidR="0055788A" w:rsidRDefault="0055788A" w:rsidP="00142F1F">
            <w:r>
              <w:t>AA6082-T6</w:t>
            </w:r>
          </w:p>
        </w:tc>
        <w:tc>
          <w:tcPr>
            <w:tcW w:w="1946" w:type="dxa"/>
          </w:tcPr>
          <w:p w:rsidR="0055788A" w:rsidRDefault="0055788A" w:rsidP="00142F1F">
            <w:r>
              <w:t>SSCFSW Filler Wire</w:t>
            </w:r>
          </w:p>
        </w:tc>
        <w:tc>
          <w:tcPr>
            <w:tcW w:w="1750" w:type="dxa"/>
          </w:tcPr>
          <w:p w:rsidR="0055788A" w:rsidRDefault="0055788A" w:rsidP="00142F1F">
            <w:r>
              <w:t>1200</w:t>
            </w:r>
          </w:p>
        </w:tc>
        <w:tc>
          <w:tcPr>
            <w:tcW w:w="1849" w:type="dxa"/>
          </w:tcPr>
          <w:p w:rsidR="0055788A" w:rsidRDefault="0055788A" w:rsidP="00142F1F">
            <w:r>
              <w:t>200</w:t>
            </w:r>
          </w:p>
        </w:tc>
        <w:tc>
          <w:tcPr>
            <w:tcW w:w="1849" w:type="dxa"/>
          </w:tcPr>
          <w:p w:rsidR="0055788A" w:rsidRDefault="0055788A" w:rsidP="00142F1F">
            <w:r>
              <w:t>No</w:t>
            </w:r>
          </w:p>
        </w:tc>
      </w:tr>
      <w:tr w:rsidR="0055788A" w:rsidTr="00142F1F">
        <w:tc>
          <w:tcPr>
            <w:tcW w:w="1848" w:type="dxa"/>
          </w:tcPr>
          <w:p w:rsidR="0055788A" w:rsidRDefault="0055788A" w:rsidP="00142F1F">
            <w:r>
              <w:t>AA6082-T6</w:t>
            </w:r>
          </w:p>
        </w:tc>
        <w:tc>
          <w:tcPr>
            <w:tcW w:w="1946" w:type="dxa"/>
          </w:tcPr>
          <w:p w:rsidR="0055788A" w:rsidRDefault="0055788A" w:rsidP="00142F1F">
            <w:r>
              <w:t>SSCFSW Filler Wire</w:t>
            </w:r>
          </w:p>
        </w:tc>
        <w:tc>
          <w:tcPr>
            <w:tcW w:w="1750" w:type="dxa"/>
          </w:tcPr>
          <w:p w:rsidR="0055788A" w:rsidRDefault="0055788A" w:rsidP="00142F1F">
            <w:r>
              <w:t>1200</w:t>
            </w:r>
          </w:p>
        </w:tc>
        <w:tc>
          <w:tcPr>
            <w:tcW w:w="1849" w:type="dxa"/>
          </w:tcPr>
          <w:p w:rsidR="0055788A" w:rsidRDefault="0055788A" w:rsidP="00142F1F">
            <w:r>
              <w:t>300</w:t>
            </w:r>
          </w:p>
        </w:tc>
        <w:tc>
          <w:tcPr>
            <w:tcW w:w="1849" w:type="dxa"/>
          </w:tcPr>
          <w:p w:rsidR="0055788A" w:rsidRDefault="0055788A" w:rsidP="00142F1F">
            <w:r>
              <w:t>No</w:t>
            </w:r>
          </w:p>
        </w:tc>
      </w:tr>
      <w:tr w:rsidR="0055788A" w:rsidTr="00142F1F">
        <w:tc>
          <w:tcPr>
            <w:tcW w:w="1848" w:type="dxa"/>
          </w:tcPr>
          <w:p w:rsidR="0055788A" w:rsidRDefault="0055788A" w:rsidP="00142F1F">
            <w:r>
              <w:t>AA6082-T6</w:t>
            </w:r>
          </w:p>
        </w:tc>
        <w:tc>
          <w:tcPr>
            <w:tcW w:w="1946" w:type="dxa"/>
          </w:tcPr>
          <w:p w:rsidR="0055788A" w:rsidRDefault="0055788A" w:rsidP="00142F1F">
            <w:r>
              <w:t>SSCFSW Filler Wire</w:t>
            </w:r>
          </w:p>
        </w:tc>
        <w:tc>
          <w:tcPr>
            <w:tcW w:w="1750" w:type="dxa"/>
          </w:tcPr>
          <w:p w:rsidR="0055788A" w:rsidRDefault="0055788A" w:rsidP="00142F1F">
            <w:r>
              <w:t>1200</w:t>
            </w:r>
          </w:p>
        </w:tc>
        <w:tc>
          <w:tcPr>
            <w:tcW w:w="1849" w:type="dxa"/>
          </w:tcPr>
          <w:p w:rsidR="0055788A" w:rsidRDefault="0055788A" w:rsidP="00142F1F">
            <w:r>
              <w:t>200</w:t>
            </w:r>
          </w:p>
        </w:tc>
        <w:tc>
          <w:tcPr>
            <w:tcW w:w="1849" w:type="dxa"/>
          </w:tcPr>
          <w:p w:rsidR="0055788A" w:rsidRDefault="0055788A" w:rsidP="00142F1F">
            <w:r>
              <w:t>Yes</w:t>
            </w:r>
          </w:p>
        </w:tc>
      </w:tr>
      <w:tr w:rsidR="0055788A" w:rsidTr="00142F1F">
        <w:tc>
          <w:tcPr>
            <w:tcW w:w="1848" w:type="dxa"/>
          </w:tcPr>
          <w:p w:rsidR="0055788A" w:rsidRDefault="0055788A" w:rsidP="00142F1F">
            <w:r>
              <w:t>AA6082-T6</w:t>
            </w:r>
          </w:p>
        </w:tc>
        <w:tc>
          <w:tcPr>
            <w:tcW w:w="1946" w:type="dxa"/>
          </w:tcPr>
          <w:p w:rsidR="0055788A" w:rsidRDefault="0055788A" w:rsidP="00142F1F">
            <w:r>
              <w:t>SSFSW Butt Weld</w:t>
            </w:r>
          </w:p>
        </w:tc>
        <w:tc>
          <w:tcPr>
            <w:tcW w:w="1750" w:type="dxa"/>
          </w:tcPr>
          <w:p w:rsidR="0055788A" w:rsidRDefault="0055788A" w:rsidP="00142F1F">
            <w:r>
              <w:t>1200</w:t>
            </w:r>
          </w:p>
        </w:tc>
        <w:tc>
          <w:tcPr>
            <w:tcW w:w="1849" w:type="dxa"/>
          </w:tcPr>
          <w:p w:rsidR="0055788A" w:rsidRDefault="0055788A" w:rsidP="00142F1F">
            <w:r>
              <w:t>200</w:t>
            </w:r>
          </w:p>
        </w:tc>
        <w:tc>
          <w:tcPr>
            <w:tcW w:w="1849" w:type="dxa"/>
          </w:tcPr>
          <w:p w:rsidR="0055788A" w:rsidRDefault="0055788A" w:rsidP="00142F1F">
            <w:r>
              <w:t>Yes</w:t>
            </w:r>
          </w:p>
        </w:tc>
      </w:tr>
      <w:tr w:rsidR="0055788A" w:rsidTr="00142F1F">
        <w:tc>
          <w:tcPr>
            <w:tcW w:w="1848" w:type="dxa"/>
          </w:tcPr>
          <w:p w:rsidR="0055788A" w:rsidRDefault="0055788A" w:rsidP="00142F1F">
            <w:r>
              <w:t>AA6082-T6</w:t>
            </w:r>
          </w:p>
        </w:tc>
        <w:tc>
          <w:tcPr>
            <w:tcW w:w="1946" w:type="dxa"/>
          </w:tcPr>
          <w:p w:rsidR="0055788A" w:rsidRDefault="0055788A" w:rsidP="00142F1F">
            <w:r>
              <w:t>SSFSW Butt Weld</w:t>
            </w:r>
          </w:p>
        </w:tc>
        <w:tc>
          <w:tcPr>
            <w:tcW w:w="1750" w:type="dxa"/>
          </w:tcPr>
          <w:p w:rsidR="0055788A" w:rsidRDefault="0055788A" w:rsidP="00142F1F">
            <w:r>
              <w:t>1200</w:t>
            </w:r>
          </w:p>
        </w:tc>
        <w:tc>
          <w:tcPr>
            <w:tcW w:w="1849" w:type="dxa"/>
          </w:tcPr>
          <w:p w:rsidR="0055788A" w:rsidRDefault="0055788A" w:rsidP="00142F1F">
            <w:r>
              <w:t>200</w:t>
            </w:r>
          </w:p>
        </w:tc>
        <w:tc>
          <w:tcPr>
            <w:tcW w:w="1849" w:type="dxa"/>
          </w:tcPr>
          <w:p w:rsidR="0055788A" w:rsidRDefault="0055788A" w:rsidP="00142F1F">
            <w:r>
              <w:t>No</w:t>
            </w:r>
          </w:p>
        </w:tc>
      </w:tr>
      <w:tr w:rsidR="0055788A" w:rsidTr="00142F1F">
        <w:tc>
          <w:tcPr>
            <w:tcW w:w="1848" w:type="dxa"/>
          </w:tcPr>
          <w:p w:rsidR="0055788A" w:rsidRDefault="0055788A" w:rsidP="00142F1F">
            <w:r>
              <w:t>AA5083-O</w:t>
            </w:r>
          </w:p>
        </w:tc>
        <w:tc>
          <w:tcPr>
            <w:tcW w:w="1946" w:type="dxa"/>
          </w:tcPr>
          <w:p w:rsidR="0055788A" w:rsidRDefault="0055788A" w:rsidP="00142F1F">
            <w:r>
              <w:t>SSCFSW Filler Wire</w:t>
            </w:r>
          </w:p>
        </w:tc>
        <w:tc>
          <w:tcPr>
            <w:tcW w:w="1750" w:type="dxa"/>
          </w:tcPr>
          <w:p w:rsidR="0055788A" w:rsidRDefault="0055788A" w:rsidP="00142F1F">
            <w:r>
              <w:t>1000</w:t>
            </w:r>
          </w:p>
        </w:tc>
        <w:tc>
          <w:tcPr>
            <w:tcW w:w="1849" w:type="dxa"/>
          </w:tcPr>
          <w:p w:rsidR="0055788A" w:rsidRDefault="0055788A" w:rsidP="00142F1F">
            <w:r>
              <w:t>125</w:t>
            </w:r>
          </w:p>
        </w:tc>
        <w:tc>
          <w:tcPr>
            <w:tcW w:w="1849" w:type="dxa"/>
          </w:tcPr>
          <w:p w:rsidR="0055788A" w:rsidRDefault="0055788A" w:rsidP="00142F1F">
            <w:r>
              <w:t>No</w:t>
            </w:r>
          </w:p>
        </w:tc>
      </w:tr>
    </w:tbl>
    <w:p w:rsidR="0055788A" w:rsidRDefault="0055788A" w:rsidP="0055788A"/>
    <w:p w:rsidR="0055788A" w:rsidRPr="00140504" w:rsidRDefault="0055788A" w:rsidP="0055788A">
      <w:pPr>
        <w:pStyle w:val="Heading1"/>
      </w:pPr>
      <w:bookmarkStart w:id="76" w:name="_Toc404107922"/>
      <w:r>
        <w:t>3.4.2 – The AdstirTM and Filleted technique</w:t>
      </w:r>
      <w:bookmarkEnd w:id="76"/>
    </w:p>
    <w:p w:rsidR="0055788A" w:rsidRDefault="0055788A" w:rsidP="0055788A">
      <w:r>
        <w:tab/>
        <w:t xml:space="preserve">For the SSCFSW technique two methods of can be used in terms of filler material, either by having a filleted vertical column where the fillets provide the filler material, or by using the AdstirTM technique where separate wire acts as a filler. The unique shapes for both sets of weld require specially made clamps for either, but also slight variations in tool design. For the AdstirTM technique a rotating wheel is placed on the front of the tool to hold the wire in place but allow it to be consumed during the FSW technique. The rate of the uptake of this wire is critical to whether or not enough filler wire is consumed during the process and consequently if there are any defects in the corner region. </w:t>
      </w:r>
    </w:p>
    <w:p w:rsidR="0055788A" w:rsidRDefault="0055788A" w:rsidP="0055788A">
      <w:pPr>
        <w:pStyle w:val="Heading1"/>
      </w:pPr>
      <w:bookmarkStart w:id="77" w:name="_Toc404107923"/>
      <w:r>
        <w:t>3.4.3 – The use of copper tracers</w:t>
      </w:r>
      <w:bookmarkEnd w:id="77"/>
    </w:p>
    <w:p w:rsidR="0055788A" w:rsidRDefault="0055788A" w:rsidP="0055788A">
      <w:r>
        <w:tab/>
        <w:t xml:space="preserve">In terms of copper tracers two kinds were employed, thin sheets of copper that were clamped between various material interfaces, and a chemically deposited copper layer on aluminium filler wire. The interface copper tracer had been cold rolled and the annealed in an oxygen-free furnace at 200°C, and had a final thickness of 0.5mm. The copper coated wire was produced by Silchrome Plating Limited in Leeds, and had a thickness of 0.1mm. </w:t>
      </w:r>
    </w:p>
    <w:p w:rsidR="0055788A" w:rsidRDefault="0055788A" w:rsidP="0055788A">
      <w:r>
        <w:tab/>
        <w:t>The thin sheet copper tracers were used for three welds, the interface between the vertical and horizontal column, the interface between the vertical and horizontal column and the filler wires, and the interface between two plates in a SSFSW butt weld. The copper coated wires were used in one weld only, and were used for the filler wires in the adstir</w:t>
      </w:r>
      <w:r w:rsidRPr="005030E9">
        <w:rPr>
          <w:vertAlign w:val="superscript"/>
        </w:rPr>
        <w:t>TM</w:t>
      </w:r>
      <w:r>
        <w:t xml:space="preserve"> technique. In this weld no other tracers were used so that the flow behaviour and change of interface could be tracked during FSW. </w:t>
      </w:r>
    </w:p>
    <w:p w:rsidR="0055788A" w:rsidRDefault="0055788A" w:rsidP="0055788A"/>
    <w:p w:rsidR="0055788A" w:rsidRDefault="0055788A" w:rsidP="0055788A"/>
    <w:p w:rsidR="0055788A" w:rsidRDefault="0055788A" w:rsidP="0055788A"/>
    <w:p w:rsidR="0055788A" w:rsidRDefault="0055788A" w:rsidP="0055788A">
      <w:pPr>
        <w:pStyle w:val="Heading2"/>
      </w:pPr>
      <w:bookmarkStart w:id="78" w:name="_Toc404107924"/>
      <w:r>
        <w:lastRenderedPageBreak/>
        <w:t>3.5 – Characterisation</w:t>
      </w:r>
      <w:bookmarkEnd w:id="78"/>
    </w:p>
    <w:p w:rsidR="0055788A" w:rsidRDefault="0055788A" w:rsidP="0055788A">
      <w:r>
        <w:tab/>
        <w:t xml:space="preserve">In terms of sample orientation the welds were all analysed across the traverse axis, various methods including hardness mapping, optical microstructure, and EBSD are used. </w:t>
      </w:r>
    </w:p>
    <w:p w:rsidR="0055788A" w:rsidRDefault="0055788A" w:rsidP="0055788A">
      <w:pPr>
        <w:pStyle w:val="Heading1"/>
      </w:pPr>
      <w:bookmarkStart w:id="79" w:name="_Toc404107925"/>
      <w:r>
        <w:t>3.5.1 – Sectioning</w:t>
      </w:r>
      <w:bookmarkEnd w:id="79"/>
    </w:p>
    <w:p w:rsidR="0055788A" w:rsidRDefault="0055788A" w:rsidP="0055788A">
      <w:r>
        <w:tab/>
        <w:t>The sectioning axis was normal to the welding direction (WD) and at a time the welding process took place steady state had been achieved. As a result the traverse section can be seen from left to right, with the advancing side on the left and retreating side on the right. However as the welds are done at a 45° angle, they have to be rotated accordingly in order for the traverse direction to be parallel with the horizontal direction. In figure 3.5.1.A the process of sectioning is shown schematically, and the resulting section that would be analysed.</w:t>
      </w:r>
    </w:p>
    <w:p w:rsidR="0055788A" w:rsidRDefault="0055788A" w:rsidP="0055788A">
      <w:r w:rsidRPr="001142AA">
        <w:rPr>
          <w:noProof/>
          <w:lang w:eastAsia="en-GB"/>
        </w:rPr>
        <w:drawing>
          <wp:inline distT="0" distB="0" distL="0" distR="0" wp14:anchorId="4AE3DEBA" wp14:editId="22E46807">
            <wp:extent cx="2530549" cy="1355034"/>
            <wp:effectExtent l="0" t="0" r="3175" b="0"/>
            <wp:docPr id="5122" name="Picture 2" descr="C:\Users\Sam Gascoyne\Desktop\(0) EBSD sample schematic loc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Sam Gascoyne\Desktop\(0) EBSD sample schematic location.bmp"/>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564603" cy="1373269"/>
                    </a:xfrm>
                    <a:prstGeom prst="rect">
                      <a:avLst/>
                    </a:prstGeom>
                    <a:noFill/>
                    <a:extLst/>
                  </pic:spPr>
                </pic:pic>
              </a:graphicData>
            </a:graphic>
          </wp:inline>
        </w:drawing>
      </w:r>
      <w:r w:rsidRPr="001142AA">
        <w:rPr>
          <w:noProof/>
          <w:lang w:eastAsia="en-GB"/>
        </w:rPr>
        <w:drawing>
          <wp:inline distT="0" distB="0" distL="0" distR="0" wp14:anchorId="2F77A1F2" wp14:editId="1B8C8CBE">
            <wp:extent cx="2731277" cy="1360968"/>
            <wp:effectExtent l="0" t="0" r="0" b="0"/>
            <wp:docPr id="6146" name="Picture 2" descr="C:\Users\Sam Gascoyne\Desktop\(2) EBSD sample schematic stirred reg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Sam Gascoyne\Desktop\(2) EBSD sample schematic stirred region.bmp"/>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38092" cy="1364364"/>
                    </a:xfrm>
                    <a:prstGeom prst="rect">
                      <a:avLst/>
                    </a:prstGeom>
                    <a:noFill/>
                    <a:extLst/>
                  </pic:spPr>
                </pic:pic>
              </a:graphicData>
            </a:graphic>
          </wp:inline>
        </w:drawing>
      </w:r>
    </w:p>
    <w:p w:rsidR="0055788A" w:rsidRPr="009C765B" w:rsidRDefault="0055788A" w:rsidP="0055788A">
      <w:pPr>
        <w:rPr>
          <w:i/>
        </w:rPr>
      </w:pPr>
      <w:r w:rsidRPr="009C765B">
        <w:rPr>
          <w:i/>
        </w:rPr>
        <w:t>Figure 3.5.1.A – A schematic representation of the area of the weld that is sectioned and analysed</w:t>
      </w:r>
    </w:p>
    <w:p w:rsidR="0055788A" w:rsidRDefault="0055788A" w:rsidP="0055788A">
      <w:pPr>
        <w:pStyle w:val="Heading1"/>
      </w:pPr>
      <w:bookmarkStart w:id="80" w:name="_Toc404107926"/>
      <w:r>
        <w:t>3.5.2 – Hardness measurements</w:t>
      </w:r>
      <w:bookmarkEnd w:id="80"/>
    </w:p>
    <w:p w:rsidR="0055788A" w:rsidRDefault="0055788A" w:rsidP="0055788A">
      <w:r>
        <w:tab/>
        <w:t>A Vickers hardness machine with the load set to 1 kg was used across the traverse sections of the welds. The grid had to be specially designed in such a way to accommodate the rounded corner shape of the welds. The spacing between points on the grid was 0.5mm. While an entire map of the weld region was made, initially several hardness lines were made across the traverse region to test the extent of the heat affected zone. Once the hardness data was collected for each point it was turned into coloured contoured plots by using Sigma plot. An example of a typical corner weld hardness map is shown in figure 3.5.2.A.</w:t>
      </w:r>
    </w:p>
    <w:p w:rsidR="0055788A" w:rsidRDefault="0055788A" w:rsidP="0055788A">
      <w:pPr>
        <w:jc w:val="center"/>
      </w:pPr>
      <w:r>
        <w:rPr>
          <w:noProof/>
          <w:lang w:eastAsia="en-GB"/>
        </w:rPr>
        <w:lastRenderedPageBreak/>
        <w:drawing>
          <wp:inline distT="0" distB="0" distL="0" distR="0" wp14:anchorId="7A0027F7" wp14:editId="730A31DA">
            <wp:extent cx="4136065" cy="3931870"/>
            <wp:effectExtent l="0" t="0" r="0" b="0"/>
            <wp:docPr id="571412" name="Picture 571412" descr="C:\Users\Sam Gascoyne\Desktop\Thesis Results\7xxx-2xxx - Hardness maps and overlays\7075-2024 adstir H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 Gascoyne\Desktop\Thesis Results\7xxx-2xxx - Hardness maps and overlays\7075-2024 adstir HM.bmp"/>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139622" cy="3935251"/>
                    </a:xfrm>
                    <a:prstGeom prst="rect">
                      <a:avLst/>
                    </a:prstGeom>
                    <a:noFill/>
                    <a:ln>
                      <a:noFill/>
                    </a:ln>
                  </pic:spPr>
                </pic:pic>
              </a:graphicData>
            </a:graphic>
          </wp:inline>
        </w:drawing>
      </w:r>
    </w:p>
    <w:p w:rsidR="0055788A" w:rsidRPr="009C765B" w:rsidRDefault="0055788A" w:rsidP="0055788A">
      <w:pPr>
        <w:jc w:val="center"/>
        <w:rPr>
          <w:i/>
        </w:rPr>
      </w:pPr>
      <w:r w:rsidRPr="009C765B">
        <w:rPr>
          <w:i/>
        </w:rPr>
        <w:t>Figure 3.5.2.A – Hardness points on the typical weld</w:t>
      </w:r>
    </w:p>
    <w:p w:rsidR="0055788A" w:rsidRDefault="0055788A" w:rsidP="0055788A">
      <w:pPr>
        <w:pStyle w:val="Heading2"/>
      </w:pPr>
      <w:bookmarkStart w:id="81" w:name="_Toc404107927"/>
      <w:r>
        <w:t>3.6 – Metallographic Preparation and Examination</w:t>
      </w:r>
      <w:bookmarkEnd w:id="81"/>
    </w:p>
    <w:p w:rsidR="0055788A" w:rsidRDefault="0055788A" w:rsidP="0055788A">
      <w:pPr>
        <w:pStyle w:val="Heading1"/>
      </w:pPr>
      <w:bookmarkStart w:id="82" w:name="_Toc404107928"/>
      <w:r>
        <w:t>3.6.1 – Metallographic Preparation</w:t>
      </w:r>
      <w:bookmarkEnd w:id="82"/>
    </w:p>
    <w:p w:rsidR="0055788A" w:rsidRDefault="0055788A" w:rsidP="0055788A">
      <w:r>
        <w:tab/>
        <w:t>For all macrographs, hardness maps, SEM and EBSD analysis the same preparation technique was performed. For samples that were not to be used for EBSD, i.e. hardness maps and macrographs, they were sectioned and mounted in Bakelite, then ground with 120, 240, 600, 1200, and 4000 grit paper. They were then polished using 1 micron water based spray, to finally be polished with colloidal silica (0.05µm). In all cases automated machines such as the Phoenix were used to produce even sample surfaces and guarantee more consistent results. The pressure used was 30 PSI. For the EBSD samples where dimensions are very constrained i.e. 5mm x 10mm x 20mm, individual samples were cut using the Isomet, then mounted in Bakelite, and after appropriate grinding and polishing, were broken out of the Bakelite and stored in methanol.</w:t>
      </w:r>
    </w:p>
    <w:p w:rsidR="009C765B" w:rsidRDefault="009C765B" w:rsidP="0055788A"/>
    <w:p w:rsidR="009C765B" w:rsidRDefault="009C765B" w:rsidP="0055788A"/>
    <w:p w:rsidR="009C765B" w:rsidRDefault="009C765B" w:rsidP="0055788A"/>
    <w:p w:rsidR="009C765B" w:rsidRDefault="009C765B" w:rsidP="0055788A"/>
    <w:p w:rsidR="009C765B" w:rsidRDefault="009C765B" w:rsidP="0055788A"/>
    <w:p w:rsidR="0055788A" w:rsidRDefault="0055788A" w:rsidP="0055788A">
      <w:pPr>
        <w:pStyle w:val="Heading1"/>
      </w:pPr>
      <w:bookmarkStart w:id="83" w:name="_Toc404107929"/>
      <w:r>
        <w:lastRenderedPageBreak/>
        <w:t>3.6.2 – Etching</w:t>
      </w:r>
      <w:bookmarkEnd w:id="83"/>
    </w:p>
    <w:p w:rsidR="0055788A" w:rsidRDefault="0055788A" w:rsidP="0055788A">
      <w:r>
        <w:tab/>
        <w:t>Depending on the desired analysis, post metallographic preparation may involve etching, particularly for optical macro-graphs. Several etchants were used for differing alloys, and gave various results. The best etchant for revealing micro-structure in the 2xxx and 7xxx series alloys tested was Keller’s reagent which has this chemical composition:</w:t>
      </w:r>
    </w:p>
    <w:p w:rsidR="0055788A" w:rsidRDefault="0055788A" w:rsidP="0055788A">
      <w:pPr>
        <w:rPr>
          <w:szCs w:val="28"/>
        </w:rPr>
      </w:pPr>
      <w:r>
        <w:rPr>
          <w:szCs w:val="28"/>
        </w:rPr>
        <w:t>100 ml distilled water</w:t>
      </w:r>
      <w:r>
        <w:rPr>
          <w:szCs w:val="28"/>
        </w:rPr>
        <w:br/>
        <w:t>10 ml HNO</w:t>
      </w:r>
      <w:r>
        <w:rPr>
          <w:szCs w:val="28"/>
          <w:vertAlign w:val="subscript"/>
        </w:rPr>
        <w:t>3</w:t>
      </w:r>
      <w:r>
        <w:rPr>
          <w:szCs w:val="28"/>
          <w:vertAlign w:val="subscript"/>
        </w:rPr>
        <w:br/>
      </w:r>
      <w:r>
        <w:rPr>
          <w:szCs w:val="28"/>
        </w:rPr>
        <w:t>10 ml HCL</w:t>
      </w:r>
      <w:r>
        <w:rPr>
          <w:szCs w:val="28"/>
        </w:rPr>
        <w:br/>
        <w:t>2 ml HF</w:t>
      </w:r>
    </w:p>
    <w:p w:rsidR="0055788A" w:rsidRDefault="0055788A" w:rsidP="0055788A">
      <w:pPr>
        <w:tabs>
          <w:tab w:val="left" w:pos="1055"/>
        </w:tabs>
      </w:pPr>
      <w:r>
        <w:t>This particular form of Keller’s is a weak variation of the much stronger original. The average etching time was between 5-15 seconds. For the 6xxx series sample sodium hydroxide was used, with an etching time of between 30 seconds to 2 minutes. Approximately 10% sodium hydroxide was dissolved into water.</w:t>
      </w:r>
    </w:p>
    <w:p w:rsidR="0055788A" w:rsidRDefault="0055788A" w:rsidP="0055788A">
      <w:pPr>
        <w:pStyle w:val="Heading1"/>
      </w:pPr>
      <w:bookmarkStart w:id="84" w:name="_Toc404107930"/>
      <w:r>
        <w:t>3.6.3 – Optical Microscopy</w:t>
      </w:r>
      <w:bookmarkEnd w:id="84"/>
    </w:p>
    <w:p w:rsidR="0055788A" w:rsidRDefault="0055788A" w:rsidP="0055788A">
      <w:r>
        <w:tab/>
        <w:t>The Polyvar Optical Microscope was used to look at optical microstructure of various welds, the Polyvar K-run axio microscope has a built in camera allowing for digital image to taken. By using Microsoft publisher the many images were brought together to give an overall macrograph.</w:t>
      </w:r>
    </w:p>
    <w:p w:rsidR="0055788A" w:rsidRDefault="0055788A" w:rsidP="0055788A">
      <w:pPr>
        <w:pStyle w:val="Heading1"/>
      </w:pPr>
      <w:bookmarkStart w:id="85" w:name="_Toc404107931"/>
      <w:r>
        <w:t>3.6.4 – Electro-polishing for EBSD</w:t>
      </w:r>
      <w:bookmarkEnd w:id="85"/>
    </w:p>
    <w:p w:rsidR="0055788A" w:rsidRDefault="0055788A" w:rsidP="0055788A">
      <w:r>
        <w:tab/>
        <w:t>All the EBSD samples were cut to fit within the dimensions of 10mm x 20mm x 5mm for the sample holder used in EBSD. After due grinding and polishing and additional step of electro-polishing would take place. A solution of 20% Nital was prepared which has 20% Nitric acid dissolved in methanol at -15°C. Then by using 15V and 10 Amps, a sample is submerged into the solution for 40 seconds. The process works well for the 6082-T6 samples, however for the 5xxx, 2xxx, and 7xxx series samples the Amps are reduced to 3, and the polishing time is 30 seconds.</w:t>
      </w:r>
    </w:p>
    <w:p w:rsidR="0055788A" w:rsidRDefault="0055788A" w:rsidP="0055788A">
      <w:pPr>
        <w:pStyle w:val="Heading2"/>
      </w:pPr>
      <w:bookmarkStart w:id="86" w:name="_Toc404107932"/>
      <w:r>
        <w:t>3.7 – Electron microscopy – SEM and EBSD</w:t>
      </w:r>
      <w:bookmarkEnd w:id="86"/>
    </w:p>
    <w:p w:rsidR="0055788A" w:rsidRDefault="0055788A" w:rsidP="0055788A">
      <w:r>
        <w:tab/>
        <w:t>Two scanning electron microscopes (SEM) were used for the microstructural analysis or EBSD. The FEI Inspect F field emission Gun (FEG) SEM and the FEI Sirion FEGSEM were the two microscopes used, with the Inspect F focusing on precipitate distribution and atomic quantification, and the Sirion was used for EBSD. The Sirion has a specialised in-lens detection system for extremely high resolution in two modes, secondary and back-scattered. It is also equipped with a Nordlys CCD camera and is controlled by HKL Channel 5 software. Very high levels of resolution can be achieved with the Sirion, where in SE mode a maximum of 1nm resolution can be seen at 30kV and a maximum resolution of 2nm in SE mode at 1kV.</w:t>
      </w:r>
    </w:p>
    <w:p w:rsidR="0055788A" w:rsidRDefault="0055788A" w:rsidP="0055788A">
      <w:r>
        <w:tab/>
        <w:t xml:space="preserve">The Inspect F was used to analyse the copper tracers stirred into the welds and the precipitates of the base alloys post welding. The copper tracers were confined to the stir zone, and typically in bands, so these were the areas analysed. The same applied to the samples with dissimilar base and vertical columns, the precipitates in the banded region of the nugget were analysed. To ascertain whether or not copper was present in certain distinct regions, EDAX analysis software was </w:t>
      </w:r>
      <w:r>
        <w:lastRenderedPageBreak/>
        <w:t>used. This allowed for the identification of copper rich and copper free regions, but also gave the chemical composition of the various precipitates also analysed.</w:t>
      </w:r>
    </w:p>
    <w:p w:rsidR="0055788A" w:rsidRDefault="0055788A" w:rsidP="0055788A">
      <w:r>
        <w:tab/>
        <w:t xml:space="preserve">The areas that were investigated by the microscope were predominantly the DRX, with some consideration of the adjacent TMAZ and the beginning of the HAZ. A thin band covering this region in the traverse direction was used; it was approximately 0.5mm x 12mm-15mm in area and the step size varied between 0.7-2µm. By analysing this area crystallographic texture can be obtained, and certain details of the micro-structure can be observed, such as grain size. </w:t>
      </w:r>
    </w:p>
    <w:p w:rsidR="0055788A" w:rsidRDefault="0055788A" w:rsidP="0055788A">
      <w:r>
        <w:br w:type="page"/>
      </w:r>
    </w:p>
    <w:p w:rsidR="0055788A" w:rsidRDefault="0055788A" w:rsidP="0055788A">
      <w:pPr>
        <w:pStyle w:val="Heading3"/>
      </w:pPr>
      <w:bookmarkStart w:id="87" w:name="_Toc404107933"/>
      <w:r>
        <w:lastRenderedPageBreak/>
        <w:t>3.8 – Performing EBSD analysis</w:t>
      </w:r>
      <w:bookmarkEnd w:id="87"/>
    </w:p>
    <w:p w:rsidR="0055788A" w:rsidRDefault="0055788A" w:rsidP="0055788A">
      <w:r>
        <w:tab/>
        <w:t>The two main stages of EBSD analysis are data acquisition and data processing. These two steps define an EBSD analysis and the practical use of each step is discussed below.</w:t>
      </w:r>
    </w:p>
    <w:p w:rsidR="0055788A" w:rsidRDefault="0055788A" w:rsidP="0055788A">
      <w:pPr>
        <w:pStyle w:val="Heading2"/>
      </w:pPr>
      <w:bookmarkStart w:id="88" w:name="_Toc404107934"/>
      <w:r>
        <w:t>3.8.1 – Data acquisition for EBSD</w:t>
      </w:r>
      <w:bookmarkEnd w:id="88"/>
    </w:p>
    <w:p w:rsidR="0055788A" w:rsidRDefault="0055788A" w:rsidP="0055788A">
      <w:pPr>
        <w:pStyle w:val="Heading1"/>
      </w:pPr>
      <w:bookmarkStart w:id="89" w:name="_Toc404107935"/>
      <w:r>
        <w:t>3.8.1.1 – EBSD pattern formation</w:t>
      </w:r>
      <w:bookmarkEnd w:id="89"/>
    </w:p>
    <w:p w:rsidR="0055788A" w:rsidRDefault="0055788A" w:rsidP="0055788A">
      <w:r>
        <w:tab/>
        <w:t>After loading ones sample into the SEM device and performing image focusing and stigmatism, the sample needs to be tilted 70° relative to the horizontal axis (or 30° relative to the beam). After setting an appropriate working distance (the tilt drastically changes it), the CCD camera is inserted at a set distance relative to the system calibration so that it is close enough the sample surface. With the sample surface located and the HKL Nordlys EBSD camera inserted, the electron beam reveals Kikuchi patterns. Figures showing the tilt and inserted CCD camera can be seen below in figure 3.8.1.1.A.</w:t>
      </w:r>
    </w:p>
    <w:p w:rsidR="0055788A" w:rsidRDefault="0055788A" w:rsidP="0055788A">
      <w:pPr>
        <w:jc w:val="center"/>
      </w:pPr>
      <w:r>
        <w:rPr>
          <w:noProof/>
          <w:lang w:eastAsia="en-GB"/>
        </w:rPr>
        <w:drawing>
          <wp:inline distT="0" distB="0" distL="0" distR="0" wp14:anchorId="69277373" wp14:editId="2984FB57">
            <wp:extent cx="4380865" cy="3253740"/>
            <wp:effectExtent l="0" t="0" r="635" b="3810"/>
            <wp:docPr id="571413" name="Picture 571413" descr="SPSTi60m001_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PSTi60m001_005"/>
                    <pic:cNvPicPr>
                      <a:picLocks noChangeAspect="1" noChangeArrowheads="1"/>
                    </pic:cNvPicPr>
                  </pic:nvPicPr>
                  <pic:blipFill>
                    <a:blip r:embed="rId131">
                      <a:extLst>
                        <a:ext uri="{28A0092B-C50C-407E-A947-70E740481C1C}">
                          <a14:useLocalDpi xmlns:a14="http://schemas.microsoft.com/office/drawing/2010/main" val="0"/>
                        </a:ext>
                      </a:extLst>
                    </a:blip>
                    <a:srcRect b="8072"/>
                    <a:stretch>
                      <a:fillRect/>
                    </a:stretch>
                  </pic:blipFill>
                  <pic:spPr bwMode="auto">
                    <a:xfrm>
                      <a:off x="0" y="0"/>
                      <a:ext cx="4380865" cy="3253740"/>
                    </a:xfrm>
                    <a:prstGeom prst="rect">
                      <a:avLst/>
                    </a:prstGeom>
                    <a:noFill/>
                    <a:ln>
                      <a:noFill/>
                    </a:ln>
                  </pic:spPr>
                </pic:pic>
              </a:graphicData>
            </a:graphic>
          </wp:inline>
        </w:drawing>
      </w:r>
    </w:p>
    <w:p w:rsidR="0055788A" w:rsidRPr="005C3084" w:rsidRDefault="0055788A" w:rsidP="0055788A">
      <w:pPr>
        <w:rPr>
          <w:b/>
          <w:i/>
        </w:rPr>
      </w:pPr>
      <w:r w:rsidRPr="005C3084">
        <w:rPr>
          <w:i/>
        </w:rPr>
        <w:t xml:space="preserve">Figure 3.8.1.1.A – An in chamber CCD image for the FEI Inspect F demonstrating a tilted specimen holder at 70° and an inserted HKL Nordlys EBSD camera. </w:t>
      </w:r>
      <w:r w:rsidRPr="005C3084">
        <w:rPr>
          <w:b/>
          <w:i/>
        </w:rPr>
        <w:t>[Ahmend, 2009]</w:t>
      </w:r>
    </w:p>
    <w:p w:rsidR="0055788A" w:rsidRDefault="0055788A" w:rsidP="0055788A">
      <w:r>
        <w:tab/>
        <w:t>Raw unprocessed EBSD patterns are rarely ever clear enough for a confident analysis, so in order to improve this process of background subtraction is required. By taking an image of a large area but with small magnification a background image is created. Then by subtracting this background image from the raw EBSD data a far clearer pattern can be obtained. This is demonstrated below in figure 3.8.1.1.C.</w:t>
      </w:r>
    </w:p>
    <w:p w:rsidR="0055788A" w:rsidRDefault="0055788A" w:rsidP="0055788A">
      <w:r>
        <w:rPr>
          <w:rFonts w:ascii="Times New Roman" w:hAnsi="Times New Roman" w:cs="Times New Roman"/>
          <w:noProof/>
          <w:sz w:val="24"/>
          <w:szCs w:val="24"/>
          <w:lang w:eastAsia="en-GB"/>
        </w:rPr>
        <w:lastRenderedPageBreak/>
        <w:drawing>
          <wp:inline distT="0" distB="0" distL="0" distR="0" wp14:anchorId="6DAAF60B" wp14:editId="52AE0219">
            <wp:extent cx="5390515" cy="1839595"/>
            <wp:effectExtent l="0" t="0" r="635" b="8255"/>
            <wp:docPr id="571414" name="Picture 571414" descr="EBSD background step00impr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BSD background step00improv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90515" cy="1839595"/>
                    </a:xfrm>
                    <a:prstGeom prst="rect">
                      <a:avLst/>
                    </a:prstGeom>
                    <a:noFill/>
                    <a:ln>
                      <a:noFill/>
                    </a:ln>
                  </pic:spPr>
                </pic:pic>
              </a:graphicData>
            </a:graphic>
          </wp:inline>
        </w:drawing>
      </w:r>
    </w:p>
    <w:p w:rsidR="0055788A" w:rsidRPr="005C3084" w:rsidRDefault="0055788A" w:rsidP="0055788A">
      <w:pPr>
        <w:rPr>
          <w:b/>
          <w:i/>
        </w:rPr>
      </w:pPr>
      <w:r w:rsidRPr="005C3084">
        <w:rPr>
          <w:i/>
        </w:rPr>
        <w:t xml:space="preserve">Figure 3.8.1.1.C – Raw EBSP data enhanced by subtraction </w:t>
      </w:r>
      <w:r w:rsidRPr="005C3084">
        <w:rPr>
          <w:b/>
          <w:i/>
        </w:rPr>
        <w:t>[Oxford Instruments, 2009]</w:t>
      </w:r>
    </w:p>
    <w:p w:rsidR="0055788A" w:rsidRDefault="0055788A" w:rsidP="0055788A">
      <w:pPr>
        <w:pStyle w:val="Heading1"/>
      </w:pPr>
      <w:bookmarkStart w:id="90" w:name="_Toc404107936"/>
      <w:r>
        <w:t>3.8.1.2 – The EBSD Run</w:t>
      </w:r>
      <w:bookmarkEnd w:id="90"/>
    </w:p>
    <w:p w:rsidR="0055788A" w:rsidRDefault="0055788A" w:rsidP="0055788A">
      <w:r>
        <w:tab/>
        <w:t>In order to use the automatic analysis, the EBSD software has to calibrated appropriately. The variable parameters that are configured will decide how long the acquisition time is and the quality of the Kikuchi patterns. The following variables are responsible for this are discussed below.</w:t>
      </w:r>
    </w:p>
    <w:p w:rsidR="0055788A" w:rsidRDefault="0055788A" w:rsidP="0055788A">
      <w:r w:rsidRPr="009F2072">
        <w:t>1 – Accelerating Voltage</w:t>
      </w:r>
    </w:p>
    <w:p w:rsidR="0055788A" w:rsidRDefault="0055788A" w:rsidP="0055788A">
      <w:r>
        <w:tab/>
        <w:t>Increasing the accelerating voltage will generally reduce the integration time required, because the phosphor screen detects more energy and brighter patterns can be observed. Additionally, because the electron wavelength has been reduced, the width of Kikuchi bands is also decreased in the diffraction pattern.</w:t>
      </w:r>
    </w:p>
    <w:p w:rsidR="0055788A" w:rsidRDefault="0055788A" w:rsidP="0055788A">
      <w:r>
        <w:t>2 – Probe Current</w:t>
      </w:r>
    </w:p>
    <w:p w:rsidR="0055788A" w:rsidRDefault="0055788A" w:rsidP="0055788A">
      <w:r>
        <w:tab/>
        <w:t>Similar to the accelerating voltage, an increase in probe current will reduce the camera integration time. This is a result of an increase in the electrons which contribute to the diffraction pattern. However, an increase in probe current will also increase the electron beam size, therefore getting the right spatial resolution is essential.</w:t>
      </w:r>
    </w:p>
    <w:p w:rsidR="0055788A" w:rsidRDefault="0055788A" w:rsidP="0055788A">
      <w:r>
        <w:t>3 – Number of Frames</w:t>
      </w:r>
    </w:p>
    <w:p w:rsidR="0055788A" w:rsidRDefault="0055788A" w:rsidP="0055788A">
      <w:r>
        <w:tab/>
        <w:t>The number of frames used has a direct trade off, where while increasing the number frames will produce a better quality pattern, the mapping time will take longer. To use frames to improve the Kikuchi patterns works on the basis that a larger pool of frames gives better averaging and increases resolution.</w:t>
      </w:r>
    </w:p>
    <w:p w:rsidR="0055788A" w:rsidRDefault="0055788A" w:rsidP="0055788A">
      <w:r>
        <w:t>4 – Time per frame</w:t>
      </w:r>
    </w:p>
    <w:p w:rsidR="0055788A" w:rsidRDefault="0055788A" w:rsidP="0055788A">
      <w:r>
        <w:tab/>
        <w:t>Similar to number frames, time per frame has a direct trade-off between quality of resolution and acquisition time. Thus if time per frame is increased, the resolution increases but so does the acquisition time. In order to increase time per frame however, it requires manipulation of probe current and accelerating voltage.</w:t>
      </w:r>
    </w:p>
    <w:p w:rsidR="0055788A" w:rsidRDefault="0055788A" w:rsidP="0055788A"/>
    <w:p w:rsidR="0055788A" w:rsidRDefault="0055788A" w:rsidP="0055788A"/>
    <w:p w:rsidR="0055788A" w:rsidRDefault="0055788A" w:rsidP="0055788A">
      <w:r>
        <w:lastRenderedPageBreak/>
        <w:t>5 – Pixel Pining</w:t>
      </w:r>
    </w:p>
    <w:p w:rsidR="0055788A" w:rsidRDefault="0055788A" w:rsidP="0055788A">
      <w:r>
        <w:tab/>
        <w:t>Frequently a single pixel in an image will actually be made several neighbouring pixels observed by the CCD, this is known as pixel pining. This is also has trade off, while the acquisition time is decreased, the quality of the EBSD pattern is also reduced, thus balance is required. The reason behind this effect is because there is a larger pixel detection area and pixel binning; therefore less integration time is needed to get a certain signal. If then a good diffraction pattern is achieved for a resolution of 12 ms at 1300 x 1024, then an equivalent pattern can be achieved for a resolution of 3 ms at 650 x 512. No pinning is used for fast resolution analysis, and 8x8 pinning is acceptable for fast acquisition.</w:t>
      </w:r>
    </w:p>
    <w:p w:rsidR="0055788A" w:rsidRDefault="0055788A" w:rsidP="0055788A">
      <w:r>
        <w:t>6 – Magnification</w:t>
      </w:r>
    </w:p>
    <w:p w:rsidR="0055788A" w:rsidRDefault="0055788A" w:rsidP="0055788A">
      <w:r>
        <w:tab/>
        <w:t>Magnification has no bearing on acquisition time or resolution, but is helpful depending on the given step size. In order to check the entire area that will be analysed, an appropriate magnification is required, therefore high magnification for small step sizes and low magnification for large step sizes.</w:t>
      </w:r>
    </w:p>
    <w:p w:rsidR="0055788A" w:rsidRDefault="0055788A" w:rsidP="0055788A">
      <w:r>
        <w:t>7 – Step size</w:t>
      </w:r>
    </w:p>
    <w:p w:rsidR="0055788A" w:rsidRDefault="0055788A" w:rsidP="0055788A">
      <w:r>
        <w:tab/>
        <w:t>The EBSD map resolution is decided by the step size, and once again its trade off, with a small step size high resolution is achieved, but is slows acquisition time, and vice versa. Typically setting the step size to the estimated grain size can work really well in producing a coherent map. Again, it depends on the map you want, if its texture  analysis then a larger step size would work, however a detailed microstructural analysis will require a greater resolution and therefore a smaller step size.</w:t>
      </w:r>
    </w:p>
    <w:p w:rsidR="0055788A" w:rsidRDefault="0055788A" w:rsidP="0055788A">
      <w:r>
        <w:t>8 – Working Distance</w:t>
      </w:r>
    </w:p>
    <w:p w:rsidR="0055788A" w:rsidRDefault="0055788A" w:rsidP="0055788A">
      <w:r>
        <w:tab/>
        <w:t>In EBSD acquisition the working distance is known as the distance between the specimen surface and pole piece base. It is critical when using the Sirion FEGSEM to maintain a steady working distance of approximately 14-15mm, especially after tilting.</w:t>
      </w:r>
    </w:p>
    <w:p w:rsidR="0055788A" w:rsidRDefault="0055788A" w:rsidP="0055788A"/>
    <w:p w:rsidR="0055788A" w:rsidRDefault="0055788A" w:rsidP="0055788A"/>
    <w:p w:rsidR="0055788A" w:rsidRDefault="0055788A" w:rsidP="0055788A"/>
    <w:p w:rsidR="0055788A" w:rsidRDefault="0055788A" w:rsidP="0055788A"/>
    <w:p w:rsidR="0055788A" w:rsidRDefault="0055788A" w:rsidP="0055788A"/>
    <w:p w:rsidR="0055788A" w:rsidRDefault="0055788A" w:rsidP="0055788A"/>
    <w:p w:rsidR="0055788A" w:rsidRDefault="0055788A" w:rsidP="0055788A"/>
    <w:p w:rsidR="0055788A" w:rsidRDefault="0055788A" w:rsidP="0055788A"/>
    <w:p w:rsidR="0055788A" w:rsidRDefault="0055788A" w:rsidP="0055788A"/>
    <w:p w:rsidR="0055788A" w:rsidRPr="00092D59" w:rsidRDefault="0055788A" w:rsidP="0055788A">
      <w:r>
        <w:lastRenderedPageBreak/>
        <w:t>The typical parameters for EBSD acquisition on the sirion are shown in table Table 3.8.1.2.A</w:t>
      </w:r>
    </w:p>
    <w:p w:rsidR="0055788A" w:rsidRDefault="0055788A" w:rsidP="0055788A">
      <w:r>
        <w:t>Table 3.8.1.2.A – Typical EBSD process parameters for the Sirion FEGSEM</w:t>
      </w:r>
    </w:p>
    <w:tbl>
      <w:tblPr>
        <w:tblStyle w:val="TableGrid"/>
        <w:tblW w:w="0" w:type="auto"/>
        <w:tblLook w:val="04A0" w:firstRow="1" w:lastRow="0" w:firstColumn="1" w:lastColumn="0" w:noHBand="0" w:noVBand="1"/>
      </w:tblPr>
      <w:tblGrid>
        <w:gridCol w:w="4621"/>
        <w:gridCol w:w="4621"/>
      </w:tblGrid>
      <w:tr w:rsidR="0055788A" w:rsidTr="00142F1F">
        <w:tc>
          <w:tcPr>
            <w:tcW w:w="4621" w:type="dxa"/>
          </w:tcPr>
          <w:p w:rsidR="0055788A" w:rsidRDefault="0055788A" w:rsidP="00142F1F">
            <w:r>
              <w:t>Parameter</w:t>
            </w:r>
          </w:p>
        </w:tc>
        <w:tc>
          <w:tcPr>
            <w:tcW w:w="4621" w:type="dxa"/>
          </w:tcPr>
          <w:p w:rsidR="0055788A" w:rsidRDefault="0055788A" w:rsidP="00142F1F">
            <w:r>
              <w:t>Value range</w:t>
            </w:r>
          </w:p>
        </w:tc>
      </w:tr>
      <w:tr w:rsidR="0055788A" w:rsidTr="00142F1F">
        <w:tc>
          <w:tcPr>
            <w:tcW w:w="4621" w:type="dxa"/>
          </w:tcPr>
          <w:p w:rsidR="0055788A" w:rsidRDefault="0055788A" w:rsidP="00142F1F">
            <w:pPr>
              <w:spacing w:line="360" w:lineRule="auto"/>
              <w:jc w:val="center"/>
            </w:pPr>
            <w:r>
              <w:t>Magnification</w:t>
            </w:r>
          </w:p>
        </w:tc>
        <w:tc>
          <w:tcPr>
            <w:tcW w:w="4621" w:type="dxa"/>
          </w:tcPr>
          <w:p w:rsidR="0055788A" w:rsidRDefault="0055788A" w:rsidP="00142F1F">
            <w:pPr>
              <w:spacing w:line="360" w:lineRule="auto"/>
              <w:jc w:val="center"/>
            </w:pPr>
            <w:r>
              <w:t>200-500 µm</w:t>
            </w:r>
          </w:p>
        </w:tc>
      </w:tr>
      <w:tr w:rsidR="0055788A" w:rsidTr="00142F1F">
        <w:tc>
          <w:tcPr>
            <w:tcW w:w="4621" w:type="dxa"/>
          </w:tcPr>
          <w:p w:rsidR="0055788A" w:rsidRDefault="0055788A" w:rsidP="00142F1F">
            <w:pPr>
              <w:spacing w:line="360" w:lineRule="auto"/>
              <w:jc w:val="center"/>
            </w:pPr>
            <w:r>
              <w:t>Beam Spot Size</w:t>
            </w:r>
          </w:p>
        </w:tc>
        <w:tc>
          <w:tcPr>
            <w:tcW w:w="4621" w:type="dxa"/>
          </w:tcPr>
          <w:p w:rsidR="0055788A" w:rsidRDefault="0055788A" w:rsidP="00142F1F">
            <w:pPr>
              <w:spacing w:line="360" w:lineRule="auto"/>
              <w:jc w:val="center"/>
            </w:pPr>
            <w:r>
              <w:t>3-5</w:t>
            </w:r>
          </w:p>
        </w:tc>
      </w:tr>
      <w:tr w:rsidR="0055788A" w:rsidTr="00142F1F">
        <w:tc>
          <w:tcPr>
            <w:tcW w:w="4621" w:type="dxa"/>
          </w:tcPr>
          <w:p w:rsidR="0055788A" w:rsidRDefault="0055788A" w:rsidP="00142F1F">
            <w:pPr>
              <w:spacing w:line="360" w:lineRule="auto"/>
              <w:jc w:val="center"/>
            </w:pPr>
            <w:r>
              <w:t>Beam Voltage</w:t>
            </w:r>
          </w:p>
        </w:tc>
        <w:tc>
          <w:tcPr>
            <w:tcW w:w="4621" w:type="dxa"/>
          </w:tcPr>
          <w:p w:rsidR="0055788A" w:rsidRDefault="0055788A" w:rsidP="00142F1F">
            <w:pPr>
              <w:spacing w:line="360" w:lineRule="auto"/>
              <w:jc w:val="center"/>
            </w:pPr>
            <w:r>
              <w:t>20 keV</w:t>
            </w:r>
          </w:p>
        </w:tc>
      </w:tr>
      <w:tr w:rsidR="0055788A" w:rsidTr="00142F1F">
        <w:tc>
          <w:tcPr>
            <w:tcW w:w="4621" w:type="dxa"/>
          </w:tcPr>
          <w:p w:rsidR="0055788A" w:rsidRDefault="0055788A" w:rsidP="00142F1F">
            <w:pPr>
              <w:spacing w:line="360" w:lineRule="auto"/>
              <w:jc w:val="center"/>
            </w:pPr>
            <w:r>
              <w:t>No. of Background Frames</w:t>
            </w:r>
          </w:p>
        </w:tc>
        <w:tc>
          <w:tcPr>
            <w:tcW w:w="4621" w:type="dxa"/>
          </w:tcPr>
          <w:p w:rsidR="0055788A" w:rsidRDefault="0055788A" w:rsidP="00142F1F">
            <w:pPr>
              <w:spacing w:line="360" w:lineRule="auto"/>
              <w:jc w:val="center"/>
            </w:pPr>
            <w:r>
              <w:t>64</w:t>
            </w:r>
          </w:p>
        </w:tc>
      </w:tr>
      <w:tr w:rsidR="0055788A" w:rsidTr="00142F1F">
        <w:tc>
          <w:tcPr>
            <w:tcW w:w="4621" w:type="dxa"/>
          </w:tcPr>
          <w:p w:rsidR="0055788A" w:rsidRDefault="0055788A" w:rsidP="00142F1F">
            <w:pPr>
              <w:spacing w:line="360" w:lineRule="auto"/>
              <w:jc w:val="center"/>
            </w:pPr>
            <w:r>
              <w:t>No. of Averaged Frames</w:t>
            </w:r>
          </w:p>
        </w:tc>
        <w:tc>
          <w:tcPr>
            <w:tcW w:w="4621" w:type="dxa"/>
          </w:tcPr>
          <w:p w:rsidR="0055788A" w:rsidRDefault="0055788A" w:rsidP="00142F1F">
            <w:pPr>
              <w:spacing w:line="360" w:lineRule="auto"/>
              <w:jc w:val="center"/>
            </w:pPr>
            <w:r>
              <w:t>6-8</w:t>
            </w:r>
          </w:p>
        </w:tc>
      </w:tr>
      <w:tr w:rsidR="0055788A" w:rsidTr="00142F1F">
        <w:tc>
          <w:tcPr>
            <w:tcW w:w="4621" w:type="dxa"/>
          </w:tcPr>
          <w:p w:rsidR="0055788A" w:rsidRDefault="0055788A" w:rsidP="00142F1F">
            <w:pPr>
              <w:spacing w:line="360" w:lineRule="auto"/>
              <w:jc w:val="center"/>
            </w:pPr>
            <w:r>
              <w:t>Timing per Frame</w:t>
            </w:r>
          </w:p>
        </w:tc>
        <w:tc>
          <w:tcPr>
            <w:tcW w:w="4621" w:type="dxa"/>
          </w:tcPr>
          <w:p w:rsidR="0055788A" w:rsidRDefault="0055788A" w:rsidP="00142F1F">
            <w:pPr>
              <w:spacing w:line="360" w:lineRule="auto"/>
              <w:jc w:val="center"/>
            </w:pPr>
            <w:r>
              <w:t>12-14 ms</w:t>
            </w:r>
          </w:p>
        </w:tc>
      </w:tr>
      <w:tr w:rsidR="0055788A" w:rsidTr="00142F1F">
        <w:tc>
          <w:tcPr>
            <w:tcW w:w="4621" w:type="dxa"/>
          </w:tcPr>
          <w:p w:rsidR="0055788A" w:rsidRDefault="0055788A" w:rsidP="00142F1F">
            <w:pPr>
              <w:spacing w:line="360" w:lineRule="auto"/>
              <w:jc w:val="center"/>
            </w:pPr>
            <w:r>
              <w:t>Step Size</w:t>
            </w:r>
          </w:p>
        </w:tc>
        <w:tc>
          <w:tcPr>
            <w:tcW w:w="4621" w:type="dxa"/>
          </w:tcPr>
          <w:p w:rsidR="0055788A" w:rsidRDefault="0055788A" w:rsidP="00142F1F">
            <w:pPr>
              <w:spacing w:line="360" w:lineRule="auto"/>
              <w:jc w:val="center"/>
            </w:pPr>
            <w:r>
              <w:t>0.3-4 µm</w:t>
            </w:r>
          </w:p>
        </w:tc>
      </w:tr>
      <w:tr w:rsidR="0055788A" w:rsidTr="00142F1F">
        <w:tc>
          <w:tcPr>
            <w:tcW w:w="4621" w:type="dxa"/>
          </w:tcPr>
          <w:p w:rsidR="0055788A" w:rsidRDefault="0055788A" w:rsidP="00142F1F">
            <w:pPr>
              <w:spacing w:line="360" w:lineRule="auto"/>
              <w:jc w:val="center"/>
            </w:pPr>
            <w:r>
              <w:t>Mapping Rate</w:t>
            </w:r>
          </w:p>
        </w:tc>
        <w:tc>
          <w:tcPr>
            <w:tcW w:w="4621" w:type="dxa"/>
          </w:tcPr>
          <w:p w:rsidR="0055788A" w:rsidRPr="001043ED" w:rsidRDefault="0055788A" w:rsidP="00142F1F">
            <w:pPr>
              <w:spacing w:line="360" w:lineRule="auto"/>
              <w:jc w:val="center"/>
              <w:rPr>
                <w:vertAlign w:val="superscript"/>
              </w:rPr>
            </w:pPr>
            <w:r>
              <w:t>0.115-0.2 s</w:t>
            </w:r>
            <w:r w:rsidRPr="001043ED">
              <w:rPr>
                <w:vertAlign w:val="superscript"/>
              </w:rPr>
              <w:t>-1</w:t>
            </w:r>
          </w:p>
        </w:tc>
      </w:tr>
      <w:tr w:rsidR="0055788A" w:rsidTr="00142F1F">
        <w:tc>
          <w:tcPr>
            <w:tcW w:w="4621" w:type="dxa"/>
          </w:tcPr>
          <w:p w:rsidR="0055788A" w:rsidRPr="00E91FFE" w:rsidRDefault="0055788A" w:rsidP="00142F1F">
            <w:pPr>
              <w:spacing w:line="360" w:lineRule="auto"/>
              <w:jc w:val="center"/>
            </w:pPr>
            <w:r w:rsidRPr="00E91FFE">
              <w:t>Camera Binning</w:t>
            </w:r>
          </w:p>
        </w:tc>
        <w:tc>
          <w:tcPr>
            <w:tcW w:w="4621" w:type="dxa"/>
          </w:tcPr>
          <w:p w:rsidR="0055788A" w:rsidRDefault="0055788A" w:rsidP="00142F1F">
            <w:pPr>
              <w:spacing w:line="360" w:lineRule="auto"/>
              <w:jc w:val="center"/>
            </w:pPr>
            <w:r>
              <w:t>4x4 pixels</w:t>
            </w:r>
          </w:p>
        </w:tc>
      </w:tr>
    </w:tbl>
    <w:p w:rsidR="0055788A" w:rsidRDefault="0055788A" w:rsidP="0055788A"/>
    <w:p w:rsidR="0055788A" w:rsidRDefault="0055788A" w:rsidP="0055788A">
      <w:pPr>
        <w:pStyle w:val="Heading2"/>
      </w:pPr>
      <w:bookmarkStart w:id="91" w:name="_Toc404107937"/>
      <w:r>
        <w:t>3.8.2 – Data Processing</w:t>
      </w:r>
      <w:bookmarkEnd w:id="91"/>
    </w:p>
    <w:p w:rsidR="0055788A" w:rsidRDefault="0055788A" w:rsidP="0055788A">
      <w:r>
        <w:tab/>
        <w:t>An essential part of data processing is actually bringing a series of maps together that were collected over the entire scan region. By using the Channel 5 map-stitcher a matrix of jobs can be correlated together to make a complete map. After the stitching process a series of Channel five sub-programs can do an analysis. The Tango part of the software allows for the visualisation of orientation image maps (OIM), the mambo helps create pole figures and inverse pole figures, and the Salsa part can create ODFs.</w:t>
      </w:r>
    </w:p>
    <w:p w:rsidR="0055788A" w:rsidRDefault="0055788A" w:rsidP="0055788A">
      <w:pPr>
        <w:pStyle w:val="Heading1"/>
      </w:pPr>
      <w:bookmarkStart w:id="92" w:name="_Toc404107938"/>
      <w:r>
        <w:t>3.8.2.1 – Orientation Image maps (OIM)</w:t>
      </w:r>
      <w:bookmarkEnd w:id="92"/>
    </w:p>
    <w:p w:rsidR="0055788A" w:rsidRDefault="0055788A" w:rsidP="0055788A">
      <w:r>
        <w:tab/>
        <w:t>Tango is very good at taking raw data and turning it into useable EBSD data that can presented with meaning. EBSD cannot guarantee 100% indexing across the entire area, frequently certain regions are difficult to index such as unknown phases, inclusions or grain boundaries. Tango is well designed for this and has a noise reduction capability, it removes zero solutions (non-indexed points) and wild spikes which are points that have not been properly indexed. The way noise reduction works after removing wild spikes and zero solutions is by replacing them with copies of neighbouring points. Figure 3.8.2.1.A gives an example of a OIM that has undergone noise reduction.</w:t>
      </w:r>
    </w:p>
    <w:p w:rsidR="0055788A" w:rsidRDefault="0055788A" w:rsidP="0055788A"/>
    <w:p w:rsidR="0055788A" w:rsidRDefault="0055788A" w:rsidP="0055788A">
      <w:r>
        <w:rPr>
          <w:noProof/>
          <w:lang w:eastAsia="en-GB"/>
        </w:rPr>
        <w:lastRenderedPageBreak/>
        <w:drawing>
          <wp:inline distT="0" distB="0" distL="0" distR="0" wp14:anchorId="78936DE4" wp14:editId="4AEBCAD9">
            <wp:extent cx="5730875" cy="2402840"/>
            <wp:effectExtent l="0" t="0" r="3175" b="0"/>
            <wp:docPr id="571415" name="Picture 571415" descr="C:\Users\Sam Gascoyne\Desktop\Thesis Results\EBSD pre-processi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am Gascoyne\Desktop\Thesis Results\EBSD pre-processing.bmp"/>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30875" cy="2402840"/>
                    </a:xfrm>
                    <a:prstGeom prst="rect">
                      <a:avLst/>
                    </a:prstGeom>
                    <a:noFill/>
                    <a:ln>
                      <a:noFill/>
                    </a:ln>
                  </pic:spPr>
                </pic:pic>
              </a:graphicData>
            </a:graphic>
          </wp:inline>
        </w:drawing>
      </w:r>
      <w:r>
        <w:rPr>
          <w:noProof/>
          <w:lang w:eastAsia="en-GB"/>
        </w:rPr>
        <w:drawing>
          <wp:inline distT="0" distB="0" distL="0" distR="0" wp14:anchorId="52D1CCCF" wp14:editId="55AB0334">
            <wp:extent cx="5730875" cy="2392045"/>
            <wp:effectExtent l="0" t="0" r="3175" b="8255"/>
            <wp:docPr id="571416" name="Picture 571416" descr="C:\Users\Sam Gascoyne\Desktop\Thesis Results\EBSD Post-processi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am Gascoyne\Desktop\Thesis Results\EBSD Post-processing.bmp"/>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730875" cy="2392045"/>
                    </a:xfrm>
                    <a:prstGeom prst="rect">
                      <a:avLst/>
                    </a:prstGeom>
                    <a:noFill/>
                    <a:ln>
                      <a:noFill/>
                    </a:ln>
                  </pic:spPr>
                </pic:pic>
              </a:graphicData>
            </a:graphic>
          </wp:inline>
        </w:drawing>
      </w:r>
    </w:p>
    <w:p w:rsidR="0055788A" w:rsidRPr="005C3084" w:rsidRDefault="0055788A" w:rsidP="0055788A">
      <w:pPr>
        <w:rPr>
          <w:i/>
        </w:rPr>
      </w:pPr>
      <w:r w:rsidRPr="005C3084">
        <w:rPr>
          <w:i/>
        </w:rPr>
        <w:t>Figure 3.8.2.1.A – An example of raw EBSD data (top) with white representing zero-solutions, and EBSD data after noise reduction (bottom)</w:t>
      </w:r>
    </w:p>
    <w:p w:rsidR="0055788A" w:rsidRDefault="0055788A" w:rsidP="0055788A">
      <w:r>
        <w:tab/>
        <w:t>There are several ways to present an OIM, however in most cases either Euler or inverse pole figure colouring are used. For the work demonstrated in this thesis most EBSD OIM will be IPF colouring. The texture components for each map are set by predetermined colours decided by the user. IPF colouring works on the basis of having a set plane, and then colouring each pixel relative to a plane that is parallel to the set plane. The advantage of IPF texture representation is that the set plane can be the sample coordinate system, and so all of the crystallographic orientations can be interpreted relative to it. While this is highly advantageous, IPF colouring does not fully represent the texture as IPF has set poles (i.e. 001, 110, 111) parallel to set direction, and also the rotation around a directio</w:t>
      </w:r>
      <w:r w:rsidR="005C3084">
        <w:t xml:space="preserve">n of interest is unknown. </w:t>
      </w:r>
    </w:p>
    <w:p w:rsidR="0055788A" w:rsidRDefault="0055788A" w:rsidP="0055788A">
      <w:pPr>
        <w:jc w:val="center"/>
      </w:pPr>
      <w:r>
        <w:rPr>
          <w:noProof/>
          <w:lang w:eastAsia="en-GB"/>
        </w:rPr>
        <w:lastRenderedPageBreak/>
        <w:drawing>
          <wp:inline distT="0" distB="0" distL="0" distR="0" wp14:anchorId="1CA6D236" wp14:editId="46DB1FCF">
            <wp:extent cx="4242435" cy="3104515"/>
            <wp:effectExtent l="0" t="0" r="5715" b="635"/>
            <wp:docPr id="571417" name="Picture 571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242435" cy="3104515"/>
                    </a:xfrm>
                    <a:prstGeom prst="rect">
                      <a:avLst/>
                    </a:prstGeom>
                    <a:noFill/>
                    <a:ln>
                      <a:noFill/>
                    </a:ln>
                  </pic:spPr>
                </pic:pic>
              </a:graphicData>
            </a:graphic>
          </wp:inline>
        </w:drawing>
      </w:r>
    </w:p>
    <w:p w:rsidR="0055788A" w:rsidRPr="005C3084" w:rsidRDefault="0055788A" w:rsidP="0055788A">
      <w:pPr>
        <w:rPr>
          <w:i/>
        </w:rPr>
      </w:pPr>
      <w:r w:rsidRPr="005C3084">
        <w:rPr>
          <w:i/>
        </w:rPr>
        <w:t>Figure 3.8.2.1.B – An example of IPF colouring legends for EBSD</w:t>
      </w:r>
    </w:p>
    <w:p w:rsidR="0055788A" w:rsidRDefault="0055788A" w:rsidP="0055788A">
      <w:pPr>
        <w:pStyle w:val="Heading1"/>
      </w:pPr>
      <w:bookmarkStart w:id="93" w:name="_Toc404107939"/>
      <w:r>
        <w:t>3.8.2.2 – Pole figures (PFs)</w:t>
      </w:r>
      <w:bookmarkEnd w:id="93"/>
    </w:p>
    <w:p w:rsidR="0055788A" w:rsidRDefault="0055788A" w:rsidP="0055788A">
      <w:r>
        <w:tab/>
        <w:t xml:space="preserve">In order to obtain pole figures from the EBSD data one must use the Mambo sub-program. A stereographic projection of the upper hemisphere is built on scattered data to make the first PFs, and will be relative to specified planes, mainly the 111, 110, and 001 crystal axis. By using predetermined contouring parameters, the texture components and their intensities can </w:t>
      </w:r>
      <w:r w:rsidR="005C3084">
        <w:t xml:space="preserve">be calculated to produce a PF. </w:t>
      </w:r>
      <w:r>
        <w:t>In this research both colours and contour lines were used to indicate texture component, and for any contour lines above 1 times random the colour intensity was set at 6 so that the texture could be easily visualised. Scattered data and their calculated PFs for this work can be seen as an example below in figure 3.8.2.2.A.</w:t>
      </w:r>
    </w:p>
    <w:p w:rsidR="0055788A" w:rsidRDefault="0055788A" w:rsidP="0055788A">
      <w:pPr>
        <w:jc w:val="center"/>
      </w:pPr>
      <w:r>
        <w:rPr>
          <w:noProof/>
          <w:lang w:eastAsia="en-GB"/>
        </w:rPr>
        <w:drawing>
          <wp:inline distT="0" distB="0" distL="0" distR="0" wp14:anchorId="5F6018E5" wp14:editId="04A7FB16">
            <wp:extent cx="2170648" cy="2348008"/>
            <wp:effectExtent l="0" t="0" r="1270" b="0"/>
            <wp:docPr id="571418" name="Picture 571418" descr="C:\Users\Sam Gascoyne\Desktop\Thesis Results\Scattered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am Gascoyne\Desktop\Thesis Results\Scattered PF.bmp"/>
                    <pic:cNvPicPr>
                      <a:picLocks noChangeAspect="1" noChangeArrowheads="1"/>
                    </pic:cNvPicPr>
                  </pic:nvPicPr>
                  <pic:blipFill rotWithShape="1">
                    <a:blip r:embed="rId136">
                      <a:extLst>
                        <a:ext uri="{28A0092B-C50C-407E-A947-70E740481C1C}">
                          <a14:useLocalDpi xmlns:a14="http://schemas.microsoft.com/office/drawing/2010/main" val="0"/>
                        </a:ext>
                      </a:extLst>
                    </a:blip>
                    <a:srcRect l="3361" t="23282" r="30334" b="8345"/>
                    <a:stretch/>
                  </pic:blipFill>
                  <pic:spPr bwMode="auto">
                    <a:xfrm>
                      <a:off x="0" y="0"/>
                      <a:ext cx="2172977" cy="2350527"/>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3B583211" wp14:editId="41857D0F">
            <wp:extent cx="3009014" cy="2349795"/>
            <wp:effectExtent l="0" t="0" r="1270" b="0"/>
            <wp:docPr id="571419" name="Picture 571419" descr="C:\Users\Sam Gascoyne\Desktop\Thesis Results\Unscattered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m Gascoyne\Desktop\Thesis Results\Unscattered PF.bmp"/>
                    <pic:cNvPicPr>
                      <a:picLocks noChangeAspect="1" noChangeArrowheads="1"/>
                    </pic:cNvPicPr>
                  </pic:nvPicPr>
                  <pic:blipFill rotWithShape="1">
                    <a:blip r:embed="rId137">
                      <a:extLst>
                        <a:ext uri="{28A0092B-C50C-407E-A947-70E740481C1C}">
                          <a14:useLocalDpi xmlns:a14="http://schemas.microsoft.com/office/drawing/2010/main" val="0"/>
                        </a:ext>
                      </a:extLst>
                    </a:blip>
                    <a:srcRect l="1685" t="22850" r="2976" b="6357"/>
                    <a:stretch/>
                  </pic:blipFill>
                  <pic:spPr bwMode="auto">
                    <a:xfrm>
                      <a:off x="0" y="0"/>
                      <a:ext cx="3014057" cy="2353733"/>
                    </a:xfrm>
                    <a:prstGeom prst="rect">
                      <a:avLst/>
                    </a:prstGeom>
                    <a:noFill/>
                    <a:ln>
                      <a:noFill/>
                    </a:ln>
                    <a:extLst>
                      <a:ext uri="{53640926-AAD7-44D8-BBD7-CCE9431645EC}">
                        <a14:shadowObscured xmlns:a14="http://schemas.microsoft.com/office/drawing/2010/main"/>
                      </a:ext>
                    </a:extLst>
                  </pic:spPr>
                </pic:pic>
              </a:graphicData>
            </a:graphic>
          </wp:inline>
        </w:drawing>
      </w:r>
    </w:p>
    <w:p w:rsidR="0055788A" w:rsidRDefault="0055788A" w:rsidP="0055788A">
      <w:r w:rsidRPr="005C3084">
        <w:rPr>
          <w:i/>
        </w:rPr>
        <w:t>Figure 3.8.2.2.A – An example of scattered data (left) and their calculated PF (right</w:t>
      </w:r>
      <w:r>
        <w:t>)</w:t>
      </w:r>
    </w:p>
    <w:p w:rsidR="0055788A" w:rsidRDefault="0055788A" w:rsidP="0055788A">
      <w:pPr>
        <w:pStyle w:val="Heading1"/>
      </w:pPr>
      <w:bookmarkStart w:id="94" w:name="_Toc404107940"/>
      <w:r>
        <w:lastRenderedPageBreak/>
        <w:t>3.8.2.3 – Orientation Distribution Function (ODF) calculations</w:t>
      </w:r>
      <w:bookmarkEnd w:id="94"/>
    </w:p>
    <w:p w:rsidR="0055788A" w:rsidRDefault="0055788A" w:rsidP="0055788A">
      <w:r>
        <w:tab/>
        <w:t>In order to represent a given orientation for a specific material an Orientation Distribution Function (ODF) can be used. By using the three Euler angles as a reference location, a density value can be assigned relative to how strong a given orientation is, and an ODF can be created. Determining the strength of a given orientation is defined by a ratio. The ratio is based on the orientation and its difference to what would be expected for just a random distribution of orientations.</w:t>
      </w:r>
    </w:p>
    <w:p w:rsidR="0055788A" w:rsidRDefault="0055788A" w:rsidP="0055788A">
      <w:r>
        <w:tab/>
        <w:t>Using the Salsa sub-program of Channel 5 can create an</w:t>
      </w:r>
      <w:r w:rsidRPr="00187435">
        <w:t xml:space="preserve"> </w:t>
      </w:r>
      <w:r>
        <w:t>ODF, but it is essential to select the right coordinate system. By using a virtual chamber in Channel 5 the WD, ND, and TD can visualised and used to show a schematic representation (see figure 3.8.2.3.A). Synchronising the acquisition surface coordinate system with the sample coordinate system is essential, and it can be seen in figure 3.8.2.3.A that the two are out of sync. By performing a rotation of 270° the acquisition surface coordinate system (TD, ND, WD) can match the sample coordinate system (TD, WD, ND).</w:t>
      </w:r>
    </w:p>
    <w:p w:rsidR="0055788A" w:rsidRDefault="0055788A" w:rsidP="0055788A">
      <w:r>
        <w:rPr>
          <w:noProof/>
          <w:lang w:eastAsia="en-GB"/>
        </w:rPr>
        <w:drawing>
          <wp:inline distT="0" distB="0" distL="0" distR="0" wp14:anchorId="391B7BD8" wp14:editId="6E6AEDAD">
            <wp:extent cx="4114800" cy="4088823"/>
            <wp:effectExtent l="0" t="0" r="0" b="6985"/>
            <wp:docPr id="571420" name="Picture 57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114922" cy="4088944"/>
                    </a:xfrm>
                    <a:prstGeom prst="rect">
                      <a:avLst/>
                    </a:prstGeom>
                    <a:noFill/>
                    <a:ln>
                      <a:noFill/>
                    </a:ln>
                  </pic:spPr>
                </pic:pic>
              </a:graphicData>
            </a:graphic>
          </wp:inline>
        </w:drawing>
      </w:r>
    </w:p>
    <w:p w:rsidR="0055788A" w:rsidRPr="005C3084" w:rsidRDefault="0055788A" w:rsidP="0055788A">
      <w:pPr>
        <w:rPr>
          <w:i/>
        </w:rPr>
      </w:pPr>
      <w:r w:rsidRPr="005C3084">
        <w:rPr>
          <w:i/>
        </w:rPr>
        <w:t>Figure 3.8.2.3.A – An example of the virtual chamber and its respective axis</w:t>
      </w:r>
    </w:p>
    <w:p w:rsidR="0055788A" w:rsidRDefault="0055788A" w:rsidP="0055788A">
      <w:pPr>
        <w:pStyle w:val="Heading2"/>
      </w:pPr>
      <w:bookmarkStart w:id="95" w:name="_Toc404107941"/>
      <w:r>
        <w:t>3.9 – Summary</w:t>
      </w:r>
      <w:bookmarkEnd w:id="95"/>
    </w:p>
    <w:p w:rsidR="0055788A" w:rsidRPr="00FA0D72" w:rsidRDefault="0055788A" w:rsidP="0055788A">
      <w:r>
        <w:tab/>
        <w:t>This chapter has given an explanation of experimental methods employed during research, especially the process parameters of the welds, and nature of the SSCFSW. The thesis will now discuss the results obtained from these methods.</w:t>
      </w:r>
    </w:p>
    <w:p w:rsidR="0055788A" w:rsidRDefault="0055788A">
      <w:pPr>
        <w:rPr>
          <w:u w:val="single"/>
        </w:rPr>
      </w:pPr>
      <w:r>
        <w:rPr>
          <w:u w:val="single"/>
        </w:rPr>
        <w:br w:type="page"/>
      </w:r>
    </w:p>
    <w:p w:rsidR="000628C1" w:rsidRDefault="000628C1" w:rsidP="000628C1">
      <w:pPr>
        <w:pStyle w:val="Title"/>
      </w:pPr>
      <w:r>
        <w:lastRenderedPageBreak/>
        <w:t>Chapter 4 – The 6xxx series samples</w:t>
      </w:r>
    </w:p>
    <w:p w:rsidR="000628C1" w:rsidRDefault="000628C1" w:rsidP="000628C1">
      <w:pPr>
        <w:pStyle w:val="Heading2"/>
      </w:pPr>
      <w:bookmarkStart w:id="96" w:name="_Toc404107942"/>
      <w:r>
        <w:t>4.1 – Introduction</w:t>
      </w:r>
      <w:bookmarkEnd w:id="96"/>
    </w:p>
    <w:p w:rsidR="000628C1" w:rsidRDefault="000628C1" w:rsidP="000628C1">
      <w:r>
        <w:tab/>
        <w:t>In this chapter the results from the 6082-T6 samples will be presented and discussed. In total four welds were investigated, 3 of which were using SSCFSW, and one using stationary shoulder FSW. The traverse speeds vary for all three SSCFSW samples, but the SSFSW butt weld has the same traverse speed as one of the SSCFSW samples. In all cases the same tool pin is used, but the clamps and shoulder design varied between the SSCFSW and SSFSW butt welds. A series of macro-graphs, hardness measurements, EBSD texture maps were made for the welds. Table 4.1 gives details of the different welds and their parameters:</w:t>
      </w:r>
    </w:p>
    <w:p w:rsidR="000628C1" w:rsidRDefault="000628C1" w:rsidP="000628C1">
      <w:r>
        <w:t>Table 4.1.A – The different 6xxx series welds and their distinctive parameters</w:t>
      </w:r>
    </w:p>
    <w:tbl>
      <w:tblPr>
        <w:tblStyle w:val="TableGrid"/>
        <w:tblW w:w="0" w:type="auto"/>
        <w:tblLook w:val="04A0" w:firstRow="1" w:lastRow="0" w:firstColumn="1" w:lastColumn="0" w:noHBand="0" w:noVBand="1"/>
      </w:tblPr>
      <w:tblGrid>
        <w:gridCol w:w="1848"/>
        <w:gridCol w:w="1848"/>
        <w:gridCol w:w="1848"/>
        <w:gridCol w:w="1849"/>
        <w:gridCol w:w="1849"/>
      </w:tblGrid>
      <w:tr w:rsidR="000628C1" w:rsidTr="00142F1F">
        <w:tc>
          <w:tcPr>
            <w:tcW w:w="1848" w:type="dxa"/>
          </w:tcPr>
          <w:p w:rsidR="000628C1" w:rsidRDefault="000628C1" w:rsidP="00142F1F">
            <w:r>
              <w:t>Alloy</w:t>
            </w:r>
          </w:p>
        </w:tc>
        <w:tc>
          <w:tcPr>
            <w:tcW w:w="1848" w:type="dxa"/>
          </w:tcPr>
          <w:p w:rsidR="000628C1" w:rsidRDefault="000628C1" w:rsidP="00142F1F">
            <w:r>
              <w:t>Traverse Speed (mm/min)</w:t>
            </w:r>
          </w:p>
        </w:tc>
        <w:tc>
          <w:tcPr>
            <w:tcW w:w="1848" w:type="dxa"/>
          </w:tcPr>
          <w:p w:rsidR="000628C1" w:rsidRDefault="000628C1" w:rsidP="00142F1F">
            <w:r>
              <w:t>Rotation rate (RPM)</w:t>
            </w:r>
          </w:p>
        </w:tc>
        <w:tc>
          <w:tcPr>
            <w:tcW w:w="1849" w:type="dxa"/>
          </w:tcPr>
          <w:p w:rsidR="000628C1" w:rsidRDefault="000628C1" w:rsidP="00142F1F">
            <w:r>
              <w:t>Filler Material</w:t>
            </w:r>
          </w:p>
        </w:tc>
        <w:tc>
          <w:tcPr>
            <w:tcW w:w="1849" w:type="dxa"/>
          </w:tcPr>
          <w:p w:rsidR="000628C1" w:rsidRDefault="000628C1" w:rsidP="00142F1F">
            <w:r>
              <w:t>Welding Technique</w:t>
            </w:r>
          </w:p>
        </w:tc>
      </w:tr>
      <w:tr w:rsidR="000628C1" w:rsidTr="00142F1F">
        <w:tc>
          <w:tcPr>
            <w:tcW w:w="1848" w:type="dxa"/>
          </w:tcPr>
          <w:p w:rsidR="000628C1" w:rsidRDefault="000628C1" w:rsidP="00142F1F">
            <w:r>
              <w:t>AA6082-T6</w:t>
            </w:r>
          </w:p>
        </w:tc>
        <w:tc>
          <w:tcPr>
            <w:tcW w:w="1848" w:type="dxa"/>
          </w:tcPr>
          <w:p w:rsidR="000628C1" w:rsidRDefault="000628C1" w:rsidP="00142F1F">
            <w:r>
              <w:t>100</w:t>
            </w:r>
          </w:p>
        </w:tc>
        <w:tc>
          <w:tcPr>
            <w:tcW w:w="1848" w:type="dxa"/>
          </w:tcPr>
          <w:p w:rsidR="000628C1" w:rsidRDefault="000628C1" w:rsidP="00142F1F">
            <w:r>
              <w:t>1200</w:t>
            </w:r>
          </w:p>
        </w:tc>
        <w:tc>
          <w:tcPr>
            <w:tcW w:w="1849" w:type="dxa"/>
          </w:tcPr>
          <w:p w:rsidR="000628C1" w:rsidRDefault="000628C1" w:rsidP="00142F1F">
            <w:r>
              <w:t>AA6082-T6 Wire</w:t>
            </w:r>
          </w:p>
        </w:tc>
        <w:tc>
          <w:tcPr>
            <w:tcW w:w="1849" w:type="dxa"/>
          </w:tcPr>
          <w:p w:rsidR="000628C1" w:rsidRDefault="000628C1" w:rsidP="00142F1F">
            <w:r>
              <w:t>SSCFSW</w:t>
            </w:r>
          </w:p>
        </w:tc>
      </w:tr>
      <w:tr w:rsidR="000628C1" w:rsidTr="00142F1F">
        <w:tc>
          <w:tcPr>
            <w:tcW w:w="1848" w:type="dxa"/>
          </w:tcPr>
          <w:p w:rsidR="000628C1" w:rsidRDefault="000628C1" w:rsidP="00142F1F">
            <w:r>
              <w:t>AA6082-T6</w:t>
            </w:r>
          </w:p>
        </w:tc>
        <w:tc>
          <w:tcPr>
            <w:tcW w:w="1848" w:type="dxa"/>
          </w:tcPr>
          <w:p w:rsidR="000628C1" w:rsidRDefault="000628C1" w:rsidP="00142F1F">
            <w:r>
              <w:t>200</w:t>
            </w:r>
          </w:p>
        </w:tc>
        <w:tc>
          <w:tcPr>
            <w:tcW w:w="1848" w:type="dxa"/>
          </w:tcPr>
          <w:p w:rsidR="000628C1" w:rsidRDefault="000628C1" w:rsidP="00142F1F">
            <w:r>
              <w:t>1200</w:t>
            </w:r>
          </w:p>
        </w:tc>
        <w:tc>
          <w:tcPr>
            <w:tcW w:w="1849" w:type="dxa"/>
          </w:tcPr>
          <w:p w:rsidR="000628C1" w:rsidRDefault="000628C1" w:rsidP="00142F1F">
            <w:r>
              <w:t>AA6082-T6 Wire</w:t>
            </w:r>
          </w:p>
        </w:tc>
        <w:tc>
          <w:tcPr>
            <w:tcW w:w="1849" w:type="dxa"/>
          </w:tcPr>
          <w:p w:rsidR="000628C1" w:rsidRDefault="000628C1" w:rsidP="00142F1F">
            <w:r>
              <w:t>SSCFSW</w:t>
            </w:r>
          </w:p>
        </w:tc>
      </w:tr>
      <w:tr w:rsidR="000628C1" w:rsidTr="00142F1F">
        <w:tc>
          <w:tcPr>
            <w:tcW w:w="1848" w:type="dxa"/>
          </w:tcPr>
          <w:p w:rsidR="000628C1" w:rsidRDefault="000628C1" w:rsidP="00142F1F">
            <w:r>
              <w:t>AA6082-T6</w:t>
            </w:r>
          </w:p>
        </w:tc>
        <w:tc>
          <w:tcPr>
            <w:tcW w:w="1848" w:type="dxa"/>
          </w:tcPr>
          <w:p w:rsidR="000628C1" w:rsidRDefault="000628C1" w:rsidP="00142F1F">
            <w:r>
              <w:t>300</w:t>
            </w:r>
          </w:p>
        </w:tc>
        <w:tc>
          <w:tcPr>
            <w:tcW w:w="1848" w:type="dxa"/>
          </w:tcPr>
          <w:p w:rsidR="000628C1" w:rsidRDefault="000628C1" w:rsidP="00142F1F">
            <w:r>
              <w:t>1200</w:t>
            </w:r>
          </w:p>
        </w:tc>
        <w:tc>
          <w:tcPr>
            <w:tcW w:w="1849" w:type="dxa"/>
          </w:tcPr>
          <w:p w:rsidR="000628C1" w:rsidRDefault="000628C1" w:rsidP="00142F1F">
            <w:r>
              <w:t>AA6082-T6 Wire</w:t>
            </w:r>
          </w:p>
        </w:tc>
        <w:tc>
          <w:tcPr>
            <w:tcW w:w="1849" w:type="dxa"/>
          </w:tcPr>
          <w:p w:rsidR="000628C1" w:rsidRDefault="000628C1" w:rsidP="00142F1F">
            <w:r>
              <w:t>SSCFSW</w:t>
            </w:r>
          </w:p>
        </w:tc>
      </w:tr>
      <w:tr w:rsidR="000628C1" w:rsidTr="00142F1F">
        <w:tc>
          <w:tcPr>
            <w:tcW w:w="1848" w:type="dxa"/>
          </w:tcPr>
          <w:p w:rsidR="000628C1" w:rsidRDefault="000628C1" w:rsidP="00142F1F">
            <w:r>
              <w:t>AA6082-T6</w:t>
            </w:r>
          </w:p>
        </w:tc>
        <w:tc>
          <w:tcPr>
            <w:tcW w:w="1848" w:type="dxa"/>
          </w:tcPr>
          <w:p w:rsidR="000628C1" w:rsidRDefault="000628C1" w:rsidP="00142F1F">
            <w:r>
              <w:t>200</w:t>
            </w:r>
          </w:p>
        </w:tc>
        <w:tc>
          <w:tcPr>
            <w:tcW w:w="1848" w:type="dxa"/>
          </w:tcPr>
          <w:p w:rsidR="000628C1" w:rsidRDefault="000628C1" w:rsidP="00142F1F">
            <w:r>
              <w:t>1200</w:t>
            </w:r>
          </w:p>
        </w:tc>
        <w:tc>
          <w:tcPr>
            <w:tcW w:w="1849" w:type="dxa"/>
          </w:tcPr>
          <w:p w:rsidR="000628C1" w:rsidRDefault="000628C1" w:rsidP="00142F1F">
            <w:r>
              <w:t>No Filler</w:t>
            </w:r>
          </w:p>
        </w:tc>
        <w:tc>
          <w:tcPr>
            <w:tcW w:w="1849" w:type="dxa"/>
          </w:tcPr>
          <w:p w:rsidR="000628C1" w:rsidRDefault="000628C1" w:rsidP="00142F1F">
            <w:r>
              <w:t>SSFSW Butt-Weld</w:t>
            </w:r>
          </w:p>
        </w:tc>
      </w:tr>
    </w:tbl>
    <w:p w:rsidR="000628C1" w:rsidRDefault="000628C1" w:rsidP="000628C1">
      <w:pPr>
        <w:pStyle w:val="Heading2"/>
      </w:pPr>
      <w:bookmarkStart w:id="97" w:name="_Toc404107943"/>
      <w:r>
        <w:t>4.2 – Optical Microscopy</w:t>
      </w:r>
      <w:bookmarkEnd w:id="97"/>
    </w:p>
    <w:p w:rsidR="000628C1" w:rsidRDefault="000628C1" w:rsidP="000628C1">
      <w:r>
        <w:tab/>
        <w:t xml:space="preserve">In figures 4.2A-C all 3 of the SSCFSW macrographs can be seen, and in figure 4.2.B the macrograph for the SSFSW butt-weld can be also seen. For all the welds it is very easy to identify the stirred region, and so the DRX can be readily identified. However, the TMAZ is far more difficult to identify, with only very slight indications of its existence at the very border of the DRX. </w:t>
      </w:r>
    </w:p>
    <w:p w:rsidR="000628C1" w:rsidRDefault="000628C1" w:rsidP="000628C1">
      <w:r>
        <w:tab/>
        <w:t xml:space="preserve">The optical macro-graphs reveal some similarities and differences between conventional FSW. The sharp transition between the base material and stirred region is observable on the advancing side, and equally a far more gradual transition from the stirred region to the base material is observable for the retreating side, which is consistent with other FSW. The presence of the TMAZ is very small, less than 0.5mm in length, which is typical of pin dominated FSWelds, because the shoulder is the dominant cause for TMAZ </w:t>
      </w:r>
      <w:r>
        <w:rPr>
          <w:b/>
        </w:rPr>
        <w:t>[Scialpi et al. 2007]</w:t>
      </w:r>
      <w:r>
        <w:t xml:space="preserve">. However, the strong appearance of bands stretching from the advancing side to the retreating side in the weld region is something not conventionally seen in FSW butt welds. At a 45° angle tilted downwards towards the horizontal axis – like the rest of the stirred region – these phenomena are dubbed ‘blades’ due to their appearance. </w:t>
      </w:r>
    </w:p>
    <w:p w:rsidR="000628C1" w:rsidRPr="00555C35" w:rsidRDefault="000628C1" w:rsidP="000628C1">
      <w:r>
        <w:tab/>
        <w:t xml:space="preserve">SSCFSW T-joints are characterised by having a weld over weld. The consequence is that welded material effectively undergoes two thermal cycles, and therefore certain characteristics in the second weld could be a consequence of the first weld and vice versa. The blades phenomena appears not to be a result of weld over-lapping, mainly because the same phenomena can be seen in the first weld. This phenomenon is seen in all three macrographs despite their variation in traverse speed. Given the strong effect that the FSW tool has on material flow behaviour during FSW </w:t>
      </w:r>
      <w:r>
        <w:rPr>
          <w:b/>
        </w:rPr>
        <w:t>[Fujii et al. 2006]</w:t>
      </w:r>
      <w:r>
        <w:t xml:space="preserve">, and the fact that varying process parameters has no effect on the presence of blades, it is likely that tool design is the major factor for its existence. </w:t>
      </w:r>
    </w:p>
    <w:p w:rsidR="000628C1" w:rsidRDefault="000628C1" w:rsidP="000628C1">
      <w:r>
        <w:rPr>
          <w:noProof/>
          <w:lang w:eastAsia="en-GB"/>
        </w:rPr>
        <w:lastRenderedPageBreak/>
        <w:drawing>
          <wp:inline distT="0" distB="0" distL="0" distR="0" wp14:anchorId="172CE862" wp14:editId="30DBA5AF">
            <wp:extent cx="5731510" cy="3701566"/>
            <wp:effectExtent l="0" t="0" r="2540" b="0"/>
            <wp:docPr id="571446" name="Picture 571446" descr="C:\Users\Sam Gascoyne\Desktop\Thesis Results\Optical Micrscopy for 6082-T6\Macrograph 100mm-min (6082-T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 Gascoyne\Desktop\Thesis Results\Optical Micrscopy for 6082-T6\Macrograph 100mm-min (6082-T6).bmp"/>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1510" cy="3701566"/>
                    </a:xfrm>
                    <a:prstGeom prst="rect">
                      <a:avLst/>
                    </a:prstGeom>
                    <a:noFill/>
                    <a:ln>
                      <a:noFill/>
                    </a:ln>
                  </pic:spPr>
                </pic:pic>
              </a:graphicData>
            </a:graphic>
          </wp:inline>
        </w:drawing>
      </w:r>
    </w:p>
    <w:p w:rsidR="000628C1" w:rsidRDefault="000628C1" w:rsidP="000628C1">
      <w:r>
        <w:t>Figure 4.2.A – A SSCFSWeld t-joint at traverse speed 100 mm/min</w:t>
      </w:r>
    </w:p>
    <w:p w:rsidR="000628C1" w:rsidRDefault="000628C1" w:rsidP="000628C1">
      <w:r>
        <w:rPr>
          <w:noProof/>
          <w:lang w:eastAsia="en-GB"/>
        </w:rPr>
        <w:drawing>
          <wp:inline distT="0" distB="0" distL="0" distR="0" wp14:anchorId="756FF93F" wp14:editId="63B9DB73">
            <wp:extent cx="5731510" cy="4165875"/>
            <wp:effectExtent l="0" t="0" r="2540" b="6350"/>
            <wp:docPr id="571447" name="Picture 571447" descr="C:\Users\Sam Gascoyne\Desktop\Thesis Results\Optical Micrscopy for 6082-T6\Macrograph 200mm-min (6082-T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esktop\Thesis Results\Optical Micrscopy for 6082-T6\Macrograph 200mm-min (6082-T6).bmp"/>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31510" cy="4165875"/>
                    </a:xfrm>
                    <a:prstGeom prst="rect">
                      <a:avLst/>
                    </a:prstGeom>
                    <a:noFill/>
                    <a:ln>
                      <a:noFill/>
                    </a:ln>
                  </pic:spPr>
                </pic:pic>
              </a:graphicData>
            </a:graphic>
          </wp:inline>
        </w:drawing>
      </w:r>
    </w:p>
    <w:p w:rsidR="000628C1" w:rsidRDefault="000628C1" w:rsidP="000628C1">
      <w:r>
        <w:t>Figure 4.2.B – A SSCFSWeld t-joint at traverse speed 200 mm/min</w:t>
      </w:r>
    </w:p>
    <w:p w:rsidR="000628C1" w:rsidRDefault="000628C1" w:rsidP="000628C1">
      <w:r>
        <w:rPr>
          <w:noProof/>
          <w:lang w:eastAsia="en-GB"/>
        </w:rPr>
        <w:lastRenderedPageBreak/>
        <w:drawing>
          <wp:inline distT="0" distB="0" distL="0" distR="0" wp14:anchorId="6C24A477" wp14:editId="54C65354">
            <wp:extent cx="5731510" cy="3702099"/>
            <wp:effectExtent l="0" t="0" r="2540" b="0"/>
            <wp:docPr id="571448" name="Picture 571448" descr="C:\Users\Sam Gascoyne\Desktop\Thesis Results\Optical Micrscopy for 6082-T6\Macrograph 300mm-min (6082-T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esktop\Thesis Results\Optical Micrscopy for 6082-T6\Macrograph 300mm-min (6082-T6).bmp"/>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31510" cy="3702099"/>
                    </a:xfrm>
                    <a:prstGeom prst="rect">
                      <a:avLst/>
                    </a:prstGeom>
                    <a:noFill/>
                    <a:ln>
                      <a:noFill/>
                    </a:ln>
                  </pic:spPr>
                </pic:pic>
              </a:graphicData>
            </a:graphic>
          </wp:inline>
        </w:drawing>
      </w:r>
    </w:p>
    <w:p w:rsidR="000628C1" w:rsidRDefault="000628C1" w:rsidP="000628C1">
      <w:r>
        <w:t>Figure 4.2.C – A SSCFSWeld t-joint at traverse speed 300 mm/min</w:t>
      </w:r>
    </w:p>
    <w:p w:rsidR="000628C1" w:rsidRDefault="000628C1" w:rsidP="000628C1">
      <w:r>
        <w:rPr>
          <w:noProof/>
          <w:lang w:eastAsia="en-GB"/>
        </w:rPr>
        <w:drawing>
          <wp:inline distT="0" distB="0" distL="0" distR="0" wp14:anchorId="57779F25" wp14:editId="23214248">
            <wp:extent cx="5723890" cy="3597910"/>
            <wp:effectExtent l="0" t="0" r="0" b="2540"/>
            <wp:docPr id="6391" name="Picture 6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23890" cy="3597910"/>
                    </a:xfrm>
                    <a:prstGeom prst="rect">
                      <a:avLst/>
                    </a:prstGeom>
                    <a:noFill/>
                    <a:ln>
                      <a:noFill/>
                    </a:ln>
                  </pic:spPr>
                </pic:pic>
              </a:graphicData>
            </a:graphic>
          </wp:inline>
        </w:drawing>
      </w:r>
    </w:p>
    <w:p w:rsidR="000628C1" w:rsidRDefault="000628C1" w:rsidP="000628C1">
      <w:r>
        <w:t>Figure 4.2.D – A SSFSWeld Butt weld at traverse speed 200 mm/min</w:t>
      </w:r>
    </w:p>
    <w:p w:rsidR="000628C1" w:rsidRDefault="000628C1" w:rsidP="000628C1"/>
    <w:p w:rsidR="000628C1" w:rsidRDefault="000628C1" w:rsidP="000628C1">
      <w:pPr>
        <w:pStyle w:val="Heading1"/>
      </w:pPr>
      <w:bookmarkStart w:id="98" w:name="_Toc404107944"/>
      <w:r>
        <w:lastRenderedPageBreak/>
        <w:t>4.2.1 – SSCFSW optical microstructure across the weld region</w:t>
      </w:r>
      <w:bookmarkEnd w:id="98"/>
    </w:p>
    <w:p w:rsidR="000628C1" w:rsidRPr="0019676D" w:rsidRDefault="000628C1" w:rsidP="000628C1">
      <w:r>
        <w:tab/>
        <w:t>Figure 4.2.1.A shows several points of interest for the second SSCFSW of AA6082-T6, which has not been welded over. Images 1 and 3 show the respective advancing and retreating sides of the weld, images 2, 4 and 5 show the blade and non-blade regions, and image 6 shows the interface between the base area HAZ and the DRX. Certain microscopic images are enhanced using imaging software to improve grain boundary appearance and contrast. Noticeably the conventional FSW characteristics can be observed, such as the advancing and retreating side, but also the presence of blade and non-blade regions are clearly present. Most interestingly, besides differences between shading and precipitate sizes, the grains in the blade and non-blade regions are a similar size.</w:t>
      </w:r>
    </w:p>
    <w:p w:rsidR="000628C1" w:rsidRDefault="000628C1" w:rsidP="000628C1">
      <w:r>
        <w:rPr>
          <w:noProof/>
          <w:lang w:eastAsia="en-GB"/>
        </w:rPr>
        <w:drawing>
          <wp:inline distT="0" distB="0" distL="0" distR="0" wp14:anchorId="4DF896F4" wp14:editId="54C3DD77">
            <wp:extent cx="5723890" cy="5534025"/>
            <wp:effectExtent l="0" t="0" r="0" b="9525"/>
            <wp:docPr id="6390" name="Picture 6390" descr="C:\Users\Sam Gascoyne\Desktop\6082-T6 Optical Microscopy\6xxx 200mm\Modifications\Areas of interest Macrograp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am Gascoyne\Desktop\6082-T6 Optical Microscopy\6xxx 200mm\Modifications\Areas of interest Macrograph.bmp"/>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723890" cy="5534025"/>
                    </a:xfrm>
                    <a:prstGeom prst="rect">
                      <a:avLst/>
                    </a:prstGeom>
                    <a:noFill/>
                    <a:ln>
                      <a:noFill/>
                    </a:ln>
                  </pic:spPr>
                </pic:pic>
              </a:graphicData>
            </a:graphic>
          </wp:inline>
        </w:drawing>
      </w:r>
    </w:p>
    <w:p w:rsidR="000628C1" w:rsidRDefault="000628C1" w:rsidP="000628C1">
      <w:r>
        <w:t>Figure 4.2.1.A – Overall macrograph of the second SSCFSW for AA6082-T6, with areas marked which have been analysed at higher magnification</w:t>
      </w:r>
    </w:p>
    <w:p w:rsidR="000628C1" w:rsidRDefault="000628C1" w:rsidP="000628C1">
      <w:pPr>
        <w:jc w:val="center"/>
      </w:pPr>
      <w:r>
        <w:rPr>
          <w:noProof/>
          <w:lang w:eastAsia="en-GB"/>
        </w:rPr>
        <w:lastRenderedPageBreak/>
        <w:drawing>
          <wp:inline distT="0" distB="0" distL="0" distR="0" wp14:anchorId="7913FB5D" wp14:editId="0E9F1686">
            <wp:extent cx="4845132" cy="3719044"/>
            <wp:effectExtent l="0" t="0" r="0" b="0"/>
            <wp:docPr id="6383" name="Picture 6383" descr="C:\Users\Sam Gascoyne\Desktop\6082-T6 Optical Microscopy\6xxx 200mm\Modifications\005m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 Gascoyne\Desktop\6082-T6 Optical Microscopy\6xxx 200mm\Modifications\005md.bmp"/>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845119" cy="3719034"/>
                    </a:xfrm>
                    <a:prstGeom prst="rect">
                      <a:avLst/>
                    </a:prstGeom>
                    <a:noFill/>
                    <a:ln>
                      <a:noFill/>
                    </a:ln>
                  </pic:spPr>
                </pic:pic>
              </a:graphicData>
            </a:graphic>
          </wp:inline>
        </w:drawing>
      </w:r>
    </w:p>
    <w:p w:rsidR="000628C1" w:rsidRDefault="000628C1" w:rsidP="000628C1">
      <w:r>
        <w:t>Figure 4.2.1.B – Area 1 in figure 4.2.1.A, showing the transition from the HAZ (left) to TMAZ (centre) to DRX (right)</w:t>
      </w:r>
    </w:p>
    <w:p w:rsidR="000628C1" w:rsidRDefault="000628C1" w:rsidP="000628C1">
      <w:pPr>
        <w:jc w:val="center"/>
      </w:pPr>
      <w:r>
        <w:rPr>
          <w:noProof/>
          <w:lang w:eastAsia="en-GB"/>
        </w:rPr>
        <w:drawing>
          <wp:inline distT="0" distB="0" distL="0" distR="0" wp14:anchorId="082FD033" wp14:editId="2D52ECE0">
            <wp:extent cx="4904509" cy="3887044"/>
            <wp:effectExtent l="0" t="0" r="0" b="0"/>
            <wp:docPr id="6388" name="Picture 6388" descr="C:\Users\Sam Gascoyne\Desktop\6082-T6 Optical Microscopy\6xxx 200mm\Modifications\003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m Gascoyne\Desktop\6082-T6 Optical Microscopy\6xxx 200mm\Modifications\003m.bmp"/>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904580" cy="3887101"/>
                    </a:xfrm>
                    <a:prstGeom prst="rect">
                      <a:avLst/>
                    </a:prstGeom>
                    <a:noFill/>
                    <a:ln>
                      <a:noFill/>
                    </a:ln>
                  </pic:spPr>
                </pic:pic>
              </a:graphicData>
            </a:graphic>
          </wp:inline>
        </w:drawing>
      </w:r>
    </w:p>
    <w:p w:rsidR="000628C1" w:rsidRDefault="000628C1" w:rsidP="000628C1">
      <w:r>
        <w:t>Figure 4.2.1.C – Area 2 in figure 4.2.1.A, showing the blade (white) and non-blade (light purple) regions</w:t>
      </w:r>
    </w:p>
    <w:p w:rsidR="000628C1" w:rsidRPr="00916278" w:rsidRDefault="000628C1" w:rsidP="000628C1">
      <w:pPr>
        <w:jc w:val="center"/>
      </w:pPr>
      <w:r>
        <w:rPr>
          <w:noProof/>
          <w:lang w:eastAsia="en-GB"/>
        </w:rPr>
        <w:lastRenderedPageBreak/>
        <w:drawing>
          <wp:inline distT="0" distB="0" distL="0" distR="0" wp14:anchorId="615617A1" wp14:editId="3ED5558D">
            <wp:extent cx="4792599" cy="3795503"/>
            <wp:effectExtent l="0" t="0" r="8255" b="0"/>
            <wp:docPr id="6309" name="Picture 6309" descr="C:\Users\Sam Gascoyne\Desktop\Thesis Results\6082-T6 - Optical Micrscopy\6082-T6 SSCFSW Optical Microscopy\6xxx 200mm\Modifications\007m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m Gascoyne\Desktop\Thesis Results\6082-T6 - Optical Micrscopy\6082-T6 SSCFSW Optical Microscopy\6xxx 200mm\Modifications\007md.bmp"/>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802487" cy="3803334"/>
                    </a:xfrm>
                    <a:prstGeom prst="rect">
                      <a:avLst/>
                    </a:prstGeom>
                    <a:noFill/>
                    <a:ln>
                      <a:noFill/>
                    </a:ln>
                  </pic:spPr>
                </pic:pic>
              </a:graphicData>
            </a:graphic>
          </wp:inline>
        </w:drawing>
      </w:r>
    </w:p>
    <w:p w:rsidR="000628C1" w:rsidRDefault="000628C1" w:rsidP="000628C1">
      <w:r>
        <w:t>Figure 4.2.1.D – Area 3 in figure 4.2.1.A, showing the transition from the DRX (left) to TMAZ (centre) to HAZ (right)</w:t>
      </w:r>
    </w:p>
    <w:p w:rsidR="000628C1" w:rsidRDefault="000628C1" w:rsidP="000628C1">
      <w:pPr>
        <w:jc w:val="center"/>
        <w:rPr>
          <w:noProof/>
          <w:lang w:eastAsia="en-GB"/>
        </w:rPr>
      </w:pPr>
      <w:r>
        <w:rPr>
          <w:noProof/>
          <w:lang w:eastAsia="en-GB"/>
        </w:rPr>
        <w:drawing>
          <wp:inline distT="0" distB="0" distL="0" distR="0" wp14:anchorId="193FE8CD" wp14:editId="43D2CD80">
            <wp:extent cx="4785756" cy="3792927"/>
            <wp:effectExtent l="0" t="0" r="0" b="0"/>
            <wp:docPr id="6384" name="Picture 6384" descr="C:\Users\Sam Gascoyne\Desktop\6082-T6 Optical Microscopy\6xxx 200mm\Modifications\006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am Gascoyne\Desktop\6082-T6 Optical Microscopy\6xxx 200mm\Modifications\006m.bmp"/>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03175" cy="3806732"/>
                    </a:xfrm>
                    <a:prstGeom prst="rect">
                      <a:avLst/>
                    </a:prstGeom>
                    <a:noFill/>
                    <a:ln>
                      <a:noFill/>
                    </a:ln>
                  </pic:spPr>
                </pic:pic>
              </a:graphicData>
            </a:graphic>
          </wp:inline>
        </w:drawing>
      </w:r>
    </w:p>
    <w:p w:rsidR="000628C1" w:rsidRDefault="000628C1" w:rsidP="000628C1">
      <w:r>
        <w:t xml:space="preserve">Figure 4.2.1.E – Area 4 in figure 4.2.1.A. showing the blade (lighter colouring) and the non-blade (darker colouring) regions </w:t>
      </w:r>
    </w:p>
    <w:p w:rsidR="000628C1" w:rsidRDefault="000628C1" w:rsidP="000628C1">
      <w:pPr>
        <w:jc w:val="center"/>
        <w:rPr>
          <w:noProof/>
          <w:lang w:eastAsia="en-GB"/>
        </w:rPr>
      </w:pPr>
      <w:r>
        <w:rPr>
          <w:noProof/>
          <w:lang w:eastAsia="en-GB"/>
        </w:rPr>
        <w:lastRenderedPageBreak/>
        <w:drawing>
          <wp:inline distT="0" distB="0" distL="0" distR="0" wp14:anchorId="092276DA" wp14:editId="0A364A63">
            <wp:extent cx="4869712" cy="3932212"/>
            <wp:effectExtent l="0" t="0" r="7620" b="0"/>
            <wp:docPr id="6386" name="Picture 6386" descr="C:\Users\Sam Gascoyne\Desktop\6082-T6 Optical Microscopy\6xxx 200mm\Modifications\002m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am Gascoyne\Desktop\6082-T6 Optical Microscopy\6xxx 200mm\Modifications\002md2.bmp"/>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877880" cy="3938808"/>
                    </a:xfrm>
                    <a:prstGeom prst="rect">
                      <a:avLst/>
                    </a:prstGeom>
                    <a:noFill/>
                    <a:ln>
                      <a:noFill/>
                    </a:ln>
                  </pic:spPr>
                </pic:pic>
              </a:graphicData>
            </a:graphic>
          </wp:inline>
        </w:drawing>
      </w:r>
    </w:p>
    <w:p w:rsidR="000628C1" w:rsidRDefault="000628C1" w:rsidP="000628C1">
      <w:r>
        <w:t>Figure 4.2.1.F – Area 5 in figure 4.2.1.A showing a close up view of the microstructure within a blade (enhanced)</w:t>
      </w:r>
    </w:p>
    <w:p w:rsidR="000628C1" w:rsidRDefault="000628C1" w:rsidP="000628C1">
      <w:pPr>
        <w:jc w:val="center"/>
      </w:pPr>
      <w:r>
        <w:rPr>
          <w:noProof/>
          <w:lang w:eastAsia="en-GB"/>
        </w:rPr>
        <w:drawing>
          <wp:inline distT="0" distB="0" distL="0" distR="0" wp14:anchorId="5FD06C7D" wp14:editId="59DEDDE9">
            <wp:extent cx="4869711" cy="3728187"/>
            <wp:effectExtent l="0" t="0" r="7620" b="5715"/>
            <wp:docPr id="6389" name="Picture 6389" descr="C:\Users\Sam Gascoyne\Desktop\6082-T6 Optical Microscopy\6xxx 200mm\Modifications\001m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am Gascoyne\Desktop\6082-T6 Optical Microscopy\6xxx 200mm\Modifications\001md3.bmp"/>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876019" cy="3733017"/>
                    </a:xfrm>
                    <a:prstGeom prst="rect">
                      <a:avLst/>
                    </a:prstGeom>
                    <a:noFill/>
                    <a:ln>
                      <a:noFill/>
                    </a:ln>
                  </pic:spPr>
                </pic:pic>
              </a:graphicData>
            </a:graphic>
          </wp:inline>
        </w:drawing>
      </w:r>
    </w:p>
    <w:p w:rsidR="000628C1" w:rsidRDefault="000628C1" w:rsidP="000628C1">
      <w:r>
        <w:t>Figure 4.2.1.A - Area 6 in figure 4.2.1.A showing where the HAZ (bottom and enhanced) meets the base of the weld (top and not enhanced)</w:t>
      </w:r>
    </w:p>
    <w:p w:rsidR="000628C1" w:rsidRDefault="000628C1" w:rsidP="000628C1">
      <w:pPr>
        <w:pStyle w:val="Heading1"/>
      </w:pPr>
      <w:bookmarkStart w:id="99" w:name="_Toc404107945"/>
      <w:r>
        <w:lastRenderedPageBreak/>
        <w:t>4.2.2 – SSFSW Butt-weld optical microstructure across the weld region</w:t>
      </w:r>
      <w:bookmarkEnd w:id="99"/>
    </w:p>
    <w:p w:rsidR="000628C1" w:rsidRDefault="000628C1" w:rsidP="000628C1">
      <w:r w:rsidRPr="001440DB">
        <w:rPr>
          <w:i/>
        </w:rPr>
        <w:tab/>
      </w:r>
      <w:r w:rsidRPr="0025362B">
        <w:t xml:space="preserve">Figure 4.2.2.A shows a butt weld SSFSW for </w:t>
      </w:r>
      <w:r>
        <w:t>AA</w:t>
      </w:r>
      <w:r w:rsidRPr="0025362B">
        <w:t xml:space="preserve">6082-T6. </w:t>
      </w:r>
      <w:r>
        <w:t>Areas</w:t>
      </w:r>
      <w:r w:rsidRPr="0025362B">
        <w:t xml:space="preserve"> 1-5 show the </w:t>
      </w:r>
      <w:r>
        <w:t>horizontal transition across the butt weld moving from advancing side(left) to the retreating side (right). Areas 6-9 show the DRX spread over the blade and non-blade regions. The areas show the various microstructural zones including the HAZ, TMAZ, and DRX, but also show and contrast blade and non-blade regions. Once again the weld shows a great deal of similarity to the SSCFSW weld, including blade and non-blade regions.</w:t>
      </w:r>
    </w:p>
    <w:p w:rsidR="000628C1" w:rsidRDefault="000628C1" w:rsidP="000628C1">
      <w:r>
        <w:rPr>
          <w:noProof/>
          <w:lang w:eastAsia="en-GB"/>
        </w:rPr>
        <w:drawing>
          <wp:inline distT="0" distB="0" distL="0" distR="0" wp14:anchorId="55F42011" wp14:editId="117EFFA6">
            <wp:extent cx="5723890" cy="3597910"/>
            <wp:effectExtent l="0" t="0" r="0" b="2540"/>
            <wp:docPr id="6194" name="Picture 6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23890" cy="3597910"/>
                    </a:xfrm>
                    <a:prstGeom prst="rect">
                      <a:avLst/>
                    </a:prstGeom>
                    <a:noFill/>
                    <a:ln>
                      <a:noFill/>
                    </a:ln>
                  </pic:spPr>
                </pic:pic>
              </a:graphicData>
            </a:graphic>
          </wp:inline>
        </w:drawing>
      </w:r>
    </w:p>
    <w:p w:rsidR="000628C1" w:rsidRDefault="000628C1" w:rsidP="000628C1">
      <w:r>
        <w:t>Figure 4.2.1.A – Overall macrograph of the second SSCFSW for AA6082-T6, with areas marked which have been analysed at higher magnification</w:t>
      </w:r>
    </w:p>
    <w:p w:rsidR="000628C1" w:rsidRPr="00F9289A" w:rsidRDefault="000628C1" w:rsidP="000628C1"/>
    <w:p w:rsidR="000628C1" w:rsidRDefault="000628C1" w:rsidP="000628C1">
      <w:pPr>
        <w:jc w:val="center"/>
      </w:pPr>
      <w:r>
        <w:rPr>
          <w:noProof/>
          <w:lang w:eastAsia="en-GB"/>
        </w:rPr>
        <w:lastRenderedPageBreak/>
        <w:drawing>
          <wp:inline distT="0" distB="0" distL="0" distR="0" wp14:anchorId="5022441E" wp14:editId="4D9C114F">
            <wp:extent cx="4689926" cy="3716977"/>
            <wp:effectExtent l="0" t="0" r="0" b="0"/>
            <wp:docPr id="6392" name="Picture 6392" descr="C:\Users\Sam Gascoyne\Desktop\Thesis Results\6082-T6 - Optical Micrscopy\6082-T6 BUTTWELD\6082 butt weld final images\001 Base-Left-Righ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Sam Gascoyne\Desktop\Thesis Results\6082-T6 - Optical Micrscopy\6082-T6 BUTTWELD\6082 butt weld final images\001 Base-Left-Right.bmp"/>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705351" cy="3729202"/>
                    </a:xfrm>
                    <a:prstGeom prst="rect">
                      <a:avLst/>
                    </a:prstGeom>
                    <a:noFill/>
                    <a:ln>
                      <a:noFill/>
                    </a:ln>
                  </pic:spPr>
                </pic:pic>
              </a:graphicData>
            </a:graphic>
          </wp:inline>
        </w:drawing>
      </w:r>
    </w:p>
    <w:p w:rsidR="000628C1" w:rsidRDefault="000628C1" w:rsidP="000628C1">
      <w:r>
        <w:t>Figure 4.2.1.B – Area 1 in figure 4.2.2.A, showing the HAZ)</w:t>
      </w:r>
    </w:p>
    <w:p w:rsidR="000628C1" w:rsidRDefault="000628C1" w:rsidP="000628C1">
      <w:pPr>
        <w:jc w:val="center"/>
      </w:pPr>
      <w:r>
        <w:rPr>
          <w:noProof/>
          <w:lang w:eastAsia="en-GB"/>
        </w:rPr>
        <w:drawing>
          <wp:inline distT="0" distB="0" distL="0" distR="0" wp14:anchorId="7750D871" wp14:editId="738C5199">
            <wp:extent cx="4764845" cy="3776353"/>
            <wp:effectExtent l="0" t="0" r="0" b="0"/>
            <wp:docPr id="6393" name="Picture 6393" descr="C:\Users\Sam Gascoyne\Desktop\Thesis Results\6082-T6 - Optical Micrscopy\6082-T6 BUTTWELD\6082 butt weld final images\002 Base-Left-Righ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am Gascoyne\Desktop\Thesis Results\6082-T6 - Optical Micrscopy\6082-T6 BUTTWELD\6082 butt weld final images\002 Base-Left-Right.bmp"/>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772134" cy="3782130"/>
                    </a:xfrm>
                    <a:prstGeom prst="rect">
                      <a:avLst/>
                    </a:prstGeom>
                    <a:noFill/>
                    <a:ln>
                      <a:noFill/>
                    </a:ln>
                  </pic:spPr>
                </pic:pic>
              </a:graphicData>
            </a:graphic>
          </wp:inline>
        </w:drawing>
      </w:r>
    </w:p>
    <w:p w:rsidR="000628C1" w:rsidRDefault="000628C1" w:rsidP="000628C1">
      <w:r>
        <w:t>Figure 4.2.1.C – Area 2 in figure 4.2.2.A, showing the transition from the HAZ (left) to TMAZ (centre-right) to DRX (right) for the advancing side of the weld.</w:t>
      </w:r>
    </w:p>
    <w:p w:rsidR="000628C1" w:rsidRDefault="000628C1" w:rsidP="000628C1">
      <w:pPr>
        <w:jc w:val="center"/>
      </w:pPr>
      <w:r>
        <w:rPr>
          <w:noProof/>
          <w:lang w:eastAsia="en-GB"/>
        </w:rPr>
        <w:lastRenderedPageBreak/>
        <w:drawing>
          <wp:inline distT="0" distB="0" distL="0" distR="0" wp14:anchorId="69233FA8" wp14:editId="084E1196">
            <wp:extent cx="4797631" cy="3802338"/>
            <wp:effectExtent l="0" t="0" r="3175" b="8255"/>
            <wp:docPr id="6394" name="Picture 6394" descr="C:\Users\Sam Gascoyne\Desktop\Thesis Results\6082-T6 - Optical Micrscopy\6082-T6 BUTTWELD\6082 butt weld final images\005 Base-Left-Righ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am Gascoyne\Desktop\Thesis Results\6082-T6 - Optical Micrscopy\6082-T6 BUTTWELD\6082 butt weld final images\005 Base-Left-Right.bmp"/>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804842" cy="3808053"/>
                    </a:xfrm>
                    <a:prstGeom prst="rect">
                      <a:avLst/>
                    </a:prstGeom>
                    <a:noFill/>
                    <a:ln>
                      <a:noFill/>
                    </a:ln>
                  </pic:spPr>
                </pic:pic>
              </a:graphicData>
            </a:graphic>
          </wp:inline>
        </w:drawing>
      </w:r>
    </w:p>
    <w:p w:rsidR="000628C1" w:rsidRDefault="000628C1" w:rsidP="000628C1">
      <w:r>
        <w:t>Figure 4.2.1.D – Area 3 in figure 4.2.2.A, showing the DRX and the transition from the blade (left) to the non-blade region (right)</w:t>
      </w:r>
    </w:p>
    <w:p w:rsidR="000628C1" w:rsidRDefault="000628C1" w:rsidP="000628C1">
      <w:pPr>
        <w:jc w:val="center"/>
      </w:pPr>
      <w:r>
        <w:rPr>
          <w:noProof/>
          <w:lang w:eastAsia="en-GB"/>
        </w:rPr>
        <w:drawing>
          <wp:inline distT="0" distB="0" distL="0" distR="0" wp14:anchorId="36055D24" wp14:editId="06D30A05">
            <wp:extent cx="4797631" cy="3802337"/>
            <wp:effectExtent l="0" t="0" r="3175" b="8255"/>
            <wp:docPr id="6395" name="Picture 6395" descr="C:\Users\Sam Gascoyne\Desktop\Thesis Results\6082-T6 - Optical Micrscopy\6082-T6 BUTTWELD\6082 butt weld final images\007 Base-Left-Righ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am Gascoyne\Desktop\Thesis Results\6082-T6 - Optical Micrscopy\6082-T6 BUTTWELD\6082 butt weld final images\007 Base-Left-Right.bmp"/>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802465" cy="3806168"/>
                    </a:xfrm>
                    <a:prstGeom prst="rect">
                      <a:avLst/>
                    </a:prstGeom>
                    <a:noFill/>
                    <a:ln>
                      <a:noFill/>
                    </a:ln>
                  </pic:spPr>
                </pic:pic>
              </a:graphicData>
            </a:graphic>
          </wp:inline>
        </w:drawing>
      </w:r>
    </w:p>
    <w:p w:rsidR="000628C1" w:rsidRDefault="000628C1" w:rsidP="000628C1">
      <w:r>
        <w:t>Figure 4.2.1.E – Area 4 in figure 4.2.2.A, showing the transition from the DRX (left) to TMAZ (centre) to HAZ (right) for the retreating side of the weld</w:t>
      </w:r>
    </w:p>
    <w:p w:rsidR="000628C1" w:rsidRDefault="000628C1" w:rsidP="000628C1">
      <w:pPr>
        <w:jc w:val="center"/>
      </w:pPr>
      <w:r>
        <w:rPr>
          <w:noProof/>
          <w:lang w:eastAsia="en-GB"/>
        </w:rPr>
        <w:lastRenderedPageBreak/>
        <w:drawing>
          <wp:inline distT="0" distB="0" distL="0" distR="0" wp14:anchorId="6934106B" wp14:editId="0D66D854">
            <wp:extent cx="4779829" cy="3788229"/>
            <wp:effectExtent l="0" t="0" r="1905" b="3175"/>
            <wp:docPr id="6396" name="Picture 6396" descr="C:\Users\Sam Gascoyne\Desktop\Thesis Results\6082-T6 - Optical Micrscopy\6082-T6 BUTTWELD\6082 butt weld final images\008 Base-Left-Righ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am Gascoyne\Desktop\Thesis Results\6082-T6 - Optical Micrscopy\6082-T6 BUTTWELD\6082 butt weld final images\008 Base-Left-Right.bmp"/>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779899" cy="3788284"/>
                    </a:xfrm>
                    <a:prstGeom prst="rect">
                      <a:avLst/>
                    </a:prstGeom>
                    <a:noFill/>
                    <a:ln>
                      <a:noFill/>
                    </a:ln>
                  </pic:spPr>
                </pic:pic>
              </a:graphicData>
            </a:graphic>
          </wp:inline>
        </w:drawing>
      </w:r>
    </w:p>
    <w:p w:rsidR="000628C1" w:rsidRDefault="000628C1" w:rsidP="000628C1">
      <w:r>
        <w:t xml:space="preserve">Figure 4.2.1.F – Area 5 in figure 4.2.2.A, showing the TMAZ (left) transitioning to the HAZ (right) </w:t>
      </w:r>
    </w:p>
    <w:p w:rsidR="000628C1" w:rsidRDefault="000628C1" w:rsidP="000628C1">
      <w:pPr>
        <w:jc w:val="center"/>
      </w:pPr>
      <w:r>
        <w:rPr>
          <w:noProof/>
          <w:lang w:eastAsia="en-GB"/>
        </w:rPr>
        <w:drawing>
          <wp:inline distT="0" distB="0" distL="0" distR="0" wp14:anchorId="3D85C0DE" wp14:editId="4F44E0E2">
            <wp:extent cx="4794812" cy="3800104"/>
            <wp:effectExtent l="0" t="0" r="6350" b="0"/>
            <wp:docPr id="6189" name="Picture 6189" descr="C:\Users\Sam Gascoyne\Desktop\Thesis Results\6082-T6 - Optical Micrscopy\6082-T6 BUTTWELD\6082 butt weld final images\k001 BOT-T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am Gascoyne\Desktop\Thesis Results\6082-T6 - Optical Micrscopy\6082-T6 BUTTWELD\6082 butt weld final images\k001 BOT-TOP.bmp"/>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796742" cy="3801634"/>
                    </a:xfrm>
                    <a:prstGeom prst="rect">
                      <a:avLst/>
                    </a:prstGeom>
                    <a:noFill/>
                    <a:ln>
                      <a:noFill/>
                    </a:ln>
                  </pic:spPr>
                </pic:pic>
              </a:graphicData>
            </a:graphic>
          </wp:inline>
        </w:drawing>
      </w:r>
    </w:p>
    <w:p w:rsidR="000628C1" w:rsidRDefault="000628C1" w:rsidP="000628C1">
      <w:r>
        <w:t>Figure 4.2.1.G – Area 6 in figure 4.2.2.A, showing the non-blade region at the very base of the weld</w:t>
      </w:r>
    </w:p>
    <w:p w:rsidR="000628C1" w:rsidRDefault="000628C1" w:rsidP="000628C1">
      <w:pPr>
        <w:jc w:val="center"/>
      </w:pPr>
      <w:r>
        <w:rPr>
          <w:noProof/>
          <w:lang w:eastAsia="en-GB"/>
        </w:rPr>
        <w:lastRenderedPageBreak/>
        <w:drawing>
          <wp:inline distT="0" distB="0" distL="0" distR="0" wp14:anchorId="20742EF2" wp14:editId="2439C286">
            <wp:extent cx="4690753" cy="3717632"/>
            <wp:effectExtent l="0" t="0" r="0" b="0"/>
            <wp:docPr id="6190" name="Picture 6190" descr="C:\Users\Sam Gascoyne\Desktop\Thesis Results\6082-T6 - Optical Micrscopy\6082-T6 BUTTWELD\6082 butt weld final images\k002 BOT-T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am Gascoyne\Desktop\Thesis Results\6082-T6 - Optical Micrscopy\6082-T6 BUTTWELD\6082 butt weld final images\k002 BOT-TOP.bmp"/>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706179" cy="3729858"/>
                    </a:xfrm>
                    <a:prstGeom prst="rect">
                      <a:avLst/>
                    </a:prstGeom>
                    <a:noFill/>
                    <a:ln>
                      <a:noFill/>
                    </a:ln>
                  </pic:spPr>
                </pic:pic>
              </a:graphicData>
            </a:graphic>
          </wp:inline>
        </w:drawing>
      </w:r>
    </w:p>
    <w:p w:rsidR="000628C1" w:rsidRDefault="000628C1" w:rsidP="000628C1">
      <w:r>
        <w:t>Figure 4.2.1.H – Area 7 in figure 4.2.2.A, showing the blade region (purple shading) and the non-blade region (light shading)</w:t>
      </w:r>
    </w:p>
    <w:p w:rsidR="000628C1" w:rsidRDefault="000628C1" w:rsidP="000628C1">
      <w:pPr>
        <w:jc w:val="center"/>
      </w:pPr>
      <w:r>
        <w:rPr>
          <w:noProof/>
          <w:lang w:eastAsia="en-GB"/>
        </w:rPr>
        <w:drawing>
          <wp:inline distT="0" distB="0" distL="0" distR="0" wp14:anchorId="56E84287" wp14:editId="274D298F">
            <wp:extent cx="4762005" cy="3774103"/>
            <wp:effectExtent l="0" t="0" r="635" b="0"/>
            <wp:docPr id="6191" name="Picture 6191" descr="C:\Users\Sam Gascoyne\Desktop\Thesis Results\6082-T6 - Optical Micrscopy\6082-T6 BUTTWELD\6082 butt weld final images\k003 BOT-T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am Gascoyne\Desktop\Thesis Results\6082-T6 - Optical Micrscopy\6082-T6 BUTTWELD\6082 butt weld final images\k003 BOT-TOP.bmp"/>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762378" cy="3774398"/>
                    </a:xfrm>
                    <a:prstGeom prst="rect">
                      <a:avLst/>
                    </a:prstGeom>
                    <a:noFill/>
                    <a:ln>
                      <a:noFill/>
                    </a:ln>
                  </pic:spPr>
                </pic:pic>
              </a:graphicData>
            </a:graphic>
          </wp:inline>
        </w:drawing>
      </w:r>
    </w:p>
    <w:p w:rsidR="000628C1" w:rsidRDefault="000628C1" w:rsidP="000628C1">
      <w:r>
        <w:t>Figure 4.2.1.I – Area 8 in figure 4.2.2.A, showing the blade region (purple shading) and the non-blade region (light shading)</w:t>
      </w:r>
    </w:p>
    <w:p w:rsidR="000628C1" w:rsidRDefault="000628C1" w:rsidP="000628C1">
      <w:pPr>
        <w:jc w:val="center"/>
      </w:pPr>
      <w:r>
        <w:rPr>
          <w:noProof/>
          <w:lang w:eastAsia="en-GB"/>
        </w:rPr>
        <w:lastRenderedPageBreak/>
        <w:drawing>
          <wp:inline distT="0" distB="0" distL="0" distR="0" wp14:anchorId="564017BB" wp14:editId="73DB5764">
            <wp:extent cx="4644975" cy="3681351"/>
            <wp:effectExtent l="0" t="0" r="3810" b="0"/>
            <wp:docPr id="6192" name="Picture 6192" descr="C:\Users\Sam Gascoyne\Desktop\Thesis Results\6082-T6 - Optical Micrscopy\6082-T6 BUTTWELD\6082 butt weld final images\k004 BOT-T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Sam Gascoyne\Desktop\Thesis Results\6082-T6 - Optical Micrscopy\6082-T6 BUTTWELD\6082 butt weld final images\k004 BOT-TOP.bmp"/>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650194" cy="3685488"/>
                    </a:xfrm>
                    <a:prstGeom prst="rect">
                      <a:avLst/>
                    </a:prstGeom>
                    <a:noFill/>
                    <a:ln>
                      <a:noFill/>
                    </a:ln>
                  </pic:spPr>
                </pic:pic>
              </a:graphicData>
            </a:graphic>
          </wp:inline>
        </w:drawing>
      </w:r>
    </w:p>
    <w:p w:rsidR="000628C1" w:rsidRDefault="000628C1" w:rsidP="000628C1">
      <w:r>
        <w:t>Figure 4.2.1.J – Area 9 in figure 4.2.2.A</w:t>
      </w:r>
      <w:r w:rsidRPr="00B3676B">
        <w:t xml:space="preserve"> </w:t>
      </w:r>
      <w:r>
        <w:t>showing the blade region (purple shading) and the non-blade region (light shading)</w:t>
      </w:r>
    </w:p>
    <w:p w:rsidR="000628C1" w:rsidRDefault="000628C1" w:rsidP="000628C1">
      <w:pPr>
        <w:pStyle w:val="Heading2"/>
      </w:pPr>
      <w:bookmarkStart w:id="100" w:name="_Toc404107946"/>
      <w:r>
        <w:t>4.3 – Hardness Profiles</w:t>
      </w:r>
      <w:bookmarkEnd w:id="100"/>
    </w:p>
    <w:p w:rsidR="000628C1" w:rsidRDefault="000628C1" w:rsidP="000628C1">
      <w:r>
        <w:tab/>
        <w:t>Figures 4.3.A-D show the hardness profiles for the SSCFSWelds and the SSFSW butt weld. For the SSCFSW hardness maps it can be quite difficult to actually visualise the stirred zone because there are two that overlap, and both are tilted at a 45° angle. However, if the second weld is focused on, it can be compared quite easily to other conventional butt welds. In all the hardness profiles the parent material (orange) can be seen, then there is drop to the lowest hardness, some recovery, a drop in hardness again, and then finally the profile ends at the parent material again. It is easy to see what looks like the remains of the first weld. In order to get a full T-Joint in SSCFSW two welds must take place, and the reason for not seeing much of the DRX in the first weld is because it falls into the HAZ of the second. Thus much of the post weld recovery that would have happened during the first weld is lost due an additional thermal cycle from the second. That is why it is more important to assess the second weld than the first, because it has been unaffected by other welding.</w:t>
      </w:r>
    </w:p>
    <w:p w:rsidR="000628C1" w:rsidRDefault="000628C1" w:rsidP="000628C1">
      <w:r>
        <w:tab/>
        <w:t xml:space="preserve">Two very clear phenomena are observable from the hardness maps, first that there is consistent loss of hardness in the weld region with minor recovery in the centre of the stirred zone, and secondly, that with increasing traverse speed, the overall loss of hardness across the weld area decreases. The loss of hardness is very consistent with other research </w:t>
      </w:r>
      <w:r>
        <w:rPr>
          <w:b/>
        </w:rPr>
        <w:t>[Sato et al. 1999</w:t>
      </w:r>
      <w:r w:rsidRPr="004B075A">
        <w:rPr>
          <w:b/>
        </w:rPr>
        <w:t>][Scialpi et al. 2006][Sato et al. 2011]</w:t>
      </w:r>
      <w:r>
        <w:t xml:space="preserve"> for AA6082-T6, where a significant loss of hardness is found around the weld region, but some recovery is observed in the DRX. This is due to precipitate coarsening and dissolution caused high temperature welding (450-500°C). Precipitates either dissolve or coarsen causing a loss in material hardness, but some hardness is recovered in the DRX because of grain refinement. The area that experiences the lowest hardness is just outside of the DRX where the </w:t>
      </w:r>
      <w:r>
        <w:lastRenderedPageBreak/>
        <w:t xml:space="preserve">TMAZ meets the HAZ, this region experiences the highest temperatures but has no additional grain refinement. </w:t>
      </w:r>
    </w:p>
    <w:p w:rsidR="000628C1" w:rsidRDefault="000628C1" w:rsidP="000628C1">
      <w:r>
        <w:tab/>
        <w:t xml:space="preserve">All three of the SSCFSW were made entirely out of AA6082-T6 including filler wire, they were welded by the same tool, and only one condition was varied – the traverse speed. Therefore, the welds are comparable, and the effect of a variation in traverse speed can be realised. As explained in chapter 2 the heat input of a weld is decided by two parameters, traverse speed and rotation rate </w:t>
      </w:r>
      <w:r>
        <w:rPr>
          <w:b/>
        </w:rPr>
        <w:t>[Peel et al. 2003]</w:t>
      </w:r>
      <w:r>
        <w:t>. As a general rule, as the traverse speed increases the heat input decreases, this is because the traverse per revolution ratio has increased. This means the time the tool spends at any given part of the weld is reduced, and consequently the heat input is also reduced. This is well demonstrated with the AA6082-T6 SSCFSWelds as the areas of low hardness steadily decline with increasing traverse speed. It is also worth noting that the regions that see the most recovery are closest to the top of the stirred zone. This is not unexpected as the stationary shoulder acts as heat sink and facilitates faster cooling, therefore the parts of the weld that are closest to it are likely to have better recovery than the rest of the weld.</w:t>
      </w:r>
    </w:p>
    <w:p w:rsidR="000628C1" w:rsidRPr="004B075A" w:rsidRDefault="000628C1" w:rsidP="000628C1">
      <w:r>
        <w:tab/>
        <w:t>For SSFCSW the areas of lowest hardness, both in terms of values and area, is the base region of both welds. Effectively two HAZ overlap, and so large loses in hardness can be observed. At traverse speeds of 100 mm/min the largest horizontal length of low hardness (ranging from 50-85HV) is 8mm. For Traverse speeds of 200mm/min the low hardness region declines to maximum horizontal length of 6mm, and for 300mm/min it declines to 4mm. Equally, the length of low hardness (50-85HV) between the advancing side and the parent material steadily declines with increasing traverse speeds. So at 100mm/min the length is 3mm, for 200 mm/min its 2.5mm, and for 300mm/min the length is 1 mm.</w:t>
      </w:r>
    </w:p>
    <w:p w:rsidR="000628C1" w:rsidRDefault="000628C1" w:rsidP="000628C1">
      <w:r>
        <w:rPr>
          <w:noProof/>
          <w:lang w:eastAsia="en-GB"/>
        </w:rPr>
        <w:drawing>
          <wp:inline distT="0" distB="0" distL="0" distR="0" wp14:anchorId="40B49E33" wp14:editId="6C25E291">
            <wp:extent cx="5092996" cy="3626374"/>
            <wp:effectExtent l="0" t="0" r="0" b="0"/>
            <wp:docPr id="571449" name="Picture 571449" descr="C:\Users\Sam Gascoyne\Desktop\Thesis Results\Hardness Maps for all 6082-T6\AA6082-T6 100 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 Gascoyne\Desktop\Thesis Results\Hardness Maps for all 6082-T6\AA6082-T6 100 mm-min.jp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93495" cy="3626729"/>
                    </a:xfrm>
                    <a:prstGeom prst="rect">
                      <a:avLst/>
                    </a:prstGeom>
                    <a:noFill/>
                    <a:ln>
                      <a:noFill/>
                    </a:ln>
                  </pic:spPr>
                </pic:pic>
              </a:graphicData>
            </a:graphic>
          </wp:inline>
        </w:drawing>
      </w:r>
    </w:p>
    <w:p w:rsidR="000628C1" w:rsidRDefault="000628C1" w:rsidP="000628C1">
      <w:r>
        <w:t>Figure 4.3.A –SSCFSWelded AA6082-T6 at a traverse speed of 100mm/min</w:t>
      </w:r>
    </w:p>
    <w:p w:rsidR="000628C1" w:rsidRDefault="000628C1" w:rsidP="000628C1">
      <w:r>
        <w:rPr>
          <w:noProof/>
          <w:lang w:eastAsia="en-GB"/>
        </w:rPr>
        <w:lastRenderedPageBreak/>
        <w:drawing>
          <wp:inline distT="0" distB="0" distL="0" distR="0" wp14:anchorId="0471BEEE" wp14:editId="1AB6534E">
            <wp:extent cx="5267584" cy="3735070"/>
            <wp:effectExtent l="0" t="0" r="9525" b="0"/>
            <wp:docPr id="571450" name="Picture 571450" descr="C:\Users\Sam Gascoyne\Desktop\Thesis Results\Hardness Maps for all 6082-T6\AA6082-T6 200 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 Gascoyne\Desktop\Thesis Results\Hardness Maps for all 6082-T6\AA6082-T6 200 mm-min.jp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70679" cy="3737264"/>
                    </a:xfrm>
                    <a:prstGeom prst="rect">
                      <a:avLst/>
                    </a:prstGeom>
                    <a:noFill/>
                    <a:ln>
                      <a:noFill/>
                    </a:ln>
                  </pic:spPr>
                </pic:pic>
              </a:graphicData>
            </a:graphic>
          </wp:inline>
        </w:drawing>
      </w:r>
    </w:p>
    <w:p w:rsidR="000628C1" w:rsidRDefault="000628C1" w:rsidP="000628C1">
      <w:r>
        <w:t>Figure 4.3.B –SSCFSWelded AA6082-T6 at a traverse speed of 200mm/min</w:t>
      </w:r>
    </w:p>
    <w:p w:rsidR="000628C1" w:rsidRDefault="000628C1" w:rsidP="000628C1">
      <w:r>
        <w:rPr>
          <w:noProof/>
          <w:lang w:eastAsia="en-GB"/>
        </w:rPr>
        <w:drawing>
          <wp:inline distT="0" distB="0" distL="0" distR="0" wp14:anchorId="5FA69C91" wp14:editId="15D16096">
            <wp:extent cx="4965406" cy="3588236"/>
            <wp:effectExtent l="0" t="0" r="6985" b="0"/>
            <wp:docPr id="571451" name="Picture 571451" descr="C:\Users\Sam Gascoyne\Desktop\Thesis Results\Hardness Maps for all 6082-T6\AA6082-T6 300 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 Gascoyne\Desktop\Thesis Results\Hardness Maps for all 6082-T6\AA6082-T6 300 mm-min.jp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965892" cy="3588587"/>
                    </a:xfrm>
                    <a:prstGeom prst="rect">
                      <a:avLst/>
                    </a:prstGeom>
                    <a:noFill/>
                    <a:ln>
                      <a:noFill/>
                    </a:ln>
                  </pic:spPr>
                </pic:pic>
              </a:graphicData>
            </a:graphic>
          </wp:inline>
        </w:drawing>
      </w:r>
    </w:p>
    <w:p w:rsidR="000628C1" w:rsidRDefault="000628C1" w:rsidP="000628C1">
      <w:r>
        <w:t>Figure 4.3.C –SSCFSWelded AA6082-T6 at a traverse speed of 300mm/min</w:t>
      </w:r>
    </w:p>
    <w:p w:rsidR="000628C1" w:rsidRDefault="000628C1" w:rsidP="000628C1">
      <w:r>
        <w:rPr>
          <w:noProof/>
          <w:lang w:eastAsia="en-GB"/>
        </w:rPr>
        <w:lastRenderedPageBreak/>
        <w:drawing>
          <wp:inline distT="0" distB="0" distL="0" distR="0" wp14:anchorId="1C732247" wp14:editId="07F6B1B9">
            <wp:extent cx="5723890" cy="2161540"/>
            <wp:effectExtent l="0" t="0" r="0" b="0"/>
            <wp:docPr id="6290" name="Picture 6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723890" cy="2161540"/>
                    </a:xfrm>
                    <a:prstGeom prst="rect">
                      <a:avLst/>
                    </a:prstGeom>
                    <a:noFill/>
                    <a:ln>
                      <a:noFill/>
                    </a:ln>
                  </pic:spPr>
                </pic:pic>
              </a:graphicData>
            </a:graphic>
          </wp:inline>
        </w:drawing>
      </w:r>
    </w:p>
    <w:p w:rsidR="000628C1" w:rsidRDefault="000628C1" w:rsidP="000628C1">
      <w:r>
        <w:t>Figure 4.3.D –SSFSWelded AA6082-T6 at a traverse speed of 200mm/min</w:t>
      </w:r>
    </w:p>
    <w:p w:rsidR="000628C1" w:rsidRDefault="000628C1" w:rsidP="000628C1">
      <w:pPr>
        <w:pStyle w:val="Heading1"/>
      </w:pPr>
      <w:bookmarkStart w:id="101" w:name="_Toc404107947"/>
      <w:r>
        <w:t>4.3.1 – The hardness overlays for 6082-T6</w:t>
      </w:r>
      <w:bookmarkEnd w:id="101"/>
    </w:p>
    <w:p w:rsidR="000628C1" w:rsidRDefault="000628C1" w:rsidP="000628C1">
      <w:r>
        <w:tab/>
        <w:t>Figures 4.3.1.A-D show the three hardness maps overlaid on the three macrographs performed at 100, 200, 300 mm/min, and the butt weld hardness map overlaid on its macrograph which was produced at 200 mm/min. For the second welds the areas of highest hardness are nearest the top of the stirred zone, but also are predominantly in regions without blades. The base region of the stirred zone – where blades are largest and most common – shows low hardness similar to that of the HAZ. Equally, in regions where the blades are less apparent, higher hardness can be observed, suggesting the blades have different material properties to the rest of the welds.</w:t>
      </w:r>
    </w:p>
    <w:p w:rsidR="000628C1" w:rsidRDefault="000628C1" w:rsidP="000628C1">
      <w:r>
        <w:tab/>
        <w:t xml:space="preserve">Another consideration is the low hardness within the DRX which is indistinguishable from the HAZ; in fact the areas of lowest hardness are at the base of the second weld where it meets the base of the first weld. The softening of material at the base of the second weld could be explained by the fact that the area being welded the second time is a HAZ, however that does not explain the recovery of top part of the stirred zone – parts of which are also within the HAZ form the first weld. It would appear that the presence of blades, particularly towards the base of the weld zone, is a factor for the loss of hardness observed. </w:t>
      </w:r>
    </w:p>
    <w:p w:rsidR="000628C1" w:rsidRDefault="000628C1" w:rsidP="000628C1">
      <w:r>
        <w:rPr>
          <w:noProof/>
          <w:lang w:eastAsia="en-GB"/>
        </w:rPr>
        <w:lastRenderedPageBreak/>
        <w:drawing>
          <wp:inline distT="0" distB="0" distL="0" distR="0" wp14:anchorId="1E0CB4F7" wp14:editId="68872864">
            <wp:extent cx="5731510" cy="3610474"/>
            <wp:effectExtent l="0" t="0" r="2540" b="9525"/>
            <wp:docPr id="571452" name="Picture 571452" descr="C:\Users\Sam Gascoyne\Desktop\Thesis Results\6082-T6 - Hardness Maps and overlays\Hardness overlay 6082 100mm-m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 Gascoyne\Desktop\Thesis Results\6082-T6 - Hardness Maps and overlays\Hardness overlay 6082 100mm-min.bmp"/>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731510" cy="3610474"/>
                    </a:xfrm>
                    <a:prstGeom prst="rect">
                      <a:avLst/>
                    </a:prstGeom>
                    <a:noFill/>
                    <a:ln>
                      <a:noFill/>
                    </a:ln>
                  </pic:spPr>
                </pic:pic>
              </a:graphicData>
            </a:graphic>
          </wp:inline>
        </w:drawing>
      </w:r>
    </w:p>
    <w:p w:rsidR="000628C1" w:rsidRDefault="000628C1" w:rsidP="000628C1">
      <w:r>
        <w:t>Figure 4.3.1.A – A hardness map overlaid on a macrograph for 6082-T6 SSCFSW at 100mm/min</w:t>
      </w:r>
    </w:p>
    <w:p w:rsidR="000628C1" w:rsidRDefault="000628C1" w:rsidP="000628C1">
      <w:r>
        <w:rPr>
          <w:noProof/>
          <w:lang w:eastAsia="en-GB"/>
        </w:rPr>
        <w:drawing>
          <wp:inline distT="0" distB="0" distL="0" distR="0" wp14:anchorId="24257B2B" wp14:editId="4CF2D73E">
            <wp:extent cx="5731510" cy="4083608"/>
            <wp:effectExtent l="0" t="0" r="2540" b="0"/>
            <wp:docPr id="571453" name="Picture 571453" descr="C:\Users\Sam Gascoyne\Desktop\Thesis Results\6082-T6 - Hardness Maps and overlays\Hardness overlay 6082 200mm-m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esktop\Thesis Results\6082-T6 - Hardness Maps and overlays\Hardness overlay 6082 200mm-min.bmp"/>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31510" cy="4083608"/>
                    </a:xfrm>
                    <a:prstGeom prst="rect">
                      <a:avLst/>
                    </a:prstGeom>
                    <a:noFill/>
                    <a:ln>
                      <a:noFill/>
                    </a:ln>
                  </pic:spPr>
                </pic:pic>
              </a:graphicData>
            </a:graphic>
          </wp:inline>
        </w:drawing>
      </w:r>
    </w:p>
    <w:p w:rsidR="000628C1" w:rsidRDefault="000628C1" w:rsidP="000628C1">
      <w:r>
        <w:t>Figure 4.3.1.B – A hardness map overlaid on a macrograph for 6082-T6 SSCFSW at 200mm/min</w:t>
      </w:r>
    </w:p>
    <w:p w:rsidR="000628C1" w:rsidRDefault="000628C1" w:rsidP="000628C1">
      <w:r>
        <w:rPr>
          <w:noProof/>
          <w:lang w:eastAsia="en-GB"/>
        </w:rPr>
        <w:lastRenderedPageBreak/>
        <w:drawing>
          <wp:inline distT="0" distB="0" distL="0" distR="0" wp14:anchorId="1B384F53" wp14:editId="5A47E8E9">
            <wp:extent cx="5731510" cy="3673084"/>
            <wp:effectExtent l="0" t="0" r="2540" b="3810"/>
            <wp:docPr id="571454" name="Picture 571454" descr="C:\Users\Sam Gascoyne\Desktop\Thesis Results\6082-T6 - Hardness Maps and overlays\Hardness overlay 6082 300mm-m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esktop\Thesis Results\6082-T6 - Hardness Maps and overlays\Hardness overlay 6082 300mm-min.bmp"/>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731510" cy="3673084"/>
                    </a:xfrm>
                    <a:prstGeom prst="rect">
                      <a:avLst/>
                    </a:prstGeom>
                    <a:noFill/>
                    <a:ln>
                      <a:noFill/>
                    </a:ln>
                  </pic:spPr>
                </pic:pic>
              </a:graphicData>
            </a:graphic>
          </wp:inline>
        </w:drawing>
      </w:r>
    </w:p>
    <w:p w:rsidR="000628C1" w:rsidRDefault="000628C1" w:rsidP="000628C1">
      <w:r>
        <w:t>Figure 4.3.1.C – A hardness map overlaid on a macrograph for 6082-T6 SSCFSW at 300mm/min</w:t>
      </w:r>
    </w:p>
    <w:p w:rsidR="000628C1" w:rsidRDefault="000628C1" w:rsidP="000628C1">
      <w:r>
        <w:rPr>
          <w:noProof/>
          <w:lang w:eastAsia="en-GB"/>
        </w:rPr>
        <w:drawing>
          <wp:inline distT="0" distB="0" distL="0" distR="0" wp14:anchorId="13BF109C" wp14:editId="23ECDB9C">
            <wp:extent cx="5735955" cy="2446020"/>
            <wp:effectExtent l="0" t="0" r="0" b="0"/>
            <wp:docPr id="6288" name="Picture 6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5955" cy="2446020"/>
                    </a:xfrm>
                    <a:prstGeom prst="rect">
                      <a:avLst/>
                    </a:prstGeom>
                    <a:noFill/>
                    <a:ln>
                      <a:noFill/>
                    </a:ln>
                  </pic:spPr>
                </pic:pic>
              </a:graphicData>
            </a:graphic>
          </wp:inline>
        </w:drawing>
      </w:r>
    </w:p>
    <w:p w:rsidR="000628C1" w:rsidRDefault="000628C1" w:rsidP="000628C1">
      <w:r>
        <w:t>Figure 4.3.1.D – A hardness map overlaid on a macrograph for 6082-T6 SSCFSW at 200mm/min</w:t>
      </w:r>
    </w:p>
    <w:p w:rsidR="000628C1" w:rsidRDefault="000628C1" w:rsidP="000628C1"/>
    <w:p w:rsidR="000628C1" w:rsidRDefault="000628C1" w:rsidP="000628C1"/>
    <w:p w:rsidR="000628C1" w:rsidRDefault="000628C1" w:rsidP="000628C1"/>
    <w:p w:rsidR="000628C1" w:rsidRDefault="000628C1" w:rsidP="000628C1"/>
    <w:p w:rsidR="000628C1" w:rsidRDefault="000628C1" w:rsidP="000628C1">
      <w:pPr>
        <w:pStyle w:val="Heading2"/>
      </w:pPr>
      <w:bookmarkStart w:id="102" w:name="_Toc404107948"/>
      <w:r>
        <w:lastRenderedPageBreak/>
        <w:t>4.4 – Crystallographic texture of AA6082-T6</w:t>
      </w:r>
      <w:bookmarkEnd w:id="102"/>
    </w:p>
    <w:p w:rsidR="000628C1" w:rsidRDefault="000628C1" w:rsidP="000628C1">
      <w:r>
        <w:tab/>
        <w:t xml:space="preserve">For the 6082-T6 samples the area of interest is approximately 3mm from the bottom of the base column – the base of the probe dominated region – and also 2mm from the surface – the wire region. This allows for the investigation into the texture of the wire filler and base material regions, and help to discern the difference – if any – between the blade and non-blade regions. Many authors </w:t>
      </w:r>
      <w:r>
        <w:rPr>
          <w:b/>
        </w:rPr>
        <w:t>[Fonda et al. 2004][Fonda and Bingert, 2007][Prangnell and Heason, 2005]</w:t>
      </w:r>
      <w:r>
        <w:t xml:space="preserve"> have published that the process of friction stir is predominantly affected by simple shear. For conventional butt-welds the shoulder region has a different macroscopic orientation in the shear plane and shear plane normal to that of the probe region, however, this may not be the case for shoulder region of SSCFSWelds. </w:t>
      </w:r>
    </w:p>
    <w:p w:rsidR="000628C1" w:rsidRDefault="000628C1" w:rsidP="000628C1">
      <w:r>
        <w:tab/>
        <w:t>Typically a huge amount of deformation takes place in the shoulder region of a butt weld. This is where the rotation of the shoulder generates shear flow lines that the shear direction is aligned to and with the ND being parallel to the shear plane. The probe dominated regions for FS processed material also sees the shear flow lines aligned with shear direction, but the shear plane is parallel to the probe surface. For these welds the shoulder has little to no mechanical effect, therefore it is likely that the simple shear analysis can be applied to the entire weld.</w:t>
      </w:r>
    </w:p>
    <w:p w:rsidR="000628C1" w:rsidRDefault="000628C1" w:rsidP="000628C1">
      <w:r>
        <w:br w:type="page"/>
      </w:r>
    </w:p>
    <w:p w:rsidR="000628C1" w:rsidRPr="002F3ED1" w:rsidRDefault="000628C1" w:rsidP="000628C1">
      <w:pPr>
        <w:pStyle w:val="Heading1"/>
      </w:pPr>
      <w:bookmarkStart w:id="103" w:name="_Toc404107949"/>
      <w:r>
        <w:lastRenderedPageBreak/>
        <w:t>4.4.1 – Sample orientation and location of EBSD</w:t>
      </w:r>
      <w:bookmarkEnd w:id="103"/>
    </w:p>
    <w:p w:rsidR="000628C1" w:rsidRDefault="000628C1" w:rsidP="000628C1">
      <w:r>
        <w:tab/>
        <w:t>For the sake of EBSD analysis the samples have been cut specifically so that instead of the traverse direction being at 45° angle, it is horizontal. Figure 4.4.1.A shows schematically how this process is performed, and figure 4.4.1.B shows the exact locations on a macrograph. It is worth noting that the retreating side and advancing side has swapped sides as this represents the way the sample was analysed with the machine. The transverse direction (TD) is in the horizontal direction (x-axis), the normal direction (ND) is in the vertical direction (y-axis), and the welding direction (WD) comes out of the 2D plane (z-axis). Figure 4.4.1.C and 4.4.1.D are OIMs of the base and wire filler regions respectively (as indicated in figure 4.4.1.B) which was coloured using IPF in respect to the ND and the corresponding (111), and the PFs were made for approximately 600µm wide map sections. The PFs were designed so that the WD is central and coming out of the page, the TD is horizontal, and the ND is vertical. For the assumption that material is dominated by probe shear the ND should have a direction of zero strain which can be equated to ‘r’ in torsion.</w:t>
      </w:r>
    </w:p>
    <w:p w:rsidR="000628C1" w:rsidRDefault="000628C1" w:rsidP="000628C1">
      <w:r w:rsidRPr="001142AA">
        <w:rPr>
          <w:noProof/>
          <w:lang w:eastAsia="en-GB"/>
        </w:rPr>
        <w:drawing>
          <wp:inline distT="0" distB="0" distL="0" distR="0" wp14:anchorId="50B1A638" wp14:editId="4A42952D">
            <wp:extent cx="1658680" cy="888174"/>
            <wp:effectExtent l="0" t="0" r="0" b="7620"/>
            <wp:docPr id="571455" name="Picture 2" descr="C:\Users\Sam Gascoyne\Desktop\(0) EBSD sample schematic loc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Sam Gascoyne\Desktop\(0) EBSD sample schematic location.bmp"/>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70268" cy="894379"/>
                    </a:xfrm>
                    <a:prstGeom prst="rect">
                      <a:avLst/>
                    </a:prstGeom>
                    <a:noFill/>
                    <a:extLst/>
                  </pic:spPr>
                </pic:pic>
              </a:graphicData>
            </a:graphic>
          </wp:inline>
        </w:drawing>
      </w:r>
      <w:r w:rsidRPr="001142AA">
        <w:rPr>
          <w:noProof/>
          <w:lang w:eastAsia="en-GB"/>
        </w:rPr>
        <w:drawing>
          <wp:inline distT="0" distB="0" distL="0" distR="0" wp14:anchorId="7761A939" wp14:editId="78A5F3A7">
            <wp:extent cx="1771060" cy="882502"/>
            <wp:effectExtent l="0" t="0" r="635" b="0"/>
            <wp:docPr id="571456" name="Picture 2" descr="C:\Users\Sam Gascoyne\Desktop\(2) EBSD sample schematic stirred reg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Sam Gascoyne\Desktop\(2) EBSD sample schematic stirred region.bmp"/>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775482" cy="884705"/>
                    </a:xfrm>
                    <a:prstGeom prst="rect">
                      <a:avLst/>
                    </a:prstGeom>
                    <a:noFill/>
                    <a:extLst/>
                  </pic:spPr>
                </pic:pic>
              </a:graphicData>
            </a:graphic>
          </wp:inline>
        </w:drawing>
      </w:r>
      <w:r>
        <w:rPr>
          <w:noProof/>
          <w:lang w:eastAsia="en-GB"/>
        </w:rPr>
        <w:drawing>
          <wp:inline distT="0" distB="0" distL="0" distR="0" wp14:anchorId="118148EE" wp14:editId="27D77E4C">
            <wp:extent cx="1761388" cy="879032"/>
            <wp:effectExtent l="0" t="0" r="0" b="0"/>
            <wp:docPr id="571457" name="Picture 571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779944" cy="888292"/>
                    </a:xfrm>
                    <a:prstGeom prst="rect">
                      <a:avLst/>
                    </a:prstGeom>
                    <a:noFill/>
                    <a:ln>
                      <a:noFill/>
                    </a:ln>
                  </pic:spPr>
                </pic:pic>
              </a:graphicData>
            </a:graphic>
          </wp:inline>
        </w:drawing>
      </w:r>
    </w:p>
    <w:p w:rsidR="000628C1" w:rsidRDefault="000628C1" w:rsidP="000628C1">
      <w:r>
        <w:t>Figure 4.4.1.A – The schematic area cut and then analysed using EBSD</w:t>
      </w:r>
    </w:p>
    <w:p w:rsidR="000628C1" w:rsidRDefault="000628C1" w:rsidP="000628C1">
      <w:r>
        <w:rPr>
          <w:noProof/>
          <w:lang w:eastAsia="en-GB"/>
        </w:rPr>
        <w:drawing>
          <wp:inline distT="0" distB="0" distL="0" distR="0" wp14:anchorId="1114E70E" wp14:editId="69F0B576">
            <wp:extent cx="3923665" cy="3072765"/>
            <wp:effectExtent l="0" t="0" r="635" b="0"/>
            <wp:docPr id="571458" name="Picture 571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923665" cy="3072765"/>
                    </a:xfrm>
                    <a:prstGeom prst="rect">
                      <a:avLst/>
                    </a:prstGeom>
                    <a:noFill/>
                    <a:ln>
                      <a:noFill/>
                    </a:ln>
                  </pic:spPr>
                </pic:pic>
              </a:graphicData>
            </a:graphic>
          </wp:inline>
        </w:drawing>
      </w:r>
    </w:p>
    <w:p w:rsidR="000628C1" w:rsidRDefault="000628C1" w:rsidP="000628C1">
      <w:r>
        <w:t>Figure 4.4.1.B – The two locations of EBSD analysis for 6082-T6, with the base region bottom, and the filler wire region top</w:t>
      </w:r>
    </w:p>
    <w:p w:rsidR="000628C1" w:rsidRDefault="000628C1" w:rsidP="000628C1"/>
    <w:p w:rsidR="000628C1" w:rsidRDefault="000628C1" w:rsidP="000628C1"/>
    <w:p w:rsidR="000628C1" w:rsidRDefault="000628C1" w:rsidP="000628C1"/>
    <w:p w:rsidR="000628C1" w:rsidRDefault="000628C1" w:rsidP="000628C1">
      <w:pPr>
        <w:sectPr w:rsidR="000628C1" w:rsidSect="0020546F">
          <w:footerReference w:type="default" r:id="rId170"/>
          <w:pgSz w:w="11906" w:h="16838"/>
          <w:pgMar w:top="1440" w:right="1440" w:bottom="1440" w:left="1440" w:header="708" w:footer="708" w:gutter="0"/>
          <w:cols w:space="708"/>
          <w:titlePg/>
          <w:docGrid w:linePitch="360"/>
        </w:sectPr>
      </w:pPr>
    </w:p>
    <w:p w:rsidR="000628C1" w:rsidRDefault="000628C1" w:rsidP="000628C1">
      <w:pPr>
        <w:jc w:val="center"/>
      </w:pPr>
      <w:r>
        <w:rPr>
          <w:rFonts w:ascii="Times New Roman" w:hAnsi="Times New Roman"/>
          <w:noProof/>
          <w:sz w:val="24"/>
          <w:szCs w:val="24"/>
          <w:lang w:eastAsia="en-GB"/>
        </w:rPr>
        <w:lastRenderedPageBreak/>
        <mc:AlternateContent>
          <mc:Choice Requires="wpg">
            <w:drawing>
              <wp:inline distT="0" distB="0" distL="0" distR="0" wp14:anchorId="526E649B" wp14:editId="701667FF">
                <wp:extent cx="9320137" cy="1325983"/>
                <wp:effectExtent l="0" t="0" r="0" b="7620"/>
                <wp:docPr id="6274" name="Group 62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20137" cy="1325983"/>
                          <a:chOff x="1024626" y="1021337"/>
                          <a:chExt cx="202066" cy="28756"/>
                        </a:xfrm>
                      </wpg:grpSpPr>
                      <pic:pic xmlns:pic="http://schemas.openxmlformats.org/drawingml/2006/picture">
                        <pic:nvPicPr>
                          <pic:cNvPr id="6275" name="Picture 23" descr="6XBMROT_IPF"/>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1024982" y="1021337"/>
                            <a:ext cx="201710" cy="142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76" name="Picture 24" descr="6XBMROT_UC-PF6"/>
                          <pic:cNvPicPr>
                            <a:picLocks noChangeAspect="1" noChangeArrowheads="1"/>
                          </pic:cNvPicPr>
                        </pic:nvPicPr>
                        <pic:blipFill>
                          <a:blip r:embed="rId172" cstate="print">
                            <a:extLst>
                              <a:ext uri="{28A0092B-C50C-407E-A947-70E740481C1C}">
                                <a14:useLocalDpi xmlns:a14="http://schemas.microsoft.com/office/drawing/2010/main" val="0"/>
                              </a:ext>
                            </a:extLst>
                          </a:blip>
                          <a:srcRect r="32373"/>
                          <a:stretch>
                            <a:fillRect/>
                          </a:stretch>
                        </pic:blipFill>
                        <pic:spPr bwMode="auto">
                          <a:xfrm>
                            <a:off x="1087793" y="1036792"/>
                            <a:ext cx="1233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77" name="Picture 25" descr="6XBMROT_UC-PF7"/>
                          <pic:cNvPicPr>
                            <a:picLocks noChangeAspect="1" noChangeArrowheads="1"/>
                          </pic:cNvPicPr>
                        </pic:nvPicPr>
                        <pic:blipFill>
                          <a:blip r:embed="rId173" cstate="print">
                            <a:extLst>
                              <a:ext uri="{28A0092B-C50C-407E-A947-70E740481C1C}">
                                <a14:useLocalDpi xmlns:a14="http://schemas.microsoft.com/office/drawing/2010/main" val="0"/>
                              </a:ext>
                            </a:extLst>
                          </a:blip>
                          <a:srcRect r="32373"/>
                          <a:stretch>
                            <a:fillRect/>
                          </a:stretch>
                        </pic:blipFill>
                        <pic:spPr bwMode="auto">
                          <a:xfrm>
                            <a:off x="1099864" y="1037156"/>
                            <a:ext cx="1233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1" name="Picture 26" descr="6XBMROT_UC-PF8"/>
                          <pic:cNvPicPr>
                            <a:picLocks noChangeAspect="1" noChangeArrowheads="1"/>
                          </pic:cNvPicPr>
                        </pic:nvPicPr>
                        <pic:blipFill>
                          <a:blip r:embed="rId174" cstate="print">
                            <a:extLst>
                              <a:ext uri="{28A0092B-C50C-407E-A947-70E740481C1C}">
                                <a14:useLocalDpi xmlns:a14="http://schemas.microsoft.com/office/drawing/2010/main" val="0"/>
                              </a:ext>
                            </a:extLst>
                          </a:blip>
                          <a:srcRect r="31328"/>
                          <a:stretch>
                            <a:fillRect/>
                          </a:stretch>
                        </pic:blipFill>
                        <pic:spPr bwMode="auto">
                          <a:xfrm>
                            <a:off x="1112674" y="1037129"/>
                            <a:ext cx="1252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2" name="Picture 27" descr="6XBMROT_UC-PF9"/>
                          <pic:cNvPicPr>
                            <a:picLocks noChangeAspect="1" noChangeArrowheads="1"/>
                          </pic:cNvPicPr>
                        </pic:nvPicPr>
                        <pic:blipFill>
                          <a:blip r:embed="rId175" cstate="print">
                            <a:extLst>
                              <a:ext uri="{28A0092B-C50C-407E-A947-70E740481C1C}">
                                <a14:useLocalDpi xmlns:a14="http://schemas.microsoft.com/office/drawing/2010/main" val="0"/>
                              </a:ext>
                            </a:extLst>
                          </a:blip>
                          <a:srcRect r="31328"/>
                          <a:stretch>
                            <a:fillRect/>
                          </a:stretch>
                        </pic:blipFill>
                        <pic:spPr bwMode="auto">
                          <a:xfrm>
                            <a:off x="1125210" y="103715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3" name="Picture 28" descr="6XBMROT_UC-PF10"/>
                          <pic:cNvPicPr>
                            <a:picLocks noChangeAspect="1" noChangeArrowheads="1"/>
                          </pic:cNvPicPr>
                        </pic:nvPicPr>
                        <pic:blipFill>
                          <a:blip r:embed="rId176" cstate="print">
                            <a:extLst>
                              <a:ext uri="{28A0092B-C50C-407E-A947-70E740481C1C}">
                                <a14:useLocalDpi xmlns:a14="http://schemas.microsoft.com/office/drawing/2010/main" val="0"/>
                              </a:ext>
                            </a:extLst>
                          </a:blip>
                          <a:srcRect r="31328"/>
                          <a:stretch>
                            <a:fillRect/>
                          </a:stretch>
                        </pic:blipFill>
                        <pic:spPr bwMode="auto">
                          <a:xfrm>
                            <a:off x="1138085" y="103719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4" name="Picture 29" descr="6XBMROT_UC-PF11"/>
                          <pic:cNvPicPr>
                            <a:picLocks noChangeAspect="1" noChangeArrowheads="1"/>
                          </pic:cNvPicPr>
                        </pic:nvPicPr>
                        <pic:blipFill>
                          <a:blip r:embed="rId177" cstate="print">
                            <a:extLst>
                              <a:ext uri="{28A0092B-C50C-407E-A947-70E740481C1C}">
                                <a14:useLocalDpi xmlns:a14="http://schemas.microsoft.com/office/drawing/2010/main" val="0"/>
                              </a:ext>
                            </a:extLst>
                          </a:blip>
                          <a:srcRect r="31328"/>
                          <a:stretch>
                            <a:fillRect/>
                          </a:stretch>
                        </pic:blipFill>
                        <pic:spPr bwMode="auto">
                          <a:xfrm>
                            <a:off x="1150638" y="1037073"/>
                            <a:ext cx="1252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5" name="Picture 30" descr="6XBMROT_UC-PF12"/>
                          <pic:cNvPicPr>
                            <a:picLocks noChangeAspect="1" noChangeArrowheads="1"/>
                          </pic:cNvPicPr>
                        </pic:nvPicPr>
                        <pic:blipFill>
                          <a:blip r:embed="rId178" cstate="print">
                            <a:extLst>
                              <a:ext uri="{28A0092B-C50C-407E-A947-70E740481C1C}">
                                <a14:useLocalDpi xmlns:a14="http://schemas.microsoft.com/office/drawing/2010/main" val="0"/>
                              </a:ext>
                            </a:extLst>
                          </a:blip>
                          <a:srcRect r="32373"/>
                          <a:stretch>
                            <a:fillRect/>
                          </a:stretch>
                        </pic:blipFill>
                        <pic:spPr bwMode="auto">
                          <a:xfrm>
                            <a:off x="1163182" y="1036788"/>
                            <a:ext cx="12336"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6" name="Picture 31" descr="6XBMROT_UC-PF13"/>
                          <pic:cNvPicPr>
                            <a:picLocks noChangeAspect="1" noChangeArrowheads="1"/>
                          </pic:cNvPicPr>
                        </pic:nvPicPr>
                        <pic:blipFill>
                          <a:blip r:embed="rId179" cstate="print">
                            <a:extLst>
                              <a:ext uri="{28A0092B-C50C-407E-A947-70E740481C1C}">
                                <a14:useLocalDpi xmlns:a14="http://schemas.microsoft.com/office/drawing/2010/main" val="0"/>
                              </a:ext>
                            </a:extLst>
                          </a:blip>
                          <a:srcRect r="30284"/>
                          <a:stretch>
                            <a:fillRect/>
                          </a:stretch>
                        </pic:blipFill>
                        <pic:spPr bwMode="auto">
                          <a:xfrm>
                            <a:off x="1175253" y="1037151"/>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7" name="Picture 32" descr="6XBMROT_UC-PF14"/>
                          <pic:cNvPicPr>
                            <a:picLocks noChangeAspect="1" noChangeArrowheads="1"/>
                          </pic:cNvPicPr>
                        </pic:nvPicPr>
                        <pic:blipFill>
                          <a:blip r:embed="rId180" cstate="print">
                            <a:extLst>
                              <a:ext uri="{28A0092B-C50C-407E-A947-70E740481C1C}">
                                <a14:useLocalDpi xmlns:a14="http://schemas.microsoft.com/office/drawing/2010/main" val="0"/>
                              </a:ext>
                            </a:extLst>
                          </a:blip>
                          <a:srcRect r="30284"/>
                          <a:stretch>
                            <a:fillRect/>
                          </a:stretch>
                        </pic:blipFill>
                        <pic:spPr bwMode="auto">
                          <a:xfrm>
                            <a:off x="1187929" y="1037183"/>
                            <a:ext cx="12718"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8" name="Picture 33" descr="6XBMROT_UC-PF15"/>
                          <pic:cNvPicPr>
                            <a:picLocks noChangeAspect="1" noChangeArrowheads="1"/>
                          </pic:cNvPicPr>
                        </pic:nvPicPr>
                        <pic:blipFill>
                          <a:blip r:embed="rId181" cstate="print">
                            <a:extLst>
                              <a:ext uri="{28A0092B-C50C-407E-A947-70E740481C1C}">
                                <a14:useLocalDpi xmlns:a14="http://schemas.microsoft.com/office/drawing/2010/main" val="0"/>
                              </a:ext>
                            </a:extLst>
                          </a:blip>
                          <a:srcRect r="31328"/>
                          <a:stretch>
                            <a:fillRect/>
                          </a:stretch>
                        </pic:blipFill>
                        <pic:spPr bwMode="auto">
                          <a:xfrm>
                            <a:off x="1200498" y="103674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99" name="Picture 34" descr="6XBMROT_UC-PF16"/>
                          <pic:cNvPicPr>
                            <a:picLocks noChangeAspect="1" noChangeArrowheads="1"/>
                          </pic:cNvPicPr>
                        </pic:nvPicPr>
                        <pic:blipFill>
                          <a:blip r:embed="rId182" cstate="print">
                            <a:extLst>
                              <a:ext uri="{28A0092B-C50C-407E-A947-70E740481C1C}">
                                <a14:useLocalDpi xmlns:a14="http://schemas.microsoft.com/office/drawing/2010/main" val="0"/>
                              </a:ext>
                            </a:extLst>
                          </a:blip>
                          <a:srcRect r="30284"/>
                          <a:stretch>
                            <a:fillRect/>
                          </a:stretch>
                        </pic:blipFill>
                        <pic:spPr bwMode="auto">
                          <a:xfrm>
                            <a:off x="1213225" y="1036788"/>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00" name="Picture 35" descr="6XBMROT_UC-PF1"/>
                          <pic:cNvPicPr>
                            <a:picLocks noChangeAspect="1" noChangeArrowheads="1"/>
                          </pic:cNvPicPr>
                        </pic:nvPicPr>
                        <pic:blipFill>
                          <a:blip r:embed="rId183" cstate="print">
                            <a:extLst>
                              <a:ext uri="{28A0092B-C50C-407E-A947-70E740481C1C}">
                                <a14:useLocalDpi xmlns:a14="http://schemas.microsoft.com/office/drawing/2010/main" val="0"/>
                              </a:ext>
                            </a:extLst>
                          </a:blip>
                          <a:srcRect r="30284"/>
                          <a:stretch>
                            <a:fillRect/>
                          </a:stretch>
                        </pic:blipFill>
                        <pic:spPr bwMode="auto">
                          <a:xfrm>
                            <a:off x="1024626" y="1037060"/>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01" name="Picture 36" descr="6XBMROT_UC-PF2"/>
                          <pic:cNvPicPr>
                            <a:picLocks noChangeAspect="1" noChangeArrowheads="1"/>
                          </pic:cNvPicPr>
                        </pic:nvPicPr>
                        <pic:blipFill>
                          <a:blip r:embed="rId184" cstate="print">
                            <a:extLst>
                              <a:ext uri="{28A0092B-C50C-407E-A947-70E740481C1C}">
                                <a14:useLocalDpi xmlns:a14="http://schemas.microsoft.com/office/drawing/2010/main" val="0"/>
                              </a:ext>
                            </a:extLst>
                          </a:blip>
                          <a:srcRect r="30284"/>
                          <a:stretch>
                            <a:fillRect/>
                          </a:stretch>
                        </pic:blipFill>
                        <pic:spPr bwMode="auto">
                          <a:xfrm>
                            <a:off x="1037477" y="1037116"/>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02" name="Picture 37" descr="6XBMROT_UC-PF3"/>
                          <pic:cNvPicPr>
                            <a:picLocks noChangeAspect="1" noChangeArrowheads="1"/>
                          </pic:cNvPicPr>
                        </pic:nvPicPr>
                        <pic:blipFill>
                          <a:blip r:embed="rId185" cstate="print">
                            <a:extLst>
                              <a:ext uri="{28A0092B-C50C-407E-A947-70E740481C1C}">
                                <a14:useLocalDpi xmlns:a14="http://schemas.microsoft.com/office/drawing/2010/main" val="0"/>
                              </a:ext>
                            </a:extLst>
                          </a:blip>
                          <a:srcRect r="31328"/>
                          <a:stretch>
                            <a:fillRect/>
                          </a:stretch>
                        </pic:blipFill>
                        <pic:spPr bwMode="auto">
                          <a:xfrm>
                            <a:off x="1050336" y="103698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03" name="Picture 38" descr="6XBMROT_UC-PF4"/>
                          <pic:cNvPicPr>
                            <a:picLocks noChangeAspect="1" noChangeArrowheads="1"/>
                          </pic:cNvPicPr>
                        </pic:nvPicPr>
                        <pic:blipFill>
                          <a:blip r:embed="rId186" cstate="print">
                            <a:extLst>
                              <a:ext uri="{28A0092B-C50C-407E-A947-70E740481C1C}">
                                <a14:useLocalDpi xmlns:a14="http://schemas.microsoft.com/office/drawing/2010/main" val="0"/>
                              </a:ext>
                            </a:extLst>
                          </a:blip>
                          <a:srcRect r="31328"/>
                          <a:stretch>
                            <a:fillRect/>
                          </a:stretch>
                        </pic:blipFill>
                        <pic:spPr bwMode="auto">
                          <a:xfrm>
                            <a:off x="1062896" y="1036863"/>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08" name="Picture 39" descr="6XBMROT_UC-PF5"/>
                          <pic:cNvPicPr>
                            <a:picLocks noChangeAspect="1" noChangeArrowheads="1"/>
                          </pic:cNvPicPr>
                        </pic:nvPicPr>
                        <pic:blipFill>
                          <a:blip r:embed="rId187" cstate="print">
                            <a:extLst>
                              <a:ext uri="{28A0092B-C50C-407E-A947-70E740481C1C}">
                                <a14:useLocalDpi xmlns:a14="http://schemas.microsoft.com/office/drawing/2010/main" val="0"/>
                              </a:ext>
                            </a:extLst>
                          </a:blip>
                          <a:srcRect r="30284"/>
                          <a:stretch>
                            <a:fillRect/>
                          </a:stretch>
                        </pic:blipFill>
                        <pic:spPr bwMode="auto">
                          <a:xfrm>
                            <a:off x="1075415" y="1036753"/>
                            <a:ext cx="12718"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6EF16119" id="Group 6274" o:spid="_x0000_s1026" style="width:733.85pt;height:104.4pt;mso-position-horizontal-relative:char;mso-position-vertical-relative:line" coordorigin="10246,10213" coordsize="2020,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">
                <v:shape id="Picture 23" o:spid="_x0000_s1027" type="#_x0000_t75" alt="6XBMROT_IPF" style="position:absolute;left:10249;top:10213;width:2017;height:1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GJLHAAAA3QAAAA8AAABkcnMvZG93bnJldi54bWxEj09rAjEUxO9Cv0N4hV5Es5X6p1ujlKJF&#10;8KKrgsfH5rm7uHlZkqjbb28KgsdhZn7DTOetqcWVnK8sK3jvJyCIc6srLhTsd8veBIQPyBpry6Tg&#10;jzzMZy+dKaba3nhL1ywUIkLYp6igDKFJpfR5SQZ93zbE0TtZZzBE6QqpHd4i3NRykCQjabDiuFBi&#10;Qz8l5efsYhQ0m33XnI/ZZdFdj1f+wx1Ov5+1Um+v7fcXiEBteIYf7ZVWMBqMh/D/Jj4BObs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kGJLHAAAA3QAAAA8AAAAAAAAAAAAA&#10;AAAAnwIAAGRycy9kb3ducmV2LnhtbFBLBQYAAAAABAAEAPcAAACTAwAAAAA=&#10;" strokecolor="black [0]" insetpen="t">
                  <v:imagedata r:id="rId188" o:title="6XBMROT_IPF"/>
                </v:shape>
                <v:shape id="Picture 24" o:spid="_x0000_s1028" type="#_x0000_t75" alt="6XBMROT_UC-PF6" style="position:absolute;left:10877;top:10367;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uRPDDAAAA3QAAAA8AAABkcnMvZG93bnJldi54bWxEj0GLwjAUhO/C/ofwhL2IpuuhK9Uososg&#10;eBCrP+DRPJti8xKaWOu/3wjCHoeZ+YZZbQbbip660DhW8DXLQBBXTjdcK7icd9MFiBCRNbaOScGT&#10;AmzWH6MVFto9+ER9GWuRIBwKVGBi9IWUoTJkMcycJ07e1XUWY5JdLXWHjwS3rZxnWS4tNpwWDHr6&#10;MVTdyrtV8GvK4/bkd/7ah8PhSJMG8V4q9TketksQkYb4H36391pBPv/O4fUmPQ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65E8MMAAADdAAAADwAAAAAAAAAAAAAAAACf&#10;AgAAZHJzL2Rvd25yZXYueG1sUEsFBgAAAAAEAAQA9wAAAI8DAAAAAA==&#10;" strokecolor="black [0]" insetpen="t">
                  <v:imagedata r:id="rId189" o:title="6XBMROT_UC-PF6" cropright="21216f"/>
                </v:shape>
                <v:shape id="Picture 25" o:spid="_x0000_s1029" type="#_x0000_t75" alt="6XBMROT_UC-PF7" style="position:absolute;left:10998;top:10371;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33Q3FAAAA3QAAAA8AAABkcnMvZG93bnJldi54bWxEj09rwkAUxO8Fv8PyBC9FN80hSswqUil4&#10;8VBben5kX/5o9u2a3cbk23cLhR6HmfkNU+xH04mBet9aVvCySkAQl1a3XCv4/HhbbkD4gKyxs0wK&#10;JvKw382eCsy1ffA7DZdQiwhhn6OCJgSXS+nLhgz6lXXE0atsbzBE2ddS9/iIcNPJNEkyabDluNCg&#10;o9eGytvl2yj4ovMpHabD8S6fU3KOr85WR6UW8/GwBRFoDP/hv/ZJK8jS9Rp+38QnIH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d90NxQAAAN0AAAAPAAAAAAAAAAAAAAAA&#10;AJ8CAABkcnMvZG93bnJldi54bWxQSwUGAAAAAAQABAD3AAAAkQMAAAAA&#10;" strokecolor="black [0]" insetpen="t">
                  <v:imagedata r:id="rId190" o:title="6XBMROT_UC-PF7" cropright="21216f"/>
                </v:shape>
                <v:shape id="Picture 26" o:spid="_x0000_s1030" type="#_x0000_t75" alt="6XBMROT_UC-PF8" style="position:absolute;left:11126;top:10371;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LDqzHAAAA3QAAAA8AAABkcnMvZG93bnJldi54bWxEj9FqwkAURN+F/sNyC32RZmMKoY1ZpSot&#10;xQdt1A+4ZG+TtNm7Ibtq/PuuIPg4zMwZJp8PphUn6l1jWcEkikEQl1Y3XCk47D+eX0E4j6yxtUwK&#10;LuRgPnsY5Zhpe+aCTjtfiQBhl6GC2vsuk9KVNRl0ke2Ig/dje4M+yL6SusdzgJtWJnGcSoMNh4Ua&#10;O1rWVP7tjkbB9/a3QHtcmM/xJjEvfnVJ1/ulUk+Pw/sUhKfB38O39pdWkCZvE7i+CU9Azv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BLDqzHAAAA3QAAAA8AAAAAAAAAAAAA&#10;AAAAnwIAAGRycy9kb3ducmV2LnhtbFBLBQYAAAAABAAEAPcAAACTAwAAAAA=&#10;" strokecolor="black [0]" insetpen="t">
                  <v:imagedata r:id="rId191" o:title="6XBMROT_UC-PF8" cropright="20531f"/>
                </v:shape>
                <v:shape id="Picture 27" o:spid="_x0000_s1031" type="#_x0000_t75" alt="6XBMROT_UC-PF9" style="position:absolute;left:11252;top:10371;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MQzGAAAA3QAAAA8AAABkcnMvZG93bnJldi54bWxEj0FrwkAUhO9C/8PyCr2IbgxVasxGilAo&#10;1EuMhx4f2Wc2Nvs2ZLea/vuuIHgcZuYbJt+OthMXGnzrWMFinoAgrp1uuVFwrD5mbyB8QNbYOSYF&#10;f+RhWzxNcsy0u3JJl0NoRISwz1CBCaHPpPS1IYt+7nri6J3cYDFEOTRSD3iNcNvJNElW0mLLccFg&#10;TztD9c/h1yqoGvt6rL7WPD0vbbU3bfnN01Kpl+fxfQMi0Bge4Xv7UytYpesUbm/iE5DF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r4xDMYAAADdAAAADwAAAAAAAAAAAAAA&#10;AACfAgAAZHJzL2Rvd25yZXYueG1sUEsFBgAAAAAEAAQA9wAAAJIDAAAAAA==&#10;" strokecolor="black [0]" insetpen="t">
                  <v:imagedata r:id="rId192" o:title="6XBMROT_UC-PF9" cropright="20531f"/>
                </v:shape>
                <v:shape id="Picture 28" o:spid="_x0000_s1032" type="#_x0000_t75" alt="6XBMROT_UC-PF10" style="position:absolute;left:11380;top:10371;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iG/GAAAA3QAAAA8AAABkcnMvZG93bnJldi54bWxEj81qwkAUhfdC32G4BXc6qYWg0VFUWlAQ&#10;pUYX7i6Z2yQ0cydkRo0+vSMIXR7Oz8eZzFpTiQs1rrSs4KMfgSDOrC45V3BIv3tDEM4ja6wsk4Ib&#10;OZhN3zoTTLS98g9d9j4XYYRdggoK7+tESpcVZND1bU0cvF/bGPRBNrnUDV7DuKnkIIpiabDkQCiw&#10;pmVB2d/+bAJ3uc797n46LraL41d6vrt0Hm+U6r638zEIT63/D7/aK60gHow+4fkmPAE5f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qIb8YAAADdAAAADwAAAAAAAAAAAAAA&#10;AACfAgAAZHJzL2Rvd25yZXYueG1sUEsFBgAAAAAEAAQA9wAAAJIDAAAAAA==&#10;" strokecolor="black [0]" insetpen="t">
                  <v:imagedata r:id="rId193" o:title="6XBMROT_UC-PF10" cropright="20531f"/>
                </v:shape>
                <v:shape id="Picture 29" o:spid="_x0000_s1033" type="#_x0000_t75" alt="6XBMROT_UC-PF11" style="position:absolute;left:11506;top:10370;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tnbHGAAAA3QAAAA8AAABkcnMvZG93bnJldi54bWxEj0FrAjEUhO8F/0N4gpeiWbWsdmsUERQR&#10;pFRF6O2xec0ubl6WTdTtv2+EgsdhZr5hZovWVuJGjS8dKxgOEhDEudMlGwWn47o/BeEDssbKMSn4&#10;JQ+Leedlhpl2d/6i2yEYESHsM1RQhFBnUvq8IIt+4Gri6P24xmKIsjFSN3iPcFvJUZKk0mLJcaHA&#10;mlYF5ZfD1SrQ3+luHIb6dfW5n9DWmE07Ts5K9brt8gNEoDY8w//trVaQjt7f4PEmPgE5/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G2dscYAAADdAAAADwAAAAAAAAAAAAAA&#10;AACfAgAAZHJzL2Rvd25yZXYueG1sUEsFBgAAAAAEAAQA9wAAAJIDAAAAAA==&#10;" strokecolor="black [0]" insetpen="t">
                  <v:imagedata r:id="rId194" o:title="6XBMROT_UC-PF11" cropright="20531f"/>
                </v:shape>
                <v:shape id="Picture 30" o:spid="_x0000_s1034" type="#_x0000_t75" alt="6XBMROT_UC-PF12" style="position:absolute;left:11631;top:10367;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FqKnHAAAA3QAAAA8AAABkcnMvZG93bnJldi54bWxEj1trwkAUhN8L/oflCH2rG60Gm7qKLYi+&#10;FLwUoW+H7DEJZs+G7JrLv3cLgo/DzHzDLFadKUVDtSssKxiPIhDEqdUFZwp+T5u3OQjnkTWWlklB&#10;Tw5Wy8HLAhNtWz5Qc/SZCBB2CSrIva8SKV2ak0E3shVx8C62NuiDrDOpa2wD3JRyEkWxNFhwWMix&#10;ou+c0uvxZhREm7823lZZ0+9/zu9TW3xN+/NBqddht/4E4anzz/CjvdMK4snHDP7fhCcgl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XFqKnHAAAA3QAAAA8AAAAAAAAAAAAA&#10;AAAAnwIAAGRycy9kb3ducmV2LnhtbFBLBQYAAAAABAAEAPcAAACTAwAAAAA=&#10;" strokecolor="black [0]" insetpen="t">
                  <v:imagedata r:id="rId195" o:title="6XBMROT_UC-PF12" cropright="21216f"/>
                </v:shape>
                <v:shape id="Picture 31" o:spid="_x0000_s1035" type="#_x0000_t75" alt="6XBMROT_UC-PF13" style="position:absolute;left:11752;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nVWbFAAAA3QAAAA8AAABkcnMvZG93bnJldi54bWxEj8FqwzAQRO+B/oPYQm6xXB9M7EYJpRBw&#10;41PjQnvcWBvL1FoZS03cv68KgRyHmXnDbHazHcSFJt87VvCUpCCIW6d77hR8NPvVGoQPyBoHx6Tg&#10;lzzstg+LDZbaXfmdLsfQiQhhX6ICE8JYSulbQxZ94kbi6J3dZDFEOXVST3iNcDvILE1zabHnuGBw&#10;pFdD7ffxxypYv8n60xY2HJr9l8l97Ux9qpRaPs4vzyACzeEevrUrrSDPihz+38QnIL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Z1VmxQAAAN0AAAAPAAAAAAAAAAAAAAAA&#10;AJ8CAABkcnMvZG93bnJldi54bWxQSwUGAAAAAAQABAD3AAAAkQMAAAAA&#10;" strokecolor="black [0]" insetpen="t">
                  <v:imagedata r:id="rId196" o:title="6XBMROT_UC-PF13" cropright="19847f"/>
                </v:shape>
                <v:shape id="Picture 32" o:spid="_x0000_s1036" type="#_x0000_t75" alt="6XBMROT_UC-PF14" style="position:absolute;left:11879;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87FzGAAAA3QAAAA8AAABkcnMvZG93bnJldi54bWxEj09rwkAUxO8Fv8PyBG+6MYVoU1cRpaU3&#10;459De3tmn0kw+zZk15h++64g9DjMzG+Yxao3teiodZVlBdNJBII4t7riQsHp+DGeg3AeWWNtmRT8&#10;koPVcvCywFTbO++pO/hCBAi7FBWU3jeplC4vyaCb2IY4eBfbGvRBtoXULd4D3NQyjqJEGqw4LJTY&#10;0Kak/Hq4GQWzc2J+Ypeds1233XxnxeernRqlRsN+/Q7CU+//w8/2l1aQxG8zeLwJT0A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3zsXMYAAADdAAAADwAAAAAAAAAAAAAA&#10;AACfAgAAZHJzL2Rvd25yZXYueG1sUEsFBgAAAAAEAAQA9wAAAJIDAAAAAA==&#10;" strokecolor="black [0]" insetpen="t">
                  <v:imagedata r:id="rId197" o:title="6XBMROT_UC-PF14" cropright="19847f"/>
                </v:shape>
                <v:shape id="Picture 33" o:spid="_x0000_s1037" type="#_x0000_t75" alt="6XBMROT_UC-PF15" style="position:absolute;left:12004;top:10367;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TcIfEAAAA3QAAAA8AAABkcnMvZG93bnJldi54bWxET01rwkAQvRf8D8sIvdWNHkTTbKRVWkoP&#10;glGE3sbsmASzsyG7NYm/3j0IHh/vO1n1phZXal1lWcF0EoEgzq2uuFBw2H+9LUA4j6yxtkwKBnKw&#10;SkcvCcbadryja+YLEULYxaig9L6JpXR5SQbdxDbEgTvb1qAPsC2kbrEL4aaWsyiaS4MVh4YSG1qX&#10;lF+yf6Pgs/79Q6k3Q3Y7rb+rZXbZyuNBqddx//EOwlPvn+KH+0crmM+WYW54E56ATO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xTcIfEAAAA3QAAAA8AAAAAAAAAAAAAAAAA&#10;nwIAAGRycy9kb3ducmV2LnhtbFBLBQYAAAAABAAEAPcAAACQAwAAAAA=&#10;" strokecolor="black [0]" insetpen="t">
                  <v:imagedata r:id="rId198" o:title="6XBMROT_UC-PF15" cropright="20531f"/>
                </v:shape>
                <v:shape id="Picture 34" o:spid="_x0000_s1038" type="#_x0000_t75" alt="6XBMROT_UC-PF16" style="position:absolute;left:12132;top:10367;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0dNvGAAAA3QAAAA8AAABkcnMvZG93bnJldi54bWxEj0FrwkAUhO+C/2F5hd7MpjmkmmYVCbZU&#10;wUPT0l4f2WcSmn0bstsY/70rCD0OM/MNk28m04mRBtdaVvAUxSCIK6tbrhV8fb4uliCcR9bYWSYF&#10;F3KwWc9nOWbanvmDxtLXIkDYZaig8b7PpHRVQwZdZHvi4J3sYNAHOdRSD3gOcNPJJI5TabDlsNBg&#10;T0VD1W/5ZxQke/opjofd84i63dNWnr4vb6NSjw/T9gWEp8n/h+/td60gTVYruL0JT0Cu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fR028YAAADdAAAADwAAAAAAAAAAAAAA&#10;AACfAgAAZHJzL2Rvd25yZXYueG1sUEsFBgAAAAAEAAQA9wAAAJIDAAAAAA==&#10;" strokecolor="black [0]" insetpen="t">
                  <v:imagedata r:id="rId199" o:title="6XBMROT_UC-PF16" cropright="19847f"/>
                </v:shape>
                <v:shape id="Picture 35" o:spid="_x0000_s1039" type="#_x0000_t75" alt="6XBMROT_UC-PF1" style="position:absolute;left:10246;top:10370;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Zm/HBAAAA3QAAAA8AAABkcnMvZG93bnJldi54bWxET8uKwjAU3Qv+Q7jC7DTVwQfVKCIKLgZ8&#10;gttLc21rm5vSRO349WYhuDyc92zRmFI8qHa5ZQX9XgSCOLE651TB+bTpTkA4j6yxtEwK/snBYt5u&#10;zTDW9skHehx9KkIIuxgVZN5XsZQuycig69mKOHBXWxv0Adap1DU+Q7gp5SCKRtJgzqEhw4pWGSXF&#10;8W4UvHZD3I53vP+zy346uQyKW7IulPrpNMspCE+N/4o/7q1WMPqNwv7wJjwBOX8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dZm/HBAAAA3QAAAA8AAAAAAAAAAAAAAAAAnwIA&#10;AGRycy9kb3ducmV2LnhtbFBLBQYAAAAABAAEAPcAAACNAwAAAAA=&#10;" strokecolor="black [0]" insetpen="t">
                  <v:imagedata r:id="rId200" o:title="6XBMROT_UC-PF1" cropright="19847f"/>
                </v:shape>
                <v:shape id="Picture 36" o:spid="_x0000_s1040" type="#_x0000_t75" alt="6XBMROT_UC-PF2" style="position:absolute;left:10374;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eBNbDAAAA3QAAAA8AAABkcnMvZG93bnJldi54bWxEj0FrAjEUhO+F/ofwCt5qotJFtkZRodDr&#10;qojHx+aZ3bp5WTZR479vCgWPw8x8wyxWyXXiRkNoPWuYjBUI4tqblq2Gw/7rfQ4iRGSDnWfS8KAA&#10;q+XrywJL4+9c0W0XrcgQDiVqaGLsSylD3ZDDMPY9cfbOfnAYsxysNAPeM9x1cqpUIR22nBca7Gnb&#10;UH3ZXZ2Gn2m82sfJboqzS8dUVepDpoPWo7e0/gQRKcVn+L/9bTQUMzWBvzf5Cc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J4E1sMAAADdAAAADwAAAAAAAAAAAAAAAACf&#10;AgAAZHJzL2Rvd25yZXYueG1sUEsFBgAAAAAEAAQA9wAAAI8DAAAAAA==&#10;" strokecolor="black [0]" insetpen="t">
                  <v:imagedata r:id="rId201" o:title="6XBMROT_UC-PF2" cropright="19847f"/>
                </v:shape>
                <v:shape id="Picture 37" o:spid="_x0000_s1041" type="#_x0000_t75" alt="6XBMROT_UC-PF3" style="position:absolute;left:10503;top:10369;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WfbzDAAAA3QAAAA8AAABkcnMvZG93bnJldi54bWxEj09rwkAUxO8Fv8PyhN6ajSmVGF0lBCy9&#10;+if3Z/aZBLNvQ3Y16bfvCgWPw8z8htnsJtOJBw2utaxgEcUgiCurW64VnE/7jxSE88gaO8uk4Jcc&#10;7Laztw1m2o58oMfR1yJA2GWooPG+z6R0VUMGXWR74uBd7WDQBznUUg84BrjpZBLHS2mw5bDQYE9F&#10;Q9XteDcKzFSWnNfnr7K7FFyMqyr9vjml3udTvgbhafKv8H/7RytYfsYJPN+EJyC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hZ9vMMAAADdAAAADwAAAAAAAAAAAAAAAACf&#10;AgAAZHJzL2Rvd25yZXYueG1sUEsFBgAAAAAEAAQA9wAAAI8DAAAAAA==&#10;" strokecolor="black [0]" insetpen="t">
                  <v:imagedata r:id="rId202" o:title="6XBMROT_UC-PF3" cropright="20531f"/>
                </v:shape>
                <v:shape id="Picture 38" o:spid="_x0000_s1042" type="#_x0000_t75" alt="6XBMROT_UC-PF4" style="position:absolute;left:10628;top:10368;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A5HDAAAA3QAAAA8AAABkcnMvZG93bnJldi54bWxEj0+LwjAUxO/CfofwFrxpqqKUrlFEKOxJ&#10;/Ht/Nm/bavNSk6zWb2+EhT0OM/MbZr7sTCPu5HxtWcFomIAgLqyuuVRwPOSDFIQPyBoby6TgSR6W&#10;i4/eHDNtH7yj+z6UIkLYZ6igCqHNpPRFRQb90LbE0fuxzmCI0pVSO3xEuGnkOElm0mDNcaHCltYV&#10;Fdf9r1Fwu+S7upietRzrzfZ02JysS3Ol+p/d6gtEoC78h//a31rBbJJM4P0mPgG5e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v4DkcMAAADdAAAADwAAAAAAAAAAAAAAAACf&#10;AgAAZHJzL2Rvd25yZXYueG1sUEsFBgAAAAAEAAQA9wAAAI8DAAAAAA==&#10;" strokecolor="black [0]" insetpen="t">
                  <v:imagedata r:id="rId203" o:title="6XBMROT_UC-PF4" cropright="20531f"/>
                </v:shape>
                <v:shape id="Picture 39" o:spid="_x0000_s1043" type="#_x0000_t75" alt="6XBMROT_UC-PF5" style="position:absolute;left:10754;top:10367;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UWDTDAAAA3QAAAA8AAABkcnMvZG93bnJldi54bWxET8tqwkAU3Qv+w3CF7upEhaDRUcRH200X&#10;RlHcXTLXJJi5EzLTJP37zqLg8nDeq01vKtFS40rLCibjCARxZnXJuYLL+fg+B+E8ssbKMin4JQeb&#10;9XCwwkTbjk/Upj4XIYRdggoK7+tESpcVZNCNbU0cuIdtDPoAm1zqBrsQbio5jaJYGiw5NBRY066g&#10;7Jn+GAWfH9/3RYf37aGN431/Sxmv85tSb6N+uwThqfcv8b/7SyuIZ1GYG96EJyD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RYNMMAAADdAAAADwAAAAAAAAAAAAAAAACf&#10;AgAAZHJzL2Rvd25yZXYueG1sUEsFBgAAAAAEAAQA9wAAAI8DAAAAAA==&#10;" strokecolor="black [0]" insetpen="t">
                  <v:imagedata r:id="rId204" o:title="6XBMROT_UC-PF5" cropright="19847f"/>
                </v:shape>
                <w10:anchorlock/>
              </v:group>
            </w:pict>
          </mc:Fallback>
        </mc:AlternateContent>
      </w:r>
    </w:p>
    <w:p w:rsidR="000628C1" w:rsidRDefault="000628C1" w:rsidP="000628C1">
      <w:r>
        <w:t>Figure 4.4.1.C – OIM of base region with PF corresponding to their equivalent sections for the wire filler region of the weld</w:t>
      </w:r>
    </w:p>
    <w:p w:rsidR="000628C1" w:rsidRDefault="000628C1" w:rsidP="000628C1">
      <w:r>
        <w:rPr>
          <w:rFonts w:ascii="Times New Roman" w:hAnsi="Times New Roman"/>
          <w:noProof/>
          <w:sz w:val="24"/>
          <w:szCs w:val="24"/>
          <w:lang w:eastAsia="en-GB"/>
        </w:rPr>
        <mc:AlternateContent>
          <mc:Choice Requires="wpg">
            <w:drawing>
              <wp:inline distT="0" distB="0" distL="0" distR="0" wp14:anchorId="26A08BBD" wp14:editId="781D8CED">
                <wp:extent cx="9285303" cy="1060635"/>
                <wp:effectExtent l="0" t="0" r="0" b="6350"/>
                <wp:docPr id="5123" name="Group 5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85303" cy="1060635"/>
                          <a:chOff x="1053484" y="1069783"/>
                          <a:chExt cx="96228" cy="10991"/>
                        </a:xfrm>
                      </wpg:grpSpPr>
                      <pic:pic xmlns:pic="http://schemas.openxmlformats.org/drawingml/2006/picture">
                        <pic:nvPicPr>
                          <pic:cNvPr id="5124" name="Picture 3" descr="UC6Wire-PF2"/>
                          <pic:cNvPicPr>
                            <a:picLocks noChangeAspect="1" noChangeArrowheads="1"/>
                          </pic:cNvPicPr>
                        </pic:nvPicPr>
                        <pic:blipFill>
                          <a:blip r:embed="rId205" cstate="print">
                            <a:extLst>
                              <a:ext uri="{28A0092B-C50C-407E-A947-70E740481C1C}">
                                <a14:useLocalDpi xmlns:a14="http://schemas.microsoft.com/office/drawing/2010/main" val="0"/>
                              </a:ext>
                            </a:extLst>
                          </a:blip>
                          <a:srcRect r="32730"/>
                          <a:stretch>
                            <a:fillRect/>
                          </a:stretch>
                        </pic:blipFill>
                        <pic:spPr bwMode="auto">
                          <a:xfrm>
                            <a:off x="1095724" y="1075869"/>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27" name="Picture 4" descr="UC6Wire-PF3"/>
                          <pic:cNvPicPr>
                            <a:picLocks noChangeAspect="1" noChangeArrowheads="1"/>
                          </pic:cNvPicPr>
                        </pic:nvPicPr>
                        <pic:blipFill>
                          <a:blip r:embed="rId206" cstate="print">
                            <a:extLst>
                              <a:ext uri="{28A0092B-C50C-407E-A947-70E740481C1C}">
                                <a14:useLocalDpi xmlns:a14="http://schemas.microsoft.com/office/drawing/2010/main" val="0"/>
                              </a:ext>
                            </a:extLst>
                          </a:blip>
                          <a:srcRect r="31601"/>
                          <a:stretch>
                            <a:fillRect/>
                          </a:stretch>
                        </pic:blipFill>
                        <pic:spPr bwMode="auto">
                          <a:xfrm>
                            <a:off x="1090144" y="1075842"/>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28" name="Picture 5" descr="UC6Wire-PF4"/>
                          <pic:cNvPicPr>
                            <a:picLocks noChangeAspect="1" noChangeArrowheads="1"/>
                          </pic:cNvPicPr>
                        </pic:nvPicPr>
                        <pic:blipFill>
                          <a:blip r:embed="rId207" cstate="print">
                            <a:extLst>
                              <a:ext uri="{28A0092B-C50C-407E-A947-70E740481C1C}">
                                <a14:useLocalDpi xmlns:a14="http://schemas.microsoft.com/office/drawing/2010/main" val="0"/>
                              </a:ext>
                            </a:extLst>
                          </a:blip>
                          <a:srcRect r="30472"/>
                          <a:stretch>
                            <a:fillRect/>
                          </a:stretch>
                        </pic:blipFill>
                        <pic:spPr bwMode="auto">
                          <a:xfrm>
                            <a:off x="1084883" y="1075816"/>
                            <a:ext cx="4802"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29" name="Picture 6" descr="UC6Wire-PF5"/>
                          <pic:cNvPicPr>
                            <a:picLocks noChangeAspect="1" noChangeArrowheads="1"/>
                          </pic:cNvPicPr>
                        </pic:nvPicPr>
                        <pic:blipFill>
                          <a:blip r:embed="rId208" cstate="print">
                            <a:extLst>
                              <a:ext uri="{28A0092B-C50C-407E-A947-70E740481C1C}">
                                <a14:useLocalDpi xmlns:a14="http://schemas.microsoft.com/office/drawing/2010/main" val="0"/>
                              </a:ext>
                            </a:extLst>
                          </a:blip>
                          <a:srcRect r="31601"/>
                          <a:stretch>
                            <a:fillRect/>
                          </a:stretch>
                        </pic:blipFill>
                        <pic:spPr bwMode="auto">
                          <a:xfrm>
                            <a:off x="1079275" y="107582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0" name="Picture 7" descr="UC6Wire-PF6"/>
                          <pic:cNvPicPr>
                            <a:picLocks noChangeAspect="1" noChangeArrowheads="1"/>
                          </pic:cNvPicPr>
                        </pic:nvPicPr>
                        <pic:blipFill>
                          <a:blip r:embed="rId209" cstate="print">
                            <a:extLst>
                              <a:ext uri="{28A0092B-C50C-407E-A947-70E740481C1C}">
                                <a14:useLocalDpi xmlns:a14="http://schemas.microsoft.com/office/drawing/2010/main" val="0"/>
                              </a:ext>
                            </a:extLst>
                          </a:blip>
                          <a:srcRect r="32730"/>
                          <a:stretch>
                            <a:fillRect/>
                          </a:stretch>
                        </pic:blipFill>
                        <pic:spPr bwMode="auto">
                          <a:xfrm>
                            <a:off x="1074138" y="1075836"/>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1" name="Picture 8" descr="UC6Wire-PF7"/>
                          <pic:cNvPicPr>
                            <a:picLocks noChangeAspect="1" noChangeArrowheads="1"/>
                          </pic:cNvPicPr>
                        </pic:nvPicPr>
                        <pic:blipFill>
                          <a:blip r:embed="rId210" cstate="print">
                            <a:extLst>
                              <a:ext uri="{28A0092B-C50C-407E-A947-70E740481C1C}">
                                <a14:useLocalDpi xmlns:a14="http://schemas.microsoft.com/office/drawing/2010/main" val="0"/>
                              </a:ext>
                            </a:extLst>
                          </a:blip>
                          <a:srcRect r="31601"/>
                          <a:stretch>
                            <a:fillRect/>
                          </a:stretch>
                        </pic:blipFill>
                        <pic:spPr bwMode="auto">
                          <a:xfrm>
                            <a:off x="1068930" y="107580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2" name="Picture 9" descr="UC6Wire-PF8"/>
                          <pic:cNvPicPr>
                            <a:picLocks noChangeAspect="1" noChangeArrowheads="1"/>
                          </pic:cNvPicPr>
                        </pic:nvPicPr>
                        <pic:blipFill>
                          <a:blip r:embed="rId211" cstate="print">
                            <a:extLst>
                              <a:ext uri="{28A0092B-C50C-407E-A947-70E740481C1C}">
                                <a14:useLocalDpi xmlns:a14="http://schemas.microsoft.com/office/drawing/2010/main" val="0"/>
                              </a:ext>
                            </a:extLst>
                          </a:blip>
                          <a:srcRect r="31601"/>
                          <a:stretch>
                            <a:fillRect/>
                          </a:stretch>
                        </pic:blipFill>
                        <pic:spPr bwMode="auto">
                          <a:xfrm>
                            <a:off x="1063542" y="1075756"/>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3" name="Picture 10" descr="UC6Wire-PF9"/>
                          <pic:cNvPicPr>
                            <a:picLocks noChangeAspect="1" noChangeArrowheads="1"/>
                          </pic:cNvPicPr>
                        </pic:nvPicPr>
                        <pic:blipFill>
                          <a:blip r:embed="rId212" cstate="print">
                            <a:extLst>
                              <a:ext uri="{28A0092B-C50C-407E-A947-70E740481C1C}">
                                <a14:useLocalDpi xmlns:a14="http://schemas.microsoft.com/office/drawing/2010/main" val="0"/>
                              </a:ext>
                            </a:extLst>
                          </a:blip>
                          <a:srcRect r="31601"/>
                          <a:stretch>
                            <a:fillRect/>
                          </a:stretch>
                        </pic:blipFill>
                        <pic:spPr bwMode="auto">
                          <a:xfrm>
                            <a:off x="1101438" y="1075862"/>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4" name="Picture 11" descr="UC6Wire-PF10"/>
                          <pic:cNvPicPr>
                            <a:picLocks noChangeAspect="1" noChangeArrowheads="1"/>
                          </pic:cNvPicPr>
                        </pic:nvPicPr>
                        <pic:blipFill>
                          <a:blip r:embed="rId213" cstate="print">
                            <a:extLst>
                              <a:ext uri="{28A0092B-C50C-407E-A947-70E740481C1C}">
                                <a14:useLocalDpi xmlns:a14="http://schemas.microsoft.com/office/drawing/2010/main" val="0"/>
                              </a:ext>
                            </a:extLst>
                          </a:blip>
                          <a:srcRect r="32730"/>
                          <a:stretch>
                            <a:fillRect/>
                          </a:stretch>
                        </pic:blipFill>
                        <pic:spPr bwMode="auto">
                          <a:xfrm>
                            <a:off x="1106713" y="1075836"/>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5" name="Picture 12" descr="UC6Wire-PF11"/>
                          <pic:cNvPicPr>
                            <a:picLocks noChangeAspect="1" noChangeArrowheads="1"/>
                          </pic:cNvPicPr>
                        </pic:nvPicPr>
                        <pic:blipFill>
                          <a:blip r:embed="rId214" cstate="print">
                            <a:extLst>
                              <a:ext uri="{28A0092B-C50C-407E-A947-70E740481C1C}">
                                <a14:useLocalDpi xmlns:a14="http://schemas.microsoft.com/office/drawing/2010/main" val="0"/>
                              </a:ext>
                            </a:extLst>
                          </a:blip>
                          <a:srcRect r="31601"/>
                          <a:stretch>
                            <a:fillRect/>
                          </a:stretch>
                        </pic:blipFill>
                        <pic:spPr bwMode="auto">
                          <a:xfrm>
                            <a:off x="1112413" y="1075882"/>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6" name="Picture 13" descr="UC6Wire-PF12"/>
                          <pic:cNvPicPr>
                            <a:picLocks noChangeAspect="1" noChangeArrowheads="1"/>
                          </pic:cNvPicPr>
                        </pic:nvPicPr>
                        <pic:blipFill>
                          <a:blip r:embed="rId215" cstate="print">
                            <a:extLst>
                              <a:ext uri="{28A0092B-C50C-407E-A947-70E740481C1C}">
                                <a14:useLocalDpi xmlns:a14="http://schemas.microsoft.com/office/drawing/2010/main" val="0"/>
                              </a:ext>
                            </a:extLst>
                          </a:blip>
                          <a:srcRect r="31601"/>
                          <a:stretch>
                            <a:fillRect/>
                          </a:stretch>
                        </pic:blipFill>
                        <pic:spPr bwMode="auto">
                          <a:xfrm>
                            <a:off x="1118424" y="107588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7" name="Picture 14" descr="UC6Wire-PF13"/>
                          <pic:cNvPicPr>
                            <a:picLocks noChangeAspect="1" noChangeArrowheads="1"/>
                          </pic:cNvPicPr>
                        </pic:nvPicPr>
                        <pic:blipFill>
                          <a:blip r:embed="rId216" cstate="print">
                            <a:extLst>
                              <a:ext uri="{28A0092B-C50C-407E-A947-70E740481C1C}">
                                <a14:useLocalDpi xmlns:a14="http://schemas.microsoft.com/office/drawing/2010/main" val="0"/>
                              </a:ext>
                            </a:extLst>
                          </a:blip>
                          <a:srcRect r="30472"/>
                          <a:stretch>
                            <a:fillRect/>
                          </a:stretch>
                        </pic:blipFill>
                        <pic:spPr bwMode="auto">
                          <a:xfrm>
                            <a:off x="1124497" y="1075822"/>
                            <a:ext cx="4802"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8" name="Picture 15" descr="UC6Wire-PF14"/>
                          <pic:cNvPicPr>
                            <a:picLocks noChangeAspect="1" noChangeArrowheads="1"/>
                          </pic:cNvPicPr>
                        </pic:nvPicPr>
                        <pic:blipFill>
                          <a:blip r:embed="rId217" cstate="print">
                            <a:extLst>
                              <a:ext uri="{28A0092B-C50C-407E-A947-70E740481C1C}">
                                <a14:useLocalDpi xmlns:a14="http://schemas.microsoft.com/office/drawing/2010/main" val="0"/>
                              </a:ext>
                            </a:extLst>
                          </a:blip>
                          <a:srcRect r="32730"/>
                          <a:stretch>
                            <a:fillRect/>
                          </a:stretch>
                        </pic:blipFill>
                        <pic:spPr bwMode="auto">
                          <a:xfrm>
                            <a:off x="1130692" y="1075869"/>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39" name="Picture 16" descr="UC6Wire-PF15"/>
                          <pic:cNvPicPr>
                            <a:picLocks noChangeAspect="1" noChangeArrowheads="1"/>
                          </pic:cNvPicPr>
                        </pic:nvPicPr>
                        <pic:blipFill>
                          <a:blip r:embed="rId218" cstate="print">
                            <a:extLst>
                              <a:ext uri="{28A0092B-C50C-407E-A947-70E740481C1C}">
                                <a14:useLocalDpi xmlns:a14="http://schemas.microsoft.com/office/drawing/2010/main" val="0"/>
                              </a:ext>
                            </a:extLst>
                          </a:blip>
                          <a:srcRect r="31601"/>
                          <a:stretch>
                            <a:fillRect/>
                          </a:stretch>
                        </pic:blipFill>
                        <pic:spPr bwMode="auto">
                          <a:xfrm>
                            <a:off x="1136393" y="1075876"/>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0" name="Picture 17" descr="UC6Wire-PF16"/>
                          <pic:cNvPicPr>
                            <a:picLocks noChangeAspect="1" noChangeArrowheads="1"/>
                          </pic:cNvPicPr>
                        </pic:nvPicPr>
                        <pic:blipFill>
                          <a:blip r:embed="rId219" cstate="print">
                            <a:extLst>
                              <a:ext uri="{28A0092B-C50C-407E-A947-70E740481C1C}">
                                <a14:useLocalDpi xmlns:a14="http://schemas.microsoft.com/office/drawing/2010/main" val="0"/>
                              </a:ext>
                            </a:extLst>
                          </a:blip>
                          <a:srcRect r="30472"/>
                          <a:stretch>
                            <a:fillRect/>
                          </a:stretch>
                        </pic:blipFill>
                        <pic:spPr bwMode="auto">
                          <a:xfrm>
                            <a:off x="1142484" y="1075816"/>
                            <a:ext cx="4803"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1" name="Picture 18" descr="UC6Wire-PF1"/>
                          <pic:cNvPicPr>
                            <a:picLocks noChangeAspect="1" noChangeArrowheads="1"/>
                          </pic:cNvPicPr>
                        </pic:nvPicPr>
                        <pic:blipFill>
                          <a:blip r:embed="rId220" cstate="print">
                            <a:extLst>
                              <a:ext uri="{28A0092B-C50C-407E-A947-70E740481C1C}">
                                <a14:useLocalDpi xmlns:a14="http://schemas.microsoft.com/office/drawing/2010/main" val="0"/>
                              </a:ext>
                            </a:extLst>
                          </a:blip>
                          <a:srcRect r="30472"/>
                          <a:stretch>
                            <a:fillRect/>
                          </a:stretch>
                        </pic:blipFill>
                        <pic:spPr bwMode="auto">
                          <a:xfrm>
                            <a:off x="1058280" y="1075730"/>
                            <a:ext cx="4803"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2" name="Picture 19"/>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1053484" y="1069783"/>
                            <a:ext cx="96228"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2F7A3EAF" id="Group 5123" o:spid="_x0000_s1026" style="width:731.15pt;height:83.5pt;mso-position-horizontal-relative:char;mso-position-vertical-relative:line" coordorigin="10534,10697" coordsize="962,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">
                <v:shape id="Picture 3" o:spid="_x0000_s1027" type="#_x0000_t75" alt="UC6Wire-PF2" style="position:absolute;left:10957;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zbMPFAAAA3QAAAA8AAABkcnMvZG93bnJldi54bWxEj9FqwkAURN8L/sNyhb7pRrFVo6tIQWrV&#10;FzUfcMlek2D2btzdxvTvuwWhj8PMnGGW687UoiXnK8sKRsMEBHFudcWFguyyHcxA+ICssbZMCn7I&#10;w3rVe1liqu2DT9SeQyEihH2KCsoQmlRKn5dk0A9tQxy9q3UGQ5SukNrhI8JNLcdJ8i4NVhwXSmzo&#10;o6T8dv42Cvyk+ry7eTY1x+1Xu5OHZL/ZZ0q99rvNAkSgLvyHn+2dVvA2Gk/g701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82zDxQAAAN0AAAAPAAAAAAAAAAAAAAAA&#10;AJ8CAABkcnMvZG93bnJldi54bWxQSwUGAAAAAAQABAD3AAAAkQMAAAAA&#10;" strokecolor="black [0]" insetpen="t">
                  <v:imagedata r:id="rId222" o:title="UC6Wire-PF2" cropright="21450f"/>
                </v:shape>
                <v:shape id="Picture 4" o:spid="_x0000_s1028" type="#_x0000_t75" alt="UC6Wire-PF3" style="position:absolute;left:10901;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wnPbHAAAA3QAAAA8AAABkcnMvZG93bnJldi54bWxEj09rwkAUxO+C32F5hV6CbhS0El1FWgo9&#10;FP+kUfD2yL4mwezbkF01fvtuQfA4zMxvmMWqM7W4UusqywpGwxgEcW51xYWC7OdzMAPhPLLG2jIp&#10;uJOD1bLfW2Ci7Y33dE19IQKEXYIKSu+bREqXl2TQDW1DHLxf2xr0QbaF1C3eAtzUchzHU2mw4rBQ&#10;YkPvJeXn9GIU5NHkTGm0OR6yHUX7y8f2uztJpV5fuvUchKfOP8OP9pdWMBmN3+D/TXgCcvk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0wnPbHAAAA3QAAAA8AAAAAAAAAAAAA&#10;AAAAnwIAAGRycy9kb3ducmV2LnhtbFBLBQYAAAAABAAEAPcAAACTAwAAAAA=&#10;" strokecolor="black [0]" insetpen="t">
                  <v:imagedata r:id="rId223" o:title="UC6Wire-PF3" cropright="20710f"/>
                </v:shape>
                <v:shape id="Picture 5" o:spid="_x0000_s1029" type="#_x0000_t75" alt="UC6Wire-PF4" style="position:absolute;left:10848;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8EcvFAAAA3QAAAA8AAABkcnMvZG93bnJldi54bWxEj01rAkEMhu+F/ochgpdSZxUqsjqKCBUP&#10;9uAH1WPYibuLO5llZtTtv28Ogsfw5n2SZ7boXKPuFGLt2cBwkIEiLrytuTRwPHx/TkDFhGyx8UwG&#10;/ijCYv7+NsPc+gfv6L5PpRIIxxwNVCm1udaxqMhhHPiWWLKLDw6TjKHUNuBD4K7Roywba4c1y4UK&#10;W1pVVFz3NyeUj/Tbuu1q/VMcjoHPnT6dbtqYfq9bTkEl6tJr+dneWANfw5G8KzZiAnr+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PBHLxQAAAN0AAAAPAAAAAAAAAAAAAAAA&#10;AJ8CAABkcnMvZG93bnJldi54bWxQSwUGAAAAAAQABAD3AAAAkQMAAAAA&#10;" strokecolor="black [0]" insetpen="t">
                  <v:imagedata r:id="rId224" o:title="UC6Wire-PF4" cropright="19970f"/>
                </v:shape>
                <v:shape id="Picture 6" o:spid="_x0000_s1030" type="#_x0000_t75" alt="UC6Wire-PF5" style="position:absolute;left:10792;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ypb3HAAAA3QAAAA8AAABkcnMvZG93bnJldi54bWxEj19LwzAUxd8Fv0O4wt5c2srcVpeNMZAN&#10;RHF/QHy7NNem2tyUJFvrtzeC4OPhnPM7nMVqsK24kA+NYwX5OANBXDndcK3gdHy8nYEIEVlj65gU&#10;fFOA1fL6aoGldj3v6XKItUgQDiUqMDF2pZShMmQxjF1HnLwP5y3GJH0ttcc+wW0riyy7lxYbTgsG&#10;O9oYqr4OZ6vgdap3bybf4HOgvvi8Wz+9bN+9UqObYf0AItIQ/8N/7Z1WMMmLOfy+SU9AL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Cypb3HAAAA3QAAAA8AAAAAAAAAAAAA&#10;AAAAnwIAAGRycy9kb3ducmV2LnhtbFBLBQYAAAAABAAEAPcAAACTAwAAAAA=&#10;" strokecolor="black [0]" insetpen="t">
                  <v:imagedata r:id="rId225" o:title="UC6Wire-PF5" cropright="20710f"/>
                </v:shape>
                <v:shape id="Picture 7" o:spid="_x0000_s1031" type="#_x0000_t75" alt="UC6Wire-PF6" style="position:absolute;left:10741;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tn//CAAAA3QAAAA8AAABkcnMvZG93bnJldi54bWxET8luwjAQvSP1H6ypxAWBk5YGmsagUhXE&#10;sWz3UTzEaeNxFLuQ/n19QOL49PZi2dtGXKjztWMF6SQBQVw6XXOl4HhYj+cgfEDW2DgmBX/kYbl4&#10;GBSYa3flHV32oRIxhH2OCkwIbS6lLw1Z9BPXEkfu7DqLIcKukrrDawy3jXxKkkxarDk2GGzpw1D5&#10;s/+1Cs6jVTZ1m6kefZnZIfk+cfb5ykoNH/v3NxCB+nAX39xbreAlfY7745v4BO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LZ//wgAAAN0AAAAPAAAAAAAAAAAAAAAAAJ8C&#10;AABkcnMvZG93bnJldi54bWxQSwUGAAAAAAQABAD3AAAAjgMAAAAA&#10;" strokecolor="black [0]" insetpen="t">
                  <v:imagedata r:id="rId226" o:title="UC6Wire-PF6" cropright="21450f"/>
                </v:shape>
                <v:shape id="Picture 8" o:spid="_x0000_s1032" type="#_x0000_t75" alt="UC6Wire-PF7" style="position:absolute;left:10689;top:10758;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nxIPGAAAA3QAAAA8AAABkcnMvZG93bnJldi54bWxEj9FqwkAURN+F/sNyC33TTVotbZqNSGXB&#10;oiC1/YBL9pqEZu+G7Brj37sFwcdhZs4w+XK0rRio941jBeksAUFcOtNwpeD3R0/fQPiAbLB1TAou&#10;5GFZPExyzIw78zcNh1CJCGGfoYI6hC6T0pc1WfQz1xFH7+h6iyHKvpKmx3OE21Y+J8mrtNhwXKix&#10;o8+ayr/DySrwjfkajvtOz7VebXf793SdlFqpp8dx9QEi0Bju4Vt7YxQs0pcU/t/EJy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mfEg8YAAADdAAAADwAAAAAAAAAAAAAA&#10;AACfAgAAZHJzL2Rvd25yZXYueG1sUEsFBgAAAAAEAAQA9wAAAJIDAAAAAA==&#10;" strokecolor="black [0]" insetpen="t">
                  <v:imagedata r:id="rId227" o:title="UC6Wire-PF7" cropright="20710f"/>
                </v:shape>
                <v:shape id="Picture 9" o:spid="_x0000_s1033" type="#_x0000_t75" alt="UC6Wire-PF8" style="position:absolute;left:10635;top:10757;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kB2HFAAAA3QAAAA8AAABkcnMvZG93bnJldi54bWxEj0FrAjEUhO8F/0N4Qm+a1aKU1SgibdGb&#10;WkG9PTfPzeLmZbuJ6/rvm4LQ4zAz3zDTeWtL0VDtC8cKBv0EBHHmdMG5gv33Z+8dhA/IGkvHpOBB&#10;HuazzssUU+3uvKVmF3IRIexTVGBCqFIpfWbIou+7ijh6F1dbDFHWudQ13iPclnKYJGNpseC4YLCi&#10;paHsurtZBT/FWq/coTl/GHwcT0uPm6/DWKnXbruYgAjUhv/ws73SCkaDtyH8vYlPQM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ZAdhxQAAAN0AAAAPAAAAAAAAAAAAAAAA&#10;AJ8CAABkcnMvZG93bnJldi54bWxQSwUGAAAAAAQABAD3AAAAkQMAAAAA&#10;" strokecolor="black [0]" insetpen="t">
                  <v:imagedata r:id="rId228" o:title="UC6Wire-PF8" cropright="20710f"/>
                </v:shape>
                <v:shape id="Picture 10" o:spid="_x0000_s1034" type="#_x0000_t75" alt="UC6Wire-PF9" style="position:absolute;left:11014;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KBIPFAAAA3QAAAA8AAABkcnMvZG93bnJldi54bWxEj81qwzAQhO+BvoPYQm+J7IaE4EY2baFQ&#10;yCk/pNfF2thurZWRZMfN00eBQI7DzHzDrIvRtGIg5xvLCtJZAoK4tLrhSsFh/zVdgfABWWNrmRT8&#10;k4cif5qsMdP2zFsadqESEcI+QwV1CF0mpS9rMuhntiOO3sk6gyFKV0nt8BzhppWvSbKUBhuOCzV2&#10;9FlT+bfrjYLTwL8bNxw/fg6XXqd9yqFfsVIvz+P7G4hAY3iE7+1vrWCRzudwexOfgMy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CgSDxQAAAN0AAAAPAAAAAAAAAAAAAAAA&#10;AJ8CAABkcnMvZG93bnJldi54bWxQSwUGAAAAAAQABAD3AAAAkQMAAAAA&#10;" strokecolor="black [0]" insetpen="t">
                  <v:imagedata r:id="rId229" o:title="UC6Wire-PF9" cropright="20710f"/>
                </v:shape>
                <v:shape id="Picture 11" o:spid="_x0000_s1035" type="#_x0000_t75" alt="UC6Wire-PF10" style="position:absolute;left:11067;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DqpnFAAAA3QAAAA8AAABkcnMvZG93bnJldi54bWxEj0FrwkAUhO+C/2F5hd50E5tqTV1FpKJX&#10;bcHrM/uapM2+Dbtbjf56Vyh4HGbmG2a26EwjTuR8bVlBOkxAEBdW11wq+PpcD95A+ICssbFMCi7k&#10;YTHv92aYa3vmHZ32oRQRwj5HBVUIbS6lLyoy6Ie2JY7et3UGQ5SulNrhOcJNI0dJMpYGa44LFba0&#10;qqj43f8ZBUeJdBx9TH6uF5sdsummTt10pdTzU7d8BxGoC4/wf3urFbymLxnc38QnI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g6qZxQAAAN0AAAAPAAAAAAAAAAAAAAAA&#10;AJ8CAABkcnMvZG93bnJldi54bWxQSwUGAAAAAAQABAD3AAAAkQMAAAAA&#10;" strokecolor="black [0]" insetpen="t">
                  <v:imagedata r:id="rId230" o:title="UC6Wire-PF10" cropright="21450f"/>
                </v:shape>
                <v:shape id="Picture 12" o:spid="_x0000_s1036" type="#_x0000_t75" alt="UC6Wire-PF11" style="position:absolute;left:11124;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ZCnTIAAAA3QAAAA8AAABkcnMvZG93bnJldi54bWxEj0FrwkAUhO+F/oflFbyUutFitNFVpFXw&#10;IBGt0B5fs88kmH0bs6um/94VCj0OM/MNM5m1phIXalxpWUGvG4EgzqwuOVew/1y+jEA4j6yxskwK&#10;fsnBbPr4MMFE2ytv6bLzuQgQdgkqKLyvEyldVpBB17U1cfAOtjHog2xyqRu8BripZD+KYmmw5LBQ&#10;YE3vBWXH3dkoOKUfq3Qdn743b/pnsRj2yT1/pUp1ntr5GISn1v+H/9orrWDQex3A/U14AnJ6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AmQp0yAAAAN0AAAAPAAAAAAAAAAAA&#10;AAAAAJ8CAABkcnMvZG93bnJldi54bWxQSwUGAAAAAAQABAD3AAAAlAMAAAAA&#10;" strokecolor="black [0]" insetpen="t">
                  <v:imagedata r:id="rId231" o:title="UC6Wire-PF11" cropright="20710f"/>
                </v:shape>
                <v:shape id="Picture 13" o:spid="_x0000_s1037" type="#_x0000_t75" alt="UC6Wire-PF12" style="position:absolute;left:11184;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aOnDAAAA3QAAAA8AAABkcnMvZG93bnJldi54bWxEj8GKwkAQRO8L/sPQwt7WjopBoqOoIOxp&#10;ZdWDxybTJsFMT8iMJv69syDssaiqV9Ry3dtaPbj1lRMN41ECiiV3ppJCw/m0/5qD8oHEUO2ENTzZ&#10;w3o1+FhSZlwnv/w4hkJFiPiMNJQhNBmiz0u25EeuYYne1bWWQpRtgaalLsJtjZMkSdFSJXGhpIZ3&#10;Jee3491quOD1jibf/2Coppx2M9zW54PWn8N+swAVuA//4Xf722iYjacp/L2JTw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do6cMAAADdAAAADwAAAAAAAAAAAAAAAACf&#10;AgAAZHJzL2Rvd25yZXYueG1sUEsFBgAAAAAEAAQA9wAAAI8DAAAAAA==&#10;" strokecolor="black [0]" insetpen="t">
                  <v:imagedata r:id="rId232" o:title="UC6Wire-PF12" cropright="20710f"/>
                </v:shape>
                <v:shape id="Picture 14" o:spid="_x0000_s1038" type="#_x0000_t75" alt="UC6Wire-PF13" style="position:absolute;left:11244;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jKUrFAAAA3QAAAA8AAABkcnMvZG93bnJldi54bWxEj0FrwkAUhO9C/8PyCr3VTVqsJXWVVggK&#10;IpK09PzIvmZDs29DdjXx37uC4HGYmW+YxWq0rThR7xvHCtJpAoK4crrhWsHPd/78DsIHZI2tY1Jw&#10;Jg+r5cNkgZl2Axd0KkMtIoR9hgpMCF0mpa8MWfRT1xFH78/1FkOUfS11j0OE21a+JMmbtNhwXDDY&#10;0dpQ9V8erYKirpIvXR7y/c6k47BxebP9TZV6ehw/P0AEGsM9fGtvtYJZ+jqH65v4BOTy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YylKxQAAAN0AAAAPAAAAAAAAAAAAAAAA&#10;AJ8CAABkcnMvZG93bnJldi54bWxQSwUGAAAAAAQABAD3AAAAkQMAAAAA&#10;" strokecolor="black [0]" insetpen="t">
                  <v:imagedata r:id="rId233" o:title="UC6Wire-PF13" cropright="19970f"/>
                </v:shape>
                <v:shape id="Picture 15" o:spid="_x0000_s1039" type="#_x0000_t75" alt="UC6Wire-PF14" style="position:absolute;left:11306;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mqfXCAAAA3QAAAA8AAABkcnMvZG93bnJldi54bWxET91qwjAUvh/sHcIZeDfTTia2MxYRqrsZ&#10;Q+0DHJpjU9aclCTT+vbmYrDLj+9/XU12EFfyoXesIJ9nIIhbp3vuFDTn+nUFIkRkjYNjUnCnANXm&#10;+WmNpXY3PtL1FDuRQjiUqMDEOJZShtaQxTB3I3HiLs5bjAn6TmqPtxRuB/mWZUtpsefUYHCknaH2&#10;5/RrFYwLXzTya38o7pdv09WmXmZDrdTsZdp+gIg0xX/xn/tTK3jPF2luepOegNw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Zqn1wgAAAN0AAAAPAAAAAAAAAAAAAAAAAJ8C&#10;AABkcnMvZG93bnJldi54bWxQSwUGAAAAAAQABAD3AAAAjgMAAAAA&#10;" strokecolor="black [0]" insetpen="t">
                  <v:imagedata r:id="rId234" o:title="UC6Wire-PF14" cropright="21450f"/>
                </v:shape>
                <v:shape id="Picture 16" o:spid="_x0000_s1040" type="#_x0000_t75" alt="UC6Wire-PF15" style="position:absolute;left:11363;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roRLEAAAA3QAAAA8AAABkcnMvZG93bnJldi54bWxEj09rAjEUxO9Cv0N4BW+adcWiq1FKsdiL&#10;FP/g+ZE8N2s3L8sm6vbbm0LB4zAzv2EWq87V4kZtqDwrGA0zEMTam4pLBcfD52AKIkRkg7VnUvBL&#10;AVbLl94CC+PvvKPbPpYiQTgUqMDG2BRSBm3JYRj6hjh5Z986jEm2pTQt3hPc1TLPsjfpsOK0YLGh&#10;D0v6Z391Csbb3Jn1Vn9Tvpanrr7sNldtleq/du9zEJG6+Az/t7+MgsloPIO/N+kJ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roRLEAAAA3QAAAA8AAAAAAAAAAAAAAAAA&#10;nwIAAGRycy9kb3ducmV2LnhtbFBLBQYAAAAABAAEAPcAAACQAwAAAAA=&#10;" strokecolor="black [0]" insetpen="t">
                  <v:imagedata r:id="rId235" o:title="UC6Wire-PF15" cropright="20710f"/>
                </v:shape>
                <v:shape id="Picture 17" o:spid="_x0000_s1041" type="#_x0000_t75" alt="UC6Wire-PF16" style="position:absolute;left:11424;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uyULIAAAA3QAAAA8AAABkcnMvZG93bnJldi54bWxEj01rwkAQhu8F/8Mygre6SemHpq5iCxbb&#10;QsEP9Dpkp0k0OxuyW4399c6h0OPwzvvMPJNZ52p1ojZUng2kwwQUce5txYWB7WZxOwIVIrLF2jMZ&#10;uFCA2bR3M8HM+jOv6LSOhRIIhwwNlDE2mdYhL8lhGPqGWLJv3zqMMraFti2eBe5qfZckj9phxXKh&#10;xIZeS8qP6x8nlPTzhecf/rB7svp9v3RvX7/jnTGDfjd/BhWpi//Lf+2lNfCQ3sv/YiMmoKd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qrslCyAAAAN0AAAAPAAAAAAAAAAAA&#10;AAAAAJ8CAABkcnMvZG93bnJldi54bWxQSwUGAAAAAAQABAD3AAAAlAMAAAAA&#10;" strokecolor="black [0]" insetpen="t">
                  <v:imagedata r:id="rId236" o:title="UC6Wire-PF16" cropright="19970f"/>
                </v:shape>
                <v:shape id="Picture 18" o:spid="_x0000_s1042" type="#_x0000_t75" alt="UC6Wire-PF1" style="position:absolute;left:10582;top:10757;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stsfGAAAA3QAAAA8AAABkcnMvZG93bnJldi54bWxEj0FrwkAUhO+F/oflFbyUuonYUlJXaUVB&#10;eimmpedH9jWJ5r0N2TUm/74rCB6HmfmGWawGblRPna+dGEinCSiSwtlaSgM/39unV1A+oFhsnJCB&#10;kTyslvd3C8ysO8ue+jyUKkLEZ2igCqHNtPZFRYx+6lqS6P25jjFE2ZXadniOcG70LEleNGMtcaHC&#10;ltYVFcf8xAYe+Thw/3U47MfZ78dnziNu5qMxk4fh/Q1UoCHcwtf2zhp4TucpXN7EJ6C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my2x8YAAADdAAAADwAAAAAAAAAAAAAA&#10;AACfAgAAZHJzL2Rvd25yZXYueG1sUEsFBgAAAAAEAAQA9wAAAJIDAAAAAA==&#10;" strokecolor="black [0]" insetpen="t">
                  <v:imagedata r:id="rId237" o:title="UC6Wire-PF1" cropright="19970f"/>
                </v:shape>
                <v:shape id="Picture 19" o:spid="_x0000_s1043" type="#_x0000_t75" style="position:absolute;left:10534;top:10697;width:963;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M9ljHAAAA3QAAAA8AAABkcnMvZG93bnJldi54bWxEj09rwkAUxO+FfoflFXozm0grbXSVKgpe&#10;Cpr+PT6zr9lg9m3MbjV++64g9DjMzG+Yyay3jThS52vHCrIkBUFcOl1zpeD9bTV4AuEDssbGMSk4&#10;k4fZ9PZmgrl2J97SsQiViBD2OSowIbS5lL40ZNEnriWO3o/rLIYou0rqDk8Rbhs5TNORtFhzXDDY&#10;0sJQuS9+rYL9Yb0rPs5fm+Xnc2ZWr/X8e8lzpe7v+pcxiEB9+A9f22ut4DF7GMLlTXwCcvo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EM9ljHAAAA3QAAAA8AAAAAAAAAAAAA&#10;AAAAnwIAAGRycy9kb3ducmV2LnhtbFBLBQYAAAAABAAEAPcAAACTAwAAAAA=&#10;" strokecolor="black [0]" insetpen="t">
                  <v:imagedata r:id="rId238" o:title=""/>
                </v:shape>
                <w10:anchorlock/>
              </v:group>
            </w:pict>
          </mc:Fallback>
        </mc:AlternateContent>
      </w:r>
      <w:r>
        <w:rPr>
          <w:rFonts w:ascii="Times New Roman" w:hAnsi="Times New Roman"/>
          <w:noProof/>
          <w:sz w:val="24"/>
          <w:szCs w:val="24"/>
          <w:lang w:eastAsia="en-GB"/>
        </w:rPr>
        <mc:AlternateContent>
          <mc:Choice Requires="wpg">
            <w:drawing>
              <wp:anchor distT="0" distB="0" distL="114300" distR="114300" simplePos="0" relativeHeight="251662336" behindDoc="0" locked="0" layoutInCell="1" allowOverlap="1" wp14:anchorId="20B453F0" wp14:editId="4104F0FC">
                <wp:simplePos x="0" y="0"/>
                <wp:positionH relativeFrom="column">
                  <wp:posOffset>25224740</wp:posOffset>
                </wp:positionH>
                <wp:positionV relativeFrom="paragraph">
                  <wp:posOffset>32345630</wp:posOffset>
                </wp:positionV>
                <wp:extent cx="20116800" cy="2661285"/>
                <wp:effectExtent l="2540" t="0" r="0" b="0"/>
                <wp:wrapNone/>
                <wp:docPr id="6424" name="Group 64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116800" cy="2661285"/>
                          <a:chOff x="1001673" y="1072887"/>
                          <a:chExt cx="201168" cy="26610"/>
                        </a:xfrm>
                      </wpg:grpSpPr>
                      <pic:pic xmlns:pic="http://schemas.openxmlformats.org/drawingml/2006/picture">
                        <pic:nvPicPr>
                          <pic:cNvPr id="6425" name="Picture 19"/>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1001673" y="1072887"/>
                            <a:ext cx="201168" cy="1042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26" name="Picture 20" descr="PF grouped data - part 1"/>
                          <pic:cNvPicPr>
                            <a:picLocks noChangeAspect="1" noChangeArrowheads="1"/>
                          </pic:cNvPicPr>
                        </pic:nvPicPr>
                        <pic:blipFill>
                          <a:blip r:embed="rId240">
                            <a:extLst>
                              <a:ext uri="{28A0092B-C50C-407E-A947-70E740481C1C}">
                                <a14:useLocalDpi xmlns:a14="http://schemas.microsoft.com/office/drawing/2010/main" val="0"/>
                              </a:ext>
                            </a:extLst>
                          </a:blip>
                          <a:srcRect r="29576"/>
                          <a:stretch>
                            <a:fillRect/>
                          </a:stretch>
                        </pic:blipFill>
                        <pic:spPr bwMode="auto">
                          <a:xfrm>
                            <a:off x="1001700" y="1084817"/>
                            <a:ext cx="14616" cy="146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27" name="Picture 21" descr="PF grouped data - part 2"/>
                          <pic:cNvPicPr>
                            <a:picLocks noChangeAspect="1" noChangeArrowheads="1"/>
                          </pic:cNvPicPr>
                        </pic:nvPicPr>
                        <pic:blipFill>
                          <a:blip r:embed="rId241">
                            <a:extLst>
                              <a:ext uri="{28A0092B-C50C-407E-A947-70E740481C1C}">
                                <a14:useLocalDpi xmlns:a14="http://schemas.microsoft.com/office/drawing/2010/main" val="0"/>
                              </a:ext>
                            </a:extLst>
                          </a:blip>
                          <a:srcRect r="30807"/>
                          <a:stretch>
                            <a:fillRect/>
                          </a:stretch>
                        </pic:blipFill>
                        <pic:spPr bwMode="auto">
                          <a:xfrm>
                            <a:off x="1015950" y="1084660"/>
                            <a:ext cx="14298"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28" name="Picture 22" descr="PF grouped data - part 3"/>
                          <pic:cNvPicPr>
                            <a:picLocks noChangeAspect="1" noChangeArrowheads="1"/>
                          </pic:cNvPicPr>
                        </pic:nvPicPr>
                        <pic:blipFill>
                          <a:blip r:embed="rId242">
                            <a:extLst>
                              <a:ext uri="{28A0092B-C50C-407E-A947-70E740481C1C}">
                                <a14:useLocalDpi xmlns:a14="http://schemas.microsoft.com/office/drawing/2010/main" val="0"/>
                              </a:ext>
                            </a:extLst>
                          </a:blip>
                          <a:srcRect r="29576"/>
                          <a:stretch>
                            <a:fillRect/>
                          </a:stretch>
                        </pic:blipFill>
                        <pic:spPr bwMode="auto">
                          <a:xfrm>
                            <a:off x="1029424" y="1084792"/>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29" name="Picture 23" descr="PF grouped data - part 4"/>
                          <pic:cNvPicPr>
                            <a:picLocks noChangeAspect="1" noChangeArrowheads="1"/>
                          </pic:cNvPicPr>
                        </pic:nvPicPr>
                        <pic:blipFill>
                          <a:blip r:embed="rId243">
                            <a:extLst>
                              <a:ext uri="{28A0092B-C50C-407E-A947-70E740481C1C}">
                                <a14:useLocalDpi xmlns:a14="http://schemas.microsoft.com/office/drawing/2010/main" val="0"/>
                              </a:ext>
                            </a:extLst>
                          </a:blip>
                          <a:srcRect r="30191"/>
                          <a:stretch>
                            <a:fillRect/>
                          </a:stretch>
                        </pic:blipFill>
                        <pic:spPr bwMode="auto">
                          <a:xfrm>
                            <a:off x="1043864" y="1084856"/>
                            <a:ext cx="14425"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30" name="Picture 24" descr="PF grouped data - part 5"/>
                          <pic:cNvPicPr>
                            <a:picLocks noChangeAspect="1" noChangeArrowheads="1"/>
                          </pic:cNvPicPr>
                        </pic:nvPicPr>
                        <pic:blipFill>
                          <a:blip r:embed="rId244">
                            <a:extLst>
                              <a:ext uri="{28A0092B-C50C-407E-A947-70E740481C1C}">
                                <a14:useLocalDpi xmlns:a14="http://schemas.microsoft.com/office/drawing/2010/main" val="0"/>
                              </a:ext>
                            </a:extLst>
                          </a:blip>
                          <a:srcRect r="30807"/>
                          <a:stretch>
                            <a:fillRect/>
                          </a:stretch>
                        </pic:blipFill>
                        <pic:spPr bwMode="auto">
                          <a:xfrm>
                            <a:off x="1058149" y="1084526"/>
                            <a:ext cx="14298"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31" name="Picture 25" descr="PF grouped data - part 6"/>
                          <pic:cNvPicPr>
                            <a:picLocks noChangeAspect="1" noChangeArrowheads="1"/>
                          </pic:cNvPicPr>
                        </pic:nvPicPr>
                        <pic:blipFill>
                          <a:blip r:embed="rId245">
                            <a:extLst>
                              <a:ext uri="{28A0092B-C50C-407E-A947-70E740481C1C}">
                                <a14:useLocalDpi xmlns:a14="http://schemas.microsoft.com/office/drawing/2010/main" val="0"/>
                              </a:ext>
                            </a:extLst>
                          </a:blip>
                          <a:srcRect r="29576"/>
                          <a:stretch>
                            <a:fillRect/>
                          </a:stretch>
                        </pic:blipFill>
                        <pic:spPr bwMode="auto">
                          <a:xfrm>
                            <a:off x="1072469" y="1084286"/>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08" name="Picture 26" descr="PF grouped data - part 7"/>
                          <pic:cNvPicPr>
                            <a:picLocks noChangeAspect="1" noChangeArrowheads="1"/>
                          </pic:cNvPicPr>
                        </pic:nvPicPr>
                        <pic:blipFill>
                          <a:blip r:embed="rId246">
                            <a:extLst>
                              <a:ext uri="{28A0092B-C50C-407E-A947-70E740481C1C}">
                                <a14:useLocalDpi xmlns:a14="http://schemas.microsoft.com/office/drawing/2010/main" val="0"/>
                              </a:ext>
                            </a:extLst>
                          </a:blip>
                          <a:srcRect r="29576"/>
                          <a:stretch>
                            <a:fillRect/>
                          </a:stretch>
                        </pic:blipFill>
                        <pic:spPr bwMode="auto">
                          <a:xfrm>
                            <a:off x="1086306" y="1084481"/>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1" name="Picture 27" descr="PF grouped data - part 8"/>
                          <pic:cNvPicPr>
                            <a:picLocks noChangeAspect="1" noChangeArrowheads="1"/>
                          </pic:cNvPicPr>
                        </pic:nvPicPr>
                        <pic:blipFill>
                          <a:blip r:embed="rId247">
                            <a:extLst>
                              <a:ext uri="{28A0092B-C50C-407E-A947-70E740481C1C}">
                                <a14:useLocalDpi xmlns:a14="http://schemas.microsoft.com/office/drawing/2010/main" val="0"/>
                              </a:ext>
                            </a:extLst>
                          </a:blip>
                          <a:srcRect r="31424"/>
                          <a:stretch>
                            <a:fillRect/>
                          </a:stretch>
                        </pic:blipFill>
                        <pic:spPr bwMode="auto">
                          <a:xfrm>
                            <a:off x="1100233" y="1084716"/>
                            <a:ext cx="14171"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2" name="Picture 28" descr="PF grouped data - part 9"/>
                          <pic:cNvPicPr>
                            <a:picLocks noChangeAspect="1" noChangeArrowheads="1"/>
                          </pic:cNvPicPr>
                        </pic:nvPicPr>
                        <pic:blipFill>
                          <a:blip r:embed="rId248">
                            <a:extLst>
                              <a:ext uri="{28A0092B-C50C-407E-A947-70E740481C1C}">
                                <a14:useLocalDpi xmlns:a14="http://schemas.microsoft.com/office/drawing/2010/main" val="0"/>
                              </a:ext>
                            </a:extLst>
                          </a:blip>
                          <a:srcRect r="30191"/>
                          <a:stretch>
                            <a:fillRect/>
                          </a:stretch>
                        </pic:blipFill>
                        <pic:spPr bwMode="auto">
                          <a:xfrm>
                            <a:off x="1114369" y="1084526"/>
                            <a:ext cx="14425"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3" name="Picture 29" descr="PF grouped data - part 10"/>
                          <pic:cNvPicPr>
                            <a:picLocks noChangeAspect="1" noChangeArrowheads="1"/>
                          </pic:cNvPicPr>
                        </pic:nvPicPr>
                        <pic:blipFill>
                          <a:blip r:embed="rId249">
                            <a:extLst>
                              <a:ext uri="{28A0092B-C50C-407E-A947-70E740481C1C}">
                                <a14:useLocalDpi xmlns:a14="http://schemas.microsoft.com/office/drawing/2010/main" val="0"/>
                              </a:ext>
                            </a:extLst>
                          </a:blip>
                          <a:srcRect r="29576"/>
                          <a:stretch>
                            <a:fillRect/>
                          </a:stretch>
                        </pic:blipFill>
                        <pic:spPr bwMode="auto">
                          <a:xfrm>
                            <a:off x="1128792" y="1084767"/>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4" name="Picture 30" descr="PF grouped data - part 11"/>
                          <pic:cNvPicPr>
                            <a:picLocks noChangeAspect="1" noChangeArrowheads="1"/>
                          </pic:cNvPicPr>
                        </pic:nvPicPr>
                        <pic:blipFill>
                          <a:blip r:embed="rId250">
                            <a:extLst>
                              <a:ext uri="{28A0092B-C50C-407E-A947-70E740481C1C}">
                                <a14:useLocalDpi xmlns:a14="http://schemas.microsoft.com/office/drawing/2010/main" val="0"/>
                              </a:ext>
                            </a:extLst>
                          </a:blip>
                          <a:srcRect r="32040"/>
                          <a:stretch>
                            <a:fillRect/>
                          </a:stretch>
                        </pic:blipFill>
                        <pic:spPr bwMode="auto">
                          <a:xfrm>
                            <a:off x="1143317" y="1084801"/>
                            <a:ext cx="1404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5" name="Picture 31" descr="PF grouped data - part 12"/>
                          <pic:cNvPicPr>
                            <a:picLocks noChangeAspect="1" noChangeArrowheads="1"/>
                          </pic:cNvPicPr>
                        </pic:nvPicPr>
                        <pic:blipFill>
                          <a:blip r:embed="rId251">
                            <a:extLst>
                              <a:ext uri="{28A0092B-C50C-407E-A947-70E740481C1C}">
                                <a14:useLocalDpi xmlns:a14="http://schemas.microsoft.com/office/drawing/2010/main" val="0"/>
                              </a:ext>
                            </a:extLst>
                          </a:blip>
                          <a:srcRect r="29576"/>
                          <a:stretch>
                            <a:fillRect/>
                          </a:stretch>
                        </pic:blipFill>
                        <pic:spPr bwMode="auto">
                          <a:xfrm>
                            <a:off x="1157549" y="1084801"/>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6" name="Picture 32" descr="PF grouped data - part 13"/>
                          <pic:cNvPicPr>
                            <a:picLocks noChangeAspect="1" noChangeArrowheads="1"/>
                          </pic:cNvPicPr>
                        </pic:nvPicPr>
                        <pic:blipFill>
                          <a:blip r:embed="rId252">
                            <a:extLst>
                              <a:ext uri="{28A0092B-C50C-407E-A947-70E740481C1C}">
                                <a14:useLocalDpi xmlns:a14="http://schemas.microsoft.com/office/drawing/2010/main" val="0"/>
                              </a:ext>
                            </a:extLst>
                          </a:blip>
                          <a:srcRect r="29576"/>
                          <a:stretch>
                            <a:fillRect/>
                          </a:stretch>
                        </pic:blipFill>
                        <pic:spPr bwMode="auto">
                          <a:xfrm>
                            <a:off x="1171881" y="1084767"/>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17" name="Picture 33" descr="PF grouped data - part 14"/>
                          <pic:cNvPicPr>
                            <a:picLocks noChangeAspect="1" noChangeArrowheads="1"/>
                          </pic:cNvPicPr>
                        </pic:nvPicPr>
                        <pic:blipFill>
                          <a:blip r:embed="rId253">
                            <a:extLst>
                              <a:ext uri="{28A0092B-C50C-407E-A947-70E740481C1C}">
                                <a14:useLocalDpi xmlns:a14="http://schemas.microsoft.com/office/drawing/2010/main" val="0"/>
                              </a:ext>
                            </a:extLst>
                          </a:blip>
                          <a:srcRect r="29576"/>
                          <a:stretch>
                            <a:fillRect/>
                          </a:stretch>
                        </pic:blipFill>
                        <pic:spPr bwMode="auto">
                          <a:xfrm>
                            <a:off x="1186319" y="1084767"/>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461CE7D6" id="Group 6424" o:spid="_x0000_s1026" style="position:absolute;margin-left:1986.2pt;margin-top:2546.9pt;width:22in;height:209.55pt;z-index:251662336" coordorigin="10016,10728" coordsize="2011,2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">
                <v:shape id="Picture 19" o:spid="_x0000_s1027" type="#_x0000_t75" style="position:absolute;left:10016;top:10728;width:2012;height: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UUjzHAAAA3QAAAA8AAABkcnMvZG93bnJldi54bWxEj0FrwkAUhO+F/oflFbzVjWJTia4SCgV7&#10;EBor4vGRfSYh2bchu5ptf323UPA4zMw3zHobTCduNLjGsoLZNAFBXFrdcKXg+PX+vAThPLLGzjIp&#10;+CYH283jwxozbUcu6HbwlYgQdhkqqL3vMyldWZNBN7U9cfQudjDooxwqqQccI9x0cp4kqTTYcFyo&#10;sae3msr2cDUKwqds849i/5oXP+djFdJ2PO0TpSZPIV+B8BT8Pfzf3mkF6WL+An9v4hOQm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gUUjzHAAAA3QAAAA8AAAAAAAAAAAAA&#10;AAAAnwIAAGRycy9kb3ducmV2LnhtbFBLBQYAAAAABAAEAPcAAACTAwAAAAA=&#10;" strokecolor="black [0]" insetpen="t">
                  <v:imagedata r:id="rId254" o:title=""/>
                </v:shape>
                <v:shape id="Picture 20" o:spid="_x0000_s1028" type="#_x0000_t75" alt="PF grouped data - part 1" style="position:absolute;left:10017;top:10848;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xtp7FAAAA3QAAAA8AAABkcnMvZG93bnJldi54bWxEj09rAjEUxO+C3yE8oTfNastWtmZFxFKh&#10;F2sr9PjYvP2Dm5cliev67ZuC4HGYmd8wq/VgWtGT841lBfNZAoK4sLrhSsHP9/t0CcIHZI2tZVJw&#10;Iw/rfDxaYabtlb+oP4ZKRAj7DBXUIXSZlL6oyaCf2Y44eqV1BkOUrpLa4TXCTSsXSZJKgw3HhRo7&#10;2tZUnI8Xo2D41L/P/ca/7j4OiUPH1elSHpR6mgybNxCBhvAI39t7rSB9WaTw/yY+AZ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sbaexQAAAN0AAAAPAAAAAAAAAAAAAAAA&#10;AJ8CAABkcnMvZG93bnJldi54bWxQSwUGAAAAAAQABAD3AAAAkQMAAAAA&#10;" strokecolor="black [0]" insetpen="t">
                  <v:imagedata r:id="rId255" o:title="PF grouped data - part 1" cropright="19383f"/>
                </v:shape>
                <v:shape id="Picture 21" o:spid="_x0000_s1029" type="#_x0000_t75" alt="PF grouped data - part 2" style="position:absolute;left:10159;top:10846;width:143;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kmXTGAAAA3QAAAA8AAABkcnMvZG93bnJldi54bWxEj0FrwkAUhO9C/8PyCr3pxlhUoqtIaktB&#10;0FZLvT6yz2xo9m3Irpr++25B8DjMzDfMfNnZWlyo9ZVjBcNBAoK4cLriUsHX4bU/BeEDssbaMSn4&#10;JQ/LxUNvjpl2V/6kyz6UIkLYZ6jAhNBkUvrCkEU/cA1x9E6utRiibEupW7xGuK1lmiRjabHiuGCw&#10;odxQ8bM/WwVvL7tvalbrc5nKPM8329HmwxyVenrsVjMQgbpwD9/a71rB+DmdwP+b+ATk4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uSZdMYAAADdAAAADwAAAAAAAAAAAAAA&#10;AACfAgAAZHJzL2Rvd25yZXYueG1sUEsFBgAAAAAEAAQA9wAAAJIDAAAAAA==&#10;" strokecolor="black [0]" insetpen="t">
                  <v:imagedata r:id="rId256" o:title="PF grouped data - part 2" cropright="20190f"/>
                </v:shape>
                <v:shape id="Picture 22" o:spid="_x0000_s1030" type="#_x0000_t75" alt="PF grouped data - part 3" style="position:absolute;left:10294;top:10847;width:145;height: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o8zbDAAAA3QAAAA8AAABkcnMvZG93bnJldi54bWxETz1vwjAQ3ZH4D9YhsYEDQkADBgGiVReG&#10;0mbodsRHHBGfQ2wg/Pt6QOr49L6X69ZW4k6NLx0rGA0TEMS50yUXCn6+3wdzED4ga6wck4IneViv&#10;up0lpto9+Ivux1CIGMI+RQUmhDqV0ueGLPqhq4kjd3aNxRBhU0jd4COG20qOk2QqLZYcGwzWtDOU&#10;X443q2D2lo1u118zm+xPh/zjGbI5bTOl+r12swARqA3/4pf7UyuYTsZxbnwTn4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qjzNsMAAADdAAAADwAAAAAAAAAAAAAAAACf&#10;AgAAZHJzL2Rvd25yZXYueG1sUEsFBgAAAAAEAAQA9wAAAI8DAAAAAA==&#10;" strokecolor="black [0]" insetpen="t">
                  <v:imagedata r:id="rId257" o:title="PF grouped data - part 3" cropright="19383f"/>
                </v:shape>
                <v:shape id="Picture 23" o:spid="_x0000_s1031" type="#_x0000_t75" alt="PF grouped data - part 4" style="position:absolute;left:10438;top:10848;width:144;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OEIbIAAAA3QAAAA8AAABkcnMvZG93bnJldi54bWxEj0FrwkAUhO+C/2F5ghepG8Vqja5SimIP&#10;9WBakNwe2WcSzb4N2Y2m/75bKPQ4zMw3zHrbmUrcqXGlZQWTcQSCOLO65FzB1+f+6QWE88gaK8uk&#10;4JscbDf93hpjbR98onvicxEg7GJUUHhfx1K6rCCDbmxr4uBdbGPQB9nkUjf4CHBTyWkUzaXBksNC&#10;gTW9FZTdktYoSK9le9hFi92NP+pzezylo+ckVWo46F5XIDx1/j/8137XCuaz6RJ+34QnIDc/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DDhCGyAAAAN0AAAAPAAAAAAAAAAAA&#10;AAAAAJ8CAABkcnMvZG93bnJldi54bWxQSwUGAAAAAAQABAD3AAAAlAMAAAAA&#10;" strokecolor="black [0]" insetpen="t">
                  <v:imagedata r:id="rId258" o:title="PF grouped data - part 4" cropright="19786f"/>
                </v:shape>
                <v:shape id="Picture 24" o:spid="_x0000_s1032" type="#_x0000_t75" alt="PF grouped data - part 5" style="position:absolute;left:10581;top:10845;width:143;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AUZ/EAAAA3QAAAA8AAABkcnMvZG93bnJldi54bWxETz1vwjAQ3SvxH6yr1K04pQiVgEEIQWGj&#10;DUjAdo2vSSA+h9iE8O/rAanj0/seT1tTioZqV1hW8NaNQBCnVhecKdhtl68fIJxH1lhaJgV3cjCd&#10;dJ7GGGt7429qEp+JEMIuRgW591UspUtzMui6tiIO3K+tDfoA60zqGm8h3JSyF0UDabDg0JBjRfOc&#10;0nNyNQo2w5/l8dRcD5+LBC/HVX9/wi9W6uW5nY1AeGr9v/jhXmsFg/572B/ehCcgJ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fAUZ/EAAAA3QAAAA8AAAAAAAAAAAAAAAAA&#10;nwIAAGRycy9kb3ducmV2LnhtbFBLBQYAAAAABAAEAPcAAACQAwAAAAA=&#10;" strokecolor="black [0]" insetpen="t">
                  <v:imagedata r:id="rId259" o:title="PF grouped data - part 5" cropright="20190f"/>
                </v:shape>
                <v:shape id="Picture 25" o:spid="_x0000_s1033" type="#_x0000_t75" alt="PF grouped data - part 6" style="position:absolute;left:10724;top:10842;width:146;height: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IjRDEAAAA3QAAAA8AAABkcnMvZG93bnJldi54bWxEj0GLwjAUhO8L/ofwhL2IpmopUo2iBcHb&#10;uurB46N5tsXmpTTZWv/9RhA8DjPzDbPa9KYWHbWusqxgOolAEOdWV1wouJz34wUI55E11pZJwZMc&#10;bNaDrxWm2j74l7qTL0SAsEtRQel9k0rp8pIMuoltiIN3s61BH2RbSN3iI8BNLWdRlEiDFYeFEhvK&#10;Ssrvpz+j4G4pyY4u2/ounu3m15/RYh+PlPoe9tslCE+9/4Tf7YNWkMTzKbzehCcg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8IjRDEAAAA3QAAAA8AAAAAAAAAAAAAAAAA&#10;nwIAAGRycy9kb3ducmV2LnhtbFBLBQYAAAAABAAEAPcAAACQAwAAAAA=&#10;" strokecolor="black [0]" insetpen="t">
                  <v:imagedata r:id="rId260" o:title="PF grouped data - part 6" cropright="19383f"/>
                </v:shape>
                <v:shape id="Picture 26" o:spid="_x0000_s1034" type="#_x0000_t75" alt="PF grouped data - part 7" style="position:absolute;left:10863;top:10844;width:145;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8nwDDAAAA3QAAAA8AAABkcnMvZG93bnJldi54bWxET01rwkAQvRf8D8sI3upGD2lJXUUUocU2&#10;oPbgcciOSTA7G3ZHTf9991Do8fG+F6vBdepOIbaeDcymGSjiytuWawPfp93zK6goyBY7z2TghyKs&#10;lqOnBRbWP/hA96PUKoVwLNBAI9IXWseqIYdx6nvixF18cCgJhlrbgI8U7jo9z7JcO2w5NTTY06ah&#10;6nq8OQNf4fNW2a2WfflyLi95uZXDx8mYyXhYv4ESGuRf/Od+twbyeZbmpjfpCe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HyfAMMAAADdAAAADwAAAAAAAAAAAAAAAACf&#10;AgAAZHJzL2Rvd25yZXYueG1sUEsFBgAAAAAEAAQA9wAAAI8DAAAAAA==&#10;" strokecolor="black [0]" insetpen="t">
                  <v:imagedata r:id="rId261" o:title="PF grouped data - part 7" cropright="19383f"/>
                </v:shape>
                <v:shape id="Picture 27" o:spid="_x0000_s1035" type="#_x0000_t75" alt="PF grouped data - part 8" style="position:absolute;left:11002;top:10847;width:142;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cgGfFAAAA3QAAAA8AAABkcnMvZG93bnJldi54bWxEj0FrwkAUhO+F/oflFbyUukkOoqmrmIKQ&#10;a6yC3h7ZZ7KYfZtmV43/3i0Uehxm5htmuR5tJ240eONYQTpNQBDXThtuFOy/tx9zED4ga+wck4IH&#10;eVivXl+WmGt354puu9CICGGfo4I2hD6X0tctWfRT1xNH7+wGiyHKoZF6wHuE205mSTKTFg3HhRZ7&#10;+mqpvuyuVsHcbM+HoO2hKopy37z/LI4ns1Bq8jZuPkEEGsN/+K9dagWzLE3h9018AnL1B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3IBnxQAAAN0AAAAPAAAAAAAAAAAAAAAA&#10;AJ8CAABkcnMvZG93bnJldi54bWxQSwUGAAAAAAQABAD3AAAAkQMAAAAA&#10;" strokecolor="black [0]" insetpen="t">
                  <v:imagedata r:id="rId262" o:title="PF grouped data - part 8" cropright="20594f"/>
                </v:shape>
                <v:shape id="Picture 28" o:spid="_x0000_s1036" type="#_x0000_t75" alt="PF grouped data - part 9" style="position:absolute;left:11143;top:10845;width:144;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PVhfGAAAA3QAAAA8AAABkcnMvZG93bnJldi54bWxEj0FrwkAUhO8F/8PyhN7qJmkrJboGEbS1&#10;IGjaS2+P7DMJZt+G7JrEf98VCj0OM/MNs8xG04ieOldbVhDPIhDEhdU1lwq+v7ZPbyCcR9bYWCYF&#10;N3KQrSYPS0y1HfhEfe5LESDsUlRQed+mUrqiIoNuZlvi4J1tZ9AH2ZVSdzgEuGlkEkVzabDmsFBh&#10;S5uKikt+NYGyy6+v78b4/c9O5s+Hwh5vny9KPU7H9QKEp9H/h//aH1rBPIkTuL8JT0C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I9WF8YAAADdAAAADwAAAAAAAAAAAAAA&#10;AACfAgAAZHJzL2Rvd25yZXYueG1sUEsFBgAAAAAEAAQA9wAAAJIDAAAAAA==&#10;" strokecolor="black [0]" insetpen="t">
                  <v:imagedata r:id="rId263" o:title="PF grouped data - part 9" cropright="19786f"/>
                </v:shape>
                <v:shape id="Picture 29" o:spid="_x0000_s1037" type="#_x0000_t75" alt="PF grouped data - part 10" style="position:absolute;left:11287;top:10847;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sRzDIAAAA3QAAAA8AAABkcnMvZG93bnJldi54bWxEj91qwkAUhO8LvsNyhN6UutGCjWlWEaUg&#10;RYSmIr08ZE9+NHs2ZNeYvn1XKPRymJlvmHQ1mEb01LnasoLpJAJBnFtdc6ng+PX+HINwHlljY5kU&#10;/JCD1XL0kGKi7Y0/qc98KQKEXYIKKu/bREqXV2TQTWxLHLzCdgZ9kF0pdYe3ADeNnEXRXBqsOSxU&#10;2NKmovySXY2C1+P+VFzz+CM79OvFufnePu0uW6Uex8P6DYSnwf+H/9o7rWA+m77A/U14AnL5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FrEcwyAAAAN0AAAAPAAAAAAAAAAAA&#10;AAAAAJ8CAABkcnMvZG93bnJldi54bWxQSwUGAAAAAAQABAD3AAAAlAMAAAAA&#10;" strokecolor="black [0]" insetpen="t">
                  <v:imagedata r:id="rId264" o:title="PF grouped data - part 10" cropright="19383f"/>
                </v:shape>
                <v:shape id="Picture 30" o:spid="_x0000_s1038" type="#_x0000_t75" alt="PF grouped data - part 11" style="position:absolute;left:11433;top:10848;width:140;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UBmnEAAAA3QAAAA8AAABkcnMvZG93bnJldi54bWxEj0FrwkAUhO9C/8PyCt50o4iE6CqlVBRB&#10;SlMRj4/sM4nNvg27q4n/3i0Uehxm5htmue5NI+7kfG1ZwWScgCAurK65VHD83oxSED4ga2wsk4IH&#10;eVivXgZLzLTt+IvueShFhLDPUEEVQptJ6YuKDPqxbYmjd7HOYIjSlVI77CLcNHKaJHNpsOa4UGFL&#10;7xUVP/nNKPgI3fXcyHzvTp9b3bs0lQfvlRq+9m8LEIH68B/+a++0gvl0MoPfN/EJyN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ZUBmnEAAAA3QAAAA8AAAAAAAAAAAAAAAAA&#10;nwIAAGRycy9kb3ducmV2LnhtbFBLBQYAAAAABAAEAPcAAACQAwAAAAA=&#10;" strokecolor="black [0]" insetpen="t">
                  <v:imagedata r:id="rId265" o:title="PF grouped data - part 11" cropright="20998f"/>
                </v:shape>
                <v:shape id="Picture 31" o:spid="_x0000_s1039" type="#_x0000_t75" alt="PF grouped data - part 12" style="position:absolute;left:11575;top:10848;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OirfHAAAA3QAAAA8AAABkcnMvZG93bnJldi54bWxEj0FrwkAUhO8F/8PyhF5K3URQJHWVKFgU&#10;pLTa4vWRfSYh2bchuyZpf71bKPQ4zMw3zHI9mFp01LrSsoJ4EoEgzqwuOVfwed49L0A4j6yxtkwK&#10;vsnBejV6WGKibc8f1J18LgKEXYIKCu+bREqXFWTQTWxDHLyrbQ36INtc6hb7ADe1nEbRXBosOSwU&#10;2NC2oKw63YyCzWF4OlTHL36vdq8/mU4vs+qNlXocD+kLCE+D/w//tfdawXwaz+D3TXgCcnU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FOirfHAAAA3QAAAA8AAAAAAAAAAAAA&#10;AAAAnwIAAGRycy9kb3ducmV2LnhtbFBLBQYAAAAABAAEAPcAAACTAwAAAAA=&#10;" strokecolor="black [0]" insetpen="t">
                  <v:imagedata r:id="rId266" o:title="PF grouped data - part 12" cropright="19383f"/>
                </v:shape>
                <v:shape id="Picture 32" o:spid="_x0000_s1040" type="#_x0000_t75" alt="PF grouped data - part 13" style="position:absolute;left:11718;top:10847;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OjvDGAAAA3QAAAA8AAABkcnMvZG93bnJldi54bWxEj0trwkAUhfeC/2G4ghupEyMNkjqKD4ql&#10;bnxBt7eZaxLM3AmZaUz/facguDycx8eZLztTiZYaV1pWMBlHIIgzq0vOFVzO7y8zEM4ja6wsk4Jf&#10;crBc9HtzTLW985Hak89FGGGXooLC+zqV0mUFGXRjWxMH72obgz7IJpe6wXsYN5WMoyiRBksOhAJr&#10;2hSU3U4/JnAvbbZ/7fZxObpOD+ftcff5vf5SajjoVm8gPHX+GX60P7SCJJ4k8P8mPA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w6O8MYAAADdAAAADwAAAAAAAAAAAAAA&#10;AACfAgAAZHJzL2Rvd25yZXYueG1sUEsFBgAAAAAEAAQA9wAAAJIDAAAAAA==&#10;" strokecolor="black [0]" insetpen="t">
                  <v:imagedata r:id="rId267" o:title="PF grouped data - part 13" cropright="19383f"/>
                </v:shape>
                <v:shape id="Picture 33" o:spid="_x0000_s1041" type="#_x0000_t75" alt="PF grouped data - part 14" style="position:absolute;left:11863;top:10847;width:145;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MWDLGAAAA3QAAAA8AAABkcnMvZG93bnJldi54bWxEj0+LwjAUxO8LfofwhL2tqYL/qlFEWHAR&#10;XFe9eHs0z6bYvJQmW6uf3iwIexxm5jfMfNnaUjRU+8Kxgn4vAUGcOV1wruB0/PyYgPABWWPpmBTc&#10;ycNy0XmbY6rdjX+oOYRcRAj7FBWYEKpUSp8Zsuh7riKO3sXVFkOUdS51jbcIt6UcJMlIWiw4Lhis&#10;aG0oux5+rYJzWVA4tc3dmP3XUH7vHtPt/qjUe7ddzUAEasN/+NXeaAWjQX8Mf2/iE5CLJ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wxYMsYAAADdAAAADwAAAAAAAAAAAAAA&#10;AACfAgAAZHJzL2Rvd25yZXYueG1sUEsFBgAAAAAEAAQA9wAAAJIDAAAAAA==&#10;" strokecolor="black [0]" insetpen="t">
                  <v:imagedata r:id="rId268" o:title="PF grouped data - part 14" cropright="19383f"/>
                </v:shape>
              </v:group>
            </w:pict>
          </mc:Fallback>
        </mc:AlternateContent>
      </w:r>
      <w:r>
        <w:rPr>
          <w:rFonts w:ascii="Times New Roman" w:hAnsi="Times New Roman"/>
          <w:noProof/>
          <w:sz w:val="24"/>
          <w:szCs w:val="24"/>
          <w:lang w:eastAsia="en-GB"/>
        </w:rPr>
        <mc:AlternateContent>
          <mc:Choice Requires="wpg">
            <w:drawing>
              <wp:anchor distT="0" distB="0" distL="114300" distR="114300" simplePos="0" relativeHeight="251661312" behindDoc="0" locked="0" layoutInCell="1" allowOverlap="1" wp14:anchorId="759DC25E" wp14:editId="403693A6">
                <wp:simplePos x="0" y="0"/>
                <wp:positionH relativeFrom="column">
                  <wp:posOffset>25224740</wp:posOffset>
                </wp:positionH>
                <wp:positionV relativeFrom="paragraph">
                  <wp:posOffset>32345630</wp:posOffset>
                </wp:positionV>
                <wp:extent cx="20116800" cy="2661285"/>
                <wp:effectExtent l="2540" t="0" r="0" b="0"/>
                <wp:wrapNone/>
                <wp:docPr id="6218" name="Group 62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116800" cy="2661285"/>
                          <a:chOff x="1001673" y="1072887"/>
                          <a:chExt cx="201168" cy="26610"/>
                        </a:xfrm>
                      </wpg:grpSpPr>
                      <pic:pic xmlns:pic="http://schemas.openxmlformats.org/drawingml/2006/picture">
                        <pic:nvPicPr>
                          <pic:cNvPr id="6219" name="Picture 3"/>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1001673" y="1072887"/>
                            <a:ext cx="201168" cy="1042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0" name="Picture 4" descr="PF grouped data - part 1"/>
                          <pic:cNvPicPr>
                            <a:picLocks noChangeAspect="1" noChangeArrowheads="1"/>
                          </pic:cNvPicPr>
                        </pic:nvPicPr>
                        <pic:blipFill>
                          <a:blip r:embed="rId240">
                            <a:extLst>
                              <a:ext uri="{28A0092B-C50C-407E-A947-70E740481C1C}">
                                <a14:useLocalDpi xmlns:a14="http://schemas.microsoft.com/office/drawing/2010/main" val="0"/>
                              </a:ext>
                            </a:extLst>
                          </a:blip>
                          <a:srcRect r="29576"/>
                          <a:stretch>
                            <a:fillRect/>
                          </a:stretch>
                        </pic:blipFill>
                        <pic:spPr bwMode="auto">
                          <a:xfrm>
                            <a:off x="1001700" y="1084817"/>
                            <a:ext cx="14616" cy="146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1" name="Picture 5" descr="PF grouped data - part 2"/>
                          <pic:cNvPicPr>
                            <a:picLocks noChangeAspect="1" noChangeArrowheads="1"/>
                          </pic:cNvPicPr>
                        </pic:nvPicPr>
                        <pic:blipFill>
                          <a:blip r:embed="rId241">
                            <a:extLst>
                              <a:ext uri="{28A0092B-C50C-407E-A947-70E740481C1C}">
                                <a14:useLocalDpi xmlns:a14="http://schemas.microsoft.com/office/drawing/2010/main" val="0"/>
                              </a:ext>
                            </a:extLst>
                          </a:blip>
                          <a:srcRect r="30807"/>
                          <a:stretch>
                            <a:fillRect/>
                          </a:stretch>
                        </pic:blipFill>
                        <pic:spPr bwMode="auto">
                          <a:xfrm>
                            <a:off x="1015950" y="1084660"/>
                            <a:ext cx="14298"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2" name="Picture 6" descr="PF grouped data - part 3"/>
                          <pic:cNvPicPr>
                            <a:picLocks noChangeAspect="1" noChangeArrowheads="1"/>
                          </pic:cNvPicPr>
                        </pic:nvPicPr>
                        <pic:blipFill>
                          <a:blip r:embed="rId242">
                            <a:extLst>
                              <a:ext uri="{28A0092B-C50C-407E-A947-70E740481C1C}">
                                <a14:useLocalDpi xmlns:a14="http://schemas.microsoft.com/office/drawing/2010/main" val="0"/>
                              </a:ext>
                            </a:extLst>
                          </a:blip>
                          <a:srcRect r="29576"/>
                          <a:stretch>
                            <a:fillRect/>
                          </a:stretch>
                        </pic:blipFill>
                        <pic:spPr bwMode="auto">
                          <a:xfrm>
                            <a:off x="1029424" y="1084792"/>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1" name="Picture 7" descr="PF grouped data - part 4"/>
                          <pic:cNvPicPr>
                            <a:picLocks noChangeAspect="1" noChangeArrowheads="1"/>
                          </pic:cNvPicPr>
                        </pic:nvPicPr>
                        <pic:blipFill>
                          <a:blip r:embed="rId243">
                            <a:extLst>
                              <a:ext uri="{28A0092B-C50C-407E-A947-70E740481C1C}">
                                <a14:useLocalDpi xmlns:a14="http://schemas.microsoft.com/office/drawing/2010/main" val="0"/>
                              </a:ext>
                            </a:extLst>
                          </a:blip>
                          <a:srcRect r="30191"/>
                          <a:stretch>
                            <a:fillRect/>
                          </a:stretch>
                        </pic:blipFill>
                        <pic:spPr bwMode="auto">
                          <a:xfrm>
                            <a:off x="1043864" y="1084856"/>
                            <a:ext cx="14425"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5" name="Picture 8" descr="PF grouped data - part 5"/>
                          <pic:cNvPicPr>
                            <a:picLocks noChangeAspect="1" noChangeArrowheads="1"/>
                          </pic:cNvPicPr>
                        </pic:nvPicPr>
                        <pic:blipFill>
                          <a:blip r:embed="rId244">
                            <a:extLst>
                              <a:ext uri="{28A0092B-C50C-407E-A947-70E740481C1C}">
                                <a14:useLocalDpi xmlns:a14="http://schemas.microsoft.com/office/drawing/2010/main" val="0"/>
                              </a:ext>
                            </a:extLst>
                          </a:blip>
                          <a:srcRect r="30807"/>
                          <a:stretch>
                            <a:fillRect/>
                          </a:stretch>
                        </pic:blipFill>
                        <pic:spPr bwMode="auto">
                          <a:xfrm>
                            <a:off x="1058149" y="1084526"/>
                            <a:ext cx="14298"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7" name="Picture 9" descr="PF grouped data - part 6"/>
                          <pic:cNvPicPr>
                            <a:picLocks noChangeAspect="1" noChangeArrowheads="1"/>
                          </pic:cNvPicPr>
                        </pic:nvPicPr>
                        <pic:blipFill>
                          <a:blip r:embed="rId245">
                            <a:extLst>
                              <a:ext uri="{28A0092B-C50C-407E-A947-70E740481C1C}">
                                <a14:useLocalDpi xmlns:a14="http://schemas.microsoft.com/office/drawing/2010/main" val="0"/>
                              </a:ext>
                            </a:extLst>
                          </a:blip>
                          <a:srcRect r="29576"/>
                          <a:stretch>
                            <a:fillRect/>
                          </a:stretch>
                        </pic:blipFill>
                        <pic:spPr bwMode="auto">
                          <a:xfrm>
                            <a:off x="1072469" y="1084286"/>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8" name="Picture 10" descr="PF grouped data - part 7"/>
                          <pic:cNvPicPr>
                            <a:picLocks noChangeAspect="1" noChangeArrowheads="1"/>
                          </pic:cNvPicPr>
                        </pic:nvPicPr>
                        <pic:blipFill>
                          <a:blip r:embed="rId246">
                            <a:extLst>
                              <a:ext uri="{28A0092B-C50C-407E-A947-70E740481C1C}">
                                <a14:useLocalDpi xmlns:a14="http://schemas.microsoft.com/office/drawing/2010/main" val="0"/>
                              </a:ext>
                            </a:extLst>
                          </a:blip>
                          <a:srcRect r="29576"/>
                          <a:stretch>
                            <a:fillRect/>
                          </a:stretch>
                        </pic:blipFill>
                        <pic:spPr bwMode="auto">
                          <a:xfrm>
                            <a:off x="1086306" y="1084481"/>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9" name="Picture 11" descr="PF grouped data - part 8"/>
                          <pic:cNvPicPr>
                            <a:picLocks noChangeAspect="1" noChangeArrowheads="1"/>
                          </pic:cNvPicPr>
                        </pic:nvPicPr>
                        <pic:blipFill>
                          <a:blip r:embed="rId247">
                            <a:extLst>
                              <a:ext uri="{28A0092B-C50C-407E-A947-70E740481C1C}">
                                <a14:useLocalDpi xmlns:a14="http://schemas.microsoft.com/office/drawing/2010/main" val="0"/>
                              </a:ext>
                            </a:extLst>
                          </a:blip>
                          <a:srcRect r="31424"/>
                          <a:stretch>
                            <a:fillRect/>
                          </a:stretch>
                        </pic:blipFill>
                        <pic:spPr bwMode="auto">
                          <a:xfrm>
                            <a:off x="1100233" y="1084716"/>
                            <a:ext cx="14171"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0" name="Picture 12" descr="PF grouped data - part 9"/>
                          <pic:cNvPicPr>
                            <a:picLocks noChangeAspect="1" noChangeArrowheads="1"/>
                          </pic:cNvPicPr>
                        </pic:nvPicPr>
                        <pic:blipFill>
                          <a:blip r:embed="rId248">
                            <a:extLst>
                              <a:ext uri="{28A0092B-C50C-407E-A947-70E740481C1C}">
                                <a14:useLocalDpi xmlns:a14="http://schemas.microsoft.com/office/drawing/2010/main" val="0"/>
                              </a:ext>
                            </a:extLst>
                          </a:blip>
                          <a:srcRect r="30191"/>
                          <a:stretch>
                            <a:fillRect/>
                          </a:stretch>
                        </pic:blipFill>
                        <pic:spPr bwMode="auto">
                          <a:xfrm>
                            <a:off x="1114369" y="1084526"/>
                            <a:ext cx="14425"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1" name="Picture 13" descr="PF grouped data - part 10"/>
                          <pic:cNvPicPr>
                            <a:picLocks noChangeAspect="1" noChangeArrowheads="1"/>
                          </pic:cNvPicPr>
                        </pic:nvPicPr>
                        <pic:blipFill>
                          <a:blip r:embed="rId249">
                            <a:extLst>
                              <a:ext uri="{28A0092B-C50C-407E-A947-70E740481C1C}">
                                <a14:useLocalDpi xmlns:a14="http://schemas.microsoft.com/office/drawing/2010/main" val="0"/>
                              </a:ext>
                            </a:extLst>
                          </a:blip>
                          <a:srcRect r="29576"/>
                          <a:stretch>
                            <a:fillRect/>
                          </a:stretch>
                        </pic:blipFill>
                        <pic:spPr bwMode="auto">
                          <a:xfrm>
                            <a:off x="1128792" y="1084767"/>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2" name="Picture 14" descr="PF grouped data - part 11"/>
                          <pic:cNvPicPr>
                            <a:picLocks noChangeAspect="1" noChangeArrowheads="1"/>
                          </pic:cNvPicPr>
                        </pic:nvPicPr>
                        <pic:blipFill>
                          <a:blip r:embed="rId250">
                            <a:extLst>
                              <a:ext uri="{28A0092B-C50C-407E-A947-70E740481C1C}">
                                <a14:useLocalDpi xmlns:a14="http://schemas.microsoft.com/office/drawing/2010/main" val="0"/>
                              </a:ext>
                            </a:extLst>
                          </a:blip>
                          <a:srcRect r="32040"/>
                          <a:stretch>
                            <a:fillRect/>
                          </a:stretch>
                        </pic:blipFill>
                        <pic:spPr bwMode="auto">
                          <a:xfrm>
                            <a:off x="1143317" y="1084801"/>
                            <a:ext cx="1404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3" name="Picture 15" descr="PF grouped data - part 12"/>
                          <pic:cNvPicPr>
                            <a:picLocks noChangeAspect="1" noChangeArrowheads="1"/>
                          </pic:cNvPicPr>
                        </pic:nvPicPr>
                        <pic:blipFill>
                          <a:blip r:embed="rId251">
                            <a:extLst>
                              <a:ext uri="{28A0092B-C50C-407E-A947-70E740481C1C}">
                                <a14:useLocalDpi xmlns:a14="http://schemas.microsoft.com/office/drawing/2010/main" val="0"/>
                              </a:ext>
                            </a:extLst>
                          </a:blip>
                          <a:srcRect r="29576"/>
                          <a:stretch>
                            <a:fillRect/>
                          </a:stretch>
                        </pic:blipFill>
                        <pic:spPr bwMode="auto">
                          <a:xfrm>
                            <a:off x="1157549" y="1084801"/>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4" name="Picture 16" descr="PF grouped data - part 13"/>
                          <pic:cNvPicPr>
                            <a:picLocks noChangeAspect="1" noChangeArrowheads="1"/>
                          </pic:cNvPicPr>
                        </pic:nvPicPr>
                        <pic:blipFill>
                          <a:blip r:embed="rId252">
                            <a:extLst>
                              <a:ext uri="{28A0092B-C50C-407E-A947-70E740481C1C}">
                                <a14:useLocalDpi xmlns:a14="http://schemas.microsoft.com/office/drawing/2010/main" val="0"/>
                              </a:ext>
                            </a:extLst>
                          </a:blip>
                          <a:srcRect r="29576"/>
                          <a:stretch>
                            <a:fillRect/>
                          </a:stretch>
                        </pic:blipFill>
                        <pic:spPr bwMode="auto">
                          <a:xfrm>
                            <a:off x="1171881" y="1084767"/>
                            <a:ext cx="14553"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5" name="Picture 17" descr="PF grouped data - part 14"/>
                          <pic:cNvPicPr>
                            <a:picLocks noChangeAspect="1" noChangeArrowheads="1"/>
                          </pic:cNvPicPr>
                        </pic:nvPicPr>
                        <pic:blipFill>
                          <a:blip r:embed="rId253">
                            <a:extLst>
                              <a:ext uri="{28A0092B-C50C-407E-A947-70E740481C1C}">
                                <a14:useLocalDpi xmlns:a14="http://schemas.microsoft.com/office/drawing/2010/main" val="0"/>
                              </a:ext>
                            </a:extLst>
                          </a:blip>
                          <a:srcRect r="29576"/>
                          <a:stretch>
                            <a:fillRect/>
                          </a:stretch>
                        </pic:blipFill>
                        <pic:spPr bwMode="auto">
                          <a:xfrm>
                            <a:off x="1186319" y="1084767"/>
                            <a:ext cx="14552" cy="1461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66B08530" id="Group 6218" o:spid="_x0000_s1026" style="position:absolute;margin-left:1986.2pt;margin-top:2546.9pt;width:22in;height:209.55pt;z-index:251661312" coordorigin="10016,10728" coordsize="2011,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">
                <v:shape id="Picture 3" o:spid="_x0000_s1027" type="#_x0000_t75" style="position:absolute;left:10016;top:10728;width:2012;height: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avfjHAAAA3QAAAA8AAABkcnMvZG93bnJldi54bWxEj81qwzAQhO+FvIPYQG+1HB9M6kQJaUJL&#10;Dz20zo+vi7WxTa2VseTEzdNXhUKOw8x8wyzXo2nFhXrXWFYwi2IQxKXVDVcKDvvXpzkI55E1tpZJ&#10;wQ85WK8mD0vMtL3yF11yX4kAYZehgtr7LpPSlTUZdJHtiIN3tr1BH2RfSd3jNcBNK5M4TqXBhsNC&#10;jR1tayq/88EoiIcdfiYf6ektPbYvPNyKrsgLpR6n42YBwtPo7+H/9rtWkCazZ/h7E56AX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RavfjHAAAA3QAAAA8AAAAAAAAAAAAA&#10;AAAAnwIAAGRycy9kb3ducmV2LnhtbFBLBQYAAAAABAAEAPcAAACTAwAAAAA=&#10;" strokecolor="black [0]" insetpen="t">
                  <v:imagedata r:id="rId270" o:title=""/>
                </v:shape>
                <v:shape id="Picture 4" o:spid="_x0000_s1028" type="#_x0000_t75" alt="PF grouped data - part 1" style="position:absolute;left:10017;top:10848;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fSYnCAAAA3QAAAA8AAABkcnMvZG93bnJldi54bWxET8lqwzAQvQfyD2ICucVyHUiCayWE0pBC&#10;L1la6HGwJrapNTKSvPTvq0Ohx8fbi8NkWjGQ841lBU9JCoK4tLrhSsHH/bTagfABWWNrmRT8kIfD&#10;fj4rMNd25CsNt1CJGMI+RwV1CF0upS9rMugT2xFH7mGdwRChq6R2OMZw08osTTfSYMOxocaOXmoq&#10;v2+9UTC966/1cPTb1/Mldei4+uwfF6WWi+n4DCLQFP7Ff+43rWCTZXF/fBOfgN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X0mJwgAAAN0AAAAPAAAAAAAAAAAAAAAAAJ8C&#10;AABkcnMvZG93bnJldi54bWxQSwUGAAAAAAQABAD3AAAAjgMAAAAA&#10;" strokecolor="black [0]" insetpen="t">
                  <v:imagedata r:id="rId255" o:title="PF grouped data - part 1" cropright="19383f"/>
                </v:shape>
                <v:shape id="Picture 5" o:spid="_x0000_s1029" type="#_x0000_t75" alt="PF grouped data - part 2" style="position:absolute;left:10159;top:10846;width:143;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KZmPGAAAA3QAAAA8AAABkcnMvZG93bnJldi54bWxEj1trwkAUhN+F/oflFPqmG1MQSV1DSC8U&#10;hHqp6Oshe8yGZs+G7Krpv+8WBB+HmfmGWeSDbcWFet84VjCdJCCIK6cbrhXsv9/HcxA+IGtsHZOC&#10;X/KQLx9GC8y0u/KWLrtQiwhhn6ECE0KXSekrQxb9xHXE0Tu53mKIsq+l7vEa4baVaZLMpMWG44LB&#10;jkpD1c/ubBV8vK4P1BVv5zqVZVmuvp5XG3NU6ulxKF5ABBrCPXxrf2oFszSdwv+b+ATk8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ApmY8YAAADdAAAADwAAAAAAAAAAAAAA&#10;AACfAgAAZHJzL2Rvd25yZXYueG1sUEsFBgAAAAAEAAQA9wAAAJIDAAAAAA==&#10;" strokecolor="black [0]" insetpen="t">
                  <v:imagedata r:id="rId256" o:title="PF grouped data - part 2" cropright="20190f"/>
                </v:shape>
                <v:shape id="Picture 6" o:spid="_x0000_s1030" type="#_x0000_t75" alt="PF grouped data - part 3" style="position:absolute;left:10294;top:10847;width:145;height: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LBiTHAAAA3QAAAA8AAABkcnMvZG93bnJldi54bWxEj81uwjAQhO+VeAdrkbgVhwjxk2IQIEBc&#10;eihtDty28TaOGq9DbCC8fV2pUo+jmflGs1h1thY3an3lWMFomIAgLpyuuFTw8b5/noHwAVlj7ZgU&#10;PMjDatl7WmCm3Z3f6HYKpYgQ9hkqMCE0mZS+MGTRD11DHL0v11oMUbal1C3eI9zWMk2SibRYcVww&#10;2NDWUPF9uloF03k+ul7OZjrefb4Wh0fIZ7TJlRr0u/ULiEBd+A//tY9awSRNU/h9E5+AXP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ULBiTHAAAA3QAAAA8AAAAAAAAAAAAA&#10;AAAAnwIAAGRycy9kb3ducmV2LnhtbFBLBQYAAAAABAAEAPcAAACTAwAAAAA=&#10;" strokecolor="black [0]" insetpen="t">
                  <v:imagedata r:id="rId257" o:title="PF grouped data - part 3" cropright="19383f"/>
                </v:shape>
                <v:shape id="Picture 7" o:spid="_x0000_s1031" type="#_x0000_t75" alt="PF grouped data - part 4" style="position:absolute;left:10438;top:10848;width:144;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sO9jIAAAA3QAAAA8AAABkcnMvZG93bnJldi54bWxEj0FrwkAUhO8F/8PyhF5K3ShVS8xGpFja&#10;Qz0YCyW3R/aZRLNvQ3aj6b/vFgSPw8x8wyTrwTTiQp2rLSuYTiIQxIXVNZcKvg/vz68gnEfW2Fgm&#10;Bb/kYJ2OHhKMtb3yni6ZL0WAsItRQeV9G0vpiooMuoltiYN3tJ1BH2RXSt3hNcBNI2dRtJAGaw4L&#10;Fbb0VlFxznqjID/V/cc2Wm7P/NX+9Lt9/jTPcqUex8NmBcLT4O/hW/tTK1jMXqbw/yY8AZn+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W7DvYyAAAAN0AAAAPAAAAAAAAAAAA&#10;AAAAAJ8CAABkcnMvZG93bnJldi54bWxQSwUGAAAAAAQABAD3AAAAlAMAAAAA&#10;" strokecolor="black [0]" insetpen="t">
                  <v:imagedata r:id="rId258" o:title="PF grouped data - part 4" cropright="19786f"/>
                </v:shape>
                <v:shape id="Picture 8" o:spid="_x0000_s1032" type="#_x0000_t75" alt="PF grouped data - part 5" style="position:absolute;left:10581;top:10845;width:143;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6Q4LHAAAA3QAAAA8AAABkcnMvZG93bnJldi54bWxEj0FrwkAUhO9C/8PyCt50U7FSo6sU0bY3&#10;2yiot9fsaxLNvo3ZNcZ/3y0IPQ4z8w0znbemFA3VrrCs4KkfgSBOrS44U7DdrHovIJxH1lhaJgU3&#10;cjCfPXSmGGt75S9qEp+JAGEXo4Lc+yqW0qU5GXR9WxEH78fWBn2QdSZ1jdcAN6UcRNFIGiw4LORY&#10;0SKn9JRcjIL1+Ht1ODaX/dsywfPhfbg74icr1X1sXycgPLX+P3xvf2gFo8HwGf7ehCcgZ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n6Q4LHAAAA3QAAAA8AAAAAAAAAAAAA&#10;AAAAnwIAAGRycy9kb3ducmV2LnhtbFBLBQYAAAAABAAEAPcAAACTAwAAAAA=&#10;" strokecolor="black [0]" insetpen="t">
                  <v:imagedata r:id="rId259" o:title="PF grouped data - part 5" cropright="20190f"/>
                </v:shape>
                <v:shape id="Picture 9" o:spid="_x0000_s1033" type="#_x0000_t75" alt="PF grouped data - part 6" style="position:absolute;left:10724;top:10842;width:146;height: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gAXrFAAAA3QAAAA8AAABkcnMvZG93bnJldi54bWxEj0FrwkAUhO8F/8PyBC+iG9MQJbqKBoTe&#10;2loPHh/ZZxLMvg3ZNab/vlsQPA4z8w2z2Q2mET11rrasYDGPQBAXVtdcKjj/HGcrEM4ja2wsk4Jf&#10;crDbjt42mGn74G/qT74UAcIuQwWV920mpSsqMujmtiUO3tV2Bn2QXSl1h48AN42MoyiVBmsOCxW2&#10;lFdU3E53o+BmKc2/XL73fRIf3i+f09UxmSo1GQ/7NQhPg3+Fn+0PrSCNkyX8vwlPQG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4AF6xQAAAN0AAAAPAAAAAAAAAAAAAAAA&#10;AJ8CAABkcnMvZG93bnJldi54bWxQSwUGAAAAAAQABAD3AAAAkQMAAAAA&#10;" strokecolor="black [0]" insetpen="t">
                  <v:imagedata r:id="rId260" o:title="PF grouped data - part 6" cropright="19383f"/>
                </v:shape>
                <v:shape id="Picture 10" o:spid="_x0000_s1034" type="#_x0000_t75" alt="PF grouped data - part 7" style="position:absolute;left:10863;top:10844;width:145;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WJsDDAAAA3QAAAA8AAABkcnMvZG93bnJldi54bWxET01rwkAQvRf6H5YpeKubiqSSukqpFJTa&#10;gNpDj0N2TEKzs2F31PTfuwfB4+N9z5eD69SZQmw9G3gZZ6CIK29brg38HD6fZ6CiIFvsPJOBf4qw&#10;XDw+zLGw/sI7Ou+lVimEY4EGGpG+0DpWDTmMY98TJ+7og0NJMNTaBrykcNfpSZbl2mHLqaHBnj4a&#10;qv72J2fgO2xPlV1p+Spff8tjXq5ktzkYM3oa3t9ACQ1yF9/ca2sgn0zT3PQmPQG9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hYmwMMAAADdAAAADwAAAAAAAAAAAAAAAACf&#10;AgAAZHJzL2Rvd25yZXYueG1sUEsFBgAAAAAEAAQA9wAAAI8DAAAAAA==&#10;" strokecolor="black [0]" insetpen="t">
                  <v:imagedata r:id="rId261" o:title="PF grouped data - part 7" cropright="19383f"/>
                </v:shape>
                <v:shape id="Picture 11" o:spid="_x0000_s1035" type="#_x0000_t75" alt="PF grouped data - part 8" style="position:absolute;left:11002;top:10847;width:142;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Zo3zGAAAA3QAAAA8AAABkcnMvZG93bnJldi54bWxEj0FrwkAUhO+F/oflFbyUujFIMKmr1ILg&#10;1TRCe3tkn8nS7NuY3cb4791CocdhZr5h1tvJdmKkwRvHChbzBARx7bThRkH1sX9ZgfABWWPnmBTc&#10;yMN28/iwxkK7Kx9pLEMjIoR9gQraEPpCSl+3ZNHPXU8cvbMbLIYoh0bqAa8RbjuZJkkmLRqOCy32&#10;9N5S/V3+WAUrsz+fgran4253qJrnS/75ZXKlZk/T2yuIQFP4D/+1D1pBli5z+H0Tn4Dc3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xmjfMYAAADdAAAADwAAAAAAAAAAAAAA&#10;AACfAgAAZHJzL2Rvd25yZXYueG1sUEsFBgAAAAAEAAQA9wAAAJIDAAAAAA==&#10;" strokecolor="black [0]" insetpen="t">
                  <v:imagedata r:id="rId262" o:title="PF grouped data - part 8" cropright="20594f"/>
                </v:shape>
                <v:shape id="Picture 12" o:spid="_x0000_s1036" type="#_x0000_t75" alt="PF grouped data - part 9" style="position:absolute;left:11143;top:10845;width:144;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71DvHAAAA3QAAAA8AAABkcnMvZG93bnJldi54bWxEj01rwkAQhu+C/2GZgre6afygpK4ihUZb&#10;EGzaS29DdpqEZmdDdtX4751DwePwzvvMPKvN4Fp1pj40ng08TRNQxKW3DVcGvr/eHp9BhYhssfVM&#10;Bq4UYLMej1aYWX/hTzoXsVIC4ZChgTrGLtM6lDU5DFPfEUv263uHUca+0rbHi8Bdq9MkWWqHDcuF&#10;Gjt6ran8K05OKHlxWuyci+8/uS5mh9Ifrx9zYyYPw/YFVKQh3pf/23trYJku5H+xERPQ6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l71DvHAAAA3QAAAA8AAAAAAAAAAAAA&#10;AAAAnwIAAGRycy9kb3ducmV2LnhtbFBLBQYAAAAABAAEAPcAAACTAwAAAAA=&#10;" strokecolor="black [0]" insetpen="t">
                  <v:imagedata r:id="rId263" o:title="PF grouped data - part 9" cropright="19786f"/>
                </v:shape>
                <v:shape id="Picture 13" o:spid="_x0000_s1037" type="#_x0000_t75" alt="PF grouped data - part 10" style="position:absolute;left:11287;top:10847;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YxRzIAAAA3QAAAA8AAABkcnMvZG93bnJldi54bWxEj91qwkAUhO8LvsNyhN6UulGojWlWEaUg&#10;RYSmIr08ZE9+NHs2ZNeYvn1XKPRymJlvmHQ1mEb01LnasoLpJAJBnFtdc6ng+PX+HINwHlljY5kU&#10;/JCD1XL0kGKi7Y0/qc98KQKEXYIKKu/bREqXV2TQTWxLHLzCdgZ9kF0pdYe3ADeNnEXRXBqsOSxU&#10;2NKmovySXY2C1+P+VFzz+CM79OvFufnePu0uW6Uex8P6DYSnwf+H/9o7rWA+e5nC/U14AnL5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MWMUcyAAAAN0AAAAPAAAAAAAAAAAA&#10;AAAAAJ8CAABkcnMvZG93bnJldi54bWxQSwUGAAAAAAQABAD3AAAAlAMAAAAA&#10;" strokecolor="black [0]" insetpen="t">
                  <v:imagedata r:id="rId264" o:title="PF grouped data - part 10" cropright="19383f"/>
                </v:shape>
                <v:shape id="Picture 14" o:spid="_x0000_s1038" type="#_x0000_t75" alt="PF grouped data - part 11" style="position:absolute;left:11433;top:10848;width:140;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bgkbFAAAA3QAAAA8AAABkcnMvZG93bnJldi54bWxEj0FrwkAUhO9C/8PyhN50Y6ASoquIVCyF&#10;UhpFPD6yzySafRt2tyb9991CweMwM98wy/VgWnEn5xvLCmbTBARxaXXDlYLjYTfJQPiArLG1TAp+&#10;yMN69TRaYq5tz190L0IlIoR9jgrqELpcSl/WZNBPbUccvYt1BkOUrpLaYR/hppVpksylwYbjQo0d&#10;bWsqb8W3UfAa+uu5lcW7O33u9eCyTH54r9TzeNgsQAQawiP8337TCubpSwp/b+IT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m4JGxQAAAN0AAAAPAAAAAAAAAAAAAAAA&#10;AJ8CAABkcnMvZG93bnJldi54bWxQSwUGAAAAAAQABAD3AAAAkQMAAAAA&#10;" strokecolor="black [0]" insetpen="t">
                  <v:imagedata r:id="rId265" o:title="PF grouped data - part 11" cropright="20998f"/>
                </v:shape>
                <v:shape id="Picture 15" o:spid="_x0000_s1039" type="#_x0000_t75" alt="PF grouped data - part 12" style="position:absolute;left:11575;top:10848;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BDpjHAAAA3QAAAA8AAABkcnMvZG93bnJldi54bWxEj0FrwkAUhO8F/8PyBC9FN7UoEt0EKygV&#10;irTR0usj+0xCsm9DdtW0v75bKHgcZuYbZpX2phFX6lxlWcHTJAJBnFtdcaHgdNyOFyCcR9bYWCYF&#10;3+QgTQYPK4y1vfEHXTNfiABhF6OC0vs2ltLlJRl0E9sSB+9sO4M+yK6QusNbgJtGTqNoLg1WHBZK&#10;bGlTUl5nF6PgZd8/7uu3T36vt7ufXK+/ZvWBlRoN+/UShKfe38P/7VetYD6dPcPfm/AEZPI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eBDpjHAAAA3QAAAA8AAAAAAAAAAAAA&#10;AAAAnwIAAGRycy9kb3ducmV2LnhtbFBLBQYAAAAABAAEAPcAAACTAwAAAAA=&#10;" strokecolor="black [0]" insetpen="t">
                  <v:imagedata r:id="rId266" o:title="PF grouped data - part 12" cropright="19383f"/>
                </v:shape>
                <v:shape id="Picture 16" o:spid="_x0000_s1040" type="#_x0000_t75" alt="PF grouped data - part 13" style="position:absolute;left:11718;top:10847;width:146;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6DNzGAAAA3QAAAA8AAABkcnMvZG93bnJldi54bWxEj0trwkAUhfeF/ofhFtwUnTRVkegorVIU&#10;3fgCt9fMNQnN3AmZMcZ/7wiFLg/n8XEms9aUoqHaFZYVfPQiEMSp1QVnCo6Hn+4IhPPIGkvLpOBO&#10;DmbT15cJJtreeEfN3mcijLBLUEHufZVI6dKcDLqerYiDd7G1QR9knUld4y2Mm1LGUTSUBgsOhBwr&#10;mueU/u6vJnCPTboZtJu4eL98bg+L3XJ9/j4p1Xlrv8YgPLX+P/zXXmkFw3jQh+eb8ATk9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voM3MYAAADdAAAADwAAAAAAAAAAAAAA&#10;AACfAgAAZHJzL2Rvd25yZXYueG1sUEsFBgAAAAAEAAQA9wAAAJIDAAAAAA==&#10;" strokecolor="black [0]" insetpen="t">
                  <v:imagedata r:id="rId267" o:title="PF grouped data - part 13" cropright="19383f"/>
                </v:shape>
                <v:shape id="Picture 17" o:spid="_x0000_s1041" type="#_x0000_t75" alt="PF grouped data - part 14" style="position:absolute;left:11863;top:10847;width:145;height: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42h7GAAAA3QAAAA8AAABkcnMvZG93bnJldi54bWxEj0FrwkAUhO9C/8PyCr3ppoGIja6hFAot&#10;BWujF2+P7DMbzL4N2W2M/fVuQfA4zMw3zKoYbSsG6n3jWMHzLAFBXDndcK1gv3ufLkD4gKyxdUwK&#10;LuShWD9MVphrd+YfGspQiwhhn6MCE0KXS+krQxb9zHXE0Tu63mKIsq+l7vEc4baVaZLMpcWG44LB&#10;jt4MVafy1yo4tA2F/ThcjNl+ZvJ78/fytd0p9fQ4vi5BBBrDPXxrf2gF8zTL4P9NfAJyf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vjaHsYAAADdAAAADwAAAAAAAAAAAAAA&#10;AACfAgAAZHJzL2Rvd25yZXYueG1sUEsFBgAAAAAEAAQA9wAAAJIDAAAAAA==&#10;" strokecolor="black [0]" insetpen="t">
                  <v:imagedata r:id="rId268" o:title="PF grouped data - part 14" cropright="19383f"/>
                </v:shape>
              </v:group>
            </w:pict>
          </mc:Fallback>
        </mc:AlternateContent>
      </w:r>
    </w:p>
    <w:p w:rsidR="000628C1" w:rsidRDefault="000628C1" w:rsidP="000628C1">
      <w:r>
        <w:t>Figure 4.4.1.D - – OIM of wire filler region with PF corresponding to their equivalent sections for the base region of the SSCFSW</w:t>
      </w:r>
    </w:p>
    <w:p w:rsidR="000628C1" w:rsidRDefault="000628C1" w:rsidP="000628C1"/>
    <w:p w:rsidR="000628C1" w:rsidRDefault="000628C1" w:rsidP="000628C1">
      <w:pPr>
        <w:sectPr w:rsidR="000628C1" w:rsidSect="00142F1F">
          <w:pgSz w:w="16838" w:h="11906" w:orient="landscape"/>
          <w:pgMar w:top="1440" w:right="1440" w:bottom="1440" w:left="1440" w:header="708" w:footer="708" w:gutter="0"/>
          <w:cols w:space="708"/>
          <w:docGrid w:linePitch="360"/>
        </w:sectPr>
      </w:pPr>
    </w:p>
    <w:p w:rsidR="000628C1" w:rsidRDefault="000628C1" w:rsidP="000628C1">
      <w:pPr>
        <w:pStyle w:val="Heading1"/>
      </w:pPr>
      <w:bookmarkStart w:id="104" w:name="_Toc404107950"/>
      <w:r>
        <w:lastRenderedPageBreak/>
        <w:t>4.4.2 – The 6082-T6 SSCFSW regions</w:t>
      </w:r>
      <w:bookmarkEnd w:id="104"/>
    </w:p>
    <w:p w:rsidR="000628C1" w:rsidRDefault="000628C1" w:rsidP="000628C1">
      <w:r>
        <w:tab/>
        <w:t xml:space="preserve">Similar to the optical imagery the OIM in both figures 4.4.1.C and 4.4.1.D displays larger grains outside of the advancing and retreating sides of the weld. For the advancing side there is a sharp transition into the stirred region and for the retreating side there is more gradual transition – the same as what was observed using optical microscopy. The stirred region is dominated with grain orientations in the &lt;111&gt; (coloured blue or purple) with very infrequent &lt;110&gt; green orientations. At the advancing and retreating sides of the weld where stirred region ends the larger grains don’t not have a strong texture; there is clear indication of &lt;111&gt;, &lt;110&gt;, &lt;001&gt; orientations without a strong frequency of one in particular. </w:t>
      </w:r>
    </w:p>
    <w:p w:rsidR="000628C1" w:rsidRDefault="000628C1" w:rsidP="000628C1">
      <w:r>
        <w:tab/>
        <w:t xml:space="preserve">The TMAZ can be well observed at the retreating side and to a lesser extent the advancing side, and is characterised in terms of texture by having a deformed rolling texture. This is confirmed by the PFs for this region, which show low levels of strain. The stirred region or DRX demonstrates high strain because a new texture is observable, and clear banding – especially at the advancing side. The central region in terms of banding has a near elliptical shape, and despite the two separate locations – one being far closer to the shoulder region than the other – the same shape can be seen centrally. The authors Fonda and Bingert have attributed this effect to the frequency of tool advance per revolution </w:t>
      </w:r>
      <w:r>
        <w:rPr>
          <w:b/>
        </w:rPr>
        <w:t>[Fonda and Bingert, 2007]</w:t>
      </w:r>
      <w:r>
        <w:t>. Due to the plane of observation which is normal to the WD, the thickness of the bands appears to be far thicker centrally than those closer to the advancing and retreating side, this is because of the tool’s forward motion.</w:t>
      </w:r>
    </w:p>
    <w:p w:rsidR="000628C1" w:rsidRDefault="000628C1" w:rsidP="000628C1">
      <w:pPr>
        <w:pStyle w:val="Heading1"/>
      </w:pPr>
      <w:bookmarkStart w:id="105" w:name="_Toc404107951"/>
      <w:r>
        <w:t>4.4.3 – The rotation and shear of EBSD results</w:t>
      </w:r>
      <w:bookmarkEnd w:id="105"/>
    </w:p>
    <w:p w:rsidR="000628C1" w:rsidRDefault="000628C1" w:rsidP="000628C1">
      <w:r>
        <w:tab/>
        <w:t xml:space="preserve">The DRX is defined by off-axes shear textures, as found by other authors </w:t>
      </w:r>
      <w:r>
        <w:rPr>
          <w:b/>
        </w:rPr>
        <w:t>[Fonda and Bingert, 2007][Prangnell and Heason, 2005]</w:t>
      </w:r>
      <w:r>
        <w:t>. However, throughout the DRX rotation texture can be observed. At the very extreme end on the advancing side, just where it meets the non-stirred region, an intense (111) pole of shear texture can be detected. Its location is in the WD plane but is tilted about 20° from the ND. This texture is not just seen at this point, but in fact is rotated around the ND as a function of distance from the centre of the weld. The value given to this distance is x, so that when x=0 the (111) pole intensity lies exactly in the TD plane, but is still tilted at 20°, or 110° from the WD. Thus by following the progression of the (111) pole about the ND it travels from the AS to the extreme end of the RS and lies in the WD plane again – but tilted in the opposing direction of the AS.</w:t>
      </w:r>
    </w:p>
    <w:p w:rsidR="000628C1" w:rsidRDefault="000628C1" w:rsidP="000628C1">
      <w:r>
        <w:tab/>
        <w:t>With the rotation of texture in mind, it can be postulated that the entire DRX texture is equivalent and can be linked to each other by two rotations, ‘α’ and ‘β’. The ‘α’ rotation is around the ND, and the ‘β’ rotation is constant tilt angle around a direction perpendicular to the ND (see figure 4.4.3.A for schematic representation). The probe tool rotation appears to have the largest influence on deformation when this rotational symmetry is considered. Additionally, the deformation gradient that is experienced by the material also appears to be less affected by the forward tool motion, thus placing high emphasis on tool rotation is the dominant deformation mechanism.</w:t>
      </w:r>
    </w:p>
    <w:p w:rsidR="000628C1" w:rsidRDefault="000628C1" w:rsidP="000628C1">
      <w:pPr>
        <w:jc w:val="center"/>
      </w:pPr>
      <w:r>
        <w:rPr>
          <w:noProof/>
          <w:lang w:eastAsia="en-GB"/>
        </w:rPr>
        <w:lastRenderedPageBreak/>
        <w:drawing>
          <wp:inline distT="0" distB="0" distL="0" distR="0" wp14:anchorId="08CB18C1" wp14:editId="72816898">
            <wp:extent cx="4391247" cy="4211023"/>
            <wp:effectExtent l="0" t="0" r="0" b="0"/>
            <wp:docPr id="5121" name="Picture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4391523" cy="4211288"/>
                    </a:xfrm>
                    <a:prstGeom prst="rect">
                      <a:avLst/>
                    </a:prstGeom>
                    <a:noFill/>
                    <a:ln>
                      <a:noFill/>
                    </a:ln>
                  </pic:spPr>
                </pic:pic>
              </a:graphicData>
            </a:graphic>
          </wp:inline>
        </w:drawing>
      </w:r>
    </w:p>
    <w:p w:rsidR="000628C1" w:rsidRPr="00886578" w:rsidRDefault="000628C1" w:rsidP="000628C1">
      <w:pPr>
        <w:rPr>
          <w:b/>
        </w:rPr>
      </w:pPr>
      <w:r>
        <w:t>Figure 4.4.3.A – A schematic representation of the shear texture for intense (111) poles relative to angles α and β</w:t>
      </w:r>
      <w:r w:rsidRPr="00092C44">
        <w:t xml:space="preserve"> </w:t>
      </w:r>
      <w:r>
        <w:rPr>
          <w:b/>
        </w:rPr>
        <w:t>[Ahmed, 2009]</w:t>
      </w:r>
    </w:p>
    <w:p w:rsidR="000628C1" w:rsidRDefault="000628C1" w:rsidP="000628C1">
      <w:r>
        <w:tab/>
        <w:t>Given that the shoulder has no effect on deformation, it is certain that the NG is dominated by the tool probe. As a result, for every point in the NG it is possible to calculate the location of the ideal simple shear reference frame for both the shear direction (θ) and shear plane normal (Z). This is achieved by analysing where the tool probe last applied deformation during welding, and is schematically represented in figure 4.4.3.B. This can be explained using the references of θ and Z, where in the centre of the weld θ is perpendicular to the WD, but at the extremes of the advancing and retreating sides θ is parallel to the WD. As for Z, it is assumed to have a tilt at an equivalent angle to that of β, which is consistent at any location. Thus, in order to calculate the exact direction of θ for any given location in the weld, α is used and is shown in this equation:</w:t>
      </w:r>
    </w:p>
    <w:p w:rsidR="000628C1" w:rsidRDefault="000628C1" w:rsidP="000628C1">
      <w:pPr>
        <w:rPr>
          <w:rFonts w:eastAsiaTheme="minorEastAsia"/>
        </w:rPr>
      </w:pPr>
      <w:r>
        <w:tab/>
      </w:r>
      <w:r>
        <w:tab/>
      </w:r>
      <w:r>
        <w:tab/>
      </w:r>
      <w:r>
        <w:tab/>
      </w:r>
      <w:r>
        <w:tab/>
      </w:r>
      <m:oMath>
        <m:r>
          <w:rPr>
            <w:rFonts w:ascii="Cambria Math" w:hAnsi="Cambria Math"/>
          </w:rPr>
          <m:t>α=</m:t>
        </m:r>
        <m:sSup>
          <m:sSupPr>
            <m:ctrlPr>
              <w:rPr>
                <w:rFonts w:ascii="Cambria Math" w:hAnsi="Cambria Math"/>
                <w:i/>
              </w:rPr>
            </m:ctrlPr>
          </m:sSupPr>
          <m:e>
            <m:r>
              <w:rPr>
                <w:rFonts w:ascii="Cambria Math" w:hAnsi="Cambria Math"/>
              </w:rPr>
              <m:t>sin</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NGr</m:t>
                </m:r>
              </m:den>
            </m:f>
          </m:e>
        </m:d>
      </m:oMath>
      <w:r>
        <w:rPr>
          <w:rFonts w:eastAsiaTheme="minorEastAsia"/>
        </w:rPr>
        <w:tab/>
      </w:r>
      <w:r>
        <w:rPr>
          <w:rFonts w:eastAsiaTheme="minorEastAsia"/>
        </w:rPr>
        <w:tab/>
      </w:r>
      <w:r>
        <w:rPr>
          <w:rFonts w:eastAsiaTheme="minorEastAsia"/>
        </w:rPr>
        <w:tab/>
      </w:r>
      <w:r>
        <w:rPr>
          <w:rFonts w:eastAsiaTheme="minorEastAsia"/>
        </w:rPr>
        <w:tab/>
        <w:t>(4.4.3.A)</w:t>
      </w:r>
    </w:p>
    <w:p w:rsidR="000628C1" w:rsidRPr="00E540F9" w:rsidRDefault="000628C1" w:rsidP="000628C1">
      <w:r>
        <w:rPr>
          <w:rFonts w:eastAsiaTheme="minorEastAsia"/>
        </w:rPr>
        <w:tab/>
        <w:t>In this case x is the distance from the centre of the weld, NGr is the nugget’s radius at a given point, and the relationship between them is shown schematically in figure 4.4.3.C. By this basis the texture within the NG relative to simple shear reference frame can be investigated, and a methodology has been designed in order to achieve that aim.</w:t>
      </w:r>
    </w:p>
    <w:p w:rsidR="000628C1" w:rsidRDefault="000628C1" w:rsidP="000628C1">
      <w:pPr>
        <w:jc w:val="center"/>
      </w:pPr>
      <w:r>
        <w:rPr>
          <w:noProof/>
          <w:lang w:eastAsia="en-GB"/>
        </w:rPr>
        <w:lastRenderedPageBreak/>
        <w:drawing>
          <wp:inline distT="0" distB="0" distL="0" distR="0" wp14:anchorId="6996902B" wp14:editId="5025B2B0">
            <wp:extent cx="4391247" cy="3215926"/>
            <wp:effectExtent l="0" t="0" r="0" b="3810"/>
            <wp:docPr id="571459" name="Picture 571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4397543" cy="3220537"/>
                    </a:xfrm>
                    <a:prstGeom prst="rect">
                      <a:avLst/>
                    </a:prstGeom>
                    <a:noFill/>
                    <a:ln>
                      <a:noFill/>
                    </a:ln>
                  </pic:spPr>
                </pic:pic>
              </a:graphicData>
            </a:graphic>
          </wp:inline>
        </w:drawing>
      </w:r>
    </w:p>
    <w:p w:rsidR="000628C1" w:rsidRDefault="000628C1" w:rsidP="000628C1">
      <w:r>
        <w:t xml:space="preserve">Figure 4.4.3.B – A schematic representation of reference frames for FSW shear (θ,Z,r) </w:t>
      </w:r>
      <w:r>
        <w:rPr>
          <w:b/>
        </w:rPr>
        <w:t>[Ahmed, 2009]</w:t>
      </w:r>
    </w:p>
    <w:p w:rsidR="000628C1" w:rsidRDefault="000628C1" w:rsidP="000628C1"/>
    <w:p w:rsidR="000628C1" w:rsidRDefault="000628C1" w:rsidP="000628C1">
      <w:pPr>
        <w:jc w:val="center"/>
      </w:pPr>
      <w:r>
        <w:rPr>
          <w:noProof/>
          <w:lang w:eastAsia="en-GB"/>
        </w:rPr>
        <w:drawing>
          <wp:inline distT="0" distB="0" distL="0" distR="0" wp14:anchorId="5144E773" wp14:editId="5B6FF4A0">
            <wp:extent cx="3806456" cy="4202073"/>
            <wp:effectExtent l="0" t="0" r="3810" b="8255"/>
            <wp:docPr id="5125" name="Picture 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3809529" cy="4205465"/>
                    </a:xfrm>
                    <a:prstGeom prst="rect">
                      <a:avLst/>
                    </a:prstGeom>
                    <a:noFill/>
                    <a:ln>
                      <a:noFill/>
                    </a:ln>
                  </pic:spPr>
                </pic:pic>
              </a:graphicData>
            </a:graphic>
          </wp:inline>
        </w:drawing>
      </w:r>
    </w:p>
    <w:p w:rsidR="000628C1" w:rsidRDefault="000628C1" w:rsidP="000628C1">
      <w:r>
        <w:t>Figure 4.4.3.C – (a) A schematic in order to calculate the θ direction at any given point in the DRX, and (b) a schematic displaying the radius relative to the AS (NGras) and relative to the RS (NGrrs).</w:t>
      </w:r>
    </w:p>
    <w:p w:rsidR="000628C1" w:rsidRDefault="000628C1" w:rsidP="000628C1">
      <w:r>
        <w:lastRenderedPageBreak/>
        <w:tab/>
        <w:t xml:space="preserve">An orientation matrix ‘G’ can be established based on the orientation of any point in the EBSD data that has been acquired experimentally. This matrix can be used to transform the </w:t>
      </w:r>
      <w:r w:rsidRPr="00446D39">
        <w:t xml:space="preserve">rectangular specimen coordinate system of WD, TD, and ND into the crystal coordinates for cube edge directions </w:t>
      </w:r>
      <w:r w:rsidRPr="00557F92">
        <w:rPr>
          <w:b/>
        </w:rPr>
        <w:t>[Bunge, 1982]</w:t>
      </w:r>
      <w:r w:rsidRPr="00446D39">
        <w:t>. By post-multiplying G by the two rotations Rα and Rβ</w:t>
      </w:r>
      <w:r>
        <w:t>,</w:t>
      </w:r>
      <w:r w:rsidRPr="00446D39">
        <w:t xml:space="preserve"> the reference coordin</w:t>
      </w:r>
      <w:r>
        <w:t xml:space="preserve">ate system WD, TD, and ND can be transformed to the local </w:t>
      </w:r>
      <w:r>
        <w:sym w:font="Symbol" w:char="F071"/>
      </w:r>
      <w:r>
        <w:t xml:space="preserve">, Z, r (see equation 4.4.3.B). The rotation </w:t>
      </w:r>
      <w:r w:rsidRPr="00446D39">
        <w:t>Rα</w:t>
      </w:r>
      <w:r>
        <w:t xml:space="preserve"> rotates G around the ND by the angle α, and </w:t>
      </w:r>
      <w:r w:rsidRPr="00446D39">
        <w:t>Rβ</w:t>
      </w:r>
      <w:r>
        <w:t xml:space="preserve"> rotates the new orientation matrix around the TD by angle β. The first rotation by angle α considers shear reference frame rotation around the ND, and the second rotation by angle β considers the shear reference frame tilt- which is based on the taper of the probe. As a result a new orientation matrix G</w:t>
      </w:r>
      <w:r w:rsidRPr="0019347C">
        <w:rPr>
          <w:vertAlign w:val="subscript"/>
        </w:rPr>
        <w:t>r</w:t>
      </w:r>
      <w:r>
        <w:t xml:space="preserve"> is established and can be used to describe the orientation of any given location relative to the local shear reference frame. This means that across the entire NG the texture components, in relation to by the local shear reference frame, can be analysed.</w:t>
      </w:r>
    </w:p>
    <w:p w:rsidR="000628C1" w:rsidRPr="0019347C" w:rsidRDefault="000628C1" w:rsidP="000628C1">
      <w:pPr>
        <w:jc w:val="center"/>
      </w:pPr>
      <w:r>
        <w:rPr>
          <w:b/>
        </w:rPr>
        <w:t>Gr=GR</w:t>
      </w:r>
      <w:r w:rsidRPr="0019347C">
        <w:rPr>
          <w:b/>
          <w:vertAlign w:val="subscript"/>
        </w:rPr>
        <w:t>α</w:t>
      </w:r>
      <w:r>
        <w:rPr>
          <w:b/>
        </w:rPr>
        <w:t>R</w:t>
      </w:r>
      <w:r w:rsidRPr="0019347C">
        <w:rPr>
          <w:b/>
          <w:vertAlign w:val="subscript"/>
        </w:rPr>
        <w:t>β</w:t>
      </w:r>
      <w:r>
        <w:rPr>
          <w:b/>
        </w:rPr>
        <w:t xml:space="preserve">, </w:t>
      </w:r>
      <w:r>
        <w:t>where:</w:t>
      </w:r>
    </w:p>
    <w:p w:rsidR="000628C1" w:rsidRDefault="000628C1" w:rsidP="000628C1">
      <w:r>
        <w:rPr>
          <w:noProof/>
          <w:lang w:eastAsia="en-GB"/>
        </w:rPr>
        <w:drawing>
          <wp:inline distT="0" distB="0" distL="0" distR="0" wp14:anchorId="710893C2" wp14:editId="7119806B">
            <wp:extent cx="4433777" cy="822398"/>
            <wp:effectExtent l="0" t="0" r="5080" b="0"/>
            <wp:docPr id="5126" name="Picture 5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454597" cy="826260"/>
                    </a:xfrm>
                    <a:prstGeom prst="rect">
                      <a:avLst/>
                    </a:prstGeom>
                    <a:noFill/>
                    <a:ln>
                      <a:noFill/>
                    </a:ln>
                  </pic:spPr>
                </pic:pic>
              </a:graphicData>
            </a:graphic>
          </wp:inline>
        </w:drawing>
      </w:r>
      <w:r>
        <w:tab/>
        <w:t>Equation 4.3.3.C</w:t>
      </w:r>
    </w:p>
    <w:p w:rsidR="000628C1" w:rsidRDefault="000628C1" w:rsidP="000628C1">
      <w:r>
        <w:tab/>
        <w:t>With these equations in mind a program was created in order to transform EBSD data relative to these rotations. Basic input values are required, these consist of the tile angle β, the radius of the NG relative to the AS (NGras), and the radius of the NG relative to RS (NGrrs). In terms of the radius, depending on the location the NGras and NGrrs may not be necessarily equivalent</w:t>
      </w:r>
      <w:r w:rsidRPr="00596DC9">
        <w:t xml:space="preserve"> </w:t>
      </w:r>
      <w:r>
        <w:t xml:space="preserve">and may vary in size. After extensive trialling </w:t>
      </w:r>
      <w:r>
        <w:rPr>
          <w:b/>
        </w:rPr>
        <w:t>[Ahmed, 2009]</w:t>
      </w:r>
      <w:r>
        <w:t xml:space="preserve"> it was determined that the effective radius of the RS needed to be less that the AS in order to obtain ideal shear components. </w:t>
      </w:r>
    </w:p>
    <w:p w:rsidR="000628C1" w:rsidRDefault="000628C1" w:rsidP="000628C1">
      <w:pPr>
        <w:pStyle w:val="Heading1"/>
      </w:pPr>
      <w:bookmarkStart w:id="106" w:name="_Toc404107952"/>
      <w:r>
        <w:t>4.4.4 – Rotational shear corrected results for crystallographic texture</w:t>
      </w:r>
      <w:bookmarkEnd w:id="106"/>
    </w:p>
    <w:p w:rsidR="000628C1" w:rsidRDefault="000628C1" w:rsidP="000628C1">
      <w:r>
        <w:tab/>
        <w:t xml:space="preserve">The same tool was used for all SSCFSWelds and SSFSWelds which had a tilt angle (β) of 5°, and at the centre of the DRX there is no rotation required around the ND (where x = 0) so therefore α = 0. In terms of correction, the DRX base region the NGrrs was set at4116µm with a NGras of 4732µm, and for the DRX wire filler region the NGrrs was set 3918µm, and the NGras was set at 4806µm. The results of the correction for both the DRX filler region and DRX base region can be seen in figures 4.4.4.B-C and 4.4.4.E-F respectively. </w:t>
      </w:r>
    </w:p>
    <w:p w:rsidR="000628C1" w:rsidRDefault="000628C1" w:rsidP="000628C1">
      <w:r>
        <w:tab/>
        <w:t xml:space="preserve">With a relatively small correction such as a 5° tilt it is unsurprising that there is little difference between the corrected and uncorrected IPF OIM. For both cases the maps are dominated by &lt;111&gt; crystal directions which are parallel to the r direction for a given shear reference frame, and in both cases there are bands that are particularly pronounced on the advancing side that show a small degree of &lt;110&gt; crystal directions. The texture throughout the DRX can be described as </w:t>
      </w:r>
      <w:r w:rsidRPr="00545B0B">
        <w:t xml:space="preserve">simple shear texture with </w:t>
      </w:r>
      <w:r w:rsidRPr="00434A84">
        <w:t>dominant B/</w:t>
      </w:r>
      <w:r w:rsidRPr="00434A84">
        <w:rPr>
          <w:color w:val="000000"/>
          <w:position w:val="-4"/>
        </w:rPr>
        <w:object w:dxaOrig="240" w:dyaOrig="300">
          <v:shape id="_x0000_i1056" type="#_x0000_t75" style="width:12pt;height:15pt" o:ole="">
            <v:imagedata r:id="rId11" o:title=""/>
          </v:shape>
          <o:OLEObject Type="Embed" ProgID="Equation.3" ShapeID="_x0000_i1056" DrawAspect="Content" ObjectID="_1494525374" r:id="rId275"/>
        </w:object>
      </w:r>
      <w:r w:rsidRPr="00434A84">
        <w:t>components</w:t>
      </w:r>
      <w:r w:rsidRPr="00545B0B">
        <w:t xml:space="preserve">, while there are some C components they are very slight in presence and can be seen towards the RS and faintly between the bands on the advancing side. </w:t>
      </w:r>
    </w:p>
    <w:p w:rsidR="000628C1" w:rsidRPr="005C3084" w:rsidRDefault="000628C1" w:rsidP="000628C1">
      <w:pPr>
        <w:rPr>
          <w:color w:val="000000"/>
        </w:rPr>
      </w:pPr>
      <w:r>
        <w:tab/>
      </w:r>
      <w:r w:rsidRPr="00545B0B">
        <w:t>In order to confirm and emphasise this figures 4.4.4.C and 4.4.4.F were created with B (red)</w:t>
      </w:r>
      <w:proofErr w:type="gramStart"/>
      <w:r w:rsidRPr="00545B0B">
        <w:t>,</w:t>
      </w:r>
      <w:proofErr w:type="gramEnd"/>
      <w:r w:rsidRPr="00545B0B">
        <w:rPr>
          <w:color w:val="000000"/>
          <w:position w:val="-4"/>
        </w:rPr>
        <w:object w:dxaOrig="240" w:dyaOrig="300">
          <v:shape id="_x0000_i1057" type="#_x0000_t75" style="width:12pt;height:15pt" o:ole="">
            <v:imagedata r:id="rId11" o:title=""/>
          </v:shape>
          <o:OLEObject Type="Embed" ProgID="Equation.3" ShapeID="_x0000_i1057" DrawAspect="Content" ObjectID="_1494525375" r:id="rId276"/>
        </w:object>
      </w:r>
      <w:r w:rsidRPr="00545B0B">
        <w:rPr>
          <w:color w:val="000000"/>
        </w:rPr>
        <w:t>(</w:t>
      </w:r>
      <w:r>
        <w:rPr>
          <w:color w:val="000000"/>
        </w:rPr>
        <w:t>yellow)</w:t>
      </w:r>
      <w:r w:rsidRPr="00545B0B">
        <w:rPr>
          <w:color w:val="000000"/>
        </w:rPr>
        <w:t>, and C</w:t>
      </w:r>
      <w:r>
        <w:rPr>
          <w:color w:val="000000"/>
        </w:rPr>
        <w:t xml:space="preserve"> (blue) components that all had a 25° spread. The figures also confirmed that </w:t>
      </w:r>
      <w:r w:rsidRPr="00545B0B">
        <w:rPr>
          <w:color w:val="000000"/>
        </w:rPr>
        <w:t xml:space="preserve">the </w:t>
      </w:r>
      <w:r w:rsidRPr="00545B0B">
        <w:rPr>
          <w:color w:val="000000"/>
        </w:rPr>
        <w:lastRenderedPageBreak/>
        <w:t xml:space="preserve">banded regions particularly prominent on the advancing side are alternating B </w:t>
      </w:r>
      <w:proofErr w:type="gramStart"/>
      <w:r w:rsidRPr="00545B0B">
        <w:rPr>
          <w:color w:val="000000"/>
        </w:rPr>
        <w:t xml:space="preserve">and </w:t>
      </w:r>
      <w:proofErr w:type="gramEnd"/>
      <w:r w:rsidRPr="00545B0B">
        <w:rPr>
          <w:color w:val="000000"/>
          <w:position w:val="-4"/>
        </w:rPr>
        <w:object w:dxaOrig="240" w:dyaOrig="300">
          <v:shape id="_x0000_i1058" type="#_x0000_t75" style="width:12pt;height:15pt" o:ole="">
            <v:imagedata r:id="rId11" o:title=""/>
          </v:shape>
          <o:OLEObject Type="Embed" ProgID="Equation.3" ShapeID="_x0000_i1058" DrawAspect="Content" ObjectID="_1494525376" r:id="rId277"/>
        </w:object>
      </w:r>
      <w:r w:rsidRPr="00545B0B">
        <w:rPr>
          <w:color w:val="000000"/>
        </w:rPr>
        <w:t xml:space="preserve">, which is </w:t>
      </w:r>
      <w:r>
        <w:rPr>
          <w:color w:val="000000"/>
        </w:rPr>
        <w:t xml:space="preserve">similar to work by Fonda and Bingert </w:t>
      </w:r>
      <w:r>
        <w:rPr>
          <w:b/>
          <w:color w:val="000000"/>
        </w:rPr>
        <w:t>[Fonda and Bingert, 2007]</w:t>
      </w:r>
      <w:r>
        <w:rPr>
          <w:color w:val="000000"/>
        </w:rPr>
        <w:t xml:space="preserve"> when they analysed a weld centre (x = 0). The C component is spread across both sets of samples, but appears to be more prominent in the red banded B region than the yellow banded </w:t>
      </w:r>
      <w:r w:rsidRPr="001776A0">
        <w:rPr>
          <w:color w:val="000000"/>
          <w:position w:val="-4"/>
        </w:rPr>
        <w:object w:dxaOrig="240" w:dyaOrig="300">
          <v:shape id="_x0000_i1059" type="#_x0000_t75" style="width:12pt;height:15pt" o:ole="">
            <v:imagedata r:id="rId11" o:title=""/>
          </v:shape>
          <o:OLEObject Type="Embed" ProgID="Equation.3" ShapeID="_x0000_i1059" DrawAspect="Content" ObjectID="_1494525377" r:id="rId278"/>
        </w:object>
      </w:r>
      <w:r>
        <w:rPr>
          <w:color w:val="000000"/>
        </w:rPr>
        <w:t xml:space="preserve"> for the base region sample. In both cases the retreating side shows hi</w:t>
      </w:r>
      <w:r w:rsidR="005C3084">
        <w:rPr>
          <w:color w:val="000000"/>
        </w:rPr>
        <w:t>gher levels of the C component.</w:t>
      </w:r>
    </w:p>
    <w:p w:rsidR="000628C1" w:rsidRDefault="000628C1" w:rsidP="000628C1">
      <w:pPr>
        <w:sectPr w:rsidR="000628C1" w:rsidSect="00142F1F">
          <w:pgSz w:w="11906" w:h="16838"/>
          <w:pgMar w:top="1440" w:right="1440" w:bottom="1440" w:left="1440" w:header="708" w:footer="708" w:gutter="0"/>
          <w:cols w:space="708"/>
          <w:docGrid w:linePitch="360"/>
        </w:sectPr>
      </w:pPr>
    </w:p>
    <w:p w:rsidR="000628C1" w:rsidRDefault="000628C1" w:rsidP="000628C1">
      <w:r>
        <w:rPr>
          <w:iCs/>
          <w:noProof/>
          <w:lang w:eastAsia="en-GB"/>
        </w:rPr>
        <w:lastRenderedPageBreak/>
        <w:drawing>
          <wp:anchor distT="0" distB="0" distL="114300" distR="114300" simplePos="0" relativeHeight="251666432" behindDoc="0" locked="0" layoutInCell="1" allowOverlap="1" wp14:anchorId="7A608E51" wp14:editId="6540A698">
            <wp:simplePos x="0" y="0"/>
            <wp:positionH relativeFrom="column">
              <wp:posOffset>-452755</wp:posOffset>
            </wp:positionH>
            <wp:positionV relativeFrom="paragraph">
              <wp:posOffset>273685</wp:posOffset>
            </wp:positionV>
            <wp:extent cx="210820" cy="213995"/>
            <wp:effectExtent l="0" t="0" r="0" b="0"/>
            <wp:wrapNone/>
            <wp:docPr id="6242" name="Picture 6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210820" cy="2139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eastAsia="en-GB"/>
        </w:rPr>
        <mc:AlternateContent>
          <mc:Choice Requires="wpg">
            <w:drawing>
              <wp:anchor distT="0" distB="0" distL="114300" distR="114300" simplePos="0" relativeHeight="251665408" behindDoc="0" locked="0" layoutInCell="1" allowOverlap="1" wp14:anchorId="7C440815" wp14:editId="58F6F8ED">
                <wp:simplePos x="0" y="0"/>
                <wp:positionH relativeFrom="column">
                  <wp:posOffset>-193040</wp:posOffset>
                </wp:positionH>
                <wp:positionV relativeFrom="paragraph">
                  <wp:posOffset>-45454</wp:posOffset>
                </wp:positionV>
                <wp:extent cx="9614535" cy="1107440"/>
                <wp:effectExtent l="0" t="0" r="5715" b="0"/>
                <wp:wrapNone/>
                <wp:docPr id="6223" name="Group 6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14535" cy="1107440"/>
                          <a:chOff x="1054012" y="1069704"/>
                          <a:chExt cx="96145" cy="11071"/>
                        </a:xfrm>
                      </wpg:grpSpPr>
                      <pic:pic xmlns:pic="http://schemas.openxmlformats.org/drawingml/2006/picture">
                        <pic:nvPicPr>
                          <pic:cNvPr id="6224" name="Picture 75" descr="UC6Wire-PF2"/>
                          <pic:cNvPicPr>
                            <a:picLocks noChangeAspect="1" noChangeArrowheads="1"/>
                          </pic:cNvPicPr>
                        </pic:nvPicPr>
                        <pic:blipFill>
                          <a:blip r:embed="rId205" cstate="print">
                            <a:extLst>
                              <a:ext uri="{28A0092B-C50C-407E-A947-70E740481C1C}">
                                <a14:useLocalDpi xmlns:a14="http://schemas.microsoft.com/office/drawing/2010/main" val="0"/>
                              </a:ext>
                            </a:extLst>
                          </a:blip>
                          <a:srcRect r="32730"/>
                          <a:stretch>
                            <a:fillRect/>
                          </a:stretch>
                        </pic:blipFill>
                        <pic:spPr bwMode="auto">
                          <a:xfrm>
                            <a:off x="1095724" y="1075869"/>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5" name="Picture 76" descr="UC6Wire-PF3"/>
                          <pic:cNvPicPr>
                            <a:picLocks noChangeAspect="1" noChangeArrowheads="1"/>
                          </pic:cNvPicPr>
                        </pic:nvPicPr>
                        <pic:blipFill>
                          <a:blip r:embed="rId280" cstate="print">
                            <a:extLst>
                              <a:ext uri="{28A0092B-C50C-407E-A947-70E740481C1C}">
                                <a14:useLocalDpi xmlns:a14="http://schemas.microsoft.com/office/drawing/2010/main" val="0"/>
                              </a:ext>
                            </a:extLst>
                          </a:blip>
                          <a:srcRect r="31601"/>
                          <a:stretch>
                            <a:fillRect/>
                          </a:stretch>
                        </pic:blipFill>
                        <pic:spPr bwMode="auto">
                          <a:xfrm>
                            <a:off x="1090144" y="1075842"/>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6" name="Picture 77" descr="UC6Wire-PF4"/>
                          <pic:cNvPicPr>
                            <a:picLocks noChangeAspect="1" noChangeArrowheads="1"/>
                          </pic:cNvPicPr>
                        </pic:nvPicPr>
                        <pic:blipFill>
                          <a:blip r:embed="rId207" cstate="print">
                            <a:extLst>
                              <a:ext uri="{28A0092B-C50C-407E-A947-70E740481C1C}">
                                <a14:useLocalDpi xmlns:a14="http://schemas.microsoft.com/office/drawing/2010/main" val="0"/>
                              </a:ext>
                            </a:extLst>
                          </a:blip>
                          <a:srcRect r="30472"/>
                          <a:stretch>
                            <a:fillRect/>
                          </a:stretch>
                        </pic:blipFill>
                        <pic:spPr bwMode="auto">
                          <a:xfrm>
                            <a:off x="1084070" y="1075816"/>
                            <a:ext cx="4803"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7" name="Picture 78" descr="UC6Wire-PF5"/>
                          <pic:cNvPicPr>
                            <a:picLocks noChangeAspect="1" noChangeArrowheads="1"/>
                          </pic:cNvPicPr>
                        </pic:nvPicPr>
                        <pic:blipFill>
                          <a:blip r:embed="rId208" cstate="print">
                            <a:extLst>
                              <a:ext uri="{28A0092B-C50C-407E-A947-70E740481C1C}">
                                <a14:useLocalDpi xmlns:a14="http://schemas.microsoft.com/office/drawing/2010/main" val="0"/>
                              </a:ext>
                            </a:extLst>
                          </a:blip>
                          <a:srcRect r="31601"/>
                          <a:stretch>
                            <a:fillRect/>
                          </a:stretch>
                        </pic:blipFill>
                        <pic:spPr bwMode="auto">
                          <a:xfrm>
                            <a:off x="1078157" y="107582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8" name="Picture 79" descr="UC6Wire-PF6"/>
                          <pic:cNvPicPr>
                            <a:picLocks noChangeAspect="1" noChangeArrowheads="1"/>
                          </pic:cNvPicPr>
                        </pic:nvPicPr>
                        <pic:blipFill>
                          <a:blip r:embed="rId209" cstate="print">
                            <a:extLst>
                              <a:ext uri="{28A0092B-C50C-407E-A947-70E740481C1C}">
                                <a14:useLocalDpi xmlns:a14="http://schemas.microsoft.com/office/drawing/2010/main" val="0"/>
                              </a:ext>
                            </a:extLst>
                          </a:blip>
                          <a:srcRect r="32730"/>
                          <a:stretch>
                            <a:fillRect/>
                          </a:stretch>
                        </pic:blipFill>
                        <pic:spPr bwMode="auto">
                          <a:xfrm>
                            <a:off x="1072004" y="1075836"/>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29" name="Picture 80" descr="UC6Wire-PF7"/>
                          <pic:cNvPicPr>
                            <a:picLocks noChangeAspect="1" noChangeArrowheads="1"/>
                          </pic:cNvPicPr>
                        </pic:nvPicPr>
                        <pic:blipFill>
                          <a:blip r:embed="rId210" cstate="print">
                            <a:extLst>
                              <a:ext uri="{28A0092B-C50C-407E-A947-70E740481C1C}">
                                <a14:useLocalDpi xmlns:a14="http://schemas.microsoft.com/office/drawing/2010/main" val="0"/>
                              </a:ext>
                            </a:extLst>
                          </a:blip>
                          <a:srcRect r="31601"/>
                          <a:stretch>
                            <a:fillRect/>
                          </a:stretch>
                        </pic:blipFill>
                        <pic:spPr bwMode="auto">
                          <a:xfrm>
                            <a:off x="1065983" y="107580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0" name="Picture 81" descr="UC6Wire-PF8"/>
                          <pic:cNvPicPr>
                            <a:picLocks noChangeAspect="1" noChangeArrowheads="1"/>
                          </pic:cNvPicPr>
                        </pic:nvPicPr>
                        <pic:blipFill>
                          <a:blip r:embed="rId281" cstate="print">
                            <a:extLst>
                              <a:ext uri="{28A0092B-C50C-407E-A947-70E740481C1C}">
                                <a14:useLocalDpi xmlns:a14="http://schemas.microsoft.com/office/drawing/2010/main" val="0"/>
                              </a:ext>
                            </a:extLst>
                          </a:blip>
                          <a:srcRect r="31601"/>
                          <a:stretch>
                            <a:fillRect/>
                          </a:stretch>
                        </pic:blipFill>
                        <pic:spPr bwMode="auto">
                          <a:xfrm>
                            <a:off x="1059884" y="1075756"/>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1" name="Picture 82" descr="UC6Wire-PF9"/>
                          <pic:cNvPicPr>
                            <a:picLocks noChangeAspect="1" noChangeArrowheads="1"/>
                          </pic:cNvPicPr>
                        </pic:nvPicPr>
                        <pic:blipFill>
                          <a:blip r:embed="rId212" cstate="print">
                            <a:extLst>
                              <a:ext uri="{28A0092B-C50C-407E-A947-70E740481C1C}">
                                <a14:useLocalDpi xmlns:a14="http://schemas.microsoft.com/office/drawing/2010/main" val="0"/>
                              </a:ext>
                            </a:extLst>
                          </a:blip>
                          <a:srcRect r="31601"/>
                          <a:stretch>
                            <a:fillRect/>
                          </a:stretch>
                        </pic:blipFill>
                        <pic:spPr bwMode="auto">
                          <a:xfrm>
                            <a:off x="1101438" y="1075761"/>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2" name="Picture 83" descr="UC6Wire-PF10"/>
                          <pic:cNvPicPr>
                            <a:picLocks noChangeAspect="1" noChangeArrowheads="1"/>
                          </pic:cNvPicPr>
                        </pic:nvPicPr>
                        <pic:blipFill>
                          <a:blip r:embed="rId213" cstate="print">
                            <a:extLst>
                              <a:ext uri="{28A0092B-C50C-407E-A947-70E740481C1C}">
                                <a14:useLocalDpi xmlns:a14="http://schemas.microsoft.com/office/drawing/2010/main" val="0"/>
                              </a:ext>
                            </a:extLst>
                          </a:blip>
                          <a:srcRect r="32730"/>
                          <a:stretch>
                            <a:fillRect/>
                          </a:stretch>
                        </pic:blipFill>
                        <pic:spPr bwMode="auto">
                          <a:xfrm>
                            <a:off x="1107017" y="1075836"/>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3" name="Picture 84" descr="UC6Wire-PF11"/>
                          <pic:cNvPicPr>
                            <a:picLocks noChangeAspect="1" noChangeArrowheads="1"/>
                          </pic:cNvPicPr>
                        </pic:nvPicPr>
                        <pic:blipFill>
                          <a:blip r:embed="rId282" cstate="print">
                            <a:extLst>
                              <a:ext uri="{28A0092B-C50C-407E-A947-70E740481C1C}">
                                <a14:useLocalDpi xmlns:a14="http://schemas.microsoft.com/office/drawing/2010/main" val="0"/>
                              </a:ext>
                            </a:extLst>
                          </a:blip>
                          <a:srcRect r="31601"/>
                          <a:stretch>
                            <a:fillRect/>
                          </a:stretch>
                        </pic:blipFill>
                        <pic:spPr bwMode="auto">
                          <a:xfrm>
                            <a:off x="1112718" y="1075882"/>
                            <a:ext cx="4725"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4" name="Picture 85" descr="UC6Wire-PF12"/>
                          <pic:cNvPicPr>
                            <a:picLocks noChangeAspect="1" noChangeArrowheads="1"/>
                          </pic:cNvPicPr>
                        </pic:nvPicPr>
                        <pic:blipFill>
                          <a:blip r:embed="rId215" cstate="print">
                            <a:extLst>
                              <a:ext uri="{28A0092B-C50C-407E-A947-70E740481C1C}">
                                <a14:useLocalDpi xmlns:a14="http://schemas.microsoft.com/office/drawing/2010/main" val="0"/>
                              </a:ext>
                            </a:extLst>
                          </a:blip>
                          <a:srcRect r="31601"/>
                          <a:stretch>
                            <a:fillRect/>
                          </a:stretch>
                        </pic:blipFill>
                        <pic:spPr bwMode="auto">
                          <a:xfrm>
                            <a:off x="1118932" y="1075889"/>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5" name="Picture 86" descr="UC6Wire-PF13"/>
                          <pic:cNvPicPr>
                            <a:picLocks noChangeAspect="1" noChangeArrowheads="1"/>
                          </pic:cNvPicPr>
                        </pic:nvPicPr>
                        <pic:blipFill>
                          <a:blip r:embed="rId283" cstate="print">
                            <a:extLst>
                              <a:ext uri="{28A0092B-C50C-407E-A947-70E740481C1C}">
                                <a14:useLocalDpi xmlns:a14="http://schemas.microsoft.com/office/drawing/2010/main" val="0"/>
                              </a:ext>
                            </a:extLst>
                          </a:blip>
                          <a:srcRect r="30472"/>
                          <a:stretch>
                            <a:fillRect/>
                          </a:stretch>
                        </pic:blipFill>
                        <pic:spPr bwMode="auto">
                          <a:xfrm>
                            <a:off x="1125309" y="1075822"/>
                            <a:ext cx="4803" cy="488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6" name="Picture 87" descr="UC6Wire-PF14"/>
                          <pic:cNvPicPr>
                            <a:picLocks noChangeAspect="1" noChangeArrowheads="1"/>
                          </pic:cNvPicPr>
                        </pic:nvPicPr>
                        <pic:blipFill>
                          <a:blip r:embed="rId217" cstate="print">
                            <a:extLst>
                              <a:ext uri="{28A0092B-C50C-407E-A947-70E740481C1C}">
                                <a14:useLocalDpi xmlns:a14="http://schemas.microsoft.com/office/drawing/2010/main" val="0"/>
                              </a:ext>
                            </a:extLst>
                          </a:blip>
                          <a:srcRect r="32730"/>
                          <a:stretch>
                            <a:fillRect/>
                          </a:stretch>
                        </pic:blipFill>
                        <pic:spPr bwMode="auto">
                          <a:xfrm>
                            <a:off x="1131708" y="1075869"/>
                            <a:ext cx="4647"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7" name="Picture 88" descr="UC6Wire-PF15"/>
                          <pic:cNvPicPr>
                            <a:picLocks noChangeAspect="1" noChangeArrowheads="1"/>
                          </pic:cNvPicPr>
                        </pic:nvPicPr>
                        <pic:blipFill>
                          <a:blip r:embed="rId218" cstate="print">
                            <a:extLst>
                              <a:ext uri="{28A0092B-C50C-407E-A947-70E740481C1C}">
                                <a14:useLocalDpi xmlns:a14="http://schemas.microsoft.com/office/drawing/2010/main" val="0"/>
                              </a:ext>
                            </a:extLst>
                          </a:blip>
                          <a:srcRect r="31601"/>
                          <a:stretch>
                            <a:fillRect/>
                          </a:stretch>
                        </pic:blipFill>
                        <pic:spPr bwMode="auto">
                          <a:xfrm>
                            <a:off x="1138120" y="1075876"/>
                            <a:ext cx="4725"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8" name="Picture 89" descr="UC6Wire-PF16"/>
                          <pic:cNvPicPr>
                            <a:picLocks noChangeAspect="1" noChangeArrowheads="1"/>
                          </pic:cNvPicPr>
                        </pic:nvPicPr>
                        <pic:blipFill>
                          <a:blip r:embed="rId219" cstate="print">
                            <a:extLst>
                              <a:ext uri="{28A0092B-C50C-407E-A947-70E740481C1C}">
                                <a14:useLocalDpi xmlns:a14="http://schemas.microsoft.com/office/drawing/2010/main" val="0"/>
                              </a:ext>
                            </a:extLst>
                          </a:blip>
                          <a:srcRect r="30472"/>
                          <a:stretch>
                            <a:fillRect/>
                          </a:stretch>
                        </pic:blipFill>
                        <pic:spPr bwMode="auto">
                          <a:xfrm>
                            <a:off x="1144618" y="1075816"/>
                            <a:ext cx="4803"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39" name="Picture 90" descr="UC6Wire-PF1"/>
                          <pic:cNvPicPr>
                            <a:picLocks noChangeAspect="1" noChangeArrowheads="1"/>
                          </pic:cNvPicPr>
                        </pic:nvPicPr>
                        <pic:blipFill>
                          <a:blip r:embed="rId220" cstate="print">
                            <a:extLst>
                              <a:ext uri="{28A0092B-C50C-407E-A947-70E740481C1C}">
                                <a14:useLocalDpi xmlns:a14="http://schemas.microsoft.com/office/drawing/2010/main" val="0"/>
                              </a:ext>
                            </a:extLst>
                          </a:blip>
                          <a:srcRect r="30472"/>
                          <a:stretch>
                            <a:fillRect/>
                          </a:stretch>
                        </pic:blipFill>
                        <pic:spPr bwMode="auto">
                          <a:xfrm>
                            <a:off x="1054012" y="1075730"/>
                            <a:ext cx="4803" cy="48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40" name="Picture 91"/>
                          <pic:cNvPicPr>
                            <a:picLocks noChangeAspect="1" noChangeArrowheads="1"/>
                          </pic:cNvPicPr>
                        </pic:nvPicPr>
                        <pic:blipFill>
                          <a:blip r:embed="rId284" cstate="print">
                            <a:extLst>
                              <a:ext uri="{28A0092B-C50C-407E-A947-70E740481C1C}">
                                <a14:useLocalDpi xmlns:a14="http://schemas.microsoft.com/office/drawing/2010/main" val="0"/>
                              </a:ext>
                            </a:extLst>
                          </a:blip>
                          <a:srcRect r="1251"/>
                          <a:stretch>
                            <a:fillRect/>
                          </a:stretch>
                        </pic:blipFill>
                        <pic:spPr bwMode="auto">
                          <a:xfrm>
                            <a:off x="1054055" y="1069704"/>
                            <a:ext cx="96103" cy="52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014D1EDD" id="Group 6223" o:spid="_x0000_s1026" style="position:absolute;margin-left:-15.2pt;margin-top:-3.6pt;width:757.05pt;height:87.2pt;z-index:251665408" coordorigin="10540,10697" coordsize="961,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">
                <v:shape id="Picture 75" o:spid="_x0000_s1027" type="#_x0000_t75" alt="UC6Wire-PF2" style="position:absolute;left:10957;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8cK7FAAAA3QAAAA8AAABkcnMvZG93bnJldi54bWxEj9FqwkAURN8L/sNyBd/qxiBWo6uIIFrb&#10;l2o+4JK9JsHs3bi7xvTvu4VCH4eZOcOsNr1pREfO15YVTMYJCOLC6ppLBfll/zoH4QOyxsYyKfgm&#10;D5v14GWFmbZP/qLuHEoRIewzVFCF0GZS+qIig35sW+LoXa0zGKJ0pdQOnxFuGpkmyUwarDkuVNjS&#10;rqLidn4YBX5aH+5ukb+Zz/17d5QfyWl7ypUaDfvtEkSgPvyH/9pHrWCWplP4fROfgF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vHCuxQAAAN0AAAAPAAAAAAAAAAAAAAAA&#10;AJ8CAABkcnMvZG93bnJldi54bWxQSwUGAAAAAAQABAD3AAAAkQMAAAAA&#10;" strokecolor="black [0]" insetpen="t">
                  <v:imagedata r:id="rId222" o:title="UC6Wire-PF2" cropright="21450f"/>
                </v:shape>
                <v:shape id="Picture 76" o:spid="_x0000_s1028" type="#_x0000_t75" alt="UC6Wire-PF3" style="position:absolute;left:10901;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lnsTFAAAA3QAAAA8AAABkcnMvZG93bnJldi54bWxEj0FrwkAUhO9C/8PyhF5ENwaNkrqKLRTE&#10;gtSo99fsMwnNvg3ZVeO/7wpCj8PMfMMsVp2pxZVaV1lWMB5FIIhzqysuFBwPn8M5COeRNdaWScGd&#10;HKyWL70FptreeE/XzBciQNilqKD0vkmldHlJBt3INsTBO9vWoA+yLaRu8RbgppZxFCXSYMVhocSG&#10;PkrKf7OLUXAavP805rsYHNgk26/Jju672UWp1363fgPhqfP/4Wd7oxUkcTyFx5vwBO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ZZ7ExQAAAN0AAAAPAAAAAAAAAAAAAAAA&#10;AJ8CAABkcnMvZG93bnJldi54bWxQSwUGAAAAAAQABAD3AAAAkQMAAAAA&#10;" strokecolor="black [0]" insetpen="t">
                  <v:imagedata r:id="rId285" o:title="UC6Wire-PF3" cropright="20710f"/>
                </v:shape>
                <v:shape id="Picture 77" o:spid="_x0000_s1029" type="#_x0000_t75" alt="UC6Wire-PF4" style="position:absolute;left:10840;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gPE/EAAAA3QAAAA8AAABkcnMvZG93bnJldi54bWxEj0GLwjAUhO/C/ofwFvYimtpDkWoUEXbx&#10;sHtQi3p8NM+22LyUJGr33xtB8DjMzDfMfNmbVtzI+caygsk4AUFcWt1wpaDYf4+mIHxA1thaJgX/&#10;5GG5+BjMMdf2zlu67UIlIoR9jgrqELpcSl/WZNCPbUccvbN1BkOUrpLa4T3CTSvTJMmkwYbjQo0d&#10;rWsqL7uriZRhOHTmd/3zV+4Lx6deHo9XqdTXZ7+agQjUh3f41d5oBVmaZvB8E5+AX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mgPE/EAAAA3QAAAA8AAAAAAAAAAAAAAAAA&#10;nwIAAGRycy9kb3ducmV2LnhtbFBLBQYAAAAABAAEAPcAAACQAwAAAAA=&#10;" strokecolor="black [0]" insetpen="t">
                  <v:imagedata r:id="rId224" o:title="UC6Wire-PF4" cropright="19970f"/>
                </v:shape>
                <v:shape id="Picture 78" o:spid="_x0000_s1030" type="#_x0000_t75" alt="UC6Wire-PF5" style="position:absolute;left:10781;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uiDnGAAAA3QAAAA8AAABkcnMvZG93bnJldi54bWxEj0FrAjEUhO+C/yE8wVvNuoLK1igiiEKp&#10;VFsovT02r5ttNy9Lkrrbf28KBY/DzHzDrDa9bcSVfKgdK5hOMhDEpdM1VwreXvcPSxAhImtsHJOC&#10;XwqwWQ8HKyy06/hM10usRIJwKFCBibEtpAylIYth4lri5H06bzEm6SupPXYJbhuZZ9lcWqw5LRhs&#10;aWeo/L78WAUvC318N9MdPgfq8q/Z9ul0+PBKjUf99hFEpD7ew//to1Ywz/MF/L1JT0Cu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C6IOcYAAADdAAAADwAAAAAAAAAAAAAA&#10;AACfAgAAZHJzL2Rvd25yZXYueG1sUEsFBgAAAAAEAAQA9wAAAJIDAAAAAA==&#10;" strokecolor="black [0]" insetpen="t">
                  <v:imagedata r:id="rId225" o:title="UC6Wire-PF5" cropright="20710f"/>
                </v:shape>
                <v:shape id="Picture 79" o:spid="_x0000_s1031" type="#_x0000_t75" alt="UC6Wire-PF6" style="position:absolute;left:10720;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NGUnBAAAA3QAAAA8AAABkcnMvZG93bnJldi54bWxET89rwjAUvg/2P4Q38CKaWqSb1ShTdOyo&#10;Ve+P5tnUNS+liVr/++Uw2PHj+71Y9bYRd+p87VjBZJyAIC6drrlScDruRh8gfEDW2DgmBU/ysFq+&#10;viww1+7BB7oXoRIxhH2OCkwIbS6lLw1Z9GPXEkfu4jqLIcKukrrDRwy3jUyTJJMWa44NBlvaGCp/&#10;iptVcBmus6n7murh3rwfk+uZs+2MlRq89Z9zEIH68C/+c39rBVmaxrnxTXwCcvk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DNGUnBAAAA3QAAAA8AAAAAAAAAAAAAAAAAnwIA&#10;AGRycy9kb3ducmV2LnhtbFBLBQYAAAAABAAEAPcAAACNAwAAAAA=&#10;" strokecolor="black [0]" insetpen="t">
                  <v:imagedata r:id="rId226" o:title="UC6Wire-PF6" cropright="21450f"/>
                </v:shape>
                <v:shape id="Picture 80" o:spid="_x0000_s1032" type="#_x0000_t75" alt="UC6Wire-PF7" style="position:absolute;left:10659;top:10758;width:48;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HQjXFAAAA3QAAAA8AAABkcnMvZG93bnJldi54bWxEj8FqwzAQRO+F/oPYQG6NbFNC40QxpkXQ&#10;0EJomg9YrI1tYq2MpdrO30eFQo/DzLxhdsVsOzHS4FvHCtJVAoK4cqblWsH5Wz+9gPAB2WDnmBTc&#10;yEOxf3zYYW7cxF80nkItIoR9jgqaEPpcSl81ZNGvXE8cvYsbLIYoh1qaAacIt53MkmQtLbYcFxrs&#10;6bWh6nr6sQp8aw7j5djrZ63Lj8/jJn1LKq3UcjGXWxCB5vAf/mu/GwXrLNvA75v4BOT+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h0I1xQAAAN0AAAAPAAAAAAAAAAAAAAAA&#10;AJ8CAABkcnMvZG93bnJldi54bWxQSwUGAAAAAAQABAD3AAAAkQMAAAAA&#10;" strokecolor="black [0]" insetpen="t">
                  <v:imagedata r:id="rId227" o:title="UC6Wire-PF7" cropright="20710f"/>
                </v:shape>
                <v:shape id="Picture 81" o:spid="_x0000_s1033" type="#_x0000_t75" alt="UC6Wire-PF8" style="position:absolute;left:10598;top:10757;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rJO3EAAAA3QAAAA8AAABkcnMvZG93bnJldi54bWxET11rwjAUfR/4H8IV9jI01Y2i1SiibGwM&#10;Blahr5fm2habm5pktvv3y8Ngj4fzvd4OphV3cr6xrGA2TUAQl1Y3XCk4n14nCxA+IGtsLZOCH/Kw&#10;3Ywe1php2/OR7nmoRAxhn6GCOoQuk9KXNRn0U9sRR+5incEQoaukdtjHcNPKeZKk0mDDsaHGjvY1&#10;ldf82ygwXfF5Wr7c+qeDyz8Wb6H48kWh1ON42K1ABBrCv/jP/a4VpPPnuD++iU9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CrJO3EAAAA3QAAAA8AAAAAAAAAAAAAAAAA&#10;nwIAAGRycy9kb3ducmV2LnhtbFBLBQYAAAAABAAEAPcAAACQAwAAAAA=&#10;" strokecolor="black [0]" insetpen="t">
                  <v:imagedata r:id="rId286" o:title="UC6Wire-PF8" cropright="20710f"/>
                </v:shape>
                <v:shape id="Picture 82" o:spid="_x0000_s1034" type="#_x0000_t75" alt="UC6Wire-PF9" style="position:absolute;left:11014;top:10757;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bIwLEAAAA3QAAAA8AAABkcnMvZG93bnJldi54bWxEj81qwzAQhO+BvoPYQm+J7BRMcKOEtlAo&#10;9BTXpNfF2thurZWR5J/k6aNAoMdhZr5htvvZdGIk51vLCtJVAoK4srrlWkH5/bHcgPABWWNnmRSc&#10;ycN+97DYYq7txAcai1CLCGGfo4ImhD6X0lcNGfQr2xNH72SdwRClq6V2OEW46eQ6STJpsOW40GBP&#10;7w1Vf8VgFJxG/v1y4/Htp7wMOh1SDsOGlXp6nF9fQASaw3/43v7UCrL1cwq3N/EJyN0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PbIwLEAAAA3QAAAA8AAAAAAAAAAAAAAAAA&#10;nwIAAGRycy9kb3ducmV2LnhtbFBLBQYAAAAABAAEAPcAAACQAwAAAAA=&#10;" strokecolor="black [0]" insetpen="t">
                  <v:imagedata r:id="rId229" o:title="UC6Wire-PF9" cropright="20710f"/>
                </v:shape>
                <v:shape id="Picture 83" o:spid="_x0000_s1035" type="#_x0000_t75" alt="UC6Wire-PF10" style="position:absolute;left:11070;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pixvEAAAA3QAAAA8AAABkcnMvZG93bnJldi54bWxEj0FrwkAUhO9C/8PyCt7MxihaU1cpotir&#10;Wuj1mX1N0mbfht1Vo7/eLQgeh5n5hpkvO9OIMzlfW1YwTFIQxIXVNZcKvg6bwRsIH5A1NpZJwZU8&#10;LBcvvTnm2l54R+d9KEWEsM9RQRVCm0vpi4oM+sS2xNH7sc5giNKVUju8RLhpZJamE2mw5rhQYUur&#10;ioq//ckoOEqkY7ae/t6udvw9nm3roZutlOq/dh/vIAJ14Rl+tD+1gkk2yuD/TXwC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pixvEAAAA3QAAAA8AAAAAAAAAAAAAAAAA&#10;nwIAAGRycy9kb3ducmV2LnhtbFBLBQYAAAAABAAEAPcAAACQAwAAAAA=&#10;" strokecolor="black [0]" insetpen="t">
                  <v:imagedata r:id="rId230" o:title="UC6Wire-PF10" cropright="21450f"/>
                </v:shape>
                <v:shape id="Picture 84" o:spid="_x0000_s1036" type="#_x0000_t75" alt="UC6Wire-PF11" style="position:absolute;left:11127;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1KjLGAAAA3QAAAA8AAABkcnMvZG93bnJldi54bWxEj0+LwjAUxO8L+x3CW/Cm6Sr+oRplWRA9&#10;KKJdFo+P5tmUbV5KE7X66Y0g7HGYmd8ws0VrK3GhxpeOFXz2EhDEudMlFwp+smV3AsIHZI2VY1Jw&#10;Iw+L+fvbDFPtrrynyyEUIkLYp6jAhFCnUvrckEXfczVx9E6usRiibAqpG7xGuK1kP0lG0mLJccFg&#10;Td+G8r/D2SrA3/MwPx4322qyJrPKsjuOd3elOh/t1xREoDb8h1/ttVYw6g8G8HwTn4Cc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HUqMsYAAADdAAAADwAAAAAAAAAAAAAA&#10;AACfAgAAZHJzL2Rvd25yZXYueG1sUEsFBgAAAAAEAAQA9wAAAJIDAAAAAA==&#10;" strokecolor="black [0]" insetpen="t">
                  <v:imagedata r:id="rId287" o:title="UC6Wire-PF11" cropright="20710f"/>
                </v:shape>
                <v:shape id="Picture 85" o:spid="_x0000_s1037" type="#_x0000_t75" alt="UC6Wire-PF12" style="position:absolute;left:11189;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2T2jDAAAA3QAAAA8AAABkcnMvZG93bnJldi54bWxEj0FrwkAUhO8F/8PyBG/1RW2DRFdRQfDU&#10;UvXg8ZF9JsHs25BdTfz3bqHQ4zAz3zDLdW9r9eDWV040TMYJKJbcmUoKDefT/n0OygcSQ7UT1vBk&#10;D+vV4G1JmXGd/PDjGAoVIeIz0lCG0GSIPi/Zkh+7hiV6V9daClG2BZqWugi3NU6TJEVLlcSFkhre&#10;lZzfjner4YLXO5p8/4WhmnHafeK2Pn9rPRr2mwWowH34D/+1D0ZDOp19wO+b+ARw9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ZPaMMAAADdAAAADwAAAAAAAAAAAAAAAACf&#10;AgAAZHJzL2Rvd25yZXYueG1sUEsFBgAAAAAEAAQA9wAAAI8DAAAAAA==&#10;" strokecolor="black [0]" insetpen="t">
                  <v:imagedata r:id="rId232" o:title="UC6Wire-PF12" cropright="20710f"/>
                </v:shape>
                <v:shape id="Picture 86" o:spid="_x0000_s1038" type="#_x0000_t75" alt="UC6Wire-PF13" style="position:absolute;left:11253;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yHBfDAAAA3QAAAA8AAABkcnMvZG93bnJldi54bWxEj82qwjAUhPeC7xCO4EY0VVGkGkUuXBDU&#10;hX/o8tAc22JzUpqo9e2NILgcZuYbZraoTSEeVLncsoJ+LwJBnFidc6rgePjvTkA4j6yxsEwKXuRg&#10;MW82Zhhr++QdPfY+FQHCLkYFmfdlLKVLMjLoerYkDt7VVgZ9kFUqdYXPADeFHETRWBrMOSxkWNJf&#10;RsltfzcKnB52kss6355kdJ5s6v6qo8uLUu1WvZyC8FT7X/jbXmkF48FwBJ834QnI+R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PIcF8MAAADdAAAADwAAAAAAAAAAAAAAAACf&#10;AgAAZHJzL2Rvd25yZXYueG1sUEsFBgAAAAAEAAQA9wAAAI8DAAAAAA==&#10;" strokecolor="black [0]" insetpen="t">
                  <v:imagedata r:id="rId288" o:title="UC6Wire-PF13" cropright="19970f"/>
                </v:shape>
                <v:shape id="Picture 87" o:spid="_x0000_s1039" type="#_x0000_t75" alt="UC6Wire-PF14" style="position:absolute;left:11317;top:10758;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6hHHDAAAA3QAAAA8AAABkcnMvZG93bnJldi54bWxEj9GKwjAURN8X/IdwhX1bUxXKWo0iQtUX&#10;WVb9gEtzbYrNTUmi1r/fCMI+DjNzhlmsetuKO/nQOFYwHmUgiCunG64VnE/l1zeIEJE1to5JwZMC&#10;rJaDjwUW2j34l+7HWIsE4VCgAhNjV0gZKkMWw8h1xMm7OG8xJulrqT0+Ety2cpJlubTYcFow2NHG&#10;UHU93qyCbupnZ3nY7mbPy4+pS1PmWVsq9Tns13MQkfr4H36391pBPpnm8HqTnoB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fqEccMAAADdAAAADwAAAAAAAAAAAAAAAACf&#10;AgAAZHJzL2Rvd25yZXYueG1sUEsFBgAAAAAEAAQA9wAAAI8DAAAAAA==&#10;" strokecolor="black [0]" insetpen="t">
                  <v:imagedata r:id="rId234" o:title="UC6Wire-PF14" cropright="21450f"/>
                </v:shape>
                <v:shape id="Picture 88" o:spid="_x0000_s1040" type="#_x0000_t75" alt="UC6Wire-PF15" style="position:absolute;left:11381;top:10758;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3jJbEAAAA3QAAAA8AAABkcnMvZG93bnJldi54bWxEj0FrAjEUhO8F/0N4Qm816wq2rEaRsqW9&#10;iGjF8yN5blY3L8smq9t/3xSEHoeZ+YZZrgfXiBt1ofasYDrJQBBrb2quFBy/P17eQISIbLDxTAp+&#10;KMB6NXpaYmH8nfd0O8RKJAiHAhXYGNtCyqAtOQwT3xIn7+w7hzHJrpKmw3uCu0bmWTaXDmtOCxZb&#10;erekr4feKZhtc2fKrd5RXsrT0Fz2n722Sj2Ph80CRKQh/ocf7S+jYJ7PXuHvTXo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3jJbEAAAA3QAAAA8AAAAAAAAAAAAAAAAA&#10;nwIAAGRycy9kb3ducmV2LnhtbFBLBQYAAAAABAAEAPcAAACQAwAAAAA=&#10;" strokecolor="black [0]" insetpen="t">
                  <v:imagedata r:id="rId235" o:title="UC6Wire-PF15" cropright="20710f"/>
                </v:shape>
                <v:shape id="Picture 89" o:spid="_x0000_s1041" type="#_x0000_t75" alt="UC6Wire-PF16" style="position:absolute;left:11446;top:10758;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RqlTHAAAA3QAAAA8AAABkcnMvZG93bnJldi54bWxEj8FqwkAQhu8F32EZwVvdqKBt6ipWsFiF&#10;QlXsdciOSWx2NmS3mvr0zqHQ4/DP/81803nrKnWhJpSeDQz6CSjizNuScwOH/erxCVSIyBYrz2Tg&#10;lwLMZ52HKabWX/mTLruYK4FwSNFAEWOdah2yghyGvq+JJTv5xmGUscm1bfAqcFfpYZKMtcOS5UKB&#10;NS0Lyr53P04og+0rLzb+fJxY/f61dm8ft+ejMb1uu3gBFamN/8t/7bU1MB6O5F2xERPQs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6RqlTHAAAA3QAAAA8AAAAAAAAAAAAA&#10;AAAAnwIAAGRycy9kb3ducmV2LnhtbFBLBQYAAAAABAAEAPcAAACTAwAAAAA=&#10;" strokecolor="black [0]" insetpen="t">
                  <v:imagedata r:id="rId236" o:title="UC6Wire-PF16" cropright="19970f"/>
                </v:shape>
                <v:shape id="Picture 90" o:spid="_x0000_s1042" type="#_x0000_t75" alt="UC6Wire-PF1" style="position:absolute;left:10540;top:10757;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T1dHGAAAA3QAAAA8AAABkcnMvZG93bnJldi54bWxEj0FLw0AUhO8F/8PyCl6K3TRKsWm3xYqC&#10;eJFG8fzIviZp896G7Jom/94VhB6HmfmG2ewGblRPna+dGFjME1AkhbO1lAa+Pl/vHkH5gGKxcUIG&#10;RvKw295MNphZd5ED9XkoVYSIz9BAFUKbae2Lihj93LUk0Tu6jjFE2ZXadniJcG50miRLzVhLXKiw&#10;peeKinP+wwZmfB64/zidDmP6vX/PecSXh9GY2+nwtAYVaAjX8H/7zRpYpvcr+HsTn4De/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lPV0cYAAADdAAAADwAAAAAAAAAAAAAA&#10;AACfAgAAZHJzL2Rvd25yZXYueG1sUEsFBgAAAAAEAAQA9wAAAJIDAAAAAA==&#10;" strokecolor="black [0]" insetpen="t">
                  <v:imagedata r:id="rId237" o:title="UC6Wire-PF1" cropright="19970f"/>
                </v:shape>
                <v:shape id="Picture 91" o:spid="_x0000_s1043" type="#_x0000_t75" style="position:absolute;left:10540;top:10697;width:961;height: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GQBvCAAAA3QAAAA8AAABkcnMvZG93bnJldi54bWxET91qwjAUvhd8h3AE72y6MkQ7o2zChhfC&#10;tO4BDs1Z27U5KUnU6tMvF4KXH9//ajOYTlzI+caygpckBUFcWt1wpeDn9DlbgPABWWNnmRTcyMNm&#10;PR6tMNf2yke6FKESMYR9jgrqEPpcSl/WZNAntieO3K91BkOErpLa4TWGm05maTqXBhuODTX2tK2p&#10;bIuzUZAdvgr5jWe3dfvlB3XtX3uTd6Wmk+H9DUSgITzFD/dOK5hnr3F/fBOfgF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BkAbwgAAAN0AAAAPAAAAAAAAAAAAAAAAAJ8C&#10;AABkcnMvZG93bnJldi54bWxQSwUGAAAAAAQABAD3AAAAjgMAAAAA&#10;" strokecolor="black [0]" insetpen="t">
                  <v:imagedata r:id="rId289" o:title="" cropright="820f"/>
                </v:shape>
              </v:group>
            </w:pict>
          </mc:Fallback>
        </mc:AlternateContent>
      </w:r>
    </w:p>
    <w:p w:rsidR="000628C1" w:rsidRDefault="000628C1" w:rsidP="000628C1"/>
    <w:p w:rsidR="000628C1" w:rsidRDefault="000628C1" w:rsidP="000628C1"/>
    <w:p w:rsidR="000628C1" w:rsidRDefault="000628C1" w:rsidP="000628C1">
      <w:r>
        <w:rPr>
          <w:rFonts w:ascii="Times New Roman" w:hAnsi="Times New Roman"/>
          <w:noProof/>
          <w:sz w:val="24"/>
          <w:szCs w:val="24"/>
          <w:lang w:eastAsia="en-GB"/>
        </w:rPr>
        <mc:AlternateContent>
          <mc:Choice Requires="wpg">
            <w:drawing>
              <wp:anchor distT="0" distB="0" distL="114300" distR="114300" simplePos="0" relativeHeight="251663360" behindDoc="0" locked="0" layoutInCell="1" allowOverlap="1" wp14:anchorId="15B87A23" wp14:editId="6132429E">
                <wp:simplePos x="0" y="0"/>
                <wp:positionH relativeFrom="column">
                  <wp:posOffset>-193040</wp:posOffset>
                </wp:positionH>
                <wp:positionV relativeFrom="paragraph">
                  <wp:posOffset>208309</wp:posOffset>
                </wp:positionV>
                <wp:extent cx="9622790" cy="1181735"/>
                <wp:effectExtent l="0" t="0" r="0" b="0"/>
                <wp:wrapNone/>
                <wp:docPr id="5143" name="Group 5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22790" cy="1181735"/>
                          <a:chOff x="1053542" y="1076397"/>
                          <a:chExt cx="96228" cy="11820"/>
                        </a:xfrm>
                      </wpg:grpSpPr>
                      <pic:pic xmlns:pic="http://schemas.openxmlformats.org/drawingml/2006/picture">
                        <pic:nvPicPr>
                          <pic:cNvPr id="5144" name="Picture 21" descr="6Wire(c)_IPF"/>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1053542" y="1076397"/>
                            <a:ext cx="96228" cy="601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5" name="Picture 22" descr="6Wire(c)-PF2"/>
                          <pic:cNvPicPr>
                            <a:picLocks noChangeAspect="1" noChangeArrowheads="1"/>
                          </pic:cNvPicPr>
                        </pic:nvPicPr>
                        <pic:blipFill>
                          <a:blip r:embed="rId291" cstate="print">
                            <a:extLst>
                              <a:ext uri="{28A0092B-C50C-407E-A947-70E740481C1C}">
                                <a14:useLocalDpi xmlns:a14="http://schemas.microsoft.com/office/drawing/2010/main" val="0"/>
                              </a:ext>
                            </a:extLst>
                          </a:blip>
                          <a:srcRect r="33350"/>
                          <a:stretch>
                            <a:fillRect/>
                          </a:stretch>
                        </pic:blipFill>
                        <pic:spPr bwMode="auto">
                          <a:xfrm>
                            <a:off x="1060468" y="1083408"/>
                            <a:ext cx="453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6" name="Picture 23" descr="6Wire(c)-PF3"/>
                          <pic:cNvPicPr>
                            <a:picLocks noChangeAspect="1" noChangeArrowheads="1"/>
                          </pic:cNvPicPr>
                        </pic:nvPicPr>
                        <pic:blipFill>
                          <a:blip r:embed="rId292" cstate="print">
                            <a:extLst>
                              <a:ext uri="{28A0092B-C50C-407E-A947-70E740481C1C}">
                                <a14:useLocalDpi xmlns:a14="http://schemas.microsoft.com/office/drawing/2010/main" val="0"/>
                              </a:ext>
                            </a:extLst>
                          </a:blip>
                          <a:srcRect r="32274"/>
                          <a:stretch>
                            <a:fillRect/>
                          </a:stretch>
                        </pic:blipFill>
                        <pic:spPr bwMode="auto">
                          <a:xfrm>
                            <a:off x="1066654" y="1083405"/>
                            <a:ext cx="4605"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7" name="Picture 24" descr="6Wire(c)-PF4"/>
                          <pic:cNvPicPr>
                            <a:picLocks noChangeAspect="1" noChangeArrowheads="1"/>
                          </pic:cNvPicPr>
                        </pic:nvPicPr>
                        <pic:blipFill>
                          <a:blip r:embed="rId293" cstate="print">
                            <a:extLst>
                              <a:ext uri="{28A0092B-C50C-407E-A947-70E740481C1C}">
                                <a14:useLocalDpi xmlns:a14="http://schemas.microsoft.com/office/drawing/2010/main" val="0"/>
                              </a:ext>
                            </a:extLst>
                          </a:blip>
                          <a:srcRect r="30122"/>
                          <a:stretch>
                            <a:fillRect/>
                          </a:stretch>
                        </pic:blipFill>
                        <pic:spPr bwMode="auto">
                          <a:xfrm>
                            <a:off x="1072589" y="1083348"/>
                            <a:ext cx="4751"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8" name="Picture 25" descr="6Wire(c)-PF5"/>
                          <pic:cNvPicPr>
                            <a:picLocks noChangeAspect="1" noChangeArrowheads="1"/>
                          </pic:cNvPicPr>
                        </pic:nvPicPr>
                        <pic:blipFill>
                          <a:blip r:embed="rId294" cstate="print">
                            <a:extLst>
                              <a:ext uri="{28A0092B-C50C-407E-A947-70E740481C1C}">
                                <a14:useLocalDpi xmlns:a14="http://schemas.microsoft.com/office/drawing/2010/main" val="0"/>
                              </a:ext>
                            </a:extLst>
                          </a:blip>
                          <a:srcRect r="30122"/>
                          <a:stretch>
                            <a:fillRect/>
                          </a:stretch>
                        </pic:blipFill>
                        <pic:spPr bwMode="auto">
                          <a:xfrm>
                            <a:off x="1078790" y="1083383"/>
                            <a:ext cx="4751"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49" name="Picture 26" descr="6Wire(c)-PF6"/>
                          <pic:cNvPicPr>
                            <a:picLocks noChangeAspect="1" noChangeArrowheads="1"/>
                          </pic:cNvPicPr>
                        </pic:nvPicPr>
                        <pic:blipFill>
                          <a:blip r:embed="rId295" cstate="print">
                            <a:extLst>
                              <a:ext uri="{28A0092B-C50C-407E-A947-70E740481C1C}">
                                <a14:useLocalDpi xmlns:a14="http://schemas.microsoft.com/office/drawing/2010/main" val="0"/>
                              </a:ext>
                            </a:extLst>
                          </a:blip>
                          <a:srcRect r="30122"/>
                          <a:stretch>
                            <a:fillRect/>
                          </a:stretch>
                        </pic:blipFill>
                        <pic:spPr bwMode="auto">
                          <a:xfrm>
                            <a:off x="1084636" y="1083386"/>
                            <a:ext cx="475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50" name="Picture 27" descr="6Wire(c)-PF7"/>
                          <pic:cNvPicPr>
                            <a:picLocks noChangeAspect="1" noChangeArrowheads="1"/>
                          </pic:cNvPicPr>
                        </pic:nvPicPr>
                        <pic:blipFill>
                          <a:blip r:embed="rId296" cstate="print">
                            <a:extLst>
                              <a:ext uri="{28A0092B-C50C-407E-A947-70E740481C1C}">
                                <a14:useLocalDpi xmlns:a14="http://schemas.microsoft.com/office/drawing/2010/main" val="0"/>
                              </a:ext>
                            </a:extLst>
                          </a:blip>
                          <a:srcRect r="32272"/>
                          <a:stretch>
                            <a:fillRect/>
                          </a:stretch>
                        </pic:blipFill>
                        <pic:spPr bwMode="auto">
                          <a:xfrm>
                            <a:off x="1090855" y="1083344"/>
                            <a:ext cx="4606"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51" name="Picture 28" descr="6Wire(c)-PF8"/>
                          <pic:cNvPicPr>
                            <a:picLocks noChangeAspect="1" noChangeArrowheads="1"/>
                          </pic:cNvPicPr>
                        </pic:nvPicPr>
                        <pic:blipFill>
                          <a:blip r:embed="rId297" cstate="print">
                            <a:extLst>
                              <a:ext uri="{28A0092B-C50C-407E-A947-70E740481C1C}">
                                <a14:useLocalDpi xmlns:a14="http://schemas.microsoft.com/office/drawing/2010/main" val="0"/>
                              </a:ext>
                            </a:extLst>
                          </a:blip>
                          <a:srcRect r="30122"/>
                          <a:stretch>
                            <a:fillRect/>
                          </a:stretch>
                        </pic:blipFill>
                        <pic:spPr bwMode="auto">
                          <a:xfrm>
                            <a:off x="1097022" y="1083387"/>
                            <a:ext cx="4751"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6" name="Picture 29" descr="6Wire(c)-PF9"/>
                          <pic:cNvPicPr>
                            <a:picLocks noChangeAspect="1" noChangeArrowheads="1"/>
                          </pic:cNvPicPr>
                        </pic:nvPicPr>
                        <pic:blipFill>
                          <a:blip r:embed="rId298" cstate="print">
                            <a:extLst>
                              <a:ext uri="{28A0092B-C50C-407E-A947-70E740481C1C}">
                                <a14:useLocalDpi xmlns:a14="http://schemas.microsoft.com/office/drawing/2010/main" val="0"/>
                              </a:ext>
                            </a:extLst>
                          </a:blip>
                          <a:srcRect r="31198"/>
                          <a:stretch>
                            <a:fillRect/>
                          </a:stretch>
                        </pic:blipFill>
                        <pic:spPr bwMode="auto">
                          <a:xfrm>
                            <a:off x="1103184" y="1083343"/>
                            <a:ext cx="4678"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7" name="Picture 30" descr="6Wire(c)-PF10"/>
                          <pic:cNvPicPr>
                            <a:picLocks noChangeAspect="1" noChangeArrowheads="1"/>
                          </pic:cNvPicPr>
                        </pic:nvPicPr>
                        <pic:blipFill>
                          <a:blip r:embed="rId299" cstate="print">
                            <a:extLst>
                              <a:ext uri="{28A0092B-C50C-407E-A947-70E740481C1C}">
                                <a14:useLocalDpi xmlns:a14="http://schemas.microsoft.com/office/drawing/2010/main" val="0"/>
                              </a:ext>
                            </a:extLst>
                          </a:blip>
                          <a:srcRect r="32274"/>
                          <a:stretch>
                            <a:fillRect/>
                          </a:stretch>
                        </pic:blipFill>
                        <pic:spPr bwMode="auto">
                          <a:xfrm>
                            <a:off x="1109191" y="1083390"/>
                            <a:ext cx="4605"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8" name="Picture 31" descr="6Wire(c)-PF11"/>
                          <pic:cNvPicPr>
                            <a:picLocks noChangeAspect="1" noChangeArrowheads="1"/>
                          </pic:cNvPicPr>
                        </pic:nvPicPr>
                        <pic:blipFill>
                          <a:blip r:embed="rId300" cstate="print">
                            <a:extLst>
                              <a:ext uri="{28A0092B-C50C-407E-A947-70E740481C1C}">
                                <a14:useLocalDpi xmlns:a14="http://schemas.microsoft.com/office/drawing/2010/main" val="0"/>
                              </a:ext>
                            </a:extLst>
                          </a:blip>
                          <a:srcRect r="31198"/>
                          <a:stretch>
                            <a:fillRect/>
                          </a:stretch>
                        </pic:blipFill>
                        <pic:spPr bwMode="auto">
                          <a:xfrm>
                            <a:off x="1115154" y="1083336"/>
                            <a:ext cx="4678"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9" name="Picture 32" descr="6Wire(c)-PF12"/>
                          <pic:cNvPicPr>
                            <a:picLocks noChangeAspect="1" noChangeArrowheads="1"/>
                          </pic:cNvPicPr>
                        </pic:nvPicPr>
                        <pic:blipFill>
                          <a:blip r:embed="rId301" cstate="print">
                            <a:extLst>
                              <a:ext uri="{28A0092B-C50C-407E-A947-70E740481C1C}">
                                <a14:useLocalDpi xmlns:a14="http://schemas.microsoft.com/office/drawing/2010/main" val="0"/>
                              </a:ext>
                            </a:extLst>
                          </a:blip>
                          <a:srcRect r="33350"/>
                          <a:stretch>
                            <a:fillRect/>
                          </a:stretch>
                        </pic:blipFill>
                        <pic:spPr bwMode="auto">
                          <a:xfrm>
                            <a:off x="1121117" y="1083406"/>
                            <a:ext cx="453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0" name="Picture 33" descr="6Wire(c)-PF13"/>
                          <pic:cNvPicPr>
                            <a:picLocks noChangeAspect="1" noChangeArrowheads="1"/>
                          </pic:cNvPicPr>
                        </pic:nvPicPr>
                        <pic:blipFill>
                          <a:blip r:embed="rId302" cstate="print">
                            <a:extLst>
                              <a:ext uri="{28A0092B-C50C-407E-A947-70E740481C1C}">
                                <a14:useLocalDpi xmlns:a14="http://schemas.microsoft.com/office/drawing/2010/main" val="0"/>
                              </a:ext>
                            </a:extLst>
                          </a:blip>
                          <a:srcRect r="30122"/>
                          <a:stretch>
                            <a:fillRect/>
                          </a:stretch>
                        </pic:blipFill>
                        <pic:spPr bwMode="auto">
                          <a:xfrm>
                            <a:off x="1127348" y="1083393"/>
                            <a:ext cx="475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1" name="Picture 34" descr="6Wire(c)-PF14"/>
                          <pic:cNvPicPr>
                            <a:picLocks noChangeAspect="1" noChangeArrowheads="1"/>
                          </pic:cNvPicPr>
                        </pic:nvPicPr>
                        <pic:blipFill>
                          <a:blip r:embed="rId303" cstate="print">
                            <a:extLst>
                              <a:ext uri="{28A0092B-C50C-407E-A947-70E740481C1C}">
                                <a14:useLocalDpi xmlns:a14="http://schemas.microsoft.com/office/drawing/2010/main" val="0"/>
                              </a:ext>
                            </a:extLst>
                          </a:blip>
                          <a:srcRect r="31198"/>
                          <a:stretch>
                            <a:fillRect/>
                          </a:stretch>
                        </pic:blipFill>
                        <pic:spPr bwMode="auto">
                          <a:xfrm>
                            <a:off x="1133287" y="1083384"/>
                            <a:ext cx="4678"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2" name="Picture 35" descr="6Wire(c)-PF15"/>
                          <pic:cNvPicPr>
                            <a:picLocks noChangeAspect="1" noChangeArrowheads="1"/>
                          </pic:cNvPicPr>
                        </pic:nvPicPr>
                        <pic:blipFill>
                          <a:blip r:embed="rId304" cstate="print">
                            <a:extLst>
                              <a:ext uri="{28A0092B-C50C-407E-A947-70E740481C1C}">
                                <a14:useLocalDpi xmlns:a14="http://schemas.microsoft.com/office/drawing/2010/main" val="0"/>
                              </a:ext>
                            </a:extLst>
                          </a:blip>
                          <a:srcRect r="33350"/>
                          <a:stretch>
                            <a:fillRect/>
                          </a:stretch>
                        </pic:blipFill>
                        <pic:spPr bwMode="auto">
                          <a:xfrm>
                            <a:off x="1139189" y="1083343"/>
                            <a:ext cx="4532"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3" name="Picture 36" descr="6Wire(c)-PF16"/>
                          <pic:cNvPicPr>
                            <a:picLocks noChangeAspect="1" noChangeArrowheads="1"/>
                          </pic:cNvPicPr>
                        </pic:nvPicPr>
                        <pic:blipFill>
                          <a:blip r:embed="rId305" cstate="print">
                            <a:extLst>
                              <a:ext uri="{28A0092B-C50C-407E-A947-70E740481C1C}">
                                <a14:useLocalDpi xmlns:a14="http://schemas.microsoft.com/office/drawing/2010/main" val="0"/>
                              </a:ext>
                            </a:extLst>
                          </a:blip>
                          <a:srcRect r="30122"/>
                          <a:stretch>
                            <a:fillRect/>
                          </a:stretch>
                        </pic:blipFill>
                        <pic:spPr bwMode="auto">
                          <a:xfrm>
                            <a:off x="1144932" y="1083391"/>
                            <a:ext cx="4752"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4" name="Picture 37" descr="6Wire(c)-PF1"/>
                          <pic:cNvPicPr>
                            <a:picLocks noChangeAspect="1" noChangeArrowheads="1"/>
                          </pic:cNvPicPr>
                        </pic:nvPicPr>
                        <pic:blipFill>
                          <a:blip r:embed="rId306" cstate="print">
                            <a:extLst>
                              <a:ext uri="{28A0092B-C50C-407E-A947-70E740481C1C}">
                                <a14:useLocalDpi xmlns:a14="http://schemas.microsoft.com/office/drawing/2010/main" val="0"/>
                              </a:ext>
                            </a:extLst>
                          </a:blip>
                          <a:srcRect r="31377"/>
                          <a:stretch>
                            <a:fillRect/>
                          </a:stretch>
                        </pic:blipFill>
                        <pic:spPr bwMode="auto">
                          <a:xfrm>
                            <a:off x="1053721" y="1083345"/>
                            <a:ext cx="4666"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6E75FC29" id="Group 5143" o:spid="_x0000_s1026" style="position:absolute;margin-left:-15.2pt;margin-top:16.4pt;width:757.7pt;height:93.05pt;z-index:251663360" coordorigin="10535,10763" coordsize="96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">
                <v:shape id="Picture 21" o:spid="_x0000_s1027" type="#_x0000_t75" alt="6Wire(c)_IPF" style="position:absolute;left:10535;top:10763;width:962;height: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9fMXFAAAA3QAAAA8AAABkcnMvZG93bnJldi54bWxEj0FrwkAUhO9C/8PyhN7MRrFSopuQWoRS&#10;KmJa6PWRfSbB7Nuwu9X033cLgsdhZr5hNsVoenEh5zvLCuZJCoK4trrjRsHX5272DMIHZI29ZVLw&#10;Sx6K/GGywUzbKx/pUoVGRAj7DBW0IQyZlL5uyaBP7EAcvZN1BkOUrpHa4TXCTS8XabqSBjuOCy0O&#10;tG2pPlc/RsF7zR+nsysPO0zLyn+/6n35EpR6nI7lGkSgMdzDt/abVvA0Xy7h/018AjL/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fXzFxQAAAN0AAAAPAAAAAAAAAAAAAAAA&#10;AJ8CAABkcnMvZG93bnJldi54bWxQSwUGAAAAAAQABAD3AAAAkQMAAAAA&#10;" strokecolor="black [0]" insetpen="t">
                  <v:imagedata r:id="rId307" o:title="6Wire(c)_IPF"/>
                </v:shape>
                <v:shape id="Picture 22" o:spid="_x0000_s1028" type="#_x0000_t75" alt="6Wire(c)-PF2" style="position:absolute;left:10604;top:10834;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vj0/HAAAA3QAAAA8AAABkcnMvZG93bnJldi54bWxEj81uwjAQhO+V+g7WVuKCwCEtP0oxqAK1&#10;9FrKhdsq3iYR8dq1DQk8fV2pUo+jmflGs1z3phUX8qGxrGAyzkAQl1Y3XCk4fL6OFiBCRNbYWiYF&#10;VwqwXt3fLbHQtuMPuuxjJRKEQ4EK6hhdIWUoazIYxtYRJ+/LeoMxSV9J7bFLcNPKPMtm0mDDaaFG&#10;R5uaytP+bBTMb+3w8ejecj3cHU+7rf/OXTdTavDQvzyDiNTH//Bf+10rmE6epvD7Jj0Bufo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wvj0/HAAAA3QAAAA8AAAAAAAAAAAAA&#10;AAAAnwIAAGRycy9kb3ducmV2LnhtbFBLBQYAAAAABAAEAPcAAACTAwAAAAA=&#10;" strokecolor="black [0]" insetpen="t">
                  <v:imagedata r:id="rId308" o:title="6Wire(c)-PF2" cropright="21856f"/>
                </v:shape>
                <v:shape id="Picture 23" o:spid="_x0000_s1029" type="#_x0000_t75" alt="6Wire(c)-PF3" style="position:absolute;left:10666;top:10834;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4atPHAAAA3QAAAA8AAABkcnMvZG93bnJldi54bWxEj91qwkAUhO8F32E5hd4U3RiiaOoq0hJo&#10;sRT8eYBD9jQJzZ4N2TU/ffpuoeDlMDPfMNv9YGrRUesqywoW8wgEcW51xYWC6yWbrUE4j6yxtkwK&#10;RnKw300nW0y17flE3dkXIkDYpaig9L5JpXR5SQbd3DbEwfuyrUEfZFtI3WIf4KaWcRStpMGKw0KJ&#10;Db2UlH+fb0ZB8zFUmdv0yZGi2/jzyp9J/P6k1OPDcHgG4Wnw9/B/+00rWC6SFfy9CU9A7n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P4atPHAAAA3QAAAA8AAAAAAAAAAAAA&#10;AAAAnwIAAGRycy9kb3ducmV2LnhtbFBLBQYAAAAABAAEAPcAAACTAwAAAAA=&#10;" strokecolor="black [0]" insetpen="t">
                  <v:imagedata r:id="rId309" o:title="6Wire(c)-PF3" cropright="21151f"/>
                </v:shape>
                <v:shape id="Picture 24" o:spid="_x0000_s1030" type="#_x0000_t75" alt="6Wire(c)-PF4" style="position:absolute;left:10725;top:10833;width:48;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TLL/GAAAA3QAAAA8AAABkcnMvZG93bnJldi54bWxEj09rwkAUxO8Fv8PyhN7qriVVia5ihUKh&#10;B/Hv+ZF9JtHs25jdxthP7xYKPQ4z8xtmtuhsJVpqfOlYw3CgQBBnzpSca9jvPl4mIHxANlg5Jg13&#10;8rCY955mmBp34w2125CLCGGfooYihDqV0mcFWfQDVxNH7+QaiyHKJpemwVuE20q+KjWSFkuOCwXW&#10;tCoou2y/rYbL+T05JDz5WR/vX9d2R60aqbXWz/1uOQURqAv/4b/2p9HwNkzG8PsmPgE5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JMsv8YAAADdAAAADwAAAAAAAAAAAAAA&#10;AACfAgAAZHJzL2Rvd25yZXYueG1sUEsFBgAAAAAEAAQA9wAAAJIDAAAAAA==&#10;" strokecolor="black [0]" insetpen="t">
                  <v:imagedata r:id="rId310" o:title="6Wire(c)-PF4" cropright="19741f"/>
                </v:shape>
                <v:shape id="Picture 25" o:spid="_x0000_s1031" type="#_x0000_t75" alt="6Wire(c)-PF5" style="position:absolute;left:10787;top:10833;width:48;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tQvCAAAA3QAAAA8AAABkcnMvZG93bnJldi54bWxET89rwjAUvg/8H8ITvGmqbOKqUUQZzpNb&#10;3WG7PZpnW2xeSpLa+t+bg7Djx/d7telNLW7kfGVZwXSSgCDOra64UPBz/hgvQPiArLG2TAru5GGz&#10;HrysMNW242+6ZaEQMYR9igrKEJpUSp+XZNBPbEMcuYt1BkOErpDaYRfDTS1nSTKXBiuODSU2tCsp&#10;v2atUXDtTr/bw53/2q9jRvtZQe69apUaDfvtEkSgPvyLn+5PreBt+hrnxjfxCcj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PrULwgAAAN0AAAAPAAAAAAAAAAAAAAAAAJ8C&#10;AABkcnMvZG93bnJldi54bWxQSwUGAAAAAAQABAD3AAAAjgMAAAAA&#10;" strokecolor="black [0]" insetpen="t">
                  <v:imagedata r:id="rId311" o:title="6Wire(c)-PF5" cropright="19741f"/>
                </v:shape>
                <v:shape id="Picture 26" o:spid="_x0000_s1032" type="#_x0000_t75" alt="6Wire(c)-PF6" style="position:absolute;left:10846;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vgizFAAAA3QAAAA8AAABkcnMvZG93bnJldi54bWxEj09rwkAUxO8Fv8PyBG+6UazV6CoqSC09&#10;+efg8ZF9Jmmzb0P2VdNv7xaEHoeZ+Q2zWLWuUjdqQunZwHCQgCLOvC05N3A+7fpTUEGQLVaeycAv&#10;BVgtOy8LTK2/84FuR8lVhHBI0UAhUqdah6wgh2Hga+LoXX3jUKJscm0bvEe4q/QoSSbaYclxocCa&#10;tgVl38cfZ6A+jy87175v6ettM/mQgJ8HQWN63XY9ByXUyn/42d5bA6/D8Qz+3sQnoJ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r4IsxQAAAN0AAAAPAAAAAAAAAAAAAAAA&#10;AJ8CAABkcnMvZG93bnJldi54bWxQSwUGAAAAAAQABAD3AAAAkQMAAAAA&#10;" strokecolor="black [0]" insetpen="t">
                  <v:imagedata r:id="rId312" o:title="6Wire(c)-PF6" cropright="19741f"/>
                </v:shape>
                <v:shape id="Picture 27" o:spid="_x0000_s1033" type="#_x0000_t75" alt="6Wire(c)-PF7" style="position:absolute;left:10908;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4lOnBAAAA3QAAAA8AAABkcnMvZG93bnJldi54bWxET02LwjAQvS/4H8II3ta0grtSjSKi4J50&#10;qwWPQzK2xWZSmqjdf28OCx4f73ux6m0jHtT52rGCdJyAINbO1FwqOJ92nzMQPiAbbByTgj/ysFoO&#10;PhaYGffkX3rkoRQxhH2GCqoQ2kxKryuy6MeuJY7c1XUWQ4RdKU2HzxhuGzlJki9psebYUGFLm4r0&#10;Lb9bBU7r78PFb5qkSI9Mu/Wt+Cm2So2G/XoOIlAf3uJ/994omKbTuD++iU9AL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p4lOnBAAAA3QAAAA8AAAAAAAAAAAAAAAAAnwIA&#10;AGRycy9kb3ducmV2LnhtbFBLBQYAAAAABAAEAPcAAACNAwAAAAA=&#10;" strokecolor="black [0]" insetpen="t">
                  <v:imagedata r:id="rId313" o:title="6Wire(c)-PF7" cropright="21150f"/>
                </v:shape>
                <v:shape id="Picture 28" o:spid="_x0000_s1034" type="#_x0000_t75" alt="6Wire(c)-PF8" style="position:absolute;left:10970;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V2ujIAAAA3QAAAA8AAABkcnMvZG93bnJldi54bWxEj0FrwkAUhO+F/oflFbzVTUKVEl2lCoWK&#10;INUoXp/ZZxKbfZtmV037692C0OMwM98w42lnanGh1lWWFcT9CARxbnXFhYJt9v78CsJ5ZI21ZVLw&#10;Qw6mk8eHMabaXnlNl40vRICwS1FB6X2TSunykgy6vm2Ig3e0rUEfZFtI3eI1wE0tkygaSoMVh4US&#10;G5qXlH9tzkbBZ7TYfye/x8PyZbVN/PBUz7LTTqneU/c2AuGp8//he/tDKxjEgxj+3oQnIC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CVdroyAAAAN0AAAAPAAAAAAAAAAAA&#10;AAAAAJ8CAABkcnMvZG93bnJldi54bWxQSwUGAAAAAAQABAD3AAAAlAMAAAAA&#10;" strokecolor="black [0]" insetpen="t">
                  <v:imagedata r:id="rId314" o:title="6Wire(c)-PF8" cropright="19741f"/>
                </v:shape>
                <v:shape id="Picture 29" o:spid="_x0000_s1035" type="#_x0000_t75" alt="6Wire(c)-PF9" style="position:absolute;left:11031;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jQTnGAAAA3QAAAA8AAABkcnMvZG93bnJldi54bWxEj0FrwkAUhO+F/oflFXqrG4tEia5SRSGH&#10;tGBs74/sM0mbfRuzG5P++25B8DjMzDfMajOaRlypc7VlBdNJBIK4sLrmUsHn6fCyAOE8ssbGMin4&#10;JQeb9ePDChNtBz7SNfelCBB2CSqovG8TKV1RkUE3sS1x8M62M+iD7EqpOxwC3DTyNYpiabDmsFBh&#10;S7uKip+8Nwo+vrLLcdb375ke9lm63dbp7jtX6vlpfFuC8DT6e/jWTrWCeDqP4f9NeAJy/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6NBOcYAAADdAAAADwAAAAAAAAAAAAAA&#10;AACfAgAAZHJzL2Rvd25yZXYueG1sUEsFBgAAAAAEAAQA9wAAAJIDAAAAAA==&#10;" strokecolor="black [0]" insetpen="t">
                  <v:imagedata r:id="rId315" o:title="6Wire(c)-PF9" cropright="20446f"/>
                </v:shape>
                <v:shape id="Picture 30" o:spid="_x0000_s1036" type="#_x0000_t75" alt="6Wire(c)-PF10" style="position:absolute;left:11091;top:10833;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G6+PEAAAA3QAAAA8AAABkcnMvZG93bnJldi54bWxEj0FrwkAUhO8F/8PyhF6KbtJD1OgqUhD0&#10;1CYKXh/ZZzaYfRuy2xj/fbdQ6HGYmW+YzW60rRio941jBek8AUFcOd1wreByPsyWIHxA1tg6JgVP&#10;8rDbTl42mGv34IKGMtQiQtjnqMCE0OVS+sqQRT93HXH0bq63GKLsa6l7fES4beV7kmTSYsNxwWBH&#10;H4aqe/ltFXRcXoc0+zSnr6Eq6OKKVfM2KvU6HfdrEIHG8B/+ax+1gixdLOD3TXwCcv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G6+PEAAAA3QAAAA8AAAAAAAAAAAAAAAAA&#10;nwIAAGRycy9kb3ducmV2LnhtbFBLBQYAAAAABAAEAPcAAACQAwAAAAA=&#10;" strokecolor="black [0]" insetpen="t">
                  <v:imagedata r:id="rId316" o:title="6Wire(c)-PF10" cropright="21151f"/>
                </v:shape>
                <v:shape id="Picture 31" o:spid="_x0000_s1037" type="#_x0000_t75" alt="6Wire(c)-PF11" style="position:absolute;left:11151;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Bn7jDAAAA3QAAAA8AAABkcnMvZG93bnJldi54bWxET7tuwjAU3ZH4B+tWYiMORTyUYiJU8RpY&#10;ChnodhXfJlHi6yg2EPr19YDU8ei8V2lvGnGnzlWWFUyiGARxbnXFhYLsshsvQTiPrLGxTAqe5CBd&#10;DwcrTLR98Bfdz74QIYRdggpK79tESpeXZNBFtiUO3I/tDPoAu0LqDh8h3DTyPY7n0mDFoaHElj5L&#10;yuvzzShY7Gex7LPtydaH3+8ZXY/59GqVGr31mw8Qnnr/L365j1rBfLIIc8Ob8AT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IGfuMMAAADdAAAADwAAAAAAAAAAAAAAAACf&#10;AgAAZHJzL2Rvd25yZXYueG1sUEsFBgAAAAAEAAQA9wAAAI8DAAAAAA==&#10;" strokecolor="black [0]" insetpen="t">
                  <v:imagedata r:id="rId317" o:title="6Wire(c)-PF11" cropright="20446f"/>
                </v:shape>
                <v:shape id="Picture 32" o:spid="_x0000_s1038" type="#_x0000_t75" alt="6Wire(c)-PF12" style="position:absolute;left:11211;top:10834;width:45;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zfbXGAAAA3QAAAA8AAABkcnMvZG93bnJldi54bWxEj8FuwjAQRO9I/QdrK/VWHFoJSsAgRAvK&#10;DRq4cFvFi5M2XqexgdCvr5EqcRzNzBvNdN7ZWpyp9ZVjBYN+AoK4cLpio2C/Wz2/gfABWWPtmBRc&#10;ycN89tCbYqrdhT/pnAcjIoR9igrKEJpUSl+UZNH3XUMcvaNrLYYoWyN1i5cIt7V8SZKhtFhxXCix&#10;oWVJxXd+sgp+6cOsaZvlh58vs3pv3OaavW6UenrsFhMQgbpwD/+3M61gOBiN4fYmPgE5+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vN9tcYAAADdAAAADwAAAAAAAAAAAAAA&#10;AACfAgAAZHJzL2Rvd25yZXYueG1sUEsFBgAAAAAEAAQA9wAAAJIDAAAAAA==&#10;" strokecolor="black [0]" insetpen="t">
                  <v:imagedata r:id="rId318" o:title="6Wire(c)-PF12" cropright="21856f"/>
                </v:shape>
                <v:shape id="Picture 33" o:spid="_x0000_s1039" type="#_x0000_t75" alt="6Wire(c)-PF13" style="position:absolute;left:11273;top:10833;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MbffDAAAA3QAAAA8AAABkcnMvZG93bnJldi54bWxET8tqAjEU3Qv9h3AL7jQzCiJTo5RSUdCF&#10;j5bS3WVyO49OboYkOuPfm4Xg8nDei1VvGnEl5yvLCtJxAoI4t7riQsHXeT2ag/ABWWNjmRTcyMNq&#10;+TJYYKZtx0e6nkIhYgj7DBWUIbSZlD4vyaAf25Y4cn/WGQwRukJqh10MN42cJMlMGqw4NpTY0kdJ&#10;+f/pYhTUm+913ebFgX23s7+3z5/G7KdKDV/79zcQgfrwFD/cW61gls7j/vgmPgG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wxt98MAAADdAAAADwAAAAAAAAAAAAAAAACf&#10;AgAAZHJzL2Rvd25yZXYueG1sUEsFBgAAAAAEAAQA9wAAAI8DAAAAAA==&#10;" strokecolor="black [0]" insetpen="t">
                  <v:imagedata r:id="rId319" o:title="6Wire(c)-PF13" cropright="19741f"/>
                </v:shape>
                <v:shape id="Picture 34" o:spid="_x0000_s1040" type="#_x0000_t75" alt="6Wire(c)-PF14" style="position:absolute;left:11332;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fPGHFAAAA3QAAAA8AAABkcnMvZG93bnJldi54bWxEj1FrwjAUhd+F/YdwB3vTNGM4qaZlCMIQ&#10;Jlv1B1yau6bY3NQm0+qvN4PBHg/nnO9wVuXoOnGmIbSeNahZBoK49qblRsNhv5kuQISIbLDzTBqu&#10;FKAsHiYrzI2/8Bedq9iIBOGQowYbY59LGWpLDsPM98TJ+/aDw5jk0Egz4CXBXSefs2wuHbacFiz2&#10;tLZUH6sfp+HU7bYn+6mO29vuqsi9fGT9a9T66XF8W4KINMb/8F/73WiYq4WC3zfpCcji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nzxhxQAAAN0AAAAPAAAAAAAAAAAAAAAA&#10;AJ8CAABkcnMvZG93bnJldi54bWxQSwUGAAAAAAQABAD3AAAAkQMAAAAA&#10;" strokecolor="black [0]" insetpen="t">
                  <v:imagedata r:id="rId320" o:title="6Wire(c)-PF14" cropright="20446f"/>
                </v:shape>
                <v:shape id="Picture 35" o:spid="_x0000_s1041" type="#_x0000_t75" alt="6Wire(c)-PF15" style="position:absolute;left:11391;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OTcTHAAAA3QAAAA8AAABkcnMvZG93bnJldi54bWxEj09rwkAQxe8Fv8MyghfRTUKREF0lWiw9&#10;Feof8DhkxySanQ3ZrUm/fbdQ8Ph4835v3mozmEY8qHO1ZQXxPAJBXFhdc6ngdNzPUhDOI2tsLJOC&#10;H3KwWY9eVphp2/MXPQ6+FAHCLkMFlfdtJqUrKjLo5rYlDt7VdgZ9kF0pdYd9gJtGJlG0kAZrDg0V&#10;trSrqLgfvk14Y7rtL7dj+XYuPuU0SePcvb7nSk3GQ74E4Wnwz+P/9IdWsIjTBP7WBAT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xOTcTHAAAA3QAAAA8AAAAAAAAAAAAA&#10;AAAAnwIAAGRycy9kb3ducmV2LnhtbFBLBQYAAAAABAAEAPcAAACTAwAAAAA=&#10;" strokecolor="black [0]" insetpen="t">
                  <v:imagedata r:id="rId321" o:title="6Wire(c)-PF15" cropright="21856f"/>
                </v:shape>
                <v:shape id="Picture 36" o:spid="_x0000_s1042" type="#_x0000_t75" alt="6Wire(c)-PF16" style="position:absolute;left:11449;top:10833;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GwvvGAAAA3QAAAA8AAABkcnMvZG93bnJldi54bWxEj0FLw0AUhO+C/2F5Qm92E4ulxG6LKBFR&#10;L21FyO2RfWZDs29D9pmm/94VhB6HmfmGWW8n36mRhtgGNpDPM1DEdbAtNwY+D+XtClQUZItdYDJw&#10;pgjbzfXVGgsbTryjcS+NShCOBRpwIn2hdawdeYzz0BMn7zsMHiXJodF2wFOC+07fZdlSe2w5LTjs&#10;6clRfdz/eAP3Uo7TF32MeeWey/P7WyUvx8qY2c30+ABKaJJL+L/9ag0s89UC/t6kJ6A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kbC+8YAAADdAAAADwAAAAAAAAAAAAAA&#10;AACfAgAAZHJzL2Rvd25yZXYueG1sUEsFBgAAAAAEAAQA9wAAAJIDAAAAAA==&#10;" strokecolor="black [0]" insetpen="t">
                  <v:imagedata r:id="rId322" o:title="6Wire(c)-PF16" cropright="19741f"/>
                </v:shape>
                <v:shape id="Picture 37" o:spid="_x0000_s1043" type="#_x0000_t75" alt="6Wire(c)-PF1" style="position:absolute;left:10537;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wjTPEAAAA3QAAAA8AAABkcnMvZG93bnJldi54bWxEj0FrwkAUhO+F/oflFbzVTSSENLqKCEI8&#10;mvRQb8/saxKafRuyq4n/3i0Uehxm5htms5tNL+40us6ygngZgSCure64UfBZHd8zEM4ja+wtk4IH&#10;OdhtX182mGs78ZnupW9EgLDLUUHr/ZBL6eqWDLqlHYiD921Hgz7IsZF6xCnATS9XUZRKgx2HhRYH&#10;OrRU/5Q3o2DvLuXhYzhNXeGrePpyCV4vhVKLt3m/BuFp9v/hv3ahFaRxlsDvm/AE5PY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wjTPEAAAA3QAAAA8AAAAAAAAAAAAAAAAA&#10;nwIAAGRycy9kb3ducmV2LnhtbFBLBQYAAAAABAAEAPcAAACQAwAAAAA=&#10;" strokecolor="black [0]" insetpen="t">
                  <v:imagedata r:id="rId323" o:title="6Wire(c)-PF1" cropright="20563f"/>
                </v:shape>
              </v:group>
            </w:pict>
          </mc:Fallback>
        </mc:AlternateContent>
      </w:r>
    </w:p>
    <w:p w:rsidR="000628C1" w:rsidRDefault="000628C1" w:rsidP="000628C1">
      <w:r>
        <w:rPr>
          <w:noProof/>
          <w:lang w:eastAsia="en-GB"/>
        </w:rPr>
        <w:drawing>
          <wp:anchor distT="0" distB="0" distL="114300" distR="114300" simplePos="0" relativeHeight="251667456" behindDoc="0" locked="0" layoutInCell="1" allowOverlap="1" wp14:anchorId="60328030" wp14:editId="0C6C94A5">
            <wp:simplePos x="0" y="0"/>
            <wp:positionH relativeFrom="column">
              <wp:posOffset>-409575</wp:posOffset>
            </wp:positionH>
            <wp:positionV relativeFrom="paragraph">
              <wp:posOffset>251460</wp:posOffset>
            </wp:positionV>
            <wp:extent cx="204470" cy="211455"/>
            <wp:effectExtent l="0" t="0" r="5080" b="0"/>
            <wp:wrapNone/>
            <wp:docPr id="6243" name="Picture 6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20447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p w:rsidR="000628C1" w:rsidRDefault="000628C1" w:rsidP="000628C1"/>
    <w:p w:rsidR="000628C1" w:rsidRDefault="000628C1" w:rsidP="000628C1">
      <w:r>
        <w:rPr>
          <w:noProof/>
          <w:lang w:eastAsia="en-GB"/>
        </w:rPr>
        <w:drawing>
          <wp:anchor distT="0" distB="0" distL="114300" distR="114300" simplePos="0" relativeHeight="251664384" behindDoc="0" locked="0" layoutInCell="1" allowOverlap="1" wp14:anchorId="3C8F444D" wp14:editId="5F3C06F4">
            <wp:simplePos x="0" y="0"/>
            <wp:positionH relativeFrom="column">
              <wp:posOffset>-118943</wp:posOffset>
            </wp:positionH>
            <wp:positionV relativeFrom="paragraph">
              <wp:posOffset>185420</wp:posOffset>
            </wp:positionV>
            <wp:extent cx="9511665" cy="597535"/>
            <wp:effectExtent l="0" t="0" r="0" b="0"/>
            <wp:wrapNone/>
            <wp:docPr id="6186" name="Picture 6186" descr="C:\Users\Sam Gascoyne\Desktop\EBSD 6082-T6 Wire\Images\Corrected PF\6Wire(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esktop\EBSD 6082-T6 Wire\Images\Corrected PF\6Wire(c)_CBB.bmp"/>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9511665" cy="597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r>
        <w:rPr>
          <w:noProof/>
          <w:lang w:eastAsia="en-GB"/>
        </w:rPr>
        <w:drawing>
          <wp:anchor distT="0" distB="0" distL="114300" distR="114300" simplePos="0" relativeHeight="251668480" behindDoc="0" locked="0" layoutInCell="1" allowOverlap="1" wp14:anchorId="1CE39556" wp14:editId="61E4BDC9">
            <wp:simplePos x="0" y="0"/>
            <wp:positionH relativeFrom="column">
              <wp:posOffset>-364187</wp:posOffset>
            </wp:positionH>
            <wp:positionV relativeFrom="paragraph">
              <wp:posOffset>241935</wp:posOffset>
            </wp:positionV>
            <wp:extent cx="190500" cy="212725"/>
            <wp:effectExtent l="0" t="0" r="0" b="0"/>
            <wp:wrapNone/>
            <wp:docPr id="6244" name="Picture 6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190500" cy="212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p w:rsidR="000628C1" w:rsidRDefault="000628C1" w:rsidP="000628C1">
      <w:r>
        <w:rPr>
          <w:noProof/>
          <w:lang w:eastAsia="en-GB"/>
        </w:rPr>
        <w:drawing>
          <wp:anchor distT="0" distB="0" distL="114300" distR="114300" simplePos="0" relativeHeight="251669504" behindDoc="0" locked="0" layoutInCell="1" allowOverlap="1" wp14:anchorId="1F51B50B" wp14:editId="1C9B257D">
            <wp:simplePos x="0" y="0"/>
            <wp:positionH relativeFrom="column">
              <wp:posOffset>868045</wp:posOffset>
            </wp:positionH>
            <wp:positionV relativeFrom="paragraph">
              <wp:posOffset>3810</wp:posOffset>
            </wp:positionV>
            <wp:extent cx="7083425" cy="1460500"/>
            <wp:effectExtent l="0" t="0" r="3175" b="6350"/>
            <wp:wrapNone/>
            <wp:docPr id="6246" name="Picture 6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7083425" cy="1460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p w:rsidR="000628C1" w:rsidRDefault="000628C1" w:rsidP="000628C1"/>
    <w:p w:rsidR="000628C1" w:rsidRDefault="000628C1" w:rsidP="000628C1"/>
    <w:p w:rsidR="000628C1" w:rsidRDefault="000628C1" w:rsidP="000628C1"/>
    <w:p w:rsidR="000628C1" w:rsidRDefault="000628C1" w:rsidP="000628C1">
      <w:r w:rsidRPr="00002D4B">
        <w:rPr>
          <w:iCs/>
        </w:rPr>
        <w:t>Figure 4.</w:t>
      </w:r>
      <w:r>
        <w:rPr>
          <w:iCs/>
        </w:rPr>
        <w:t>4.4.A-C – A)</w:t>
      </w:r>
      <w:r w:rsidRPr="00002D4B">
        <w:rPr>
          <w:iCs/>
        </w:rPr>
        <w:t xml:space="preserve"> EBSD IPF colouring map </w:t>
      </w:r>
      <w:r>
        <w:rPr>
          <w:iCs/>
        </w:rPr>
        <w:t xml:space="preserve">before software correction </w:t>
      </w:r>
      <w:r w:rsidRPr="00002D4B">
        <w:rPr>
          <w:iCs/>
        </w:rPr>
        <w:t xml:space="preserve">with respect to ND for the </w:t>
      </w:r>
      <w:r>
        <w:rPr>
          <w:iCs/>
        </w:rPr>
        <w:t xml:space="preserve">filler wire region (see </w:t>
      </w:r>
      <w:r w:rsidRPr="00002D4B">
        <w:rPr>
          <w:iCs/>
        </w:rPr>
        <w:t>Figure 4.</w:t>
      </w:r>
      <w:r>
        <w:rPr>
          <w:iCs/>
        </w:rPr>
        <w:t>4.1.B)</w:t>
      </w:r>
      <w:r w:rsidRPr="00002D4B">
        <w:rPr>
          <w:iCs/>
        </w:rPr>
        <w:t xml:space="preserve"> and </w:t>
      </w:r>
      <w:r>
        <w:rPr>
          <w:iCs/>
        </w:rPr>
        <w:t>below</w:t>
      </w:r>
      <w:r w:rsidRPr="00002D4B">
        <w:rPr>
          <w:iCs/>
        </w:rPr>
        <w:t xml:space="preserve"> the m</w:t>
      </w:r>
      <w:r>
        <w:rPr>
          <w:iCs/>
        </w:rPr>
        <w:t>ap (111) pole figures in 50</w:t>
      </w:r>
      <w:r w:rsidRPr="00002D4B">
        <w:rPr>
          <w:iCs/>
        </w:rPr>
        <w:t>0</w:t>
      </w:r>
      <w:r>
        <w:rPr>
          <w:iCs/>
        </w:rPr>
        <w:t>-600</w:t>
      </w:r>
      <w:r w:rsidRPr="00002D4B">
        <w:rPr>
          <w:iCs/>
        </w:rPr>
        <w:t xml:space="preserve"> </w:t>
      </w:r>
      <w:r w:rsidRPr="00002D4B">
        <w:rPr>
          <w:iCs/>
        </w:rPr>
        <w:sym w:font="Symbol" w:char="F06D"/>
      </w:r>
      <w:r w:rsidRPr="00002D4B">
        <w:rPr>
          <w:iCs/>
        </w:rPr>
        <w:t xml:space="preserve">m steps across the whole </w:t>
      </w:r>
      <w:r>
        <w:rPr>
          <w:iCs/>
        </w:rPr>
        <w:t>AA6062-T6</w:t>
      </w:r>
      <w:r w:rsidRPr="00002D4B">
        <w:rPr>
          <w:iCs/>
        </w:rPr>
        <w:t xml:space="preserve"> FS weld NG. </w:t>
      </w:r>
      <w:r>
        <w:rPr>
          <w:iCs/>
        </w:rPr>
        <w:t>B</w:t>
      </w:r>
      <w:r w:rsidRPr="00002D4B">
        <w:rPr>
          <w:iCs/>
        </w:rPr>
        <w:t>) IPF colouring map after rotation correction with respect to r direction with the resultant (111</w:t>
      </w:r>
      <w:r>
        <w:rPr>
          <w:iCs/>
        </w:rPr>
        <w:t>) pole figures below the map. C</w:t>
      </w:r>
      <w:r w:rsidRPr="00002D4B">
        <w:rPr>
          <w:iCs/>
        </w:rPr>
        <w:t>) Texture components map</w:t>
      </w:r>
      <w:r w:rsidRPr="00002D4B">
        <w:rPr>
          <w:rFonts w:cs="Arial"/>
          <w:b/>
          <w:bCs/>
          <w:iCs/>
        </w:rPr>
        <w:t xml:space="preserve"> </w:t>
      </w:r>
      <w:r w:rsidRPr="00002D4B">
        <w:rPr>
          <w:iCs/>
        </w:rPr>
        <w:t xml:space="preserve">after rotation correction with </w:t>
      </w:r>
      <w:r w:rsidRPr="00002D4B">
        <w:rPr>
          <w:iCs/>
          <w:color w:val="000000"/>
          <w:position w:val="-4"/>
        </w:rPr>
        <w:object w:dxaOrig="240" w:dyaOrig="260">
          <v:shape id="_x0000_i1060" type="#_x0000_t75" style="width:14.25pt;height:14.25pt" o:ole="">
            <v:imagedata r:id="rId9" o:title=""/>
          </v:shape>
          <o:OLEObject Type="Embed" ProgID="Equation.3" ShapeID="_x0000_i1060" DrawAspect="Content" ObjectID="_1494525378" r:id="rId328"/>
        </w:object>
      </w:r>
      <w:r w:rsidRPr="00002D4B">
        <w:rPr>
          <w:iCs/>
          <w:color w:val="000000"/>
        </w:rPr>
        <w:t xml:space="preserve">(red), </w:t>
      </w:r>
      <w:r w:rsidRPr="00002D4B">
        <w:rPr>
          <w:iCs/>
          <w:color w:val="000000"/>
          <w:position w:val="-4"/>
        </w:rPr>
        <w:object w:dxaOrig="240" w:dyaOrig="300">
          <v:shape id="_x0000_i1061" type="#_x0000_t75" style="width:14.25pt;height:14.25pt" o:ole="">
            <v:imagedata r:id="rId11" o:title=""/>
          </v:shape>
          <o:OLEObject Type="Embed" ProgID="Equation.3" ShapeID="_x0000_i1061" DrawAspect="Content" ObjectID="_1494525379" r:id="rId329"/>
        </w:object>
      </w:r>
      <w:r w:rsidRPr="00002D4B">
        <w:rPr>
          <w:iCs/>
        </w:rPr>
        <w:t>(yellow), and C (blue)</w:t>
      </w:r>
    </w:p>
    <w:p w:rsidR="000628C1" w:rsidRDefault="000628C1" w:rsidP="000628C1">
      <w:r>
        <w:rPr>
          <w:rFonts w:ascii="Times New Roman" w:hAnsi="Times New Roman"/>
          <w:noProof/>
          <w:sz w:val="24"/>
          <w:szCs w:val="24"/>
          <w:lang w:eastAsia="en-GB"/>
        </w:rPr>
        <w:lastRenderedPageBreak/>
        <mc:AlternateContent>
          <mc:Choice Requires="wpg">
            <w:drawing>
              <wp:inline distT="0" distB="0" distL="0" distR="0" wp14:anchorId="06F9F29F" wp14:editId="3DDD78CE">
                <wp:extent cx="8918369" cy="1268379"/>
                <wp:effectExtent l="0" t="0" r="0" b="8255"/>
                <wp:docPr id="6256" name="Group 62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18369" cy="1268379"/>
                          <a:chOff x="1024626" y="1021337"/>
                          <a:chExt cx="202066" cy="28756"/>
                        </a:xfrm>
                      </wpg:grpSpPr>
                      <pic:pic xmlns:pic="http://schemas.openxmlformats.org/drawingml/2006/picture">
                        <pic:nvPicPr>
                          <pic:cNvPr id="6257" name="Picture 23" descr="6XBMROT_IPF"/>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1024982" y="1021337"/>
                            <a:ext cx="201710" cy="142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8" name="Picture 24" descr="6XBMROT_UC-PF6"/>
                          <pic:cNvPicPr>
                            <a:picLocks noChangeAspect="1" noChangeArrowheads="1"/>
                          </pic:cNvPicPr>
                        </pic:nvPicPr>
                        <pic:blipFill>
                          <a:blip r:embed="rId330" cstate="print">
                            <a:extLst>
                              <a:ext uri="{28A0092B-C50C-407E-A947-70E740481C1C}">
                                <a14:useLocalDpi xmlns:a14="http://schemas.microsoft.com/office/drawing/2010/main" val="0"/>
                              </a:ext>
                            </a:extLst>
                          </a:blip>
                          <a:srcRect r="32373"/>
                          <a:stretch>
                            <a:fillRect/>
                          </a:stretch>
                        </pic:blipFill>
                        <pic:spPr bwMode="auto">
                          <a:xfrm>
                            <a:off x="1087793" y="1036792"/>
                            <a:ext cx="1233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59" name="Picture 25" descr="6XBMROT_UC-PF7"/>
                          <pic:cNvPicPr>
                            <a:picLocks noChangeAspect="1" noChangeArrowheads="1"/>
                          </pic:cNvPicPr>
                        </pic:nvPicPr>
                        <pic:blipFill>
                          <a:blip r:embed="rId331" cstate="print">
                            <a:extLst>
                              <a:ext uri="{28A0092B-C50C-407E-A947-70E740481C1C}">
                                <a14:useLocalDpi xmlns:a14="http://schemas.microsoft.com/office/drawing/2010/main" val="0"/>
                              </a:ext>
                            </a:extLst>
                          </a:blip>
                          <a:srcRect r="32373"/>
                          <a:stretch>
                            <a:fillRect/>
                          </a:stretch>
                        </pic:blipFill>
                        <pic:spPr bwMode="auto">
                          <a:xfrm>
                            <a:off x="1099864" y="1037156"/>
                            <a:ext cx="1233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0" name="Picture 26" descr="6XBMROT_UC-PF8"/>
                          <pic:cNvPicPr>
                            <a:picLocks noChangeAspect="1" noChangeArrowheads="1"/>
                          </pic:cNvPicPr>
                        </pic:nvPicPr>
                        <pic:blipFill>
                          <a:blip r:embed="rId332" cstate="print">
                            <a:extLst>
                              <a:ext uri="{28A0092B-C50C-407E-A947-70E740481C1C}">
                                <a14:useLocalDpi xmlns:a14="http://schemas.microsoft.com/office/drawing/2010/main" val="0"/>
                              </a:ext>
                            </a:extLst>
                          </a:blip>
                          <a:srcRect r="31328"/>
                          <a:stretch>
                            <a:fillRect/>
                          </a:stretch>
                        </pic:blipFill>
                        <pic:spPr bwMode="auto">
                          <a:xfrm>
                            <a:off x="1112674" y="1037129"/>
                            <a:ext cx="1252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1" name="Picture 27" descr="6XBMROT_UC-PF9"/>
                          <pic:cNvPicPr>
                            <a:picLocks noChangeAspect="1" noChangeArrowheads="1"/>
                          </pic:cNvPicPr>
                        </pic:nvPicPr>
                        <pic:blipFill>
                          <a:blip r:embed="rId333" cstate="print">
                            <a:extLst>
                              <a:ext uri="{28A0092B-C50C-407E-A947-70E740481C1C}">
                                <a14:useLocalDpi xmlns:a14="http://schemas.microsoft.com/office/drawing/2010/main" val="0"/>
                              </a:ext>
                            </a:extLst>
                          </a:blip>
                          <a:srcRect r="31328"/>
                          <a:stretch>
                            <a:fillRect/>
                          </a:stretch>
                        </pic:blipFill>
                        <pic:spPr bwMode="auto">
                          <a:xfrm>
                            <a:off x="1125210" y="103715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2" name="Picture 28" descr="6XBMROT_UC-PF10"/>
                          <pic:cNvPicPr>
                            <a:picLocks noChangeAspect="1" noChangeArrowheads="1"/>
                          </pic:cNvPicPr>
                        </pic:nvPicPr>
                        <pic:blipFill>
                          <a:blip r:embed="rId334" cstate="print">
                            <a:extLst>
                              <a:ext uri="{28A0092B-C50C-407E-A947-70E740481C1C}">
                                <a14:useLocalDpi xmlns:a14="http://schemas.microsoft.com/office/drawing/2010/main" val="0"/>
                              </a:ext>
                            </a:extLst>
                          </a:blip>
                          <a:srcRect r="31328"/>
                          <a:stretch>
                            <a:fillRect/>
                          </a:stretch>
                        </pic:blipFill>
                        <pic:spPr bwMode="auto">
                          <a:xfrm>
                            <a:off x="1138085" y="103719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3" name="Picture 29" descr="6XBMROT_UC-PF11"/>
                          <pic:cNvPicPr>
                            <a:picLocks noChangeAspect="1" noChangeArrowheads="1"/>
                          </pic:cNvPicPr>
                        </pic:nvPicPr>
                        <pic:blipFill>
                          <a:blip r:embed="rId335" cstate="print">
                            <a:extLst>
                              <a:ext uri="{28A0092B-C50C-407E-A947-70E740481C1C}">
                                <a14:useLocalDpi xmlns:a14="http://schemas.microsoft.com/office/drawing/2010/main" val="0"/>
                              </a:ext>
                            </a:extLst>
                          </a:blip>
                          <a:srcRect r="31328"/>
                          <a:stretch>
                            <a:fillRect/>
                          </a:stretch>
                        </pic:blipFill>
                        <pic:spPr bwMode="auto">
                          <a:xfrm>
                            <a:off x="1150638" y="1037073"/>
                            <a:ext cx="12527"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4" name="Picture 30" descr="6XBMROT_UC-PF12"/>
                          <pic:cNvPicPr>
                            <a:picLocks noChangeAspect="1" noChangeArrowheads="1"/>
                          </pic:cNvPicPr>
                        </pic:nvPicPr>
                        <pic:blipFill>
                          <a:blip r:embed="rId336" cstate="print">
                            <a:extLst>
                              <a:ext uri="{28A0092B-C50C-407E-A947-70E740481C1C}">
                                <a14:useLocalDpi xmlns:a14="http://schemas.microsoft.com/office/drawing/2010/main" val="0"/>
                              </a:ext>
                            </a:extLst>
                          </a:blip>
                          <a:srcRect r="32373"/>
                          <a:stretch>
                            <a:fillRect/>
                          </a:stretch>
                        </pic:blipFill>
                        <pic:spPr bwMode="auto">
                          <a:xfrm>
                            <a:off x="1163182" y="1036788"/>
                            <a:ext cx="12336"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5" name="Picture 31" descr="6XBMROT_UC-PF13"/>
                          <pic:cNvPicPr>
                            <a:picLocks noChangeAspect="1" noChangeArrowheads="1"/>
                          </pic:cNvPicPr>
                        </pic:nvPicPr>
                        <pic:blipFill>
                          <a:blip r:embed="rId337" cstate="print">
                            <a:extLst>
                              <a:ext uri="{28A0092B-C50C-407E-A947-70E740481C1C}">
                                <a14:useLocalDpi xmlns:a14="http://schemas.microsoft.com/office/drawing/2010/main" val="0"/>
                              </a:ext>
                            </a:extLst>
                          </a:blip>
                          <a:srcRect r="30284"/>
                          <a:stretch>
                            <a:fillRect/>
                          </a:stretch>
                        </pic:blipFill>
                        <pic:spPr bwMode="auto">
                          <a:xfrm>
                            <a:off x="1175253" y="1037151"/>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66" name="Picture 32" descr="6XBMROT_UC-PF14"/>
                          <pic:cNvPicPr>
                            <a:picLocks noChangeAspect="1" noChangeArrowheads="1"/>
                          </pic:cNvPicPr>
                        </pic:nvPicPr>
                        <pic:blipFill>
                          <a:blip r:embed="rId338" cstate="print">
                            <a:extLst>
                              <a:ext uri="{28A0092B-C50C-407E-A947-70E740481C1C}">
                                <a14:useLocalDpi xmlns:a14="http://schemas.microsoft.com/office/drawing/2010/main" val="0"/>
                              </a:ext>
                            </a:extLst>
                          </a:blip>
                          <a:srcRect r="30284"/>
                          <a:stretch>
                            <a:fillRect/>
                          </a:stretch>
                        </pic:blipFill>
                        <pic:spPr bwMode="auto">
                          <a:xfrm>
                            <a:off x="1187929" y="1037183"/>
                            <a:ext cx="12718" cy="1290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70" name="Picture 33" descr="6XBMROT_UC-PF15"/>
                          <pic:cNvPicPr>
                            <a:picLocks noChangeAspect="1" noChangeArrowheads="1"/>
                          </pic:cNvPicPr>
                        </pic:nvPicPr>
                        <pic:blipFill>
                          <a:blip r:embed="rId339" cstate="print">
                            <a:extLst>
                              <a:ext uri="{28A0092B-C50C-407E-A947-70E740481C1C}">
                                <a14:useLocalDpi xmlns:a14="http://schemas.microsoft.com/office/drawing/2010/main" val="0"/>
                              </a:ext>
                            </a:extLst>
                          </a:blip>
                          <a:srcRect r="31328"/>
                          <a:stretch>
                            <a:fillRect/>
                          </a:stretch>
                        </pic:blipFill>
                        <pic:spPr bwMode="auto">
                          <a:xfrm>
                            <a:off x="1200498" y="103674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271" name="Picture 34" descr="6XBMROT_UC-PF16"/>
                          <pic:cNvPicPr>
                            <a:picLocks noChangeAspect="1" noChangeArrowheads="1"/>
                          </pic:cNvPicPr>
                        </pic:nvPicPr>
                        <pic:blipFill>
                          <a:blip r:embed="rId340" cstate="print">
                            <a:extLst>
                              <a:ext uri="{28A0092B-C50C-407E-A947-70E740481C1C}">
                                <a14:useLocalDpi xmlns:a14="http://schemas.microsoft.com/office/drawing/2010/main" val="0"/>
                              </a:ext>
                            </a:extLst>
                          </a:blip>
                          <a:srcRect r="30284"/>
                          <a:stretch>
                            <a:fillRect/>
                          </a:stretch>
                        </pic:blipFill>
                        <pic:spPr bwMode="auto">
                          <a:xfrm>
                            <a:off x="1213225" y="1036788"/>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120" name="Picture 35" descr="6XBMROT_UC-PF1"/>
                          <pic:cNvPicPr>
                            <a:picLocks noChangeAspect="1" noChangeArrowheads="1"/>
                          </pic:cNvPicPr>
                        </pic:nvPicPr>
                        <pic:blipFill>
                          <a:blip r:embed="rId341" cstate="print">
                            <a:extLst>
                              <a:ext uri="{28A0092B-C50C-407E-A947-70E740481C1C}">
                                <a14:useLocalDpi xmlns:a14="http://schemas.microsoft.com/office/drawing/2010/main" val="0"/>
                              </a:ext>
                            </a:extLst>
                          </a:blip>
                          <a:srcRect r="30284"/>
                          <a:stretch>
                            <a:fillRect/>
                          </a:stretch>
                        </pic:blipFill>
                        <pic:spPr bwMode="auto">
                          <a:xfrm>
                            <a:off x="1024626" y="1037060"/>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24" name="Picture 36" descr="6XBMROT_UC-PF2"/>
                          <pic:cNvPicPr>
                            <a:picLocks noChangeAspect="1" noChangeArrowheads="1"/>
                          </pic:cNvPicPr>
                        </pic:nvPicPr>
                        <pic:blipFill>
                          <a:blip r:embed="rId342" cstate="print">
                            <a:extLst>
                              <a:ext uri="{28A0092B-C50C-407E-A947-70E740481C1C}">
                                <a14:useLocalDpi xmlns:a14="http://schemas.microsoft.com/office/drawing/2010/main" val="0"/>
                              </a:ext>
                            </a:extLst>
                          </a:blip>
                          <a:srcRect r="30284"/>
                          <a:stretch>
                            <a:fillRect/>
                          </a:stretch>
                        </pic:blipFill>
                        <pic:spPr bwMode="auto">
                          <a:xfrm>
                            <a:off x="1037477" y="1037116"/>
                            <a:ext cx="1271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25" name="Picture 37" descr="6XBMROT_UC-PF3"/>
                          <pic:cNvPicPr>
                            <a:picLocks noChangeAspect="1" noChangeArrowheads="1"/>
                          </pic:cNvPicPr>
                        </pic:nvPicPr>
                        <pic:blipFill>
                          <a:blip r:embed="rId343" cstate="print">
                            <a:extLst>
                              <a:ext uri="{28A0092B-C50C-407E-A947-70E740481C1C}">
                                <a14:useLocalDpi xmlns:a14="http://schemas.microsoft.com/office/drawing/2010/main" val="0"/>
                              </a:ext>
                            </a:extLst>
                          </a:blip>
                          <a:srcRect r="31328"/>
                          <a:stretch>
                            <a:fillRect/>
                          </a:stretch>
                        </pic:blipFill>
                        <pic:spPr bwMode="auto">
                          <a:xfrm>
                            <a:off x="1050336" y="1036981"/>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26" name="Picture 38" descr="6XBMROT_UC-PF4"/>
                          <pic:cNvPicPr>
                            <a:picLocks noChangeAspect="1" noChangeArrowheads="1"/>
                          </pic:cNvPicPr>
                        </pic:nvPicPr>
                        <pic:blipFill>
                          <a:blip r:embed="rId344" cstate="print">
                            <a:extLst>
                              <a:ext uri="{28A0092B-C50C-407E-A947-70E740481C1C}">
                                <a14:useLocalDpi xmlns:a14="http://schemas.microsoft.com/office/drawing/2010/main" val="0"/>
                              </a:ext>
                            </a:extLst>
                          </a:blip>
                          <a:srcRect r="31328"/>
                          <a:stretch>
                            <a:fillRect/>
                          </a:stretch>
                        </pic:blipFill>
                        <pic:spPr bwMode="auto">
                          <a:xfrm>
                            <a:off x="1062896" y="1036863"/>
                            <a:ext cx="12527"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27" name="Picture 39" descr="6XBMROT_UC-PF5"/>
                          <pic:cNvPicPr>
                            <a:picLocks noChangeAspect="1" noChangeArrowheads="1"/>
                          </pic:cNvPicPr>
                        </pic:nvPicPr>
                        <pic:blipFill>
                          <a:blip r:embed="rId345" cstate="print">
                            <a:extLst>
                              <a:ext uri="{28A0092B-C50C-407E-A947-70E740481C1C}">
                                <a14:useLocalDpi xmlns:a14="http://schemas.microsoft.com/office/drawing/2010/main" val="0"/>
                              </a:ext>
                            </a:extLst>
                          </a:blip>
                          <a:srcRect r="30284"/>
                          <a:stretch>
                            <a:fillRect/>
                          </a:stretch>
                        </pic:blipFill>
                        <pic:spPr bwMode="auto">
                          <a:xfrm>
                            <a:off x="1075415" y="1036753"/>
                            <a:ext cx="12718" cy="129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52E5D7BB" id="Group 6256" o:spid="_x0000_s1026" style="width:702.25pt;height:99.85pt;mso-position-horizontal-relative:char;mso-position-vertical-relative:line" coordorigin="10246,10213" coordsize="2020,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">
                <v:shape id="Picture 23" o:spid="_x0000_s1027" type="#_x0000_t75" alt="6XBMROT_IPF" style="position:absolute;left:10249;top:10213;width:2017;height:1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Pfx7HAAAA3QAAAA8AAABkcnMvZG93bnJldi54bWxEj09rAjEUxO9Cv0N4hV5Es5X6p1ujlKJF&#10;8KKrgsfH5rm7uHlZkqjbb28KgsdhZn7DTOetqcWVnK8sK3jvJyCIc6srLhTsd8veBIQPyBpry6Tg&#10;jzzMZy+dKaba3nhL1ywUIkLYp6igDKFJpfR5SQZ93zbE0TtZZzBE6QqpHd4i3NRykCQjabDiuFBi&#10;Qz8l5efsYhQ0m33XnI/ZZdFdj1f+wx1Ov5+1Um+v7fcXiEBteIYf7ZVWMBoMx/D/Jj4BObs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vPfx7HAAAA3QAAAA8AAAAAAAAAAAAA&#10;AAAAnwIAAGRycy9kb3ducmV2LnhtbFBLBQYAAAAABAAEAPcAAACTAwAAAAA=&#10;" strokecolor="black [0]" insetpen="t">
                  <v:imagedata r:id="rId188" o:title="6XBMROT_IPF"/>
                </v:shape>
                <v:shape id="Picture 24" o:spid="_x0000_s1028" type="#_x0000_t75" alt="6XBMROT_UC-PF6" style="position:absolute;left:10877;top:10367;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LknjDAAAA3QAAAA8AAABkcnMvZG93bnJldi54bWxET11rwjAUfR/4H8IV9ramLUykM8oUhDEY&#10;ZW4Ivt02d01Zc1OaaNt/vzwMfDyc781usp240eBbxwqyJAVBXDvdcqPg++v4tAbhA7LGzjEpmMnD&#10;brt42GCh3cifdDuFRsQQ9gUqMCH0hZS+NmTRJ64njtyPGyyGCIdG6gHHGG47mafpSlpsOTYY7Olg&#10;qP49Xa0CV+mLeac524f8WpaVn8/Zx0Gpx+X0+gIi0BTu4n/3m1awyp/j3PgmPgG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ouSeMMAAADdAAAADwAAAAAAAAAAAAAAAACf&#10;AgAAZHJzL2Rvd25yZXYueG1sUEsFBgAAAAAEAAQA9wAAAI8DAAAAAA==&#10;" strokecolor="black [0]" insetpen="t">
                  <v:imagedata r:id="rId346" o:title="6XBMROT_UC-PF6" cropright="21216f"/>
                </v:shape>
                <v:shape id="Picture 25" o:spid="_x0000_s1029" type="#_x0000_t75" alt="6XBMROT_UC-PF7" style="position:absolute;left:10998;top:10371;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lf+zGAAAA3QAAAA8AAABkcnMvZG93bnJldi54bWxEj0+LwjAUxO8LfofwhL2tqcLKWo0iiqCi&#10;B/9cvD2aZ1vbvJQmtvXbbxYWPA4z8xtmtuhMKRqqXW5ZwXAQgSBOrM45VXC9bL5+QDiPrLG0TApe&#10;5GAx733MMNa25RM1Z5+KAGEXo4LM+yqW0iUZGXQDWxEH725rgz7IOpW6xjbATSlHUTSWBnMOCxlW&#10;tMooKc5Po+BYnA6P1qwO+11xS5r1cY3750Wpz363nILw1Pl3+L+91QrGo+8J/L0JT0DO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qV/7MYAAADdAAAADwAAAAAAAAAAAAAA&#10;AACfAgAAZHJzL2Rvd25yZXYueG1sUEsFBgAAAAAEAAQA9wAAAJIDAAAAAA==&#10;" strokecolor="black [0]" insetpen="t">
                  <v:imagedata r:id="rId347" o:title="6XBMROT_UC-PF7" cropright="21216f"/>
                </v:shape>
                <v:shape id="Picture 26" o:spid="_x0000_s1030" type="#_x0000_t75" alt="6XBMROT_UC-PF8" style="position:absolute;left:11126;top:10371;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e/UbBAAAA3QAAAA8AAABkcnMvZG93bnJldi54bWxET01rAjEQvRf8D2EKvZSarYcgW6MsBUER&#10;D2qL12EzZheTybpJdfvvzUHw+Hjfs8XgnbhSH9vAGj7HBQjiOpiWrYafw/JjCiImZIMuMGn4pwiL&#10;+ehlhqUJN97RdZ+syCEcS9TQpNSVUsa6IY9xHDrizJ1C7zFl2FtperzlcO/kpCiU9Nhybmiwo++G&#10;6vP+z2twR3Vcc6re/a/a2G1llXK7i9Zvr0P1BSLRkJ7ih3tlNKiJyvvzm/wE5Pw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ge/UbBAAAA3QAAAA8AAAAAAAAAAAAAAAAAnwIA&#10;AGRycy9kb3ducmV2LnhtbFBLBQYAAAAABAAEAPcAAACNAwAAAAA=&#10;" strokecolor="black [0]" insetpen="t">
                  <v:imagedata r:id="rId348" o:title="6XBMROT_UC-PF8" cropright="20531f"/>
                </v:shape>
                <v:shape id="Picture 27" o:spid="_x0000_s1031" type="#_x0000_t75" alt="6XBMROT_UC-PF9" style="position:absolute;left:11252;top:10371;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LC8nFAAAA3QAAAA8AAABkcnMvZG93bnJldi54bWxEj09rwkAQxe+FfodlhN7qRqFBU1eRSsF6&#10;EIweehyyYxLMzobs1KT99F1B8Ph4f368xWpwjbpSF2rPBibjBBRx4W3NpYHT8fN1BioIssXGMxn4&#10;pQCr5fPTAjPrez7QNZdSxREOGRqoRNpM61BU5DCMfUscvbPvHEqUXalth30cd42eJkmqHdYcCRW2&#10;9FFRccl/XIRgLpfN9367mR/3If07v+2k/zLmZTSs30EJDfII39tbayCdphO4vYlPQ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SwvJxQAAAN0AAAAPAAAAAAAAAAAAAAAA&#10;AJ8CAABkcnMvZG93bnJldi54bWxQSwUGAAAAAAQABAD3AAAAkQMAAAAA&#10;" strokecolor="black [0]" insetpen="t">
                  <v:imagedata r:id="rId349" o:title="6XBMROT_UC-PF9" cropright="20531f"/>
                </v:shape>
                <v:shape id="Picture 28" o:spid="_x0000_s1032" type="#_x0000_t75" alt="6XBMROT_UC-PF10" style="position:absolute;left:11380;top:10371;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meALHAAAA3QAAAA8AAABkcnMvZG93bnJldi54bWxEj09LAzEUxO+C3yE8wZvNdoVY1qZFKrWC&#10;p/45eHxunpvFzcs2idutn94IQo/DzPyGmS9H14mBQmw9a5hOChDEtTctNxoO+/XdDERMyAY7z6Th&#10;TBGWi+urOVbGn3hLwy41IkM4VqjBptRXUsbaksM48T1x9j59cJiyDI00AU8Z7jpZFoWSDlvOCxZ7&#10;Wlmqv3bfTsPs5dkeP1R4O2/W9z8P78NWTTdW69ub8ekRRKIxXcL/7VejQZWqhL83+Qn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TmeALHAAAA3QAAAA8AAAAAAAAAAAAA&#10;AAAAnwIAAGRycy9kb3ducmV2LnhtbFBLBQYAAAAABAAEAPcAAACTAwAAAAA=&#10;" strokecolor="black [0]" insetpen="t">
                  <v:imagedata r:id="rId350" o:title="6XBMROT_UC-PF10" cropright="20531f"/>
                </v:shape>
                <v:shape id="Picture 29" o:spid="_x0000_s1033" type="#_x0000_t75" alt="6XBMROT_UC-PF11" style="position:absolute;left:11506;top:10370;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vz/LEAAAA3QAAAA8AAABkcnMvZG93bnJldi54bWxEj0FrwkAUhO8F/8PyhN7qxhRCia4iSqFH&#10;TQvi7ZF9JsHdt3F3o/Hfu4VCj8PMfMMs16M14kY+dI4VzGcZCOLa6Y4bBT/fn28fIEJE1mgck4IH&#10;BVivJi9LLLW784FuVWxEgnAoUUEbY19KGeqWLIaZ64mTd3beYkzSN1J7vCe4NTLPskJa7DgttNjT&#10;tqX6Ug1WwfGSF2a/cde93z06nJvTULleqdfpuFmAiDTG//Bf+0srKPLiHX7fpCcgV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lvz/LEAAAA3QAAAA8AAAAAAAAAAAAAAAAA&#10;nwIAAGRycy9kb3ducmV2LnhtbFBLBQYAAAAABAAEAPcAAACQAwAAAAA=&#10;" strokecolor="black [0]" insetpen="t">
                  <v:imagedata r:id="rId351" o:title="6XBMROT_UC-PF11" cropright="20531f"/>
                </v:shape>
                <v:shape id="Picture 30" o:spid="_x0000_s1034" type="#_x0000_t75" alt="6XBMROT_UC-PF12" style="position:absolute;left:11631;top:10367;width:124;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9ZGTHAAAA3QAAAA8AAABkcnMvZG93bnJldi54bWxEj0FLxDAUhO+C/yE8wZubWqW4dbNFBIuF&#10;RbDush6fzbOtNi81id3qrzeC4HGYmW+YVTGbQUzkfG9ZwfkiAUHcWN1zq2D7dHd2BcIHZI2DZVLw&#10;RR6K9fHRCnNtD/xIUx1aESHsc1TQhTDmUvqmI4N+YUfi6L1aZzBE6VqpHR4i3AwyTZJMGuw5LnQ4&#10;0m1HzXv9aRQ0m+fq4yJ5MeWmXO6+q4kf3tK9Uqcn8801iEBz+A//te+1gizNLuH3TXwCcv0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w9ZGTHAAAA3QAAAA8AAAAAAAAAAAAA&#10;AAAAnwIAAGRycy9kb3ducmV2LnhtbFBLBQYAAAAABAAEAPcAAACTAwAAAAA=&#10;" strokecolor="black [0]" insetpen="t">
                  <v:imagedata r:id="rId352" o:title="6XBMROT_UC-PF12" cropright="21216f"/>
                </v:shape>
                <v:shape id="Picture 31" o:spid="_x0000_s1035" type="#_x0000_t75" alt="6XBMROT_UC-PF13" style="position:absolute;left:11752;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DPHTDAAAA3QAAAA8AAABkcnMvZG93bnJldi54bWxEj0Frg0AUhO+B/oflFXqLawVNsdlIKSiF&#10;nmpKzw/3xZW4b8XdJvrvu4FAj8PMfMPsq8WO4kKzHxwreE5SEMSd0wP3Cr6P9fYFhA/IGkfHpGAl&#10;D9XhYbPHUrsrf9GlDb2IEPYlKjAhTKWUvjNk0SduIo7eyc0WQ5RzL/WM1wi3o8zStJAWB44LBid6&#10;N9Sd21+rgPK+IV1k6+ewmCZta5s1ux+lnh6Xt1cQgZbwH763P7SCIityuL2JT0Ae/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YM8dMMAAADdAAAADwAAAAAAAAAAAAAAAACf&#10;AgAAZHJzL2Rvd25yZXYueG1sUEsFBgAAAAAEAAQA9wAAAI8DAAAAAA==&#10;" strokecolor="black [0]" insetpen="t">
                  <v:imagedata r:id="rId353" o:title="6XBMROT_UC-PF13" cropright="19847f"/>
                </v:shape>
                <v:shape id="Picture 32" o:spid="_x0000_s1036" type="#_x0000_t75" alt="6XBMROT_UC-PF14" style="position:absolute;left:11879;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ZhFjDAAAA3QAAAA8AAABkcnMvZG93bnJldi54bWxEj0GLwjAUhO8L/ofwBG9rqoeyVKOIKCve&#10;thW8PppnW01eapLV7r/fLCx4HGbmG2a5HqwRD/Khc6xgNs1AENdOd9woOFX79w8QISJrNI5JwQ8F&#10;WK9Gb0sstHvyFz3K2IgE4VCggjbGvpAy1C1ZDFPXEyfv4rzFmKRvpPb4THBr5DzLcmmx47TQYk/b&#10;lupb+W0V7K+70lWm8qa5HDWfD/wp72elJuNhswARaYiv8H/7oBXk8zyHvzfpCcj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mEWMMAAADdAAAADwAAAAAAAAAAAAAAAACf&#10;AgAAZHJzL2Rvd25yZXYueG1sUEsFBgAAAAAEAAQA9wAAAI8DAAAAAA==&#10;" strokecolor="black [0]" insetpen="t">
                  <v:imagedata r:id="rId354" o:title="6XBMROT_UC-PF14" cropright="19847f"/>
                </v:shape>
                <v:shape id="Picture 33" o:spid="_x0000_s1037" type="#_x0000_t75" alt="6XBMROT_UC-PF15" style="position:absolute;left:12004;top:10367;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DpEXDAAAA3QAAAA8AAABkcnMvZG93bnJldi54bWxET8uKwjAU3Q/4D+EKsxsThfFRjSIyvpjV&#10;qKDuLs21LTY3pclo+/dmMTDLw3nPFo0txYNqXzjW0O8pEMSpMwVnGk7H9ccYhA/IBkvHpKElD4t5&#10;522GiXFP/qHHIWQihrBPUEMeQpVI6dOcLPqeq4gjd3O1xRBhnUlT4zOG21IOlBpKiwXHhhwrWuWU&#10;3g+/VoM6brb0NTlfTrtPtW/ba/jeridav3eb5RREoCb8i//cO6NhOBjF/fFNfAJy/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YOkRcMAAADdAAAADwAAAAAAAAAAAAAAAACf&#10;AgAAZHJzL2Rvd25yZXYueG1sUEsFBgAAAAAEAAQA9wAAAI8DAAAAAA==&#10;" strokecolor="black [0]" insetpen="t">
                  <v:imagedata r:id="rId355" o:title="6XBMROT_UC-PF15" cropright="20531f"/>
                </v:shape>
                <v:shape id="Picture 34" o:spid="_x0000_s1038" type="#_x0000_t75" alt="6XBMROT_UC-PF16" style="position:absolute;left:12132;top:10367;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4H2HGAAAA3QAAAA8AAABkcnMvZG93bnJldi54bWxEj9FqAjEURN8F/yHcQl9Es4po2RpFlIIU&#10;Fbv6AdfN7e7WzU3YpLr+fVMQfBxm5gwzW7SmFldqfGVZwXCQgCDOra64UHA6fvTfQPiArLG2TAru&#10;5GEx73ZmmGp74y+6ZqEQEcI+RQVlCC6V0uclGfQD64ij920bgyHKppC6wVuEm1qOkmQiDVYcF0p0&#10;tCopv2S/RsFOf071eHM4nk9r9+Pu216bXfZKvb60y3cQgdrwDD/aG61gMpoO4f9NfAJy/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gfYcYAAADdAAAADwAAAAAAAAAAAAAA&#10;AACfAgAAZHJzL2Rvd25yZXYueG1sUEsFBgAAAAAEAAQA9wAAAJIDAAAAAA==&#10;" strokecolor="black [0]" insetpen="t">
                  <v:imagedata r:id="rId356" o:title="6XBMROT_UC-PF16" cropright="19847f"/>
                </v:shape>
                <v:shape id="Picture 35" o:spid="_x0000_s1039" type="#_x0000_t75" alt="6XBMROT_UC-PF1" style="position:absolute;left:10246;top:10370;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fbyW+AAAA3QAAAA8AAABkcnMvZG93bnJldi54bWxET0sKwjAQ3QveIYzgTtMKfqhGEUFwIYif&#10;A4zN2FabSW2iVk9vFoLLx/vPFo0pxZNqV1hWEPcjEMSp1QVnCk7HdW8CwnlkjaVlUvAmB4t5uzXD&#10;RNsX7+l58JkIIewSVJB7XyVSujQng65vK+LAXWxt0AdYZ1LX+ArhppSDKBpJgwWHhhwrWuWU3g4P&#10;o+Cyqz4mirf305nG5rqV98/bo1LdTrOcgvDU+L/4595oBcN4EPaHN+EJyPk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wfbyW+AAAA3QAAAA8AAAAAAAAAAAAAAAAAnwIAAGRy&#10;cy9kb3ducmV2LnhtbFBLBQYAAAAABAAEAPcAAACKAwAAAAA=&#10;" strokecolor="black [0]" insetpen="t">
                  <v:imagedata r:id="rId357" o:title="6XBMROT_UC-PF1" cropright="19847f"/>
                </v:shape>
                <v:shape id="Picture 36" o:spid="_x0000_s1040" type="#_x0000_t75" alt="6XBMROT_UC-PF2" style="position:absolute;left:10374;top:10371;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av1LFAAAA3wAAAA8AAABkcnMvZG93bnJldi54bWxEj1FrwkAQhN8L/Q/HCr7VjSFWiZ5SBWlf&#10;SlvjD1hyaxLM7YXcqem/7xUEH4eZ+YZZbQbbqiv3vnGiYTpJQLGUzjRSaTgW+5cFKB9IDLVOWMMv&#10;e9isn59WlBt3kx++HkKlIkR8ThrqELoc0Zc1W/IT17FE7+R6SyHKvkLT0y3CbYtpkryipUbiQk0d&#10;72ouz4eL1VDMXPb+/fVJlO72hL7A7XaOWo9Hw9sSVOAhPML39ofRMJtPszSD/z/xC+D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mr9SxQAAAN8AAAAPAAAAAAAAAAAAAAAA&#10;AJ8CAABkcnMvZG93bnJldi54bWxQSwUGAAAAAAQABAD3AAAAkQMAAAAA&#10;" strokecolor="black [0]" insetpen="t">
                  <v:imagedata r:id="rId358" o:title="6XBMROT_UC-PF2" cropright="19847f"/>
                </v:shape>
                <v:shape id="Picture 37" o:spid="_x0000_s1041" type="#_x0000_t75" alt="6XBMROT_UC-PF3" style="position:absolute;left:10503;top:10369;width:12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oX7vIAAAA3wAAAA8AAABkcnMvZG93bnJldi54bWxEj0FrwkAUhO+F/oflFbzVjaKxpK6igmAv&#10;LZpS8fbIvibbZt+G7KrJv3eFQo/DzHzDzJedrcWFWm8cKxgNExDEhdOGSwWf+fb5BYQPyBprx6Sg&#10;Jw/LxePDHDPtrrynyyGUIkLYZ6igCqHJpPRFRRb90DXE0ft2rcUQZVtK3eI1wm0tx0mSSouG40KF&#10;DW0qKn4PZ6vga7bNjz2d0rXZ9eb9Lf35KFyu1OCpW72CCNSF//Bfe6cVTGejyXgK9z/xC8jFD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96F+7yAAAAN8AAAAPAAAAAAAAAAAA&#10;AAAAAJ8CAABkcnMvZG93bnJldi54bWxQSwUGAAAAAAQABAD3AAAAlAMAAAAA&#10;" strokecolor="black [0]" insetpen="t">
                  <v:imagedata r:id="rId359" o:title="6XBMROT_UC-PF3" cropright="20531f"/>
                </v:shape>
                <v:shape id="Picture 38" o:spid="_x0000_s1042" type="#_x0000_t75" alt="6XBMROT_UC-PF4" style="position:absolute;left:10628;top:10368;width:126;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qoXTHAAAA3wAAAA8AAABkcnMvZG93bnJldi54bWxEj0FrAjEUhO9C/0N4Qm+a1VotW6OUFkF7&#10;0xVKb6+b183q5mVJoq7/vikIHoeZ+YaZLzvbiDP5UDtWMBpmIIhLp2uuFOyL1eAFRIjIGhvHpOBK&#10;AZaLh94cc+0uvKXzLlYiQTjkqMDE2OZShtKQxTB0LXHyfp23GJP0ldQeLwluGznOsqm0WHNaMNjS&#10;u6HyuDtZBVXx4YtD++1+zNOej18R6832U6nHfvf2CiJSF+/hW3utFTzPRpPxFP7/pC8gF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LqoXTHAAAA3wAAAA8AAAAAAAAAAAAA&#10;AAAAnwIAAGRycy9kb3ducmV2LnhtbFBLBQYAAAAABAAEAPcAAACTAwAAAAA=&#10;" strokecolor="black [0]" insetpen="t">
                  <v:imagedata r:id="rId360" o:title="6XBMROT_UC-PF4" cropright="20531f"/>
                </v:shape>
                <v:shape id="Picture 39" o:spid="_x0000_s1043" type="#_x0000_t75" alt="6XBMROT_UC-PF5" style="position:absolute;left:10754;top:10367;width:127;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R56DHAAAA3wAAAA8AAABkcnMvZG93bnJldi54bWxEj0FrwkAUhO+F/oflFbzVjWJVoquUaqD0&#10;Vivi8Zl9TUKzb+PuU9N/3y0Uehxm5htmue5dq64UYuPZwGiYgSIuvW24MrD/KB7noKIgW2w9k4Fv&#10;irBe3d8tMbf+xu903UmlEoRjjgZqkS7XOpY1OYxD3xEn79MHh5JkqLQNeEtw1+pxlk21w4bTQo0d&#10;vdRUfu0uzsBhG85+K6epw0KKZvN2LEM3MWbw0D8vQAn18h/+a79aA0+z0WQ8g98/6Qvo1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nR56DHAAAA3wAAAA8AAAAAAAAAAAAA&#10;AAAAnwIAAGRycy9kb3ducmV2LnhtbFBLBQYAAAAABAAEAPcAAACTAwAAAAA=&#10;" strokecolor="black [0]" insetpen="t">
                  <v:imagedata r:id="rId361" o:title="6XBMROT_UC-PF5" cropright="19847f"/>
                </v:shape>
                <w10:anchorlock/>
              </v:group>
            </w:pict>
          </mc:Fallback>
        </mc:AlternateContent>
      </w:r>
      <w:r>
        <w:rPr>
          <w:noProof/>
          <w:lang w:eastAsia="en-GB"/>
        </w:rPr>
        <w:drawing>
          <wp:anchor distT="0" distB="0" distL="114300" distR="114300" simplePos="0" relativeHeight="251670528" behindDoc="0" locked="0" layoutInCell="1" allowOverlap="1" wp14:anchorId="747055C4" wp14:editId="149745BA">
            <wp:simplePos x="0" y="0"/>
            <wp:positionH relativeFrom="column">
              <wp:posOffset>-281305</wp:posOffset>
            </wp:positionH>
            <wp:positionV relativeFrom="paragraph">
              <wp:posOffset>635</wp:posOffset>
            </wp:positionV>
            <wp:extent cx="238760" cy="213360"/>
            <wp:effectExtent l="0" t="0" r="8890" b="0"/>
            <wp:wrapNone/>
            <wp:docPr id="6267" name="Picture 6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238760" cy="213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r>
        <w:rPr>
          <w:noProof/>
          <w:lang w:eastAsia="en-GB"/>
        </w:rPr>
        <mc:AlternateContent>
          <mc:Choice Requires="wpg">
            <w:drawing>
              <wp:inline distT="0" distB="0" distL="0" distR="0" wp14:anchorId="0A5ABE46" wp14:editId="564244C4">
                <wp:extent cx="8858992" cy="1337997"/>
                <wp:effectExtent l="0" t="0" r="0" b="0"/>
                <wp:docPr id="6349" name="Group 6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58992" cy="1337997"/>
                          <a:chOff x="101007830" y="103458561"/>
                          <a:chExt cx="18371117" cy="2640711"/>
                        </a:xfrm>
                      </wpg:grpSpPr>
                      <pic:pic xmlns:pic="http://schemas.openxmlformats.org/drawingml/2006/picture">
                        <pic:nvPicPr>
                          <pic:cNvPr id="6350" name="Picture 59" descr="6BWS(C)_IPF"/>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101021467" y="103458561"/>
                            <a:ext cx="18347121" cy="12955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1" name="Picture 60" descr="6BWS(C)_PF9"/>
                          <pic:cNvPicPr>
                            <a:picLocks noChangeAspect="1" noChangeArrowheads="1"/>
                          </pic:cNvPicPr>
                        </pic:nvPicPr>
                        <pic:blipFill>
                          <a:blip r:embed="rId364" cstate="print">
                            <a:extLst>
                              <a:ext uri="{28A0092B-C50C-407E-A947-70E740481C1C}">
                                <a14:useLocalDpi xmlns:a14="http://schemas.microsoft.com/office/drawing/2010/main" val="0"/>
                              </a:ext>
                            </a:extLst>
                          </a:blip>
                          <a:srcRect r="30948"/>
                          <a:stretch>
                            <a:fillRect/>
                          </a:stretch>
                        </pic:blipFill>
                        <pic:spPr bwMode="auto">
                          <a:xfrm>
                            <a:off x="110224850" y="104905683"/>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2" name="Picture 61" descr="6BWS(C)_PF10"/>
                          <pic:cNvPicPr>
                            <a:picLocks noChangeAspect="1" noChangeArrowheads="1"/>
                          </pic:cNvPicPr>
                        </pic:nvPicPr>
                        <pic:blipFill>
                          <a:blip r:embed="rId365" cstate="print">
                            <a:extLst>
                              <a:ext uri="{28A0092B-C50C-407E-A947-70E740481C1C}">
                                <a14:useLocalDpi xmlns:a14="http://schemas.microsoft.com/office/drawing/2010/main" val="0"/>
                              </a:ext>
                            </a:extLst>
                          </a:blip>
                          <a:srcRect r="30948"/>
                          <a:stretch>
                            <a:fillRect/>
                          </a:stretch>
                        </pic:blipFill>
                        <pic:spPr bwMode="auto">
                          <a:xfrm>
                            <a:off x="111386313" y="104893860"/>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6" name="Picture 62" descr="6BWS(C)_PF11"/>
                          <pic:cNvPicPr>
                            <a:picLocks noChangeAspect="1" noChangeArrowheads="1"/>
                          </pic:cNvPicPr>
                        </pic:nvPicPr>
                        <pic:blipFill>
                          <a:blip r:embed="rId366" cstate="print">
                            <a:extLst>
                              <a:ext uri="{28A0092B-C50C-407E-A947-70E740481C1C}">
                                <a14:useLocalDpi xmlns:a14="http://schemas.microsoft.com/office/drawing/2010/main" val="0"/>
                              </a:ext>
                            </a:extLst>
                          </a:blip>
                          <a:srcRect r="32823"/>
                          <a:stretch>
                            <a:fillRect/>
                          </a:stretch>
                        </pic:blipFill>
                        <pic:spPr bwMode="auto">
                          <a:xfrm>
                            <a:off x="112532009" y="104889504"/>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7" name="Picture 63" descr="6BWS(C)_PF12"/>
                          <pic:cNvPicPr>
                            <a:picLocks noChangeAspect="1" noChangeArrowheads="1"/>
                          </pic:cNvPicPr>
                        </pic:nvPicPr>
                        <pic:blipFill>
                          <a:blip r:embed="rId367" cstate="print">
                            <a:extLst>
                              <a:ext uri="{28A0092B-C50C-407E-A947-70E740481C1C}">
                                <a14:useLocalDpi xmlns:a14="http://schemas.microsoft.com/office/drawing/2010/main" val="0"/>
                              </a:ext>
                            </a:extLst>
                          </a:blip>
                          <a:srcRect r="32823"/>
                          <a:stretch>
                            <a:fillRect/>
                          </a:stretch>
                        </pic:blipFill>
                        <pic:spPr bwMode="auto">
                          <a:xfrm>
                            <a:off x="113653643" y="10487767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8" name="Picture 64" descr="6BWS(C)_PF13"/>
                          <pic:cNvPicPr>
                            <a:picLocks noChangeAspect="1" noChangeArrowheads="1"/>
                          </pic:cNvPicPr>
                        </pic:nvPicPr>
                        <pic:blipFill>
                          <a:blip r:embed="rId368" cstate="print">
                            <a:extLst>
                              <a:ext uri="{28A0092B-C50C-407E-A947-70E740481C1C}">
                                <a14:useLocalDpi xmlns:a14="http://schemas.microsoft.com/office/drawing/2010/main" val="0"/>
                              </a:ext>
                            </a:extLst>
                          </a:blip>
                          <a:srcRect r="30948"/>
                          <a:stretch>
                            <a:fillRect/>
                          </a:stretch>
                        </pic:blipFill>
                        <pic:spPr bwMode="auto">
                          <a:xfrm>
                            <a:off x="114775276" y="10488162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59" name="Picture 65" descr="6BWS(C)_PF14"/>
                          <pic:cNvPicPr>
                            <a:picLocks noChangeAspect="1" noChangeArrowheads="1"/>
                          </pic:cNvPicPr>
                        </pic:nvPicPr>
                        <pic:blipFill>
                          <a:blip r:embed="rId369" cstate="print">
                            <a:extLst>
                              <a:ext uri="{28A0092B-C50C-407E-A947-70E740481C1C}">
                                <a14:useLocalDpi xmlns:a14="http://schemas.microsoft.com/office/drawing/2010/main" val="0"/>
                              </a:ext>
                            </a:extLst>
                          </a:blip>
                          <a:srcRect r="30948"/>
                          <a:stretch>
                            <a:fillRect/>
                          </a:stretch>
                        </pic:blipFill>
                        <pic:spPr bwMode="auto">
                          <a:xfrm>
                            <a:off x="115936739" y="10488556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0" name="Picture 66" descr="6BWS(C)_PF15"/>
                          <pic:cNvPicPr>
                            <a:picLocks noChangeAspect="1" noChangeArrowheads="1"/>
                          </pic:cNvPicPr>
                        </pic:nvPicPr>
                        <pic:blipFill>
                          <a:blip r:embed="rId370" cstate="print">
                            <a:extLst>
                              <a:ext uri="{28A0092B-C50C-407E-A947-70E740481C1C}">
                                <a14:useLocalDpi xmlns:a14="http://schemas.microsoft.com/office/drawing/2010/main" val="0"/>
                              </a:ext>
                            </a:extLst>
                          </a:blip>
                          <a:srcRect r="30948"/>
                          <a:stretch>
                            <a:fillRect/>
                          </a:stretch>
                        </pic:blipFill>
                        <pic:spPr bwMode="auto">
                          <a:xfrm>
                            <a:off x="117082435" y="104889504"/>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1" name="Picture 67" descr="6BWS(C)_PF16"/>
                          <pic:cNvPicPr>
                            <a:picLocks noChangeAspect="1" noChangeArrowheads="1"/>
                          </pic:cNvPicPr>
                        </pic:nvPicPr>
                        <pic:blipFill>
                          <a:blip r:embed="rId371" cstate="print">
                            <a:extLst>
                              <a:ext uri="{28A0092B-C50C-407E-A947-70E740481C1C}">
                                <a14:useLocalDpi xmlns:a14="http://schemas.microsoft.com/office/drawing/2010/main" val="0"/>
                              </a:ext>
                            </a:extLst>
                          </a:blip>
                          <a:srcRect r="32823"/>
                          <a:stretch>
                            <a:fillRect/>
                          </a:stretch>
                        </pic:blipFill>
                        <pic:spPr bwMode="auto">
                          <a:xfrm>
                            <a:off x="118249706" y="104881863"/>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2" name="Picture 68" descr="6BWS(C)_PF1"/>
                          <pic:cNvPicPr>
                            <a:picLocks noChangeAspect="1" noChangeArrowheads="1"/>
                          </pic:cNvPicPr>
                        </pic:nvPicPr>
                        <pic:blipFill>
                          <a:blip r:embed="rId372" cstate="print">
                            <a:extLst>
                              <a:ext uri="{28A0092B-C50C-407E-A947-70E740481C1C}">
                                <a14:useLocalDpi xmlns:a14="http://schemas.microsoft.com/office/drawing/2010/main" val="0"/>
                              </a:ext>
                            </a:extLst>
                          </a:blip>
                          <a:srcRect r="30948"/>
                          <a:stretch>
                            <a:fillRect/>
                          </a:stretch>
                        </pic:blipFill>
                        <pic:spPr bwMode="auto">
                          <a:xfrm>
                            <a:off x="101007830" y="104878302"/>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3" name="Picture 69" descr="6BWS(C)_PF2"/>
                          <pic:cNvPicPr>
                            <a:picLocks noChangeAspect="1" noChangeArrowheads="1"/>
                          </pic:cNvPicPr>
                        </pic:nvPicPr>
                        <pic:blipFill>
                          <a:blip r:embed="rId373" cstate="print">
                            <a:extLst>
                              <a:ext uri="{28A0092B-C50C-407E-A947-70E740481C1C}">
                                <a14:useLocalDpi xmlns:a14="http://schemas.microsoft.com/office/drawing/2010/main" val="0"/>
                              </a:ext>
                            </a:extLst>
                          </a:blip>
                          <a:srcRect r="31886"/>
                          <a:stretch>
                            <a:fillRect/>
                          </a:stretch>
                        </pic:blipFill>
                        <pic:spPr bwMode="auto">
                          <a:xfrm>
                            <a:off x="102181738" y="104882243"/>
                            <a:ext cx="1145006"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4" name="Picture 70" descr="6BWS(C)_PF3"/>
                          <pic:cNvPicPr>
                            <a:picLocks noChangeAspect="1" noChangeArrowheads="1"/>
                          </pic:cNvPicPr>
                        </pic:nvPicPr>
                        <pic:blipFill>
                          <a:blip r:embed="rId374" cstate="print">
                            <a:extLst>
                              <a:ext uri="{28A0092B-C50C-407E-A947-70E740481C1C}">
                                <a14:useLocalDpi xmlns:a14="http://schemas.microsoft.com/office/drawing/2010/main" val="0"/>
                              </a:ext>
                            </a:extLst>
                          </a:blip>
                          <a:srcRect r="32823"/>
                          <a:stretch>
                            <a:fillRect/>
                          </a:stretch>
                        </pic:blipFill>
                        <pic:spPr bwMode="auto">
                          <a:xfrm>
                            <a:off x="103367264" y="10491024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5" name="Picture 71" descr="6BWS(C)_PF4"/>
                          <pic:cNvPicPr>
                            <a:picLocks noChangeAspect="1" noChangeArrowheads="1"/>
                          </pic:cNvPicPr>
                        </pic:nvPicPr>
                        <pic:blipFill>
                          <a:blip r:embed="rId375" cstate="print">
                            <a:extLst>
                              <a:ext uri="{28A0092B-C50C-407E-A947-70E740481C1C}">
                                <a14:useLocalDpi xmlns:a14="http://schemas.microsoft.com/office/drawing/2010/main" val="0"/>
                              </a:ext>
                            </a:extLst>
                          </a:blip>
                          <a:srcRect r="31886"/>
                          <a:stretch>
                            <a:fillRect/>
                          </a:stretch>
                        </pic:blipFill>
                        <pic:spPr bwMode="auto">
                          <a:xfrm>
                            <a:off x="104507982" y="10489012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6" name="Picture 72" descr="6BWS(C)_PF5"/>
                          <pic:cNvPicPr>
                            <a:picLocks noChangeAspect="1" noChangeArrowheads="1"/>
                          </pic:cNvPicPr>
                        </pic:nvPicPr>
                        <pic:blipFill>
                          <a:blip r:embed="rId376" cstate="print">
                            <a:extLst>
                              <a:ext uri="{28A0092B-C50C-407E-A947-70E740481C1C}">
                                <a14:useLocalDpi xmlns:a14="http://schemas.microsoft.com/office/drawing/2010/main" val="0"/>
                              </a:ext>
                            </a:extLst>
                          </a:blip>
                          <a:srcRect r="31886"/>
                          <a:stretch>
                            <a:fillRect/>
                          </a:stretch>
                        </pic:blipFill>
                        <pic:spPr bwMode="auto">
                          <a:xfrm>
                            <a:off x="105650360" y="10489406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7" name="Picture 73" descr="6BWS(C)_PF6"/>
                          <pic:cNvPicPr>
                            <a:picLocks noChangeAspect="1" noChangeArrowheads="1"/>
                          </pic:cNvPicPr>
                        </pic:nvPicPr>
                        <pic:blipFill>
                          <a:blip r:embed="rId377" cstate="print">
                            <a:extLst>
                              <a:ext uri="{28A0092B-C50C-407E-A947-70E740481C1C}">
                                <a14:useLocalDpi xmlns:a14="http://schemas.microsoft.com/office/drawing/2010/main" val="0"/>
                              </a:ext>
                            </a:extLst>
                          </a:blip>
                          <a:srcRect r="32823"/>
                          <a:stretch>
                            <a:fillRect/>
                          </a:stretch>
                        </pic:blipFill>
                        <pic:spPr bwMode="auto">
                          <a:xfrm>
                            <a:off x="106794398" y="104906305"/>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8" name="Picture 74" descr="6BWS(C)_PF7"/>
                          <pic:cNvPicPr>
                            <a:picLocks noChangeAspect="1" noChangeArrowheads="1"/>
                          </pic:cNvPicPr>
                        </pic:nvPicPr>
                        <pic:blipFill>
                          <a:blip r:embed="rId378" cstate="print">
                            <a:extLst>
                              <a:ext uri="{28A0092B-C50C-407E-A947-70E740481C1C}">
                                <a14:useLocalDpi xmlns:a14="http://schemas.microsoft.com/office/drawing/2010/main" val="0"/>
                              </a:ext>
                            </a:extLst>
                          </a:blip>
                          <a:srcRect r="31886"/>
                          <a:stretch>
                            <a:fillRect/>
                          </a:stretch>
                        </pic:blipFill>
                        <pic:spPr bwMode="auto">
                          <a:xfrm>
                            <a:off x="107922670" y="10491024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69" name="Picture 75" descr="6BWS(C)_PF8"/>
                          <pic:cNvPicPr>
                            <a:picLocks noChangeAspect="1" noChangeArrowheads="1"/>
                          </pic:cNvPicPr>
                        </pic:nvPicPr>
                        <pic:blipFill>
                          <a:blip r:embed="rId379" cstate="print">
                            <a:extLst>
                              <a:ext uri="{28A0092B-C50C-407E-A947-70E740481C1C}">
                                <a14:useLocalDpi xmlns:a14="http://schemas.microsoft.com/office/drawing/2010/main" val="0"/>
                              </a:ext>
                            </a:extLst>
                          </a:blip>
                          <a:srcRect r="31886"/>
                          <a:stretch>
                            <a:fillRect/>
                          </a:stretch>
                        </pic:blipFill>
                        <pic:spPr bwMode="auto">
                          <a:xfrm>
                            <a:off x="109089940" y="104890124"/>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7B7FB2A1" id="Group 6349" o:spid="_x0000_s1026" style="width:697.55pt;height:105.35pt;mso-position-horizontal-relative:char;mso-position-vertical-relative:line" coordorigin="1010078,1034585" coordsize="183711,2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">
                <v:shape id="Picture 59" o:spid="_x0000_s1027" type="#_x0000_t75" alt="6BWS(C)_IPF" style="position:absolute;left:1010214;top:1034585;width:183471;height:12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0263DAAAA3QAAAA8AAABkcnMvZG93bnJldi54bWxET8tKAzEU3Qv+Q7iCG7EZtfYxNi0iCIIF&#10;sVNd3ya3yeDkZkjidPx7sxBcHs57tRl9JwaKqQ2s4GZSgSDWwbRsFeyb5+sFiJSRDXaBScEPJdis&#10;z89WWJtw4ncadtmKEsKpRgUu576WMmlHHtMk9MSFO4boMRcYrTQRTyXcd/K2qmbSY8ulwWFPT470&#10;1+7bK3hdTj/eGj0d7NU8+0/b6HhwW6UuL8bHBxCZxvwv/nO/GAWzu/uyv7wpT0C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TTbrcMAAADdAAAADwAAAAAAAAAAAAAAAACf&#10;AgAAZHJzL2Rvd25yZXYueG1sUEsFBgAAAAAEAAQA9wAAAI8DAAAAAA==&#10;" insetpen="t">
                  <v:imagedata r:id="rId380" o:title="6BWS(C)_IPF"/>
                </v:shape>
                <v:shape id="Picture 60" o:spid="_x0000_s1028" type="#_x0000_t75" alt="6BWS(C)_PF9" style="position:absolute;left:1102248;top:1049056;width:11608;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lFDPGAAAA3QAAAA8AAABkcnMvZG93bnJldi54bWxEj91qwkAUhO8F32E5gne6sRLR6CpSlbYU&#10;EX/w+pA9JsHs2Zjdavr2rlDo5TAz3zCzRWNKcafaFZYVDPoRCOLU6oIzBafjpjcG4TyyxtIyKfgl&#10;B4t5uzXDRNsH7+l+8JkIEHYJKsi9rxIpXZqTQde3FXHwLrY26IOsM6lrfAS4KeVbFI2kwYLDQo4V&#10;veeUXg8/RsH263aq4vPaxBNaXcrdx9V+jyOlup1mOQXhqfH/4b/2p1YwGsYDeL0JT0DO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CUUM8YAAADdAAAADwAAAAAAAAAAAAAA&#10;AACfAgAAZHJzL2Rvd25yZXYueG1sUEsFBgAAAAAEAAQA9wAAAJIDAAAAAA==&#10;" insetpen="t">
                  <v:imagedata r:id="rId381" o:title="6BWS(C)_PF9" cropright="20282f"/>
                </v:shape>
                <v:shape id="Picture 61" o:spid="_x0000_s1029" type="#_x0000_t75" alt="6BWS(C)_PF10" style="position:absolute;left:1113863;top:1048938;width:11607;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FtSXFAAAA3QAAAA8AAABkcnMvZG93bnJldi54bWxEj0FrwkAUhO8F/8PyhN7qRkvFRFfRSouX&#10;CkbF6yP7TILZtyG7TeK/7woFj8PMfMMsVr2pREuNKy0rGI8iEMSZ1SXnCk7Hr7cZCOeRNVaWScGd&#10;HKyWg5cFJtp2fKA29bkIEHYJKii8rxMpXVaQQTeyNXHwrrYx6INscqkb7ALcVHISRVNpsOSwUGBN&#10;nwVlt/TXKNib2Jf6crtvf/R3nG3dxu7PG6Veh/16DsJT75/h//ZOK5i+f0zg8SY8Abn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BbUlxQAAAN0AAAAPAAAAAAAAAAAAAAAA&#10;AJ8CAABkcnMvZG93bnJldi54bWxQSwUGAAAAAAQABAD3AAAAkQMAAAAA&#10;" insetpen="t">
                  <v:imagedata r:id="rId382" o:title="6BWS(C)_PF10" cropright="20282f"/>
                </v:shape>
                <v:shape id="Picture 62" o:spid="_x0000_s1030" type="#_x0000_t75" alt="6BWS(C)_PF11" style="position:absolute;left:1125320;top:1048895;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zSWXGAAAA3QAAAA8AAABkcnMvZG93bnJldi54bWxEj0FrwkAUhO8F/8PyhN7qRm1DTV1FBMFD&#10;bWkqen1kX5Ng9m3Y3cT477tCocdhZr5hluvBNKIn52vLCqaTBARxYXXNpYLj9+7pFYQPyBoby6Tg&#10;Rh7Wq9HDEjNtr/xFfR5KESHsM1RQhdBmUvqiIoN+Ylvi6P1YZzBE6UqpHV4j3DRyliSpNFhzXKiw&#10;pW1FxSXvjILucPt4nn/uc+ymbXfanv3C9e9KPY6HzRuIQEP4D/+191pBOn9J4f4mPgG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PNJZcYAAADdAAAADwAAAAAAAAAAAAAA&#10;AACfAgAAZHJzL2Rvd25yZXYueG1sUEsFBgAAAAAEAAQA9wAAAJIDAAAAAA==&#10;" insetpen="t">
                  <v:imagedata r:id="rId383" o:title="6BWS(C)_PF11" cropright="21511f"/>
                </v:shape>
                <v:shape id="Picture 63" o:spid="_x0000_s1031" type="#_x0000_t75" alt="6BWS(C)_PF12" style="position:absolute;left:1136536;top:1048776;width:11292;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syAzEAAAA3QAAAA8AAABkcnMvZG93bnJldi54bWxEj0FrwkAUhO+F/oflFbzVjYakEl2lFIR4&#10;bGrvz+wziWbfhuwaY359t1DocZiZb5jNbjStGKh3jWUFi3kEgri0uuFKwfFr/7oC4TyyxtYyKXiQ&#10;g932+WmDmbZ3/qSh8JUIEHYZKqi97zIpXVmTQTe3HXHwzrY36IPsK6l7vAe4aeUyilJpsOGwUGNH&#10;HzWV1+JmFDTlKU+oO8rzfjkl8YGnePi+KDV7Gd/XIDyN/j/81861gjRO3uD3TXgCcv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IsyAzEAAAA3QAAAA8AAAAAAAAAAAAAAAAA&#10;nwIAAGRycy9kb3ducmV2LnhtbFBLBQYAAAAABAAEAPcAAACQAwAAAAA=&#10;" insetpen="t">
                  <v:imagedata r:id="rId384" o:title="6BWS(C)_PF12" cropright="21511f"/>
                </v:shape>
                <v:shape id="Picture 64" o:spid="_x0000_s1032" type="#_x0000_t75" alt="6BWS(C)_PF13" style="position:absolute;left:1147752;top:1048816;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WCa7DAAAA3QAAAA8AAABkcnMvZG93bnJldi54bWxET01rwkAQvQv9D8sUejObWJQQXaVUEiqC&#10;0LS9j9lpEpudDdmtSf999yB4fLzvzW4ynbjS4FrLCpIoBkFcWd1yreDzI5+nIJxH1thZJgV/5GC3&#10;fZhtMNN25He6lr4WIYRdhgoa7/tMSlc1ZNBFticO3LcdDPoAh1rqAccQbjq5iOOVNNhyaGiwp9eG&#10;qp/y1yiQx9O+oPMXXo5Jnl7Gg0uL3Cn19Di9rEF4mvxdfHO/aQWr52WYG96EJyC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9YJrsMAAADdAAAADwAAAAAAAAAAAAAAAACf&#10;AgAAZHJzL2Rvd25yZXYueG1sUEsFBgAAAAAEAAQA9wAAAI8DAAAAAA==&#10;" insetpen="t">
                  <v:imagedata r:id="rId385" o:title="6BWS(C)_PF13" cropright="20282f"/>
                </v:shape>
                <v:shape id="Picture 65" o:spid="_x0000_s1033" type="#_x0000_t75" alt="6BWS(C)_PF14" style="position:absolute;left:1159367;top:104885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9viPFAAAA3QAAAA8AAABkcnMvZG93bnJldi54bWxEj0trwkAUhfcF/8Nwhe7qRCVSU0cRS8CV&#10;r2bh8pK5TYKZOyEzefjvO4VCl4fz+Dib3Whq0VPrKssK5rMIBHFudcWFguwrfXsH4TyyxtoyKXiS&#10;g9128rLBRNuBr9TffCHCCLsEFZTeN4mULi/JoJvZhjh437Y16INsC6lbHMK4qeUiilbSYMWBUGJD&#10;h5Lyx60zAZLFl3udX805Omefl0XaLYfTSanX6bj/AOFp9P/hv/ZRK1gt4zX8vglPQG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Pb4jxQAAAN0AAAAPAAAAAAAAAAAAAAAA&#10;AJ8CAABkcnMvZG93bnJldi54bWxQSwUGAAAAAAQABAD3AAAAkQMAAAAA&#10;" insetpen="t">
                  <v:imagedata r:id="rId386" o:title="6BWS(C)_PF14" cropright="20282f"/>
                </v:shape>
                <v:shape id="Picture 66" o:spid="_x0000_s1034" type="#_x0000_t75" alt="6BWS(C)_PF15" style="position:absolute;left:1170824;top:104889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3nTDDAAAA3QAAAA8AAABkcnMvZG93bnJldi54bWxET8tqwkAU3Rf8h+EK3dWJFkKJjqJiaaGr&#10;xgcur5lrEszciTPTJP59Z1Ho8nDei9VgGtGR87VlBdNJAoK4sLrmUsFh//7yBsIHZI2NZVLwIA+r&#10;5ehpgZm2PX9Tl4dSxBD2GSqoQmgzKX1RkUE/sS1x5K7WGQwRulJqh30MN42cJUkqDdYcGypsaVtR&#10;cct/jIKty6cfu3N377vL8ZRu7s7Vjy+lnsfDeg4i0BD+xX/uT60gfU3j/vgmPgG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edMMMAAADdAAAADwAAAAAAAAAAAAAAAACf&#10;AgAAZHJzL2Rvd25yZXYueG1sUEsFBgAAAAAEAAQA9wAAAI8DAAAAAA==&#10;" insetpen="t">
                  <v:imagedata r:id="rId387" o:title="6BWS(C)_PF15" cropright="20282f"/>
                </v:shape>
                <v:shape id="Picture 67" o:spid="_x0000_s1035" type="#_x0000_t75" alt="6BWS(C)_PF16" style="position:absolute;left:1182497;top:1048818;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DCjGAAAA3QAAAA8AAABkcnMvZG93bnJldi54bWxEj0+LwjAUxO/CfofwFrxp6i5212qU/cOK&#10;eLOK6O3RPNuyzUtpYq3f3giCx2FmfsPMFp2pREuNKy0rGA0jEMSZ1SXnCnbbv8EnCOeRNVaWScGV&#10;HCzmL70ZJtpeeENt6nMRIOwSVFB4XydSuqwgg25oa+LgnWxj0AfZ5FI3eAlwU8m3KIqlwZLDQoE1&#10;/RSU/adno+CjHuPvertsJ7tVvF8vv8cpH45K9V+7rykIT51/hh/tlVYQv8cjuL8JT0DO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4MKMYAAADdAAAADwAAAAAAAAAAAAAA&#10;AACfAgAAZHJzL2Rvd25yZXYueG1sUEsFBgAAAAAEAAQA9wAAAJIDAAAAAA==&#10;" insetpen="t">
                  <v:imagedata r:id="rId388" o:title="6BWS(C)_PF16" cropright="21511f"/>
                </v:shape>
                <v:shape id="Picture 68" o:spid="_x0000_s1036" type="#_x0000_t75" alt="6BWS(C)_PF1" style="position:absolute;left:1010078;top:1048783;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wH7GAAAA3QAAAA8AAABkcnMvZG93bnJldi54bWxEj1FrwkAQhN8L/odjhb7ViwqhRE8RoUXb&#10;QtFW6OM2tybB3F7MbTXtr+8Jgo/DzHzDTOedq9WJ2lB5NjAcJKCIc28rLgx8fjw9PIIKgmyx9kwG&#10;finAfNa7m2Jm/Zk3dNpKoSKEQ4YGSpEm0zrkJTkMA98QR2/vW4cSZVto2+I5wl2tR0mSaocVx4US&#10;G1qWlB+2P87A5uvvtXg78C55WWt5z+n4/SypMff9bjEBJdTJLXxtr6yBdJyO4PImPgE9+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z7AfsYAAADdAAAADwAAAAAAAAAAAAAA&#10;AACfAgAAZHJzL2Rvd25yZXYueG1sUEsFBgAAAAAEAAQA9wAAAJIDAAAAAA==&#10;" insetpen="t">
                  <v:imagedata r:id="rId389" o:title="6BWS(C)_PF1" cropright="20282f"/>
                </v:shape>
                <v:shape id="Picture 69" o:spid="_x0000_s1037" type="#_x0000_t75" alt="6BWS(C)_PF2" style="position:absolute;left:1021817;top:104882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JLnzIAAAA3QAAAA8AAABkcnMvZG93bnJldi54bWxEj0FLw0AUhO+C/2F5gje7aQNpjN2WUhR6&#10;sIVGUY+P7Gs2NPs2za5t7K93hYLHYWa+YWaLwbbiRL1vHCsYjxIQxJXTDdcK3t9eHnIQPiBrbB2T&#10;gh/ysJjf3syw0O7MOzqVoRYRwr5ABSaErpDSV4Ys+pHriKO3d73FEGVfS93jOcJtKydJkkmLDccF&#10;gx2tDFWH8tsqeM2/1tXzZbMdHz+mxlP+GR7LVKn7u2H5BCLQEP7D1/ZaK8jSLIW/N/EJyPk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GiS58yAAAAN0AAAAPAAAAAAAAAAAA&#10;AAAAAJ8CAABkcnMvZG93bnJldi54bWxQSwUGAAAAAAQABAD3AAAAlAMAAAAA&#10;" insetpen="t">
                  <v:imagedata r:id="rId390" o:title="6BWS(C)_PF2" cropright="20897f"/>
                </v:shape>
                <v:shape id="Picture 70" o:spid="_x0000_s1038" type="#_x0000_t75" alt="6BWS(C)_PF3" style="position:absolute;left:1033672;top:1049102;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ezO3HAAAA3QAAAA8AAABkcnMvZG93bnJldi54bWxEj0FrAjEUhO+F/ofwCr0UTaxlkdUotah4&#10;6UGten1u3m6Wbl6WTarbf98UCj0OM/MNM1v0rhFX6kLtWcNoqEAQF97UXGn4OKwHExAhIhtsPJOG&#10;bwqwmN/fzTA3/sY7uu5jJRKEQ44abIxtLmUoLDkMQ98SJ6/0ncOYZFdJ0+EtwV0jn5XKpMOa04LF&#10;lt4sFZ/7L6dh1ZYlb05P58PleLSbrVqq91Wv9eND/zoFEamP/+G/9tZoyMbZC/y+SU9Azn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dezO3HAAAA3QAAAA8AAAAAAAAAAAAA&#10;AAAAnwIAAGRycy9kb3ducmV2LnhtbFBLBQYAAAAABAAEAPcAAACTAwAAAAA=&#10;" insetpen="t">
                  <v:imagedata r:id="rId391" o:title="6BWS(C)_PF3" cropright="21511f"/>
                </v:shape>
                <v:shape id="Picture 71" o:spid="_x0000_s1039" type="#_x0000_t75" alt="6BWS(C)_PF4" style="position:absolute;left:104507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eMlzGAAAA3QAAAA8AAABkcnMvZG93bnJldi54bWxEj09rwkAUxO9Cv8PyCt7qxoqhpG5CKEhF&#10;8OAf8Pqafc2mZt+m2a3Gb+8KBY/DzPyGWRSDbcWZet84VjCdJCCIK6cbrhUc9suXNxA+IGtsHZOC&#10;K3ko8qfRAjPtLryl8y7UIkLYZ6jAhNBlUvrKkEU/cR1x9L5dbzFE2ddS93iJcNvK1yRJpcWG44LB&#10;jj4MVafdn1Xwu16fPqdd+bO0ZfM1P5Ybc/RaqfHzUL6DCDSER/i/vdIK0lk6h/ub+ARkf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h4yXMYAAADdAAAADwAAAAAAAAAAAAAA&#10;AACfAgAAZHJzL2Rvd25yZXYueG1sUEsFBgAAAAAEAAQA9wAAAJIDAAAAAA==&#10;" insetpen="t">
                  <v:imagedata r:id="rId392" o:title="6BWS(C)_PF4" cropright="20897f"/>
                </v:shape>
                <v:shape id="Picture 72" o:spid="_x0000_s1040" type="#_x0000_t75" alt="6BWS(C)_PF5" style="position:absolute;left:1056503;top:1048940;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tprPHAAAA3QAAAA8AAABkcnMvZG93bnJldi54bWxEj09rwkAUxO8Fv8PyBC9FN00haHQV/1Ap&#10;3owe9PbIPpNo9m2a3Wr67d1CocdhZn7DzBadqcWdWldZVvA2ikAQ51ZXXCg4Hj6GYxDOI2usLZOC&#10;H3KwmPdeZphq++A93TNfiABhl6KC0vsmldLlJRl0I9sQB+9iW4M+yLaQusVHgJtaxlGUSIMVh4US&#10;G1qXlN+yb6Ng17ye8lU8sfvJeRtvvqKN2WZXpQb9bjkF4anz/+G/9qdWkLwnCfy+CU9Azp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OtprPHAAAA3QAAAA8AAAAAAAAAAAAA&#10;AAAAnwIAAGRycy9kb3ducmV2LnhtbFBLBQYAAAAABAAEAPcAAACTAwAAAAA=&#10;" insetpen="t">
                  <v:imagedata r:id="rId393" o:title="6BWS(C)_PF5" cropright="20897f"/>
                </v:shape>
                <v:shape id="Picture 73" o:spid="_x0000_s1041" type="#_x0000_t75" alt="6BWS(C)_PF6" style="position:absolute;left:1067943;top:1049063;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umXbDAAAA3QAAAA8AAABkcnMvZG93bnJldi54bWxEj9FqwkAURN8L/sNyBd/qRq1Jia4igkV8&#10;q+kHXLPXbDB7N2TXGP++WxD6OMzMGWa9HWwjeup87VjBbJqAIC6drrlS8FMc3j9B+ICssXFMCp7k&#10;YbsZva0x1+7B39SfQyUihH2OCkwIbS6lLw1Z9FPXEkfv6jqLIcqukrrDR4TbRs6TJJUWa44LBlva&#10;Gypv57tVcMxwt7yEwmSn/cfyYquvou2tUpPxsFuBCDSE//CrfdQK0kWawd+b+ATk5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y6ZdsMAAADdAAAADwAAAAAAAAAAAAAAAACf&#10;AgAAZHJzL2Rvd25yZXYueG1sUEsFBgAAAAAEAAQA9wAAAI8DAAAAAA==&#10;" insetpen="t">
                  <v:imagedata r:id="rId394" o:title="6BWS(C)_PF6" cropright="21511f"/>
                </v:shape>
                <v:shape id="Picture 74" o:spid="_x0000_s1042" type="#_x0000_t75" alt="6BWS(C)_PF7" style="position:absolute;left:1079226;top:104910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QU/DDAAAA3QAAAA8AAABkcnMvZG93bnJldi54bWxET8lqwzAQvRfyD2ICvZRETgtu6kYJiSGl&#10;VzslkNtgTW1Ta2QkecnfV4dCj4+37w6z6cRIzreWFWzWCQjiyuqWawVfl/NqC8IHZI2dZVJwJw+H&#10;/eJhh5m2Exc0lqEWMYR9hgqaEPpMSl81ZNCvbU8cuW/rDIYIXS21wymGm04+J0kqDbYcGxrsKW+o&#10;+ikHo+B6s/LpVLj5NbkMbx99V5bFJlfqcTkf30EEmsO/+M/9qRWkL2mcG9/EJyD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BBT8MMAAADdAAAADwAAAAAAAAAAAAAAAACf&#10;AgAAZHJzL2Rvd25yZXYueG1sUEsFBgAAAAAEAAQA9wAAAI8DAAAAAA==&#10;" insetpen="t">
                  <v:imagedata r:id="rId395" o:title="6BWS(C)_PF7" cropright="20897f"/>
                </v:shape>
                <v:shape id="Picture 75" o:spid="_x0000_s1043" type="#_x0000_t75" alt="6BWS(C)_PF8" style="position:absolute;left:109089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MgdDGAAAA3QAAAA8AAABkcnMvZG93bnJldi54bWxEj0FrwkAUhO8F/8PyhN7qRqXBpq6igtBL&#10;C40W9PbMvibR7Nuwu5r033cLQo/DzHzDzJe9acSNnK8tKxiPEhDEhdU1lwr2u+3TDIQPyBoby6Tg&#10;hzwsF4OHOWbadvxJtzyUIkLYZ6igCqHNpPRFRQb9yLbE0fu2zmCI0pVSO+wi3DRykiSpNFhzXKiw&#10;pU1FxSW/GgX5tTuUl3798c6nvTtRezx/Jc9KPQ771SuIQH34D9/bb1pBOk1f4O9NfAJy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gyB0MYAAADdAAAADwAAAAAAAAAAAAAA&#10;AACfAgAAZHJzL2Rvd25yZXYueG1sUEsFBgAAAAAEAAQA9wAAAJIDAAAAAA==&#10;" insetpen="t">
                  <v:imagedata r:id="rId396" o:title="6BWS(C)_PF8" cropright="20897f"/>
                </v:shape>
                <w10:anchorlock/>
              </v:group>
            </w:pict>
          </mc:Fallback>
        </mc:AlternateContent>
      </w:r>
      <w:r>
        <w:rPr>
          <w:noProof/>
          <w:lang w:eastAsia="en-GB"/>
        </w:rPr>
        <w:drawing>
          <wp:anchor distT="0" distB="0" distL="114300" distR="114300" simplePos="0" relativeHeight="251671552" behindDoc="0" locked="0" layoutInCell="1" allowOverlap="1" wp14:anchorId="4754FC07" wp14:editId="225576CE">
            <wp:simplePos x="0" y="0"/>
            <wp:positionH relativeFrom="column">
              <wp:posOffset>-227330</wp:posOffset>
            </wp:positionH>
            <wp:positionV relativeFrom="paragraph">
              <wp:posOffset>-2540</wp:posOffset>
            </wp:positionV>
            <wp:extent cx="180975" cy="259715"/>
            <wp:effectExtent l="0" t="0" r="9525" b="6985"/>
            <wp:wrapNone/>
            <wp:docPr id="6268" name="Picture 6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flipV="1">
                      <a:off x="0" y="0"/>
                      <a:ext cx="180975" cy="2597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r>
        <w:rPr>
          <w:noProof/>
          <w:lang w:eastAsia="en-GB"/>
        </w:rPr>
        <w:drawing>
          <wp:anchor distT="0" distB="0" distL="114300" distR="114300" simplePos="0" relativeHeight="251672576" behindDoc="0" locked="0" layoutInCell="1" allowOverlap="1" wp14:anchorId="43BB83A5" wp14:editId="0BB61D5F">
            <wp:simplePos x="0" y="0"/>
            <wp:positionH relativeFrom="column">
              <wp:posOffset>-237490</wp:posOffset>
            </wp:positionH>
            <wp:positionV relativeFrom="paragraph">
              <wp:posOffset>4312</wp:posOffset>
            </wp:positionV>
            <wp:extent cx="237508" cy="258928"/>
            <wp:effectExtent l="0" t="0" r="0" b="8255"/>
            <wp:wrapNone/>
            <wp:docPr id="6269" name="Picture 6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37508" cy="25892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6491837A" wp14:editId="3D6DC17A">
            <wp:extent cx="8856980" cy="680720"/>
            <wp:effectExtent l="0" t="0" r="1270" b="5080"/>
            <wp:docPr id="6397" name="Picture 6397" descr="C:\Users\Sam Gascoyne\Desktop\EBSD 6082 (base region - OCT)\Images\Corrected\6BWS(C)_T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am Gascoyne\Desktop\EBSD 6082 (base region - OCT)\Images\Corrected\6BWS(C)_TC.bmp"/>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8856980" cy="680720"/>
                    </a:xfrm>
                    <a:prstGeom prst="rect">
                      <a:avLst/>
                    </a:prstGeom>
                    <a:noFill/>
                    <a:ln>
                      <a:noFill/>
                    </a:ln>
                  </pic:spPr>
                </pic:pic>
              </a:graphicData>
            </a:graphic>
          </wp:inline>
        </w:drawing>
      </w:r>
    </w:p>
    <w:p w:rsidR="000628C1" w:rsidRDefault="000628C1" w:rsidP="000628C1">
      <w:r w:rsidRPr="00002D4B">
        <w:rPr>
          <w:iCs/>
        </w:rPr>
        <w:t>Figure 4.</w:t>
      </w:r>
      <w:r>
        <w:rPr>
          <w:iCs/>
        </w:rPr>
        <w:t>4.4.D-F – D)</w:t>
      </w:r>
      <w:r w:rsidRPr="00002D4B">
        <w:rPr>
          <w:iCs/>
        </w:rPr>
        <w:t xml:space="preserve"> EBSD IPF colouring map </w:t>
      </w:r>
      <w:r>
        <w:rPr>
          <w:iCs/>
        </w:rPr>
        <w:t xml:space="preserve">before software correction </w:t>
      </w:r>
      <w:r w:rsidRPr="00002D4B">
        <w:rPr>
          <w:iCs/>
        </w:rPr>
        <w:t xml:space="preserve">with respect to ND for the </w:t>
      </w:r>
      <w:r>
        <w:rPr>
          <w:iCs/>
        </w:rPr>
        <w:t xml:space="preserve">base region (see </w:t>
      </w:r>
      <w:r w:rsidRPr="00002D4B">
        <w:rPr>
          <w:iCs/>
        </w:rPr>
        <w:t>Figure 4.</w:t>
      </w:r>
      <w:r>
        <w:rPr>
          <w:iCs/>
        </w:rPr>
        <w:t>4.1.B)</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6062-T6</w:t>
      </w:r>
      <w:r w:rsidRPr="00002D4B">
        <w:rPr>
          <w:iCs/>
        </w:rPr>
        <w:t xml:space="preserve"> FS weld NG. </w:t>
      </w:r>
      <w:r>
        <w:rPr>
          <w:iCs/>
        </w:rPr>
        <w:t>E</w:t>
      </w:r>
      <w:r w:rsidRPr="00002D4B">
        <w:rPr>
          <w:iCs/>
        </w:rPr>
        <w:t>) IPF colouring map after rotation correction with respect to r direction with the resultant (111</w:t>
      </w:r>
      <w:r>
        <w:rPr>
          <w:iCs/>
        </w:rPr>
        <w:t>) pole figures below the map. F</w:t>
      </w:r>
      <w:r w:rsidRPr="00002D4B">
        <w:rPr>
          <w:iCs/>
        </w:rPr>
        <w:t>) Texture components map</w:t>
      </w:r>
      <w:r w:rsidRPr="00002D4B">
        <w:rPr>
          <w:rFonts w:cs="Arial"/>
          <w:b/>
          <w:bCs/>
          <w:iCs/>
        </w:rPr>
        <w:t xml:space="preserve"> </w:t>
      </w:r>
      <w:r w:rsidRPr="00002D4B">
        <w:rPr>
          <w:iCs/>
        </w:rPr>
        <w:t xml:space="preserve">after rotation correction with </w:t>
      </w:r>
      <w:r w:rsidRPr="00002D4B">
        <w:rPr>
          <w:iCs/>
          <w:color w:val="000000"/>
          <w:position w:val="-4"/>
        </w:rPr>
        <w:object w:dxaOrig="240" w:dyaOrig="260">
          <v:shape id="_x0000_i1062" type="#_x0000_t75" style="width:14.25pt;height:14.25pt" o:ole="">
            <v:imagedata r:id="rId9" o:title=""/>
          </v:shape>
          <o:OLEObject Type="Embed" ProgID="Equation.3" ShapeID="_x0000_i1062" DrawAspect="Content" ObjectID="_1494525380" r:id="rId400"/>
        </w:object>
      </w:r>
      <w:r w:rsidRPr="00002D4B">
        <w:rPr>
          <w:iCs/>
          <w:color w:val="000000"/>
        </w:rPr>
        <w:t xml:space="preserve">(red), </w:t>
      </w:r>
      <w:r w:rsidRPr="00002D4B">
        <w:rPr>
          <w:iCs/>
          <w:color w:val="000000"/>
          <w:position w:val="-4"/>
        </w:rPr>
        <w:object w:dxaOrig="240" w:dyaOrig="300">
          <v:shape id="_x0000_i1063" type="#_x0000_t75" style="width:14.25pt;height:14.25pt" o:ole="">
            <v:imagedata r:id="rId11" o:title=""/>
          </v:shape>
          <o:OLEObject Type="Embed" ProgID="Equation.3" ShapeID="_x0000_i1063" DrawAspect="Content" ObjectID="_1494525381" r:id="rId401"/>
        </w:object>
      </w:r>
      <w:r w:rsidRPr="00002D4B">
        <w:rPr>
          <w:iCs/>
        </w:rPr>
        <w:t>(yellow), and C (blue).</w:t>
      </w:r>
      <w:r>
        <w:rPr>
          <w:iCs/>
        </w:rPr>
        <w:t xml:space="preserve"> </w:t>
      </w:r>
    </w:p>
    <w:p w:rsidR="000628C1" w:rsidRDefault="000628C1" w:rsidP="000628C1"/>
    <w:p w:rsidR="000628C1" w:rsidRDefault="000628C1" w:rsidP="000628C1"/>
    <w:p w:rsidR="000628C1" w:rsidRDefault="000628C1" w:rsidP="000628C1">
      <w:pPr>
        <w:sectPr w:rsidR="000628C1" w:rsidSect="00142F1F">
          <w:pgSz w:w="16838" w:h="11906" w:orient="landscape"/>
          <w:pgMar w:top="1440" w:right="1440" w:bottom="1440" w:left="1440" w:header="708" w:footer="708" w:gutter="0"/>
          <w:cols w:space="708"/>
          <w:docGrid w:linePitch="360"/>
        </w:sectPr>
      </w:pPr>
    </w:p>
    <w:p w:rsidR="000628C1" w:rsidRDefault="000628C1" w:rsidP="000628C1">
      <w:r>
        <w:rPr>
          <w:noProof/>
          <w:lang w:eastAsia="en-GB"/>
        </w:rPr>
        <w:lastRenderedPageBreak/>
        <w:drawing>
          <wp:anchor distT="0" distB="0" distL="114300" distR="114300" simplePos="0" relativeHeight="251692032" behindDoc="0" locked="0" layoutInCell="1" allowOverlap="1" wp14:anchorId="36A43D36" wp14:editId="55CD1CEE">
            <wp:simplePos x="0" y="0"/>
            <wp:positionH relativeFrom="column">
              <wp:posOffset>-43180</wp:posOffset>
            </wp:positionH>
            <wp:positionV relativeFrom="paragraph">
              <wp:posOffset>-65405</wp:posOffset>
            </wp:positionV>
            <wp:extent cx="393700" cy="297815"/>
            <wp:effectExtent l="0" t="0" r="6350" b="6985"/>
            <wp:wrapNone/>
            <wp:docPr id="6345" name="Picture 6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393700" cy="2978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g">
            <w:drawing>
              <wp:anchor distT="0" distB="0" distL="114300" distR="114300" simplePos="0" relativeHeight="251675648" behindDoc="0" locked="0" layoutInCell="1" allowOverlap="1" wp14:anchorId="38DBA7E9" wp14:editId="5DC55A21">
                <wp:simplePos x="0" y="0"/>
                <wp:positionH relativeFrom="column">
                  <wp:posOffset>1245870</wp:posOffset>
                </wp:positionH>
                <wp:positionV relativeFrom="paragraph">
                  <wp:posOffset>72398</wp:posOffset>
                </wp:positionV>
                <wp:extent cx="2749550" cy="7447915"/>
                <wp:effectExtent l="0" t="0" r="0" b="635"/>
                <wp:wrapNone/>
                <wp:docPr id="571428" name="Group 5714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9550" cy="7447915"/>
                          <a:chOff x="101729263" y="102984707"/>
                          <a:chExt cx="5815142" cy="15749716"/>
                        </a:xfrm>
                      </wpg:grpSpPr>
                      <pic:pic xmlns:pic="http://schemas.openxmlformats.org/drawingml/2006/picture">
                        <pic:nvPicPr>
                          <pic:cNvPr id="571429" name="Picture 55" descr="6Wire(c)_MOD-ODF2c"/>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101738531" y="103858948"/>
                            <a:ext cx="577215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0" name="Picture 56" descr="6Wire(c)_MOD-ODF3c"/>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101753977" y="104788794"/>
                            <a:ext cx="57721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1" name="Picture 57" descr="6Wire(c)_MOD-ODF4c"/>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101744710" y="105718640"/>
                            <a:ext cx="57816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2" name="Picture 58" descr="6Wire(c)_MOD-ODF5c"/>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101760156" y="106648486"/>
                            <a:ext cx="577215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3" name="Picture 59" descr="6Wire(c)_MOD-ODF6c"/>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101750889" y="107603046"/>
                            <a:ext cx="57816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4" name="Picture 60" descr="6Wire(c)_MOD-ODF7c"/>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101791047" y="108532892"/>
                            <a:ext cx="575310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5" name="Picture 61" descr="6Wire(c)_MOD-ODF8c"/>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101781780" y="109462738"/>
                            <a:ext cx="57626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6" name="Picture 62" descr="6Wire(c)_MOD-ODF9c"/>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101772513" y="110392583"/>
                            <a:ext cx="5762625"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7" name="Picture 63" descr="6Wire(c)_MOD-ODF10c"/>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101763244" y="111347143"/>
                            <a:ext cx="57435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8" name="Picture 64" descr="6Wire(c)_MOD-ODF11c"/>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101778691" y="112252275"/>
                            <a:ext cx="5705475"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39" name="Picture 65" descr="6Wire(c)_MOD-ODF12c"/>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101794136" y="113157408"/>
                            <a:ext cx="5705475"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0" name="Picture 66" descr="6Wire(c)_MOD-ODF13c"/>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101784869" y="114087253"/>
                            <a:ext cx="57340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1" name="Picture 67" descr="6Wire(c)_MOD-ODF14c"/>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101775601" y="114992386"/>
                            <a:ext cx="575310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2" name="Picture 68" descr="6Wire(c)_MOD-ODF15c"/>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101766334" y="115922232"/>
                            <a:ext cx="573405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3" name="Picture 69" descr="6Wire(c)_MOD-ODF16c"/>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101757066" y="116852078"/>
                            <a:ext cx="57626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4" name="Picture 70" descr="6Wire(c)_Overall ODFc"/>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101772512" y="117781923"/>
                            <a:ext cx="5743575" cy="9525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45" name="Picture 71" descr="6Wire(c)_MOD-ODF1c"/>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101729263" y="102984707"/>
                            <a:ext cx="577215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5E9B8238" id="Group 571428" o:spid="_x0000_s1026" style="position:absolute;margin-left:98.1pt;margin-top:5.7pt;width:216.5pt;height:586.45pt;z-index:251675648" coordorigin="1017292,1029847" coordsize="58151,157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">
                <v:shape id="Picture 55" o:spid="_x0000_s1027" type="#_x0000_t75" alt="6Wire(c)_MOD-ODF2c" style="position:absolute;left:1017385;top:1038589;width:57721;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lKPnKAAAA3wAAAA8AAABkcnMvZG93bnJldi54bWxEj1trwkAUhN8F/8NyhL7pJjb1krqKLYiF&#10;PhQv4Oshe5pEs2fT7Bpjf323UOjjMDPfMItVZyrRUuNKywriUQSCOLO65FzB8bAZzkA4j6yxskwK&#10;7uRgtez3Fphqe+MdtXufiwBhl6KCwvs6ldJlBRl0I1sTB+/TNgZ9kE0udYO3ADeVHEfRRBosOSwU&#10;WNNrQdllfzUKJvEmeblvT8njOx0+ztkFbfv9pdTDoFs/g/DU+f/wX/tNK3iaxsl4Dr9/wheQyx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M3lKPnKAAAA3wAAAA8AAAAAAAAA&#10;AAAAAAAAnwIAAGRycy9kb3ducmV2LnhtbFBLBQYAAAAABAAEAPcAAACWAwAAAAA=&#10;" insetpen="t">
                  <v:imagedata r:id="rId420" o:title="6Wire(c)_MOD-ODF2c"/>
                </v:shape>
                <v:shape id="Picture 56" o:spid="_x0000_s1028" type="#_x0000_t75" alt="6Wire(c)_MOD-ODF3c" style="position:absolute;left:1017539;top:1047887;width:57722;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Ygv3HAAAA3wAAAA8AAABkcnMvZG93bnJldi54bWxEj8tqwkAUhveC7zAcoTudxLYq0VFEKRSk&#10;Cy942R0zxySYORMyUxPf3lkUuvz5b3yzRWtK8aDaFZYVxIMIBHFqdcGZgsP+qz8B4TyyxtIyKXiS&#10;g8W825lhom3DW3rsfCbCCLsEFeTeV4mULs3JoBvYijh4N1sb9EHWmdQ1NmHclHIYRSNpsODwkGNF&#10;q5zS++7XKKANrY/NNduczq69UPxzv22rg1JvvXY5BeGp9f/hv/a3VvA5jj/eA0HgCSwg5y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aYgv3HAAAA3wAAAA8AAAAAAAAAAAAA&#10;AAAAnwIAAGRycy9kb3ducmV2LnhtbFBLBQYAAAAABAAEAPcAAACTAwAAAAA=&#10;" insetpen="t">
                  <v:imagedata r:id="rId421" o:title="6Wire(c)_MOD-ODF3c"/>
                </v:shape>
                <v:shape id="Picture 57" o:spid="_x0000_s1029" type="#_x0000_t75" alt="6Wire(c)_MOD-ODF4c" style="position:absolute;left:1017447;top:1057186;width:5781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EsA7IAAAA3wAAAA8AAABkcnMvZG93bnJldi54bWxEj09rwkAUxO8Fv8PyhN7qJtp/pK4iaiXi&#10;oVQ99PjIvmaD2bchu9Xop3eFgsdhZn7DjKedrcWRWl85VpAOEhDEhdMVlwr2u8+ndxA+IGusHZOC&#10;M3mYTnoPY8y0O/E3HbehFBHCPkMFJoQmk9IXhiz6gWuIo/frWoshyraUusVThNtaDpPkVVqsOC4Y&#10;bGhuqDhs/2ykmH2+Gq3yzXJtl/TzdbhszG6h1GO/m32ACNSFe/i/nWsFL2/p8yiF25/4BeTkC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ORLAOyAAAAN8AAAAPAAAAAAAAAAAA&#10;AAAAAJ8CAABkcnMvZG93bnJldi54bWxQSwUGAAAAAAQABAD3AAAAlAMAAAAA&#10;" insetpen="t">
                  <v:imagedata r:id="rId422" o:title="6Wire(c)_MOD-ODF4c"/>
                </v:shape>
                <v:shape id="Picture 58" o:spid="_x0000_s1030" type="#_x0000_t75" alt="6Wire(c)_MOD-ODF5c" style="position:absolute;left:1017601;top:1066484;width:57722;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Arw/JAAAA3wAAAA8AAABkcnMvZG93bnJldi54bWxEj19LwzAUxd8Fv0O4gm9b2v3RUZuNKQwE&#10;EXQ6fL1rrk1nclOa2HXf3gwGPh7OOb/DKVeDs6KnLjSeFeTjDARx5XXDtYLPj81oASJEZI3WMyk4&#10;UYDV8vqqxEL7I79Tv421SBAOBSowMbaFlKEy5DCMfUucvG/fOYxJdrXUHR4T3Fk5ybI76bDhtGCw&#10;pSdD1c/21ynYvx5eNuvpfrYb/Mn2h69Hq9+MUrc3w/oBRKQh/ocv7WetYH6fz6YTOP9JX0Au/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5gCvD8kAAADfAAAADwAAAAAAAAAA&#10;AAAAAACfAgAAZHJzL2Rvd25yZXYueG1sUEsFBgAAAAAEAAQA9wAAAJUDAAAAAA==&#10;" insetpen="t">
                  <v:imagedata r:id="rId423" o:title="6Wire(c)_MOD-ODF5c"/>
                </v:shape>
                <v:shape id="Picture 59" o:spid="_x0000_s1031" type="#_x0000_t75" alt="6Wire(c)_MOD-ODF6c" style="position:absolute;left:1017508;top:1076030;width:57817;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aYTzJAAAA3wAAAA8AAABkcnMvZG93bnJldi54bWxEj0FrwkAUhO+F/oflFbyUutGoLamriFDU&#10;i0Qrhdwe2WcSzL4N2a3Gf+8KgsdhZr5hpvPO1OJMrassKxj0IxDEudUVFwoOvz8fXyCcR9ZYWyYF&#10;V3Iwn72+TDHR9sI7Ou99IQKEXYIKSu+bREqXl2TQ9W1DHLyjbQ36INtC6hYvAW5qOYyiiTRYcVgo&#10;saFlSflp/28U/GXHeHxY+u37plmt1kWWTrI0Var31i2+QXjq/DP8aK+1gvHnYBTHcP8TvoCc3Q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7ZphPMkAAADfAAAADwAAAAAAAAAA&#10;AAAAAACfAgAAZHJzL2Rvd25yZXYueG1sUEsFBgAAAAAEAAQA9wAAAJUDAAAAAA==&#10;" insetpen="t">
                  <v:imagedata r:id="rId424" o:title="6Wire(c)_MOD-ODF6c"/>
                </v:shape>
                <v:shape id="Picture 60" o:spid="_x0000_s1032" type="#_x0000_t75" alt="6Wire(c)_MOD-ODF7c" style="position:absolute;left:1017910;top:1085328;width:57531;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F2OLHAAAA3wAAAA8AAABkcnMvZG93bnJldi54bWxEj09rwkAUxO+FfoflFbyIbvyXSuoqUoj0&#10;VDAqvT6yzyQk+zZmV43fvlsQehxm5jfMatObRtyoc5VlBZNxBII4t7riQsHxkI6WIJxH1thYJgUP&#10;crBZv76sMNH2znu6Zb4QAcIuQQWl920ipctLMujGtiUO3tl2Bn2QXSF1h/cAN42cRlEsDVYcFkps&#10;6bOkvM6uRsFPPTSpzfv48n0qdrVO4wtvUanBW7/9AOGp9//hZ/tLK1i8T+azOfz9CV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MF2OLHAAAA3wAAAA8AAAAAAAAAAAAA&#10;AAAAnwIAAGRycy9kb3ducmV2LnhtbFBLBQYAAAAABAAEAPcAAACTAwAAAAA=&#10;" insetpen="t">
                  <v:imagedata r:id="rId425" o:title="6Wire(c)_MOD-ODF7c"/>
                </v:shape>
                <v:shape id="Picture 61" o:spid="_x0000_s1033" type="#_x0000_t75" alt="6Wire(c)_MOD-ODF8c" style="position:absolute;left:1017817;top:1094627;width:57627;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QewvIAAAA3wAAAA8AAABkcnMvZG93bnJldi54bWxEj09rwkAUxO+FfoflFbwU3Wj9R3SVKkhV&#10;vFQ9eHxkX5PY7Ns0u5r47V1B6HGYmd8w03ljCnGlyuWWFXQ7EQjixOqcUwXHw6o9BuE8ssbCMim4&#10;kYP57PVlirG2NX/Tde9TESDsYlSQeV/GUrokI4OuY0vi4P3YyqAPskqlrrAOcFPIXhQNpcGcw0KG&#10;JS0zSn73F6Mg0XyS2/N5tPlrLl928b7bUT1WqvXWfE5AeGr8f/jZXmsFg1G3/zGAx5/wBeTsD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I0HsLyAAAAN8AAAAPAAAAAAAAAAAA&#10;AAAAAJ8CAABkcnMvZG93bnJldi54bWxQSwUGAAAAAAQABAD3AAAAlAMAAAAA&#10;" insetpen="t">
                  <v:imagedata r:id="rId426" o:title="6Wire(c)_MOD-ODF8c"/>
                </v:shape>
                <v:shape id="Picture 62" o:spid="_x0000_s1034" type="#_x0000_t75" alt="6Wire(c)_MOD-ODF9c" style="position:absolute;left:1017725;top:1103925;width:57626;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vV7XIAAAA3wAAAA8AAABkcnMvZG93bnJldi54bWxEj81uwjAQhO9IfQdrK3EDh58CChhEgVZc&#10;emjKocclXpKo8TqyDaRvj5GQOI5m5hvNYtWaWlzI+cqygkE/AUGcW11xoeDw89GbgfABWWNtmRT8&#10;k4fV8qWzwFTbK3/TJQuFiBD2KSooQ2hSKX1ekkHftw1x9E7WGQxRukJqh9cIN7UcJslEGqw4LpTY&#10;0Kak/C87GwXHKpO7X1ecDuv3z+HuK5vtt1OvVPe1Xc9BBGrDM/xo77WCt+lgPJrA/U/8AnJ5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wL1e1yAAAAN8AAAAPAAAAAAAAAAAA&#10;AAAAAJ8CAABkcnMvZG93bnJldi54bWxQSwUGAAAAAAQABAD3AAAAlAMAAAAA&#10;" insetpen="t">
                  <v:imagedata r:id="rId427" o:title="6Wire(c)_MOD-ODF9c"/>
                </v:shape>
                <v:shape id="Picture 63" o:spid="_x0000_s1035" type="#_x0000_t75" alt="6Wire(c)_MOD-ODF10c" style="position:absolute;left:1017632;top:1113471;width:5743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TqvjIAAAA3wAAAA8AAABkcnMvZG93bnJldi54bWxEj91qAjEUhO8LvkM4hd7VrH+13RpFLIIX&#10;xW1tH+CwOe6Pm5Mlibr69KYg9HKYmW+Y2aIzjTiR85VlBYN+AoI4t7riQsHvz/r5FYQPyBoby6Tg&#10;Qh4W897DDFNtz/xNp10oRISwT1FBGUKbSunzkgz6vm2Jo7e3zmCI0hVSOzxHuGnkMElepMGK40KJ&#10;La1Kyg+7o1Gwza5Z3bm3j9Xn4aveZw6PdYVKPT12y3cQgbrwH763N1rBZDoYj6bw9yd+ATm/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2U6r4yAAAAN8AAAAPAAAAAAAAAAAA&#10;AAAAAJ8CAABkcnMvZG93bnJldi54bWxQSwUGAAAAAAQABAD3AAAAlAMAAAAA&#10;" insetpen="t">
                  <v:imagedata r:id="rId428" o:title="6Wire(c)_MOD-ODF10c"/>
                </v:shape>
                <v:shape id="Picture 64" o:spid="_x0000_s1036" type="#_x0000_t75" alt="6Wire(c)_MOD-ODF11c" style="position:absolute;left:1017786;top:1122522;width:57055;height:9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gAv7HAAAA3wAAAA8AAABkcnMvZG93bnJldi54bWxET8tqwkAU3Qv9h+EW3BSd+Ki20VG0tKDQ&#10;ja9Cd9fMNQlm7oTMaGK/3lkUXB7OezpvTCGuVLncsoJeNwJBnFidc6pgv/vqvIFwHlljYZkU3MjB&#10;fPbUmmKsbc0bum59KkIIuxgVZN6XsZQuycig69qSOHAnWxn0AVap1BXWIdwUsh9FI2kw59CQYUkf&#10;GSXn7cUoWP58D47vePAvn4vh3+Fof89cr5VqPzeLCQhPjX+I/90rreB13BsOwuDwJ3wBObs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tgAv7HAAAA3wAAAA8AAAAAAAAAAAAA&#10;AAAAnwIAAGRycy9kb3ducmV2LnhtbFBLBQYAAAAABAAEAPcAAACTAwAAAAA=&#10;" insetpen="t">
                  <v:imagedata r:id="rId429" o:title="6Wire(c)_MOD-ODF11c"/>
                </v:shape>
                <v:shape id="Picture 65" o:spid="_x0000_s1037" type="#_x0000_t75" alt="6Wire(c)_MOD-ODF12c" style="position:absolute;left:1017941;top:1131574;width:57055;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H6c7IAAAA3wAAAA8AAABkcnMvZG93bnJldi54bWxEj1trAjEUhN8F/0M4gi9Fs16q7WoUW5C2&#10;9MkL9PWwOc0ubk7WTdTdf28KBR+HmfmGWa4bW4or1b5wrGA0TEAQZ04XbBQcD9vBCwgfkDWWjklB&#10;Sx7Wq25nial2N97RdR+MiBD2KSrIQ6hSKX2Wk0U/dBVx9H5dbTFEWRupa7xFuC3lOElm0mLBcSHH&#10;it5zyk77i1Wgf9qvN/yeYji3xbYy5vL0oUmpfq/ZLEAEasIj/N/+1Aqe56Pp5BX+/sQvIFd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5B+nOyAAAAN8AAAAPAAAAAAAAAAAA&#10;AAAAAJ8CAABkcnMvZG93bnJldi54bWxQSwUGAAAAAAQABAD3AAAAlAMAAAAA&#10;" insetpen="t">
                  <v:imagedata r:id="rId430" o:title="6Wire(c)_MOD-ODF12c"/>
                </v:shape>
                <v:shape id="Picture 66" o:spid="_x0000_s1038" type="#_x0000_t75" alt="6Wire(c)_MOD-ODF13c" style="position:absolute;left:1017848;top:1140872;width:57341;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vhfTHAAAA3wAAAA8AAABkcnMvZG93bnJldi54bWxEj01uwjAQhfeVuIM1SN0Vh0JoFTAIVaQg&#10;VoX2AEM8JBHxOIoNMZy+XlTq8un96VusgmnEjTpXW1YwHiUgiAuray4V/HznL+8gnEfW2FgmBXdy&#10;sFoOnhaYadvzgW5HX4o4wi5DBZX3bSalKyoy6Ea2JY7e2XYGfZRdKXWHfRw3jXxNkpk0WHN8qLCl&#10;j4qKy/FqFOzk5z3Uj20/yfen/LT/SsN1kyr1PAzrOQhPwf+H/9o7rSB9G0+nkSDyRBaQy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CvhfTHAAAA3wAAAA8AAAAAAAAAAAAA&#10;AAAAnwIAAGRycy9kb3ducmV2LnhtbFBLBQYAAAAABAAEAPcAAACTAwAAAAA=&#10;" insetpen="t">
                  <v:imagedata r:id="rId431" o:title="6Wire(c)_MOD-ODF13c"/>
                </v:shape>
                <v:shape id="Picture 67" o:spid="_x0000_s1039" type="#_x0000_t75" alt="6Wire(c)_MOD-ODF14c" style="position:absolute;left:1017756;top:1149923;width:57531;height: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YWJHKAAAA3wAAAA8AAABkcnMvZG93bnJldi54bWxEj0FrwkAUhO+C/2F5ghepm0i0NXWVolik&#10;UEuthR4f2dckNfs2ZFeN/94tCB6HmfmGmS1aU4kTNa60rCAeRiCIM6tLzhXsv9YPTyCcR9ZYWSYF&#10;F3KwmHc7M0y1PfMnnXY+FwHCLkUFhfd1KqXLCjLohrYmDt6vbQz6IJtc6gbPAW4qOYqiiTRYclgo&#10;sKZlQdlhdzQKpqPobfser1flnx18H8YfP69mkyjV77UvzyA8tf4evrU3WsH4MU6SGP7/hC8g51c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PRYWJHKAAAA3wAAAA8AAAAAAAAA&#10;AAAAAAAAnwIAAGRycy9kb3ducmV2LnhtbFBLBQYAAAAABAAEAPcAAACWAwAAAAA=&#10;" insetpen="t">
                  <v:imagedata r:id="rId432" o:title="6Wire(c)_MOD-ODF14c"/>
                </v:shape>
                <v:shape id="Picture 68" o:spid="_x0000_s1040" type="#_x0000_t75" alt="6Wire(c)_MOD-ODF15c" style="position:absolute;left:1017663;top:1159222;width:57340;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2oBrGAAAA3wAAAA8AAABkcnMvZG93bnJldi54bWxEj0FrwkAUhO8F/8PyBG91Y4itRFcJ0oK9&#10;CNocPD6yzySYfRt2V43/3i0IPQ4z8w2z2gymEzdyvrWsYDZNQBBXVrdcKyh/v98XIHxA1thZJgUP&#10;8rBZj95WmGt75wPdjqEWEcI+RwVNCH0upa8aMuintieO3tk6gyFKV0vt8B7hppNpknxIgy3HhQZ7&#10;2jZUXY5Xo2BbuBP+uOrQ2f2XK+dFmpU+VWoyHooliEBD+A+/2jutYP45y7IU/v7ELyDX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agGsYAAADfAAAADwAAAAAAAAAAAAAA&#10;AACfAgAAZHJzL2Rvd25yZXYueG1sUEsFBgAAAAAEAAQA9wAAAJIDAAAAAA==&#10;" insetpen="t">
                  <v:imagedata r:id="rId433" o:title="6Wire(c)_MOD-ODF15c"/>
                </v:shape>
                <v:shape id="Picture 69" o:spid="_x0000_s1041" type="#_x0000_t75" alt="6Wire(c)_MOD-ODF16c" style="position:absolute;left:1017570;top:1168520;width:57626;height: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ZQ4rIAAAA3wAAAA8AAABkcnMvZG93bnJldi54bWxEj0FrwkAUhO8F/8PyhF6KblLTqqmrlIC0&#10;CB6q4vmRfWZDs29Ddquxv94VCj0OM/MNs1j1thFn6nztWEE6TkAQl07XXCk47NejGQgfkDU2jknB&#10;lTysloOHBebaXfiLzrtQiQhhn6MCE0KbS+lLQxb92LXE0Tu5zmKIsquk7vAS4baRz0nyKi3WHBcM&#10;tlQYKr93P1ZB8VTUNrtOt9tTfzS/Mp1/bHRQ6nHYv7+BCNSH//Bf+1MreJmmWTaB+5/4BeTy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YGUOKyAAAAN8AAAAPAAAAAAAAAAAA&#10;AAAAAJ8CAABkcnMvZG93bnJldi54bWxQSwUGAAAAAAQABAD3AAAAlAMAAAAA&#10;" insetpen="t">
                  <v:imagedata r:id="rId434" o:title="6Wire(c)_MOD-ODF16c"/>
                </v:shape>
                <v:shape id="Picture 70" o:spid="_x0000_s1042" type="#_x0000_t75" alt="6Wire(c)_Overall ODFc" style="position:absolute;left:1017725;top:1177819;width:57435;height:9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Q2a/GAAAA3wAAAA8AAABkcnMvZG93bnJldi54bWxEj0+LwjAUxO8LfofwBG9r4lK3Uo2iiwvC&#10;Hhb/3R/Ns602L6WJ2v32G0HwOMzMb5jZorO1uFHrK8caRkMFgjh3puJCw2H//T4B4QOywdoxafgj&#10;D4t5722GmXF33tJtFwoRIewz1FCG0GRS+rwki37oGuLonVxrMUTZFtK0eI9wW8sPpT6lxYrjQokN&#10;fZWUX3ZXq2Gf/OSrSap+x8fjubAbs1Y2XWs96HfLKYhAXXiFn+2N0TBOR0mSwONP/AJy/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dDZr8YAAADfAAAADwAAAAAAAAAAAAAA&#10;AACfAgAAZHJzL2Rvd25yZXYueG1sUEsFBgAAAAAEAAQA9wAAAJIDAAAAAA==&#10;" insetpen="t">
                  <v:imagedata r:id="rId435" o:title="6Wire(c)_Overall ODFc"/>
                </v:shape>
                <v:shape id="Picture 71" o:spid="_x0000_s1043" type="#_x0000_t75" alt="6Wire(c)_MOD-ODF1c" style="position:absolute;left:1017292;top:1029847;width:57722;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rWMzJAAAA3wAAAA8AAABkcnMvZG93bnJldi54bWxEj09LAzEUxO+C3yE8oTebXdnWdm1atCDW&#10;g5X+OfT4SJ67i5uXZRPT1U9vhILHYWZ+wyxWg21FpN43jhXk4wwEsXam4UrB8fB8OwPhA7LB1jEp&#10;+CYPq+X11QJL4868o7gPlUgQ9iUqqEPoSim9rsmiH7uOOHkfrrcYkuwraXo8J7ht5V2WTaXFhtNC&#10;jR2ta9Kf+y+r4On1LdK2K7b61M43+qeK+ct7VGp0Mzw+gAg0hP/wpb0xCib3eVFM4O9P+gJy+Qs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4ytYzMkAAADfAAAADwAAAAAAAAAA&#10;AAAAAACfAgAAZHJzL2Rvd25yZXYueG1sUEsFBgAAAAAEAAQA9wAAAJUDAAAAAA==&#10;" insetpen="t">
                  <v:imagedata r:id="rId436" o:title="6Wire(c)_MOD-ODF1c"/>
                </v:shape>
              </v:group>
            </w:pict>
          </mc:Fallback>
        </mc:AlternateContent>
      </w:r>
    </w:p>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r>
        <w:rPr>
          <w:noProof/>
          <w:lang w:eastAsia="en-GB"/>
        </w:rPr>
        <w:drawing>
          <wp:anchor distT="36576" distB="36576" distL="36576" distR="36576" simplePos="0" relativeHeight="251674624" behindDoc="0" locked="0" layoutInCell="1" allowOverlap="1" wp14:anchorId="771F7E93" wp14:editId="0E47BE66">
            <wp:simplePos x="0" y="0"/>
            <wp:positionH relativeFrom="column">
              <wp:posOffset>-3248660</wp:posOffset>
            </wp:positionH>
            <wp:positionV relativeFrom="paragraph">
              <wp:posOffset>279400</wp:posOffset>
            </wp:positionV>
            <wp:extent cx="7721600" cy="531495"/>
            <wp:effectExtent l="0" t="5398" r="7303" b="7302"/>
            <wp:wrapNone/>
            <wp:docPr id="6210" name="Picture 6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7">
                      <a:extLst>
                        <a:ext uri="{28A0092B-C50C-407E-A947-70E740481C1C}">
                          <a14:useLocalDpi xmlns:a14="http://schemas.microsoft.com/office/drawing/2010/main" val="0"/>
                        </a:ext>
                      </a:extLst>
                    </a:blip>
                    <a:srcRect b="43880"/>
                    <a:stretch>
                      <a:fillRect/>
                    </a:stretch>
                  </pic:blipFill>
                  <pic:spPr bwMode="auto">
                    <a:xfrm rot="5400000">
                      <a:off x="0" y="0"/>
                      <a:ext cx="7721600" cy="53149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r>
        <w:rPr>
          <w:noProof/>
          <w:lang w:eastAsia="en-GB"/>
        </w:rPr>
        <w:drawing>
          <wp:anchor distT="0" distB="0" distL="114300" distR="114300" simplePos="0" relativeHeight="251691008" behindDoc="0" locked="0" layoutInCell="1" allowOverlap="1" wp14:anchorId="715FFF3B" wp14:editId="0ACF72C6">
            <wp:simplePos x="0" y="0"/>
            <wp:positionH relativeFrom="column">
              <wp:posOffset>-65405</wp:posOffset>
            </wp:positionH>
            <wp:positionV relativeFrom="paragraph">
              <wp:posOffset>200025</wp:posOffset>
            </wp:positionV>
            <wp:extent cx="414655" cy="297815"/>
            <wp:effectExtent l="0" t="0" r="4445" b="6985"/>
            <wp:wrapNone/>
            <wp:docPr id="6346" name="Picture 6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414655" cy="297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r>
        <w:rPr>
          <w:noProof/>
          <w:lang w:eastAsia="en-GB"/>
        </w:rPr>
        <w:drawing>
          <wp:anchor distT="0" distB="0" distL="114300" distR="114300" simplePos="0" relativeHeight="251678720" behindDoc="0" locked="0" layoutInCell="1" allowOverlap="1" wp14:anchorId="5372BE77" wp14:editId="7401BF55">
            <wp:simplePos x="0" y="0"/>
            <wp:positionH relativeFrom="column">
              <wp:posOffset>4263242</wp:posOffset>
            </wp:positionH>
            <wp:positionV relativeFrom="paragraph">
              <wp:posOffset>75879</wp:posOffset>
            </wp:positionV>
            <wp:extent cx="558165" cy="213995"/>
            <wp:effectExtent l="0" t="0" r="0" b="0"/>
            <wp:wrapNone/>
            <wp:docPr id="6280" name="Picture 6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58165" cy="213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7696" behindDoc="0" locked="0" layoutInCell="1" allowOverlap="1" wp14:anchorId="0216137F" wp14:editId="23F6AD1B">
            <wp:simplePos x="0" y="0"/>
            <wp:positionH relativeFrom="column">
              <wp:posOffset>1116083</wp:posOffset>
            </wp:positionH>
            <wp:positionV relativeFrom="paragraph">
              <wp:posOffset>87630</wp:posOffset>
            </wp:positionV>
            <wp:extent cx="3241675" cy="249555"/>
            <wp:effectExtent l="0" t="0" r="0" b="0"/>
            <wp:wrapNone/>
            <wp:docPr id="6279" name="Picture 6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3241675" cy="2495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pPr>
        <w:rPr>
          <w:iCs/>
        </w:rPr>
      </w:pPr>
      <w:r>
        <w:rPr>
          <w:iCs/>
          <w:noProof/>
          <w:lang w:eastAsia="en-GB"/>
        </w:rPr>
        <w:drawing>
          <wp:anchor distT="36576" distB="36576" distL="36576" distR="36576" simplePos="0" relativeHeight="251676672" behindDoc="0" locked="0" layoutInCell="1" allowOverlap="1" wp14:anchorId="495BA09A" wp14:editId="5B2D22D6">
            <wp:simplePos x="0" y="0"/>
            <wp:positionH relativeFrom="column">
              <wp:posOffset>1997710</wp:posOffset>
            </wp:positionH>
            <wp:positionV relativeFrom="paragraph">
              <wp:posOffset>8438515</wp:posOffset>
            </wp:positionV>
            <wp:extent cx="3248025" cy="247650"/>
            <wp:effectExtent l="0" t="0" r="9525" b="0"/>
            <wp:wrapNone/>
            <wp:docPr id="6278" name="Picture 6278" descr="scalebar Wire-Filler-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scalebar Wire-Filler-region"/>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3248025" cy="24765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BB0696">
        <w:rPr>
          <w:iCs/>
        </w:rPr>
        <w:t xml:space="preserve">Figure </w:t>
      </w:r>
      <w:r>
        <w:rPr>
          <w:iCs/>
        </w:rPr>
        <w:t>4.4.4</w:t>
      </w:r>
      <w:r w:rsidRPr="00BB0696">
        <w:rPr>
          <w:iCs/>
        </w:rPr>
        <w:t>.</w:t>
      </w:r>
      <w:r>
        <w:rPr>
          <w:iCs/>
        </w:rPr>
        <w:t>G</w:t>
      </w:r>
      <w:r w:rsidRPr="00BB0696">
        <w:rPr>
          <w:iCs/>
        </w:rPr>
        <w:t xml:space="preserve"> –</w:t>
      </w:r>
      <w:r w:rsidRPr="00BB0696">
        <w:rPr>
          <w:iCs/>
          <w:color w:val="000000"/>
        </w:rPr>
        <w:t xml:space="preserve"> A rotated IPF colouring map indicated in Figure </w:t>
      </w:r>
      <w:r>
        <w:rPr>
          <w:iCs/>
          <w:color w:val="000000"/>
        </w:rPr>
        <w:t>4.4.4</w:t>
      </w:r>
      <w:r w:rsidRPr="00BB0696">
        <w:rPr>
          <w:iCs/>
          <w:color w:val="000000"/>
        </w:rPr>
        <w:t>.</w:t>
      </w:r>
      <w:r>
        <w:rPr>
          <w:iCs/>
          <w:color w:val="000000"/>
        </w:rPr>
        <w:t>B</w:t>
      </w:r>
      <w:r w:rsidRPr="00BB0696">
        <w:rPr>
          <w:iCs/>
          <w:color w:val="000000"/>
        </w:rPr>
        <w:t xml:space="preserve"> and the resulting ODF sections at </w:t>
      </w:r>
      <w:r w:rsidRPr="00BB0696">
        <w:rPr>
          <w:color w:val="000000"/>
        </w:rPr>
        <w:t>ф</w:t>
      </w:r>
      <w:r w:rsidRPr="00BB0696">
        <w:rPr>
          <w:iCs/>
          <w:color w:val="000000"/>
        </w:rPr>
        <w:t>2 = 0° and ф2 = 45°</w:t>
      </w:r>
      <w:r w:rsidRPr="00BB0696">
        <w:t xml:space="preserve"> (</w:t>
      </w:r>
      <w:r w:rsidRPr="00BB0696">
        <w:rPr>
          <w:iCs/>
          <w:color w:val="000000"/>
        </w:rPr>
        <w:t>where the y-axis is ф (0-90°), and the x-axis is ф1 (0-360°)) in 500-600</w:t>
      </w:r>
      <w:r w:rsidRPr="00BB0696">
        <w:rPr>
          <w:iCs/>
        </w:rPr>
        <w:sym w:font="Symbol" w:char="F06D"/>
      </w:r>
      <w:r w:rsidRPr="00BB0696">
        <w:rPr>
          <w:iCs/>
        </w:rPr>
        <w:t xml:space="preserve">m steps across the entire </w:t>
      </w:r>
      <w:r>
        <w:rPr>
          <w:iCs/>
        </w:rPr>
        <w:t>AA6082-T6</w:t>
      </w:r>
      <w:r w:rsidRPr="00BB0696">
        <w:rPr>
          <w:iCs/>
        </w:rPr>
        <w:t xml:space="preserve"> SSCFSW DRX</w:t>
      </w:r>
      <w:r>
        <w:rPr>
          <w:iCs/>
        </w:rPr>
        <w:t xml:space="preserve"> for the wire filler region</w:t>
      </w:r>
      <w:r w:rsidRPr="00BB0696">
        <w:rPr>
          <w:iCs/>
        </w:rPr>
        <w:t>.</w:t>
      </w:r>
    </w:p>
    <w:p w:rsidR="000628C1" w:rsidRDefault="000628C1" w:rsidP="000628C1">
      <w:pPr>
        <w:rPr>
          <w:iCs/>
        </w:rPr>
      </w:pPr>
    </w:p>
    <w:p w:rsidR="000628C1" w:rsidRPr="007065D9" w:rsidRDefault="000628C1" w:rsidP="000628C1">
      <w:pPr>
        <w:spacing w:line="360" w:lineRule="auto"/>
        <w:rPr>
          <w:iCs/>
          <w:color w:val="000000"/>
        </w:rPr>
      </w:pPr>
      <w:r>
        <w:lastRenderedPageBreak/>
        <w:tab/>
      </w:r>
      <w:r w:rsidRPr="007065D9">
        <w:t>In figure 4.4.4.G the ODF sections at ф2 = 0° and ф2 = 45° for 500-600</w:t>
      </w:r>
      <w:r w:rsidRPr="007065D9">
        <w:sym w:font="Symbol" w:char="006D"/>
      </w:r>
      <w:r w:rsidRPr="007065D9">
        <w:t xml:space="preserve">m segments of the OIM after rotation corrections can be observed. In this case the texture is very strong with maximum values reaching 24 x random, which is also reflected in figures 4.4.4.A-C. For the </w:t>
      </w:r>
      <w:r w:rsidRPr="007065D9">
        <w:rPr>
          <w:color w:val="000000"/>
        </w:rPr>
        <w:t>ф</w:t>
      </w:r>
      <w:r w:rsidRPr="007065D9">
        <w:rPr>
          <w:iCs/>
          <w:color w:val="000000"/>
        </w:rPr>
        <w:t>2 = 0° region no texture was detected in any of ODF segments. For the ф2 = 45° B/</w:t>
      </w:r>
      <w:r w:rsidRPr="007065D9">
        <w:rPr>
          <w:iCs/>
          <w:color w:val="000000"/>
          <w:position w:val="-4"/>
        </w:rPr>
        <w:object w:dxaOrig="240" w:dyaOrig="300">
          <v:shape id="_x0000_i1064" type="#_x0000_t75" style="width:14.25pt;height:14.25pt" o:ole="">
            <v:imagedata r:id="rId11" o:title=""/>
          </v:shape>
          <o:OLEObject Type="Embed" ProgID="Equation.3" ShapeID="_x0000_i1064" DrawAspect="Content" ObjectID="_1494525382" r:id="rId442"/>
        </w:object>
      </w:r>
      <w:r w:rsidRPr="007065D9">
        <w:rPr>
          <w:iCs/>
          <w:color w:val="000000"/>
        </w:rPr>
        <w:t xml:space="preserve"> components had strong representation, but no evidence of the C component was demonstrated in any of the ODF sections. The ODF reflects the apparent result from figure 6.6.2.C, which shows the alternating B/</w:t>
      </w:r>
      <w:r w:rsidRPr="007065D9">
        <w:rPr>
          <w:iCs/>
          <w:color w:val="000000"/>
          <w:position w:val="-4"/>
        </w:rPr>
        <w:object w:dxaOrig="240" w:dyaOrig="300">
          <v:shape id="_x0000_i1065" type="#_x0000_t75" style="width:14.25pt;height:14.25pt" o:ole="">
            <v:imagedata r:id="rId11" o:title=""/>
          </v:shape>
          <o:OLEObject Type="Embed" ProgID="Equation.3" ShapeID="_x0000_i1065" DrawAspect="Content" ObjectID="_1494525383" r:id="rId443"/>
        </w:object>
      </w:r>
      <w:r w:rsidRPr="007065D9">
        <w:rPr>
          <w:iCs/>
          <w:color w:val="000000"/>
        </w:rPr>
        <w:t>components, but shows no evidence of the C component, which is quite apparent in the alternating bands.</w:t>
      </w:r>
    </w:p>
    <w:p w:rsidR="000628C1" w:rsidRDefault="000628C1" w:rsidP="000628C1">
      <w:r>
        <w:rPr>
          <w:iCs/>
          <w:noProof/>
          <w:color w:val="000000"/>
          <w:lang w:eastAsia="en-GB"/>
        </w:rPr>
        <w:drawing>
          <wp:anchor distT="0" distB="0" distL="114300" distR="114300" simplePos="0" relativeHeight="251680768" behindDoc="0" locked="0" layoutInCell="1" allowOverlap="1" wp14:anchorId="6D9E6559" wp14:editId="70A2FFF7">
            <wp:simplePos x="0" y="0"/>
            <wp:positionH relativeFrom="column">
              <wp:posOffset>-212725</wp:posOffset>
            </wp:positionH>
            <wp:positionV relativeFrom="paragraph">
              <wp:posOffset>2412365</wp:posOffset>
            </wp:positionV>
            <wp:extent cx="304800" cy="316865"/>
            <wp:effectExtent l="0" t="0" r="0" b="6985"/>
            <wp:wrapNone/>
            <wp:docPr id="6286" name="Picture 6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304800" cy="3168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9744" behindDoc="0" locked="0" layoutInCell="1" allowOverlap="1" wp14:anchorId="38429181" wp14:editId="6CD4D58E">
            <wp:simplePos x="0" y="0"/>
            <wp:positionH relativeFrom="column">
              <wp:posOffset>-212651</wp:posOffset>
            </wp:positionH>
            <wp:positionV relativeFrom="paragraph">
              <wp:posOffset>191386</wp:posOffset>
            </wp:positionV>
            <wp:extent cx="341630" cy="286385"/>
            <wp:effectExtent l="0" t="0" r="1270" b="0"/>
            <wp:wrapNone/>
            <wp:docPr id="6285" name="Picture 6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341630" cy="2863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3C11A4AB" wp14:editId="0BE7062C">
            <wp:extent cx="5443870" cy="2322919"/>
            <wp:effectExtent l="0" t="0" r="4445" b="1270"/>
            <wp:docPr id="6282" name="Picture 6282" descr="C:\Users\Sam Gascoyne\Desktop\EBSD 6082-T6  Base Region\Final Images\Stir\scHFPA-Overall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am Gascoyne\Desktop\EBSD 6082-T6  Base Region\Final Images\Stir\scHFPA-OverallPF.bmp"/>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5443800" cy="2322889"/>
                    </a:xfrm>
                    <a:prstGeom prst="rect">
                      <a:avLst/>
                    </a:prstGeom>
                    <a:noFill/>
                    <a:ln>
                      <a:noFill/>
                    </a:ln>
                  </pic:spPr>
                </pic:pic>
              </a:graphicData>
            </a:graphic>
          </wp:inline>
        </w:drawing>
      </w:r>
      <w:r>
        <w:rPr>
          <w:noProof/>
          <w:lang w:eastAsia="en-GB"/>
        </w:rPr>
        <w:drawing>
          <wp:inline distT="0" distB="0" distL="0" distR="0" wp14:anchorId="38E4757D" wp14:editId="2F7C1C65">
            <wp:extent cx="5443870" cy="2322919"/>
            <wp:effectExtent l="0" t="0" r="4445" b="1270"/>
            <wp:docPr id="6283" name="Picture 6283" descr="C:\Users\Sam Gascoyne\Desktop\EBSD 6082-T6  Base Region\Final Images\Corrected\scHFPA(c)_PF_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am Gascoyne\Desktop\EBSD 6082-T6  Base Region\Final Images\Corrected\scHFPA(c)_PF_Overall.bmp"/>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443800" cy="2322889"/>
                    </a:xfrm>
                    <a:prstGeom prst="rect">
                      <a:avLst/>
                    </a:prstGeom>
                    <a:noFill/>
                    <a:ln>
                      <a:noFill/>
                    </a:ln>
                  </pic:spPr>
                </pic:pic>
              </a:graphicData>
            </a:graphic>
          </wp:inline>
        </w:drawing>
      </w:r>
    </w:p>
    <w:p w:rsidR="000628C1" w:rsidRDefault="000628C1" w:rsidP="000628C1">
      <w:r>
        <w:rPr>
          <w:iCs/>
          <w:noProof/>
          <w:color w:val="000000"/>
          <w:lang w:eastAsia="en-GB"/>
        </w:rPr>
        <w:drawing>
          <wp:anchor distT="0" distB="0" distL="114300" distR="114300" simplePos="0" relativeHeight="251681792" behindDoc="0" locked="0" layoutInCell="1" allowOverlap="1" wp14:anchorId="475A1C51" wp14:editId="66FD3028">
            <wp:simplePos x="0" y="0"/>
            <wp:positionH relativeFrom="column">
              <wp:posOffset>-276520</wp:posOffset>
            </wp:positionH>
            <wp:positionV relativeFrom="paragraph">
              <wp:posOffset>67945</wp:posOffset>
            </wp:positionV>
            <wp:extent cx="274320" cy="262255"/>
            <wp:effectExtent l="0" t="0" r="0" b="4445"/>
            <wp:wrapNone/>
            <wp:docPr id="6287" name="Picture 6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48">
                      <a:extLst>
                        <a:ext uri="{28A0092B-C50C-407E-A947-70E740481C1C}">
                          <a14:useLocalDpi xmlns:a14="http://schemas.microsoft.com/office/drawing/2010/main" val="0"/>
                        </a:ext>
                      </a:extLst>
                    </a:blip>
                    <a:srcRect/>
                    <a:stretch>
                      <a:fillRect/>
                    </a:stretch>
                  </pic:blipFill>
                  <pic:spPr bwMode="auto">
                    <a:xfrm>
                      <a:off x="0" y="0"/>
                      <a:ext cx="274320" cy="26225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1A2D5B7B" wp14:editId="591B3534">
            <wp:extent cx="5443870" cy="878861"/>
            <wp:effectExtent l="0" t="0" r="4445" b="0"/>
            <wp:docPr id="6284" name="Picture 6284" descr="C:\Users\Sam Gascoyne\Desktop\EBSD 6082-T6  Base Region\Final Images\ODF\Cropped ODF\scHFPA(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am Gascoyne\Desktop\EBSD 6082-T6  Base Region\Final Images\ODF\Cropped ODF\scHFPA(c)_ODF-Overallc.bmp"/>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444823" cy="879015"/>
                    </a:xfrm>
                    <a:prstGeom prst="rect">
                      <a:avLst/>
                    </a:prstGeom>
                    <a:noFill/>
                    <a:ln>
                      <a:noFill/>
                    </a:ln>
                  </pic:spPr>
                </pic:pic>
              </a:graphicData>
            </a:graphic>
          </wp:inline>
        </w:drawing>
      </w:r>
    </w:p>
    <w:p w:rsidR="000628C1" w:rsidRDefault="000628C1" w:rsidP="000628C1">
      <w:r w:rsidRPr="006D5FB7">
        <w:rPr>
          <w:i/>
          <w:iCs/>
        </w:rPr>
        <w:t xml:space="preserve">Figure </w:t>
      </w:r>
      <w:r>
        <w:rPr>
          <w:i/>
          <w:iCs/>
        </w:rPr>
        <w:t xml:space="preserve">4.4.4.H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6082-T6 base region DRX</w:t>
      </w:r>
      <w:r w:rsidRPr="006D5FB7">
        <w:rPr>
          <w:i/>
          <w:iCs/>
          <w:color w:val="000000"/>
        </w:rPr>
        <w:t xml:space="preserve"> before rotation</w:t>
      </w:r>
      <w:r>
        <w:rPr>
          <w:i/>
          <w:iCs/>
          <w:color w:val="000000"/>
        </w:rPr>
        <w:t xml:space="preserve"> correction</w:t>
      </w:r>
      <w:r w:rsidRPr="006D5FB7">
        <w:rPr>
          <w:i/>
          <w:iCs/>
          <w:color w:val="000000"/>
        </w:rPr>
        <w:t xml:space="preserve"> </w:t>
      </w:r>
      <w:r>
        <w:rPr>
          <w:i/>
          <w:iCs/>
          <w:color w:val="000000"/>
        </w:rPr>
        <w:t>(A) and after rotation (B</w:t>
      </w:r>
      <w:r w:rsidRPr="006D5FB7">
        <w:rPr>
          <w:i/>
          <w:iCs/>
          <w:color w:val="000000"/>
        </w:rPr>
        <w:t xml:space="preserve">). </w:t>
      </w:r>
      <w:r>
        <w:rPr>
          <w:i/>
          <w:iCs/>
          <w:color w:val="000000"/>
        </w:rPr>
        <w:t>(C)</w:t>
      </w:r>
      <w:r w:rsidRPr="006D5FB7">
        <w:rPr>
          <w:i/>
          <w:iCs/>
          <w:color w:val="000000"/>
        </w:rPr>
        <w:t xml:space="preserve"> is t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w:t>
      </w:r>
      <w:r>
        <w:rPr>
          <w:i/>
          <w:iCs/>
        </w:rPr>
        <w:t>.</w:t>
      </w:r>
      <w:r>
        <w:br w:type="page"/>
      </w:r>
    </w:p>
    <w:p w:rsidR="000628C1" w:rsidRDefault="000628C1" w:rsidP="000628C1">
      <w:r>
        <w:rPr>
          <w:noProof/>
          <w:lang w:eastAsia="en-GB"/>
        </w:rPr>
        <w:lastRenderedPageBreak/>
        <w:drawing>
          <wp:anchor distT="0" distB="0" distL="114300" distR="114300" simplePos="0" relativeHeight="251688960" behindDoc="0" locked="0" layoutInCell="1" allowOverlap="1" wp14:anchorId="03D4FC96" wp14:editId="1CEAC12A">
            <wp:simplePos x="0" y="0"/>
            <wp:positionH relativeFrom="column">
              <wp:posOffset>-262255</wp:posOffset>
            </wp:positionH>
            <wp:positionV relativeFrom="paragraph">
              <wp:posOffset>7286625</wp:posOffset>
            </wp:positionV>
            <wp:extent cx="254635" cy="182880"/>
            <wp:effectExtent l="0" t="0" r="0" b="7620"/>
            <wp:wrapNone/>
            <wp:docPr id="6344" name="Picture 6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54635" cy="1828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eastAsia="en-GB"/>
        </w:rPr>
        <mc:AlternateContent>
          <mc:Choice Requires="wpg">
            <w:drawing>
              <wp:inline distT="0" distB="0" distL="0" distR="0" wp14:anchorId="75012459" wp14:editId="47DC5E19">
                <wp:extent cx="3572049" cy="7691858"/>
                <wp:effectExtent l="0" t="0" r="9525" b="4445"/>
                <wp:docPr id="6398" name="Group 63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72049" cy="7691858"/>
                          <a:chOff x="1062078" y="1020636"/>
                          <a:chExt cx="71623" cy="154149"/>
                        </a:xfrm>
                      </wpg:grpSpPr>
                      <wpg:grpSp>
                        <wpg:cNvPr id="6399" name="Group 82"/>
                        <wpg:cNvGrpSpPr>
                          <a:grpSpLocks/>
                        </wpg:cNvGrpSpPr>
                        <wpg:grpSpPr bwMode="auto">
                          <a:xfrm>
                            <a:off x="1062078" y="1020636"/>
                            <a:ext cx="71623" cy="149733"/>
                            <a:chOff x="1062078" y="1020636"/>
                            <a:chExt cx="71623" cy="149733"/>
                          </a:xfrm>
                        </wpg:grpSpPr>
                        <pic:pic xmlns:pic="http://schemas.openxmlformats.org/drawingml/2006/picture">
                          <pic:nvPicPr>
                            <pic:cNvPr id="6209" name="Picture 83" descr="6BWS(C)_ODF2c"/>
                            <pic:cNvPicPr>
                              <a:picLocks noChangeAspect="1" noChangeArrowheads="1"/>
                            </pic:cNvPicPr>
                          </pic:nvPicPr>
                          <pic:blipFill>
                            <a:blip r:embed="rId450">
                              <a:extLst>
                                <a:ext uri="{28A0092B-C50C-407E-A947-70E740481C1C}">
                                  <a14:useLocalDpi xmlns:a14="http://schemas.microsoft.com/office/drawing/2010/main" val="0"/>
                                </a:ext>
                              </a:extLst>
                            </a:blip>
                            <a:srcRect/>
                            <a:stretch>
                              <a:fillRect/>
                            </a:stretch>
                          </pic:blipFill>
                          <pic:spPr bwMode="auto">
                            <a:xfrm>
                              <a:off x="1076015" y="1032411"/>
                              <a:ext cx="57340" cy="92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0" name="Picture 84" descr="6BWS(C)_ODF3c"/>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1075955" y="1041736"/>
                              <a:ext cx="57055"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1" name="Picture 85" descr="6BWS(C)_ODF4c"/>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1075895" y="1051060"/>
                              <a:ext cx="57245"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2" name="Picture 86" descr="6BWS(C)_ODF5c"/>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1076075" y="1060144"/>
                              <a:ext cx="57531"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3" name="Picture 87" descr="6BWS(C)_ODF6c"/>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1076015" y="1069469"/>
                              <a:ext cx="57150"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4" name="Picture 88" descr="6BWS(C)_ODF7c"/>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1075955" y="1078553"/>
                              <a:ext cx="57436"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5" name="Picture 89" descr="6BWS(C)_ODF8c"/>
                            <pic:cNvPicPr>
                              <a:picLocks noChangeAspect="1" noChangeArrowheads="1"/>
                            </pic:cNvPicPr>
                          </pic:nvPicPr>
                          <pic:blipFill>
                            <a:blip r:embed="rId456">
                              <a:extLst>
                                <a:ext uri="{28A0092B-C50C-407E-A947-70E740481C1C}">
                                  <a14:useLocalDpi xmlns:a14="http://schemas.microsoft.com/office/drawing/2010/main" val="0"/>
                                </a:ext>
                              </a:extLst>
                            </a:blip>
                            <a:srcRect/>
                            <a:stretch>
                              <a:fillRect/>
                            </a:stretch>
                          </pic:blipFill>
                          <pic:spPr bwMode="auto">
                            <a:xfrm>
                              <a:off x="1075895" y="1087636"/>
                              <a:ext cx="57435"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6" name="Picture 90" descr="6BWS(C)_ODF9c"/>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1076075" y="1096720"/>
                              <a:ext cx="57626"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7" name="Picture 91" descr="6BWS(C)_ODF10c"/>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1076015" y="1105804"/>
                              <a:ext cx="57055"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8" name="Picture 92" descr="6BWS(C)_ODF11c"/>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1076195" y="1114888"/>
                              <a:ext cx="57055"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09" name="Picture 93" descr="6BWS(C)_ODF12c"/>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1075895" y="1123972"/>
                              <a:ext cx="57150" cy="88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0" name="Picture 94" descr="6BWS(C)_ODF13c"/>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1076075" y="1132815"/>
                              <a:ext cx="57055" cy="88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1" name="Picture 95" descr="6BWS(C)_ODF14c"/>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1076015" y="1141658"/>
                              <a:ext cx="56959"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2" name="Picture 96" descr="6BWS(C)_ODF15c"/>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1076195" y="1150742"/>
                              <a:ext cx="56769"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3" name="Picture 97" descr="6BWS(C)_ODF16c"/>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1076185" y="1159842"/>
                              <a:ext cx="57245"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4" name="Picture 98" descr="6BWS(C)_ODF1c"/>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1075984" y="1023004"/>
                              <a:ext cx="57340" cy="93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415" name="Picture 99" descr="6BWS(C)_IPF"/>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rot="5400000">
                              <a:off x="992497" y="1090217"/>
                              <a:ext cx="149733" cy="1057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grpSp>
                      <pic:pic xmlns:pic="http://schemas.openxmlformats.org/drawingml/2006/picture">
                        <pic:nvPicPr>
                          <pic:cNvPr id="6416" name="Picture 100"/>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1076013" y="1170390"/>
                            <a:ext cx="56433" cy="439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7B9727DE" id="Group 6398" o:spid="_x0000_s1026" style="width:281.25pt;height:605.65pt;mso-position-horizontal-relative:char;mso-position-vertical-relative:line" coordorigin="10620,10206" coordsize="716,1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">
                <v:group id="Group 82" o:spid="_x0000_s1027" style="position:absolute;left:10620;top:10206;width:717;height:1497" coordorigin="10620,10206" coordsize="716,1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gDWexgAAAN0A&#10;AAAPAAAAAAAAAAAAAAAAAKoCAABkcnMvZG93bnJldi54bWxQSwUGAAAAAAQABAD6AAAAnQMAAAAA&#10;">
                  <v:shape id="Picture 83" o:spid="_x0000_s1028" type="#_x0000_t75" alt="6BWS(C)_ODF2c" style="position:absolute;left:10760;top:10324;width:573;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STh/GAAAA3QAAAA8AAABkcnMvZG93bnJldi54bWxEj0FrwkAUhO8F/8PyBG91o6C00VWiIHhq&#10;0Yp6fGSfSTT7NuxuNO2vdwuFHoeZ+YaZLztTizs5X1lWMBomIIhzqysuFBy+Nq9vIHxA1lhbJgXf&#10;5GG56L3MMdX2wTu670MhIoR9igrKEJpUSp+XZNAPbUMcvYt1BkOUrpDa4SPCTS3HSTKVBiuOCyU2&#10;tC4pv+1boyC7XQ9H11ar06T9yM75+fqpLz9KDfpdNgMRqAv/4b/2ViuYjpN3+H0Tn4BcP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NJOH8YAAADdAAAADwAAAAAAAAAAAAAA&#10;AACfAgAAZHJzL2Rvd25yZXYueG1sUEsFBgAAAAAEAAQA9wAAAJIDAAAAAA==&#10;" strokecolor="black [0]" insetpen="t">
                    <v:imagedata r:id="rId467" o:title="6BWS(C)_ODF2c"/>
                  </v:shape>
                  <v:shape id="Picture 84" o:spid="_x0000_s1029" type="#_x0000_t75" alt="6BWS(C)_ODF3c" style="position:absolute;left:10759;top:10417;width:57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jXSnFAAAA3QAAAA8AAABkcnMvZG93bnJldi54bWxET89rwjAUvgv7H8IbeJGZTkW0GmUTpB4G&#10;U6f3R/PWdGte2ibTur9+OQg7fny/l+vOVuJCrS8dK3geJiCIc6dLLhScPrZPMxA+IGusHJOCG3lY&#10;rx56S0y1u/KBLsdQiBjCPkUFJoQ6ldLnhiz6oauJI/fpWoshwraQusVrDLeVHCXJVFosOTYYrGlj&#10;KP8+/lgF+eD1a99kzW38njWzN/M7nu/OmVL9x+5lASJQF/7Fd/dOK5hOkrg/volPQK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410pxQAAAN0AAAAPAAAAAAAAAAAAAAAA&#10;AJ8CAABkcnMvZG93bnJldi54bWxQSwUGAAAAAAQABAD3AAAAkQMAAAAA&#10;" strokecolor="black [0]" insetpen="t">
                    <v:imagedata r:id="rId468" o:title="6BWS(C)_ODF3c"/>
                  </v:shape>
                  <v:shape id="Picture 85" o:spid="_x0000_s1030" type="#_x0000_t75" alt="6BWS(C)_ODF4c" style="position:absolute;left:10758;top:10510;width:573;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6h1HFAAAA3QAAAA8AAABkcnMvZG93bnJldi54bWxEj0FrAjEUhO8F/0N4BS9Ss4pI2RpFBEEv&#10;omvp+e3mdbN287IkUbf/vhGEHoeZ+YZZrHrbihv50DhWMBlnIIgrpxuuFXyet2/vIEJE1tg6JgW/&#10;FGC1HLwsMNfuzie6FbEWCcIhRwUmxi6XMlSGLIax64iT9+28xZikr6X2eE9w28ppls2lxYbTgsGO&#10;Noaqn+JqFYzKr/XO2fJSHLuZGRWH8rInr9TwtV9/gIjUx//ws73TCuazbAKPN+kJyO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odRxQAAAN0AAAAPAAAAAAAAAAAAAAAA&#10;AJ8CAABkcnMvZG93bnJldi54bWxQSwUGAAAAAAQABAD3AAAAkQMAAAAA&#10;" strokecolor="black [0]" insetpen="t">
                    <v:imagedata r:id="rId469" o:title="6BWS(C)_ODF4c"/>
                  </v:shape>
                  <v:shape id="Picture 86" o:spid="_x0000_s1031" type="#_x0000_t75" alt="6BWS(C)_ODF5c" style="position:absolute;left:10760;top:10601;width:576;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XquLDAAAA3QAAAA8AAABkcnMvZG93bnJldi54bWxEj82KAjEQhO8LvkNowduaWRGR0SgiCHoR&#10;/MVjO+nNDCadYRJ19u03guCxqKqvqOm8dVY8qAmVZwU//QwEceF1xUbB8bD6HoMIEVmj9UwK/ijA&#10;fNb5mmKu/ZN39NhHIxKEQ44KyhjrXMpQlOQw9H1NnLxf3ziMSTZG6gafCe6sHGTZSDqsOC2UWNOy&#10;pOK2vzsFC7uymyrenb1ebsbsltvT5kxK9brtYgIiUhs/4Xd7rRWMhtkAXm/SE5Cz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Veq4sMAAADdAAAADwAAAAAAAAAAAAAAAACf&#10;AgAAZHJzL2Rvd25yZXYueG1sUEsFBgAAAAAEAAQA9wAAAI8DAAAAAA==&#10;" strokecolor="black [0]" insetpen="t">
                    <v:imagedata r:id="rId470" o:title="6BWS(C)_ODF5c"/>
                  </v:shape>
                  <v:shape id="Picture 87" o:spid="_x0000_s1032" type="#_x0000_t75" alt="6BWS(C)_ODF6c" style="position:absolute;left:10760;top:10694;width:571;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zZKPHAAAA3QAAAA8AAABkcnMvZG93bnJldi54bWxEj9FqwkAURN8F/2G5Ql+k7lpF2tRVRFrq&#10;QySY9gMu2dskNHs3Zrcx/n23IPg4zMwZZr0dbCN66nztWMN8pkAQF87UXGr4+nx/fAbhA7LBxjFp&#10;uJKH7WY8WmNi3IVP1OehFBHCPkENVQhtIqUvKrLoZ64ljt636yyGKLtSmg4vEW4b+aTUSlqsOS5U&#10;2NK+ouIn/7UasvT8Qun0Y57m2f6w68/Ht0IZrR8mw+4VRKAh3MO39sFoWC3VAv7fxCcgN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WzZKPHAAAA3QAAAA8AAAAAAAAAAAAA&#10;AAAAnwIAAGRycy9kb3ducmV2LnhtbFBLBQYAAAAABAAEAPcAAACTAwAAAAA=&#10;" strokecolor="black [0]" insetpen="t">
                    <v:imagedata r:id="rId471" o:title="6BWS(C)_ODF6c"/>
                  </v:shape>
                  <v:shape id="Picture 88" o:spid="_x0000_s1033" type="#_x0000_t75" alt="6BWS(C)_ODF7c" style="position:absolute;left:10759;top:10785;width:574;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zYPLDAAAA3QAAAA8AAABkcnMvZG93bnJldi54bWxEj0+LwjAUxO/CfofwFrxp6h9EuqbFXRDF&#10;m614fjRv22LzUpKo9dubhQWPw8z8htnkg+nEnZxvLSuYTRMQxJXVLdcKzuVusgbhA7LGzjIpeJKH&#10;PPsYbTDV9sEnuhehFhHCPkUFTQh9KqWvGjLop7Ynjt6vdQZDlK6W2uEjwk0n50mykgZbjgsN9vTT&#10;UHUtbkZBS7LY7xe2dDXfLrvt8/h9PKBS489h+wUi0BDe4f/2QStYLZMl/L2JT0Bm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Ng8sMAAADdAAAADwAAAAAAAAAAAAAAAACf&#10;AgAAZHJzL2Rvd25yZXYueG1sUEsFBgAAAAAEAAQA9wAAAI8DAAAAAA==&#10;" strokecolor="black [0]" insetpen="t">
                    <v:imagedata r:id="rId472" o:title="6BWS(C)_ODF7c"/>
                  </v:shape>
                  <v:shape id="Picture 89" o:spid="_x0000_s1034" type="#_x0000_t75" alt="6BWS(C)_ODF8c" style="position:absolute;left:10758;top:10876;width:57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z05TFAAAA3QAAAA8AAABkcnMvZG93bnJldi54bWxEj19rwkAQxN8Fv8OxQl+kXlqq1NRTpKCI&#10;b/UP+Ljk1iQ0txfutjF++15B6OMwM79hFqveNaqjEGvPBl4mGSjiwtuaSwOn4+b5HVQUZIuNZzJw&#10;pwir5XCwwNz6G39Rd5BSJQjHHA1UIm2udSwqchgnviVO3tUHh5JkKLUNeEtw1+jXLJtphzWnhQpb&#10;+qyo+D78OAOd7Mbr++UUztvtZs77q/TNWIx5GvXrD1BCvfyHH+2dNTB7y6bw9yY9Ab3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M9OUxQAAAN0AAAAPAAAAAAAAAAAAAAAA&#10;AJ8CAABkcnMvZG93bnJldi54bWxQSwUGAAAAAAQABAD3AAAAkQMAAAAA&#10;" strokecolor="black [0]" insetpen="t">
                    <v:imagedata r:id="rId473" o:title="6BWS(C)_ODF8c"/>
                  </v:shape>
                  <v:shape id="Picture 90" o:spid="_x0000_s1035" type="#_x0000_t75" alt="6BWS(C)_ODF9c" style="position:absolute;left:10760;top:10967;width:577;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u4n7FAAAA3QAAAA8AAABkcnMvZG93bnJldi54bWxEj9FqwkAURN8F/2G5Qt/MRpFoU1dRi9Dq&#10;Q9H2Ay7ZaxLM3l2y2xj/visIfRxm5gyzXPemER21vrasYJKkIIgLq2suFfx878cLED4ga2wsk4I7&#10;eVivhoMl5tre+ETdOZQiQtjnqKAKweVS+qIigz6xjjh6F9saDFG2pdQt3iLcNHKappk0WHNcqNDR&#10;rqLiev41Cq7F8bg9uPfZzrzOzb5xX/fpZ6fUy6jfvIEI1If/8LP9oRVkszSDx5v4BO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7uJ+xQAAAN0AAAAPAAAAAAAAAAAAAAAA&#10;AJ8CAABkcnMvZG93bnJldi54bWxQSwUGAAAAAAQABAD3AAAAkQMAAAAA&#10;" strokecolor="black [0]" insetpen="t">
                    <v:imagedata r:id="rId474" o:title="6BWS(C)_ODF9c"/>
                  </v:shape>
                  <v:shape id="Picture 91" o:spid="_x0000_s1036" type="#_x0000_t75" alt="6BWS(C)_ODF10c" style="position:absolute;left:10760;top:11058;width:570;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kIvHGAAAA3QAAAA8AAABkcnMvZG93bnJldi54bWxEj0FrAjEUhO8F/0N4greaVZbtsjWKCC2C&#10;UND2oLfX5HV3a/KybKJu/70pFHocZuYbZrEanBVX6kPrWcFsmoEg1t60XCv4eH95LEGEiGzQeiYF&#10;PxRgtRw9LLAy/sZ7uh5iLRKEQ4UKmhi7SsqgG3IYpr4jTt6X7x3GJPtamh5vCe6snGdZIR22nBYa&#10;7GjTkD4fLk4Bb3Ov7fFzV3zbt1zPX8tTeQlKTcbD+hlEpCH+h//aW6OgyLMn+H2TnoB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aQi8cYAAADdAAAADwAAAAAAAAAAAAAA&#10;AACfAgAAZHJzL2Rvd25yZXYueG1sUEsFBgAAAAAEAAQA9wAAAJIDAAAAAA==&#10;" strokecolor="black [0]" insetpen="t">
                    <v:imagedata r:id="rId475" o:title="6BWS(C)_ODF10c"/>
                  </v:shape>
                  <v:shape id="Picture 92" o:spid="_x0000_s1037" type="#_x0000_t75" alt="6BWS(C)_ODF11c" style="position:absolute;left:10761;top:11148;width:57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iK0bDAAAA3QAAAA8AAABkcnMvZG93bnJldi54bWxET89rwjAUvg/8H8ITdpupU1SqUWRDJtup&#10;rQePz+bZFpuX0mQ2/vfmMNjx4/u92QXTijv1rrGsYDpJQBCXVjdcKTgVh7cVCOeRNbaWScGDHOy2&#10;o5cNptoOnNE995WIIexSVFB736VSurImg25iO+LIXW1v0EfYV1L3OMRw08r3JFlIgw3Hhho7+qip&#10;vOW/RkGbz4bPYpmdip/Lufz6noYsXwalXsdhvwbhKfh/8Z/7qBUs5kmcG9/EJyC3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CIrRsMAAADdAAAADwAAAAAAAAAAAAAAAACf&#10;AgAAZHJzL2Rvd25yZXYueG1sUEsFBgAAAAAEAAQA9wAAAI8DAAAAAA==&#10;" strokecolor="black [0]" insetpen="t">
                    <v:imagedata r:id="rId476" o:title="6BWS(C)_ODF11c"/>
                  </v:shape>
                  <v:shape id="Picture 93" o:spid="_x0000_s1038" type="#_x0000_t75" alt="6BWS(C)_ODF12c" style="position:absolute;left:10758;top:11239;width:572;height: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GbR7FAAAA3QAAAA8AAABkcnMvZG93bnJldi54bWxEj1FrwjAUhd8F/0O4g73ITCairmsqMlAE&#10;kTHtD7g0d21Zc1OSTOu/N8Jgj4dzznc4+XqwnbiQD61jDa9TBYK4cqblWkN53r6sQISIbLBzTBpu&#10;FGBdjEc5ZsZd+Ysup1iLBOGQoYYmxj6TMlQNWQxT1xMn79t5izFJX0vj8ZrgtpMzpRbSYstpocGe&#10;Phqqfk6/VoPdHpefO1v6ekK3Ix7OVTlTQevnp2HzDiLSEP/Df+290bCYqzd4vElPQBZ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Rm0exQAAAN0AAAAPAAAAAAAAAAAAAAAA&#10;AJ8CAABkcnMvZG93bnJldi54bWxQSwUGAAAAAAQABAD3AAAAkQMAAAAA&#10;" strokecolor="black [0]" insetpen="t">
                    <v:imagedata r:id="rId477" o:title="6BWS(C)_ODF12c"/>
                  </v:shape>
                  <v:shape id="Picture 94" o:spid="_x0000_s1039" type="#_x0000_t75" alt="6BWS(C)_ODF13c" style="position:absolute;left:10760;top:11328;width:571;height: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Gpnu+AAAA3QAAAA8AAABkcnMvZG93bnJldi54bWxET0sKwjAQ3QveIYzgTlM/iFSjiCCKuFEr&#10;uByasS02k9JEW29vFoLLx/sv160pxZtqV1hWMBpGIIhTqwvOFCTX3WAOwnlkjaVlUvAhB+tVt7PE&#10;WNuGz/S++EyEEHYxKsi9r2IpXZqTQTe0FXHgHrY26AOsM6lrbEK4KeU4imbSYMGhIceKtjmlz8vL&#10;KHiccP9JsqOZNtSQflU3mtx3SvV77WYBwlPr/+Kf+6AVzKajsD+8CU9Arr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zGpnu+AAAA3QAAAA8AAAAAAAAAAAAAAAAAnwIAAGRy&#10;cy9kb3ducmV2LnhtbFBLBQYAAAAABAAEAPcAAACKAwAAAAA=&#10;" strokecolor="black [0]" insetpen="t">
                    <v:imagedata r:id="rId478" o:title="6BWS(C)_ODF13c"/>
                  </v:shape>
                  <v:shape id="Picture 95" o:spid="_x0000_s1040" type="#_x0000_t75" alt="6BWS(C)_ODF14c" style="position:absolute;left:10760;top:11416;width:569;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K063FAAAA3QAAAA8AAABkcnMvZG93bnJldi54bWxEj1FLwzAUhd8F/0O4gm8ujcg26rIxlMIQ&#10;VLbp+6W5bYrNTU2ytf57Iwh7PJxzvsNZbSbXizOF2HnWoGYFCOLam45bDR/H6m4JIiZkg71n0vBD&#10;ETbr66sVlsaPvKfzIbUiQziWqMGmNJRSxtqSwzjzA3H2Gh8cpixDK03AMcNdL++LYi4ddpwXLA70&#10;ZKn+Opychmb7vvxU1ev4Ui2e1VssFrb5Dlrf3kzbRxCJpnQJ/7d3RsP8QSn4e5Of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StOtxQAAAN0AAAAPAAAAAAAAAAAAAAAA&#10;AJ8CAABkcnMvZG93bnJldi54bWxQSwUGAAAAAAQABAD3AAAAkQMAAAAA&#10;" strokecolor="black [0]" insetpen="t">
                    <v:imagedata r:id="rId479" o:title="6BWS(C)_ODF14c"/>
                  </v:shape>
                  <v:shape id="Picture 96" o:spid="_x0000_s1041" type="#_x0000_t75" alt="6BWS(C)_ODF15c" style="position:absolute;left:10761;top:11507;width:568;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yDErEAAAA3QAAAA8AAABkcnMvZG93bnJldi54bWxEj0FrAjEUhO8F/0N4gpdSE6XIsjWKSAse&#10;eqktPT+S52Z187JNUl3/fSMIPQ4z8w2zXA++E2eKqQ2sYTZVIIhNsC03Gr4+354qECkjW+wCk4Yr&#10;JVivRg9LrG248Aed97kRBcKpRg0u576WMhlHHtM09MTFO4ToMRcZG2kjXgrcd3Ku1EJ6bLksOOxp&#10;68ic9r9eAz9ej+8bE91P+/qt1LYyp6EyWk/Gw+YFRKYh/4fv7Z3VsHiezeH2pjwBuf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IyDErEAAAA3QAAAA8AAAAAAAAAAAAAAAAA&#10;nwIAAGRycy9kb3ducmV2LnhtbFBLBQYAAAAABAAEAPcAAACQAwAAAAA=&#10;" strokecolor="black [0]" insetpen="t">
                    <v:imagedata r:id="rId480" o:title="6BWS(C)_ODF15c"/>
                  </v:shape>
                  <v:shape id="Picture 97" o:spid="_x0000_s1042" type="#_x0000_t75" alt="6BWS(C)_ODF16c" style="position:absolute;left:10761;top:11598;width:573;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9VXTfHAAAA3QAAAA8AAABkcnMvZG93bnJldi54bWxEj09rAjEUxO+FfofwCt5q1j/YuhrFlrYI&#10;PUitF2/PzTO77eZl2aRr/PZGEHocZuY3zHwZbS06an3lWMGgn4EgLpyu2CjYfb8/PoPwAVlj7ZgU&#10;nMnDcnF/N8dcuxN/UbcNRiQI+xwVlCE0uZS+KMmi77uGOHlH11oMSbZG6hZPCW5rOcyyibRYcVoo&#10;saHXkorf7Z9VYMxb/bk5x8N+E5vp+OWnM08fUqneQ1zNQASK4T98a6+1gsl4MILrm/QE5OI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9VXTfHAAAA3QAAAA8AAAAAAAAAAAAA&#10;AAAAnwIAAGRycy9kb3ducmV2LnhtbFBLBQYAAAAABAAEAPcAAACTAwAAAAA=&#10;" strokecolor="black [0]" insetpen="t">
                    <v:imagedata r:id="rId481" o:title="6BWS(C)_ODF16c"/>
                  </v:shape>
                  <v:shape id="Picture 98" o:spid="_x0000_s1043" type="#_x0000_t75" alt="6BWS(C)_ODF1c" style="position:absolute;left:10759;top:10230;width:574;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lYlLEAAAA3QAAAA8AAABkcnMvZG93bnJldi54bWxEj19rwkAQxN+FfodjC33TiyK2pF6CVAp9&#10;ClSlz9vcmj/m9kJua9Jv3xOEPg4z8xtmm0+uU1caQuPZwHKRgCIuvW24MnA6vs9fQAVBtth5JgO/&#10;FCDPHmZbTK0f+ZOuB6lUhHBI0UAt0qdah7Imh2Hhe+Lonf3gUKIcKm0HHCPcdXqVJBvtsOG4UGNP&#10;bzWVl8OPM1BwIUX7NbZNt1/tnvfSfiMejXl6nHavoIQm+Q/f2x/WwGa9XMPtTXwCOv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ZlYlLEAAAA3QAAAA8AAAAAAAAAAAAAAAAA&#10;nwIAAGRycy9kb3ducmV2LnhtbFBLBQYAAAAABAAEAPcAAACQAwAAAAA=&#10;" strokecolor="black [0]" insetpen="t">
                    <v:imagedata r:id="rId482" o:title="6BWS(C)_ODF1c"/>
                  </v:shape>
                  <v:shape id="Picture 99" o:spid="_x0000_s1044" type="#_x0000_t75" alt="6BWS(C)_IPF" style="position:absolute;left:9924;top:10902;width:1497;height:10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EMWbFAAAA3QAAAA8AAABkcnMvZG93bnJldi54bWxEj0FrwkAUhO+C/2F5Qm+6UWxaomsIgm2P&#10;qRXq8ZF9TUKzb8PuNon/3i0Uehxm5htmn0+mEwM531pWsF4lIIgrq1uuFVw+TstnED4ga+wsk4Ib&#10;ecgP89keM21HfqfhHGoRIewzVNCE0GdS+qohg35le+LofVlnMETpaqkdjhFuOrlJklQabDkuNNjT&#10;saHq+/xjFMjPaXv1vHkafFu6V/0yJuWlUOphMRU7EIGm8B/+a79pBel2/Qi/b+ITkI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hDFmxQAAAN0AAAAPAAAAAAAAAAAAAAAA&#10;AJ8CAABkcnMvZG93bnJldi54bWxQSwUGAAAAAAQABAD3AAAAkQMAAAAA&#10;" strokecolor="black [0]" insetpen="t">
                    <v:imagedata r:id="rId380" o:title="6BWS(C)_IPF"/>
                  </v:shape>
                </v:group>
                <v:shape id="Picture 100" o:spid="_x0000_s1045" type="#_x0000_t75" style="position:absolute;left:10760;top:11703;width:564;height: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slH7GAAAA3QAAAA8AAABkcnMvZG93bnJldi54bWxEj91qwkAUhO8LvsNyCt6UutGUKDEbkYKm&#10;IF6ofYBD9uSHZs+G7FaTt+8WCr0cZuYbJtuNphN3GlxrWcFyEYEgLq1uuVbweTu8bkA4j6yxs0wK&#10;JnKwy2dPGabaPvhC96uvRYCwS1FB432fSunKhgy6he2Jg1fZwaAPcqilHvAR4KaTqyhKpMGWw0KD&#10;Pb03VH5dv42CqCrOfXycLtXLWp+6k4ylL2Kl5s/jfgvC0+j/w3/tD60geVsm8PsmPAG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KyUfsYAAADdAAAADwAAAAAAAAAAAAAA&#10;AACfAgAAZHJzL2Rvd25yZXYueG1sUEsFBgAAAAAEAAQA9wAAAJIDAAAAAA==&#10;" strokecolor="black [0]" insetpen="t">
                  <v:imagedata r:id="rId483" o:title=""/>
                </v:shape>
                <w10:anchorlock/>
              </v:group>
            </w:pict>
          </mc:Fallback>
        </mc:AlternateContent>
      </w:r>
      <w:r>
        <w:rPr>
          <w:noProof/>
          <w:lang w:eastAsia="en-GB"/>
        </w:rPr>
        <w:drawing>
          <wp:anchor distT="0" distB="0" distL="114300" distR="114300" simplePos="0" relativeHeight="251689984" behindDoc="0" locked="0" layoutInCell="1" allowOverlap="1" wp14:anchorId="6C12B0FB" wp14:editId="241C8D76">
            <wp:simplePos x="0" y="0"/>
            <wp:positionH relativeFrom="column">
              <wp:posOffset>-244873</wp:posOffset>
            </wp:positionH>
            <wp:positionV relativeFrom="paragraph">
              <wp:posOffset>33397</wp:posOffset>
            </wp:positionV>
            <wp:extent cx="238760" cy="180340"/>
            <wp:effectExtent l="0" t="0" r="8890" b="0"/>
            <wp:wrapNone/>
            <wp:docPr id="6343" name="Picture 6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38760" cy="180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pPr>
        <w:rPr>
          <w:iCs/>
        </w:rPr>
      </w:pPr>
      <w:r>
        <w:rPr>
          <w:rFonts w:ascii="Times New Roman" w:hAnsi="Times New Roman"/>
          <w:noProof/>
          <w:sz w:val="24"/>
          <w:szCs w:val="24"/>
          <w:lang w:eastAsia="en-GB"/>
        </w:rPr>
        <mc:AlternateContent>
          <mc:Choice Requires="wpg">
            <w:drawing>
              <wp:anchor distT="0" distB="0" distL="114300" distR="114300" simplePos="0" relativeHeight="251673600" behindDoc="0" locked="0" layoutInCell="1" allowOverlap="1" wp14:anchorId="766BC081" wp14:editId="1EC5107F">
                <wp:simplePos x="0" y="0"/>
                <wp:positionH relativeFrom="column">
                  <wp:posOffset>9512300</wp:posOffset>
                </wp:positionH>
                <wp:positionV relativeFrom="paragraph">
                  <wp:posOffset>-281305</wp:posOffset>
                </wp:positionV>
                <wp:extent cx="5806440" cy="16268700"/>
                <wp:effectExtent l="0" t="4445" r="0" b="0"/>
                <wp:wrapNone/>
                <wp:docPr id="6160" name="Group 6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6440" cy="16268700"/>
                          <a:chOff x="1114583" y="1016647"/>
                          <a:chExt cx="58061" cy="162687"/>
                        </a:xfrm>
                      </wpg:grpSpPr>
                      <pic:pic xmlns:pic="http://schemas.openxmlformats.org/drawingml/2006/picture">
                        <pic:nvPicPr>
                          <pic:cNvPr id="6161" name="Picture 14" descr="scHFPA(c)_ODF2c"/>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1114891" y="1025791"/>
                            <a:ext cx="57722" cy="92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2" name="Picture 15" descr="scHFPA(c)_ODF3c"/>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1114799" y="1035090"/>
                            <a:ext cx="57531"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3" name="Picture 16" descr="scHFPA(c)_ODF4c"/>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1114706" y="1044388"/>
                            <a:ext cx="57245"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4" name="Picture 17" descr="scHFPA(c)_ODF5c"/>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1114613" y="1053687"/>
                            <a:ext cx="57817" cy="93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5" name="Picture 18" descr="scHFPA(c)_ODF6c"/>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1114768" y="1062985"/>
                            <a:ext cx="57436"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6" name="Picture 19" descr="scHFPA(c)_ODF7c"/>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1114675" y="1072284"/>
                            <a:ext cx="57436"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7" name="Picture 20" descr="scHFPA(c)_ODF8c"/>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1114583" y="1081335"/>
                            <a:ext cx="57626"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8" name="Picture 21" descr="scHFPA(c)_ODF9c"/>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1114737" y="1090386"/>
                            <a:ext cx="57436" cy="9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69" name="Picture 22" descr="scHFPA(c)_ODF10c"/>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1114891" y="1099685"/>
                            <a:ext cx="57246" cy="90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0" name="Picture 23" descr="scHFPA(c)_ODF11c"/>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1114799" y="1108736"/>
                            <a:ext cx="57340" cy="94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1" name="Picture 24" descr="scHFPA(c)_ODF12c"/>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1115200" y="1118282"/>
                            <a:ext cx="57055"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2" name="Picture 25" descr="scHFPA(c)_ODF13c"/>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1115108" y="1127580"/>
                            <a:ext cx="57340" cy="9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3" name="Picture 26" descr="scHFPA(c)_ODF14c"/>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1115015" y="1136879"/>
                            <a:ext cx="57245"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4" name="Picture 27" descr="scHFPA(c)_ODF15c"/>
                          <pic:cNvPicPr>
                            <a:picLocks noChangeAspect="1" noChangeArrowheads="1"/>
                          </pic:cNvPicPr>
                        </pic:nvPicPr>
                        <pic:blipFill>
                          <a:blip r:embed="rId498">
                            <a:extLst>
                              <a:ext uri="{28A0092B-C50C-407E-A947-70E740481C1C}">
                                <a14:useLocalDpi xmlns:a14="http://schemas.microsoft.com/office/drawing/2010/main" val="0"/>
                              </a:ext>
                            </a:extLst>
                          </a:blip>
                          <a:srcRect/>
                          <a:stretch>
                            <a:fillRect/>
                          </a:stretch>
                        </pic:blipFill>
                        <pic:spPr bwMode="auto">
                          <a:xfrm>
                            <a:off x="1114922" y="1146177"/>
                            <a:ext cx="57722" cy="9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75" name="Picture 28" descr="scHFPA(c)_ODF16c"/>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1115077" y="1155475"/>
                            <a:ext cx="57436" cy="9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5" name="Picture 29" descr="scHFPA(c)_ODF-Overallc"/>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1114737" y="1164774"/>
                            <a:ext cx="57817" cy="93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7" name="Picture 30" descr="scHFPA(c)_ODF1c"/>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1114891" y="1016647"/>
                            <a:ext cx="57341" cy="92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188" name="Picture 31"/>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1115960" y="1175291"/>
                            <a:ext cx="54849" cy="40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1EB7C106" id="Group 6160" o:spid="_x0000_s1026" style="position:absolute;margin-left:749pt;margin-top:-22.15pt;width:457.2pt;height:1281pt;z-index:251673600" coordorigin="11145,10166" coordsize="580,1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">
                <v:shape id="Picture 14" o:spid="_x0000_s1027" type="#_x0000_t75" alt="scHFPA(c)_ODF2c" style="position:absolute;left:11148;top:10257;width:578;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8iwzGAAAA3QAAAA8AAABkcnMvZG93bnJldi54bWxEj9FqwkAURN8F/2G5Qt90s30IbeoqohUK&#10;hUrUD7jNXpO02bsxu8b4912h4OMwM2eY+XKwjeip87VjDWqWgCAunKm51HA8bKcvIHxANtg4Jg03&#10;8rBcjEdzzIy7ck79PpQiQthnqKEKoc2k9EVFFv3MtcTRO7nOYoiyK6Xp8BrhtpHPSZJKizXHhQpb&#10;WldU/O4vVkPzvb6dXj9/dmqjzl95fpTn+r3X+mkyrN5ABBrCI/zf/jAaUpUquL+JT0A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DyLDMYAAADdAAAADwAAAAAAAAAAAAAA&#10;AACfAgAAZHJzL2Rvd25yZXYueG1sUEsFBgAAAAAEAAQA9wAAAJIDAAAAAA==&#10;" strokecolor="black [0]" insetpen="t">
                  <v:imagedata r:id="rId502" o:title="scHFPA(c)_ODF2c"/>
                </v:shape>
                <v:shape id="Picture 15" o:spid="_x0000_s1028" type="#_x0000_t75" alt="scHFPA(c)_ODF3c" style="position:absolute;left:11147;top:10350;width:576;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kkVbFAAAA3QAAAA8AAABkcnMvZG93bnJldi54bWxEj8FuwjAQRO9I/QdrK/XWOOQQaMCgqqWC&#10;S4WalvsqXpJQex1iA+HvcaVKHEcz80YzXw7WiDP1vnWsYJykIIgrp1uuFfx8fzxPQfiArNE4JgVX&#10;8rBcPIzmWGh34S86l6EWEcK+QAVNCF0hpa8asugT1xFHb+96iyHKvpa6x0uEWyOzNM2lxZbjQoMd&#10;vTVU/ZYnq6DOSly/nI6rz/ft1Rys3kk7MUo9PQ6vMxCBhnAP/7c3WkE+zjP4exOf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pJFWxQAAAN0AAAAPAAAAAAAAAAAAAAAA&#10;AJ8CAABkcnMvZG93bnJldi54bWxQSwUGAAAAAAQABAD3AAAAkQMAAAAA&#10;" strokecolor="black [0]" insetpen="t">
                  <v:imagedata r:id="rId503" o:title="scHFPA(c)_ODF3c"/>
                </v:shape>
                <v:shape id="Picture 16" o:spid="_x0000_s1029" type="#_x0000_t75" alt="scHFPA(c)_ODF4c" style="position:absolute;left:11147;top:10443;width:572;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zRoTGAAAA3QAAAA8AAABkcnMvZG93bnJldi54bWxEj0FrAjEUhO8F/0N4Qm81UWFrt0ZRodAe&#10;FLQ9tLfH5rm7uHlZknR3+++NIPQ4zMw3zHI92EZ05EPtWMN0okAQF87UXGr4+nx7WoAIEdlg45g0&#10;/FGA9Wr0sMTcuJ6P1J1iKRKEQ44aqhjbXMpQVGQxTFxLnLyz8xZjkr6UxmOf4LaRM6UyabHmtFBh&#10;S7uKisvp12o4fBxe1PP3vinP295n3Vwx/Vy0fhwPm1cQkYb4H763342GbJrN4fYmPQG5u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3NGhMYAAADdAAAADwAAAAAAAAAAAAAA&#10;AACfAgAAZHJzL2Rvd25yZXYueG1sUEsFBgAAAAAEAAQA9wAAAJIDAAAAAA==&#10;" strokecolor="black [0]" insetpen="t">
                  <v:imagedata r:id="rId504" o:title="scHFPA(c)_ODF4c"/>
                </v:shape>
                <v:shape id="Picture 17" o:spid="_x0000_s1030" type="#_x0000_t75" alt="scHFPA(c)_ODF5c" style="position:absolute;left:11146;top:10536;width:578;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FbpbEAAAA3QAAAA8AAABkcnMvZG93bnJldi54bWxEj0GLwjAUhO+C/yE8wZumitvVrlGKInjV&#10;7mVvj+bZdrd5qU209d9vBMHjMDPfMOttb2pxp9ZVlhXMphEI4tzqigsF39lhsgThPLLG2jIpeJCD&#10;7WY4WGOibccnup99IQKEXYIKSu+bREqXl2TQTW1DHLyLbQ36INtC6ha7ADe1nEdRLA1WHBZKbGhX&#10;Uv53vhkF3W31ezkuP/c/2YdOoyxdXXvWSo1HffoFwlPv3+FX+6gVxLN4Ac834QnIz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FbpbEAAAA3QAAAA8AAAAAAAAAAAAAAAAA&#10;nwIAAGRycy9kb3ducmV2LnhtbFBLBQYAAAAABAAEAPcAAACQAwAAAAA=&#10;" strokecolor="black [0]" insetpen="t">
                  <v:imagedata r:id="rId505" o:title="scHFPA(c)_ODF5c"/>
                </v:shape>
                <v:shape id="Picture 18" o:spid="_x0000_s1031" type="#_x0000_t75" alt="scHFPA(c)_ODF6c" style="position:absolute;left:11147;top:10629;width:575;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tfTFAAAA3QAAAA8AAABkcnMvZG93bnJldi54bWxEj09rwkAUxO8Fv8PyBG91o5ClRFcRwT/g&#10;odQWz8/sMwlm38bsmqTfvlso9DjMzG+Y5Xqwteio9ZVjDbNpAoI4d6biQsPX5+71DYQPyAZrx6Th&#10;mzysV6OXJWbG9fxB3TkUIkLYZ6ihDKHJpPR5SRb91DXE0bu51mKIsi2kabGPcFvLeZIoabHiuFBi&#10;Q9uS8vv5aTXc1SVV82u6z4fwfuj6Ex7S40PryXjYLEAEGsJ/+K99NBrUTKXw+yY+Abn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hbX0xQAAAN0AAAAPAAAAAAAAAAAAAAAA&#10;AJ8CAABkcnMvZG93bnJldi54bWxQSwUGAAAAAAQABAD3AAAAkQMAAAAA&#10;" strokecolor="black [0]" insetpen="t">
                  <v:imagedata r:id="rId506" o:title="scHFPA(c)_ODF6c"/>
                </v:shape>
                <v:shape id="Picture 19" o:spid="_x0000_s1032" type="#_x0000_t75" alt="scHFPA(c)_ODF7c" style="position:absolute;left:11146;top:10722;width:575;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ggMDCAAAA3QAAAA8AAABkcnMvZG93bnJldi54bWxEj0FrAjEUhO8F/0N4greatWBoV6OIdEXo&#10;qVbvj81zdzF5WZK4bv99Uyj0OMzMN8x6OzorBgqx86xhMS9AENfedNxoOH9Vz68gYkI2aD2Thm+K&#10;sN1MntZYGv/gTxpOqREZwrFEDW1KfSllrFtyGOe+J87e1QeHKcvQSBPwkeHOypeiUNJhx3mhxZ72&#10;LdW3091pOBYHf1HnaKu3DxdSHOyyerdaz6bjbgUi0Zj+w3/to9GgFkrB75v8BO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4IDAwgAAAN0AAAAPAAAAAAAAAAAAAAAAAJ8C&#10;AABkcnMvZG93bnJldi54bWxQSwUGAAAAAAQABAD3AAAAjgMAAAAA&#10;" strokecolor="black [0]" insetpen="t">
                  <v:imagedata r:id="rId507" o:title="scHFPA(c)_ODF7c"/>
                </v:shape>
                <v:shape id="Picture 20" o:spid="_x0000_s1033" type="#_x0000_t75" alt="scHFPA(c)_ODF8c" style="position:absolute;left:11145;top:10813;width:577;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s5+fEAAAA3QAAAA8AAABkcnMvZG93bnJldi54bWxEj0FrwkAUhO8F/8PyBG91Y4Uo0VVEEAsF&#10;oVHw+sg+k2D2bciuyeqv7xYKPQ4z8w2z3gbTiJ46V1tWMJsmIIgLq2suFVzOh/clCOeRNTaWScGT&#10;HGw3o7c1ZtoO/E197ksRIewyVFB532ZSuqIig25qW+Lo3Wxn0EfZlVJ3OES4aeRHkqTSYM1xocKW&#10;9hUV9/xhFJg8nDA9XunUvxbD1zA/PsKZlZqMw24FwlPw/+G/9qdWkM7SBfy+iU9Ab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Rs5+fEAAAA3QAAAA8AAAAAAAAAAAAAAAAA&#10;nwIAAGRycy9kb3ducmV2LnhtbFBLBQYAAAAABAAEAPcAAACQAwAAAAA=&#10;" strokecolor="black [0]" insetpen="t">
                  <v:imagedata r:id="rId508" o:title="scHFPA(c)_ODF8c"/>
                </v:shape>
                <v:shape id="Picture 21" o:spid="_x0000_s1034" type="#_x0000_t75" alt="scHFPA(c)_ODF9c" style="position:absolute;left:11147;top:10903;width:574;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VI73BAAAA3QAAAA8AAABkcnMvZG93bnJldi54bWxET82KwjAQvgv7DmEW9qapimG3GmW3IKwX&#10;weoDjM3YFptJaWKtb28OgseP73+1GWwjeup87VjDdJKAIC6cqbnUcDpux98gfEA22DgmDQ/ysFl/&#10;jFaYGnfnA/V5KEUMYZ+ihiqENpXSFxVZ9BPXEkfu4jqLIcKulKbDewy3jZwliZIWa44NFbaUVVRc&#10;85vVkO1vC5w91Cn7a/rzXP3shtrttP76HH6XIAIN4S1+uf+NBjVVcW58E5+AXD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GVI73BAAAA3QAAAA8AAAAAAAAAAAAAAAAAnwIA&#10;AGRycy9kb3ducmV2LnhtbFBLBQYAAAAABAAEAPcAAACNAwAAAAA=&#10;" strokecolor="black [0]" insetpen="t">
                  <v:imagedata r:id="rId509" o:title="scHFPA(c)_ODF9c"/>
                </v:shape>
                <v:shape id="Picture 22" o:spid="_x0000_s1035" type="#_x0000_t75" alt="scHFPA(c)_ODF10c" style="position:absolute;left:11148;top:10996;width:57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FuPTHAAAA3QAAAA8AAABkcnMvZG93bnJldi54bWxEj0FrwkAUhO8F/8PyBG91o4WgqatUQWqh&#10;IqYeenxkX7Nps29jdjXpv+8KQo/DzHzDLFa9rcWVWl85VjAZJyCIC6crLhWcPraPMxA+IGusHZOC&#10;X/KwWg4eFphp1/GRrnkoRYSwz1CBCaHJpPSFIYt+7Bri6H251mKIsi2lbrGLcFvLaZKk0mLFccFg&#10;QxtDxU9+sQqq92M+T+3h+9x9nl6nb096fTF7pUbD/uUZRKA+/Ifv7Z1WkE7SOdzexCcgl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iFuPTHAAAA3QAAAA8AAAAAAAAAAAAA&#10;AAAAnwIAAGRycy9kb3ducmV2LnhtbFBLBQYAAAAABAAEAPcAAACTAwAAAAA=&#10;" strokecolor="black [0]" insetpen="t">
                  <v:imagedata r:id="rId510" o:title="scHFPA(c)_ODF10c"/>
                </v:shape>
                <v:shape id="Picture 23" o:spid="_x0000_s1036" type="#_x0000_t75" alt="scHFPA(c)_ODF11c" style="position:absolute;left:11147;top:11087;width:574;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XYgLCAAAA3QAAAA8AAABkcnMvZG93bnJldi54bWxET8uKwjAU3Q/4D+EKbgZNddGRahQdGBAZ&#10;F+Njf22ubbG5KUls699PFoLLw3kv172pRUvOV5YVTCcJCOLc6ooLBefTz3gOwgdkjbVlUvAkD+vV&#10;4GOJmbYd/1F7DIWIIewzVFCG0GRS+rwkg35iG+LI3awzGCJ0hdQOuxhuajlLklQarDg2lNjQd0n5&#10;/fgwCrpffbhtN317Onf7z3t6cHi5XJUaDfvNAkSgPrzFL/dOK0inX3F/fBOfgFz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12ICwgAAAN0AAAAPAAAAAAAAAAAAAAAAAJ8C&#10;AABkcnMvZG93bnJldi54bWxQSwUGAAAAAAQABAD3AAAAjgMAAAAA&#10;" strokecolor="black [0]" insetpen="t">
                  <v:imagedata r:id="rId511" o:title="scHFPA(c)_ODF11c"/>
                </v:shape>
                <v:shape id="Picture 24" o:spid="_x0000_s1037" type="#_x0000_t75" alt="scHFPA(c)_ODF12c" style="position:absolute;left:11152;top:11182;width:570;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Q8JjGAAAA3QAAAA8AAABkcnMvZG93bnJldi54bWxEj9Fqg0AURN8D/YflFvqWrPbBFptNCAFp&#10;IAqpzQfcujcqde+Ku4nar+8GCn0cZuYMs95OphM3GlxrWUG8ikAQV1a3XCs4f2bLVxDOI2vsLJOC&#10;mRxsNw+LNabajvxBt9LXIkDYpaig8b5PpXRVQwbdyvbEwbvYwaAPcqilHnAMcNPJ5yhKpMGWw0KD&#10;Pe0bqr7Lq1Fwyufi8kN2LL6663t2zPjsc1bq6XHavYHwNPn/8F/7oBUk8UsM9zfhCcjN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ZDwmMYAAADdAAAADwAAAAAAAAAAAAAA&#10;AACfAgAAZHJzL2Rvd25yZXYueG1sUEsFBgAAAAAEAAQA9wAAAJIDAAAAAA==&#10;" strokecolor="black [0]" insetpen="t">
                  <v:imagedata r:id="rId512" o:title="scHFPA(c)_ODF12c"/>
                </v:shape>
                <v:shape id="Picture 25" o:spid="_x0000_s1038" type="#_x0000_t75" alt="scHFPA(c)_ODF13c" style="position:absolute;left:11151;top:11275;width:573;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20KHHAAAA3QAAAA8AAABkcnMvZG93bnJldi54bWxEj0FrAjEUhO8F/0N4BW81ux60rEaxYkEQ&#10;kVoPentunrvbbl62m6jx3xtB6HGYmW+Y8TSYWlyodZVlBWkvAUGcW11xoWD3/fn2DsJ5ZI21ZVJw&#10;IwfTSedljJm2V/6iy9YXIkLYZaig9L7JpHR5SQZdzzbE0TvZ1qCPsi2kbvEa4aaW/SQZSIMVx4US&#10;G5qXlP9uz0bBcr75+Stm6zq9fZz3OhyOYbVYKdV9DbMRCE/B/4ef7aVWMEiHfXi8iU9ATu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l20KHHAAAA3QAAAA8AAAAAAAAAAAAA&#10;AAAAnwIAAGRycy9kb3ducmV2LnhtbFBLBQYAAAAABAAEAPcAAACTAwAAAAA=&#10;" strokecolor="black [0]" insetpen="t">
                  <v:imagedata r:id="rId513" o:title="scHFPA(c)_ODF13c"/>
                </v:shape>
                <v:shape id="Picture 26" o:spid="_x0000_s1039" type="#_x0000_t75" alt="scHFPA(c)_ODF14c" style="position:absolute;left:11150;top:11368;width:572;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nfNDHAAAA3QAAAA8AAABkcnMvZG93bnJldi54bWxEj1FLwzAUhd8H/odwBV+GS6tzlrpsyEAQ&#10;xhjr/AGX5trUNTeliV301xthsMfDOec7nOU62k6MNPjWsYJ8loEgrp1uuVHwcXy7L0D4gKyxc0wK&#10;fsjDenUzWWKp3ZkPNFahEQnCvkQFJoS+lNLXhiz6meuJk/fpBoshyaGResBzgttOPmTZQlpsOS0Y&#10;7GljqD5V31bBtjK7+SYWeSxOYW+mv8en7fil1N1tfH0BESiGa/jSftcKFvnzI/y/SU9Arv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3nfNDHAAAA3QAAAA8AAAAAAAAAAAAA&#10;AAAAnwIAAGRycy9kb3ducmV2LnhtbFBLBQYAAAAABAAEAPcAAACTAwAAAAA=&#10;" strokecolor="black [0]" insetpen="t">
                  <v:imagedata r:id="rId514" o:title="scHFPA(c)_ODF14c"/>
                </v:shape>
                <v:shape id="Picture 27" o:spid="_x0000_s1040" type="#_x0000_t75" alt="scHFPA(c)_ODF15c" style="position:absolute;left:11149;top:11461;width:577;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0ybHHAAAA3QAAAA8AAABkcnMvZG93bnJldi54bWxEj09rwkAUxO9Cv8PyhN50o1iV1FVCRaio&#10;UP8c7O2RfSbB7Nsku2r67bsFocdhZn7DzBatKcWdGldYVjDoRyCIU6sLzhScjqveFITzyBpLy6Tg&#10;hxws5i+dGcbaPnhP94PPRICwi1FB7n0VS+nSnAy6vq2Ig3exjUEfZJNJ3eAjwE0ph1E0lgYLDgs5&#10;VvSRU3o93IyCs19vN5u6SIx7+7p+J7t6P13WSr122+QdhKfW/4ef7U+tYDyYjODvTXgCcv4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A0ybHHAAAA3QAAAA8AAAAAAAAAAAAA&#10;AAAAnwIAAGRycy9kb3ducmV2LnhtbFBLBQYAAAAABAAEAPcAAACTAwAAAAA=&#10;" strokecolor="black [0]" insetpen="t">
                  <v:imagedata r:id="rId515" o:title="scHFPA(c)_ODF15c"/>
                </v:shape>
                <v:shape id="Picture 28" o:spid="_x0000_s1041" type="#_x0000_t75" alt="scHFPA(c)_ODF16c" style="position:absolute;left:11150;top:11554;width:575;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GjbLDAAAA3QAAAA8AAABkcnMvZG93bnJldi54bWxEj0GLwjAUhO8L/ofwBG9rWnFVqlFEEPUi&#10;rIp4fDTPtti8lCRq/fdmQdjjMPPNMLNFa2rxIOcrywrSfgKCOLe64kLB6bj+noDwAVljbZkUvMjD&#10;Yt75mmGm7ZN/6XEIhYgl7DNUUIbQZFL6vCSDvm8b4uhdrTMYonSF1A6fsdzUcpAkI2mw4rhQYkOr&#10;kvLb4W4UjFy6d7vX9TTw98vmnIShRbdVqtdtl1MQgdrwH/7QWx25dPwDf2/iE5Dz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aNssMAAADdAAAADwAAAAAAAAAAAAAAAACf&#10;AgAAZHJzL2Rvd25yZXYueG1sUEsFBgAAAAAEAAQA9wAAAI8DAAAAAA==&#10;" strokecolor="black [0]" insetpen="t">
                  <v:imagedata r:id="rId516" o:title="scHFPA(c)_ODF16c"/>
                </v:shape>
                <v:shape id="Picture 29" o:spid="_x0000_s1042" type="#_x0000_t75" alt="scHFPA(c)_ODF-Overallc" style="position:absolute;left:11147;top:11647;width:578;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0JbvGAAAA3QAAAA8AAABkcnMvZG93bnJldi54bWxEj0FrwkAUhO9C/8PyCt50oxCR1FWsICjF&#10;gzaHHF+yr0lo9m3MrjH117uFQo/DzHzDrDaDaURPnastK5hNIxDEhdU1lwrSz/1kCcJ5ZI2NZVLw&#10;Qw4265fRChNt73ym/uJLESDsElRQed8mUrqiIoNualvi4H3ZzqAPsiul7vAe4KaR8yhaSIM1h4UK&#10;W9pVVHxfbkbB9iM9XfO8ya/moB9YlPF7lh2VGr8O2zcQngb/H/5rH7SCxWwZw++b8ATk+gk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HQlu8YAAADdAAAADwAAAAAAAAAAAAAA&#10;AACfAgAAZHJzL2Rvd25yZXYueG1sUEsFBgAAAAAEAAQA9wAAAJIDAAAAAA==&#10;" strokecolor="black [0]" insetpen="t">
                  <v:imagedata r:id="rId517" o:title="scHFPA(c)_ODF-Overallc"/>
                </v:shape>
                <v:shape id="Picture 30" o:spid="_x0000_s1043" type="#_x0000_t75" alt="scHFPA(c)_ODF1c" style="position:absolute;left:11148;top:10166;width:574;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g5gjEAAAA3QAAAA8AAABkcnMvZG93bnJldi54bWxEj0FrAjEUhO8F/0N4Qi9Fs3qwcTWKLRR7&#10;bFU8PzbP3ejmZUnSdfvvm0Khx2FmvmHW28G1oqcQrWcNs2kBgrjyxnKt4XR8mygQMSEbbD2Thm+K&#10;sN2MHtZYGn/nT+oPqRYZwrFEDU1KXSllrBpyGKe+I87exQeHKctQSxPwnuGulfOiWEiHlvNCgx29&#10;NlTdDl9Ow/7lMlf7a6favv8I6vxkOS6t1o/jYbcCkWhI/+G/9rvRsJipZ/h9k5+A3P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g5gjEAAAA3QAAAA8AAAAAAAAAAAAAAAAA&#10;nwIAAGRycy9kb3ducmV2LnhtbFBLBQYAAAAABAAEAPcAAACQAwAAAAA=&#10;" strokecolor="black [0]" insetpen="t">
                  <v:imagedata r:id="rId518" o:title="scHFPA(c)_ODF1c"/>
                </v:shape>
                <v:shape id="Picture 31" o:spid="_x0000_s1044" type="#_x0000_t75" style="position:absolute;left:11159;top:11752;width:549;height: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rmnrDAAAA3QAAAA8AAABkcnMvZG93bnJldi54bWxET82KwjAQvgu+Qxhhb5rqQUu3qYiwq7Ag&#10;1PoAYzPbFptJaaK2+/Sbg+Dx4/tPt4NpxYN611hWsFxEIIhLqxuuFFyKr3kMwnlkja1lUjCSg202&#10;naSYaPvknB5nX4kQwi5BBbX3XSKlK2sy6Ba2Iw7cr+0N+gD7SuoenyHctHIVRWtpsOHQUGNH+5rK&#10;2/luFORjdzp8b4r7MY/b29+4v+bD7kepj9mw+wThafBv8ct91ArWyzjMDW/CE5DZ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GuaesMAAADdAAAADwAAAAAAAAAAAAAAAACf&#10;AgAAZHJzL2Rvd25yZXYueG1sUEsFBgAAAAAEAAQA9wAAAI8DAAAAAA==&#10;" strokecolor="black [0]" insetpen="t">
                  <v:imagedata r:id="rId519" o:title=""/>
                </v:shape>
              </v:group>
            </w:pict>
          </mc:Fallback>
        </mc:AlternateContent>
      </w:r>
      <w:r w:rsidRPr="00BB0696">
        <w:rPr>
          <w:iCs/>
        </w:rPr>
        <w:t xml:space="preserve">Figure </w:t>
      </w:r>
      <w:r>
        <w:rPr>
          <w:iCs/>
        </w:rPr>
        <w:t>4.4.4</w:t>
      </w:r>
      <w:r w:rsidRPr="00BB0696">
        <w:rPr>
          <w:iCs/>
        </w:rPr>
        <w:t>.</w:t>
      </w:r>
      <w:r>
        <w:rPr>
          <w:iCs/>
        </w:rPr>
        <w:t>I</w:t>
      </w:r>
      <w:r w:rsidRPr="00BB0696">
        <w:rPr>
          <w:iCs/>
        </w:rPr>
        <w:t xml:space="preserve"> –</w:t>
      </w:r>
      <w:r w:rsidRPr="00BB0696">
        <w:rPr>
          <w:iCs/>
          <w:color w:val="000000"/>
        </w:rPr>
        <w:t xml:space="preserve"> A rotated IPF colouring map indicated in Figure </w:t>
      </w:r>
      <w:r>
        <w:rPr>
          <w:iCs/>
          <w:color w:val="000000"/>
        </w:rPr>
        <w:t>4.4.4</w:t>
      </w:r>
      <w:r w:rsidRPr="00BB0696">
        <w:rPr>
          <w:iCs/>
          <w:color w:val="000000"/>
        </w:rPr>
        <w:t>.</w:t>
      </w:r>
      <w:r>
        <w:rPr>
          <w:iCs/>
          <w:color w:val="000000"/>
        </w:rPr>
        <w:t>E</w:t>
      </w:r>
      <w:r w:rsidRPr="00BB0696">
        <w:rPr>
          <w:iCs/>
          <w:color w:val="000000"/>
        </w:rPr>
        <w:t xml:space="preserve"> and the resulting ODF sections at </w:t>
      </w:r>
      <w:r w:rsidRPr="00BB0696">
        <w:rPr>
          <w:color w:val="000000"/>
        </w:rPr>
        <w:t>ф</w:t>
      </w:r>
      <w:r w:rsidRPr="00BB0696">
        <w:rPr>
          <w:iCs/>
          <w:color w:val="000000"/>
        </w:rPr>
        <w:t>2 = 0° and ф2 = 45°</w:t>
      </w:r>
      <w:r w:rsidRPr="00BB0696">
        <w:t xml:space="preserve"> (</w:t>
      </w:r>
      <w:r w:rsidRPr="00BB0696">
        <w:rPr>
          <w:iCs/>
          <w:color w:val="000000"/>
        </w:rPr>
        <w:t>where the y-axis is ф (0-90°), and the x-axis is ф1 (0-360°)) in 500-600</w:t>
      </w:r>
      <w:r w:rsidRPr="00BB0696">
        <w:rPr>
          <w:iCs/>
        </w:rPr>
        <w:sym w:font="Symbol" w:char="F06D"/>
      </w:r>
      <w:r w:rsidRPr="00BB0696">
        <w:rPr>
          <w:iCs/>
        </w:rPr>
        <w:t xml:space="preserve">m steps across the entire </w:t>
      </w:r>
      <w:r>
        <w:rPr>
          <w:iCs/>
        </w:rPr>
        <w:t>AA6082-T6</w:t>
      </w:r>
      <w:r w:rsidRPr="00BB0696">
        <w:rPr>
          <w:iCs/>
        </w:rPr>
        <w:t xml:space="preserve"> SSCFSW DRX</w:t>
      </w:r>
      <w:r>
        <w:rPr>
          <w:iCs/>
        </w:rPr>
        <w:t xml:space="preserve"> for the base region</w:t>
      </w:r>
      <w:r w:rsidRPr="00BB0696">
        <w:rPr>
          <w:iCs/>
        </w:rPr>
        <w:t>.</w:t>
      </w:r>
    </w:p>
    <w:p w:rsidR="000628C1" w:rsidRPr="00C65F6D" w:rsidRDefault="000628C1" w:rsidP="000628C1">
      <w:pPr>
        <w:spacing w:line="360" w:lineRule="auto"/>
        <w:rPr>
          <w:iCs/>
          <w:color w:val="000000"/>
        </w:rPr>
      </w:pPr>
      <w:r>
        <w:lastRenderedPageBreak/>
        <w:tab/>
        <w:t>F</w:t>
      </w:r>
      <w:r w:rsidRPr="00C65F6D">
        <w:t xml:space="preserve">igure </w:t>
      </w:r>
      <w:r>
        <w:t>4.4.4</w:t>
      </w:r>
      <w:r w:rsidRPr="00C65F6D">
        <w:t>.</w:t>
      </w:r>
      <w:r>
        <w:t>I</w:t>
      </w:r>
      <w:r w:rsidRPr="00C65F6D">
        <w:t xml:space="preserve"> </w:t>
      </w:r>
      <w:r>
        <w:t xml:space="preserve">shows </w:t>
      </w:r>
      <w:r w:rsidRPr="00C65F6D">
        <w:t>the ODF sections at ф2 = 0° and ф2 = 45° for 500-600</w:t>
      </w:r>
      <w:r w:rsidRPr="00C65F6D">
        <w:sym w:font="Symbol" w:char="006D"/>
      </w:r>
      <w:r w:rsidRPr="00C65F6D">
        <w:t xml:space="preserve">m segments of the OIM after rotation corrections. </w:t>
      </w:r>
      <w:r>
        <w:t>In this case the texture is very strong with maximum values reaching 18 x random but not as high as the wire filler region</w:t>
      </w:r>
      <w:r w:rsidRPr="00C65F6D">
        <w:t xml:space="preserve">. </w:t>
      </w:r>
      <w:r>
        <w:t xml:space="preserve">Similar to the wire filler region </w:t>
      </w:r>
      <w:r w:rsidRPr="00C65F6D">
        <w:t xml:space="preserve">the </w:t>
      </w:r>
      <w:r w:rsidRPr="00C65F6D">
        <w:rPr>
          <w:color w:val="000000"/>
        </w:rPr>
        <w:t>ф</w:t>
      </w:r>
      <w:r w:rsidRPr="00C65F6D">
        <w:rPr>
          <w:iCs/>
          <w:color w:val="000000"/>
        </w:rPr>
        <w:t>2 = 0° region no texture was detected in any of ODF segments. For the ф2 = 45° B/</w:t>
      </w:r>
      <w:r w:rsidRPr="00C65F6D">
        <w:rPr>
          <w:iCs/>
          <w:color w:val="000000"/>
          <w:position w:val="-4"/>
        </w:rPr>
        <w:object w:dxaOrig="240" w:dyaOrig="300">
          <v:shape id="_x0000_i1066" type="#_x0000_t75" style="width:14.4pt;height:14.4pt" o:ole="">
            <v:imagedata r:id="rId11" o:title=""/>
          </v:shape>
          <o:OLEObject Type="Embed" ProgID="Equation.3" ShapeID="_x0000_i1066" DrawAspect="Content" ObjectID="_1494525384" r:id="rId520"/>
        </w:object>
      </w:r>
      <w:r w:rsidRPr="00C65F6D">
        <w:rPr>
          <w:iCs/>
          <w:color w:val="000000"/>
        </w:rPr>
        <w:t xml:space="preserve"> components </w:t>
      </w:r>
      <w:r>
        <w:rPr>
          <w:iCs/>
          <w:color w:val="000000"/>
        </w:rPr>
        <w:t>had strong representation</w:t>
      </w:r>
      <w:r w:rsidRPr="00C65F6D">
        <w:rPr>
          <w:iCs/>
          <w:color w:val="000000"/>
        </w:rPr>
        <w:t>, but no evidence of the C component was demonstrated in any of the ODF sections. The ODF reflects the apparent result from figure 6.6.2.C, which shows the alternating B/</w:t>
      </w:r>
      <w:r w:rsidRPr="00C65F6D">
        <w:rPr>
          <w:iCs/>
          <w:color w:val="000000"/>
          <w:position w:val="-4"/>
        </w:rPr>
        <w:object w:dxaOrig="240" w:dyaOrig="300">
          <v:shape id="_x0000_i1067" type="#_x0000_t75" style="width:14.4pt;height:14.4pt" o:ole="">
            <v:imagedata r:id="rId11" o:title=""/>
          </v:shape>
          <o:OLEObject Type="Embed" ProgID="Equation.3" ShapeID="_x0000_i1067" DrawAspect="Content" ObjectID="_1494525385" r:id="rId521"/>
        </w:object>
      </w:r>
      <w:r w:rsidRPr="00C65F6D">
        <w:rPr>
          <w:iCs/>
          <w:color w:val="000000"/>
        </w:rPr>
        <w:t>components, but shows no evidence of the C component, which is quite apparent in the alternating bands.</w:t>
      </w:r>
      <w:r>
        <w:rPr>
          <w:iCs/>
          <w:color w:val="000000"/>
        </w:rPr>
        <w:t xml:space="preserve"> In this case there appears to be little difference between base and wire filler regions, with exception to slightly stronger texture in the wire filler region, there is no difference between the base and wire regions.</w:t>
      </w:r>
    </w:p>
    <w:p w:rsidR="000628C1" w:rsidRDefault="000628C1" w:rsidP="000628C1">
      <w:pPr>
        <w:jc w:val="center"/>
        <w:rPr>
          <w:iCs/>
        </w:rPr>
      </w:pPr>
      <w:r>
        <w:rPr>
          <w:iCs/>
          <w:noProof/>
          <w:lang w:eastAsia="en-GB"/>
        </w:rPr>
        <w:drawing>
          <wp:inline distT="0" distB="0" distL="0" distR="0" wp14:anchorId="0916A6BD" wp14:editId="450768E4">
            <wp:extent cx="4763386" cy="2033444"/>
            <wp:effectExtent l="0" t="0" r="0" b="5080"/>
            <wp:docPr id="6417" name="Picture 6417" descr="C:\Users\Sam Gascoyne\Desktop\EBSD 6082 (base region - OCT)\Images\Uncorrected\PF\6XBMROT_Overall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am Gascoyne\Desktop\EBSD 6082 (base region - OCT)\Images\Uncorrected\PF\6XBMROT_Overall PF.bmp"/>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4769522" cy="2036064"/>
                    </a:xfrm>
                    <a:prstGeom prst="rect">
                      <a:avLst/>
                    </a:prstGeom>
                    <a:noFill/>
                    <a:ln>
                      <a:noFill/>
                    </a:ln>
                  </pic:spPr>
                </pic:pic>
              </a:graphicData>
            </a:graphic>
          </wp:inline>
        </w:drawing>
      </w:r>
    </w:p>
    <w:p w:rsidR="000628C1" w:rsidRDefault="000628C1" w:rsidP="000628C1">
      <w:pPr>
        <w:jc w:val="center"/>
        <w:rPr>
          <w:iCs/>
        </w:rPr>
      </w:pPr>
      <w:r>
        <w:rPr>
          <w:iCs/>
          <w:noProof/>
          <w:lang w:eastAsia="en-GB"/>
        </w:rPr>
        <w:drawing>
          <wp:inline distT="0" distB="0" distL="0" distR="0" wp14:anchorId="484FD090" wp14:editId="39010712">
            <wp:extent cx="4763386" cy="2033443"/>
            <wp:effectExtent l="0" t="0" r="0" b="5080"/>
            <wp:docPr id="6418" name="Picture 6418" descr="C:\Users\Sam Gascoyne\Desktop\EBSD 6082 (base region - OCT)\Images\Corrected\PF\6BWS(C)_PF-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 Gascoyne\Desktop\EBSD 6082 (base region - OCT)\Images\Corrected\PF\6BWS(C)_PF-overall.bmp"/>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4784427" cy="2042425"/>
                    </a:xfrm>
                    <a:prstGeom prst="rect">
                      <a:avLst/>
                    </a:prstGeom>
                    <a:noFill/>
                    <a:ln>
                      <a:noFill/>
                    </a:ln>
                  </pic:spPr>
                </pic:pic>
              </a:graphicData>
            </a:graphic>
          </wp:inline>
        </w:drawing>
      </w:r>
      <w:r>
        <w:rPr>
          <w:iCs/>
          <w:noProof/>
          <w:lang w:eastAsia="en-GB"/>
        </w:rPr>
        <w:drawing>
          <wp:inline distT="0" distB="0" distL="0" distR="0" wp14:anchorId="77790072" wp14:editId="78131D7B">
            <wp:extent cx="5348176" cy="865041"/>
            <wp:effectExtent l="0" t="0" r="5080" b="0"/>
            <wp:docPr id="6419" name="Picture 6419" descr="C:\Users\Sam Gascoyne\Desktop\EBSD 6082 (base region - OCT)\Images\Corrected\ODF\ODF crop\6BWS(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6082 (base region - OCT)\Images\Corrected\ODF\ODF crop\6BWS(C)_ODF-overallc.bmp"/>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349113" cy="865192"/>
                    </a:xfrm>
                    <a:prstGeom prst="rect">
                      <a:avLst/>
                    </a:prstGeom>
                    <a:noFill/>
                    <a:ln>
                      <a:noFill/>
                    </a:ln>
                  </pic:spPr>
                </pic:pic>
              </a:graphicData>
            </a:graphic>
          </wp:inline>
        </w:drawing>
      </w:r>
    </w:p>
    <w:p w:rsidR="000628C1" w:rsidRDefault="000628C1" w:rsidP="000628C1">
      <w:r w:rsidRPr="006D5FB7">
        <w:rPr>
          <w:i/>
          <w:iCs/>
        </w:rPr>
        <w:t xml:space="preserve">Figure </w:t>
      </w:r>
      <w:r>
        <w:rPr>
          <w:i/>
          <w:iCs/>
        </w:rPr>
        <w:t xml:space="preserve">4.4.4.I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6082-T6 wire region DRX</w:t>
      </w:r>
      <w:r w:rsidRPr="006D5FB7">
        <w:rPr>
          <w:i/>
          <w:iCs/>
          <w:color w:val="000000"/>
        </w:rPr>
        <w:t xml:space="preserve"> before rotation</w:t>
      </w:r>
      <w:r>
        <w:rPr>
          <w:i/>
          <w:iCs/>
          <w:color w:val="000000"/>
        </w:rPr>
        <w:t xml:space="preserve"> correction</w:t>
      </w:r>
      <w:r w:rsidRPr="006D5FB7">
        <w:rPr>
          <w:i/>
          <w:iCs/>
          <w:color w:val="000000"/>
        </w:rPr>
        <w:t xml:space="preserve"> </w:t>
      </w:r>
      <w:r>
        <w:rPr>
          <w:i/>
          <w:iCs/>
          <w:color w:val="000000"/>
        </w:rPr>
        <w:t>(A) and after rotation (B</w:t>
      </w:r>
      <w:r w:rsidRPr="006D5FB7">
        <w:rPr>
          <w:i/>
          <w:iCs/>
          <w:color w:val="000000"/>
        </w:rPr>
        <w:t xml:space="preserve">). </w:t>
      </w:r>
      <w:r>
        <w:rPr>
          <w:i/>
          <w:iCs/>
          <w:color w:val="000000"/>
        </w:rPr>
        <w:t>(C)</w:t>
      </w:r>
      <w:r w:rsidRPr="006D5FB7">
        <w:rPr>
          <w:i/>
          <w:iCs/>
          <w:color w:val="000000"/>
        </w:rPr>
        <w:t xml:space="preserve"> is t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w:t>
      </w:r>
      <w:r>
        <w:rPr>
          <w:i/>
          <w:iCs/>
        </w:rPr>
        <w:t>.</w:t>
      </w:r>
      <w:r>
        <w:br w:type="page"/>
      </w:r>
    </w:p>
    <w:p w:rsidR="000628C1" w:rsidRDefault="000628C1" w:rsidP="000628C1">
      <w:pPr>
        <w:pStyle w:val="Heading1"/>
      </w:pPr>
      <w:bookmarkStart w:id="107" w:name="_Toc404107953"/>
      <w:r>
        <w:lastRenderedPageBreak/>
        <w:t>4.4.5 – The crystallographic texture for SSFSW AA6082-T6 butt-welds</w:t>
      </w:r>
      <w:bookmarkEnd w:id="107"/>
    </w:p>
    <w:p w:rsidR="000628C1" w:rsidRDefault="000628C1" w:rsidP="000628C1">
      <w:pPr>
        <w:rPr>
          <w:iCs/>
          <w:color w:val="000000"/>
        </w:rPr>
      </w:pPr>
      <w:r w:rsidRPr="00D14D4F">
        <w:tab/>
        <w:t xml:space="preserve">Figure 4.4.5 shows the exact region where the EBSD data was obtained for textural analysis of SSFCSW AA7075-T6 and AA2024-T4. Figures 4.4.5.A and 4.4.5.B shows an OIM of the data obtained from the area analysis, and is coloured on the basis of IPF in relation to the ND of the weld. Both images have corresponding (111) PFs for segments of the map that are approximately 500-600µm wide, and like all other PFs in this thesis they are presented with the ND in the centre and are positioned below each respective map. Figures 6.6.1.B and 6.6.1.C have undergone a transformation from the macroscopic reference axis (WD, TD, ND) to the local shear reference frame axes (θ, z, r). This has been achieved by using the same computer program (see section 4.4.3), with a tilt (β) of 5°, and with a NGrrs of 3800µm and a NGras of 4060µm. Figure 6.6.1.C is based on the texture components B, </w:t>
      </w:r>
      <w:r w:rsidRPr="00D14D4F">
        <w:rPr>
          <w:iCs/>
          <w:color w:val="000000"/>
          <w:position w:val="-4"/>
        </w:rPr>
        <w:object w:dxaOrig="240" w:dyaOrig="300">
          <v:shape id="_x0000_i1068" type="#_x0000_t75" style="width:14.4pt;height:14.4pt" o:ole="">
            <v:imagedata r:id="rId11" o:title=""/>
          </v:shape>
          <o:OLEObject Type="Embed" ProgID="Equation.3" ShapeID="_x0000_i1068" DrawAspect="Content" ObjectID="_1494525386" r:id="rId525"/>
        </w:object>
      </w:r>
      <w:r w:rsidRPr="00D14D4F">
        <w:rPr>
          <w:iCs/>
          <w:color w:val="000000"/>
        </w:rPr>
        <w:t>, and C with have the respective colours of red, yellow and blue and all have a 25° spread. For all three figures the advancing side is on the right side of the map and the retreating side on the left side of the map.</w:t>
      </w:r>
    </w:p>
    <w:p w:rsidR="000628C1" w:rsidRPr="00D14D4F" w:rsidRDefault="000628C1" w:rsidP="000628C1">
      <w:r>
        <w:rPr>
          <w:noProof/>
          <w:lang w:eastAsia="en-GB"/>
        </w:rPr>
        <w:drawing>
          <wp:inline distT="0" distB="0" distL="0" distR="0" wp14:anchorId="105EF27F" wp14:editId="25899A86">
            <wp:extent cx="5730875" cy="3594100"/>
            <wp:effectExtent l="0" t="0" r="3175" b="6350"/>
            <wp:docPr id="6311" name="Picture 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6" cstate="print">
                      <a:extLst>
                        <a:ext uri="{28A0092B-C50C-407E-A947-70E740481C1C}">
                          <a14:useLocalDpi xmlns:a14="http://schemas.microsoft.com/office/drawing/2010/main" val="0"/>
                        </a:ext>
                      </a:extLst>
                    </a:blip>
                    <a:srcRect/>
                    <a:stretch>
                      <a:fillRect/>
                    </a:stretch>
                  </pic:blipFill>
                  <pic:spPr bwMode="auto">
                    <a:xfrm>
                      <a:off x="0" y="0"/>
                      <a:ext cx="5730875" cy="3594100"/>
                    </a:xfrm>
                    <a:prstGeom prst="rect">
                      <a:avLst/>
                    </a:prstGeom>
                    <a:noFill/>
                    <a:ln>
                      <a:noFill/>
                    </a:ln>
                  </pic:spPr>
                </pic:pic>
              </a:graphicData>
            </a:graphic>
          </wp:inline>
        </w:drawing>
      </w:r>
    </w:p>
    <w:p w:rsidR="000628C1" w:rsidRPr="00D14D4F" w:rsidRDefault="000628C1" w:rsidP="000628C1">
      <w:r w:rsidRPr="00D14D4F">
        <w:t xml:space="preserve">Figure </w:t>
      </w:r>
      <w:r>
        <w:t>4.4.5</w:t>
      </w:r>
      <w:r w:rsidRPr="00D14D4F">
        <w:t xml:space="preserve"> – The macro-graphic location for the EBSD map acquisition</w:t>
      </w:r>
    </w:p>
    <w:p w:rsidR="000628C1" w:rsidRPr="00D216DE" w:rsidRDefault="000628C1" w:rsidP="000628C1">
      <w:r w:rsidRPr="00D216DE">
        <w:tab/>
        <w:t xml:space="preserve">Similar to the other AA6082-T6 texture results, the SSFSW sample showed strong texture, with maximum values of 21 x random. </w:t>
      </w:r>
      <w:r>
        <w:t xml:space="preserve">While the texture analysed was dominated by &lt;111&gt; texture, from the AS to the weld centre alternating bands of &lt;111&gt; and &lt;001&gt; texture can be seen. From the centre to the RS the presence of alternating bands disappears and instead sporadic patches of &lt;001&gt; can be observed. </w:t>
      </w:r>
    </w:p>
    <w:p w:rsidR="000628C1" w:rsidRPr="00A12A66" w:rsidRDefault="000628C1" w:rsidP="000628C1">
      <w:r w:rsidRPr="00A12A66">
        <w:tab/>
        <w:t xml:space="preserve">In terms of PFs the correction difference is easily observable, with the uncorrected PFs (figure 4.4.5.A) showing simple shear but tilted off centre about the TD and steadily rotating around the central ND axis, and the corrected PFs (figure 4.4.5.B) being more central and consistently in the same place. The PFs consistently shows simple shear texture; with strong texture as observed in </w:t>
      </w:r>
      <w:r w:rsidRPr="00A12A66">
        <w:lastRenderedPageBreak/>
        <w:t>other AA6082-T6 PFs. The PFs also reflect their relative part of the weld, with strong &lt;111&gt; texture being represented towards the RS and also the representation of alternating &lt;111&gt; and &lt;001&gt; bands towards the AS.</w:t>
      </w:r>
    </w:p>
    <w:p w:rsidR="000628C1" w:rsidRPr="00E03445" w:rsidRDefault="000628C1" w:rsidP="000628C1">
      <w:pPr>
        <w:rPr>
          <w:iCs/>
          <w:color w:val="000000"/>
        </w:rPr>
      </w:pPr>
      <w:r w:rsidRPr="007D31ED">
        <w:rPr>
          <w:i/>
        </w:rPr>
        <w:tab/>
      </w:r>
      <w:r w:rsidRPr="00E03445">
        <w:t>The final figure 4.4.5.C shows the texture components for B</w:t>
      </w:r>
      <w:proofErr w:type="gramStart"/>
      <w:r w:rsidRPr="00E03445">
        <w:t xml:space="preserve">, </w:t>
      </w:r>
      <w:proofErr w:type="gramEnd"/>
      <w:r w:rsidRPr="00E03445">
        <w:rPr>
          <w:iCs/>
          <w:color w:val="000000"/>
          <w:position w:val="-4"/>
        </w:rPr>
        <w:object w:dxaOrig="240" w:dyaOrig="300">
          <v:shape id="_x0000_i1069" type="#_x0000_t75" style="width:14.4pt;height:14.4pt" o:ole="">
            <v:imagedata r:id="rId11" o:title=""/>
          </v:shape>
          <o:OLEObject Type="Embed" ProgID="Equation.3" ShapeID="_x0000_i1069" DrawAspect="Content" ObjectID="_1494525387" r:id="rId527"/>
        </w:object>
      </w:r>
      <w:r w:rsidRPr="00E03445">
        <w:rPr>
          <w:iCs/>
          <w:color w:val="000000"/>
        </w:rPr>
        <w:t xml:space="preserve">, and C post transformation of macroscopic reference axis, and the texture components are not easily observable. The aforementioned region towards the advancing side with strong &lt;111&gt; texture shows an even mix of </w:t>
      </w:r>
      <w:r w:rsidRPr="00E03445">
        <w:t>B</w:t>
      </w:r>
      <w:proofErr w:type="gramStart"/>
      <w:r w:rsidRPr="00E03445">
        <w:t xml:space="preserve">, </w:t>
      </w:r>
      <w:proofErr w:type="gramEnd"/>
      <w:r w:rsidRPr="00E03445">
        <w:rPr>
          <w:iCs/>
          <w:color w:val="000000"/>
          <w:position w:val="-4"/>
        </w:rPr>
        <w:object w:dxaOrig="240" w:dyaOrig="300">
          <v:shape id="_x0000_i1070" type="#_x0000_t75" style="width:14.4pt;height:14.4pt" o:ole="">
            <v:imagedata r:id="rId11" o:title=""/>
          </v:shape>
          <o:OLEObject Type="Embed" ProgID="Equation.3" ShapeID="_x0000_i1070" DrawAspect="Content" ObjectID="_1494525388" r:id="rId528"/>
        </w:object>
      </w:r>
      <w:r w:rsidRPr="00E03445">
        <w:rPr>
          <w:iCs/>
          <w:color w:val="000000"/>
        </w:rPr>
        <w:t>, and C texture components. Towards the centre of the weld a low levels of the C component can be detected, and towards the AS the C component becomes more prevalent</w:t>
      </w:r>
      <w:r>
        <w:rPr>
          <w:iCs/>
          <w:color w:val="000000"/>
        </w:rPr>
        <w:t xml:space="preserve"> in the form of alternating bands with</w:t>
      </w:r>
      <w:r w:rsidRPr="00E03445">
        <w:rPr>
          <w:iCs/>
          <w:color w:val="000000"/>
        </w:rPr>
        <w:t xml:space="preserve"> </w:t>
      </w:r>
      <w:r w:rsidRPr="00E03445">
        <w:t>B,</w:t>
      </w:r>
      <w:r>
        <w:t xml:space="preserve"> and </w:t>
      </w:r>
      <w:r w:rsidRPr="00E03445">
        <w:rPr>
          <w:iCs/>
          <w:color w:val="000000"/>
          <w:position w:val="-4"/>
        </w:rPr>
        <w:object w:dxaOrig="240" w:dyaOrig="300">
          <v:shape id="_x0000_i1071" type="#_x0000_t75" style="width:14.4pt;height:14.4pt" o:ole="">
            <v:imagedata r:id="rId11" o:title=""/>
          </v:shape>
          <o:OLEObject Type="Embed" ProgID="Equation.3" ShapeID="_x0000_i1071" DrawAspect="Content" ObjectID="_1494525389" r:id="rId529"/>
        </w:object>
      </w:r>
      <w:r>
        <w:rPr>
          <w:iCs/>
          <w:color w:val="000000"/>
        </w:rPr>
        <w:t>.</w:t>
      </w:r>
    </w:p>
    <w:p w:rsidR="000628C1" w:rsidRDefault="000628C1" w:rsidP="000628C1"/>
    <w:p w:rsidR="000628C1" w:rsidRDefault="000628C1" w:rsidP="000628C1">
      <w:pPr>
        <w:sectPr w:rsidR="000628C1" w:rsidSect="00142F1F">
          <w:pgSz w:w="11906" w:h="16838"/>
          <w:pgMar w:top="1440" w:right="1440" w:bottom="1440" w:left="1440" w:header="708" w:footer="708" w:gutter="0"/>
          <w:cols w:space="708"/>
          <w:docGrid w:linePitch="360"/>
        </w:sectPr>
      </w:pPr>
    </w:p>
    <w:p w:rsidR="000628C1" w:rsidRDefault="000628C1" w:rsidP="000628C1">
      <w:r>
        <w:rPr>
          <w:noProof/>
          <w:lang w:eastAsia="en-GB"/>
        </w:rPr>
        <w:lastRenderedPageBreak/>
        <w:drawing>
          <wp:inline distT="0" distB="0" distL="0" distR="0" wp14:anchorId="2AF9DCD9" wp14:editId="4E9A4653">
            <wp:extent cx="8870950" cy="1211580"/>
            <wp:effectExtent l="0" t="0" r="6350" b="7620"/>
            <wp:docPr id="6379" name="Picture 6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8870950" cy="1211580"/>
                    </a:xfrm>
                    <a:prstGeom prst="rect">
                      <a:avLst/>
                    </a:prstGeom>
                    <a:noFill/>
                    <a:ln>
                      <a:noFill/>
                    </a:ln>
                  </pic:spPr>
                </pic:pic>
              </a:graphicData>
            </a:graphic>
          </wp:inline>
        </w:drawing>
      </w:r>
    </w:p>
    <w:p w:rsidR="000628C1" w:rsidRDefault="000628C1" w:rsidP="000628C1">
      <w:r>
        <w:rPr>
          <w:noProof/>
          <w:lang w:eastAsia="en-GB"/>
        </w:rPr>
        <w:drawing>
          <wp:anchor distT="0" distB="0" distL="114300" distR="114300" simplePos="0" relativeHeight="251693056" behindDoc="0" locked="0" layoutInCell="1" allowOverlap="1" wp14:anchorId="0F88C1A9" wp14:editId="0C7A2C44">
            <wp:simplePos x="0" y="0"/>
            <wp:positionH relativeFrom="column">
              <wp:posOffset>-200660</wp:posOffset>
            </wp:positionH>
            <wp:positionV relativeFrom="paragraph">
              <wp:posOffset>3175</wp:posOffset>
            </wp:positionV>
            <wp:extent cx="204470" cy="211455"/>
            <wp:effectExtent l="0" t="0" r="5080" b="0"/>
            <wp:wrapNone/>
            <wp:docPr id="6354" name="Picture 6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204470" cy="2114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4600E533" wp14:editId="2B65ADB8">
            <wp:extent cx="8870950" cy="1377315"/>
            <wp:effectExtent l="0" t="0" r="6350" b="0"/>
            <wp:docPr id="6377" name="Picture 6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8870950" cy="1377315"/>
                    </a:xfrm>
                    <a:prstGeom prst="rect">
                      <a:avLst/>
                    </a:prstGeom>
                    <a:noFill/>
                    <a:ln>
                      <a:noFill/>
                    </a:ln>
                  </pic:spPr>
                </pic:pic>
              </a:graphicData>
            </a:graphic>
          </wp:inline>
        </w:drawing>
      </w:r>
    </w:p>
    <w:p w:rsidR="000628C1" w:rsidRDefault="000628C1" w:rsidP="000628C1">
      <w:r>
        <w:rPr>
          <w:noProof/>
          <w:lang w:eastAsia="en-GB"/>
        </w:rPr>
        <w:drawing>
          <wp:anchor distT="0" distB="0" distL="114300" distR="114300" simplePos="0" relativeHeight="251694080" behindDoc="0" locked="0" layoutInCell="1" allowOverlap="1" wp14:anchorId="76C63DAA" wp14:editId="2E388A16">
            <wp:simplePos x="0" y="0"/>
            <wp:positionH relativeFrom="column">
              <wp:posOffset>-224465</wp:posOffset>
            </wp:positionH>
            <wp:positionV relativeFrom="paragraph">
              <wp:posOffset>1758</wp:posOffset>
            </wp:positionV>
            <wp:extent cx="190500" cy="212725"/>
            <wp:effectExtent l="0" t="0" r="0" b="0"/>
            <wp:wrapNone/>
            <wp:docPr id="6355" name="Picture 6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190500" cy="2127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4A16340D" wp14:editId="50D7AA31">
            <wp:extent cx="8870950" cy="735965"/>
            <wp:effectExtent l="0" t="0" r="6350" b="6985"/>
            <wp:docPr id="6378" name="Picture 6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8870950" cy="735965"/>
                    </a:xfrm>
                    <a:prstGeom prst="rect">
                      <a:avLst/>
                    </a:prstGeom>
                    <a:noFill/>
                    <a:ln>
                      <a:noFill/>
                    </a:ln>
                  </pic:spPr>
                </pic:pic>
              </a:graphicData>
            </a:graphic>
          </wp:inline>
        </w:drawing>
      </w:r>
    </w:p>
    <w:p w:rsidR="000628C1" w:rsidRDefault="000628C1" w:rsidP="000628C1"/>
    <w:p w:rsidR="000628C1" w:rsidRDefault="000628C1" w:rsidP="000628C1">
      <w:r w:rsidRPr="00002D4B">
        <w:rPr>
          <w:iCs/>
        </w:rPr>
        <w:t>Figure 4.</w:t>
      </w:r>
      <w:r>
        <w:rPr>
          <w:iCs/>
        </w:rPr>
        <w:t>4.5.A-C – A)</w:t>
      </w:r>
      <w:r w:rsidRPr="00002D4B">
        <w:rPr>
          <w:iCs/>
        </w:rPr>
        <w:t xml:space="preserve"> EBSD IPF colouring map </w:t>
      </w:r>
      <w:r>
        <w:rPr>
          <w:iCs/>
        </w:rPr>
        <w:t xml:space="preserve">before software correction </w:t>
      </w:r>
      <w:r w:rsidRPr="00002D4B">
        <w:rPr>
          <w:iCs/>
        </w:rPr>
        <w:t xml:space="preserve">with respect to ND for the </w:t>
      </w:r>
      <w:r>
        <w:rPr>
          <w:iCs/>
        </w:rPr>
        <w:t xml:space="preserve">base region (see </w:t>
      </w:r>
      <w:r w:rsidRPr="00002D4B">
        <w:rPr>
          <w:iCs/>
        </w:rPr>
        <w:t>Figure 4.</w:t>
      </w:r>
      <w:r>
        <w:rPr>
          <w:iCs/>
        </w:rPr>
        <w:t>4.5)</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SSFSW AA6062-T6</w:t>
      </w:r>
      <w:r w:rsidRPr="00002D4B">
        <w:rPr>
          <w:iCs/>
        </w:rPr>
        <w:t xml:space="preserve"> </w:t>
      </w:r>
      <w:r>
        <w:rPr>
          <w:iCs/>
        </w:rPr>
        <w:t>DRX</w:t>
      </w:r>
      <w:r w:rsidRPr="00002D4B">
        <w:rPr>
          <w:iCs/>
        </w:rPr>
        <w:t xml:space="preserve">. </w:t>
      </w:r>
      <w:r>
        <w:rPr>
          <w:iCs/>
        </w:rPr>
        <w:t>B</w:t>
      </w:r>
      <w:r w:rsidRPr="00002D4B">
        <w:rPr>
          <w:iCs/>
        </w:rPr>
        <w:t>) IPF colouring map after rotation correction with respect to r direction with the resultant (111</w:t>
      </w:r>
      <w:r>
        <w:rPr>
          <w:iCs/>
        </w:rPr>
        <w:t>) pole figures below the map. C</w:t>
      </w:r>
      <w:r w:rsidRPr="00002D4B">
        <w:rPr>
          <w:iCs/>
        </w:rPr>
        <w:t>) Texture components map</w:t>
      </w:r>
      <w:r w:rsidRPr="00002D4B">
        <w:rPr>
          <w:rFonts w:cs="Arial"/>
          <w:b/>
          <w:bCs/>
          <w:iCs/>
        </w:rPr>
        <w:t xml:space="preserve"> </w:t>
      </w:r>
      <w:r w:rsidRPr="00002D4B">
        <w:rPr>
          <w:iCs/>
        </w:rPr>
        <w:t xml:space="preserve">after rotation correction with </w:t>
      </w:r>
      <w:r w:rsidRPr="00002D4B">
        <w:rPr>
          <w:iCs/>
          <w:color w:val="000000"/>
          <w:position w:val="-4"/>
        </w:rPr>
        <w:object w:dxaOrig="240" w:dyaOrig="260">
          <v:shape id="_x0000_i1072" type="#_x0000_t75" style="width:14.4pt;height:14.4pt" o:ole="">
            <v:imagedata r:id="rId9" o:title=""/>
          </v:shape>
          <o:OLEObject Type="Embed" ProgID="Equation.3" ShapeID="_x0000_i1072" DrawAspect="Content" ObjectID="_1494525390" r:id="rId533"/>
        </w:object>
      </w:r>
      <w:r w:rsidRPr="00002D4B">
        <w:rPr>
          <w:iCs/>
          <w:color w:val="000000"/>
        </w:rPr>
        <w:t xml:space="preserve">(red), </w:t>
      </w:r>
      <w:r w:rsidRPr="00002D4B">
        <w:rPr>
          <w:iCs/>
          <w:color w:val="000000"/>
          <w:position w:val="-4"/>
        </w:rPr>
        <w:object w:dxaOrig="240" w:dyaOrig="300">
          <v:shape id="_x0000_i1073" type="#_x0000_t75" style="width:14.4pt;height:14.4pt" o:ole="">
            <v:imagedata r:id="rId11" o:title=""/>
          </v:shape>
          <o:OLEObject Type="Embed" ProgID="Equation.3" ShapeID="_x0000_i1073" DrawAspect="Content" ObjectID="_1494525391" r:id="rId534"/>
        </w:object>
      </w:r>
      <w:r w:rsidRPr="00002D4B">
        <w:rPr>
          <w:iCs/>
        </w:rPr>
        <w:t>(yellow), and C (blue).</w:t>
      </w:r>
    </w:p>
    <w:p w:rsidR="000628C1" w:rsidRDefault="000628C1" w:rsidP="000628C1"/>
    <w:p w:rsidR="000628C1" w:rsidRDefault="000628C1" w:rsidP="000628C1">
      <w:pPr>
        <w:sectPr w:rsidR="000628C1" w:rsidSect="00142F1F">
          <w:pgSz w:w="16838" w:h="11906" w:orient="landscape"/>
          <w:pgMar w:top="1440" w:right="1440" w:bottom="1440" w:left="1440" w:header="708" w:footer="708" w:gutter="0"/>
          <w:cols w:space="708"/>
          <w:docGrid w:linePitch="360"/>
        </w:sectPr>
      </w:pPr>
    </w:p>
    <w:p w:rsidR="000628C1" w:rsidRDefault="000628C1" w:rsidP="000628C1">
      <w:r>
        <w:rPr>
          <w:noProof/>
          <w:lang w:eastAsia="en-GB"/>
        </w:rPr>
        <w:lastRenderedPageBreak/>
        <w:drawing>
          <wp:anchor distT="0" distB="0" distL="114300" distR="114300" simplePos="0" relativeHeight="251685888" behindDoc="0" locked="0" layoutInCell="1" allowOverlap="1" wp14:anchorId="7CA900F9" wp14:editId="7A97553A">
            <wp:simplePos x="0" y="0"/>
            <wp:positionH relativeFrom="column">
              <wp:posOffset>130629</wp:posOffset>
            </wp:positionH>
            <wp:positionV relativeFrom="paragraph">
              <wp:posOffset>75369</wp:posOffset>
            </wp:positionV>
            <wp:extent cx="213755" cy="161695"/>
            <wp:effectExtent l="0" t="0" r="0" b="0"/>
            <wp:wrapNone/>
            <wp:docPr id="6307" name="Picture 6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214745" cy="16244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36576" distB="36576" distL="36576" distR="36576" simplePos="0" relativeHeight="251686912" behindDoc="0" locked="0" layoutInCell="1" allowOverlap="1" wp14:anchorId="1AAD8D2E" wp14:editId="0F0DE1F9">
            <wp:simplePos x="0" y="0"/>
            <wp:positionH relativeFrom="column">
              <wp:posOffset>424815</wp:posOffset>
            </wp:positionH>
            <wp:positionV relativeFrom="paragraph">
              <wp:posOffset>-114300</wp:posOffset>
            </wp:positionV>
            <wp:extent cx="637540" cy="8051165"/>
            <wp:effectExtent l="0" t="0" r="0" b="6985"/>
            <wp:wrapNone/>
            <wp:docPr id="6325" name="Picture 6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637540" cy="805116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g">
            <w:drawing>
              <wp:anchor distT="0" distB="0" distL="114300" distR="114300" simplePos="0" relativeHeight="251687936" behindDoc="0" locked="0" layoutInCell="1" allowOverlap="1" wp14:anchorId="22A2D324" wp14:editId="5B8AE312">
                <wp:simplePos x="0" y="0"/>
                <wp:positionH relativeFrom="column">
                  <wp:posOffset>1360805</wp:posOffset>
                </wp:positionH>
                <wp:positionV relativeFrom="paragraph">
                  <wp:posOffset>-123825</wp:posOffset>
                </wp:positionV>
                <wp:extent cx="3125470" cy="7859395"/>
                <wp:effectExtent l="0" t="0" r="0" b="8255"/>
                <wp:wrapNone/>
                <wp:docPr id="6326" name="Group 63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25470" cy="7859395"/>
                          <a:chOff x="105298001" y="101957042"/>
                          <a:chExt cx="5792927" cy="14563044"/>
                        </a:xfrm>
                      </wpg:grpSpPr>
                      <pic:pic xmlns:pic="http://schemas.openxmlformats.org/drawingml/2006/picture">
                        <pic:nvPicPr>
                          <pic:cNvPr id="6327" name="Picture 54" descr="6XBW-FLP-rot(c)_ODF2c"/>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105359749" y="114709701"/>
                            <a:ext cx="571500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28" name="Picture 55" descr="6XBW-FLP-rot(c)_ODF3c"/>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105327231" y="113841111"/>
                            <a:ext cx="5743575"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29" name="Picture 56" descr="6XBW-FLP-rot(c)_ODF4c"/>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105348582" y="112986661"/>
                            <a:ext cx="5734050"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0" name="Picture 57" descr="6XBW-FLP-rot(c)_ODF5c"/>
                          <pic:cNvPicPr>
                            <a:picLocks noChangeAspect="1" noChangeArrowheads="1"/>
                          </pic:cNvPicPr>
                        </pic:nvPicPr>
                        <pic:blipFill>
                          <a:blip r:embed="rId540">
                            <a:extLst>
                              <a:ext uri="{28A0092B-C50C-407E-A947-70E740481C1C}">
                                <a14:useLocalDpi xmlns:a14="http://schemas.microsoft.com/office/drawing/2010/main" val="0"/>
                              </a:ext>
                            </a:extLst>
                          </a:blip>
                          <a:srcRect/>
                          <a:stretch>
                            <a:fillRect/>
                          </a:stretch>
                        </pic:blipFill>
                        <pic:spPr bwMode="auto">
                          <a:xfrm>
                            <a:off x="105354164" y="112080801"/>
                            <a:ext cx="57245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1" name="Picture 58" descr="6XBW-FLP-rot(c)_ODF6c"/>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105331172" y="111178591"/>
                            <a:ext cx="57435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2" name="Picture 59" descr="6XBW-FLP-rot(c)_ODF7c"/>
                          <pic:cNvPicPr>
                            <a:picLocks noChangeAspect="1" noChangeArrowheads="1"/>
                          </pic:cNvPicPr>
                        </pic:nvPicPr>
                        <pic:blipFill>
                          <a:blip r:embed="rId542">
                            <a:extLst>
                              <a:ext uri="{28A0092B-C50C-407E-A947-70E740481C1C}">
                                <a14:useLocalDpi xmlns:a14="http://schemas.microsoft.com/office/drawing/2010/main" val="0"/>
                              </a:ext>
                            </a:extLst>
                          </a:blip>
                          <a:srcRect/>
                          <a:stretch>
                            <a:fillRect/>
                          </a:stretch>
                        </pic:blipFill>
                        <pic:spPr bwMode="auto">
                          <a:xfrm>
                            <a:off x="105317708" y="110297656"/>
                            <a:ext cx="575310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3" name="Picture 60" descr="6XBW-FLP-rot(c)_ODF8c"/>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105298001" y="109354023"/>
                            <a:ext cx="575310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4" name="Picture 61" descr="6XBW-FLP-rot(c)_ODF9c"/>
                          <pic:cNvPicPr>
                            <a:picLocks noChangeAspect="1" noChangeArrowheads="1"/>
                          </pic:cNvPicPr>
                        </pic:nvPicPr>
                        <pic:blipFill>
                          <a:blip r:embed="rId544">
                            <a:extLst>
                              <a:ext uri="{28A0092B-C50C-407E-A947-70E740481C1C}">
                                <a14:useLocalDpi xmlns:a14="http://schemas.microsoft.com/office/drawing/2010/main" val="0"/>
                              </a:ext>
                            </a:extLst>
                          </a:blip>
                          <a:srcRect/>
                          <a:stretch>
                            <a:fillRect/>
                          </a:stretch>
                        </pic:blipFill>
                        <pic:spPr bwMode="auto">
                          <a:xfrm>
                            <a:off x="105319348" y="108391670"/>
                            <a:ext cx="57435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5" name="Picture 62" descr="6XBW-FLP-rot(c)_ODF10c"/>
                          <pic:cNvPicPr>
                            <a:picLocks noChangeAspect="1" noChangeArrowheads="1"/>
                          </pic:cNvPicPr>
                        </pic:nvPicPr>
                        <pic:blipFill>
                          <a:blip r:embed="rId545">
                            <a:extLst>
                              <a:ext uri="{28A0092B-C50C-407E-A947-70E740481C1C}">
                                <a14:useLocalDpi xmlns:a14="http://schemas.microsoft.com/office/drawing/2010/main" val="0"/>
                              </a:ext>
                            </a:extLst>
                          </a:blip>
                          <a:srcRect/>
                          <a:stretch>
                            <a:fillRect/>
                          </a:stretch>
                        </pic:blipFill>
                        <pic:spPr bwMode="auto">
                          <a:xfrm>
                            <a:off x="105312123" y="107470374"/>
                            <a:ext cx="5762625" cy="895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6" name="Picture 63" descr="6XBW-FLP-rot(c)_ODF11c"/>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105310239" y="106539222"/>
                            <a:ext cx="575310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7" name="Picture 64" descr="6XBW-FLP-rot(c)_ODF12c"/>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105309253" y="105595591"/>
                            <a:ext cx="5781675"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8" name="Picture 65" descr="6XBW-FLP-rot(c)_ODF13c"/>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105306541" y="104661484"/>
                            <a:ext cx="577215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39" name="Picture 66" descr="6XBW-FLP-rot(c)_ODF14c"/>
                          <pic:cNvPicPr>
                            <a:picLocks noChangeAspect="1" noChangeArrowheads="1"/>
                          </pic:cNvPicPr>
                        </pic:nvPicPr>
                        <pic:blipFill>
                          <a:blip r:embed="rId549">
                            <a:extLst>
                              <a:ext uri="{28A0092B-C50C-407E-A947-70E740481C1C}">
                                <a14:useLocalDpi xmlns:a14="http://schemas.microsoft.com/office/drawing/2010/main" val="0"/>
                              </a:ext>
                            </a:extLst>
                          </a:blip>
                          <a:srcRect/>
                          <a:stretch>
                            <a:fillRect/>
                          </a:stretch>
                        </pic:blipFill>
                        <pic:spPr bwMode="auto">
                          <a:xfrm>
                            <a:off x="105318692" y="103736901"/>
                            <a:ext cx="57245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40" name="Picture 67" descr="6XBW-FLP-rot(c)_ODF15c"/>
                          <pic:cNvPicPr>
                            <a:picLocks noChangeAspect="1" noChangeArrowheads="1"/>
                          </pic:cNvPicPr>
                        </pic:nvPicPr>
                        <pic:blipFill>
                          <a:blip r:embed="rId550">
                            <a:extLst>
                              <a:ext uri="{28A0092B-C50C-407E-A947-70E740481C1C}">
                                <a14:useLocalDpi xmlns:a14="http://schemas.microsoft.com/office/drawing/2010/main" val="0"/>
                              </a:ext>
                            </a:extLst>
                          </a:blip>
                          <a:srcRect/>
                          <a:stretch>
                            <a:fillRect/>
                          </a:stretch>
                        </pic:blipFill>
                        <pic:spPr bwMode="auto">
                          <a:xfrm>
                            <a:off x="105312695" y="102824801"/>
                            <a:ext cx="573405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41" name="Picture 68" descr="6XBW-FLP-rot(c)_ODF16c"/>
                          <pic:cNvPicPr>
                            <a:picLocks noChangeAspect="1" noChangeArrowheads="1"/>
                          </pic:cNvPicPr>
                        </pic:nvPicPr>
                        <pic:blipFill>
                          <a:blip r:embed="rId551">
                            <a:extLst>
                              <a:ext uri="{28A0092B-C50C-407E-A947-70E740481C1C}">
                                <a14:useLocalDpi xmlns:a14="http://schemas.microsoft.com/office/drawing/2010/main" val="0"/>
                              </a:ext>
                            </a:extLst>
                          </a:blip>
                          <a:srcRect/>
                          <a:stretch>
                            <a:fillRect/>
                          </a:stretch>
                        </pic:blipFill>
                        <pic:spPr bwMode="auto">
                          <a:xfrm>
                            <a:off x="105331587" y="101957042"/>
                            <a:ext cx="5743575"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342" name="Picture 69" descr="6XBW-FLP-rot(c)_ODF1c"/>
                          <pic:cNvPicPr>
                            <a:picLocks noChangeAspect="1" noChangeArrowheads="1"/>
                          </pic:cNvPicPr>
                        </pic:nvPicPr>
                        <pic:blipFill>
                          <a:blip r:embed="rId552">
                            <a:extLst>
                              <a:ext uri="{28A0092B-C50C-407E-A947-70E740481C1C}">
                                <a14:useLocalDpi xmlns:a14="http://schemas.microsoft.com/office/drawing/2010/main" val="0"/>
                              </a:ext>
                            </a:extLst>
                          </a:blip>
                          <a:srcRect/>
                          <a:stretch>
                            <a:fillRect/>
                          </a:stretch>
                        </pic:blipFill>
                        <pic:spPr bwMode="auto">
                          <a:xfrm>
                            <a:off x="105337284" y="115615211"/>
                            <a:ext cx="5734050"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4E15337C" id="Group 6326" o:spid="_x0000_s1026" style="position:absolute;margin-left:107.15pt;margin-top:-9.75pt;width:246.1pt;height:618.85pt;z-index:251687936" coordorigin="1052980,1019570" coordsize="57929,14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">
                <v:shape id="Picture 54" o:spid="_x0000_s1027" type="#_x0000_t75" alt="6XBW-FLP-rot(c)_ODF2c" style="position:absolute;left:1053597;top:1147097;width:57150;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YMUHFAAAA3QAAAA8AAABkcnMvZG93bnJldi54bWxEj0FrwkAUhO8F/8PyhN7qpgpWoqsUQSqt&#10;PRgF8fbIPpNg9r2Q3Wr6711B8DjMzDfMbNG5Wl2o9ZWwgfdBAoo4F1txYWC/W71NQPmAbLEWJgP/&#10;5GEx773MMLVy5S1dslCoCGGfooEyhCbV2uclOfQDaYijd5LWYYiyLbRt8RrhrtbDJBlrhxXHhRIb&#10;WpaUn7M/Z+C7Wf5uRsej/IibrCk7yNeqE2Ne+93nFFSgLjzDj/baGhiPhh9wfxOfgJ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WDFBxQAAAN0AAAAPAAAAAAAAAAAAAAAA&#10;AJ8CAABkcnMvZG93bnJldi54bWxQSwUGAAAAAAQABAD3AAAAkQMAAAAA&#10;" insetpen="t">
                  <v:imagedata r:id="rId553" o:title="6XBW-FLP-rot(c)_ODF2c"/>
                </v:shape>
                <v:shape id="Picture 55" o:spid="_x0000_s1028" type="#_x0000_t75" alt="6XBW-FLP-rot(c)_ODF3c" style="position:absolute;left:1053272;top:1138411;width:57436;height:9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lYUrEAAAA3QAAAA8AAABkcnMvZG93bnJldi54bWxET01PwkAQvZv4HzZj4k22QoKmsBA1GEg4&#10;SQ1wHLpDt9KdbbojlH/vHkw4vrzv6bz3jTpTF+vABp4HGSjiMtiaKwPfxefTK6goyBabwGTgShHm&#10;s/u7KeY2XPiLzhupVArhmKMBJ9LmWsfSkcc4CC1x4o6h8ygJdpW2HV5SuG/0MMvG2mPNqcFhSx+O&#10;ytPm1xs4HHbuNHr3CymK/eJlK8V6uf8x5vGhf5uAEurlJv53r6yB8WiY5qY36Qno2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lYUrEAAAA3QAAAA8AAAAAAAAAAAAAAAAA&#10;nwIAAGRycy9kb3ducmV2LnhtbFBLBQYAAAAABAAEAPcAAACQAwAAAAA=&#10;" insetpen="t">
                  <v:imagedata r:id="rId554" o:title="6XBW-FLP-rot(c)_ODF3c"/>
                </v:shape>
                <v:shape id="Picture 56" o:spid="_x0000_s1029" type="#_x0000_t75" alt="6XBW-FLP-rot(c)_ODF4c" style="position:absolute;left:1053485;top:1129866;width:57341;height:9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G0a/FAAAA3QAAAA8AAABkcnMvZG93bnJldi54bWxEj0FrwkAUhO9C/8PyCr3prgrSpK4iQaW3&#10;Eiv2+pp9JjHZtyG7avrvu4WCx2FmvmGW68G24ka9rx1rmE4UCOLCmZpLDcfP3fgVhA/IBlvHpOGH&#10;PKxXT6MlpsbdOafbIZQiQtinqKEKoUul9EVFFv3EdcTRO7veYoiyL6Xp8R7htpUzpRbSYs1xocKO&#10;soqK5nC1Gvi0C5dt/tUev/n0YRKvMrVvtH55HjZvIAIN4RH+b78bDYv5LIG/N/EJ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RtGvxQAAAN0AAAAPAAAAAAAAAAAAAAAA&#10;AJ8CAABkcnMvZG93bnJldi54bWxQSwUGAAAAAAQABAD3AAAAkQMAAAAA&#10;" insetpen="t">
                  <v:imagedata r:id="rId555" o:title="6XBW-FLP-rot(c)_ODF4c"/>
                </v:shape>
                <v:shape id="Picture 57" o:spid="_x0000_s1030" type="#_x0000_t75" alt="6XBW-FLP-rot(c)_ODF5c" style="position:absolute;left:1053541;top:1120808;width:57245;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F80XBAAAA3QAAAA8AAABkcnMvZG93bnJldi54bWxET89rwjAUvg/8H8IbeJvpViizM4oOBY9r&#10;dTs/mtemrHkpTWzrf28Ogx0/vt+b3Ww7MdLgW8cKXlcJCOLK6ZYbBdfL6eUdhA/IGjvHpOBOHnbb&#10;xdMGc+0mLmgsQyNiCPscFZgQ+lxKXxmy6FeuJ45c7QaLIcKhkXrAKYbbTr4lSSYtthwbDPb0aaj6&#10;LW9WwbGo1+vvn+ZSfNUVH5L9cTT2qtTyed5/gAg0h3/xn/usFWRpGvfHN/EJyO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QF80XBAAAA3QAAAA8AAAAAAAAAAAAAAAAAnwIA&#10;AGRycy9kb3ducmV2LnhtbFBLBQYAAAAABAAEAPcAAACNAwAAAAA=&#10;" insetpen="t">
                  <v:imagedata r:id="rId556" o:title="6XBW-FLP-rot(c)_ODF5c"/>
                </v:shape>
                <v:shape id="Picture 58" o:spid="_x0000_s1031" type="#_x0000_t75" alt="6XBW-FLP-rot(c)_ODF6c" style="position:absolute;left:1053311;top:1111785;width:57436;height: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zdC7GAAAA3QAAAA8AAABkcnMvZG93bnJldi54bWxEj0Frg0AUhO+F/IflFXJrVivYYLMJISCU&#10;HAJqodcX91Vt3Lfibozpr+8WCj0OM/MNs9nNphcTja6zrCBeRSCIa6s7bhS8V/nTGoTzyBp7y6Tg&#10;Tg5228XDBjNtb1zQVPpGBAi7DBW03g+ZlK5uyaBb2YE4eJ92NOiDHBupR7wFuOnlcxSl0mDHYaHF&#10;gQ4t1ZfyahTk6bm4TNXkquj76+N0fUn29ZGVWj7O+1cQnmb/H/5rv2kFaZLE8PsmPAG5/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N0LsYAAADdAAAADwAAAAAAAAAAAAAA&#10;AACfAgAAZHJzL2Rvd25yZXYueG1sUEsFBgAAAAAEAAQA9wAAAJIDAAAAAA==&#10;" insetpen="t">
                  <v:imagedata r:id="rId557" o:title="6XBW-FLP-rot(c)_ODF6c"/>
                </v:shape>
                <v:shape id="Picture 59" o:spid="_x0000_s1032" type="#_x0000_t75" alt="6XBW-FLP-rot(c)_ODF7c" style="position:absolute;left:1053177;top:1102976;width:57531;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R10jFAAAA3QAAAA8AAABkcnMvZG93bnJldi54bWxEj9FqAjEURN8F/yHcQt80W22lrEYRUSlU&#10;RK0fcE2u2cXNzbpJdf37plDo4zAzZ5jJrHWVuFETSs8KXvoZCGLtTclWwfFr1XsHESKywcozKXhQ&#10;gNm025lgbvyd93Q7RCsShEOOCooY61zKoAtyGPq+Jk7e2TcOY5KNlabBe4K7Sg6ybCQdlpwWCqxp&#10;UZC+HL6dAr3xtF1u7HX3eOP169Ge1lv9qdTzUzsfg4jUxv/wX/vDKBgNhwP4fZOegJ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EddIxQAAAN0AAAAPAAAAAAAAAAAAAAAA&#10;AJ8CAABkcnMvZG93bnJldi54bWxQSwUGAAAAAAQABAD3AAAAkQMAAAAA&#10;" insetpen="t">
                  <v:imagedata r:id="rId558" o:title="6XBW-FLP-rot(c)_ODF7c"/>
                </v:shape>
                <v:shape id="Picture 60" o:spid="_x0000_s1033" type="#_x0000_t75" alt="6XBW-FLP-rot(c)_ODF8c" style="position:absolute;left:1052980;top:1093540;width:57531;height:9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oz7DEAAAA3QAAAA8AAABkcnMvZG93bnJldi54bWxEj0FrAjEUhO+F/ofwCr2IZnVBymoUFVp6&#10;6KUqPT82z+xq8t6yibr9902h0OMwM98wy/UQvLpRH1thA9NJAYq4FtuyM3A8vI5fQMWEbNELk4Fv&#10;irBePT4ssbJy50+67ZNTGcKxQgNNSl2ldawbChgn0hFn7yR9wJRl77Tt8Z7hwetZUcx1wJbzQoMd&#10;7RqqL/trMGDlzR1i+PIjPfPOjj62cpbBmOenYbMAlWhI/+G/9rs1MC/LEn7f5Ce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oz7DEAAAA3QAAAA8AAAAAAAAAAAAAAAAA&#10;nwIAAGRycy9kb3ducmV2LnhtbFBLBQYAAAAABAAEAPcAAACQAwAAAAA=&#10;" insetpen="t">
                  <v:imagedata r:id="rId559" o:title="6XBW-FLP-rot(c)_ODF8c"/>
                </v:shape>
                <v:shape id="Picture 61" o:spid="_x0000_s1034" type="#_x0000_t75" alt="6XBW-FLP-rot(c)_ODF9c" style="position:absolute;left:1053193;top:1083916;width:5743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FOUDFAAAA3QAAAA8AAABkcnMvZG93bnJldi54bWxEj0+LwjAUxO+C3yE8wZum6m7VahQR3BVv&#10;/gHx9miebbF5KU3U+u3NwoLHYWZ+w8yXjSnFg2pXWFYw6EcgiFOrC84UnI6b3gSE88gaS8uk4EUO&#10;lot2a46Jtk/e0+PgMxEg7BJUkHtfJVK6NCeDrm8r4uBdbW3QB1lnUtf4DHBTymEUxdJgwWEhx4rW&#10;OaW3w90o2P1E48vxd1rEq/MwW8vt9Lb/9kp1O81qBsJT4z/h//ZWK4hHoy/4exOegFy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TlAxQAAAN0AAAAPAAAAAAAAAAAAAAAA&#10;AJ8CAABkcnMvZG93bnJldi54bWxQSwUGAAAAAAQABAD3AAAAkQMAAAAA&#10;" insetpen="t">
                  <v:imagedata r:id="rId560" o:title="6XBW-FLP-rot(c)_ODF9c"/>
                </v:shape>
                <v:shape id="Picture 62" o:spid="_x0000_s1035" type="#_x0000_t75" alt="6XBW-FLP-rot(c)_ODF10c" style="position:absolute;left:1053121;top:1074703;width:57626;height:8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fbWfFAAAA3QAAAA8AAABkcnMvZG93bnJldi54bWxEj82LwjAUxO8L+z+Et+BtTd36WY2yCIIn&#10;wY+D3h7Nsy02LyWJtvvfbwTB4zAzv2EWq87U4kHOV5YVDPoJCOLc6ooLBafj5nsKwgdkjbVlUvBH&#10;HlbLz48FZtq2vKfHIRQiQthnqKAMocmk9HlJBn3fNsTRu1pnMETpCqkdthFuavmTJGNpsOK4UGJD&#10;65Ly2+FuFOzO7fCc5v40pZlzuzq5TCaDkVK9r+53DiJQF97hV3urFYzTdATPN/EJyO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X21nxQAAAN0AAAAPAAAAAAAAAAAAAAAA&#10;AJ8CAABkcnMvZG93bnJldi54bWxQSwUGAAAAAAQABAD3AAAAkQMAAAAA&#10;" insetpen="t">
                  <v:imagedata r:id="rId561" o:title="6XBW-FLP-rot(c)_ODF10c"/>
                </v:shape>
                <v:shape id="Picture 63" o:spid="_x0000_s1036" type="#_x0000_t75" alt="6XBW-FLP-rot(c)_ODF11c" style="position:absolute;left:1053102;top:1065392;width:57531;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QGVnFAAAA3QAAAA8AAABkcnMvZG93bnJldi54bWxEj9FqwkAURN8L/sNyBd/qRoWg0VU0RbEF&#10;H7T9gEv2mk2bvRuy2xj/visIfRxm5gyz2vS2Fh21vnKsYDJOQBAXTldcKvj63L/OQfiArLF2TAru&#10;5GGzHrysMNPuxmfqLqEUEcI+QwUmhCaT0heGLPqxa4ijd3WtxRBlW0rd4i3CbS2nSZJKixXHBYMN&#10;5YaKn8uvVTCf5PQ+Ncf8rfOH3SLhk/v41kqNhv12CSJQH/7Dz/ZRK0hnsxQeb+ITkO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kBlZxQAAAN0AAAAPAAAAAAAAAAAAAAAA&#10;AJ8CAABkcnMvZG93bnJldi54bWxQSwUGAAAAAAQABAD3AAAAkQMAAAAA&#10;" insetpen="t">
                  <v:imagedata r:id="rId562" o:title="6XBW-FLP-rot(c)_ODF11c"/>
                </v:shape>
                <v:shape id="Picture 64" o:spid="_x0000_s1037" type="#_x0000_t75" alt="6XBW-FLP-rot(c)_ODF12c" style="position:absolute;left:1053092;top:1055955;width:57817;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dZxHEAAAA3QAAAA8AAABkcnMvZG93bnJldi54bWxEj8FqwzAQRO+B/oPYQm+JVAfc4kQJoVAo&#10;7cluoNeNtbGdWCsjKY7791UhkOMwM2+Y9XayvRjJh86xhueFAkFcO9Nxo2H//T5/BREissHeMWn4&#10;pQDbzcNsjYVxVy5prGIjEoRDgRraGIdCylC3ZDEs3ECcvKPzFmOSvpHG4zXBbS8zpXJpseO00OJA&#10;by3V5+piNajMXD6d8qevQ6l+8nGosjJ0Wj89TrsViEhTvIdv7Q+jIV8uX+D/TXoCc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IdZxHEAAAA3QAAAA8AAAAAAAAAAAAAAAAA&#10;nwIAAGRycy9kb3ducmV2LnhtbFBLBQYAAAAABAAEAPcAAACQAwAAAAA=&#10;" insetpen="t">
                  <v:imagedata r:id="rId563" o:title="6XBW-FLP-rot(c)_ODF12c"/>
                </v:shape>
                <v:shape id="Picture 65" o:spid="_x0000_s1038" type="#_x0000_t75" alt="6XBW-FLP-rot(c)_ODF13c" style="position:absolute;left:1053065;top:1046614;width:57721;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Gj7rDAAAA3QAAAA8AAABkcnMvZG93bnJldi54bWxETz1vwjAQ3Sv1P1iH1K04gECQYlCLCmIF&#10;qgq2a3zEofE5iQ2Ef48HJMan9z2dt7YUF2p84VhBr5uAIM6cLjhX8LNbvo9B+ICssXRMCm7kYT57&#10;fZliqt2VN3TZhlzEEPYpKjAhVKmUPjNk0XddRRy5o2sshgibXOoGrzHclrKfJCNpseDYYLCihaHs&#10;f3u2Cmpf7/9+96tv7O9Oh3ox+VoPh0apt077+QEiUBue4od7rRWMBoM4N76JT0DO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AaPusMAAADdAAAADwAAAAAAAAAAAAAAAACf&#10;AgAAZHJzL2Rvd25yZXYueG1sUEsFBgAAAAAEAAQA9wAAAI8DAAAAAA==&#10;" insetpen="t">
                  <v:imagedata r:id="rId564" o:title="6XBW-FLP-rot(c)_ODF13c"/>
                </v:shape>
                <v:shape id="Picture 66" o:spid="_x0000_s1039" type="#_x0000_t75" alt="6XBW-FLP-rot(c)_ODF14c" style="position:absolute;left:1053186;top:1037369;width:5724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ViFXGAAAA3QAAAA8AAABkcnMvZG93bnJldi54bWxEj0FrAjEUhO+C/yE8oTdNqiC6NUpRW8SL&#10;aFtKb4/N62bp5mXdpO7675uC4HGYmW+YxapzlbhQE0rPGh5HCgRx7k3JhYb3t5fhDESIyAYrz6Th&#10;SgFWy35vgZnxLR/pcoqFSBAOGWqwMdaZlCG35DCMfE2cvG/fOIxJNoU0DbYJ7io5VmoqHZacFizW&#10;tLaU/5x+nYYNHVq133y026+j2X++2qvanUutHwbd8xOISF28h2/tndEwnUzm8P8mPQ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5WIVcYAAADdAAAADwAAAAAAAAAAAAAA&#10;AACfAgAAZHJzL2Rvd25yZXYueG1sUEsFBgAAAAAEAAQA9wAAAJIDAAAAAA==&#10;" insetpen="t">
                  <v:imagedata r:id="rId565" o:title="6XBW-FLP-rot(c)_ODF14c"/>
                </v:shape>
                <v:shape id="Picture 67" o:spid="_x0000_s1040" type="#_x0000_t75" alt="6XBW-FLP-rot(c)_ODF15c" style="position:absolute;left:1053126;top:1028248;width:57341;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68YLBAAAA3QAAAA8AAABkcnMvZG93bnJldi54bWxET89PwjAUvpP4PzTPxBt0oC4w1hFCMsWj&#10;E+6P9bEttK/LWmH619uDCccv3+98M1ojrjT4zrGC+SwBQVw73XGj4PBVTpcgfEDWaByTgh/ysCke&#10;Jjlm2t34k65VaEQMYZ+hgjaEPpPS1y1Z9DPXE0fu7AaLIcKhkXrAWwy3Ri6SJJUWO44NLfa0a6m+&#10;VN9WAb7+lrLcnt6W+F4eeW/6dGU+lHp6HLdrEIHGcBf/u/daQfr8EvfHN/EJyO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e68YLBAAAA3QAAAA8AAAAAAAAAAAAAAAAAnwIA&#10;AGRycy9kb3ducmV2LnhtbFBLBQYAAAAABAAEAPcAAACNAwAAAAA=&#10;" insetpen="t">
                  <v:imagedata r:id="rId566" o:title="6XBW-FLP-rot(c)_ODF15c"/>
                </v:shape>
                <v:shape id="Picture 68" o:spid="_x0000_s1041" type="#_x0000_t75" alt="6XBW-FLP-rot(c)_ODF16c" style="position:absolute;left:1053315;top:1019570;width:57436;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D417EAAAA3QAAAA8AAABkcnMvZG93bnJldi54bWxEj0FrAjEUhO8F/0N4BW81m1a2sjWKFEo9&#10;CbXt/ZE8d5dsXpZNqqu/3ghCj8PMfMMs16PvxJGG2AbWoGYFCGITbMu1hp/vj6cFiJiQLXaBScOZ&#10;IqxXk4clVjac+IuO+1SLDOFYoYYmpb6SMpqGPMZZ6ImzdwiDx5TlUEs74CnDfSefi6KUHlvOCw32&#10;9N6Qcfs/r+HVuEvvknNqjoXafRq1OJS/Wk8fx80biERj+g/f21uroXyZK7i9yU9Arq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mD417EAAAA3QAAAA8AAAAAAAAAAAAAAAAA&#10;nwIAAGRycy9kb3ducmV2LnhtbFBLBQYAAAAABAAEAPcAAACQAwAAAAA=&#10;" insetpen="t">
                  <v:imagedata r:id="rId567" o:title="6XBW-FLP-rot(c)_ODF16c"/>
                </v:shape>
                <v:shape id="Picture 69" o:spid="_x0000_s1042" type="#_x0000_t75" alt="6XBW-FLP-rot(c)_ODF1c" style="position:absolute;left:1053372;top:1156152;width:57341;height:9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6WnPGAAAA3QAAAA8AAABkcnMvZG93bnJldi54bWxEj0FrwkAUhO8F/8PyhF5K3ag1SHQVEQuK&#10;p9qA12f2NQnNvg3ZNSb+elco9DjMzDfMct2ZSrTUuNKygvEoAkGcWV1yriD9/nyfg3AeWWNlmRT0&#10;5GC9GrwsMdH2xl/UnnwuAoRdggoK7+tESpcVZNCNbE0cvB/bGPRBNrnUDd4C3FRyEkWxNFhyWCiw&#10;pm1B2e/pahRs7rtLez2c+/ssPvbxW7TjWZoq9TrsNgsQnjr/H/5r77WCePoxgeeb8ATk6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Tpac8YAAADdAAAADwAAAAAAAAAAAAAA&#10;AACfAgAAZHJzL2Rvd25yZXYueG1sUEsFBgAAAAAEAAQA9wAAAJIDAAAAAA==&#10;" insetpen="t">
                  <v:imagedata r:id="rId568" o:title="6XBW-FLP-rot(c)_ODF1c"/>
                </v:shape>
              </v:group>
            </w:pict>
          </mc:Fallback>
        </mc:AlternateContent>
      </w:r>
    </w:p>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p w:rsidR="000628C1" w:rsidRDefault="000628C1" w:rsidP="000628C1">
      <w:r>
        <w:rPr>
          <w:noProof/>
          <w:lang w:eastAsia="en-GB"/>
        </w:rPr>
        <w:drawing>
          <wp:anchor distT="0" distB="0" distL="114300" distR="114300" simplePos="0" relativeHeight="251684864" behindDoc="0" locked="0" layoutInCell="1" allowOverlap="1" wp14:anchorId="7A35FEF4" wp14:editId="0482D98B">
            <wp:simplePos x="0" y="0"/>
            <wp:positionH relativeFrom="column">
              <wp:posOffset>117973</wp:posOffset>
            </wp:positionH>
            <wp:positionV relativeFrom="paragraph">
              <wp:posOffset>309237</wp:posOffset>
            </wp:positionV>
            <wp:extent cx="250162" cy="179673"/>
            <wp:effectExtent l="0" t="0" r="0" b="0"/>
            <wp:wrapNone/>
            <wp:docPr id="6306" name="Picture 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49022" cy="1788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8C1" w:rsidRDefault="000628C1" w:rsidP="000628C1">
      <w:r>
        <w:rPr>
          <w:noProof/>
          <w:lang w:eastAsia="en-GB"/>
        </w:rPr>
        <w:drawing>
          <wp:anchor distT="0" distB="0" distL="114300" distR="114300" simplePos="0" relativeHeight="251683840" behindDoc="0" locked="0" layoutInCell="1" allowOverlap="1" wp14:anchorId="2AE06990" wp14:editId="7E3E7866">
            <wp:simplePos x="0" y="0"/>
            <wp:positionH relativeFrom="column">
              <wp:posOffset>4014470</wp:posOffset>
            </wp:positionH>
            <wp:positionV relativeFrom="paragraph">
              <wp:posOffset>487</wp:posOffset>
            </wp:positionV>
            <wp:extent cx="558165" cy="213995"/>
            <wp:effectExtent l="0" t="0" r="0" b="0"/>
            <wp:wrapNone/>
            <wp:docPr id="6305" name="Picture 6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58165" cy="2139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82816" behindDoc="0" locked="0" layoutInCell="1" allowOverlap="1" wp14:anchorId="3D9DDF02" wp14:editId="6C81369A">
            <wp:simplePos x="0" y="0"/>
            <wp:positionH relativeFrom="column">
              <wp:posOffset>1360775</wp:posOffset>
            </wp:positionH>
            <wp:positionV relativeFrom="paragraph">
              <wp:posOffset>-3887</wp:posOffset>
            </wp:positionV>
            <wp:extent cx="2658110" cy="244475"/>
            <wp:effectExtent l="0" t="0" r="8890" b="3175"/>
            <wp:wrapNone/>
            <wp:docPr id="6304" name="Picture 6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0">
                      <a:extLst>
                        <a:ext uri="{28A0092B-C50C-407E-A947-70E740481C1C}">
                          <a14:useLocalDpi xmlns:a14="http://schemas.microsoft.com/office/drawing/2010/main" val="0"/>
                        </a:ext>
                      </a:extLst>
                    </a:blip>
                    <a:srcRect r="16322"/>
                    <a:stretch/>
                  </pic:blipFill>
                  <pic:spPr bwMode="auto">
                    <a:xfrm>
                      <a:off x="0" y="0"/>
                      <a:ext cx="2658110" cy="24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628C1" w:rsidRDefault="000628C1" w:rsidP="000628C1">
      <w:pPr>
        <w:rPr>
          <w:iCs/>
        </w:rPr>
      </w:pPr>
      <w:r w:rsidRPr="00BB0696">
        <w:rPr>
          <w:iCs/>
        </w:rPr>
        <w:t xml:space="preserve">Figure </w:t>
      </w:r>
      <w:r>
        <w:rPr>
          <w:iCs/>
        </w:rPr>
        <w:t>4.4.5</w:t>
      </w:r>
      <w:r w:rsidRPr="00BB0696">
        <w:rPr>
          <w:iCs/>
        </w:rPr>
        <w:t>.</w:t>
      </w:r>
      <w:r>
        <w:rPr>
          <w:iCs/>
        </w:rPr>
        <w:t>D</w:t>
      </w:r>
      <w:r w:rsidRPr="00BB0696">
        <w:rPr>
          <w:iCs/>
        </w:rPr>
        <w:t xml:space="preserve"> –</w:t>
      </w:r>
      <w:r w:rsidRPr="00BB0696">
        <w:rPr>
          <w:iCs/>
          <w:color w:val="000000"/>
        </w:rPr>
        <w:t xml:space="preserve"> A rotated IPF colouring map indicated in Figure </w:t>
      </w:r>
      <w:r>
        <w:rPr>
          <w:iCs/>
          <w:color w:val="000000"/>
        </w:rPr>
        <w:t>4.4.5</w:t>
      </w:r>
      <w:r w:rsidRPr="00BB0696">
        <w:rPr>
          <w:iCs/>
          <w:color w:val="000000"/>
        </w:rPr>
        <w:t>.</w:t>
      </w:r>
      <w:r>
        <w:rPr>
          <w:iCs/>
          <w:color w:val="000000"/>
        </w:rPr>
        <w:t>B</w:t>
      </w:r>
      <w:r w:rsidRPr="00BB0696">
        <w:rPr>
          <w:iCs/>
          <w:color w:val="000000"/>
        </w:rPr>
        <w:t xml:space="preserve"> and the resulting ODF sections at </w:t>
      </w:r>
      <w:r w:rsidRPr="00BB0696">
        <w:rPr>
          <w:color w:val="000000"/>
        </w:rPr>
        <w:t>ф</w:t>
      </w:r>
      <w:r w:rsidRPr="00BB0696">
        <w:rPr>
          <w:iCs/>
          <w:color w:val="000000"/>
        </w:rPr>
        <w:t>2 = 0° and ф2 = 45°</w:t>
      </w:r>
      <w:r w:rsidRPr="00BB0696">
        <w:t xml:space="preserve"> (</w:t>
      </w:r>
      <w:r w:rsidRPr="00BB0696">
        <w:rPr>
          <w:iCs/>
          <w:color w:val="000000"/>
        </w:rPr>
        <w:t>where the y-axis is ф (0-90°), and the x-axis is ф1 (0-360°)) in 500-600</w:t>
      </w:r>
      <w:r w:rsidRPr="00BB0696">
        <w:rPr>
          <w:iCs/>
        </w:rPr>
        <w:sym w:font="Symbol" w:char="F06D"/>
      </w:r>
      <w:r w:rsidRPr="00BB0696">
        <w:rPr>
          <w:iCs/>
        </w:rPr>
        <w:t xml:space="preserve">m steps across the entire </w:t>
      </w:r>
      <w:r>
        <w:rPr>
          <w:iCs/>
        </w:rPr>
        <w:t>AA6082-T6</w:t>
      </w:r>
      <w:r w:rsidRPr="00BB0696">
        <w:rPr>
          <w:iCs/>
        </w:rPr>
        <w:t xml:space="preserve"> SSCFSW DRX</w:t>
      </w:r>
      <w:r>
        <w:rPr>
          <w:iCs/>
        </w:rPr>
        <w:t xml:space="preserve"> for the base region</w:t>
      </w:r>
      <w:r w:rsidRPr="00BB0696">
        <w:rPr>
          <w:iCs/>
        </w:rPr>
        <w:t>.</w:t>
      </w:r>
    </w:p>
    <w:p w:rsidR="000628C1" w:rsidRPr="005540BF" w:rsidRDefault="000628C1" w:rsidP="000628C1">
      <w:pPr>
        <w:spacing w:line="360" w:lineRule="auto"/>
        <w:rPr>
          <w:iCs/>
          <w:color w:val="000000"/>
        </w:rPr>
      </w:pPr>
      <w:r w:rsidRPr="005540BF">
        <w:lastRenderedPageBreak/>
        <w:tab/>
        <w:t>In figure 4.4.5.D the ODF sections at ф2 = 0° and ф2 = 45° for 500-600</w:t>
      </w:r>
      <w:r w:rsidRPr="005540BF">
        <w:sym w:font="Symbol" w:char="006D"/>
      </w:r>
      <w:r w:rsidRPr="005540BF">
        <w:t xml:space="preserve">m segments of the OIM after rotation corrections can be observed. It once again reflects strong texture similar to other ODF for AA6082-T6. For the </w:t>
      </w:r>
      <w:r w:rsidRPr="005540BF">
        <w:rPr>
          <w:color w:val="000000"/>
        </w:rPr>
        <w:t>ф</w:t>
      </w:r>
      <w:r w:rsidRPr="005540BF">
        <w:rPr>
          <w:iCs/>
          <w:color w:val="000000"/>
        </w:rPr>
        <w:t>2 = 0° region little to no texture was detected for most ODF segments, however, towards the AS strong texture was detected for the C component. Throughout the ф2 = 45° ODF the B/</w:t>
      </w:r>
      <w:r w:rsidRPr="005540BF">
        <w:rPr>
          <w:iCs/>
          <w:color w:val="000000"/>
          <w:position w:val="-4"/>
        </w:rPr>
        <w:object w:dxaOrig="240" w:dyaOrig="300">
          <v:shape id="_x0000_i1074" type="#_x0000_t75" style="width:14.4pt;height:14.4pt" o:ole="">
            <v:imagedata r:id="rId11" o:title=""/>
          </v:shape>
          <o:OLEObject Type="Embed" ProgID="Equation.3" ShapeID="_x0000_i1074" DrawAspect="Content" ObjectID="_1494525392" r:id="rId569"/>
        </w:object>
      </w:r>
      <w:r w:rsidRPr="005540BF">
        <w:rPr>
          <w:iCs/>
          <w:color w:val="000000"/>
        </w:rPr>
        <w:t xml:space="preserve"> components were detected, but no evidence of the C component was demonstrated in the ODF sections from the RS to the centre. However, from the centre to the AS the C component is well detected. In general the ODF reflects the results shown in figure 4.4.5.C which demonstrates the C component in the AS but not towards the RS, and the alternating bands of the B/</w:t>
      </w:r>
      <w:r w:rsidRPr="005540BF">
        <w:rPr>
          <w:iCs/>
          <w:color w:val="000000"/>
          <w:position w:val="-4"/>
        </w:rPr>
        <w:object w:dxaOrig="240" w:dyaOrig="300">
          <v:shape id="_x0000_i1075" type="#_x0000_t75" style="width:14.4pt;height:14.4pt" o:ole="">
            <v:imagedata r:id="rId11" o:title=""/>
          </v:shape>
          <o:OLEObject Type="Embed" ProgID="Equation.3" ShapeID="_x0000_i1075" DrawAspect="Content" ObjectID="_1494525393" r:id="rId570"/>
        </w:object>
      </w:r>
      <w:r w:rsidRPr="005540BF">
        <w:rPr>
          <w:iCs/>
          <w:color w:val="000000"/>
        </w:rPr>
        <w:t xml:space="preserve"> components.</w:t>
      </w:r>
    </w:p>
    <w:p w:rsidR="000628C1" w:rsidRDefault="000628C1" w:rsidP="000628C1">
      <w:pPr>
        <w:spacing w:line="360" w:lineRule="auto"/>
        <w:rPr>
          <w:i/>
          <w:iCs/>
          <w:color w:val="000000"/>
        </w:rPr>
      </w:pPr>
      <w:r>
        <w:rPr>
          <w:i/>
          <w:iCs/>
          <w:noProof/>
          <w:color w:val="000000"/>
          <w:lang w:eastAsia="en-GB"/>
        </w:rPr>
        <w:drawing>
          <wp:inline distT="0" distB="0" distL="0" distR="0" wp14:anchorId="34189AD9" wp14:editId="2EF935B3">
            <wp:extent cx="5050465" cy="2158243"/>
            <wp:effectExtent l="0" t="0" r="0" b="0"/>
            <wp:docPr id="6373" name="Picture 6373" descr="C:\Users\Sam Gascoyne\Desktop\EBSD 6082 Butt Weld\Images\Uncorrected\6XBW-FLP-rot_Overall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 Gascoyne\Desktop\EBSD 6082 Butt Weld\Images\Uncorrected\6XBW-FLP-rot_OverallPF.bmp"/>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5049385" cy="2157782"/>
                    </a:xfrm>
                    <a:prstGeom prst="rect">
                      <a:avLst/>
                    </a:prstGeom>
                    <a:noFill/>
                    <a:ln>
                      <a:noFill/>
                    </a:ln>
                  </pic:spPr>
                </pic:pic>
              </a:graphicData>
            </a:graphic>
          </wp:inline>
        </w:drawing>
      </w:r>
    </w:p>
    <w:p w:rsidR="000628C1" w:rsidRPr="00C4241A" w:rsidRDefault="000628C1" w:rsidP="000628C1">
      <w:pPr>
        <w:spacing w:line="360" w:lineRule="auto"/>
        <w:rPr>
          <w:i/>
          <w:iCs/>
          <w:color w:val="000000"/>
        </w:rPr>
      </w:pPr>
      <w:r>
        <w:rPr>
          <w:i/>
          <w:iCs/>
          <w:noProof/>
          <w:color w:val="000000"/>
          <w:lang w:eastAsia="en-GB"/>
        </w:rPr>
        <w:drawing>
          <wp:inline distT="0" distB="0" distL="0" distR="0" wp14:anchorId="298DD6B7" wp14:editId="4172F748">
            <wp:extent cx="5049606" cy="2157875"/>
            <wp:effectExtent l="0" t="0" r="0" b="0"/>
            <wp:docPr id="6374" name="Picture 6374" descr="C:\Users\Sam Gascoyne\Desktop\EBSD 6082 Butt Weld\Images\Corrected\6XBW-FLP-rot(c)_Overall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6082 Butt Weld\Images\Corrected\6XBW-FLP-rot(c)_Overall PF.bmp"/>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5045550" cy="2156142"/>
                    </a:xfrm>
                    <a:prstGeom prst="rect">
                      <a:avLst/>
                    </a:prstGeom>
                    <a:noFill/>
                    <a:ln>
                      <a:noFill/>
                    </a:ln>
                  </pic:spPr>
                </pic:pic>
              </a:graphicData>
            </a:graphic>
          </wp:inline>
        </w:drawing>
      </w:r>
      <w:r>
        <w:rPr>
          <w:i/>
          <w:iCs/>
          <w:noProof/>
          <w:color w:val="000000"/>
          <w:lang w:eastAsia="en-GB"/>
        </w:rPr>
        <w:drawing>
          <wp:inline distT="0" distB="0" distL="0" distR="0" wp14:anchorId="728565F6" wp14:editId="02A58249">
            <wp:extent cx="5343896" cy="844211"/>
            <wp:effectExtent l="0" t="0" r="0" b="0"/>
            <wp:docPr id="6375" name="Picture 6375" descr="C:\Users\Sam Gascoyne\Desktop\EBSD 6082 Butt Weld\Images\ODF\6XBW ODF crops\6XBW-FLP-rot(c)_OverallODF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m Gascoyne\Desktop\EBSD 6082 Butt Weld\Images\ODF\6XBW ODF crops\6XBW-FLP-rot(c)_OverallODFc.bmp"/>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343703" cy="844181"/>
                    </a:xfrm>
                    <a:prstGeom prst="rect">
                      <a:avLst/>
                    </a:prstGeom>
                    <a:noFill/>
                    <a:ln>
                      <a:noFill/>
                    </a:ln>
                  </pic:spPr>
                </pic:pic>
              </a:graphicData>
            </a:graphic>
          </wp:inline>
        </w:drawing>
      </w:r>
    </w:p>
    <w:p w:rsidR="000628C1" w:rsidRDefault="000628C1" w:rsidP="000628C1">
      <w:pPr>
        <w:rPr>
          <w:iCs/>
        </w:rPr>
      </w:pPr>
      <w:r w:rsidRPr="006D5FB7">
        <w:rPr>
          <w:i/>
          <w:iCs/>
        </w:rPr>
        <w:t xml:space="preserve">Figure </w:t>
      </w:r>
      <w:r>
        <w:rPr>
          <w:i/>
          <w:iCs/>
        </w:rPr>
        <w:t xml:space="preserve">4.4.5.E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7075-2024 DRX</w:t>
      </w:r>
      <w:r w:rsidRPr="006D5FB7">
        <w:rPr>
          <w:i/>
          <w:iCs/>
          <w:color w:val="000000"/>
        </w:rPr>
        <w:t xml:space="preserve"> before rotation</w:t>
      </w:r>
      <w:r>
        <w:rPr>
          <w:i/>
          <w:iCs/>
          <w:color w:val="000000"/>
        </w:rPr>
        <w:t xml:space="preserve"> correction</w:t>
      </w:r>
      <w:r w:rsidRPr="006D5FB7">
        <w:rPr>
          <w:i/>
          <w:iCs/>
          <w:color w:val="000000"/>
        </w:rPr>
        <w:t xml:space="preserve"> </w:t>
      </w:r>
      <w:r>
        <w:rPr>
          <w:i/>
          <w:iCs/>
          <w:color w:val="000000"/>
        </w:rPr>
        <w:t>(A) and after rotation (B</w:t>
      </w:r>
      <w:r w:rsidRPr="006D5FB7">
        <w:rPr>
          <w:i/>
          <w:iCs/>
          <w:color w:val="000000"/>
        </w:rPr>
        <w:t xml:space="preserve">). </w:t>
      </w:r>
      <w:r>
        <w:rPr>
          <w:i/>
          <w:iCs/>
          <w:color w:val="000000"/>
        </w:rPr>
        <w:t>(C)</w:t>
      </w:r>
      <w:r w:rsidRPr="006D5FB7">
        <w:rPr>
          <w:i/>
          <w:iCs/>
          <w:color w:val="000000"/>
        </w:rPr>
        <w:t xml:space="preserve"> is t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w:t>
      </w:r>
      <w:r>
        <w:rPr>
          <w:i/>
          <w:iCs/>
        </w:rPr>
        <w:t>.</w:t>
      </w:r>
    </w:p>
    <w:p w:rsidR="000628C1" w:rsidRDefault="000628C1" w:rsidP="000628C1">
      <w:pPr>
        <w:rPr>
          <w:iCs/>
          <w:u w:val="single"/>
        </w:rPr>
      </w:pPr>
      <w:r>
        <w:rPr>
          <w:iCs/>
          <w:u w:val="single"/>
        </w:rPr>
        <w:lastRenderedPageBreak/>
        <w:t>Summary</w:t>
      </w:r>
    </w:p>
    <w:p w:rsidR="000628C1" w:rsidRPr="00324987" w:rsidRDefault="000628C1" w:rsidP="000628C1">
      <w:r>
        <w:rPr>
          <w:iCs/>
        </w:rPr>
        <w:tab/>
        <w:t>This chapter has given an in depth investigation in the microstructural properties of SSCFSW and SSFSW AA6082-T6. By using optical microscopy, hardness profiles, and EBSD texture analysis, a thorough understanding of the microstructural properties of SSCFSW has been obtained. A new phenomena - the ‘blades’ phenomena - has become apparent, which has a distinct optical and hardness profile within the DRX. However, this effect was not observable in the EBSD results, showing that texture remains unaffected by ‘blades’.</w:t>
      </w:r>
    </w:p>
    <w:p w:rsidR="000628C1" w:rsidRDefault="000628C1">
      <w:pPr>
        <w:rPr>
          <w:u w:val="single"/>
        </w:rPr>
      </w:pPr>
      <w:r>
        <w:rPr>
          <w:u w:val="single"/>
        </w:rPr>
        <w:br w:type="page"/>
      </w:r>
    </w:p>
    <w:p w:rsidR="00E163ED" w:rsidRDefault="00E163ED" w:rsidP="00E163ED">
      <w:pPr>
        <w:pStyle w:val="Title"/>
      </w:pPr>
      <w:r>
        <w:lastRenderedPageBreak/>
        <w:t>Chapter 5 – The copper tracers</w:t>
      </w:r>
    </w:p>
    <w:p w:rsidR="00E163ED" w:rsidRDefault="00E163ED" w:rsidP="00E163ED">
      <w:pPr>
        <w:pStyle w:val="Heading2"/>
      </w:pPr>
      <w:bookmarkStart w:id="108" w:name="_Toc404107954"/>
      <w:r>
        <w:t>5.1 – Introduction</w:t>
      </w:r>
      <w:bookmarkEnd w:id="108"/>
    </w:p>
    <w:p w:rsidR="00E163ED" w:rsidRDefault="00E163ED" w:rsidP="00E163ED">
      <w:r>
        <w:tab/>
        <w:t>With research initially carried out on 6082-T6 samples, several questions were raised. These included what happens to the interface boundary between the plates and filler wire, the flow behaviour and distribution of the filler wire, and the flow behaviour of the dynamically recrystallised zone (DRX). In order to investigate these phenomena several copper tracers were used, which consisted of either a thin strip clamped between plates, or a coating on a filler wire. The thin strips were approximately 0.5mm thick and the coating on the wire was approximately 0.1mm thick. Four different samples were investigated; two were SSCFSWelded with the tracer clamped between the vertical and horizontal column, one was SSCFSWelded with the copper coated filler wire only, and one was SSFSWelded for a butt weld were the tracer was clamped between the two abutting plates. Full details of the welds performed are shown below in table 5.1.A:</w:t>
      </w:r>
    </w:p>
    <w:p w:rsidR="00E163ED" w:rsidRDefault="00E163ED" w:rsidP="00E163ED">
      <w:r>
        <w:t>Table 5.1.A – The different copper tracers and their welds</w:t>
      </w:r>
    </w:p>
    <w:tbl>
      <w:tblPr>
        <w:tblStyle w:val="TableGrid"/>
        <w:tblW w:w="0" w:type="auto"/>
        <w:tblLook w:val="04A0" w:firstRow="1" w:lastRow="0" w:firstColumn="1" w:lastColumn="0" w:noHBand="0" w:noVBand="1"/>
      </w:tblPr>
      <w:tblGrid>
        <w:gridCol w:w="1384"/>
        <w:gridCol w:w="1276"/>
        <w:gridCol w:w="1559"/>
        <w:gridCol w:w="1276"/>
        <w:gridCol w:w="1559"/>
        <w:gridCol w:w="2188"/>
      </w:tblGrid>
      <w:tr w:rsidR="00E163ED" w:rsidTr="00142F1F">
        <w:tc>
          <w:tcPr>
            <w:tcW w:w="1384" w:type="dxa"/>
          </w:tcPr>
          <w:p w:rsidR="00E163ED" w:rsidRDefault="00E163ED" w:rsidP="00142F1F">
            <w:r>
              <w:t>Alloy</w:t>
            </w:r>
          </w:p>
        </w:tc>
        <w:tc>
          <w:tcPr>
            <w:tcW w:w="1276" w:type="dxa"/>
          </w:tcPr>
          <w:p w:rsidR="00E163ED" w:rsidRDefault="00E163ED" w:rsidP="00142F1F">
            <w:r>
              <w:t>Traverse Speed (mm/min)</w:t>
            </w:r>
          </w:p>
        </w:tc>
        <w:tc>
          <w:tcPr>
            <w:tcW w:w="1559" w:type="dxa"/>
          </w:tcPr>
          <w:p w:rsidR="00E163ED" w:rsidRDefault="00E163ED" w:rsidP="00142F1F">
            <w:r>
              <w:t>Rotation rate (RPM)</w:t>
            </w:r>
          </w:p>
        </w:tc>
        <w:tc>
          <w:tcPr>
            <w:tcW w:w="1276" w:type="dxa"/>
          </w:tcPr>
          <w:p w:rsidR="00E163ED" w:rsidRDefault="00E163ED" w:rsidP="00142F1F">
            <w:r>
              <w:t>Welding technique</w:t>
            </w:r>
          </w:p>
        </w:tc>
        <w:tc>
          <w:tcPr>
            <w:tcW w:w="1559" w:type="dxa"/>
          </w:tcPr>
          <w:p w:rsidR="00E163ED" w:rsidRDefault="00E163ED" w:rsidP="00142F1F">
            <w:r>
              <w:t>Tracer type</w:t>
            </w:r>
          </w:p>
        </w:tc>
        <w:tc>
          <w:tcPr>
            <w:tcW w:w="2188" w:type="dxa"/>
          </w:tcPr>
          <w:p w:rsidR="00E163ED" w:rsidRDefault="00E163ED" w:rsidP="00142F1F">
            <w:r>
              <w:t>Tracer location</w:t>
            </w:r>
          </w:p>
        </w:tc>
      </w:tr>
      <w:tr w:rsidR="00E163ED" w:rsidTr="00142F1F">
        <w:tc>
          <w:tcPr>
            <w:tcW w:w="1384" w:type="dxa"/>
          </w:tcPr>
          <w:p w:rsidR="00E163ED" w:rsidRDefault="00E163ED" w:rsidP="00142F1F">
            <w:pPr>
              <w:jc w:val="center"/>
            </w:pPr>
            <w:r>
              <w:t>AA6082-T6</w:t>
            </w:r>
          </w:p>
        </w:tc>
        <w:tc>
          <w:tcPr>
            <w:tcW w:w="1276" w:type="dxa"/>
          </w:tcPr>
          <w:p w:rsidR="00E163ED" w:rsidRDefault="00E163ED" w:rsidP="00142F1F">
            <w:pPr>
              <w:jc w:val="center"/>
            </w:pPr>
            <w:r>
              <w:t>200</w:t>
            </w:r>
          </w:p>
        </w:tc>
        <w:tc>
          <w:tcPr>
            <w:tcW w:w="1559" w:type="dxa"/>
          </w:tcPr>
          <w:p w:rsidR="00E163ED" w:rsidRDefault="00E163ED" w:rsidP="00142F1F">
            <w:pPr>
              <w:jc w:val="center"/>
            </w:pPr>
            <w:r>
              <w:t>1200</w:t>
            </w:r>
          </w:p>
        </w:tc>
        <w:tc>
          <w:tcPr>
            <w:tcW w:w="1276" w:type="dxa"/>
          </w:tcPr>
          <w:p w:rsidR="00E163ED" w:rsidRDefault="00E163ED" w:rsidP="00142F1F">
            <w:pPr>
              <w:jc w:val="center"/>
            </w:pPr>
            <w:r>
              <w:t>SSCFSW</w:t>
            </w:r>
          </w:p>
        </w:tc>
        <w:tc>
          <w:tcPr>
            <w:tcW w:w="1559" w:type="dxa"/>
          </w:tcPr>
          <w:p w:rsidR="00E163ED" w:rsidRDefault="00E163ED" w:rsidP="00142F1F">
            <w:pPr>
              <w:jc w:val="center"/>
            </w:pPr>
            <w:r>
              <w:t>Copper strip (0.5mm)</w:t>
            </w:r>
          </w:p>
        </w:tc>
        <w:tc>
          <w:tcPr>
            <w:tcW w:w="2188" w:type="dxa"/>
          </w:tcPr>
          <w:p w:rsidR="00E163ED" w:rsidRDefault="00E163ED" w:rsidP="00142F1F">
            <w:pPr>
              <w:jc w:val="center"/>
            </w:pPr>
            <w:r>
              <w:t>Only between vertical and base columns (8mm length)</w:t>
            </w:r>
          </w:p>
        </w:tc>
      </w:tr>
      <w:tr w:rsidR="00E163ED" w:rsidTr="00142F1F">
        <w:tc>
          <w:tcPr>
            <w:tcW w:w="1384" w:type="dxa"/>
          </w:tcPr>
          <w:p w:rsidR="00E163ED" w:rsidRDefault="00E163ED" w:rsidP="00142F1F">
            <w:pPr>
              <w:jc w:val="center"/>
            </w:pPr>
            <w:r>
              <w:t>AA6082-T6</w:t>
            </w:r>
          </w:p>
        </w:tc>
        <w:tc>
          <w:tcPr>
            <w:tcW w:w="1276" w:type="dxa"/>
          </w:tcPr>
          <w:p w:rsidR="00E163ED" w:rsidRDefault="00E163ED" w:rsidP="00142F1F">
            <w:pPr>
              <w:jc w:val="center"/>
            </w:pPr>
            <w:r>
              <w:t>200</w:t>
            </w:r>
          </w:p>
        </w:tc>
        <w:tc>
          <w:tcPr>
            <w:tcW w:w="1559" w:type="dxa"/>
          </w:tcPr>
          <w:p w:rsidR="00E163ED" w:rsidRDefault="00E163ED" w:rsidP="00142F1F">
            <w:pPr>
              <w:jc w:val="center"/>
            </w:pPr>
            <w:r>
              <w:t>1200</w:t>
            </w:r>
          </w:p>
        </w:tc>
        <w:tc>
          <w:tcPr>
            <w:tcW w:w="1276" w:type="dxa"/>
          </w:tcPr>
          <w:p w:rsidR="00E163ED" w:rsidRDefault="00E163ED" w:rsidP="00142F1F">
            <w:pPr>
              <w:jc w:val="center"/>
            </w:pPr>
            <w:r>
              <w:t>SSCFSW</w:t>
            </w:r>
          </w:p>
        </w:tc>
        <w:tc>
          <w:tcPr>
            <w:tcW w:w="1559" w:type="dxa"/>
          </w:tcPr>
          <w:p w:rsidR="00E163ED" w:rsidRDefault="00E163ED" w:rsidP="00142F1F">
            <w:pPr>
              <w:jc w:val="center"/>
            </w:pPr>
            <w:r>
              <w:t>Copper strip (0.5mm)</w:t>
            </w:r>
          </w:p>
        </w:tc>
        <w:tc>
          <w:tcPr>
            <w:tcW w:w="2188" w:type="dxa"/>
          </w:tcPr>
          <w:p w:rsidR="00E163ED" w:rsidRDefault="00E163ED" w:rsidP="00142F1F">
            <w:pPr>
              <w:jc w:val="center"/>
            </w:pPr>
            <w:r>
              <w:t>Between vertical and base column and filler wire (16mm length)</w:t>
            </w:r>
          </w:p>
        </w:tc>
      </w:tr>
      <w:tr w:rsidR="00E163ED" w:rsidTr="00142F1F">
        <w:tc>
          <w:tcPr>
            <w:tcW w:w="1384" w:type="dxa"/>
          </w:tcPr>
          <w:p w:rsidR="00E163ED" w:rsidRDefault="00E163ED" w:rsidP="00142F1F">
            <w:pPr>
              <w:jc w:val="center"/>
            </w:pPr>
            <w:r>
              <w:t>AA6082-T6</w:t>
            </w:r>
          </w:p>
        </w:tc>
        <w:tc>
          <w:tcPr>
            <w:tcW w:w="1276" w:type="dxa"/>
          </w:tcPr>
          <w:p w:rsidR="00E163ED" w:rsidRDefault="00E163ED" w:rsidP="00142F1F">
            <w:pPr>
              <w:jc w:val="center"/>
            </w:pPr>
            <w:r>
              <w:t>200</w:t>
            </w:r>
          </w:p>
        </w:tc>
        <w:tc>
          <w:tcPr>
            <w:tcW w:w="1559" w:type="dxa"/>
          </w:tcPr>
          <w:p w:rsidR="00E163ED" w:rsidRDefault="00E163ED" w:rsidP="00142F1F">
            <w:pPr>
              <w:jc w:val="center"/>
            </w:pPr>
            <w:r>
              <w:t>1200</w:t>
            </w:r>
          </w:p>
        </w:tc>
        <w:tc>
          <w:tcPr>
            <w:tcW w:w="1276" w:type="dxa"/>
          </w:tcPr>
          <w:p w:rsidR="00E163ED" w:rsidRDefault="00E163ED" w:rsidP="00142F1F">
            <w:pPr>
              <w:jc w:val="center"/>
            </w:pPr>
            <w:r>
              <w:t>SSCFSW</w:t>
            </w:r>
          </w:p>
        </w:tc>
        <w:tc>
          <w:tcPr>
            <w:tcW w:w="1559" w:type="dxa"/>
          </w:tcPr>
          <w:p w:rsidR="00E163ED" w:rsidRDefault="00E163ED" w:rsidP="00142F1F">
            <w:pPr>
              <w:jc w:val="center"/>
            </w:pPr>
            <w:r>
              <w:t>Copper coated wire (0.1mm)</w:t>
            </w:r>
          </w:p>
        </w:tc>
        <w:tc>
          <w:tcPr>
            <w:tcW w:w="2188" w:type="dxa"/>
          </w:tcPr>
          <w:p w:rsidR="00E163ED" w:rsidRDefault="00E163ED" w:rsidP="00142F1F">
            <w:pPr>
              <w:jc w:val="center"/>
            </w:pPr>
            <w:r>
              <w:t>Coating on filler wire</w:t>
            </w:r>
          </w:p>
        </w:tc>
      </w:tr>
      <w:tr w:rsidR="00E163ED" w:rsidTr="00142F1F">
        <w:tc>
          <w:tcPr>
            <w:tcW w:w="1384" w:type="dxa"/>
          </w:tcPr>
          <w:p w:rsidR="00E163ED" w:rsidRDefault="00E163ED" w:rsidP="00142F1F">
            <w:pPr>
              <w:jc w:val="center"/>
            </w:pPr>
            <w:r>
              <w:t>AA6082-T6</w:t>
            </w:r>
          </w:p>
        </w:tc>
        <w:tc>
          <w:tcPr>
            <w:tcW w:w="1276" w:type="dxa"/>
          </w:tcPr>
          <w:p w:rsidR="00E163ED" w:rsidRDefault="00E163ED" w:rsidP="00142F1F">
            <w:pPr>
              <w:jc w:val="center"/>
            </w:pPr>
            <w:r>
              <w:t>200</w:t>
            </w:r>
          </w:p>
        </w:tc>
        <w:tc>
          <w:tcPr>
            <w:tcW w:w="1559" w:type="dxa"/>
          </w:tcPr>
          <w:p w:rsidR="00E163ED" w:rsidRDefault="00E163ED" w:rsidP="00142F1F">
            <w:pPr>
              <w:jc w:val="center"/>
            </w:pPr>
            <w:r>
              <w:t>1200</w:t>
            </w:r>
          </w:p>
        </w:tc>
        <w:tc>
          <w:tcPr>
            <w:tcW w:w="1276" w:type="dxa"/>
          </w:tcPr>
          <w:p w:rsidR="00E163ED" w:rsidRDefault="00E163ED" w:rsidP="00142F1F">
            <w:pPr>
              <w:jc w:val="center"/>
            </w:pPr>
            <w:r>
              <w:t>SSFSW (butt weld)</w:t>
            </w:r>
          </w:p>
        </w:tc>
        <w:tc>
          <w:tcPr>
            <w:tcW w:w="1559" w:type="dxa"/>
          </w:tcPr>
          <w:p w:rsidR="00E163ED" w:rsidRDefault="00E163ED" w:rsidP="00142F1F">
            <w:pPr>
              <w:jc w:val="center"/>
            </w:pPr>
            <w:r>
              <w:t>Copper strip (0.5mm)</w:t>
            </w:r>
          </w:p>
        </w:tc>
        <w:tc>
          <w:tcPr>
            <w:tcW w:w="2188" w:type="dxa"/>
          </w:tcPr>
          <w:p w:rsidR="00E163ED" w:rsidRDefault="00E163ED" w:rsidP="00142F1F">
            <w:pPr>
              <w:jc w:val="center"/>
            </w:pPr>
            <w:r>
              <w:t>Between abutting plates at interface (8mm from top to bottom)</w:t>
            </w:r>
          </w:p>
        </w:tc>
      </w:tr>
    </w:tbl>
    <w:p w:rsidR="00E163ED" w:rsidRDefault="00E163ED" w:rsidP="00E163ED"/>
    <w:p w:rsidR="00E163ED" w:rsidRDefault="00E163ED" w:rsidP="00E163ED">
      <w:pPr>
        <w:pStyle w:val="Heading2"/>
      </w:pPr>
      <w:bookmarkStart w:id="109" w:name="_Toc404107955"/>
      <w:r>
        <w:t>5.2 – Optical microscopy for the copper tracer strips</w:t>
      </w:r>
      <w:bookmarkEnd w:id="109"/>
    </w:p>
    <w:p w:rsidR="00E163ED" w:rsidRDefault="00E163ED" w:rsidP="00E163ED">
      <w:r>
        <w:tab/>
        <w:t>The SSCFSW samples that used copper strips for tracers can be seen in figures 5.2A and 5.2B. The copper can be seen in larger chunks as orange, and in smaller pieces as black. One of the most immediate observations that can be made is how the copper has been distributed. With the welding speed and rotation rate being what they are, finely distributed copper would be expected to be spread across the entire stirred zone; however it is confined to set regions. These ‘copper rich’ regions are at a 45° angle from the horizontal direction and have a banded shape. They are also adjacent to what appear to be copper free zones. The name given to these bands are ‘blades’, and they are restricted to the stir zone. The blades start at the advancing side and end shortly before the retreating side. Another observation is the location of the original interface; it has been distributed both across the stir zone and towards the base, but not vertically.</w:t>
      </w:r>
      <w:r>
        <w:br w:type="page"/>
      </w:r>
    </w:p>
    <w:p w:rsidR="00E163ED" w:rsidRDefault="00E163ED" w:rsidP="00E163ED">
      <w:r>
        <w:rPr>
          <w:noProof/>
          <w:lang w:eastAsia="en-GB"/>
        </w:rPr>
        <w:lastRenderedPageBreak/>
        <w:drawing>
          <wp:inline distT="0" distB="0" distL="0" distR="0" wp14:anchorId="2283DDFF" wp14:editId="37E85150">
            <wp:extent cx="4880344" cy="4048416"/>
            <wp:effectExtent l="0" t="0" r="0" b="0"/>
            <wp:docPr id="571460" name="Picture 571460" descr="C:\Users\Sam Gascoyne\Desktop\Thesis Results\Copper tracers\8mm-DS-Cu-Weld - Final Im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 Gascoyne\Desktop\Thesis Results\Copper tracers\8mm-DS-Cu-Weld - Final Image.bmp"/>
                    <pic:cNvPicPr>
                      <a:picLocks noChangeAspect="1" noChangeArrowheads="1"/>
                    </pic:cNvPicPr>
                  </pic:nvPicPr>
                  <pic:blipFill>
                    <a:blip r:embed="rId574" cstate="print">
                      <a:extLst>
                        <a:ext uri="{28A0092B-C50C-407E-A947-70E740481C1C}">
                          <a14:useLocalDpi xmlns:a14="http://schemas.microsoft.com/office/drawing/2010/main" val="0"/>
                        </a:ext>
                      </a:extLst>
                    </a:blip>
                    <a:srcRect/>
                    <a:stretch>
                      <a:fillRect/>
                    </a:stretch>
                  </pic:blipFill>
                  <pic:spPr bwMode="auto">
                    <a:xfrm>
                      <a:off x="0" y="0"/>
                      <a:ext cx="4902498" cy="4066793"/>
                    </a:xfrm>
                    <a:prstGeom prst="rect">
                      <a:avLst/>
                    </a:prstGeom>
                    <a:noFill/>
                    <a:ln>
                      <a:noFill/>
                    </a:ln>
                  </pic:spPr>
                </pic:pic>
              </a:graphicData>
            </a:graphic>
          </wp:inline>
        </w:drawing>
      </w:r>
    </w:p>
    <w:p w:rsidR="00E163ED" w:rsidRDefault="00E163ED" w:rsidP="00E163ED">
      <w:r>
        <w:rPr>
          <w:noProof/>
          <w:lang w:eastAsia="en-GB"/>
        </w:rPr>
        <w:drawing>
          <wp:inline distT="0" distB="0" distL="0" distR="0" wp14:anchorId="66843417" wp14:editId="78CF41E0">
            <wp:extent cx="4880344" cy="4105555"/>
            <wp:effectExtent l="0" t="0" r="0" b="0"/>
            <wp:docPr id="571461" name="Picture 571461" descr="C:\Users\Sam Gascoyne\Desktop\Thesis Results\Copper tracers\8mm-DS-Cu-Marked Li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 Gascoyne\Desktop\Thesis Results\Copper tracers\8mm-DS-Cu-Marked Line.bmp"/>
                    <pic:cNvPicPr>
                      <a:picLocks noChangeAspect="1" noChangeArrowheads="1"/>
                    </pic:cNvPicPr>
                  </pic:nvPicPr>
                  <pic:blipFill>
                    <a:blip r:embed="rId575" cstate="print">
                      <a:extLst>
                        <a:ext uri="{28A0092B-C50C-407E-A947-70E740481C1C}">
                          <a14:useLocalDpi xmlns:a14="http://schemas.microsoft.com/office/drawing/2010/main" val="0"/>
                        </a:ext>
                      </a:extLst>
                    </a:blip>
                    <a:srcRect/>
                    <a:stretch>
                      <a:fillRect/>
                    </a:stretch>
                  </pic:blipFill>
                  <pic:spPr bwMode="auto">
                    <a:xfrm>
                      <a:off x="0" y="0"/>
                      <a:ext cx="4888672" cy="4112561"/>
                    </a:xfrm>
                    <a:prstGeom prst="rect">
                      <a:avLst/>
                    </a:prstGeom>
                    <a:noFill/>
                    <a:ln>
                      <a:noFill/>
                    </a:ln>
                  </pic:spPr>
                </pic:pic>
              </a:graphicData>
            </a:graphic>
          </wp:inline>
        </w:drawing>
      </w:r>
    </w:p>
    <w:p w:rsidR="00E163ED" w:rsidRDefault="00E163ED" w:rsidP="00E163ED">
      <w:r>
        <w:t>Figure 5.2.A – An overall macro-graph of a SSCFSW with an 8mm copper tracer strip, complete image (top) and original tracer location (bottom)</w:t>
      </w:r>
    </w:p>
    <w:p w:rsidR="00E163ED" w:rsidRDefault="00E163ED" w:rsidP="00E163ED">
      <w:r>
        <w:lastRenderedPageBreak/>
        <w:tab/>
        <w:t>In both welds with the 8mm long copper strip, 45° vertical lines can be seen where the copper areas meet the filler wire. This is particularly apparent in the second weld, and the start of filler material is also apparent. The effect indicates that there is no upward flow of material, and that the material is more being swept across from advancing side to retreating side during SSCFSW. In the first weld for figure 5.2.A a void is present at the top of vertical column near the retreating side. This because during SSCFSW there was a uptake issue with the filler wire, the result of which caused serious undercutting of the material and consequential voids. However, despite this, some filler wire was used and so the 45° line where the copper meets the filler wire can be seen at less than 1mm from the edge of the rounded corner. Had the wire been consumed properly during the first weld, the first weld would look far more similar to second weld. With all this considered however, even though undercutting and voids occurred, the blade phenomena still took place in both welds, and distinct copper region and tracer regions can still be observed.</w:t>
      </w:r>
    </w:p>
    <w:p w:rsidR="00E163ED" w:rsidRDefault="00E163ED" w:rsidP="00E163ED">
      <w:r>
        <w:br w:type="page"/>
      </w:r>
    </w:p>
    <w:p w:rsidR="00E163ED" w:rsidRDefault="00E163ED" w:rsidP="00E163ED">
      <w:r>
        <w:rPr>
          <w:noProof/>
          <w:lang w:eastAsia="en-GB"/>
        </w:rPr>
        <w:lastRenderedPageBreak/>
        <w:drawing>
          <wp:inline distT="0" distB="0" distL="0" distR="0" wp14:anchorId="421F2151" wp14:editId="3F4DEC54">
            <wp:extent cx="5475767" cy="4006288"/>
            <wp:effectExtent l="0" t="0" r="0" b="0"/>
            <wp:docPr id="571462" name="Picture 571462" descr="C:\Users\Sam Gascoyne\Desktop\Thesis Results\Copper tracers\16mm-DS-Cu-Weld - Final Im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 Gascoyne\Desktop\Thesis Results\Copper tracers\16mm-DS-Cu-Weld - Final Image.bmp"/>
                    <pic:cNvPicPr>
                      <a:picLocks noChangeAspect="1" noChangeArrowheads="1"/>
                    </pic:cNvPicPr>
                  </pic:nvPicPr>
                  <pic:blipFill>
                    <a:blip r:embed="rId576" cstate="print">
                      <a:extLst>
                        <a:ext uri="{28A0092B-C50C-407E-A947-70E740481C1C}">
                          <a14:useLocalDpi xmlns:a14="http://schemas.microsoft.com/office/drawing/2010/main" val="0"/>
                        </a:ext>
                      </a:extLst>
                    </a:blip>
                    <a:srcRect/>
                    <a:stretch>
                      <a:fillRect/>
                    </a:stretch>
                  </pic:blipFill>
                  <pic:spPr bwMode="auto">
                    <a:xfrm>
                      <a:off x="0" y="0"/>
                      <a:ext cx="5481220" cy="4010278"/>
                    </a:xfrm>
                    <a:prstGeom prst="rect">
                      <a:avLst/>
                    </a:prstGeom>
                    <a:noFill/>
                    <a:ln>
                      <a:noFill/>
                    </a:ln>
                  </pic:spPr>
                </pic:pic>
              </a:graphicData>
            </a:graphic>
          </wp:inline>
        </w:drawing>
      </w:r>
    </w:p>
    <w:p w:rsidR="00E163ED" w:rsidRDefault="00E163ED" w:rsidP="00E163ED">
      <w:r>
        <w:rPr>
          <w:noProof/>
          <w:lang w:eastAsia="en-GB"/>
        </w:rPr>
        <w:drawing>
          <wp:inline distT="0" distB="0" distL="0" distR="0" wp14:anchorId="2B702C6E" wp14:editId="0965509B">
            <wp:extent cx="5475767" cy="3974613"/>
            <wp:effectExtent l="0" t="0" r="0" b="6985"/>
            <wp:docPr id="571463" name="Picture 571463" descr="C:\Users\Sam Gascoyne\Desktop\Thesis Results\Copper tracers\16mm-DS-Cu-Marked Li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 Gascoyne\Desktop\Thesis Results\Copper tracers\16mm-DS-Cu-Marked Line.bmp"/>
                    <pic:cNvPicPr>
                      <a:picLocks noChangeAspect="1" noChangeArrowheads="1"/>
                    </pic:cNvPicPr>
                  </pic:nvPicPr>
                  <pic:blipFill>
                    <a:blip r:embed="rId577" cstate="print">
                      <a:extLst>
                        <a:ext uri="{28A0092B-C50C-407E-A947-70E740481C1C}">
                          <a14:useLocalDpi xmlns:a14="http://schemas.microsoft.com/office/drawing/2010/main" val="0"/>
                        </a:ext>
                      </a:extLst>
                    </a:blip>
                    <a:srcRect/>
                    <a:stretch>
                      <a:fillRect/>
                    </a:stretch>
                  </pic:blipFill>
                  <pic:spPr bwMode="auto">
                    <a:xfrm>
                      <a:off x="0" y="0"/>
                      <a:ext cx="5479608" cy="3977401"/>
                    </a:xfrm>
                    <a:prstGeom prst="rect">
                      <a:avLst/>
                    </a:prstGeom>
                    <a:noFill/>
                    <a:ln>
                      <a:noFill/>
                    </a:ln>
                  </pic:spPr>
                </pic:pic>
              </a:graphicData>
            </a:graphic>
          </wp:inline>
        </w:drawing>
      </w:r>
    </w:p>
    <w:p w:rsidR="00E163ED" w:rsidRPr="002C00D5" w:rsidRDefault="00E163ED" w:rsidP="00E163ED">
      <w:r>
        <w:t>Figure 5.2.B – An overall macro-graph of a SSCFSW with a 16mm copper tracer strip, complete image (top) and original tracer location (bottom)</w:t>
      </w:r>
    </w:p>
    <w:p w:rsidR="00E163ED" w:rsidRDefault="00E163ED" w:rsidP="00E163ED">
      <w:pPr>
        <w:pStyle w:val="Heading2"/>
      </w:pPr>
      <w:bookmarkStart w:id="110" w:name="_Toc404107956"/>
      <w:r>
        <w:lastRenderedPageBreak/>
        <w:t>5.3 – Optical microscopy for the copper coated wire</w:t>
      </w:r>
      <w:bookmarkEnd w:id="110"/>
    </w:p>
    <w:p w:rsidR="00E163ED" w:rsidRDefault="00E163ED" w:rsidP="00E163ED">
      <w:r>
        <w:tab/>
        <w:t xml:space="preserve">A macrograph of a SSCFSWeld with copper coated filler wire is shown in figure 5.3.A. In order to well highlight what happens to the copper, the sample was briefly etched with hydrofluoric acid, which makes all the copper in the sample turn black. One of the questions formulated from the first set of copper tracers was where does the filler wire material flow during SSCFSW, and indeed how does the entire material flow during SSCFSW? The tool used for all welds was the same threaded tool which designed to cause a downward flow. However, the copper coated wire demonstrates that no down-flow of material takes place because copper is confined to the top of the stirred region. </w:t>
      </w:r>
    </w:p>
    <w:p w:rsidR="00E163ED" w:rsidRDefault="00E163ED" w:rsidP="00E163ED">
      <w:r>
        <w:tab/>
        <w:t>The second significant phenomena is where the copper is confined to within the stirred zone, it is only observed in the ‘blades’ regions, and distinct gaps between each blade can be seen which appear to be copper free. Additionally, the number of blades within the stirred region - including the larger blade at the base of the weld – meant there are 16 blades in total. The threaded tool has effectively 8 threads from the top of the pin to the base of the pin, thus given the drastic effect that tool design has on the stirred region, it can be postulated that the blades phenomena are linked to the number of threads on a tool and its interaction with the material during welding.</w:t>
      </w:r>
    </w:p>
    <w:p w:rsidR="00E163ED" w:rsidRDefault="00E163ED" w:rsidP="00E163ED">
      <w:r>
        <w:rPr>
          <w:noProof/>
          <w:lang w:eastAsia="en-GB"/>
        </w:rPr>
        <w:drawing>
          <wp:inline distT="0" distB="0" distL="0" distR="0" wp14:anchorId="0ED1F938" wp14:editId="28528195">
            <wp:extent cx="5731510" cy="3594996"/>
            <wp:effectExtent l="0" t="0" r="2540" b="5715"/>
            <wp:docPr id="571464" name="Picture 571464" descr="C:\Users\Sam Gascoyne\Desktop\Thesis Results\Copper tracers\copertracerwire scaleb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 Gascoyne\Desktop\Thesis Results\Copper tracers\copertracerwire scalebar.bmp"/>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731510" cy="3594996"/>
                    </a:xfrm>
                    <a:prstGeom prst="rect">
                      <a:avLst/>
                    </a:prstGeom>
                    <a:noFill/>
                    <a:ln>
                      <a:noFill/>
                    </a:ln>
                  </pic:spPr>
                </pic:pic>
              </a:graphicData>
            </a:graphic>
          </wp:inline>
        </w:drawing>
      </w:r>
    </w:p>
    <w:p w:rsidR="00E163ED" w:rsidRPr="002C00D5" w:rsidRDefault="00E163ED" w:rsidP="00E163ED">
      <w:r>
        <w:t>Figure 5.3.A – A SSCFSW with copper coated filler wire, etched black with hydrofluoric acid</w:t>
      </w:r>
    </w:p>
    <w:p w:rsidR="00E163ED" w:rsidRDefault="00E163ED" w:rsidP="00E163ED">
      <w:r>
        <w:br w:type="page"/>
      </w:r>
    </w:p>
    <w:p w:rsidR="00E163ED" w:rsidRDefault="00E163ED" w:rsidP="00E163ED">
      <w:pPr>
        <w:pStyle w:val="Heading2"/>
      </w:pPr>
      <w:bookmarkStart w:id="111" w:name="_Toc404107957"/>
      <w:r>
        <w:lastRenderedPageBreak/>
        <w:t>5.4 – Optical Microscopy of the SSFSW butt weld with copper strips</w:t>
      </w:r>
      <w:bookmarkEnd w:id="111"/>
    </w:p>
    <w:p w:rsidR="00E163ED" w:rsidRDefault="00E163ED" w:rsidP="00E163ED">
      <w:r>
        <w:tab/>
        <w:t xml:space="preserve">Figure 5.4.A shows an overall macrograph of a SSFSW butt weld after etching with HF, which had a 0.5mm thick copper tracer placed between the columns before welding. Extremely similar parallels can be drawn with this and the other copper tracer samples. Once again copper has been confined into blade regions which stretch from the advancing side to the retreating side. Also, the copper rich blades have distinctive spaces between them that appear to be copper free. Therefore, the blades phenomena is not exclusive to SSCFSW, but more a result of using a stationary shoulder and have predominantly tool pin driven FSW. </w:t>
      </w:r>
    </w:p>
    <w:p w:rsidR="00E163ED" w:rsidRPr="00A36E5C" w:rsidRDefault="00E163ED" w:rsidP="00E163ED">
      <w:r>
        <w:tab/>
        <w:t xml:space="preserve">A secondary effect that is far more apparent in the butt weld than the other copper tracer FSWelds is the circular banding that appears within the blades. By looking at the largest blade towards the base, a series of rings that are formed around the near middle of the blade can be seen. These rings can be seen in the other blades as well, but frequently only a certain section of the rings can be seen with in the blades. By looking at the overall blades, despite the gaps between them, there appears to be an overall circular banding not unlike onion rings </w:t>
      </w:r>
      <w:r>
        <w:rPr>
          <w:b/>
        </w:rPr>
        <w:t>[</w:t>
      </w:r>
      <w:r w:rsidR="002E21D7">
        <w:rPr>
          <w:b/>
        </w:rPr>
        <w:t>Krishnan 2002</w:t>
      </w:r>
      <w:r>
        <w:rPr>
          <w:b/>
        </w:rPr>
        <w:t>]</w:t>
      </w:r>
      <w:r>
        <w:t>.</w:t>
      </w:r>
    </w:p>
    <w:p w:rsidR="00E163ED" w:rsidRDefault="00E163ED" w:rsidP="00E163ED">
      <w:r>
        <w:rPr>
          <w:noProof/>
          <w:lang w:eastAsia="en-GB"/>
        </w:rPr>
        <w:drawing>
          <wp:inline distT="0" distB="0" distL="0" distR="0" wp14:anchorId="0041F95D" wp14:editId="7E081C27">
            <wp:extent cx="5720080" cy="1913890"/>
            <wp:effectExtent l="0" t="0" r="0" b="0"/>
            <wp:docPr id="571465" name="Picture 571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9" cstate="print">
                      <a:extLst>
                        <a:ext uri="{28A0092B-C50C-407E-A947-70E740481C1C}">
                          <a14:useLocalDpi xmlns:a14="http://schemas.microsoft.com/office/drawing/2010/main" val="0"/>
                        </a:ext>
                      </a:extLst>
                    </a:blip>
                    <a:srcRect/>
                    <a:stretch>
                      <a:fillRect/>
                    </a:stretch>
                  </pic:blipFill>
                  <pic:spPr bwMode="auto">
                    <a:xfrm>
                      <a:off x="0" y="0"/>
                      <a:ext cx="5720080" cy="1913890"/>
                    </a:xfrm>
                    <a:prstGeom prst="rect">
                      <a:avLst/>
                    </a:prstGeom>
                    <a:noFill/>
                    <a:ln>
                      <a:noFill/>
                    </a:ln>
                  </pic:spPr>
                </pic:pic>
              </a:graphicData>
            </a:graphic>
          </wp:inline>
        </w:drawing>
      </w:r>
    </w:p>
    <w:p w:rsidR="00E163ED" w:rsidRDefault="00E163ED" w:rsidP="00E163ED">
      <w:r>
        <w:rPr>
          <w:noProof/>
          <w:lang w:eastAsia="en-GB"/>
        </w:rPr>
        <w:drawing>
          <wp:inline distT="0" distB="0" distL="0" distR="0" wp14:anchorId="182D0D4A" wp14:editId="1363A12F">
            <wp:extent cx="5720080" cy="1913890"/>
            <wp:effectExtent l="0" t="0" r="0" b="0"/>
            <wp:docPr id="571466" name="Picture 571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0" cstate="print">
                      <a:extLst>
                        <a:ext uri="{28A0092B-C50C-407E-A947-70E740481C1C}">
                          <a14:useLocalDpi xmlns:a14="http://schemas.microsoft.com/office/drawing/2010/main" val="0"/>
                        </a:ext>
                      </a:extLst>
                    </a:blip>
                    <a:srcRect/>
                    <a:stretch>
                      <a:fillRect/>
                    </a:stretch>
                  </pic:blipFill>
                  <pic:spPr bwMode="auto">
                    <a:xfrm>
                      <a:off x="0" y="0"/>
                      <a:ext cx="5720080" cy="1913890"/>
                    </a:xfrm>
                    <a:prstGeom prst="rect">
                      <a:avLst/>
                    </a:prstGeom>
                    <a:noFill/>
                    <a:ln>
                      <a:noFill/>
                    </a:ln>
                  </pic:spPr>
                </pic:pic>
              </a:graphicData>
            </a:graphic>
          </wp:inline>
        </w:drawing>
      </w:r>
    </w:p>
    <w:p w:rsidR="00E163ED" w:rsidRPr="00FE0CA5" w:rsidRDefault="00E163ED" w:rsidP="00E163ED">
      <w:r>
        <w:t>Figure 5.4.A – An overall macrograph of a SSFSW butt weld with a copper tracer placed between the interface of the 2 columns (top), and the original location of the copper strip (bottom)</w:t>
      </w:r>
    </w:p>
    <w:p w:rsidR="00E163ED" w:rsidRDefault="00E163ED" w:rsidP="00E163ED">
      <w:pPr>
        <w:pStyle w:val="Heading2"/>
      </w:pPr>
      <w:bookmarkStart w:id="112" w:name="_Toc404107958"/>
      <w:r>
        <w:t>5.5 – SEM and EDAX analysis</w:t>
      </w:r>
      <w:bookmarkEnd w:id="112"/>
    </w:p>
    <w:p w:rsidR="00E163ED" w:rsidRDefault="00E163ED" w:rsidP="00E163ED">
      <w:r>
        <w:tab/>
        <w:t xml:space="preserve">While the macrographs indicated the existence of copper dispersions around certain confined regions within the stirred zone, it could be argued that extremely fine dispersions could found in the non-blade regions that are too small to be detected optically. In order to validate the </w:t>
      </w:r>
      <w:r>
        <w:lastRenderedPageBreak/>
        <w:t>exclusive confinement of copper within the blades, SEM analysis and consequential EDAX analysis was required. EDAX is an analysis technique that is built into Inspect F that allows for the detection of different atomic elements within a material. It is by this technique that the true location of copper can be established, and even very tiny traces will be detected.</w:t>
      </w:r>
    </w:p>
    <w:p w:rsidR="00E163ED" w:rsidRDefault="00E163ED" w:rsidP="00E163ED">
      <w:r>
        <w:rPr>
          <w:noProof/>
          <w:lang w:eastAsia="en-GB"/>
        </w:rPr>
        <w:drawing>
          <wp:inline distT="0" distB="0" distL="0" distR="0" wp14:anchorId="702B3E9F" wp14:editId="460E3C98">
            <wp:extent cx="5724525" cy="4257675"/>
            <wp:effectExtent l="0" t="0" r="9525" b="9525"/>
            <wp:docPr id="571467" name="Picture 571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1" cstate="print">
                      <a:extLst>
                        <a:ext uri="{28A0092B-C50C-407E-A947-70E740481C1C}">
                          <a14:useLocalDpi xmlns:a14="http://schemas.microsoft.com/office/drawing/2010/main" val="0"/>
                        </a:ext>
                      </a:extLst>
                    </a:blip>
                    <a:srcRect/>
                    <a:stretch>
                      <a:fillRect/>
                    </a:stretch>
                  </pic:blipFill>
                  <pic:spPr bwMode="auto">
                    <a:xfrm>
                      <a:off x="0" y="0"/>
                      <a:ext cx="5724525" cy="4257675"/>
                    </a:xfrm>
                    <a:prstGeom prst="rect">
                      <a:avLst/>
                    </a:prstGeom>
                    <a:noFill/>
                    <a:ln>
                      <a:noFill/>
                    </a:ln>
                  </pic:spPr>
                </pic:pic>
              </a:graphicData>
            </a:graphic>
          </wp:inline>
        </w:drawing>
      </w:r>
    </w:p>
    <w:p w:rsidR="00E163ED" w:rsidRDefault="00E163ED" w:rsidP="00E163ED">
      <w:r>
        <w:t>Figure 5.5.A – The overall macrograph of the sample that was analysed, as placed in the SEM.</w:t>
      </w:r>
    </w:p>
    <w:p w:rsidR="00E163ED" w:rsidRDefault="00E163ED" w:rsidP="00E163ED">
      <w:r>
        <w:rPr>
          <w:noProof/>
          <w:lang w:eastAsia="en-GB"/>
        </w:rPr>
        <w:drawing>
          <wp:inline distT="0" distB="0" distL="0" distR="0" wp14:anchorId="2B375D2D" wp14:editId="05FE458B">
            <wp:extent cx="5730875" cy="2115820"/>
            <wp:effectExtent l="0" t="0" r="3175" b="0"/>
            <wp:docPr id="571468" name="Picture 571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5730875" cy="2115820"/>
                    </a:xfrm>
                    <a:prstGeom prst="rect">
                      <a:avLst/>
                    </a:prstGeom>
                    <a:noFill/>
                    <a:ln>
                      <a:noFill/>
                    </a:ln>
                  </pic:spPr>
                </pic:pic>
              </a:graphicData>
            </a:graphic>
          </wp:inline>
        </w:drawing>
      </w:r>
    </w:p>
    <w:p w:rsidR="00E163ED" w:rsidRDefault="00E163ED" w:rsidP="00E163ED">
      <w:r>
        <w:rPr>
          <w:noProof/>
          <w:lang w:eastAsia="en-GB"/>
        </w:rPr>
        <w:lastRenderedPageBreak/>
        <w:drawing>
          <wp:inline distT="0" distB="0" distL="0" distR="0" wp14:anchorId="06BE8FD6" wp14:editId="57A0A9E8">
            <wp:extent cx="5731510" cy="1881841"/>
            <wp:effectExtent l="0" t="0" r="2540" b="4445"/>
            <wp:docPr id="571469" name="Picture 571469" descr="C:\Users\Sam Gascoyne\Desktop\Thesis Results\Copper tracers\SEM and EDAX analysis\First Site Analysis - Progression of foc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 Gascoyne\Desktop\Thesis Results\Copper tracers\SEM and EDAX analysis\First Site Analysis - Progression of focus.bmp"/>
                    <pic:cNvPicPr>
                      <a:picLocks noChangeAspect="1" noChangeArrowheads="1"/>
                    </pic:cNvPicPr>
                  </pic:nvPicPr>
                  <pic:blipFill>
                    <a:blip r:embed="rId583" cstate="print">
                      <a:extLst>
                        <a:ext uri="{28A0092B-C50C-407E-A947-70E740481C1C}">
                          <a14:useLocalDpi xmlns:a14="http://schemas.microsoft.com/office/drawing/2010/main" val="0"/>
                        </a:ext>
                      </a:extLst>
                    </a:blip>
                    <a:srcRect/>
                    <a:stretch>
                      <a:fillRect/>
                    </a:stretch>
                  </pic:blipFill>
                  <pic:spPr bwMode="auto">
                    <a:xfrm>
                      <a:off x="0" y="0"/>
                      <a:ext cx="5731510" cy="1881841"/>
                    </a:xfrm>
                    <a:prstGeom prst="rect">
                      <a:avLst/>
                    </a:prstGeom>
                    <a:noFill/>
                    <a:ln>
                      <a:noFill/>
                    </a:ln>
                  </pic:spPr>
                </pic:pic>
              </a:graphicData>
            </a:graphic>
          </wp:inline>
        </w:drawing>
      </w:r>
    </w:p>
    <w:p w:rsidR="00E163ED" w:rsidRDefault="00E163ED" w:rsidP="00E163ED">
      <w:r>
        <w:t>Figure 5.5.B – The initial location for analysis (top left), and the progression of magnification to the first area to be analysed – called site 1.</w:t>
      </w:r>
    </w:p>
    <w:p w:rsidR="00E163ED" w:rsidRDefault="00E163ED" w:rsidP="00E163ED">
      <w:r>
        <w:tab/>
        <w:t>For site 1 a total of 9 points had EDAX performed on them, point 1 was on a site expected to be pure copper, points 2,4,5, and 6 were expected to be copper free, and points 3,7,8, and 9 were expected to contain a certain amount of copper. The results in table 5.5.A proved categorically that this was the case, with copper free points detecting no copper, and the copper rich points detecting variable amounts of copper. Even at high magnification (200µm) the copper free and copper rich zones are very distinct and have a rapid transition from one to another.</w:t>
      </w:r>
    </w:p>
    <w:p w:rsidR="00E163ED" w:rsidRDefault="00E163ED" w:rsidP="00E163ED"/>
    <w:p w:rsidR="00E163ED" w:rsidRDefault="00E163ED" w:rsidP="00E163ED">
      <w:r>
        <w:rPr>
          <w:noProof/>
          <w:lang w:eastAsia="en-GB"/>
        </w:rPr>
        <w:lastRenderedPageBreak/>
        <w:drawing>
          <wp:inline distT="0" distB="0" distL="0" distR="0" wp14:anchorId="49A306B7" wp14:editId="0E4587BB">
            <wp:extent cx="5730875" cy="5592445"/>
            <wp:effectExtent l="0" t="0" r="3175" b="8255"/>
            <wp:docPr id="571470" name="Picture 571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4">
                      <a:extLst>
                        <a:ext uri="{28A0092B-C50C-407E-A947-70E740481C1C}">
                          <a14:useLocalDpi xmlns:a14="http://schemas.microsoft.com/office/drawing/2010/main" val="0"/>
                        </a:ext>
                      </a:extLst>
                    </a:blip>
                    <a:srcRect/>
                    <a:stretch>
                      <a:fillRect/>
                    </a:stretch>
                  </pic:blipFill>
                  <pic:spPr bwMode="auto">
                    <a:xfrm>
                      <a:off x="0" y="0"/>
                      <a:ext cx="5730875" cy="5592445"/>
                    </a:xfrm>
                    <a:prstGeom prst="rect">
                      <a:avLst/>
                    </a:prstGeom>
                    <a:noFill/>
                    <a:ln>
                      <a:noFill/>
                    </a:ln>
                  </pic:spPr>
                </pic:pic>
              </a:graphicData>
            </a:graphic>
          </wp:inline>
        </w:drawing>
      </w:r>
    </w:p>
    <w:p w:rsidR="00E163ED" w:rsidRDefault="00E163ED" w:rsidP="00E163ED">
      <w:r>
        <w:t>Figure 5.5.C – The 9 points that were analysed using EDAX for site 1</w:t>
      </w:r>
    </w:p>
    <w:p w:rsidR="00E163ED" w:rsidRDefault="00E163ED" w:rsidP="00E163ED">
      <w:r>
        <w:t>Table 5.5.A – Percentage copper and aluminium detected by using EDAX for site 1, full EDAX plots can be seen in Appendix B</w:t>
      </w:r>
    </w:p>
    <w:tbl>
      <w:tblPr>
        <w:tblStyle w:val="TableGrid"/>
        <w:tblW w:w="0" w:type="auto"/>
        <w:tblLook w:val="04A0" w:firstRow="1" w:lastRow="0" w:firstColumn="1" w:lastColumn="0" w:noHBand="0" w:noVBand="1"/>
      </w:tblPr>
      <w:tblGrid>
        <w:gridCol w:w="3080"/>
        <w:gridCol w:w="3081"/>
        <w:gridCol w:w="3081"/>
      </w:tblGrid>
      <w:tr w:rsidR="00E163ED" w:rsidTr="00142F1F">
        <w:tc>
          <w:tcPr>
            <w:tcW w:w="3080" w:type="dxa"/>
          </w:tcPr>
          <w:p w:rsidR="00E163ED" w:rsidRPr="006659FB" w:rsidRDefault="00E163ED" w:rsidP="00142F1F">
            <w:pPr>
              <w:jc w:val="center"/>
              <w:rPr>
                <w:b/>
              </w:rPr>
            </w:pPr>
            <w:r w:rsidRPr="006659FB">
              <w:rPr>
                <w:b/>
              </w:rPr>
              <w:t>Point Number</w:t>
            </w:r>
          </w:p>
        </w:tc>
        <w:tc>
          <w:tcPr>
            <w:tcW w:w="3081" w:type="dxa"/>
          </w:tcPr>
          <w:p w:rsidR="00E163ED" w:rsidRDefault="00E163ED" w:rsidP="00142F1F">
            <w:pPr>
              <w:jc w:val="center"/>
            </w:pPr>
            <w:r>
              <w:t>Peak Intensity of copper (%)</w:t>
            </w:r>
          </w:p>
        </w:tc>
        <w:tc>
          <w:tcPr>
            <w:tcW w:w="3081" w:type="dxa"/>
          </w:tcPr>
          <w:p w:rsidR="00E163ED" w:rsidRDefault="00E163ED" w:rsidP="00142F1F">
            <w:pPr>
              <w:jc w:val="center"/>
            </w:pPr>
            <w:r>
              <w:t>Peak intensity of aluminium (%)</w:t>
            </w:r>
          </w:p>
        </w:tc>
      </w:tr>
      <w:tr w:rsidR="00E163ED" w:rsidTr="00142F1F">
        <w:tc>
          <w:tcPr>
            <w:tcW w:w="3080" w:type="dxa"/>
          </w:tcPr>
          <w:p w:rsidR="00E163ED" w:rsidRDefault="00E163ED" w:rsidP="00142F1F">
            <w:pPr>
              <w:jc w:val="center"/>
            </w:pPr>
            <w:r>
              <w:t>1</w:t>
            </w:r>
          </w:p>
        </w:tc>
        <w:tc>
          <w:tcPr>
            <w:tcW w:w="3081" w:type="dxa"/>
          </w:tcPr>
          <w:p w:rsidR="00E163ED" w:rsidRDefault="00E163ED" w:rsidP="00142F1F">
            <w:pPr>
              <w:jc w:val="center"/>
            </w:pPr>
            <w:r>
              <w:t>100</w:t>
            </w:r>
          </w:p>
        </w:tc>
        <w:tc>
          <w:tcPr>
            <w:tcW w:w="3081" w:type="dxa"/>
          </w:tcPr>
          <w:p w:rsidR="00E163ED" w:rsidRDefault="00E163ED" w:rsidP="00142F1F">
            <w:pPr>
              <w:jc w:val="center"/>
            </w:pPr>
            <w:r>
              <w:t>0</w:t>
            </w:r>
          </w:p>
        </w:tc>
      </w:tr>
      <w:tr w:rsidR="00E163ED" w:rsidTr="00142F1F">
        <w:tc>
          <w:tcPr>
            <w:tcW w:w="3080" w:type="dxa"/>
          </w:tcPr>
          <w:p w:rsidR="00E163ED" w:rsidRDefault="00E163ED" w:rsidP="00142F1F">
            <w:pPr>
              <w:jc w:val="center"/>
            </w:pPr>
            <w:r>
              <w:t>2</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3</w:t>
            </w:r>
          </w:p>
        </w:tc>
        <w:tc>
          <w:tcPr>
            <w:tcW w:w="3081" w:type="dxa"/>
          </w:tcPr>
          <w:p w:rsidR="00E163ED" w:rsidRDefault="00E163ED" w:rsidP="00142F1F">
            <w:pPr>
              <w:jc w:val="center"/>
            </w:pPr>
            <w:r>
              <w:t>2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4</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5</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6</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7</w:t>
            </w:r>
          </w:p>
        </w:tc>
        <w:tc>
          <w:tcPr>
            <w:tcW w:w="3081" w:type="dxa"/>
          </w:tcPr>
          <w:p w:rsidR="00E163ED" w:rsidRDefault="00E163ED" w:rsidP="00142F1F">
            <w:pPr>
              <w:jc w:val="center"/>
            </w:pPr>
            <w:r>
              <w:t>2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8</w:t>
            </w:r>
          </w:p>
        </w:tc>
        <w:tc>
          <w:tcPr>
            <w:tcW w:w="3081" w:type="dxa"/>
          </w:tcPr>
          <w:p w:rsidR="00E163ED" w:rsidRDefault="00E163ED" w:rsidP="00142F1F">
            <w:pPr>
              <w:jc w:val="center"/>
            </w:pPr>
            <w:r>
              <w:t>5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9</w:t>
            </w:r>
          </w:p>
        </w:tc>
        <w:tc>
          <w:tcPr>
            <w:tcW w:w="3081" w:type="dxa"/>
          </w:tcPr>
          <w:p w:rsidR="00E163ED" w:rsidRDefault="00E163ED" w:rsidP="00142F1F">
            <w:pPr>
              <w:jc w:val="center"/>
            </w:pPr>
            <w:r>
              <w:t>30</w:t>
            </w:r>
          </w:p>
        </w:tc>
        <w:tc>
          <w:tcPr>
            <w:tcW w:w="3081" w:type="dxa"/>
          </w:tcPr>
          <w:p w:rsidR="00E163ED" w:rsidRDefault="00E163ED" w:rsidP="00142F1F">
            <w:pPr>
              <w:jc w:val="center"/>
            </w:pPr>
            <w:r>
              <w:t>100</w:t>
            </w:r>
          </w:p>
        </w:tc>
      </w:tr>
    </w:tbl>
    <w:p w:rsidR="00E163ED" w:rsidRDefault="00E163ED" w:rsidP="00E163ED"/>
    <w:p w:rsidR="00E163ED" w:rsidRDefault="00E163ED" w:rsidP="00E163ED">
      <w:r>
        <w:rPr>
          <w:noProof/>
          <w:lang w:eastAsia="en-GB"/>
        </w:rPr>
        <w:lastRenderedPageBreak/>
        <w:drawing>
          <wp:inline distT="0" distB="0" distL="0" distR="0" wp14:anchorId="1C74BDF8" wp14:editId="45A88CF0">
            <wp:extent cx="5731510" cy="2314714"/>
            <wp:effectExtent l="0" t="0" r="2540" b="9525"/>
            <wp:docPr id="571471" name="Picture 571471" descr="C:\Users\Sam Gascoyne\Desktop\Thesis Results\Copper tracers\SEM and EDAX analysis\Second Site Analysis - Initial loc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m Gascoyne\Desktop\Thesis Results\Copper tracers\SEM and EDAX analysis\Second Site Analysis - Initial location.bmp"/>
                    <pic:cNvPicPr>
                      <a:picLocks noChangeAspect="1" noChangeArrowheads="1"/>
                    </pic:cNvPicPr>
                  </pic:nvPicPr>
                  <pic:blipFill>
                    <a:blip r:embed="rId585" cstate="print">
                      <a:extLst>
                        <a:ext uri="{28A0092B-C50C-407E-A947-70E740481C1C}">
                          <a14:useLocalDpi xmlns:a14="http://schemas.microsoft.com/office/drawing/2010/main" val="0"/>
                        </a:ext>
                      </a:extLst>
                    </a:blip>
                    <a:srcRect/>
                    <a:stretch>
                      <a:fillRect/>
                    </a:stretch>
                  </pic:blipFill>
                  <pic:spPr bwMode="auto">
                    <a:xfrm>
                      <a:off x="0" y="0"/>
                      <a:ext cx="5731510" cy="2314714"/>
                    </a:xfrm>
                    <a:prstGeom prst="rect">
                      <a:avLst/>
                    </a:prstGeom>
                    <a:noFill/>
                    <a:ln>
                      <a:noFill/>
                    </a:ln>
                  </pic:spPr>
                </pic:pic>
              </a:graphicData>
            </a:graphic>
          </wp:inline>
        </w:drawing>
      </w:r>
    </w:p>
    <w:p w:rsidR="00E163ED" w:rsidRDefault="00E163ED" w:rsidP="00E163ED">
      <w:r>
        <w:t>Figure 5.5.D – The initial location for analysis – called site 2.</w:t>
      </w:r>
    </w:p>
    <w:p w:rsidR="00E163ED" w:rsidRDefault="00E163ED" w:rsidP="00E163ED">
      <w:r>
        <w:tab/>
        <w:t>Site two was investigated because it was the last and largest of the blades, and once again demonstrated that the copper free and copper rich zones were as appeared (see table 5.5.B) and has a sharp transition from one to another. Points 1-4 showed various regions that appeared to be copper free and were confirmed as being so, and points 5-8 showed what appeared to be copper rich regions, and were confirmed as being so.</w:t>
      </w:r>
    </w:p>
    <w:p w:rsidR="00E163ED" w:rsidRDefault="00E163ED" w:rsidP="00E163ED">
      <w:r>
        <w:rPr>
          <w:noProof/>
          <w:lang w:eastAsia="en-GB"/>
        </w:rPr>
        <w:lastRenderedPageBreak/>
        <w:drawing>
          <wp:inline distT="0" distB="0" distL="0" distR="0" wp14:anchorId="6E33B5B7" wp14:editId="50CF2836">
            <wp:extent cx="5730875" cy="6082030"/>
            <wp:effectExtent l="0" t="0" r="3175" b="0"/>
            <wp:docPr id="571472" name="Picture 571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6">
                      <a:extLst>
                        <a:ext uri="{28A0092B-C50C-407E-A947-70E740481C1C}">
                          <a14:useLocalDpi xmlns:a14="http://schemas.microsoft.com/office/drawing/2010/main" val="0"/>
                        </a:ext>
                      </a:extLst>
                    </a:blip>
                    <a:srcRect/>
                    <a:stretch>
                      <a:fillRect/>
                    </a:stretch>
                  </pic:blipFill>
                  <pic:spPr bwMode="auto">
                    <a:xfrm>
                      <a:off x="0" y="0"/>
                      <a:ext cx="5730875" cy="6082030"/>
                    </a:xfrm>
                    <a:prstGeom prst="rect">
                      <a:avLst/>
                    </a:prstGeom>
                    <a:noFill/>
                    <a:ln>
                      <a:noFill/>
                    </a:ln>
                  </pic:spPr>
                </pic:pic>
              </a:graphicData>
            </a:graphic>
          </wp:inline>
        </w:drawing>
      </w:r>
    </w:p>
    <w:p w:rsidR="00E163ED" w:rsidRDefault="00E163ED" w:rsidP="00E163ED">
      <w:r>
        <w:t>Figure 5.5.E – The 8 points that were analysed using EDAX for site 2</w:t>
      </w:r>
    </w:p>
    <w:p w:rsidR="00E163ED" w:rsidRDefault="00E163ED" w:rsidP="00E163ED">
      <w:r>
        <w:t>Table 5.5.B – Percentage copper and aluminium detected by using EDAX for site 2, full EDAX plots can be seen in Appendix B</w:t>
      </w:r>
    </w:p>
    <w:tbl>
      <w:tblPr>
        <w:tblStyle w:val="TableGrid"/>
        <w:tblW w:w="0" w:type="auto"/>
        <w:tblLook w:val="04A0" w:firstRow="1" w:lastRow="0" w:firstColumn="1" w:lastColumn="0" w:noHBand="0" w:noVBand="1"/>
      </w:tblPr>
      <w:tblGrid>
        <w:gridCol w:w="3080"/>
        <w:gridCol w:w="3081"/>
        <w:gridCol w:w="3081"/>
      </w:tblGrid>
      <w:tr w:rsidR="00E163ED" w:rsidTr="00142F1F">
        <w:tc>
          <w:tcPr>
            <w:tcW w:w="3080" w:type="dxa"/>
          </w:tcPr>
          <w:p w:rsidR="00E163ED" w:rsidRPr="006659FB" w:rsidRDefault="00E163ED" w:rsidP="00142F1F">
            <w:pPr>
              <w:jc w:val="center"/>
              <w:rPr>
                <w:b/>
              </w:rPr>
            </w:pPr>
            <w:r w:rsidRPr="006659FB">
              <w:rPr>
                <w:b/>
              </w:rPr>
              <w:t>Point Number</w:t>
            </w:r>
          </w:p>
        </w:tc>
        <w:tc>
          <w:tcPr>
            <w:tcW w:w="3081" w:type="dxa"/>
          </w:tcPr>
          <w:p w:rsidR="00E163ED" w:rsidRDefault="00E163ED" w:rsidP="00142F1F">
            <w:pPr>
              <w:jc w:val="center"/>
            </w:pPr>
            <w:r>
              <w:t>Peak Intensity of copper (%)</w:t>
            </w:r>
          </w:p>
        </w:tc>
        <w:tc>
          <w:tcPr>
            <w:tcW w:w="3081" w:type="dxa"/>
          </w:tcPr>
          <w:p w:rsidR="00E163ED" w:rsidRDefault="00E163ED" w:rsidP="00142F1F">
            <w:pPr>
              <w:jc w:val="center"/>
            </w:pPr>
            <w:r>
              <w:t>Peak intensity of aluminium (%)</w:t>
            </w:r>
          </w:p>
        </w:tc>
      </w:tr>
      <w:tr w:rsidR="00E163ED" w:rsidTr="00142F1F">
        <w:tc>
          <w:tcPr>
            <w:tcW w:w="3080" w:type="dxa"/>
          </w:tcPr>
          <w:p w:rsidR="00E163ED" w:rsidRDefault="00E163ED" w:rsidP="00142F1F">
            <w:pPr>
              <w:jc w:val="center"/>
            </w:pPr>
            <w:r>
              <w:t>1</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2</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3</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4</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5</w:t>
            </w:r>
          </w:p>
        </w:tc>
        <w:tc>
          <w:tcPr>
            <w:tcW w:w="3081" w:type="dxa"/>
          </w:tcPr>
          <w:p w:rsidR="00E163ED" w:rsidRDefault="00E163ED" w:rsidP="00142F1F">
            <w:pPr>
              <w:jc w:val="center"/>
            </w:pPr>
            <w:r>
              <w:t>2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6</w:t>
            </w:r>
          </w:p>
        </w:tc>
        <w:tc>
          <w:tcPr>
            <w:tcW w:w="3081" w:type="dxa"/>
          </w:tcPr>
          <w:p w:rsidR="00E163ED" w:rsidRDefault="00E163ED" w:rsidP="00142F1F">
            <w:pPr>
              <w:jc w:val="center"/>
            </w:pPr>
            <w:r>
              <w:t>2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7</w:t>
            </w:r>
          </w:p>
        </w:tc>
        <w:tc>
          <w:tcPr>
            <w:tcW w:w="3081" w:type="dxa"/>
          </w:tcPr>
          <w:p w:rsidR="00E163ED" w:rsidRDefault="00E163ED" w:rsidP="00142F1F">
            <w:pPr>
              <w:jc w:val="center"/>
            </w:pPr>
            <w:r>
              <w:t>1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8</w:t>
            </w:r>
          </w:p>
        </w:tc>
        <w:tc>
          <w:tcPr>
            <w:tcW w:w="3081" w:type="dxa"/>
          </w:tcPr>
          <w:p w:rsidR="00E163ED" w:rsidRDefault="00E163ED" w:rsidP="00142F1F">
            <w:pPr>
              <w:jc w:val="center"/>
            </w:pPr>
            <w:r>
              <w:t>20</w:t>
            </w:r>
          </w:p>
        </w:tc>
        <w:tc>
          <w:tcPr>
            <w:tcW w:w="3081" w:type="dxa"/>
          </w:tcPr>
          <w:p w:rsidR="00E163ED" w:rsidRDefault="00E163ED" w:rsidP="00142F1F">
            <w:pPr>
              <w:jc w:val="center"/>
            </w:pPr>
            <w:r>
              <w:t>100</w:t>
            </w:r>
          </w:p>
        </w:tc>
      </w:tr>
    </w:tbl>
    <w:p w:rsidR="00E163ED" w:rsidRDefault="00E163ED" w:rsidP="00E163ED"/>
    <w:p w:rsidR="00E163ED" w:rsidRDefault="00E163ED" w:rsidP="00E163ED">
      <w:r>
        <w:rPr>
          <w:noProof/>
          <w:lang w:eastAsia="en-GB"/>
        </w:rPr>
        <w:lastRenderedPageBreak/>
        <w:drawing>
          <wp:inline distT="0" distB="0" distL="0" distR="0" wp14:anchorId="36468DB0" wp14:editId="4BB66C42">
            <wp:extent cx="5731510" cy="2227388"/>
            <wp:effectExtent l="0" t="0" r="2540" b="1905"/>
            <wp:docPr id="571473" name="Picture 571473" descr="C:\Users\Sam Gascoyne\Desktop\Thesis Results\Copper tracers\SEM and EDAX analysis\Third Site Analysis - Initial loac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am Gascoyne\Desktop\Thesis Results\Copper tracers\SEM and EDAX analysis\Third Site Analysis - Initial loaction.bmp"/>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5731510" cy="2227388"/>
                    </a:xfrm>
                    <a:prstGeom prst="rect">
                      <a:avLst/>
                    </a:prstGeom>
                    <a:noFill/>
                    <a:ln>
                      <a:noFill/>
                    </a:ln>
                  </pic:spPr>
                </pic:pic>
              </a:graphicData>
            </a:graphic>
          </wp:inline>
        </w:drawing>
      </w:r>
    </w:p>
    <w:p w:rsidR="00E163ED" w:rsidRDefault="00E163ED" w:rsidP="00E163ED">
      <w:r>
        <w:rPr>
          <w:noProof/>
          <w:lang w:eastAsia="en-GB"/>
        </w:rPr>
        <w:drawing>
          <wp:inline distT="0" distB="0" distL="0" distR="0" wp14:anchorId="3063F938" wp14:editId="065C99A3">
            <wp:extent cx="5731510" cy="1789542"/>
            <wp:effectExtent l="0" t="0" r="2540" b="1270"/>
            <wp:docPr id="571474" name="Picture 571474" descr="C:\Users\Sam Gascoyne\Desktop\Thesis Results\Copper tracers\SEM and EDAX analysis\Third Site Analysis - Progression of foc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m Gascoyne\Desktop\Thesis Results\Copper tracers\SEM and EDAX analysis\Third Site Analysis - Progression of focus.bmp"/>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5731510" cy="1789542"/>
                    </a:xfrm>
                    <a:prstGeom prst="rect">
                      <a:avLst/>
                    </a:prstGeom>
                    <a:noFill/>
                    <a:ln>
                      <a:noFill/>
                    </a:ln>
                  </pic:spPr>
                </pic:pic>
              </a:graphicData>
            </a:graphic>
          </wp:inline>
        </w:drawing>
      </w:r>
    </w:p>
    <w:p w:rsidR="00E163ED" w:rsidRDefault="00E163ED" w:rsidP="00E163ED">
      <w:r>
        <w:t>Figure 5.5.F – The initial location for analysis (top left), and the progression of magnification to the first area to be analysed – called site 3.</w:t>
      </w:r>
    </w:p>
    <w:p w:rsidR="00E163ED" w:rsidRDefault="00E163ED" w:rsidP="00E163ED">
      <w:r>
        <w:tab/>
        <w:t>Site three was selected because it showed a small distinct region between two blades that could be potentially copper three. It was important to demonstrate a sharp transition between the blade and non-blade regions. It was also selected because there are several regions which appear to be copper free but are surrounded by a copper rich area, if the regions are as they appear, then a sharp transition between blades and non-blades regions will be further confirmed. The EDAX results are shown in table 5.5.C, and even over a small area, the zones are distinct and transitions between them sharp. Point 2, which is enclosed around a copper rich region still maintains copper free properties.</w:t>
      </w:r>
    </w:p>
    <w:p w:rsidR="00E163ED" w:rsidRDefault="00E163ED" w:rsidP="00E163ED">
      <w:r>
        <w:rPr>
          <w:noProof/>
          <w:lang w:eastAsia="en-GB"/>
        </w:rPr>
        <w:lastRenderedPageBreak/>
        <w:drawing>
          <wp:inline distT="0" distB="0" distL="0" distR="0" wp14:anchorId="297EAFD9" wp14:editId="7C2CE30F">
            <wp:extent cx="5731510" cy="5313372"/>
            <wp:effectExtent l="0" t="0" r="2540" b="1905"/>
            <wp:docPr id="571475" name="Picture 571475" descr="C:\Users\Sam Gascoyne\Desktop\Thesis Results\Copper tracers\SEM and EDAX analysis\Third Site Analysis - The points of 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m Gascoyne\Desktop\Thesis Results\Copper tracers\SEM and EDAX analysis\Third Site Analysis - The points of analysis.bmp"/>
                    <pic:cNvPicPr>
                      <a:picLocks noChangeAspect="1" noChangeArrowheads="1"/>
                    </pic:cNvPicPr>
                  </pic:nvPicPr>
                  <pic:blipFill>
                    <a:blip r:embed="rId589">
                      <a:extLst>
                        <a:ext uri="{28A0092B-C50C-407E-A947-70E740481C1C}">
                          <a14:useLocalDpi xmlns:a14="http://schemas.microsoft.com/office/drawing/2010/main" val="0"/>
                        </a:ext>
                      </a:extLst>
                    </a:blip>
                    <a:srcRect/>
                    <a:stretch>
                      <a:fillRect/>
                    </a:stretch>
                  </pic:blipFill>
                  <pic:spPr bwMode="auto">
                    <a:xfrm>
                      <a:off x="0" y="0"/>
                      <a:ext cx="5731510" cy="5313372"/>
                    </a:xfrm>
                    <a:prstGeom prst="rect">
                      <a:avLst/>
                    </a:prstGeom>
                    <a:noFill/>
                    <a:ln>
                      <a:noFill/>
                    </a:ln>
                  </pic:spPr>
                </pic:pic>
              </a:graphicData>
            </a:graphic>
          </wp:inline>
        </w:drawing>
      </w:r>
    </w:p>
    <w:p w:rsidR="00E163ED" w:rsidRDefault="00E163ED" w:rsidP="00E163ED">
      <w:r>
        <w:t>Figure 5.5.G – The 7 points that were analysed using EDAX for site 3</w:t>
      </w:r>
    </w:p>
    <w:p w:rsidR="00E163ED" w:rsidRDefault="00E163ED" w:rsidP="00E163ED">
      <w:r>
        <w:t>Table 5.5.C – Percentage copper and aluminium detected by using EDAX for site 2, full EDAX plots can be seen in Appendix B</w:t>
      </w:r>
    </w:p>
    <w:tbl>
      <w:tblPr>
        <w:tblStyle w:val="TableGrid"/>
        <w:tblW w:w="0" w:type="auto"/>
        <w:tblLook w:val="04A0" w:firstRow="1" w:lastRow="0" w:firstColumn="1" w:lastColumn="0" w:noHBand="0" w:noVBand="1"/>
      </w:tblPr>
      <w:tblGrid>
        <w:gridCol w:w="3080"/>
        <w:gridCol w:w="3081"/>
        <w:gridCol w:w="3081"/>
      </w:tblGrid>
      <w:tr w:rsidR="00E163ED" w:rsidTr="00142F1F">
        <w:tc>
          <w:tcPr>
            <w:tcW w:w="3080" w:type="dxa"/>
          </w:tcPr>
          <w:p w:rsidR="00E163ED" w:rsidRPr="006659FB" w:rsidRDefault="00E163ED" w:rsidP="00142F1F">
            <w:pPr>
              <w:jc w:val="center"/>
              <w:rPr>
                <w:b/>
              </w:rPr>
            </w:pPr>
            <w:r w:rsidRPr="006659FB">
              <w:rPr>
                <w:b/>
              </w:rPr>
              <w:t>Point Number</w:t>
            </w:r>
          </w:p>
        </w:tc>
        <w:tc>
          <w:tcPr>
            <w:tcW w:w="3081" w:type="dxa"/>
          </w:tcPr>
          <w:p w:rsidR="00E163ED" w:rsidRDefault="00E163ED" w:rsidP="00142F1F">
            <w:pPr>
              <w:jc w:val="center"/>
            </w:pPr>
            <w:r>
              <w:t>Peak Intensity of copper (%)</w:t>
            </w:r>
          </w:p>
        </w:tc>
        <w:tc>
          <w:tcPr>
            <w:tcW w:w="3081" w:type="dxa"/>
          </w:tcPr>
          <w:p w:rsidR="00E163ED" w:rsidRDefault="00E163ED" w:rsidP="00142F1F">
            <w:pPr>
              <w:jc w:val="center"/>
            </w:pPr>
            <w:r>
              <w:t>Peak intensity of aluminium (%)</w:t>
            </w:r>
          </w:p>
        </w:tc>
      </w:tr>
      <w:tr w:rsidR="00E163ED" w:rsidTr="00142F1F">
        <w:tc>
          <w:tcPr>
            <w:tcW w:w="3080" w:type="dxa"/>
          </w:tcPr>
          <w:p w:rsidR="00E163ED" w:rsidRDefault="00E163ED" w:rsidP="00142F1F">
            <w:pPr>
              <w:jc w:val="center"/>
            </w:pPr>
            <w:r>
              <w:t>1</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2</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3</w:t>
            </w:r>
          </w:p>
        </w:tc>
        <w:tc>
          <w:tcPr>
            <w:tcW w:w="3081" w:type="dxa"/>
          </w:tcPr>
          <w:p w:rsidR="00E163ED" w:rsidRDefault="00E163ED" w:rsidP="00142F1F">
            <w:pPr>
              <w:jc w:val="center"/>
            </w:pPr>
            <w:r>
              <w:t>4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4</w:t>
            </w:r>
          </w:p>
        </w:tc>
        <w:tc>
          <w:tcPr>
            <w:tcW w:w="3081" w:type="dxa"/>
          </w:tcPr>
          <w:p w:rsidR="00E163ED" w:rsidRDefault="00E163ED" w:rsidP="00142F1F">
            <w:pPr>
              <w:jc w:val="center"/>
            </w:pPr>
            <w:r>
              <w:t>3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5</w:t>
            </w:r>
          </w:p>
        </w:tc>
        <w:tc>
          <w:tcPr>
            <w:tcW w:w="3081" w:type="dxa"/>
          </w:tcPr>
          <w:p w:rsidR="00E163ED" w:rsidRDefault="00E163ED" w:rsidP="00142F1F">
            <w:pPr>
              <w:jc w:val="center"/>
            </w:pPr>
            <w:r>
              <w:t>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6</w:t>
            </w:r>
          </w:p>
        </w:tc>
        <w:tc>
          <w:tcPr>
            <w:tcW w:w="3081" w:type="dxa"/>
          </w:tcPr>
          <w:p w:rsidR="00E163ED" w:rsidRDefault="00E163ED" w:rsidP="00142F1F">
            <w:pPr>
              <w:jc w:val="center"/>
            </w:pPr>
            <w:r>
              <w:t>10</w:t>
            </w:r>
          </w:p>
        </w:tc>
        <w:tc>
          <w:tcPr>
            <w:tcW w:w="3081" w:type="dxa"/>
          </w:tcPr>
          <w:p w:rsidR="00E163ED" w:rsidRDefault="00E163ED" w:rsidP="00142F1F">
            <w:pPr>
              <w:jc w:val="center"/>
            </w:pPr>
            <w:r>
              <w:t>100</w:t>
            </w:r>
          </w:p>
        </w:tc>
      </w:tr>
      <w:tr w:rsidR="00E163ED" w:rsidTr="00142F1F">
        <w:tc>
          <w:tcPr>
            <w:tcW w:w="3080" w:type="dxa"/>
          </w:tcPr>
          <w:p w:rsidR="00E163ED" w:rsidRDefault="00E163ED" w:rsidP="00142F1F">
            <w:pPr>
              <w:jc w:val="center"/>
            </w:pPr>
            <w:r>
              <w:t>7</w:t>
            </w:r>
          </w:p>
        </w:tc>
        <w:tc>
          <w:tcPr>
            <w:tcW w:w="3081" w:type="dxa"/>
          </w:tcPr>
          <w:p w:rsidR="00E163ED" w:rsidRDefault="00E163ED" w:rsidP="00142F1F">
            <w:pPr>
              <w:jc w:val="center"/>
            </w:pPr>
            <w:r>
              <w:t>100</w:t>
            </w:r>
          </w:p>
        </w:tc>
        <w:tc>
          <w:tcPr>
            <w:tcW w:w="3081" w:type="dxa"/>
          </w:tcPr>
          <w:p w:rsidR="00E163ED" w:rsidRDefault="00E163ED" w:rsidP="00142F1F">
            <w:pPr>
              <w:jc w:val="center"/>
            </w:pPr>
            <w:r>
              <w:t>20</w:t>
            </w:r>
          </w:p>
        </w:tc>
      </w:tr>
    </w:tbl>
    <w:p w:rsidR="00E163ED" w:rsidRDefault="00E163ED" w:rsidP="00E163ED"/>
    <w:p w:rsidR="00E163ED" w:rsidRDefault="00E163ED" w:rsidP="00E163ED"/>
    <w:p w:rsidR="00E163ED" w:rsidRDefault="00E163ED" w:rsidP="00E163ED">
      <w:pPr>
        <w:pStyle w:val="Heading2"/>
      </w:pPr>
      <w:bookmarkStart w:id="113" w:name="_Toc404107959"/>
      <w:r>
        <w:lastRenderedPageBreak/>
        <w:t>5.6 - The blades phenomena</w:t>
      </w:r>
      <w:bookmarkEnd w:id="113"/>
    </w:p>
    <w:p w:rsidR="00E163ED" w:rsidRDefault="00E163ED" w:rsidP="00E163ED">
      <w:r>
        <w:t>Several conclusions can be drawn from the copper tracers:</w:t>
      </w:r>
    </w:p>
    <w:p w:rsidR="00E163ED" w:rsidRDefault="00E163ED" w:rsidP="00E163ED">
      <w:pPr>
        <w:pStyle w:val="ListParagraph"/>
        <w:numPr>
          <w:ilvl w:val="0"/>
          <w:numId w:val="11"/>
        </w:numPr>
      </w:pPr>
      <w:r>
        <w:t>The vast majority of flow behaviour takes places around the tool, and there appears to be little to none downward flow.</w:t>
      </w:r>
    </w:p>
    <w:p w:rsidR="00E163ED" w:rsidRDefault="00E163ED" w:rsidP="00E163ED">
      <w:pPr>
        <w:pStyle w:val="ListParagraph"/>
        <w:numPr>
          <w:ilvl w:val="0"/>
          <w:numId w:val="11"/>
        </w:numPr>
      </w:pPr>
      <w:r>
        <w:t>Within the nugget two distinctive zones appear, the ‘blade’ and the ‘non-blade’ regions.</w:t>
      </w:r>
    </w:p>
    <w:p w:rsidR="00E163ED" w:rsidRDefault="00E163ED" w:rsidP="00E163ED">
      <w:pPr>
        <w:pStyle w:val="ListParagraph"/>
        <w:numPr>
          <w:ilvl w:val="0"/>
          <w:numId w:val="11"/>
        </w:numPr>
      </w:pPr>
      <w:r>
        <w:t>The blade and non-blade regions have distinct regions and have sharp transitions from one to another</w:t>
      </w:r>
    </w:p>
    <w:p w:rsidR="00E163ED" w:rsidRDefault="00E163ED" w:rsidP="00E163ED">
      <w:pPr>
        <w:pStyle w:val="ListParagraph"/>
        <w:numPr>
          <w:ilvl w:val="0"/>
          <w:numId w:val="11"/>
        </w:numPr>
      </w:pPr>
      <w:r>
        <w:t>The conditions of welding and the tool design cause copper to be preferentially distributed into the blade regions</w:t>
      </w:r>
    </w:p>
    <w:p w:rsidR="00E163ED" w:rsidRDefault="00E163ED" w:rsidP="00E163ED">
      <w:pPr>
        <w:pStyle w:val="ListParagraph"/>
        <w:numPr>
          <w:ilvl w:val="0"/>
          <w:numId w:val="11"/>
        </w:numPr>
      </w:pPr>
      <w:r>
        <w:t>The threads on the FSW tool have a significant effect on blades phenomena</w:t>
      </w:r>
    </w:p>
    <w:p w:rsidR="00E163ED" w:rsidRPr="00E20548" w:rsidRDefault="00E163ED" w:rsidP="00E163ED"/>
    <w:p w:rsidR="00E163ED" w:rsidRDefault="00E163ED">
      <w:pPr>
        <w:rPr>
          <w:u w:val="single"/>
        </w:rPr>
      </w:pPr>
      <w:r>
        <w:rPr>
          <w:u w:val="single"/>
        </w:rPr>
        <w:br w:type="page"/>
      </w:r>
    </w:p>
    <w:p w:rsidR="001705A3" w:rsidRPr="005616A2" w:rsidRDefault="001705A3" w:rsidP="001705A3">
      <w:pPr>
        <w:pStyle w:val="Title"/>
      </w:pPr>
      <w:r w:rsidRPr="005616A2">
        <w:lastRenderedPageBreak/>
        <w:t>Chapter 6 – The SSCFSW of various materials</w:t>
      </w:r>
    </w:p>
    <w:p w:rsidR="001705A3" w:rsidRPr="005616A2" w:rsidRDefault="001705A3" w:rsidP="001705A3">
      <w:pPr>
        <w:pStyle w:val="Heading2"/>
      </w:pPr>
      <w:bookmarkStart w:id="114" w:name="_Toc404107960"/>
      <w:r w:rsidRPr="005616A2">
        <w:t>6.1 – Introduction</w:t>
      </w:r>
      <w:bookmarkEnd w:id="114"/>
    </w:p>
    <w:p w:rsidR="001705A3" w:rsidRPr="005616A2" w:rsidRDefault="001705A3" w:rsidP="001705A3">
      <w:r w:rsidRPr="005616A2">
        <w:tab/>
        <w:t xml:space="preserve">In this chapter the results from the </w:t>
      </w:r>
      <w:r>
        <w:t xml:space="preserve">AA5083-O, and AA7075-AA2014, </w:t>
      </w:r>
      <w:r w:rsidRPr="005616A2">
        <w:t xml:space="preserve">samples will be presented and discussed. In total </w:t>
      </w:r>
      <w:r>
        <w:t>four</w:t>
      </w:r>
      <w:r w:rsidRPr="005616A2">
        <w:t xml:space="preserve"> welds were investigated, all of which were using SSCFSW, but for the 7xxx-2xxx series sample they varied in the filler material techniques. The traverse speeds vary for all three SSCFSW samples, but in all cases the same tool pin is used. The shoulder design and clamps did vary depending on whether the Adstir</w:t>
      </w:r>
      <w:r w:rsidRPr="005616A2">
        <w:rPr>
          <w:vertAlign w:val="superscript"/>
        </w:rPr>
        <w:t>TM</w:t>
      </w:r>
      <w:r w:rsidRPr="005616A2">
        <w:t xml:space="preserve"> or filleted technique was employed. A series of macro-graphs, hardness measurements, EBSD texture maps were made for the welds. Table 4.1 gives details of the different welds and their parameters</w:t>
      </w:r>
    </w:p>
    <w:p w:rsidR="001705A3" w:rsidRPr="005616A2" w:rsidRDefault="001705A3" w:rsidP="001705A3">
      <w:r w:rsidRPr="005616A2">
        <w:t>Table 6.1.A – The different 6xxx series welds and their distinctive parameters</w:t>
      </w:r>
    </w:p>
    <w:tbl>
      <w:tblPr>
        <w:tblStyle w:val="TableGrid"/>
        <w:tblW w:w="0" w:type="auto"/>
        <w:tblLook w:val="04A0" w:firstRow="1" w:lastRow="0" w:firstColumn="1" w:lastColumn="0" w:noHBand="0" w:noVBand="1"/>
      </w:tblPr>
      <w:tblGrid>
        <w:gridCol w:w="1848"/>
        <w:gridCol w:w="1848"/>
        <w:gridCol w:w="1848"/>
        <w:gridCol w:w="1849"/>
        <w:gridCol w:w="1849"/>
      </w:tblGrid>
      <w:tr w:rsidR="001705A3" w:rsidRPr="005616A2" w:rsidTr="00142F1F">
        <w:tc>
          <w:tcPr>
            <w:tcW w:w="1848" w:type="dxa"/>
          </w:tcPr>
          <w:p w:rsidR="001705A3" w:rsidRPr="005616A2" w:rsidRDefault="001705A3" w:rsidP="00142F1F">
            <w:r w:rsidRPr="005616A2">
              <w:t>Alloy</w:t>
            </w:r>
          </w:p>
        </w:tc>
        <w:tc>
          <w:tcPr>
            <w:tcW w:w="1848" w:type="dxa"/>
          </w:tcPr>
          <w:p w:rsidR="001705A3" w:rsidRPr="005616A2" w:rsidRDefault="001705A3" w:rsidP="00142F1F">
            <w:r w:rsidRPr="005616A2">
              <w:t>Traverse Speed (mm/min)</w:t>
            </w:r>
          </w:p>
        </w:tc>
        <w:tc>
          <w:tcPr>
            <w:tcW w:w="1848" w:type="dxa"/>
          </w:tcPr>
          <w:p w:rsidR="001705A3" w:rsidRPr="005616A2" w:rsidRDefault="001705A3" w:rsidP="00142F1F">
            <w:r w:rsidRPr="005616A2">
              <w:t>Rotation rate (RPM)</w:t>
            </w:r>
          </w:p>
        </w:tc>
        <w:tc>
          <w:tcPr>
            <w:tcW w:w="1849" w:type="dxa"/>
          </w:tcPr>
          <w:p w:rsidR="001705A3" w:rsidRPr="005616A2" w:rsidRDefault="001705A3" w:rsidP="00142F1F">
            <w:r w:rsidRPr="005616A2">
              <w:t>Filler material technique</w:t>
            </w:r>
          </w:p>
        </w:tc>
        <w:tc>
          <w:tcPr>
            <w:tcW w:w="1849" w:type="dxa"/>
          </w:tcPr>
          <w:p w:rsidR="001705A3" w:rsidRPr="005616A2" w:rsidRDefault="001705A3" w:rsidP="00142F1F">
            <w:r w:rsidRPr="005616A2">
              <w:t>Filler material</w:t>
            </w:r>
          </w:p>
        </w:tc>
      </w:tr>
      <w:tr w:rsidR="001705A3" w:rsidRPr="005616A2" w:rsidTr="00142F1F">
        <w:tc>
          <w:tcPr>
            <w:tcW w:w="1848" w:type="dxa"/>
          </w:tcPr>
          <w:p w:rsidR="001705A3" w:rsidRPr="005616A2" w:rsidRDefault="001705A3" w:rsidP="00142F1F">
            <w:r w:rsidRPr="005616A2">
              <w:t>AA5083-O</w:t>
            </w:r>
          </w:p>
        </w:tc>
        <w:tc>
          <w:tcPr>
            <w:tcW w:w="1848" w:type="dxa"/>
          </w:tcPr>
          <w:p w:rsidR="001705A3" w:rsidRPr="005616A2" w:rsidRDefault="001705A3" w:rsidP="00142F1F">
            <w:r w:rsidRPr="005616A2">
              <w:t>125</w:t>
            </w:r>
          </w:p>
        </w:tc>
        <w:tc>
          <w:tcPr>
            <w:tcW w:w="1848" w:type="dxa"/>
          </w:tcPr>
          <w:p w:rsidR="001705A3" w:rsidRPr="005616A2" w:rsidRDefault="001705A3" w:rsidP="00142F1F">
            <w:r w:rsidRPr="005616A2">
              <w:t>1000</w:t>
            </w:r>
          </w:p>
        </w:tc>
        <w:tc>
          <w:tcPr>
            <w:tcW w:w="1849" w:type="dxa"/>
          </w:tcPr>
          <w:p w:rsidR="001705A3" w:rsidRPr="005616A2" w:rsidRDefault="001705A3" w:rsidP="00142F1F">
            <w:r w:rsidRPr="005616A2">
              <w:t>Adstir</w:t>
            </w:r>
          </w:p>
        </w:tc>
        <w:tc>
          <w:tcPr>
            <w:tcW w:w="1849" w:type="dxa"/>
          </w:tcPr>
          <w:p w:rsidR="001705A3" w:rsidRPr="005616A2" w:rsidRDefault="001705A3" w:rsidP="00142F1F">
            <w:r w:rsidRPr="005616A2">
              <w:t>AA5083-O</w:t>
            </w:r>
          </w:p>
        </w:tc>
      </w:tr>
      <w:tr w:rsidR="001705A3" w:rsidRPr="005616A2" w:rsidTr="00142F1F">
        <w:tc>
          <w:tcPr>
            <w:tcW w:w="1848" w:type="dxa"/>
          </w:tcPr>
          <w:p w:rsidR="001705A3" w:rsidRPr="005616A2" w:rsidRDefault="001705A3" w:rsidP="00142F1F">
            <w:r w:rsidRPr="005616A2">
              <w:t>AA7075-T6-AA2024-T4</w:t>
            </w:r>
          </w:p>
        </w:tc>
        <w:tc>
          <w:tcPr>
            <w:tcW w:w="1848" w:type="dxa"/>
          </w:tcPr>
          <w:p w:rsidR="001705A3" w:rsidRPr="005616A2" w:rsidRDefault="001705A3" w:rsidP="00142F1F">
            <w:r>
              <w:t>125</w:t>
            </w:r>
          </w:p>
        </w:tc>
        <w:tc>
          <w:tcPr>
            <w:tcW w:w="1848" w:type="dxa"/>
          </w:tcPr>
          <w:p w:rsidR="001705A3" w:rsidRPr="005616A2" w:rsidRDefault="001705A3" w:rsidP="00142F1F">
            <w:r>
              <w:t>1000</w:t>
            </w:r>
          </w:p>
        </w:tc>
        <w:tc>
          <w:tcPr>
            <w:tcW w:w="1849" w:type="dxa"/>
          </w:tcPr>
          <w:p w:rsidR="001705A3" w:rsidRPr="005616A2" w:rsidRDefault="001705A3" w:rsidP="00142F1F">
            <w:r w:rsidRPr="005616A2">
              <w:t>Adstir</w:t>
            </w:r>
          </w:p>
        </w:tc>
        <w:tc>
          <w:tcPr>
            <w:tcW w:w="1849" w:type="dxa"/>
          </w:tcPr>
          <w:p w:rsidR="001705A3" w:rsidRPr="005616A2" w:rsidRDefault="001705A3" w:rsidP="00142F1F">
            <w:r w:rsidRPr="005616A2">
              <w:t>AA7075-T6</w:t>
            </w:r>
          </w:p>
        </w:tc>
      </w:tr>
      <w:tr w:rsidR="001705A3" w:rsidRPr="005616A2" w:rsidTr="00142F1F">
        <w:tc>
          <w:tcPr>
            <w:tcW w:w="1848" w:type="dxa"/>
          </w:tcPr>
          <w:p w:rsidR="001705A3" w:rsidRPr="005616A2" w:rsidRDefault="001705A3" w:rsidP="00142F1F">
            <w:r w:rsidRPr="005616A2">
              <w:t>AA7075-T6-AA2014-T4</w:t>
            </w:r>
          </w:p>
        </w:tc>
        <w:tc>
          <w:tcPr>
            <w:tcW w:w="1848" w:type="dxa"/>
          </w:tcPr>
          <w:p w:rsidR="001705A3" w:rsidRPr="005616A2" w:rsidRDefault="001705A3" w:rsidP="00142F1F">
            <w:r w:rsidRPr="005616A2">
              <w:t>50</w:t>
            </w:r>
          </w:p>
        </w:tc>
        <w:tc>
          <w:tcPr>
            <w:tcW w:w="1848" w:type="dxa"/>
          </w:tcPr>
          <w:p w:rsidR="001705A3" w:rsidRPr="005616A2" w:rsidRDefault="001705A3" w:rsidP="00142F1F">
            <w:r w:rsidRPr="005616A2">
              <w:t>600</w:t>
            </w:r>
          </w:p>
        </w:tc>
        <w:tc>
          <w:tcPr>
            <w:tcW w:w="1849" w:type="dxa"/>
          </w:tcPr>
          <w:p w:rsidR="001705A3" w:rsidRPr="005616A2" w:rsidRDefault="001705A3" w:rsidP="00142F1F">
            <w:r w:rsidRPr="005616A2">
              <w:t>Fillet</w:t>
            </w:r>
          </w:p>
        </w:tc>
        <w:tc>
          <w:tcPr>
            <w:tcW w:w="1849" w:type="dxa"/>
          </w:tcPr>
          <w:p w:rsidR="001705A3" w:rsidRPr="005616A2" w:rsidRDefault="001705A3" w:rsidP="00142F1F">
            <w:r w:rsidRPr="005616A2">
              <w:t>AA7075-T6</w:t>
            </w:r>
          </w:p>
        </w:tc>
      </w:tr>
      <w:tr w:rsidR="001705A3" w:rsidRPr="005616A2" w:rsidTr="00142F1F">
        <w:tc>
          <w:tcPr>
            <w:tcW w:w="1848" w:type="dxa"/>
          </w:tcPr>
          <w:p w:rsidR="001705A3" w:rsidRPr="005616A2" w:rsidRDefault="001705A3" w:rsidP="00142F1F">
            <w:r w:rsidRPr="005616A2">
              <w:t>AA7075-T6-AA2014-T4</w:t>
            </w:r>
          </w:p>
        </w:tc>
        <w:tc>
          <w:tcPr>
            <w:tcW w:w="1848" w:type="dxa"/>
          </w:tcPr>
          <w:p w:rsidR="001705A3" w:rsidRPr="005616A2" w:rsidRDefault="001705A3" w:rsidP="00142F1F">
            <w:r w:rsidRPr="005616A2">
              <w:t>125</w:t>
            </w:r>
          </w:p>
        </w:tc>
        <w:tc>
          <w:tcPr>
            <w:tcW w:w="1848" w:type="dxa"/>
          </w:tcPr>
          <w:p w:rsidR="001705A3" w:rsidRPr="005616A2" w:rsidRDefault="001705A3" w:rsidP="00142F1F">
            <w:r w:rsidRPr="005616A2">
              <w:t>600</w:t>
            </w:r>
          </w:p>
        </w:tc>
        <w:tc>
          <w:tcPr>
            <w:tcW w:w="1849" w:type="dxa"/>
          </w:tcPr>
          <w:p w:rsidR="001705A3" w:rsidRPr="005616A2" w:rsidRDefault="001705A3" w:rsidP="00142F1F">
            <w:r w:rsidRPr="005616A2">
              <w:t>Fillet</w:t>
            </w:r>
          </w:p>
        </w:tc>
        <w:tc>
          <w:tcPr>
            <w:tcW w:w="1849" w:type="dxa"/>
          </w:tcPr>
          <w:p w:rsidR="001705A3" w:rsidRPr="005616A2" w:rsidRDefault="001705A3" w:rsidP="00142F1F">
            <w:r w:rsidRPr="005616A2">
              <w:t>AA7075-T6</w:t>
            </w:r>
          </w:p>
        </w:tc>
      </w:tr>
    </w:tbl>
    <w:p w:rsidR="001705A3" w:rsidRPr="005616A2" w:rsidRDefault="001705A3" w:rsidP="001705A3"/>
    <w:p w:rsidR="001705A3" w:rsidRPr="005616A2" w:rsidRDefault="001705A3" w:rsidP="001705A3">
      <w:pPr>
        <w:pStyle w:val="Heading2"/>
      </w:pPr>
      <w:bookmarkStart w:id="115" w:name="_Toc404107961"/>
      <w:r w:rsidRPr="005616A2">
        <w:t>6.2 – Optical microscopy</w:t>
      </w:r>
      <w:bookmarkEnd w:id="115"/>
    </w:p>
    <w:p w:rsidR="001705A3" w:rsidRPr="005616A2" w:rsidRDefault="001705A3" w:rsidP="001705A3">
      <w:pPr>
        <w:pStyle w:val="Heading1"/>
      </w:pPr>
      <w:bookmarkStart w:id="116" w:name="_Toc404107962"/>
      <w:r w:rsidRPr="005616A2">
        <w:t xml:space="preserve">6.2.1 - Optical </w:t>
      </w:r>
      <w:r>
        <w:t>Macrographs</w:t>
      </w:r>
      <w:r w:rsidRPr="005616A2">
        <w:t xml:space="preserve"> for the 7xxx-2xxx series Adstir</w:t>
      </w:r>
      <w:r w:rsidRPr="005616A2">
        <w:rPr>
          <w:vertAlign w:val="superscript"/>
        </w:rPr>
        <w:t>TM</w:t>
      </w:r>
      <w:r w:rsidRPr="005616A2">
        <w:t xml:space="preserve"> and fillet techniques</w:t>
      </w:r>
      <w:bookmarkEnd w:id="116"/>
    </w:p>
    <w:p w:rsidR="001705A3" w:rsidRPr="005616A2" w:rsidRDefault="001705A3" w:rsidP="001705A3">
      <w:r w:rsidRPr="005616A2">
        <w:tab/>
        <w:t>In figures 6.2.1.A-C macrographs of the 7xxx-2xxx series SSCFSWelds can be seen. The fillet welds were varied in traverse speeds in order to vary energy input, and the AdstirTM weld was used as a basis of comparison, and while it does not have the same processing parameters as the other welds it has an equivalent energy input. In every case the horizontal base column is made from AA2014-T4 or AA2024-T4, and in every case the vertical column is made from the harder AA7075-T6.</w:t>
      </w:r>
    </w:p>
    <w:p w:rsidR="001705A3" w:rsidRPr="005616A2" w:rsidRDefault="001705A3" w:rsidP="001705A3">
      <w:r w:rsidRPr="005616A2">
        <w:rPr>
          <w:noProof/>
          <w:lang w:eastAsia="en-GB"/>
        </w:rPr>
        <w:lastRenderedPageBreak/>
        <w:drawing>
          <wp:inline distT="0" distB="0" distL="0" distR="0" wp14:anchorId="610F9E60" wp14:editId="2F3BA051">
            <wp:extent cx="5731510" cy="3770043"/>
            <wp:effectExtent l="0" t="0" r="2540" b="1905"/>
            <wp:docPr id="37" name="Picture 37" descr="C:\Users\Sam Gascoyne\Desktop\Thesis Results\7xxx-2xxx - Optical Microscopy\7075-2014 50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 Gascoyne\Desktop\Thesis Results\7xxx-2xxx - Optical Microscopy\7075-2014 50mm-min.jpg"/>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5731510" cy="3770043"/>
                    </a:xfrm>
                    <a:prstGeom prst="rect">
                      <a:avLst/>
                    </a:prstGeom>
                    <a:noFill/>
                    <a:ln>
                      <a:noFill/>
                    </a:ln>
                  </pic:spPr>
                </pic:pic>
              </a:graphicData>
            </a:graphic>
          </wp:inline>
        </w:drawing>
      </w:r>
    </w:p>
    <w:p w:rsidR="001705A3" w:rsidRPr="005616A2" w:rsidRDefault="001705A3" w:rsidP="001705A3">
      <w:r w:rsidRPr="005616A2">
        <w:t>Figure 6.2.1.A – An overall macrograph of AA7075-AA2014 with traverse speed 50mm</w:t>
      </w:r>
      <w:r>
        <w:t>/</w:t>
      </w:r>
      <w:r w:rsidRPr="005616A2">
        <w:t>min (courtesy of TWI)</w:t>
      </w:r>
    </w:p>
    <w:p w:rsidR="001705A3" w:rsidRPr="005616A2" w:rsidRDefault="001705A3" w:rsidP="001705A3">
      <w:r w:rsidRPr="005616A2">
        <w:rPr>
          <w:noProof/>
          <w:lang w:eastAsia="en-GB"/>
        </w:rPr>
        <w:drawing>
          <wp:inline distT="0" distB="0" distL="0" distR="0" wp14:anchorId="1D821C4B" wp14:editId="23842D0F">
            <wp:extent cx="5731510" cy="3870491"/>
            <wp:effectExtent l="0" t="0" r="2540" b="0"/>
            <wp:docPr id="38" name="Picture 38" descr="C:\Users\Sam Gascoyne\Desktop\Thesis Results\7xxx-2xxx - Optical Microscopy\7075-2014 125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esktop\Thesis Results\7xxx-2xxx - Optical Microscopy\7075-2014 125mm-min.jpg"/>
                    <pic:cNvPicPr>
                      <a:picLocks noChangeAspect="1" noChangeArrowheads="1"/>
                    </pic:cNvPicPr>
                  </pic:nvPicPr>
                  <pic:blipFill>
                    <a:blip r:embed="rId591" cstate="print">
                      <a:extLst>
                        <a:ext uri="{28A0092B-C50C-407E-A947-70E740481C1C}">
                          <a14:useLocalDpi xmlns:a14="http://schemas.microsoft.com/office/drawing/2010/main" val="0"/>
                        </a:ext>
                      </a:extLst>
                    </a:blip>
                    <a:srcRect/>
                    <a:stretch>
                      <a:fillRect/>
                    </a:stretch>
                  </pic:blipFill>
                  <pic:spPr bwMode="auto">
                    <a:xfrm>
                      <a:off x="0" y="0"/>
                      <a:ext cx="5731510" cy="3870491"/>
                    </a:xfrm>
                    <a:prstGeom prst="rect">
                      <a:avLst/>
                    </a:prstGeom>
                    <a:noFill/>
                    <a:ln>
                      <a:noFill/>
                    </a:ln>
                  </pic:spPr>
                </pic:pic>
              </a:graphicData>
            </a:graphic>
          </wp:inline>
        </w:drawing>
      </w:r>
    </w:p>
    <w:p w:rsidR="001705A3" w:rsidRPr="005616A2" w:rsidRDefault="001705A3" w:rsidP="001705A3">
      <w:r w:rsidRPr="005616A2">
        <w:t>Figure 6.2.1.B – An overall macrograph of AA7075-AA2014 with traverse speed 125mm</w:t>
      </w:r>
      <w:r>
        <w:t>/</w:t>
      </w:r>
      <w:r w:rsidRPr="005616A2">
        <w:t>min (courtesy of TWI)</w:t>
      </w:r>
    </w:p>
    <w:p w:rsidR="001705A3" w:rsidRPr="005616A2" w:rsidRDefault="001705A3" w:rsidP="001705A3">
      <w:r>
        <w:rPr>
          <w:noProof/>
          <w:lang w:eastAsia="en-GB"/>
        </w:rPr>
        <w:lastRenderedPageBreak/>
        <w:drawing>
          <wp:inline distT="0" distB="0" distL="0" distR="0" wp14:anchorId="20C15AB0" wp14:editId="34C0DB4B">
            <wp:extent cx="5723890" cy="4667250"/>
            <wp:effectExtent l="0" t="0" r="0" b="0"/>
            <wp:docPr id="235" name="Picture 235" descr="C:\Users\Sam Gascoyne\Desktop\Thesis Results\7xxx-2xxx - Optical Microscopy\Macrograph Adsti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am Gascoyne\Desktop\Thesis Results\7xxx-2xxx - Optical Microscopy\Macrograph Adstir.bmp"/>
                    <pic:cNvPicPr>
                      <a:picLocks noChangeAspect="1" noChangeArrowheads="1"/>
                    </pic:cNvPicPr>
                  </pic:nvPicPr>
                  <pic:blipFill>
                    <a:blip r:embed="rId592">
                      <a:extLst>
                        <a:ext uri="{28A0092B-C50C-407E-A947-70E740481C1C}">
                          <a14:useLocalDpi xmlns:a14="http://schemas.microsoft.com/office/drawing/2010/main" val="0"/>
                        </a:ext>
                      </a:extLst>
                    </a:blip>
                    <a:srcRect/>
                    <a:stretch>
                      <a:fillRect/>
                    </a:stretch>
                  </pic:blipFill>
                  <pic:spPr bwMode="auto">
                    <a:xfrm>
                      <a:off x="0" y="0"/>
                      <a:ext cx="5723890" cy="4667250"/>
                    </a:xfrm>
                    <a:prstGeom prst="rect">
                      <a:avLst/>
                    </a:prstGeom>
                    <a:noFill/>
                    <a:ln>
                      <a:noFill/>
                    </a:ln>
                  </pic:spPr>
                </pic:pic>
              </a:graphicData>
            </a:graphic>
          </wp:inline>
        </w:drawing>
      </w:r>
    </w:p>
    <w:p w:rsidR="001705A3" w:rsidRPr="005616A2" w:rsidRDefault="001705A3" w:rsidP="001705A3">
      <w:r w:rsidRPr="005616A2">
        <w:t xml:space="preserve">Figure 6.2.1.C – An overall macrograph of AA7075-AA2024 with traverse speed </w:t>
      </w:r>
      <w:r>
        <w:t>125mm/min</w:t>
      </w:r>
      <w:r w:rsidRPr="005616A2">
        <w:t xml:space="preserve"> </w:t>
      </w:r>
    </w:p>
    <w:p w:rsidR="001705A3" w:rsidRDefault="001705A3" w:rsidP="001705A3">
      <w:r w:rsidRPr="005616A2">
        <w:tab/>
        <w:t>The macrographs show a great deal of similarity to other macrographs produced for the 6xxx series samples. These similarities can be seen in terms of the advancing and retreating sides, where for the advancing side there is a sharp transition from the base material to the stirred zone, and gradual transitions for the retreating side. The other similarity is the appearance of ‘blades’ in the nugget, with them starting on the advancing side and ending just before the retreating side. From an optical point of view there appears to be little difference between the AdstirTM technique and Filleted technique. Fundamentally both undergo very significant mechanical deformation and post weld ironing at the surface, so the initial shape of the filler material seems irrespective to the overall process. Thus, besides the slight differences in appearance of the base and vertical columns – due to difference in material type – there are no significant differences optically in the 7xxx-2xxx series samples to that of the 6xxx series samples.</w:t>
      </w:r>
    </w:p>
    <w:p w:rsidR="001705A3" w:rsidRDefault="001705A3" w:rsidP="001705A3">
      <w:r>
        <w:br w:type="page"/>
      </w:r>
    </w:p>
    <w:p w:rsidR="001705A3" w:rsidRPr="005616A2" w:rsidRDefault="001705A3" w:rsidP="001705A3">
      <w:pPr>
        <w:pStyle w:val="Heading1"/>
      </w:pPr>
      <w:bookmarkStart w:id="117" w:name="_Toc404107963"/>
      <w:r w:rsidRPr="005616A2">
        <w:lastRenderedPageBreak/>
        <w:t>6.2.2 – The 5083 macrograph</w:t>
      </w:r>
      <w:bookmarkEnd w:id="117"/>
    </w:p>
    <w:p w:rsidR="001705A3" w:rsidRPr="005616A2" w:rsidRDefault="001705A3" w:rsidP="001705A3">
      <w:r w:rsidRPr="005616A2">
        <w:tab/>
        <w:t>Figure 6.2.2.A shows a macrograph of 5083-O after SSCFSW. It shows the same similarity of blade and non-blade regions within the stirred region, just like all the other SSCFSWelds. Once again the blades streak across the traverse direction starting from the advancing side and sharply ending before the retreating side. With 4 different materials now tested, including a wrought and heat treated alloys, it is reasonable to conclude the blades phenomena is not a result of the material used, but indeed that nature of the SSCFSW process.</w:t>
      </w:r>
    </w:p>
    <w:p w:rsidR="001705A3" w:rsidRPr="005616A2" w:rsidRDefault="001705A3" w:rsidP="001705A3">
      <w:r>
        <w:rPr>
          <w:noProof/>
          <w:lang w:eastAsia="en-GB"/>
        </w:rPr>
        <w:drawing>
          <wp:inline distT="0" distB="0" distL="0" distR="0" wp14:anchorId="65A99F6A" wp14:editId="3755972D">
            <wp:extent cx="5723890" cy="3847465"/>
            <wp:effectExtent l="0" t="0" r="0" b="6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723890" cy="3847465"/>
                    </a:xfrm>
                    <a:prstGeom prst="rect">
                      <a:avLst/>
                    </a:prstGeom>
                    <a:noFill/>
                    <a:ln>
                      <a:noFill/>
                    </a:ln>
                  </pic:spPr>
                </pic:pic>
              </a:graphicData>
            </a:graphic>
          </wp:inline>
        </w:drawing>
      </w:r>
    </w:p>
    <w:p w:rsidR="001705A3" w:rsidRDefault="001705A3" w:rsidP="001705A3">
      <w:r w:rsidRPr="005616A2">
        <w:t>Figure 6.2.2.A – An overall macrograph for 5083-O</w:t>
      </w:r>
    </w:p>
    <w:p w:rsidR="001705A3" w:rsidRDefault="001705A3" w:rsidP="001705A3">
      <w:r>
        <w:br w:type="page"/>
      </w:r>
    </w:p>
    <w:p w:rsidR="001705A3" w:rsidRPr="005616A2" w:rsidRDefault="001705A3" w:rsidP="001705A3">
      <w:pPr>
        <w:pStyle w:val="Heading2"/>
      </w:pPr>
      <w:bookmarkStart w:id="118" w:name="_Toc404107964"/>
      <w:r w:rsidRPr="005616A2">
        <w:lastRenderedPageBreak/>
        <w:t>6.</w:t>
      </w:r>
      <w:r>
        <w:t>3</w:t>
      </w:r>
      <w:r w:rsidRPr="005616A2">
        <w:t xml:space="preserve"> – </w:t>
      </w:r>
      <w:r>
        <w:t xml:space="preserve">Optical </w:t>
      </w:r>
      <w:r w:rsidRPr="005616A2">
        <w:t>Weld transitions</w:t>
      </w:r>
      <w:bookmarkEnd w:id="118"/>
    </w:p>
    <w:p w:rsidR="001705A3" w:rsidRDefault="001705A3" w:rsidP="001705A3">
      <w:pPr>
        <w:pStyle w:val="Heading1"/>
      </w:pPr>
      <w:bookmarkStart w:id="119" w:name="_Toc404107965"/>
      <w:r w:rsidRPr="005616A2">
        <w:t>6.</w:t>
      </w:r>
      <w:r>
        <w:t>3</w:t>
      </w:r>
      <w:r w:rsidRPr="005616A2">
        <w:t>.1 - The 7xxx-2xxx series samples</w:t>
      </w:r>
      <w:bookmarkEnd w:id="119"/>
    </w:p>
    <w:p w:rsidR="001705A3" w:rsidRPr="002062F5" w:rsidRDefault="001705A3" w:rsidP="001705A3">
      <w:r>
        <w:tab/>
      </w:r>
      <w:r w:rsidRPr="002062F5">
        <w:t>Figure 6.</w:t>
      </w:r>
      <w:r>
        <w:t>3</w:t>
      </w:r>
      <w:r w:rsidRPr="002062F5">
        <w:t>.1.A shows several points of interest for the second SSCFSW of AA</w:t>
      </w:r>
      <w:r>
        <w:t>7075-AA2024</w:t>
      </w:r>
      <w:r w:rsidRPr="002062F5">
        <w:t xml:space="preserve">, which has not been welded over. Images </w:t>
      </w:r>
      <w:r>
        <w:t>6</w:t>
      </w:r>
      <w:r w:rsidRPr="002062F5">
        <w:t xml:space="preserve"> and </w:t>
      </w:r>
      <w:r>
        <w:t>10</w:t>
      </w:r>
      <w:r w:rsidRPr="002062F5">
        <w:t xml:space="preserve"> show the respective advancing and retreati</w:t>
      </w:r>
      <w:r>
        <w:t xml:space="preserve">ng sides of the weld, images 2-5 </w:t>
      </w:r>
      <w:r w:rsidRPr="002062F5">
        <w:t>a</w:t>
      </w:r>
      <w:r>
        <w:t>nd 7- 9</w:t>
      </w:r>
      <w:r w:rsidRPr="002062F5">
        <w:t xml:space="preserve"> show the blade and non-blade regions, and image </w:t>
      </w:r>
      <w:r>
        <w:t>1</w:t>
      </w:r>
      <w:r w:rsidRPr="002062F5">
        <w:t xml:space="preserve"> shows the interface between the base area HAZ and the DRX. Noticeably the conventional FSW characteristics can be observed, such as the advancing and retreating side, but also the presence of blade and non-blade regions are clearly present. Most interestingly, besides differences between shading and precipitate sizes, the grains in the blade and non-blade regions are a similar size.</w:t>
      </w:r>
    </w:p>
    <w:p w:rsidR="001705A3" w:rsidRDefault="001705A3" w:rsidP="001705A3">
      <w:r>
        <w:rPr>
          <w:noProof/>
          <w:lang w:eastAsia="en-GB"/>
        </w:rPr>
        <w:drawing>
          <wp:inline distT="0" distB="0" distL="0" distR="0" wp14:anchorId="699561E0" wp14:editId="22D8C7FC">
            <wp:extent cx="5735955" cy="499935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4">
                      <a:extLst>
                        <a:ext uri="{28A0092B-C50C-407E-A947-70E740481C1C}">
                          <a14:useLocalDpi xmlns:a14="http://schemas.microsoft.com/office/drawing/2010/main" val="0"/>
                        </a:ext>
                      </a:extLst>
                    </a:blip>
                    <a:srcRect/>
                    <a:stretch>
                      <a:fillRect/>
                    </a:stretch>
                  </pic:blipFill>
                  <pic:spPr bwMode="auto">
                    <a:xfrm>
                      <a:off x="0" y="0"/>
                      <a:ext cx="5735955" cy="4999355"/>
                    </a:xfrm>
                    <a:prstGeom prst="rect">
                      <a:avLst/>
                    </a:prstGeom>
                    <a:noFill/>
                    <a:ln>
                      <a:noFill/>
                    </a:ln>
                  </pic:spPr>
                </pic:pic>
              </a:graphicData>
            </a:graphic>
          </wp:inline>
        </w:drawing>
      </w:r>
    </w:p>
    <w:p w:rsidR="001705A3" w:rsidRPr="00451309" w:rsidRDefault="001705A3" w:rsidP="001705A3">
      <w:r>
        <w:t>Figure 6.3.1.A – Overall macrograph of the second SSCFSW for AA7075-AA2024, with areas marked which have been analysed at higher magnification</w:t>
      </w:r>
    </w:p>
    <w:p w:rsidR="001705A3" w:rsidRDefault="001705A3" w:rsidP="001705A3">
      <w:r>
        <w:rPr>
          <w:noProof/>
          <w:lang w:eastAsia="en-GB"/>
        </w:rPr>
        <w:lastRenderedPageBreak/>
        <w:drawing>
          <wp:inline distT="0" distB="0" distL="0" distR="0" wp14:anchorId="717CE0D1" wp14:editId="5EC99CB2">
            <wp:extent cx="5723890" cy="7232015"/>
            <wp:effectExtent l="0" t="0" r="0" b="6985"/>
            <wp:docPr id="298" name="Picture 298" descr="C:\Users\Sam Gascoyne\Desktop\Thesis Results\7xxx-2xxx - Optical Microscopy\Adstir\BtoT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am Gascoyne\Desktop\Thesis Results\7xxx-2xxx - Optical Microscopy\Adstir\BtoT001.jpg"/>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723890" cy="7232015"/>
                    </a:xfrm>
                    <a:prstGeom prst="rect">
                      <a:avLst/>
                    </a:prstGeom>
                    <a:noFill/>
                    <a:ln>
                      <a:noFill/>
                    </a:ln>
                  </pic:spPr>
                </pic:pic>
              </a:graphicData>
            </a:graphic>
          </wp:inline>
        </w:drawing>
      </w:r>
    </w:p>
    <w:p w:rsidR="001705A3" w:rsidRDefault="001705A3" w:rsidP="001705A3">
      <w:r>
        <w:t>Figure 6.3.1.B – Area 1 in figure 6.3.1.A, showing the transition from the HAZ (bottom) to TMAZ (centre) to DRX (top)</w:t>
      </w:r>
    </w:p>
    <w:p w:rsidR="001705A3" w:rsidRDefault="001705A3" w:rsidP="001705A3">
      <w:r>
        <w:rPr>
          <w:noProof/>
          <w:lang w:eastAsia="en-GB"/>
        </w:rPr>
        <w:lastRenderedPageBreak/>
        <w:drawing>
          <wp:inline distT="0" distB="0" distL="0" distR="0" wp14:anchorId="778D52B8" wp14:editId="03AB58EE">
            <wp:extent cx="5723890" cy="4536440"/>
            <wp:effectExtent l="0" t="0" r="0" b="0"/>
            <wp:docPr id="299" name="Picture 299" descr="C:\Users\Sam Gascoyne\Desktop\Thesis Results\7xxx-2xxx - Optical Microscopy\Adstir\Bto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am Gascoyne\Desktop\Thesis Results\7xxx-2xxx - Optical Microscopy\Adstir\BtoT002.jpg"/>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Default="001705A3" w:rsidP="001705A3">
      <w:r>
        <w:t>Figure 6.3.1.C – Area 2 in figure 6.3.1.A, showing the blade (darker) and non-blade (lighter) regions</w:t>
      </w:r>
    </w:p>
    <w:p w:rsidR="001705A3" w:rsidRDefault="001705A3" w:rsidP="001705A3"/>
    <w:p w:rsidR="001705A3" w:rsidRDefault="001705A3" w:rsidP="001705A3">
      <w:r>
        <w:rPr>
          <w:noProof/>
          <w:lang w:eastAsia="en-GB"/>
        </w:rPr>
        <w:lastRenderedPageBreak/>
        <w:drawing>
          <wp:inline distT="0" distB="0" distL="0" distR="0" wp14:anchorId="5F7F4E24" wp14:editId="31E5B74F">
            <wp:extent cx="5723890" cy="4536440"/>
            <wp:effectExtent l="0" t="0" r="0" b="0"/>
            <wp:docPr id="300" name="Picture 300" descr="C:\Users\Sam Gascoyne\Desktop\Thesis Results\7xxx-2xxx - Optical Microscopy\Adstir\BtoT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Sam Gascoyne\Desktop\Thesis Results\7xxx-2xxx - Optical Microscopy\Adstir\BtoT003.jpg"/>
                    <pic:cNvPicPr>
                      <a:picLocks noChangeAspect="1" noChangeArrowheads="1"/>
                    </pic:cNvPicPr>
                  </pic:nvPicPr>
                  <pic:blipFill>
                    <a:blip r:embed="rId597">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Pr="002062F5" w:rsidRDefault="001705A3" w:rsidP="001705A3">
      <w:r w:rsidRPr="002062F5">
        <w:t>Figure 6.</w:t>
      </w:r>
      <w:r>
        <w:t>3</w:t>
      </w:r>
      <w:r w:rsidRPr="002062F5">
        <w:t xml:space="preserve">.1.D – Area </w:t>
      </w:r>
      <w:r>
        <w:t>3</w:t>
      </w:r>
      <w:r w:rsidRPr="002062F5">
        <w:t xml:space="preserve"> in figure 6.</w:t>
      </w:r>
      <w:r>
        <w:t>3</w:t>
      </w:r>
      <w:r w:rsidRPr="002062F5">
        <w:t>.1.A, showing the blade (darker) and non-blade (lighter) regions</w:t>
      </w:r>
    </w:p>
    <w:p w:rsidR="001705A3" w:rsidRDefault="001705A3" w:rsidP="001705A3">
      <w:r>
        <w:rPr>
          <w:noProof/>
          <w:lang w:eastAsia="en-GB"/>
        </w:rPr>
        <w:lastRenderedPageBreak/>
        <w:drawing>
          <wp:inline distT="0" distB="0" distL="0" distR="0" wp14:anchorId="54B631AE" wp14:editId="6C9CD433">
            <wp:extent cx="5723890" cy="4536440"/>
            <wp:effectExtent l="0" t="0" r="0" b="0"/>
            <wp:docPr id="301" name="Picture 301" descr="C:\Users\Sam Gascoyne\Desktop\Thesis Results\7xxx-2xxx - Optical Microscopy\Adstir\BtoT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am Gascoyne\Desktop\Thesis Results\7xxx-2xxx - Optical Microscopy\Adstir\BtoT004.jpg"/>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Pr="002062F5" w:rsidRDefault="001705A3" w:rsidP="001705A3">
      <w:r w:rsidRPr="002062F5">
        <w:t xml:space="preserve">Figure 6.3.1.E– Area </w:t>
      </w:r>
      <w:r>
        <w:t>4</w:t>
      </w:r>
      <w:r w:rsidRPr="002062F5">
        <w:t xml:space="preserve"> in figure 6.3.1.A, showing the blade (darker) and non-blade (lighter</w:t>
      </w:r>
      <w:r>
        <w:t>/purple</w:t>
      </w:r>
      <w:r w:rsidRPr="002062F5">
        <w:t>) regions</w:t>
      </w:r>
    </w:p>
    <w:p w:rsidR="001705A3" w:rsidRDefault="001705A3" w:rsidP="001705A3"/>
    <w:p w:rsidR="001705A3" w:rsidRDefault="001705A3" w:rsidP="001705A3">
      <w:r>
        <w:rPr>
          <w:noProof/>
          <w:lang w:eastAsia="en-GB"/>
        </w:rPr>
        <w:lastRenderedPageBreak/>
        <w:drawing>
          <wp:inline distT="0" distB="0" distL="0" distR="0" wp14:anchorId="57858942" wp14:editId="38EF95FF">
            <wp:extent cx="5723890" cy="7232015"/>
            <wp:effectExtent l="0" t="0" r="0" b="6985"/>
            <wp:docPr id="302" name="Picture 302" descr="C:\Users\Sam Gascoyne\Desktop\Thesis Results\7xxx-2xxx - Optical Microscopy\Adstir\BtoT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Sam Gascoyne\Desktop\Thesis Results\7xxx-2xxx - Optical Microscopy\Adstir\BtoT005.jpg"/>
                    <pic:cNvPicPr>
                      <a:picLocks noChangeAspect="1" noChangeArrowheads="1"/>
                    </pic:cNvPicPr>
                  </pic:nvPicPr>
                  <pic:blipFill>
                    <a:blip r:embed="rId599">
                      <a:extLst>
                        <a:ext uri="{28A0092B-C50C-407E-A947-70E740481C1C}">
                          <a14:useLocalDpi xmlns:a14="http://schemas.microsoft.com/office/drawing/2010/main" val="0"/>
                        </a:ext>
                      </a:extLst>
                    </a:blip>
                    <a:srcRect/>
                    <a:stretch>
                      <a:fillRect/>
                    </a:stretch>
                  </pic:blipFill>
                  <pic:spPr bwMode="auto">
                    <a:xfrm>
                      <a:off x="0" y="0"/>
                      <a:ext cx="5723890" cy="7232015"/>
                    </a:xfrm>
                    <a:prstGeom prst="rect">
                      <a:avLst/>
                    </a:prstGeom>
                    <a:noFill/>
                    <a:ln>
                      <a:noFill/>
                    </a:ln>
                  </pic:spPr>
                </pic:pic>
              </a:graphicData>
            </a:graphic>
          </wp:inline>
        </w:drawing>
      </w:r>
    </w:p>
    <w:p w:rsidR="001705A3" w:rsidRPr="001425AB" w:rsidRDefault="001705A3" w:rsidP="001705A3">
      <w:r w:rsidRPr="001425AB">
        <w:t>Figure 6.</w:t>
      </w:r>
      <w:r>
        <w:t>3</w:t>
      </w:r>
      <w:r w:rsidRPr="001425AB">
        <w:t>.1.</w:t>
      </w:r>
      <w:r>
        <w:t>F</w:t>
      </w:r>
      <w:r w:rsidRPr="001425AB">
        <w:t xml:space="preserve"> – Area </w:t>
      </w:r>
      <w:r>
        <w:t>5</w:t>
      </w:r>
      <w:r w:rsidRPr="001425AB">
        <w:t xml:space="preserve"> in figure 6.</w:t>
      </w:r>
      <w:r>
        <w:t>3.1.A, showing the blade region near the surface of the weld</w:t>
      </w:r>
    </w:p>
    <w:p w:rsidR="001705A3" w:rsidRDefault="001705A3" w:rsidP="001705A3"/>
    <w:p w:rsidR="001705A3" w:rsidRDefault="001705A3" w:rsidP="001705A3">
      <w:r>
        <w:rPr>
          <w:noProof/>
          <w:lang w:eastAsia="en-GB"/>
        </w:rPr>
        <w:lastRenderedPageBreak/>
        <w:drawing>
          <wp:inline distT="0" distB="0" distL="0" distR="0" wp14:anchorId="5A5A3C7D" wp14:editId="52CF73FB">
            <wp:extent cx="5723890" cy="4536440"/>
            <wp:effectExtent l="3175" t="0" r="0" b="0"/>
            <wp:docPr id="303" name="Picture 303" descr="C:\Users\Sam Gascoyne\Desktop\Thesis Results\7xxx-2xxx - Optical Microscopy\Adstir\LtoR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Sam Gascoyne\Desktop\Thesis Results\7xxx-2xxx - Optical Microscopy\Adstir\LtoR001.jpg"/>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rot="16200000">
                      <a:off x="0" y="0"/>
                      <a:ext cx="5723890" cy="4536440"/>
                    </a:xfrm>
                    <a:prstGeom prst="rect">
                      <a:avLst/>
                    </a:prstGeom>
                    <a:noFill/>
                    <a:ln>
                      <a:noFill/>
                    </a:ln>
                  </pic:spPr>
                </pic:pic>
              </a:graphicData>
            </a:graphic>
          </wp:inline>
        </w:drawing>
      </w:r>
    </w:p>
    <w:p w:rsidR="001705A3" w:rsidRPr="0029603F" w:rsidRDefault="001705A3" w:rsidP="001705A3">
      <w:r w:rsidRPr="0029603F">
        <w:t>Figure 6.</w:t>
      </w:r>
      <w:r>
        <w:t>3</w:t>
      </w:r>
      <w:r w:rsidRPr="0029603F">
        <w:t>.1.</w:t>
      </w:r>
      <w:r>
        <w:t>G</w:t>
      </w:r>
      <w:r w:rsidRPr="0029603F">
        <w:t xml:space="preserve"> – Area </w:t>
      </w:r>
      <w:r>
        <w:t>6</w:t>
      </w:r>
      <w:r w:rsidRPr="0029603F">
        <w:t xml:space="preserve"> in figure </w:t>
      </w:r>
      <w:r>
        <w:t>6</w:t>
      </w:r>
      <w:r w:rsidRPr="0029603F">
        <w:t>.</w:t>
      </w:r>
      <w:r>
        <w:t>3</w:t>
      </w:r>
      <w:r w:rsidRPr="0029603F">
        <w:t>.1.A, showing the transition from the HAZ (</w:t>
      </w:r>
      <w:r>
        <w:t>right</w:t>
      </w:r>
      <w:r w:rsidRPr="0029603F">
        <w:t>) to TMAZ (centre) to DRX (</w:t>
      </w:r>
      <w:r>
        <w:t>top-left</w:t>
      </w:r>
      <w:r w:rsidRPr="0029603F">
        <w:t>)</w:t>
      </w:r>
    </w:p>
    <w:p w:rsidR="001705A3" w:rsidRDefault="001705A3" w:rsidP="001705A3"/>
    <w:p w:rsidR="001705A3" w:rsidRDefault="001705A3" w:rsidP="001705A3">
      <w:r>
        <w:rPr>
          <w:noProof/>
          <w:lang w:eastAsia="en-GB"/>
        </w:rPr>
        <w:lastRenderedPageBreak/>
        <w:drawing>
          <wp:inline distT="0" distB="0" distL="0" distR="0" wp14:anchorId="7BA14596" wp14:editId="74F790C9">
            <wp:extent cx="5723890" cy="4536440"/>
            <wp:effectExtent l="0" t="0" r="0" b="0"/>
            <wp:docPr id="304" name="Picture 304" descr="C:\Users\Sam Gascoyne\Desktop\Thesis Results\7xxx-2xxx - Optical Microscopy\Adstir\LtoR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am Gascoyne\Desktop\Thesis Results\7xxx-2xxx - Optical Microscopy\Adstir\LtoR002.jpg"/>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Pr="00457C96" w:rsidRDefault="001705A3" w:rsidP="001705A3">
      <w:r w:rsidRPr="00457C96">
        <w:t>Figure 6.</w:t>
      </w:r>
      <w:r>
        <w:t>3</w:t>
      </w:r>
      <w:r w:rsidRPr="00457C96">
        <w:t>.1.</w:t>
      </w:r>
      <w:r>
        <w:t>H</w:t>
      </w:r>
      <w:r w:rsidRPr="00457C96">
        <w:t xml:space="preserve"> – Area </w:t>
      </w:r>
      <w:r>
        <w:t>7</w:t>
      </w:r>
      <w:r w:rsidRPr="00457C96">
        <w:t xml:space="preserve"> in figure 6.4</w:t>
      </w:r>
      <w:r>
        <w:t>.1.A, showing the blade region</w:t>
      </w:r>
    </w:p>
    <w:p w:rsidR="001705A3" w:rsidRDefault="001705A3" w:rsidP="001705A3"/>
    <w:p w:rsidR="001705A3" w:rsidRDefault="001705A3" w:rsidP="001705A3">
      <w:r>
        <w:rPr>
          <w:noProof/>
          <w:lang w:eastAsia="en-GB"/>
        </w:rPr>
        <w:lastRenderedPageBreak/>
        <w:drawing>
          <wp:inline distT="0" distB="0" distL="0" distR="0" wp14:anchorId="587A749E" wp14:editId="6CD8A624">
            <wp:extent cx="5723890" cy="4536440"/>
            <wp:effectExtent l="0" t="0" r="0" b="0"/>
            <wp:docPr id="305" name="Picture 305" descr="C:\Users\Sam Gascoyne\Desktop\Thesis Results\7xxx-2xxx - Optical Microscopy\Adstir\LtoR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Sam Gascoyne\Desktop\Thesis Results\7xxx-2xxx - Optical Microscopy\Adstir\LtoR003.jpg"/>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Pr="00457C96" w:rsidRDefault="001705A3" w:rsidP="001705A3">
      <w:r w:rsidRPr="00457C96">
        <w:t>Figure 6.</w:t>
      </w:r>
      <w:r>
        <w:t>3</w:t>
      </w:r>
      <w:r w:rsidRPr="00457C96">
        <w:t>.1.</w:t>
      </w:r>
      <w:r>
        <w:t>I</w:t>
      </w:r>
      <w:r w:rsidRPr="00457C96">
        <w:t xml:space="preserve"> – Area </w:t>
      </w:r>
      <w:r>
        <w:t>8</w:t>
      </w:r>
      <w:r w:rsidRPr="00457C96">
        <w:t xml:space="preserve"> in figure 6.</w:t>
      </w:r>
      <w:r>
        <w:t>3</w:t>
      </w:r>
      <w:r w:rsidRPr="00457C96">
        <w:t>.1.A, showing the blade (darker) and non-blade (lighter) regions</w:t>
      </w:r>
    </w:p>
    <w:p w:rsidR="001705A3" w:rsidRDefault="001705A3" w:rsidP="001705A3"/>
    <w:p w:rsidR="001705A3" w:rsidRDefault="001705A3" w:rsidP="001705A3">
      <w:r>
        <w:rPr>
          <w:noProof/>
          <w:lang w:eastAsia="en-GB"/>
        </w:rPr>
        <w:lastRenderedPageBreak/>
        <w:drawing>
          <wp:inline distT="0" distB="0" distL="0" distR="0" wp14:anchorId="4E6A9DA0" wp14:editId="6B2DE833">
            <wp:extent cx="5723890" cy="4536440"/>
            <wp:effectExtent l="0" t="0" r="0" b="0"/>
            <wp:docPr id="306" name="Picture 306" descr="C:\Users\Sam Gascoyne\Desktop\Thesis Results\7xxx-2xxx - Optical Microscopy\Adstir\LtoR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am Gascoyne\Desktop\Thesis Results\7xxx-2xxx - Optical Microscopy\Adstir\LtoR004.jpg"/>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Pr="00EA68FA" w:rsidRDefault="001705A3" w:rsidP="001705A3">
      <w:r w:rsidRPr="00EA68FA">
        <w:t>Figure 6.</w:t>
      </w:r>
      <w:r>
        <w:t>3</w:t>
      </w:r>
      <w:r w:rsidRPr="00EA68FA">
        <w:t>.1.</w:t>
      </w:r>
      <w:r>
        <w:t>J</w:t>
      </w:r>
      <w:r w:rsidRPr="00EA68FA">
        <w:t xml:space="preserve"> – Area </w:t>
      </w:r>
      <w:r>
        <w:t>9</w:t>
      </w:r>
      <w:r w:rsidRPr="00EA68FA">
        <w:t xml:space="preserve"> in figure 6.</w:t>
      </w:r>
      <w:r>
        <w:t>3</w:t>
      </w:r>
      <w:r w:rsidRPr="00EA68FA">
        <w:t>.1.A, showing the blade (</w:t>
      </w:r>
      <w:r>
        <w:t>lighter</w:t>
      </w:r>
      <w:r w:rsidRPr="00EA68FA">
        <w:t>) and non-blade (</w:t>
      </w:r>
      <w:r>
        <w:t>dark orange</w:t>
      </w:r>
      <w:r w:rsidRPr="00EA68FA">
        <w:t>) regions</w:t>
      </w:r>
    </w:p>
    <w:p w:rsidR="001705A3" w:rsidRDefault="001705A3" w:rsidP="001705A3">
      <w:r>
        <w:rPr>
          <w:noProof/>
          <w:lang w:eastAsia="en-GB"/>
        </w:rPr>
        <w:lastRenderedPageBreak/>
        <w:drawing>
          <wp:inline distT="0" distB="0" distL="0" distR="0" wp14:anchorId="5B31EE01" wp14:editId="25847169">
            <wp:extent cx="5723890" cy="4536440"/>
            <wp:effectExtent l="0" t="0" r="0" b="0"/>
            <wp:docPr id="307" name="Picture 307" descr="C:\Users\Sam Gascoyne\Desktop\Thesis Results\7xxx-2xxx - Optical Microscopy\Adstir\LtoR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Sam Gascoyne\Desktop\Thesis Results\7xxx-2xxx - Optical Microscopy\Adstir\LtoR005.jpg"/>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5723890" cy="4536440"/>
                    </a:xfrm>
                    <a:prstGeom prst="rect">
                      <a:avLst/>
                    </a:prstGeom>
                    <a:noFill/>
                    <a:ln>
                      <a:noFill/>
                    </a:ln>
                  </pic:spPr>
                </pic:pic>
              </a:graphicData>
            </a:graphic>
          </wp:inline>
        </w:drawing>
      </w:r>
    </w:p>
    <w:p w:rsidR="001705A3" w:rsidRDefault="001705A3" w:rsidP="001705A3">
      <w:r w:rsidRPr="00EA68FA">
        <w:t>Figure 6.</w:t>
      </w:r>
      <w:r>
        <w:t>3</w:t>
      </w:r>
      <w:r w:rsidRPr="00EA68FA">
        <w:t>.1.</w:t>
      </w:r>
      <w:r>
        <w:t>K</w:t>
      </w:r>
      <w:r w:rsidRPr="00EA68FA">
        <w:t xml:space="preserve"> – Area 1</w:t>
      </w:r>
      <w:r>
        <w:t>0</w:t>
      </w:r>
      <w:r w:rsidRPr="00EA68FA">
        <w:t xml:space="preserve"> in figure </w:t>
      </w:r>
      <w:r>
        <w:t>6</w:t>
      </w:r>
      <w:r w:rsidRPr="00EA68FA">
        <w:t>.</w:t>
      </w:r>
      <w:r>
        <w:t>3</w:t>
      </w:r>
      <w:r w:rsidRPr="00EA68FA">
        <w:t xml:space="preserve">.1.A, showing the </w:t>
      </w:r>
      <w:r>
        <w:t>HAZ on the retreating side</w:t>
      </w:r>
    </w:p>
    <w:p w:rsidR="001705A3" w:rsidRDefault="001705A3" w:rsidP="001705A3">
      <w:pPr>
        <w:rPr>
          <w:rFonts w:asciiTheme="majorHAnsi" w:eastAsiaTheme="majorEastAsia" w:hAnsiTheme="majorHAnsi" w:cstheme="majorBidi"/>
          <w:b/>
          <w:bCs/>
          <w:szCs w:val="28"/>
        </w:rPr>
      </w:pPr>
      <w:r>
        <w:br w:type="page"/>
      </w:r>
    </w:p>
    <w:p w:rsidR="001705A3" w:rsidRDefault="001705A3" w:rsidP="001705A3">
      <w:pPr>
        <w:pStyle w:val="Heading1"/>
      </w:pPr>
      <w:bookmarkStart w:id="120" w:name="_Toc404107966"/>
      <w:r w:rsidRPr="005616A2">
        <w:lastRenderedPageBreak/>
        <w:t>6.</w:t>
      </w:r>
      <w:r>
        <w:t>3</w:t>
      </w:r>
      <w:r w:rsidRPr="005616A2">
        <w:t>.2 – The 5083-O samples</w:t>
      </w:r>
      <w:bookmarkEnd w:id="120"/>
    </w:p>
    <w:p w:rsidR="001705A3" w:rsidRPr="007E2D29" w:rsidRDefault="001705A3" w:rsidP="001705A3">
      <w:r>
        <w:tab/>
      </w:r>
      <w:r w:rsidRPr="007E2D29">
        <w:t xml:space="preserve">Figure </w:t>
      </w:r>
      <w:r>
        <w:t>6</w:t>
      </w:r>
      <w:r w:rsidRPr="007E2D29">
        <w:t>.</w:t>
      </w:r>
      <w:r>
        <w:t>3</w:t>
      </w:r>
      <w:r w:rsidRPr="007E2D29">
        <w:t>.</w:t>
      </w:r>
      <w:r>
        <w:t>2</w:t>
      </w:r>
      <w:r w:rsidRPr="007E2D29">
        <w:t>.A shows several points of interest for the second SSCFSW of AA</w:t>
      </w:r>
      <w:r>
        <w:t>5</w:t>
      </w:r>
      <w:r w:rsidRPr="007E2D29">
        <w:t>08</w:t>
      </w:r>
      <w:r>
        <w:t>3-O</w:t>
      </w:r>
      <w:r w:rsidRPr="007E2D29">
        <w:t xml:space="preserve">, which has not been welded over. Images 1 and </w:t>
      </w:r>
      <w:r>
        <w:t>6</w:t>
      </w:r>
      <w:r w:rsidRPr="007E2D29">
        <w:t xml:space="preserve"> show the respective advancing and retreating sides of the weld, images 2</w:t>
      </w:r>
      <w:r>
        <w:t>-5</w:t>
      </w:r>
      <w:r w:rsidRPr="007E2D29">
        <w:t xml:space="preserve"> and </w:t>
      </w:r>
      <w:r>
        <w:t>6-10</w:t>
      </w:r>
      <w:r w:rsidRPr="007E2D29">
        <w:t xml:space="preserve"> show the blade and non-blade regions, and image </w:t>
      </w:r>
      <w:r>
        <w:t>7</w:t>
      </w:r>
      <w:r w:rsidRPr="007E2D29">
        <w:t xml:space="preserve"> shows the interface between the base area HAZ and the DRX. Noticeably the conventional FSW characteristics can be observed, such as the advancing and retreating side, but also the presence of blade and non-blade regions are clearly present. Most interestingly, besides differences between shading and precipitate sizes, the grains in the blade and non-blade regions are a similar size.</w:t>
      </w:r>
      <w:r>
        <w:t xml:space="preserve"> As is the case with all SSCFSW the samples proved exceptionally difficult to etch and is reflected in their quality.</w:t>
      </w:r>
    </w:p>
    <w:p w:rsidR="001705A3" w:rsidRDefault="001705A3" w:rsidP="001705A3">
      <w:r>
        <w:rPr>
          <w:noProof/>
          <w:lang w:eastAsia="en-GB"/>
        </w:rPr>
        <w:drawing>
          <wp:inline distT="0" distB="0" distL="0" distR="0" wp14:anchorId="64FF82D6" wp14:editId="394B46B3">
            <wp:extent cx="4720590" cy="4391025"/>
            <wp:effectExtent l="0" t="0" r="381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4720590" cy="4391025"/>
                    </a:xfrm>
                    <a:prstGeom prst="rect">
                      <a:avLst/>
                    </a:prstGeom>
                    <a:noFill/>
                    <a:ln>
                      <a:noFill/>
                    </a:ln>
                  </pic:spPr>
                </pic:pic>
              </a:graphicData>
            </a:graphic>
          </wp:inline>
        </w:drawing>
      </w:r>
    </w:p>
    <w:p w:rsidR="001705A3" w:rsidRPr="00F45501" w:rsidRDefault="001705A3" w:rsidP="001705A3">
      <w:r w:rsidRPr="00F45501">
        <w:t>Figure 6.3.2.A – Overall macrograph of the second SSCFSW for AA5083-O, with areas marked which have been analysed at higher magnification</w:t>
      </w:r>
    </w:p>
    <w:p w:rsidR="001705A3" w:rsidRDefault="001705A3" w:rsidP="001705A3">
      <w:r>
        <w:rPr>
          <w:noProof/>
          <w:lang w:eastAsia="en-GB"/>
        </w:rPr>
        <w:lastRenderedPageBreak/>
        <w:drawing>
          <wp:inline distT="0" distB="0" distL="0" distR="0" wp14:anchorId="17E41DA4" wp14:editId="2551E38A">
            <wp:extent cx="4972050" cy="3731664"/>
            <wp:effectExtent l="0" t="0" r="0" b="2540"/>
            <wp:docPr id="59" name="Picture 59" descr="C:\Users\Sam Gascoyne\Desktop\Thesis Results\5083-O - Optical Microscopy\Weld transitions\Post processing\5xxx 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am Gascoyne\Desktop\Thesis Results\5083-O - Optical Microscopy\Weld transitions\Post processing\5xxx 001.bmp"/>
                    <pic:cNvPicPr>
                      <a:picLocks noChangeAspect="1" noChangeArrowheads="1"/>
                    </pic:cNvPicPr>
                  </pic:nvPicPr>
                  <pic:blipFill>
                    <a:blip r:embed="rId606" cstate="print">
                      <a:extLst>
                        <a:ext uri="{28A0092B-C50C-407E-A947-70E740481C1C}">
                          <a14:useLocalDpi xmlns:a14="http://schemas.microsoft.com/office/drawing/2010/main" val="0"/>
                        </a:ext>
                      </a:extLst>
                    </a:blip>
                    <a:srcRect/>
                    <a:stretch>
                      <a:fillRect/>
                    </a:stretch>
                  </pic:blipFill>
                  <pic:spPr bwMode="auto">
                    <a:xfrm>
                      <a:off x="0" y="0"/>
                      <a:ext cx="4991040" cy="3745917"/>
                    </a:xfrm>
                    <a:prstGeom prst="rect">
                      <a:avLst/>
                    </a:prstGeom>
                    <a:noFill/>
                    <a:ln>
                      <a:noFill/>
                    </a:ln>
                  </pic:spPr>
                </pic:pic>
              </a:graphicData>
            </a:graphic>
          </wp:inline>
        </w:drawing>
      </w:r>
    </w:p>
    <w:p w:rsidR="001705A3" w:rsidRPr="00F45501" w:rsidRDefault="001705A3" w:rsidP="001705A3">
      <w:r w:rsidRPr="00F45501">
        <w:t>Figure 6.3.</w:t>
      </w:r>
      <w:r>
        <w:t>2</w:t>
      </w:r>
      <w:r w:rsidRPr="00F45501">
        <w:t xml:space="preserve">.B – Area 1 in figure </w:t>
      </w:r>
      <w:r>
        <w:t>6</w:t>
      </w:r>
      <w:r w:rsidRPr="00F45501">
        <w:t>.</w:t>
      </w:r>
      <w:r>
        <w:t>3</w:t>
      </w:r>
      <w:r w:rsidRPr="00F45501">
        <w:t>.</w:t>
      </w:r>
      <w:r>
        <w:t>2</w:t>
      </w:r>
      <w:r w:rsidRPr="00F45501">
        <w:t>.A, showing the transition from the HAZ (</w:t>
      </w:r>
      <w:r>
        <w:t>right)</w:t>
      </w:r>
      <w:r w:rsidRPr="00F45501">
        <w:t xml:space="preserve"> to TMAZ (centre) to DRX (</w:t>
      </w:r>
      <w:r>
        <w:t>left</w:t>
      </w:r>
      <w:r w:rsidRPr="00F45501">
        <w:t>)</w:t>
      </w:r>
    </w:p>
    <w:p w:rsidR="001705A3" w:rsidRDefault="001705A3" w:rsidP="001705A3">
      <w:r>
        <w:rPr>
          <w:noProof/>
          <w:lang w:eastAsia="en-GB"/>
        </w:rPr>
        <w:drawing>
          <wp:inline distT="0" distB="0" distL="0" distR="0" wp14:anchorId="5192D922" wp14:editId="09A0C971">
            <wp:extent cx="5050198" cy="3790315"/>
            <wp:effectExtent l="0" t="0" r="0" b="635"/>
            <wp:docPr id="60" name="Picture 60" descr="C:\Users\Sam Gascoyne\Desktop\Thesis Results\5083-O - Optical Microscopy\Weld transitions\Post processing\5xxx 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am Gascoyne\Desktop\Thesis Results\5083-O - Optical Microscopy\Weld transitions\Post processing\5xxx 002.bmp"/>
                    <pic:cNvPicPr>
                      <a:picLocks noChangeAspect="1" noChangeArrowheads="1"/>
                    </pic:cNvPicPr>
                  </pic:nvPicPr>
                  <pic:blipFill>
                    <a:blip r:embed="rId607" cstate="print">
                      <a:extLst>
                        <a:ext uri="{28A0092B-C50C-407E-A947-70E740481C1C}">
                          <a14:useLocalDpi xmlns:a14="http://schemas.microsoft.com/office/drawing/2010/main" val="0"/>
                        </a:ext>
                      </a:extLst>
                    </a:blip>
                    <a:srcRect/>
                    <a:stretch>
                      <a:fillRect/>
                    </a:stretch>
                  </pic:blipFill>
                  <pic:spPr bwMode="auto">
                    <a:xfrm>
                      <a:off x="0" y="0"/>
                      <a:ext cx="5061155" cy="3798539"/>
                    </a:xfrm>
                    <a:prstGeom prst="rect">
                      <a:avLst/>
                    </a:prstGeom>
                    <a:noFill/>
                    <a:ln>
                      <a:noFill/>
                    </a:ln>
                  </pic:spPr>
                </pic:pic>
              </a:graphicData>
            </a:graphic>
          </wp:inline>
        </w:drawing>
      </w:r>
    </w:p>
    <w:p w:rsidR="001705A3" w:rsidRDefault="001705A3" w:rsidP="001705A3">
      <w:r w:rsidRPr="00AE5E7C">
        <w:t>Figure 6.</w:t>
      </w:r>
      <w:r>
        <w:t>3</w:t>
      </w:r>
      <w:r w:rsidRPr="00AE5E7C">
        <w:t>.</w:t>
      </w:r>
      <w:r>
        <w:t>2</w:t>
      </w:r>
      <w:r w:rsidRPr="00AE5E7C">
        <w:t>.C – Area 2 in figure 6.</w:t>
      </w:r>
      <w:r>
        <w:t>3</w:t>
      </w:r>
      <w:r w:rsidRPr="00AE5E7C">
        <w:t>.</w:t>
      </w:r>
      <w:r>
        <w:t>2</w:t>
      </w:r>
      <w:r w:rsidRPr="00AE5E7C">
        <w:t>.A, showing the blade (</w:t>
      </w:r>
      <w:r>
        <w:t>lighter</w:t>
      </w:r>
      <w:r w:rsidRPr="00AE5E7C">
        <w:t>) and non-blade (</w:t>
      </w:r>
      <w:r>
        <w:t>darker</w:t>
      </w:r>
      <w:r w:rsidRPr="00AE5E7C">
        <w:t>) regions</w:t>
      </w:r>
    </w:p>
    <w:p w:rsidR="001705A3" w:rsidRDefault="001705A3" w:rsidP="001705A3">
      <w:r>
        <w:rPr>
          <w:noProof/>
          <w:lang w:eastAsia="en-GB"/>
        </w:rPr>
        <w:lastRenderedPageBreak/>
        <w:drawing>
          <wp:inline distT="0" distB="0" distL="0" distR="0" wp14:anchorId="785CB097" wp14:editId="16EF8812">
            <wp:extent cx="5051045" cy="3790950"/>
            <wp:effectExtent l="0" t="0" r="0" b="0"/>
            <wp:docPr id="61" name="Picture 61" descr="C:\Users\Sam Gascoyne\Desktop\Thesis Results\5083-O - Optical Microscopy\Weld transitions\Post processing\5xxx 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am Gascoyne\Desktop\Thesis Results\5083-O - Optical Microscopy\Weld transitions\Post processing\5xxx 003.bmp"/>
                    <pic:cNvPicPr>
                      <a:picLocks noChangeAspect="1" noChangeArrowheads="1"/>
                    </pic:cNvPicPr>
                  </pic:nvPicPr>
                  <pic:blipFill>
                    <a:blip r:embed="rId608" cstate="print">
                      <a:extLst>
                        <a:ext uri="{28A0092B-C50C-407E-A947-70E740481C1C}">
                          <a14:useLocalDpi xmlns:a14="http://schemas.microsoft.com/office/drawing/2010/main" val="0"/>
                        </a:ext>
                      </a:extLst>
                    </a:blip>
                    <a:srcRect/>
                    <a:stretch>
                      <a:fillRect/>
                    </a:stretch>
                  </pic:blipFill>
                  <pic:spPr bwMode="auto">
                    <a:xfrm>
                      <a:off x="0" y="0"/>
                      <a:ext cx="5066373" cy="3802454"/>
                    </a:xfrm>
                    <a:prstGeom prst="rect">
                      <a:avLst/>
                    </a:prstGeom>
                    <a:noFill/>
                    <a:ln>
                      <a:noFill/>
                    </a:ln>
                  </pic:spPr>
                </pic:pic>
              </a:graphicData>
            </a:graphic>
          </wp:inline>
        </w:drawing>
      </w:r>
    </w:p>
    <w:p w:rsidR="001705A3" w:rsidRPr="00AE5E7C" w:rsidRDefault="001705A3" w:rsidP="001705A3">
      <w:r w:rsidRPr="00AE5E7C">
        <w:t>Figure 6.4.1.</w:t>
      </w:r>
      <w:r>
        <w:t>D</w:t>
      </w:r>
      <w:r w:rsidRPr="00AE5E7C">
        <w:t xml:space="preserve"> – Area </w:t>
      </w:r>
      <w:r>
        <w:t>3</w:t>
      </w:r>
      <w:r w:rsidRPr="00AE5E7C">
        <w:t xml:space="preserve"> in figure 6.</w:t>
      </w:r>
      <w:r>
        <w:t>3</w:t>
      </w:r>
      <w:r w:rsidRPr="00AE5E7C">
        <w:t>.</w:t>
      </w:r>
      <w:r>
        <w:t>2</w:t>
      </w:r>
      <w:r w:rsidRPr="00AE5E7C">
        <w:t>.A, showing the blade (</w:t>
      </w:r>
      <w:r>
        <w:t>lighter</w:t>
      </w:r>
      <w:r w:rsidRPr="00AE5E7C">
        <w:t>) and non-blade (</w:t>
      </w:r>
      <w:r>
        <w:t>darker</w:t>
      </w:r>
      <w:r w:rsidRPr="00AE5E7C">
        <w:t>) regions</w:t>
      </w:r>
    </w:p>
    <w:p w:rsidR="001705A3" w:rsidRDefault="001705A3" w:rsidP="001705A3">
      <w:r>
        <w:rPr>
          <w:noProof/>
          <w:lang w:eastAsia="en-GB"/>
        </w:rPr>
        <w:drawing>
          <wp:inline distT="0" distB="0" distL="0" distR="0" wp14:anchorId="7E43CDB6" wp14:editId="0A37C1A5">
            <wp:extent cx="5064375" cy="3800956"/>
            <wp:effectExtent l="0" t="0" r="3175" b="9525"/>
            <wp:docPr id="62" name="Picture 62" descr="C:\Users\Sam Gascoyne\Desktop\Thesis Results\5083-O - Optical Microscopy\Weld transitions\Post processing\5xxx 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am Gascoyne\Desktop\Thesis Results\5083-O - Optical Microscopy\Weld transitions\Post processing\5xxx 004.bmp"/>
                    <pic:cNvPicPr>
                      <a:picLocks noChangeAspect="1" noChangeArrowheads="1"/>
                    </pic:cNvPicPr>
                  </pic:nvPicPr>
                  <pic:blipFill>
                    <a:blip r:embed="rId609" cstate="print">
                      <a:extLst>
                        <a:ext uri="{28A0092B-C50C-407E-A947-70E740481C1C}">
                          <a14:useLocalDpi xmlns:a14="http://schemas.microsoft.com/office/drawing/2010/main" val="0"/>
                        </a:ext>
                      </a:extLst>
                    </a:blip>
                    <a:srcRect/>
                    <a:stretch>
                      <a:fillRect/>
                    </a:stretch>
                  </pic:blipFill>
                  <pic:spPr bwMode="auto">
                    <a:xfrm>
                      <a:off x="0" y="0"/>
                      <a:ext cx="5072894" cy="3807350"/>
                    </a:xfrm>
                    <a:prstGeom prst="rect">
                      <a:avLst/>
                    </a:prstGeom>
                    <a:noFill/>
                    <a:ln>
                      <a:noFill/>
                    </a:ln>
                  </pic:spPr>
                </pic:pic>
              </a:graphicData>
            </a:graphic>
          </wp:inline>
        </w:drawing>
      </w:r>
    </w:p>
    <w:p w:rsidR="001705A3" w:rsidRPr="00AE5E7C" w:rsidRDefault="001705A3" w:rsidP="001705A3">
      <w:r w:rsidRPr="00AE5E7C">
        <w:t>Figure 6.4.1.</w:t>
      </w:r>
      <w:r>
        <w:t>E</w:t>
      </w:r>
      <w:r w:rsidRPr="00AE5E7C">
        <w:t xml:space="preserve"> – Area </w:t>
      </w:r>
      <w:r>
        <w:t>4</w:t>
      </w:r>
      <w:r w:rsidRPr="00AE5E7C">
        <w:t xml:space="preserve"> in figure 6.</w:t>
      </w:r>
      <w:r>
        <w:t>3</w:t>
      </w:r>
      <w:r w:rsidRPr="00AE5E7C">
        <w:t>.</w:t>
      </w:r>
      <w:r>
        <w:t>2</w:t>
      </w:r>
      <w:r w:rsidRPr="00AE5E7C">
        <w:t>.A, showing the blade (lighter) and non-blade (darker) regions</w:t>
      </w:r>
    </w:p>
    <w:p w:rsidR="001705A3" w:rsidRDefault="001705A3" w:rsidP="001705A3">
      <w:r>
        <w:rPr>
          <w:noProof/>
          <w:lang w:eastAsia="en-GB"/>
        </w:rPr>
        <w:lastRenderedPageBreak/>
        <w:drawing>
          <wp:inline distT="0" distB="0" distL="0" distR="0" wp14:anchorId="180C9A74" wp14:editId="368E20DE">
            <wp:extent cx="5114925" cy="3838895"/>
            <wp:effectExtent l="0" t="0" r="0" b="9525"/>
            <wp:docPr id="292" name="Picture 292" descr="C:\Users\Sam Gascoyne\Desktop\Thesis Results\5083-O - Optical Microscopy\Weld transitions\Post processing\5xxx 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am Gascoyne\Desktop\Thesis Results\5083-O - Optical Microscopy\Weld transitions\Post processing\5xxx 005.bmp"/>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5124277" cy="3845914"/>
                    </a:xfrm>
                    <a:prstGeom prst="rect">
                      <a:avLst/>
                    </a:prstGeom>
                    <a:noFill/>
                    <a:ln>
                      <a:noFill/>
                    </a:ln>
                  </pic:spPr>
                </pic:pic>
              </a:graphicData>
            </a:graphic>
          </wp:inline>
        </w:drawing>
      </w:r>
    </w:p>
    <w:p w:rsidR="001705A3" w:rsidRPr="00AE5E7C" w:rsidRDefault="001705A3" w:rsidP="001705A3">
      <w:r w:rsidRPr="00AE5E7C">
        <w:t>Figure 6.</w:t>
      </w:r>
      <w:r>
        <w:t>3</w:t>
      </w:r>
      <w:r w:rsidRPr="00AE5E7C">
        <w:t>.</w:t>
      </w:r>
      <w:r>
        <w:t>2</w:t>
      </w:r>
      <w:r w:rsidRPr="00AE5E7C">
        <w:t>.</w:t>
      </w:r>
      <w:r>
        <w:t>F</w:t>
      </w:r>
      <w:r w:rsidRPr="00AE5E7C">
        <w:t xml:space="preserve"> – Area </w:t>
      </w:r>
      <w:r>
        <w:t>5</w:t>
      </w:r>
      <w:r w:rsidRPr="00AE5E7C">
        <w:t xml:space="preserve"> in figure 6.</w:t>
      </w:r>
      <w:r>
        <w:t>3</w:t>
      </w:r>
      <w:r w:rsidRPr="00AE5E7C">
        <w:t>.</w:t>
      </w:r>
      <w:r>
        <w:t>2</w:t>
      </w:r>
      <w:r w:rsidRPr="00AE5E7C">
        <w:t>.A, showing the blade (lighter) and non-blade (darker) regions</w:t>
      </w:r>
    </w:p>
    <w:p w:rsidR="001705A3" w:rsidRDefault="001705A3" w:rsidP="001705A3">
      <w:r>
        <w:rPr>
          <w:noProof/>
          <w:lang w:eastAsia="en-GB"/>
        </w:rPr>
        <w:drawing>
          <wp:inline distT="0" distB="0" distL="0" distR="0" wp14:anchorId="058FBE7E" wp14:editId="768B9314">
            <wp:extent cx="5143500" cy="3860342"/>
            <wp:effectExtent l="0" t="0" r="0" b="6985"/>
            <wp:docPr id="293" name="Picture 293" descr="C:\Users\Sam Gascoyne\Desktop\Thesis Results\5083-O - Optical Microscopy\Weld transitions\Post processing\5xxx 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am Gascoyne\Desktop\Thesis Results\5083-O - Optical Microscopy\Weld transitions\Post processing\5xxx 006.bmp"/>
                    <pic:cNvPicPr>
                      <a:picLocks noChangeAspect="1" noChangeArrowheads="1"/>
                    </pic:cNvPicPr>
                  </pic:nvPicPr>
                  <pic:blipFill>
                    <a:blip r:embed="rId611" cstate="print">
                      <a:extLst>
                        <a:ext uri="{28A0092B-C50C-407E-A947-70E740481C1C}">
                          <a14:useLocalDpi xmlns:a14="http://schemas.microsoft.com/office/drawing/2010/main" val="0"/>
                        </a:ext>
                      </a:extLst>
                    </a:blip>
                    <a:srcRect/>
                    <a:stretch>
                      <a:fillRect/>
                    </a:stretch>
                  </pic:blipFill>
                  <pic:spPr bwMode="auto">
                    <a:xfrm>
                      <a:off x="0" y="0"/>
                      <a:ext cx="5148433" cy="3864044"/>
                    </a:xfrm>
                    <a:prstGeom prst="rect">
                      <a:avLst/>
                    </a:prstGeom>
                    <a:noFill/>
                    <a:ln>
                      <a:noFill/>
                    </a:ln>
                  </pic:spPr>
                </pic:pic>
              </a:graphicData>
            </a:graphic>
          </wp:inline>
        </w:drawing>
      </w:r>
    </w:p>
    <w:p w:rsidR="001705A3" w:rsidRDefault="001705A3" w:rsidP="001705A3">
      <w:r w:rsidRPr="00AE5E7C">
        <w:t xml:space="preserve">Figure 6.3.2.G – Area </w:t>
      </w:r>
      <w:r>
        <w:t>6</w:t>
      </w:r>
      <w:r w:rsidRPr="00AE5E7C">
        <w:t xml:space="preserve"> in figure </w:t>
      </w:r>
      <w:r>
        <w:t>6</w:t>
      </w:r>
      <w:r w:rsidRPr="00AE5E7C">
        <w:t>.</w:t>
      </w:r>
      <w:r>
        <w:t>3</w:t>
      </w:r>
      <w:r w:rsidRPr="00AE5E7C">
        <w:t>.</w:t>
      </w:r>
      <w:r>
        <w:t>2</w:t>
      </w:r>
      <w:r w:rsidRPr="00AE5E7C">
        <w:t>.A, showing the transition from the HAZ (</w:t>
      </w:r>
      <w:r>
        <w:t>left</w:t>
      </w:r>
      <w:r w:rsidRPr="00AE5E7C">
        <w:t>) to</w:t>
      </w:r>
      <w:r>
        <w:t xml:space="preserve"> the</w:t>
      </w:r>
      <w:r w:rsidRPr="00AE5E7C">
        <w:t xml:space="preserve"> TMAZ </w:t>
      </w:r>
      <w:r>
        <w:t>(right</w:t>
      </w:r>
      <w:r w:rsidRPr="00AE5E7C">
        <w:t>)</w:t>
      </w:r>
    </w:p>
    <w:p w:rsidR="001705A3" w:rsidRDefault="001705A3" w:rsidP="001705A3">
      <w:r>
        <w:rPr>
          <w:noProof/>
          <w:lang w:eastAsia="en-GB"/>
        </w:rPr>
        <w:lastRenderedPageBreak/>
        <w:drawing>
          <wp:inline distT="0" distB="0" distL="0" distR="0" wp14:anchorId="63966604" wp14:editId="1BD49C1E">
            <wp:extent cx="5190646" cy="3895725"/>
            <wp:effectExtent l="0" t="0" r="0" b="0"/>
            <wp:docPr id="294" name="Picture 294" descr="C:\Users\Sam Gascoyne\Desktop\Thesis Results\5083-O - Optical Microscopy\Weld transitions\Post processing\5xxx 00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Sam Gascoyne\Desktop\Thesis Results\5083-O - Optical Microscopy\Weld transitions\Post processing\5xxx 008.bmp"/>
                    <pic:cNvPicPr>
                      <a:picLocks noChangeAspect="1" noChangeArrowheads="1"/>
                    </pic:cNvPicPr>
                  </pic:nvPicPr>
                  <pic:blipFill>
                    <a:blip r:embed="rId612" cstate="print">
                      <a:extLst>
                        <a:ext uri="{28A0092B-C50C-407E-A947-70E740481C1C}">
                          <a14:useLocalDpi xmlns:a14="http://schemas.microsoft.com/office/drawing/2010/main" val="0"/>
                        </a:ext>
                      </a:extLst>
                    </a:blip>
                    <a:srcRect/>
                    <a:stretch>
                      <a:fillRect/>
                    </a:stretch>
                  </pic:blipFill>
                  <pic:spPr bwMode="auto">
                    <a:xfrm>
                      <a:off x="0" y="0"/>
                      <a:ext cx="5194889" cy="3898910"/>
                    </a:xfrm>
                    <a:prstGeom prst="rect">
                      <a:avLst/>
                    </a:prstGeom>
                    <a:noFill/>
                    <a:ln>
                      <a:noFill/>
                    </a:ln>
                  </pic:spPr>
                </pic:pic>
              </a:graphicData>
            </a:graphic>
          </wp:inline>
        </w:drawing>
      </w:r>
    </w:p>
    <w:p w:rsidR="001705A3" w:rsidRDefault="001705A3" w:rsidP="001705A3">
      <w:r w:rsidRPr="00F65D92">
        <w:t>Figure 6.</w:t>
      </w:r>
      <w:r>
        <w:t>3</w:t>
      </w:r>
      <w:r w:rsidRPr="00F65D92">
        <w:t>.</w:t>
      </w:r>
      <w:r>
        <w:t>2</w:t>
      </w:r>
      <w:r w:rsidRPr="00F65D92">
        <w:t>.</w:t>
      </w:r>
      <w:r>
        <w:t>H</w:t>
      </w:r>
      <w:r w:rsidRPr="00F65D92">
        <w:t xml:space="preserve"> – </w:t>
      </w:r>
      <w:r w:rsidRPr="00AE5E7C">
        <w:t xml:space="preserve">Area </w:t>
      </w:r>
      <w:r>
        <w:t>7</w:t>
      </w:r>
      <w:r w:rsidRPr="00AE5E7C">
        <w:t xml:space="preserve"> in figure </w:t>
      </w:r>
      <w:r>
        <w:t>6</w:t>
      </w:r>
      <w:r w:rsidRPr="00AE5E7C">
        <w:t>.</w:t>
      </w:r>
      <w:r>
        <w:t>3</w:t>
      </w:r>
      <w:r w:rsidRPr="00AE5E7C">
        <w:t>.</w:t>
      </w:r>
      <w:r>
        <w:t>2</w:t>
      </w:r>
      <w:r w:rsidRPr="00AE5E7C">
        <w:t>.A, showing the transition from the HAZ (</w:t>
      </w:r>
      <w:r>
        <w:t>bot</w:t>
      </w:r>
      <w:r w:rsidRPr="00AE5E7C">
        <w:t>) to</w:t>
      </w:r>
      <w:r>
        <w:t xml:space="preserve"> the</w:t>
      </w:r>
      <w:r w:rsidRPr="00AE5E7C">
        <w:t xml:space="preserve"> TMAZ </w:t>
      </w:r>
      <w:r>
        <w:t>(centre) to the DRX (top</w:t>
      </w:r>
      <w:r w:rsidRPr="00AE5E7C">
        <w:t>)</w:t>
      </w:r>
    </w:p>
    <w:p w:rsidR="001705A3" w:rsidRDefault="001705A3" w:rsidP="001705A3">
      <w:r>
        <w:rPr>
          <w:noProof/>
          <w:lang w:eastAsia="en-GB"/>
        </w:rPr>
        <w:drawing>
          <wp:inline distT="0" distB="0" distL="0" distR="0" wp14:anchorId="4675FD9F" wp14:editId="378F849E">
            <wp:extent cx="5216873" cy="3915410"/>
            <wp:effectExtent l="0" t="0" r="3175" b="8890"/>
            <wp:docPr id="295" name="Picture 295" descr="C:\Users\Sam Gascoyne\Desktop\Thesis Results\5083-O - Optical Microscopy\Weld transitions\Post processing\5xxx 00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am Gascoyne\Desktop\Thesis Results\5083-O - Optical Microscopy\Weld transitions\Post processing\5xxx 009.bmp"/>
                    <pic:cNvPicPr>
                      <a:picLocks noChangeAspect="1" noChangeArrowheads="1"/>
                    </pic:cNvPicPr>
                  </pic:nvPicPr>
                  <pic:blipFill>
                    <a:blip r:embed="rId613" cstate="print">
                      <a:extLst>
                        <a:ext uri="{28A0092B-C50C-407E-A947-70E740481C1C}">
                          <a14:useLocalDpi xmlns:a14="http://schemas.microsoft.com/office/drawing/2010/main" val="0"/>
                        </a:ext>
                      </a:extLst>
                    </a:blip>
                    <a:srcRect/>
                    <a:stretch>
                      <a:fillRect/>
                    </a:stretch>
                  </pic:blipFill>
                  <pic:spPr bwMode="auto">
                    <a:xfrm>
                      <a:off x="0" y="0"/>
                      <a:ext cx="5221839" cy="3919137"/>
                    </a:xfrm>
                    <a:prstGeom prst="rect">
                      <a:avLst/>
                    </a:prstGeom>
                    <a:noFill/>
                    <a:ln>
                      <a:noFill/>
                    </a:ln>
                  </pic:spPr>
                </pic:pic>
              </a:graphicData>
            </a:graphic>
          </wp:inline>
        </w:drawing>
      </w:r>
    </w:p>
    <w:p w:rsidR="001705A3" w:rsidRPr="00F65D92" w:rsidRDefault="001705A3" w:rsidP="001705A3">
      <w:r w:rsidRPr="00F65D92">
        <w:t>Figure 6.</w:t>
      </w:r>
      <w:r>
        <w:t>3</w:t>
      </w:r>
      <w:r w:rsidRPr="00F65D92">
        <w:t>.</w:t>
      </w:r>
      <w:r>
        <w:t>2</w:t>
      </w:r>
      <w:r w:rsidRPr="00F65D92">
        <w:t>.</w:t>
      </w:r>
      <w:r>
        <w:t>I</w:t>
      </w:r>
      <w:r w:rsidRPr="00F65D92">
        <w:t xml:space="preserve"> – Area </w:t>
      </w:r>
      <w:r>
        <w:t>8</w:t>
      </w:r>
      <w:r w:rsidRPr="00F65D92">
        <w:t xml:space="preserve"> in figure 6.</w:t>
      </w:r>
      <w:r>
        <w:t>3</w:t>
      </w:r>
      <w:r w:rsidRPr="00F65D92">
        <w:t>.</w:t>
      </w:r>
      <w:r>
        <w:t>2</w:t>
      </w:r>
      <w:r w:rsidRPr="00F65D92">
        <w:t>.A, showing the blade (darker) and non-blade (lighter) regions</w:t>
      </w:r>
    </w:p>
    <w:p w:rsidR="001705A3" w:rsidRDefault="001705A3" w:rsidP="001705A3">
      <w:r>
        <w:rPr>
          <w:noProof/>
          <w:lang w:eastAsia="en-GB"/>
        </w:rPr>
        <w:lastRenderedPageBreak/>
        <w:drawing>
          <wp:inline distT="0" distB="0" distL="0" distR="0" wp14:anchorId="17DF82A8" wp14:editId="74A43807">
            <wp:extent cx="5178800" cy="3886835"/>
            <wp:effectExtent l="0" t="0" r="3175" b="0"/>
            <wp:docPr id="296" name="Picture 296" descr="C:\Users\Sam Gascoyne\Desktop\Thesis Results\5083-O - Optical Microscopy\Weld transitions\Post processing\5xxx 0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am Gascoyne\Desktop\Thesis Results\5083-O - Optical Microscopy\Weld transitions\Post processing\5xxx 010.bmp"/>
                    <pic:cNvPicPr>
                      <a:picLocks noChangeAspect="1" noChangeArrowheads="1"/>
                    </pic:cNvPicPr>
                  </pic:nvPicPr>
                  <pic:blipFill>
                    <a:blip r:embed="rId614" cstate="print">
                      <a:extLst>
                        <a:ext uri="{28A0092B-C50C-407E-A947-70E740481C1C}">
                          <a14:useLocalDpi xmlns:a14="http://schemas.microsoft.com/office/drawing/2010/main" val="0"/>
                        </a:ext>
                      </a:extLst>
                    </a:blip>
                    <a:srcRect/>
                    <a:stretch>
                      <a:fillRect/>
                    </a:stretch>
                  </pic:blipFill>
                  <pic:spPr bwMode="auto">
                    <a:xfrm>
                      <a:off x="0" y="0"/>
                      <a:ext cx="5181255" cy="3888678"/>
                    </a:xfrm>
                    <a:prstGeom prst="rect">
                      <a:avLst/>
                    </a:prstGeom>
                    <a:noFill/>
                    <a:ln>
                      <a:noFill/>
                    </a:ln>
                  </pic:spPr>
                </pic:pic>
              </a:graphicData>
            </a:graphic>
          </wp:inline>
        </w:drawing>
      </w:r>
    </w:p>
    <w:p w:rsidR="001705A3" w:rsidRPr="00F65D92" w:rsidRDefault="001705A3" w:rsidP="001705A3">
      <w:r w:rsidRPr="00F65D92">
        <w:t>Figure 6.</w:t>
      </w:r>
      <w:r>
        <w:t>3</w:t>
      </w:r>
      <w:r w:rsidRPr="00F65D92">
        <w:t>.</w:t>
      </w:r>
      <w:r>
        <w:t>2</w:t>
      </w:r>
      <w:r w:rsidRPr="00F65D92">
        <w:t>.</w:t>
      </w:r>
      <w:r>
        <w:t>J</w:t>
      </w:r>
      <w:r w:rsidRPr="00F65D92">
        <w:t xml:space="preserve"> – Area </w:t>
      </w:r>
      <w:r>
        <w:t>9</w:t>
      </w:r>
      <w:r w:rsidRPr="00F65D92">
        <w:t xml:space="preserve"> in figure 6.</w:t>
      </w:r>
      <w:r>
        <w:t>3</w:t>
      </w:r>
      <w:r w:rsidRPr="00F65D92">
        <w:t>.</w:t>
      </w:r>
      <w:r>
        <w:t>2</w:t>
      </w:r>
      <w:r w:rsidRPr="00F65D92">
        <w:t>.A, showing the blade (lighter) and non-blade (darker)</w:t>
      </w:r>
      <w:r>
        <w:t xml:space="preserve"> </w:t>
      </w:r>
      <w:r w:rsidRPr="00F65D92">
        <w:t>regions</w:t>
      </w:r>
    </w:p>
    <w:p w:rsidR="001705A3" w:rsidRDefault="001705A3" w:rsidP="001705A3">
      <w:r>
        <w:rPr>
          <w:noProof/>
          <w:lang w:eastAsia="en-GB"/>
        </w:rPr>
        <w:drawing>
          <wp:inline distT="0" distB="0" distL="0" distR="0" wp14:anchorId="5B064BF1" wp14:editId="1B9C4FDE">
            <wp:extent cx="5191491" cy="3896360"/>
            <wp:effectExtent l="0" t="0" r="9525" b="8890"/>
            <wp:docPr id="297" name="Picture 297" descr="C:\Users\Sam Gascoyne\Desktop\Thesis Results\5083-O - Optical Microscopy\Weld transitions\Post processing\5xxx 0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am Gascoyne\Desktop\Thesis Results\5083-O - Optical Microscopy\Weld transitions\Post processing\5xxx 012.bmp"/>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5195851" cy="3899633"/>
                    </a:xfrm>
                    <a:prstGeom prst="rect">
                      <a:avLst/>
                    </a:prstGeom>
                    <a:noFill/>
                    <a:ln>
                      <a:noFill/>
                    </a:ln>
                  </pic:spPr>
                </pic:pic>
              </a:graphicData>
            </a:graphic>
          </wp:inline>
        </w:drawing>
      </w:r>
    </w:p>
    <w:p w:rsidR="001705A3" w:rsidRDefault="001705A3" w:rsidP="001705A3">
      <w:pPr>
        <w:rPr>
          <w:rFonts w:asciiTheme="majorHAnsi" w:eastAsiaTheme="majorEastAsia" w:hAnsiTheme="majorHAnsi" w:cstheme="majorBidi"/>
          <w:bCs/>
          <w:color w:val="000000" w:themeColor="text1"/>
          <w:szCs w:val="26"/>
          <w:u w:val="single"/>
        </w:rPr>
      </w:pPr>
      <w:r w:rsidRPr="00F65D92">
        <w:t>Figure 6.</w:t>
      </w:r>
      <w:r>
        <w:t>3</w:t>
      </w:r>
      <w:r w:rsidRPr="00F65D92">
        <w:t>.</w:t>
      </w:r>
      <w:r>
        <w:t>2</w:t>
      </w:r>
      <w:r w:rsidRPr="00F65D92">
        <w:t>.</w:t>
      </w:r>
      <w:r>
        <w:t>K</w:t>
      </w:r>
      <w:r w:rsidRPr="00F65D92">
        <w:t xml:space="preserve"> – Area </w:t>
      </w:r>
      <w:r>
        <w:t>10</w:t>
      </w:r>
      <w:r w:rsidRPr="00F65D92">
        <w:t xml:space="preserve"> in figure 6.</w:t>
      </w:r>
      <w:r>
        <w:t>3</w:t>
      </w:r>
      <w:r w:rsidRPr="00F65D92">
        <w:t>.</w:t>
      </w:r>
      <w:r>
        <w:t>2</w:t>
      </w:r>
      <w:r w:rsidRPr="00F65D92">
        <w:t>.A, showing the blade (lighter) and non-blade (darker) regions</w:t>
      </w:r>
      <w:r>
        <w:br w:type="page"/>
      </w:r>
    </w:p>
    <w:p w:rsidR="001705A3" w:rsidRPr="005616A2" w:rsidRDefault="001705A3" w:rsidP="001705A3">
      <w:pPr>
        <w:pStyle w:val="Heading2"/>
      </w:pPr>
      <w:bookmarkStart w:id="121" w:name="_Toc404107967"/>
      <w:r w:rsidRPr="005616A2">
        <w:lastRenderedPageBreak/>
        <w:t>6.</w:t>
      </w:r>
      <w:r>
        <w:t>4</w:t>
      </w:r>
      <w:r w:rsidRPr="005616A2">
        <w:t xml:space="preserve"> – Hardness maps</w:t>
      </w:r>
      <w:bookmarkEnd w:id="121"/>
    </w:p>
    <w:p w:rsidR="001705A3" w:rsidRPr="005616A2" w:rsidRDefault="001705A3" w:rsidP="001705A3">
      <w:pPr>
        <w:pStyle w:val="Heading1"/>
      </w:pPr>
      <w:bookmarkStart w:id="122" w:name="_Toc404107968"/>
      <w:r w:rsidRPr="005616A2">
        <w:t>6.</w:t>
      </w:r>
      <w:r>
        <w:t>4</w:t>
      </w:r>
      <w:r w:rsidRPr="005616A2">
        <w:t>.1 The 7xxx-2xxx series samples</w:t>
      </w:r>
      <w:bookmarkEnd w:id="122"/>
    </w:p>
    <w:p w:rsidR="001705A3" w:rsidRPr="005616A2" w:rsidRDefault="001705A3" w:rsidP="001705A3">
      <w:r>
        <w:rPr>
          <w:noProof/>
          <w:lang w:eastAsia="en-GB"/>
        </w:rPr>
        <w:drawing>
          <wp:inline distT="0" distB="0" distL="0" distR="0" wp14:anchorId="56B0C007" wp14:editId="55C3B837">
            <wp:extent cx="5730949" cy="3668232"/>
            <wp:effectExtent l="0" t="0" r="317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16">
                      <a:extLst>
                        <a:ext uri="{28A0092B-C50C-407E-A947-70E740481C1C}">
                          <a14:useLocalDpi xmlns:a14="http://schemas.microsoft.com/office/drawing/2010/main" val="0"/>
                        </a:ext>
                      </a:extLst>
                    </a:blip>
                    <a:srcRect b="4691"/>
                    <a:stretch/>
                  </pic:blipFill>
                  <pic:spPr bwMode="auto">
                    <a:xfrm>
                      <a:off x="0" y="0"/>
                      <a:ext cx="5730875" cy="3668185"/>
                    </a:xfrm>
                    <a:prstGeom prst="rect">
                      <a:avLst/>
                    </a:prstGeom>
                    <a:noFill/>
                    <a:ln>
                      <a:noFill/>
                    </a:ln>
                    <a:extLst>
                      <a:ext uri="{53640926-AAD7-44D8-BBD7-CCE9431645EC}">
                        <a14:shadowObscured xmlns:a14="http://schemas.microsoft.com/office/drawing/2010/main"/>
                      </a:ext>
                    </a:extLst>
                  </pic:spPr>
                </pic:pic>
              </a:graphicData>
            </a:graphic>
          </wp:inline>
        </w:drawing>
      </w:r>
    </w:p>
    <w:p w:rsidR="001705A3" w:rsidRPr="005616A2" w:rsidRDefault="001705A3" w:rsidP="001705A3">
      <w:r w:rsidRPr="005616A2">
        <w:t>Figure 6.</w:t>
      </w:r>
      <w:r>
        <w:t>4</w:t>
      </w:r>
      <w:r w:rsidRPr="005616A2">
        <w:t>.1.A – A hardness map for 7075-2014 at traverse speed 50mm/min</w:t>
      </w:r>
    </w:p>
    <w:p w:rsidR="001705A3" w:rsidRPr="005616A2" w:rsidRDefault="001705A3" w:rsidP="001705A3">
      <w:r>
        <w:rPr>
          <w:noProof/>
          <w:lang w:eastAsia="en-GB"/>
        </w:rPr>
        <w:drawing>
          <wp:inline distT="0" distB="0" distL="0" distR="0" wp14:anchorId="507EF07E" wp14:editId="30DCFBCC">
            <wp:extent cx="5730949" cy="3795784"/>
            <wp:effectExtent l="0" t="0" r="317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617">
                      <a:extLst>
                        <a:ext uri="{28A0092B-C50C-407E-A947-70E740481C1C}">
                          <a14:useLocalDpi xmlns:a14="http://schemas.microsoft.com/office/drawing/2010/main" val="0"/>
                        </a:ext>
                      </a:extLst>
                    </a:blip>
                    <a:srcRect t="1653"/>
                    <a:stretch/>
                  </pic:blipFill>
                  <pic:spPr bwMode="auto">
                    <a:xfrm>
                      <a:off x="0" y="0"/>
                      <a:ext cx="5730875" cy="3795735"/>
                    </a:xfrm>
                    <a:prstGeom prst="rect">
                      <a:avLst/>
                    </a:prstGeom>
                    <a:noFill/>
                    <a:ln>
                      <a:noFill/>
                    </a:ln>
                    <a:extLst>
                      <a:ext uri="{53640926-AAD7-44D8-BBD7-CCE9431645EC}">
                        <a14:shadowObscured xmlns:a14="http://schemas.microsoft.com/office/drawing/2010/main"/>
                      </a:ext>
                    </a:extLst>
                  </pic:spPr>
                </pic:pic>
              </a:graphicData>
            </a:graphic>
          </wp:inline>
        </w:drawing>
      </w:r>
    </w:p>
    <w:p w:rsidR="001705A3" w:rsidRPr="005616A2" w:rsidRDefault="001705A3" w:rsidP="001705A3">
      <w:r w:rsidRPr="005616A2">
        <w:t>Figure 6.</w:t>
      </w:r>
      <w:r>
        <w:t>4</w:t>
      </w:r>
      <w:r w:rsidRPr="005616A2">
        <w:t>.1.B – A hardness map for 7075-2014 at traverse speed 125mm/min</w:t>
      </w:r>
    </w:p>
    <w:p w:rsidR="001705A3" w:rsidRPr="005616A2" w:rsidRDefault="001705A3" w:rsidP="001705A3">
      <w:r>
        <w:rPr>
          <w:noProof/>
          <w:lang w:eastAsia="en-GB"/>
        </w:rPr>
        <w:lastRenderedPageBreak/>
        <w:drawing>
          <wp:inline distT="0" distB="0" distL="0" distR="0" wp14:anchorId="28B49BC6" wp14:editId="33C8CC87">
            <wp:extent cx="5730875" cy="5443855"/>
            <wp:effectExtent l="0" t="0" r="3175" b="444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730875" cy="5443855"/>
                    </a:xfrm>
                    <a:prstGeom prst="rect">
                      <a:avLst/>
                    </a:prstGeom>
                    <a:noFill/>
                    <a:ln>
                      <a:noFill/>
                    </a:ln>
                  </pic:spPr>
                </pic:pic>
              </a:graphicData>
            </a:graphic>
          </wp:inline>
        </w:drawing>
      </w:r>
    </w:p>
    <w:p w:rsidR="001705A3" w:rsidRPr="005616A2" w:rsidRDefault="001705A3" w:rsidP="001705A3">
      <w:r w:rsidRPr="005616A2">
        <w:t>Figure 6.</w:t>
      </w:r>
      <w:r>
        <w:t>4</w:t>
      </w:r>
      <w:r w:rsidRPr="005616A2">
        <w:t xml:space="preserve">.1.C – A hardness map for 7075-2024 at traverse speed </w:t>
      </w:r>
      <w:r>
        <w:t>125</w:t>
      </w:r>
      <w:r w:rsidRPr="005616A2">
        <w:t>mm/min</w:t>
      </w:r>
    </w:p>
    <w:p w:rsidR="001705A3" w:rsidRDefault="001705A3" w:rsidP="001705A3">
      <w:pPr>
        <w:rPr>
          <w:rFonts w:asciiTheme="majorHAnsi" w:eastAsiaTheme="majorEastAsia" w:hAnsiTheme="majorHAnsi" w:cstheme="majorBidi"/>
          <w:b/>
          <w:bCs/>
          <w:szCs w:val="28"/>
        </w:rPr>
      </w:pPr>
      <w:r>
        <w:br w:type="page"/>
      </w:r>
    </w:p>
    <w:p w:rsidR="001705A3" w:rsidRPr="005616A2" w:rsidRDefault="001705A3" w:rsidP="001705A3">
      <w:pPr>
        <w:pStyle w:val="Heading1"/>
      </w:pPr>
      <w:bookmarkStart w:id="123" w:name="_Toc404107969"/>
      <w:r w:rsidRPr="005616A2">
        <w:lastRenderedPageBreak/>
        <w:t>6.</w:t>
      </w:r>
      <w:r>
        <w:t>4</w:t>
      </w:r>
      <w:r w:rsidRPr="005616A2">
        <w:t>.2 - The 7xxx-2xxx series hardness overlays</w:t>
      </w:r>
      <w:bookmarkEnd w:id="123"/>
    </w:p>
    <w:p w:rsidR="001705A3" w:rsidRPr="005616A2" w:rsidRDefault="001705A3" w:rsidP="001705A3">
      <w:r w:rsidRPr="005616A2">
        <w:rPr>
          <w:noProof/>
          <w:lang w:eastAsia="en-GB"/>
        </w:rPr>
        <w:drawing>
          <wp:inline distT="0" distB="0" distL="0" distR="0" wp14:anchorId="395B2977" wp14:editId="79528C93">
            <wp:extent cx="5731510" cy="3770043"/>
            <wp:effectExtent l="0" t="0" r="2540" b="1905"/>
            <wp:docPr id="40" name="Picture 40" descr="C:\Users\Sam Gascoyne\Desktop\Thesis Results\7xxx-2xxx - Hardness maps and overlays\Hardness- overlay 7075-2014 50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m Gascoyne\Desktop\Thesis Results\7xxx-2xxx - Hardness maps and overlays\Hardness- overlay 7075-2014 50mm-min.jpg"/>
                    <pic:cNvPicPr>
                      <a:picLocks noChangeAspect="1" noChangeArrowheads="1"/>
                    </pic:cNvPicPr>
                  </pic:nvPicPr>
                  <pic:blipFill>
                    <a:blip r:embed="rId619" cstate="print">
                      <a:extLst>
                        <a:ext uri="{28A0092B-C50C-407E-A947-70E740481C1C}">
                          <a14:useLocalDpi xmlns:a14="http://schemas.microsoft.com/office/drawing/2010/main" val="0"/>
                        </a:ext>
                      </a:extLst>
                    </a:blip>
                    <a:srcRect/>
                    <a:stretch>
                      <a:fillRect/>
                    </a:stretch>
                  </pic:blipFill>
                  <pic:spPr bwMode="auto">
                    <a:xfrm>
                      <a:off x="0" y="0"/>
                      <a:ext cx="5731510" cy="3770043"/>
                    </a:xfrm>
                    <a:prstGeom prst="rect">
                      <a:avLst/>
                    </a:prstGeom>
                    <a:noFill/>
                    <a:ln>
                      <a:noFill/>
                    </a:ln>
                  </pic:spPr>
                </pic:pic>
              </a:graphicData>
            </a:graphic>
          </wp:inline>
        </w:drawing>
      </w:r>
    </w:p>
    <w:p w:rsidR="001705A3" w:rsidRPr="005616A2" w:rsidRDefault="001705A3" w:rsidP="001705A3">
      <w:r w:rsidRPr="005616A2">
        <w:t>Figure 6.</w:t>
      </w:r>
      <w:r>
        <w:t>4</w:t>
      </w:r>
      <w:r w:rsidRPr="005616A2">
        <w:t>.2.A – A hardness overlay for 7075-2014 at a traverse speed of 50 mm/min</w:t>
      </w:r>
    </w:p>
    <w:p w:rsidR="001705A3" w:rsidRPr="005616A2" w:rsidRDefault="001705A3" w:rsidP="001705A3">
      <w:r w:rsidRPr="005616A2">
        <w:rPr>
          <w:noProof/>
          <w:lang w:eastAsia="en-GB"/>
        </w:rPr>
        <w:drawing>
          <wp:inline distT="0" distB="0" distL="0" distR="0" wp14:anchorId="6EE7D524" wp14:editId="4EE8BBF1">
            <wp:extent cx="5731510" cy="3870491"/>
            <wp:effectExtent l="0" t="0" r="2540" b="0"/>
            <wp:docPr id="41" name="Picture 41" descr="C:\Users\Sam Gascoyne\Desktop\Thesis Results\7xxx-2xxx - Hardness maps and overlays\Hardness- overlay 7075-2014 125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 Gascoyne\Desktop\Thesis Results\7xxx-2xxx - Hardness maps and overlays\Hardness- overlay 7075-2014 125mm-min.jpg"/>
                    <pic:cNvPicPr>
                      <a:picLocks noChangeAspect="1" noChangeArrowheads="1"/>
                    </pic:cNvPicPr>
                  </pic:nvPicPr>
                  <pic:blipFill>
                    <a:blip r:embed="rId620" cstate="print">
                      <a:extLst>
                        <a:ext uri="{28A0092B-C50C-407E-A947-70E740481C1C}">
                          <a14:useLocalDpi xmlns:a14="http://schemas.microsoft.com/office/drawing/2010/main" val="0"/>
                        </a:ext>
                      </a:extLst>
                    </a:blip>
                    <a:srcRect/>
                    <a:stretch>
                      <a:fillRect/>
                    </a:stretch>
                  </pic:blipFill>
                  <pic:spPr bwMode="auto">
                    <a:xfrm>
                      <a:off x="0" y="0"/>
                      <a:ext cx="5731510" cy="3870491"/>
                    </a:xfrm>
                    <a:prstGeom prst="rect">
                      <a:avLst/>
                    </a:prstGeom>
                    <a:noFill/>
                    <a:ln>
                      <a:noFill/>
                    </a:ln>
                  </pic:spPr>
                </pic:pic>
              </a:graphicData>
            </a:graphic>
          </wp:inline>
        </w:drawing>
      </w:r>
    </w:p>
    <w:p w:rsidR="001705A3" w:rsidRPr="005616A2" w:rsidRDefault="001705A3" w:rsidP="001705A3">
      <w:r w:rsidRPr="005616A2">
        <w:t>Figure 6.</w:t>
      </w:r>
      <w:r>
        <w:t>4</w:t>
      </w:r>
      <w:r w:rsidRPr="005616A2">
        <w:t>.2.B – A hardness overlay for 7075-2014 at a traverse speed of 125 mm/min</w:t>
      </w:r>
    </w:p>
    <w:p w:rsidR="001705A3" w:rsidRPr="005616A2" w:rsidRDefault="001705A3" w:rsidP="001705A3">
      <w:r>
        <w:rPr>
          <w:noProof/>
          <w:lang w:eastAsia="en-GB"/>
        </w:rPr>
        <w:lastRenderedPageBreak/>
        <w:drawing>
          <wp:inline distT="0" distB="0" distL="0" distR="0" wp14:anchorId="517EDBC0" wp14:editId="0AC12E5E">
            <wp:extent cx="5723890" cy="4655185"/>
            <wp:effectExtent l="0" t="0" r="0" b="0"/>
            <wp:docPr id="239" name="Picture 239" descr="C:\Users\Sam Gascoyne\Desktop\Thesis Results\7xxx-2xxx - Hardness maps and overlays\Adstir 7-2 Hardness Overla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 Gascoyne\Desktop\Thesis Results\7xxx-2xxx - Hardness maps and overlays\Adstir 7-2 Hardness Overlay.bmp"/>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bwMode="auto">
                    <a:xfrm>
                      <a:off x="0" y="0"/>
                      <a:ext cx="5723890" cy="4655185"/>
                    </a:xfrm>
                    <a:prstGeom prst="rect">
                      <a:avLst/>
                    </a:prstGeom>
                    <a:noFill/>
                    <a:ln>
                      <a:noFill/>
                    </a:ln>
                  </pic:spPr>
                </pic:pic>
              </a:graphicData>
            </a:graphic>
          </wp:inline>
        </w:drawing>
      </w:r>
      <w:r w:rsidRPr="005616A2">
        <w:t xml:space="preserve"> Figure 6.</w:t>
      </w:r>
      <w:r>
        <w:t>4</w:t>
      </w:r>
      <w:r w:rsidRPr="005616A2">
        <w:t xml:space="preserve">.2.C – A hardness overlay for 7075-2024 at a traverse speed of </w:t>
      </w:r>
      <w:r>
        <w:t>125</w:t>
      </w:r>
      <w:r w:rsidRPr="005616A2">
        <w:t xml:space="preserve"> mm/min</w:t>
      </w:r>
    </w:p>
    <w:p w:rsidR="001705A3" w:rsidRPr="005616A2" w:rsidRDefault="001705A3" w:rsidP="001705A3">
      <w:r w:rsidRPr="005616A2">
        <w:tab/>
        <w:t>The hardness profiles tell a lot about the similarities and differences between 6xxx series and 7xxx-2xxx series samples. The heat affected zones are still there as shown by a loss of hardness around the stirred region, and they have similar shape. However, the starkest contrast is the apparent strength of the blades. In the 6xxx samples, the blades showed a distinct loss of strength, particularly towards the base region; however the opposite is true for the 7xxx-2xxx series samples, where higher hardness is found in the blades than other parts of the stirred zone.</w:t>
      </w:r>
    </w:p>
    <w:p w:rsidR="001705A3" w:rsidRPr="005616A2" w:rsidRDefault="001705A3" w:rsidP="001705A3">
      <w:r w:rsidRPr="005616A2">
        <w:tab/>
        <w:t xml:space="preserve">In all cases the highest hardness within the stirred region is towards the top of the weld, which may be related to the fact that filler material for both the filleted and AdstirTM is AA7075. On average the 7075-T6 material is harder than the 2014-T4 and 2024-T4 material, and so with a mixed weld region the areas that are predominantly 7075-T6 should appear harder than the other parts of the weld. Another point of consideration is the non-blade region, which frequently shows much lower hardness than the blade region, almost equivalent hardness to the HAZ. </w:t>
      </w:r>
    </w:p>
    <w:p w:rsidR="001705A3" w:rsidRPr="00022EEE" w:rsidRDefault="001705A3" w:rsidP="001705A3">
      <w:pPr>
        <w:rPr>
          <w:rFonts w:asciiTheme="majorHAnsi" w:eastAsiaTheme="majorEastAsia" w:hAnsiTheme="majorHAnsi" w:cstheme="majorBidi"/>
          <w:szCs w:val="28"/>
        </w:rPr>
      </w:pPr>
      <w:r w:rsidRPr="005616A2">
        <w:tab/>
        <w:t>It was previously discussed in chapter 5 about copper tracers that the blade region has a different flow pattern to that of the non-blade region and that certain materials may preferentially flow into that region. In this case it is likely that the 7075-T6 material is flowing into the blade region and is the source of their hardness, but also retains or gains most of its strength post welding. In order to categorically prove this however, an SEM analysis is essential in order to atomically confirm a difference between the two materials.</w:t>
      </w:r>
      <w:r>
        <w:br w:type="page"/>
      </w:r>
    </w:p>
    <w:p w:rsidR="001705A3" w:rsidRPr="005616A2" w:rsidRDefault="001705A3" w:rsidP="001705A3">
      <w:pPr>
        <w:pStyle w:val="Heading1"/>
      </w:pPr>
      <w:bookmarkStart w:id="124" w:name="_Toc404107970"/>
      <w:r w:rsidRPr="005616A2">
        <w:lastRenderedPageBreak/>
        <w:t>6.</w:t>
      </w:r>
      <w:r>
        <w:t>4</w:t>
      </w:r>
      <w:r w:rsidRPr="005616A2">
        <w:t>.3 – The 5083-O hardness maps</w:t>
      </w:r>
      <w:bookmarkEnd w:id="124"/>
    </w:p>
    <w:p w:rsidR="001705A3" w:rsidRDefault="001705A3" w:rsidP="001705A3">
      <w:r>
        <w:rPr>
          <w:noProof/>
          <w:lang w:eastAsia="en-GB"/>
        </w:rPr>
        <w:drawing>
          <wp:inline distT="0" distB="0" distL="0" distR="0" wp14:anchorId="301C88EB" wp14:editId="51BD5EC2">
            <wp:extent cx="5723890" cy="5236845"/>
            <wp:effectExtent l="0" t="0" r="0" b="190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bwMode="auto">
                    <a:xfrm>
                      <a:off x="0" y="0"/>
                      <a:ext cx="5723890" cy="5236845"/>
                    </a:xfrm>
                    <a:prstGeom prst="rect">
                      <a:avLst/>
                    </a:prstGeom>
                    <a:noFill/>
                    <a:ln>
                      <a:noFill/>
                    </a:ln>
                  </pic:spPr>
                </pic:pic>
              </a:graphicData>
            </a:graphic>
          </wp:inline>
        </w:drawing>
      </w:r>
    </w:p>
    <w:p w:rsidR="001705A3" w:rsidRPr="005616A2" w:rsidRDefault="001705A3" w:rsidP="001705A3">
      <w:r w:rsidRPr="005616A2">
        <w:t>Figure 6.</w:t>
      </w:r>
      <w:r>
        <w:t>4</w:t>
      </w:r>
      <w:r w:rsidRPr="005616A2">
        <w:t>.</w:t>
      </w:r>
      <w:r>
        <w:t>3</w:t>
      </w:r>
      <w:r w:rsidRPr="005616A2">
        <w:t>.</w:t>
      </w:r>
      <w:r>
        <w:t>A</w:t>
      </w:r>
      <w:r w:rsidRPr="005616A2">
        <w:t xml:space="preserve"> – A hardness map for </w:t>
      </w:r>
      <w:r>
        <w:t>AA5083-0</w:t>
      </w:r>
      <w:r w:rsidRPr="005616A2">
        <w:t xml:space="preserve"> at traverse speed </w:t>
      </w:r>
      <w:r>
        <w:t xml:space="preserve">125 </w:t>
      </w:r>
      <w:r w:rsidRPr="005616A2">
        <w:t>mm/min</w:t>
      </w:r>
    </w:p>
    <w:p w:rsidR="001705A3" w:rsidRPr="005616A2" w:rsidRDefault="001705A3" w:rsidP="001705A3">
      <w:pPr>
        <w:pStyle w:val="Heading1"/>
      </w:pPr>
      <w:bookmarkStart w:id="125" w:name="_Toc404107971"/>
      <w:r w:rsidRPr="005616A2">
        <w:lastRenderedPageBreak/>
        <w:t>6.</w:t>
      </w:r>
      <w:r>
        <w:t>4</w:t>
      </w:r>
      <w:r w:rsidRPr="005616A2">
        <w:t>.4 – The 5083-O hardness overlays</w:t>
      </w:r>
      <w:bookmarkEnd w:id="125"/>
    </w:p>
    <w:p w:rsidR="001705A3" w:rsidRPr="005616A2" w:rsidRDefault="001705A3" w:rsidP="001705A3">
      <w:r>
        <w:rPr>
          <w:noProof/>
          <w:lang w:eastAsia="en-GB"/>
        </w:rPr>
        <w:drawing>
          <wp:inline distT="0" distB="0" distL="0" distR="0" wp14:anchorId="68E92BF0" wp14:editId="544792DE">
            <wp:extent cx="5486400" cy="3900301"/>
            <wp:effectExtent l="0" t="0" r="0" b="508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bwMode="auto">
                    <a:xfrm>
                      <a:off x="0" y="0"/>
                      <a:ext cx="5497938" cy="3908503"/>
                    </a:xfrm>
                    <a:prstGeom prst="rect">
                      <a:avLst/>
                    </a:prstGeom>
                    <a:noFill/>
                    <a:ln>
                      <a:noFill/>
                    </a:ln>
                  </pic:spPr>
                </pic:pic>
              </a:graphicData>
            </a:graphic>
          </wp:inline>
        </w:drawing>
      </w:r>
    </w:p>
    <w:p w:rsidR="001705A3" w:rsidRDefault="001705A3" w:rsidP="001705A3">
      <w:r w:rsidRPr="005616A2">
        <w:t>Figure 6.</w:t>
      </w:r>
      <w:r>
        <w:t>4</w:t>
      </w:r>
      <w:r w:rsidRPr="005616A2">
        <w:t>.</w:t>
      </w:r>
      <w:r>
        <w:t>4</w:t>
      </w:r>
      <w:r w:rsidRPr="005616A2">
        <w:t xml:space="preserve"> – A hardness overlay for </w:t>
      </w:r>
      <w:r>
        <w:t xml:space="preserve">5083-0 </w:t>
      </w:r>
      <w:r w:rsidRPr="005616A2">
        <w:t xml:space="preserve">at a traverse speed of </w:t>
      </w:r>
      <w:r>
        <w:t>125</w:t>
      </w:r>
      <w:r w:rsidRPr="005616A2">
        <w:t xml:space="preserve"> mm/min</w:t>
      </w:r>
    </w:p>
    <w:p w:rsidR="001705A3" w:rsidRPr="005616A2" w:rsidRDefault="001705A3" w:rsidP="001705A3">
      <w:r>
        <w:tab/>
        <w:t>The increase in hardness observed for the 5083-O sample is exactly what would be expected for a FSW “0” tempered sample. The hardness has increased from 70HV in the base material to a maximum of 95HV within the DRX of the weld. The hardness profile is relatively uniform across the second weld, with no clear distinction between blade and non-blade regions. For the first weld the hardness is slightly less towards the top part of the DRX, however, with a difference of less than 5HV between the top and bottom of the weld region, this difference is negligible. In this case the blade and non-blade regions are not apparent, indicating that hardness is independent of this phenomenon. This result is also not unexpected, as differences in alloy composition and its consequential precipitation hardness has been attributed to the blades effect. As the slight recovery in hardness for FSW “O” condition aluminium alloys has been accounted for with grain refinement within the DRX, which is observed here in the SSFCSW 5083-O sample.</w:t>
      </w:r>
    </w:p>
    <w:p w:rsidR="001705A3" w:rsidRDefault="001705A3" w:rsidP="001705A3">
      <w:pPr>
        <w:rPr>
          <w:rFonts w:asciiTheme="majorHAnsi" w:eastAsiaTheme="majorEastAsia" w:hAnsiTheme="majorHAnsi" w:cstheme="majorBidi"/>
          <w:bCs/>
          <w:color w:val="000000" w:themeColor="text1"/>
          <w:szCs w:val="26"/>
          <w:u w:val="single"/>
        </w:rPr>
      </w:pPr>
      <w:r>
        <w:br w:type="page"/>
      </w:r>
    </w:p>
    <w:p w:rsidR="001705A3" w:rsidRPr="005616A2" w:rsidRDefault="001705A3" w:rsidP="001705A3">
      <w:pPr>
        <w:pStyle w:val="Heading2"/>
      </w:pPr>
      <w:bookmarkStart w:id="126" w:name="_Toc404107972"/>
      <w:r w:rsidRPr="005616A2">
        <w:lastRenderedPageBreak/>
        <w:t>6.5 – SEM and EDAX for the 7075-2024 samples</w:t>
      </w:r>
      <w:bookmarkEnd w:id="126"/>
    </w:p>
    <w:p w:rsidR="001705A3" w:rsidRPr="005616A2" w:rsidRDefault="001705A3" w:rsidP="001705A3">
      <w:pPr>
        <w:pStyle w:val="Heading1"/>
      </w:pPr>
      <w:bookmarkStart w:id="127" w:name="_Toc404107973"/>
      <w:r w:rsidRPr="005616A2">
        <w:t>6.5.1 – First site of SEM and EDAX analysis</w:t>
      </w:r>
      <w:bookmarkEnd w:id="127"/>
    </w:p>
    <w:p w:rsidR="001705A3" w:rsidRPr="005616A2" w:rsidRDefault="001705A3" w:rsidP="001705A3">
      <w:r w:rsidRPr="005616A2">
        <w:rPr>
          <w:noProof/>
          <w:lang w:eastAsia="en-GB"/>
        </w:rPr>
        <w:drawing>
          <wp:inline distT="0" distB="0" distL="0" distR="0" wp14:anchorId="58DA3214" wp14:editId="45C00487">
            <wp:extent cx="5731510" cy="3767166"/>
            <wp:effectExtent l="0" t="0" r="2540" b="5080"/>
            <wp:docPr id="42" name="Picture 42" descr="C:\Users\Sam Gascoyne\Dropbox\Thesis Writing\Results\7xxx-2xxx Site of SEM 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 Gascoyne\Dropbox\Thesis Writing\Results\7xxx-2xxx Site of SEM analysis.bmp"/>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bwMode="auto">
                    <a:xfrm>
                      <a:off x="0" y="0"/>
                      <a:ext cx="5731510" cy="3767166"/>
                    </a:xfrm>
                    <a:prstGeom prst="rect">
                      <a:avLst/>
                    </a:prstGeom>
                    <a:noFill/>
                    <a:ln>
                      <a:noFill/>
                    </a:ln>
                  </pic:spPr>
                </pic:pic>
              </a:graphicData>
            </a:graphic>
          </wp:inline>
        </w:drawing>
      </w:r>
    </w:p>
    <w:p w:rsidR="001705A3" w:rsidRPr="005616A2" w:rsidRDefault="001705A3" w:rsidP="001705A3">
      <w:r w:rsidRPr="005616A2">
        <w:t>Figure 6.5.1.A – The macrograph site of analysis (Site 1)</w:t>
      </w:r>
    </w:p>
    <w:p w:rsidR="001705A3" w:rsidRPr="005616A2" w:rsidRDefault="001705A3" w:rsidP="001705A3">
      <w:r w:rsidRPr="005616A2">
        <w:rPr>
          <w:noProof/>
          <w:lang w:eastAsia="en-GB"/>
        </w:rPr>
        <w:drawing>
          <wp:inline distT="0" distB="0" distL="0" distR="0" wp14:anchorId="727A9205" wp14:editId="6340C7FE">
            <wp:extent cx="5731510" cy="1979566"/>
            <wp:effectExtent l="0" t="0" r="2540" b="1905"/>
            <wp:docPr id="43" name="Picture 43" descr="C:\Users\Sam Gascoyne\Dropbox\Thesis Writing\Results\7xxx-2xxx SEM analysis - Progression of foc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ropbox\Thesis Writing\Results\7xxx-2xxx SEM analysis - Progression of focus.bmp"/>
                    <pic:cNvPicPr>
                      <a:picLocks noChangeAspect="1" noChangeArrowheads="1"/>
                    </pic:cNvPicPr>
                  </pic:nvPicPr>
                  <pic:blipFill>
                    <a:blip r:embed="rId625" cstate="print">
                      <a:extLst>
                        <a:ext uri="{28A0092B-C50C-407E-A947-70E740481C1C}">
                          <a14:useLocalDpi xmlns:a14="http://schemas.microsoft.com/office/drawing/2010/main" val="0"/>
                        </a:ext>
                      </a:extLst>
                    </a:blip>
                    <a:srcRect/>
                    <a:stretch>
                      <a:fillRect/>
                    </a:stretch>
                  </pic:blipFill>
                  <pic:spPr bwMode="auto">
                    <a:xfrm>
                      <a:off x="0" y="0"/>
                      <a:ext cx="5731510" cy="1979566"/>
                    </a:xfrm>
                    <a:prstGeom prst="rect">
                      <a:avLst/>
                    </a:prstGeom>
                    <a:noFill/>
                    <a:ln>
                      <a:noFill/>
                    </a:ln>
                  </pic:spPr>
                </pic:pic>
              </a:graphicData>
            </a:graphic>
          </wp:inline>
        </w:drawing>
      </w:r>
    </w:p>
    <w:p w:rsidR="001705A3" w:rsidRPr="005616A2" w:rsidRDefault="001705A3" w:rsidP="001705A3">
      <w:r w:rsidRPr="005616A2">
        <w:t>Figure 6.5.1.B – Progressive focus of Site 1 using SEM</w:t>
      </w:r>
    </w:p>
    <w:p w:rsidR="001705A3" w:rsidRPr="005616A2" w:rsidRDefault="001705A3" w:rsidP="001705A3"/>
    <w:p w:rsidR="001705A3" w:rsidRPr="005616A2" w:rsidRDefault="001705A3" w:rsidP="001705A3">
      <w:r w:rsidRPr="005616A2">
        <w:rPr>
          <w:noProof/>
          <w:lang w:eastAsia="en-GB"/>
        </w:rPr>
        <w:lastRenderedPageBreak/>
        <w:drawing>
          <wp:inline distT="0" distB="0" distL="0" distR="0" wp14:anchorId="474556FB" wp14:editId="4A26B0C0">
            <wp:extent cx="3933825" cy="3881120"/>
            <wp:effectExtent l="0" t="0" r="9525" b="5080"/>
            <wp:docPr id="44" name="Picture 44" descr="C:\Users\Sam Gascoyne\Dropbox\Thesis Writing\Results\7xxx-2xxx EDAX points - non-blade precipitat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 Gascoyne\Dropbox\Thesis Writing\Results\7xxx-2xxx EDAX points - non-blade precipitates.bmp"/>
                    <pic:cNvPicPr>
                      <a:picLocks noChangeAspect="1" noChangeArrowheads="1"/>
                    </pic:cNvPicPr>
                  </pic:nvPicPr>
                  <pic:blipFill>
                    <a:blip r:embed="rId626">
                      <a:extLst>
                        <a:ext uri="{28A0092B-C50C-407E-A947-70E740481C1C}">
                          <a14:useLocalDpi xmlns:a14="http://schemas.microsoft.com/office/drawing/2010/main" val="0"/>
                        </a:ext>
                      </a:extLst>
                    </a:blip>
                    <a:srcRect/>
                    <a:stretch>
                      <a:fillRect/>
                    </a:stretch>
                  </pic:blipFill>
                  <pic:spPr bwMode="auto">
                    <a:xfrm>
                      <a:off x="0" y="0"/>
                      <a:ext cx="3933825" cy="3881120"/>
                    </a:xfrm>
                    <a:prstGeom prst="rect">
                      <a:avLst/>
                    </a:prstGeom>
                    <a:noFill/>
                    <a:ln>
                      <a:noFill/>
                    </a:ln>
                  </pic:spPr>
                </pic:pic>
              </a:graphicData>
            </a:graphic>
          </wp:inline>
        </w:drawing>
      </w:r>
    </w:p>
    <w:p w:rsidR="001705A3" w:rsidRPr="005616A2" w:rsidRDefault="001705A3" w:rsidP="001705A3">
      <w:r w:rsidRPr="005616A2">
        <w:t>Figure 6.5.1.C – The EDAX points in the non-blade regions for precipitates</w:t>
      </w:r>
    </w:p>
    <w:p w:rsidR="001705A3" w:rsidRPr="005616A2" w:rsidRDefault="001705A3" w:rsidP="001705A3">
      <w:r w:rsidRPr="005616A2">
        <w:rPr>
          <w:noProof/>
          <w:lang w:eastAsia="en-GB"/>
        </w:rPr>
        <w:drawing>
          <wp:inline distT="0" distB="0" distL="0" distR="0" wp14:anchorId="4957A039" wp14:editId="41AA88D1">
            <wp:extent cx="3944620" cy="3891280"/>
            <wp:effectExtent l="0" t="0" r="0" b="0"/>
            <wp:docPr id="45" name="Picture 45" descr="C:\Users\Sam Gascoyne\Dropbox\Thesis Writing\Results\7xxx-2xxx EDAX points - non-blade base materi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 Gascoyne\Dropbox\Thesis Writing\Results\7xxx-2xxx EDAX points - non-blade base material.bmp"/>
                    <pic:cNvPicPr>
                      <a:picLocks noChangeAspect="1" noChangeArrowheads="1"/>
                    </pic:cNvPicPr>
                  </pic:nvPicPr>
                  <pic:blipFill>
                    <a:blip r:embed="rId627">
                      <a:extLst>
                        <a:ext uri="{28A0092B-C50C-407E-A947-70E740481C1C}">
                          <a14:useLocalDpi xmlns:a14="http://schemas.microsoft.com/office/drawing/2010/main" val="0"/>
                        </a:ext>
                      </a:extLst>
                    </a:blip>
                    <a:srcRect/>
                    <a:stretch>
                      <a:fillRect/>
                    </a:stretch>
                  </pic:blipFill>
                  <pic:spPr bwMode="auto">
                    <a:xfrm>
                      <a:off x="0" y="0"/>
                      <a:ext cx="3944620" cy="3891280"/>
                    </a:xfrm>
                    <a:prstGeom prst="rect">
                      <a:avLst/>
                    </a:prstGeom>
                    <a:noFill/>
                    <a:ln>
                      <a:noFill/>
                    </a:ln>
                  </pic:spPr>
                </pic:pic>
              </a:graphicData>
            </a:graphic>
          </wp:inline>
        </w:drawing>
      </w:r>
    </w:p>
    <w:p w:rsidR="001705A3" w:rsidRPr="005616A2" w:rsidRDefault="001705A3" w:rsidP="001705A3">
      <w:r w:rsidRPr="005616A2">
        <w:t>Figure 6.5.1.D – The EDAX points in the non-blade regions for base material</w:t>
      </w:r>
    </w:p>
    <w:p w:rsidR="001705A3" w:rsidRPr="005616A2" w:rsidRDefault="001705A3" w:rsidP="001705A3">
      <w:r w:rsidRPr="005616A2">
        <w:rPr>
          <w:noProof/>
          <w:lang w:eastAsia="en-GB"/>
        </w:rPr>
        <w:lastRenderedPageBreak/>
        <w:drawing>
          <wp:inline distT="0" distB="0" distL="0" distR="0" wp14:anchorId="464F9929" wp14:editId="76B38E8F">
            <wp:extent cx="3955415" cy="3912870"/>
            <wp:effectExtent l="0" t="0" r="6985" b="0"/>
            <wp:docPr id="46" name="Picture 46" descr="C:\Users\Sam Gascoyne\Dropbox\Thesis Writing\Results\7xxx-2xxx EDAX points - blade base precipitat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ropbox\Thesis Writing\Results\7xxx-2xxx EDAX points - blade base precipitates.bmp"/>
                    <pic:cNvPicPr>
                      <a:picLocks noChangeAspect="1" noChangeArrowheads="1"/>
                    </pic:cNvPicPr>
                  </pic:nvPicPr>
                  <pic:blipFill>
                    <a:blip r:embed="rId628">
                      <a:extLst>
                        <a:ext uri="{28A0092B-C50C-407E-A947-70E740481C1C}">
                          <a14:useLocalDpi xmlns:a14="http://schemas.microsoft.com/office/drawing/2010/main" val="0"/>
                        </a:ext>
                      </a:extLst>
                    </a:blip>
                    <a:srcRect/>
                    <a:stretch>
                      <a:fillRect/>
                    </a:stretch>
                  </pic:blipFill>
                  <pic:spPr bwMode="auto">
                    <a:xfrm>
                      <a:off x="0" y="0"/>
                      <a:ext cx="3955415" cy="3912870"/>
                    </a:xfrm>
                    <a:prstGeom prst="rect">
                      <a:avLst/>
                    </a:prstGeom>
                    <a:noFill/>
                    <a:ln>
                      <a:noFill/>
                    </a:ln>
                  </pic:spPr>
                </pic:pic>
              </a:graphicData>
            </a:graphic>
          </wp:inline>
        </w:drawing>
      </w:r>
    </w:p>
    <w:p w:rsidR="001705A3" w:rsidRPr="005616A2" w:rsidRDefault="001705A3" w:rsidP="001705A3">
      <w:r w:rsidRPr="005616A2">
        <w:t>Figure 6.5.1.E – The EDAX points in the blade regions for the precipitates</w:t>
      </w:r>
    </w:p>
    <w:p w:rsidR="001705A3" w:rsidRPr="005616A2" w:rsidRDefault="001705A3" w:rsidP="001705A3">
      <w:r w:rsidRPr="005616A2">
        <w:rPr>
          <w:noProof/>
          <w:lang w:eastAsia="en-GB"/>
        </w:rPr>
        <w:drawing>
          <wp:inline distT="0" distB="0" distL="0" distR="0" wp14:anchorId="61710DE4" wp14:editId="492ECD1A">
            <wp:extent cx="3955415" cy="3891280"/>
            <wp:effectExtent l="0" t="0" r="6985" b="0"/>
            <wp:docPr id="47" name="Picture 47" descr="C:\Users\Sam Gascoyne\Dropbox\Thesis Writing\Results\7xxx-2xxx EDAX points - blade ba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 Gascoyne\Dropbox\Thesis Writing\Results\7xxx-2xxx EDAX points - blade base.bmp"/>
                    <pic:cNvPicPr>
                      <a:picLocks noChangeAspect="1" noChangeArrowheads="1"/>
                    </pic:cNvPicPr>
                  </pic:nvPicPr>
                  <pic:blipFill>
                    <a:blip r:embed="rId629">
                      <a:extLst>
                        <a:ext uri="{28A0092B-C50C-407E-A947-70E740481C1C}">
                          <a14:useLocalDpi xmlns:a14="http://schemas.microsoft.com/office/drawing/2010/main" val="0"/>
                        </a:ext>
                      </a:extLst>
                    </a:blip>
                    <a:srcRect/>
                    <a:stretch>
                      <a:fillRect/>
                    </a:stretch>
                  </pic:blipFill>
                  <pic:spPr bwMode="auto">
                    <a:xfrm>
                      <a:off x="0" y="0"/>
                      <a:ext cx="3955415" cy="3891280"/>
                    </a:xfrm>
                    <a:prstGeom prst="rect">
                      <a:avLst/>
                    </a:prstGeom>
                    <a:noFill/>
                    <a:ln>
                      <a:noFill/>
                    </a:ln>
                  </pic:spPr>
                </pic:pic>
              </a:graphicData>
            </a:graphic>
          </wp:inline>
        </w:drawing>
      </w:r>
    </w:p>
    <w:p w:rsidR="001705A3" w:rsidRPr="005616A2" w:rsidRDefault="001705A3" w:rsidP="001705A3">
      <w:r w:rsidRPr="005616A2">
        <w:t>Figure 6.5.1.F – The EDAX points in the blade regions for base material</w:t>
      </w:r>
    </w:p>
    <w:p w:rsidR="001705A3" w:rsidRPr="005616A2" w:rsidRDefault="001705A3" w:rsidP="001705A3">
      <w:r w:rsidRPr="005616A2">
        <w:lastRenderedPageBreak/>
        <w:t>Table 6.5.1 – All the site 1 points and their peak intensities for elements detected during EDAX, where non-blade precipitates are in red, non-blade base material are in orange, blade precipitates are in blue, and blade base material is in green.</w:t>
      </w:r>
    </w:p>
    <w:tbl>
      <w:tblPr>
        <w:tblStyle w:val="TableGrid"/>
        <w:tblW w:w="9136" w:type="dxa"/>
        <w:tblLook w:val="04A0" w:firstRow="1" w:lastRow="0" w:firstColumn="1" w:lastColumn="0" w:noHBand="0" w:noVBand="1"/>
      </w:tblPr>
      <w:tblGrid>
        <w:gridCol w:w="1252"/>
        <w:gridCol w:w="1153"/>
        <w:gridCol w:w="1171"/>
        <w:gridCol w:w="1143"/>
        <w:gridCol w:w="1096"/>
        <w:gridCol w:w="1096"/>
        <w:gridCol w:w="1096"/>
        <w:gridCol w:w="1129"/>
      </w:tblGrid>
      <w:tr w:rsidR="001705A3" w:rsidRPr="005616A2" w:rsidTr="00142F1F">
        <w:tc>
          <w:tcPr>
            <w:tcW w:w="1252" w:type="dxa"/>
          </w:tcPr>
          <w:p w:rsidR="001705A3" w:rsidRPr="005616A2" w:rsidRDefault="001705A3" w:rsidP="00142F1F">
            <w:pPr>
              <w:jc w:val="center"/>
            </w:pPr>
            <w:r w:rsidRPr="005616A2">
              <w:t>Point No.</w:t>
            </w:r>
          </w:p>
        </w:tc>
        <w:tc>
          <w:tcPr>
            <w:tcW w:w="1153" w:type="dxa"/>
          </w:tcPr>
          <w:p w:rsidR="001705A3" w:rsidRPr="005616A2" w:rsidRDefault="001705A3" w:rsidP="00142F1F">
            <w:pPr>
              <w:jc w:val="center"/>
            </w:pPr>
            <w:r w:rsidRPr="005616A2">
              <w:t>Al Peak Intensity (%)</w:t>
            </w:r>
          </w:p>
        </w:tc>
        <w:tc>
          <w:tcPr>
            <w:tcW w:w="1171" w:type="dxa"/>
          </w:tcPr>
          <w:p w:rsidR="001705A3" w:rsidRPr="005616A2" w:rsidRDefault="001705A3" w:rsidP="00142F1F">
            <w:pPr>
              <w:jc w:val="center"/>
            </w:pPr>
            <w:r w:rsidRPr="005616A2">
              <w:t>Cu Peak Intensity (%)</w:t>
            </w:r>
          </w:p>
        </w:tc>
        <w:tc>
          <w:tcPr>
            <w:tcW w:w="1143" w:type="dxa"/>
          </w:tcPr>
          <w:p w:rsidR="001705A3" w:rsidRPr="005616A2" w:rsidRDefault="001705A3" w:rsidP="00142F1F">
            <w:pPr>
              <w:jc w:val="center"/>
            </w:pPr>
            <w:r w:rsidRPr="005616A2">
              <w:t>O Peak Intensity (%)</w:t>
            </w:r>
          </w:p>
        </w:tc>
        <w:tc>
          <w:tcPr>
            <w:tcW w:w="1096" w:type="dxa"/>
          </w:tcPr>
          <w:p w:rsidR="001705A3" w:rsidRPr="005616A2" w:rsidRDefault="001705A3" w:rsidP="00142F1F">
            <w:pPr>
              <w:jc w:val="center"/>
            </w:pPr>
            <w:r w:rsidRPr="005616A2">
              <w:t>C Peak Intensity (%)</w:t>
            </w:r>
          </w:p>
        </w:tc>
        <w:tc>
          <w:tcPr>
            <w:tcW w:w="1096" w:type="dxa"/>
          </w:tcPr>
          <w:p w:rsidR="001705A3" w:rsidRPr="005616A2" w:rsidRDefault="001705A3" w:rsidP="00142F1F">
            <w:pPr>
              <w:jc w:val="center"/>
            </w:pPr>
            <w:r w:rsidRPr="005616A2">
              <w:t>Fe Peak Intensity (%)</w:t>
            </w:r>
          </w:p>
        </w:tc>
        <w:tc>
          <w:tcPr>
            <w:tcW w:w="1096" w:type="dxa"/>
          </w:tcPr>
          <w:p w:rsidR="001705A3" w:rsidRPr="005616A2" w:rsidRDefault="001705A3" w:rsidP="00142F1F">
            <w:pPr>
              <w:jc w:val="center"/>
            </w:pPr>
            <w:r w:rsidRPr="005616A2">
              <w:t>Zn Peak Intensity (%)</w:t>
            </w:r>
          </w:p>
        </w:tc>
        <w:tc>
          <w:tcPr>
            <w:tcW w:w="1129" w:type="dxa"/>
          </w:tcPr>
          <w:p w:rsidR="001705A3" w:rsidRPr="005616A2" w:rsidRDefault="001705A3" w:rsidP="00142F1F">
            <w:pPr>
              <w:jc w:val="center"/>
            </w:pPr>
            <w:r w:rsidRPr="005616A2">
              <w:t>Mg Peak Intensity (%)</w:t>
            </w:r>
          </w:p>
        </w:tc>
      </w:tr>
      <w:tr w:rsidR="001705A3" w:rsidRPr="005616A2" w:rsidTr="00142F1F">
        <w:tc>
          <w:tcPr>
            <w:tcW w:w="1252" w:type="dxa"/>
          </w:tcPr>
          <w:p w:rsidR="001705A3" w:rsidRPr="005616A2" w:rsidRDefault="001705A3" w:rsidP="00142F1F">
            <w:pPr>
              <w:jc w:val="center"/>
            </w:pPr>
            <w:r w:rsidRPr="005616A2">
              <w:t>1</w:t>
            </w:r>
          </w:p>
        </w:tc>
        <w:tc>
          <w:tcPr>
            <w:tcW w:w="1153" w:type="dxa"/>
          </w:tcPr>
          <w:p w:rsidR="001705A3" w:rsidRPr="005616A2" w:rsidRDefault="001705A3" w:rsidP="00142F1F">
            <w:pPr>
              <w:jc w:val="center"/>
              <w:rPr>
                <w:color w:val="FF0000"/>
              </w:rPr>
            </w:pPr>
            <w:r w:rsidRPr="005616A2">
              <w:rPr>
                <w:color w:val="FF0000"/>
              </w:rPr>
              <w:t>100</w:t>
            </w:r>
          </w:p>
        </w:tc>
        <w:tc>
          <w:tcPr>
            <w:tcW w:w="1171" w:type="dxa"/>
          </w:tcPr>
          <w:p w:rsidR="001705A3" w:rsidRPr="005616A2" w:rsidRDefault="001705A3" w:rsidP="00142F1F">
            <w:pPr>
              <w:jc w:val="center"/>
              <w:rPr>
                <w:color w:val="FF0000"/>
              </w:rPr>
            </w:pPr>
            <w:r w:rsidRPr="005616A2">
              <w:rPr>
                <w:color w:val="FF0000"/>
              </w:rPr>
              <w:t>75</w:t>
            </w:r>
          </w:p>
        </w:tc>
        <w:tc>
          <w:tcPr>
            <w:tcW w:w="1143" w:type="dxa"/>
          </w:tcPr>
          <w:p w:rsidR="001705A3" w:rsidRPr="005616A2" w:rsidRDefault="001705A3" w:rsidP="00142F1F">
            <w:pPr>
              <w:jc w:val="center"/>
              <w:rPr>
                <w:color w:val="FF0000"/>
              </w:rPr>
            </w:pPr>
            <w:r w:rsidRPr="005616A2">
              <w:rPr>
                <w:color w:val="FF0000"/>
              </w:rPr>
              <w:t>4</w:t>
            </w:r>
          </w:p>
        </w:tc>
        <w:tc>
          <w:tcPr>
            <w:tcW w:w="1096" w:type="dxa"/>
          </w:tcPr>
          <w:p w:rsidR="001705A3" w:rsidRPr="005616A2" w:rsidRDefault="001705A3" w:rsidP="00142F1F">
            <w:pPr>
              <w:jc w:val="center"/>
              <w:rPr>
                <w:color w:val="FF0000"/>
              </w:rPr>
            </w:pPr>
            <w:r w:rsidRPr="005616A2">
              <w:rPr>
                <w:color w:val="FF0000"/>
              </w:rPr>
              <w:t>5</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pPr>
            <w:r w:rsidRPr="005616A2">
              <w:t>2</w:t>
            </w:r>
          </w:p>
        </w:tc>
        <w:tc>
          <w:tcPr>
            <w:tcW w:w="1153" w:type="dxa"/>
          </w:tcPr>
          <w:p w:rsidR="001705A3" w:rsidRPr="005616A2" w:rsidRDefault="001705A3" w:rsidP="00142F1F">
            <w:pPr>
              <w:jc w:val="center"/>
              <w:rPr>
                <w:color w:val="FF0000"/>
              </w:rPr>
            </w:pPr>
            <w:r w:rsidRPr="005616A2">
              <w:rPr>
                <w:color w:val="FF0000"/>
              </w:rPr>
              <w:t>100</w:t>
            </w:r>
          </w:p>
        </w:tc>
        <w:tc>
          <w:tcPr>
            <w:tcW w:w="1171" w:type="dxa"/>
          </w:tcPr>
          <w:p w:rsidR="001705A3" w:rsidRPr="005616A2" w:rsidRDefault="001705A3" w:rsidP="00142F1F">
            <w:pPr>
              <w:jc w:val="center"/>
              <w:rPr>
                <w:color w:val="FF0000"/>
              </w:rPr>
            </w:pPr>
            <w:r w:rsidRPr="005616A2">
              <w:rPr>
                <w:color w:val="FF0000"/>
              </w:rPr>
              <w:t>100</w:t>
            </w:r>
          </w:p>
        </w:tc>
        <w:tc>
          <w:tcPr>
            <w:tcW w:w="1143" w:type="dxa"/>
          </w:tcPr>
          <w:p w:rsidR="001705A3" w:rsidRPr="005616A2" w:rsidRDefault="001705A3" w:rsidP="00142F1F">
            <w:pPr>
              <w:jc w:val="center"/>
              <w:rPr>
                <w:color w:val="FF0000"/>
              </w:rPr>
            </w:pPr>
            <w:r w:rsidRPr="005616A2">
              <w:rPr>
                <w:color w:val="FF0000"/>
              </w:rPr>
              <w:t>4</w:t>
            </w:r>
          </w:p>
        </w:tc>
        <w:tc>
          <w:tcPr>
            <w:tcW w:w="1096" w:type="dxa"/>
          </w:tcPr>
          <w:p w:rsidR="001705A3" w:rsidRPr="005616A2" w:rsidRDefault="001705A3" w:rsidP="00142F1F">
            <w:pPr>
              <w:jc w:val="center"/>
              <w:rPr>
                <w:color w:val="FF0000"/>
              </w:rPr>
            </w:pPr>
            <w:r w:rsidRPr="005616A2">
              <w:rPr>
                <w:color w:val="FF0000"/>
              </w:rPr>
              <w:t>4</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pPr>
            <w:r w:rsidRPr="005616A2">
              <w:t>3</w:t>
            </w:r>
          </w:p>
        </w:tc>
        <w:tc>
          <w:tcPr>
            <w:tcW w:w="1153" w:type="dxa"/>
          </w:tcPr>
          <w:p w:rsidR="001705A3" w:rsidRPr="005616A2" w:rsidRDefault="001705A3" w:rsidP="00142F1F">
            <w:pPr>
              <w:jc w:val="center"/>
              <w:rPr>
                <w:color w:val="FF0000"/>
              </w:rPr>
            </w:pPr>
            <w:r w:rsidRPr="005616A2">
              <w:rPr>
                <w:color w:val="FF0000"/>
              </w:rPr>
              <w:t>100</w:t>
            </w:r>
          </w:p>
        </w:tc>
        <w:tc>
          <w:tcPr>
            <w:tcW w:w="1171" w:type="dxa"/>
          </w:tcPr>
          <w:p w:rsidR="001705A3" w:rsidRPr="005616A2" w:rsidRDefault="001705A3" w:rsidP="00142F1F">
            <w:pPr>
              <w:jc w:val="center"/>
              <w:rPr>
                <w:color w:val="FF0000"/>
              </w:rPr>
            </w:pPr>
            <w:r w:rsidRPr="005616A2">
              <w:rPr>
                <w:color w:val="FF0000"/>
              </w:rPr>
              <w:t>95</w:t>
            </w:r>
          </w:p>
        </w:tc>
        <w:tc>
          <w:tcPr>
            <w:tcW w:w="1143" w:type="dxa"/>
          </w:tcPr>
          <w:p w:rsidR="001705A3" w:rsidRPr="005616A2" w:rsidRDefault="001705A3" w:rsidP="00142F1F">
            <w:pPr>
              <w:jc w:val="center"/>
              <w:rPr>
                <w:color w:val="FF0000"/>
              </w:rPr>
            </w:pPr>
            <w:r w:rsidRPr="005616A2">
              <w:rPr>
                <w:color w:val="FF0000"/>
              </w:rPr>
              <w:t>4</w:t>
            </w:r>
          </w:p>
        </w:tc>
        <w:tc>
          <w:tcPr>
            <w:tcW w:w="1096" w:type="dxa"/>
          </w:tcPr>
          <w:p w:rsidR="001705A3" w:rsidRPr="005616A2" w:rsidRDefault="001705A3" w:rsidP="00142F1F">
            <w:pPr>
              <w:jc w:val="center"/>
              <w:rPr>
                <w:color w:val="FF0000"/>
              </w:rPr>
            </w:pPr>
            <w:r w:rsidRPr="005616A2">
              <w:rPr>
                <w:color w:val="FF0000"/>
              </w:rPr>
              <w:t>3</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pPr>
            <w:r w:rsidRPr="005616A2">
              <w:t>4</w:t>
            </w:r>
          </w:p>
        </w:tc>
        <w:tc>
          <w:tcPr>
            <w:tcW w:w="1153" w:type="dxa"/>
          </w:tcPr>
          <w:p w:rsidR="001705A3" w:rsidRPr="005616A2" w:rsidRDefault="001705A3" w:rsidP="00142F1F">
            <w:pPr>
              <w:jc w:val="center"/>
              <w:rPr>
                <w:color w:val="FF0000"/>
              </w:rPr>
            </w:pPr>
            <w:r w:rsidRPr="005616A2">
              <w:rPr>
                <w:color w:val="FF0000"/>
              </w:rPr>
              <w:t>95</w:t>
            </w:r>
          </w:p>
        </w:tc>
        <w:tc>
          <w:tcPr>
            <w:tcW w:w="1171" w:type="dxa"/>
          </w:tcPr>
          <w:p w:rsidR="001705A3" w:rsidRPr="005616A2" w:rsidRDefault="001705A3" w:rsidP="00142F1F">
            <w:pPr>
              <w:jc w:val="center"/>
              <w:rPr>
                <w:color w:val="FF0000"/>
              </w:rPr>
            </w:pPr>
            <w:r w:rsidRPr="005616A2">
              <w:rPr>
                <w:color w:val="FF0000"/>
              </w:rPr>
              <w:t>100</w:t>
            </w:r>
          </w:p>
        </w:tc>
        <w:tc>
          <w:tcPr>
            <w:tcW w:w="1143" w:type="dxa"/>
          </w:tcPr>
          <w:p w:rsidR="001705A3" w:rsidRPr="005616A2" w:rsidRDefault="001705A3" w:rsidP="00142F1F">
            <w:pPr>
              <w:jc w:val="center"/>
              <w:rPr>
                <w:color w:val="FF0000"/>
              </w:rPr>
            </w:pPr>
            <w:r w:rsidRPr="005616A2">
              <w:rPr>
                <w:color w:val="FF0000"/>
              </w:rPr>
              <w:t>4</w:t>
            </w:r>
          </w:p>
        </w:tc>
        <w:tc>
          <w:tcPr>
            <w:tcW w:w="1096" w:type="dxa"/>
          </w:tcPr>
          <w:p w:rsidR="001705A3" w:rsidRPr="005616A2" w:rsidRDefault="001705A3" w:rsidP="00142F1F">
            <w:pPr>
              <w:jc w:val="center"/>
              <w:rPr>
                <w:color w:val="FF0000"/>
              </w:rPr>
            </w:pPr>
            <w:r w:rsidRPr="005616A2">
              <w:rPr>
                <w:color w:val="FF0000"/>
              </w:rPr>
              <w:t>3</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pPr>
            <w:r w:rsidRPr="005616A2">
              <w:t>5</w:t>
            </w:r>
          </w:p>
        </w:tc>
        <w:tc>
          <w:tcPr>
            <w:tcW w:w="1153" w:type="dxa"/>
          </w:tcPr>
          <w:p w:rsidR="001705A3" w:rsidRPr="005616A2" w:rsidRDefault="001705A3" w:rsidP="00142F1F">
            <w:pPr>
              <w:jc w:val="center"/>
              <w:rPr>
                <w:color w:val="E36C0A" w:themeColor="accent6" w:themeShade="BF"/>
              </w:rPr>
            </w:pPr>
            <w:r w:rsidRPr="005616A2">
              <w:rPr>
                <w:color w:val="E36C0A" w:themeColor="accent6" w:themeShade="BF"/>
              </w:rPr>
              <w:t>100</w:t>
            </w:r>
          </w:p>
        </w:tc>
        <w:tc>
          <w:tcPr>
            <w:tcW w:w="1171" w:type="dxa"/>
          </w:tcPr>
          <w:p w:rsidR="001705A3" w:rsidRPr="005616A2" w:rsidRDefault="001705A3" w:rsidP="00142F1F">
            <w:pPr>
              <w:jc w:val="center"/>
              <w:rPr>
                <w:color w:val="E36C0A" w:themeColor="accent6" w:themeShade="BF"/>
              </w:rPr>
            </w:pPr>
            <w:r w:rsidRPr="005616A2">
              <w:rPr>
                <w:color w:val="E36C0A" w:themeColor="accent6" w:themeShade="BF"/>
              </w:rPr>
              <w:t>3</w:t>
            </w:r>
          </w:p>
        </w:tc>
        <w:tc>
          <w:tcPr>
            <w:tcW w:w="1143"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129" w:type="dxa"/>
          </w:tcPr>
          <w:p w:rsidR="001705A3" w:rsidRPr="005616A2" w:rsidRDefault="001705A3" w:rsidP="00142F1F">
            <w:pPr>
              <w:jc w:val="center"/>
              <w:rPr>
                <w:color w:val="E36C0A" w:themeColor="accent6" w:themeShade="BF"/>
              </w:rPr>
            </w:pPr>
            <w:r w:rsidRPr="005616A2">
              <w:rPr>
                <w:color w:val="E36C0A" w:themeColor="accent6" w:themeShade="BF"/>
              </w:rPr>
              <w:t>0</w:t>
            </w:r>
          </w:p>
        </w:tc>
      </w:tr>
      <w:tr w:rsidR="001705A3" w:rsidRPr="005616A2" w:rsidTr="00142F1F">
        <w:tc>
          <w:tcPr>
            <w:tcW w:w="1252" w:type="dxa"/>
          </w:tcPr>
          <w:p w:rsidR="001705A3" w:rsidRPr="005616A2" w:rsidRDefault="001705A3" w:rsidP="00142F1F">
            <w:pPr>
              <w:jc w:val="center"/>
            </w:pPr>
            <w:r w:rsidRPr="005616A2">
              <w:t>6</w:t>
            </w:r>
          </w:p>
        </w:tc>
        <w:tc>
          <w:tcPr>
            <w:tcW w:w="1153" w:type="dxa"/>
          </w:tcPr>
          <w:p w:rsidR="001705A3" w:rsidRPr="005616A2" w:rsidRDefault="001705A3" w:rsidP="00142F1F">
            <w:pPr>
              <w:jc w:val="center"/>
              <w:rPr>
                <w:color w:val="E36C0A" w:themeColor="accent6" w:themeShade="BF"/>
              </w:rPr>
            </w:pPr>
            <w:r w:rsidRPr="005616A2">
              <w:rPr>
                <w:color w:val="E36C0A" w:themeColor="accent6" w:themeShade="BF"/>
              </w:rPr>
              <w:t>100</w:t>
            </w:r>
          </w:p>
        </w:tc>
        <w:tc>
          <w:tcPr>
            <w:tcW w:w="1171"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143"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129" w:type="dxa"/>
          </w:tcPr>
          <w:p w:rsidR="001705A3" w:rsidRPr="005616A2" w:rsidRDefault="001705A3" w:rsidP="00142F1F">
            <w:pPr>
              <w:jc w:val="center"/>
              <w:rPr>
                <w:color w:val="E36C0A" w:themeColor="accent6" w:themeShade="BF"/>
              </w:rPr>
            </w:pPr>
            <w:r w:rsidRPr="005616A2">
              <w:rPr>
                <w:color w:val="E36C0A" w:themeColor="accent6" w:themeShade="BF"/>
              </w:rPr>
              <w:t>0</w:t>
            </w:r>
          </w:p>
        </w:tc>
      </w:tr>
      <w:tr w:rsidR="001705A3" w:rsidRPr="005616A2" w:rsidTr="00142F1F">
        <w:tc>
          <w:tcPr>
            <w:tcW w:w="1252" w:type="dxa"/>
          </w:tcPr>
          <w:p w:rsidR="001705A3" w:rsidRPr="005616A2" w:rsidRDefault="001705A3" w:rsidP="00142F1F">
            <w:pPr>
              <w:jc w:val="center"/>
            </w:pPr>
            <w:r w:rsidRPr="005616A2">
              <w:t>7</w:t>
            </w:r>
          </w:p>
        </w:tc>
        <w:tc>
          <w:tcPr>
            <w:tcW w:w="1153" w:type="dxa"/>
          </w:tcPr>
          <w:p w:rsidR="001705A3" w:rsidRPr="005616A2" w:rsidRDefault="001705A3" w:rsidP="00142F1F">
            <w:pPr>
              <w:jc w:val="center"/>
              <w:rPr>
                <w:color w:val="E36C0A" w:themeColor="accent6" w:themeShade="BF"/>
              </w:rPr>
            </w:pPr>
            <w:r w:rsidRPr="005616A2">
              <w:rPr>
                <w:color w:val="E36C0A" w:themeColor="accent6" w:themeShade="BF"/>
              </w:rPr>
              <w:t>100</w:t>
            </w:r>
          </w:p>
        </w:tc>
        <w:tc>
          <w:tcPr>
            <w:tcW w:w="1171" w:type="dxa"/>
          </w:tcPr>
          <w:p w:rsidR="001705A3" w:rsidRPr="005616A2" w:rsidRDefault="001705A3" w:rsidP="00142F1F">
            <w:pPr>
              <w:jc w:val="center"/>
              <w:rPr>
                <w:color w:val="E36C0A" w:themeColor="accent6" w:themeShade="BF"/>
              </w:rPr>
            </w:pPr>
            <w:r w:rsidRPr="005616A2">
              <w:rPr>
                <w:color w:val="E36C0A" w:themeColor="accent6" w:themeShade="BF"/>
              </w:rPr>
              <w:t>3</w:t>
            </w:r>
          </w:p>
        </w:tc>
        <w:tc>
          <w:tcPr>
            <w:tcW w:w="1143"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129" w:type="dxa"/>
          </w:tcPr>
          <w:p w:rsidR="001705A3" w:rsidRPr="005616A2" w:rsidRDefault="001705A3" w:rsidP="00142F1F">
            <w:pPr>
              <w:jc w:val="center"/>
              <w:rPr>
                <w:color w:val="E36C0A" w:themeColor="accent6" w:themeShade="BF"/>
              </w:rPr>
            </w:pPr>
            <w:r w:rsidRPr="005616A2">
              <w:rPr>
                <w:color w:val="E36C0A" w:themeColor="accent6" w:themeShade="BF"/>
              </w:rPr>
              <w:t>0</w:t>
            </w:r>
          </w:p>
        </w:tc>
      </w:tr>
      <w:tr w:rsidR="001705A3" w:rsidRPr="005616A2" w:rsidTr="00142F1F">
        <w:tc>
          <w:tcPr>
            <w:tcW w:w="1252" w:type="dxa"/>
          </w:tcPr>
          <w:p w:rsidR="001705A3" w:rsidRPr="005616A2" w:rsidRDefault="001705A3" w:rsidP="00142F1F">
            <w:pPr>
              <w:jc w:val="center"/>
            </w:pPr>
            <w:r w:rsidRPr="005616A2">
              <w:t>8</w:t>
            </w:r>
          </w:p>
        </w:tc>
        <w:tc>
          <w:tcPr>
            <w:tcW w:w="1153" w:type="dxa"/>
          </w:tcPr>
          <w:p w:rsidR="001705A3" w:rsidRPr="005616A2" w:rsidRDefault="001705A3" w:rsidP="00142F1F">
            <w:pPr>
              <w:jc w:val="center"/>
              <w:rPr>
                <w:color w:val="E36C0A" w:themeColor="accent6" w:themeShade="BF"/>
              </w:rPr>
            </w:pPr>
            <w:r w:rsidRPr="005616A2">
              <w:rPr>
                <w:color w:val="E36C0A" w:themeColor="accent6" w:themeShade="BF"/>
              </w:rPr>
              <w:t>100</w:t>
            </w:r>
          </w:p>
        </w:tc>
        <w:tc>
          <w:tcPr>
            <w:tcW w:w="1171"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143" w:type="dxa"/>
          </w:tcPr>
          <w:p w:rsidR="001705A3" w:rsidRPr="005616A2" w:rsidRDefault="001705A3" w:rsidP="00142F1F">
            <w:pPr>
              <w:jc w:val="center"/>
              <w:rPr>
                <w:color w:val="E36C0A" w:themeColor="accent6" w:themeShade="BF"/>
              </w:rPr>
            </w:pPr>
            <w:r w:rsidRPr="005616A2">
              <w:rPr>
                <w:color w:val="E36C0A" w:themeColor="accent6" w:themeShade="BF"/>
              </w:rPr>
              <w:t>2</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096" w:type="dxa"/>
          </w:tcPr>
          <w:p w:rsidR="001705A3" w:rsidRPr="005616A2" w:rsidRDefault="001705A3" w:rsidP="00142F1F">
            <w:pPr>
              <w:jc w:val="center"/>
              <w:rPr>
                <w:color w:val="E36C0A" w:themeColor="accent6" w:themeShade="BF"/>
              </w:rPr>
            </w:pPr>
            <w:r w:rsidRPr="005616A2">
              <w:rPr>
                <w:color w:val="E36C0A" w:themeColor="accent6" w:themeShade="BF"/>
              </w:rPr>
              <w:t>0</w:t>
            </w:r>
          </w:p>
        </w:tc>
        <w:tc>
          <w:tcPr>
            <w:tcW w:w="1129" w:type="dxa"/>
          </w:tcPr>
          <w:p w:rsidR="001705A3" w:rsidRPr="005616A2" w:rsidRDefault="001705A3" w:rsidP="00142F1F">
            <w:pPr>
              <w:jc w:val="center"/>
              <w:rPr>
                <w:color w:val="E36C0A" w:themeColor="accent6" w:themeShade="BF"/>
              </w:rPr>
            </w:pPr>
            <w:r w:rsidRPr="005616A2">
              <w:rPr>
                <w:color w:val="E36C0A" w:themeColor="accent6" w:themeShade="BF"/>
              </w:rPr>
              <w:t>0</w:t>
            </w:r>
          </w:p>
        </w:tc>
      </w:tr>
      <w:tr w:rsidR="001705A3" w:rsidRPr="005616A2" w:rsidTr="00142F1F">
        <w:tc>
          <w:tcPr>
            <w:tcW w:w="1252" w:type="dxa"/>
          </w:tcPr>
          <w:p w:rsidR="001705A3" w:rsidRPr="005616A2" w:rsidRDefault="001705A3" w:rsidP="00142F1F">
            <w:pPr>
              <w:jc w:val="center"/>
            </w:pPr>
            <w:r w:rsidRPr="005616A2">
              <w:t>9</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10</w:t>
            </w:r>
          </w:p>
        </w:tc>
        <w:tc>
          <w:tcPr>
            <w:tcW w:w="1143"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10</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pPr>
            <w:r w:rsidRPr="005616A2">
              <w:t>10</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10</w:t>
            </w:r>
          </w:p>
        </w:tc>
        <w:tc>
          <w:tcPr>
            <w:tcW w:w="1143" w:type="dxa"/>
          </w:tcPr>
          <w:p w:rsidR="001705A3" w:rsidRPr="005616A2" w:rsidRDefault="001705A3" w:rsidP="00142F1F">
            <w:pPr>
              <w:jc w:val="center"/>
              <w:rPr>
                <w:color w:val="0070C0"/>
              </w:rPr>
            </w:pPr>
            <w:r w:rsidRPr="005616A2">
              <w:rPr>
                <w:color w:val="0070C0"/>
              </w:rPr>
              <w:t>6</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10</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pPr>
            <w:r w:rsidRPr="005616A2">
              <w:t>11</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10</w:t>
            </w:r>
          </w:p>
        </w:tc>
        <w:tc>
          <w:tcPr>
            <w:tcW w:w="1143"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10</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pPr>
            <w:r w:rsidRPr="005616A2">
              <w:t>12</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6</w:t>
            </w:r>
          </w:p>
        </w:tc>
        <w:tc>
          <w:tcPr>
            <w:tcW w:w="1143" w:type="dxa"/>
          </w:tcPr>
          <w:p w:rsidR="001705A3" w:rsidRPr="005616A2" w:rsidRDefault="001705A3" w:rsidP="00142F1F">
            <w:pPr>
              <w:jc w:val="center"/>
              <w:rPr>
                <w:color w:val="0070C0"/>
              </w:rPr>
            </w:pPr>
            <w:r w:rsidRPr="005616A2">
              <w:rPr>
                <w:color w:val="0070C0"/>
              </w:rPr>
              <w:t>2</w:t>
            </w:r>
          </w:p>
        </w:tc>
        <w:tc>
          <w:tcPr>
            <w:tcW w:w="1096" w:type="dxa"/>
          </w:tcPr>
          <w:p w:rsidR="001705A3" w:rsidRPr="005616A2" w:rsidRDefault="001705A3" w:rsidP="00142F1F">
            <w:pPr>
              <w:jc w:val="center"/>
              <w:rPr>
                <w:color w:val="0070C0"/>
              </w:rPr>
            </w:pPr>
            <w:r w:rsidRPr="005616A2">
              <w:rPr>
                <w:color w:val="0070C0"/>
              </w:rPr>
              <w:t>2</w:t>
            </w:r>
          </w:p>
        </w:tc>
        <w:tc>
          <w:tcPr>
            <w:tcW w:w="1096" w:type="dxa"/>
          </w:tcPr>
          <w:p w:rsidR="001705A3" w:rsidRPr="005616A2" w:rsidRDefault="001705A3" w:rsidP="00142F1F">
            <w:pPr>
              <w:jc w:val="center"/>
              <w:rPr>
                <w:color w:val="0070C0"/>
              </w:rPr>
            </w:pPr>
            <w:r w:rsidRPr="005616A2">
              <w:rPr>
                <w:color w:val="0070C0"/>
              </w:rPr>
              <w:t>11</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pPr>
            <w:r w:rsidRPr="005616A2">
              <w:t>13</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2</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7</w:t>
            </w:r>
          </w:p>
        </w:tc>
        <w:tc>
          <w:tcPr>
            <w:tcW w:w="1129" w:type="dxa"/>
          </w:tcPr>
          <w:p w:rsidR="001705A3" w:rsidRPr="005616A2" w:rsidRDefault="001705A3" w:rsidP="00142F1F">
            <w:pPr>
              <w:jc w:val="center"/>
              <w:rPr>
                <w:color w:val="00B050"/>
              </w:rPr>
            </w:pPr>
            <w:r w:rsidRPr="005616A2">
              <w:rPr>
                <w:color w:val="00B050"/>
              </w:rPr>
              <w:t>4</w:t>
            </w:r>
          </w:p>
        </w:tc>
      </w:tr>
      <w:tr w:rsidR="001705A3" w:rsidRPr="005616A2" w:rsidTr="00142F1F">
        <w:tc>
          <w:tcPr>
            <w:tcW w:w="1252" w:type="dxa"/>
          </w:tcPr>
          <w:p w:rsidR="001705A3" w:rsidRPr="005616A2" w:rsidRDefault="001705A3" w:rsidP="00142F1F">
            <w:pPr>
              <w:jc w:val="center"/>
            </w:pPr>
            <w:r w:rsidRPr="005616A2">
              <w:t>14</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4</w:t>
            </w:r>
          </w:p>
        </w:tc>
        <w:tc>
          <w:tcPr>
            <w:tcW w:w="1129" w:type="dxa"/>
          </w:tcPr>
          <w:p w:rsidR="001705A3" w:rsidRPr="005616A2" w:rsidRDefault="001705A3" w:rsidP="00142F1F">
            <w:pPr>
              <w:jc w:val="center"/>
              <w:rPr>
                <w:color w:val="00B050"/>
              </w:rPr>
            </w:pPr>
            <w:r w:rsidRPr="005616A2">
              <w:rPr>
                <w:color w:val="00B050"/>
              </w:rPr>
              <w:t>4</w:t>
            </w:r>
          </w:p>
        </w:tc>
      </w:tr>
      <w:tr w:rsidR="001705A3" w:rsidRPr="005616A2" w:rsidTr="00142F1F">
        <w:tc>
          <w:tcPr>
            <w:tcW w:w="1252" w:type="dxa"/>
          </w:tcPr>
          <w:p w:rsidR="001705A3" w:rsidRPr="005616A2" w:rsidRDefault="001705A3" w:rsidP="00142F1F">
            <w:pPr>
              <w:jc w:val="center"/>
            </w:pPr>
            <w:r w:rsidRPr="005616A2">
              <w:t>15</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2</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4</w:t>
            </w:r>
          </w:p>
        </w:tc>
        <w:tc>
          <w:tcPr>
            <w:tcW w:w="1129" w:type="dxa"/>
          </w:tcPr>
          <w:p w:rsidR="001705A3" w:rsidRPr="005616A2" w:rsidRDefault="001705A3" w:rsidP="00142F1F">
            <w:pPr>
              <w:jc w:val="center"/>
              <w:rPr>
                <w:color w:val="00B050"/>
              </w:rPr>
            </w:pPr>
            <w:r w:rsidRPr="005616A2">
              <w:rPr>
                <w:color w:val="00B050"/>
              </w:rPr>
              <w:t>4</w:t>
            </w:r>
          </w:p>
        </w:tc>
      </w:tr>
      <w:tr w:rsidR="001705A3" w:rsidRPr="005616A2" w:rsidTr="00142F1F">
        <w:tc>
          <w:tcPr>
            <w:tcW w:w="1252" w:type="dxa"/>
          </w:tcPr>
          <w:p w:rsidR="001705A3" w:rsidRPr="005616A2" w:rsidRDefault="001705A3" w:rsidP="00142F1F">
            <w:pPr>
              <w:jc w:val="center"/>
            </w:pPr>
            <w:r w:rsidRPr="005616A2">
              <w:t>16</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4</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5</w:t>
            </w:r>
          </w:p>
        </w:tc>
        <w:tc>
          <w:tcPr>
            <w:tcW w:w="1129" w:type="dxa"/>
          </w:tcPr>
          <w:p w:rsidR="001705A3" w:rsidRPr="005616A2" w:rsidRDefault="001705A3" w:rsidP="00142F1F">
            <w:pPr>
              <w:jc w:val="center"/>
              <w:rPr>
                <w:color w:val="00B050"/>
              </w:rPr>
            </w:pPr>
            <w:r w:rsidRPr="005616A2">
              <w:rPr>
                <w:color w:val="00B050"/>
              </w:rPr>
              <w:t>4</w:t>
            </w:r>
          </w:p>
        </w:tc>
      </w:tr>
    </w:tbl>
    <w:p w:rsidR="001705A3" w:rsidRPr="005616A2" w:rsidRDefault="001705A3" w:rsidP="001705A3"/>
    <w:p w:rsidR="001705A3" w:rsidRPr="005616A2" w:rsidRDefault="001705A3" w:rsidP="001705A3">
      <w:pPr>
        <w:pStyle w:val="Heading1"/>
      </w:pPr>
      <w:bookmarkStart w:id="128" w:name="_Toc404107974"/>
      <w:r w:rsidRPr="005616A2">
        <w:t>6.5.2 – The second site for SEM and EDAX</w:t>
      </w:r>
      <w:bookmarkEnd w:id="128"/>
    </w:p>
    <w:p w:rsidR="001705A3" w:rsidRPr="005616A2" w:rsidRDefault="001705A3" w:rsidP="001705A3">
      <w:r w:rsidRPr="005616A2">
        <w:rPr>
          <w:noProof/>
          <w:lang w:eastAsia="en-GB"/>
        </w:rPr>
        <w:drawing>
          <wp:inline distT="0" distB="0" distL="0" distR="0" wp14:anchorId="237F4027" wp14:editId="63CCEC9C">
            <wp:extent cx="5731510" cy="3777662"/>
            <wp:effectExtent l="0" t="0" r="2540" b="0"/>
            <wp:docPr id="48" name="Picture 48" descr="C:\Users\Sam Gascoyne\Dropbox\Thesis Writing\Results\7xxx-2xxx Second Site of SEM 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 Gascoyne\Dropbox\Thesis Writing\Results\7xxx-2xxx Second Site of SEM analysis.bmp"/>
                    <pic:cNvPicPr>
                      <a:picLocks noChangeAspect="1" noChangeArrowheads="1"/>
                    </pic:cNvPicPr>
                  </pic:nvPicPr>
                  <pic:blipFill>
                    <a:blip r:embed="rId630">
                      <a:extLst>
                        <a:ext uri="{28A0092B-C50C-407E-A947-70E740481C1C}">
                          <a14:useLocalDpi xmlns:a14="http://schemas.microsoft.com/office/drawing/2010/main" val="0"/>
                        </a:ext>
                      </a:extLst>
                    </a:blip>
                    <a:srcRect/>
                    <a:stretch>
                      <a:fillRect/>
                    </a:stretch>
                  </pic:blipFill>
                  <pic:spPr bwMode="auto">
                    <a:xfrm>
                      <a:off x="0" y="0"/>
                      <a:ext cx="5731510" cy="3777662"/>
                    </a:xfrm>
                    <a:prstGeom prst="rect">
                      <a:avLst/>
                    </a:prstGeom>
                    <a:noFill/>
                    <a:ln>
                      <a:noFill/>
                    </a:ln>
                  </pic:spPr>
                </pic:pic>
              </a:graphicData>
            </a:graphic>
          </wp:inline>
        </w:drawing>
      </w:r>
    </w:p>
    <w:p w:rsidR="001705A3" w:rsidRPr="005616A2" w:rsidRDefault="001705A3" w:rsidP="001705A3">
      <w:r w:rsidRPr="005616A2">
        <w:t>Figure 6.5.2.A – The macrograph site of analysis (Site 2)</w:t>
      </w:r>
    </w:p>
    <w:p w:rsidR="001705A3" w:rsidRPr="005616A2" w:rsidRDefault="001705A3" w:rsidP="001705A3">
      <w:r w:rsidRPr="005616A2">
        <w:rPr>
          <w:noProof/>
          <w:lang w:eastAsia="en-GB"/>
        </w:rPr>
        <w:lastRenderedPageBreak/>
        <w:drawing>
          <wp:inline distT="0" distB="0" distL="0" distR="0" wp14:anchorId="479E11B6" wp14:editId="161A4252">
            <wp:extent cx="5731510" cy="2736496"/>
            <wp:effectExtent l="0" t="0" r="2540" b="6985"/>
            <wp:docPr id="49" name="Picture 49" descr="C:\Users\Sam Gascoyne\Dropbox\Thesis Writing\Results\7xxx-2xxx Second Site - progression of focu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am Gascoyne\Dropbox\Thesis Writing\Results\7xxx-2xxx Second Site - progression of focus.bmp"/>
                    <pic:cNvPicPr>
                      <a:picLocks noChangeAspect="1" noChangeArrowheads="1"/>
                    </pic:cNvPicPr>
                  </pic:nvPicPr>
                  <pic:blipFill>
                    <a:blip r:embed="rId631" cstate="print">
                      <a:extLst>
                        <a:ext uri="{28A0092B-C50C-407E-A947-70E740481C1C}">
                          <a14:useLocalDpi xmlns:a14="http://schemas.microsoft.com/office/drawing/2010/main" val="0"/>
                        </a:ext>
                      </a:extLst>
                    </a:blip>
                    <a:srcRect/>
                    <a:stretch>
                      <a:fillRect/>
                    </a:stretch>
                  </pic:blipFill>
                  <pic:spPr bwMode="auto">
                    <a:xfrm>
                      <a:off x="0" y="0"/>
                      <a:ext cx="5731510" cy="2736496"/>
                    </a:xfrm>
                    <a:prstGeom prst="rect">
                      <a:avLst/>
                    </a:prstGeom>
                    <a:noFill/>
                    <a:ln>
                      <a:noFill/>
                    </a:ln>
                  </pic:spPr>
                </pic:pic>
              </a:graphicData>
            </a:graphic>
          </wp:inline>
        </w:drawing>
      </w:r>
    </w:p>
    <w:p w:rsidR="001705A3" w:rsidRPr="005616A2" w:rsidRDefault="001705A3" w:rsidP="001705A3">
      <w:r w:rsidRPr="005616A2">
        <w:t>Figure 6.5.2.B – The progressive focus of site 2</w:t>
      </w:r>
    </w:p>
    <w:p w:rsidR="001705A3" w:rsidRPr="005616A2" w:rsidRDefault="001705A3" w:rsidP="001705A3"/>
    <w:p w:rsidR="001705A3" w:rsidRPr="005616A2" w:rsidRDefault="001705A3" w:rsidP="001705A3">
      <w:r w:rsidRPr="005616A2">
        <w:rPr>
          <w:noProof/>
          <w:lang w:eastAsia="en-GB"/>
        </w:rPr>
        <w:drawing>
          <wp:inline distT="0" distB="0" distL="0" distR="0" wp14:anchorId="086EF70B" wp14:editId="24081DC4">
            <wp:extent cx="3455670" cy="3891280"/>
            <wp:effectExtent l="0" t="0" r="0" b="0"/>
            <wp:docPr id="50" name="Picture 50" descr="C:\Users\Sam Gascoyne\Dropbox\Thesis Writing\Results\7xxx-2xxx Second Site - non-blade precipitat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m Gascoyne\Dropbox\Thesis Writing\Results\7xxx-2xxx Second Site - non-blade precipitates.bmp"/>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bwMode="auto">
                    <a:xfrm>
                      <a:off x="0" y="0"/>
                      <a:ext cx="3455670" cy="3891280"/>
                    </a:xfrm>
                    <a:prstGeom prst="rect">
                      <a:avLst/>
                    </a:prstGeom>
                    <a:noFill/>
                    <a:ln>
                      <a:noFill/>
                    </a:ln>
                  </pic:spPr>
                </pic:pic>
              </a:graphicData>
            </a:graphic>
          </wp:inline>
        </w:drawing>
      </w:r>
    </w:p>
    <w:p w:rsidR="001705A3" w:rsidRPr="005616A2" w:rsidRDefault="001705A3" w:rsidP="001705A3">
      <w:r w:rsidRPr="005616A2">
        <w:t>Figure 6.5.2.C – The EDAX points for precipitates in the non-blade region</w:t>
      </w:r>
    </w:p>
    <w:p w:rsidR="001705A3" w:rsidRPr="005616A2" w:rsidRDefault="001705A3" w:rsidP="001705A3">
      <w:r w:rsidRPr="005616A2">
        <w:rPr>
          <w:noProof/>
          <w:lang w:eastAsia="en-GB"/>
        </w:rPr>
        <w:lastRenderedPageBreak/>
        <w:drawing>
          <wp:inline distT="0" distB="0" distL="0" distR="0" wp14:anchorId="666AA797" wp14:editId="24AC3F52">
            <wp:extent cx="3413125" cy="3859530"/>
            <wp:effectExtent l="0" t="0" r="0" b="7620"/>
            <wp:docPr id="51" name="Picture 51" descr="C:\Users\Sam Gascoyne\Dropbox\Thesis Writing\Results\7xxx-2xxx Second Site - blade1 precipitat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m Gascoyne\Dropbox\Thesis Writing\Results\7xxx-2xxx Second Site - blade1 precipitates.bmp"/>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3413125" cy="3859530"/>
                    </a:xfrm>
                    <a:prstGeom prst="rect">
                      <a:avLst/>
                    </a:prstGeom>
                    <a:noFill/>
                    <a:ln>
                      <a:noFill/>
                    </a:ln>
                  </pic:spPr>
                </pic:pic>
              </a:graphicData>
            </a:graphic>
          </wp:inline>
        </w:drawing>
      </w:r>
    </w:p>
    <w:p w:rsidR="001705A3" w:rsidRPr="005616A2" w:rsidRDefault="001705A3" w:rsidP="001705A3">
      <w:r w:rsidRPr="005616A2">
        <w:t>Figure 6.5.2.D – The EDAX points for precipitates in the blade region</w:t>
      </w:r>
    </w:p>
    <w:p w:rsidR="001705A3" w:rsidRPr="005616A2" w:rsidRDefault="001705A3" w:rsidP="001705A3">
      <w:r w:rsidRPr="005616A2">
        <w:rPr>
          <w:noProof/>
          <w:lang w:eastAsia="en-GB"/>
        </w:rPr>
        <w:drawing>
          <wp:inline distT="0" distB="0" distL="0" distR="0" wp14:anchorId="7F06031A" wp14:editId="24B2063E">
            <wp:extent cx="3444875" cy="3870325"/>
            <wp:effectExtent l="0" t="0" r="3175" b="0"/>
            <wp:docPr id="52" name="Picture 52" descr="C:\Users\Sam Gascoyne\Dropbox\Thesis Writing\Results\7xxx-2xxx Second Site - non-blade base materi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 Gascoyne\Dropbox\Thesis Writing\Results\7xxx-2xxx Second Site - non-blade base material.bmp"/>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3444875" cy="3870325"/>
                    </a:xfrm>
                    <a:prstGeom prst="rect">
                      <a:avLst/>
                    </a:prstGeom>
                    <a:noFill/>
                    <a:ln>
                      <a:noFill/>
                    </a:ln>
                  </pic:spPr>
                </pic:pic>
              </a:graphicData>
            </a:graphic>
          </wp:inline>
        </w:drawing>
      </w:r>
    </w:p>
    <w:p w:rsidR="001705A3" w:rsidRPr="005616A2" w:rsidRDefault="001705A3" w:rsidP="001705A3">
      <w:r w:rsidRPr="005616A2">
        <w:t>Figure 6.5.2.E – The EDAX points for the base material in the non-blade region</w:t>
      </w:r>
    </w:p>
    <w:p w:rsidR="001705A3" w:rsidRPr="005616A2" w:rsidRDefault="001705A3" w:rsidP="001705A3">
      <w:r w:rsidRPr="005616A2">
        <w:rPr>
          <w:noProof/>
          <w:lang w:eastAsia="en-GB"/>
        </w:rPr>
        <w:lastRenderedPageBreak/>
        <w:drawing>
          <wp:inline distT="0" distB="0" distL="0" distR="0" wp14:anchorId="5CA62D7F" wp14:editId="6E2C4B15">
            <wp:extent cx="3434080" cy="3859530"/>
            <wp:effectExtent l="0" t="0" r="0" b="7620"/>
            <wp:docPr id="53" name="Picture 53" descr="C:\Users\Sam Gascoyne\Dropbox\Thesis Writing\Results\7xxx-2xxx Second Site - blade base materi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 Gascoyne\Dropbox\Thesis Writing\Results\7xxx-2xxx Second Site - blade base material.bmp"/>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bwMode="auto">
                    <a:xfrm>
                      <a:off x="0" y="0"/>
                      <a:ext cx="3434080" cy="3859530"/>
                    </a:xfrm>
                    <a:prstGeom prst="rect">
                      <a:avLst/>
                    </a:prstGeom>
                    <a:noFill/>
                    <a:ln>
                      <a:noFill/>
                    </a:ln>
                  </pic:spPr>
                </pic:pic>
              </a:graphicData>
            </a:graphic>
          </wp:inline>
        </w:drawing>
      </w:r>
    </w:p>
    <w:p w:rsidR="001705A3" w:rsidRPr="005616A2" w:rsidRDefault="001705A3" w:rsidP="001705A3">
      <w:r w:rsidRPr="005616A2">
        <w:t>Figure 6.5.2.F – The EDAX points for the base material in the blade region</w:t>
      </w:r>
    </w:p>
    <w:p w:rsidR="001705A3" w:rsidRPr="005616A2" w:rsidRDefault="001705A3" w:rsidP="001705A3">
      <w:r w:rsidRPr="005616A2">
        <w:t>Table 6.5.2 – All site 2 points 2 and their peak intensities for elements detected during EDAX, where non-blade precipitates are in red, non-blade base material are in orange, blade precipitates are in blue, and blade base material is in green.</w:t>
      </w:r>
    </w:p>
    <w:tbl>
      <w:tblPr>
        <w:tblStyle w:val="TableGrid"/>
        <w:tblW w:w="9136" w:type="dxa"/>
        <w:tblLook w:val="04A0" w:firstRow="1" w:lastRow="0" w:firstColumn="1" w:lastColumn="0" w:noHBand="0" w:noVBand="1"/>
      </w:tblPr>
      <w:tblGrid>
        <w:gridCol w:w="1252"/>
        <w:gridCol w:w="1153"/>
        <w:gridCol w:w="1171"/>
        <w:gridCol w:w="1143"/>
        <w:gridCol w:w="1096"/>
        <w:gridCol w:w="1096"/>
        <w:gridCol w:w="1096"/>
        <w:gridCol w:w="1129"/>
      </w:tblGrid>
      <w:tr w:rsidR="001705A3" w:rsidRPr="005616A2" w:rsidTr="00142F1F">
        <w:tc>
          <w:tcPr>
            <w:tcW w:w="1252" w:type="dxa"/>
          </w:tcPr>
          <w:p w:rsidR="001705A3" w:rsidRPr="005616A2" w:rsidRDefault="001705A3" w:rsidP="00142F1F">
            <w:pPr>
              <w:jc w:val="center"/>
            </w:pPr>
            <w:r w:rsidRPr="005616A2">
              <w:t>Point No.</w:t>
            </w:r>
          </w:p>
        </w:tc>
        <w:tc>
          <w:tcPr>
            <w:tcW w:w="1153" w:type="dxa"/>
          </w:tcPr>
          <w:p w:rsidR="001705A3" w:rsidRPr="005616A2" w:rsidRDefault="001705A3" w:rsidP="00142F1F">
            <w:pPr>
              <w:jc w:val="center"/>
            </w:pPr>
            <w:r w:rsidRPr="005616A2">
              <w:t>Al Peak Intensity (%)</w:t>
            </w:r>
          </w:p>
        </w:tc>
        <w:tc>
          <w:tcPr>
            <w:tcW w:w="1171" w:type="dxa"/>
          </w:tcPr>
          <w:p w:rsidR="001705A3" w:rsidRPr="005616A2" w:rsidRDefault="001705A3" w:rsidP="00142F1F">
            <w:pPr>
              <w:jc w:val="center"/>
            </w:pPr>
            <w:r w:rsidRPr="005616A2">
              <w:t>Cu Peak Intensity (%)</w:t>
            </w:r>
          </w:p>
        </w:tc>
        <w:tc>
          <w:tcPr>
            <w:tcW w:w="1143" w:type="dxa"/>
          </w:tcPr>
          <w:p w:rsidR="001705A3" w:rsidRPr="005616A2" w:rsidRDefault="001705A3" w:rsidP="00142F1F">
            <w:pPr>
              <w:jc w:val="center"/>
            </w:pPr>
            <w:r w:rsidRPr="005616A2">
              <w:t>O Peak Intensity (%)</w:t>
            </w:r>
          </w:p>
        </w:tc>
        <w:tc>
          <w:tcPr>
            <w:tcW w:w="1096" w:type="dxa"/>
          </w:tcPr>
          <w:p w:rsidR="001705A3" w:rsidRPr="005616A2" w:rsidRDefault="001705A3" w:rsidP="00142F1F">
            <w:pPr>
              <w:jc w:val="center"/>
            </w:pPr>
            <w:r w:rsidRPr="005616A2">
              <w:t>C Peak Intensity (%)</w:t>
            </w:r>
          </w:p>
        </w:tc>
        <w:tc>
          <w:tcPr>
            <w:tcW w:w="1096" w:type="dxa"/>
          </w:tcPr>
          <w:p w:rsidR="001705A3" w:rsidRPr="005616A2" w:rsidRDefault="001705A3" w:rsidP="00142F1F">
            <w:pPr>
              <w:jc w:val="center"/>
            </w:pPr>
            <w:r w:rsidRPr="005616A2">
              <w:t>Fe Peak Intensity (%)</w:t>
            </w:r>
          </w:p>
        </w:tc>
        <w:tc>
          <w:tcPr>
            <w:tcW w:w="1096" w:type="dxa"/>
          </w:tcPr>
          <w:p w:rsidR="001705A3" w:rsidRPr="005616A2" w:rsidRDefault="001705A3" w:rsidP="00142F1F">
            <w:pPr>
              <w:jc w:val="center"/>
            </w:pPr>
            <w:r w:rsidRPr="005616A2">
              <w:t>Zn Peak Intensity (%)</w:t>
            </w:r>
          </w:p>
        </w:tc>
        <w:tc>
          <w:tcPr>
            <w:tcW w:w="1129" w:type="dxa"/>
          </w:tcPr>
          <w:p w:rsidR="001705A3" w:rsidRPr="005616A2" w:rsidRDefault="001705A3" w:rsidP="00142F1F">
            <w:pPr>
              <w:jc w:val="center"/>
            </w:pPr>
            <w:r w:rsidRPr="005616A2">
              <w:t>Mg Peak Intensity (%)</w:t>
            </w:r>
          </w:p>
        </w:tc>
      </w:tr>
      <w:tr w:rsidR="001705A3" w:rsidRPr="005616A2" w:rsidTr="00142F1F">
        <w:tc>
          <w:tcPr>
            <w:tcW w:w="1252" w:type="dxa"/>
          </w:tcPr>
          <w:p w:rsidR="001705A3" w:rsidRPr="005616A2" w:rsidRDefault="001705A3" w:rsidP="00142F1F">
            <w:pPr>
              <w:jc w:val="center"/>
              <w:rPr>
                <w:color w:val="FF0000"/>
              </w:rPr>
            </w:pPr>
            <w:r w:rsidRPr="005616A2">
              <w:rPr>
                <w:color w:val="FF0000"/>
              </w:rPr>
              <w:t>1</w:t>
            </w:r>
          </w:p>
        </w:tc>
        <w:tc>
          <w:tcPr>
            <w:tcW w:w="1153" w:type="dxa"/>
          </w:tcPr>
          <w:p w:rsidR="001705A3" w:rsidRPr="005616A2" w:rsidRDefault="001705A3" w:rsidP="00142F1F">
            <w:pPr>
              <w:jc w:val="center"/>
              <w:rPr>
                <w:color w:val="FF0000"/>
              </w:rPr>
            </w:pPr>
            <w:r w:rsidRPr="005616A2">
              <w:rPr>
                <w:color w:val="FF0000"/>
              </w:rPr>
              <w:t>90</w:t>
            </w:r>
          </w:p>
        </w:tc>
        <w:tc>
          <w:tcPr>
            <w:tcW w:w="1171" w:type="dxa"/>
          </w:tcPr>
          <w:p w:rsidR="001705A3" w:rsidRPr="005616A2" w:rsidRDefault="001705A3" w:rsidP="00142F1F">
            <w:pPr>
              <w:jc w:val="center"/>
              <w:rPr>
                <w:color w:val="FF0000"/>
              </w:rPr>
            </w:pPr>
            <w:r w:rsidRPr="005616A2">
              <w:rPr>
                <w:color w:val="FF0000"/>
              </w:rPr>
              <w:t>100</w:t>
            </w:r>
          </w:p>
        </w:tc>
        <w:tc>
          <w:tcPr>
            <w:tcW w:w="1143" w:type="dxa"/>
          </w:tcPr>
          <w:p w:rsidR="001705A3" w:rsidRPr="005616A2" w:rsidRDefault="001705A3" w:rsidP="00142F1F">
            <w:pPr>
              <w:jc w:val="center"/>
              <w:rPr>
                <w:color w:val="FF0000"/>
              </w:rPr>
            </w:pPr>
            <w:r w:rsidRPr="005616A2">
              <w:rPr>
                <w:color w:val="FF0000"/>
              </w:rPr>
              <w:t>10</w:t>
            </w:r>
          </w:p>
        </w:tc>
        <w:tc>
          <w:tcPr>
            <w:tcW w:w="1096" w:type="dxa"/>
          </w:tcPr>
          <w:p w:rsidR="001705A3" w:rsidRPr="005616A2" w:rsidRDefault="001705A3" w:rsidP="00142F1F">
            <w:pPr>
              <w:jc w:val="center"/>
              <w:rPr>
                <w:color w:val="FF0000"/>
              </w:rPr>
            </w:pPr>
            <w:r w:rsidRPr="005616A2">
              <w:rPr>
                <w:color w:val="FF0000"/>
              </w:rPr>
              <w:t>15</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rPr>
                <w:color w:val="FF0000"/>
              </w:rPr>
            </w:pPr>
            <w:r w:rsidRPr="005616A2">
              <w:rPr>
                <w:color w:val="FF0000"/>
              </w:rPr>
              <w:t>2</w:t>
            </w:r>
          </w:p>
        </w:tc>
        <w:tc>
          <w:tcPr>
            <w:tcW w:w="1153" w:type="dxa"/>
          </w:tcPr>
          <w:p w:rsidR="001705A3" w:rsidRPr="005616A2" w:rsidRDefault="001705A3" w:rsidP="00142F1F">
            <w:pPr>
              <w:jc w:val="center"/>
              <w:rPr>
                <w:color w:val="FF0000"/>
              </w:rPr>
            </w:pPr>
            <w:r w:rsidRPr="005616A2">
              <w:rPr>
                <w:color w:val="FF0000"/>
              </w:rPr>
              <w:t>100</w:t>
            </w:r>
          </w:p>
        </w:tc>
        <w:tc>
          <w:tcPr>
            <w:tcW w:w="1171" w:type="dxa"/>
          </w:tcPr>
          <w:p w:rsidR="001705A3" w:rsidRPr="005616A2" w:rsidRDefault="001705A3" w:rsidP="00142F1F">
            <w:pPr>
              <w:jc w:val="center"/>
              <w:rPr>
                <w:color w:val="FF0000"/>
              </w:rPr>
            </w:pPr>
            <w:r w:rsidRPr="005616A2">
              <w:rPr>
                <w:color w:val="FF0000"/>
              </w:rPr>
              <w:t>100</w:t>
            </w:r>
          </w:p>
        </w:tc>
        <w:tc>
          <w:tcPr>
            <w:tcW w:w="1143"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rPr>
                <w:color w:val="FF0000"/>
              </w:rPr>
            </w:pPr>
            <w:r w:rsidRPr="005616A2">
              <w:rPr>
                <w:color w:val="FF0000"/>
              </w:rPr>
              <w:t>3</w:t>
            </w:r>
          </w:p>
        </w:tc>
        <w:tc>
          <w:tcPr>
            <w:tcW w:w="1153" w:type="dxa"/>
          </w:tcPr>
          <w:p w:rsidR="001705A3" w:rsidRPr="005616A2" w:rsidRDefault="001705A3" w:rsidP="00142F1F">
            <w:pPr>
              <w:jc w:val="center"/>
              <w:rPr>
                <w:color w:val="FF0000"/>
              </w:rPr>
            </w:pPr>
            <w:r w:rsidRPr="005616A2">
              <w:rPr>
                <w:color w:val="FF0000"/>
              </w:rPr>
              <w:t>100</w:t>
            </w:r>
          </w:p>
        </w:tc>
        <w:tc>
          <w:tcPr>
            <w:tcW w:w="1171" w:type="dxa"/>
          </w:tcPr>
          <w:p w:rsidR="001705A3" w:rsidRPr="005616A2" w:rsidRDefault="001705A3" w:rsidP="00142F1F">
            <w:pPr>
              <w:jc w:val="center"/>
              <w:rPr>
                <w:color w:val="FF0000"/>
              </w:rPr>
            </w:pPr>
            <w:r w:rsidRPr="005616A2">
              <w:rPr>
                <w:color w:val="FF0000"/>
              </w:rPr>
              <w:t>100</w:t>
            </w:r>
          </w:p>
        </w:tc>
        <w:tc>
          <w:tcPr>
            <w:tcW w:w="1143"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096" w:type="dxa"/>
          </w:tcPr>
          <w:p w:rsidR="001705A3" w:rsidRPr="005616A2" w:rsidRDefault="001705A3" w:rsidP="00142F1F">
            <w:pPr>
              <w:jc w:val="center"/>
              <w:rPr>
                <w:color w:val="FF0000"/>
              </w:rPr>
            </w:pPr>
            <w:r w:rsidRPr="005616A2">
              <w:rPr>
                <w:color w:val="FF0000"/>
              </w:rPr>
              <w:t>0</w:t>
            </w:r>
          </w:p>
        </w:tc>
        <w:tc>
          <w:tcPr>
            <w:tcW w:w="1129" w:type="dxa"/>
          </w:tcPr>
          <w:p w:rsidR="001705A3" w:rsidRPr="005616A2" w:rsidRDefault="001705A3" w:rsidP="00142F1F">
            <w:pPr>
              <w:jc w:val="center"/>
              <w:rPr>
                <w:color w:val="FF0000"/>
              </w:rPr>
            </w:pPr>
            <w:r w:rsidRPr="005616A2">
              <w:rPr>
                <w:color w:val="FF0000"/>
              </w:rPr>
              <w:t>0</w:t>
            </w:r>
          </w:p>
        </w:tc>
      </w:tr>
      <w:tr w:rsidR="001705A3" w:rsidRPr="005616A2" w:rsidTr="00142F1F">
        <w:tc>
          <w:tcPr>
            <w:tcW w:w="1252" w:type="dxa"/>
          </w:tcPr>
          <w:p w:rsidR="001705A3" w:rsidRPr="005616A2" w:rsidRDefault="001705A3" w:rsidP="00142F1F">
            <w:pPr>
              <w:jc w:val="center"/>
              <w:rPr>
                <w:color w:val="0070C0"/>
              </w:rPr>
            </w:pPr>
            <w:r w:rsidRPr="005616A2">
              <w:rPr>
                <w:color w:val="0070C0"/>
              </w:rPr>
              <w:t>4</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10</w:t>
            </w:r>
          </w:p>
        </w:tc>
        <w:tc>
          <w:tcPr>
            <w:tcW w:w="1143" w:type="dxa"/>
          </w:tcPr>
          <w:p w:rsidR="001705A3" w:rsidRPr="005616A2" w:rsidRDefault="001705A3" w:rsidP="00142F1F">
            <w:pPr>
              <w:jc w:val="center"/>
              <w:rPr>
                <w:color w:val="0070C0"/>
              </w:rPr>
            </w:pPr>
            <w:r w:rsidRPr="005616A2">
              <w:rPr>
                <w:color w:val="0070C0"/>
              </w:rPr>
              <w:t>6</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13</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rPr>
                <w:color w:val="0070C0"/>
              </w:rPr>
            </w:pPr>
            <w:r w:rsidRPr="005616A2">
              <w:rPr>
                <w:color w:val="0070C0"/>
              </w:rPr>
              <w:t>5</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5</w:t>
            </w:r>
          </w:p>
        </w:tc>
        <w:tc>
          <w:tcPr>
            <w:tcW w:w="1143" w:type="dxa"/>
          </w:tcPr>
          <w:p w:rsidR="001705A3" w:rsidRPr="005616A2" w:rsidRDefault="001705A3" w:rsidP="00142F1F">
            <w:pPr>
              <w:jc w:val="center"/>
              <w:rPr>
                <w:color w:val="0070C0"/>
              </w:rPr>
            </w:pPr>
            <w:r w:rsidRPr="005616A2">
              <w:rPr>
                <w:color w:val="0070C0"/>
              </w:rPr>
              <w:t>5</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9</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1</w:t>
            </w:r>
          </w:p>
        </w:tc>
      </w:tr>
      <w:tr w:rsidR="001705A3" w:rsidRPr="005616A2" w:rsidTr="00142F1F">
        <w:tc>
          <w:tcPr>
            <w:tcW w:w="1252" w:type="dxa"/>
          </w:tcPr>
          <w:p w:rsidR="001705A3" w:rsidRPr="005616A2" w:rsidRDefault="001705A3" w:rsidP="00142F1F">
            <w:pPr>
              <w:jc w:val="center"/>
              <w:rPr>
                <w:color w:val="0070C0"/>
              </w:rPr>
            </w:pPr>
            <w:r w:rsidRPr="005616A2">
              <w:rPr>
                <w:color w:val="0070C0"/>
              </w:rPr>
              <w:t>6</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10</w:t>
            </w:r>
          </w:p>
        </w:tc>
        <w:tc>
          <w:tcPr>
            <w:tcW w:w="1143" w:type="dxa"/>
          </w:tcPr>
          <w:p w:rsidR="001705A3" w:rsidRPr="005616A2" w:rsidRDefault="001705A3" w:rsidP="00142F1F">
            <w:pPr>
              <w:jc w:val="center"/>
              <w:rPr>
                <w:color w:val="0070C0"/>
              </w:rPr>
            </w:pPr>
            <w:r w:rsidRPr="005616A2">
              <w:rPr>
                <w:color w:val="0070C0"/>
              </w:rPr>
              <w:t>5</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15</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rPr>
                <w:color w:val="0070C0"/>
              </w:rPr>
            </w:pPr>
            <w:r w:rsidRPr="005616A2">
              <w:rPr>
                <w:color w:val="0070C0"/>
              </w:rPr>
              <w:t>7</w:t>
            </w:r>
          </w:p>
        </w:tc>
        <w:tc>
          <w:tcPr>
            <w:tcW w:w="1153" w:type="dxa"/>
          </w:tcPr>
          <w:p w:rsidR="001705A3" w:rsidRPr="005616A2" w:rsidRDefault="001705A3" w:rsidP="00142F1F">
            <w:pPr>
              <w:jc w:val="center"/>
              <w:rPr>
                <w:color w:val="0070C0"/>
              </w:rPr>
            </w:pPr>
            <w:r w:rsidRPr="005616A2">
              <w:rPr>
                <w:color w:val="0070C0"/>
              </w:rPr>
              <w:t>100</w:t>
            </w:r>
          </w:p>
        </w:tc>
        <w:tc>
          <w:tcPr>
            <w:tcW w:w="1171" w:type="dxa"/>
          </w:tcPr>
          <w:p w:rsidR="001705A3" w:rsidRPr="005616A2" w:rsidRDefault="001705A3" w:rsidP="00142F1F">
            <w:pPr>
              <w:jc w:val="center"/>
              <w:rPr>
                <w:color w:val="0070C0"/>
              </w:rPr>
            </w:pPr>
            <w:r w:rsidRPr="005616A2">
              <w:rPr>
                <w:color w:val="0070C0"/>
              </w:rPr>
              <w:t>6</w:t>
            </w:r>
          </w:p>
        </w:tc>
        <w:tc>
          <w:tcPr>
            <w:tcW w:w="1143" w:type="dxa"/>
          </w:tcPr>
          <w:p w:rsidR="001705A3" w:rsidRPr="005616A2" w:rsidRDefault="001705A3" w:rsidP="00142F1F">
            <w:pPr>
              <w:jc w:val="center"/>
              <w:rPr>
                <w:color w:val="0070C0"/>
              </w:rPr>
            </w:pPr>
            <w:r w:rsidRPr="005616A2">
              <w:rPr>
                <w:color w:val="0070C0"/>
              </w:rPr>
              <w:t>4</w:t>
            </w:r>
          </w:p>
        </w:tc>
        <w:tc>
          <w:tcPr>
            <w:tcW w:w="1096" w:type="dxa"/>
          </w:tcPr>
          <w:p w:rsidR="001705A3" w:rsidRPr="005616A2" w:rsidRDefault="001705A3" w:rsidP="00142F1F">
            <w:pPr>
              <w:jc w:val="center"/>
              <w:rPr>
                <w:color w:val="0070C0"/>
              </w:rPr>
            </w:pPr>
            <w:r w:rsidRPr="005616A2">
              <w:rPr>
                <w:color w:val="0070C0"/>
              </w:rPr>
              <w:t>0</w:t>
            </w:r>
          </w:p>
        </w:tc>
        <w:tc>
          <w:tcPr>
            <w:tcW w:w="1096" w:type="dxa"/>
          </w:tcPr>
          <w:p w:rsidR="001705A3" w:rsidRPr="005616A2" w:rsidRDefault="001705A3" w:rsidP="00142F1F">
            <w:pPr>
              <w:jc w:val="center"/>
              <w:rPr>
                <w:color w:val="0070C0"/>
              </w:rPr>
            </w:pPr>
            <w:r w:rsidRPr="005616A2">
              <w:rPr>
                <w:color w:val="0070C0"/>
              </w:rPr>
              <w:t>6</w:t>
            </w:r>
          </w:p>
        </w:tc>
        <w:tc>
          <w:tcPr>
            <w:tcW w:w="1096" w:type="dxa"/>
          </w:tcPr>
          <w:p w:rsidR="001705A3" w:rsidRPr="005616A2" w:rsidRDefault="001705A3" w:rsidP="00142F1F">
            <w:pPr>
              <w:jc w:val="center"/>
              <w:rPr>
                <w:color w:val="0070C0"/>
              </w:rPr>
            </w:pPr>
            <w:r w:rsidRPr="005616A2">
              <w:rPr>
                <w:color w:val="0070C0"/>
              </w:rPr>
              <w:t>0</w:t>
            </w:r>
          </w:p>
        </w:tc>
        <w:tc>
          <w:tcPr>
            <w:tcW w:w="1129" w:type="dxa"/>
          </w:tcPr>
          <w:p w:rsidR="001705A3" w:rsidRPr="005616A2" w:rsidRDefault="001705A3" w:rsidP="00142F1F">
            <w:pPr>
              <w:jc w:val="center"/>
              <w:rPr>
                <w:color w:val="0070C0"/>
              </w:rPr>
            </w:pPr>
            <w:r w:rsidRPr="005616A2">
              <w:rPr>
                <w:color w:val="0070C0"/>
              </w:rPr>
              <w:t>0</w:t>
            </w:r>
          </w:p>
        </w:tc>
      </w:tr>
      <w:tr w:rsidR="001705A3" w:rsidRPr="005616A2" w:rsidTr="00142F1F">
        <w:tc>
          <w:tcPr>
            <w:tcW w:w="1252" w:type="dxa"/>
          </w:tcPr>
          <w:p w:rsidR="001705A3" w:rsidRPr="005616A2" w:rsidRDefault="001705A3" w:rsidP="00142F1F">
            <w:pPr>
              <w:jc w:val="center"/>
              <w:rPr>
                <w:color w:val="FFC000"/>
              </w:rPr>
            </w:pPr>
            <w:r w:rsidRPr="005616A2">
              <w:rPr>
                <w:color w:val="FFC000"/>
              </w:rPr>
              <w:t>8</w:t>
            </w:r>
          </w:p>
        </w:tc>
        <w:tc>
          <w:tcPr>
            <w:tcW w:w="1153" w:type="dxa"/>
          </w:tcPr>
          <w:p w:rsidR="001705A3" w:rsidRPr="005616A2" w:rsidRDefault="001705A3" w:rsidP="00142F1F">
            <w:pPr>
              <w:jc w:val="center"/>
              <w:rPr>
                <w:color w:val="FFC000"/>
              </w:rPr>
            </w:pPr>
            <w:r w:rsidRPr="005616A2">
              <w:rPr>
                <w:color w:val="FFC000"/>
              </w:rPr>
              <w:t>100</w:t>
            </w:r>
          </w:p>
        </w:tc>
        <w:tc>
          <w:tcPr>
            <w:tcW w:w="1171" w:type="dxa"/>
          </w:tcPr>
          <w:p w:rsidR="001705A3" w:rsidRPr="005616A2" w:rsidRDefault="001705A3" w:rsidP="00142F1F">
            <w:pPr>
              <w:jc w:val="center"/>
              <w:rPr>
                <w:color w:val="FFC000"/>
              </w:rPr>
            </w:pPr>
            <w:r w:rsidRPr="005616A2">
              <w:rPr>
                <w:color w:val="FFC000"/>
              </w:rPr>
              <w:t>10</w:t>
            </w:r>
          </w:p>
        </w:tc>
        <w:tc>
          <w:tcPr>
            <w:tcW w:w="1143" w:type="dxa"/>
          </w:tcPr>
          <w:p w:rsidR="001705A3" w:rsidRPr="005616A2" w:rsidRDefault="001705A3" w:rsidP="00142F1F">
            <w:pPr>
              <w:jc w:val="center"/>
              <w:rPr>
                <w:color w:val="FFC000"/>
              </w:rPr>
            </w:pPr>
            <w:r w:rsidRPr="005616A2">
              <w:rPr>
                <w:color w:val="FFC000"/>
              </w:rPr>
              <w:t>5</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129" w:type="dxa"/>
          </w:tcPr>
          <w:p w:rsidR="001705A3" w:rsidRPr="005616A2" w:rsidRDefault="001705A3" w:rsidP="00142F1F">
            <w:pPr>
              <w:jc w:val="center"/>
              <w:rPr>
                <w:color w:val="FFC000"/>
              </w:rPr>
            </w:pPr>
            <w:r w:rsidRPr="005616A2">
              <w:rPr>
                <w:color w:val="FFC000"/>
              </w:rPr>
              <w:t>5</w:t>
            </w:r>
          </w:p>
        </w:tc>
      </w:tr>
      <w:tr w:rsidR="001705A3" w:rsidRPr="005616A2" w:rsidTr="00142F1F">
        <w:tc>
          <w:tcPr>
            <w:tcW w:w="1252" w:type="dxa"/>
          </w:tcPr>
          <w:p w:rsidR="001705A3" w:rsidRPr="005616A2" w:rsidRDefault="001705A3" w:rsidP="00142F1F">
            <w:pPr>
              <w:jc w:val="center"/>
              <w:rPr>
                <w:color w:val="FFC000"/>
              </w:rPr>
            </w:pPr>
            <w:r w:rsidRPr="005616A2">
              <w:rPr>
                <w:color w:val="FFC000"/>
              </w:rPr>
              <w:t>9</w:t>
            </w:r>
          </w:p>
        </w:tc>
        <w:tc>
          <w:tcPr>
            <w:tcW w:w="1153" w:type="dxa"/>
          </w:tcPr>
          <w:p w:rsidR="001705A3" w:rsidRPr="005616A2" w:rsidRDefault="001705A3" w:rsidP="00142F1F">
            <w:pPr>
              <w:jc w:val="center"/>
              <w:rPr>
                <w:color w:val="FFC000"/>
              </w:rPr>
            </w:pPr>
            <w:r w:rsidRPr="005616A2">
              <w:rPr>
                <w:color w:val="FFC000"/>
              </w:rPr>
              <w:t>100</w:t>
            </w:r>
          </w:p>
        </w:tc>
        <w:tc>
          <w:tcPr>
            <w:tcW w:w="1171" w:type="dxa"/>
          </w:tcPr>
          <w:p w:rsidR="001705A3" w:rsidRPr="005616A2" w:rsidRDefault="001705A3" w:rsidP="00142F1F">
            <w:pPr>
              <w:jc w:val="center"/>
              <w:rPr>
                <w:color w:val="FFC000"/>
              </w:rPr>
            </w:pPr>
            <w:r w:rsidRPr="005616A2">
              <w:rPr>
                <w:color w:val="FFC000"/>
              </w:rPr>
              <w:t>4</w:t>
            </w:r>
          </w:p>
        </w:tc>
        <w:tc>
          <w:tcPr>
            <w:tcW w:w="1143" w:type="dxa"/>
          </w:tcPr>
          <w:p w:rsidR="001705A3" w:rsidRPr="005616A2" w:rsidRDefault="001705A3" w:rsidP="00142F1F">
            <w:pPr>
              <w:jc w:val="center"/>
              <w:rPr>
                <w:color w:val="FFC000"/>
              </w:rPr>
            </w:pPr>
            <w:r w:rsidRPr="005616A2">
              <w:rPr>
                <w:color w:val="FFC000"/>
              </w:rPr>
              <w:t>4</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129" w:type="dxa"/>
          </w:tcPr>
          <w:p w:rsidR="001705A3" w:rsidRPr="005616A2" w:rsidRDefault="001705A3" w:rsidP="00142F1F">
            <w:pPr>
              <w:jc w:val="center"/>
              <w:rPr>
                <w:color w:val="FFC000"/>
              </w:rPr>
            </w:pPr>
            <w:r w:rsidRPr="005616A2">
              <w:rPr>
                <w:color w:val="FFC000"/>
              </w:rPr>
              <w:t>0</w:t>
            </w:r>
          </w:p>
        </w:tc>
      </w:tr>
      <w:tr w:rsidR="001705A3" w:rsidRPr="005616A2" w:rsidTr="00142F1F">
        <w:tc>
          <w:tcPr>
            <w:tcW w:w="1252" w:type="dxa"/>
          </w:tcPr>
          <w:p w:rsidR="001705A3" w:rsidRPr="005616A2" w:rsidRDefault="001705A3" w:rsidP="00142F1F">
            <w:pPr>
              <w:jc w:val="center"/>
              <w:rPr>
                <w:color w:val="FFC000"/>
              </w:rPr>
            </w:pPr>
            <w:r w:rsidRPr="005616A2">
              <w:rPr>
                <w:color w:val="FFC000"/>
              </w:rPr>
              <w:t>10</w:t>
            </w:r>
          </w:p>
        </w:tc>
        <w:tc>
          <w:tcPr>
            <w:tcW w:w="1153" w:type="dxa"/>
          </w:tcPr>
          <w:p w:rsidR="001705A3" w:rsidRPr="005616A2" w:rsidRDefault="001705A3" w:rsidP="00142F1F">
            <w:pPr>
              <w:jc w:val="center"/>
              <w:rPr>
                <w:color w:val="FFC000"/>
              </w:rPr>
            </w:pPr>
            <w:r w:rsidRPr="005616A2">
              <w:rPr>
                <w:color w:val="FFC000"/>
              </w:rPr>
              <w:t>100</w:t>
            </w:r>
          </w:p>
        </w:tc>
        <w:tc>
          <w:tcPr>
            <w:tcW w:w="1171" w:type="dxa"/>
          </w:tcPr>
          <w:p w:rsidR="001705A3" w:rsidRPr="005616A2" w:rsidRDefault="001705A3" w:rsidP="00142F1F">
            <w:pPr>
              <w:jc w:val="center"/>
              <w:rPr>
                <w:color w:val="FFC000"/>
              </w:rPr>
            </w:pPr>
            <w:r w:rsidRPr="005616A2">
              <w:rPr>
                <w:color w:val="FFC000"/>
              </w:rPr>
              <w:t>5</w:t>
            </w:r>
          </w:p>
        </w:tc>
        <w:tc>
          <w:tcPr>
            <w:tcW w:w="1143" w:type="dxa"/>
          </w:tcPr>
          <w:p w:rsidR="001705A3" w:rsidRPr="005616A2" w:rsidRDefault="001705A3" w:rsidP="00142F1F">
            <w:pPr>
              <w:jc w:val="center"/>
              <w:rPr>
                <w:color w:val="FFC000"/>
              </w:rPr>
            </w:pPr>
            <w:r w:rsidRPr="005616A2">
              <w:rPr>
                <w:color w:val="FFC000"/>
              </w:rPr>
              <w:t>5</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129" w:type="dxa"/>
          </w:tcPr>
          <w:p w:rsidR="001705A3" w:rsidRPr="005616A2" w:rsidRDefault="001705A3" w:rsidP="00142F1F">
            <w:pPr>
              <w:jc w:val="center"/>
              <w:rPr>
                <w:color w:val="FFC000"/>
              </w:rPr>
            </w:pPr>
            <w:r w:rsidRPr="005616A2">
              <w:rPr>
                <w:color w:val="FFC000"/>
              </w:rPr>
              <w:t>0</w:t>
            </w:r>
          </w:p>
        </w:tc>
      </w:tr>
      <w:tr w:rsidR="001705A3" w:rsidRPr="005616A2" w:rsidTr="00142F1F">
        <w:tc>
          <w:tcPr>
            <w:tcW w:w="1252" w:type="dxa"/>
          </w:tcPr>
          <w:p w:rsidR="001705A3" w:rsidRPr="005616A2" w:rsidRDefault="001705A3" w:rsidP="00142F1F">
            <w:pPr>
              <w:jc w:val="center"/>
              <w:rPr>
                <w:color w:val="FFC000"/>
              </w:rPr>
            </w:pPr>
            <w:r w:rsidRPr="005616A2">
              <w:rPr>
                <w:color w:val="FFC000"/>
              </w:rPr>
              <w:t>11</w:t>
            </w:r>
          </w:p>
        </w:tc>
        <w:tc>
          <w:tcPr>
            <w:tcW w:w="1153" w:type="dxa"/>
          </w:tcPr>
          <w:p w:rsidR="001705A3" w:rsidRPr="005616A2" w:rsidRDefault="001705A3" w:rsidP="00142F1F">
            <w:pPr>
              <w:jc w:val="center"/>
              <w:rPr>
                <w:color w:val="FFC000"/>
              </w:rPr>
            </w:pPr>
            <w:r w:rsidRPr="005616A2">
              <w:rPr>
                <w:color w:val="FFC000"/>
              </w:rPr>
              <w:t>100</w:t>
            </w:r>
          </w:p>
        </w:tc>
        <w:tc>
          <w:tcPr>
            <w:tcW w:w="1171" w:type="dxa"/>
          </w:tcPr>
          <w:p w:rsidR="001705A3" w:rsidRPr="005616A2" w:rsidRDefault="001705A3" w:rsidP="00142F1F">
            <w:pPr>
              <w:jc w:val="center"/>
              <w:rPr>
                <w:color w:val="FFC000"/>
              </w:rPr>
            </w:pPr>
            <w:r w:rsidRPr="005616A2">
              <w:rPr>
                <w:color w:val="FFC000"/>
              </w:rPr>
              <w:t>5</w:t>
            </w:r>
          </w:p>
        </w:tc>
        <w:tc>
          <w:tcPr>
            <w:tcW w:w="1143"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096" w:type="dxa"/>
          </w:tcPr>
          <w:p w:rsidR="001705A3" w:rsidRPr="005616A2" w:rsidRDefault="001705A3" w:rsidP="00142F1F">
            <w:pPr>
              <w:jc w:val="center"/>
              <w:rPr>
                <w:color w:val="FFC000"/>
              </w:rPr>
            </w:pPr>
            <w:r w:rsidRPr="005616A2">
              <w:rPr>
                <w:color w:val="FFC000"/>
              </w:rPr>
              <w:t>0</w:t>
            </w:r>
          </w:p>
        </w:tc>
        <w:tc>
          <w:tcPr>
            <w:tcW w:w="1129" w:type="dxa"/>
          </w:tcPr>
          <w:p w:rsidR="001705A3" w:rsidRPr="005616A2" w:rsidRDefault="001705A3" w:rsidP="00142F1F">
            <w:pPr>
              <w:jc w:val="center"/>
              <w:rPr>
                <w:color w:val="FFC000"/>
              </w:rPr>
            </w:pPr>
            <w:r w:rsidRPr="005616A2">
              <w:rPr>
                <w:color w:val="FFC000"/>
              </w:rPr>
              <w:t>0</w:t>
            </w:r>
          </w:p>
        </w:tc>
      </w:tr>
      <w:tr w:rsidR="001705A3" w:rsidRPr="005616A2" w:rsidTr="00142F1F">
        <w:tc>
          <w:tcPr>
            <w:tcW w:w="1252" w:type="dxa"/>
          </w:tcPr>
          <w:p w:rsidR="001705A3" w:rsidRPr="005616A2" w:rsidRDefault="001705A3" w:rsidP="00142F1F">
            <w:pPr>
              <w:jc w:val="center"/>
              <w:rPr>
                <w:color w:val="00B050"/>
              </w:rPr>
            </w:pPr>
            <w:r w:rsidRPr="005616A2">
              <w:rPr>
                <w:color w:val="00B050"/>
              </w:rPr>
              <w:t>12</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3</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5</w:t>
            </w:r>
          </w:p>
        </w:tc>
        <w:tc>
          <w:tcPr>
            <w:tcW w:w="1129" w:type="dxa"/>
          </w:tcPr>
          <w:p w:rsidR="001705A3" w:rsidRPr="005616A2" w:rsidRDefault="001705A3" w:rsidP="00142F1F">
            <w:pPr>
              <w:jc w:val="center"/>
              <w:rPr>
                <w:color w:val="00B050"/>
              </w:rPr>
            </w:pPr>
            <w:r w:rsidRPr="005616A2">
              <w:rPr>
                <w:color w:val="00B050"/>
              </w:rPr>
              <w:t>4</w:t>
            </w:r>
          </w:p>
        </w:tc>
      </w:tr>
      <w:tr w:rsidR="001705A3" w:rsidRPr="005616A2" w:rsidTr="00142F1F">
        <w:tc>
          <w:tcPr>
            <w:tcW w:w="1252" w:type="dxa"/>
          </w:tcPr>
          <w:p w:rsidR="001705A3" w:rsidRPr="005616A2" w:rsidRDefault="001705A3" w:rsidP="00142F1F">
            <w:pPr>
              <w:jc w:val="center"/>
              <w:rPr>
                <w:color w:val="00B050"/>
              </w:rPr>
            </w:pPr>
            <w:r w:rsidRPr="005616A2">
              <w:rPr>
                <w:color w:val="00B050"/>
              </w:rPr>
              <w:t>13</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10</w:t>
            </w:r>
          </w:p>
        </w:tc>
        <w:tc>
          <w:tcPr>
            <w:tcW w:w="1129" w:type="dxa"/>
          </w:tcPr>
          <w:p w:rsidR="001705A3" w:rsidRPr="005616A2" w:rsidRDefault="001705A3" w:rsidP="00142F1F">
            <w:pPr>
              <w:jc w:val="center"/>
              <w:rPr>
                <w:color w:val="00B050"/>
              </w:rPr>
            </w:pPr>
            <w:r w:rsidRPr="005616A2">
              <w:rPr>
                <w:color w:val="00B050"/>
              </w:rPr>
              <w:t>5</w:t>
            </w:r>
          </w:p>
        </w:tc>
      </w:tr>
      <w:tr w:rsidR="001705A3" w:rsidRPr="005616A2" w:rsidTr="00142F1F">
        <w:tc>
          <w:tcPr>
            <w:tcW w:w="1252" w:type="dxa"/>
          </w:tcPr>
          <w:p w:rsidR="001705A3" w:rsidRPr="005616A2" w:rsidRDefault="001705A3" w:rsidP="00142F1F">
            <w:pPr>
              <w:jc w:val="center"/>
              <w:rPr>
                <w:color w:val="00B050"/>
              </w:rPr>
            </w:pPr>
            <w:r w:rsidRPr="005616A2">
              <w:rPr>
                <w:color w:val="00B050"/>
              </w:rPr>
              <w:t>14</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7</w:t>
            </w:r>
          </w:p>
        </w:tc>
        <w:tc>
          <w:tcPr>
            <w:tcW w:w="1129" w:type="dxa"/>
          </w:tcPr>
          <w:p w:rsidR="001705A3" w:rsidRPr="005616A2" w:rsidRDefault="001705A3" w:rsidP="00142F1F">
            <w:pPr>
              <w:jc w:val="center"/>
              <w:rPr>
                <w:color w:val="00B050"/>
              </w:rPr>
            </w:pPr>
            <w:r w:rsidRPr="005616A2">
              <w:rPr>
                <w:color w:val="00B050"/>
              </w:rPr>
              <w:t>5</w:t>
            </w:r>
          </w:p>
        </w:tc>
      </w:tr>
      <w:tr w:rsidR="001705A3" w:rsidRPr="005616A2" w:rsidTr="00142F1F">
        <w:tc>
          <w:tcPr>
            <w:tcW w:w="1252" w:type="dxa"/>
          </w:tcPr>
          <w:p w:rsidR="001705A3" w:rsidRPr="005616A2" w:rsidRDefault="001705A3" w:rsidP="00142F1F">
            <w:pPr>
              <w:jc w:val="center"/>
              <w:rPr>
                <w:color w:val="00B050"/>
              </w:rPr>
            </w:pPr>
            <w:r w:rsidRPr="005616A2">
              <w:rPr>
                <w:color w:val="00B050"/>
              </w:rPr>
              <w:t>15</w:t>
            </w:r>
          </w:p>
        </w:tc>
        <w:tc>
          <w:tcPr>
            <w:tcW w:w="1153" w:type="dxa"/>
          </w:tcPr>
          <w:p w:rsidR="001705A3" w:rsidRPr="005616A2" w:rsidRDefault="001705A3" w:rsidP="00142F1F">
            <w:pPr>
              <w:jc w:val="center"/>
              <w:rPr>
                <w:color w:val="00B050"/>
              </w:rPr>
            </w:pPr>
            <w:r w:rsidRPr="005616A2">
              <w:rPr>
                <w:color w:val="00B050"/>
              </w:rPr>
              <w:t>100</w:t>
            </w:r>
          </w:p>
        </w:tc>
        <w:tc>
          <w:tcPr>
            <w:tcW w:w="1171" w:type="dxa"/>
          </w:tcPr>
          <w:p w:rsidR="001705A3" w:rsidRPr="005616A2" w:rsidRDefault="001705A3" w:rsidP="00142F1F">
            <w:pPr>
              <w:jc w:val="center"/>
              <w:rPr>
                <w:color w:val="00B050"/>
              </w:rPr>
            </w:pPr>
            <w:r w:rsidRPr="005616A2">
              <w:rPr>
                <w:color w:val="00B050"/>
              </w:rPr>
              <w:t>0</w:t>
            </w:r>
          </w:p>
        </w:tc>
        <w:tc>
          <w:tcPr>
            <w:tcW w:w="1143"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0</w:t>
            </w:r>
          </w:p>
        </w:tc>
        <w:tc>
          <w:tcPr>
            <w:tcW w:w="1096" w:type="dxa"/>
          </w:tcPr>
          <w:p w:rsidR="001705A3" w:rsidRPr="005616A2" w:rsidRDefault="001705A3" w:rsidP="00142F1F">
            <w:pPr>
              <w:jc w:val="center"/>
              <w:rPr>
                <w:color w:val="00B050"/>
              </w:rPr>
            </w:pPr>
            <w:r w:rsidRPr="005616A2">
              <w:rPr>
                <w:color w:val="00B050"/>
              </w:rPr>
              <w:t>4</w:t>
            </w:r>
          </w:p>
        </w:tc>
        <w:tc>
          <w:tcPr>
            <w:tcW w:w="1129" w:type="dxa"/>
          </w:tcPr>
          <w:p w:rsidR="001705A3" w:rsidRPr="005616A2" w:rsidRDefault="001705A3" w:rsidP="00142F1F">
            <w:pPr>
              <w:jc w:val="center"/>
              <w:rPr>
                <w:color w:val="00B050"/>
              </w:rPr>
            </w:pPr>
            <w:r w:rsidRPr="005616A2">
              <w:rPr>
                <w:color w:val="00B050"/>
              </w:rPr>
              <w:t>4</w:t>
            </w:r>
          </w:p>
        </w:tc>
      </w:tr>
    </w:tbl>
    <w:p w:rsidR="001705A3" w:rsidRPr="005616A2" w:rsidRDefault="001705A3" w:rsidP="001705A3"/>
    <w:p w:rsidR="001705A3" w:rsidRPr="005616A2" w:rsidRDefault="001705A3" w:rsidP="001705A3"/>
    <w:p w:rsidR="001705A3" w:rsidRPr="005616A2" w:rsidRDefault="001705A3" w:rsidP="001705A3">
      <w:pPr>
        <w:pStyle w:val="Heading1"/>
      </w:pPr>
      <w:bookmarkStart w:id="129" w:name="_Toc404107975"/>
      <w:r w:rsidRPr="005616A2">
        <w:lastRenderedPageBreak/>
        <w:t>6.5.3 – Results interpretation and discussion</w:t>
      </w:r>
      <w:bookmarkEnd w:id="129"/>
    </w:p>
    <w:p w:rsidR="001705A3" w:rsidRPr="005616A2" w:rsidRDefault="001705A3" w:rsidP="001705A3">
      <w:r w:rsidRPr="005616A2">
        <w:tab/>
        <w:t xml:space="preserve">The main reason for the SEM and EDAX of the blade and non-blade regions </w:t>
      </w:r>
      <w:r>
        <w:t>for</w:t>
      </w:r>
      <w:r w:rsidRPr="005616A2">
        <w:t xml:space="preserve"> 7075-2014; was to ascertain if there was a distinct chemical difference between blade and non-blade regions. The results determined two distinct chemical differences in terms precipitation mechanisms for the blade and non-blade regions. The blade region precipitates were Al, Cu and Fe rich, where</w:t>
      </w:r>
      <w:r>
        <w:t>a</w:t>
      </w:r>
      <w:r w:rsidRPr="005616A2">
        <w:t>s the non-blade region precipitates were only Al and Cu rich. It is worth noting that the chemical composition for the main precipitates in 7075-T6 are Al</w:t>
      </w:r>
      <w:r w:rsidRPr="005616A2">
        <w:rPr>
          <w:vertAlign w:val="subscript"/>
        </w:rPr>
        <w:t>7</w:t>
      </w:r>
      <w:r w:rsidRPr="005616A2">
        <w:t>Cu</w:t>
      </w:r>
      <w:r w:rsidRPr="005616A2">
        <w:rPr>
          <w:vertAlign w:val="subscript"/>
        </w:rPr>
        <w:t>2</w:t>
      </w:r>
      <w:r w:rsidRPr="005616A2">
        <w:t>Fe, and for 2024-T4 it is Al</w:t>
      </w:r>
      <w:r w:rsidRPr="005616A2">
        <w:rPr>
          <w:vertAlign w:val="subscript"/>
        </w:rPr>
        <w:t>2</w:t>
      </w:r>
      <w:r w:rsidRPr="005616A2">
        <w:t xml:space="preserve">Cu </w:t>
      </w:r>
      <w:r w:rsidRPr="005616A2">
        <w:rPr>
          <w:b/>
        </w:rPr>
        <w:t>[</w:t>
      </w:r>
      <w:r>
        <w:rPr>
          <w:b/>
        </w:rPr>
        <w:t>ASM handbook, 2005</w:t>
      </w:r>
      <w:r w:rsidRPr="005616A2">
        <w:rPr>
          <w:b/>
        </w:rPr>
        <w:t>]</w:t>
      </w:r>
      <w:r w:rsidRPr="005616A2">
        <w:t xml:space="preserve">. Thus, in terms of precipitates, the blades regions are the same as the 7075-T6 and the non-blade region is the same as 2014-T4. </w:t>
      </w:r>
    </w:p>
    <w:p w:rsidR="001705A3" w:rsidRPr="005616A2" w:rsidRDefault="001705A3" w:rsidP="001705A3">
      <w:r w:rsidRPr="005616A2">
        <w:tab/>
        <w:t xml:space="preserve">Then there is the base material, i.e. not precipitates, which also show similarity to the starting materials. </w:t>
      </w:r>
      <w:r>
        <w:t>T</w:t>
      </w:r>
      <w:r w:rsidRPr="005616A2">
        <w:t xml:space="preserve">he main alloying elements </w:t>
      </w:r>
      <w:r>
        <w:t>f</w:t>
      </w:r>
      <w:r w:rsidRPr="005616A2">
        <w:t>or 7075-T6 are Mg and Zn, and for 2014-T4 it is Cu. Once again the blades region shows similarity to 7075 with the main elements detected being Al, Mg, and Zn, and the non-blade region mainly has Al and Cu. Therefore, another conclusion can be drawn, the blades region is 7075-T6, and non-blades region is 2014, and this process at these parameters causes little to no alloy intermixing. Moreover, the blades phenomena can be partially described as the vertical column and filler</w:t>
      </w:r>
      <w:r>
        <w:t xml:space="preserve"> material</w:t>
      </w:r>
      <w:r w:rsidRPr="005616A2">
        <w:t xml:space="preserve"> interlocking with the horizontal column in a complex shape as a result of tool design and process parameters.</w:t>
      </w:r>
    </w:p>
    <w:p w:rsidR="001705A3" w:rsidRPr="005616A2" w:rsidRDefault="001705A3" w:rsidP="001705A3">
      <w:r w:rsidRPr="005616A2">
        <w:tab/>
        <w:t>It was established in chapters 4 and 5 that the blades phenomena is</w:t>
      </w:r>
      <w:r>
        <w:t xml:space="preserve"> not</w:t>
      </w:r>
      <w:r w:rsidRPr="005616A2">
        <w:t xml:space="preserve"> dependent on corner filler, as SSFSW butt welds do not have filler material or are performed at a corner, but still have blades. It was also noted that the copper tracers preferentially enter the blades region, thus the tool design and processing parameters for SSFSW cause material to preferentially deposit in blade and non-blade regions. This is again observed here with the 7075-2014 sample, where 7075 fills the blades region and the 2014 fills the non-blades region. This effect it some ways is expected as the vertical column and filler is made of AA7075, and so the advancing side of the weld would drag across AA7075 and then due to the tools threads deposit it in the manner observed in the welds. In turn, the retreating side – which is predominantly 2014 – would be dragged back behind the weld. Thus the DRX shows the complex interlocking of the vertical and horizontal columns, with the vertical material confined to the blade region, and the horizontal material confined to the non-blade region.</w:t>
      </w:r>
    </w:p>
    <w:p w:rsidR="001705A3" w:rsidRPr="005616A2" w:rsidRDefault="001705A3" w:rsidP="001705A3">
      <w:r w:rsidRPr="005616A2">
        <w:br w:type="page"/>
      </w:r>
    </w:p>
    <w:p w:rsidR="001705A3" w:rsidRPr="005616A2" w:rsidRDefault="001705A3" w:rsidP="001705A3">
      <w:pPr>
        <w:pStyle w:val="Heading2"/>
      </w:pPr>
      <w:bookmarkStart w:id="130" w:name="_Toc404107976"/>
      <w:r w:rsidRPr="005616A2">
        <w:lastRenderedPageBreak/>
        <w:t>6.6 – EBSD and crystallographic texture</w:t>
      </w:r>
      <w:bookmarkEnd w:id="130"/>
    </w:p>
    <w:p w:rsidR="001705A3" w:rsidRPr="005616A2" w:rsidRDefault="001705A3" w:rsidP="001705A3">
      <w:pPr>
        <w:pStyle w:val="Heading1"/>
      </w:pPr>
      <w:bookmarkStart w:id="131" w:name="_Toc404107977"/>
      <w:r w:rsidRPr="005616A2">
        <w:t>6.6.1 – The 7</w:t>
      </w:r>
      <w:r>
        <w:t>075</w:t>
      </w:r>
      <w:r w:rsidRPr="005616A2">
        <w:t>-2</w:t>
      </w:r>
      <w:r>
        <w:t>024 Adstir</w:t>
      </w:r>
      <w:r w:rsidRPr="00A563C9">
        <w:rPr>
          <w:vertAlign w:val="superscript"/>
        </w:rPr>
        <w:t>TM</w:t>
      </w:r>
      <w:r w:rsidRPr="005616A2">
        <w:t xml:space="preserve"> sample</w:t>
      </w:r>
      <w:bookmarkEnd w:id="131"/>
    </w:p>
    <w:p w:rsidR="001705A3" w:rsidRPr="005616A2" w:rsidRDefault="001705A3" w:rsidP="001705A3">
      <w:r w:rsidRPr="005616A2">
        <w:tab/>
        <w:t>Figure 6.6.</w:t>
      </w:r>
      <w:r>
        <w:t>1</w:t>
      </w:r>
      <w:r w:rsidRPr="005616A2">
        <w:t xml:space="preserve"> shows the exact region where the EBSD data was obtained for textural analysis of SSFCSW AA7075-T6 and AA2024-T4. Figures 6.6.1.A and 6.6.1.B shows an OIM of the data obtained from the area analysis, and is coloured on the basis of IPF in relation to the ND of the weld. Both images have corresponding (111) PFs for segments of the map that are approximately 500-600µm wide, and like all other PFs in this thesis they are presented with the ND in the centre and are positioned below each respective map. Figures 6.6.1.B and 6.6.1.C have undergone a transformation from the macroscopic reference axis (WD, TD, ND) to the local shear reference frame axes (θ, z, r). This has been achieved by using the same computer program (see section 4.4.3), with a tilt (β) of 5°, and with a NGrrs of 3675µm and a NGras of 4098µm. Figure 6.6.1.C is based on the texture components B, </w:t>
      </w:r>
      <w:r w:rsidRPr="005616A2">
        <w:rPr>
          <w:iCs/>
          <w:color w:val="000000"/>
          <w:position w:val="-4"/>
        </w:rPr>
        <w:object w:dxaOrig="240" w:dyaOrig="300">
          <v:shape id="_x0000_i1076" type="#_x0000_t75" style="width:12pt;height:15pt" o:ole="">
            <v:imagedata r:id="rId11" o:title=""/>
          </v:shape>
          <o:OLEObject Type="Embed" ProgID="Equation.3" ShapeID="_x0000_i1076" DrawAspect="Content" ObjectID="_1494525394" r:id="rId636"/>
        </w:object>
      </w:r>
      <w:r w:rsidRPr="005616A2">
        <w:rPr>
          <w:iCs/>
          <w:color w:val="000000"/>
        </w:rPr>
        <w:t>, and C with have the respective colours of red, yellow and blue and all have a 25° spread. For all three figures the advancing side is on the right side of the map and the retreating side on the left side of the map.</w:t>
      </w:r>
    </w:p>
    <w:p w:rsidR="001705A3" w:rsidRDefault="001705A3" w:rsidP="001705A3">
      <w:r>
        <w:rPr>
          <w:noProof/>
          <w:lang w:eastAsia="en-GB"/>
        </w:rPr>
        <w:drawing>
          <wp:inline distT="0" distB="0" distL="0" distR="0" wp14:anchorId="34495EB0" wp14:editId="7DC25BBA">
            <wp:extent cx="5730875" cy="4997450"/>
            <wp:effectExtent l="0" t="0" r="317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5730875" cy="4997450"/>
                    </a:xfrm>
                    <a:prstGeom prst="rect">
                      <a:avLst/>
                    </a:prstGeom>
                    <a:noFill/>
                    <a:ln>
                      <a:noFill/>
                    </a:ln>
                  </pic:spPr>
                </pic:pic>
              </a:graphicData>
            </a:graphic>
          </wp:inline>
        </w:drawing>
      </w:r>
    </w:p>
    <w:p w:rsidR="001705A3" w:rsidRPr="00B02BA2" w:rsidRDefault="001705A3" w:rsidP="001705A3">
      <w:r w:rsidRPr="005616A2">
        <w:t>Figure 6.6.1</w:t>
      </w:r>
      <w:r>
        <w:t xml:space="preserve"> – A macro-graphic overview of the </w:t>
      </w:r>
      <w:r w:rsidRPr="005616A2">
        <w:t>AA7075-AA2024</w:t>
      </w:r>
      <w:r>
        <w:t xml:space="preserve"> Adstir</w:t>
      </w:r>
      <w:r w:rsidRPr="00B02BA2">
        <w:rPr>
          <w:vertAlign w:val="superscript"/>
        </w:rPr>
        <w:t>TM</w:t>
      </w:r>
      <w:r>
        <w:t xml:space="preserve"> sample showing</w:t>
      </w:r>
      <w:r w:rsidRPr="005616A2">
        <w:t xml:space="preserve"> the </w:t>
      </w:r>
      <w:r>
        <w:t xml:space="preserve">location of the </w:t>
      </w:r>
      <w:r w:rsidRPr="005616A2">
        <w:t>EBSD map acquisition</w:t>
      </w:r>
      <w:r>
        <w:t xml:space="preserve"> area highlighted in red </w:t>
      </w:r>
    </w:p>
    <w:p w:rsidR="001705A3" w:rsidRPr="005616A2" w:rsidRDefault="001705A3" w:rsidP="001705A3">
      <w:r w:rsidRPr="005616A2">
        <w:lastRenderedPageBreak/>
        <w:tab/>
        <w:t>The texture analysis produced some of the weakest textural results for this sample, and it also had the lowest index rate of 53%. The uncorrected IPF shows dominant &lt;111&gt; texture towards the retreating side of the weld, but towards the centre of the weld region a diagonal band sweeps across from top to bottom that has no strong texture towards the top, and slight prevalence of &lt;001&gt; texture. A second diagonal sweeping band similar to the first ends just before the AS, and a small region of strong &lt;111&gt; texture can again be detected. After the transformation corrections the &lt;001&gt; texture becomes far more visible and the &lt;111&gt; is less apparent but still present.</w:t>
      </w:r>
    </w:p>
    <w:p w:rsidR="001705A3" w:rsidRPr="005616A2" w:rsidRDefault="001705A3" w:rsidP="001705A3">
      <w:r>
        <w:tab/>
      </w:r>
      <w:r w:rsidRPr="005616A2">
        <w:t>In terms of PFs the correction difference is easily observable, with the uncorrected PFs (figure 6.6.2.A) showing simple shear but tilted off centre about the TD and steadily rotating around the central ND axis, and the corrected PFs (figure 6.6.2.B) being more central and consistently in the same place. The PFs consistently shows simple shear texture; however the texture is the weakest of all the EBSD results with maximum high values being 3.6x more than random and minimum high values being 1.8x more than random. The PFs also reflect their relative part of the weld, with strong &lt;111&gt; texture being represented towards the RS but far weaker a representation towards the AS.</w:t>
      </w:r>
    </w:p>
    <w:p w:rsidR="001705A3" w:rsidRPr="005616A2" w:rsidRDefault="001705A3" w:rsidP="001705A3">
      <w:pPr>
        <w:rPr>
          <w:iCs/>
          <w:color w:val="000000"/>
        </w:rPr>
      </w:pPr>
      <w:r w:rsidRPr="005616A2">
        <w:tab/>
        <w:t>The final figure 6.6.2.C shows the texture components for B</w:t>
      </w:r>
      <w:proofErr w:type="gramStart"/>
      <w:r w:rsidRPr="005616A2">
        <w:t xml:space="preserve">, </w:t>
      </w:r>
      <w:proofErr w:type="gramEnd"/>
      <w:r w:rsidRPr="005616A2">
        <w:rPr>
          <w:iCs/>
          <w:color w:val="000000"/>
          <w:position w:val="-4"/>
        </w:rPr>
        <w:object w:dxaOrig="240" w:dyaOrig="300">
          <v:shape id="_x0000_i1077" type="#_x0000_t75" style="width:12pt;height:15pt" o:ole="">
            <v:imagedata r:id="rId11" o:title=""/>
          </v:shape>
          <o:OLEObject Type="Embed" ProgID="Equation.3" ShapeID="_x0000_i1077" DrawAspect="Content" ObjectID="_1494525395" r:id="rId638"/>
        </w:object>
      </w:r>
      <w:r w:rsidRPr="005616A2">
        <w:rPr>
          <w:iCs/>
          <w:color w:val="000000"/>
        </w:rPr>
        <w:t xml:space="preserve">, and C post transformation of macroscopic reference axis, and the texture components are not easily observable. The aforementioned region towards the advancing side with strong &lt;111&gt; texture shows an even mix of </w:t>
      </w:r>
      <w:r w:rsidRPr="005616A2">
        <w:t>B</w:t>
      </w:r>
      <w:proofErr w:type="gramStart"/>
      <w:r w:rsidRPr="005616A2">
        <w:t xml:space="preserve">, </w:t>
      </w:r>
      <w:proofErr w:type="gramEnd"/>
      <w:r w:rsidRPr="005616A2">
        <w:rPr>
          <w:iCs/>
          <w:color w:val="000000"/>
          <w:position w:val="-4"/>
        </w:rPr>
        <w:object w:dxaOrig="240" w:dyaOrig="300">
          <v:shape id="_x0000_i1078" type="#_x0000_t75" style="width:12pt;height:15pt" o:ole="">
            <v:imagedata r:id="rId11" o:title=""/>
          </v:shape>
          <o:OLEObject Type="Embed" ProgID="Equation.3" ShapeID="_x0000_i1078" DrawAspect="Content" ObjectID="_1494525396" r:id="rId639"/>
        </w:object>
      </w:r>
      <w:r w:rsidRPr="005616A2">
        <w:rPr>
          <w:iCs/>
          <w:color w:val="000000"/>
        </w:rPr>
        <w:t xml:space="preserve">, and C texture components. Towards the centre of the weld a low level of three texture components can be detected in an even distribution, and towards the AS the C component becomes more prevalent. </w:t>
      </w:r>
    </w:p>
    <w:p w:rsidR="001705A3" w:rsidRPr="005616A2" w:rsidRDefault="001705A3" w:rsidP="001705A3">
      <w:pPr>
        <w:rPr>
          <w:iCs/>
          <w:color w:val="000000"/>
        </w:rPr>
      </w:pPr>
    </w:p>
    <w:p w:rsidR="001705A3" w:rsidRPr="005616A2" w:rsidRDefault="001705A3" w:rsidP="001705A3">
      <w:pPr>
        <w:rPr>
          <w:iCs/>
          <w:color w:val="000000"/>
        </w:rPr>
        <w:sectPr w:rsidR="001705A3" w:rsidRPr="005616A2">
          <w:pgSz w:w="11906" w:h="16838"/>
          <w:pgMar w:top="1440" w:right="1440" w:bottom="1440" w:left="1440" w:header="708" w:footer="708" w:gutter="0"/>
          <w:cols w:space="708"/>
          <w:docGrid w:linePitch="360"/>
        </w:sectPr>
      </w:pPr>
    </w:p>
    <w:p w:rsidR="001705A3" w:rsidRPr="005616A2" w:rsidRDefault="001705A3" w:rsidP="001705A3">
      <w:pPr>
        <w:rPr>
          <w:iCs/>
          <w:color w:val="000000"/>
        </w:rPr>
      </w:pPr>
      <w:r w:rsidRPr="005616A2">
        <w:rPr>
          <w:rFonts w:ascii="Times New Roman" w:hAnsi="Times New Roman"/>
          <w:noProof/>
          <w:sz w:val="24"/>
          <w:szCs w:val="24"/>
          <w:lang w:eastAsia="en-GB"/>
        </w:rPr>
        <w:lastRenderedPageBreak/>
        <mc:AlternateContent>
          <mc:Choice Requires="wpg">
            <w:drawing>
              <wp:anchor distT="0" distB="0" distL="114300" distR="114300" simplePos="0" relativeHeight="251700224" behindDoc="0" locked="0" layoutInCell="1" allowOverlap="1" wp14:anchorId="2445EDF3" wp14:editId="29C65507">
                <wp:simplePos x="0" y="0"/>
                <wp:positionH relativeFrom="column">
                  <wp:posOffset>-22948</wp:posOffset>
                </wp:positionH>
                <wp:positionV relativeFrom="paragraph">
                  <wp:posOffset>-140091</wp:posOffset>
                </wp:positionV>
                <wp:extent cx="9279861" cy="1343910"/>
                <wp:effectExtent l="0" t="0" r="0" b="8890"/>
                <wp:wrapNone/>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79861" cy="1343910"/>
                          <a:chOff x="1052897" y="1085862"/>
                          <a:chExt cx="96228" cy="13938"/>
                        </a:xfrm>
                      </wpg:grpSpPr>
                      <pic:pic xmlns:pic="http://schemas.openxmlformats.org/drawingml/2006/picture">
                        <pic:nvPicPr>
                          <pic:cNvPr id="82" name="Picture 56" descr="72XSTR-PF4"/>
                          <pic:cNvPicPr>
                            <a:picLocks noChangeAspect="1" noChangeArrowheads="1"/>
                          </pic:cNvPicPr>
                        </pic:nvPicPr>
                        <pic:blipFill>
                          <a:blip r:embed="rId640" cstate="print">
                            <a:extLst>
                              <a:ext uri="{28A0092B-C50C-407E-A947-70E740481C1C}">
                                <a14:useLocalDpi xmlns:a14="http://schemas.microsoft.com/office/drawing/2010/main" val="0"/>
                              </a:ext>
                            </a:extLst>
                          </a:blip>
                          <a:srcRect r="30196" b="1855"/>
                          <a:stretch>
                            <a:fillRect/>
                          </a:stretch>
                        </pic:blipFill>
                        <pic:spPr bwMode="auto">
                          <a:xfrm>
                            <a:off x="1070997" y="1094537"/>
                            <a:ext cx="5168" cy="51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3" name="Picture 57" descr="72XSTR-PF5"/>
                          <pic:cNvPicPr>
                            <a:picLocks noChangeAspect="1" noChangeArrowheads="1"/>
                          </pic:cNvPicPr>
                        </pic:nvPicPr>
                        <pic:blipFill>
                          <a:blip r:embed="rId641" cstate="print">
                            <a:extLst>
                              <a:ext uri="{28A0092B-C50C-407E-A947-70E740481C1C}">
                                <a14:useLocalDpi xmlns:a14="http://schemas.microsoft.com/office/drawing/2010/main" val="0"/>
                              </a:ext>
                            </a:extLst>
                          </a:blip>
                          <a:srcRect r="31508"/>
                          <a:stretch>
                            <a:fillRect/>
                          </a:stretch>
                        </pic:blipFill>
                        <pic:spPr bwMode="auto">
                          <a:xfrm>
                            <a:off x="1077218" y="1094463"/>
                            <a:ext cx="5071" cy="52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4" name="Picture 58" descr="72XSTR-PF6"/>
                          <pic:cNvPicPr>
                            <a:picLocks noChangeAspect="1" noChangeArrowheads="1"/>
                          </pic:cNvPicPr>
                        </pic:nvPicPr>
                        <pic:blipFill>
                          <a:blip r:embed="rId642" cstate="print">
                            <a:extLst>
                              <a:ext uri="{28A0092B-C50C-407E-A947-70E740481C1C}">
                                <a14:useLocalDpi xmlns:a14="http://schemas.microsoft.com/office/drawing/2010/main" val="0"/>
                              </a:ext>
                            </a:extLst>
                          </a:blip>
                          <a:srcRect r="31508" b="1855"/>
                          <a:stretch>
                            <a:fillRect/>
                          </a:stretch>
                        </pic:blipFill>
                        <pic:spPr bwMode="auto">
                          <a:xfrm>
                            <a:off x="1083136" y="1094486"/>
                            <a:ext cx="5071" cy="51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5" name="Picture 59" descr="72XSTR-PF7"/>
                          <pic:cNvPicPr>
                            <a:picLocks noChangeAspect="1" noChangeArrowheads="1"/>
                          </pic:cNvPicPr>
                        </pic:nvPicPr>
                        <pic:blipFill>
                          <a:blip r:embed="rId643" cstate="print">
                            <a:extLst>
                              <a:ext uri="{28A0092B-C50C-407E-A947-70E740481C1C}">
                                <a14:useLocalDpi xmlns:a14="http://schemas.microsoft.com/office/drawing/2010/main" val="0"/>
                              </a:ext>
                            </a:extLst>
                          </a:blip>
                          <a:srcRect r="31508"/>
                          <a:stretch>
                            <a:fillRect/>
                          </a:stretch>
                        </pic:blipFill>
                        <pic:spPr bwMode="auto">
                          <a:xfrm>
                            <a:off x="1088750" y="1094513"/>
                            <a:ext cx="5071" cy="52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6" name="Picture 60" descr="72XSTR-PF8"/>
                          <pic:cNvPicPr>
                            <a:picLocks noChangeAspect="1" noChangeArrowheads="1"/>
                          </pic:cNvPicPr>
                        </pic:nvPicPr>
                        <pic:blipFill>
                          <a:blip r:embed="rId644" cstate="print">
                            <a:extLst>
                              <a:ext uri="{28A0092B-C50C-407E-A947-70E740481C1C}">
                                <a14:useLocalDpi xmlns:a14="http://schemas.microsoft.com/office/drawing/2010/main" val="0"/>
                              </a:ext>
                            </a:extLst>
                          </a:blip>
                          <a:srcRect r="30196" b="1855"/>
                          <a:stretch>
                            <a:fillRect/>
                          </a:stretch>
                        </pic:blipFill>
                        <pic:spPr bwMode="auto">
                          <a:xfrm>
                            <a:off x="1094670" y="1094537"/>
                            <a:ext cx="5168" cy="51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7" name="Picture 61" descr="72XSTR-PF9"/>
                          <pic:cNvPicPr>
                            <a:picLocks noChangeAspect="1" noChangeArrowheads="1"/>
                          </pic:cNvPicPr>
                        </pic:nvPicPr>
                        <pic:blipFill>
                          <a:blip r:embed="rId645" cstate="print">
                            <a:extLst>
                              <a:ext uri="{28A0092B-C50C-407E-A947-70E740481C1C}">
                                <a14:useLocalDpi xmlns:a14="http://schemas.microsoft.com/office/drawing/2010/main" val="0"/>
                              </a:ext>
                            </a:extLst>
                          </a:blip>
                          <a:srcRect r="30196" b="5568"/>
                          <a:stretch>
                            <a:fillRect/>
                          </a:stretch>
                        </pic:blipFill>
                        <pic:spPr bwMode="auto">
                          <a:xfrm>
                            <a:off x="1100283" y="1094558"/>
                            <a:ext cx="5169" cy="49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8" name="Picture 62" descr="72XSTR-PF10"/>
                          <pic:cNvPicPr>
                            <a:picLocks noChangeAspect="1" noChangeArrowheads="1"/>
                          </pic:cNvPicPr>
                        </pic:nvPicPr>
                        <pic:blipFill>
                          <a:blip r:embed="rId646" cstate="print">
                            <a:extLst>
                              <a:ext uri="{28A0092B-C50C-407E-A947-70E740481C1C}">
                                <a14:useLocalDpi xmlns:a14="http://schemas.microsoft.com/office/drawing/2010/main" val="0"/>
                              </a:ext>
                            </a:extLst>
                          </a:blip>
                          <a:srcRect r="31508"/>
                          <a:stretch>
                            <a:fillRect/>
                          </a:stretch>
                        </pic:blipFill>
                        <pic:spPr bwMode="auto">
                          <a:xfrm>
                            <a:off x="1106098" y="1094285"/>
                            <a:ext cx="5071" cy="52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9" name="Picture 63" descr="72XSTR-PF11"/>
                          <pic:cNvPicPr>
                            <a:picLocks noChangeAspect="1" noChangeArrowheads="1"/>
                          </pic:cNvPicPr>
                        </pic:nvPicPr>
                        <pic:blipFill>
                          <a:blip r:embed="rId647" cstate="print">
                            <a:extLst>
                              <a:ext uri="{28A0092B-C50C-407E-A947-70E740481C1C}">
                                <a14:useLocalDpi xmlns:a14="http://schemas.microsoft.com/office/drawing/2010/main" val="0"/>
                              </a:ext>
                            </a:extLst>
                          </a:blip>
                          <a:srcRect r="30196" b="-1855"/>
                          <a:stretch>
                            <a:fillRect/>
                          </a:stretch>
                        </pic:blipFill>
                        <pic:spPr bwMode="auto">
                          <a:xfrm>
                            <a:off x="1112323" y="1094312"/>
                            <a:ext cx="5168" cy="5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0" name="Picture 64" descr="72XSTR-PF12"/>
                          <pic:cNvPicPr>
                            <a:picLocks noChangeAspect="1" noChangeArrowheads="1"/>
                          </pic:cNvPicPr>
                        </pic:nvPicPr>
                        <pic:blipFill>
                          <a:blip r:embed="rId648" cstate="print">
                            <a:extLst>
                              <a:ext uri="{28A0092B-C50C-407E-A947-70E740481C1C}">
                                <a14:useLocalDpi xmlns:a14="http://schemas.microsoft.com/office/drawing/2010/main" val="0"/>
                              </a:ext>
                            </a:extLst>
                          </a:blip>
                          <a:srcRect r="30196" b="5568"/>
                          <a:stretch>
                            <a:fillRect/>
                          </a:stretch>
                        </pic:blipFill>
                        <pic:spPr bwMode="auto">
                          <a:xfrm>
                            <a:off x="1118444" y="1094431"/>
                            <a:ext cx="5169" cy="49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1" name="Picture 65" descr="72XSTR-PF13"/>
                          <pic:cNvPicPr>
                            <a:picLocks noChangeAspect="1" noChangeArrowheads="1"/>
                          </pic:cNvPicPr>
                        </pic:nvPicPr>
                        <pic:blipFill>
                          <a:blip r:embed="rId649" cstate="print">
                            <a:extLst>
                              <a:ext uri="{28A0092B-C50C-407E-A947-70E740481C1C}">
                                <a14:useLocalDpi xmlns:a14="http://schemas.microsoft.com/office/drawing/2010/main" val="0"/>
                              </a:ext>
                            </a:extLst>
                          </a:blip>
                          <a:srcRect r="31508" b="3711"/>
                          <a:stretch>
                            <a:fillRect/>
                          </a:stretch>
                        </pic:blipFill>
                        <pic:spPr bwMode="auto">
                          <a:xfrm>
                            <a:off x="1124462" y="1094458"/>
                            <a:ext cx="5071" cy="50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2" name="Picture 66" descr="72XSTR-PF14"/>
                          <pic:cNvPicPr>
                            <a:picLocks noChangeAspect="1" noChangeArrowheads="1"/>
                          </pic:cNvPicPr>
                        </pic:nvPicPr>
                        <pic:blipFill>
                          <a:blip r:embed="rId650" cstate="print">
                            <a:extLst>
                              <a:ext uri="{28A0092B-C50C-407E-A947-70E740481C1C}">
                                <a14:useLocalDpi xmlns:a14="http://schemas.microsoft.com/office/drawing/2010/main" val="0"/>
                              </a:ext>
                            </a:extLst>
                          </a:blip>
                          <a:srcRect l="-1312" r="32822" b="1855"/>
                          <a:stretch>
                            <a:fillRect/>
                          </a:stretch>
                        </pic:blipFill>
                        <pic:spPr bwMode="auto">
                          <a:xfrm>
                            <a:off x="1130279" y="1094384"/>
                            <a:ext cx="5071" cy="51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3" name="Picture 67" descr="72XSTR-PF15"/>
                          <pic:cNvPicPr>
                            <a:picLocks noChangeAspect="1" noChangeArrowheads="1"/>
                          </pic:cNvPicPr>
                        </pic:nvPicPr>
                        <pic:blipFill>
                          <a:blip r:embed="rId651" cstate="print">
                            <a:extLst>
                              <a:ext uri="{28A0092B-C50C-407E-A947-70E740481C1C}">
                                <a14:useLocalDpi xmlns:a14="http://schemas.microsoft.com/office/drawing/2010/main" val="0"/>
                              </a:ext>
                            </a:extLst>
                          </a:blip>
                          <a:srcRect r="30196" b="3711"/>
                          <a:stretch>
                            <a:fillRect/>
                          </a:stretch>
                        </pic:blipFill>
                        <pic:spPr bwMode="auto">
                          <a:xfrm>
                            <a:off x="1136707" y="1094407"/>
                            <a:ext cx="5168" cy="50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4" name="Picture 68" descr="72XSTR-PF16"/>
                          <pic:cNvPicPr>
                            <a:picLocks noChangeAspect="1" noChangeArrowheads="1"/>
                          </pic:cNvPicPr>
                        </pic:nvPicPr>
                        <pic:blipFill>
                          <a:blip r:embed="rId652" cstate="print">
                            <a:extLst>
                              <a:ext uri="{28A0092B-C50C-407E-A947-70E740481C1C}">
                                <a14:useLocalDpi xmlns:a14="http://schemas.microsoft.com/office/drawing/2010/main" val="0"/>
                              </a:ext>
                            </a:extLst>
                          </a:blip>
                          <a:srcRect r="30196" b="3711"/>
                          <a:stretch>
                            <a:fillRect/>
                          </a:stretch>
                        </pic:blipFill>
                        <pic:spPr bwMode="auto">
                          <a:xfrm>
                            <a:off x="1142625" y="1094534"/>
                            <a:ext cx="5168" cy="50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5" name="Picture 69" descr="72XSTR-PF3"/>
                          <pic:cNvPicPr>
                            <a:picLocks noChangeAspect="1" noChangeArrowheads="1"/>
                          </pic:cNvPicPr>
                        </pic:nvPicPr>
                        <pic:blipFill>
                          <a:blip r:embed="rId653" cstate="print">
                            <a:extLst>
                              <a:ext uri="{28A0092B-C50C-407E-A947-70E740481C1C}">
                                <a14:useLocalDpi xmlns:a14="http://schemas.microsoft.com/office/drawing/2010/main" val="0"/>
                              </a:ext>
                            </a:extLst>
                          </a:blip>
                          <a:srcRect r="31508"/>
                          <a:stretch>
                            <a:fillRect/>
                          </a:stretch>
                        </pic:blipFill>
                        <pic:spPr bwMode="auto">
                          <a:xfrm>
                            <a:off x="1065229" y="1094564"/>
                            <a:ext cx="5071" cy="52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6" name="Picture 70" descr="72XSTR-PF2"/>
                          <pic:cNvPicPr>
                            <a:picLocks noChangeAspect="1" noChangeArrowheads="1"/>
                          </pic:cNvPicPr>
                        </pic:nvPicPr>
                        <pic:blipFill>
                          <a:blip r:embed="rId654" cstate="print">
                            <a:extLst>
                              <a:ext uri="{28A0092B-C50C-407E-A947-70E740481C1C}">
                                <a14:useLocalDpi xmlns:a14="http://schemas.microsoft.com/office/drawing/2010/main" val="0"/>
                              </a:ext>
                            </a:extLst>
                          </a:blip>
                          <a:srcRect r="32515"/>
                          <a:stretch>
                            <a:fillRect/>
                          </a:stretch>
                        </pic:blipFill>
                        <pic:spPr bwMode="auto">
                          <a:xfrm>
                            <a:off x="1059193" y="1094194"/>
                            <a:ext cx="5245" cy="549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7" name="Picture 71" descr="72XSTR-PF1"/>
                          <pic:cNvPicPr>
                            <a:picLocks noChangeAspect="1" noChangeArrowheads="1"/>
                          </pic:cNvPicPr>
                        </pic:nvPicPr>
                        <pic:blipFill>
                          <a:blip r:embed="rId655" cstate="print">
                            <a:extLst>
                              <a:ext uri="{28A0092B-C50C-407E-A947-70E740481C1C}">
                                <a14:useLocalDpi xmlns:a14="http://schemas.microsoft.com/office/drawing/2010/main" val="0"/>
                              </a:ext>
                            </a:extLst>
                          </a:blip>
                          <a:srcRect r="30014" b="1767"/>
                          <a:stretch>
                            <a:fillRect/>
                          </a:stretch>
                        </pic:blipFill>
                        <pic:spPr bwMode="auto">
                          <a:xfrm>
                            <a:off x="1053025" y="1094217"/>
                            <a:ext cx="5440" cy="540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8" name="Picture 72"/>
                          <pic:cNvPicPr>
                            <a:picLocks noChangeAspect="1" noChangeArrowheads="1"/>
                          </pic:cNvPicPr>
                        </pic:nvPicPr>
                        <pic:blipFill>
                          <a:blip r:embed="rId656">
                            <a:extLst>
                              <a:ext uri="{28A0092B-C50C-407E-A947-70E740481C1C}">
                                <a14:useLocalDpi xmlns:a14="http://schemas.microsoft.com/office/drawing/2010/main" val="0"/>
                              </a:ext>
                            </a:extLst>
                          </a:blip>
                          <a:srcRect/>
                          <a:stretch>
                            <a:fillRect/>
                          </a:stretch>
                        </pic:blipFill>
                        <pic:spPr bwMode="auto">
                          <a:xfrm>
                            <a:off x="1052897" y="1085862"/>
                            <a:ext cx="96228" cy="701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2989E049" id="Group 81" o:spid="_x0000_s1026" style="position:absolute;margin-left:-1.8pt;margin-top:-11.05pt;width:730.7pt;height:105.8pt;z-index:251700224" coordorigin="10528,10858" coordsize="962,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">
                <v:shape id="Picture 56" o:spid="_x0000_s1027" type="#_x0000_t75" alt="72XSTR-PF4" style="position:absolute;left:10709;top:10945;width:52;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K/03CAAAA2wAAAA8AAABkcnMvZG93bnJldi54bWxEj1FrwjAUhd8H+w/hDnybiUVKqUYRYUzZ&#10;y6b+gEtybavNTWmirf/eDAZ7PJxzvsNZrkfXijv1ofGsYTZVIIiNtw1XGk7Hj/cCRIjIFlvPpOFB&#10;Adar15clltYP/EP3Q6xEgnAoUUMdY1dKGUxNDsPUd8TJO/veYUyyr6TtcUhw18pMqVw6bDgt1NjR&#10;tiZzPdycBvMdVaHm+3nWhTHnITdfl8+g9eRt3CxARBrjf/ivvbMaigx+v6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Cv9NwgAAANsAAAAPAAAAAAAAAAAAAAAAAJ8C&#10;AABkcnMvZG93bnJldi54bWxQSwUGAAAAAAQABAD3AAAAjgMAAAAA&#10;" strokecolor="black [0]" insetpen="t">
                  <v:imagedata r:id="rId657" o:title="72XSTR-PF4" cropbottom="1216f" cropright="19789f"/>
                </v:shape>
                <v:shape id="Picture 57" o:spid="_x0000_s1028" type="#_x0000_t75" alt="72XSTR-PF5" style="position:absolute;left:10772;top:10944;width:50;height: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BVX/AAAAA2wAAAA8AAABkcnMvZG93bnJldi54bWxEj0uLwjAUhfeC/yFcwZ2m6iBSm4pPZrY+&#10;Frq7NNe22NyUJmr1108GBlwezuPjJIvWVOJBjSstKxgNIxDEmdUl5wpOx91gBsJ5ZI2VZVLwIgeL&#10;tNtJMNb2yXt6HHwuwgi7GBUU3texlC4ryKAb2po4eFfbGPRBNrnUDT7DuKnkOIqm0mDJgVBgTeuC&#10;stvhbhR8VZf1UUarE+nNd3Z5b88c8Er1e+1yDsJT6z/h//aPVjCbwN+X8ANk+g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FVf8AAAADbAAAADwAAAAAAAAAAAAAAAACfAgAA&#10;ZHJzL2Rvd25yZXYueG1sUEsFBgAAAAAEAAQA9wAAAIwDAAAAAA==&#10;" strokecolor="black [0]" insetpen="t">
                  <v:imagedata r:id="rId658" o:title="72XSTR-PF5" cropright="20649f"/>
                </v:shape>
                <v:shape id="Picture 58" o:spid="_x0000_s1029" type="#_x0000_t75" alt="72XSTR-PF6" style="position:absolute;left:10831;top:10944;width:51;height: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swPvEAAAA2wAAAA8AAABkcnMvZG93bnJldi54bWxEj9FqwkAURN+F/sNyC77ppkWqRjciFUXo&#10;g1T9gGv2mqTJ3g27a4z9+m6h0MdhZs4wy1VvGtGR85VlBS/jBARxbnXFhYLzaTuagfABWWNjmRQ8&#10;yMMqexosMdX2zp/UHUMhIoR9igrKENpUSp+XZNCPbUscvat1BkOUrpDa4T3CTSNfk+RNGqw4LpTY&#10;0ntJeX28GQXsNhfaaTx8HL7q6brvNvPd9Fup4XO/XoAI1If/8F97rxXMJvD7Jf4Amf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BswPvEAAAA2wAAAA8AAAAAAAAAAAAAAAAA&#10;nwIAAGRycy9kb3ducmV2LnhtbFBLBQYAAAAABAAEAPcAAACQAwAAAAA=&#10;" strokecolor="black [0]" insetpen="t">
                  <v:imagedata r:id="rId659" o:title="72XSTR-PF6" cropbottom="1216f" cropright="20649f"/>
                </v:shape>
                <v:shape id="Picture 59" o:spid="_x0000_s1030" type="#_x0000_t75" alt="72XSTR-PF7" style="position:absolute;left:10887;top:10945;width:51;height: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S9EfBAAAA2wAAAA8AAABkcnMvZG93bnJldi54bWxEj92KwjAUhO8F3yEcwTtN1V0p1bSIsCB7&#10;4eLPAxySY1tsTkqTtfXtNwuCl8PMfMNsi8E24kGdrx0rWMwTEMTamZpLBdfL1ywF4QOywcYxKXiS&#10;hyIfj7aYGdfziR7nUIoIYZ+hgiqENpPS64os+rlriaN3c53FEGVXStNhH+G2kcskWUuLNceFClva&#10;V6Tv51+roJerntzyoo8fx3SofzyejP5WajoZdhsQgYbwDr/aB6Mg/YT/L/EHyP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zS9EfBAAAA2wAAAA8AAAAAAAAAAAAAAAAAnwIA&#10;AGRycy9kb3ducmV2LnhtbFBLBQYAAAAABAAEAPcAAACNAwAAAAA=&#10;" strokecolor="black [0]" insetpen="t">
                  <v:imagedata r:id="rId660" o:title="72XSTR-PF7" cropright="20649f"/>
                </v:shape>
                <v:shape id="Picture 60" o:spid="_x0000_s1031" type="#_x0000_t75" alt="72XSTR-PF8" style="position:absolute;left:10946;top:10945;width:52;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M3BvCAAAA2wAAAA8AAABkcnMvZG93bnJldi54bWxEj8FqwzAQRO+F/IPYQm6N3B6McSyHEgjp&#10;KWA3UHJbpI1taq0cS4ntv68KhR6HmXnDFLvZ9uJBo+8cK3jdJCCItTMdNwrOn4eXDIQPyAZ7x6Rg&#10;IQ+7cvVUYG7cxBU96tCICGGfo4I2hCGX0uuWLPqNG4ijd3WjxRDl2Egz4hThtpdvSZJKix3HhRYH&#10;2rekv+u7VXAMt/Tg+bycpqOd6upLZxfSSq2f5/ctiEBz+A//tT+MgiyF3y/xB8jy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zNwbwgAAANsAAAAPAAAAAAAAAAAAAAAAAJ8C&#10;AABkcnMvZG93bnJldi54bWxQSwUGAAAAAAQABAD3AAAAjgMAAAAA&#10;" strokecolor="black [0]" insetpen="t">
                  <v:imagedata r:id="rId661" o:title="72XSTR-PF8" cropbottom="1216f" cropright="19789f"/>
                </v:shape>
                <v:shape id="Picture 61" o:spid="_x0000_s1032" type="#_x0000_t75" alt="72XSTR-PF9" style="position:absolute;left:11002;top:10945;width:52;height: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nq2rFAAAA2wAAAA8AAABkcnMvZG93bnJldi54bWxEj81qwzAQhO+FvIPYQC8hkdM2P3Uih1Io&#10;+FSok0CPi7WxTaSVsRTHfvuqUOhxmJlvmP1hsEb01PnGsYLlIgFBXDrdcKXgdPyYb0H4gKzROCYF&#10;I3k4ZJOHPaba3fmL+iJUIkLYp6igDqFNpfRlTRb9wrXE0bu4zmKIsquk7vAe4dbIpyRZS4sNx4Ua&#10;W3qvqbwWN6vAnNvP1TO9vnzTeNmYnGerYzFT6nE6vO1ABBrCf/ivnWsF2w38fok/QGY/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6tqxQAAANsAAAAPAAAAAAAAAAAAAAAA&#10;AJ8CAABkcnMvZG93bnJldi54bWxQSwUGAAAAAAQABAD3AAAAkQMAAAAA&#10;" strokecolor="black [0]" insetpen="t">
                  <v:imagedata r:id="rId662" o:title="72XSTR-PF9" cropbottom="3649f" cropright="19789f"/>
                </v:shape>
                <v:shape id="Picture 62" o:spid="_x0000_s1033" type="#_x0000_t75" alt="72XSTR-PF10" style="position:absolute;left:11060;top:10942;width:51;height: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M6ijAAAAA2wAAAA8AAABkcnMvZG93bnJldi54bWxETz1rwzAQ3QP5D+IK3WLZGYpxLIeQUmiX&#10;lqaBrBfrYplYJ0dSY/ffV0Oh4+N919vZDuJOPvSOFRRZDoK4dbrnTsHx62VVgggRWePgmBT8UIBt&#10;s1zUWGk38SfdD7ETKYRDhQpMjGMlZWgNWQyZG4kTd3HeYkzQd1J7nFK4HeQ6z5+kxZ5Tg8GR9oba&#10;6+HbKrj6j+L93BcmPtPJ3MzbWg/BKvX4MO82ICLN8V/8537VCso0Nn1JP0A2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gzqKMAAAADbAAAADwAAAAAAAAAAAAAAAACfAgAA&#10;ZHJzL2Rvd25yZXYueG1sUEsFBgAAAAAEAAQA9wAAAIwDAAAAAA==&#10;" strokecolor="black [0]" insetpen="t">
                  <v:imagedata r:id="rId663" o:title="72XSTR-PF10" cropright="20649f"/>
                </v:shape>
                <v:shape id="Picture 63" o:spid="_x0000_s1034" type="#_x0000_t75" alt="72XSTR-PF11" style="position:absolute;left:11123;top:10943;width:51;height: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hE8DFAAAA2wAAAA8AAABkcnMvZG93bnJldi54bWxEj0FrwkAUhO+F/oflFXrTjYJiU1eRqMWD&#10;F21pe3zNviap2bdxd43x37uC0OMwM98w03lnatGS85VlBYN+AoI4t7riQsHH+7o3AeEDssbaMim4&#10;kIf57PFhiqm2Z95Ruw+FiBD2KSooQ2hSKX1ekkHftw1x9H6tMxiidIXUDs8Rbmo5TJKxNFhxXCix&#10;oayk/LA/GQWfW59JPmarv933m/xarn5aO3JKPT91i1cQgbrwH763N1rB5AVuX+IPkLM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4RPAxQAAANsAAAAPAAAAAAAAAAAAAAAA&#10;AJ8CAABkcnMvZG93bnJldi54bWxQSwUGAAAAAAQABAD3AAAAkQMAAAAA&#10;" strokecolor="black [0]" insetpen="t">
                  <v:imagedata r:id="rId664" o:title="72XSTR-PF11" cropbottom="-1216f" cropright="19789f"/>
                </v:shape>
                <v:shape id="Picture 64" o:spid="_x0000_s1035" type="#_x0000_t75" alt="72XSTR-PF12" style="position:absolute;left:11184;top:10944;width:52;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S9tnBAAAA2wAAAA8AAABkcnMvZG93bnJldi54bWxET89rwjAUvgv7H8IbeBFN3aTM2lTcQLab&#10;2On90TzbsualJLF2++uXg+Dx4/udb0fTiYGcby0rWC4SEMSV1S3XCk7f+/kbCB+QNXaWScEvedgW&#10;T5McM21vfKShDLWIIewzVNCE0GdS+qohg35he+LIXawzGCJ0tdQObzHcdPIlSVJpsOXY0GBPHw1V&#10;P+XVKJj1+jq8r9zf5/I13ZWn1F3OB6fU9HncbUAEGsNDfHd/aQXruD5+iT9AFv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KS9tnBAAAA2wAAAA8AAAAAAAAAAAAAAAAAnwIA&#10;AGRycy9kb3ducmV2LnhtbFBLBQYAAAAABAAEAPcAAACNAwAAAAA=&#10;" strokecolor="black [0]" insetpen="t">
                  <v:imagedata r:id="rId665" o:title="72XSTR-PF12" cropbottom="3649f" cropright="19789f"/>
                </v:shape>
                <v:shape id="Picture 65" o:spid="_x0000_s1036" type="#_x0000_t75" alt="72XSTR-PF13" style="position:absolute;left:11244;top:10944;width:51;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lwg7DAAAA2wAAAA8AAABkcnMvZG93bnJldi54bWxEj81qwkAUhfeC7zDcQjeikxQRTR1FGkJd&#10;uPHnAa6Z20xo5k6amcb07TuC4PJwfj7OejvYRvTU+dqxgnSWgCAuna65UnA5F9MlCB+QNTaOScEf&#10;edhuxqM1Ztrd+Ej9KVQijrDPUIEJoc2k9KUhi37mWuLofbnOYoiyq6Tu8BbHbSPfkmQhLdYcCQZb&#10;+jBUfp9+bYToXOrP1eRq+PIzNHkxPy4Pe6VeX4bdO4hAQ3iGH+29VrBK4f4l/gC5+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eXCDsMAAADbAAAADwAAAAAAAAAAAAAAAACf&#10;AgAAZHJzL2Rvd25yZXYueG1sUEsFBgAAAAAEAAQA9wAAAI8DAAAAAA==&#10;" strokecolor="black [0]" insetpen="t">
                  <v:imagedata r:id="rId666" o:title="72XSTR-PF13" cropbottom="2432f" cropright="20649f"/>
                </v:shape>
                <v:shape id="Picture 66" o:spid="_x0000_s1037" type="#_x0000_t75" alt="72XSTR-PF14" style="position:absolute;left:11302;top:10943;width:51;height: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Jcb7DAAAA2wAAAA8AAABkcnMvZG93bnJldi54bWxEj9FqwkAURN8L/sNyBd+ajYqlja4igqi0&#10;D5r2Ay7ZaxLM3l2ya0z+3i0U+jjMzBlmtelNIzpqfW1ZwTRJQRAXVtdcKvj53r++g/ABWWNjmRQM&#10;5GGzHr2sMNP2wRfq8lCKCGGfoYIqBJdJ6YuKDPrEOuLoXW1rMETZllK3+Ihw08hZmr5JgzXHhQod&#10;7SoqbvndKFgc8OQ+vw4u98Op8N15uM/TWqnJuN8uQQTqw3/4r33UCj5m8Psl/gC5f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ElxvsMAAADbAAAADwAAAAAAAAAAAAAAAACf&#10;AgAAZHJzL2Rvd25yZXYueG1sUEsFBgAAAAAEAAQA9wAAAI8DAAAAAA==&#10;" strokecolor="black [0]" insetpen="t">
                  <v:imagedata r:id="rId667" o:title="72XSTR-PF14" cropbottom="1216f" cropleft="-860f" cropright="21510f"/>
                </v:shape>
                <v:shape id="Picture 67" o:spid="_x0000_s1038" type="#_x0000_t75" alt="72XSTR-PF15" style="position:absolute;left:11367;top:10944;width:51;height: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pmmzEAAAA2wAAAA8AAABkcnMvZG93bnJldi54bWxEj0+LwjAUxO/CfofwFvYimrriotUoqyL+&#10;ua160NujebZlm5fSRK1+eiMIHoeZ+Q0zmtSmEBeqXG5ZQacdgSBOrM45VbDfLVp9EM4jaywsk4Ib&#10;OZiMPxojjLW98h9dtj4VAcIuRgWZ92UspUsyMujatiQO3slWBn2QVSp1hdcAN4X8jqIfaTDnsJBh&#10;SbOMkv/t2Siwi0GzmPZWvlz37sflZnrAeW6V+vqsf4cgPNX+HX61V1rBoAvPL+EH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pmmzEAAAA2wAAAA8AAAAAAAAAAAAAAAAA&#10;nwIAAGRycy9kb3ducmV2LnhtbFBLBQYAAAAABAAEAPcAAACQAwAAAAA=&#10;" strokecolor="black [0]" insetpen="t">
                  <v:imagedata r:id="rId668" o:title="72XSTR-PF15" cropbottom="2432f" cropright="19789f"/>
                </v:shape>
                <v:shape id="Picture 68" o:spid="_x0000_s1039" type="#_x0000_t75" alt="72XSTR-PF16" style="position:absolute;left:11426;top:10945;width:51;height: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oODbFAAAA2wAAAA8AAABkcnMvZG93bnJldi54bWxEj09rwkAUxO+C32F5ghepG6XYmrqKKEr1&#10;5L+Dvb1mX5Ng9m3Irhr99K4g9DjMzG+Y0aQ2hbhQ5XLLCnrdCARxYnXOqYLDfvH2CcJ5ZI2FZVJw&#10;IweTcbMxwljbK2/psvOpCBB2MSrIvC9jKV2SkUHXtSVx8P5sZdAHWaVSV3gNcFPIfhQNpMGcw0KG&#10;Jc0ySk67s1GwHBa/q2OuB+vtfLPo4J0OPx8dpdqtevoFwlPt/8Ov9rdWMHyH55fwA+T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KDg2xQAAANsAAAAPAAAAAAAAAAAAAAAA&#10;AJ8CAABkcnMvZG93bnJldi54bWxQSwUGAAAAAAQABAD3AAAAkQMAAAAA&#10;" strokecolor="black [0]" insetpen="t">
                  <v:imagedata r:id="rId669" o:title="72XSTR-PF16" cropbottom="2432f" cropright="19789f"/>
                </v:shape>
                <v:shape id="Picture 69" o:spid="_x0000_s1040" type="#_x0000_t75" alt="72XSTR-PF3" style="position:absolute;left:10652;top:10945;width:51;height: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L/qrCAAAA2wAAAA8AAABkcnMvZG93bnJldi54bWxEj92KwjAUhO8XfIdwBO/WVEFZq1FEEMUV&#10;Fn8e4Ngcm2JzUpqodZ/eCIKXw8x8w0xmjS3FjWpfOFbQ6yYgiDOnC84VHA/L7x8QPiBrLB2Tggd5&#10;mE1bXxNMtbvzjm77kIsIYZ+iAhNClUrpM0MWfddVxNE7u9piiLLOpa7xHuG2lP0kGUqLBccFgxUt&#10;DGWX/dUqOP2F1baSxdGdhv9+dDb4i9lGqU67mY9BBGrCJ/xur7WC0QBeX+IPkN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S/6qwgAAANsAAAAPAAAAAAAAAAAAAAAAAJ8C&#10;AABkcnMvZG93bnJldi54bWxQSwUGAAAAAAQABAD3AAAAjgMAAAAA&#10;" strokecolor="black [0]" insetpen="t">
                  <v:imagedata r:id="rId670" o:title="72XSTR-PF3" cropright="20649f"/>
                </v:shape>
                <v:shape id="Picture 70" o:spid="_x0000_s1041" type="#_x0000_t75" alt="72XSTR-PF2" style="position:absolute;left:10591;top:10941;width:53;height: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q2cPHAAAA2wAAAA8AAABkcnMvZG93bnJldi54bWxEj09rwkAUxO9Cv8PyCr2IbqwQNHUTakQq&#10;VCj+6aG3R/Y1Sc2+Ddmtxm/vCoUeh5n5DbPIetOIM3WutqxgMo5AEBdW11wqOB7WoxkI55E1NpZJ&#10;wZUcZOnDYIGJthfe0XnvSxEg7BJUUHnfJlK6oiKDbmxb4uB9286gD7Irpe7wEuCmkc9RFEuDNYeF&#10;ClvKKypO+1+j4GN4jfOf5Wn29rWdt+/T9eqzzFdKPT32ry8gPPX+P/zX3mgF8xjuX8IPkOk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Wq2cPHAAAA2wAAAA8AAAAAAAAAAAAA&#10;AAAAnwIAAGRycy9kb3ducmV2LnhtbFBLBQYAAAAABAAEAPcAAACTAwAAAAA=&#10;" strokecolor="black [0]" insetpen="t">
                  <v:imagedata r:id="rId671" o:title="72XSTR-PF2" cropright="21309f"/>
                </v:shape>
                <v:shape id="Picture 71" o:spid="_x0000_s1042" type="#_x0000_t75" alt="72XSTR-PF1" style="position:absolute;left:10530;top:10942;width:54;height: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QhCjEAAAA2wAAAA8AAABkcnMvZG93bnJldi54bWxEj82KwkAQhO+C7zD0wl5EJ+bgT9ZRRF1Q&#10;D+768wBNpjcJm+kJmVGTt3cEwWNRVV9Rs0VjSnGj2hWWFQwHEQji1OqCMwWX83d/AsJ5ZI2lZVLQ&#10;koPFvNuZYaLtnY90O/lMBAi7BBXk3leJlC7NyaAb2Io4eH+2NuiDrDOpa7wHuCllHEUjabDgsJBj&#10;Rauc0v/T1Sjw64nbbS4/eGj3MbVx2jPj36tSnx/N8guEp8a/w6/2ViuYjuH5JfwAO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0QhCjEAAAA2wAAAA8AAAAAAAAAAAAAAAAA&#10;nwIAAGRycy9kb3ducmV2LnhtbFBLBQYAAAAABAAEAPcAAACQAwAAAAA=&#10;" strokecolor="black [0]" insetpen="t">
                  <v:imagedata r:id="rId672" o:title="72XSTR-PF1" cropbottom="1158f" cropright="19670f"/>
                </v:shape>
                <v:shape id="Picture 72" o:spid="_x0000_s1043" type="#_x0000_t75" style="position:absolute;left:10528;top:10858;width:963;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65Hy/AAAA2wAAAA8AAABkcnMvZG93bnJldi54bWxET02LwjAQvS/4H8II3tZUEVmrUUQRq+zF&#10;quBxaMa22ExKE7X+e3MQPD7e92zRmko8qHGlZQWDfgSCOLO65FzB6bj5/QPhPLLGyjIpeJGDxbzz&#10;M8NY2ycf6JH6XIQQdjEqKLyvYyldVpBB17c1ceCutjHoA2xyqRt8hnBTyWEUjaXBkkNDgTWtCspu&#10;6d0o2KzXo7Mb/me3S7K16b5K5GCXKNXrtsspCE+t/4o/7kQrmISx4Uv4AXL+B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IeuR8vwAAANsAAAAPAAAAAAAAAAAAAAAAAJ8CAABk&#10;cnMvZG93bnJldi54bWxQSwUGAAAAAAQABAD3AAAAiwMAAAAA&#10;" strokecolor="black [0]" insetpen="t">
                  <v:imagedata r:id="rId673" o:title=""/>
                </v:shape>
              </v:group>
            </w:pict>
          </mc:Fallback>
        </mc:AlternateContent>
      </w:r>
    </w:p>
    <w:p w:rsidR="001705A3" w:rsidRPr="005616A2" w:rsidRDefault="001705A3" w:rsidP="001705A3">
      <w:pPr>
        <w:rPr>
          <w:iCs/>
          <w:color w:val="000000"/>
        </w:rPr>
      </w:pPr>
      <w:r w:rsidRPr="005616A2">
        <w:rPr>
          <w:iCs/>
          <w:noProof/>
          <w:lang w:eastAsia="en-GB"/>
        </w:rPr>
        <w:drawing>
          <wp:anchor distT="0" distB="0" distL="114300" distR="114300" simplePos="0" relativeHeight="251701248" behindDoc="0" locked="0" layoutInCell="1" allowOverlap="1" wp14:anchorId="38B8A78A" wp14:editId="1F00233D">
            <wp:simplePos x="0" y="0"/>
            <wp:positionH relativeFrom="column">
              <wp:posOffset>-228600</wp:posOffset>
            </wp:positionH>
            <wp:positionV relativeFrom="paragraph">
              <wp:posOffset>45085</wp:posOffset>
            </wp:positionV>
            <wp:extent cx="169545" cy="169545"/>
            <wp:effectExtent l="0" t="0" r="1905" b="190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69545" cy="169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5A3" w:rsidRPr="005616A2" w:rsidRDefault="001705A3" w:rsidP="001705A3">
      <w:pPr>
        <w:rPr>
          <w:iCs/>
          <w:color w:val="000000"/>
        </w:rPr>
      </w:pPr>
    </w:p>
    <w:p w:rsidR="001705A3" w:rsidRPr="005616A2" w:rsidRDefault="001705A3" w:rsidP="001705A3">
      <w:pPr>
        <w:rPr>
          <w:iCs/>
          <w:color w:val="000000"/>
        </w:rPr>
      </w:pPr>
    </w:p>
    <w:p w:rsidR="001705A3" w:rsidRPr="005616A2" w:rsidRDefault="001705A3" w:rsidP="001705A3">
      <w:pPr>
        <w:rPr>
          <w:iCs/>
          <w:color w:val="000000"/>
        </w:rPr>
      </w:pPr>
      <w:r w:rsidRPr="005616A2">
        <w:rPr>
          <w:rFonts w:ascii="Times New Roman" w:hAnsi="Times New Roman"/>
          <w:noProof/>
          <w:sz w:val="24"/>
          <w:szCs w:val="24"/>
          <w:lang w:eastAsia="en-GB"/>
        </w:rPr>
        <mc:AlternateContent>
          <mc:Choice Requires="wpg">
            <w:drawing>
              <wp:anchor distT="0" distB="0" distL="114300" distR="114300" simplePos="0" relativeHeight="251699200" behindDoc="0" locked="0" layoutInCell="1" allowOverlap="1" wp14:anchorId="6354A749" wp14:editId="41A28A57">
                <wp:simplePos x="0" y="0"/>
                <wp:positionH relativeFrom="column">
                  <wp:posOffset>-18409</wp:posOffset>
                </wp:positionH>
                <wp:positionV relativeFrom="paragraph">
                  <wp:posOffset>260350</wp:posOffset>
                </wp:positionV>
                <wp:extent cx="9195284" cy="1255037"/>
                <wp:effectExtent l="0" t="0" r="6350" b="254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95284" cy="1255037"/>
                          <a:chOff x="1053810" y="1072642"/>
                          <a:chExt cx="96228" cy="13139"/>
                        </a:xfrm>
                      </wpg:grpSpPr>
                      <pic:pic xmlns:pic="http://schemas.openxmlformats.org/drawingml/2006/picture">
                        <pic:nvPicPr>
                          <pic:cNvPr id="64" name="Picture 38" descr="72XSTR(C)-IPF"/>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1053810" y="1072642"/>
                            <a:ext cx="96228" cy="657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5" name="Picture 39" descr="72XSTR(C)_PF2"/>
                          <pic:cNvPicPr>
                            <a:picLocks noChangeAspect="1" noChangeArrowheads="1"/>
                          </pic:cNvPicPr>
                        </pic:nvPicPr>
                        <pic:blipFill>
                          <a:blip r:embed="rId676" cstate="print">
                            <a:extLst>
                              <a:ext uri="{28A0092B-C50C-407E-A947-70E740481C1C}">
                                <a14:useLocalDpi xmlns:a14="http://schemas.microsoft.com/office/drawing/2010/main" val="0"/>
                              </a:ext>
                            </a:extLst>
                          </a:blip>
                          <a:srcRect r="33037"/>
                          <a:stretch>
                            <a:fillRect/>
                          </a:stretch>
                        </pic:blipFill>
                        <pic:spPr bwMode="auto">
                          <a:xfrm>
                            <a:off x="1060695" y="1080040"/>
                            <a:ext cx="5435"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6" name="Picture 40" descr="72XSTR(C)_PF3"/>
                          <pic:cNvPicPr>
                            <a:picLocks noChangeAspect="1" noChangeArrowheads="1"/>
                          </pic:cNvPicPr>
                        </pic:nvPicPr>
                        <pic:blipFill>
                          <a:blip r:embed="rId677" cstate="print">
                            <a:extLst>
                              <a:ext uri="{28A0092B-C50C-407E-A947-70E740481C1C}">
                                <a14:useLocalDpi xmlns:a14="http://schemas.microsoft.com/office/drawing/2010/main" val="0"/>
                              </a:ext>
                            </a:extLst>
                          </a:blip>
                          <a:srcRect r="32005"/>
                          <a:stretch>
                            <a:fillRect/>
                          </a:stretch>
                        </pic:blipFill>
                        <pic:spPr bwMode="auto">
                          <a:xfrm>
                            <a:off x="1067130" y="1079862"/>
                            <a:ext cx="5519"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7" name="Picture 41" descr="72XSTR(C)_PF4"/>
                          <pic:cNvPicPr>
                            <a:picLocks noChangeAspect="1" noChangeArrowheads="1"/>
                          </pic:cNvPicPr>
                        </pic:nvPicPr>
                        <pic:blipFill>
                          <a:blip r:embed="rId678" cstate="print">
                            <a:extLst>
                              <a:ext uri="{28A0092B-C50C-407E-A947-70E740481C1C}">
                                <a14:useLocalDpi xmlns:a14="http://schemas.microsoft.com/office/drawing/2010/main" val="0"/>
                              </a:ext>
                            </a:extLst>
                          </a:blip>
                          <a:srcRect r="32005"/>
                          <a:stretch>
                            <a:fillRect/>
                          </a:stretch>
                        </pic:blipFill>
                        <pic:spPr bwMode="auto">
                          <a:xfrm>
                            <a:off x="1073454" y="1079887"/>
                            <a:ext cx="5520"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8" name="Picture 42" descr="72XSTR(C)_PF5"/>
                          <pic:cNvPicPr>
                            <a:picLocks noChangeAspect="1" noChangeArrowheads="1"/>
                          </pic:cNvPicPr>
                        </pic:nvPicPr>
                        <pic:blipFill>
                          <a:blip r:embed="rId679" cstate="print">
                            <a:extLst>
                              <a:ext uri="{28A0092B-C50C-407E-A947-70E740481C1C}">
                                <a14:useLocalDpi xmlns:a14="http://schemas.microsoft.com/office/drawing/2010/main" val="0"/>
                              </a:ext>
                            </a:extLst>
                          </a:blip>
                          <a:srcRect r="32005"/>
                          <a:stretch>
                            <a:fillRect/>
                          </a:stretch>
                        </pic:blipFill>
                        <pic:spPr bwMode="auto">
                          <a:xfrm>
                            <a:off x="1079677" y="1079811"/>
                            <a:ext cx="5520"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9" name="Picture 43" descr="72XSTR(C)_PF6"/>
                          <pic:cNvPicPr>
                            <a:picLocks noChangeAspect="1" noChangeArrowheads="1"/>
                          </pic:cNvPicPr>
                        </pic:nvPicPr>
                        <pic:blipFill>
                          <a:blip r:embed="rId680" cstate="print">
                            <a:extLst>
                              <a:ext uri="{28A0092B-C50C-407E-A947-70E740481C1C}">
                                <a14:useLocalDpi xmlns:a14="http://schemas.microsoft.com/office/drawing/2010/main" val="0"/>
                              </a:ext>
                            </a:extLst>
                          </a:blip>
                          <a:srcRect r="30972"/>
                          <a:stretch>
                            <a:fillRect/>
                          </a:stretch>
                        </pic:blipFill>
                        <pic:spPr bwMode="auto">
                          <a:xfrm>
                            <a:off x="1085706" y="1079837"/>
                            <a:ext cx="5603"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0" name="Picture 44" descr="72XSTR(C)_PF7"/>
                          <pic:cNvPicPr>
                            <a:picLocks noChangeAspect="1" noChangeArrowheads="1"/>
                          </pic:cNvPicPr>
                        </pic:nvPicPr>
                        <pic:blipFill>
                          <a:blip r:embed="rId681" cstate="print">
                            <a:extLst>
                              <a:ext uri="{28A0092B-C50C-407E-A947-70E740481C1C}">
                                <a14:useLocalDpi xmlns:a14="http://schemas.microsoft.com/office/drawing/2010/main" val="0"/>
                              </a:ext>
                            </a:extLst>
                          </a:blip>
                          <a:srcRect r="29941"/>
                          <a:stretch>
                            <a:fillRect/>
                          </a:stretch>
                        </pic:blipFill>
                        <pic:spPr bwMode="auto">
                          <a:xfrm>
                            <a:off x="1091836" y="1079964"/>
                            <a:ext cx="5687"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1" name="Picture 45" descr="72XSTR(C)_PF8"/>
                          <pic:cNvPicPr>
                            <a:picLocks noChangeAspect="1" noChangeArrowheads="1"/>
                          </pic:cNvPicPr>
                        </pic:nvPicPr>
                        <pic:blipFill>
                          <a:blip r:embed="rId682" cstate="print">
                            <a:extLst>
                              <a:ext uri="{28A0092B-C50C-407E-A947-70E740481C1C}">
                                <a14:useLocalDpi xmlns:a14="http://schemas.microsoft.com/office/drawing/2010/main" val="0"/>
                              </a:ext>
                            </a:extLst>
                          </a:blip>
                          <a:srcRect r="33037"/>
                          <a:stretch>
                            <a:fillRect/>
                          </a:stretch>
                        </pic:blipFill>
                        <pic:spPr bwMode="auto">
                          <a:xfrm>
                            <a:off x="1097525" y="1079989"/>
                            <a:ext cx="5435"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2" name="Picture 46" descr="72XSTR(C)_PF9"/>
                          <pic:cNvPicPr>
                            <a:picLocks noChangeAspect="1" noChangeArrowheads="1"/>
                          </pic:cNvPicPr>
                        </pic:nvPicPr>
                        <pic:blipFill>
                          <a:blip r:embed="rId683" cstate="print">
                            <a:extLst>
                              <a:ext uri="{28A0092B-C50C-407E-A947-70E740481C1C}">
                                <a14:useLocalDpi xmlns:a14="http://schemas.microsoft.com/office/drawing/2010/main" val="0"/>
                              </a:ext>
                            </a:extLst>
                          </a:blip>
                          <a:srcRect r="30972"/>
                          <a:stretch>
                            <a:fillRect/>
                          </a:stretch>
                        </pic:blipFill>
                        <pic:spPr bwMode="auto">
                          <a:xfrm>
                            <a:off x="1103562" y="1080014"/>
                            <a:ext cx="5603"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3" name="Picture 47" descr="72XSTR(C)_PF10"/>
                          <pic:cNvPicPr>
                            <a:picLocks noChangeAspect="1" noChangeArrowheads="1"/>
                          </pic:cNvPicPr>
                        </pic:nvPicPr>
                        <pic:blipFill>
                          <a:blip r:embed="rId684" cstate="print">
                            <a:extLst>
                              <a:ext uri="{28A0092B-C50C-407E-A947-70E740481C1C}">
                                <a14:useLocalDpi xmlns:a14="http://schemas.microsoft.com/office/drawing/2010/main" val="0"/>
                              </a:ext>
                            </a:extLst>
                          </a:blip>
                          <a:srcRect r="29941"/>
                          <a:stretch>
                            <a:fillRect/>
                          </a:stretch>
                        </pic:blipFill>
                        <pic:spPr bwMode="auto">
                          <a:xfrm>
                            <a:off x="1109083" y="1079938"/>
                            <a:ext cx="5687"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4" name="Picture 48" descr="72XSTR(C)_PF11"/>
                          <pic:cNvPicPr>
                            <a:picLocks noChangeAspect="1" noChangeArrowheads="1"/>
                          </pic:cNvPicPr>
                        </pic:nvPicPr>
                        <pic:blipFill>
                          <a:blip r:embed="rId685" cstate="print">
                            <a:extLst>
                              <a:ext uri="{28A0092B-C50C-407E-A947-70E740481C1C}">
                                <a14:useLocalDpi xmlns:a14="http://schemas.microsoft.com/office/drawing/2010/main" val="0"/>
                              </a:ext>
                            </a:extLst>
                          </a:blip>
                          <a:srcRect r="30972"/>
                          <a:stretch>
                            <a:fillRect/>
                          </a:stretch>
                        </pic:blipFill>
                        <pic:spPr bwMode="auto">
                          <a:xfrm>
                            <a:off x="1114789" y="1079862"/>
                            <a:ext cx="5603"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5" name="Picture 49" descr="72XSTR(C)_PF12"/>
                          <pic:cNvPicPr>
                            <a:picLocks noChangeAspect="1" noChangeArrowheads="1"/>
                          </pic:cNvPicPr>
                        </pic:nvPicPr>
                        <pic:blipFill>
                          <a:blip r:embed="rId686" cstate="print">
                            <a:extLst>
                              <a:ext uri="{28A0092B-C50C-407E-A947-70E740481C1C}">
                                <a14:useLocalDpi xmlns:a14="http://schemas.microsoft.com/office/drawing/2010/main" val="0"/>
                              </a:ext>
                            </a:extLst>
                          </a:blip>
                          <a:srcRect r="32004"/>
                          <a:stretch>
                            <a:fillRect/>
                          </a:stretch>
                        </pic:blipFill>
                        <pic:spPr bwMode="auto">
                          <a:xfrm>
                            <a:off x="1120394" y="1079887"/>
                            <a:ext cx="5519"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6" name="Picture 50" descr="72XSTR(C)_PF13"/>
                          <pic:cNvPicPr>
                            <a:picLocks noChangeAspect="1" noChangeArrowheads="1"/>
                          </pic:cNvPicPr>
                        </pic:nvPicPr>
                        <pic:blipFill>
                          <a:blip r:embed="rId687" cstate="print">
                            <a:extLst>
                              <a:ext uri="{28A0092B-C50C-407E-A947-70E740481C1C}">
                                <a14:useLocalDpi xmlns:a14="http://schemas.microsoft.com/office/drawing/2010/main" val="0"/>
                              </a:ext>
                            </a:extLst>
                          </a:blip>
                          <a:srcRect r="33037"/>
                          <a:stretch>
                            <a:fillRect/>
                          </a:stretch>
                        </pic:blipFill>
                        <pic:spPr bwMode="auto">
                          <a:xfrm>
                            <a:off x="1125897" y="1079913"/>
                            <a:ext cx="5435"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7" name="Picture 51" descr="72XSTR(C)_PF14"/>
                          <pic:cNvPicPr>
                            <a:picLocks noChangeAspect="1" noChangeArrowheads="1"/>
                          </pic:cNvPicPr>
                        </pic:nvPicPr>
                        <pic:blipFill>
                          <a:blip r:embed="rId688" cstate="print">
                            <a:extLst>
                              <a:ext uri="{28A0092B-C50C-407E-A947-70E740481C1C}">
                                <a14:useLocalDpi xmlns:a14="http://schemas.microsoft.com/office/drawing/2010/main" val="0"/>
                              </a:ext>
                            </a:extLst>
                          </a:blip>
                          <a:srcRect r="30972"/>
                          <a:stretch>
                            <a:fillRect/>
                          </a:stretch>
                        </pic:blipFill>
                        <pic:spPr bwMode="auto">
                          <a:xfrm>
                            <a:off x="1131833" y="1079837"/>
                            <a:ext cx="5603"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8" name="Picture 52" descr="72XSTR(C)_PF15"/>
                          <pic:cNvPicPr>
                            <a:picLocks noChangeAspect="1" noChangeArrowheads="1"/>
                          </pic:cNvPicPr>
                        </pic:nvPicPr>
                        <pic:blipFill>
                          <a:blip r:embed="rId689" cstate="print">
                            <a:extLst>
                              <a:ext uri="{28A0092B-C50C-407E-A947-70E740481C1C}">
                                <a14:useLocalDpi xmlns:a14="http://schemas.microsoft.com/office/drawing/2010/main" val="0"/>
                              </a:ext>
                            </a:extLst>
                          </a:blip>
                          <a:srcRect r="29941"/>
                          <a:stretch>
                            <a:fillRect/>
                          </a:stretch>
                        </pic:blipFill>
                        <pic:spPr bwMode="auto">
                          <a:xfrm>
                            <a:off x="1137861" y="1079964"/>
                            <a:ext cx="5687" cy="57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79" name="Picture 53" descr="72XSTR(C)_PF16"/>
                          <pic:cNvPicPr>
                            <a:picLocks noChangeAspect="1" noChangeArrowheads="1"/>
                          </pic:cNvPicPr>
                        </pic:nvPicPr>
                        <pic:blipFill>
                          <a:blip r:embed="rId690" cstate="print">
                            <a:extLst>
                              <a:ext uri="{28A0092B-C50C-407E-A947-70E740481C1C}">
                                <a14:useLocalDpi xmlns:a14="http://schemas.microsoft.com/office/drawing/2010/main" val="0"/>
                              </a:ext>
                            </a:extLst>
                          </a:blip>
                          <a:srcRect r="32005"/>
                          <a:stretch>
                            <a:fillRect/>
                          </a:stretch>
                        </pic:blipFill>
                        <pic:spPr bwMode="auto">
                          <a:xfrm>
                            <a:off x="1143660" y="1079887"/>
                            <a:ext cx="5519"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80" name="Picture 54" descr="72XSTR(C)_PF1"/>
                          <pic:cNvPicPr>
                            <a:picLocks noChangeAspect="1" noChangeArrowheads="1"/>
                          </pic:cNvPicPr>
                        </pic:nvPicPr>
                        <pic:blipFill>
                          <a:blip r:embed="rId691" cstate="print">
                            <a:extLst>
                              <a:ext uri="{28A0092B-C50C-407E-A947-70E740481C1C}">
                                <a14:useLocalDpi xmlns:a14="http://schemas.microsoft.com/office/drawing/2010/main" val="0"/>
                              </a:ext>
                            </a:extLst>
                          </a:blip>
                          <a:srcRect r="30972"/>
                          <a:stretch>
                            <a:fillRect/>
                          </a:stretch>
                        </pic:blipFill>
                        <pic:spPr bwMode="auto">
                          <a:xfrm>
                            <a:off x="1054388" y="1080014"/>
                            <a:ext cx="5603" cy="574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77C2A1FF" id="Group 63" o:spid="_x0000_s1026" style="position:absolute;margin-left:-1.45pt;margin-top:20.5pt;width:724.05pt;height:98.8pt;z-index:251699200" coordorigin="10538,10726" coordsize="962,1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">
                <v:shape id="Picture 38" o:spid="_x0000_s1027" type="#_x0000_t75" alt="72XSTR(C)-IPF" style="position:absolute;left:10538;top:10726;width:96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wNGXCAAAA2wAAAA8AAABkcnMvZG93bnJldi54bWxEj09rAjEUxO9Cv0N4BW+atIjY1ShS6h+8&#10;FK3en8lzd3Hzsmyirt/eCAWPw8z8hpnMWleJKzWh9Kzho69AEBtvS8417P8WvRGIEJEtVp5Jw50C&#10;zKZvnQlm1t94S9ddzEWCcMhQQxFjnUkZTEEOQ9/XxMk7+cZhTLLJpW3wluCukp9KDaXDktNCgTV9&#10;F2TOu4vTcPw1X7w+/Vi/ORhVqhUtlxfSuvvezscgIrXxFf5vr62G4QCeX9IP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MDRlwgAAANsAAAAPAAAAAAAAAAAAAAAAAJ8C&#10;AABkcnMvZG93bnJldi54bWxQSwUGAAAAAAQABAD3AAAAjgMAAAAA&#10;" strokecolor="black [0]" insetpen="t">
                  <v:imagedata r:id="rId692" o:title="72XSTR(C)-IPF"/>
                </v:shape>
                <v:shape id="Picture 39" o:spid="_x0000_s1028" type="#_x0000_t75" alt="72XSTR(C)_PF2" style="position:absolute;left:10606;top:10800;width:55;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m8HEAAAA2wAAAA8AAABkcnMvZG93bnJldi54bWxEj0FrwkAUhO8F/8PyhN7qpkWDRFdRUQjo&#10;pSql3h7Z12ww+zbNbjX+e1coeBxm5htmOu9sLS7U+sqxgvdBAoK4cLriUsHxsHkbg/ABWWPtmBTc&#10;yMN81nuZYqbdlT/psg+liBD2GSowITSZlL4wZNEPXEMcvR/XWgxRtqXULV4j3NbyI0lSabHiuGCw&#10;oZWh4rz/swqqzTI5GzPc/hbN126R4/f6lOZKvfa7xQREoC48w//tXCtIR/D4En+AnN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m8HEAAAA2wAAAA8AAAAAAAAAAAAAAAAA&#10;nwIAAGRycy9kb3ducmV2LnhtbFBLBQYAAAAABAAEAPcAAACQAwAAAAA=&#10;" strokecolor="black [0]" insetpen="t">
                  <v:imagedata r:id="rId693" o:title="72XSTR(C)_PF2" cropright="21651f"/>
                </v:shape>
                <v:shape id="Picture 40" o:spid="_x0000_s1029" type="#_x0000_t75" alt="72XSTR(C)_PF3" style="position:absolute;left:10671;top:10798;width:55;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3t33CAAAA2wAAAA8AAABkcnMvZG93bnJldi54bWxEj9GKwjAURN8X/IdwBd/WdBXKUo0iK4q7&#10;4MNWP+DS3DbF5qY0UePfbxYEH4eZOcMs19F24kaDbx0r+JhmIIgrp1tuFJxPu/dPED4ga+wck4IH&#10;eVivRm9LLLS78y/dytCIBGFfoAITQl9I6StDFv3U9cTJq91gMSQ5NFIPeE9w28lZluXSYstpwWBP&#10;X4aqS3m1Ck7a1ufHtzUXrvebbZwf4095VGoyjpsFiEAxvMLP9kEryHP4/5J+gF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2t7d9wgAAANsAAAAPAAAAAAAAAAAAAAAAAJ8C&#10;AABkcnMvZG93bnJldi54bWxQSwUGAAAAAAQABAD3AAAAjgMAAAAA&#10;" strokecolor="black [0]" insetpen="t">
                  <v:imagedata r:id="rId694" o:title="72XSTR(C)_PF3" cropright="20975f"/>
                </v:shape>
                <v:shape id="Picture 41" o:spid="_x0000_s1030" type="#_x0000_t75" alt="72XSTR(C)_PF4" style="position:absolute;left:10734;top:10798;width:55;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jRf7AAAAA2wAAAA8AAABkcnMvZG93bnJldi54bWxEj92KwjAUhO8F3yEcwTtN/UGXapRFdllv&#10;rT7AoTmbVJuTbhO1vv1GELwcZuYbZr3tXC1u1IbKs4LJOANBXHpdsVFwOn6PPkCEiKyx9kwKHhRg&#10;u+n31phrf+cD3YpoRIJwyFGBjbHJpQylJYdh7Bvi5P361mFMsjVSt3hPcFfLaZYtpMOK04LFhnaW&#10;yktxdQqkcf7vxxo5/ZpN5stwLM54fig1HHSfKxCRuvgOv9p7rWCxhOeX9APk5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qNF/sAAAADbAAAADwAAAAAAAAAAAAAAAACfAgAA&#10;ZHJzL2Rvd25yZXYueG1sUEsFBgAAAAAEAAQA9wAAAIwDAAAAAA==&#10;" strokecolor="black [0]" insetpen="t">
                  <v:imagedata r:id="rId695" o:title="72XSTR(C)_PF4" cropright="20975f"/>
                </v:shape>
                <v:shape id="Picture 42" o:spid="_x0000_s1031" type="#_x0000_t75" alt="72XSTR(C)_PF5" style="position:absolute;left:10796;top:10798;width:55;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meYC+AAAA2wAAAA8AAABkcnMvZG93bnJldi54bWxET02LwjAQvQv+hzCCN031UN2uURZBFBbF&#10;Vfc+NGNbNpmUJGr335uD4PHxvherzhpxJx8axwom4wwEcel0w5WCy3kzmoMIEVmjcUwK/inAatnv&#10;LbDQ7sE/dD/FSqQQDgUqqGNsCylDWZPFMHYtceKuzluMCfpKao+PFG6NnGZZLi02nBpqbGldU/l3&#10;ulkFh+CjOW6/9zpff8x0uF2N+5VKDQfd1yeISF18i1/unVaQp7HpS/oBcvkE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KmeYC+AAAA2wAAAA8AAAAAAAAAAAAAAAAAnwIAAGRy&#10;cy9kb3ducmV2LnhtbFBLBQYAAAAABAAEAPcAAACKAwAAAAA=&#10;" strokecolor="black [0]" insetpen="t">
                  <v:imagedata r:id="rId696" o:title="72XSTR(C)_PF5" cropright="20975f"/>
                </v:shape>
                <v:shape id="Picture 43" o:spid="_x0000_s1032" type="#_x0000_t75" alt="72XSTR(C)_PF6" style="position:absolute;left:10857;top:10798;width:56;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lr7DAAAA2wAAAA8AAABkcnMvZG93bnJldi54bWxEj0FrwkAUhO8F/8PyBG91owfR6CpGLOSq&#10;bSnentmXbDD7NmS3JvbXd4VCj8PMfMNsdoNtxJ06XztWMJsmIIgLp2uuFHy8v70uQfiArLFxTAoe&#10;5GG3Hb1sMNWu5xPdz6ESEcI+RQUmhDaV0heGLPqpa4mjV7rOYoiyq6TusI9w28h5kiykxZrjgsGW&#10;DoaK2/nbKrieuCovq5/P7CvDa5bnx96UiVKT8bBfgwg0hP/wXzvXChYreH6JP0B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GyWvsMAAADbAAAADwAAAAAAAAAAAAAAAACf&#10;AgAAZHJzL2Rvd25yZXYueG1sUEsFBgAAAAAEAAQA9wAAAI8DAAAAAA==&#10;" strokecolor="black [0]" insetpen="t">
                  <v:imagedata r:id="rId697" o:title="72XSTR(C)_PF6" cropright="20298f"/>
                </v:shape>
                <v:shape id="Picture 44" o:spid="_x0000_s1033" type="#_x0000_t75" alt="72XSTR(C)_PF7" style="position:absolute;left:10918;top:10799;width:57;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cBn2/AAAA2wAAAA8AAABkcnMvZG93bnJldi54bWxET8uKwjAU3Qv+Q7gD7jT1gY+OUUQRZjtW&#10;YZaX5k7TR25KE7X+/WQhzPJw3tt9bxvxoM6XjhVMJwkI4tzpkgsF1+w8XoPwAVlj45gUvMjDfjcc&#10;bDHV7snf9LiEQsQQ9ikqMCG0qZQ+N2TRT1xLHLlf11kMEXaF1B0+Y7ht5CxJltJiybHBYEtHQ3l9&#10;uVsF9XL6Y3S52ZwWt6Raz6uMXuGk1OijP3yCCNSHf/Hb/aUVrOL6+CX+ALn7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lXAZ9vwAAANsAAAAPAAAAAAAAAAAAAAAAAJ8CAABk&#10;cnMvZG93bnJldi54bWxQSwUGAAAAAAQABAD3AAAAiwMAAAAA&#10;" strokecolor="black [0]" insetpen="t">
                  <v:imagedata r:id="rId698" o:title="72XSTR(C)_PF7" cropright="19622f"/>
                </v:shape>
                <v:shape id="Picture 45" o:spid="_x0000_s1034" type="#_x0000_t75" alt="72XSTR(C)_PF8" style="position:absolute;left:10975;top:10799;width:54;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OtrzCAAAA2wAAAA8AAABkcnMvZG93bnJldi54bWxEj8FqwzAQRO+B/oPYQm+17Bya4kYJiaHQ&#10;gy9O+wFbayubWitHkmP376tAIMdhZt4w2/1iB3EhH3rHCoosB0HcOt2zUfD1+f78CiJEZI2DY1Lw&#10;RwH2u4fVFkvtZm7ocopGJAiHEhV0MY6llKHtyGLI3EicvB/nLcYkvZHa45zgdpDrPH+RFntOCx2O&#10;VHXU/p4mq2BNTS2P0ngzT/G8qXiu6u+DUk+Py+ENRKQl3sO39odWsCng+iX9AL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zra8wgAAANsAAAAPAAAAAAAAAAAAAAAAAJ8C&#10;AABkcnMvZG93bnJldi54bWxQSwUGAAAAAAQABAD3AAAAjgMAAAAA&#10;" strokecolor="black [0]" insetpen="t">
                  <v:imagedata r:id="rId699" o:title="72XSTR(C)_PF8" cropright="21651f"/>
                </v:shape>
                <v:shape id="Picture 46" o:spid="_x0000_s1035" type="#_x0000_t75" alt="72XSTR(C)_PF9" style="position:absolute;left:11035;top:10800;width:56;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6oYPFAAAA2wAAAA8AAABkcnMvZG93bnJldi54bWxEj09rwkAUxO9Cv8PyBC+iGy3+IXUVMQji&#10;QakVz8/saxKbfRuyq0m/vVsoeBxm5jfMYtWaUjyodoVlBaNhBII4tbrgTMH5azuYg3AeWWNpmRT8&#10;koPV8q2zwFjbhj/pcfKZCBB2MSrIva9iKV2ak0E3tBVx8L5tbdAHWWdS19gEuCnlOIqm0mDBYSHH&#10;ijY5pT+nu1HQb7aHaXK97PeH/noyOd4SO3pPlOp12/UHCE+tf4X/2zutYDaGvy/hB8jl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qGDxQAAANsAAAAPAAAAAAAAAAAAAAAA&#10;AJ8CAABkcnMvZG93bnJldi54bWxQSwUGAAAAAAQABAD3AAAAkQMAAAAA&#10;" strokecolor="black [0]" insetpen="t">
                  <v:imagedata r:id="rId700" o:title="72XSTR(C)_PF9" cropright="20298f"/>
                </v:shape>
                <v:shape id="Picture 47" o:spid="_x0000_s1036" type="#_x0000_t75" alt="72XSTR(C)_PF10" style="position:absolute;left:11090;top:10799;width:57;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GnevDAAAA2wAAAA8AAABkcnMvZG93bnJldi54bWxEj0+LwjAUxO/CfofwhL2Ipq7gn2qUReji&#10;RdAqnh/Nsyk2L6WJWr/9RljY4zAzv2FWm87W4kGtrxwrGI8SEMSF0xWXCs6nbDgH4QOyxtoxKXiR&#10;h836o7fCVLsnH+mRh1JECPsUFZgQmlRKXxiy6EeuIY7e1bUWQ5RtKXWLzwi3tfxKkqm0WHFcMNjQ&#10;1lBxy+9WQb7I9pf9vBxcX9kPZofd+W4oUeqz330vQQTqwn/4r73TCmYTeH+JP0C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wad68MAAADbAAAADwAAAAAAAAAAAAAAAACf&#10;AgAAZHJzL2Rvd25yZXYueG1sUEsFBgAAAAAEAAQA9wAAAI8DAAAAAA==&#10;" strokecolor="black [0]" insetpen="t">
                  <v:imagedata r:id="rId701" o:title="72XSTR(C)_PF10" cropright="19622f"/>
                </v:shape>
                <v:shape id="Picture 48" o:spid="_x0000_s1037" type="#_x0000_t75" alt="72XSTR(C)_PF11" style="position:absolute;left:11147;top:10798;width:56;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dWjHDAAAA2wAAAA8AAABkcnMvZG93bnJldi54bWxEj9FqAjEURN+F/kO4Ql9Es4qo3RqlSAt2&#10;39T9gGty3SxubpZNquvfm0Khj8PMnGHW29414kZdqD0rmE4yEMTam5orBeXpa7wCESKywcYzKXhQ&#10;gO3mZbDG3Pg7H+h2jJVIEA45KrAxtrmUQVtyGCa+JU7exXcOY5JdJU2H9wR3jZxl2UI6rDktWGxp&#10;Z0lfjz9OQfN2vujWutHiUc6/K10Wn8WsUOp12H+8g4jUx//wX3tvFCzn8Psl/QC5e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N1aMcMAAADbAAAADwAAAAAAAAAAAAAAAACf&#10;AgAAZHJzL2Rvd25yZXYueG1sUEsFBgAAAAAEAAQA9wAAAI8DAAAAAA==&#10;" strokecolor="black [0]" insetpen="t">
                  <v:imagedata r:id="rId702" o:title="72XSTR(C)_PF11" cropright="20298f"/>
                </v:shape>
                <v:shape id="Picture 49" o:spid="_x0000_s1038" type="#_x0000_t75" alt="72XSTR(C)_PF12" style="position:absolute;left:11203;top:10798;width:56;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KhS/CAAAA2wAAAA8AAABkcnMvZG93bnJldi54bWxEj0FrAjEUhO+C/yE8oTfNaqnbbo0iQlHw&#10;5FY9Pzavm203L0uS6vrvG0HocZiZb5jFqretuJAPjWMF00kGgrhyuuFawfHzY/wKIkRkja1jUnCj&#10;AKvlcLDAQrsrH+hSxlokCIcCFZgYu0LKUBmyGCauI07el/MWY5K+ltrjNcFtK2dZNpcWG04LBjva&#10;GKp+yl+roN018fm89eaU4/m77Hmv52+5Uk+jfv0OIlIf/8OP9k4ryF/g/iX9ALn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CoUvwgAAANsAAAAPAAAAAAAAAAAAAAAAAJ8C&#10;AABkcnMvZG93bnJldi54bWxQSwUGAAAAAAQABAD3AAAAjgMAAAAA&#10;" strokecolor="black [0]" insetpen="t">
                  <v:imagedata r:id="rId703" o:title="72XSTR(C)_PF12" cropright="20974f"/>
                </v:shape>
                <v:shape id="Picture 50" o:spid="_x0000_s1039" type="#_x0000_t75" alt="72XSTR(C)_PF13" style="position:absolute;left:11258;top:10799;width:55;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7tWHFAAAA2wAAAA8AAABkcnMvZG93bnJldi54bWxEj0FrwkAUhO9C/8PyCl6k2VQhCamrtIWC&#10;NzGG0uNr9pmEZt+m2TXGf+8WCh6HmfmGWW8n04mRBtdaVvAcxSCIK6tbrhWUx4+nDITzyBo7y6Tg&#10;Sg62m4fZGnNtL3ygsfC1CBB2OSpovO9zKV3VkEEX2Z44eCc7GPRBDrXUA14C3HRyGceJNNhyWGiw&#10;p/eGqp/ibBQs9odT+XY9j/SVZJSudsvf7/JTqfnj9PoCwtPk7+H/9k4rSBP4+xJ+gN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e7VhxQAAANsAAAAPAAAAAAAAAAAAAAAA&#10;AJ8CAABkcnMvZG93bnJldi54bWxQSwUGAAAAAAQABAD3AAAAkQMAAAAA&#10;" strokecolor="black [0]" insetpen="t">
                  <v:imagedata r:id="rId704" o:title="72XSTR(C)_PF13" cropright="21651f"/>
                </v:shape>
                <v:shape id="Picture 51" o:spid="_x0000_s1040" type="#_x0000_t75" alt="72XSTR(C)_PF14" style="position:absolute;left:11318;top:10798;width:56;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M//EAAAA2wAAAA8AAABkcnMvZG93bnJldi54bWxEj1trAjEQhd8L/ocwgi9Fs5bWy2oUKQpC&#10;EfEC+jhsxt3FzWRJom7/fSMIfTycy8eZzhtTiTs5X1pW0O8lIIgzq0vOFRwPq+4IhA/IGivLpOCX&#10;PMxnrbcppto+eEf3fchFHGGfooIihDqV0mcFGfQ9WxNH72KdwRCly6V2+IjjppIfSTKQBkuOhAJr&#10;+i4ou+5v5gk599f5qf563/jt8jr+1Isft1Gq024WExCBmvAffrXXWsFwCM8v8QfI2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M//EAAAA2wAAAA8AAAAAAAAAAAAAAAAA&#10;nwIAAGRycy9kb3ducmV2LnhtbFBLBQYAAAAABAAEAPcAAACQAwAAAAA=&#10;" strokecolor="black [0]" insetpen="t">
                  <v:imagedata r:id="rId705" o:title="72XSTR(C)_PF14" cropright="20298f"/>
                </v:shape>
                <v:shape id="Picture 52" o:spid="_x0000_s1041" type="#_x0000_t75" alt="72XSTR(C)_PF15" style="position:absolute;left:11378;top:10799;width:57;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oDvBAAAA2wAAAA8AAABkcnMvZG93bnJldi54bWxET89rwjAUvgv+D+EJu2mig6nVtMhgsMM6&#10;sIrnR/PWljUvXZJpt79+OQw8fny/98Voe3ElHzrHGpYLBYK4dqbjRsP59DLfgAgR2WDvmDT8UIAi&#10;n072mBl34yNdq9iIFMIhQw1tjEMmZahbshgWbiBO3IfzFmOCvpHG4y2F216ulHqSFjtODS0O9NxS&#10;/Vl9Ww2lUir8Dt3X43Z9eVuNsfT1e6n1w2w87EBEGuNd/O9+NRrWaWz6kn6Az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oDvBAAAA2wAAAA8AAAAAAAAAAAAAAAAAnwIA&#10;AGRycy9kb3ducmV2LnhtbFBLBQYAAAAABAAEAPcAAACNAwAAAAA=&#10;" strokecolor="black [0]" insetpen="t">
                  <v:imagedata r:id="rId706" o:title="72XSTR(C)_PF15" cropright="19622f"/>
                </v:shape>
                <v:shape id="Picture 53" o:spid="_x0000_s1042" type="#_x0000_t75" alt="72XSTR(C)_PF16" style="position:absolute;left:11436;top:10798;width:55;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qWiTDAAAA2wAAAA8AAABkcnMvZG93bnJldi54bWxEj0FLAzEUhO+C/yE8oTebrVC1a9NSChXB&#10;grTW+yN5zS6bvCxJul3/vREEj8PMfMMs16N3YqCY2sAKZtMKBLEOpmWr4PS5u38GkTKyQReYFHxT&#10;gvXq9maJtQlXPtBwzFYUCKcaFTQ597WUSTfkMU1DT1y8c4gec5HRShPxWuDeyYeqepQeWy4LDfa0&#10;bUh3x4tXsP/Qdn94f53b7uTilx5cd1nslJrcjZsXEJnG/B/+a78ZBU8L+P1SfoBc/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paJMMAAADbAAAADwAAAAAAAAAAAAAAAACf&#10;AgAAZHJzL2Rvd25yZXYueG1sUEsFBgAAAAAEAAQA9wAAAI8DAAAAAA==&#10;" strokecolor="black [0]" insetpen="t">
                  <v:imagedata r:id="rId707" o:title="72XSTR(C)_PF16" cropright="20975f"/>
                </v:shape>
                <v:shape id="Picture 54" o:spid="_x0000_s1043" type="#_x0000_t75" alt="72XSTR(C)_PF1" style="position:absolute;left:10543;top:10800;width:56;height: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xvF/AAAAA2wAAAA8AAABkcnMvZG93bnJldi54bWxET8lqwzAQvQfyD2ICvYRGdinFuJFNSCjk&#10;1JLtPrWmtok1ciQ1Vv++OhR6fLx9XUcziDs531tWkK8yEMSN1T23Cs6nt8cChA/IGgfLpOCHPNTV&#10;fLbGUtuJD3Q/hlakEPYlKuhCGEspfdORQb+yI3HivqwzGBJ0rdQOpxRuBvmUZS/SYM+pocORth01&#10;1+O3UUA6HpYft+c83uJ+9+6myyQ/c6UeFnHzCiJQDP/iP/deKyjS+vQl/QBZ/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vG8X8AAAADbAAAADwAAAAAAAAAAAAAAAACfAgAA&#10;ZHJzL2Rvd25yZXYueG1sUEsFBgAAAAAEAAQA9wAAAIwDAAAAAA==&#10;" strokecolor="black [0]" insetpen="t">
                  <v:imagedata r:id="rId708" o:title="72XSTR(C)_PF1" cropright="20298f"/>
                </v:shape>
              </v:group>
            </w:pict>
          </mc:Fallback>
        </mc:AlternateContent>
      </w:r>
    </w:p>
    <w:p w:rsidR="001705A3" w:rsidRPr="005616A2" w:rsidRDefault="001705A3" w:rsidP="001705A3">
      <w:pPr>
        <w:rPr>
          <w:iCs/>
          <w:color w:val="000000"/>
        </w:rPr>
      </w:pPr>
    </w:p>
    <w:p w:rsidR="001705A3" w:rsidRPr="005616A2" w:rsidRDefault="001705A3" w:rsidP="001705A3">
      <w:pPr>
        <w:rPr>
          <w:iCs/>
          <w:color w:val="000000"/>
        </w:rPr>
      </w:pPr>
      <w:r w:rsidRPr="005616A2">
        <w:rPr>
          <w:iCs/>
          <w:noProof/>
          <w:lang w:eastAsia="en-GB"/>
        </w:rPr>
        <w:drawing>
          <wp:anchor distT="0" distB="0" distL="114300" distR="114300" simplePos="0" relativeHeight="251702272" behindDoc="0" locked="0" layoutInCell="1" allowOverlap="1" wp14:anchorId="13A1F7E3" wp14:editId="47AF6F7E">
            <wp:simplePos x="0" y="0"/>
            <wp:positionH relativeFrom="column">
              <wp:posOffset>-208915</wp:posOffset>
            </wp:positionH>
            <wp:positionV relativeFrom="paragraph">
              <wp:posOffset>87019</wp:posOffset>
            </wp:positionV>
            <wp:extent cx="159385" cy="164465"/>
            <wp:effectExtent l="0" t="0" r="0" b="698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159385" cy="164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5A3" w:rsidRPr="005616A2" w:rsidRDefault="001705A3" w:rsidP="001705A3">
      <w:pPr>
        <w:rPr>
          <w:iCs/>
          <w:color w:val="000000"/>
        </w:rPr>
      </w:pPr>
    </w:p>
    <w:p w:rsidR="001705A3" w:rsidRPr="005616A2" w:rsidRDefault="001705A3" w:rsidP="001705A3">
      <w:pPr>
        <w:rPr>
          <w:iCs/>
          <w:color w:val="000000"/>
        </w:rPr>
      </w:pPr>
    </w:p>
    <w:p w:rsidR="001705A3" w:rsidRPr="005616A2" w:rsidRDefault="001705A3" w:rsidP="001705A3">
      <w:pPr>
        <w:rPr>
          <w:iCs/>
          <w:color w:val="000000"/>
        </w:rPr>
      </w:pPr>
    </w:p>
    <w:p w:rsidR="001705A3" w:rsidRPr="005616A2" w:rsidRDefault="001705A3" w:rsidP="001705A3">
      <w:pPr>
        <w:rPr>
          <w:iCs/>
          <w:color w:val="000000"/>
        </w:rPr>
      </w:pPr>
      <w:r w:rsidRPr="005616A2">
        <w:rPr>
          <w:iCs/>
          <w:noProof/>
          <w:lang w:eastAsia="en-GB"/>
        </w:rPr>
        <w:drawing>
          <wp:anchor distT="0" distB="0" distL="114300" distR="114300" simplePos="0" relativeHeight="251703296" behindDoc="0" locked="0" layoutInCell="1" allowOverlap="1" wp14:anchorId="30551F2C" wp14:editId="4C99B220">
            <wp:simplePos x="0" y="0"/>
            <wp:positionH relativeFrom="column">
              <wp:posOffset>-241300</wp:posOffset>
            </wp:positionH>
            <wp:positionV relativeFrom="paragraph">
              <wp:posOffset>419100</wp:posOffset>
            </wp:positionV>
            <wp:extent cx="191135" cy="191135"/>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16A2">
        <w:rPr>
          <w:iCs/>
          <w:noProof/>
          <w:color w:val="000000"/>
          <w:lang w:eastAsia="en-GB"/>
        </w:rPr>
        <w:drawing>
          <wp:inline distT="0" distB="0" distL="0" distR="0" wp14:anchorId="3F5358FB" wp14:editId="7B89697A">
            <wp:extent cx="9173535" cy="626284"/>
            <wp:effectExtent l="0" t="0" r="0" b="2540"/>
            <wp:docPr id="54" name="Picture 54" descr="C:\Users\Sam Gascoyne\Desktop\EBSD 7075-2014\72XSTR(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am Gascoyne\Desktop\EBSD 7075-2014\72XSTR(C)_CBB.bmp"/>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9569149" cy="653293"/>
                    </a:xfrm>
                    <a:prstGeom prst="rect">
                      <a:avLst/>
                    </a:prstGeom>
                    <a:noFill/>
                    <a:ln>
                      <a:noFill/>
                    </a:ln>
                  </pic:spPr>
                </pic:pic>
              </a:graphicData>
            </a:graphic>
          </wp:inline>
        </w:drawing>
      </w:r>
    </w:p>
    <w:p w:rsidR="001705A3" w:rsidRPr="005616A2" w:rsidRDefault="001705A3" w:rsidP="001705A3">
      <w:r w:rsidRPr="005616A2">
        <w:rPr>
          <w:iCs/>
        </w:rPr>
        <w:t xml:space="preserve">Figure 6.6.1.A-C – A) EBSD IPF colouring map before software correction with respect to ND for the base region (see </w:t>
      </w:r>
      <w:r>
        <w:rPr>
          <w:iCs/>
        </w:rPr>
        <w:t>figure 6.6.1</w:t>
      </w:r>
      <w:r w:rsidRPr="005616A2">
        <w:rPr>
          <w:iCs/>
        </w:rPr>
        <w:t xml:space="preserve">) and below the map (111) pole figures in 500-600 </w:t>
      </w:r>
      <w:r w:rsidRPr="005616A2">
        <w:rPr>
          <w:iCs/>
        </w:rPr>
        <w:sym w:font="Symbol" w:char="F06D"/>
      </w:r>
      <w:r w:rsidRPr="005616A2">
        <w:rPr>
          <w:iCs/>
        </w:rPr>
        <w:t>m steps across the whole AA7075-AA2024 FS weld NG. B) IPF colouring map after rotation correction with respect to r direction with the resultant (111) pole figures below the map. C) Texture components map</w:t>
      </w:r>
      <w:r w:rsidRPr="005616A2">
        <w:rPr>
          <w:rFonts w:cs="Arial"/>
          <w:b/>
          <w:bCs/>
          <w:iCs/>
        </w:rPr>
        <w:t xml:space="preserve"> </w:t>
      </w:r>
      <w:r w:rsidRPr="005616A2">
        <w:rPr>
          <w:iCs/>
        </w:rPr>
        <w:t xml:space="preserve">after rotation correction with </w:t>
      </w:r>
      <w:r w:rsidRPr="005616A2">
        <w:rPr>
          <w:iCs/>
          <w:color w:val="000000"/>
          <w:position w:val="-4"/>
        </w:rPr>
        <w:object w:dxaOrig="240" w:dyaOrig="260">
          <v:shape id="_x0000_i1079" type="#_x0000_t75" style="width:12pt;height:13.5pt" o:ole="">
            <v:imagedata r:id="rId9" o:title=""/>
          </v:shape>
          <o:OLEObject Type="Embed" ProgID="Equation.3" ShapeID="_x0000_i1079" DrawAspect="Content" ObjectID="_1494525397" r:id="rId712"/>
        </w:object>
      </w:r>
      <w:r w:rsidRPr="005616A2">
        <w:rPr>
          <w:iCs/>
          <w:color w:val="000000"/>
        </w:rPr>
        <w:t xml:space="preserve">(red), </w:t>
      </w:r>
      <w:r w:rsidRPr="005616A2">
        <w:rPr>
          <w:iCs/>
          <w:color w:val="000000"/>
          <w:position w:val="-4"/>
        </w:rPr>
        <w:object w:dxaOrig="240" w:dyaOrig="300">
          <v:shape id="_x0000_i1080" type="#_x0000_t75" style="width:12pt;height:15pt" o:ole="">
            <v:imagedata r:id="rId11" o:title=""/>
          </v:shape>
          <o:OLEObject Type="Embed" ProgID="Equation.3" ShapeID="_x0000_i1080" DrawAspect="Content" ObjectID="_1494525398" r:id="rId713"/>
        </w:object>
      </w:r>
      <w:r w:rsidRPr="005616A2">
        <w:rPr>
          <w:iCs/>
        </w:rPr>
        <w:t>(yellow), and C (blue).</w:t>
      </w:r>
    </w:p>
    <w:p w:rsidR="001705A3" w:rsidRPr="005616A2" w:rsidRDefault="001705A3" w:rsidP="001705A3">
      <w:pPr>
        <w:rPr>
          <w:iCs/>
          <w:color w:val="000000"/>
        </w:rPr>
      </w:pPr>
    </w:p>
    <w:p w:rsidR="001705A3" w:rsidRPr="005616A2" w:rsidRDefault="001705A3" w:rsidP="001705A3">
      <w:pPr>
        <w:rPr>
          <w:iCs/>
          <w:color w:val="000000"/>
        </w:rPr>
        <w:sectPr w:rsidR="001705A3" w:rsidRPr="005616A2" w:rsidSect="00142F1F">
          <w:pgSz w:w="16838" w:h="11906" w:orient="landscape"/>
          <w:pgMar w:top="1440" w:right="1440" w:bottom="1440" w:left="1440" w:header="708" w:footer="708" w:gutter="0"/>
          <w:cols w:space="708"/>
          <w:docGrid w:linePitch="360"/>
        </w:sectPr>
      </w:pPr>
    </w:p>
    <w:p w:rsidR="001705A3" w:rsidRPr="005616A2" w:rsidRDefault="001705A3" w:rsidP="001705A3">
      <w:r>
        <w:rPr>
          <w:rFonts w:ascii="Times New Roman" w:hAnsi="Times New Roman"/>
          <w:noProof/>
          <w:sz w:val="24"/>
          <w:szCs w:val="24"/>
          <w:lang w:eastAsia="en-GB"/>
        </w:rPr>
        <w:lastRenderedPageBreak/>
        <mc:AlternateContent>
          <mc:Choice Requires="wpg">
            <w:drawing>
              <wp:anchor distT="0" distB="0" distL="114300" distR="114300" simplePos="0" relativeHeight="251706368" behindDoc="0" locked="0" layoutInCell="1" allowOverlap="1" wp14:anchorId="61A0546B" wp14:editId="5ED38AAD">
                <wp:simplePos x="0" y="0"/>
                <wp:positionH relativeFrom="column">
                  <wp:posOffset>1424940</wp:posOffset>
                </wp:positionH>
                <wp:positionV relativeFrom="paragraph">
                  <wp:posOffset>-478353</wp:posOffset>
                </wp:positionV>
                <wp:extent cx="3088005" cy="8421370"/>
                <wp:effectExtent l="0" t="0" r="0" b="0"/>
                <wp:wrapNone/>
                <wp:docPr id="104" name="Group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8005" cy="8421370"/>
                          <a:chOff x="1039259" y="1052902"/>
                          <a:chExt cx="37744" cy="102905"/>
                        </a:xfrm>
                      </wpg:grpSpPr>
                      <pic:pic xmlns:pic="http://schemas.openxmlformats.org/drawingml/2006/picture">
                        <pic:nvPicPr>
                          <pic:cNvPr id="105" name="Picture 34" descr="72XSTR(C)_ODF2c"/>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1039259" y="1058653"/>
                            <a:ext cx="37744" cy="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06" name="Picture 35" descr="72XSTR(C)_ODF3c"/>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1039672" y="1064703"/>
                            <a:ext cx="36515" cy="661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07" name="Picture 36" descr="72XSTR(C)_ODF4c"/>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1039557" y="1070839"/>
                            <a:ext cx="36516" cy="6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08" name="Picture 37" descr="72XSTR(C)_ODF5c"/>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1039477" y="1076968"/>
                            <a:ext cx="36515" cy="65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09" name="Picture 38" descr="72XSTR(C)_ODF6c"/>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1039733" y="1083583"/>
                            <a:ext cx="36516" cy="6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0" name="Picture 39" descr="72XSTR(C)_ODF7c"/>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1039628" y="1090045"/>
                            <a:ext cx="36516" cy="661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1" name="Picture 40" descr="72XSTR(C)_ODF8c"/>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1039472" y="1096415"/>
                            <a:ext cx="36516" cy="65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2" name="Picture 41" descr="72XSTR(C)_ODF9c"/>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1039743" y="1102653"/>
                            <a:ext cx="36515" cy="64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3" name="Picture 42" descr="72XSTR(C)_ODF10c"/>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1039624" y="1108687"/>
                            <a:ext cx="36516" cy="64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4" name="Picture 43" descr="72XSTR(C)_ODF11c"/>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1039368" y="1115113"/>
                            <a:ext cx="36516" cy="667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5" name="Picture 44" descr="72XSTR(C)_ODF12c"/>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1039628" y="1121371"/>
                            <a:ext cx="36516" cy="65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6" name="Picture 45" descr="72XSTR(C)_ODF13c"/>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1039367" y="1127854"/>
                            <a:ext cx="36516" cy="65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7" name="Picture 46" descr="72XSTR(C)_ODF14c"/>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1039360" y="1134491"/>
                            <a:ext cx="36516" cy="6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8" name="Picture 47" descr="72XSTR(C)_ODF15c"/>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1039496" y="1140906"/>
                            <a:ext cx="36516" cy="661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19" name="Picture 48" descr="72XSTR(C)_ODF16c"/>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1039377" y="1147169"/>
                            <a:ext cx="36516" cy="6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20" name="Picture 49" descr="72XSTR(C)_ODF1c"/>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1039432" y="1052902"/>
                            <a:ext cx="37393" cy="661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21" name="Picture 50"/>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1039625" y="1153616"/>
                            <a:ext cx="24006" cy="219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3D8707E4" id="Group 104" o:spid="_x0000_s1026" style="position:absolute;margin-left:112.2pt;margin-top:-37.65pt;width:243.15pt;height:663.1pt;z-index:251706368" coordorigin="10392,10529" coordsize="377,1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">
                <v:shape id="Picture 34" o:spid="_x0000_s1027" type="#_x0000_t75" alt="72XSTR(C)_ODF2c" style="position:absolute;left:10392;top:10586;width:378;height: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c7MfDAAAA3AAAAA8AAABkcnMvZG93bnJldi54bWxET99rwjAQfh/4P4QT9ramFjakM0oRBRFk&#10;rKvg4y25tZ3NpTRR63+/DAZ7u4/v5y1Wo+3ElQbfOlYwS1IQxNqZlmsF1cf2aQ7CB2SDnWNScCcP&#10;q+XkYYG5cTd+p2sZahFD2OeooAmhz6X0uiGLPnE9ceS+3GAxRDjU0gx4i+G2k1mavkiLLceGBnta&#10;N6TP5cUqOGyPWbF5m9UZf3/O9b50RVWclHqcjsUriEBj+Bf/uXcmzk+f4feZeIFc/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dzsx8MAAADcAAAADwAAAAAAAAAAAAAAAACf&#10;AgAAZHJzL2Rvd25yZXYueG1sUEsFBgAAAAAEAAQA9wAAAI8DAAAAAA==&#10;" strokecolor="black [0]" insetpen="t">
                  <v:imagedata r:id="rId731" o:title="72XSTR(C)_ODF2c"/>
                </v:shape>
                <v:shape id="Picture 35" o:spid="_x0000_s1028" type="#_x0000_t75" alt="72XSTR(C)_ODF3c" style="position:absolute;left:10396;top:10647;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wNLrDAAAA3AAAAA8AAABkcnMvZG93bnJldi54bWxET8lqwzAQvRfyD2ICuTVSfDDFjRJKIZCD&#10;S9K0mB4Ha2KbWiNjqV7y9VGh0Ns83jrb/WRbMVDvG8caNmsFgrh0puFKw+fH4fEJhA/IBlvHpGEm&#10;D/vd4mGLmXEjv9NwCZWIIewz1FCH0GVS+rImi37tOuLIXV1vMUTYV9L0OMZw28pEqVRabDg21NjR&#10;a03l9+XHarhu3Gks1Ftrz8NXfpvLIk9uhdar5fTyDCLQFP7Ff+6jifNVCr/PxAvk7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jA0usMAAADcAAAADwAAAAAAAAAAAAAAAACf&#10;AgAAZHJzL2Rvd25yZXYueG1sUEsFBgAAAAAEAAQA9wAAAI8DAAAAAA==&#10;" strokecolor="black [0]" insetpen="t">
                  <v:imagedata r:id="rId732" o:title="72XSTR(C)_ODF3c"/>
                </v:shape>
                <v:shape id="Picture 36" o:spid="_x0000_s1029" type="#_x0000_t75" alt="72XSTR(C)_ODF4c" style="position:absolute;left:10395;top:10708;width:365;height: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xUR3DAAAA3AAAAA8AAABkcnMvZG93bnJldi54bWxET01rwkAQvQv9D8sUejObqrQhdZUoCHqS&#10;mkLb25Adk9DsbNjdaPrv3ULB2zze5yzXo+nEhZxvLSt4TlIQxJXVLdcKPsrdNAPhA7LGzjIp+CUP&#10;69XDZIm5tld+p8sp1CKGsM9RQRNCn0vpq4YM+sT2xJE7W2cwROhqqR1eY7jp5CxNX6TBlmNDgz1t&#10;G6p+ToNRgHszLxa6DJ9Hu3G789fBDdm3Uk+PY/EGItAY7uJ/917H+ekr/D0TL5Cr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TFRHcMAAADcAAAADwAAAAAAAAAAAAAAAACf&#10;AgAAZHJzL2Rvd25yZXYueG1sUEsFBgAAAAAEAAQA9wAAAI8DAAAAAA==&#10;" strokecolor="black [0]" insetpen="t">
                  <v:imagedata r:id="rId733" o:title="72XSTR(C)_ODF4c"/>
                </v:shape>
                <v:shape id="Picture 37" o:spid="_x0000_s1030" type="#_x0000_t75" alt="72XSTR(C)_ODF5c" style="position:absolute;left:10394;top:10769;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9jbEAAAA3AAAAA8AAABkcnMvZG93bnJldi54bWxEj0FrwkAQhe8F/8Mygre6UVBK6ipWsFgQ&#10;pKb1PGSn2dDsbMhuY/z3nYPgbYb35r1vVpvBN6qnLtaBDcymGSjiMtiaKwNfxf75BVRMyBabwGTg&#10;RhE269HTCnMbrvxJ/TlVSkI45mjApdTmWsfSkcc4DS2xaD+h85hk7SptO7xKuG/0PMuW2mPN0uCw&#10;pZ2j8vf85w0c+/eCTt+Xj+VbwYdF2vqbCxdjJuNh+woq0ZAe5vv1wQp+JrTyjEyg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1+9jbEAAAA3AAAAA8AAAAAAAAAAAAAAAAA&#10;nwIAAGRycy9kb3ducmV2LnhtbFBLBQYAAAAABAAEAPcAAACQAwAAAAA=&#10;" strokecolor="black [0]" insetpen="t">
                  <v:imagedata r:id="rId734" o:title="72XSTR(C)_ODF5c"/>
                </v:shape>
                <v:shape id="Picture 38" o:spid="_x0000_s1031" type="#_x0000_t75" alt="72XSTR(C)_ODF6c" style="position:absolute;left:10397;top:10835;width:365;height: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TOfCAAAA3AAAAA8AAABkcnMvZG93bnJldi54bWxET91KwzAUvhf2DuEMvHPJdlG1LhvrYCBT&#10;EWsf4NAcm7LmpCRx697eCIJ35+P7Pevt5AZxphB7zxqWCwWCuPWm505D83m4ewARE7LBwTNpuFKE&#10;7WZ2s8bS+At/0LlOncghHEvUYFMaSylja8lhXPiROHNfPjhMGYZOmoCXHO4GuVKqkA57zg0WR9pb&#10;ak/1t9Pg7ouqqsOLaprj6vpWHYr3V3vU+nY+7Z5AJJrSv/jP/WzyfPUIv8/kC+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EznwgAAANwAAAAPAAAAAAAAAAAAAAAAAJ8C&#10;AABkcnMvZG93bnJldi54bWxQSwUGAAAAAAQABAD3AAAAjgMAAAAA&#10;" strokecolor="black [0]" insetpen="t">
                  <v:imagedata r:id="rId735" o:title="72XSTR(C)_ODF6c"/>
                </v:shape>
                <v:shape id="Picture 39" o:spid="_x0000_s1032" type="#_x0000_t75" alt="72XSTR(C)_ODF7c" style="position:absolute;left:10396;top:10900;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SCq7DAAAA3AAAAA8AAABkcnMvZG93bnJldi54bWxEj0GLwkAMhe+C/2GI4E2ndWGV6igiCB68&#10;WD3oLXRiW+xkSmfU7r83B2FvCe/lvS+rTe8a9aIu1J4NpNMEFHHhbc2lgct5P1mAChHZYuOZDPxR&#10;gM16OFhhZv2bT/TKY6kkhEOGBqoY20zrUFTkMEx9Syza3XcOo6xdqW2Hbwl3jZ4lya92WLM0VNjS&#10;rqLikT+dgRtd8kU/m/trur/97I7Hg7tvvTHjUb9dgorUx3/z9/pgBT8VfHlGJtDr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FIKrsMAAADcAAAADwAAAAAAAAAAAAAAAACf&#10;AgAAZHJzL2Rvd25yZXYueG1sUEsFBgAAAAAEAAQA9wAAAI8DAAAAAA==&#10;" strokecolor="black [0]" insetpen="t">
                  <v:imagedata r:id="rId736" o:title="72XSTR(C)_ODF7c"/>
                </v:shape>
                <v:shape id="Picture 40" o:spid="_x0000_s1033" type="#_x0000_t75" alt="72XSTR(C)_ODF8c" style="position:absolute;left:10394;top:10964;width:365;height: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lyX/DAAAA3AAAAA8AAABkcnMvZG93bnJldi54bWxET99rwjAQfhf8H8IJvmnawUQ6oxRhbGwg&#10;s+vej+ZsyppLaaKt/euXwWBv9/H9vN1htK24Ue8bxwrSdQKCuHK64VpB+fm82oLwAVlj65gU3MnD&#10;YT+f7TDTbuAz3YpQixjCPkMFJoQuk9JXhiz6teuII3dxvcUQYV9L3eMQw20rH5JkIy02HBsMdnQ0&#10;VH0XV6vgoz3l5fvXscpdd7k2L4+TeUsnpZaLMX8CEWgM/+I/96uO89MUfp+JF8j9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mXJf8MAAADcAAAADwAAAAAAAAAAAAAAAACf&#10;AgAAZHJzL2Rvd25yZXYueG1sUEsFBgAAAAAEAAQA9wAAAI8DAAAAAA==&#10;" strokecolor="black [0]" insetpen="t">
                  <v:imagedata r:id="rId737" o:title="72XSTR(C)_ODF8c"/>
                </v:shape>
                <v:shape id="Picture 41" o:spid="_x0000_s1034" type="#_x0000_t75" alt="72XSTR(C)_ODF9c" style="position:absolute;left:10397;top:11026;width:365;height: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HbfDAAAA3AAAAA8AAABkcnMvZG93bnJldi54bWxEj0GLwjAQhe8L/ocwwt7WpIIi1ShSEHa9&#10;VV3Y49iMabGZlCZq998bYWFvM7w373uz2gyuFXfqQ+NZQzZRIIgrbxq2Gk7H3ccCRIjIBlvPpOGX&#10;AmzWo7cV5sY/uKT7IVqRQjjkqKGOsculDFVNDsPEd8RJu/jeYUxrb6Xp8ZHCXSunSs2lw4YTocaO&#10;ipqq6+HmEsTO5LxY2O99dmvPKvsqf1RRav0+HrZLEJGG+G/+u/40qX42hdczaQK5f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j8dt8MAAADcAAAADwAAAAAAAAAAAAAAAACf&#10;AgAAZHJzL2Rvd25yZXYueG1sUEsFBgAAAAAEAAQA9wAAAI8DAAAAAA==&#10;" strokecolor="black [0]" insetpen="t">
                  <v:imagedata r:id="rId738" o:title="72XSTR(C)_ODF9c"/>
                </v:shape>
                <v:shape id="Picture 42" o:spid="_x0000_s1035" type="#_x0000_t75" alt="72XSTR(C)_ODF10c" style="position:absolute;left:10396;top:11086;width:365;height: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M47jBAAAA3AAAAA8AAABkcnMvZG93bnJldi54bWxET02LwjAQvQv7H8Is7EU0VUFK1ygiLAiC&#10;oPbgcWhmk2Iz6TZRu//eCIK3ebzPWax614gbdaH2rGAyzkAQV17XbBSUp59RDiJEZI2NZ1LwTwFW&#10;y4/BAgvt73yg2zEakUI4FKjAxtgWUobKksMw9i1x4n595zAm2BmpO7yncNfIaZbNpcOaU4PFljaW&#10;qsvx6hTsWjc0m/O+rPNTtpv+mbPPrVfq67Nff4OI1Me3+OXe6jR/MoPnM+kCuX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M47jBAAAA3AAAAA8AAAAAAAAAAAAAAAAAnwIA&#10;AGRycy9kb3ducmV2LnhtbFBLBQYAAAAABAAEAPcAAACNAwAAAAA=&#10;" strokecolor="black [0]" insetpen="t">
                  <v:imagedata r:id="rId739" o:title="72XSTR(C)_ODF10c"/>
                </v:shape>
                <v:shape id="Picture 43" o:spid="_x0000_s1036" type="#_x0000_t75" alt="72XSTR(C)_ODF11c" style="position:absolute;left:10393;top:11151;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RRdrCAAAA3AAAAA8AAABkcnMvZG93bnJldi54bWxET9tqwkAQfRf8h2WEvtVNpJQ2dRURivXB&#10;SlM/YMiO2Wh2Ns1uc/n7bkHwbQ7nOsv1YGvRUesrxwrSeQKCuHC64lLB6fv98QWED8gaa8ekYCQP&#10;69V0ssRMu56/qMtDKWII+wwVmBCaTEpfGLLo564hjtzZtRZDhG0pdYt9DLe1XCTJs7RYcWww2NDW&#10;UHHNf62Cn8NrsPtPe+VTfinMsRqTnc6VepgNmzcQgYZwF9/cHzrOT5/g/5l4gV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kUXawgAAANwAAAAPAAAAAAAAAAAAAAAAAJ8C&#10;AABkcnMvZG93bnJldi54bWxQSwUGAAAAAAQABAD3AAAAjgMAAAAA&#10;" strokecolor="black [0]" insetpen="t">
                  <v:imagedata r:id="rId740" o:title="72XSTR(C)_ODF11c"/>
                </v:shape>
                <v:shape id="Picture 44" o:spid="_x0000_s1037" type="#_x0000_t75" alt="72XSTR(C)_ODF12c" style="position:absolute;left:10396;top:11213;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KErrBAAAA3AAAAA8AAABkcnMvZG93bnJldi54bWxET99rwjAQfh/4P4QTfJtpB45ZjSKCsL5t&#10;TlDfjuRsi82lJLHt/vtlMNjbfXw/b70dbSt68qFxrCCfZyCItTMNVwpOX4fnNxAhIhtsHZOCbwqw&#10;3Uye1lgYN/An9cdYiRTCoUAFdYxdIWXQNVkMc9cRJ+7mvMWYoK+k8TikcNvKlyx7lRYbTg01drSv&#10;Sd+PD6ug6y/lR6n7vDrr68Evh/DQpVZqNh13KxCRxvgv/nO/mzQ/X8DvM+kCufk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5KErrBAAAA3AAAAA8AAAAAAAAAAAAAAAAAnwIA&#10;AGRycy9kb3ducmV2LnhtbFBLBQYAAAAABAAEAPcAAACNAwAAAAA=&#10;" strokecolor="black [0]" insetpen="t">
                  <v:imagedata r:id="rId741" o:title="72XSTR(C)_ODF12c"/>
                </v:shape>
                <v:shape id="Picture 45" o:spid="_x0000_s1038" type="#_x0000_t75" alt="72XSTR(C)_ODF13c" style="position:absolute;left:10393;top:11278;width:365;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qyl3BAAAA3AAAAA8AAABkcnMvZG93bnJldi54bWxET01rAjEQvRf8D2EEbzVrrSKrUcTi0tKT&#10;q3geNuNucDNZkqjrv28Khd7m8T5nteltK+7kg3GsYDLOQBBXThuuFZyO+9cFiBCRNbaOScGTAmzW&#10;g5cV5to9+ED3MtYihXDIUUETY5dLGaqGLIax64gTd3HeYkzQ11J7fKRw28q3LJtLi4ZTQ4Md7Rqq&#10;ruXNKqBZ6evn17eZFR/Tc+Hfi7M3VqnRsN8uQUTq47/4z/2p0/zJHH6fSRfI9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Fqyl3BAAAA3AAAAA8AAAAAAAAAAAAAAAAAnwIA&#10;AGRycy9kb3ducmV2LnhtbFBLBQYAAAAABAAEAPcAAACNAwAAAAA=&#10;" strokecolor="black [0]" insetpen="t">
                  <v:imagedata r:id="rId742" o:title="72XSTR(C)_ODF13c"/>
                </v:shape>
                <v:shape id="Picture 46" o:spid="_x0000_s1039" type="#_x0000_t75" alt="72XSTR(C)_ODF14c" style="position:absolute;left:10393;top:11344;width:365;height: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Jb1bEAAAA3AAAAA8AAABkcnMvZG93bnJldi54bWxET01rwkAQvRf6H5Yp9FY39tBIdBWbtFBS&#10;EIyCHofsmASzsyG7NdFf3y0UvM3jfc5iNZpWXKh3jWUF00kEgri0uuFKwX73+TID4TyyxtYyKbiS&#10;g9Xy8WGBibYDb+lS+EqEEHYJKqi97xIpXVmTQTexHXHgTrY36APsK6l7HEK4aeVrFL1Jgw2Hhho7&#10;Smsqz8WPUWDa7xjfj/lHesxus3xzyIrDJlPq+Wlcz0F4Gv1d/O/+0mH+NIa/Z8IFcv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RJb1bEAAAA3AAAAA8AAAAAAAAAAAAAAAAA&#10;nwIAAGRycy9kb3ducmV2LnhtbFBLBQYAAAAABAAEAPcAAACQAwAAAAA=&#10;" strokecolor="black [0]" insetpen="t">
                  <v:imagedata r:id="rId743" o:title="72XSTR(C)_ODF14c"/>
                </v:shape>
                <v:shape id="Picture 47" o:spid="_x0000_s1040" type="#_x0000_t75" alt="72XSTR(C)_ODF15c" style="position:absolute;left:10394;top:11409;width:366;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uenHAAAA3AAAAA8AAABkcnMvZG93bnJldi54bWxEj0FrwkAQhe+F/odlCt7qJh5sG11FtIUW&#10;ChLTi7chOybR7GzMbjX++86h4G2G9+a9b+bLwbXqQn1oPBtIxwko4tLbhisDP8XH8yuoEJEttp7J&#10;wI0CLBePD3PMrL9yTpddrJSEcMjQQB1jl2kdypochrHviEU7+N5hlLWvtO3xKuGu1ZMkmWqHDUtD&#10;jR2taypPu19n4D0Wt+1+8318K4vDy1ea5NvzKTdm9DSsZqAiDfFu/r/+tIKfCq08IxPo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D0uenHAAAA3AAAAA8AAAAAAAAAAAAA&#10;AAAAnwIAAGRycy9kb3ducmV2LnhtbFBLBQYAAAAABAAEAPcAAACTAwAAAAA=&#10;" strokecolor="black [0]" insetpen="t">
                  <v:imagedata r:id="rId744" o:title="72XSTR(C)_ODF15c"/>
                </v:shape>
                <v:shape id="Picture 48" o:spid="_x0000_s1041" type="#_x0000_t75" alt="72XSTR(C)_ODF16c" style="position:absolute;left:10393;top:11471;width:365;height: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2Q8O/AAAA3AAAAA8AAABkcnMvZG93bnJldi54bWxET02LwjAQvQv+hzALe7NpPYhWo8ii4NUq&#10;irexmW3LJpPSRNv995sFwds83uesNoM14kmdbxwryJIUBHHpdMOVgvNpP5mD8AFZo3FMCn7Jw2Y9&#10;Hq0w167nIz2LUIkYwj5HBXUIbS6lL2uy6BPXEkfu23UWQ4RdJXWHfQy3Rk7TdCYtNhwbamzpq6by&#10;p3hYBcUt210K9tchbM+92dk9pnej1OfHsF2CCDSEt/jlPug4P1vA/zPxArn+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rtkPDvwAAANwAAAAPAAAAAAAAAAAAAAAAAJ8CAABk&#10;cnMvZG93bnJldi54bWxQSwUGAAAAAAQABAD3AAAAiwMAAAAA&#10;" strokecolor="black [0]" insetpen="t">
                  <v:imagedata r:id="rId745" o:title="72XSTR(C)_ODF16c"/>
                </v:shape>
                <v:shape id="Picture 49" o:spid="_x0000_s1042" type="#_x0000_t75" alt="72XSTR(C)_ODF1c" style="position:absolute;left:10394;top:10529;width:374;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fQrbEAAAA3AAAAA8AAABkcnMvZG93bnJldi54bWxEj0FrwkAQhe8F/8Mygre6UbBIdBWxCiL0&#10;UPXgcciOSTA7u2a3Jv77zqHQ2wzvzXvfLNe9a9ST2lh7NjAZZ6CIC29rLg1czvv3OaiYkC02nsnA&#10;iyKsV4O3JebWd/xNz1MqlYRwzNFAlVLItY5FRQ7j2Adi0W6+dZhkbUttW+wk3DV6mmUf2mHN0lBh&#10;oG1Fxf304wzsbnb/uTvo7s5hbtP1Kxwfm5kxo2G/WYBK1Kd/89/1wQr+VPDlGZlAr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fQrbEAAAA3AAAAA8AAAAAAAAAAAAAAAAA&#10;nwIAAGRycy9kb3ducmV2LnhtbFBLBQYAAAAABAAEAPcAAACQAwAAAAA=&#10;" strokecolor="black [0]" insetpen="t">
                  <v:imagedata r:id="rId746" o:title="72XSTR(C)_ODF1c"/>
                </v:shape>
                <v:shape id="Picture 50" o:spid="_x0000_s1043" type="#_x0000_t75" style="position:absolute;left:10396;top:11536;width:240;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CskTCAAAA3AAAAA8AAABkcnMvZG93bnJldi54bWxET0uLwjAQvgv7H8Is7E1TXZFajSKCjwUv&#10;vkBvQzPblm0mpYla99cbQfA2H99zxtPGlOJKtSssK+h2IhDEqdUFZwoO+0U7BuE8ssbSMim4k4Pp&#10;5KM1xkTbG2/puvOZCCHsElSQe18lUro0J4OuYyviwP3a2qAPsM6krvEWwk0pe1E0kAYLDg05VjTP&#10;Kf3bXYyCZX9wPpnNzz/rY/x9GMbcj/crpb4+m9kIhKfGv8Uv91qH+b0uPJ8JF8jJ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rJEwgAAANwAAAAPAAAAAAAAAAAAAAAAAJ8C&#10;AABkcnMvZG93bnJldi54bWxQSwUGAAAAAAQABAD3AAAAjgMAAAAA&#10;" strokecolor="black [0]" insetpen="t">
                  <v:imagedata r:id="rId747" o:title=""/>
                </v:shape>
              </v:group>
            </w:pict>
          </mc:Fallback>
        </mc:AlternateContent>
      </w:r>
      <w:r w:rsidRPr="005616A2">
        <w:rPr>
          <w:noProof/>
          <w:lang w:eastAsia="en-GB"/>
        </w:rPr>
        <w:drawing>
          <wp:anchor distT="0" distB="0" distL="114300" distR="114300" simplePos="0" relativeHeight="251705344" behindDoc="0" locked="0" layoutInCell="1" allowOverlap="1" wp14:anchorId="747BE7B6" wp14:editId="50751B4A">
            <wp:simplePos x="0" y="0"/>
            <wp:positionH relativeFrom="column">
              <wp:posOffset>-57785</wp:posOffset>
            </wp:positionH>
            <wp:positionV relativeFrom="paragraph">
              <wp:posOffset>-390525</wp:posOffset>
            </wp:positionV>
            <wp:extent cx="276225" cy="223520"/>
            <wp:effectExtent l="0" t="0" r="9525" b="508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276225" cy="2235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23AD">
        <w:rPr>
          <w:rFonts w:ascii="Times New Roman" w:hAnsi="Times New Roman"/>
          <w:sz w:val="24"/>
          <w:szCs w:val="24"/>
        </w:rPr>
        <w:t xml:space="preserve"> </w:t>
      </w:r>
    </w:p>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r>
        <w:rPr>
          <w:rFonts w:ascii="Times New Roman" w:hAnsi="Times New Roman"/>
          <w:noProof/>
          <w:sz w:val="24"/>
          <w:szCs w:val="24"/>
          <w:lang w:eastAsia="en-GB"/>
        </w:rPr>
        <w:drawing>
          <wp:anchor distT="36576" distB="36576" distL="36576" distR="36576" simplePos="0" relativeHeight="251707392" behindDoc="0" locked="0" layoutInCell="1" allowOverlap="1" wp14:anchorId="37A4CE8F" wp14:editId="48951446">
            <wp:simplePos x="0" y="0"/>
            <wp:positionH relativeFrom="column">
              <wp:posOffset>-3590342</wp:posOffset>
            </wp:positionH>
            <wp:positionV relativeFrom="paragraph">
              <wp:posOffset>277322</wp:posOffset>
            </wp:positionV>
            <wp:extent cx="8371116" cy="570939"/>
            <wp:effectExtent l="0" t="5398" r="6033" b="6032"/>
            <wp:wrapNone/>
            <wp:docPr id="122" name="Picture 122" descr="72XSTR(C)-I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72XSTR(C)-IPF"/>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rot="5400000">
                      <a:off x="0" y="0"/>
                      <a:ext cx="8362077" cy="570323"/>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p w:rsidR="001705A3" w:rsidRPr="005616A2" w:rsidRDefault="001705A3" w:rsidP="001705A3">
      <w:r w:rsidRPr="005616A2">
        <w:rPr>
          <w:noProof/>
          <w:lang w:eastAsia="en-GB"/>
        </w:rPr>
        <w:drawing>
          <wp:anchor distT="0" distB="0" distL="114300" distR="114300" simplePos="0" relativeHeight="251704320" behindDoc="0" locked="0" layoutInCell="1" allowOverlap="1" wp14:anchorId="1A37907B" wp14:editId="60AE8A5C">
            <wp:simplePos x="0" y="0"/>
            <wp:positionH relativeFrom="column">
              <wp:posOffset>-113030</wp:posOffset>
            </wp:positionH>
            <wp:positionV relativeFrom="paragraph">
              <wp:posOffset>191770</wp:posOffset>
            </wp:positionV>
            <wp:extent cx="329565" cy="287020"/>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329565" cy="2870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5A3" w:rsidRPr="005616A2" w:rsidRDefault="001705A3" w:rsidP="001705A3"/>
    <w:p w:rsidR="001705A3" w:rsidRPr="00BB0696" w:rsidRDefault="001705A3" w:rsidP="001705A3">
      <w:r w:rsidRPr="00BB0696">
        <w:rPr>
          <w:iCs/>
        </w:rPr>
        <w:t>Figure 6.6.1.D –</w:t>
      </w:r>
      <w:r w:rsidRPr="00BB0696">
        <w:rPr>
          <w:iCs/>
          <w:color w:val="000000"/>
        </w:rPr>
        <w:t xml:space="preserve"> A rotated IPF colouring map indicated in Figure 6.6.1.B and the resulting ODF sections at </w:t>
      </w:r>
      <w:r w:rsidRPr="00BB0696">
        <w:rPr>
          <w:color w:val="000000"/>
        </w:rPr>
        <w:t>ф</w:t>
      </w:r>
      <w:r w:rsidRPr="00BB0696">
        <w:rPr>
          <w:iCs/>
          <w:color w:val="000000"/>
        </w:rPr>
        <w:t>2 = 0° and ф2 = 45°</w:t>
      </w:r>
      <w:r w:rsidRPr="00BB0696">
        <w:t xml:space="preserve"> (</w:t>
      </w:r>
      <w:r w:rsidRPr="00BB0696">
        <w:rPr>
          <w:iCs/>
          <w:color w:val="000000"/>
        </w:rPr>
        <w:t>where the y-axis is ф (0-90°), and the x-axis is ф1 (0-360°)) in 500-600</w:t>
      </w:r>
      <w:r w:rsidRPr="00BB0696">
        <w:rPr>
          <w:iCs/>
        </w:rPr>
        <w:sym w:font="Symbol" w:char="F06D"/>
      </w:r>
      <w:r w:rsidRPr="00BB0696">
        <w:rPr>
          <w:iCs/>
        </w:rPr>
        <w:t>m steps across the entire AA7075-AA2014 SSCFSW DRX.</w:t>
      </w:r>
    </w:p>
    <w:p w:rsidR="001705A3" w:rsidRDefault="001705A3" w:rsidP="001705A3">
      <w:pPr>
        <w:spacing w:line="360" w:lineRule="auto"/>
        <w:rPr>
          <w:iCs/>
          <w:color w:val="000000"/>
        </w:rPr>
      </w:pPr>
      <w:r>
        <w:lastRenderedPageBreak/>
        <w:tab/>
      </w:r>
      <w:r w:rsidRPr="005616A2">
        <w:t>In figure 6.6.1.D the ODF sections at ф2 = 0° and ф2 = 45° for 500-600</w:t>
      </w:r>
      <w:r w:rsidRPr="005616A2">
        <w:sym w:font="Symbol" w:char="006D"/>
      </w:r>
      <w:r w:rsidRPr="005616A2">
        <w:t>m segments of the OIM after rotation corrections can be observed. It once again refl</w:t>
      </w:r>
      <w:r>
        <w:t xml:space="preserve">ects that fact that texture is very weak with the strongest texture lines only being 4x random – only occurring once in 16 ODF segments. For </w:t>
      </w:r>
      <w:r w:rsidRPr="00527451">
        <w:t xml:space="preserve">the </w:t>
      </w:r>
      <w:r w:rsidRPr="00527451">
        <w:rPr>
          <w:color w:val="000000"/>
        </w:rPr>
        <w:t>ф</w:t>
      </w:r>
      <w:r w:rsidRPr="00527451">
        <w:rPr>
          <w:iCs/>
          <w:color w:val="000000"/>
        </w:rPr>
        <w:t>2 = 0°</w:t>
      </w:r>
      <w:r>
        <w:rPr>
          <w:iCs/>
          <w:color w:val="000000"/>
        </w:rPr>
        <w:t xml:space="preserve"> region little to no texture was for most ODF segments, however, for the few that did, A</w:t>
      </w:r>
      <w:r w:rsidRPr="00635B39">
        <w:rPr>
          <w:iCs/>
          <w:color w:val="000000"/>
          <w:vertAlign w:val="subscript"/>
        </w:rPr>
        <w:t>1</w:t>
      </w:r>
      <w:r>
        <w:rPr>
          <w:iCs/>
          <w:color w:val="000000"/>
        </w:rPr>
        <w:t>* and A</w:t>
      </w:r>
      <w:r w:rsidRPr="00635B39">
        <w:rPr>
          <w:iCs/>
          <w:color w:val="000000"/>
          <w:vertAlign w:val="subscript"/>
        </w:rPr>
        <w:t>2</w:t>
      </w:r>
      <w:r>
        <w:rPr>
          <w:iCs/>
          <w:color w:val="000000"/>
        </w:rPr>
        <w:t xml:space="preserve">* texture was detected. For </w:t>
      </w:r>
      <w:r w:rsidRPr="00527451">
        <w:rPr>
          <w:iCs/>
          <w:color w:val="000000"/>
        </w:rPr>
        <w:t>the ф2 = 45°</w:t>
      </w:r>
      <w:r>
        <w:rPr>
          <w:iCs/>
          <w:color w:val="000000"/>
        </w:rPr>
        <w:t xml:space="preserve"> B/</w:t>
      </w:r>
      <w:r w:rsidRPr="005616A2">
        <w:rPr>
          <w:iCs/>
          <w:color w:val="000000"/>
          <w:position w:val="-4"/>
        </w:rPr>
        <w:object w:dxaOrig="240" w:dyaOrig="300">
          <v:shape id="_x0000_i1081" type="#_x0000_t75" style="width:12pt;height:15pt" o:ole="">
            <v:imagedata r:id="rId11" o:title=""/>
          </v:shape>
          <o:OLEObject Type="Embed" ProgID="Equation.3" ShapeID="_x0000_i1081" DrawAspect="Content" ObjectID="_1494525399" r:id="rId750"/>
        </w:object>
      </w:r>
      <w:r>
        <w:rPr>
          <w:iCs/>
          <w:color w:val="000000"/>
        </w:rPr>
        <w:t xml:space="preserve"> components were detected, but no evidence of the C component was demonstrated in any of the ODF sections. The ODF contrasts the apparent result from figure 6.6.1.C, which doesn’t strongly show the </w:t>
      </w:r>
      <w:r w:rsidRPr="005616A2">
        <w:rPr>
          <w:iCs/>
          <w:color w:val="000000"/>
          <w:position w:val="-4"/>
        </w:rPr>
        <w:object w:dxaOrig="240" w:dyaOrig="300">
          <v:shape id="_x0000_i1082" type="#_x0000_t75" style="width:12pt;height:15pt" o:ole="">
            <v:imagedata r:id="rId11" o:title=""/>
          </v:shape>
          <o:OLEObject Type="Embed" ProgID="Equation.3" ShapeID="_x0000_i1082" DrawAspect="Content" ObjectID="_1494525400" r:id="rId751"/>
        </w:object>
      </w:r>
      <w:r>
        <w:rPr>
          <w:iCs/>
          <w:color w:val="000000"/>
        </w:rPr>
        <w:t xml:space="preserve"> component, and indicates the presence of the C component.</w:t>
      </w:r>
    </w:p>
    <w:p w:rsidR="001705A3" w:rsidRDefault="001705A3" w:rsidP="001705A3">
      <w:pPr>
        <w:spacing w:line="360" w:lineRule="auto"/>
        <w:jc w:val="center"/>
      </w:pPr>
    </w:p>
    <w:p w:rsidR="001705A3" w:rsidRPr="00527451" w:rsidRDefault="001705A3" w:rsidP="001705A3">
      <w:pPr>
        <w:spacing w:line="360" w:lineRule="auto"/>
        <w:jc w:val="center"/>
      </w:pPr>
      <w:r>
        <w:rPr>
          <w:noProof/>
          <w:lang w:eastAsia="en-GB"/>
        </w:rPr>
        <w:drawing>
          <wp:inline distT="0" distB="0" distL="0" distR="0" wp14:anchorId="22FED6CC" wp14:editId="25830EC0">
            <wp:extent cx="4944670" cy="2113808"/>
            <wp:effectExtent l="0" t="0" r="0" b="1270"/>
            <wp:docPr id="125" name="Picture 125" descr="C:\Users\Sam Gascoyne\Desktop\EBSD 7075-2024\Images\Uncorrected PF\72XSTR-PF-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Sam Gascoyne\Desktop\EBSD 7075-2024\Images\Uncorrected PF\72XSTR-PF-overall.bmp"/>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0" y="0"/>
                      <a:ext cx="4952470" cy="2117142"/>
                    </a:xfrm>
                    <a:prstGeom prst="rect">
                      <a:avLst/>
                    </a:prstGeom>
                    <a:noFill/>
                    <a:ln>
                      <a:noFill/>
                    </a:ln>
                  </pic:spPr>
                </pic:pic>
              </a:graphicData>
            </a:graphic>
          </wp:inline>
        </w:drawing>
      </w:r>
    </w:p>
    <w:p w:rsidR="001705A3" w:rsidRDefault="001705A3" w:rsidP="001705A3">
      <w:pPr>
        <w:jc w:val="center"/>
      </w:pPr>
      <w:r>
        <w:rPr>
          <w:noProof/>
          <w:lang w:eastAsia="en-GB"/>
        </w:rPr>
        <w:drawing>
          <wp:inline distT="0" distB="0" distL="0" distR="0" wp14:anchorId="2FD9AFE5" wp14:editId="4D3DBD5B">
            <wp:extent cx="4940135" cy="2111869"/>
            <wp:effectExtent l="0" t="0" r="0" b="3175"/>
            <wp:docPr id="124" name="Picture 124" descr="C:\Users\Sam Gascoyne\Desktop\EBSD 7075-2024\Images\Corrected PF\72XSTR(C)_PF_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Sam Gascoyne\Desktop\EBSD 7075-2024\Images\Corrected PF\72XSTR(C)_PF_overall.bmp"/>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4947928" cy="2115200"/>
                    </a:xfrm>
                    <a:prstGeom prst="rect">
                      <a:avLst/>
                    </a:prstGeom>
                    <a:noFill/>
                    <a:ln>
                      <a:noFill/>
                    </a:ln>
                  </pic:spPr>
                </pic:pic>
              </a:graphicData>
            </a:graphic>
          </wp:inline>
        </w:drawing>
      </w:r>
      <w:r>
        <w:rPr>
          <w:noProof/>
          <w:lang w:eastAsia="en-GB"/>
        </w:rPr>
        <w:drawing>
          <wp:inline distT="0" distB="0" distL="0" distR="0" wp14:anchorId="54962BBE" wp14:editId="2018F024">
            <wp:extent cx="4963886" cy="7857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4992033" cy="790206"/>
                    </a:xfrm>
                    <a:prstGeom prst="rect">
                      <a:avLst/>
                    </a:prstGeom>
                    <a:noFill/>
                    <a:ln>
                      <a:noFill/>
                    </a:ln>
                  </pic:spPr>
                </pic:pic>
              </a:graphicData>
            </a:graphic>
          </wp:inline>
        </w:drawing>
      </w:r>
    </w:p>
    <w:p w:rsidR="001705A3" w:rsidRDefault="001705A3" w:rsidP="001705A3">
      <w:r w:rsidRPr="006D5FB7">
        <w:rPr>
          <w:i/>
          <w:iCs/>
        </w:rPr>
        <w:t xml:space="preserve">Figure </w:t>
      </w:r>
      <w:r>
        <w:rPr>
          <w:i/>
          <w:iCs/>
        </w:rPr>
        <w:t xml:space="preserve">6.6.1.E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7075-2024 DRX</w:t>
      </w:r>
      <w:r w:rsidRPr="006D5FB7">
        <w:rPr>
          <w:i/>
          <w:iCs/>
          <w:color w:val="000000"/>
        </w:rPr>
        <w:t xml:space="preserve"> before rotation</w:t>
      </w:r>
      <w:r>
        <w:rPr>
          <w:i/>
          <w:iCs/>
          <w:color w:val="000000"/>
        </w:rPr>
        <w:t xml:space="preserve"> correction</w:t>
      </w:r>
      <w:r w:rsidRPr="006D5FB7">
        <w:rPr>
          <w:i/>
          <w:iCs/>
          <w:color w:val="000000"/>
        </w:rPr>
        <w:t xml:space="preserve"> </w:t>
      </w:r>
      <w:r>
        <w:rPr>
          <w:i/>
          <w:iCs/>
          <w:color w:val="000000"/>
        </w:rPr>
        <w:t>(A) and after rotation (B</w:t>
      </w:r>
      <w:r w:rsidRPr="006D5FB7">
        <w:rPr>
          <w:i/>
          <w:iCs/>
          <w:color w:val="000000"/>
        </w:rPr>
        <w:t xml:space="preserve">). </w:t>
      </w:r>
      <w:r>
        <w:rPr>
          <w:i/>
          <w:iCs/>
          <w:color w:val="000000"/>
        </w:rPr>
        <w:t>(C)</w:t>
      </w:r>
      <w:r w:rsidRPr="006D5FB7">
        <w:rPr>
          <w:i/>
          <w:iCs/>
          <w:color w:val="000000"/>
        </w:rPr>
        <w:t xml:space="preserve"> is t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w:t>
      </w:r>
      <w:r>
        <w:rPr>
          <w:i/>
          <w:iCs/>
        </w:rPr>
        <w:t>.</w:t>
      </w:r>
      <w:r w:rsidRPr="005616A2">
        <w:br w:type="page"/>
      </w:r>
    </w:p>
    <w:p w:rsidR="001705A3" w:rsidRPr="005616A2" w:rsidRDefault="001705A3" w:rsidP="001705A3">
      <w:pPr>
        <w:pStyle w:val="Heading1"/>
      </w:pPr>
      <w:bookmarkStart w:id="132" w:name="_Toc404107978"/>
      <w:r w:rsidRPr="005616A2">
        <w:lastRenderedPageBreak/>
        <w:t>6.6.</w:t>
      </w:r>
      <w:r>
        <w:t>2</w:t>
      </w:r>
      <w:r w:rsidRPr="005616A2">
        <w:t xml:space="preserve"> – The 7</w:t>
      </w:r>
      <w:r>
        <w:t>075</w:t>
      </w:r>
      <w:r w:rsidRPr="005616A2">
        <w:t>-2</w:t>
      </w:r>
      <w:r>
        <w:t>014</w:t>
      </w:r>
      <w:r w:rsidRPr="005616A2">
        <w:t xml:space="preserve"> </w:t>
      </w:r>
      <w:r>
        <w:t>filleted</w:t>
      </w:r>
      <w:r w:rsidRPr="005616A2">
        <w:t xml:space="preserve"> sample</w:t>
      </w:r>
      <w:bookmarkEnd w:id="132"/>
    </w:p>
    <w:p w:rsidR="001705A3" w:rsidRPr="00B02BA2" w:rsidRDefault="001705A3" w:rsidP="001705A3">
      <w:r w:rsidRPr="007022C7">
        <w:rPr>
          <w:i/>
        </w:rPr>
        <w:tab/>
      </w:r>
      <w:r w:rsidRPr="00B02BA2">
        <w:t>Figure 6.6.2 shows the exact region where the EBSD data was obtained for textural analysis of SSFCSW AA7075-T6 and AA20</w:t>
      </w:r>
      <w:r>
        <w:t>1</w:t>
      </w:r>
      <w:r w:rsidRPr="00B02BA2">
        <w:t>4-T4. Figures 6.6.</w:t>
      </w:r>
      <w:r>
        <w:t>2</w:t>
      </w:r>
      <w:r w:rsidRPr="00B02BA2">
        <w:t>.A and 6.6.</w:t>
      </w:r>
      <w:r>
        <w:t>2</w:t>
      </w:r>
      <w:r w:rsidRPr="00B02BA2">
        <w:t>.B shows an OIM of the data obtained from the area analysis, and is coloured on the basis of IPF in relation to the ND of the weld. Both images have corresponding (111) PFs for segments of the map that are approximately 500-600µm wide, and like all other PFs in this thesis they are presented with the ND in the centre and are positioned below each respective map. Figures 6.6.</w:t>
      </w:r>
      <w:r>
        <w:t>2</w:t>
      </w:r>
      <w:r w:rsidRPr="00B02BA2">
        <w:t>.B and 6.6.</w:t>
      </w:r>
      <w:r>
        <w:t>2</w:t>
      </w:r>
      <w:r w:rsidRPr="00B02BA2">
        <w:t xml:space="preserve">.C have undergone a transformation from the macroscopic reference axis (WD, TD, ND) to the local shear reference frame axes (θ, z, r). This has been achieved by using the same computer program (see section 4.4.3), with a tilt (β) of 5°, and with a NGrrs of </w:t>
      </w:r>
      <w:r>
        <w:t>4260</w:t>
      </w:r>
      <w:r w:rsidRPr="00B02BA2">
        <w:t>µm and a NGras of 4</w:t>
      </w:r>
      <w:r>
        <w:t>750</w:t>
      </w:r>
      <w:r w:rsidRPr="00B02BA2">
        <w:t>µm. Figure 6.6.</w:t>
      </w:r>
      <w:r>
        <w:t>2</w:t>
      </w:r>
      <w:r w:rsidRPr="00B02BA2">
        <w:t xml:space="preserve">.C is based on the texture components B, </w:t>
      </w:r>
      <w:r w:rsidRPr="00B02BA2">
        <w:rPr>
          <w:iCs/>
          <w:color w:val="000000"/>
          <w:position w:val="-4"/>
        </w:rPr>
        <w:object w:dxaOrig="240" w:dyaOrig="300">
          <v:shape id="_x0000_i1083" type="#_x0000_t75" style="width:12pt;height:15pt" o:ole="">
            <v:imagedata r:id="rId11" o:title=""/>
          </v:shape>
          <o:OLEObject Type="Embed" ProgID="Equation.3" ShapeID="_x0000_i1083" DrawAspect="Content" ObjectID="_1494525401" r:id="rId755"/>
        </w:object>
      </w:r>
      <w:r w:rsidRPr="00B02BA2">
        <w:rPr>
          <w:iCs/>
          <w:color w:val="000000"/>
        </w:rPr>
        <w:t>, and C with have the respective colours of red, yellow and blue and all have a 25° spread. For all three figures the advancing side is on the right side of the map and the retreating side on the left side of the map.</w:t>
      </w:r>
    </w:p>
    <w:p w:rsidR="001705A3" w:rsidRDefault="001705A3" w:rsidP="001705A3">
      <w:pPr>
        <w:jc w:val="center"/>
      </w:pPr>
      <w:r w:rsidRPr="00B02BA2">
        <w:rPr>
          <w:noProof/>
          <w:lang w:eastAsia="en-GB"/>
        </w:rPr>
        <w:drawing>
          <wp:inline distT="0" distB="0" distL="0" distR="0" wp14:anchorId="77C15FEE" wp14:editId="508A18E8">
            <wp:extent cx="5213268" cy="5488976"/>
            <wp:effectExtent l="0" t="0" r="698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0" y="0"/>
                      <a:ext cx="5213139" cy="5488841"/>
                    </a:xfrm>
                    <a:prstGeom prst="rect">
                      <a:avLst/>
                    </a:prstGeom>
                    <a:noFill/>
                    <a:ln>
                      <a:noFill/>
                    </a:ln>
                  </pic:spPr>
                </pic:pic>
              </a:graphicData>
            </a:graphic>
          </wp:inline>
        </w:drawing>
      </w:r>
    </w:p>
    <w:p w:rsidR="001705A3" w:rsidRPr="00B02BA2" w:rsidRDefault="001705A3" w:rsidP="001705A3">
      <w:r w:rsidRPr="005616A2">
        <w:t>Figure 6.6.</w:t>
      </w:r>
      <w:r>
        <w:t xml:space="preserve">2 – A macro-graphic overview of the </w:t>
      </w:r>
      <w:r w:rsidRPr="005616A2">
        <w:t>AA7075-AA2024</w:t>
      </w:r>
      <w:r>
        <w:t xml:space="preserve"> fillet sample showing</w:t>
      </w:r>
      <w:r w:rsidRPr="005616A2">
        <w:t xml:space="preserve"> the </w:t>
      </w:r>
      <w:r>
        <w:t xml:space="preserve">location of the </w:t>
      </w:r>
      <w:r w:rsidRPr="005616A2">
        <w:t>EBSD map acquisition</w:t>
      </w:r>
      <w:r>
        <w:t xml:space="preserve"> area highlighted in red </w:t>
      </w:r>
    </w:p>
    <w:p w:rsidR="001705A3" w:rsidRPr="00F2681F" w:rsidRDefault="001705A3" w:rsidP="001705A3">
      <w:r w:rsidRPr="007022C7">
        <w:rPr>
          <w:i/>
        </w:rPr>
        <w:lastRenderedPageBreak/>
        <w:tab/>
      </w:r>
      <w:r w:rsidRPr="00F2681F">
        <w:t xml:space="preserve">The texture analysis had a good hit rate of 70% indexing. The uncorrected IPF shows dominant &lt;111&gt; texture throughout the weld DRX, with some traces of &lt;110&gt; and &lt;001&gt; texture. After the transformation corrections there is little change in texture with only slight increase in the prevalence of </w:t>
      </w:r>
      <w:r>
        <w:t>&lt;111&gt; texture, and a slight decrease in the presence of &lt;110&gt; and &lt;001&gt; texture.</w:t>
      </w:r>
    </w:p>
    <w:p w:rsidR="001705A3" w:rsidRPr="00F2681F" w:rsidRDefault="001705A3" w:rsidP="001705A3">
      <w:pPr>
        <w:rPr>
          <w:iCs/>
          <w:color w:val="000000"/>
        </w:rPr>
      </w:pPr>
      <w:r w:rsidRPr="00F2681F">
        <w:tab/>
        <w:t>In terms of PFs the correction difference is easily observable, with the uncorrected PFs (figure 6.6.2.A) showing simple shear but tilted off centre about the TD and steadily rotating around the central ND axis, and the corrected PFs (figure 6.6.2.B) being more central and consistently in the same place. The PFs consistently shows simple shear texture; however the texture is not strong with maximum high values being 6x more than random and minimum high values being 2x more than random. The PFs also reflect their relative part of the weld, with &lt;111&gt; texture being represented throughout the DRX. The final figure 6.6.2.C shows the texture components for B</w:t>
      </w:r>
      <w:proofErr w:type="gramStart"/>
      <w:r w:rsidRPr="00F2681F">
        <w:t xml:space="preserve">, </w:t>
      </w:r>
      <w:proofErr w:type="gramEnd"/>
      <w:r w:rsidRPr="00F2681F">
        <w:rPr>
          <w:iCs/>
          <w:color w:val="000000"/>
          <w:position w:val="-4"/>
        </w:rPr>
        <w:object w:dxaOrig="240" w:dyaOrig="300">
          <v:shape id="_x0000_i1084" type="#_x0000_t75" style="width:12pt;height:15pt" o:ole="">
            <v:imagedata r:id="rId11" o:title=""/>
          </v:shape>
          <o:OLEObject Type="Embed" ProgID="Equation.3" ShapeID="_x0000_i1084" DrawAspect="Content" ObjectID="_1494525402" r:id="rId757"/>
        </w:object>
      </w:r>
      <w:r w:rsidRPr="00F2681F">
        <w:rPr>
          <w:iCs/>
          <w:color w:val="000000"/>
        </w:rPr>
        <w:t xml:space="preserve">, and C post transformation of macroscopic reference axis, and the texture components are not easily observable. The entire DRX texture shows an even mix of </w:t>
      </w:r>
      <w:r w:rsidRPr="00F2681F">
        <w:t>B</w:t>
      </w:r>
      <w:proofErr w:type="gramStart"/>
      <w:r w:rsidRPr="00F2681F">
        <w:t xml:space="preserve">, </w:t>
      </w:r>
      <w:proofErr w:type="gramEnd"/>
      <w:r w:rsidRPr="00F2681F">
        <w:rPr>
          <w:iCs/>
          <w:color w:val="000000"/>
          <w:position w:val="-4"/>
        </w:rPr>
        <w:object w:dxaOrig="240" w:dyaOrig="300">
          <v:shape id="_x0000_i1085" type="#_x0000_t75" style="width:12pt;height:15pt" o:ole="">
            <v:imagedata r:id="rId11" o:title=""/>
          </v:shape>
          <o:OLEObject Type="Embed" ProgID="Equation.3" ShapeID="_x0000_i1085" DrawAspect="Content" ObjectID="_1494525403" r:id="rId758"/>
        </w:object>
      </w:r>
      <w:r w:rsidRPr="00F2681F">
        <w:rPr>
          <w:iCs/>
          <w:color w:val="000000"/>
        </w:rPr>
        <w:t xml:space="preserve">, and C texture components. </w:t>
      </w:r>
    </w:p>
    <w:p w:rsidR="001705A3" w:rsidRPr="00F2681F" w:rsidRDefault="001705A3" w:rsidP="001705A3">
      <w:pPr>
        <w:rPr>
          <w:iCs/>
          <w:color w:val="000000"/>
        </w:rPr>
      </w:pPr>
    </w:p>
    <w:p w:rsidR="001705A3" w:rsidRPr="00F2681F" w:rsidRDefault="001705A3" w:rsidP="001705A3">
      <w:pPr>
        <w:rPr>
          <w:iCs/>
          <w:color w:val="000000"/>
        </w:rPr>
        <w:sectPr w:rsidR="001705A3" w:rsidRPr="00F2681F">
          <w:pgSz w:w="11906" w:h="16838"/>
          <w:pgMar w:top="1440" w:right="1440" w:bottom="1440" w:left="1440" w:header="708" w:footer="708" w:gutter="0"/>
          <w:cols w:space="708"/>
          <w:docGrid w:linePitch="360"/>
        </w:sectPr>
      </w:pPr>
    </w:p>
    <w:p w:rsidR="001705A3" w:rsidRPr="007022C7" w:rsidRDefault="001705A3" w:rsidP="001705A3">
      <w:pPr>
        <w:rPr>
          <w:i/>
          <w:iCs/>
          <w:color w:val="000000"/>
        </w:rPr>
      </w:pPr>
      <w:r w:rsidRPr="007022C7">
        <w:rPr>
          <w:rFonts w:ascii="Times New Roman" w:hAnsi="Times New Roman"/>
          <w:i/>
          <w:noProof/>
          <w:sz w:val="24"/>
          <w:szCs w:val="24"/>
          <w:lang w:eastAsia="en-GB"/>
        </w:rPr>
        <w:lastRenderedPageBreak/>
        <mc:AlternateContent>
          <mc:Choice Requires="wpg">
            <w:drawing>
              <wp:inline distT="0" distB="0" distL="0" distR="0" wp14:anchorId="5CEA6840" wp14:editId="27AE55A3">
                <wp:extent cx="8852601" cy="1258716"/>
                <wp:effectExtent l="0" t="0" r="5715" b="0"/>
                <wp:docPr id="214" name="Group 2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52601" cy="1258716"/>
                          <a:chOff x="1018242" y="1032792"/>
                          <a:chExt cx="160704" cy="22855"/>
                        </a:xfrm>
                      </wpg:grpSpPr>
                      <pic:pic xmlns:pic="http://schemas.openxmlformats.org/drawingml/2006/picture">
                        <pic:nvPicPr>
                          <pic:cNvPr id="215" name="Picture 19"/>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1018340" y="1032792"/>
                            <a:ext cx="160607" cy="1206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16" name="Picture 20" descr="72ROT2-STR-PF8"/>
                          <pic:cNvPicPr>
                            <a:picLocks noChangeAspect="1" noChangeArrowheads="1"/>
                          </pic:cNvPicPr>
                        </pic:nvPicPr>
                        <pic:blipFill>
                          <a:blip r:embed="rId760" cstate="print">
                            <a:extLst>
                              <a:ext uri="{28A0092B-C50C-407E-A947-70E740481C1C}">
                                <a14:useLocalDpi xmlns:a14="http://schemas.microsoft.com/office/drawing/2010/main" val="0"/>
                              </a:ext>
                            </a:extLst>
                          </a:blip>
                          <a:srcRect r="31519"/>
                          <a:stretch>
                            <a:fillRect/>
                          </a:stretch>
                        </pic:blipFill>
                        <pic:spPr bwMode="auto">
                          <a:xfrm>
                            <a:off x="1087646" y="1046171"/>
                            <a:ext cx="8942"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17" name="Picture 21" descr="72ROT2-STR-PF9"/>
                          <pic:cNvPicPr>
                            <a:picLocks noChangeAspect="1" noChangeArrowheads="1"/>
                          </pic:cNvPicPr>
                        </pic:nvPicPr>
                        <pic:blipFill>
                          <a:blip r:embed="rId761" cstate="print">
                            <a:extLst>
                              <a:ext uri="{28A0092B-C50C-407E-A947-70E740481C1C}">
                                <a14:useLocalDpi xmlns:a14="http://schemas.microsoft.com/office/drawing/2010/main" val="0"/>
                              </a:ext>
                            </a:extLst>
                          </a:blip>
                          <a:srcRect r="30148" b="5812"/>
                          <a:stretch>
                            <a:fillRect/>
                          </a:stretch>
                        </pic:blipFill>
                        <pic:spPr bwMode="auto">
                          <a:xfrm>
                            <a:off x="1098099" y="1046293"/>
                            <a:ext cx="9121" cy="8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18" name="Picture 22" descr="72ROT2-STR-PF10"/>
                          <pic:cNvPicPr>
                            <a:picLocks noChangeAspect="1" noChangeArrowheads="1"/>
                          </pic:cNvPicPr>
                        </pic:nvPicPr>
                        <pic:blipFill>
                          <a:blip r:embed="rId762" cstate="print">
                            <a:extLst>
                              <a:ext uri="{28A0092B-C50C-407E-A947-70E740481C1C}">
                                <a14:useLocalDpi xmlns:a14="http://schemas.microsoft.com/office/drawing/2010/main" val="0"/>
                              </a:ext>
                            </a:extLst>
                          </a:blip>
                          <a:srcRect r="30148" b="3874"/>
                          <a:stretch>
                            <a:fillRect/>
                          </a:stretch>
                        </pic:blipFill>
                        <pic:spPr bwMode="auto">
                          <a:xfrm>
                            <a:off x="1108071" y="1046333"/>
                            <a:ext cx="9120" cy="88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19" name="Picture 23" descr="72ROT2-STR-PF11"/>
                          <pic:cNvPicPr>
                            <a:picLocks noChangeAspect="1" noChangeArrowheads="1"/>
                          </pic:cNvPicPr>
                        </pic:nvPicPr>
                        <pic:blipFill>
                          <a:blip r:embed="rId763" cstate="print">
                            <a:extLst>
                              <a:ext uri="{28A0092B-C50C-407E-A947-70E740481C1C}">
                                <a14:useLocalDpi xmlns:a14="http://schemas.microsoft.com/office/drawing/2010/main" val="0"/>
                              </a:ext>
                            </a:extLst>
                          </a:blip>
                          <a:srcRect r="31519" b="3874"/>
                          <a:stretch>
                            <a:fillRect/>
                          </a:stretch>
                        </pic:blipFill>
                        <pic:spPr bwMode="auto">
                          <a:xfrm>
                            <a:off x="1118764" y="1046215"/>
                            <a:ext cx="8942" cy="88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0" name="Picture 24" descr="72ROT2-STR-PF12"/>
                          <pic:cNvPicPr>
                            <a:picLocks noChangeAspect="1" noChangeArrowheads="1"/>
                          </pic:cNvPicPr>
                        </pic:nvPicPr>
                        <pic:blipFill>
                          <a:blip r:embed="rId764" cstate="print">
                            <a:extLst>
                              <a:ext uri="{28A0092B-C50C-407E-A947-70E740481C1C}">
                                <a14:useLocalDpi xmlns:a14="http://schemas.microsoft.com/office/drawing/2010/main" val="0"/>
                              </a:ext>
                            </a:extLst>
                          </a:blip>
                          <a:srcRect r="30148" b="5812"/>
                          <a:stretch>
                            <a:fillRect/>
                          </a:stretch>
                        </pic:blipFill>
                        <pic:spPr bwMode="auto">
                          <a:xfrm>
                            <a:off x="1128977" y="1046171"/>
                            <a:ext cx="9120" cy="869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1" name="Picture 25" descr="72ROT2-STR-PF13"/>
                          <pic:cNvPicPr>
                            <a:picLocks noChangeAspect="1" noChangeArrowheads="1"/>
                          </pic:cNvPicPr>
                        </pic:nvPicPr>
                        <pic:blipFill>
                          <a:blip r:embed="rId765" cstate="print">
                            <a:extLst>
                              <a:ext uri="{28A0092B-C50C-407E-A947-70E740481C1C}">
                                <a14:useLocalDpi xmlns:a14="http://schemas.microsoft.com/office/drawing/2010/main" val="0"/>
                              </a:ext>
                            </a:extLst>
                          </a:blip>
                          <a:srcRect r="31586"/>
                          <a:stretch>
                            <a:fillRect/>
                          </a:stretch>
                        </pic:blipFill>
                        <pic:spPr bwMode="auto">
                          <a:xfrm>
                            <a:off x="1138948" y="1046293"/>
                            <a:ext cx="8934"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2" name="Picture 26" descr="72ROT2-STR-PF14"/>
                          <pic:cNvPicPr>
                            <a:picLocks noChangeAspect="1" noChangeArrowheads="1"/>
                          </pic:cNvPicPr>
                        </pic:nvPicPr>
                        <pic:blipFill>
                          <a:blip r:embed="rId766" cstate="print">
                            <a:extLst>
                              <a:ext uri="{28A0092B-C50C-407E-A947-70E740481C1C}">
                                <a14:useLocalDpi xmlns:a14="http://schemas.microsoft.com/office/drawing/2010/main" val="0"/>
                              </a:ext>
                            </a:extLst>
                          </a:blip>
                          <a:srcRect r="30850"/>
                          <a:stretch>
                            <a:fillRect/>
                          </a:stretch>
                        </pic:blipFill>
                        <pic:spPr bwMode="auto">
                          <a:xfrm>
                            <a:off x="1149161" y="1046092"/>
                            <a:ext cx="9029"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3" name="Picture 27" descr="72ROT2-STR-PF15"/>
                          <pic:cNvPicPr>
                            <a:picLocks noChangeAspect="1" noChangeArrowheads="1"/>
                          </pic:cNvPicPr>
                        </pic:nvPicPr>
                        <pic:blipFill>
                          <a:blip r:embed="rId767" cstate="print">
                            <a:extLst>
                              <a:ext uri="{28A0092B-C50C-407E-A947-70E740481C1C}">
                                <a14:useLocalDpi xmlns:a14="http://schemas.microsoft.com/office/drawing/2010/main" val="0"/>
                              </a:ext>
                            </a:extLst>
                          </a:blip>
                          <a:srcRect r="31584"/>
                          <a:stretch>
                            <a:fillRect/>
                          </a:stretch>
                        </pic:blipFill>
                        <pic:spPr bwMode="auto">
                          <a:xfrm>
                            <a:off x="1159373" y="1046372"/>
                            <a:ext cx="8933"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4" name="Picture 28" descr="72ROT2-STR-PF16"/>
                          <pic:cNvPicPr>
                            <a:picLocks noChangeAspect="1" noChangeArrowheads="1"/>
                          </pic:cNvPicPr>
                        </pic:nvPicPr>
                        <pic:blipFill>
                          <a:blip r:embed="rId768" cstate="print">
                            <a:extLst>
                              <a:ext uri="{28A0092B-C50C-407E-A947-70E740481C1C}">
                                <a14:useLocalDpi xmlns:a14="http://schemas.microsoft.com/office/drawing/2010/main" val="0"/>
                              </a:ext>
                            </a:extLst>
                          </a:blip>
                          <a:srcRect r="30116"/>
                          <a:stretch>
                            <a:fillRect/>
                          </a:stretch>
                        </pic:blipFill>
                        <pic:spPr bwMode="auto">
                          <a:xfrm>
                            <a:off x="1169419" y="1046412"/>
                            <a:ext cx="9125"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5" name="Picture 29" descr="72ROT2-STR-PF1"/>
                          <pic:cNvPicPr>
                            <a:picLocks noChangeAspect="1" noChangeArrowheads="1"/>
                          </pic:cNvPicPr>
                        </pic:nvPicPr>
                        <pic:blipFill>
                          <a:blip r:embed="rId769" cstate="print">
                            <a:extLst>
                              <a:ext uri="{28A0092B-C50C-407E-A947-70E740481C1C}">
                                <a14:useLocalDpi xmlns:a14="http://schemas.microsoft.com/office/drawing/2010/main" val="0"/>
                              </a:ext>
                            </a:extLst>
                          </a:blip>
                          <a:srcRect r="30078"/>
                          <a:stretch>
                            <a:fillRect/>
                          </a:stretch>
                        </pic:blipFill>
                        <pic:spPr bwMode="auto">
                          <a:xfrm>
                            <a:off x="1018242" y="1045555"/>
                            <a:ext cx="9131"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6" name="Picture 30" descr="72ROT2-STR-PF2"/>
                          <pic:cNvPicPr>
                            <a:picLocks noChangeAspect="1" noChangeArrowheads="1"/>
                          </pic:cNvPicPr>
                        </pic:nvPicPr>
                        <pic:blipFill>
                          <a:blip r:embed="rId770" cstate="print">
                            <a:extLst>
                              <a:ext uri="{28A0092B-C50C-407E-A947-70E740481C1C}">
                                <a14:useLocalDpi xmlns:a14="http://schemas.microsoft.com/office/drawing/2010/main" val="0"/>
                              </a:ext>
                            </a:extLst>
                          </a:blip>
                          <a:srcRect r="31660" b="-2237"/>
                          <a:stretch>
                            <a:fillRect/>
                          </a:stretch>
                        </pic:blipFill>
                        <pic:spPr bwMode="auto">
                          <a:xfrm>
                            <a:off x="1027492" y="1045594"/>
                            <a:ext cx="8924" cy="94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7" name="Picture 31" descr="72ROT2-STR-PF3"/>
                          <pic:cNvPicPr>
                            <a:picLocks noChangeAspect="1" noChangeArrowheads="1"/>
                          </pic:cNvPicPr>
                        </pic:nvPicPr>
                        <pic:blipFill>
                          <a:blip r:embed="rId771" cstate="print">
                            <a:extLst>
                              <a:ext uri="{28A0092B-C50C-407E-A947-70E740481C1C}">
                                <a14:useLocalDpi xmlns:a14="http://schemas.microsoft.com/office/drawing/2010/main" val="0"/>
                              </a:ext>
                            </a:extLst>
                          </a:blip>
                          <a:srcRect r="33244" b="-2237"/>
                          <a:stretch>
                            <a:fillRect/>
                          </a:stretch>
                        </pic:blipFill>
                        <pic:spPr bwMode="auto">
                          <a:xfrm>
                            <a:off x="1037223" y="1045393"/>
                            <a:ext cx="8717" cy="944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8" name="Picture 32" descr="72ROT2-STR-PF4"/>
                          <pic:cNvPicPr>
                            <a:picLocks noChangeAspect="1" noChangeArrowheads="1"/>
                          </pic:cNvPicPr>
                        </pic:nvPicPr>
                        <pic:blipFill>
                          <a:blip r:embed="rId772" cstate="print">
                            <a:extLst>
                              <a:ext uri="{28A0092B-C50C-407E-A947-70E740481C1C}">
                                <a14:useLocalDpi xmlns:a14="http://schemas.microsoft.com/office/drawing/2010/main" val="0"/>
                              </a:ext>
                            </a:extLst>
                          </a:blip>
                          <a:srcRect r="30078"/>
                          <a:stretch>
                            <a:fillRect/>
                          </a:stretch>
                        </pic:blipFill>
                        <pic:spPr bwMode="auto">
                          <a:xfrm>
                            <a:off x="1046954" y="1045673"/>
                            <a:ext cx="9130" cy="923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9" name="Picture 33" descr="72ROT2-STR-PF5"/>
                          <pic:cNvPicPr>
                            <a:picLocks noChangeAspect="1" noChangeArrowheads="1"/>
                          </pic:cNvPicPr>
                        </pic:nvPicPr>
                        <pic:blipFill>
                          <a:blip r:embed="rId773" cstate="print">
                            <a:extLst>
                              <a:ext uri="{28A0092B-C50C-407E-A947-70E740481C1C}">
                                <a14:useLocalDpi xmlns:a14="http://schemas.microsoft.com/office/drawing/2010/main" val="0"/>
                              </a:ext>
                            </a:extLst>
                          </a:blip>
                          <a:srcRect r="30078" b="2237"/>
                          <a:stretch>
                            <a:fillRect/>
                          </a:stretch>
                        </pic:blipFill>
                        <pic:spPr bwMode="auto">
                          <a:xfrm>
                            <a:off x="1057167" y="1046036"/>
                            <a:ext cx="9130" cy="90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30" name="Picture 34" descr="72ROT2-STR-PF6"/>
                          <pic:cNvPicPr>
                            <a:picLocks noChangeAspect="1" noChangeArrowheads="1"/>
                          </pic:cNvPicPr>
                        </pic:nvPicPr>
                        <pic:blipFill>
                          <a:blip r:embed="rId774" cstate="print">
                            <a:extLst>
                              <a:ext uri="{28A0092B-C50C-407E-A947-70E740481C1C}">
                                <a14:useLocalDpi xmlns:a14="http://schemas.microsoft.com/office/drawing/2010/main" val="0"/>
                              </a:ext>
                            </a:extLst>
                          </a:blip>
                          <a:srcRect r="30078" b="4475"/>
                          <a:stretch>
                            <a:fillRect/>
                          </a:stretch>
                        </pic:blipFill>
                        <pic:spPr bwMode="auto">
                          <a:xfrm>
                            <a:off x="1067620" y="1046076"/>
                            <a:ext cx="9130" cy="882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31" name="Picture 35" descr="72ROT2-STR-PF7"/>
                          <pic:cNvPicPr>
                            <a:picLocks noChangeAspect="1" noChangeArrowheads="1"/>
                          </pic:cNvPicPr>
                        </pic:nvPicPr>
                        <pic:blipFill>
                          <a:blip r:embed="rId760" cstate="print">
                            <a:extLst>
                              <a:ext uri="{28A0092B-C50C-407E-A947-70E740481C1C}">
                                <a14:useLocalDpi xmlns:a14="http://schemas.microsoft.com/office/drawing/2010/main" val="0"/>
                              </a:ext>
                            </a:extLst>
                          </a:blip>
                          <a:srcRect r="33244" b="4475"/>
                          <a:stretch>
                            <a:fillRect/>
                          </a:stretch>
                        </pic:blipFill>
                        <pic:spPr bwMode="auto">
                          <a:xfrm>
                            <a:off x="1077591" y="1046115"/>
                            <a:ext cx="8717" cy="882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1EA24B30" id="Group 214" o:spid="_x0000_s1026" style="width:697.05pt;height:99.1pt;mso-position-horizontal-relative:char;mso-position-vertical-relative:line" coordorigin="10182,10327" coordsize="1607,2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">
                <v:shape id="Picture 19" o:spid="_x0000_s1027" type="#_x0000_t75" style="position:absolute;left:10183;top:10327;width:1606;height:1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3maPFAAAA3AAAAA8AAABkcnMvZG93bnJldi54bWxEj0FrwkAUhO+F/oflFbzVTQRFopsg0ta2&#10;N2178PbMPrOx2bchu9H477uC0OMwM98wy2KwjThT52vHCtJxAoK4dLrmSsH31+vzHIQPyBobx6Tg&#10;Sh6K/PFhiZl2F97SeRcqESHsM1RgQmgzKX1pyKIfu5Y4ekfXWQxRdpXUHV4i3DZykiQzabHmuGCw&#10;pbWh8nfXWwXVp/7YvKxPvfR9OpV7+jm8mVSp0dOwWoAINIT/8L39rhVM0inczsQjI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d5mjxQAAANwAAAAPAAAAAAAAAAAAAAAA&#10;AJ8CAABkcnMvZG93bnJldi54bWxQSwUGAAAAAAQABAD3AAAAkQMAAAAA&#10;" strokecolor="black [0]" insetpen="t">
                  <v:imagedata r:id="rId775" o:title=""/>
                </v:shape>
                <v:shape id="Picture 20" o:spid="_x0000_s1028" type="#_x0000_t75" alt="72ROT2-STR-PF8" style="position:absolute;left:10876;top:10461;width:89;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GhInCAAAA3AAAAA8AAABkcnMvZG93bnJldi54bWxEj9GKwjAURN8F/yFcwRfRtAVFq1GKqPgm&#10;q37Apbm2xeamNFGrX28WFvZxmJkzzGrTmVo8qXWVZQXxJAJBnFtdcaHgetmP5yCcR9ZYWyYFb3Kw&#10;Wfd7K0y1ffEPPc++EAHCLkUFpfdNKqXLSzLoJrYhDt7NtgZ9kG0hdYuvADe1TKJoJg1WHBZKbGhb&#10;Un4/P4yC6SHOTOdHH/fITouP3R2S6SlRajjosiUIT53/D/+1j1pBEs/g90w4AnL9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oSJwgAAANwAAAAPAAAAAAAAAAAAAAAAAJ8C&#10;AABkcnMvZG93bnJldi54bWxQSwUGAAAAAAQABAD3AAAAjgMAAAAA&#10;" strokecolor="black [0]" insetpen="t">
                  <v:imagedata r:id="rId776" o:title="72ROT2-STR-PF8" cropright="20656f"/>
                </v:shape>
                <v:shape id="Picture 21" o:spid="_x0000_s1029" type="#_x0000_t75" alt="72ROT2-STR-PF9" style="position:absolute;left:10980;top:10462;width:92;height: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XCzfDAAAA3AAAAA8AAABkcnMvZG93bnJldi54bWxEj0GLwjAUhO8L+x/CE/YimtqDXatR1hXB&#10;q9XDHh/NsyltXkoTtf57Iwh7HGbmG2a1GWwrbtT72rGC2TQBQVw6XXOl4HzaT75B+ICssXVMCh7k&#10;YbP+/Fhhrt2dj3QrQiUihH2OCkwIXS6lLw1Z9FPXEUfv4nqLIcq+krrHe4TbVqZJMpcWa44LBjv6&#10;NVQ2xdUq6LZNc/GFdVlm5ruw+xsXx8VYqa/R8LMEEWgI/+F3+6AVpLMMXmfiEZDr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JcLN8MAAADcAAAADwAAAAAAAAAAAAAAAACf&#10;AgAAZHJzL2Rvd25yZXYueG1sUEsFBgAAAAAEAAQA9wAAAI8DAAAAAA==&#10;" strokecolor="black [0]" insetpen="t">
                  <v:imagedata r:id="rId777" o:title="72ROT2-STR-PF9" cropbottom="3809f" cropright="19758f"/>
                </v:shape>
                <v:shape id="Picture 22" o:spid="_x0000_s1030" type="#_x0000_t75" alt="72ROT2-STR-PF10" style="position:absolute;left:11080;top:10463;width:91;height: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m/6zAAAAA3AAAAA8AAABkcnMvZG93bnJldi54bWxET8uKwjAU3QvzD+EOuNO0giId0yKCMJtB&#10;fC3cXZs7bTG5KUnUzt9PFoLLw3mvqsEa8SAfOscK8mkGgrh2uuNGwem4nSxBhIis0TgmBX8UoCo/&#10;RisstHvynh6H2IgUwqFABW2MfSFlqFuyGKauJ07cr/MWY4K+kdrjM4VbI2dZtpAWO04NLfa0aam+&#10;He5WwdyE/Ih+sWvu5/3VbHeX9Y+7KDX+HNZfICIN8S1+ub+1glme1qYz6QjI8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b/rMAAAADcAAAADwAAAAAAAAAAAAAAAACfAgAA&#10;ZHJzL2Rvd25yZXYueG1sUEsFBgAAAAAEAAQA9wAAAIwDAAAAAA==&#10;" strokecolor="black [0]" insetpen="t">
                  <v:imagedata r:id="rId778" o:title="72ROT2-STR-PF10" cropbottom="2539f" cropright="19758f"/>
                </v:shape>
                <v:shape id="Picture 23" o:spid="_x0000_s1031" type="#_x0000_t75" alt="72ROT2-STR-PF11" style="position:absolute;left:11187;top:10462;width:90;height: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a77DGAAAA3AAAAA8AAABkcnMvZG93bnJldi54bWxEj1trwkAUhN8F/8NyhL6IbhS8pa5Si4JI&#10;Eby89O00e5qEZs/G7Ebjv3cFoY/DzHzDzJeNKcSVKpdbVjDoRyCIE6tzThWcT5veFITzyBoLy6Tg&#10;Tg6Wi3ZrjrG2Nz7Q9ehTESDsYlSQeV/GUrokI4Oub0vi4P3ayqAPskqlrvAW4KaQwygaS4M5h4UM&#10;S/rMKPk71kaB/b7wl9l3V/X+MKlHdhTtuj9rpd46zcc7CE+N/w+/2lutYDiYwfNMOAJy8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FrvsMYAAADcAAAADwAAAAAAAAAAAAAA&#10;AACfAgAAZHJzL2Rvd25yZXYueG1sUEsFBgAAAAAEAAQA9wAAAJIDAAAAAA==&#10;" strokecolor="black [0]" insetpen="t">
                  <v:imagedata r:id="rId779" o:title="72ROT2-STR-PF11" cropbottom="2539f" cropright="20656f"/>
                </v:shape>
                <v:shape id="Picture 24" o:spid="_x0000_s1032" type="#_x0000_t75" alt="72ROT2-STR-PF12" style="position:absolute;left:11289;top:10461;width:91;height: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YuNHBAAAA3AAAAA8AAABkcnMvZG93bnJldi54bWxET81Kw0AQvgu+wzKCF2k3zaFo2m0pgiAE&#10;FWsfYJqdJqHZ2WVnm8a3dw8Fjx/f/3o7uUGNFKX3bGAxL0ARN9723Bo4/LzNnkFJQrY4eCYDvySw&#10;3dzfrbGy/srfNO5Tq3IIS4UGupRCpbU0HTmUuQ/EmTv56DBlGFttI15zuBt0WRRL7bDn3NBhoNeO&#10;mvP+4gy8BMHPuibnxkP7EZ4kfsmxNubxYdqtQCWa0r/45n63Bsoyz89n8hHQm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tYuNHBAAAA3AAAAA8AAAAAAAAAAAAAAAAAnwIA&#10;AGRycy9kb3ducmV2LnhtbFBLBQYAAAAABAAEAPcAAACNAwAAAAA=&#10;" strokecolor="black [0]" insetpen="t">
                  <v:imagedata r:id="rId780" o:title="72ROT2-STR-PF12" cropbottom="3809f" cropright="19758f"/>
                </v:shape>
                <v:shape id="Picture 25" o:spid="_x0000_s1033" type="#_x0000_t75" alt="72ROT2-STR-PF13" style="position:absolute;left:11389;top:10462;width:89;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ke4fGAAAA3AAAAA8AAABkcnMvZG93bnJldi54bWxEj0FrwkAUhO+F/oflFbyIbgy0lOgqRVpQ&#10;iqCmKr09ss8kmH0bs6vGf+8KgsdhZr5hRpPWVOJMjSstKxj0IxDEmdUl5wr+0p/eJwjnkTVWlknB&#10;lRxMxq8vI0y0vfCKzmufiwBhl6CCwvs6kdJlBRl0fVsTB29vG4M+yCaXusFLgJtKxlH0IQ2WHBYK&#10;rGlaUHZYn4yC3fK4TTfvvweezv/3313rN93jQqnOW/s1BOGp9c/woz3TCuJ4APcz4QjI8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6R7h8YAAADcAAAADwAAAAAAAAAAAAAA&#10;AACfAgAAZHJzL2Rvd25yZXYueG1sUEsFBgAAAAAEAAQA9wAAAJIDAAAAAA==&#10;" strokecolor="black [0]" insetpen="t">
                  <v:imagedata r:id="rId781" o:title="72ROT2-STR-PF13" cropright="20700f"/>
                </v:shape>
                <v:shape id="Picture 26" o:spid="_x0000_s1034" type="#_x0000_t75" alt="72ROT2-STR-PF14" style="position:absolute;left:11491;top:10460;width:90;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4livCAAAA3AAAAA8AAABkcnMvZG93bnJldi54bWxEj0GLwjAUhO8L/ofwBG9r2iKyVKMURfS6&#10;urDs7ZE822ryUpqo9d+bhYU9DjPzDbNcD86KO/Wh9awgn2YgiLU3LdcKvk679w8QISIbtJ5JwZMC&#10;rFejtyWWxj/4k+7HWIsE4VCigibGrpQy6IYchqnviJN39r3DmGRfS9PjI8GdlUWWzaXDltNCgx1t&#10;GtLX480puLR5PqPt6aZ/rJ1fYvVdBb1XajIeqgWISEP8D/+1D0ZBURTweyYdAbl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JYrwgAAANwAAAAPAAAAAAAAAAAAAAAAAJ8C&#10;AABkcnMvZG93bnJldi54bWxQSwUGAAAAAAQABAD3AAAAjgMAAAAA&#10;" strokecolor="black [0]" insetpen="t">
                  <v:imagedata r:id="rId782" o:title="72ROT2-STR-PF14" cropright="20218f"/>
                </v:shape>
                <v:shape id="Picture 27" o:spid="_x0000_s1035" type="#_x0000_t75" alt="72ROT2-STR-PF15" style="position:absolute;left:11593;top:10463;width:90;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zd0rFAAAA3AAAAA8AAABkcnMvZG93bnJldi54bWxEj0FrwkAUhO9C/8PyCr3pxhStxKxSKoX2&#10;qDaCt0f2NQnJvk13txr99d2C4HGYmW+YfD2YTpzI+caygukkAUFcWt1wpeBr/z5egPABWWNnmRRc&#10;yMN69TDKMdP2zFs67UIlIoR9hgrqEPpMSl/WZNBPbE8cvW/rDIYoXSW1w3OEm06mSTKXBhuOCzX2&#10;9FZT2e5+jQKaBjxc2+Psst3sXfLzWWxe+kKpp8fhdQki0BDu4Vv7QytI02f4PxOPgF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M3dKxQAAANwAAAAPAAAAAAAAAAAAAAAA&#10;AJ8CAABkcnMvZG93bnJldi54bWxQSwUGAAAAAAQABAD3AAAAkQMAAAAA&#10;" strokecolor="black [0]" insetpen="t">
                  <v:imagedata r:id="rId783" o:title="72ROT2-STR-PF15" cropright="20699f"/>
                </v:shape>
                <v:shape id="Picture 28" o:spid="_x0000_s1036" type="#_x0000_t75" alt="72ROT2-STR-PF16" style="position:absolute;left:11694;top:10464;width:91;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YApvEAAAA3AAAAA8AAABkcnMvZG93bnJldi54bWxEj09LAzEUxO+C3yE8oTebdSlV1qZFC/2j&#10;t13F82PzTBY3L2uSdrff3giCx2FmfsOsNpPrxZlC7DwruJsXIIhbrzs2Ct7fdrcPIGJC1th7JgUX&#10;irBZX1+tsNJ+5JrOTTIiQzhWqMCmNFRSxtaSwzj3A3H2Pn1wmLIMRuqAY4a7XpZFsZQOO84LFgfa&#10;Wmq/mpNTsKzDq7nY/Uv3fXDP931jPsp6VGp2Mz09gkg0pf/wX/uoFZTlAn7P5CM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YApvEAAAA3AAAAA8AAAAAAAAAAAAAAAAA&#10;nwIAAGRycy9kb3ducmV2LnhtbFBLBQYAAAAABAAEAPcAAACQAwAAAAA=&#10;" strokecolor="black [0]" insetpen="t">
                  <v:imagedata r:id="rId784" o:title="72ROT2-STR-PF16" cropright="19737f"/>
                </v:shape>
                <v:shape id="Picture 29" o:spid="_x0000_s1037" type="#_x0000_t75" alt="72ROT2-STR-PF1" style="position:absolute;left:10182;top:10455;width:91;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s3uTDAAAA3AAAAA8AAABkcnMvZG93bnJldi54bWxEj0GLwjAQhe/C/ocwC3vTdKsVqUZZxKLo&#10;SXfB69CMbbGZlCba7r83guDx8eZ9b95i1Zta3Kl1lWUF36MIBHFudcWFgr/fbDgD4TyyxtoyKfgn&#10;B6vlx2CBqbYdH+l+8oUIEHYpKii9b1IpXV6SQTeyDXHwLrY16INsC6lb7ALc1DKOoqk0WHFoKLGh&#10;dUn59XQz4Y3rhrLkkE2323Fyxn1m191motTXZ/8zB+Gp9+/jV3qnFcRxAs8xgQB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ize5MMAAADcAAAADwAAAAAAAAAAAAAAAACf&#10;AgAAZHJzL2Rvd25yZXYueG1sUEsFBgAAAAAEAAQA9wAAAI8DAAAAAA==&#10;" strokecolor="black [0]" insetpen="t">
                  <v:imagedata r:id="rId785" o:title="72ROT2-STR-PF1" cropright="19712f"/>
                </v:shape>
                <v:shape id="Picture 30" o:spid="_x0000_s1038" type="#_x0000_t75" alt="72ROT2-STR-PF2" style="position:absolute;left:10274;top:10455;width:90;height: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JGivDAAAA3AAAAA8AAABkcnMvZG93bnJldi54bWxEj19rwjAUxd8Hfodwhb3NdH2QUY0iA8WX&#10;gXZD8e3SXJtic1OTrO2+vRkM9ng4f36c5Xq0rejJh8axgtdZBoK4crrhWsHX5/blDUSIyBpbx6Tg&#10;hwKsV5OnJRbaDXykvoy1SCMcClRgYuwKKUNlyGKYuY44eVfnLcYkfS21xyGN21bmWTaXFhtOBIMd&#10;vRuqbuW3TRBfmqvfXu51v/voTgc9nHl3UOp5Om4WICKN8T/8195rBXk+h98z6QjI1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AkaK8MAAADcAAAADwAAAAAAAAAAAAAAAACf&#10;AgAAZHJzL2Rvd25yZXYueG1sUEsFBgAAAAAEAAQA9wAAAI8DAAAAAA==&#10;" strokecolor="black [0]" insetpen="t">
                  <v:imagedata r:id="rId786" o:title="72ROT2-STR-PF2" cropbottom="-1466f" cropright="20749f"/>
                </v:shape>
                <v:shape id="Picture 31" o:spid="_x0000_s1039" type="#_x0000_t75" alt="72ROT2-STR-PF3" style="position:absolute;left:10372;top:10453;width:87;height: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wW87FAAAA3AAAAA8AAABkcnMvZG93bnJldi54bWxEj09rwkAUxO8Fv8PyBG91Yw5GoquIoJRC&#10;K/47eHtmn0k0+zZktxr76V2h0OMwM79hJrPWVOJGjSstKxj0IxDEmdUl5wr2u+X7CITzyBory6Tg&#10;QQ5m087bBFNt77yh29bnIkDYpaig8L5OpXRZQQZd39bEwTvbxqAPssmlbvAe4KaScRQNpcGSw0KB&#10;NS0Kyq7bH6PgyIeNWyWP6PJ9Xa0pOWn/+/mlVK/bzscgPLX+P/zX/tAK4jiB15lwBOT0C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MFvOxQAAANwAAAAPAAAAAAAAAAAAAAAA&#10;AJ8CAABkcnMvZG93bnJldi54bWxQSwUGAAAAAAQABAD3AAAAkQMAAAAA&#10;" strokecolor="black [0]" insetpen="t">
                  <v:imagedata r:id="rId787" o:title="72ROT2-STR-PF3" cropbottom="-1466f" cropright="21787f"/>
                </v:shape>
                <v:shape id="Picture 32" o:spid="_x0000_s1040" type="#_x0000_t75" alt="72ROT2-STR-PF4" style="position:absolute;left:10469;top:10456;width:91;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RAoTAAAAA3AAAAA8AAABkcnMvZG93bnJldi54bWxET02LwjAQvS/4H8II3tbUHmSpRlFRWC8u&#10;VsHr2IxNtZmUJmu7/35zEDw+3vd82dtaPKn1lWMFk3ECgrhwuuJSwfm0+/wC4QOyxtoxKfgjD8vF&#10;4GOOmXYdH+mZh1LEEPYZKjAhNJmUvjBk0Y9dQxy5m2sthgjbUuoWuxhua5kmyVRarDg2GGxoY6h4&#10;5L9WwX59va9IbjtzNj9Hvhxs6PNUqdGwX81ABOrDW/xyf2sFaRrXxjPxCMjF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VEChMAAAADcAAAADwAAAAAAAAAAAAAAAACfAgAA&#10;ZHJzL2Rvd25yZXYueG1sUEsFBgAAAAAEAAQA9wAAAIwDAAAAAA==&#10;" strokecolor="black [0]" insetpen="t">
                  <v:imagedata r:id="rId788" o:title="72ROT2-STR-PF4" cropright="19712f"/>
                </v:shape>
                <v:shape id="Picture 33" o:spid="_x0000_s1041" type="#_x0000_t75" alt="72ROT2-STR-PF5" style="position:absolute;left:10571;top:10460;width:91;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D0efFAAAA3AAAAA8AAABkcnMvZG93bnJldi54bWxEj91qwkAUhO8LvsNyhN7VTSP+RVcRqyCo&#10;SFMf4JA9TYLZszG7anx7Vyj0cpiZb5jZojWVuFHjSssKPnsRCOLM6pJzBaefzccYhPPIGivLpOBB&#10;DhbzztsME23v/E231OciQNglqKDwvk6kdFlBBl3P1sTB+7WNQR9kk0vd4D3ATSXjKBpKgyWHhQJr&#10;WhWUndOrUfDVH9R6P9kd1+dsM1qv+i49XMZKvXfb5RSEp9b/h//aW60gjifwOhOOgJ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A9HnxQAAANwAAAAPAAAAAAAAAAAAAAAA&#10;AJ8CAABkcnMvZG93bnJldi54bWxQSwUGAAAAAAQABAD3AAAAkQMAAAAA&#10;" strokecolor="black [0]" insetpen="t">
                  <v:imagedata r:id="rId789" o:title="72ROT2-STR-PF5" cropbottom="1466f" cropright="19712f"/>
                </v:shape>
                <v:shape id="Picture 34" o:spid="_x0000_s1042" type="#_x0000_t75" alt="72ROT2-STR-PF6" style="position:absolute;left:10676;top:10460;width:91;height: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jsGC+AAAA3AAAAA8AAABkcnMvZG93bnJldi54bWxET08LAUEUvyvfYXrKjVlEWoaklHLAUnJ7&#10;7Ty7m503285g+fTmoBx//f7Pl40pxZNqV1hWMOhHIIhTqwvOFJxPm94UhPPIGkvLpOBNDpaLdmuO&#10;sbYvPtIz8ZkIIexiVJB7X8VSujQng65vK+LA3Wxt0AdYZ1LX+ArhppTDKJpIgwWHhhwrWueU3pOH&#10;UWCTR9XQbT847g8feb3o9+48XivV7TSrGQhPjf+Lf+6tVjAchfnhTDgCcvE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TjsGC+AAAA3AAAAA8AAAAAAAAAAAAAAAAAnwIAAGRy&#10;cy9kb3ducmV2LnhtbFBLBQYAAAAABAAEAPcAAACKAwAAAAA=&#10;" strokecolor="black [0]" insetpen="t">
                  <v:imagedata r:id="rId790" o:title="72ROT2-STR-PF6" cropbottom="2933f" cropright="19712f"/>
                </v:shape>
                <v:shape id="Picture 35" o:spid="_x0000_s1043" type="#_x0000_t75" alt="72ROT2-STR-PF7" style="position:absolute;left:10775;top:10461;width:88;height: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ganGAAAA3AAAAA8AAABkcnMvZG93bnJldi54bWxEj09rAjEUxO8Fv0N4BW81UaGU1Sit/6j0&#10;ULr14u2xeW6Wbl7WTdTVT28KhR6HmfkNM513rhZnakPlWcNwoEAQF95UXGrYfa+fXkCEiGyw9kwa&#10;rhRgPus9TDEz/sJfdM5jKRKEQ4YabIxNJmUoLDkMA98QJ+/gW4cxybaUpsVLgrtajpR6lg4rTgsW&#10;G1pYKn7yk9Og4vIo3cfb6nbbqE+39Vc73i+07j92rxMQkbr4H/5rvxsNo/EQfs+kI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v6BqcYAAADcAAAADwAAAAAAAAAAAAAA&#10;AACfAgAAZHJzL2Rvd25yZXYueG1sUEsFBgAAAAAEAAQA9wAAAJIDAAAAAA==&#10;" strokecolor="black [0]" insetpen="t">
                  <v:imagedata r:id="rId776" o:title="72ROT2-STR-PF7" cropbottom="2933f" cropright="21787f"/>
                </v:shape>
                <w10:anchorlock/>
              </v:group>
            </w:pict>
          </mc:Fallback>
        </mc:AlternateContent>
      </w:r>
      <w:r w:rsidRPr="007022C7">
        <w:rPr>
          <w:i/>
          <w:iCs/>
          <w:noProof/>
          <w:lang w:eastAsia="en-GB"/>
        </w:rPr>
        <w:drawing>
          <wp:anchor distT="0" distB="0" distL="114300" distR="114300" simplePos="0" relativeHeight="251714560" behindDoc="0" locked="0" layoutInCell="1" allowOverlap="1" wp14:anchorId="661827C1" wp14:editId="47B9F346">
            <wp:simplePos x="0" y="0"/>
            <wp:positionH relativeFrom="column">
              <wp:posOffset>-228600</wp:posOffset>
            </wp:positionH>
            <wp:positionV relativeFrom="paragraph">
              <wp:posOffset>45085</wp:posOffset>
            </wp:positionV>
            <wp:extent cx="169545" cy="169545"/>
            <wp:effectExtent l="0" t="0" r="1905" b="1905"/>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69545" cy="169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5A3" w:rsidRPr="007022C7" w:rsidRDefault="001705A3" w:rsidP="001705A3">
      <w:pPr>
        <w:rPr>
          <w:i/>
          <w:iCs/>
          <w:color w:val="000000"/>
        </w:rPr>
      </w:pPr>
      <w:r w:rsidRPr="007022C7">
        <w:rPr>
          <w:i/>
          <w:iCs/>
          <w:noProof/>
          <w:color w:val="000000"/>
          <w:lang w:eastAsia="en-GB"/>
        </w:rPr>
        <mc:AlternateContent>
          <mc:Choice Requires="wpg">
            <w:drawing>
              <wp:inline distT="0" distB="0" distL="0" distR="0" wp14:anchorId="43B6AE4E" wp14:editId="5249B310">
                <wp:extent cx="8900711" cy="1187532"/>
                <wp:effectExtent l="0" t="0" r="0" b="0"/>
                <wp:docPr id="250" name="Group 2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00711" cy="1187532"/>
                          <a:chOff x="101511525" y="110400375"/>
                          <a:chExt cx="17343596" cy="2316097"/>
                        </a:xfrm>
                      </wpg:grpSpPr>
                      <pic:pic xmlns:pic="http://schemas.openxmlformats.org/drawingml/2006/picture">
                        <pic:nvPicPr>
                          <pic:cNvPr id="251" name="Picture 55" descr="A72RSTR(c)_PF10"/>
                          <pic:cNvPicPr>
                            <a:picLocks noChangeAspect="1" noChangeArrowheads="1"/>
                          </pic:cNvPicPr>
                        </pic:nvPicPr>
                        <pic:blipFill>
                          <a:blip r:embed="rId791" cstate="print">
                            <a:extLst>
                              <a:ext uri="{28A0092B-C50C-407E-A947-70E740481C1C}">
                                <a14:useLocalDpi xmlns:a14="http://schemas.microsoft.com/office/drawing/2010/main" val="0"/>
                              </a:ext>
                            </a:extLst>
                          </a:blip>
                          <a:srcRect r="29890"/>
                          <a:stretch>
                            <a:fillRect/>
                          </a:stretch>
                        </pic:blipFill>
                        <pic:spPr bwMode="auto">
                          <a:xfrm>
                            <a:off x="111280966" y="111682342"/>
                            <a:ext cx="102259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2" name="Picture 56" descr="A72RSTR(c)_PF11"/>
                          <pic:cNvPicPr>
                            <a:picLocks noChangeAspect="1" noChangeArrowheads="1"/>
                          </pic:cNvPicPr>
                        </pic:nvPicPr>
                        <pic:blipFill>
                          <a:blip r:embed="rId792" cstate="print">
                            <a:extLst>
                              <a:ext uri="{28A0092B-C50C-407E-A947-70E740481C1C}">
                                <a14:useLocalDpi xmlns:a14="http://schemas.microsoft.com/office/drawing/2010/main" val="0"/>
                              </a:ext>
                            </a:extLst>
                          </a:blip>
                          <a:srcRect r="32281"/>
                          <a:stretch>
                            <a:fillRect/>
                          </a:stretch>
                        </pic:blipFill>
                        <pic:spPr bwMode="auto">
                          <a:xfrm>
                            <a:off x="112401826" y="111673075"/>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3" name="Picture 57" descr="A72RSTR(c)_PF12"/>
                          <pic:cNvPicPr>
                            <a:picLocks noChangeAspect="1" noChangeArrowheads="1"/>
                          </pic:cNvPicPr>
                        </pic:nvPicPr>
                        <pic:blipFill>
                          <a:blip r:embed="rId793" cstate="print">
                            <a:extLst>
                              <a:ext uri="{28A0092B-C50C-407E-A947-70E740481C1C}">
                                <a14:useLocalDpi xmlns:a14="http://schemas.microsoft.com/office/drawing/2010/main" val="0"/>
                              </a:ext>
                            </a:extLst>
                          </a:blip>
                          <a:srcRect r="32281"/>
                          <a:stretch>
                            <a:fillRect/>
                          </a:stretch>
                        </pic:blipFill>
                        <pic:spPr bwMode="auto">
                          <a:xfrm>
                            <a:off x="113465537" y="111663807"/>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4" name="Picture 58" descr="A72RSTR(c)_PF13"/>
                          <pic:cNvPicPr>
                            <a:picLocks noChangeAspect="1" noChangeArrowheads="1"/>
                          </pic:cNvPicPr>
                        </pic:nvPicPr>
                        <pic:blipFill>
                          <a:blip r:embed="rId794" cstate="print">
                            <a:extLst>
                              <a:ext uri="{28A0092B-C50C-407E-A947-70E740481C1C}">
                                <a14:useLocalDpi xmlns:a14="http://schemas.microsoft.com/office/drawing/2010/main" val="0"/>
                              </a:ext>
                            </a:extLst>
                          </a:blip>
                          <a:srcRect r="31087"/>
                          <a:stretch>
                            <a:fillRect/>
                          </a:stretch>
                        </pic:blipFill>
                        <pic:spPr bwMode="auto">
                          <a:xfrm>
                            <a:off x="114529247" y="111679253"/>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5" name="Picture 59" descr="A72RSTR(c)_PF14"/>
                          <pic:cNvPicPr>
                            <a:picLocks noChangeAspect="1" noChangeArrowheads="1"/>
                          </pic:cNvPicPr>
                        </pic:nvPicPr>
                        <pic:blipFill>
                          <a:blip r:embed="rId795" cstate="print">
                            <a:extLst>
                              <a:ext uri="{28A0092B-C50C-407E-A947-70E740481C1C}">
                                <a14:useLocalDpi xmlns:a14="http://schemas.microsoft.com/office/drawing/2010/main" val="0"/>
                              </a:ext>
                            </a:extLst>
                          </a:blip>
                          <a:srcRect r="32281"/>
                          <a:stretch>
                            <a:fillRect/>
                          </a:stretch>
                        </pic:blipFill>
                        <pic:spPr bwMode="auto">
                          <a:xfrm>
                            <a:off x="115617672" y="111675649"/>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6" name="Picture 60" descr="A72RSTR(c)_PF15"/>
                          <pic:cNvPicPr>
                            <a:picLocks noChangeAspect="1" noChangeArrowheads="1"/>
                          </pic:cNvPicPr>
                        </pic:nvPicPr>
                        <pic:blipFill>
                          <a:blip r:embed="rId796" cstate="print">
                            <a:extLst>
                              <a:ext uri="{28A0092B-C50C-407E-A947-70E740481C1C}">
                                <a14:useLocalDpi xmlns:a14="http://schemas.microsoft.com/office/drawing/2010/main" val="0"/>
                              </a:ext>
                            </a:extLst>
                          </a:blip>
                          <a:srcRect r="29890"/>
                          <a:stretch>
                            <a:fillRect/>
                          </a:stretch>
                        </pic:blipFill>
                        <pic:spPr bwMode="auto">
                          <a:xfrm>
                            <a:off x="116694769" y="111666382"/>
                            <a:ext cx="102259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7" name="Picture 61" descr="A72RSTR(c)_PF16"/>
                          <pic:cNvPicPr>
                            <a:picLocks noChangeAspect="1" noChangeArrowheads="1"/>
                          </pic:cNvPicPr>
                        </pic:nvPicPr>
                        <pic:blipFill>
                          <a:blip r:embed="rId797" cstate="print">
                            <a:extLst>
                              <a:ext uri="{28A0092B-C50C-407E-A947-70E740481C1C}">
                                <a14:useLocalDpi xmlns:a14="http://schemas.microsoft.com/office/drawing/2010/main" val="0"/>
                              </a:ext>
                            </a:extLst>
                          </a:blip>
                          <a:srcRect r="32281"/>
                          <a:stretch>
                            <a:fillRect/>
                          </a:stretch>
                        </pic:blipFill>
                        <pic:spPr bwMode="auto">
                          <a:xfrm>
                            <a:off x="117823353" y="111657114"/>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8" name="Picture 62" descr="A72RSTR(c)_PF1"/>
                          <pic:cNvPicPr>
                            <a:picLocks noChangeAspect="1" noChangeArrowheads="1"/>
                          </pic:cNvPicPr>
                        </pic:nvPicPr>
                        <pic:blipFill>
                          <a:blip r:embed="rId798" cstate="print">
                            <a:extLst>
                              <a:ext uri="{28A0092B-C50C-407E-A947-70E740481C1C}">
                                <a14:useLocalDpi xmlns:a14="http://schemas.microsoft.com/office/drawing/2010/main" val="0"/>
                              </a:ext>
                            </a:extLst>
                          </a:blip>
                          <a:srcRect r="31087"/>
                          <a:stretch>
                            <a:fillRect/>
                          </a:stretch>
                        </pic:blipFill>
                        <pic:spPr bwMode="auto">
                          <a:xfrm>
                            <a:off x="101574841" y="111659554"/>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59" name="Picture 63" descr="A72RSTR(c)_PF2"/>
                          <pic:cNvPicPr>
                            <a:picLocks noChangeAspect="1" noChangeArrowheads="1"/>
                          </pic:cNvPicPr>
                        </pic:nvPicPr>
                        <pic:blipFill>
                          <a:blip r:embed="rId799" cstate="print">
                            <a:extLst>
                              <a:ext uri="{28A0092B-C50C-407E-A947-70E740481C1C}">
                                <a14:useLocalDpi xmlns:a14="http://schemas.microsoft.com/office/drawing/2010/main" val="0"/>
                              </a:ext>
                            </a:extLst>
                          </a:blip>
                          <a:srcRect r="31087"/>
                          <a:stretch>
                            <a:fillRect/>
                          </a:stretch>
                        </pic:blipFill>
                        <pic:spPr bwMode="auto">
                          <a:xfrm>
                            <a:off x="102670988" y="111655949"/>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0" name="Picture 64" descr="A72RSTR(c)_PF3"/>
                          <pic:cNvPicPr>
                            <a:picLocks noChangeAspect="1" noChangeArrowheads="1"/>
                          </pic:cNvPicPr>
                        </pic:nvPicPr>
                        <pic:blipFill>
                          <a:blip r:embed="rId800" cstate="print">
                            <a:extLst>
                              <a:ext uri="{28A0092B-C50C-407E-A947-70E740481C1C}">
                                <a14:useLocalDpi xmlns:a14="http://schemas.microsoft.com/office/drawing/2010/main" val="0"/>
                              </a:ext>
                            </a:extLst>
                          </a:blip>
                          <a:srcRect r="31087"/>
                          <a:stretch>
                            <a:fillRect/>
                          </a:stretch>
                        </pic:blipFill>
                        <pic:spPr bwMode="auto">
                          <a:xfrm>
                            <a:off x="103772799" y="111684782"/>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1" name="Picture 65" descr="A72RSTR(c)_PF4"/>
                          <pic:cNvPicPr>
                            <a:picLocks noChangeAspect="1" noChangeArrowheads="1"/>
                          </pic:cNvPicPr>
                        </pic:nvPicPr>
                        <pic:blipFill>
                          <a:blip r:embed="rId801" cstate="print">
                            <a:extLst>
                              <a:ext uri="{28A0092B-C50C-407E-A947-70E740481C1C}">
                                <a14:useLocalDpi xmlns:a14="http://schemas.microsoft.com/office/drawing/2010/main" val="0"/>
                              </a:ext>
                            </a:extLst>
                          </a:blip>
                          <a:srcRect r="32281"/>
                          <a:stretch>
                            <a:fillRect/>
                          </a:stretch>
                        </pic:blipFill>
                        <pic:spPr bwMode="auto">
                          <a:xfrm>
                            <a:off x="104876670" y="111656463"/>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2" name="Picture 66" descr="A72RSTR(c)_PF5"/>
                          <pic:cNvPicPr>
                            <a:picLocks noChangeAspect="1" noChangeArrowheads="1"/>
                          </pic:cNvPicPr>
                        </pic:nvPicPr>
                        <pic:blipFill>
                          <a:blip r:embed="rId802" cstate="print">
                            <a:extLst>
                              <a:ext uri="{28A0092B-C50C-407E-A947-70E740481C1C}">
                                <a14:useLocalDpi xmlns:a14="http://schemas.microsoft.com/office/drawing/2010/main" val="0"/>
                              </a:ext>
                            </a:extLst>
                          </a:blip>
                          <a:srcRect r="32281"/>
                          <a:stretch>
                            <a:fillRect/>
                          </a:stretch>
                        </pic:blipFill>
                        <pic:spPr bwMode="auto">
                          <a:xfrm>
                            <a:off x="105940380" y="111652860"/>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3" name="Picture 67" descr="A72RSTR(c)_PF6"/>
                          <pic:cNvPicPr>
                            <a:picLocks noChangeAspect="1" noChangeArrowheads="1"/>
                          </pic:cNvPicPr>
                        </pic:nvPicPr>
                        <pic:blipFill>
                          <a:blip r:embed="rId803" cstate="print">
                            <a:extLst>
                              <a:ext uri="{28A0092B-C50C-407E-A947-70E740481C1C}">
                                <a14:useLocalDpi xmlns:a14="http://schemas.microsoft.com/office/drawing/2010/main" val="0"/>
                              </a:ext>
                            </a:extLst>
                          </a:blip>
                          <a:srcRect r="32281"/>
                          <a:stretch>
                            <a:fillRect/>
                          </a:stretch>
                        </pic:blipFill>
                        <pic:spPr bwMode="auto">
                          <a:xfrm>
                            <a:off x="107004091" y="111662642"/>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4" name="Picture 68" descr="A72RSTR(c)_PF7"/>
                          <pic:cNvPicPr>
                            <a:picLocks noChangeAspect="1" noChangeArrowheads="1"/>
                          </pic:cNvPicPr>
                        </pic:nvPicPr>
                        <pic:blipFill>
                          <a:blip r:embed="rId804" cstate="print">
                            <a:extLst>
                              <a:ext uri="{28A0092B-C50C-407E-A947-70E740481C1C}">
                                <a14:useLocalDpi xmlns:a14="http://schemas.microsoft.com/office/drawing/2010/main" val="0"/>
                              </a:ext>
                            </a:extLst>
                          </a:blip>
                          <a:srcRect r="31087"/>
                          <a:stretch>
                            <a:fillRect/>
                          </a:stretch>
                        </pic:blipFill>
                        <pic:spPr bwMode="auto">
                          <a:xfrm>
                            <a:off x="108076446" y="111666382"/>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5" name="Picture 69" descr="A72RSTR(c)_PF8"/>
                          <pic:cNvPicPr>
                            <a:picLocks noChangeAspect="1" noChangeArrowheads="1"/>
                          </pic:cNvPicPr>
                        </pic:nvPicPr>
                        <pic:blipFill>
                          <a:blip r:embed="rId805" cstate="print">
                            <a:extLst>
                              <a:ext uri="{28A0092B-C50C-407E-A947-70E740481C1C}">
                                <a14:useLocalDpi xmlns:a14="http://schemas.microsoft.com/office/drawing/2010/main" val="0"/>
                              </a:ext>
                            </a:extLst>
                          </a:blip>
                          <a:srcRect r="33478"/>
                          <a:stretch>
                            <a:fillRect/>
                          </a:stretch>
                        </pic:blipFill>
                        <pic:spPr bwMode="auto">
                          <a:xfrm>
                            <a:off x="109159207" y="111676165"/>
                            <a:ext cx="97028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6" name="Picture 70" descr="A72RSTR(c)_PF9"/>
                          <pic:cNvPicPr>
                            <a:picLocks noChangeAspect="1" noChangeArrowheads="1"/>
                          </pic:cNvPicPr>
                        </pic:nvPicPr>
                        <pic:blipFill>
                          <a:blip r:embed="rId806" cstate="print">
                            <a:extLst>
                              <a:ext uri="{28A0092B-C50C-407E-A947-70E740481C1C}">
                                <a14:useLocalDpi xmlns:a14="http://schemas.microsoft.com/office/drawing/2010/main" val="0"/>
                              </a:ext>
                            </a:extLst>
                          </a:blip>
                          <a:srcRect r="33478"/>
                          <a:stretch>
                            <a:fillRect/>
                          </a:stretch>
                        </pic:blipFill>
                        <pic:spPr bwMode="auto">
                          <a:xfrm>
                            <a:off x="110222918" y="111666897"/>
                            <a:ext cx="97028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67" name="Picture 71" descr="A72RSTR(c)_IPF map"/>
                          <pic:cNvPicPr>
                            <a:picLocks noChangeAspect="1" noChangeArrowheads="1"/>
                          </pic:cNvPicPr>
                        </pic:nvPicPr>
                        <pic:blipFill>
                          <a:blip r:embed="rId807">
                            <a:extLst>
                              <a:ext uri="{28A0092B-C50C-407E-A947-70E740481C1C}">
                                <a14:useLocalDpi xmlns:a14="http://schemas.microsoft.com/office/drawing/2010/main" val="0"/>
                              </a:ext>
                            </a:extLst>
                          </a:blip>
                          <a:srcRect/>
                          <a:stretch>
                            <a:fillRect/>
                          </a:stretch>
                        </pic:blipFill>
                        <pic:spPr bwMode="auto">
                          <a:xfrm>
                            <a:off x="101511525" y="110400375"/>
                            <a:ext cx="17343596" cy="11620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0292E82B" id="Group 250" o:spid="_x0000_s1026" style="width:700.85pt;height:93.5pt;mso-position-horizontal-relative:char;mso-position-vertical-relative:line" coordorigin="1015115,1104003" coordsize="173435,23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">
                <v:shape id="Picture 55" o:spid="_x0000_s1027" type="#_x0000_t75" alt="A72RSTR(c)_PF10" style="position:absolute;left:1112809;top:1116823;width:10226;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zL9PEAAAA3AAAAA8AAABkcnMvZG93bnJldi54bWxEj9GKwjAURN8F/yFcwTdNVVakaxQR3PVh&#10;Ea1+wKW52wabm9pE7e7XG0HwcZiZM8x82dpK3KjxxrGC0TABQZw7bbhQcDpuBjMQPiBrrByTgj/y&#10;sFx0O3NMtbvzgW5ZKESEsE9RQRlCnUrp85Is+qGriaP36xqLIcqmkLrBe4TbSo6TZCotGo4LJda0&#10;Lik/Z1er4Cx3NvnJ999fYW2ul+J/stqZiVL9Xrv6BBGoDe/wq73VCsYfI3ieiUd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bzL9PEAAAA3AAAAA8AAAAAAAAAAAAAAAAA&#10;nwIAAGRycy9kb3ducmV2LnhtbFBLBQYAAAAABAAEAPcAAACQAwAAAAA=&#10;" insetpen="t">
                  <v:imagedata r:id="rId808" o:title="A72RSTR(c)_PF10" cropright="19589f"/>
                </v:shape>
                <v:shape id="Picture 56" o:spid="_x0000_s1028" type="#_x0000_t75" alt="A72RSTR(c)_PF11" style="position:absolute;left:1124018;top:1116730;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h1AjEAAAA3AAAAA8AAABkcnMvZG93bnJldi54bWxEj1FLwzAUhd8F/0O4gm8uXUHRbtkYgjBF&#10;lNbt/dLcNWXNTUmypfv3iyD4eDjnfIezXE92EGfyoXesYD4rQBC3TvfcKdj9vD08gwgRWePgmBRc&#10;KMB6dXuzxEq7xDWdm9iJDOFQoQIT41hJGVpDFsPMjcTZOzhvMWbpO6k9pgy3gyyL4kla7DkvGBzp&#10;1VB7bE5Wwdd3857KnT9+vBz2ibq6rtOnUer+btosQESa4n/4r73VCsrHEn7P5CM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Fh1AjEAAAA3AAAAA8AAAAAAAAAAAAAAAAA&#10;nwIAAGRycy9kb3ducmV2LnhtbFBLBQYAAAAABAAEAPcAAACQAwAAAAA=&#10;" insetpen="t">
                  <v:imagedata r:id="rId809" o:title="A72RSTR(c)_PF11" cropright="21156f"/>
                </v:shape>
                <v:shape id="Picture 57" o:spid="_x0000_s1029" type="#_x0000_t75" alt="A72RSTR(c)_PF12" style="position:absolute;left:1134655;top:1116638;width:9877;height:10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7psPFAAAA3AAAAA8AAABkcnMvZG93bnJldi54bWxEj0Frg0AUhO+F/oflBXqra2wagnUTSiTS&#10;Qy8xBnp8uK8qdd+Ku4nm32cLhR6HmfmGyXaz6cWVRtdZVrCMYhDEtdUdNwqq0+F5A8J5ZI29ZVJw&#10;Iwe77eNDhqm2Ex/pWvpGBAi7FBW03g+plK5uyaCL7EAcvG87GvRBjo3UI04BbnqZxPFaGuw4LLQ4&#10;0L6l+qe8GAVefl2qOT8V+epcVrge7OexWCn1tJjf30B4mv1/+K/9oRUkry/weyYcAbm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6bDxQAAANwAAAAPAAAAAAAAAAAAAAAA&#10;AJ8CAABkcnMvZG93bnJldi54bWxQSwUGAAAAAAQABAD3AAAAkQMAAAAA&#10;" insetpen="t">
                  <v:imagedata r:id="rId810" o:title="A72RSTR(c)_PF12" cropright="21156f"/>
                </v:shape>
                <v:shape id="Picture 58" o:spid="_x0000_s1030" type="#_x0000_t75" alt="A72RSTR(c)_PF13" style="position:absolute;left:1145292;top:1116792;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CnTfDAAAA3AAAAA8AAABkcnMvZG93bnJldi54bWxEj0+LwjAUxO+C3yE8wYus6VZdpGsUWRCK&#10;B8G/50fzbLs2L6WJWr+9EQSPw8z8hpktWlOJGzWutKzgexiBIM6sLjlXcNivvqYgnEfWWFkmBQ9y&#10;sJh3OzNMtL3zlm47n4sAYZeggsL7OpHSZQUZdENbEwfvbBuDPsgml7rBe4CbSsZR9CMNlhwWCqzp&#10;r6DssrsaBedqmpr45NZk29HxtDkO/h/pQKl+r13+gvDU+k/43U61gngyhteZcATk/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cKdN8MAAADcAAAADwAAAAAAAAAAAAAAAACf&#10;AgAAZHJzL2Rvd25yZXYueG1sUEsFBgAAAAAEAAQA9wAAAI8DAAAAAA==&#10;" insetpen="t">
                  <v:imagedata r:id="rId811" o:title="A72RSTR(c)_PF13" cropright="20373f"/>
                </v:shape>
                <v:shape id="Picture 59" o:spid="_x0000_s1031" type="#_x0000_t75" alt="A72RSTR(c)_PF14" style="position:absolute;left:1156176;top:1116756;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LVM7DAAAA3AAAAA8AAABkcnMvZG93bnJldi54bWxEj0GLwjAUhO8L/ofwBC+LpgrKUo0igroI&#10;HuoKXh/Nsy02LyWJtru/fiMIHoeZ+YZZrDpTiwc5X1lWMB4lIIhzqysuFJx/tsMvED4ga6wtk4Jf&#10;8rBa9j4WmGrbckaPUyhEhLBPUUEZQpNK6fOSDPqRbYijd7XOYIjSFVI7bCPc1HKSJDNpsOK4UGJD&#10;m5Ly2+luFGS7Q8gvPmN3b/9oczyvP/e+UGrQ79ZzEIG68A6/2t9awWQ6heeZeAT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QtUzsMAAADcAAAADwAAAAAAAAAAAAAAAACf&#10;AgAAZHJzL2Rvd25yZXYueG1sUEsFBgAAAAAEAAQA9wAAAI8DAAAAAA==&#10;" insetpen="t">
                  <v:imagedata r:id="rId812" o:title="A72RSTR(c)_PF14" cropright="21156f"/>
                </v:shape>
                <v:shape id="Picture 60" o:spid="_x0000_s1032" type="#_x0000_t75" alt="A72RSTR(c)_PF15" style="position:absolute;left:1166947;top:1116663;width:10226;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oIKjEAAAA3AAAAA8AAABkcnMvZG93bnJldi54bWxEj0FrwkAUhO8F/8PyBG91U6liUlexBUFB&#10;KCbS8yP7mgSzb0N2m0R/vSsIPQ4z8w2z2gymFh21rrKs4G0agSDOra64UHDOdq9LEM4ja6wtk4Ir&#10;OdisRy8rTLTt+URd6gsRIOwSVFB63yRSurwkg25qG+Lg/drWoA+yLaRusQ9wU8tZFC2kwYrDQokN&#10;fZWUX9I/o+B9cN/x58Fs46o+5txwdtn93JSajIftBwhPg/8PP9t7rWA2X8DjTDgCcn0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moIKjEAAAA3AAAAA8AAAAAAAAAAAAAAAAA&#10;nwIAAGRycy9kb3ducmV2LnhtbFBLBQYAAAAABAAEAPcAAACQAwAAAAA=&#10;" insetpen="t">
                  <v:imagedata r:id="rId813" o:title="A72RSTR(c)_PF15" cropright="19589f"/>
                </v:shape>
                <v:shape id="Picture 61" o:spid="_x0000_s1033" type="#_x0000_t75" alt="A72RSTR(c)_PF16" style="position:absolute;left:1178233;top:1116571;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cUgbEAAAA3AAAAA8AAABkcnMvZG93bnJldi54bWxEj0FrwkAUhO8F/8PyCt5001irRFfRgiFH&#10;Tb14e2SfSTD7Nma3mv57VxB6HGbmG2a57k0jbtS52rKCj3EEgriwuuZSwfFnN5qDcB5ZY2OZFPyR&#10;g/Vq8LbERNs7H+iW+1IECLsEFVTet4mUrqjIoBvbljh4Z9sZ9EF2pdQd3gPcNDKOoi9psOawUGFL&#10;3xUVl/zXKLjOtvn+Mz5lE5fN+/KUpmYXp0oN3/vNAoSn3v+HX+1MK4inM3ieCUdAr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ecUgbEAAAA3AAAAA8AAAAAAAAAAAAAAAAA&#10;nwIAAGRycy9kb3ducmV2LnhtbFBLBQYAAAAABAAEAPcAAACQAwAAAAA=&#10;" insetpen="t">
                  <v:imagedata r:id="rId814" o:title="A72RSTR(c)_PF16" cropright="21156f"/>
                </v:shape>
                <v:shape id="Picture 62" o:spid="_x0000_s1034" type="#_x0000_t75" alt="A72RSTR(c)_PF1" style="position:absolute;left:1015748;top:1116595;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o2AjBAAAA3AAAAA8AAABkcnMvZG93bnJldi54bWxET02LwjAQvQv7H8IseNN0BUW6xiKFggcP&#10;akWvQzO2XZtJt4lt/ffmsLDHx/veJKNpRE+dqy0r+JpHIIgLq2suFVzybLYG4TyyxsYyKXiRg2T7&#10;MdlgrO3AJ+rPvhQhhF2MCirv21hKV1Rk0M1tSxy4u+0M+gC7UuoOhxBuGrmIopU0WHNoqLCltKLi&#10;cX4aBf31sHJjeivy5rK+H7LhJz3+5kpNP8fdNwhPo/8X/7n3WsFiGdaGM+EIyO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o2AjBAAAA3AAAAA8AAAAAAAAAAAAAAAAAnwIA&#10;AGRycy9kb3ducmV2LnhtbFBLBQYAAAAABAAEAPcAAACNAwAAAAA=&#10;" insetpen="t">
                  <v:imagedata r:id="rId815" o:title="A72RSTR(c)_PF1" cropright="20373f"/>
                </v:shape>
                <v:shape id="Picture 63" o:spid="_x0000_s1035" type="#_x0000_t75" alt="A72RSTR(c)_PF2" style="position:absolute;left:1026709;top:1116559;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RLTzEAAAA3AAAAA8AAABkcnMvZG93bnJldi54bWxEj8FqwzAQRO+B/oPYQm+JHEOK7UYxwU0g&#10;lF7i9gMWa2ubWCsjqY6br68KhRyHmXnDbMvZDGIi53vLCtarBARxY3XPrYLPj+MyA+EDssbBMin4&#10;IQ/l7mGxxULbK59pqkMrIoR9gQq6EMZCSt90ZNCv7EgcvS/rDIYoXSu1w2uEm0GmSfIsDfYcFzoc&#10;qeqoudTfRgEfzTTmrrpMr2+3yhx0Nrv3TKmnx3n/AiLQHO7h//ZJK0g3OfydiUdA7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5RLTzEAAAA3AAAAA8AAAAAAAAAAAAAAAAA&#10;nwIAAGRycy9kb3ducmV2LnhtbFBLBQYAAAAABAAEAPcAAACQAwAAAAA=&#10;" insetpen="t">
                  <v:imagedata r:id="rId816" o:title="A72RSTR(c)_PF2" cropright="20373f"/>
                </v:shape>
                <v:shape id="Picture 64" o:spid="_x0000_s1036" type="#_x0000_t75" alt="A72RSTR(c)_PF3" style="position:absolute;left:1037727;top:1116847;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tChq/AAAA3AAAAA8AAABkcnMvZG93bnJldi54bWxET8uKwjAU3Q/4D+EK7sZUF1WrUURQxFn5&#10;QHB3aa5NsbkpTaz17ycLweXhvBerzlaipcaXjhWMhgkI4tzpkgsFl/P2dwrCB2SNlWNS8CYPq2Xv&#10;Z4GZdi8+UnsKhYgh7DNUYEKoMyl9bsiiH7qaOHJ311gMETaF1A2+Yrit5DhJUmmx5NhgsKaNofxx&#10;eloF3KbJ5HAMVXu+bm+z/G+3q41VatDv1nMQgbrwFX/ce61gnMb58Uw8AnL5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t7QoavwAAANwAAAAPAAAAAAAAAAAAAAAAAJ8CAABk&#10;cnMvZG93bnJldi54bWxQSwUGAAAAAAQABAD3AAAAiwMAAAAA&#10;" insetpen="t">
                  <v:imagedata r:id="rId817" o:title="A72RSTR(c)_PF3" cropright="20373f"/>
                </v:shape>
                <v:shape id="Picture 65" o:spid="_x0000_s1037" type="#_x0000_t75" alt="A72RSTR(c)_PF4" style="position:absolute;left:1048766;top:1116564;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5zF+rCAAAA3AAAAA8AAABkcnMvZG93bnJldi54bWxEj0GLwjAUhO/C/ofwFrxpqmCRrlFEdBEv&#10;Yrd7fzbPpmzzUpqs1n9vBMHjMDPfMItVbxtxpc7XjhVMxgkI4tLpmisFxc9uNAfhA7LGxjEpuJOH&#10;1fJjsMBMuxuf6JqHSkQI+wwVmBDaTEpfGrLox64ljt7FdRZDlF0ldYe3CLeNnCZJKi3WHBcMtrQx&#10;VP7l/1YBn2ff3vzu6sN5W6ZFlR9521yUGn726y8QgfrwDr/ae61gmk7geSYeAbl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xfqwgAAANwAAAAPAAAAAAAAAAAAAAAAAJ8C&#10;AABkcnMvZG93bnJldi54bWxQSwUGAAAAAAQABAD3AAAAjgMAAAAA&#10;" insetpen="t">
                  <v:imagedata r:id="rId818" o:title="A72RSTR(c)_PF4" cropright="21156f"/>
                </v:shape>
                <v:shape id="Picture 66" o:spid="_x0000_s1038" type="#_x0000_t75" alt="A72RSTR(c)_PF5" style="position:absolute;left:1059403;top:1116528;width:9878;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S4DGAAAA3AAAAA8AAABkcnMvZG93bnJldi54bWxEj0FrwkAUhO8F/8PyBG/Nxoi2pK4iJaHS&#10;S9FW8PjIPpPQ7Ns0u43RX98tCB6HmfmGWa4H04ieOldbVjCNYhDEhdU1lwq+PvPHZxDOI2tsLJOC&#10;CzlYr0YPS0y1PfOO+r0vRYCwS1FB5X2bSumKigy6yLbEwTvZzqAPsiul7vAc4KaRSRwvpMGaw0KF&#10;Lb1WVHzvf42CncmuNn9y22P/fshOP2/zj342V2oyHjYvIDwN/h6+tbdaQbJI4P9MOAJy9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FLgMYAAADcAAAADwAAAAAAAAAAAAAA&#10;AACfAgAAZHJzL2Rvd25yZXYueG1sUEsFBgAAAAAEAAQA9wAAAJIDAAAAAA==&#10;" insetpen="t">
                  <v:imagedata r:id="rId819" o:title="A72RSTR(c)_PF5" cropright="21156f"/>
                </v:shape>
                <v:shape id="Picture 67" o:spid="_x0000_s1039" type="#_x0000_t75" alt="A72RSTR(c)_PF6" style="position:absolute;left:1070040;top:1116626;width:9878;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swfHFAAAA3AAAAA8AAABkcnMvZG93bnJldi54bWxEj0FrwkAUhO8F/8PyhN7qRksTja4i0oJH&#10;tSIen9lnEsy+Dburpv31XUHocZiZb5jZojONuJHztWUFw0ECgriwuuZSwf77620MwgdkjY1lUvBD&#10;Hhbz3ssMc23vvKXbLpQiQtjnqKAKoc2l9EVFBv3AtsTRO1tnMETpSqkd3iPcNHKUJKk0WHNcqLCl&#10;VUXFZXc1Cj6um9QtJ+tj1x5syA6/p9XnMFPqtd8tpyACdeE//GyvtYJR+g6PM/EIy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LMHxxQAAANwAAAAPAAAAAAAAAAAAAAAA&#10;AJ8CAABkcnMvZG93bnJldi54bWxQSwUGAAAAAAQABAD3AAAAkQMAAAAA&#10;" insetpen="t">
                  <v:imagedata r:id="rId820" o:title="A72RSTR(c)_PF6" cropright="21156f"/>
                </v:shape>
                <v:shape id="Picture 68" o:spid="_x0000_s1040" type="#_x0000_t75" alt="A72RSTR(c)_PF7" style="position:absolute;left:1080764;top:1116663;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uPHDFAAAA3AAAAA8AAABkcnMvZG93bnJldi54bWxEj0trwzAQhO+B/gexhV5CIicENziRQykU&#10;2p4aN4/rYq0fRFoZS3Xcf18VAjkOM/MNs92N1oiBet86VrCYJyCIS6dbrhUcvt9maxA+IGs0jknB&#10;L3nY5Q+TLWbaXXlPQxFqESHsM1TQhNBlUvqyIYt+7jri6FWutxii7Gupe7xGuDVymSSptNhyXGiw&#10;o9eGykvxYxWcPp/H89QMVWLNx2pRp+b4VRilnh7Hlw2IQGO4h2/td61gma7g/0w8AjL/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7jxwxQAAANwAAAAPAAAAAAAAAAAAAAAA&#10;AJ8CAABkcnMvZG93bnJldi54bWxQSwUGAAAAAAQABAD3AAAAkQMAAAAA&#10;" insetpen="t">
                  <v:imagedata r:id="rId821" o:title="A72RSTR(c)_PF7" cropright="20373f"/>
                </v:shape>
                <v:shape id="Picture 69" o:spid="_x0000_s1041" type="#_x0000_t75" alt="A72RSTR(c)_PF8" style="position:absolute;left:1091592;top:1116761;width:970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h/77DAAAA3AAAAA8AAABkcnMvZG93bnJldi54bWxEj1FrwjAUhd8H/odwB77N1OKkdkYRYTBh&#10;DFb9Adfmri1rbkoT0/jvl8Fgj4dzznc42300vQg0us6yguUiA0FcW91xo+Byfn0qQDiPrLG3TAru&#10;5GC/mz1ssdR24k8KlW9EgrArUUHr/VBK6eqWDLqFHYiT92VHgz7JsZF6xCnBTS/zLFtLgx2nhRYH&#10;OrZUf1c3o6ArrnHJH6fj5bAKIYvvHGjDSs0f4+EFhKfo/8N/7TetIF8/w++ZdATk7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H/vsMAAADcAAAADwAAAAAAAAAAAAAAAACf&#10;AgAAZHJzL2Rvd25yZXYueG1sUEsFBgAAAAAEAAQA9wAAAI8DAAAAAA==&#10;" insetpen="t">
                  <v:imagedata r:id="rId822" o:title="A72RSTR(c)_PF8" cropright="21940f"/>
                </v:shape>
                <v:shape id="Picture 70" o:spid="_x0000_s1042" type="#_x0000_t75" alt="A72RSTR(c)_PF9" style="position:absolute;left:1102229;top:1116668;width:970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IqObFAAAA3AAAAA8AAABkcnMvZG93bnJldi54bWxEj0FrAjEUhO8F/0N4Qm81W4uLrEYpiqUF&#10;L6491Ntj89xdTF6WTVzjv2+EQo/DzHzDLNfRGjFQ71vHCl4nGQjiyumWawXfx93LHIQPyBqNY1Jw&#10;Jw/r1ehpiYV2Nz7QUIZaJAj7AhU0IXSFlL5qyKKfuI44eWfXWwxJ9rXUPd4S3Bo5zbJcWmw5LTTY&#10;0aah6lJerQLztt8YPejDV4z38vqxn/3o7Ump53F8X4AIFMN/+K/9qRVM8xweZ9IR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iKjmxQAAANwAAAAPAAAAAAAAAAAAAAAA&#10;AJ8CAABkcnMvZG93bnJldi54bWxQSwUGAAAAAAQABAD3AAAAkQMAAAAA&#10;" insetpen="t">
                  <v:imagedata r:id="rId823" o:title="A72RSTR(c)_PF9" cropright="21940f"/>
                </v:shape>
                <v:shape id="Picture 71" o:spid="_x0000_s1043" type="#_x0000_t75" alt="A72RSTR(c)_IPF map" style="position:absolute;left:1015115;top:1104003;width:173436;height:11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GnPDAAAA3AAAAA8AAABkcnMvZG93bnJldi54bWxEj0+LwjAUxO+C3yE8wduaKqJut6mIIHha&#10;/Ad6fDTPtrvNS22idv30RljwOMzMb5hk3ppK3KhxpWUFw0EEgjizuuRcwWG/+piBcB5ZY2WZFPyR&#10;g3na7SQYa3vnLd12PhcBwi5GBYX3dSylywoy6Aa2Jg7e2TYGfZBNLnWD9wA3lRxF0UQaLDksFFjT&#10;sqDsd3c1Ch5HNovv9eeJkH/yC2/G2ZnGSvV77eILhKfWv8P/7bVWMJpM4XUmHAGZP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5gac8MAAADcAAAADwAAAAAAAAAAAAAAAACf&#10;AgAAZHJzL2Rvd25yZXYueG1sUEsFBgAAAAAEAAQA9wAAAI8DAAAAAA==&#10;" insetpen="t">
                  <v:imagedata r:id="rId824" o:title="A72RSTR(c)_IPF map"/>
                </v:shape>
                <w10:anchorlock/>
              </v:group>
            </w:pict>
          </mc:Fallback>
        </mc:AlternateContent>
      </w:r>
      <w:r w:rsidRPr="007022C7">
        <w:rPr>
          <w:i/>
          <w:iCs/>
          <w:noProof/>
          <w:lang w:eastAsia="en-GB"/>
        </w:rPr>
        <w:drawing>
          <wp:anchor distT="0" distB="0" distL="114300" distR="114300" simplePos="0" relativeHeight="251715584" behindDoc="0" locked="0" layoutInCell="1" allowOverlap="1" wp14:anchorId="706746A6" wp14:editId="450E4657">
            <wp:simplePos x="0" y="0"/>
            <wp:positionH relativeFrom="column">
              <wp:posOffset>-208915</wp:posOffset>
            </wp:positionH>
            <wp:positionV relativeFrom="paragraph">
              <wp:posOffset>87019</wp:posOffset>
            </wp:positionV>
            <wp:extent cx="159385" cy="164465"/>
            <wp:effectExtent l="0" t="0" r="0" b="6985"/>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159385" cy="164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5A3" w:rsidRPr="007022C7" w:rsidRDefault="001705A3" w:rsidP="001705A3">
      <w:pPr>
        <w:rPr>
          <w:i/>
          <w:iCs/>
          <w:color w:val="000000"/>
        </w:rPr>
      </w:pPr>
      <w:r w:rsidRPr="007022C7">
        <w:rPr>
          <w:i/>
          <w:iCs/>
          <w:noProof/>
          <w:lang w:eastAsia="en-GB"/>
        </w:rPr>
        <w:drawing>
          <wp:anchor distT="0" distB="0" distL="114300" distR="114300" simplePos="0" relativeHeight="251716608" behindDoc="0" locked="0" layoutInCell="1" allowOverlap="1" wp14:anchorId="4FAD50FF" wp14:editId="470914DD">
            <wp:simplePos x="0" y="0"/>
            <wp:positionH relativeFrom="column">
              <wp:posOffset>-253365</wp:posOffset>
            </wp:positionH>
            <wp:positionV relativeFrom="paragraph">
              <wp:posOffset>345440</wp:posOffset>
            </wp:positionV>
            <wp:extent cx="191135" cy="191135"/>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22C7">
        <w:rPr>
          <w:i/>
          <w:iCs/>
          <w:noProof/>
          <w:color w:val="000000"/>
          <w:lang w:eastAsia="en-GB"/>
        </w:rPr>
        <w:drawing>
          <wp:inline distT="0" distB="0" distL="0" distR="0" wp14:anchorId="42722E0A" wp14:editId="315D019C">
            <wp:extent cx="8858885" cy="593725"/>
            <wp:effectExtent l="0" t="0" r="0" b="0"/>
            <wp:docPr id="268" name="Picture 268" descr="C:\Users\Sam Gascoyne\Desktop\EBSD 7075-2014 Fillet\Images (19-10-13)\Corrected\A72RSTR(c)_TC 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 Gascoyne\Desktop\EBSD 7075-2014 Fillet\Images (19-10-13)\Corrected\A72RSTR(c)_TC Map.bmp"/>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8858885" cy="593725"/>
                    </a:xfrm>
                    <a:prstGeom prst="rect">
                      <a:avLst/>
                    </a:prstGeom>
                    <a:noFill/>
                    <a:ln>
                      <a:noFill/>
                    </a:ln>
                  </pic:spPr>
                </pic:pic>
              </a:graphicData>
            </a:graphic>
          </wp:inline>
        </w:drawing>
      </w:r>
    </w:p>
    <w:p w:rsidR="001705A3" w:rsidRPr="002F338A" w:rsidRDefault="001705A3" w:rsidP="001705A3">
      <w:r w:rsidRPr="002F338A">
        <w:rPr>
          <w:iCs/>
        </w:rPr>
        <w:t xml:space="preserve">Figure 6.6.2.A-C – A) EBSD IPF colouring map before software correction with respect to ND for the base region (see figure 6.6.2) and below the map (111) pole figures in 500-600 </w:t>
      </w:r>
      <w:r w:rsidRPr="002F338A">
        <w:rPr>
          <w:iCs/>
        </w:rPr>
        <w:sym w:font="Symbol" w:char="F06D"/>
      </w:r>
      <w:r w:rsidRPr="002F338A">
        <w:rPr>
          <w:iCs/>
        </w:rPr>
        <w:t>m steps across the whole AA7075-AA2014 FS weld NG. B) IPF colouring map after rotation correction with respect to r direction with the resultant (111) pole figures below the map. C) Texture components map</w:t>
      </w:r>
      <w:r w:rsidRPr="002F338A">
        <w:rPr>
          <w:rFonts w:cs="Arial"/>
          <w:b/>
          <w:bCs/>
          <w:iCs/>
        </w:rPr>
        <w:t xml:space="preserve"> </w:t>
      </w:r>
      <w:r w:rsidRPr="002F338A">
        <w:rPr>
          <w:iCs/>
        </w:rPr>
        <w:t xml:space="preserve">after rotation correction with </w:t>
      </w:r>
      <w:r w:rsidRPr="002F338A">
        <w:rPr>
          <w:iCs/>
          <w:color w:val="000000"/>
          <w:position w:val="-4"/>
        </w:rPr>
        <w:object w:dxaOrig="240" w:dyaOrig="260">
          <v:shape id="_x0000_i1086" type="#_x0000_t75" style="width:12pt;height:13.5pt" o:ole="">
            <v:imagedata r:id="rId9" o:title=""/>
          </v:shape>
          <o:OLEObject Type="Embed" ProgID="Equation.3" ShapeID="_x0000_i1086" DrawAspect="Content" ObjectID="_1494525404" r:id="rId826"/>
        </w:object>
      </w:r>
      <w:r w:rsidRPr="002F338A">
        <w:rPr>
          <w:iCs/>
          <w:color w:val="000000"/>
        </w:rPr>
        <w:t xml:space="preserve">(red), </w:t>
      </w:r>
      <w:r w:rsidRPr="002F338A">
        <w:rPr>
          <w:iCs/>
          <w:color w:val="000000"/>
          <w:position w:val="-4"/>
        </w:rPr>
        <w:object w:dxaOrig="240" w:dyaOrig="300">
          <v:shape id="_x0000_i1087" type="#_x0000_t75" style="width:12pt;height:15pt" o:ole="">
            <v:imagedata r:id="rId11" o:title=""/>
          </v:shape>
          <o:OLEObject Type="Embed" ProgID="Equation.3" ShapeID="_x0000_i1087" DrawAspect="Content" ObjectID="_1494525405" r:id="rId827"/>
        </w:object>
      </w:r>
      <w:r w:rsidRPr="002F338A">
        <w:rPr>
          <w:iCs/>
        </w:rPr>
        <w:t>(yellow), and C (blue).</w:t>
      </w:r>
    </w:p>
    <w:p w:rsidR="001705A3" w:rsidRPr="007022C7" w:rsidRDefault="001705A3" w:rsidP="001705A3">
      <w:pPr>
        <w:rPr>
          <w:i/>
          <w:iCs/>
          <w:color w:val="000000"/>
        </w:rPr>
      </w:pPr>
    </w:p>
    <w:p w:rsidR="001705A3" w:rsidRPr="007022C7" w:rsidRDefault="001705A3" w:rsidP="001705A3">
      <w:pPr>
        <w:rPr>
          <w:i/>
          <w:iCs/>
          <w:color w:val="000000"/>
        </w:rPr>
        <w:sectPr w:rsidR="001705A3" w:rsidRPr="007022C7" w:rsidSect="00142F1F">
          <w:pgSz w:w="16838" w:h="11906" w:orient="landscape"/>
          <w:pgMar w:top="1440" w:right="1440" w:bottom="1440" w:left="1440" w:header="708" w:footer="708" w:gutter="0"/>
          <w:cols w:space="708"/>
          <w:docGrid w:linePitch="360"/>
        </w:sectPr>
      </w:pPr>
    </w:p>
    <w:p w:rsidR="001705A3" w:rsidRPr="007022C7" w:rsidRDefault="001705A3" w:rsidP="001705A3">
      <w:pPr>
        <w:rPr>
          <w:i/>
        </w:rPr>
      </w:pPr>
      <w:r w:rsidRPr="007022C7">
        <w:rPr>
          <w:i/>
          <w:noProof/>
          <w:lang w:eastAsia="en-GB"/>
        </w:rPr>
        <w:lastRenderedPageBreak/>
        <w:drawing>
          <wp:anchor distT="0" distB="0" distL="114300" distR="114300" simplePos="0" relativeHeight="251717632" behindDoc="0" locked="0" layoutInCell="1" allowOverlap="1" wp14:anchorId="58139E8E" wp14:editId="03B6821C">
            <wp:simplePos x="0" y="0"/>
            <wp:positionH relativeFrom="column">
              <wp:posOffset>-374650</wp:posOffset>
            </wp:positionH>
            <wp:positionV relativeFrom="paragraph">
              <wp:posOffset>7629313</wp:posOffset>
            </wp:positionV>
            <wp:extent cx="329565" cy="287020"/>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0" y="0"/>
                      <a:ext cx="329565" cy="2870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22C7">
        <w:rPr>
          <w:i/>
          <w:noProof/>
          <w:lang w:eastAsia="en-GB"/>
        </w:rPr>
        <w:drawing>
          <wp:anchor distT="0" distB="0" distL="114300" distR="114300" simplePos="0" relativeHeight="251718656" behindDoc="0" locked="0" layoutInCell="1" allowOverlap="1" wp14:anchorId="0BAA1B75" wp14:editId="17EBFC39">
            <wp:simplePos x="0" y="0"/>
            <wp:positionH relativeFrom="column">
              <wp:posOffset>-331470</wp:posOffset>
            </wp:positionH>
            <wp:positionV relativeFrom="paragraph">
              <wp:posOffset>38100</wp:posOffset>
            </wp:positionV>
            <wp:extent cx="276225" cy="223520"/>
            <wp:effectExtent l="0" t="0" r="9525" b="508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0" y="0"/>
                      <a:ext cx="276225" cy="2235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22C7">
        <w:rPr>
          <w:i/>
          <w:noProof/>
          <w:lang w:eastAsia="en-GB"/>
        </w:rPr>
        <mc:AlternateContent>
          <mc:Choice Requires="wpg">
            <w:drawing>
              <wp:inline distT="0" distB="0" distL="0" distR="0" wp14:anchorId="5337CA55" wp14:editId="1E59FE7D">
                <wp:extent cx="3719845" cy="8122722"/>
                <wp:effectExtent l="0" t="0" r="0" b="0"/>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9845" cy="8122722"/>
                          <a:chOff x="102548570" y="102314515"/>
                          <a:chExt cx="6981042" cy="15238472"/>
                        </a:xfrm>
                      </wpg:grpSpPr>
                      <wpg:grpSp>
                        <wpg:cNvPr id="270" name="Group 73"/>
                        <wpg:cNvGrpSpPr>
                          <a:grpSpLocks/>
                        </wpg:cNvGrpSpPr>
                        <wpg:grpSpPr bwMode="auto">
                          <a:xfrm>
                            <a:off x="102548570" y="102314515"/>
                            <a:ext cx="6981042" cy="14949617"/>
                            <a:chOff x="106354451" y="101919098"/>
                            <a:chExt cx="6981042" cy="14949617"/>
                          </a:xfrm>
                        </wpg:grpSpPr>
                        <pic:pic xmlns:pic="http://schemas.openxmlformats.org/drawingml/2006/picture">
                          <pic:nvPicPr>
                            <pic:cNvPr id="271" name="Picture 74" descr="A72RSTR(c)_ODF2c"/>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107585482" y="102873657"/>
                              <a:ext cx="573405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2" name="Picture 75" descr="A72RSTR(c)_ODF3c"/>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107551501" y="103803503"/>
                              <a:ext cx="573405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3" name="Picture 76" descr="A72RSTR(c)_ODF4c"/>
                            <pic:cNvPicPr>
                              <a:picLocks noChangeAspect="1" noChangeArrowheads="1"/>
                            </pic:cNvPicPr>
                          </pic:nvPicPr>
                          <pic:blipFill>
                            <a:blip r:embed="rId830">
                              <a:extLst>
                                <a:ext uri="{28A0092B-C50C-407E-A947-70E740481C1C}">
                                  <a14:useLocalDpi xmlns:a14="http://schemas.microsoft.com/office/drawing/2010/main" val="0"/>
                                </a:ext>
                              </a:extLst>
                            </a:blip>
                            <a:srcRect/>
                            <a:stretch>
                              <a:fillRect/>
                            </a:stretch>
                          </pic:blipFill>
                          <pic:spPr bwMode="auto">
                            <a:xfrm>
                              <a:off x="107542233" y="104758063"/>
                              <a:ext cx="57340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4" name="Picture 77" descr="A72RSTR(c)_ODF5c"/>
                            <pic:cNvPicPr>
                              <a:picLocks noChangeAspect="1" noChangeArrowheads="1"/>
                            </pic:cNvPicPr>
                          </pic:nvPicPr>
                          <pic:blipFill>
                            <a:blip r:embed="rId831">
                              <a:extLst>
                                <a:ext uri="{28A0092B-C50C-407E-A947-70E740481C1C}">
                                  <a14:useLocalDpi xmlns:a14="http://schemas.microsoft.com/office/drawing/2010/main" val="0"/>
                                </a:ext>
                              </a:extLst>
                            </a:blip>
                            <a:srcRect/>
                            <a:stretch>
                              <a:fillRect/>
                            </a:stretch>
                          </pic:blipFill>
                          <pic:spPr bwMode="auto">
                            <a:xfrm>
                              <a:off x="107582393" y="105663195"/>
                              <a:ext cx="575310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5" name="Picture 78" descr="A72RSTR(c)_ODF6c"/>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107548412" y="106593041"/>
                              <a:ext cx="5762625"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6" name="Picture 79" descr="A72RSTR(c)_ODF7c"/>
                            <pic:cNvPicPr>
                              <a:picLocks noChangeAspect="1" noChangeArrowheads="1"/>
                            </pic:cNvPicPr>
                          </pic:nvPicPr>
                          <pic:blipFill>
                            <a:blip r:embed="rId833">
                              <a:extLst>
                                <a:ext uri="{28A0092B-C50C-407E-A947-70E740481C1C}">
                                  <a14:useLocalDpi xmlns:a14="http://schemas.microsoft.com/office/drawing/2010/main" val="0"/>
                                </a:ext>
                              </a:extLst>
                            </a:blip>
                            <a:srcRect/>
                            <a:stretch>
                              <a:fillRect/>
                            </a:stretch>
                          </pic:blipFill>
                          <pic:spPr bwMode="auto">
                            <a:xfrm>
                              <a:off x="107563858" y="107522886"/>
                              <a:ext cx="575310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7" name="Picture 80" descr="A72RSTR(c)_ODF8c"/>
                            <pic:cNvPicPr>
                              <a:picLocks noChangeAspect="1" noChangeArrowheads="1"/>
                            </pic:cNvPicPr>
                          </pic:nvPicPr>
                          <pic:blipFill>
                            <a:blip r:embed="rId834">
                              <a:extLst>
                                <a:ext uri="{28A0092B-C50C-407E-A947-70E740481C1C}">
                                  <a14:useLocalDpi xmlns:a14="http://schemas.microsoft.com/office/drawing/2010/main" val="0"/>
                                </a:ext>
                              </a:extLst>
                            </a:blip>
                            <a:srcRect/>
                            <a:stretch>
                              <a:fillRect/>
                            </a:stretch>
                          </pic:blipFill>
                          <pic:spPr bwMode="auto">
                            <a:xfrm>
                              <a:off x="107529877" y="108452733"/>
                              <a:ext cx="575310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8" name="Picture 81" descr="A72RSTR(c)_ODF9c"/>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107545323" y="109382578"/>
                              <a:ext cx="577215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79" name="Picture 82" descr="A72RSTR(c)_ODF10c"/>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107536055" y="110337138"/>
                              <a:ext cx="57245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0" name="Picture 83" descr="A72RSTR(c)_ODF11c"/>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107526788" y="111266984"/>
                              <a:ext cx="5753100" cy="942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1" name="Picture 84" descr="A72RSTR(c)_ODF12c"/>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107542234" y="112221543"/>
                              <a:ext cx="5753100" cy="9334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2" name="Picture 85" descr="A72RSTR(c)_ODF13c"/>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107532966" y="113151390"/>
                              <a:ext cx="573405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3" name="Picture 86" descr="A72RSTR(c)_ODF14c"/>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107548413" y="114056522"/>
                              <a:ext cx="57435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4" name="Picture 87" descr="A72RSTR(c)_ODF15c"/>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107539146" y="114986368"/>
                              <a:ext cx="576262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5" name="Picture 88" descr="A72RSTR(c)_ODF16c"/>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107529876" y="115916215"/>
                              <a:ext cx="5791200" cy="9525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6" name="Picture 89" descr="A72RSTR(c)_ODF1c"/>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107545324" y="101919098"/>
                              <a:ext cx="5762625" cy="9525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87" name="Picture 90" descr="A72RSTR(c)_IPF map"/>
                            <pic:cNvPicPr>
                              <a:picLocks noChangeAspect="1" noChangeArrowheads="1"/>
                            </pic:cNvPicPr>
                          </pic:nvPicPr>
                          <pic:blipFill>
                            <a:blip r:embed="rId807">
                              <a:extLst>
                                <a:ext uri="{28A0092B-C50C-407E-A947-70E740481C1C}">
                                  <a14:useLocalDpi xmlns:a14="http://schemas.microsoft.com/office/drawing/2010/main" val="0"/>
                                </a:ext>
                              </a:extLst>
                            </a:blip>
                            <a:srcRect/>
                            <a:stretch>
                              <a:fillRect/>
                            </a:stretch>
                          </pic:blipFill>
                          <pic:spPr bwMode="auto">
                            <a:xfrm rot="5400000">
                              <a:off x="99458048" y="108877957"/>
                              <a:ext cx="14783314" cy="99050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grpSp>
                      <pic:pic xmlns:pic="http://schemas.openxmlformats.org/drawingml/2006/picture">
                        <pic:nvPicPr>
                          <pic:cNvPr id="288" name="Picture 91"/>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103648011" y="117271237"/>
                            <a:ext cx="5822829" cy="2817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2202A932" id="Group 269" o:spid="_x0000_s1026" style="width:292.9pt;height:639.6pt;mso-position-horizontal-relative:char;mso-position-vertical-relative:line" coordorigin="1025485,1023145" coordsize="69810,152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">
                <v:group id="Group 73" o:spid="_x0000_s1027" style="position:absolute;left:1025485;top:1023145;width:69811;height:149496" coordorigin="1063544,1019190" coordsize="69810,149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shape id="Picture 74" o:spid="_x0000_s1028" type="#_x0000_t75" alt="A72RSTR(c)_ODF2c" style="position:absolute;left:1075854;top:1028736;width:57341;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5BEPFAAAA3AAAAA8AAABkcnMvZG93bnJldi54bWxEj81qwzAQhO+BvIPYQG+N7BzSxrUSSptA&#10;D6Uhf/fFWltqrZWxlMR9+6oQyHGYmW+YcjW4VlyoD9azgnyagSCuvLbcKDgeNo/PIEJE1th6JgW/&#10;FGC1HI9KLLS/8o4u+9iIBOFQoAITY1dIGSpDDsPUd8TJq33vMCbZN1L3eE1w18pZls2lQ8tpwWBH&#10;b4aqn/3ZKchO5zlv66/j+7pZbxbG5p/2+6TUw2R4fQERaYj38K39oRXMnnL4P5OO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QRDxQAAANwAAAAPAAAAAAAAAAAAAAAA&#10;AJ8CAABkcnMvZG93bnJldi54bWxQSwUGAAAAAAQABAD3AAAAkQMAAAAA&#10;" insetpen="t">
                    <v:imagedata r:id="rId845" o:title="A72RSTR(c)_ODF2c"/>
                  </v:shape>
                  <v:shape id="Picture 75" o:spid="_x0000_s1029" type="#_x0000_t75" alt="A72RSTR(c)_ODF3c" style="position:absolute;left:1075515;top:1038035;width:57340;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4Z87GAAAA3AAAAA8AAABkcnMvZG93bnJldi54bWxEj81uwjAQhO9IfQdrK3EDhxwoDTgRQq3a&#10;3loafo6reEki4nUam5C+fV0JieNoZr7RrLLBNKKnztWWFcymEQjiwuqaSwX59+tkAcJ5ZI2NZVLw&#10;Sw6y9GG0wkTbK39Rv/WlCBB2CSqovG8TKV1RkUE3tS1x8E62M+iD7EqpO7wGuGlkHEVzabDmsFBh&#10;S5uKivP2YhT0x4+Xz53Z7A/Srd/Odf6zWzzPlRo/DuslCE+Dv4dv7XetIH6K4f9MOAI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nhnzsYAAADcAAAADwAAAAAAAAAAAAAA&#10;AACfAgAAZHJzL2Rvd25yZXYueG1sUEsFBgAAAAAEAAQA9wAAAJIDAAAAAA==&#10;" insetpen="t">
                    <v:imagedata r:id="rId846" o:title="A72RSTR(c)_ODF3c"/>
                  </v:shape>
                  <v:shape id="Picture 76" o:spid="_x0000_s1030" type="#_x0000_t75" alt="A72RSTR(c)_ODF4c" style="position:absolute;left:1075422;top:1047580;width:5734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W8GbFAAAA3AAAAA8AAABkcnMvZG93bnJldi54bWxEj0FrwkAUhO9C/8PyCt50U4tGUlcpYlEU&#10;LLVeentkX7Mh2bchu2r8964geBxm5htmtuhsLc7U+tKxgrdhAoI4d7rkQsHx92swBeEDssbaMSm4&#10;kofF/KU3w0y7C//Q+RAKESHsM1RgQmgyKX1uyKIfuoY4ev+utRiibAupW7xEuK3lKEkm0mLJccFg&#10;Q0tDeXU4WQXr47fZjPV0W1eV9Lv1Pl39dTul+q/d5weIQF14hh/tjVYwSt/hfiYeAT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1vBmxQAAANwAAAAPAAAAAAAAAAAAAAAA&#10;AJ8CAABkcnMvZG93bnJldi54bWxQSwUGAAAAAAQABAD3AAAAkQMAAAAA&#10;" insetpen="t">
                    <v:imagedata r:id="rId847" o:title="A72RSTR(c)_ODF4c"/>
                  </v:shape>
                  <v:shape id="Picture 77" o:spid="_x0000_s1031" type="#_x0000_t75" alt="A72RSTR(c)_ODF5c" style="position:absolute;left:1075823;top:1056631;width:57531;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O42PFAAAA3AAAAA8AAABkcnMvZG93bnJldi54bWxEj91qAjEUhO8LfYdwCt7VbKWorEYRwVKR&#10;Iv6At6eb4+7i5iRNoq5v3wiCl8PMfMOMp61pxIV8qC0r+OhmIIgLq2suFex3i/chiBCRNTaWScGN&#10;Akwnry9jzLW98oYu21iKBOGQo4IqRpdLGYqKDIaudcTJO1pvMCbpS6k9XhPcNLKXZX1psOa0UKGj&#10;eUXFaXs2Ctxp9rXYHPWhdcv178+qP6c/f1Oq89bORiAitfEZfrS/tYLe4BPuZ9IRkJ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juNjxQAAANwAAAAPAAAAAAAAAAAAAAAA&#10;AJ8CAABkcnMvZG93bnJldi54bWxQSwUGAAAAAAQABAD3AAAAkQMAAAAA&#10;" insetpen="t">
                    <v:imagedata r:id="rId848" o:title="A72RSTR(c)_ODF5c"/>
                  </v:shape>
                  <v:shape id="Picture 78" o:spid="_x0000_s1032" type="#_x0000_t75" alt="A72RSTR(c)_ODF6c" style="position:absolute;left:1075484;top:1065930;width:57626;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9n4XEAAAA3AAAAA8AAABkcnMvZG93bnJldi54bWxEj1FrwkAQhN8L/Q/HCn0pelFoDamnSKFF&#10;6ENp4g9Yctskmts7cqum/94ThD4OM/MNs9qMrldnGmLn2cB8loEirr3tuDGwrz6mOagoyBZ7z2Tg&#10;jyJs1o8PKyysv/APnUtpVIJwLNBAKxIKrWPdksM484E4eb9+cChJDo22A14S3PV6kWWv2mHHaaHF&#10;QO8t1cfy5AyET9HbsMwxP9TPpTtK9f3lKmOeJuP2DZTQKP/he3tnDSyWL3A7k46AXl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49n4XEAAAA3AAAAA8AAAAAAAAAAAAAAAAA&#10;nwIAAGRycy9kb3ducmV2LnhtbFBLBQYAAAAABAAEAPcAAACQAwAAAAA=&#10;" insetpen="t">
                    <v:imagedata r:id="rId849" o:title="A72RSTR(c)_ODF6c"/>
                  </v:shape>
                  <v:shape id="Picture 79" o:spid="_x0000_s1033" type="#_x0000_t75" alt="A72RSTR(c)_ODF7c" style="position:absolute;left:1075638;top:1075228;width:57531;height: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v3bfEAAAA3AAAAA8AAABkcnMvZG93bnJldi54bWxEj8FOwzAQRO9I/IO1SNxahx7SEuJUBYGo&#10;6ImWD1jF2zhtvDa2acLfYyQkjqOZeaOp15MdxIVC7B0ruJsXIIhbp3vuFHwcXmYrEDEhaxwck4Jv&#10;irBurq9qrLQb+Z0u+9SJDOFYoQKTkq+kjK0hi3HuPHH2ji5YTFmGTuqAY4bbQS6KopQWe84LBj09&#10;GWrP+y+rwPl+PJ+e3+53K2/ca/g8lY94UOr2Zto8gEg0pf/wX3urFSyWJfyeyUdANj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Nv3bfEAAAA3AAAAA8AAAAAAAAAAAAAAAAA&#10;nwIAAGRycy9kb3ducmV2LnhtbFBLBQYAAAAABAAEAPcAAACQAwAAAAA=&#10;" insetpen="t">
                    <v:imagedata r:id="rId850" o:title="A72RSTR(c)_ODF7c"/>
                  </v:shape>
                  <v:shape id="Picture 80" o:spid="_x0000_s1034" type="#_x0000_t75" alt="A72RSTR(c)_ODF8c" style="position:absolute;left:1075298;top:1084527;width:57531;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BDmzEAAAA3AAAAA8AAABkcnMvZG93bnJldi54bWxEj0+LwjAUxO+C3yE8wZumCq5am4oIC+5h&#10;xX8Xb4/m2Vabl26T1e633wiCx2FmfsMky9ZU4k6NKy0rGA0jEMSZ1SXnCk7Hz8EMhPPIGivLpOCP&#10;HCzTbifBWNsH7+l+8LkIEHYxKii8r2MpXVaQQTe0NXHwLrYx6INscqkbfAS4qeQ4ij6kwZLDQoE1&#10;rQvKbodfEyhfP9mk9NGk3erz7qS/L9f5TirV77WrBQhPrX+HX+2NVjCeTuF5JhwBm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ABDmzEAAAA3AAAAA8AAAAAAAAAAAAAAAAA&#10;nwIAAGRycy9kb3ducmV2LnhtbFBLBQYAAAAABAAEAPcAAACQAwAAAAA=&#10;" insetpen="t">
                    <v:imagedata r:id="rId851" o:title="A72RSTR(c)_ODF8c"/>
                  </v:shape>
                  <v:shape id="Picture 81" o:spid="_x0000_s1035" type="#_x0000_t75" alt="A72RSTR(c)_ODF9c" style="position:absolute;left:1075453;top:1093825;width:57721;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ZNePCAAAA3AAAAA8AAABkcnMvZG93bnJldi54bWxET01rwkAQvRf6H5Yp9FLqpoJVoqtoadFb&#10;MRbxOGTHbDA7m2ZXjf++cyh4fLzv2aL3jbpQF+vABt4GGSjiMtiaKwM/u6/XCaiYkC02gcnAjSIs&#10;5o8PM8xtuPKWLkWqlIRwzNGAS6nNtY6lI49xEFpi4Y6h85gEdpW2HV4l3Dd6mGXv2mPN0uCwpQ9H&#10;5ak4ewObXbv/PJzH61F9e/meCPpdub0xz0/9cgoqUZ/u4n/3xhoYjmWtnJEjoO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GTXjwgAAANwAAAAPAAAAAAAAAAAAAAAAAJ8C&#10;AABkcnMvZG93bnJldi54bWxQSwUGAAAAAAQABAD3AAAAjgMAAAAA&#10;" insetpen="t">
                    <v:imagedata r:id="rId852" o:title="A72RSTR(c)_ODF9c"/>
                  </v:shape>
                  <v:shape id="Picture 82" o:spid="_x0000_s1036" type="#_x0000_t75" alt="A72RSTR(c)_ODF10c" style="position:absolute;left:1075360;top:1103371;width:57245;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eRTHHAAAA3AAAAA8AAABkcnMvZG93bnJldi54bWxEj09rAjEUxO8Fv0N4gpeiWfdQdTWKllps&#10;C4J/Lt4em+ducPOybKKu394UCj0OM/MbZrZobSVu1HjjWMFwkIAgzp02XCg4Htb9MQgfkDVWjknB&#10;gzws5p2XGWba3XlHt30oRISwz1BBGUKdSenzkiz6gauJo3d2jcUQZVNI3eA9wm0l0yR5kxYNx4US&#10;a3ovKb/sr1bBann6+Xhth8nabLffh6/R56MwqVK9brucggjUhv/wX3ujFaSjCfyeiUdAzp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HeRTHHAAAA3AAAAA8AAAAAAAAAAAAA&#10;AAAAnwIAAGRycy9kb3ducmV2LnhtbFBLBQYAAAAABAAEAPcAAACTAwAAAAA=&#10;" insetpen="t">
                    <v:imagedata r:id="rId853" o:title="A72RSTR(c)_ODF10c"/>
                  </v:shape>
                  <v:shape id="Picture 83" o:spid="_x0000_s1037" type="#_x0000_t75" alt="A72RSTR(c)_ODF11c" style="position:absolute;left:1075267;top:1112669;width:57531;height:9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ZSYHAAAAA3AAAAA8AAABkcnMvZG93bnJldi54bWxET8uqwjAQ3Qv+QxjBjWiqiEg1iggXFAXx&#10;geBuaMa22ExKk2urX28WgsvDec+XjSnEkyqXW1YwHEQgiBOrc04VXM5//SkI55E1FpZJwYscLBft&#10;1hxjbWs+0vPkUxFC2MWoIPO+jKV0SUYG3cCWxIG728qgD7BKpa6wDuGmkKMomkiDOYeGDEtaZ5Q8&#10;Tv9GwWF/4y0dd9dxz9fkoutwI9+FUt1Os5qB8NT4n/jr3mgFo2mYH86EIyA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BlJgcAAAADcAAAADwAAAAAAAAAAAAAAAACfAgAA&#10;ZHJzL2Rvd25yZXYueG1sUEsFBgAAAAAEAAQA9wAAAIwDAAAAAA==&#10;" insetpen="t">
                    <v:imagedata r:id="rId854" o:title="A72RSTR(c)_ODF11c"/>
                  </v:shape>
                  <v:shape id="Picture 84" o:spid="_x0000_s1038" type="#_x0000_t75" alt="A72RSTR(c)_ODF12c" style="position:absolute;left:1075422;top:1122215;width:57531;height:9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oCYzDAAAA3AAAAA8AAABkcnMvZG93bnJldi54bWxEj0FrwkAUhO8F/8PyBG91kxA0pK6ihUJP&#10;gar0/Mg+kyXZtyG71fjvXUHocZiZb5jNbrK9uNLojWMF6TIBQVw7bbhRcD59vRcgfEDW2DsmBXfy&#10;sNvO3jZYanfjH7oeQyMihH2JCtoQhlJKX7dk0S/dQBy9ixsthijHRuoRbxFue5klyUpaNBwXWhzo&#10;s6W6O/5ZBZemqg7S9Xnxa0y36tbmnOR3pRbzaf8BItAU/sOv9rdWkBUpPM/EIyC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WgJjMMAAADcAAAADwAAAAAAAAAAAAAAAACf&#10;AgAAZHJzL2Rvd25yZXYueG1sUEsFBgAAAAAEAAQA9wAAAI8DAAAAAA==&#10;" insetpen="t">
                    <v:imagedata r:id="rId855" o:title="A72RSTR(c)_ODF12c"/>
                  </v:shape>
                  <v:shape id="Picture 85" o:spid="_x0000_s1039" type="#_x0000_t75" alt="A72RSTR(c)_ODF13c" style="position:absolute;left:1075329;top:1131513;width:57341;height: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Yd4PFAAAA3AAAAA8AAABkcnMvZG93bnJldi54bWxEj09rAjEUxO+C3yG8Qi+i2e6h1a1RpCAV&#10;SpH65/7cvG6Wbl7WTVzjtzeFQo/DzPyGmS+jbURPna8dK3iaZCCIS6drrhQc9uvxFIQPyBobx6Tg&#10;Rh6Wi+FgjoV2V/6ifhcqkSDsC1RgQmgLKX1pyKKfuJY4ed+usxiS7CqpO7wmuG1knmXP0mLNacFg&#10;S2+Gyp/dxSqoTgeM2xl96qOJ77OXj+2ZRr1Sjw9x9QoiUAz/4b/2RivIpzn8nklH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WHeDxQAAANwAAAAPAAAAAAAAAAAAAAAA&#10;AJ8CAABkcnMvZG93bnJldi54bWxQSwUGAAAAAAQABAD3AAAAkQMAAAAA&#10;" insetpen="t">
                    <v:imagedata r:id="rId856" o:title="A72RSTR(c)_ODF13c"/>
                  </v:shape>
                  <v:shape id="Picture 86" o:spid="_x0000_s1040" type="#_x0000_t75" alt="A72RSTR(c)_ODF14c" style="position:absolute;left:1075484;top:1140565;width:57435;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lwm/FAAAA3AAAAA8AAABkcnMvZG93bnJldi54bWxEj0uLwkAQhO8L/oehBW/rRAWR6Cg+2CWg&#10;e/CBXptMm0QzPSEzxvjvdxYWPBZV9RU1W7SmFA3VrrCsYNCPQBCnVhecKTgdvz4nIJxH1lhaJgUv&#10;crCYdz5mGGv75D01B5+JAGEXo4Lc+yqW0qU5GXR9WxEH72prgz7IOpO6xmeAm1IOo2gsDRYcFnKs&#10;aJ1Tej88jIJd0uzkdnNLfm6NX1Xnx+gSfV+U6nXb5RSEp9a/w//tRCsYTkbwdyYcAT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pcJvxQAAANwAAAAPAAAAAAAAAAAAAAAA&#10;AJ8CAABkcnMvZG93bnJldi54bWxQSwUGAAAAAAQABAD3AAAAkQMAAAAA&#10;" insetpen="t">
                    <v:imagedata r:id="rId857" o:title="A72RSTR(c)_ODF14c"/>
                  </v:shape>
                  <v:shape id="Picture 87" o:spid="_x0000_s1041" type="#_x0000_t75" alt="A72RSTR(c)_ODF15c" style="position:absolute;left:1075391;top:1149863;width:5762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Ub1bHAAAA3AAAAA8AAABkcnMvZG93bnJldi54bWxEj0FrwkAUhO8F/8PyhN7qRpEaU1dRsVAq&#10;KNWWenzNvibB7Ns0u8b4711B6HGYmW+Yyaw1pWiodoVlBf1eBII4tbrgTMHn/vUpBuE8ssbSMim4&#10;kIPZtPMwwUTbM39Qs/OZCBB2CSrIva8SKV2ak0HXsxVx8H5tbdAHWWdS13gOcFPKQRQ9S4MFh4Uc&#10;K1rmlB53J6Pg9Df6uRz0aLzor+L19+a9+doctko9dtv5CwhPrf8P39tvWsEgHsLtTDgCcno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NUb1bHAAAA3AAAAA8AAAAAAAAAAAAA&#10;AAAAnwIAAGRycy9kb3ducmV2LnhtbFBLBQYAAAAABAAEAPcAAACTAwAAAAA=&#10;" insetpen="t">
                    <v:imagedata r:id="rId858" o:title="A72RSTR(c)_ODF15c"/>
                  </v:shape>
                  <v:shape id="Picture 88" o:spid="_x0000_s1042" type="#_x0000_t75" alt="A72RSTR(c)_ODF16c" style="position:absolute;left:1075298;top:1159162;width:57912;height:9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SmrzGAAAA3AAAAA8AAABkcnMvZG93bnJldi54bWxEj09rwkAUxO+FfoflCb3VjZGKpG7ECtJC&#10;T/5B6O2RfWYTs29jdhvTfvpuQfA4zMxvmMVysI3oqfOVYwWTcQKCuHC64lLBYb95noPwAVlj45gU&#10;/JCHZf74sMBMuytvqd+FUkQI+wwVmBDaTEpfGLLox64ljt7JdRZDlF0pdYfXCLeNTJNkJi1WHBcM&#10;trQ2VJx331bB8cvo998qXLb+7ZCePtfTuq+nSj2NhtUriEBDuIdv7Q+tIJ2/wP+ZeARk/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hKavMYAAADcAAAADwAAAAAAAAAAAAAA&#10;AACfAgAAZHJzL2Rvd25yZXYueG1sUEsFBgAAAAAEAAQA9wAAAJIDAAAAAA==&#10;" insetpen="t">
                    <v:imagedata r:id="rId859" o:title="A72RSTR(c)_ODF16c"/>
                  </v:shape>
                  <v:shape id="Picture 89" o:spid="_x0000_s1043" type="#_x0000_t75" alt="A72RSTR(c)_ODF1c" style="position:absolute;left:1075453;top:1019190;width:57626;height:9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n0tzEAAAA3AAAAA8AAABkcnMvZG93bnJldi54bWxEj0Frg0AUhO+B/oflFXqLa4VKal1DCS00&#10;p2Ai7fXhvqjEfSvuVs2/7xYCOQ4z8w2TbxfTi4lG11lW8BzFIIhrqztuFFSnz/UGhPPIGnvLpOBK&#10;DrbFwyrHTNuZS5qOvhEBwi5DBa33Qyalq1sy6CI7EAfvbEeDPsixkXrEOcBNL5M4TqXBjsNCiwPt&#10;Wqovx1+jYH5N52b3wh9VVR76/Y88fHeTVOrpcXl/A+Fp8ffwrf2lFSSbFP7PhCMg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n0tzEAAAA3AAAAA8AAAAAAAAAAAAAAAAA&#10;nwIAAGRycy9kb3ducmV2LnhtbFBLBQYAAAAABAAEAPcAAACQAwAAAAA=&#10;" insetpen="t">
                    <v:imagedata r:id="rId860" o:title="A72RSTR(c)_ODF1c"/>
                  </v:shape>
                  <v:shape id="Picture 90" o:spid="_x0000_s1044" type="#_x0000_t75" alt="A72RSTR(c)_IPF map" style="position:absolute;left:994580;top:1088779;width:147833;height:990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kV9XFAAAA3AAAAA8AAABkcnMvZG93bnJldi54bWxEj0+LwjAUxO8LfofwBC/LmuphLV2jqLD4&#10;5yBYhcXbo3k2ZZuX0mS1++2NIHgcZuY3zHTe2VpcqfWVYwWjYQKCuHC64lLB6fj9kYLwAVlj7ZgU&#10;/JOH+az3NsVMuxsf6JqHUkQI+wwVmBCaTEpfGLLoh64hjt7FtRZDlG0pdYu3CLe1HCfJp7RYcVww&#10;2NDKUPGb/1kFByfTXei29vye75frtTnLn8tWqUG/W3yBCNSFV/jZ3mgF43QCjzPxCM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JFfVxQAAANwAAAAPAAAAAAAAAAAAAAAA&#10;AJ8CAABkcnMvZG93bnJldi54bWxQSwUGAAAAAAQABAD3AAAAkQMAAAAA&#10;" insetpen="t">
                    <v:imagedata r:id="rId824" o:title="A72RSTR(c)_IPF map"/>
                  </v:shape>
                </v:group>
                <v:shape id="Picture 91" o:spid="_x0000_s1045" type="#_x0000_t75" style="position:absolute;left:1036480;top:1172712;width:58228;height:2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olAnDAAAA3AAAAA8AAABkcnMvZG93bnJldi54bWxET89rwjAUvgv7H8IbeBFN9aClM8qmDAeK&#10;0HaHHR/Nsy1rXkqSafffm4Pg8eP7vd4OphNXcr61rGA+S0AQV1a3XCv4Lj+nKQgfkDV2lknBP3nY&#10;bl5Ga8y0vXFO1yLUIoawz1BBE0KfSemrhgz6me2JI3exzmCI0NVSO7zFcNPJRZIspcGWY0ODPe0a&#10;qn6LP6Pgkrc/aeHd/phMzsfD7qMqy9VJqfHr8P4GItAQnuKH+0srWKRxbTwTj4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KiUCcMAAADcAAAADwAAAAAAAAAAAAAAAACf&#10;AgAAZHJzL2Rvd25yZXYueG1sUEsFBgAAAAAEAAQA9wAAAI8DAAAAAA==&#10;" insetpen="t">
                  <v:imagedata r:id="rId861" o:title=""/>
                </v:shape>
                <w10:anchorlock/>
              </v:group>
            </w:pict>
          </mc:Fallback>
        </mc:AlternateContent>
      </w:r>
      <w:r w:rsidRPr="007022C7">
        <w:rPr>
          <w:rFonts w:ascii="Times New Roman" w:hAnsi="Times New Roman"/>
          <w:i/>
          <w:sz w:val="24"/>
          <w:szCs w:val="24"/>
        </w:rPr>
        <w:t xml:space="preserve"> </w:t>
      </w:r>
    </w:p>
    <w:p w:rsidR="001705A3" w:rsidRPr="006E3C56" w:rsidRDefault="001705A3" w:rsidP="001705A3">
      <w:r w:rsidRPr="006E3C56">
        <w:rPr>
          <w:iCs/>
        </w:rPr>
        <w:t>Figure 6.6.2.D –</w:t>
      </w:r>
      <w:r w:rsidRPr="006E3C56">
        <w:rPr>
          <w:iCs/>
          <w:color w:val="000000"/>
        </w:rPr>
        <w:t xml:space="preserve"> A rotated IPF colouring map indicated in Figure 6.6.2.B and the resulting ODF sections at </w:t>
      </w:r>
      <w:r w:rsidRPr="006E3C56">
        <w:rPr>
          <w:color w:val="000000"/>
        </w:rPr>
        <w:t>ф</w:t>
      </w:r>
      <w:r w:rsidRPr="006E3C56">
        <w:rPr>
          <w:iCs/>
          <w:color w:val="000000"/>
        </w:rPr>
        <w:t>2 = 0° and ф2 = 45°</w:t>
      </w:r>
      <w:r w:rsidRPr="006E3C56">
        <w:t xml:space="preserve"> (</w:t>
      </w:r>
      <w:r w:rsidRPr="006E3C56">
        <w:rPr>
          <w:iCs/>
          <w:color w:val="000000"/>
        </w:rPr>
        <w:t>where the y-axis is ф (0-90°), and the x-axis is ф1 (0-360°)) in 500-600</w:t>
      </w:r>
      <w:r w:rsidRPr="006E3C56">
        <w:rPr>
          <w:iCs/>
        </w:rPr>
        <w:sym w:font="Symbol" w:char="F06D"/>
      </w:r>
      <w:r w:rsidRPr="006E3C56">
        <w:rPr>
          <w:iCs/>
        </w:rPr>
        <w:t>m steps across the entire AA7075-AA2014 SSCFSW DRX.</w:t>
      </w:r>
    </w:p>
    <w:p w:rsidR="001705A3" w:rsidRPr="006E3C56" w:rsidRDefault="001705A3" w:rsidP="001705A3">
      <w:pPr>
        <w:spacing w:line="360" w:lineRule="auto"/>
        <w:rPr>
          <w:iCs/>
          <w:color w:val="000000"/>
        </w:rPr>
      </w:pPr>
      <w:r w:rsidRPr="007022C7">
        <w:rPr>
          <w:i/>
        </w:rPr>
        <w:lastRenderedPageBreak/>
        <w:tab/>
      </w:r>
      <w:r w:rsidRPr="006E3C56">
        <w:t>In figure 6.6.</w:t>
      </w:r>
      <w:r>
        <w:t>2</w:t>
      </w:r>
      <w:r w:rsidRPr="006E3C56">
        <w:t>.D the ODF sections at ф2 = 0° and ф2 = 45° for 500-600</w:t>
      </w:r>
      <w:r w:rsidRPr="006E3C56">
        <w:sym w:font="Symbol" w:char="006D"/>
      </w:r>
      <w:r w:rsidRPr="006E3C56">
        <w:t xml:space="preserve">m segments of the OIM after rotation corrections can be observed. It once again reflects that fact that texture is weak with the strongest texture lines only being </w:t>
      </w:r>
      <w:r>
        <w:t>6</w:t>
      </w:r>
      <w:r w:rsidRPr="006E3C56">
        <w:t xml:space="preserve">x random – only occurring </w:t>
      </w:r>
      <w:r>
        <w:t>twice</w:t>
      </w:r>
      <w:r w:rsidRPr="006E3C56">
        <w:t xml:space="preserve"> in 16 ODF segments. For the </w:t>
      </w:r>
      <w:r w:rsidRPr="006E3C56">
        <w:rPr>
          <w:color w:val="000000"/>
        </w:rPr>
        <w:t>ф</w:t>
      </w:r>
      <w:r w:rsidRPr="006E3C56">
        <w:rPr>
          <w:iCs/>
          <w:color w:val="000000"/>
        </w:rPr>
        <w:t>2 = 0° region little to no texture was for most ODF segments, however, for the few that did, A</w:t>
      </w:r>
      <w:r w:rsidRPr="006E3C56">
        <w:rPr>
          <w:iCs/>
          <w:color w:val="000000"/>
          <w:vertAlign w:val="subscript"/>
        </w:rPr>
        <w:t>1</w:t>
      </w:r>
      <w:r w:rsidRPr="006E3C56">
        <w:rPr>
          <w:iCs/>
          <w:color w:val="000000"/>
        </w:rPr>
        <w:t>* and A</w:t>
      </w:r>
      <w:r w:rsidRPr="006E3C56">
        <w:rPr>
          <w:iCs/>
          <w:color w:val="000000"/>
          <w:vertAlign w:val="subscript"/>
        </w:rPr>
        <w:t>2</w:t>
      </w:r>
      <w:r w:rsidRPr="006E3C56">
        <w:rPr>
          <w:iCs/>
          <w:color w:val="000000"/>
        </w:rPr>
        <w:t>* texture was detected. For the ф2 = 45° B/</w:t>
      </w:r>
      <w:r w:rsidRPr="006E3C56">
        <w:rPr>
          <w:iCs/>
          <w:color w:val="000000"/>
          <w:position w:val="-4"/>
        </w:rPr>
        <w:object w:dxaOrig="240" w:dyaOrig="300">
          <v:shape id="_x0000_i1088" type="#_x0000_t75" style="width:12pt;height:15pt" o:ole="">
            <v:imagedata r:id="rId11" o:title=""/>
          </v:shape>
          <o:OLEObject Type="Embed" ProgID="Equation.3" ShapeID="_x0000_i1088" DrawAspect="Content" ObjectID="_1494525406" r:id="rId862"/>
        </w:object>
      </w:r>
      <w:r w:rsidRPr="006E3C56">
        <w:rPr>
          <w:iCs/>
          <w:color w:val="000000"/>
        </w:rPr>
        <w:t xml:space="preserve"> components were detected, </w:t>
      </w:r>
      <w:r>
        <w:rPr>
          <w:iCs/>
          <w:color w:val="000000"/>
        </w:rPr>
        <w:t xml:space="preserve">some </w:t>
      </w:r>
      <w:r w:rsidRPr="006E3C56">
        <w:rPr>
          <w:iCs/>
          <w:color w:val="000000"/>
        </w:rPr>
        <w:t xml:space="preserve">evidence of the C component was demonstrated in </w:t>
      </w:r>
      <w:r>
        <w:rPr>
          <w:iCs/>
          <w:color w:val="000000"/>
        </w:rPr>
        <w:t>3</w:t>
      </w:r>
      <w:r w:rsidRPr="006E3C56">
        <w:rPr>
          <w:iCs/>
          <w:color w:val="000000"/>
        </w:rPr>
        <w:t xml:space="preserve"> of the ODF sections. The ODF contrasts the apparent result from figure 6.6.</w:t>
      </w:r>
      <w:r>
        <w:rPr>
          <w:iCs/>
          <w:color w:val="000000"/>
        </w:rPr>
        <w:t>2</w:t>
      </w:r>
      <w:r w:rsidRPr="006E3C56">
        <w:rPr>
          <w:iCs/>
          <w:color w:val="000000"/>
        </w:rPr>
        <w:t xml:space="preserve">.C, which doesn’t strongly show the </w:t>
      </w:r>
      <w:r w:rsidRPr="006E3C56">
        <w:rPr>
          <w:iCs/>
          <w:color w:val="000000"/>
          <w:position w:val="-4"/>
        </w:rPr>
        <w:object w:dxaOrig="240" w:dyaOrig="300">
          <v:shape id="_x0000_i1089" type="#_x0000_t75" style="width:12pt;height:15pt" o:ole="">
            <v:imagedata r:id="rId11" o:title=""/>
          </v:shape>
          <o:OLEObject Type="Embed" ProgID="Equation.3" ShapeID="_x0000_i1089" DrawAspect="Content" ObjectID="_1494525407" r:id="rId863"/>
        </w:object>
      </w:r>
      <w:r w:rsidRPr="006E3C56">
        <w:rPr>
          <w:iCs/>
          <w:color w:val="000000"/>
        </w:rPr>
        <w:t xml:space="preserve"> component, and indicates the presence of the C component.</w:t>
      </w:r>
    </w:p>
    <w:p w:rsidR="001705A3" w:rsidRPr="007022C7" w:rsidRDefault="001705A3" w:rsidP="001705A3">
      <w:pPr>
        <w:spacing w:line="360" w:lineRule="auto"/>
        <w:jc w:val="center"/>
        <w:rPr>
          <w:i/>
        </w:rPr>
      </w:pPr>
      <w:r w:rsidRPr="007022C7">
        <w:rPr>
          <w:i/>
          <w:noProof/>
          <w:lang w:eastAsia="en-GB"/>
        </w:rPr>
        <w:drawing>
          <wp:inline distT="0" distB="0" distL="0" distR="0" wp14:anchorId="7D84D28E" wp14:editId="6B8E86EC">
            <wp:extent cx="5106390" cy="2182141"/>
            <wp:effectExtent l="0" t="0" r="0" b="8890"/>
            <wp:docPr id="291" name="Picture 291" descr="C:\Users\Sam Gascoyne\Desktop\EBSD 7075-2014 Fillet\Images (19-10-13)\Uncorrected\PF\72FM-STR3-PF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7075-2014 Fillet\Images (19-10-13)\Uncorrected\PF\72FM-STR3-PFOverall.bmp"/>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0" y="0"/>
                      <a:ext cx="5106376" cy="2182135"/>
                    </a:xfrm>
                    <a:prstGeom prst="rect">
                      <a:avLst/>
                    </a:prstGeom>
                    <a:noFill/>
                    <a:ln>
                      <a:noFill/>
                    </a:ln>
                  </pic:spPr>
                </pic:pic>
              </a:graphicData>
            </a:graphic>
          </wp:inline>
        </w:drawing>
      </w:r>
    </w:p>
    <w:p w:rsidR="001705A3" w:rsidRPr="007022C7" w:rsidRDefault="001705A3" w:rsidP="001705A3">
      <w:pPr>
        <w:spacing w:line="360" w:lineRule="auto"/>
        <w:jc w:val="center"/>
        <w:rPr>
          <w:i/>
        </w:rPr>
      </w:pPr>
      <w:r w:rsidRPr="007022C7">
        <w:rPr>
          <w:i/>
          <w:noProof/>
          <w:lang w:eastAsia="en-GB"/>
        </w:rPr>
        <w:drawing>
          <wp:inline distT="0" distB="0" distL="0" distR="0" wp14:anchorId="55DAF6CE" wp14:editId="4C3B2C67">
            <wp:extent cx="5082639" cy="2171992"/>
            <wp:effectExtent l="0" t="0" r="3810" b="0"/>
            <wp:docPr id="290" name="Picture 290" descr="C:\Users\Sam Gascoyne\Desktop\EBSD 7075-2014 Fillet\Images (19-10-13)\Corrected\PFs\A72RSTR(c)_Overall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m Gascoyne\Desktop\EBSD 7075-2014 Fillet\Images (19-10-13)\Corrected\PFs\A72RSTR(c)_Overall PF.bmp"/>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0" y="0"/>
                      <a:ext cx="5091323" cy="2175703"/>
                    </a:xfrm>
                    <a:prstGeom prst="rect">
                      <a:avLst/>
                    </a:prstGeom>
                    <a:noFill/>
                    <a:ln>
                      <a:noFill/>
                    </a:ln>
                  </pic:spPr>
                </pic:pic>
              </a:graphicData>
            </a:graphic>
          </wp:inline>
        </w:drawing>
      </w:r>
    </w:p>
    <w:p w:rsidR="001705A3" w:rsidRPr="007022C7" w:rsidRDefault="001705A3" w:rsidP="001705A3">
      <w:pPr>
        <w:jc w:val="center"/>
        <w:rPr>
          <w:i/>
        </w:rPr>
      </w:pPr>
      <w:r w:rsidRPr="007022C7">
        <w:rPr>
          <w:i/>
          <w:noProof/>
          <w:lang w:eastAsia="en-GB"/>
        </w:rPr>
        <w:drawing>
          <wp:inline distT="0" distB="0" distL="0" distR="0" wp14:anchorId="15235705" wp14:editId="07CE0800">
            <wp:extent cx="5415148" cy="883678"/>
            <wp:effectExtent l="0" t="0" r="0" b="0"/>
            <wp:docPr id="289" name="Picture 289" descr="C:\Users\Sam Gascoyne\Desktop\EBSD 7075-2014 Fillet\Images (19-10-13)\Corrected\ODF Corrected\ODF crops\A72RSTR(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7075-2014 Fillet\Images (19-10-13)\Corrected\ODF Corrected\ODF crops\A72RSTR(c)_ODF-Overallc.bmp"/>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0" y="0"/>
                      <a:ext cx="5414892" cy="883636"/>
                    </a:xfrm>
                    <a:prstGeom prst="rect">
                      <a:avLst/>
                    </a:prstGeom>
                    <a:noFill/>
                    <a:ln>
                      <a:noFill/>
                    </a:ln>
                  </pic:spPr>
                </pic:pic>
              </a:graphicData>
            </a:graphic>
          </wp:inline>
        </w:drawing>
      </w:r>
    </w:p>
    <w:p w:rsidR="001705A3" w:rsidRPr="007022C7" w:rsidRDefault="001705A3" w:rsidP="001705A3">
      <w:pPr>
        <w:rPr>
          <w:i/>
        </w:rPr>
      </w:pPr>
      <w:r w:rsidRPr="007022C7">
        <w:rPr>
          <w:i/>
          <w:iCs/>
        </w:rPr>
        <w:t xml:space="preserve">Figure 6.6.1.E – The </w:t>
      </w:r>
      <w:r w:rsidRPr="007022C7">
        <w:rPr>
          <w:i/>
          <w:iCs/>
          <w:color w:val="000000"/>
        </w:rPr>
        <w:t>(111) and (011) PFs for the entire EBSD data of the 7075-2024 DRX before rotation correction (A) and after rotation (B). (C) is the ODF sections at ф2= 0° and ф2 = 45° (where the y-axis is ф (0-90°), and the x-axis is ф1 (0-360°)) for the rotation corrected data set across the entire DRX</w:t>
      </w:r>
      <w:r w:rsidRPr="007022C7">
        <w:rPr>
          <w:i/>
          <w:iCs/>
        </w:rPr>
        <w:t>.</w:t>
      </w:r>
      <w:r w:rsidRPr="007022C7">
        <w:rPr>
          <w:i/>
        </w:rPr>
        <w:br w:type="page"/>
      </w:r>
    </w:p>
    <w:p w:rsidR="001705A3" w:rsidRPr="005616A2" w:rsidRDefault="001705A3" w:rsidP="001705A3">
      <w:pPr>
        <w:pStyle w:val="Heading1"/>
      </w:pPr>
      <w:bookmarkStart w:id="133" w:name="_Toc404107979"/>
      <w:r w:rsidRPr="005616A2">
        <w:lastRenderedPageBreak/>
        <w:t>6.6.</w:t>
      </w:r>
      <w:r>
        <w:t>3</w:t>
      </w:r>
      <w:r w:rsidRPr="005616A2">
        <w:t xml:space="preserve"> – The 5083-O samples</w:t>
      </w:r>
      <w:bookmarkEnd w:id="133"/>
    </w:p>
    <w:p w:rsidR="001705A3" w:rsidRPr="005616A2" w:rsidRDefault="001705A3" w:rsidP="001705A3">
      <w:r w:rsidRPr="005616A2">
        <w:tab/>
        <w:t>Figure 6.6.</w:t>
      </w:r>
      <w:r>
        <w:t>3</w:t>
      </w:r>
      <w:r w:rsidRPr="005616A2">
        <w:t xml:space="preserve"> shows the exact region where the EBSD data was obtained for textural analysis of SSFCSW AA5083-O. Figures 6.6.</w:t>
      </w:r>
      <w:r>
        <w:t>3</w:t>
      </w:r>
      <w:r w:rsidRPr="005616A2">
        <w:t>.A and 6.6.</w:t>
      </w:r>
      <w:r>
        <w:t>3</w:t>
      </w:r>
      <w:r w:rsidRPr="005616A2">
        <w:t>.B shows an OIM of the data obtained from the area analysis, and is coloured on the basis of IPF in relation to the ND of the weld. Both images have corresponding (111) PFs for segments of the map that are approximately 500-600µm wide, and like all other PFs in this thesis they are presented with the ND in the centre and are positioned below each respective map. Figures 6.6.</w:t>
      </w:r>
      <w:r>
        <w:t>3</w:t>
      </w:r>
      <w:r w:rsidRPr="005616A2">
        <w:t>.B and 6.6.</w:t>
      </w:r>
      <w:r>
        <w:t>3</w:t>
      </w:r>
      <w:r w:rsidRPr="005616A2">
        <w:t>.C have undergone a transformation from the macroscopic reference axis (WD, TD, ND) to the local shear reference frame axes (θ, z, r). This has been achieved by using the same computer program (see section 4.4.3), with a tilt (β) of 5°, and with a NGrrs of 3820µm and a NGras of 4627µm. Figure 6.6.</w:t>
      </w:r>
      <w:r>
        <w:t>3</w:t>
      </w:r>
      <w:r w:rsidRPr="005616A2">
        <w:t xml:space="preserve">.C is based on the texture components B, </w:t>
      </w:r>
      <w:r w:rsidRPr="005616A2">
        <w:rPr>
          <w:iCs/>
          <w:color w:val="000000"/>
          <w:position w:val="-4"/>
        </w:rPr>
        <w:object w:dxaOrig="240" w:dyaOrig="300">
          <v:shape id="_x0000_i1090" type="#_x0000_t75" style="width:12pt;height:15pt" o:ole="">
            <v:imagedata r:id="rId11" o:title=""/>
          </v:shape>
          <o:OLEObject Type="Embed" ProgID="Equation.3" ShapeID="_x0000_i1090" DrawAspect="Content" ObjectID="_1494525408" r:id="rId867"/>
        </w:object>
      </w:r>
      <w:r w:rsidRPr="005616A2">
        <w:rPr>
          <w:iCs/>
          <w:color w:val="000000"/>
        </w:rPr>
        <w:t>, and C with have the respective colours of red, yellow and blue and all have a 25° spread. For all three figures the advancing side is on the right side of the map and the retreating side on the left side of the map.</w:t>
      </w:r>
    </w:p>
    <w:p w:rsidR="001705A3" w:rsidRDefault="001705A3" w:rsidP="001705A3">
      <w:r>
        <w:rPr>
          <w:noProof/>
          <w:lang w:eastAsia="en-GB"/>
        </w:rPr>
        <w:drawing>
          <wp:inline distT="0" distB="0" distL="0" distR="0" wp14:anchorId="0615AFC9" wp14:editId="090565F3">
            <wp:extent cx="5438899" cy="5055992"/>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0" y="0"/>
                      <a:ext cx="5438814" cy="5055913"/>
                    </a:xfrm>
                    <a:prstGeom prst="rect">
                      <a:avLst/>
                    </a:prstGeom>
                    <a:noFill/>
                    <a:ln>
                      <a:noFill/>
                    </a:ln>
                  </pic:spPr>
                </pic:pic>
              </a:graphicData>
            </a:graphic>
          </wp:inline>
        </w:drawing>
      </w:r>
    </w:p>
    <w:p w:rsidR="001705A3" w:rsidRDefault="001705A3" w:rsidP="001705A3">
      <w:r>
        <w:t>6.6.3 - A macro-graphic overview of the AA5083-O fillet sample showing</w:t>
      </w:r>
      <w:r w:rsidRPr="005616A2">
        <w:t xml:space="preserve"> the </w:t>
      </w:r>
      <w:r>
        <w:t xml:space="preserve">location of the </w:t>
      </w:r>
      <w:r w:rsidRPr="005616A2">
        <w:t>EBSD map acquisition</w:t>
      </w:r>
      <w:r>
        <w:t xml:space="preserve"> area highlighted in red</w:t>
      </w:r>
    </w:p>
    <w:p w:rsidR="001705A3" w:rsidRPr="005616A2" w:rsidRDefault="001705A3" w:rsidP="001705A3">
      <w:r>
        <w:lastRenderedPageBreak/>
        <w:tab/>
      </w:r>
      <w:r w:rsidRPr="005616A2">
        <w:t>While for both IPF coloured maps there is a clear and dominant &lt;111&gt; texture, it is relatively weak, and even after correction for figure 6.6.</w:t>
      </w:r>
      <w:r>
        <w:t>3</w:t>
      </w:r>
      <w:r w:rsidRPr="005616A2">
        <w:t>.B the texture doesn’t significantly improve. It is worth noting that towards the advancing side there is marginal increase in the &lt;001&gt; texture, but it still remains &lt;111&gt; dominated. In terms of PFs the correction difference is easily observable, with the uncorrected PFs (figure 6.6.</w:t>
      </w:r>
      <w:r>
        <w:t>3</w:t>
      </w:r>
      <w:r w:rsidRPr="005616A2">
        <w:t>.A) showing simple shear but tilted off centre about the TD and steadily rotating around the central ND axis, and the corrected PFs (figure 6.6.</w:t>
      </w:r>
      <w:r>
        <w:t>3</w:t>
      </w:r>
      <w:r w:rsidRPr="005616A2">
        <w:t>.B) being more central and consistently in the same place. The PFs consistently shows simple shear texture, however the texture is relatively weak with maximum high values being 5x more than random and minimum high values being 2x more than random.</w:t>
      </w:r>
    </w:p>
    <w:p w:rsidR="001705A3" w:rsidRPr="005616A2" w:rsidRDefault="001705A3" w:rsidP="001705A3">
      <w:pPr>
        <w:rPr>
          <w:iCs/>
          <w:color w:val="000000"/>
        </w:rPr>
      </w:pPr>
      <w:r w:rsidRPr="005616A2">
        <w:tab/>
        <w:t>The final figure 6.6.</w:t>
      </w:r>
      <w:r>
        <w:t>3</w:t>
      </w:r>
      <w:r w:rsidRPr="005616A2">
        <w:t>.C shows the texture components for B</w:t>
      </w:r>
      <w:proofErr w:type="gramStart"/>
      <w:r w:rsidRPr="005616A2">
        <w:t xml:space="preserve">, </w:t>
      </w:r>
      <w:proofErr w:type="gramEnd"/>
      <w:r w:rsidRPr="005616A2">
        <w:rPr>
          <w:iCs/>
          <w:color w:val="000000"/>
          <w:position w:val="-4"/>
        </w:rPr>
        <w:object w:dxaOrig="240" w:dyaOrig="300">
          <v:shape id="_x0000_i1091" type="#_x0000_t75" style="width:12pt;height:15pt" o:ole="">
            <v:imagedata r:id="rId11" o:title=""/>
          </v:shape>
          <o:OLEObject Type="Embed" ProgID="Equation.3" ShapeID="_x0000_i1091" DrawAspect="Content" ObjectID="_1494525409" r:id="rId869"/>
        </w:object>
      </w:r>
      <w:r w:rsidRPr="005616A2">
        <w:rPr>
          <w:iCs/>
          <w:color w:val="000000"/>
        </w:rPr>
        <w:t xml:space="preserve">, and C post transformation of macroscopic reference axis, and unlike the IPF of the other two OIM, banding can be observed. It’s clear that </w:t>
      </w:r>
      <w:r w:rsidRPr="005616A2">
        <w:rPr>
          <w:iCs/>
          <w:color w:val="000000"/>
          <w:position w:val="-4"/>
        </w:rPr>
        <w:object w:dxaOrig="240" w:dyaOrig="300">
          <v:shape id="_x0000_i1092" type="#_x0000_t75" style="width:12pt;height:15pt" o:ole="">
            <v:imagedata r:id="rId11" o:title=""/>
          </v:shape>
          <o:OLEObject Type="Embed" ProgID="Equation.3" ShapeID="_x0000_i1092" DrawAspect="Content" ObjectID="_1494525410" r:id="rId870"/>
        </w:object>
      </w:r>
      <w:r w:rsidRPr="005616A2">
        <w:rPr>
          <w:iCs/>
          <w:color w:val="000000"/>
        </w:rPr>
        <w:t xml:space="preserve"> (yellow), is the dominant component with B and C distributed in similar amounts across the map. Furthermore, the B and C components appear to make up the banded regions in between the </w:t>
      </w:r>
      <w:r w:rsidRPr="005616A2">
        <w:rPr>
          <w:iCs/>
          <w:color w:val="000000"/>
          <w:position w:val="-4"/>
        </w:rPr>
        <w:object w:dxaOrig="240" w:dyaOrig="300">
          <v:shape id="_x0000_i1093" type="#_x0000_t75" style="width:12pt;height:15pt" o:ole="">
            <v:imagedata r:id="rId11" o:title=""/>
          </v:shape>
          <o:OLEObject Type="Embed" ProgID="Equation.3" ShapeID="_x0000_i1093" DrawAspect="Content" ObjectID="_1494525411" r:id="rId871"/>
        </w:object>
      </w:r>
      <w:r w:rsidRPr="005616A2">
        <w:rPr>
          <w:iCs/>
          <w:color w:val="000000"/>
        </w:rPr>
        <w:t xml:space="preserve"> bands. The alternating </w:t>
      </w:r>
      <w:r w:rsidRPr="005616A2">
        <w:rPr>
          <w:iCs/>
          <w:color w:val="000000"/>
          <w:position w:val="-4"/>
        </w:rPr>
        <w:object w:dxaOrig="240" w:dyaOrig="300">
          <v:shape id="_x0000_i1094" type="#_x0000_t75" style="width:12pt;height:15pt" o:ole="">
            <v:imagedata r:id="rId11" o:title=""/>
          </v:shape>
          <o:OLEObject Type="Embed" ProgID="Equation.3" ShapeID="_x0000_i1094" DrawAspect="Content" ObjectID="_1494525412" r:id="rId872"/>
        </w:object>
      </w:r>
      <w:r w:rsidRPr="005616A2">
        <w:rPr>
          <w:iCs/>
          <w:color w:val="000000"/>
        </w:rPr>
        <w:t xml:space="preserve"> and B-C bands are only clear towards the centre of the weld region; both sets become far less clear towards the RS and AS. The bands are slightly more sharp and thinner towards the AS and slightly more coarse and wider towards the RS.</w:t>
      </w:r>
    </w:p>
    <w:p w:rsidR="001705A3" w:rsidRPr="005616A2" w:rsidRDefault="001705A3" w:rsidP="001705A3"/>
    <w:p w:rsidR="001705A3" w:rsidRPr="005616A2" w:rsidRDefault="001705A3" w:rsidP="001705A3">
      <w:pPr>
        <w:sectPr w:rsidR="001705A3" w:rsidRPr="005616A2">
          <w:pgSz w:w="11906" w:h="16838"/>
          <w:pgMar w:top="1440" w:right="1440" w:bottom="1440" w:left="1440" w:header="708" w:footer="708" w:gutter="0"/>
          <w:cols w:space="708"/>
          <w:docGrid w:linePitch="360"/>
        </w:sectPr>
      </w:pPr>
    </w:p>
    <w:p w:rsidR="001705A3" w:rsidRPr="005616A2" w:rsidRDefault="001705A3" w:rsidP="001705A3">
      <w:pPr>
        <w:rPr>
          <w:iCs/>
        </w:rPr>
      </w:pPr>
      <w:r w:rsidRPr="005616A2">
        <w:rPr>
          <w:iCs/>
          <w:noProof/>
          <w:lang w:eastAsia="en-GB"/>
        </w:rPr>
        <w:lastRenderedPageBreak/>
        <w:drawing>
          <wp:anchor distT="0" distB="0" distL="114300" distR="114300" simplePos="0" relativeHeight="251696128" behindDoc="0" locked="0" layoutInCell="1" allowOverlap="1" wp14:anchorId="2F24CA09" wp14:editId="31677BEF">
            <wp:simplePos x="0" y="0"/>
            <wp:positionH relativeFrom="column">
              <wp:posOffset>-170047</wp:posOffset>
            </wp:positionH>
            <wp:positionV relativeFrom="paragraph">
              <wp:posOffset>410010</wp:posOffset>
            </wp:positionV>
            <wp:extent cx="170122" cy="170120"/>
            <wp:effectExtent l="0" t="0" r="1905" b="190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4">
                      <a:extLst>
                        <a:ext uri="{28A0092B-C50C-407E-A947-70E740481C1C}">
                          <a14:useLocalDpi xmlns:a14="http://schemas.microsoft.com/office/drawing/2010/main" val="0"/>
                        </a:ext>
                      </a:extLst>
                    </a:blip>
                    <a:srcRect/>
                    <a:stretch>
                      <a:fillRect/>
                    </a:stretch>
                  </pic:blipFill>
                  <pic:spPr bwMode="auto">
                    <a:xfrm>
                      <a:off x="0" y="0"/>
                      <a:ext cx="170122" cy="170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16A2">
        <w:rPr>
          <w:rFonts w:ascii="Times New Roman" w:hAnsi="Times New Roman"/>
          <w:noProof/>
          <w:sz w:val="24"/>
          <w:szCs w:val="24"/>
          <w:lang w:eastAsia="en-GB"/>
        </w:rPr>
        <mc:AlternateContent>
          <mc:Choice Requires="wpg">
            <w:drawing>
              <wp:inline distT="0" distB="0" distL="0" distR="0" wp14:anchorId="6A0A504C" wp14:editId="28B75099">
                <wp:extent cx="8846288" cy="1241314"/>
                <wp:effectExtent l="0" t="0" r="0" b="0"/>
                <wp:docPr id="571476" name="Group 5714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46288" cy="1241314"/>
                          <a:chOff x="1033460" y="1052720"/>
                          <a:chExt cx="137462" cy="19307"/>
                        </a:xfrm>
                      </wpg:grpSpPr>
                      <pic:pic xmlns:pic="http://schemas.openxmlformats.org/drawingml/2006/picture">
                        <pic:nvPicPr>
                          <pic:cNvPr id="571477" name="Picture 3" descr="C5083STR-PF6"/>
                          <pic:cNvPicPr>
                            <a:picLocks noChangeAspect="1" noChangeArrowheads="1"/>
                          </pic:cNvPicPr>
                        </pic:nvPicPr>
                        <pic:blipFill>
                          <a:blip r:embed="rId873" cstate="print">
                            <a:extLst>
                              <a:ext uri="{28A0092B-C50C-407E-A947-70E740481C1C}">
                                <a14:useLocalDpi xmlns:a14="http://schemas.microsoft.com/office/drawing/2010/main" val="0"/>
                              </a:ext>
                            </a:extLst>
                          </a:blip>
                          <a:srcRect r="29955"/>
                          <a:stretch>
                            <a:fillRect/>
                          </a:stretch>
                        </pic:blipFill>
                        <pic:spPr bwMode="auto">
                          <a:xfrm>
                            <a:off x="1079901" y="1063600"/>
                            <a:ext cx="8297"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78" name="Picture 4" descr="C5083STR-PF7"/>
                          <pic:cNvPicPr>
                            <a:picLocks noChangeAspect="1" noChangeArrowheads="1"/>
                          </pic:cNvPicPr>
                        </pic:nvPicPr>
                        <pic:blipFill>
                          <a:blip r:embed="rId874" cstate="print">
                            <a:extLst>
                              <a:ext uri="{28A0092B-C50C-407E-A947-70E740481C1C}">
                                <a14:useLocalDpi xmlns:a14="http://schemas.microsoft.com/office/drawing/2010/main" val="0"/>
                              </a:ext>
                            </a:extLst>
                          </a:blip>
                          <a:srcRect r="31107"/>
                          <a:stretch>
                            <a:fillRect/>
                          </a:stretch>
                        </pic:blipFill>
                        <pic:spPr bwMode="auto">
                          <a:xfrm>
                            <a:off x="1089638" y="1063621"/>
                            <a:ext cx="8161"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79" name="Picture 5" descr="C5083STR-PF8"/>
                          <pic:cNvPicPr>
                            <a:picLocks noChangeAspect="1" noChangeArrowheads="1"/>
                          </pic:cNvPicPr>
                        </pic:nvPicPr>
                        <pic:blipFill>
                          <a:blip r:embed="rId875" cstate="print">
                            <a:extLst>
                              <a:ext uri="{28A0092B-C50C-407E-A947-70E740481C1C}">
                                <a14:useLocalDpi xmlns:a14="http://schemas.microsoft.com/office/drawing/2010/main" val="0"/>
                              </a:ext>
                            </a:extLst>
                          </a:blip>
                          <a:srcRect r="29955"/>
                          <a:stretch>
                            <a:fillRect/>
                          </a:stretch>
                        </pic:blipFill>
                        <pic:spPr bwMode="auto">
                          <a:xfrm>
                            <a:off x="1098823" y="1063524"/>
                            <a:ext cx="8297"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0" name="Picture 6" descr="C5083STR-PF9"/>
                          <pic:cNvPicPr>
                            <a:picLocks noChangeAspect="1" noChangeArrowheads="1"/>
                          </pic:cNvPicPr>
                        </pic:nvPicPr>
                        <pic:blipFill>
                          <a:blip r:embed="rId876" cstate="print">
                            <a:extLst>
                              <a:ext uri="{28A0092B-C50C-407E-A947-70E740481C1C}">
                                <a14:useLocalDpi xmlns:a14="http://schemas.microsoft.com/office/drawing/2010/main" val="0"/>
                              </a:ext>
                            </a:extLst>
                          </a:blip>
                          <a:srcRect r="32259"/>
                          <a:stretch>
                            <a:fillRect/>
                          </a:stretch>
                        </pic:blipFill>
                        <pic:spPr bwMode="auto">
                          <a:xfrm>
                            <a:off x="1108406" y="1063616"/>
                            <a:ext cx="8024"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1" name="Picture 7" descr="C5083STR-PF10"/>
                          <pic:cNvPicPr>
                            <a:picLocks noChangeAspect="1" noChangeArrowheads="1"/>
                          </pic:cNvPicPr>
                        </pic:nvPicPr>
                        <pic:blipFill>
                          <a:blip r:embed="rId877" cstate="print">
                            <a:extLst>
                              <a:ext uri="{28A0092B-C50C-407E-A947-70E740481C1C}">
                                <a14:useLocalDpi xmlns:a14="http://schemas.microsoft.com/office/drawing/2010/main" val="0"/>
                              </a:ext>
                            </a:extLst>
                          </a:blip>
                          <a:srcRect r="31107"/>
                          <a:stretch>
                            <a:fillRect/>
                          </a:stretch>
                        </pic:blipFill>
                        <pic:spPr bwMode="auto">
                          <a:xfrm>
                            <a:off x="1117917" y="1063482"/>
                            <a:ext cx="8161"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2" name="Picture 8" descr="C5083STR-PF11"/>
                          <pic:cNvPicPr>
                            <a:picLocks noChangeAspect="1" noChangeArrowheads="1"/>
                          </pic:cNvPicPr>
                        </pic:nvPicPr>
                        <pic:blipFill>
                          <a:blip r:embed="rId878" cstate="print">
                            <a:extLst>
                              <a:ext uri="{28A0092B-C50C-407E-A947-70E740481C1C}">
                                <a14:useLocalDpi xmlns:a14="http://schemas.microsoft.com/office/drawing/2010/main" val="0"/>
                              </a:ext>
                            </a:extLst>
                          </a:blip>
                          <a:srcRect r="31107"/>
                          <a:stretch>
                            <a:fillRect/>
                          </a:stretch>
                        </pic:blipFill>
                        <pic:spPr bwMode="auto">
                          <a:xfrm>
                            <a:off x="1127293" y="1063509"/>
                            <a:ext cx="8161"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3" name="Picture 9" descr="C5083STR-PF12"/>
                          <pic:cNvPicPr>
                            <a:picLocks noChangeAspect="1" noChangeArrowheads="1"/>
                          </pic:cNvPicPr>
                        </pic:nvPicPr>
                        <pic:blipFill>
                          <a:blip r:embed="rId879" cstate="print">
                            <a:extLst>
                              <a:ext uri="{28A0092B-C50C-407E-A947-70E740481C1C}">
                                <a14:useLocalDpi xmlns:a14="http://schemas.microsoft.com/office/drawing/2010/main" val="0"/>
                              </a:ext>
                            </a:extLst>
                          </a:blip>
                          <a:srcRect r="32259"/>
                          <a:stretch>
                            <a:fillRect/>
                          </a:stretch>
                        </pic:blipFill>
                        <pic:spPr bwMode="auto">
                          <a:xfrm>
                            <a:off x="1136302" y="1063512"/>
                            <a:ext cx="8024"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4" name="Picture 10" descr="C5083STR-PF13"/>
                          <pic:cNvPicPr>
                            <a:picLocks noChangeAspect="1" noChangeArrowheads="1"/>
                          </pic:cNvPicPr>
                        </pic:nvPicPr>
                        <pic:blipFill>
                          <a:blip r:embed="rId880" cstate="print">
                            <a:extLst>
                              <a:ext uri="{28A0092B-C50C-407E-A947-70E740481C1C}">
                                <a14:useLocalDpi xmlns:a14="http://schemas.microsoft.com/office/drawing/2010/main" val="0"/>
                              </a:ext>
                            </a:extLst>
                          </a:blip>
                          <a:srcRect r="29955"/>
                          <a:stretch>
                            <a:fillRect/>
                          </a:stretch>
                        </pic:blipFill>
                        <pic:spPr bwMode="auto">
                          <a:xfrm>
                            <a:off x="1144793" y="1063468"/>
                            <a:ext cx="8298"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5" name="Picture 11" descr="C5083STR-PF14"/>
                          <pic:cNvPicPr>
                            <a:picLocks noChangeAspect="1" noChangeArrowheads="1"/>
                          </pic:cNvPicPr>
                        </pic:nvPicPr>
                        <pic:blipFill>
                          <a:blip r:embed="rId881" cstate="print">
                            <a:extLst>
                              <a:ext uri="{28A0092B-C50C-407E-A947-70E740481C1C}">
                                <a14:useLocalDpi xmlns:a14="http://schemas.microsoft.com/office/drawing/2010/main" val="0"/>
                              </a:ext>
                            </a:extLst>
                          </a:blip>
                          <a:srcRect r="31107"/>
                          <a:stretch>
                            <a:fillRect/>
                          </a:stretch>
                        </pic:blipFill>
                        <pic:spPr bwMode="auto">
                          <a:xfrm>
                            <a:off x="1153843" y="1063630"/>
                            <a:ext cx="8161"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6" name="Picture 12" descr="C5083STR-PF15"/>
                          <pic:cNvPicPr>
                            <a:picLocks noChangeAspect="1" noChangeArrowheads="1"/>
                          </pic:cNvPicPr>
                        </pic:nvPicPr>
                        <pic:blipFill>
                          <a:blip r:embed="rId882" cstate="print">
                            <a:extLst>
                              <a:ext uri="{28A0092B-C50C-407E-A947-70E740481C1C}">
                                <a14:useLocalDpi xmlns:a14="http://schemas.microsoft.com/office/drawing/2010/main" val="0"/>
                              </a:ext>
                            </a:extLst>
                          </a:blip>
                          <a:srcRect r="31107"/>
                          <a:stretch>
                            <a:fillRect/>
                          </a:stretch>
                        </pic:blipFill>
                        <pic:spPr bwMode="auto">
                          <a:xfrm>
                            <a:off x="1162762" y="1063634"/>
                            <a:ext cx="8161"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487" name="Picture 13" descr="C5083STR-PF1"/>
                          <pic:cNvPicPr>
                            <a:picLocks noChangeAspect="1" noChangeArrowheads="1"/>
                          </pic:cNvPicPr>
                        </pic:nvPicPr>
                        <pic:blipFill>
                          <a:blip r:embed="rId883" cstate="print">
                            <a:extLst>
                              <a:ext uri="{28A0092B-C50C-407E-A947-70E740481C1C}">
                                <a14:useLocalDpi xmlns:a14="http://schemas.microsoft.com/office/drawing/2010/main" val="0"/>
                              </a:ext>
                            </a:extLst>
                          </a:blip>
                          <a:srcRect l="-2304" t="1628" r="32259" b="-1628"/>
                          <a:stretch>
                            <a:fillRect/>
                          </a:stretch>
                        </pic:blipFill>
                        <pic:spPr bwMode="auto">
                          <a:xfrm>
                            <a:off x="1033861" y="1063524"/>
                            <a:ext cx="8297"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2" name="Picture 14" descr="C5083STR-PF2"/>
                          <pic:cNvPicPr>
                            <a:picLocks noChangeAspect="1" noChangeArrowheads="1"/>
                          </pic:cNvPicPr>
                        </pic:nvPicPr>
                        <pic:blipFill>
                          <a:blip r:embed="rId884" cstate="print">
                            <a:extLst>
                              <a:ext uri="{28A0092B-C50C-407E-A947-70E740481C1C}">
                                <a14:useLocalDpi xmlns:a14="http://schemas.microsoft.com/office/drawing/2010/main" val="0"/>
                              </a:ext>
                            </a:extLst>
                          </a:blip>
                          <a:srcRect r="29955"/>
                          <a:stretch>
                            <a:fillRect/>
                          </a:stretch>
                        </pic:blipFill>
                        <pic:spPr bwMode="auto">
                          <a:xfrm>
                            <a:off x="1043035" y="1063479"/>
                            <a:ext cx="8297"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3" name="Picture 15" descr="C5083STR-PF3"/>
                          <pic:cNvPicPr>
                            <a:picLocks noChangeAspect="1" noChangeArrowheads="1"/>
                          </pic:cNvPicPr>
                        </pic:nvPicPr>
                        <pic:blipFill>
                          <a:blip r:embed="rId885" cstate="print">
                            <a:extLst>
                              <a:ext uri="{28A0092B-C50C-407E-A947-70E740481C1C}">
                                <a14:useLocalDpi xmlns:a14="http://schemas.microsoft.com/office/drawing/2010/main" val="0"/>
                              </a:ext>
                            </a:extLst>
                          </a:blip>
                          <a:srcRect r="29955"/>
                          <a:stretch>
                            <a:fillRect/>
                          </a:stretch>
                        </pic:blipFill>
                        <pic:spPr bwMode="auto">
                          <a:xfrm>
                            <a:off x="1052624" y="1063482"/>
                            <a:ext cx="8297"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4" name="Picture 16" descr="C5083STR-PF4"/>
                          <pic:cNvPicPr>
                            <a:picLocks noChangeAspect="1" noChangeArrowheads="1"/>
                          </pic:cNvPicPr>
                        </pic:nvPicPr>
                        <pic:blipFill>
                          <a:blip r:embed="rId886" cstate="print">
                            <a:extLst>
                              <a:ext uri="{28A0092B-C50C-407E-A947-70E740481C1C}">
                                <a14:useLocalDpi xmlns:a14="http://schemas.microsoft.com/office/drawing/2010/main" val="0"/>
                              </a:ext>
                            </a:extLst>
                          </a:blip>
                          <a:srcRect r="29955"/>
                          <a:stretch>
                            <a:fillRect/>
                          </a:stretch>
                        </pic:blipFill>
                        <pic:spPr bwMode="auto">
                          <a:xfrm>
                            <a:off x="1062237" y="1063645"/>
                            <a:ext cx="8298" cy="8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5" name="Picture 17" descr="C5083STR-PF5"/>
                          <pic:cNvPicPr>
                            <a:picLocks noChangeAspect="1" noChangeArrowheads="1"/>
                          </pic:cNvPicPr>
                        </pic:nvPicPr>
                        <pic:blipFill>
                          <a:blip r:embed="rId887" cstate="print">
                            <a:extLst>
                              <a:ext uri="{28A0092B-C50C-407E-A947-70E740481C1C}">
                                <a14:useLocalDpi xmlns:a14="http://schemas.microsoft.com/office/drawing/2010/main" val="0"/>
                              </a:ext>
                            </a:extLst>
                          </a:blip>
                          <a:srcRect r="29955"/>
                          <a:stretch>
                            <a:fillRect/>
                          </a:stretch>
                        </pic:blipFill>
                        <pic:spPr bwMode="auto">
                          <a:xfrm>
                            <a:off x="1070949" y="1063649"/>
                            <a:ext cx="8297" cy="83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6" name="Picture 18"/>
                          <pic:cNvPicPr>
                            <a:picLocks noChangeAspect="1" noChangeArrowheads="1"/>
                          </pic:cNvPicPr>
                        </pic:nvPicPr>
                        <pic:blipFill>
                          <a:blip r:embed="rId888" cstate="print">
                            <a:extLst>
                              <a:ext uri="{28A0092B-C50C-407E-A947-70E740481C1C}">
                                <a14:useLocalDpi xmlns:a14="http://schemas.microsoft.com/office/drawing/2010/main" val="0"/>
                              </a:ext>
                            </a:extLst>
                          </a:blip>
                          <a:srcRect/>
                          <a:stretch>
                            <a:fillRect/>
                          </a:stretch>
                        </pic:blipFill>
                        <pic:spPr bwMode="auto">
                          <a:xfrm>
                            <a:off x="1033460" y="1052720"/>
                            <a:ext cx="137287" cy="90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7F4B0335" id="Group 571476" o:spid="_x0000_s1026" style="width:696.55pt;height:97.75pt;mso-position-horizontal-relative:char;mso-position-vertical-relative:line" coordorigin="10334,10527" coordsize="1374,1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">
                <v:shape id="Picture 3" o:spid="_x0000_s1027" type="#_x0000_t75" alt="C5083STR-PF6" style="position:absolute;left:10799;top:10636;width:82;height: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f8mjIAAAA3wAAAA8AAABkcnMvZG93bnJldi54bWxEj09rwkAUxO8Fv8PyhN7qJkUbia5ilRYP&#10;PfgPvT6yzySafRt2txq/fbdQ6HGYmd8w03lnGnEj52vLCtJBAoK4sLrmUsFh//EyBuEDssbGMil4&#10;kIf5rPc0xVzbO2/ptguliBD2OSqoQmhzKX1RkUE/sC1x9M7WGQxRulJqh/cIN418TZI3abDmuFBh&#10;S8uKiuvu2yg4Xg+b0+dX6dZy9b5ZjWXK+tIo9dzvFhMQgbrwH/5rr7WCUZYOswx+/8QvIGc/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Y3/JoyAAAAN8AAAAPAAAAAAAAAAAA&#10;AAAAAJ8CAABkcnMvZG93bnJldi54bWxQSwUGAAAAAAQABAD3AAAAlAMAAAAA&#10;" strokecolor="black [0]" insetpen="t">
                  <v:imagedata r:id="rId889" o:title="C5083STR-PF6" cropright="19631f"/>
                </v:shape>
                <v:shape id="Picture 4" o:spid="_x0000_s1028" type="#_x0000_t75" alt="C5083STR-PF7" style="position:absolute;left:10896;top:10636;width:81;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PS9XGAAAA3wAAAA8AAABkcnMvZG93bnJldi54bWxET01rwkAQvRf8D8sI3upGSU1IXUUFaQ+l&#10;xdhDexuzYxLNzobs1qT/vnsQeny87+V6MI24Uedqywpm0wgEcWF1zaWCz+P+MQXhPLLGxjIp+CUH&#10;69XoYYmZtj0f6Jb7UoQQdhkqqLxvMyldUZFBN7UtceDOtjPoA+xKqTvsQ7hp5DyKFtJgzaGhwpZ2&#10;FRXX/Mco+N7Q9vpGlEbzl/hyip38urx/KDUZD5tnEJ4G/y++u1+1gqdkFidhcPgTvo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Q9L1cYAAADfAAAADwAAAAAAAAAAAAAA&#10;AACfAgAAZHJzL2Rvd25yZXYueG1sUEsFBgAAAAAEAAQA9wAAAJIDAAAAAA==&#10;" strokecolor="black [0]" insetpen="t">
                  <v:imagedata r:id="rId890" o:title="C5083STR-PF7" cropright="20386f"/>
                </v:shape>
                <v:shape id="Picture 5" o:spid="_x0000_s1029" type="#_x0000_t75" alt="C5083STR-PF8" style="position:absolute;left:10988;top:10635;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bO/HAAAA3wAAAA8AAABkcnMvZG93bnJldi54bWxEj91qwkAUhO8F32E5gnd1o6T+RFcpxUJv&#10;Wlr1AQ7Zk2QxezZm15i+fVcQvBxmvhlms+ttLTpqvXGsYDpJQBDnThsuFZyOHy9LED4ga6wdk4I/&#10;8rDbDgcbzLS78S91h1CKWMI+QwVVCE0mpc8rsugnriGOXuFaiyHKtpS6xVsst7WcJclcWjQcFyps&#10;6L2i/Hy4WgWv7jz7uqzS4orz4rtLT6b/2RulxqP+bQ0iUB+e4Qf9qSO3mKaLFdz/xC8gt/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LbO/HAAAA3wAAAA8AAAAAAAAAAAAA&#10;AAAAnwIAAGRycy9kb3ducmV2LnhtbFBLBQYAAAAABAAEAPcAAACTAwAAAAA=&#10;" strokecolor="black [0]" insetpen="t">
                  <v:imagedata r:id="rId891" o:title="C5083STR-PF8" cropright="19631f"/>
                </v:shape>
                <v:shape id="Picture 6" o:spid="_x0000_s1030" type="#_x0000_t75" alt="C5083STR-PF9" style="position:absolute;left:11084;top:10636;width:80;height: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sPufHAAAA3wAAAA8AAABkcnMvZG93bnJldi54bWxEj8tqwkAUhvcF32E4gpuik4j1Eh1FbAvF&#10;rrzg+pg5ZoKZMyEzmvTtO4tClz//jW+16WwlntT40rGCdJSAIM6dLrlQcD59DucgfEDWWDkmBT/k&#10;YbPuvaww067lAz2PoRBxhH2GCkwIdSalzw1Z9CNXE0fv5hqLIcqmkLrBNo7bSo6TZCotlhwfDNa0&#10;M5Tfjw+r4PVj952e3idmeiV5accLvd9XC6UG/W67BBGoC//hv/aXVvA2SyfzSBB5Igv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XsPufHAAAA3wAAAA8AAAAAAAAAAAAA&#10;AAAAnwIAAGRycy9kb3ducmV2LnhtbFBLBQYAAAAABAAEAPcAAACTAwAAAAA=&#10;" strokecolor="black [0]" insetpen="t">
                  <v:imagedata r:id="rId892" o:title="C5083STR-PF9" cropright="21141f"/>
                </v:shape>
                <v:shape id="Picture 7" o:spid="_x0000_s1031" type="#_x0000_t75" alt="C5083STR-PF10" style="position:absolute;left:11179;top:10634;width:81;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0RWzIAAAA3wAAAA8AAABkcnMvZG93bnJldi54bWxEj1FrwjAUhd8H+w/hDnybaZ3bpBplOIXC&#10;EJn6A67JtS1rbkqSavfvl8Fgj4dzznc4i9VgW3ElHxrHCvJxBoJYO9NwpeB03D7OQISIbLB1TAq+&#10;KcBqeX+3wMK4G3/S9RArkSAcClRQx9gVUgZdk8Uwdh1x8i7OW4xJ+koaj7cEt62cZNmLtNhwWqix&#10;o3VN+uvQWwWlnqyfLjtudh+9H876fb8p+71So4fhbQ4i0hD/w3/t0ih4fs2nsxx+/6QvIJc/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cdEVsyAAAAN8AAAAPAAAAAAAAAAAA&#10;AAAAAJ8CAABkcnMvZG93bnJldi54bWxQSwUGAAAAAAQABAD3AAAAlAMAAAAA&#10;" strokecolor="black [0]" insetpen="t">
                  <v:imagedata r:id="rId893" o:title="C5083STR-PF10" cropright="20386f"/>
                </v:shape>
                <v:shape id="Picture 8" o:spid="_x0000_s1032" type="#_x0000_t75" alt="C5083STR-PF11" style="position:absolute;left:11272;top:10635;width:82;height: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6MHIAAAA3wAAAA8AAABkcnMvZG93bnJldi54bWxEj09rwkAUxO+FfoflFbzVjWKtRFcprYGA&#10;9GAqnh/ZZxKafRuymz/66btCweMwM79hNrvR1KKn1lWWFcymEQji3OqKCwWnn+R1BcJ5ZI21ZVJw&#10;JQe77fPTBmNtBz5Sn/lCBAi7GBWU3jexlC4vyaCb2oY4eBfbGvRBtoXULQ4Bbmo5j6KlNFhxWCix&#10;oc+S8t+sMwqSdP99wy473qrD8lQPX4bPxVmpycv4sQbhafSP8H871Qre3meL1Rzuf8IXkN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vtujByAAAAN8AAAAPAAAAAAAAAAAA&#10;AAAAAJ8CAABkcnMvZG93bnJldi54bWxQSwUGAAAAAAQABAD3AAAAlAMAAAAA&#10;" strokecolor="black [0]" insetpen="t">
                  <v:imagedata r:id="rId894" o:title="C5083STR-PF11" cropright="20386f"/>
                </v:shape>
                <v:shape id="Picture 9" o:spid="_x0000_s1033" type="#_x0000_t75" alt="C5083STR-PF12" style="position:absolute;left:11363;top:10635;width:80;height: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exq3HAAAA3wAAAA8AAABkcnMvZG93bnJldi54bWxEj09rwkAUxO9Cv8PyCl6kbuKfmqauIgWh&#10;V6NSj4/sMwnNvg3ZjUm/fVcQPA4z8xtmvR1MLW7UusqygngagSDOra64UHA67t8SEM4ja6wtk4I/&#10;crDdvIzWmGrb84FumS9EgLBLUUHpfZNK6fKSDLqpbYiDd7WtQR9kW0jdYh/gppazKHqXBisOCyU2&#10;9FVS/pt1RkGxk8efJL5m3Xk56evVxXfN5UOp8euw+wThafDP8KP9rRUsV/EimcP9T/gCcvM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Kexq3HAAAA3wAAAA8AAAAAAAAAAAAA&#10;AAAAnwIAAGRycy9kb3ducmV2LnhtbFBLBQYAAAAABAAEAPcAAACTAwAAAAA=&#10;" strokecolor="black [0]" insetpen="t">
                  <v:imagedata r:id="rId895" o:title="C5083STR-PF12" cropright="21141f"/>
                </v:shape>
                <v:shape id="Picture 10" o:spid="_x0000_s1034" type="#_x0000_t75" alt="C5083STR-PF13" style="position:absolute;left:11447;top:10634;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vyKHJAAAA3wAAAA8AAABkcnMvZG93bnJldi54bWxEj0FrwkAUhO+F/oflFbwU3WhTldRVpFLa&#10;g5dEDx6f2WeSNvs27K4x/ffdQqHHYWa+YVabwbSiJ+cbywqmkwQEcWl1w5WC4+FtvAThA7LG1jIp&#10;+CYPm/X93QozbW+cU1+ESkQI+wwV1CF0mZS+rMmgn9iOOHoX6wyGKF0ltcNbhJtWzpJkLg02HBdq&#10;7Oi1pvKruBoFoX93j9tT7pPPvHg674pTup9bpUYPw/YFRKAh/If/2h9awfNimi5T+P0Tv4Bc/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W/IockAAADfAAAADwAAAAAAAAAA&#10;AAAAAACfAgAAZHJzL2Rvd25yZXYueG1sUEsFBgAAAAAEAAQA9wAAAJUDAAAAAA==&#10;" strokecolor="black [0]" insetpen="t">
                  <v:imagedata r:id="rId896" o:title="C5083STR-PF13" cropright="19631f"/>
                </v:shape>
                <v:shape id="Picture 11" o:spid="_x0000_s1035" type="#_x0000_t75" alt="C5083STR-PF14" style="position:absolute;left:11538;top:10636;width:82;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RobTGAAAA3wAAAA8AAABkcnMvZG93bnJldi54bWxEj0FrwkAUhO+C/2F5Qm+6UZpUoqsYoeCh&#10;l5r+gEf2mQSzb8PuxqT99V2h0OMwM98w++NkOvEg51vLCtarBARxZXXLtYKv8n25BeEDssbOMin4&#10;Jg/Hw3y2x1zbkT/pcQ21iBD2OSpoQuhzKX3VkEG/sj1x9G7WGQxRulpqh2OEm05ukiSTBluOCw32&#10;dG6oul8Ho8ANY2HKNIxJln0MVfFTDG0xKfWymE47EIGm8B/+a1+0gvRt/bpN4fknfgF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hGhtMYAAADfAAAADwAAAAAAAAAAAAAA&#10;AACfAgAAZHJzL2Rvd25yZXYueG1sUEsFBgAAAAAEAAQA9wAAAJIDAAAAAA==&#10;" strokecolor="black [0]" insetpen="t">
                  <v:imagedata r:id="rId897" o:title="C5083STR-PF14" cropright="20386f"/>
                </v:shape>
                <v:shape id="Picture 12" o:spid="_x0000_s1036" type="#_x0000_t75" alt="C5083STR-PF15" style="position:absolute;left:11627;top:10636;width:82;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psmfFAAAA3wAAAA8AAABkcnMvZG93bnJldi54bWxEj0FrwkAUhO+C/2F5Qm+6sdRUUleRgtCT&#10;YOylt0f2JRvMvo3Z7Zr++64geBxm5htmsxttJyINvnWsYLnIQBBXTrfcKPg+H+ZrED4ga+wck4I/&#10;8rDbTicbLLS78YliGRqRIOwLVGBC6AspfWXIol+4njh5tRsshiSHRuoBbwluO/maZbm02HJaMNjT&#10;p6HqUv5aBba+4vXQ73/kMcS6NHl0x0tU6mU27j9ABBrDM/xof2kFq/fl2zqH+5/0BeT2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bJnxQAAAN8AAAAPAAAAAAAAAAAAAAAA&#10;AJ8CAABkcnMvZG93bnJldi54bWxQSwUGAAAAAAQABAD3AAAAkQMAAAAA&#10;" strokecolor="black [0]" insetpen="t">
                  <v:imagedata r:id="rId898" o:title="C5083STR-PF15" cropright="20386f"/>
                </v:shape>
                <v:shape id="Picture 13" o:spid="_x0000_s1037" type="#_x0000_t75" alt="C5083STR-PF1" style="position:absolute;left:10338;top:10635;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X8QTHAAAA3wAAAA8AAABkcnMvZG93bnJldi54bWxEj9FqwkAURN8F/2G5BV+kbmK1kdRVRBBE&#10;X2z0A26zt0lo9m7YXTX9e7dQ8HGYmTPMct2bVtzI+caygnSSgCAurW64UnA5714XIHxA1thaJgW/&#10;5GG9Gg6WmGt750+6FaESEcI+RwV1CF0upS9rMugntiOO3rd1BkOUrpLa4T3CTSunSfIuDTYcF2rs&#10;aFtT+VNcjYLj3GaXaWG+9i618nDG0xuNT0qNXvrNB4hAfXiG/9t7rWCepbNFBn9/4heQqw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RX8QTHAAAA3wAAAA8AAAAAAAAAAAAA&#10;AAAAnwIAAGRycy9kb3ducmV2LnhtbFBLBQYAAAAABAAEAPcAAACTAwAAAAA=&#10;" strokecolor="black [0]" insetpen="t">
                  <v:imagedata r:id="rId899" o:title="C5083STR-PF1" croptop="1067f" cropbottom="-1067f" cropleft="-1510f" cropright="21141f"/>
                </v:shape>
                <v:shape id="Picture 14" o:spid="_x0000_s1038" type="#_x0000_t75" alt="C5083STR-PF2" style="position:absolute;left:10430;top:10634;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5k0rBAAAA2wAAAA8AAABkcnMvZG93bnJldi54bWxEj82qwjAUhPcXfIdwBHfX1B/kUo0ioqC4&#10;0V437o7NsS02J6WJtr69EQSXw8w3w8wWrSnFg2pXWFYw6EcgiFOrC84UnP43v38gnEfWWFomBU9y&#10;sJh3fmYYa9vwkR6Jz0QoYRejgtz7KpbSpTkZdH1bEQfvamuDPsg6k7rGJpSbUg6jaCINFhwWcqxo&#10;lVN6S+5GwWjD59NOXiaHZr0/uqcdU5Julep12+UUhKfWf8MfeqsDN4T3l/AD5P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H5k0rBAAAA2wAAAA8AAAAAAAAAAAAAAAAAnwIA&#10;AGRycy9kb3ducmV2LnhtbFBLBQYAAAAABAAEAPcAAACNAwAAAAA=&#10;" strokecolor="black [0]" insetpen="t">
                  <v:imagedata r:id="rId900" o:title="C5083STR-PF2" cropright="19631f"/>
                </v:shape>
                <v:shape id="Picture 15" o:spid="_x0000_s1039" type="#_x0000_t75" alt="C5083STR-PF3" style="position:absolute;left:10526;top:10634;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41uvDAAAA2wAAAA8AAABkcnMvZG93bnJldi54bWxEj8FqwzAQRO+B/oPYQi8hkZtAKE6UkBYM&#10;PhWSpvfF2lgm1sq1VFvu10eFQo/DzLxhdodoWzFQ7xvHCp6XGQjiyumGawWXj2LxAsIHZI2tY1Iw&#10;kYfD/mG2w1y7kU80nEMtEoR9jgpMCF0upa8MWfRL1xEn7+p6iyHJvpa6xzHBbStXWbaRFhtOCwY7&#10;ejNU3c7fVsFrWJlyPsUJf5w9bszX53sWC6WeHuNxCyJQDP/hv3apFazX8Psl/QC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njW68MAAADbAAAADwAAAAAAAAAAAAAAAACf&#10;AgAAZHJzL2Rvd25yZXYueG1sUEsFBgAAAAAEAAQA9wAAAI8DAAAAAA==&#10;" strokecolor="black [0]" insetpen="t">
                  <v:imagedata r:id="rId901" o:title="C5083STR-PF3" cropright="19631f"/>
                </v:shape>
                <v:shape id="Picture 16" o:spid="_x0000_s1040" type="#_x0000_t75" alt="C5083STR-PF4" style="position:absolute;left:10622;top:10636;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nY/PEAAAA2wAAAA8AAABkcnMvZG93bnJldi54bWxEj19rwkAQxN8Lfodjhb7VS62IRE8phdqC&#10;T/7B9nHJrrlgbi/krib103tCoY/DzPyGWax6V6sLt6HyYuB5lIFiKTxVUho47N+fZqBCRCGsvbCB&#10;Xw6wWg4eFpiT72TLl10sVYJIyNGAjbHJtQ6FZYdh5BuW5J186zAm2ZaaWuwS3NV6nGVT7bCStGCx&#10;4TfLxXn34wx8nCwdp+vreB2+iKjr/aby38Y8DvvXOajIffwP/7U/ycDLBO5f0g/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onY/PEAAAA2wAAAA8AAAAAAAAAAAAAAAAA&#10;nwIAAGRycy9kb3ducmV2LnhtbFBLBQYAAAAABAAEAPcAAACQAwAAAAA=&#10;" strokecolor="black [0]" insetpen="t">
                  <v:imagedata r:id="rId902" o:title="C5083STR-PF4" cropright="19631f"/>
                </v:shape>
                <v:shape id="Picture 17" o:spid="_x0000_s1041" type="#_x0000_t75" alt="C5083STR-PF5" style="position:absolute;left:10709;top:10636;width:83;height: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tGnTBAAAA2wAAAA8AAABkcnMvZG93bnJldi54bWxEj92KwjAUhO8XfIdwBO+2qVZFqlFEEIQF&#10;wZ8HODTHpticlCZq9enNguDlMPPNMItVZ2txp9ZXjhUMkxQEceF0xaWC82n7OwPhA7LG2jEpeJKH&#10;1bL3s8Bcuwcf6H4MpYgl7HNUYEJocil9YciiT1xDHL2Lay2GKNtS6hYfsdzWcpSmU2mx4rhgsKGN&#10;oeJ6vFkFmdmhzrrLLPsrp7di+HKjfT1WatDv1nMQgbrwDX/onY7cBP6/xB8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tGnTBAAAA2wAAAA8AAAAAAAAAAAAAAAAAnwIA&#10;AGRycy9kb3ducmV2LnhtbFBLBQYAAAAABAAEAPcAAACNAwAAAAA=&#10;" strokecolor="black [0]" insetpen="t">
                  <v:imagedata r:id="rId903" o:title="C5083STR-PF5" cropright="19631f"/>
                </v:shape>
                <v:shape id="Picture 18" o:spid="_x0000_s1042" type="#_x0000_t75" style="position:absolute;left:10334;top:10527;width:1373;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DFRbCAAAA2wAAAA8AAABkcnMvZG93bnJldi54bWxEj8FqwzAQRO+B/oPYQm6x3BSc4kY2pVDw&#10;rTQNyXVjbSQTa+VYSuL8fVUo9DjMzBtmXU+uF1caQ+dZwVOWgyBuve7YKNh+fyxeQISIrLH3TAru&#10;FKCuHmZrLLW/8RddN9GIBOFQogIb41BKGVpLDkPmB+LkHf3oMCY5GqlHvCW46+UyzwvpsOO0YHGg&#10;d0vtaXNxCor9Qa+GXZObc9MerOmkp/OnUvPH6e0VRKQp/of/2o1W8FzA75f0A2T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QxUWwgAAANsAAAAPAAAAAAAAAAAAAAAAAJ8C&#10;AABkcnMvZG93bnJldi54bWxQSwUGAAAAAAQABAD3AAAAjgMAAAAA&#10;" strokecolor="black [0]" insetpen="t">
                  <v:imagedata r:id="rId904" o:title=""/>
                </v:shape>
                <w10:anchorlock/>
              </v:group>
            </w:pict>
          </mc:Fallback>
        </mc:AlternateContent>
      </w:r>
    </w:p>
    <w:p w:rsidR="001705A3" w:rsidRPr="005616A2" w:rsidRDefault="001705A3" w:rsidP="001705A3">
      <w:pPr>
        <w:rPr>
          <w:iCs/>
        </w:rPr>
      </w:pPr>
      <w:r w:rsidRPr="005616A2">
        <w:rPr>
          <w:iCs/>
          <w:noProof/>
          <w:lang w:eastAsia="en-GB"/>
        </w:rPr>
        <w:drawing>
          <wp:anchor distT="0" distB="0" distL="114300" distR="114300" simplePos="0" relativeHeight="251697152" behindDoc="0" locked="0" layoutInCell="1" allowOverlap="1" wp14:anchorId="1B9BC105" wp14:editId="4148A293">
            <wp:simplePos x="0" y="0"/>
            <wp:positionH relativeFrom="column">
              <wp:posOffset>-196673</wp:posOffset>
            </wp:positionH>
            <wp:positionV relativeFrom="paragraph">
              <wp:posOffset>426720</wp:posOffset>
            </wp:positionV>
            <wp:extent cx="159488" cy="164738"/>
            <wp:effectExtent l="0" t="0" r="0" b="698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0" y="0"/>
                      <a:ext cx="159488" cy="1647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16A2">
        <w:rPr>
          <w:iCs/>
          <w:noProof/>
          <w:lang w:eastAsia="en-GB"/>
        </w:rPr>
        <w:drawing>
          <wp:inline distT="0" distB="0" distL="0" distR="0" wp14:anchorId="1A91BF5D" wp14:editId="64672415">
            <wp:extent cx="8856980" cy="1148080"/>
            <wp:effectExtent l="0" t="0" r="1270" b="0"/>
            <wp:docPr id="57" name="Picture 57" descr="C:\Users\Sam Gascoyne\Desktop\EBSD 5083-0\Corrected5083 IPF and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 Gascoyne\Desktop\EBSD 5083-0\Corrected5083 IPF and PF.bmp"/>
                    <pic:cNvPicPr>
                      <a:picLocks noChangeAspect="1" noChangeArrowheads="1"/>
                    </pic:cNvPicPr>
                  </pic:nvPicPr>
                  <pic:blipFill>
                    <a:blip r:embed="rId905">
                      <a:extLst>
                        <a:ext uri="{28A0092B-C50C-407E-A947-70E740481C1C}">
                          <a14:useLocalDpi xmlns:a14="http://schemas.microsoft.com/office/drawing/2010/main" val="0"/>
                        </a:ext>
                      </a:extLst>
                    </a:blip>
                    <a:srcRect/>
                    <a:stretch>
                      <a:fillRect/>
                    </a:stretch>
                  </pic:blipFill>
                  <pic:spPr bwMode="auto">
                    <a:xfrm>
                      <a:off x="0" y="0"/>
                      <a:ext cx="8856980" cy="1148080"/>
                    </a:xfrm>
                    <a:prstGeom prst="rect">
                      <a:avLst/>
                    </a:prstGeom>
                    <a:noFill/>
                    <a:ln>
                      <a:noFill/>
                    </a:ln>
                  </pic:spPr>
                </pic:pic>
              </a:graphicData>
            </a:graphic>
          </wp:inline>
        </w:drawing>
      </w:r>
    </w:p>
    <w:p w:rsidR="001705A3" w:rsidRPr="005616A2" w:rsidRDefault="001705A3" w:rsidP="001705A3">
      <w:pPr>
        <w:rPr>
          <w:iCs/>
        </w:rPr>
      </w:pPr>
      <w:r w:rsidRPr="005616A2">
        <w:rPr>
          <w:iCs/>
          <w:noProof/>
          <w:lang w:eastAsia="en-GB"/>
        </w:rPr>
        <w:drawing>
          <wp:anchor distT="0" distB="0" distL="114300" distR="114300" simplePos="0" relativeHeight="251698176" behindDoc="0" locked="0" layoutInCell="1" allowOverlap="1" wp14:anchorId="63E0168A" wp14:editId="26CD8EF7">
            <wp:simplePos x="0" y="0"/>
            <wp:positionH relativeFrom="column">
              <wp:posOffset>-191386</wp:posOffset>
            </wp:positionH>
            <wp:positionV relativeFrom="paragraph">
              <wp:posOffset>399769</wp:posOffset>
            </wp:positionV>
            <wp:extent cx="191386" cy="191386"/>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191386" cy="191386"/>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16A2">
        <w:rPr>
          <w:iCs/>
          <w:noProof/>
          <w:lang w:eastAsia="en-GB"/>
        </w:rPr>
        <w:drawing>
          <wp:inline distT="0" distB="0" distL="0" distR="0" wp14:anchorId="36F2639C" wp14:editId="0BE43543">
            <wp:extent cx="8846185" cy="595630"/>
            <wp:effectExtent l="0" t="0" r="0" b="0"/>
            <wp:docPr id="127" name="Picture 127" descr="C:\Users\Sam Gascoyne\Desktop\EBSD 5083-0\5XSTR(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esktop\EBSD 5083-0\5XSTR(C)_CBB.bmp"/>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8846185" cy="595630"/>
                    </a:xfrm>
                    <a:prstGeom prst="rect">
                      <a:avLst/>
                    </a:prstGeom>
                    <a:noFill/>
                    <a:ln>
                      <a:noFill/>
                    </a:ln>
                  </pic:spPr>
                </pic:pic>
              </a:graphicData>
            </a:graphic>
          </wp:inline>
        </w:drawing>
      </w:r>
    </w:p>
    <w:p w:rsidR="001705A3" w:rsidRPr="005616A2" w:rsidRDefault="001705A3" w:rsidP="001705A3">
      <w:r w:rsidRPr="005616A2">
        <w:rPr>
          <w:iCs/>
        </w:rPr>
        <w:t>Figure 6.6.</w:t>
      </w:r>
      <w:r>
        <w:rPr>
          <w:iCs/>
        </w:rPr>
        <w:t>3</w:t>
      </w:r>
      <w:r w:rsidRPr="005616A2">
        <w:rPr>
          <w:iCs/>
        </w:rPr>
        <w:t xml:space="preserve">.A-C – A) EBSD IPF colouring map before software correction with respect to ND for the base region (see Figure X) and below the map (111) pole figures in 500-600 </w:t>
      </w:r>
      <w:r w:rsidRPr="005616A2">
        <w:rPr>
          <w:iCs/>
        </w:rPr>
        <w:sym w:font="Symbol" w:char="F06D"/>
      </w:r>
      <w:r w:rsidRPr="005616A2">
        <w:rPr>
          <w:iCs/>
        </w:rPr>
        <w:t xml:space="preserve">m steps across the whole </w:t>
      </w:r>
      <w:r>
        <w:rPr>
          <w:iCs/>
        </w:rPr>
        <w:t>AA5083</w:t>
      </w:r>
      <w:r w:rsidRPr="005616A2">
        <w:rPr>
          <w:iCs/>
        </w:rPr>
        <w:t xml:space="preserve"> FS weld NG. B) IPF colouring map after rotation correction with respect to r direction with the resultant (111) pole figures below the map. C) Texture components map</w:t>
      </w:r>
      <w:r w:rsidRPr="005616A2">
        <w:rPr>
          <w:rFonts w:cs="Arial"/>
          <w:b/>
          <w:bCs/>
          <w:iCs/>
        </w:rPr>
        <w:t xml:space="preserve"> </w:t>
      </w:r>
      <w:r w:rsidRPr="005616A2">
        <w:rPr>
          <w:iCs/>
        </w:rPr>
        <w:t xml:space="preserve">after rotation correction with </w:t>
      </w:r>
      <w:r w:rsidRPr="005616A2">
        <w:rPr>
          <w:iCs/>
          <w:color w:val="000000"/>
          <w:position w:val="-4"/>
        </w:rPr>
        <w:object w:dxaOrig="240" w:dyaOrig="260">
          <v:shape id="_x0000_i1095" type="#_x0000_t75" style="width:12pt;height:13.5pt" o:ole="">
            <v:imagedata r:id="rId9" o:title=""/>
          </v:shape>
          <o:OLEObject Type="Embed" ProgID="Equation.3" ShapeID="_x0000_i1095" DrawAspect="Content" ObjectID="_1494525413" r:id="rId907"/>
        </w:object>
      </w:r>
      <w:r w:rsidRPr="005616A2">
        <w:rPr>
          <w:iCs/>
          <w:color w:val="000000"/>
        </w:rPr>
        <w:t xml:space="preserve">(red), </w:t>
      </w:r>
      <w:r w:rsidRPr="005616A2">
        <w:rPr>
          <w:iCs/>
          <w:color w:val="000000"/>
          <w:position w:val="-4"/>
        </w:rPr>
        <w:object w:dxaOrig="240" w:dyaOrig="300">
          <v:shape id="_x0000_i1096" type="#_x0000_t75" style="width:12pt;height:15pt" o:ole="">
            <v:imagedata r:id="rId11" o:title=""/>
          </v:shape>
          <o:OLEObject Type="Embed" ProgID="Equation.3" ShapeID="_x0000_i1096" DrawAspect="Content" ObjectID="_1494525414" r:id="rId908"/>
        </w:object>
      </w:r>
      <w:r w:rsidRPr="005616A2">
        <w:rPr>
          <w:iCs/>
        </w:rPr>
        <w:t>(yellow), and C (blue).</w:t>
      </w:r>
    </w:p>
    <w:p w:rsidR="001705A3" w:rsidRPr="005616A2" w:rsidRDefault="001705A3" w:rsidP="001705A3"/>
    <w:p w:rsidR="001705A3" w:rsidRPr="005616A2" w:rsidRDefault="001705A3" w:rsidP="001705A3">
      <w:pPr>
        <w:sectPr w:rsidR="001705A3" w:rsidRPr="005616A2" w:rsidSect="00142F1F">
          <w:pgSz w:w="16838" w:h="11906" w:orient="landscape"/>
          <w:pgMar w:top="1440" w:right="1440" w:bottom="1440" w:left="1440" w:header="708" w:footer="708" w:gutter="0"/>
          <w:cols w:space="708"/>
          <w:docGrid w:linePitch="360"/>
        </w:sectPr>
      </w:pPr>
    </w:p>
    <w:p w:rsidR="001705A3" w:rsidRDefault="001705A3" w:rsidP="001705A3">
      <w:r>
        <w:rPr>
          <w:rFonts w:ascii="Times New Roman" w:hAnsi="Times New Roman"/>
          <w:noProof/>
          <w:sz w:val="24"/>
          <w:szCs w:val="24"/>
          <w:lang w:eastAsia="en-GB"/>
        </w:rPr>
        <w:lastRenderedPageBreak/>
        <mc:AlternateContent>
          <mc:Choice Requires="wpg">
            <w:drawing>
              <wp:anchor distT="0" distB="0" distL="114300" distR="114300" simplePos="0" relativeHeight="251710464" behindDoc="1" locked="0" layoutInCell="1" allowOverlap="1" wp14:anchorId="4CDBF9CC" wp14:editId="2E0AD244">
                <wp:simplePos x="0" y="0"/>
                <wp:positionH relativeFrom="column">
                  <wp:posOffset>1436914</wp:posOffset>
                </wp:positionH>
                <wp:positionV relativeFrom="paragraph">
                  <wp:posOffset>0</wp:posOffset>
                </wp:positionV>
                <wp:extent cx="3093749" cy="8016677"/>
                <wp:effectExtent l="0" t="0" r="0" b="3810"/>
                <wp:wrapNone/>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3749" cy="8016677"/>
                          <a:chOff x="110238207" y="102767620"/>
                          <a:chExt cx="5780904" cy="14976736"/>
                        </a:xfrm>
                      </wpg:grpSpPr>
                      <pic:pic xmlns:pic="http://schemas.openxmlformats.org/drawingml/2006/picture">
                        <pic:nvPicPr>
                          <pic:cNvPr id="164" name="Picture 90" descr="5XSTR(C)_ODF16c"/>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110281457" y="116344606"/>
                            <a:ext cx="5734050"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5" name="Picture 91" descr="5XSTR(C)_ODF1c"/>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110272189" y="102767620"/>
                            <a:ext cx="5724525"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6" name="Picture 92" descr="5XSTR(C)_ODF2c"/>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110238208" y="103648039"/>
                            <a:ext cx="5734050"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7" name="Picture 93" descr="5XSTR(C)_ODF3c"/>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110278367" y="104503745"/>
                            <a:ext cx="571500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8" name="Picture 94" descr="5XSTR(C)_ODF4c"/>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110269100" y="105408878"/>
                            <a:ext cx="5705475"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9" name="Picture 95" descr="5XSTR(C)_ODF5c"/>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110259831" y="106314010"/>
                            <a:ext cx="5686425"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0" name="Picture 96" descr="5XSTR(C)_ODF6c"/>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110250565" y="107219142"/>
                            <a:ext cx="5734050"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1" name="Picture 97" descr="5XSTR(C)_ODF7c"/>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110290724" y="108124274"/>
                            <a:ext cx="5695950" cy="895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2" name="Picture 98" descr="5XSTR(C)_ODF8c"/>
                          <pic:cNvPicPr>
                            <a:picLocks noChangeAspect="1" noChangeArrowheads="1"/>
                          </pic:cNvPicPr>
                        </pic:nvPicPr>
                        <pic:blipFill>
                          <a:blip r:embed="rId917">
                            <a:extLst>
                              <a:ext uri="{28A0092B-C50C-407E-A947-70E740481C1C}">
                                <a14:useLocalDpi xmlns:a14="http://schemas.microsoft.com/office/drawing/2010/main" val="0"/>
                              </a:ext>
                            </a:extLst>
                          </a:blip>
                          <a:srcRect/>
                          <a:stretch>
                            <a:fillRect/>
                          </a:stretch>
                        </pic:blipFill>
                        <pic:spPr bwMode="auto">
                          <a:xfrm>
                            <a:off x="110256743" y="109029406"/>
                            <a:ext cx="57340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3" name="Picture 99" descr="5XSTR(C)_ODF9c"/>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110247474" y="109959252"/>
                            <a:ext cx="5724525"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4" name="Picture 100" descr="5XSTR(C)_ODF10c"/>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110238207" y="110864385"/>
                            <a:ext cx="57340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5" name="Picture 101" descr="5XSTR(C)_ODF11c"/>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110253654" y="111769518"/>
                            <a:ext cx="569595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6" name="Picture 102" descr="5XSTR(C)_ODF12c"/>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110269100" y="112674650"/>
                            <a:ext cx="5715000"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7" name="Picture 103" descr="5XSTR(C)_ODF13c"/>
                          <pic:cNvPicPr>
                            <a:picLocks noChangeAspect="1" noChangeArrowheads="1"/>
                          </pic:cNvPicPr>
                        </pic:nvPicPr>
                        <pic:blipFill>
                          <a:blip r:embed="rId922">
                            <a:extLst>
                              <a:ext uri="{28A0092B-C50C-407E-A947-70E740481C1C}">
                                <a14:useLocalDpi xmlns:a14="http://schemas.microsoft.com/office/drawing/2010/main" val="0"/>
                              </a:ext>
                            </a:extLst>
                          </a:blip>
                          <a:srcRect/>
                          <a:stretch>
                            <a:fillRect/>
                          </a:stretch>
                        </pic:blipFill>
                        <pic:spPr bwMode="auto">
                          <a:xfrm>
                            <a:off x="110259831" y="113579782"/>
                            <a:ext cx="5743575" cy="9048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8" name="Picture 104" descr="5XSTR(C)_ODF14c"/>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110275278" y="114484915"/>
                            <a:ext cx="5743575" cy="9239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79" name="Picture 105" descr="5XSTR(C)_ODF15c"/>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110266011" y="115390047"/>
                            <a:ext cx="5753100" cy="9144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80" name="Picture 106"/>
                          <pic:cNvPicPr>
                            <a:picLocks noChangeAspect="1" noChangeArrowheads="1"/>
                          </pic:cNvPicPr>
                        </pic:nvPicPr>
                        <pic:blipFill>
                          <a:blip r:embed="rId925">
                            <a:extLst>
                              <a:ext uri="{28A0092B-C50C-407E-A947-70E740481C1C}">
                                <a14:useLocalDpi xmlns:a14="http://schemas.microsoft.com/office/drawing/2010/main" val="0"/>
                              </a:ext>
                            </a:extLst>
                          </a:blip>
                          <a:srcRect/>
                          <a:stretch>
                            <a:fillRect/>
                          </a:stretch>
                        </pic:blipFill>
                        <pic:spPr bwMode="auto">
                          <a:xfrm>
                            <a:off x="110429977" y="117255197"/>
                            <a:ext cx="3545467" cy="48915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1C638597" id="Group 163" o:spid="_x0000_s1026" style="position:absolute;margin-left:113.15pt;margin-top:0;width:243.6pt;height:631.25pt;z-index:-251606016" coordorigin="1102382,1027676" coordsize="57809,149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">
                <v:shape id="Picture 90" o:spid="_x0000_s1027" type="#_x0000_t75" alt="5XSTR(C)_ODF16c" style="position:absolute;left:1102814;top:1163446;width:57341;height:9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0ZAnDAAAA3AAAAA8AAABkcnMvZG93bnJldi54bWxET01rwkAQvRf8D8sI3uqmEkKJriFUC156&#10;SNSDtyE7JsHsbNjdavz33UKht3m8z9kUkxnEnZzvLSt4WyYgiBure24VnI6fr+8gfEDWOFgmBU/y&#10;UGxnLxvMtX1wRfc6tCKGsM9RQRfCmEvpm44M+qUdiSN3tc5giNC1Ujt8xHAzyFWSZNJgz7Ghw5E+&#10;Ompu9bdRcHnuz5WrrseQ7r92Q+lvaZuelFrMp3INItAU/sV/7oOO87MUfp+JF8jt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RkCcMAAADcAAAADwAAAAAAAAAAAAAAAACf&#10;AgAAZHJzL2Rvd25yZXYueG1sUEsFBgAAAAAEAAQA9wAAAI8DAAAAAA==&#10;" insetpen="t">
                  <v:imagedata r:id="rId926" o:title="5XSTR(C)_ODF16c"/>
                </v:shape>
                <v:shape id="Picture 91" o:spid="_x0000_s1028" type="#_x0000_t75" alt="5XSTR(C)_ODF1c" style="position:absolute;left:1102721;top:1027676;width:57246;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eIs/DAAAA3AAAAA8AAABkcnMvZG93bnJldi54bWxET01rwkAQvRf6H5YpeGs2ClWbugml2Bh6&#10;EBuFXofsmASzsyG7avrvuwXB2zze56yy0XTiQoNrLSuYRjEI4srqlmsFh/3n8xKE88gaO8uk4Jcc&#10;ZOnjwwoTba/8TZfS1yKEsEtQQeN9n0jpqoYMusj2xIE72sGgD3CopR7wGsJNJ2dxPJcGWw4NDfb0&#10;0VB1Ks9GwXZTrDk/Vrv8Z/SvW12w+1pslJo8je9vIDyN/i6+uQsd5s9f4P+ZcIFM/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l4iz8MAAADcAAAADwAAAAAAAAAAAAAAAACf&#10;AgAAZHJzL2Rvd25yZXYueG1sUEsFBgAAAAAEAAQA9wAAAI8DAAAAAA==&#10;" insetpen="t">
                  <v:imagedata r:id="rId927" o:title="5XSTR(C)_ODF1c"/>
                </v:shape>
                <v:shape id="Picture 92" o:spid="_x0000_s1029" type="#_x0000_t75" alt="5XSTR(C)_ODF2c" style="position:absolute;left:1102382;top:1036480;width:57340;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xz3XEAAAA3AAAAA8AAABkcnMvZG93bnJldi54bWxET01rwkAQvQv9D8sUvOmmgkFSVwlCoWDB&#10;mvaQ45CdJmmyszG7NUl/vVsoeJvH+5ztfjStuFLvassKnpYRCOLC6ppLBZ8fL4sNCOeRNbaWScFE&#10;Dva7h9kWE20HPtM186UIIewSVFB53yVSuqIig25pO+LAfdneoA+wL6XucQjhppWrKIqlwZpDQ4Ud&#10;HSoqmuzHKIji/JRf/Po0HfP0vfm+HN6G31qp+eOYPoPwNPq7+N/9qsP8OIa/Z8IFcnc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uxz3XEAAAA3AAAAA8AAAAAAAAAAAAAAAAA&#10;nwIAAGRycy9kb3ducmV2LnhtbFBLBQYAAAAABAAEAPcAAACQAwAAAAA=&#10;" insetpen="t">
                  <v:imagedata r:id="rId928" o:title="5XSTR(C)_ODF2c"/>
                </v:shape>
                <v:shape id="Picture 93" o:spid="_x0000_s1030" type="#_x0000_t75" alt="5XSTR(C)_ODF3c" style="position:absolute;left:1102783;top:1045037;width:5715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aVE/DAAAA3AAAAA8AAABkcnMvZG93bnJldi54bWxET01rwkAQvRf8D8sIvUjdVGiU6CpaKWg9&#10;iLaX3obsmASzs2F3m8R/7wqF3ubxPmex6k0tWnK+sqzgdZyAIM6trrhQ8P318TID4QOyxtoyKbiR&#10;h9Vy8LTATNuOT9SeQyFiCPsMFZQhNJmUPi/JoB/bhjhyF+sMhghdIbXDLoabWk6SJJUGK44NJTb0&#10;XlJ+Pf8aBbuf/SHtaLTlz8KN/KZr3/rNUannYb+egwjUh3/xn3un4/x0Co9n4gVye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pUT8MAAADcAAAADwAAAAAAAAAAAAAAAACf&#10;AgAAZHJzL2Rvd25yZXYueG1sUEsFBgAAAAAEAAQA9wAAAI8DAAAAAA==&#10;" insetpen="t">
                  <v:imagedata r:id="rId929" o:title="5XSTR(C)_ODF3c"/>
                </v:shape>
                <v:shape id="Picture 94" o:spid="_x0000_s1031" type="#_x0000_t75" alt="5XSTR(C)_ODF4c" style="position:absolute;left:1102691;top:1054088;width:5705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epHHFAAAA3AAAAA8AAABkcnMvZG93bnJldi54bWxEj09vwjAMxe+T+A6RkbiNFCZVU0dAiGka&#10;cOPPhZvXeG21xqmaAIFPjw9Iu9l6z+/9PFsk16oL9aHxbGAyzkARl942XBk4Hr5e30GFiGyx9UwG&#10;bhRgMR+8zLCw/so7uuxjpSSEQ4EG6hi7QutQ1uQwjH1HLNqv7x1GWftK2x6vEu5aPc2yXDtsWBpq&#10;7GhVU/m3PzsD08PbdrP2ebr9nPl7dTreOe0+jRkN0/IDVKQU/83P67UV/Fxo5RmZQM8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HqRxxQAAANwAAAAPAAAAAAAAAAAAAAAA&#10;AJ8CAABkcnMvZG93bnJldi54bWxQSwUGAAAAAAQABAD3AAAAkQMAAAAA&#10;" insetpen="t">
                  <v:imagedata r:id="rId930" o:title="5XSTR(C)_ODF4c"/>
                </v:shape>
                <v:shape id="Picture 95" o:spid="_x0000_s1032" type="#_x0000_t75" alt="5XSTR(C)_ODF5c" style="position:absolute;left:1102598;top:1063140;width:56864;height:9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fSK+9AAAA3AAAAA8AAABkcnMvZG93bnJldi54bWxET0sKwjAQ3QveIYzgpmiqC9FqFBFEcaf2&#10;AEMztsVmUppYq6c3guBuHu87q01nKtFS40rLCibjGARxZnXJuYL0uh/NQTiPrLGyTApe5GCz7vdW&#10;mGj75DO1F5+LEMIuQQWF93UipcsKMujGtiYO3M02Bn2ATS51g88Qbio5jeOZNFhyaCiwpl1B2f3y&#10;MArekZ5GbnE6ZucDR+jaVL+uqVLDQbddgvDU+b/45z7qMH+2gO8z4QK5/g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p9Ir70AAADcAAAADwAAAAAAAAAAAAAAAACfAgAAZHJz&#10;L2Rvd25yZXYueG1sUEsFBgAAAAAEAAQA9wAAAIkDAAAAAA==&#10;" insetpen="t">
                  <v:imagedata r:id="rId931" o:title="5XSTR(C)_ODF5c"/>
                </v:shape>
                <v:shape id="Picture 96" o:spid="_x0000_s1033" type="#_x0000_t75" alt="5XSTR(C)_ODF6c" style="position:absolute;left:1102505;top:1072191;width:57341;height:9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u/YvEAAAA3AAAAA8AAABkcnMvZG93bnJldi54bWxEj0FvwjAMhe+T+A+RkbiNtCBtqCMgyjZp&#10;J6QBu3uN11Y0TmlC2/17fJi0m633/N7n9XZ0jeqpC7VnA+k8AUVceFtzaeB8en9cgQoR2WLjmQz8&#10;UoDtZvKwxsz6gT+pP8ZSSQiHDA1UMbaZ1qGoyGGY+5ZYtB/fOYyydqW2HQ4S7hq9SJIn7bBmaaiw&#10;pX1FxeV4cwauaV4sX792t4PmFtO3Ph++bW7MbDruXkBFGuO/+e/6wwr+s+DLMzKB3t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6u/YvEAAAA3AAAAA8AAAAAAAAAAAAAAAAA&#10;nwIAAGRycy9kb3ducmV2LnhtbFBLBQYAAAAABAAEAPcAAACQAwAAAAA=&#10;" insetpen="t">
                  <v:imagedata r:id="rId932" o:title="5XSTR(C)_ODF6c"/>
                </v:shape>
                <v:shape id="Picture 97" o:spid="_x0000_s1034" type="#_x0000_t75" alt="5XSTR(C)_ODF7c" style="position:absolute;left:1102907;top:1081242;width:56959;height:8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wzOTEAAAA3AAAAA8AAABkcnMvZG93bnJldi54bWxET0trwkAQvgv+h2WE3nQTCz5SV6ktrb0U&#10;8UWvQ3ZMQndnQ3Y1sb++WxB6m4/vOYtVZ424UuMrxwrSUQKCOHe64kLB8fA2nIHwAVmjcUwKbuRh&#10;tez3Fphp1/KOrvtQiBjCPkMFZQh1JqXPS7LoR64mjtzZNRZDhE0hdYNtDLdGjpNkIi1WHBtKrOml&#10;pPx7f7EKZl/m57L9TNcnyh9fzfzM7+1ko9TDoHt+AhGoC//iu/tDx/nTFP6eiRf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wzOTEAAAA3AAAAA8AAAAAAAAAAAAAAAAA&#10;nwIAAGRycy9kb3ducmV2LnhtbFBLBQYAAAAABAAEAPcAAACQAwAAAAA=&#10;" insetpen="t">
                  <v:imagedata r:id="rId933" o:title="5XSTR(C)_ODF7c"/>
                </v:shape>
                <v:shape id="Picture 98" o:spid="_x0000_s1035" type="#_x0000_t75" alt="5XSTR(C)_ODF8c" style="position:absolute;left:1102567;top:1090294;width:5734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q6QHDAAAA3AAAAA8AAABkcnMvZG93bnJldi54bWxET8lqwzAQvRfyD2ICvdVyc2iLYyUUQxYo&#10;gTYJ5Dq1praxNXIsxcvfV4VCbvN466Tr0TSip85VlhU8RzEI4tzqigsF59Pm6Q2E88gaG8ukYCIH&#10;69XsIcVE24G/qD/6QoQQdgkqKL1vEyldXpJBF9mWOHA/tjPoA+wKqTscQrhp5CKOX6TBikNDiS1l&#10;JeX18WYUHOxUbOtqd+kPwyf22eQ+vq+5Uo/z8X0JwtPo7+J/916H+a8L+HsmXC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urpAcMAAADcAAAADwAAAAAAAAAAAAAAAACf&#10;AgAAZHJzL2Rvd25yZXYueG1sUEsFBgAAAAAEAAQA9wAAAI8DAAAAAA==&#10;" insetpen="t">
                  <v:imagedata r:id="rId934" o:title="5XSTR(C)_ODF8c"/>
                </v:shape>
                <v:shape id="Picture 99" o:spid="_x0000_s1036" type="#_x0000_t75" alt="5XSTR(C)_ODF9c" style="position:absolute;left:1102474;top:1099592;width:57245;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a8pTDAAAA3AAAAA8AAABkcnMvZG93bnJldi54bWxEj0+LwjAQxe/CfocwC3vTdLugUk3FVRY8&#10;qhXE29BM/2gzKU1W67c3guBthvfm/d7MF71pxJU6V1tW8D2KQBDnVtdcKjhkf8MpCOeRNTaWScGd&#10;HCzSj8EcE21vvKPr3pcihLBLUEHlfZtI6fKKDLqRbYmDVtjOoA9rV0rd4S2Em0bGUTSWBmsOhApb&#10;WlWUX/b/JnCnuqTiuInj30t7365PZ3ugTKmvz345A+Gp92/z63qjQ/3JDzyfCRPI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9rylMMAAADcAAAADwAAAAAAAAAAAAAAAACf&#10;AgAAZHJzL2Rvd25yZXYueG1sUEsFBgAAAAAEAAQA9wAAAI8DAAAAAA==&#10;" insetpen="t">
                  <v:imagedata r:id="rId935" o:title="5XSTR(C)_ODF9c"/>
                </v:shape>
                <v:shape id="Picture 100" o:spid="_x0000_s1037" type="#_x0000_t75" alt="5XSTR(C)_ODF10c" style="position:absolute;left:1102382;top:1108643;width:5734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ale/CAAAA3AAAAA8AAABkcnMvZG93bnJldi54bWxET01rwkAQvQv9D8sUehHdWEQluopYCj0V&#10;1NDmOGbHTTA7G7LbmP57VxC8zeN9zmrT21p01PrKsYLJOAFBXDhdsVGQHT9HCxA+IGusHZOCf/Kw&#10;Wb8MVphqd+U9dYdgRAxhn6KCMoQmldIXJVn0Y9cQR+7sWoshwtZI3eI1httavifJTFqsODaU2NCu&#10;pOJy+LMKhvlvnnfVJDuZafGxc8Zvv3+8Um+v/XYJIlAfnuKH+0vH+fMp3J+JF8j1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2pXvwgAAANwAAAAPAAAAAAAAAAAAAAAAAJ8C&#10;AABkcnMvZG93bnJldi54bWxQSwUGAAAAAAQABAD3AAAAjgMAAAAA&#10;" insetpen="t">
                  <v:imagedata r:id="rId936" o:title="5XSTR(C)_ODF10c"/>
                </v:shape>
                <v:shape id="Picture 101" o:spid="_x0000_s1038" type="#_x0000_t75" alt="5XSTR(C)_ODF11c" style="position:absolute;left:1102536;top:1117695;width:5696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50HLDAAAA3AAAAA8AAABkcnMvZG93bnJldi54bWxET01rAjEQvRf8D2EEL0WzFWxlNYotFPWo&#10;LRVvw2bMbruZLElcV399UxB6m8f7nPmys7VoyYfKsYKnUQaCuHC6YqPg8+N9OAURIrLG2jEpuFKA&#10;5aL3MMdcuwvvqN1HI1IIhxwVlDE2uZShKMliGLmGOHEn5y3GBL2R2uMlhdtajrPsWVqsODWU2NBb&#10;ScXP/mwVrL9vxn/xqn2djB+vRofjodptlRr0u9UMRKQu/ovv7o1O818m8PdMukA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nnQcsMAAADcAAAADwAAAAAAAAAAAAAAAACf&#10;AgAAZHJzL2Rvd25yZXYueG1sUEsFBgAAAAAEAAQA9wAAAI8DAAAAAA==&#10;" insetpen="t">
                  <v:imagedata r:id="rId937" o:title="5XSTR(C)_ODF11c"/>
                </v:shape>
                <v:shape id="Picture 102" o:spid="_x0000_s1039" type="#_x0000_t75" alt="5XSTR(C)_ODF12c" style="position:absolute;left:1102691;top:1126746;width:57150;height:9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VhzBAAAA3AAAAA8AAABkcnMvZG93bnJldi54bWxET0uLwjAQvgv+hzCCtzXV3VWpRhFXYfGk&#10;VfA6NNMHNpPSRFv//WZB8DYf33OW685U4kGNKy0rGI8iEMSp1SXnCi7n/ccchPPIGivLpOBJDtar&#10;fm+JsbYtn+iR+FyEEHYxKii8r2MpXVqQQTeyNXHgMtsY9AE2udQNtiHcVHISRVNpsOTQUGBN24LS&#10;W3I3Curu+vlzy76TZOIPbZrd7a46fik1HHSbBQhPnX+LX+5fHebPpvD/TLhArv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w+VhzBAAAA3AAAAA8AAAAAAAAAAAAAAAAAnwIA&#10;AGRycy9kb3ducmV2LnhtbFBLBQYAAAAABAAEAPcAAACNAwAAAAA=&#10;" insetpen="t">
                  <v:imagedata r:id="rId938" o:title="5XSTR(C)_ODF12c"/>
                </v:shape>
                <v:shape id="Picture 103" o:spid="_x0000_s1040" type="#_x0000_t75" alt="5XSTR(C)_ODF13c" style="position:absolute;left:1102598;top:1135797;width:57436;height:9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Baau+AAAA3AAAAA8AAABkcnMvZG93bnJldi54bWxET70KwjAQ3gXfIZzgpqkOKtUooogdXPxB&#10;cDuasy02l9JErT69EQS3+/h+b7ZoTCkeVLvCsoJBPwJBnFpdcKbgdNz0JiCcR9ZYWiYFL3KwmLdb&#10;M4y1ffKeHgefiRDCLkYFufdVLKVLczLo+rYiDtzV1gZ9gHUmdY3PEG5KOYyikTRYcGjIsaJVTunt&#10;cDcKtjKhQXHW3LxuVXK87NZveVor1e00yykIT43/i3/uRIf54zF8nwkXyPk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gBaau+AAAA3AAAAA8AAAAAAAAAAAAAAAAAnwIAAGRy&#10;cy9kb3ducmV2LnhtbFBLBQYAAAAABAAEAPcAAACKAwAAAAA=&#10;" insetpen="t">
                  <v:imagedata r:id="rId939" o:title="5XSTR(C)_ODF13c"/>
                </v:shape>
                <v:shape id="Picture 104" o:spid="_x0000_s1041" type="#_x0000_t75" alt="5XSTR(C)_ODF14c" style="position:absolute;left:1102752;top:1144849;width:57436;height:9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n3VXGAAAA3AAAAA8AAABkcnMvZG93bnJldi54bWxEj0FvwjAMhe9I+w+RkXZBkIIEQx0BbWNo&#10;XGE7sJvVmKbQOF2TQbdfPx+QdrP1nt/7vFh1vlYXamMV2MB4lIEiLoKtuDTw8b4ZzkHFhGyxDkwG&#10;fijCannXW2Buw5V3dNmnUkkIxxwNuJSaXOtYOPIYR6EhFu0YWo9J1rbUtsWrhPtaT7Jspj1WLA0O&#10;G3pxVJz3397A6Xf9uX6bx9ng4KrJ2H9l4Xn6asx9v3t6BJWoS//m2/XWCv6D0MozMoFe/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mfdVcYAAADcAAAADwAAAAAAAAAAAAAA&#10;AACfAgAAZHJzL2Rvd25yZXYueG1sUEsFBgAAAAAEAAQA9wAAAJIDAAAAAA==&#10;" insetpen="t">
                  <v:imagedata r:id="rId940" o:title="5XSTR(C)_ODF14c"/>
                </v:shape>
                <v:shape id="Picture 105" o:spid="_x0000_s1042" type="#_x0000_t75" alt="5XSTR(C)_ODF15c" style="position:absolute;left:1102660;top:1153900;width:57531;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YlTbDAAAA3AAAAA8AAABkcnMvZG93bnJldi54bWxET0trg0AQvhf6H5Yp9NaszSFtTFaRQGmg&#10;lzzMfXAnanRnrbtR8++zhUBv8/E9Z51OphUD9a62rOB9FoEgLqyuuVSQH7/ePkE4j6yxtUwKbuQg&#10;TZ6f1hhrO/KehoMvRQhhF6OCyvsultIVFRl0M9sRB+5se4M+wL6UuscxhJtWzqNoIQ3WHBoq7GhT&#10;UdEcrkbBb9Z9N3lxyU6bed6My+1w+9kNSr2+TNkKhKfJ/4sf7q0O8z+W8PdMuEAm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NiVNsMAAADcAAAADwAAAAAAAAAAAAAAAACf&#10;AgAAZHJzL2Rvd25yZXYueG1sUEsFBgAAAAAEAAQA9wAAAI8DAAAAAA==&#10;" insetpen="t">
                  <v:imagedata r:id="rId941" o:title="5XSTR(C)_ODF15c"/>
                </v:shape>
                <v:shape id="Picture 106" o:spid="_x0000_s1043" type="#_x0000_t75" style="position:absolute;left:1104299;top:1172551;width:35455;height:48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Jh5fEAAAA3AAAAA8AAABkcnMvZG93bnJldi54bWxEj0GLwkAMhe8L/ochgrd1qofiVkcRsSB4&#10;WpWFvcVObIudTOmMtv57c1jYW8J7ee/LajO4Rj2pC7VnA7NpAoq48Lbm0sDlnH8uQIWIbLHxTAZe&#10;FGCzHn2sMLO+5296nmKpJIRDhgaqGNtM61BU5DBMfUss2s13DqOsXalth72Eu0bPkyTVDmuWhgpb&#10;2lVU3E8PZ8D7Pt1/6eMhuab59venzXf7a27MZDxsl6AiDfHf/Hd9sIK/EHx5RibQ6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Jh5fEAAAA3AAAAA8AAAAAAAAAAAAAAAAA&#10;nwIAAGRycy9kb3ducmV2LnhtbFBLBQYAAAAABAAEAPcAAACQAwAAAAA=&#10;" insetpen="t">
                  <v:imagedata r:id="rId942" o:title=""/>
                </v:shape>
              </v:group>
            </w:pict>
          </mc:Fallback>
        </mc:AlternateContent>
      </w:r>
      <w:r>
        <w:rPr>
          <w:rFonts w:ascii="Times New Roman" w:hAnsi="Times New Roman"/>
          <w:noProof/>
          <w:sz w:val="24"/>
          <w:szCs w:val="24"/>
          <w:lang w:eastAsia="en-GB"/>
        </w:rPr>
        <mc:AlternateContent>
          <mc:Choice Requires="wpg">
            <w:drawing>
              <wp:anchor distT="0" distB="0" distL="114300" distR="114300" simplePos="0" relativeHeight="251709440" behindDoc="0" locked="0" layoutInCell="1" allowOverlap="1" wp14:anchorId="7031354B" wp14:editId="2AD68019">
                <wp:simplePos x="0" y="0"/>
                <wp:positionH relativeFrom="column">
                  <wp:posOffset>8291830</wp:posOffset>
                </wp:positionH>
                <wp:positionV relativeFrom="paragraph">
                  <wp:posOffset>821690</wp:posOffset>
                </wp:positionV>
                <wp:extent cx="5781040" cy="14976475"/>
                <wp:effectExtent l="0" t="2540" r="0" b="0"/>
                <wp:wrapNone/>
                <wp:docPr id="14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1040" cy="14976475"/>
                          <a:chOff x="1102382" y="1027676"/>
                          <a:chExt cx="57809" cy="149767"/>
                        </a:xfrm>
                      </wpg:grpSpPr>
                      <pic:pic xmlns:pic="http://schemas.openxmlformats.org/drawingml/2006/picture">
                        <pic:nvPicPr>
                          <pic:cNvPr id="146" name="Picture 72" descr="5XSTR(C)_ODF16c"/>
                          <pic:cNvPicPr>
                            <a:picLocks noChangeAspect="1" noChangeArrowheads="1"/>
                          </pic:cNvPicPr>
                        </pic:nvPicPr>
                        <pic:blipFill>
                          <a:blip r:embed="rId909">
                            <a:extLst>
                              <a:ext uri="{28A0092B-C50C-407E-A947-70E740481C1C}">
                                <a14:useLocalDpi xmlns:a14="http://schemas.microsoft.com/office/drawing/2010/main" val="0"/>
                              </a:ext>
                            </a:extLst>
                          </a:blip>
                          <a:srcRect/>
                          <a:stretch>
                            <a:fillRect/>
                          </a:stretch>
                        </pic:blipFill>
                        <pic:spPr bwMode="auto">
                          <a:xfrm>
                            <a:off x="1102814" y="1163446"/>
                            <a:ext cx="57341" cy="90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47" name="Picture 73" descr="5XSTR(C)_ODF1c"/>
                          <pic:cNvPicPr>
                            <a:picLocks noChangeAspect="1" noChangeArrowheads="1"/>
                          </pic:cNvPicPr>
                        </pic:nvPicPr>
                        <pic:blipFill>
                          <a:blip r:embed="rId910">
                            <a:extLst>
                              <a:ext uri="{28A0092B-C50C-407E-A947-70E740481C1C}">
                                <a14:useLocalDpi xmlns:a14="http://schemas.microsoft.com/office/drawing/2010/main" val="0"/>
                              </a:ext>
                            </a:extLst>
                          </a:blip>
                          <a:srcRect/>
                          <a:stretch>
                            <a:fillRect/>
                          </a:stretch>
                        </pic:blipFill>
                        <pic:spPr bwMode="auto">
                          <a:xfrm>
                            <a:off x="1102721" y="1027676"/>
                            <a:ext cx="57246"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48" name="Picture 74" descr="5XSTR(C)_ODF2c"/>
                          <pic:cNvPicPr>
                            <a:picLocks noChangeAspect="1" noChangeArrowheads="1"/>
                          </pic:cNvPicPr>
                        </pic:nvPicPr>
                        <pic:blipFill>
                          <a:blip r:embed="rId911">
                            <a:extLst>
                              <a:ext uri="{28A0092B-C50C-407E-A947-70E740481C1C}">
                                <a14:useLocalDpi xmlns:a14="http://schemas.microsoft.com/office/drawing/2010/main" val="0"/>
                              </a:ext>
                            </a:extLst>
                          </a:blip>
                          <a:srcRect/>
                          <a:stretch>
                            <a:fillRect/>
                          </a:stretch>
                        </pic:blipFill>
                        <pic:spPr bwMode="auto">
                          <a:xfrm>
                            <a:off x="1102382" y="1036480"/>
                            <a:ext cx="57340"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49" name="Picture 75" descr="5XSTR(C)_ODF3c"/>
                          <pic:cNvPicPr>
                            <a:picLocks noChangeAspect="1" noChangeArrowheads="1"/>
                          </pic:cNvPicPr>
                        </pic:nvPicPr>
                        <pic:blipFill>
                          <a:blip r:embed="rId912">
                            <a:extLst>
                              <a:ext uri="{28A0092B-C50C-407E-A947-70E740481C1C}">
                                <a14:useLocalDpi xmlns:a14="http://schemas.microsoft.com/office/drawing/2010/main" val="0"/>
                              </a:ext>
                            </a:extLst>
                          </a:blip>
                          <a:srcRect/>
                          <a:stretch>
                            <a:fillRect/>
                          </a:stretch>
                        </pic:blipFill>
                        <pic:spPr bwMode="auto">
                          <a:xfrm>
                            <a:off x="1102783" y="1045037"/>
                            <a:ext cx="57150"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0" name="Picture 76" descr="5XSTR(C)_ODF4c"/>
                          <pic:cNvPicPr>
                            <a:picLocks noChangeAspect="1" noChangeArrowheads="1"/>
                          </pic:cNvPicPr>
                        </pic:nvPicPr>
                        <pic:blipFill>
                          <a:blip r:embed="rId913">
                            <a:extLst>
                              <a:ext uri="{28A0092B-C50C-407E-A947-70E740481C1C}">
                                <a14:useLocalDpi xmlns:a14="http://schemas.microsoft.com/office/drawing/2010/main" val="0"/>
                              </a:ext>
                            </a:extLst>
                          </a:blip>
                          <a:srcRect/>
                          <a:stretch>
                            <a:fillRect/>
                          </a:stretch>
                        </pic:blipFill>
                        <pic:spPr bwMode="auto">
                          <a:xfrm>
                            <a:off x="1102691" y="1054088"/>
                            <a:ext cx="57054"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1" name="Picture 77" descr="5XSTR(C)_ODF5c"/>
                          <pic:cNvPicPr>
                            <a:picLocks noChangeAspect="1" noChangeArrowheads="1"/>
                          </pic:cNvPicPr>
                        </pic:nvPicPr>
                        <pic:blipFill>
                          <a:blip r:embed="rId914">
                            <a:extLst>
                              <a:ext uri="{28A0092B-C50C-407E-A947-70E740481C1C}">
                                <a14:useLocalDpi xmlns:a14="http://schemas.microsoft.com/office/drawing/2010/main" val="0"/>
                              </a:ext>
                            </a:extLst>
                          </a:blip>
                          <a:srcRect/>
                          <a:stretch>
                            <a:fillRect/>
                          </a:stretch>
                        </pic:blipFill>
                        <pic:spPr bwMode="auto">
                          <a:xfrm>
                            <a:off x="1102598" y="1063140"/>
                            <a:ext cx="56864" cy="90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2" name="Picture 78" descr="5XSTR(C)_ODF6c"/>
                          <pic:cNvPicPr>
                            <a:picLocks noChangeAspect="1" noChangeArrowheads="1"/>
                          </pic:cNvPicPr>
                        </pic:nvPicPr>
                        <pic:blipFill>
                          <a:blip r:embed="rId915">
                            <a:extLst>
                              <a:ext uri="{28A0092B-C50C-407E-A947-70E740481C1C}">
                                <a14:useLocalDpi xmlns:a14="http://schemas.microsoft.com/office/drawing/2010/main" val="0"/>
                              </a:ext>
                            </a:extLst>
                          </a:blip>
                          <a:srcRect/>
                          <a:stretch>
                            <a:fillRect/>
                          </a:stretch>
                        </pic:blipFill>
                        <pic:spPr bwMode="auto">
                          <a:xfrm>
                            <a:off x="1102505" y="1072191"/>
                            <a:ext cx="57341"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3" name="Picture 79" descr="5XSTR(C)_ODF7c"/>
                          <pic:cNvPicPr>
                            <a:picLocks noChangeAspect="1" noChangeArrowheads="1"/>
                          </pic:cNvPicPr>
                        </pic:nvPicPr>
                        <pic:blipFill>
                          <a:blip r:embed="rId916">
                            <a:extLst>
                              <a:ext uri="{28A0092B-C50C-407E-A947-70E740481C1C}">
                                <a14:useLocalDpi xmlns:a14="http://schemas.microsoft.com/office/drawing/2010/main" val="0"/>
                              </a:ext>
                            </a:extLst>
                          </a:blip>
                          <a:srcRect/>
                          <a:stretch>
                            <a:fillRect/>
                          </a:stretch>
                        </pic:blipFill>
                        <pic:spPr bwMode="auto">
                          <a:xfrm>
                            <a:off x="1102907" y="1081242"/>
                            <a:ext cx="56959" cy="89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4" name="Picture 80" descr="5XSTR(C)_ODF8c"/>
                          <pic:cNvPicPr>
                            <a:picLocks noChangeAspect="1" noChangeArrowheads="1"/>
                          </pic:cNvPicPr>
                        </pic:nvPicPr>
                        <pic:blipFill>
                          <a:blip r:embed="rId917">
                            <a:extLst>
                              <a:ext uri="{28A0092B-C50C-407E-A947-70E740481C1C}">
                                <a14:useLocalDpi xmlns:a14="http://schemas.microsoft.com/office/drawing/2010/main" val="0"/>
                              </a:ext>
                            </a:extLst>
                          </a:blip>
                          <a:srcRect/>
                          <a:stretch>
                            <a:fillRect/>
                          </a:stretch>
                        </pic:blipFill>
                        <pic:spPr bwMode="auto">
                          <a:xfrm>
                            <a:off x="1102567" y="1090294"/>
                            <a:ext cx="57340"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5" name="Picture 81" descr="5XSTR(C)_ODF9c"/>
                          <pic:cNvPicPr>
                            <a:picLocks noChangeAspect="1" noChangeArrowheads="1"/>
                          </pic:cNvPicPr>
                        </pic:nvPicPr>
                        <pic:blipFill>
                          <a:blip r:embed="rId918">
                            <a:extLst>
                              <a:ext uri="{28A0092B-C50C-407E-A947-70E740481C1C}">
                                <a14:useLocalDpi xmlns:a14="http://schemas.microsoft.com/office/drawing/2010/main" val="0"/>
                              </a:ext>
                            </a:extLst>
                          </a:blip>
                          <a:srcRect/>
                          <a:stretch>
                            <a:fillRect/>
                          </a:stretch>
                        </pic:blipFill>
                        <pic:spPr bwMode="auto">
                          <a:xfrm>
                            <a:off x="1102474" y="1099592"/>
                            <a:ext cx="57245"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6" name="Picture 82" descr="5XSTR(C)_ODF10c"/>
                          <pic:cNvPicPr>
                            <a:picLocks noChangeAspect="1" noChangeArrowheads="1"/>
                          </pic:cNvPicPr>
                        </pic:nvPicPr>
                        <pic:blipFill>
                          <a:blip r:embed="rId919">
                            <a:extLst>
                              <a:ext uri="{28A0092B-C50C-407E-A947-70E740481C1C}">
                                <a14:useLocalDpi xmlns:a14="http://schemas.microsoft.com/office/drawing/2010/main" val="0"/>
                              </a:ext>
                            </a:extLst>
                          </a:blip>
                          <a:srcRect/>
                          <a:stretch>
                            <a:fillRect/>
                          </a:stretch>
                        </pic:blipFill>
                        <pic:spPr bwMode="auto">
                          <a:xfrm>
                            <a:off x="1102382" y="1108643"/>
                            <a:ext cx="57340"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7" name="Picture 83" descr="5XSTR(C)_ODF11c"/>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1102536" y="1117695"/>
                            <a:ext cx="56960"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8" name="Picture 84" descr="5XSTR(C)_ODF12c"/>
                          <pic:cNvPicPr>
                            <a:picLocks noChangeAspect="1" noChangeArrowheads="1"/>
                          </pic:cNvPicPr>
                        </pic:nvPicPr>
                        <pic:blipFill>
                          <a:blip r:embed="rId921">
                            <a:extLst>
                              <a:ext uri="{28A0092B-C50C-407E-A947-70E740481C1C}">
                                <a14:useLocalDpi xmlns:a14="http://schemas.microsoft.com/office/drawing/2010/main" val="0"/>
                              </a:ext>
                            </a:extLst>
                          </a:blip>
                          <a:srcRect/>
                          <a:stretch>
                            <a:fillRect/>
                          </a:stretch>
                        </pic:blipFill>
                        <pic:spPr bwMode="auto">
                          <a:xfrm>
                            <a:off x="1102691" y="1126746"/>
                            <a:ext cx="57150"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59" name="Picture 85" descr="5XSTR(C)_ODF13c"/>
                          <pic:cNvPicPr>
                            <a:picLocks noChangeAspect="1" noChangeArrowheads="1"/>
                          </pic:cNvPicPr>
                        </pic:nvPicPr>
                        <pic:blipFill>
                          <a:blip r:embed="rId922">
                            <a:extLst>
                              <a:ext uri="{28A0092B-C50C-407E-A947-70E740481C1C}">
                                <a14:useLocalDpi xmlns:a14="http://schemas.microsoft.com/office/drawing/2010/main" val="0"/>
                              </a:ext>
                            </a:extLst>
                          </a:blip>
                          <a:srcRect/>
                          <a:stretch>
                            <a:fillRect/>
                          </a:stretch>
                        </pic:blipFill>
                        <pic:spPr bwMode="auto">
                          <a:xfrm>
                            <a:off x="1102598" y="1135797"/>
                            <a:ext cx="57436" cy="904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0" name="Picture 86" descr="5XSTR(C)_ODF14c"/>
                          <pic:cNvPicPr>
                            <a:picLocks noChangeAspect="1" noChangeArrowheads="1"/>
                          </pic:cNvPicPr>
                        </pic:nvPicPr>
                        <pic:blipFill>
                          <a:blip r:embed="rId923">
                            <a:extLst>
                              <a:ext uri="{28A0092B-C50C-407E-A947-70E740481C1C}">
                                <a14:useLocalDpi xmlns:a14="http://schemas.microsoft.com/office/drawing/2010/main" val="0"/>
                              </a:ext>
                            </a:extLst>
                          </a:blip>
                          <a:srcRect/>
                          <a:stretch>
                            <a:fillRect/>
                          </a:stretch>
                        </pic:blipFill>
                        <pic:spPr bwMode="auto">
                          <a:xfrm>
                            <a:off x="1102752" y="1144849"/>
                            <a:ext cx="57436" cy="923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1" name="Picture 87" descr="5XSTR(C)_ODF15c"/>
                          <pic:cNvPicPr>
                            <a:picLocks noChangeAspect="1" noChangeArrowheads="1"/>
                          </pic:cNvPicPr>
                        </pic:nvPicPr>
                        <pic:blipFill>
                          <a:blip r:embed="rId924">
                            <a:extLst>
                              <a:ext uri="{28A0092B-C50C-407E-A947-70E740481C1C}">
                                <a14:useLocalDpi xmlns:a14="http://schemas.microsoft.com/office/drawing/2010/main" val="0"/>
                              </a:ext>
                            </a:extLst>
                          </a:blip>
                          <a:srcRect/>
                          <a:stretch>
                            <a:fillRect/>
                          </a:stretch>
                        </pic:blipFill>
                        <pic:spPr bwMode="auto">
                          <a:xfrm>
                            <a:off x="1102660" y="1153900"/>
                            <a:ext cx="57531" cy="91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62" name="Picture 88"/>
                          <pic:cNvPicPr>
                            <a:picLocks noChangeAspect="1" noChangeArrowheads="1"/>
                          </pic:cNvPicPr>
                        </pic:nvPicPr>
                        <pic:blipFill>
                          <a:blip r:embed="rId925">
                            <a:extLst>
                              <a:ext uri="{28A0092B-C50C-407E-A947-70E740481C1C}">
                                <a14:useLocalDpi xmlns:a14="http://schemas.microsoft.com/office/drawing/2010/main" val="0"/>
                              </a:ext>
                            </a:extLst>
                          </a:blip>
                          <a:srcRect/>
                          <a:stretch>
                            <a:fillRect/>
                          </a:stretch>
                        </pic:blipFill>
                        <pic:spPr bwMode="auto">
                          <a:xfrm>
                            <a:off x="1104299" y="1172551"/>
                            <a:ext cx="35455" cy="489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3C61F50B" id="Group 145" o:spid="_x0000_s1026" style="position:absolute;margin-left:652.9pt;margin-top:64.7pt;width:455.2pt;height:1179.25pt;z-index:251709440" coordorigin="11023,10276" coordsize="578,1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">
                <v:shape id="Picture 72" o:spid="_x0000_s1027" type="#_x0000_t75" alt="5XSTR(C)_ODF16c" style="position:absolute;left:11028;top:11634;width:573;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K65PDAAAA3AAAAA8AAABkcnMvZG93bnJldi54bWxET99rwjAQfh/sfwg38GXY1OGK1EYZA4fg&#10;YM7p+9GcTbG51Cba+t8vg4Fv9/H9vGI52EZcqfO1YwWTJAVBXDpdc6Vg/7Maz0D4gKyxcUwKbuRh&#10;uXh8KDDXrudvuu5CJWII+xwVmBDaXEpfGrLoE9cSR+7oOoshwq6SusM+httGvqRpJi3WHBsMtvRu&#10;qDztLlZBPfl4NYdDP3yeXbXB52zrv5qtUqOn4W0OItAQ7uJ/91rH+dMM/p6JF8jF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grrk8MAAADcAAAADwAAAAAAAAAAAAAAAACf&#10;AgAAZHJzL2Rvd25yZXYueG1sUEsFBgAAAAAEAAQA9wAAAI8DAAAAAA==&#10;" strokecolor="black [0]" insetpen="t">
                  <v:imagedata r:id="rId926" o:title="5XSTR(C)_ODF16c"/>
                </v:shape>
                <v:shape id="Picture 73" o:spid="_x0000_s1028" type="#_x0000_t75" alt="5XSTR(C)_ODF1c" style="position:absolute;left:11027;top:10276;width:572;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MWiTDAAAA3AAAAA8AAABkcnMvZG93bnJldi54bWxET0trwkAQvhf6H5YRetONpfURXUUshVJP&#10;ag4ex+yYBLOzITs1aX99tyD0Nh/fc5br3tXqRm2oPBsYjxJQxLm3FRcGsuP7cAYqCLLF2jMZ+KYA&#10;69XjwxJT6zve0+0ghYohHFI0UIo0qdYhL8lhGPmGOHIX3zqUCNtC2xa7GO5q/ZwkE+2w4thQYkPb&#10;kvLr4csZ2NU/nxORbvu2Ob3Oj052WTY/G/M06DcLUEK9/Ivv7g8b579M4e+ZeIFe/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IxaJMMAAADcAAAADwAAAAAAAAAAAAAAAACf&#10;AgAAZHJzL2Rvd25yZXYueG1sUEsFBgAAAAAEAAQA9wAAAI8DAAAAAA==&#10;" strokecolor="black [0]" insetpen="t">
                  <v:imagedata r:id="rId927" o:title="5XSTR(C)_ODF1c"/>
                </v:shape>
                <v:shape id="Picture 74" o:spid="_x0000_s1029" type="#_x0000_t75" alt="5XSTR(C)_ODF2c" style="position:absolute;left:11023;top:10364;width:574;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cV4TFAAAA3AAAAA8AAABkcnMvZG93bnJldi54bWxEj09rwkAQxe+FfodlhN7qxqKtpK7SCgFv&#10;4h9Kj0N2TKLZ2ZBd4/bbOwehtxnem/d+s1gl16qB+tB4NjAZZ6CIS28brgwcD8XrHFSIyBZbz2Tg&#10;jwKsls9PC8ytv/GOhn2slIRwyNFAHWOXax3KmhyGse+IRTv53mGUta+07fEm4a7Vb1n2rh02LA01&#10;drSuqbzsr87A9+Tjp/PD9nQtz/PitzinzWyXjHkZpa9PUJFS/Dc/rjdW8KdCK8/IBHp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HFeExQAAANwAAAAPAAAAAAAAAAAAAAAA&#10;AJ8CAABkcnMvZG93bnJldi54bWxQSwUGAAAAAAQABAD3AAAAkQMAAAAA&#10;" strokecolor="black [0]" insetpen="t">
                  <v:imagedata r:id="rId928" o:title="5XSTR(C)_ODF2c"/>
                </v:shape>
                <v:shape id="Picture 75" o:spid="_x0000_s1030" type="#_x0000_t75" alt="5XSTR(C)_ODF3c" style="position:absolute;left:11027;top:10450;width:5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HhMTDAAAA3AAAAA8AAABkcnMvZG93bnJldi54bWxET0trwkAQvhf8D8sIvdVdi0iNrhJbLEIv&#10;9YV4G7NjEszOhuw2xn/fLRS8zcf3nNmis5VoqfGlYw3DgQJBnDlTcq5hv1u9vIHwAdlg5Zg03MnD&#10;Yt57mmFi3I031G5DLmII+wQ1FCHUiZQ+K8iiH7iaOHIX11gMETa5NA3eYrit5KtSY2mx5NhQYE3v&#10;BWXX7Y/VUB++2tV5dFSn5ST9CPb+/alOqdbP/S6dggjUhYf43702cf5oAn/PxAvk/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eExMMAAADcAAAADwAAAAAAAAAAAAAAAACf&#10;AgAAZHJzL2Rvd25yZXYueG1sUEsFBgAAAAAEAAQA9wAAAI8DAAAAAA==&#10;" strokecolor="black [0]" insetpen="t">
                  <v:imagedata r:id="rId929" o:title="5XSTR(C)_ODF3c"/>
                </v:shape>
                <v:shape id="Picture 76" o:spid="_x0000_s1031" type="#_x0000_t75" alt="5XSTR(C)_ODF4c" style="position:absolute;left:11026;top:10540;width:571;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THJLEAAAA3AAAAA8AAABkcnMvZG93bnJldi54bWxEj0FLA0EMhe9C/8MQwZudrai0a6elFAVR&#10;ELotPYeduLu4k1km03b7781B8JbwXt77slyPoTdnStJFdjCbFmCI6+g7bhwc9m/3czCSkT32kcnB&#10;lQTWq8nNEksfL7yjc5UboyEsJTpocx5Ka6VuKaBM40Cs2ndMAbOuqbE+4UXDQ28fiuLZBuxYG1oc&#10;aNtS/VOdggM5PcrhmD4X9Lqdf7F8VLNjf3Xu7nbcvIDJNOZ/89/1u1f8J8XXZ3QCu/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THJLEAAAA3AAAAA8AAAAAAAAAAAAAAAAA&#10;nwIAAGRycy9kb3ducmV2LnhtbFBLBQYAAAAABAAEAPcAAACQAwAAAAA=&#10;" strokecolor="black [0]" insetpen="t">
                  <v:imagedata r:id="rId930" o:title="5XSTR(C)_ODF4c"/>
                </v:shape>
                <v:shape id="Picture 77" o:spid="_x0000_s1032" type="#_x0000_t75" alt="5XSTR(C)_ODF5c" style="position:absolute;left:11025;top:10631;width:569;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7NF7BAAAA3AAAAA8AAABkcnMvZG93bnJldi54bWxET02LwjAQvQv7H8Is7EU0raBINYq4uHjw&#10;YhV2j0Mz2xSbSWlirf/eCIK3ebzPWa57W4uOWl85VpCOExDEhdMVlwrOp91oDsIHZI21Y1JwJw/r&#10;1cdgiZl2Nz5Sl4dSxBD2GSowITSZlL4wZNGPXUMcuX/XWgwRtqXULd5iuK3lJElm0mLFscFgQ1tD&#10;xSW/WgV/28NGF98/F2PCKR36yW/eaVbq67PfLEAE6sNb/HLvdZw/TeH5TLxArh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M7NF7BAAAA3AAAAA8AAAAAAAAAAAAAAAAAnwIA&#10;AGRycy9kb3ducmV2LnhtbFBLBQYAAAAABAAEAPcAAACNAwAAAAA=&#10;" strokecolor="black [0]" insetpen="t">
                  <v:imagedata r:id="rId931" o:title="5XSTR(C)_ODF5c"/>
                </v:shape>
                <v:shape id="Picture 78" o:spid="_x0000_s1033" type="#_x0000_t75" alt="5XSTR(C)_ODF6c" style="position:absolute;left:11025;top:10721;width:57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W0bnDAAAA3AAAAA8AAABkcnMvZG93bnJldi54bWxET91qwjAUvh/sHcIZ7GZoUsFNqlE22Ya7&#10;kqkPcGiOTW1zUpqs7d7eCIPdnY/v96w2o2tET12oPGvIpgoEceFNxaWG0/FjsgARIrLBxjNp+KUA&#10;m/X93Qpz4wf+pv4QS5FCOOSowcbY5lKGwpLDMPUtceLOvnMYE+xKaTocUrhr5EypZ+mw4tRgsaWt&#10;paI+/DgNL3XI3r+y2vafl/3b0+DUFtVJ68eH8XUJItIY/8V/7p1J8+czuD2TLpDrK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tbRucMAAADcAAAADwAAAAAAAAAAAAAAAACf&#10;AgAAZHJzL2Rvd25yZXYueG1sUEsFBgAAAAAEAAQA9wAAAI8DAAAAAA==&#10;" strokecolor="black [0]" insetpen="t">
                  <v:imagedata r:id="rId932" o:title="5XSTR(C)_ODF6c"/>
                </v:shape>
                <v:shape id="Picture 79" o:spid="_x0000_s1034" type="#_x0000_t75" alt="5XSTR(C)_ODF7c" style="position:absolute;left:11029;top:10812;width:569;height: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8VojCAAAA3AAAAA8AAABkcnMvZG93bnJldi54bWxET01rwkAQvRf6H5YpeKubapU2dRVRWvSo&#10;ltDchuw0Cd2dDdk1Sf+9Kwje5vE+Z7EarBEdtb52rOBlnIAgLpyuuVTwffp8fgPhA7JG45gU/JOH&#10;1fLxYYGpdj0fqDuGUsQQ9ikqqEJoUil9UZFFP3YNceR+XWsxRNiWUrfYx3Br5CRJ5tJizbGhwoY2&#10;FRV/x7NVMP2S2XZgoykv1hOT7V8P7/mPUqOnYf0BItAQ7uKbe6fj/NkUrs/EC+Ty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vFaIwgAAANwAAAAPAAAAAAAAAAAAAAAAAJ8C&#10;AABkcnMvZG93bnJldi54bWxQSwUGAAAAAAQABAD3AAAAjgMAAAAA&#10;" strokecolor="black [0]" insetpen="t">
                  <v:imagedata r:id="rId933" o:title="5XSTR(C)_ODF7c"/>
                </v:shape>
                <v:shape id="Picture 80" o:spid="_x0000_s1035" type="#_x0000_t75" alt="5XSTR(C)_ODF8c" style="position:absolute;left:11025;top:10902;width:574;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ZCYrDAAAA3AAAAA8AAABkcnMvZG93bnJldi54bWxET0trwkAQvgv9D8sUejObSismZhURqkJ7&#10;cS0Ub0N28qDZ2ZDdavz33ULB23x8zynWo+3EhQbfOlbwnKQgiEtnWq4VfJ7epgsQPiAb7ByTght5&#10;WK8eJgXmxl35SBcdahFD2OeooAmhz6X0ZUMWfeJ64shVbrAYIhxqaQa8xnDbyVmazqXFlmNDgz1t&#10;Gyq/9Y9VoD/azVf17ucZnfc7H7LbrjtqpZ4ex80SRKAx3MX/7oOJ819f4O+ZeIF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VkJisMAAADcAAAADwAAAAAAAAAAAAAAAACf&#10;AgAAZHJzL2Rvd25yZXYueG1sUEsFBgAAAAAEAAQA9wAAAI8DAAAAAA==&#10;" strokecolor="black [0]" insetpen="t">
                  <v:imagedata r:id="rId934" o:title="5XSTR(C)_ODF8c"/>
                </v:shape>
                <v:shape id="Picture 81" o:spid="_x0000_s1036" type="#_x0000_t75" alt="5XSTR(C)_ODF9c" style="position:absolute;left:11024;top:10995;width:573;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93fCAAAA3AAAAA8AAABkcnMvZG93bnJldi54bWxET0uLwjAQvi/4H8II3tZUoT6qUayw4O5t&#10;VcTj0IxNsZmUJqt1f71ZWPA2H99zluvO1uJGra8cKxgNExDEhdMVlwqOh4/3GQgfkDXWjknBgzys&#10;V723JWba3fmbbvtQihjCPkMFJoQmk9IXhiz6oWuII3dxrcUQYVtK3eI9httajpNkIi1WHBsMNrQ1&#10;VFz3P1bB73iWp1/n0Vzq7Wk3/Zya3J5ypQb9brMAEagLL/G/e6fj/DSFv2fiBXL1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hfd3wgAAANwAAAAPAAAAAAAAAAAAAAAAAJ8C&#10;AABkcnMvZG93bnJldi54bWxQSwUGAAAAAAQABAD3AAAAjgMAAAAA&#10;" strokecolor="black [0]" insetpen="t">
                  <v:imagedata r:id="rId935" o:title="5XSTR(C)_ODF9c"/>
                </v:shape>
                <v:shape id="Picture 82" o:spid="_x0000_s1037" type="#_x0000_t75" alt="5XSTR(C)_ODF10c" style="position:absolute;left:11023;top:11086;width:57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C9yXEAAAA3AAAAA8AAABkcnMvZG93bnJldi54bWxET9tqwkAQfRf8h2WEvtWNgheiq4gYaIu0&#10;Ne0HjNlpEpqdjbtbjf36rlDwbQ7nOst1ZxpxJudrywpGwwQEcWF1zaWCz4/scQ7CB2SNjWVScCUP&#10;61W/t8RU2wsf6JyHUsQQ9ikqqEJoUyl9UZFBP7QtceS+rDMYInSl1A4vMdw0cpwkU2mw5thQYUvb&#10;iorv/McoePvl/P2U7brMjfcv19fn2WS/Oyr1MOg2CxCBunAX/7ufdJw/mcLtmXiBX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MC9yXEAAAA3AAAAA8AAAAAAAAAAAAAAAAA&#10;nwIAAGRycy9kb3ducmV2LnhtbFBLBQYAAAAABAAEAPcAAACQAwAAAAA=&#10;" strokecolor="black [0]" insetpen="t">
                  <v:imagedata r:id="rId936" o:title="5XSTR(C)_ODF10c"/>
                </v:shape>
                <v:shape id="Picture 83" o:spid="_x0000_s1038" type="#_x0000_t75" alt="5XSTR(C)_ODF11c" style="position:absolute;left:11025;top:11176;width:569;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1zAbCAAAA3AAAAA8AAABkcnMvZG93bnJldi54bWxET01rwkAQvQv9D8sUvJlNBaNNXUUUxUtB&#10;Y+l5mp0modnZmF1N/PddQfA2j/c582VvanGl1lWWFbxFMQji3OqKCwVfp+1oBsJ5ZI21ZVJwIwfL&#10;xctgjqm2HR/pmvlChBB2KSoovW9SKV1ekkEX2YY4cL+2NegDbAupW+xCuKnlOI4TabDi0FBiQ+uS&#10;8r/sYhR0PNmujtPPn+SQbWa7c/LdvdudUsPXfvUBwlPvn+KHe6/D/MkU7s+EC+Ti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9cwGwgAAANwAAAAPAAAAAAAAAAAAAAAAAJ8C&#10;AABkcnMvZG93bnJldi54bWxQSwUGAAAAAAQABAD3AAAAjgMAAAAA&#10;" strokecolor="black [0]" insetpen="t">
                  <v:imagedata r:id="rId937" o:title="5XSTR(C)_ODF11c"/>
                </v:shape>
                <v:shape id="Picture 84" o:spid="_x0000_s1039" type="#_x0000_t75" alt="5XSTR(C)_ODF12c" style="position:absolute;left:11026;top:11267;width:572;height: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vIO/FAAAA3AAAAA8AAABkcnMvZG93bnJldi54bWxEj0FrwkAQhe+C/2EZoTfdqFQkdRVRCq0H&#10;odFCj0N2mkSzszG71fjvnUPB2wzvzXvfLFadq9WV2lB5NjAeJaCIc28rLgwcD+/DOagQkS3WnsnA&#10;nQKslv3eAlPrb/xF1ywWSkI4pGigjLFJtQ55SQ7DyDfEov361mGUtS20bfEm4a7WkySZaYcVS0OJ&#10;DW1Kys/ZnzOwn35m49P3D89ou9vcO49uursY8zLo1m+gInXxaf6//rCC/yq08oxMoJ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LyDvxQAAANwAAAAPAAAAAAAAAAAAAAAA&#10;AJ8CAABkcnMvZG93bnJldi54bWxQSwUGAAAAAAQABAD3AAAAkQMAAAAA&#10;" strokecolor="black [0]" insetpen="t">
                  <v:imagedata r:id="rId938" o:title="5XSTR(C)_ODF12c"/>
                </v:shape>
                <v:shape id="Picture 85" o:spid="_x0000_s1040" type="#_x0000_t75" alt="5XSTR(C)_ODF13c" style="position:absolute;left:11025;top:11357;width:57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l1ULEAAAA3AAAAA8AAABkcnMvZG93bnJldi54bWxET9tqwkAQfS/4D8sIvohuKr1o6iqlWuiT&#10;baIfMGTHZGl2Ns2uMfXru4LQtzmc6yzXva1FR603jhXcTxMQxIXThksFh/37ZA7CB2SNtWNS8Ese&#10;1qvB3RJT7c6cUZeHUsQQ9ikqqEJoUil9UZFFP3UNceSOrrUYImxLqVs8x3Bby1mSPEmLhmNDhQ29&#10;VVR85yer4Kd7uDzPstwUO/+1+dzu8nF2MUqNhv3rC4hAffgX39wfOs5/XMD1mXiBX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al1ULEAAAA3AAAAA8AAAAAAAAAAAAAAAAA&#10;nwIAAGRycy9kb3ducmV2LnhtbFBLBQYAAAAABAAEAPcAAACQAwAAAAA=&#10;" strokecolor="black [0]" insetpen="t">
                  <v:imagedata r:id="rId939" o:title="5XSTR(C)_ODF13c"/>
                </v:shape>
                <v:shape id="Picture 86" o:spid="_x0000_s1041" type="#_x0000_t75" alt="5XSTR(C)_ODF14c" style="position:absolute;left:11027;top:11448;width:574;height: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O0PEAAAA3AAAAA8AAABkcnMvZG93bnJldi54bWxEj0FrwkAQhe8F/8MyQi9FN3qQEF1FRKFC&#10;D62Veh2yYzaanQ3ZrUn/fedQ6G2G9+a9b1abwTfqQV2sAxuYTTNQxGWwNVcGzp+HSQ4qJmSLTWAy&#10;8EMRNuvR0woLG3r+oMcpVUpCOBZowKXUFlrH0pHHOA0tsWjX0HlMsnaVth32Eu4bPc+yhfZYszQ4&#10;bGnnqLyfvr2BvTvz2+2dj/j1ornN8yz2l70xz+NhuwSVaEj/5r/rVyv4C8GXZ2QCv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6O0PEAAAA3AAAAA8AAAAAAAAAAAAAAAAA&#10;nwIAAGRycy9kb3ducmV2LnhtbFBLBQYAAAAABAAEAPcAAACQAwAAAAA=&#10;" strokecolor="black [0]" insetpen="t">
                  <v:imagedata r:id="rId940" o:title="5XSTR(C)_ODF14c"/>
                </v:shape>
                <v:shape id="Picture 87" o:spid="_x0000_s1042" type="#_x0000_t75" alt="5XSTR(C)_ODF15c" style="position:absolute;left:11026;top:11539;width:57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Mn2DDAAAA3AAAAA8AAABkcnMvZG93bnJldi54bWxET01rwkAQvRf6H5YReqsbRa1EN1KUlCr0&#10;UCueh90xCcnOxuxW4793hUJv83ifs1z1thEX6nzlWMFomIAg1s5UXCg4/OSvcxA+IBtsHJOCG3lY&#10;Zc9PS0yNu/I3XfahEDGEfYoKyhDaVEqvS7Loh64ljtzJdRZDhF0hTYfXGG4bOU6SmbRYcWwosaV1&#10;Sbre/1oFu83kaz7eypv5eKu1O013eX48K/Uy6N8XIAL14V/85/40cf5sBI9n4gUyu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kyfYMMAAADcAAAADwAAAAAAAAAAAAAAAACf&#10;AgAAZHJzL2Rvd25yZXYueG1sUEsFBgAAAAAEAAQA9wAAAI8DAAAAAA==&#10;" strokecolor="black [0]" insetpen="t">
                  <v:imagedata r:id="rId941" o:title="5XSTR(C)_ODF15c"/>
                </v:shape>
                <v:shape id="Picture 88" o:spid="_x0000_s1043" type="#_x0000_t75" style="position:absolute;left:11042;top:11725;width:355;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7FODDAAAA3AAAAA8AAABkcnMvZG93bnJldi54bWxEj0GLwjAQhe/C/ocwC3vTVBFZusZSBcWb&#10;bvWyt6EZm2IzKU209d9vBMHbDO/N+94ss8E24k6drx0rmE4SEMSl0zVXCs6n7fgbhA/IGhvHpOBB&#10;HrLVx2iJqXY9/9K9CJWIIexTVGBCaFMpfWnIop+4ljhqF9dZDHHtKqk77GO4beQsSRbSYs2RYLCl&#10;jaHyWtxs5B7wJvP5+Sj74u+x12W1W5ujUl+fQ/4DItAQ3ubX9V7H+osZPJ+JE8jV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rsU4MMAAADcAAAADwAAAAAAAAAAAAAAAACf&#10;AgAAZHJzL2Rvd25yZXYueG1sUEsFBgAAAAAEAAQA9wAAAI8DAAAAAA==&#10;" strokecolor="black [0]" insetpen="t">
                  <v:imagedata r:id="rId942" o:title=""/>
                </v:shape>
              </v:group>
            </w:pict>
          </mc:Fallback>
        </mc:AlternateContent>
      </w:r>
    </w:p>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r>
        <w:rPr>
          <w:rFonts w:ascii="Times New Roman" w:hAnsi="Times New Roman"/>
          <w:noProof/>
          <w:sz w:val="24"/>
          <w:szCs w:val="24"/>
          <w:lang w:eastAsia="en-GB"/>
        </w:rPr>
        <w:drawing>
          <wp:anchor distT="36576" distB="36576" distL="36576" distR="36576" simplePos="0" relativeHeight="251708416" behindDoc="0" locked="0" layoutInCell="1" allowOverlap="1" wp14:anchorId="01FD10AF" wp14:editId="6475B5A1">
            <wp:simplePos x="0" y="0"/>
            <wp:positionH relativeFrom="column">
              <wp:posOffset>-3287395</wp:posOffset>
            </wp:positionH>
            <wp:positionV relativeFrom="paragraph">
              <wp:posOffset>-5080</wp:posOffset>
            </wp:positionV>
            <wp:extent cx="7705725" cy="513080"/>
            <wp:effectExtent l="0" t="4127" r="5397" b="5398"/>
            <wp:wrapNone/>
            <wp:docPr id="128" name="Picture 128" descr="5XSTR(C)_IP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5XSTR(C)_IPFmap"/>
                    <pic:cNvPicPr>
                      <a:picLocks noChangeAspect="1" noChangeArrowheads="1"/>
                    </pic:cNvPicPr>
                  </pic:nvPicPr>
                  <pic:blipFill>
                    <a:blip r:embed="rId943">
                      <a:extLst>
                        <a:ext uri="{28A0092B-C50C-407E-A947-70E740481C1C}">
                          <a14:useLocalDpi xmlns:a14="http://schemas.microsoft.com/office/drawing/2010/main" val="0"/>
                        </a:ext>
                      </a:extLst>
                    </a:blip>
                    <a:srcRect/>
                    <a:stretch>
                      <a:fillRect/>
                    </a:stretch>
                  </pic:blipFill>
                  <pic:spPr bwMode="auto">
                    <a:xfrm rot="5400000">
                      <a:off x="0" y="0"/>
                      <a:ext cx="7705725" cy="51308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p w:rsidR="001705A3" w:rsidRDefault="001705A3" w:rsidP="001705A3">
      <w:r w:rsidRPr="00BB0696">
        <w:rPr>
          <w:iCs/>
        </w:rPr>
        <w:t>Figure 6.6.</w:t>
      </w:r>
      <w:r>
        <w:rPr>
          <w:iCs/>
        </w:rPr>
        <w:t>3</w:t>
      </w:r>
      <w:r w:rsidRPr="00BB0696">
        <w:rPr>
          <w:iCs/>
        </w:rPr>
        <w:t>.D –</w:t>
      </w:r>
      <w:r w:rsidRPr="00BB0696">
        <w:rPr>
          <w:iCs/>
          <w:color w:val="000000"/>
        </w:rPr>
        <w:t xml:space="preserve"> A rotated IPF colouring map indicated in Figure 6.6.</w:t>
      </w:r>
      <w:r>
        <w:rPr>
          <w:iCs/>
          <w:color w:val="000000"/>
        </w:rPr>
        <w:t>3</w:t>
      </w:r>
      <w:r w:rsidRPr="00BB0696">
        <w:rPr>
          <w:iCs/>
          <w:color w:val="000000"/>
        </w:rPr>
        <w:t xml:space="preserve">.B and the resulting ODF sections at </w:t>
      </w:r>
      <w:r w:rsidRPr="00BB0696">
        <w:rPr>
          <w:color w:val="000000"/>
        </w:rPr>
        <w:t>ф</w:t>
      </w:r>
      <w:r w:rsidRPr="00BB0696">
        <w:rPr>
          <w:iCs/>
          <w:color w:val="000000"/>
        </w:rPr>
        <w:t>2 = 0° and ф2 = 45°</w:t>
      </w:r>
      <w:r w:rsidRPr="00BB0696">
        <w:t xml:space="preserve"> (</w:t>
      </w:r>
      <w:r w:rsidRPr="00BB0696">
        <w:rPr>
          <w:iCs/>
          <w:color w:val="000000"/>
        </w:rPr>
        <w:t>where the y-axis is ф (0-90°), and the x-axis is ф1 (0-360°)) in 500-600</w:t>
      </w:r>
      <w:r w:rsidRPr="00BB0696">
        <w:rPr>
          <w:iCs/>
        </w:rPr>
        <w:sym w:font="Symbol" w:char="F06D"/>
      </w:r>
      <w:r w:rsidRPr="00BB0696">
        <w:rPr>
          <w:iCs/>
        </w:rPr>
        <w:t xml:space="preserve">m steps across the entire </w:t>
      </w:r>
      <w:r>
        <w:rPr>
          <w:iCs/>
        </w:rPr>
        <w:t>AA5083-O</w:t>
      </w:r>
      <w:r w:rsidRPr="00BB0696">
        <w:rPr>
          <w:iCs/>
        </w:rPr>
        <w:t xml:space="preserve"> SSCFSW DRX.</w:t>
      </w:r>
      <w:r>
        <w:br w:type="page"/>
      </w:r>
    </w:p>
    <w:p w:rsidR="001705A3" w:rsidRPr="00C65F6D" w:rsidRDefault="001705A3" w:rsidP="001705A3">
      <w:pPr>
        <w:spacing w:line="360" w:lineRule="auto"/>
        <w:rPr>
          <w:iCs/>
          <w:color w:val="000000"/>
        </w:rPr>
      </w:pPr>
      <w:r w:rsidRPr="00C65F6D">
        <w:lastRenderedPageBreak/>
        <w:tab/>
        <w:t>In figure 6.6.</w:t>
      </w:r>
      <w:r>
        <w:t>3</w:t>
      </w:r>
      <w:r w:rsidRPr="00C65F6D">
        <w:t>.D the ODF sections at ф2 = 0° and ф2 = 45° for 500-600</w:t>
      </w:r>
      <w:r w:rsidRPr="00C65F6D">
        <w:sym w:font="Symbol" w:char="006D"/>
      </w:r>
      <w:r w:rsidRPr="00C65F6D">
        <w:t xml:space="preserve">m segments of the OIM after rotation corrections can be observed. Similar to the figures 6.6.1.A-D it once again reflects that fact that texture is very weak with the strongest texture lines only being 4x random, but this does occur multiple times. For the </w:t>
      </w:r>
      <w:r w:rsidRPr="00C65F6D">
        <w:rPr>
          <w:color w:val="000000"/>
        </w:rPr>
        <w:t>ф</w:t>
      </w:r>
      <w:r w:rsidRPr="00C65F6D">
        <w:rPr>
          <w:iCs/>
          <w:color w:val="000000"/>
        </w:rPr>
        <w:t>2 = 0° region no texture was detected in any of ODF segments. For the ф2 = 45° B/</w:t>
      </w:r>
      <w:r w:rsidRPr="00C65F6D">
        <w:rPr>
          <w:iCs/>
          <w:color w:val="000000"/>
          <w:position w:val="-4"/>
        </w:rPr>
        <w:object w:dxaOrig="240" w:dyaOrig="300">
          <v:shape id="_x0000_i1097" type="#_x0000_t75" style="width:12pt;height:15pt" o:ole="">
            <v:imagedata r:id="rId11" o:title=""/>
          </v:shape>
          <o:OLEObject Type="Embed" ProgID="Equation.3" ShapeID="_x0000_i1097" DrawAspect="Content" ObjectID="_1494525415" r:id="rId944"/>
        </w:object>
      </w:r>
      <w:r w:rsidRPr="00C65F6D">
        <w:rPr>
          <w:iCs/>
          <w:color w:val="000000"/>
        </w:rPr>
        <w:t xml:space="preserve"> components were detected, but no evidence of the C component was demonstrated in any of the ODF sections. The ODF reflects the apparent result from figure 6.6.</w:t>
      </w:r>
      <w:r>
        <w:rPr>
          <w:iCs/>
          <w:color w:val="000000"/>
        </w:rPr>
        <w:t>3</w:t>
      </w:r>
      <w:r w:rsidRPr="00C65F6D">
        <w:rPr>
          <w:iCs/>
          <w:color w:val="000000"/>
        </w:rPr>
        <w:t>.C, which shows the alternating B/</w:t>
      </w:r>
      <w:r w:rsidRPr="00C65F6D">
        <w:rPr>
          <w:iCs/>
          <w:color w:val="000000"/>
          <w:position w:val="-4"/>
        </w:rPr>
        <w:object w:dxaOrig="240" w:dyaOrig="300">
          <v:shape id="_x0000_i1098" type="#_x0000_t75" style="width:12pt;height:15pt" o:ole="">
            <v:imagedata r:id="rId11" o:title=""/>
          </v:shape>
          <o:OLEObject Type="Embed" ProgID="Equation.3" ShapeID="_x0000_i1098" DrawAspect="Content" ObjectID="_1494525416" r:id="rId945"/>
        </w:object>
      </w:r>
      <w:r w:rsidRPr="00C65F6D">
        <w:rPr>
          <w:iCs/>
          <w:color w:val="000000"/>
        </w:rPr>
        <w:t>components, but shows no evidence of the C component, which is quite apparent in the alternating bands.</w:t>
      </w:r>
    </w:p>
    <w:p w:rsidR="001705A3" w:rsidRDefault="001705A3" w:rsidP="001705A3">
      <w:r>
        <w:rPr>
          <w:iCs/>
          <w:noProof/>
          <w:color w:val="000000"/>
          <w:lang w:eastAsia="en-GB"/>
        </w:rPr>
        <w:drawing>
          <wp:anchor distT="0" distB="0" distL="114300" distR="114300" simplePos="0" relativeHeight="251713536" behindDoc="0" locked="0" layoutInCell="1" allowOverlap="1" wp14:anchorId="12C5DA34" wp14:editId="4B50B8E8">
            <wp:simplePos x="0" y="0"/>
            <wp:positionH relativeFrom="column">
              <wp:posOffset>-274320</wp:posOffset>
            </wp:positionH>
            <wp:positionV relativeFrom="paragraph">
              <wp:posOffset>4973320</wp:posOffset>
            </wp:positionV>
            <wp:extent cx="273050" cy="260985"/>
            <wp:effectExtent l="0" t="0" r="0" b="5715"/>
            <wp:wrapNone/>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46">
                      <a:extLst>
                        <a:ext uri="{28A0092B-C50C-407E-A947-70E740481C1C}">
                          <a14:useLocalDpi xmlns:a14="http://schemas.microsoft.com/office/drawing/2010/main" val="0"/>
                        </a:ext>
                      </a:extLst>
                    </a:blip>
                    <a:srcRect/>
                    <a:stretch>
                      <a:fillRect/>
                    </a:stretch>
                  </pic:blipFill>
                  <pic:spPr bwMode="auto">
                    <a:xfrm>
                      <a:off x="0" y="0"/>
                      <a:ext cx="273050" cy="260985"/>
                    </a:xfrm>
                    <a:prstGeom prst="rect">
                      <a:avLst/>
                    </a:prstGeom>
                    <a:noFill/>
                    <a:ln>
                      <a:noFill/>
                    </a:ln>
                  </pic:spPr>
                </pic:pic>
              </a:graphicData>
            </a:graphic>
            <wp14:sizeRelH relativeFrom="page">
              <wp14:pctWidth>0</wp14:pctWidth>
            </wp14:sizeRelH>
            <wp14:sizeRelV relativeFrom="page">
              <wp14:pctHeight>0</wp14:pctHeight>
            </wp14:sizeRelV>
          </wp:anchor>
        </w:drawing>
      </w:r>
      <w:r>
        <w:rPr>
          <w:iCs/>
          <w:noProof/>
          <w:color w:val="000000"/>
          <w:lang w:eastAsia="en-GB"/>
        </w:rPr>
        <w:drawing>
          <wp:anchor distT="0" distB="0" distL="114300" distR="114300" simplePos="0" relativeHeight="251712512" behindDoc="0" locked="0" layoutInCell="1" allowOverlap="1" wp14:anchorId="72D28913" wp14:editId="11E19438">
            <wp:simplePos x="0" y="0"/>
            <wp:positionH relativeFrom="column">
              <wp:posOffset>-214630</wp:posOffset>
            </wp:positionH>
            <wp:positionV relativeFrom="paragraph">
              <wp:posOffset>2443472</wp:posOffset>
            </wp:positionV>
            <wp:extent cx="308610" cy="320675"/>
            <wp:effectExtent l="0" t="0" r="0" b="3175"/>
            <wp:wrapNone/>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47">
                      <a:extLst>
                        <a:ext uri="{28A0092B-C50C-407E-A947-70E740481C1C}">
                          <a14:useLocalDpi xmlns:a14="http://schemas.microsoft.com/office/drawing/2010/main" val="0"/>
                        </a:ext>
                      </a:extLst>
                    </a:blip>
                    <a:srcRect/>
                    <a:stretch>
                      <a:fillRect/>
                    </a:stretch>
                  </pic:blipFill>
                  <pic:spPr bwMode="auto">
                    <a:xfrm>
                      <a:off x="0" y="0"/>
                      <a:ext cx="308610" cy="320675"/>
                    </a:xfrm>
                    <a:prstGeom prst="rect">
                      <a:avLst/>
                    </a:prstGeom>
                    <a:noFill/>
                    <a:ln>
                      <a:noFill/>
                    </a:ln>
                  </pic:spPr>
                </pic:pic>
              </a:graphicData>
            </a:graphic>
            <wp14:sizeRelH relativeFrom="page">
              <wp14:pctWidth>0</wp14:pctWidth>
            </wp14:sizeRelH>
            <wp14:sizeRelV relativeFrom="page">
              <wp14:pctHeight>0</wp14:pctHeight>
            </wp14:sizeRelV>
          </wp:anchor>
        </w:drawing>
      </w:r>
      <w:r>
        <w:rPr>
          <w:i/>
          <w:iCs/>
          <w:noProof/>
          <w:lang w:eastAsia="en-GB"/>
        </w:rPr>
        <w:drawing>
          <wp:anchor distT="0" distB="0" distL="114300" distR="114300" simplePos="0" relativeHeight="251711488" behindDoc="0" locked="0" layoutInCell="1" allowOverlap="1" wp14:anchorId="15FFD4A1" wp14:editId="128CE561">
            <wp:simplePos x="0" y="0"/>
            <wp:positionH relativeFrom="column">
              <wp:posOffset>-213995</wp:posOffset>
            </wp:positionH>
            <wp:positionV relativeFrom="paragraph">
              <wp:posOffset>80645</wp:posOffset>
            </wp:positionV>
            <wp:extent cx="344170" cy="285115"/>
            <wp:effectExtent l="0" t="0" r="0" b="635"/>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48">
                      <a:extLst>
                        <a:ext uri="{28A0092B-C50C-407E-A947-70E740481C1C}">
                          <a14:useLocalDpi xmlns:a14="http://schemas.microsoft.com/office/drawing/2010/main" val="0"/>
                        </a:ext>
                      </a:extLst>
                    </a:blip>
                    <a:srcRect/>
                    <a:stretch>
                      <a:fillRect/>
                    </a:stretch>
                  </pic:blipFill>
                  <pic:spPr bwMode="auto">
                    <a:xfrm>
                      <a:off x="0" y="0"/>
                      <a:ext cx="344170" cy="2851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42487941" wp14:editId="7160833C">
            <wp:extent cx="5723890" cy="2446020"/>
            <wp:effectExtent l="0" t="0" r="0" b="0"/>
            <wp:docPr id="181" name="Picture 181" descr="C:\Users\Sam Gascoyne\Desktop\EBSD 5083-0\Images\Uncorrected PF 5083\C5083STR-Overall-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Sam Gascoyne\Desktop\EBSD 5083-0\Images\Uncorrected PF 5083\C5083STR-Overall-PF.bmp"/>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5723890" cy="2446020"/>
                    </a:xfrm>
                    <a:prstGeom prst="rect">
                      <a:avLst/>
                    </a:prstGeom>
                    <a:noFill/>
                    <a:ln>
                      <a:noFill/>
                    </a:ln>
                  </pic:spPr>
                </pic:pic>
              </a:graphicData>
            </a:graphic>
          </wp:inline>
        </w:drawing>
      </w:r>
      <w:r>
        <w:rPr>
          <w:noProof/>
          <w:lang w:eastAsia="en-GB"/>
        </w:rPr>
        <w:drawing>
          <wp:inline distT="0" distB="0" distL="0" distR="0" wp14:anchorId="1E977FB9" wp14:editId="350B977A">
            <wp:extent cx="5723890" cy="2446020"/>
            <wp:effectExtent l="0" t="0" r="0" b="0"/>
            <wp:docPr id="182" name="Picture 182" descr="C:\Users\Sam Gascoyne\Desktop\EBSD 5083-0\Images\Corrected PF 5083\5XSTR(C)_overall-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Sam Gascoyne\Desktop\EBSD 5083-0\Images\Corrected PF 5083\5XSTR(C)_overall-PF.bmp"/>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5723890" cy="2446020"/>
                    </a:xfrm>
                    <a:prstGeom prst="rect">
                      <a:avLst/>
                    </a:prstGeom>
                    <a:noFill/>
                    <a:ln>
                      <a:noFill/>
                    </a:ln>
                  </pic:spPr>
                </pic:pic>
              </a:graphicData>
            </a:graphic>
          </wp:inline>
        </w:drawing>
      </w:r>
      <w:r>
        <w:rPr>
          <w:noProof/>
          <w:lang w:eastAsia="en-GB"/>
        </w:rPr>
        <w:drawing>
          <wp:inline distT="0" distB="0" distL="0" distR="0" wp14:anchorId="18BEF0CD" wp14:editId="702894E7">
            <wp:extent cx="5735955" cy="926465"/>
            <wp:effectExtent l="0" t="0" r="0" b="6985"/>
            <wp:docPr id="183" name="Picture 183" descr="C:\Users\Sam Gascoyne\Desktop\EBSD 5083-0\Images\ODF\ODF crops\5XSTR(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Sam Gascoyne\Desktop\EBSD 5083-0\Images\ODF\ODF crops\5XSTR(C)_ODF-Overallc.bmp"/>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5735955" cy="926465"/>
                    </a:xfrm>
                    <a:prstGeom prst="rect">
                      <a:avLst/>
                    </a:prstGeom>
                    <a:noFill/>
                    <a:ln>
                      <a:noFill/>
                    </a:ln>
                  </pic:spPr>
                </pic:pic>
              </a:graphicData>
            </a:graphic>
          </wp:inline>
        </w:drawing>
      </w:r>
    </w:p>
    <w:p w:rsidR="001705A3" w:rsidRDefault="001705A3" w:rsidP="001705A3">
      <w:pPr>
        <w:rPr>
          <w:i/>
          <w:iCs/>
        </w:rPr>
      </w:pPr>
      <w:r w:rsidRPr="006D5FB7">
        <w:rPr>
          <w:i/>
          <w:iCs/>
        </w:rPr>
        <w:t xml:space="preserve">Figure </w:t>
      </w:r>
      <w:r>
        <w:rPr>
          <w:i/>
          <w:iCs/>
        </w:rPr>
        <w:t xml:space="preserve">6.6.2.E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5083-O DRX</w:t>
      </w:r>
      <w:r w:rsidRPr="006D5FB7">
        <w:rPr>
          <w:i/>
          <w:iCs/>
          <w:color w:val="000000"/>
        </w:rPr>
        <w:t xml:space="preserve"> before rotation</w:t>
      </w:r>
      <w:r>
        <w:rPr>
          <w:i/>
          <w:iCs/>
          <w:color w:val="000000"/>
        </w:rPr>
        <w:t xml:space="preserve"> correction</w:t>
      </w:r>
      <w:r w:rsidRPr="006D5FB7">
        <w:rPr>
          <w:i/>
          <w:iCs/>
          <w:color w:val="000000"/>
        </w:rPr>
        <w:t xml:space="preserve"> </w:t>
      </w:r>
      <w:r>
        <w:rPr>
          <w:i/>
          <w:iCs/>
          <w:color w:val="000000"/>
        </w:rPr>
        <w:t>(A) and after rotation (B</w:t>
      </w:r>
      <w:r w:rsidRPr="006D5FB7">
        <w:rPr>
          <w:i/>
          <w:iCs/>
          <w:color w:val="000000"/>
        </w:rPr>
        <w:t xml:space="preserve">). </w:t>
      </w:r>
      <w:r>
        <w:rPr>
          <w:i/>
          <w:iCs/>
          <w:color w:val="000000"/>
        </w:rPr>
        <w:t>(C)</w:t>
      </w:r>
      <w:r w:rsidRPr="006D5FB7">
        <w:rPr>
          <w:i/>
          <w:iCs/>
          <w:color w:val="000000"/>
        </w:rPr>
        <w:t xml:space="preserve"> is t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w:t>
      </w:r>
      <w:r>
        <w:rPr>
          <w:i/>
          <w:iCs/>
        </w:rPr>
        <w:t>.</w:t>
      </w:r>
    </w:p>
    <w:p w:rsidR="001705A3" w:rsidRDefault="001705A3" w:rsidP="001705A3">
      <w:pPr>
        <w:rPr>
          <w:iCs/>
          <w:u w:val="single"/>
        </w:rPr>
      </w:pPr>
      <w:r>
        <w:rPr>
          <w:iCs/>
          <w:u w:val="single"/>
        </w:rPr>
        <w:lastRenderedPageBreak/>
        <w:t>Summary</w:t>
      </w:r>
    </w:p>
    <w:p w:rsidR="001705A3" w:rsidRPr="00C65F6D" w:rsidRDefault="001705A3" w:rsidP="001705A3">
      <w:r>
        <w:rPr>
          <w:iCs/>
        </w:rPr>
        <w:tab/>
        <w:t>This chapter has given an in depth investigation in the microstructural properties of SSCFSW of AA7075-T6, AA2024-T4, AA2014-T4, and 5083-O. By using optical microscopy, hardness profiles, and EBSD texture analysis, a thorough understanding of the microstructural properties of SSCFSW has been obtained. The phenomena of ‘blades’ has been further confirmed, but has a varied optical and hardness profile within the DRX. Similar to results in chapter 4, the blade effect was not observable in the EBSD results, showing that texture remains unaffected by ‘blades’.</w:t>
      </w:r>
    </w:p>
    <w:p w:rsidR="001705A3" w:rsidRDefault="001705A3">
      <w:pPr>
        <w:rPr>
          <w:u w:val="single"/>
        </w:rPr>
      </w:pPr>
      <w:r>
        <w:rPr>
          <w:u w:val="single"/>
        </w:rPr>
        <w:br w:type="page"/>
      </w:r>
    </w:p>
    <w:p w:rsidR="003D0920" w:rsidRDefault="003D0920" w:rsidP="003D0920">
      <w:pPr>
        <w:pStyle w:val="Title"/>
        <w:tabs>
          <w:tab w:val="left" w:pos="0"/>
        </w:tabs>
      </w:pPr>
      <w:r>
        <w:lastRenderedPageBreak/>
        <w:t>Chapter 7 – General Discussion</w:t>
      </w:r>
    </w:p>
    <w:p w:rsidR="003D0920" w:rsidRDefault="003D0920" w:rsidP="003D0920">
      <w:pPr>
        <w:pStyle w:val="Heading2"/>
        <w:tabs>
          <w:tab w:val="left" w:pos="0"/>
        </w:tabs>
      </w:pPr>
      <w:bookmarkStart w:id="134" w:name="_Toc404107980"/>
      <w:r>
        <w:t>7.1 – Introduction</w:t>
      </w:r>
      <w:bookmarkEnd w:id="134"/>
    </w:p>
    <w:p w:rsidR="003D0920" w:rsidRDefault="003D0920" w:rsidP="003D0920">
      <w:pPr>
        <w:tabs>
          <w:tab w:val="left" w:pos="0"/>
        </w:tabs>
      </w:pPr>
      <w:r>
        <w:tab/>
        <w:t>In this chapter the ‘blades’ phenomena will be discussed further along with how welding parameters and tool design tends to influence this effect. Additionally, the relationship between hardness and microstructure will be covered, and their effect on the SSCFSW and SSFSW. Finally, crystallographic texture and the variations in torsion components will be discussed to in order to give a comprehensive discussion on SSCFSW and SSFSW.</w:t>
      </w:r>
    </w:p>
    <w:p w:rsidR="003D0920" w:rsidRDefault="003D0920" w:rsidP="003D0920">
      <w:pPr>
        <w:pStyle w:val="Heading2"/>
        <w:tabs>
          <w:tab w:val="left" w:pos="0"/>
        </w:tabs>
      </w:pPr>
      <w:bookmarkStart w:id="135" w:name="_Toc404107981"/>
      <w:r>
        <w:t>7.2 The DRX shape and blades effect</w:t>
      </w:r>
      <w:bookmarkEnd w:id="135"/>
    </w:p>
    <w:p w:rsidR="003D0920" w:rsidRDefault="003D0920" w:rsidP="003D0920">
      <w:pPr>
        <w:pStyle w:val="Heading1"/>
        <w:tabs>
          <w:tab w:val="left" w:pos="0"/>
        </w:tabs>
      </w:pPr>
      <w:bookmarkStart w:id="136" w:name="_Toc404107982"/>
      <w:r>
        <w:t>7.2.1 – Initial findings</w:t>
      </w:r>
      <w:bookmarkEnd w:id="136"/>
    </w:p>
    <w:p w:rsidR="003D0920" w:rsidRPr="003C6B88" w:rsidRDefault="003D0920" w:rsidP="003D0920">
      <w:pPr>
        <w:tabs>
          <w:tab w:val="left" w:pos="0"/>
        </w:tabs>
      </w:pPr>
      <w:r>
        <w:tab/>
        <w:t>In terms of overall DRX shape, for all welds they have been consistently the same, a rectangular shape with a curve top due to the fact it is a corner weld, and a slight curve bottom due to the shape of the tool pin (see figure 7.2.1.A). There is in fact very little variation in the size and shape of the DRX macro-graphically, with the standard advancing and retreating sides observed. However, when it comes to the ‘blades’ phenomena, there is some quite significant variation depending on the material used and processing parameters. From a macro-graphic point of view a blade is an observable phenomenon that starts at the retreating side of weld and ends before the retreating side. They take the form of horizontal bands, and frequently have space between them, and a typical SSFSWeld will see a larger blade towards the base of the welded region. The cause for seeing these blades will be expanded on and discussed further in the next sections.</w:t>
      </w:r>
    </w:p>
    <w:p w:rsidR="003D0920" w:rsidRDefault="003D0920" w:rsidP="003D0920">
      <w:pPr>
        <w:tabs>
          <w:tab w:val="left" w:pos="0"/>
        </w:tabs>
      </w:pPr>
      <w:r>
        <w:rPr>
          <w:noProof/>
          <w:lang w:eastAsia="en-GB"/>
        </w:rPr>
        <w:drawing>
          <wp:inline distT="0" distB="0" distL="0" distR="0" wp14:anchorId="5FE5571B" wp14:editId="7C4B83F1">
            <wp:extent cx="5730875" cy="1584325"/>
            <wp:effectExtent l="0" t="0" r="3175" b="0"/>
            <wp:docPr id="571679" name="Picture 57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2">
                      <a:extLst>
                        <a:ext uri="{28A0092B-C50C-407E-A947-70E740481C1C}">
                          <a14:useLocalDpi xmlns:a14="http://schemas.microsoft.com/office/drawing/2010/main" val="0"/>
                        </a:ext>
                      </a:extLst>
                    </a:blip>
                    <a:srcRect/>
                    <a:stretch>
                      <a:fillRect/>
                    </a:stretch>
                  </pic:blipFill>
                  <pic:spPr bwMode="auto">
                    <a:xfrm>
                      <a:off x="0" y="0"/>
                      <a:ext cx="5730875" cy="1584325"/>
                    </a:xfrm>
                    <a:prstGeom prst="rect">
                      <a:avLst/>
                    </a:prstGeom>
                    <a:noFill/>
                    <a:ln>
                      <a:noFill/>
                    </a:ln>
                  </pic:spPr>
                </pic:pic>
              </a:graphicData>
            </a:graphic>
          </wp:inline>
        </w:drawing>
      </w:r>
    </w:p>
    <w:p w:rsidR="003D0920" w:rsidRDefault="003D0920" w:rsidP="003D0920">
      <w:pPr>
        <w:tabs>
          <w:tab w:val="left" w:pos="0"/>
        </w:tabs>
        <w:jc w:val="center"/>
      </w:pPr>
      <w:r>
        <w:t>Figure 7.2.1.A – A schematic showing the typical shape of the DRX or nugget</w:t>
      </w:r>
    </w:p>
    <w:p w:rsidR="003D0920" w:rsidRDefault="003D0920" w:rsidP="003D0920">
      <w:pPr>
        <w:pStyle w:val="Heading1"/>
        <w:tabs>
          <w:tab w:val="left" w:pos="0"/>
        </w:tabs>
      </w:pPr>
      <w:bookmarkStart w:id="137" w:name="_Toc404107983"/>
      <w:r>
        <w:t>7.2.2 – The cause for the blades phenomenon</w:t>
      </w:r>
      <w:bookmarkEnd w:id="137"/>
    </w:p>
    <w:p w:rsidR="003D0920" w:rsidRDefault="003D0920" w:rsidP="003D0920">
      <w:pPr>
        <w:tabs>
          <w:tab w:val="left" w:pos="0"/>
        </w:tabs>
      </w:pPr>
      <w:r>
        <w:tab/>
        <w:t xml:space="preserve">The blade effect has not been observed in thin section FSW welds which are dominated by shoulder deformation during FSW </w:t>
      </w:r>
      <w:r>
        <w:rPr>
          <w:b/>
        </w:rPr>
        <w:t>[</w:t>
      </w:r>
      <w:r w:rsidR="00562F34">
        <w:rPr>
          <w:b/>
        </w:rPr>
        <w:t>Zhang et al. 2009</w:t>
      </w:r>
      <w:r>
        <w:rPr>
          <w:b/>
        </w:rPr>
        <w:t>]</w:t>
      </w:r>
      <w:r>
        <w:t xml:space="preserve">. The only examples where to a certain extent this affect could be considered to be present is with thick section FSW, typically welds of 32mm in thickness. In figures 7.2.2.A and B, two threaded tools – one that is tapered probe tool (TPT) and the other that is a parallel probe tool (PPT) – show some evidence of blades, but not in a pronounced manner </w:t>
      </w:r>
      <w:r>
        <w:rPr>
          <w:b/>
        </w:rPr>
        <w:t>[Ahmed, 2009]</w:t>
      </w:r>
      <w:r>
        <w:t xml:space="preserve">. </w:t>
      </w: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r>
        <w:rPr>
          <w:noProof/>
          <w:color w:val="FF0000"/>
          <w:sz w:val="32"/>
          <w:szCs w:val="32"/>
          <w:lang w:eastAsia="en-GB"/>
        </w:rPr>
        <w:drawing>
          <wp:inline distT="0" distB="0" distL="0" distR="0" wp14:anchorId="7811AC48" wp14:editId="590B5066">
            <wp:extent cx="5273675" cy="2190115"/>
            <wp:effectExtent l="0" t="0" r="3175" b="635"/>
            <wp:docPr id="571680" name="Picture 571680" descr="W1 Macrogar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1 Macrogarph"/>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5273675" cy="2190115"/>
                    </a:xfrm>
                    <a:prstGeom prst="rect">
                      <a:avLst/>
                    </a:prstGeom>
                    <a:noFill/>
                    <a:ln>
                      <a:noFill/>
                    </a:ln>
                  </pic:spPr>
                </pic:pic>
              </a:graphicData>
            </a:graphic>
          </wp:inline>
        </w:drawing>
      </w:r>
    </w:p>
    <w:p w:rsidR="003D0920" w:rsidRPr="004625C2" w:rsidRDefault="003D0920" w:rsidP="003D0920">
      <w:pPr>
        <w:tabs>
          <w:tab w:val="left" w:pos="0"/>
        </w:tabs>
        <w:jc w:val="center"/>
        <w:rPr>
          <w:b/>
        </w:rPr>
      </w:pPr>
      <w:r>
        <w:t xml:space="preserve">Figure 7.2.2.A – A tapered probe tool macrograph showing the faint presence of blades </w:t>
      </w:r>
      <w:r>
        <w:rPr>
          <w:b/>
        </w:rPr>
        <w:t>[Ahmed, 2009]</w:t>
      </w:r>
    </w:p>
    <w:p w:rsidR="003D0920" w:rsidRDefault="003D0920" w:rsidP="003D0920">
      <w:pPr>
        <w:tabs>
          <w:tab w:val="left" w:pos="0"/>
        </w:tabs>
      </w:pPr>
      <w:r>
        <w:rPr>
          <w:noProof/>
          <w:lang w:eastAsia="en-GB"/>
        </w:rPr>
        <w:drawing>
          <wp:inline distT="0" distB="0" distL="0" distR="0" wp14:anchorId="221837D7" wp14:editId="16230455">
            <wp:extent cx="5273675" cy="2424430"/>
            <wp:effectExtent l="0" t="0" r="3175" b="0"/>
            <wp:docPr id="571681" name="Picture 571681" descr="W4 Macrogar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4 Macrogarph"/>
                    <pic:cNvPicPr>
                      <a:picLocks noChangeAspect="1" noChangeArrowheads="1"/>
                    </pic:cNvPicPr>
                  </pic:nvPicPr>
                  <pic:blipFill>
                    <a:blip r:embed="rId954">
                      <a:extLst>
                        <a:ext uri="{28A0092B-C50C-407E-A947-70E740481C1C}">
                          <a14:useLocalDpi xmlns:a14="http://schemas.microsoft.com/office/drawing/2010/main" val="0"/>
                        </a:ext>
                      </a:extLst>
                    </a:blip>
                    <a:srcRect/>
                    <a:stretch>
                      <a:fillRect/>
                    </a:stretch>
                  </pic:blipFill>
                  <pic:spPr bwMode="auto">
                    <a:xfrm>
                      <a:off x="0" y="0"/>
                      <a:ext cx="5273675" cy="2424430"/>
                    </a:xfrm>
                    <a:prstGeom prst="rect">
                      <a:avLst/>
                    </a:prstGeom>
                    <a:noFill/>
                    <a:ln>
                      <a:noFill/>
                    </a:ln>
                  </pic:spPr>
                </pic:pic>
              </a:graphicData>
            </a:graphic>
          </wp:inline>
        </w:drawing>
      </w:r>
    </w:p>
    <w:p w:rsidR="003D0920" w:rsidRPr="004625C2" w:rsidRDefault="003D0920" w:rsidP="003D0920">
      <w:pPr>
        <w:tabs>
          <w:tab w:val="left" w:pos="0"/>
        </w:tabs>
        <w:jc w:val="center"/>
        <w:rPr>
          <w:b/>
        </w:rPr>
      </w:pPr>
      <w:r>
        <w:t xml:space="preserve">Figure 7.2.2.B – A parallel probe tool macrograph showing the faint presence of blades </w:t>
      </w:r>
      <w:r>
        <w:rPr>
          <w:b/>
        </w:rPr>
        <w:t>[Ahmed, 2009]</w:t>
      </w:r>
    </w:p>
    <w:p w:rsidR="003D0920" w:rsidRDefault="003D0920" w:rsidP="003D0920">
      <w:pPr>
        <w:tabs>
          <w:tab w:val="left" w:pos="0"/>
        </w:tabs>
      </w:pPr>
      <w:r>
        <w:tab/>
        <w:t>While the macrographs give some evidence of blades such as a series of thin bands within the nugget in figure 7.2.2.A and a large base blade in figure 7.2.2.B, they still remain quite different from the blade phenomena observable for SSCFSW. All SSCFSWelds tested during this research has blades that start at the advancing side and end before reaching the retreating side, the opposite is true for the TPT in figure 7.2.2.A. In all cases of SSCFSWelding there are multiple blades with spacing between them, which is not present in figure 7.2.2.B. While the conventional butt welds for thick section FSW have some optical microstructure that is similar to the blades observed in SSCFSW, they sufficiently different to warrant the blades phenomena as separate effect. It is worth noting that for the thick section FSW butt weld these effects are only apparent towards base of the weld were the tool pin is the dominant cause deformation.</w:t>
      </w:r>
    </w:p>
    <w:p w:rsidR="003D0920" w:rsidRDefault="003D0920" w:rsidP="003D0920">
      <w:pPr>
        <w:tabs>
          <w:tab w:val="left" w:pos="0"/>
        </w:tabs>
      </w:pPr>
      <w:r>
        <w:tab/>
        <w:t xml:space="preserve">With the blades effect not being seen in conventional FSW butt welds, it is the important to know exact cause, and the parameters that will alter its effect. Critically, it is important to establish </w:t>
      </w:r>
      <w:r>
        <w:lastRenderedPageBreak/>
        <w:t xml:space="preserve">whether this effect is due to corner SSFSW or just SSFSW in general. Previous research has been performed using SSFSW butt welding before, however welds had significant defects in them, and thus the blades phenomena would not necessarily be observed </w:t>
      </w:r>
      <w:r>
        <w:rPr>
          <w:b/>
        </w:rPr>
        <w:t>[Ahmed et al. 2010]</w:t>
      </w:r>
      <w:r>
        <w:t>. In chapter 4 a SSFSW butt weld was performed that had no defects present, and the blades phenomena was clear and present just like all the other SSCFSWelds. Thus the effect of filler material, the ironing effect of the shoulder region during SSCFSW, and the angle of the weld can be ruled out as possible causes for the blades effect.</w:t>
      </w:r>
    </w:p>
    <w:p w:rsidR="003D0920" w:rsidRDefault="003D0920" w:rsidP="003D0920">
      <w:pPr>
        <w:tabs>
          <w:tab w:val="left" w:pos="0"/>
        </w:tabs>
      </w:pPr>
      <w:r>
        <w:tab/>
        <w:t xml:space="preserve">The only other major difference between SSFSW welds and conventional butt welds then is the stationary shoulder. It is well established that the fixed shoulder in FSW is the dominant deformation mechanism, particularly for thin section (10mm or less) FSW </w:t>
      </w:r>
      <w:r>
        <w:rPr>
          <w:b/>
        </w:rPr>
        <w:t>[Threadgill, 2003]</w:t>
      </w:r>
      <w:r>
        <w:t>. For all SSFSWelds the tool pin is the only deformation mechanism, and with that being the case, its design and processing conditions will exclusively decide the characteristics of the weld, depending on the material. Therefore, it is reasonable to conclude that these two factors and their consequential interaction with the material are the cause for the blade phenomenon.</w:t>
      </w:r>
    </w:p>
    <w:p w:rsidR="003D0920" w:rsidRDefault="003D0920" w:rsidP="003D0920">
      <w:pPr>
        <w:pStyle w:val="Heading1"/>
        <w:tabs>
          <w:tab w:val="left" w:pos="0"/>
        </w:tabs>
      </w:pPr>
      <w:bookmarkStart w:id="138" w:name="_Toc404107984"/>
      <w:r>
        <w:t>7.2.3 – Tool design</w:t>
      </w:r>
      <w:bookmarkEnd w:id="138"/>
    </w:p>
    <w:p w:rsidR="003D0920" w:rsidRDefault="003D0920" w:rsidP="003D0920">
      <w:pPr>
        <w:tabs>
          <w:tab w:val="left" w:pos="0"/>
        </w:tabs>
      </w:pPr>
      <w:r>
        <w:tab/>
        <w:t>For all welds the same the tool design was used, including for the SSFSW butt weld, and can be seen in figure 7.2.3.A. Unfortunately, no other welds were performed using different tool design so it is difficult to ascertain what characteristics in their design causes the exact effect of the blades, or how differing designs would cause variation. However, with that said, there are several results which would indicate how the tool design would affect blade formation. In the macrographs for 5083-0 and the butt weld for 6082-T6, 8 distinct blades can be counted. For the macrographs of the SSCFSW 6082-T6, the copper wire tracer, and 7075-2014, 16 distinct blades can be counted (see figure 7.2.3.B). In the tool design there are 8 distinct cyclic threads, which have a thread pitch of 1.5mm. Given that deformation behaviour is tool pin dominated, the threads will have a major role; it is perhaps not unsurprising then that the number of blades that can be counted are a multiple of the number of tool pin threads. With this in mind, it can be postulated that the blades effect is a direct result on the number of blades on the tool pin.</w:t>
      </w:r>
      <w:r w:rsidRPr="00D61BB2">
        <w:t xml:space="preserve"> </w:t>
      </w:r>
    </w:p>
    <w:p w:rsidR="003D0920" w:rsidRDefault="003D0920" w:rsidP="003D0920">
      <w:pPr>
        <w:tabs>
          <w:tab w:val="left" w:pos="0"/>
        </w:tabs>
      </w:pPr>
    </w:p>
    <w:p w:rsidR="003D0920" w:rsidRDefault="003D0920" w:rsidP="003D0920">
      <w:pPr>
        <w:tabs>
          <w:tab w:val="left" w:pos="0"/>
        </w:tabs>
        <w:jc w:val="center"/>
      </w:pPr>
      <w:r>
        <w:rPr>
          <w:noProof/>
          <w:lang w:eastAsia="en-GB"/>
        </w:rPr>
        <w:lastRenderedPageBreak/>
        <w:drawing>
          <wp:inline distT="0" distB="0" distL="0" distR="0" wp14:anchorId="5869E075" wp14:editId="70D4CF74">
            <wp:extent cx="3795823" cy="3593979"/>
            <wp:effectExtent l="0" t="0" r="0" b="6985"/>
            <wp:docPr id="571682" name="Picture 57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955">
                      <a:extLst>
                        <a:ext uri="{28A0092B-C50C-407E-A947-70E740481C1C}">
                          <a14:useLocalDpi xmlns:a14="http://schemas.microsoft.com/office/drawing/2010/main" val="0"/>
                        </a:ext>
                      </a:extLst>
                    </a:blip>
                    <a:srcRect/>
                    <a:stretch>
                      <a:fillRect/>
                    </a:stretch>
                  </pic:blipFill>
                  <pic:spPr bwMode="auto">
                    <a:xfrm>
                      <a:off x="0" y="0"/>
                      <a:ext cx="3804431" cy="3602129"/>
                    </a:xfrm>
                    <a:prstGeom prst="rect">
                      <a:avLst/>
                    </a:prstGeom>
                    <a:noFill/>
                    <a:ln>
                      <a:noFill/>
                    </a:ln>
                  </pic:spPr>
                </pic:pic>
              </a:graphicData>
            </a:graphic>
          </wp:inline>
        </w:drawing>
      </w:r>
    </w:p>
    <w:p w:rsidR="003D0920" w:rsidRDefault="003D0920" w:rsidP="003D0920">
      <w:pPr>
        <w:tabs>
          <w:tab w:val="left" w:pos="0"/>
        </w:tabs>
        <w:jc w:val="center"/>
      </w:pPr>
      <w:r>
        <w:t>Figure 7.2.3.A – A schematic design of the tool used for all SSFSW (technical measurements cannot be shown for confidentiality reasons)</w:t>
      </w:r>
    </w:p>
    <w:p w:rsidR="003D0920" w:rsidRDefault="003D0920" w:rsidP="003D0920">
      <w:pPr>
        <w:tabs>
          <w:tab w:val="left" w:pos="0"/>
        </w:tabs>
        <w:jc w:val="center"/>
      </w:pPr>
      <w:r>
        <w:rPr>
          <w:noProof/>
          <w:lang w:eastAsia="en-GB"/>
        </w:rPr>
        <w:drawing>
          <wp:inline distT="0" distB="0" distL="0" distR="0" wp14:anchorId="2F278503" wp14:editId="1A267EE9">
            <wp:extent cx="3731542" cy="4231590"/>
            <wp:effectExtent l="0" t="0" r="2540" b="0"/>
            <wp:docPr id="571683" name="Picture 57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3731791" cy="4231873"/>
                    </a:xfrm>
                    <a:prstGeom prst="rect">
                      <a:avLst/>
                    </a:prstGeom>
                    <a:noFill/>
                    <a:ln>
                      <a:noFill/>
                    </a:ln>
                  </pic:spPr>
                </pic:pic>
              </a:graphicData>
            </a:graphic>
          </wp:inline>
        </w:drawing>
      </w:r>
    </w:p>
    <w:p w:rsidR="003D0920" w:rsidRDefault="003D0920" w:rsidP="003D0920">
      <w:pPr>
        <w:tabs>
          <w:tab w:val="left" w:pos="0"/>
        </w:tabs>
        <w:jc w:val="center"/>
      </w:pPr>
      <w:r>
        <w:t>Figure 7.2.3.B – A section of a SSCFSW with the blades counted</w:t>
      </w:r>
    </w:p>
    <w:p w:rsidR="003D0920" w:rsidRDefault="003D0920" w:rsidP="003D0920">
      <w:pPr>
        <w:pStyle w:val="Heading1"/>
        <w:tabs>
          <w:tab w:val="left" w:pos="0"/>
        </w:tabs>
      </w:pPr>
      <w:bookmarkStart w:id="139" w:name="_Toc404107985"/>
      <w:r>
        <w:lastRenderedPageBreak/>
        <w:t>7.2.4 – Preferential material flow behaviour</w:t>
      </w:r>
      <w:bookmarkEnd w:id="139"/>
    </w:p>
    <w:p w:rsidR="003D0920" w:rsidRDefault="003D0920" w:rsidP="003D0920">
      <w:pPr>
        <w:tabs>
          <w:tab w:val="left" w:pos="0"/>
        </w:tabs>
      </w:pPr>
      <w:r>
        <w:tab/>
        <w:t>One of the starkest contrasts which make blades different from the rest of the nugget is the differing flow behaviour that the initial material will experience during SSFSW. This is well evidenced by both the copper tracers and the cross material welds between 7075-2014. For the copper tracers, in every instance, despite the specific location of the copper tracer, the tracer was always confined to the blades. This is especially pronounced with the SSFSW butt-weld and the copper coating filler wire, where the copper tracers are etched black (see figure 7.2.4.A). In addition to the copper tracers it can also be observed for the AA7075-AA2014 welds, where the blades are exclusively AA7075 and the non-blade regions are exclusively AA2014. Furthermore, the evidence from the SEM and EDAX analysis confirms the difference between the two materials atomically. With this in mind, it is reasonable to conclude that different flow behaviour takes place around the tool during SSFSW and causes certain materials to enter the blades and non-blades regions within the nugget.</w:t>
      </w:r>
    </w:p>
    <w:p w:rsidR="003D0920" w:rsidRDefault="003D0920" w:rsidP="003D0920">
      <w:pPr>
        <w:tabs>
          <w:tab w:val="left" w:pos="0"/>
        </w:tabs>
        <w:jc w:val="center"/>
      </w:pPr>
      <w:r>
        <w:rPr>
          <w:noProof/>
          <w:lang w:eastAsia="en-GB"/>
        </w:rPr>
        <w:drawing>
          <wp:inline distT="0" distB="0" distL="0" distR="0" wp14:anchorId="51DF7AAC" wp14:editId="05720403">
            <wp:extent cx="5731510" cy="1917825"/>
            <wp:effectExtent l="0" t="0" r="2540" b="6350"/>
            <wp:docPr id="571684" name="Picture 571684" descr="C:\Users\Sam Gascoyne\Desktop\Thesis Results\Copper tracers\Copper Tracer Butt-Wel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C:\Users\Sam Gascoyne\Desktop\Thesis Results\Copper tracers\Copper Tracer Butt-Weld.bmp"/>
                    <pic:cNvPicPr>
                      <a:picLocks noChangeAspect="1" noChangeArrowheads="1"/>
                    </pic:cNvPicPr>
                  </pic:nvPicPr>
                  <pic:blipFill>
                    <a:blip r:embed="rId957" cstate="print">
                      <a:extLst>
                        <a:ext uri="{28A0092B-C50C-407E-A947-70E740481C1C}">
                          <a14:useLocalDpi xmlns:a14="http://schemas.microsoft.com/office/drawing/2010/main" val="0"/>
                        </a:ext>
                      </a:extLst>
                    </a:blip>
                    <a:srcRect/>
                    <a:stretch>
                      <a:fillRect/>
                    </a:stretch>
                  </pic:blipFill>
                  <pic:spPr bwMode="auto">
                    <a:xfrm>
                      <a:off x="0" y="0"/>
                      <a:ext cx="5731510" cy="1917825"/>
                    </a:xfrm>
                    <a:prstGeom prst="rect">
                      <a:avLst/>
                    </a:prstGeom>
                    <a:noFill/>
                    <a:ln>
                      <a:noFill/>
                    </a:ln>
                  </pic:spPr>
                </pic:pic>
              </a:graphicData>
            </a:graphic>
          </wp:inline>
        </w:drawing>
      </w:r>
      <w:r>
        <w:t>Figure 7.2.4.A – Distinct material flow into the blades during SSFSW confirmed by the exclusive presence of copper</w:t>
      </w:r>
    </w:p>
    <w:p w:rsidR="003D0920" w:rsidRDefault="003D0920" w:rsidP="003D0920">
      <w:pPr>
        <w:tabs>
          <w:tab w:val="left" w:pos="0"/>
        </w:tabs>
      </w:pPr>
      <w:r>
        <w:tab/>
        <w:t>The location of where the material is placed is also a factor, for example the copper tracers were all placed at interfaces, and these were the same interfaces as the 7075-2014 welds. This is an important consideration in terms of material flow, as its original starting place may influence blade formation. However, the SSFSW butt weld tracer was in a central vertical line between the abutting plates instead of having a corner interface. Despite this, the copper was entirely confined to blades region within the nugget, even though it spanned the vertical length of the weld. Thus, the starting interface has been rotated 45° for the SSFSW butt-weld, despite this a similar effect is still observed, indicating slight variations in the interface location do not significantly disrupt material flow behaviour or the presence of blades.</w:t>
      </w:r>
    </w:p>
    <w:p w:rsidR="003D0920" w:rsidRDefault="003D0920" w:rsidP="003D0920">
      <w:pPr>
        <w:pStyle w:val="Heading1"/>
        <w:tabs>
          <w:tab w:val="left" w:pos="0"/>
        </w:tabs>
      </w:pPr>
      <w:bookmarkStart w:id="140" w:name="_Toc404107986"/>
      <w:r>
        <w:t>7.2.5 – How are blades the same and different within the nugget</w:t>
      </w:r>
      <w:bookmarkEnd w:id="140"/>
    </w:p>
    <w:p w:rsidR="003D0920" w:rsidRDefault="003D0920" w:rsidP="003D0920">
      <w:pPr>
        <w:tabs>
          <w:tab w:val="left" w:pos="0"/>
        </w:tabs>
      </w:pPr>
      <w:r>
        <w:tab/>
        <w:t>The blades are optically observable, and when it comes to differing materials, they preferentially place the material on the advancing side into the blades, and put the material on the retreating side into the none-blades region. Additionally, a different material may be in between the advancing and retreating sides, in which case its differing material type will preferentially choose one distinct region based on its material flow during welding, such as the copper tracers. Thus blades exist due a difference in flow behaviour during welding directly relating to tool design its thread. This is evidenced with the number of blades that exist, and the difference in material type found in blade and non-blade regions.</w:t>
      </w:r>
    </w:p>
    <w:p w:rsidR="003D0920" w:rsidRDefault="003D0920" w:rsidP="003D0920">
      <w:pPr>
        <w:tabs>
          <w:tab w:val="left" w:pos="0"/>
        </w:tabs>
      </w:pPr>
      <w:r>
        <w:lastRenderedPageBreak/>
        <w:tab/>
        <w:t>The ways in which the blade and non-blade regions are the same is the grain formation and texture. The EBSD and optical imagery results show a consistent grain size across the region, for both the blade and non-blade regions. Equally, there appears to be no difference in texture formation in both regions, indicating the same strain rates and deformation behaviour are very similar. Thus, in terms of grain formation, very similar conditions are experienced throughout the DRX, but in terms of material flow behaviour they are very different</w:t>
      </w:r>
    </w:p>
    <w:p w:rsidR="003D0920" w:rsidRDefault="003D0920" w:rsidP="003D0920">
      <w:pPr>
        <w:pStyle w:val="Heading1"/>
        <w:tabs>
          <w:tab w:val="left" w:pos="0"/>
        </w:tabs>
      </w:pPr>
      <w:bookmarkStart w:id="141" w:name="_Toc404107987"/>
      <w:r>
        <w:t>7.2.6 – The material flow behaviour</w:t>
      </w:r>
      <w:bookmarkEnd w:id="141"/>
    </w:p>
    <w:p w:rsidR="003D0920" w:rsidRDefault="003D0920" w:rsidP="003D0920">
      <w:pPr>
        <w:tabs>
          <w:tab w:val="left" w:pos="0"/>
        </w:tabs>
      </w:pPr>
      <w:r>
        <w:tab/>
        <w:t>The copper coated wire tracers help reveal a lot about the flow behaviour of the wire and the overall stirred region. The screw design of the tool is designed in such a way that it encourages downward flow, so it is important to ascertain whether or not this takes place. The copper tracers revealed that the downward flow is very minimal and certainly not extensive across the stirred zone (see figure 7.5.6). Thus material at the top of the weld will not travel to the lower parts of the weld and vice versa. Instead, material is more swept across the weld, and while a small level of downward flow may take place, most of the material is travelling across from the advancing side to the r</w:t>
      </w:r>
      <w:r w:rsidR="00EB20BA">
        <w:t>etreating side.</w:t>
      </w:r>
    </w:p>
    <w:p w:rsidR="003D0920" w:rsidRDefault="003D0920" w:rsidP="003D0920">
      <w:pPr>
        <w:tabs>
          <w:tab w:val="left" w:pos="0"/>
        </w:tabs>
      </w:pPr>
      <w:r>
        <w:rPr>
          <w:noProof/>
          <w:lang w:eastAsia="en-GB"/>
        </w:rPr>
        <w:drawing>
          <wp:inline distT="0" distB="0" distL="0" distR="0" wp14:anchorId="02108D4F" wp14:editId="5009B53D">
            <wp:extent cx="5731510" cy="3594996"/>
            <wp:effectExtent l="0" t="0" r="2540" b="5715"/>
            <wp:docPr id="571685" name="Picture 571685" descr="C:\Users\Sam Gascoyne\Desktop\Thesis Results\Copper tracers\copertracerwire scaleb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am Gascoyne\Desktop\Thesis Results\Copper tracers\copertracerwire scalebar.bmp"/>
                    <pic:cNvPicPr>
                      <a:picLocks noChangeAspect="1" noChangeArrowheads="1"/>
                    </pic:cNvPicPr>
                  </pic:nvPicPr>
                  <pic:blipFill>
                    <a:blip r:embed="rId578">
                      <a:extLst>
                        <a:ext uri="{28A0092B-C50C-407E-A947-70E740481C1C}">
                          <a14:useLocalDpi xmlns:a14="http://schemas.microsoft.com/office/drawing/2010/main" val="0"/>
                        </a:ext>
                      </a:extLst>
                    </a:blip>
                    <a:srcRect/>
                    <a:stretch>
                      <a:fillRect/>
                    </a:stretch>
                  </pic:blipFill>
                  <pic:spPr bwMode="auto">
                    <a:xfrm>
                      <a:off x="0" y="0"/>
                      <a:ext cx="5731510" cy="3594996"/>
                    </a:xfrm>
                    <a:prstGeom prst="rect">
                      <a:avLst/>
                    </a:prstGeom>
                    <a:noFill/>
                    <a:ln>
                      <a:noFill/>
                    </a:ln>
                  </pic:spPr>
                </pic:pic>
              </a:graphicData>
            </a:graphic>
          </wp:inline>
        </w:drawing>
      </w:r>
    </w:p>
    <w:p w:rsidR="003D0920" w:rsidRDefault="003D0920" w:rsidP="003D0920">
      <w:pPr>
        <w:tabs>
          <w:tab w:val="left" w:pos="0"/>
        </w:tabs>
        <w:jc w:val="center"/>
      </w:pPr>
      <w:r>
        <w:t>Figure 7.5.6 – The copper coated wire tracer and its consequential locations post SSCFSW (etched black)</w:t>
      </w:r>
    </w:p>
    <w:p w:rsidR="003D0920" w:rsidRDefault="003D0920" w:rsidP="003D0920">
      <w:pPr>
        <w:tabs>
          <w:tab w:val="left" w:pos="0"/>
        </w:tabs>
      </w:pPr>
      <w:r>
        <w:tab/>
        <w:t xml:space="preserve">This tells a lot about how these welds are formed at these conditions and the nature of the process. Instead of seeing a large array of uniformed mixing throughout the DRX, material is swept across from the retreating side to the advancing side and takes the form of blades. In many ways the blades can be described as the material from the advancing side of the weld being swept across and the material from the non-blades region being the swept behind. The interface between the blade and non-blade region is where the starting material from one side of the interface interlocks with </w:t>
      </w:r>
      <w:r>
        <w:lastRenderedPageBreak/>
        <w:t>the starting material of the other. Therefore, the blades sensitivity to differing material types begins to become more understandable, as blades are material being swept from one side of the weld to the other, so the base materials and their initial location is paramount. This gives a good picture of what has happened during welding, the starting base material has preferentially travelled around the threads. This is where the base material starting on the advancing side has been swept across and interlocks with the base material starting on the retreating side which is swept behind the weld.</w:t>
      </w:r>
    </w:p>
    <w:p w:rsidR="003D0920" w:rsidRDefault="003D0920" w:rsidP="003D0920">
      <w:pPr>
        <w:pStyle w:val="Heading1"/>
        <w:tabs>
          <w:tab w:val="left" w:pos="0"/>
        </w:tabs>
      </w:pPr>
      <w:bookmarkStart w:id="142" w:name="_Toc404107988"/>
      <w:r>
        <w:t>7.2.7 – The different factors that affect blade formation</w:t>
      </w:r>
      <w:bookmarkEnd w:id="142"/>
    </w:p>
    <w:p w:rsidR="003D0920" w:rsidRDefault="003D0920" w:rsidP="003D0920">
      <w:pPr>
        <w:tabs>
          <w:tab w:val="left" w:pos="0"/>
        </w:tabs>
      </w:pPr>
      <w:r>
        <w:tab/>
        <w:t xml:space="preserve">It has already been established that tool design and threading is the strongest cause for blade formation, however the welding parameters and the parent material welded also has an effect. In terms of material used, the aluminium series that has been SSFSWelding is quite significant. There is a sharp difference between the AA7075 and AA2014, particularly in terms of hardness post welding. While the both are subjected to the same traverse speeds and rotation rates, the 7075 can maintain a great deal of its initial strength, which is reflected in its hardness, while the 2014 does not. While the two alloys have differing initial hardness, during SSCFSW they see different losses in hardness, thus their response to the process is varied. </w:t>
      </w:r>
    </w:p>
    <w:p w:rsidR="003D0920" w:rsidRDefault="003D0920" w:rsidP="003D0920">
      <w:pPr>
        <w:tabs>
          <w:tab w:val="left" w:pos="0"/>
        </w:tabs>
      </w:pPr>
      <w:r>
        <w:tab/>
        <w:t>As for the 6082-T6 alloys, while they are not directly comparable to the 7075-2014 welds because of different processing parameters, they still demonstrate a certain level of comparable variation. For an all 6082 SSCFSWeld the blade regions actually see a loss of hardness compared to that of the non-blade regions. This is particularly true towards the base of the welds, where the lowest hardness within the DRX is found</w:t>
      </w:r>
      <w:r w:rsidR="00EB20BA">
        <w:t xml:space="preserve">. </w:t>
      </w:r>
    </w:p>
    <w:p w:rsidR="003D0920" w:rsidRDefault="003D0920" w:rsidP="003D0920">
      <w:pPr>
        <w:tabs>
          <w:tab w:val="left" w:pos="0"/>
        </w:tabs>
      </w:pPr>
      <w:r>
        <w:tab/>
        <w:t>The second variable that is as important to the SSCFSWelding process as the tool design are the process parameters. Rotation rate and traverse speed are the most significant, and for both the AA6082-T6 and AA7075-T6-AA2014-T4 welds there are directly comparable differences in welding parameters. In both cases the traverse speed was varied, and in both cases similar effects on the blades could be observed. The most prominent effect on the blades that results from increases in traverse speed and consequently an overall decrease in energy and heat input was the apparent thinning of blades. In both alloy sets that were tested, both the blades across the nugget and in particular the largest base blade showed significant reductions in width with increase traverse speed. Table 7.2.7.A shows how the variation in traverse speed at constant rotation rate causes variation in the base blade thickness.</w:t>
      </w:r>
    </w:p>
    <w:p w:rsidR="003D0920" w:rsidRDefault="003D0920" w:rsidP="003D0920">
      <w:pPr>
        <w:tabs>
          <w:tab w:val="left" w:pos="0"/>
        </w:tabs>
        <w:jc w:val="center"/>
      </w:pPr>
      <w:r>
        <w:t>Table 7.2.7.A – Variations in hardness as a function of traverse speed for various alloys</w:t>
      </w:r>
    </w:p>
    <w:tbl>
      <w:tblPr>
        <w:tblStyle w:val="TableGrid"/>
        <w:tblW w:w="0" w:type="auto"/>
        <w:tblLook w:val="04A0" w:firstRow="1" w:lastRow="0" w:firstColumn="1" w:lastColumn="0" w:noHBand="0" w:noVBand="1"/>
      </w:tblPr>
      <w:tblGrid>
        <w:gridCol w:w="2310"/>
        <w:gridCol w:w="2310"/>
        <w:gridCol w:w="2311"/>
        <w:gridCol w:w="2311"/>
      </w:tblGrid>
      <w:tr w:rsidR="003D0920" w:rsidTr="00142F1F">
        <w:tc>
          <w:tcPr>
            <w:tcW w:w="2310" w:type="dxa"/>
          </w:tcPr>
          <w:p w:rsidR="003D0920" w:rsidRDefault="003D0920" w:rsidP="00142F1F">
            <w:pPr>
              <w:tabs>
                <w:tab w:val="left" w:pos="0"/>
              </w:tabs>
              <w:jc w:val="center"/>
            </w:pPr>
            <w:r>
              <w:t>Aluminium Alloy</w:t>
            </w:r>
          </w:p>
        </w:tc>
        <w:tc>
          <w:tcPr>
            <w:tcW w:w="2310" w:type="dxa"/>
          </w:tcPr>
          <w:p w:rsidR="003D0920" w:rsidRDefault="003D0920" w:rsidP="00142F1F">
            <w:pPr>
              <w:tabs>
                <w:tab w:val="left" w:pos="0"/>
              </w:tabs>
              <w:jc w:val="center"/>
            </w:pPr>
            <w:r>
              <w:t>Traverse speed</w:t>
            </w:r>
          </w:p>
        </w:tc>
        <w:tc>
          <w:tcPr>
            <w:tcW w:w="2311" w:type="dxa"/>
          </w:tcPr>
          <w:p w:rsidR="003D0920" w:rsidRDefault="003D0920" w:rsidP="00142F1F">
            <w:pPr>
              <w:tabs>
                <w:tab w:val="left" w:pos="0"/>
              </w:tabs>
              <w:jc w:val="center"/>
            </w:pPr>
            <w:r>
              <w:t>RPM</w:t>
            </w:r>
          </w:p>
        </w:tc>
        <w:tc>
          <w:tcPr>
            <w:tcW w:w="2311" w:type="dxa"/>
          </w:tcPr>
          <w:p w:rsidR="003D0920" w:rsidRDefault="003D0920" w:rsidP="00142F1F">
            <w:pPr>
              <w:tabs>
                <w:tab w:val="left" w:pos="0"/>
              </w:tabs>
              <w:jc w:val="center"/>
            </w:pPr>
            <w:r>
              <w:t>Base blade thickness</w:t>
            </w:r>
          </w:p>
        </w:tc>
      </w:tr>
      <w:tr w:rsidR="003D0920" w:rsidTr="00142F1F">
        <w:tc>
          <w:tcPr>
            <w:tcW w:w="2310" w:type="dxa"/>
          </w:tcPr>
          <w:p w:rsidR="003D0920" w:rsidRDefault="003D0920" w:rsidP="00142F1F">
            <w:pPr>
              <w:tabs>
                <w:tab w:val="left" w:pos="0"/>
              </w:tabs>
              <w:jc w:val="center"/>
            </w:pPr>
            <w:r>
              <w:t>6082-T6</w:t>
            </w:r>
          </w:p>
        </w:tc>
        <w:tc>
          <w:tcPr>
            <w:tcW w:w="2310" w:type="dxa"/>
          </w:tcPr>
          <w:p w:rsidR="003D0920" w:rsidRDefault="003D0920" w:rsidP="00142F1F">
            <w:pPr>
              <w:tabs>
                <w:tab w:val="left" w:pos="0"/>
              </w:tabs>
              <w:jc w:val="center"/>
            </w:pPr>
            <w:r>
              <w:t>100</w:t>
            </w:r>
          </w:p>
        </w:tc>
        <w:tc>
          <w:tcPr>
            <w:tcW w:w="2311" w:type="dxa"/>
          </w:tcPr>
          <w:p w:rsidR="003D0920" w:rsidRDefault="003D0920" w:rsidP="00142F1F">
            <w:pPr>
              <w:tabs>
                <w:tab w:val="left" w:pos="0"/>
              </w:tabs>
              <w:jc w:val="center"/>
            </w:pPr>
            <w:r>
              <w:t>1200</w:t>
            </w:r>
          </w:p>
        </w:tc>
        <w:tc>
          <w:tcPr>
            <w:tcW w:w="2311" w:type="dxa"/>
          </w:tcPr>
          <w:p w:rsidR="003D0920" w:rsidRDefault="003D0920" w:rsidP="00142F1F">
            <w:pPr>
              <w:tabs>
                <w:tab w:val="left" w:pos="0"/>
              </w:tabs>
              <w:jc w:val="center"/>
            </w:pPr>
            <w:r>
              <w:t>1.4mm</w:t>
            </w:r>
          </w:p>
        </w:tc>
      </w:tr>
      <w:tr w:rsidR="003D0920" w:rsidTr="00142F1F">
        <w:tc>
          <w:tcPr>
            <w:tcW w:w="2310" w:type="dxa"/>
          </w:tcPr>
          <w:p w:rsidR="003D0920" w:rsidRDefault="003D0920" w:rsidP="00142F1F">
            <w:pPr>
              <w:tabs>
                <w:tab w:val="left" w:pos="0"/>
              </w:tabs>
              <w:jc w:val="center"/>
            </w:pPr>
            <w:r>
              <w:t>6082-T6</w:t>
            </w:r>
          </w:p>
        </w:tc>
        <w:tc>
          <w:tcPr>
            <w:tcW w:w="2310" w:type="dxa"/>
          </w:tcPr>
          <w:p w:rsidR="003D0920" w:rsidRDefault="003D0920" w:rsidP="00142F1F">
            <w:pPr>
              <w:tabs>
                <w:tab w:val="left" w:pos="0"/>
              </w:tabs>
              <w:jc w:val="center"/>
            </w:pPr>
            <w:r>
              <w:t>200</w:t>
            </w:r>
          </w:p>
        </w:tc>
        <w:tc>
          <w:tcPr>
            <w:tcW w:w="2311" w:type="dxa"/>
          </w:tcPr>
          <w:p w:rsidR="003D0920" w:rsidRDefault="003D0920" w:rsidP="00142F1F">
            <w:pPr>
              <w:tabs>
                <w:tab w:val="left" w:pos="0"/>
              </w:tabs>
              <w:jc w:val="center"/>
            </w:pPr>
            <w:r>
              <w:t>1200</w:t>
            </w:r>
          </w:p>
        </w:tc>
        <w:tc>
          <w:tcPr>
            <w:tcW w:w="2311" w:type="dxa"/>
          </w:tcPr>
          <w:p w:rsidR="003D0920" w:rsidRDefault="003D0920" w:rsidP="00142F1F">
            <w:pPr>
              <w:tabs>
                <w:tab w:val="left" w:pos="0"/>
              </w:tabs>
              <w:jc w:val="center"/>
            </w:pPr>
            <w:r>
              <w:t>1.0mm</w:t>
            </w:r>
          </w:p>
        </w:tc>
      </w:tr>
      <w:tr w:rsidR="003D0920" w:rsidTr="00142F1F">
        <w:tc>
          <w:tcPr>
            <w:tcW w:w="2310" w:type="dxa"/>
          </w:tcPr>
          <w:p w:rsidR="003D0920" w:rsidRDefault="003D0920" w:rsidP="00142F1F">
            <w:pPr>
              <w:tabs>
                <w:tab w:val="left" w:pos="0"/>
              </w:tabs>
              <w:jc w:val="center"/>
            </w:pPr>
            <w:r>
              <w:t>6082-T6</w:t>
            </w:r>
          </w:p>
        </w:tc>
        <w:tc>
          <w:tcPr>
            <w:tcW w:w="2310" w:type="dxa"/>
          </w:tcPr>
          <w:p w:rsidR="003D0920" w:rsidRDefault="003D0920" w:rsidP="00142F1F">
            <w:pPr>
              <w:tabs>
                <w:tab w:val="left" w:pos="0"/>
              </w:tabs>
              <w:jc w:val="center"/>
            </w:pPr>
            <w:r>
              <w:t>300</w:t>
            </w:r>
          </w:p>
        </w:tc>
        <w:tc>
          <w:tcPr>
            <w:tcW w:w="2311" w:type="dxa"/>
          </w:tcPr>
          <w:p w:rsidR="003D0920" w:rsidRDefault="003D0920" w:rsidP="00142F1F">
            <w:pPr>
              <w:tabs>
                <w:tab w:val="left" w:pos="0"/>
              </w:tabs>
              <w:jc w:val="center"/>
            </w:pPr>
            <w:r>
              <w:t>1200</w:t>
            </w:r>
          </w:p>
        </w:tc>
        <w:tc>
          <w:tcPr>
            <w:tcW w:w="2311" w:type="dxa"/>
          </w:tcPr>
          <w:p w:rsidR="003D0920" w:rsidRDefault="003D0920" w:rsidP="00142F1F">
            <w:pPr>
              <w:tabs>
                <w:tab w:val="left" w:pos="0"/>
              </w:tabs>
              <w:jc w:val="center"/>
            </w:pPr>
            <w:r>
              <w:t>0.7mm</w:t>
            </w:r>
          </w:p>
        </w:tc>
      </w:tr>
      <w:tr w:rsidR="003D0920" w:rsidTr="00142F1F">
        <w:tc>
          <w:tcPr>
            <w:tcW w:w="2310" w:type="dxa"/>
          </w:tcPr>
          <w:p w:rsidR="003D0920" w:rsidRDefault="003D0920" w:rsidP="00142F1F">
            <w:pPr>
              <w:tabs>
                <w:tab w:val="left" w:pos="0"/>
              </w:tabs>
              <w:jc w:val="center"/>
            </w:pPr>
            <w:r>
              <w:t>7075-2014</w:t>
            </w:r>
          </w:p>
        </w:tc>
        <w:tc>
          <w:tcPr>
            <w:tcW w:w="2310" w:type="dxa"/>
          </w:tcPr>
          <w:p w:rsidR="003D0920" w:rsidRDefault="003D0920" w:rsidP="00142F1F">
            <w:pPr>
              <w:tabs>
                <w:tab w:val="left" w:pos="0"/>
              </w:tabs>
              <w:jc w:val="center"/>
            </w:pPr>
            <w:r>
              <w:t>50</w:t>
            </w:r>
          </w:p>
        </w:tc>
        <w:tc>
          <w:tcPr>
            <w:tcW w:w="2311" w:type="dxa"/>
          </w:tcPr>
          <w:p w:rsidR="003D0920" w:rsidRDefault="003D0920" w:rsidP="00142F1F">
            <w:pPr>
              <w:tabs>
                <w:tab w:val="left" w:pos="0"/>
              </w:tabs>
              <w:jc w:val="center"/>
            </w:pPr>
            <w:r>
              <w:t>600</w:t>
            </w:r>
          </w:p>
        </w:tc>
        <w:tc>
          <w:tcPr>
            <w:tcW w:w="2311" w:type="dxa"/>
          </w:tcPr>
          <w:p w:rsidR="003D0920" w:rsidRDefault="003D0920" w:rsidP="00142F1F">
            <w:pPr>
              <w:tabs>
                <w:tab w:val="left" w:pos="0"/>
              </w:tabs>
              <w:jc w:val="center"/>
            </w:pPr>
            <w:r>
              <w:t>2mm</w:t>
            </w:r>
          </w:p>
        </w:tc>
      </w:tr>
      <w:tr w:rsidR="003D0920" w:rsidTr="00142F1F">
        <w:tc>
          <w:tcPr>
            <w:tcW w:w="2310" w:type="dxa"/>
          </w:tcPr>
          <w:p w:rsidR="003D0920" w:rsidRDefault="003D0920" w:rsidP="00142F1F">
            <w:pPr>
              <w:tabs>
                <w:tab w:val="left" w:pos="0"/>
              </w:tabs>
              <w:jc w:val="center"/>
            </w:pPr>
            <w:r>
              <w:t>7075-2014</w:t>
            </w:r>
          </w:p>
        </w:tc>
        <w:tc>
          <w:tcPr>
            <w:tcW w:w="2310" w:type="dxa"/>
          </w:tcPr>
          <w:p w:rsidR="003D0920" w:rsidRDefault="003D0920" w:rsidP="00142F1F">
            <w:pPr>
              <w:tabs>
                <w:tab w:val="left" w:pos="0"/>
              </w:tabs>
              <w:jc w:val="center"/>
            </w:pPr>
            <w:r>
              <w:t>125</w:t>
            </w:r>
          </w:p>
        </w:tc>
        <w:tc>
          <w:tcPr>
            <w:tcW w:w="2311" w:type="dxa"/>
          </w:tcPr>
          <w:p w:rsidR="003D0920" w:rsidRDefault="003D0920" w:rsidP="00142F1F">
            <w:pPr>
              <w:tabs>
                <w:tab w:val="left" w:pos="0"/>
              </w:tabs>
              <w:jc w:val="center"/>
            </w:pPr>
            <w:r>
              <w:t>600</w:t>
            </w:r>
          </w:p>
        </w:tc>
        <w:tc>
          <w:tcPr>
            <w:tcW w:w="2311" w:type="dxa"/>
          </w:tcPr>
          <w:p w:rsidR="003D0920" w:rsidRDefault="003D0920" w:rsidP="00142F1F">
            <w:pPr>
              <w:tabs>
                <w:tab w:val="left" w:pos="0"/>
              </w:tabs>
              <w:jc w:val="center"/>
            </w:pPr>
            <w:r>
              <w:t>1mm</w:t>
            </w:r>
          </w:p>
        </w:tc>
      </w:tr>
    </w:tbl>
    <w:p w:rsidR="003D0920" w:rsidRDefault="003D0920" w:rsidP="003D0920">
      <w:pPr>
        <w:tabs>
          <w:tab w:val="left" w:pos="0"/>
        </w:tabs>
      </w:pPr>
    </w:p>
    <w:p w:rsidR="003D0920" w:rsidRDefault="003D0920" w:rsidP="003D0920">
      <w:pPr>
        <w:tabs>
          <w:tab w:val="left" w:pos="0"/>
        </w:tabs>
      </w:pPr>
      <w:r>
        <w:tab/>
        <w:t xml:space="preserve">It has been established that the blades effect is predominately related to the threads on a tool and the consequential flow behaviour of material around them. At higher traverse speeds the material flow would increase, and also result heat a input decreases. It could be argued that blades </w:t>
      </w:r>
      <w:r>
        <w:lastRenderedPageBreak/>
        <w:t xml:space="preserve">are a result of slight variations in strain due to the 1.5mm thread length extending out of the tool. This would mean that when the tool meets the material the extended threads exert more pressure into the material then the rest of the tool pin. Consequently they cause more strain, and therefor slight variations in heat input. If the blades are a result of increased strain and heat input, then it would be understandable that at higher traverse speeds and therefore reduced heat input that these blades would be less pronounced. </w:t>
      </w:r>
    </w:p>
    <w:p w:rsidR="003D0920" w:rsidRDefault="003D0920" w:rsidP="003D0920">
      <w:pPr>
        <w:pStyle w:val="Heading2"/>
        <w:tabs>
          <w:tab w:val="left" w:pos="0"/>
        </w:tabs>
      </w:pPr>
      <w:bookmarkStart w:id="143" w:name="_Toc404107989"/>
      <w:r>
        <w:t>7.3 – Hardness</w:t>
      </w:r>
      <w:bookmarkEnd w:id="143"/>
    </w:p>
    <w:p w:rsidR="003D0920" w:rsidRDefault="003D0920" w:rsidP="003D0920">
      <w:pPr>
        <w:pStyle w:val="Heading1"/>
        <w:tabs>
          <w:tab w:val="left" w:pos="0"/>
        </w:tabs>
      </w:pPr>
      <w:bookmarkStart w:id="144" w:name="_Toc404107990"/>
      <w:r>
        <w:t>7.3.1 – Hardness variation for the different alloys</w:t>
      </w:r>
      <w:bookmarkEnd w:id="144"/>
    </w:p>
    <w:p w:rsidR="003D0920" w:rsidRDefault="003D0920" w:rsidP="003D0920">
      <w:pPr>
        <w:tabs>
          <w:tab w:val="left" w:pos="0"/>
        </w:tabs>
      </w:pPr>
      <w:r>
        <w:tab/>
        <w:t xml:space="preserve">In total 4 different aluminium alloys has hardness maps performed for them, 3 of which were precipitation hardened – AA2014-T4, AA7075-T6, and AA6082-T6 – and one was solution hardened – AA5082-O. The hardness profiles were in some way consistent with hardness profiles seen in literature </w:t>
      </w:r>
      <w:r>
        <w:rPr>
          <w:b/>
        </w:rPr>
        <w:t>[Shigematsu et al. 2003][Scialpi et al. 2007]</w:t>
      </w:r>
      <w:r>
        <w:t xml:space="preserve"> but in other ways they were not. Hardness profiles are affected by the fact there are two welds performed, and that they overlap. Thus the first weld has been partially welded over by the second and so this makes a direct comparison with other conventional butt FSW more difficult. However, if the second weld is considered primarily, it can be fairly compared to other conventional FSW. The blade effect and the 45° angle of the welding causes some variation in hardness profiles to what would be typically seen for conventional precipitation hardened aluminium alloys.</w:t>
      </w:r>
    </w:p>
    <w:p w:rsidR="003D0920" w:rsidRDefault="003D0920" w:rsidP="003D0920">
      <w:pPr>
        <w:tabs>
          <w:tab w:val="left" w:pos="0"/>
        </w:tabs>
      </w:pPr>
      <w:r>
        <w:tab/>
        <w:t xml:space="preserve">The AA6082-T6 welds show similarity to other conventional precipitation hardened FSWelds particularly in terms of the HAZ, where the surrounding area of the stirred region exhibits the biggest loss of hardness. In fact if a 45° hardness line is drawn across the top part of the stirred region for the second weld, it has a similar profile to other precipitation hardened materials (see figure 7.3.1.A). While the hardness profile doesn’t start fully in the parent material, there is a clear loss of hardness just outside the stirred region (AS HAZ), some recovery in the DRX, loss of hardness again (RS HAZ), and finally further recovery. </w:t>
      </w:r>
    </w:p>
    <w:p w:rsidR="003D0920" w:rsidRDefault="003D0920" w:rsidP="003D0920">
      <w:pPr>
        <w:tabs>
          <w:tab w:val="left" w:pos="0"/>
        </w:tabs>
      </w:pPr>
      <w:r>
        <w:rPr>
          <w:noProof/>
          <w:lang w:eastAsia="en-GB"/>
        </w:rPr>
        <w:lastRenderedPageBreak/>
        <w:drawing>
          <wp:inline distT="0" distB="0" distL="0" distR="0" wp14:anchorId="1F7ABF14" wp14:editId="43012B8C">
            <wp:extent cx="5730875" cy="3604260"/>
            <wp:effectExtent l="0" t="0" r="3175" b="0"/>
            <wp:docPr id="571686" name="Picture 57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958">
                      <a:extLst>
                        <a:ext uri="{28A0092B-C50C-407E-A947-70E740481C1C}">
                          <a14:useLocalDpi xmlns:a14="http://schemas.microsoft.com/office/drawing/2010/main" val="0"/>
                        </a:ext>
                      </a:extLst>
                    </a:blip>
                    <a:srcRect/>
                    <a:stretch>
                      <a:fillRect/>
                    </a:stretch>
                  </pic:blipFill>
                  <pic:spPr bwMode="auto">
                    <a:xfrm>
                      <a:off x="0" y="0"/>
                      <a:ext cx="5730875" cy="3604260"/>
                    </a:xfrm>
                    <a:prstGeom prst="rect">
                      <a:avLst/>
                    </a:prstGeom>
                    <a:noFill/>
                    <a:ln>
                      <a:noFill/>
                    </a:ln>
                  </pic:spPr>
                </pic:pic>
              </a:graphicData>
            </a:graphic>
          </wp:inline>
        </w:drawing>
      </w:r>
    </w:p>
    <w:p w:rsidR="003D0920" w:rsidRDefault="003D0920" w:rsidP="003D0920">
      <w:pPr>
        <w:tabs>
          <w:tab w:val="left" w:pos="0"/>
        </w:tabs>
        <w:jc w:val="center"/>
      </w:pPr>
      <w:r>
        <w:t>Figure 7.3.1.A - AA6082-T6 (at 100mm/min TS) hardness line across top of stirred region (red)</w:t>
      </w:r>
    </w:p>
    <w:p w:rsidR="003D0920" w:rsidRDefault="003D0920" w:rsidP="003D0920">
      <w:pPr>
        <w:tabs>
          <w:tab w:val="left" w:pos="0"/>
        </w:tabs>
      </w:pPr>
      <w:r>
        <w:tab/>
        <w:t xml:space="preserve">However towards the base of the weld, where some recovery would be expected, there is none, and is in fact similar loss hardness to the HAZ, even though it is within the DRX. With hardness map overlays it becomes clear that the loss of hardness is specific to the largest base blade and other base blades. This is where breaks from conventional hardness maps for butt FSW start to take place and the blade phenomenon starts to cause distinct differences. Figure 7.3.1.B shows a hardness line across the base where the largest blade is, it clearly shows little to no recovery, especially where the largest base blade is present. This variation within the DRX is not in line with what is conventionally seen in literature for FSW </w:t>
      </w:r>
      <w:r>
        <w:rPr>
          <w:b/>
        </w:rPr>
        <w:t>[</w:t>
      </w:r>
      <w:r w:rsidR="00034CFA">
        <w:rPr>
          <w:b/>
        </w:rPr>
        <w:t>Schneider et al. 2005, Rhodes</w:t>
      </w:r>
      <w:r w:rsidR="00362DA7">
        <w:rPr>
          <w:b/>
        </w:rPr>
        <w:t xml:space="preserve"> et al.</w:t>
      </w:r>
      <w:r w:rsidR="00034CFA">
        <w:rPr>
          <w:b/>
        </w:rPr>
        <w:t xml:space="preserve"> 2003</w:t>
      </w:r>
      <w:r>
        <w:rPr>
          <w:b/>
        </w:rPr>
        <w:t>]</w:t>
      </w:r>
      <w:r>
        <w:t>. Clearly, in terms of hardness, the blades and non-blades region have a significant effect. It is worth noting that the blades towards the top of the DRX are far less pronounced, both visually, but also in terms of hardness. This may be related to the fact that shoulder acts as a heat sink, so material closer to the surface of the weld experiences more rapid cooling.</w:t>
      </w:r>
    </w:p>
    <w:p w:rsidR="003D0920" w:rsidRDefault="003D0920" w:rsidP="003D0920">
      <w:pPr>
        <w:tabs>
          <w:tab w:val="left" w:pos="0"/>
        </w:tabs>
      </w:pPr>
      <w:r>
        <w:rPr>
          <w:noProof/>
          <w:lang w:eastAsia="en-GB"/>
        </w:rPr>
        <w:lastRenderedPageBreak/>
        <w:drawing>
          <wp:inline distT="0" distB="0" distL="0" distR="0" wp14:anchorId="1EF06610" wp14:editId="0788433E">
            <wp:extent cx="5730875" cy="3604260"/>
            <wp:effectExtent l="0" t="0" r="3175" b="0"/>
            <wp:docPr id="571687" name="Picture 571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959">
                      <a:extLst>
                        <a:ext uri="{28A0092B-C50C-407E-A947-70E740481C1C}">
                          <a14:useLocalDpi xmlns:a14="http://schemas.microsoft.com/office/drawing/2010/main" val="0"/>
                        </a:ext>
                      </a:extLst>
                    </a:blip>
                    <a:srcRect/>
                    <a:stretch>
                      <a:fillRect/>
                    </a:stretch>
                  </pic:blipFill>
                  <pic:spPr bwMode="auto">
                    <a:xfrm>
                      <a:off x="0" y="0"/>
                      <a:ext cx="5730875" cy="3604260"/>
                    </a:xfrm>
                    <a:prstGeom prst="rect">
                      <a:avLst/>
                    </a:prstGeom>
                    <a:noFill/>
                    <a:ln>
                      <a:noFill/>
                    </a:ln>
                  </pic:spPr>
                </pic:pic>
              </a:graphicData>
            </a:graphic>
          </wp:inline>
        </w:drawing>
      </w:r>
    </w:p>
    <w:p w:rsidR="003D0920" w:rsidRDefault="003D0920" w:rsidP="003D0920">
      <w:pPr>
        <w:tabs>
          <w:tab w:val="left" w:pos="0"/>
        </w:tabs>
      </w:pPr>
      <w:r>
        <w:t>Figure 7.3.1.B - AA6082-T6 (at 100mm/min TS) hardness line across bottom of stirred region (red)</w:t>
      </w:r>
    </w:p>
    <w:p w:rsidR="003D0920" w:rsidRDefault="003D0920" w:rsidP="003D0920">
      <w:pPr>
        <w:tabs>
          <w:tab w:val="left" w:pos="0"/>
        </w:tabs>
      </w:pPr>
      <w:r>
        <w:tab/>
        <w:t xml:space="preserve">A similar effect is also observed for the AA7075-T6 and AA2014-T4 cross welds in terms of hardness variation across the DRX. Outside of the stirred region there are similar affects to that of a conventional FSW in the sense that the HAZ lies just outside the stirred region and there is steady recovery of hardness further after this region. However, once again the blade region demonstrates considerable variations in hardness depending on whether or not it is blade or non-blade region (see figure 7.3.1.C). The non-blade regions show demonstrable low hardness that is similar to the HAZ, while the blade regions show high hardness similar to that of the parent material. In this case the all the blades are well defined, both in the base region and towards the weld surface, and they all have consistent properties. </w:t>
      </w:r>
    </w:p>
    <w:p w:rsidR="003D0920" w:rsidRDefault="003D0920" w:rsidP="003D0920">
      <w:pPr>
        <w:tabs>
          <w:tab w:val="left" w:pos="0"/>
        </w:tabs>
      </w:pPr>
      <w:r>
        <w:rPr>
          <w:noProof/>
          <w:lang w:eastAsia="en-GB"/>
        </w:rPr>
        <w:lastRenderedPageBreak/>
        <w:drawing>
          <wp:inline distT="0" distB="0" distL="0" distR="0" wp14:anchorId="11884352" wp14:editId="338B5132">
            <wp:extent cx="5730875" cy="3763645"/>
            <wp:effectExtent l="0" t="0" r="3175" b="8255"/>
            <wp:docPr id="571688" name="Picture 571688" descr="C:\Users\Sam Gascoyne\Desktop\Thesis Results\7xxx-2xxx - Hardness maps and overlays\Hardness- overlay 7075-2014 50mm-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C:\Users\Sam Gascoyne\Desktop\Thesis Results\7xxx-2xxx - Hardness maps and overlays\Hardness- overlay 7075-2014 50mm-min.jpg"/>
                    <pic:cNvPicPr>
                      <a:picLocks noChangeAspect="1" noChangeArrowheads="1"/>
                    </pic:cNvPicPr>
                  </pic:nvPicPr>
                  <pic:blipFill>
                    <a:blip r:embed="rId960" cstate="print">
                      <a:extLst>
                        <a:ext uri="{28A0092B-C50C-407E-A947-70E740481C1C}">
                          <a14:useLocalDpi xmlns:a14="http://schemas.microsoft.com/office/drawing/2010/main" val="0"/>
                        </a:ext>
                      </a:extLst>
                    </a:blip>
                    <a:srcRect/>
                    <a:stretch>
                      <a:fillRect/>
                    </a:stretch>
                  </pic:blipFill>
                  <pic:spPr bwMode="auto">
                    <a:xfrm>
                      <a:off x="0" y="0"/>
                      <a:ext cx="5730875" cy="3763645"/>
                    </a:xfrm>
                    <a:prstGeom prst="rect">
                      <a:avLst/>
                    </a:prstGeom>
                    <a:noFill/>
                    <a:ln>
                      <a:noFill/>
                    </a:ln>
                  </pic:spPr>
                </pic:pic>
              </a:graphicData>
            </a:graphic>
          </wp:inline>
        </w:drawing>
      </w:r>
    </w:p>
    <w:p w:rsidR="003D0920" w:rsidRPr="005A4861" w:rsidRDefault="003D0920" w:rsidP="003D0920">
      <w:pPr>
        <w:tabs>
          <w:tab w:val="left" w:pos="0"/>
        </w:tabs>
        <w:jc w:val="center"/>
      </w:pPr>
      <w:r>
        <w:t>Figure 7.3.1.C - hardness overlay of AA7075-AA2014 at 50 mm/min and 600RPM</w:t>
      </w:r>
    </w:p>
    <w:p w:rsidR="003D0920" w:rsidRDefault="003D0920" w:rsidP="003D0920">
      <w:pPr>
        <w:tabs>
          <w:tab w:val="left" w:pos="0"/>
        </w:tabs>
      </w:pPr>
      <w:r>
        <w:tab/>
        <w:t xml:space="preserve">It has been established that blade regions the AA7075-AA2014 welds are made of AA7075-T6 and the non-blades are made of AA2014-T4, however, the hardness loss within the nugget cannot be explained by material difference alone. It has been discussed that the blades undergo different flow behaviour and consequentially different strain and thermal exposure as a result. With this is in mid, the non-blade regions undergo different strain and thermal exposure also, which in the case of these two materials, causes the AA2014-T4 to have little to no recovery, but at the same time causes AA7075-T6 to recover most of its strength. Thus the variance of material flow between the two alloys within the nugget, and also the consequential variation in thermal history, results in a nugget that is sharply divided in hardness, despite it fully undergoing dynamic recrystallisation. </w:t>
      </w:r>
    </w:p>
    <w:p w:rsidR="003D0920" w:rsidRDefault="003D0920" w:rsidP="003D0920">
      <w:pPr>
        <w:pStyle w:val="Heading1"/>
        <w:tabs>
          <w:tab w:val="left" w:pos="0"/>
        </w:tabs>
      </w:pPr>
      <w:bookmarkStart w:id="145" w:name="_Toc404107991"/>
      <w:r>
        <w:t>7.3.2 – The effect of tool design and processing parameters on hardness</w:t>
      </w:r>
      <w:bookmarkEnd w:id="145"/>
    </w:p>
    <w:p w:rsidR="003D0920" w:rsidRDefault="003D0920" w:rsidP="003D0920">
      <w:pPr>
        <w:tabs>
          <w:tab w:val="left" w:pos="0"/>
        </w:tabs>
      </w:pPr>
      <w:r>
        <w:tab/>
        <w:t xml:space="preserve">The two main interlinked FSW variables are tool design and process parameters, as the tool decides the method of mechanical deformation, and the process parameters decide that manner in which that mechanical deformation takes place.  In terms of tool design and hardness, a consistent tool design has been used for all the FSW, and as covered previously it is suspected that the threading on the tool is responsible for the blades phenomena. With this said, besides the variable hardness that has been already detected in the blades which is related to tool threading, it is difficult to ascertain the extent of tool design on hardness without an equivalent frame of reference. </w:t>
      </w:r>
    </w:p>
    <w:p w:rsidR="003D0920" w:rsidRDefault="003D0920" w:rsidP="003D0920">
      <w:pPr>
        <w:tabs>
          <w:tab w:val="left" w:pos="0"/>
        </w:tabs>
      </w:pPr>
      <w:r>
        <w:tab/>
        <w:t xml:space="preserve">In terms of processing parameters, however, there are plenty reference points for comparison. For the heat treated alloys there are some general consistent trends. For both the 6082-T6 and 7075-T6-2014-T6 samples, there was a consistent loss on hardness around the stirred region, which had a larger area and lower hardness with decreasing traverse speed. The AA6082-T6 </w:t>
      </w:r>
      <w:r>
        <w:lastRenderedPageBreak/>
        <w:t>samples which were welded at traverse speeds of 100 and 200 mm/min have a low hardness region (blue in 7.3.1.B) between the retreating side and the parent material of approximately 15-25mm, and lowest hardness was measured at 50HV. However, for the 300mm/min traverse speed sample this region is between 5-10mm wide and lowest hardness was measured at 70HV.</w:t>
      </w:r>
    </w:p>
    <w:p w:rsidR="003D0920" w:rsidRDefault="003D0920" w:rsidP="003D0920">
      <w:pPr>
        <w:tabs>
          <w:tab w:val="left" w:pos="0"/>
        </w:tabs>
      </w:pPr>
      <w:r>
        <w:tab/>
        <w:t>For the AA7075-AA2014 samples a similar effect can be seen for the low hardness region between the retreating side and the parent material. At the lower traverse speed of 50mm/min this region is between 20-40mm wide (blue region), however for the higher traverse speed of 125mm/min this region size drops to between 10-20mm. Again a similar story can be seen for the lowest hardness values, where in the low traverse speed sample the value is 55HV, and for the high traverse speed sample it is 65HV. A full list of hardness and region sizes can be seen in table 7.3.2.A</w:t>
      </w:r>
    </w:p>
    <w:p w:rsidR="003D0920" w:rsidRDefault="003D0920" w:rsidP="003D0920">
      <w:pPr>
        <w:tabs>
          <w:tab w:val="left" w:pos="0"/>
        </w:tabs>
        <w:jc w:val="center"/>
      </w:pPr>
      <w:r>
        <w:t>Table 7.3.2.A – The size of low hardness regions (50-80HV) and their maximum lowest point for the heat treated alloys</w:t>
      </w:r>
    </w:p>
    <w:tbl>
      <w:tblPr>
        <w:tblStyle w:val="TableGrid"/>
        <w:tblW w:w="0" w:type="auto"/>
        <w:tblLook w:val="04A0" w:firstRow="1" w:lastRow="0" w:firstColumn="1" w:lastColumn="0" w:noHBand="0" w:noVBand="1"/>
      </w:tblPr>
      <w:tblGrid>
        <w:gridCol w:w="1619"/>
        <w:gridCol w:w="1764"/>
        <w:gridCol w:w="1913"/>
        <w:gridCol w:w="1914"/>
        <w:gridCol w:w="2032"/>
      </w:tblGrid>
      <w:tr w:rsidR="003D0920" w:rsidTr="00142F1F">
        <w:tc>
          <w:tcPr>
            <w:tcW w:w="1619" w:type="dxa"/>
          </w:tcPr>
          <w:p w:rsidR="003D0920" w:rsidRDefault="003D0920" w:rsidP="00142F1F">
            <w:pPr>
              <w:tabs>
                <w:tab w:val="left" w:pos="0"/>
              </w:tabs>
              <w:jc w:val="center"/>
            </w:pPr>
            <w:r>
              <w:t>Alloy</w:t>
            </w:r>
          </w:p>
        </w:tc>
        <w:tc>
          <w:tcPr>
            <w:tcW w:w="1764" w:type="dxa"/>
          </w:tcPr>
          <w:p w:rsidR="003D0920" w:rsidRDefault="003D0920" w:rsidP="00142F1F">
            <w:pPr>
              <w:tabs>
                <w:tab w:val="left" w:pos="0"/>
              </w:tabs>
              <w:jc w:val="center"/>
            </w:pPr>
            <w:r>
              <w:t>Traverse speed (mm/min)</w:t>
            </w:r>
          </w:p>
        </w:tc>
        <w:tc>
          <w:tcPr>
            <w:tcW w:w="1913" w:type="dxa"/>
          </w:tcPr>
          <w:p w:rsidR="003D0920" w:rsidRDefault="003D0920" w:rsidP="00142F1F">
            <w:pPr>
              <w:tabs>
                <w:tab w:val="left" w:pos="0"/>
              </w:tabs>
              <w:jc w:val="center"/>
            </w:pPr>
            <w:r>
              <w:t>Size of low hardness region between the RS and parent material (mm)</w:t>
            </w:r>
          </w:p>
        </w:tc>
        <w:tc>
          <w:tcPr>
            <w:tcW w:w="1914" w:type="dxa"/>
          </w:tcPr>
          <w:p w:rsidR="003D0920" w:rsidRDefault="003D0920" w:rsidP="00142F1F">
            <w:pPr>
              <w:tabs>
                <w:tab w:val="left" w:pos="0"/>
              </w:tabs>
              <w:jc w:val="center"/>
            </w:pPr>
            <w:r>
              <w:t>Size of low hardness region between the AS and parent material (mm)</w:t>
            </w:r>
          </w:p>
        </w:tc>
        <w:tc>
          <w:tcPr>
            <w:tcW w:w="2032" w:type="dxa"/>
          </w:tcPr>
          <w:p w:rsidR="003D0920" w:rsidRDefault="003D0920" w:rsidP="00142F1F">
            <w:pPr>
              <w:tabs>
                <w:tab w:val="left" w:pos="0"/>
              </w:tabs>
              <w:jc w:val="center"/>
            </w:pPr>
            <w:r>
              <w:t>Lowest hardness measurement (HV)</w:t>
            </w:r>
          </w:p>
        </w:tc>
      </w:tr>
      <w:tr w:rsidR="003D0920" w:rsidTr="00142F1F">
        <w:tc>
          <w:tcPr>
            <w:tcW w:w="1619" w:type="dxa"/>
          </w:tcPr>
          <w:p w:rsidR="003D0920" w:rsidRDefault="003D0920" w:rsidP="00142F1F">
            <w:pPr>
              <w:tabs>
                <w:tab w:val="left" w:pos="0"/>
              </w:tabs>
              <w:jc w:val="center"/>
            </w:pPr>
            <w:r>
              <w:t>AA6082-T6</w:t>
            </w:r>
          </w:p>
        </w:tc>
        <w:tc>
          <w:tcPr>
            <w:tcW w:w="1764" w:type="dxa"/>
          </w:tcPr>
          <w:p w:rsidR="003D0920" w:rsidRDefault="003D0920" w:rsidP="00142F1F">
            <w:pPr>
              <w:tabs>
                <w:tab w:val="left" w:pos="0"/>
              </w:tabs>
              <w:jc w:val="center"/>
            </w:pPr>
            <w:r>
              <w:t>100</w:t>
            </w:r>
          </w:p>
        </w:tc>
        <w:tc>
          <w:tcPr>
            <w:tcW w:w="1913" w:type="dxa"/>
          </w:tcPr>
          <w:p w:rsidR="003D0920" w:rsidRDefault="003D0920" w:rsidP="00142F1F">
            <w:pPr>
              <w:tabs>
                <w:tab w:val="left" w:pos="0"/>
              </w:tabs>
              <w:jc w:val="center"/>
            </w:pPr>
            <w:r>
              <w:t>15-25</w:t>
            </w:r>
          </w:p>
        </w:tc>
        <w:tc>
          <w:tcPr>
            <w:tcW w:w="1914" w:type="dxa"/>
          </w:tcPr>
          <w:p w:rsidR="003D0920" w:rsidRDefault="003D0920" w:rsidP="00142F1F">
            <w:pPr>
              <w:tabs>
                <w:tab w:val="left" w:pos="0"/>
              </w:tabs>
              <w:jc w:val="center"/>
            </w:pPr>
            <w:r>
              <w:t>10-15</w:t>
            </w:r>
          </w:p>
        </w:tc>
        <w:tc>
          <w:tcPr>
            <w:tcW w:w="2032" w:type="dxa"/>
          </w:tcPr>
          <w:p w:rsidR="003D0920" w:rsidRDefault="003D0920" w:rsidP="00142F1F">
            <w:pPr>
              <w:tabs>
                <w:tab w:val="left" w:pos="0"/>
              </w:tabs>
              <w:jc w:val="center"/>
            </w:pPr>
            <w:r>
              <w:t>50</w:t>
            </w:r>
          </w:p>
        </w:tc>
      </w:tr>
      <w:tr w:rsidR="003D0920" w:rsidTr="00142F1F">
        <w:tc>
          <w:tcPr>
            <w:tcW w:w="1619" w:type="dxa"/>
          </w:tcPr>
          <w:p w:rsidR="003D0920" w:rsidRDefault="003D0920" w:rsidP="00142F1F">
            <w:pPr>
              <w:tabs>
                <w:tab w:val="left" w:pos="0"/>
              </w:tabs>
              <w:jc w:val="center"/>
            </w:pPr>
            <w:r>
              <w:t>AA6082-T6</w:t>
            </w:r>
          </w:p>
        </w:tc>
        <w:tc>
          <w:tcPr>
            <w:tcW w:w="1764" w:type="dxa"/>
          </w:tcPr>
          <w:p w:rsidR="003D0920" w:rsidRDefault="003D0920" w:rsidP="00142F1F">
            <w:pPr>
              <w:tabs>
                <w:tab w:val="left" w:pos="0"/>
              </w:tabs>
              <w:jc w:val="center"/>
            </w:pPr>
            <w:r>
              <w:t>200</w:t>
            </w:r>
          </w:p>
        </w:tc>
        <w:tc>
          <w:tcPr>
            <w:tcW w:w="1913" w:type="dxa"/>
          </w:tcPr>
          <w:p w:rsidR="003D0920" w:rsidRDefault="003D0920" w:rsidP="00142F1F">
            <w:pPr>
              <w:tabs>
                <w:tab w:val="left" w:pos="0"/>
              </w:tabs>
              <w:jc w:val="center"/>
            </w:pPr>
            <w:r>
              <w:t>15-25</w:t>
            </w:r>
          </w:p>
        </w:tc>
        <w:tc>
          <w:tcPr>
            <w:tcW w:w="1914" w:type="dxa"/>
          </w:tcPr>
          <w:p w:rsidR="003D0920" w:rsidRDefault="003D0920" w:rsidP="00142F1F">
            <w:pPr>
              <w:tabs>
                <w:tab w:val="left" w:pos="0"/>
              </w:tabs>
              <w:jc w:val="center"/>
            </w:pPr>
            <w:r>
              <w:t>10-15</w:t>
            </w:r>
          </w:p>
        </w:tc>
        <w:tc>
          <w:tcPr>
            <w:tcW w:w="2032" w:type="dxa"/>
          </w:tcPr>
          <w:p w:rsidR="003D0920" w:rsidRDefault="003D0920" w:rsidP="00142F1F">
            <w:pPr>
              <w:tabs>
                <w:tab w:val="left" w:pos="0"/>
              </w:tabs>
              <w:jc w:val="center"/>
            </w:pPr>
            <w:r>
              <w:t>52</w:t>
            </w:r>
          </w:p>
        </w:tc>
      </w:tr>
      <w:tr w:rsidR="003D0920" w:rsidTr="00142F1F">
        <w:tc>
          <w:tcPr>
            <w:tcW w:w="1619" w:type="dxa"/>
          </w:tcPr>
          <w:p w:rsidR="003D0920" w:rsidRDefault="003D0920" w:rsidP="00142F1F">
            <w:pPr>
              <w:tabs>
                <w:tab w:val="left" w:pos="0"/>
              </w:tabs>
              <w:jc w:val="center"/>
            </w:pPr>
            <w:r>
              <w:t>AA6082-T6</w:t>
            </w:r>
          </w:p>
        </w:tc>
        <w:tc>
          <w:tcPr>
            <w:tcW w:w="1764" w:type="dxa"/>
          </w:tcPr>
          <w:p w:rsidR="003D0920" w:rsidRDefault="003D0920" w:rsidP="00142F1F">
            <w:pPr>
              <w:tabs>
                <w:tab w:val="left" w:pos="0"/>
              </w:tabs>
              <w:jc w:val="center"/>
            </w:pPr>
            <w:r>
              <w:t>300</w:t>
            </w:r>
          </w:p>
        </w:tc>
        <w:tc>
          <w:tcPr>
            <w:tcW w:w="1913" w:type="dxa"/>
          </w:tcPr>
          <w:p w:rsidR="003D0920" w:rsidRDefault="003D0920" w:rsidP="00142F1F">
            <w:pPr>
              <w:tabs>
                <w:tab w:val="left" w:pos="0"/>
              </w:tabs>
              <w:jc w:val="center"/>
            </w:pPr>
            <w:r>
              <w:t>10-15</w:t>
            </w:r>
          </w:p>
        </w:tc>
        <w:tc>
          <w:tcPr>
            <w:tcW w:w="1914" w:type="dxa"/>
          </w:tcPr>
          <w:p w:rsidR="003D0920" w:rsidRDefault="003D0920" w:rsidP="00142F1F">
            <w:pPr>
              <w:tabs>
                <w:tab w:val="left" w:pos="0"/>
              </w:tabs>
              <w:jc w:val="center"/>
            </w:pPr>
            <w:r>
              <w:t>10-15</w:t>
            </w:r>
          </w:p>
        </w:tc>
        <w:tc>
          <w:tcPr>
            <w:tcW w:w="2032" w:type="dxa"/>
          </w:tcPr>
          <w:p w:rsidR="003D0920" w:rsidRDefault="003D0920" w:rsidP="00142F1F">
            <w:pPr>
              <w:tabs>
                <w:tab w:val="left" w:pos="0"/>
              </w:tabs>
              <w:jc w:val="center"/>
            </w:pPr>
            <w:r>
              <w:t>65</w:t>
            </w:r>
          </w:p>
        </w:tc>
      </w:tr>
      <w:tr w:rsidR="003D0920" w:rsidTr="00142F1F">
        <w:tc>
          <w:tcPr>
            <w:tcW w:w="1619" w:type="dxa"/>
          </w:tcPr>
          <w:p w:rsidR="003D0920" w:rsidRDefault="003D0920" w:rsidP="00142F1F">
            <w:pPr>
              <w:tabs>
                <w:tab w:val="left" w:pos="0"/>
              </w:tabs>
              <w:jc w:val="center"/>
            </w:pPr>
            <w:r>
              <w:t>AA7075-T6-AA2014-T4</w:t>
            </w:r>
          </w:p>
        </w:tc>
        <w:tc>
          <w:tcPr>
            <w:tcW w:w="1764" w:type="dxa"/>
          </w:tcPr>
          <w:p w:rsidR="003D0920" w:rsidRDefault="003D0920" w:rsidP="00142F1F">
            <w:pPr>
              <w:tabs>
                <w:tab w:val="left" w:pos="0"/>
              </w:tabs>
              <w:jc w:val="center"/>
            </w:pPr>
            <w:r>
              <w:t>50</w:t>
            </w:r>
          </w:p>
        </w:tc>
        <w:tc>
          <w:tcPr>
            <w:tcW w:w="1913" w:type="dxa"/>
          </w:tcPr>
          <w:p w:rsidR="003D0920" w:rsidRDefault="003D0920" w:rsidP="00142F1F">
            <w:pPr>
              <w:tabs>
                <w:tab w:val="left" w:pos="0"/>
              </w:tabs>
              <w:jc w:val="center"/>
            </w:pPr>
            <w:r>
              <w:t>20-40</w:t>
            </w:r>
          </w:p>
        </w:tc>
        <w:tc>
          <w:tcPr>
            <w:tcW w:w="1914" w:type="dxa"/>
          </w:tcPr>
          <w:p w:rsidR="003D0920" w:rsidRDefault="003D0920" w:rsidP="00142F1F">
            <w:pPr>
              <w:tabs>
                <w:tab w:val="left" w:pos="0"/>
              </w:tabs>
              <w:jc w:val="center"/>
            </w:pPr>
            <w:r>
              <w:t>0-10</w:t>
            </w:r>
          </w:p>
        </w:tc>
        <w:tc>
          <w:tcPr>
            <w:tcW w:w="2032" w:type="dxa"/>
          </w:tcPr>
          <w:p w:rsidR="003D0920" w:rsidRDefault="003D0920" w:rsidP="00142F1F">
            <w:pPr>
              <w:tabs>
                <w:tab w:val="left" w:pos="0"/>
              </w:tabs>
              <w:jc w:val="center"/>
            </w:pPr>
            <w:r>
              <w:t>55</w:t>
            </w:r>
          </w:p>
        </w:tc>
      </w:tr>
      <w:tr w:rsidR="003D0920" w:rsidTr="00142F1F">
        <w:tc>
          <w:tcPr>
            <w:tcW w:w="1619" w:type="dxa"/>
          </w:tcPr>
          <w:p w:rsidR="003D0920" w:rsidRDefault="003D0920" w:rsidP="00142F1F">
            <w:pPr>
              <w:tabs>
                <w:tab w:val="left" w:pos="0"/>
              </w:tabs>
              <w:jc w:val="center"/>
            </w:pPr>
            <w:r>
              <w:t>AA7075-T6-AA2014-T4</w:t>
            </w:r>
          </w:p>
        </w:tc>
        <w:tc>
          <w:tcPr>
            <w:tcW w:w="1764" w:type="dxa"/>
          </w:tcPr>
          <w:p w:rsidR="003D0920" w:rsidRDefault="003D0920" w:rsidP="00142F1F">
            <w:pPr>
              <w:tabs>
                <w:tab w:val="left" w:pos="0"/>
              </w:tabs>
              <w:jc w:val="center"/>
            </w:pPr>
            <w:r>
              <w:t>125</w:t>
            </w:r>
          </w:p>
        </w:tc>
        <w:tc>
          <w:tcPr>
            <w:tcW w:w="1913" w:type="dxa"/>
          </w:tcPr>
          <w:p w:rsidR="003D0920" w:rsidRDefault="003D0920" w:rsidP="00142F1F">
            <w:pPr>
              <w:tabs>
                <w:tab w:val="left" w:pos="0"/>
              </w:tabs>
              <w:jc w:val="center"/>
            </w:pPr>
            <w:r>
              <w:t>10-20</w:t>
            </w:r>
          </w:p>
        </w:tc>
        <w:tc>
          <w:tcPr>
            <w:tcW w:w="1914" w:type="dxa"/>
          </w:tcPr>
          <w:p w:rsidR="003D0920" w:rsidRDefault="003D0920" w:rsidP="00142F1F">
            <w:pPr>
              <w:tabs>
                <w:tab w:val="left" w:pos="0"/>
              </w:tabs>
              <w:jc w:val="center"/>
            </w:pPr>
            <w:r>
              <w:t>0-5</w:t>
            </w:r>
          </w:p>
        </w:tc>
        <w:tc>
          <w:tcPr>
            <w:tcW w:w="2032" w:type="dxa"/>
          </w:tcPr>
          <w:p w:rsidR="003D0920" w:rsidRDefault="003D0920" w:rsidP="00142F1F">
            <w:pPr>
              <w:tabs>
                <w:tab w:val="left" w:pos="0"/>
              </w:tabs>
              <w:jc w:val="center"/>
            </w:pPr>
            <w:r>
              <w:t>65</w:t>
            </w:r>
          </w:p>
        </w:tc>
      </w:tr>
    </w:tbl>
    <w:p w:rsidR="003D0920" w:rsidRDefault="003D0920" w:rsidP="003D0920">
      <w:pPr>
        <w:tabs>
          <w:tab w:val="left" w:pos="0"/>
        </w:tabs>
        <w:jc w:val="center"/>
      </w:pPr>
    </w:p>
    <w:p w:rsidR="003D0920" w:rsidRDefault="003D0920" w:rsidP="003D0920">
      <w:pPr>
        <w:tabs>
          <w:tab w:val="left" w:pos="0"/>
        </w:tabs>
      </w:pPr>
      <w:r>
        <w:tab/>
        <w:t xml:space="preserve">The sudden loss of hardness immediately around the stirred zone for all heat treated samples is consistent with other examples of FSW </w:t>
      </w:r>
      <w:r>
        <w:rPr>
          <w:b/>
        </w:rPr>
        <w:t>[Shigematsu et al. 2003]</w:t>
      </w:r>
      <w:r>
        <w:t xml:space="preserve"> heat treated materials. Generally speaking the lowest loss of hardness is immediately outside the stirred region where the TMAZ meets the HAZ. The same can be seen here, where because the material deformation is tool pin dominated the TMAZ is very small - 300-500 µm, and so the lowest hardness is seen just outside of the stirred region where the TMAZ meets the HAZ. This low hardness is related to the dissolution and coarsening of precipitates, where the highest thermal cycles are experienced, but no grain refinement takes place.</w:t>
      </w:r>
    </w:p>
    <w:p w:rsidR="003D0920" w:rsidRDefault="003D0920" w:rsidP="003D0920">
      <w:pPr>
        <w:tabs>
          <w:tab w:val="left" w:pos="0"/>
        </w:tabs>
      </w:pPr>
      <w:r>
        <w:tab/>
        <w:t xml:space="preserve">The general trend that also matches literature </w:t>
      </w:r>
      <w:r>
        <w:rPr>
          <w:b/>
        </w:rPr>
        <w:t>[Scialpi et al. 2007]</w:t>
      </w:r>
      <w:r>
        <w:t xml:space="preserve"> is that with increasing traverse speeds the areas of low hardness decrease. It has been established that high rotation rates and low traverse speeds contribute to high energy inputs during FSW, thus an increase in traverse speed would directly contribute towards reduction in energy input. It is seen in all comparable SSCFSWelds for the heat treated alloys that an increase in traverse speed causes a reduction in the low hardness areas, and a reduction in the minimum hardness values. Thus the same principle for FSW butt welds and SSCFSW applies in terms of heat input and loss of hardness.</w:t>
      </w:r>
    </w:p>
    <w:p w:rsidR="003D0920" w:rsidRDefault="003D0920" w:rsidP="003D0920">
      <w:pPr>
        <w:tabs>
          <w:tab w:val="left" w:pos="0"/>
        </w:tabs>
      </w:pPr>
      <w:r>
        <w:tab/>
        <w:t xml:space="preserve">The real observable difference in hardness that different from conventional butt FSW for heat treated alloys is the blades. It has been demonstrated that instead of seeing uniform hardness </w:t>
      </w:r>
      <w:r>
        <w:lastRenderedPageBreak/>
        <w:t>across the DRX it can be distinctly divided into two separate regions – blades and non-blades which vary significantly in hardness depending on what material is used. For the AA6082-T6 the blades towards the base region show a dramatic loss of hardness – comparable to that of the HAZ. Meanwhile, in the non-blade region and towards to the top of the weld there is some recovery of hardness in the nugget. Clearly a different thermal cycle is being experienced in the base blade region compared to the rest of the weld, causing a variation in hardness.</w:t>
      </w:r>
    </w:p>
    <w:p w:rsidR="003D0920" w:rsidRDefault="003D0920" w:rsidP="003D0920">
      <w:pPr>
        <w:tabs>
          <w:tab w:val="left" w:pos="0"/>
        </w:tabs>
      </w:pPr>
      <w:r>
        <w:tab/>
        <w:t>Equally, for the AA7075-AA2014 samples there is a sharp difference in hardness between the blade regions. The blade regions – which have been established as AA7075 show recovery similar to the parent material with hardness values as high as 120-130HV for all three welds. However, for the non-blade regions – which have been established as AA2014 or AA2024, there is comparable hardness to that of the HAZ. While hardness values within the non-blades region for the second weld are slightly higher at 75-80HV compared to the HAZ at 50-70HV, the difference is minor, and sharp compared to the hardness recovery in the adjacent blades. Once again two distinct regions within the DRX are found, with varying properties including hardness, and so depending on the alloy, hardness will vary significantly across the nugget.</w:t>
      </w:r>
    </w:p>
    <w:p w:rsidR="003D0920" w:rsidRDefault="003D0920" w:rsidP="003D0920">
      <w:pPr>
        <w:pStyle w:val="Heading2"/>
        <w:tabs>
          <w:tab w:val="left" w:pos="0"/>
        </w:tabs>
      </w:pPr>
      <w:bookmarkStart w:id="146" w:name="_Toc404107992"/>
      <w:r>
        <w:t>7.4 – Microstructural features</w:t>
      </w:r>
      <w:bookmarkEnd w:id="146"/>
    </w:p>
    <w:p w:rsidR="003D0920" w:rsidRDefault="003D0920" w:rsidP="003D0920">
      <w:pPr>
        <w:pStyle w:val="Heading1"/>
        <w:tabs>
          <w:tab w:val="left" w:pos="0"/>
        </w:tabs>
      </w:pPr>
      <w:bookmarkStart w:id="147" w:name="_Toc404107993"/>
      <w:r>
        <w:t>7.4.1 – The advancing side and retreating side interfaces</w:t>
      </w:r>
      <w:bookmarkEnd w:id="147"/>
    </w:p>
    <w:p w:rsidR="003D0920" w:rsidRDefault="003D0920" w:rsidP="003D0920">
      <w:pPr>
        <w:tabs>
          <w:tab w:val="left" w:pos="0"/>
        </w:tabs>
      </w:pPr>
      <w:r>
        <w:tab/>
        <w:t xml:space="preserve">A fundamental property that has been observed for FSWelded materials is the advancing side (AS) and the retreating side (RS), where in which in the AS has a sharp interface and the RS has a diffuse interface. These features are also observable both optically and with the EBSD results for all SSCFSW samples, and can clearly be seen in chapters 4, 5 and 6. The phenomena of a sharp interface for the AS and a diffuse interface for the RS are explained by analysing material flow around the tool probe in one revolution, where welding speed and rotation rate decide the thickness of the material swept across </w:t>
      </w:r>
      <w:r>
        <w:rPr>
          <w:b/>
        </w:rPr>
        <w:t>[Prangnell and Heason, 2005][Cui et al. 2008][Charit and Mishra, 2008]</w:t>
      </w:r>
      <w:r>
        <w:t xml:space="preserve">. </w:t>
      </w:r>
    </w:p>
    <w:p w:rsidR="003D0920" w:rsidRDefault="003D0920" w:rsidP="003D0920">
      <w:pPr>
        <w:tabs>
          <w:tab w:val="left" w:pos="0"/>
        </w:tabs>
      </w:pPr>
      <w:r>
        <w:tab/>
        <w:t xml:space="preserve">In the first half of a revolution of the FSW tool material is swept in front of the tool from the AS to the RS resulting in accumulation of material. The steady accumulation of material causes a large transition zone at the RS </w:t>
      </w:r>
      <w:r>
        <w:rPr>
          <w:b/>
        </w:rPr>
        <w:t>[Schmidt et al. 2006]</w:t>
      </w:r>
      <w:r>
        <w:t>, particularly when compared to the AS which has little or no transition zone. Then for the second half of the tool revolution a one layer deposition results from the material behind deposited behind the tool. Therefore, because of the variation in transition zones for the AS and RS, the AS has a sharp transition and the RS has a diffuse transition.</w:t>
      </w:r>
    </w:p>
    <w:p w:rsidR="003D0920" w:rsidRDefault="003D0920" w:rsidP="003D0920">
      <w:pPr>
        <w:tabs>
          <w:tab w:val="left" w:pos="0"/>
        </w:tabs>
      </w:pPr>
      <w:r>
        <w:tab/>
        <w:t>The blade effect can also be explained by this effect to certain extent also, as blades start at the AS and end towards the RS. Effectively material flow can be split into two halves, the material flowing from the advancing side in front of the tool pin, and the material flowing behind the tool pin away from the RS. Due to the threads on the tool pin, this material flow becomes divided into two regions that are dominated by the difference in thread pitch. Part of the material flowing forward is forced into a particular path by the threads and these are observable as ‘blades’. Blades are effectively the partitioned flow of material from the advancing side brought across the weld to the RS in the first half of the weld.</w:t>
      </w:r>
    </w:p>
    <w:p w:rsidR="003D0920" w:rsidRDefault="003D0920" w:rsidP="003D0920">
      <w:pPr>
        <w:tabs>
          <w:tab w:val="left" w:pos="0"/>
        </w:tabs>
      </w:pPr>
      <w:r>
        <w:tab/>
        <w:t xml:space="preserve">The non-blade region on the other hand is effectively the second half of the tool revolution as the material is swept behind the tool; it is once again partitioned by the tool threads. The material </w:t>
      </w:r>
      <w:r>
        <w:lastRenderedPageBreak/>
        <w:t>brought forward in front of the tool is observable as the ‘blades’ and the material brought behind is observable as the non-blades, and they interlock. Thus even though the entire DRX has undergone dynamic recrystallisation, the complex flow pattern during SSFSW results in interlocking regions related to tool design and the forward and backward flow patterns around the FSW tool pin.</w:t>
      </w:r>
    </w:p>
    <w:p w:rsidR="003D0920" w:rsidRDefault="003D0920" w:rsidP="003D0920">
      <w:pPr>
        <w:tabs>
          <w:tab w:val="left" w:pos="0"/>
        </w:tabs>
      </w:pPr>
      <w:r>
        <w:br w:type="page"/>
      </w:r>
    </w:p>
    <w:p w:rsidR="003D0920" w:rsidRDefault="003D0920" w:rsidP="003D0920">
      <w:pPr>
        <w:pStyle w:val="Heading2"/>
        <w:tabs>
          <w:tab w:val="left" w:pos="0"/>
        </w:tabs>
      </w:pPr>
      <w:bookmarkStart w:id="148" w:name="_Toc404107994"/>
      <w:r>
        <w:lastRenderedPageBreak/>
        <w:t>7.5 – EBSD Microstructure</w:t>
      </w:r>
      <w:bookmarkEnd w:id="148"/>
    </w:p>
    <w:p w:rsidR="003D0920" w:rsidRDefault="003D0920" w:rsidP="003D0920">
      <w:pPr>
        <w:pStyle w:val="Heading1"/>
        <w:tabs>
          <w:tab w:val="left" w:pos="0"/>
        </w:tabs>
      </w:pPr>
      <w:bookmarkStart w:id="149" w:name="_Toc404107995"/>
      <w:r>
        <w:t>7.5.1 – EBSD for microstructure</w:t>
      </w:r>
      <w:bookmarkEnd w:id="149"/>
    </w:p>
    <w:p w:rsidR="003D0920" w:rsidRPr="0067027F" w:rsidRDefault="003D0920" w:rsidP="003D0920">
      <w:pPr>
        <w:tabs>
          <w:tab w:val="left" w:pos="0"/>
        </w:tabs>
      </w:pPr>
      <w:r>
        <w:tab/>
        <w:t>The EBSD results were not only effective at showing grain orientation but also grain size, figure 7.5.1.A shows an example of grains detected from EBSD. The Channel 5 software also has a line intercept function which allows for the calculation for the average grain size, and the statistical results are shown in table 7.5.1.A. The average grain size calculated for each material analysed can be compared to the processing parameters used during FSW, in particular the rotations per mm of FSWeld – a key component for assessing relative thermo-mechanical input.</w:t>
      </w:r>
    </w:p>
    <w:p w:rsidR="003D0920" w:rsidRDefault="003D0920" w:rsidP="003D0920">
      <w:pPr>
        <w:tabs>
          <w:tab w:val="left" w:pos="0"/>
        </w:tabs>
        <w:jc w:val="center"/>
      </w:pPr>
      <w:r>
        <w:rPr>
          <w:noProof/>
          <w:lang w:eastAsia="en-GB"/>
        </w:rPr>
        <w:drawing>
          <wp:inline distT="0" distB="0" distL="0" distR="0" wp14:anchorId="02B6ABAE" wp14:editId="34E4F4C0">
            <wp:extent cx="5773257" cy="3094074"/>
            <wp:effectExtent l="0" t="0" r="0" b="0"/>
            <wp:docPr id="571689" name="Picture 571689" descr="C:\Users\Sam Gascoyne\Desktop\Thesis Results\EBSD Grain Size\Finals\Final Edit\6082-S1-Overla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 Gascoyne\Desktop\Thesis Results\EBSD Grain Size\Finals\Final Edit\6082-S1-Overlay.bmp"/>
                    <pic:cNvPicPr>
                      <a:picLocks noChangeAspect="1" noChangeArrowheads="1"/>
                    </pic:cNvPicPr>
                  </pic:nvPicPr>
                  <pic:blipFill rotWithShape="1">
                    <a:blip r:embed="rId961">
                      <a:extLst>
                        <a:ext uri="{28A0092B-C50C-407E-A947-70E740481C1C}">
                          <a14:useLocalDpi xmlns:a14="http://schemas.microsoft.com/office/drawing/2010/main" val="0"/>
                        </a:ext>
                      </a:extLst>
                    </a:blip>
                    <a:srcRect l="-1" t="41719" r="-1"/>
                    <a:stretch/>
                  </pic:blipFill>
                  <pic:spPr bwMode="auto">
                    <a:xfrm>
                      <a:off x="0" y="0"/>
                      <a:ext cx="5793257" cy="3104792"/>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Default="003D0920" w:rsidP="003D0920">
      <w:pPr>
        <w:tabs>
          <w:tab w:val="left" w:pos="0"/>
        </w:tabs>
      </w:pPr>
      <w:r>
        <w:t>Figure 7.5.1.A – A 6082-T6 SSCFSWeld with the HAGB’s (&gt;15°) in black and LAGB’s (5-15°) in red superimposed over the original IPF grain orientation data (exact location)</w:t>
      </w:r>
    </w:p>
    <w:p w:rsidR="003D0920" w:rsidRDefault="003D0920" w:rsidP="003D0920">
      <w:pPr>
        <w:tabs>
          <w:tab w:val="left" w:pos="0"/>
        </w:tabs>
      </w:pPr>
      <w:r>
        <w:t>Table 7.5.1.A – Statistical variance for grain size obtained from EBSD for differing alloys</w:t>
      </w:r>
    </w:p>
    <w:tbl>
      <w:tblPr>
        <w:tblStyle w:val="TableGrid"/>
        <w:tblW w:w="0" w:type="auto"/>
        <w:tblLook w:val="04A0" w:firstRow="1" w:lastRow="0" w:firstColumn="1" w:lastColumn="0" w:noHBand="0" w:noVBand="1"/>
      </w:tblPr>
      <w:tblGrid>
        <w:gridCol w:w="1526"/>
        <w:gridCol w:w="992"/>
        <w:gridCol w:w="1134"/>
        <w:gridCol w:w="1134"/>
        <w:gridCol w:w="1134"/>
        <w:gridCol w:w="1134"/>
        <w:gridCol w:w="1134"/>
        <w:gridCol w:w="1054"/>
      </w:tblGrid>
      <w:tr w:rsidR="003D0920" w:rsidTr="00142F1F">
        <w:tc>
          <w:tcPr>
            <w:tcW w:w="1526" w:type="dxa"/>
          </w:tcPr>
          <w:p w:rsidR="003D0920" w:rsidRDefault="003D0920" w:rsidP="00142F1F">
            <w:pPr>
              <w:tabs>
                <w:tab w:val="left" w:pos="0"/>
              </w:tabs>
            </w:pPr>
            <w:r>
              <w:t>Alloy</w:t>
            </w:r>
          </w:p>
        </w:tc>
        <w:tc>
          <w:tcPr>
            <w:tcW w:w="992" w:type="dxa"/>
          </w:tcPr>
          <w:p w:rsidR="003D0920" w:rsidRDefault="003D0920" w:rsidP="00142F1F">
            <w:pPr>
              <w:tabs>
                <w:tab w:val="left" w:pos="0"/>
              </w:tabs>
            </w:pPr>
            <w:r>
              <w:t>EX</w:t>
            </w:r>
          </w:p>
        </w:tc>
        <w:tc>
          <w:tcPr>
            <w:tcW w:w="1134" w:type="dxa"/>
          </w:tcPr>
          <w:p w:rsidR="003D0920" w:rsidRDefault="003D0920" w:rsidP="00142F1F">
            <w:pPr>
              <w:tabs>
                <w:tab w:val="left" w:pos="0"/>
              </w:tabs>
            </w:pPr>
            <w:r>
              <w:t>D</w:t>
            </w:r>
            <w:r w:rsidRPr="001873C3">
              <w:rPr>
                <w:vertAlign w:val="superscript"/>
              </w:rPr>
              <w:t>2</w:t>
            </w:r>
            <w:r>
              <w:t>X</w:t>
            </w:r>
          </w:p>
        </w:tc>
        <w:tc>
          <w:tcPr>
            <w:tcW w:w="1134" w:type="dxa"/>
          </w:tcPr>
          <w:p w:rsidR="003D0920" w:rsidRDefault="003D0920" w:rsidP="00142F1F">
            <w:pPr>
              <w:tabs>
                <w:tab w:val="left" w:pos="0"/>
              </w:tabs>
            </w:pPr>
            <w:r>
              <w:t>σ</w:t>
            </w:r>
          </w:p>
        </w:tc>
        <w:tc>
          <w:tcPr>
            <w:tcW w:w="1134" w:type="dxa"/>
          </w:tcPr>
          <w:p w:rsidR="003D0920" w:rsidRDefault="003D0920" w:rsidP="00142F1F">
            <w:pPr>
              <w:tabs>
                <w:tab w:val="left" w:pos="0"/>
              </w:tabs>
            </w:pPr>
            <w:r>
              <w:t>σ/EX</w:t>
            </w:r>
          </w:p>
        </w:tc>
        <w:tc>
          <w:tcPr>
            <w:tcW w:w="1134" w:type="dxa"/>
          </w:tcPr>
          <w:p w:rsidR="003D0920" w:rsidRDefault="003D0920" w:rsidP="00142F1F">
            <w:pPr>
              <w:tabs>
                <w:tab w:val="left" w:pos="0"/>
              </w:tabs>
            </w:pPr>
            <w:r>
              <w:t>Xmin</w:t>
            </w:r>
          </w:p>
        </w:tc>
        <w:tc>
          <w:tcPr>
            <w:tcW w:w="1134" w:type="dxa"/>
          </w:tcPr>
          <w:p w:rsidR="003D0920" w:rsidRDefault="003D0920" w:rsidP="00142F1F">
            <w:pPr>
              <w:tabs>
                <w:tab w:val="left" w:pos="0"/>
              </w:tabs>
            </w:pPr>
            <w:r>
              <w:t>Xmax</w:t>
            </w:r>
          </w:p>
        </w:tc>
        <w:tc>
          <w:tcPr>
            <w:tcW w:w="1054" w:type="dxa"/>
          </w:tcPr>
          <w:p w:rsidR="003D0920" w:rsidRDefault="003D0920" w:rsidP="00142F1F">
            <w:pPr>
              <w:tabs>
                <w:tab w:val="left" w:pos="0"/>
              </w:tabs>
            </w:pPr>
            <w:r>
              <w:t>N</w:t>
            </w:r>
          </w:p>
        </w:tc>
      </w:tr>
      <w:tr w:rsidR="003D0920" w:rsidTr="00142F1F">
        <w:tc>
          <w:tcPr>
            <w:tcW w:w="1526" w:type="dxa"/>
          </w:tcPr>
          <w:p w:rsidR="003D0920" w:rsidRDefault="003D0920" w:rsidP="00142F1F">
            <w:pPr>
              <w:tabs>
                <w:tab w:val="left" w:pos="0"/>
              </w:tabs>
            </w:pPr>
            <w:r>
              <w:t>AA5083-O</w:t>
            </w:r>
          </w:p>
        </w:tc>
        <w:tc>
          <w:tcPr>
            <w:tcW w:w="992" w:type="dxa"/>
          </w:tcPr>
          <w:p w:rsidR="003D0920" w:rsidRDefault="003D0920" w:rsidP="00142F1F">
            <w:pPr>
              <w:tabs>
                <w:tab w:val="left" w:pos="0"/>
              </w:tabs>
            </w:pPr>
            <w:r>
              <w:t>5.92</w:t>
            </w:r>
          </w:p>
        </w:tc>
        <w:tc>
          <w:tcPr>
            <w:tcW w:w="1134" w:type="dxa"/>
          </w:tcPr>
          <w:p w:rsidR="003D0920" w:rsidRDefault="003D0920" w:rsidP="00142F1F">
            <w:pPr>
              <w:tabs>
                <w:tab w:val="left" w:pos="0"/>
              </w:tabs>
            </w:pPr>
            <w:r>
              <w:t>11.22</w:t>
            </w:r>
          </w:p>
        </w:tc>
        <w:tc>
          <w:tcPr>
            <w:tcW w:w="1134" w:type="dxa"/>
          </w:tcPr>
          <w:p w:rsidR="003D0920" w:rsidRDefault="003D0920" w:rsidP="00142F1F">
            <w:pPr>
              <w:tabs>
                <w:tab w:val="left" w:pos="0"/>
              </w:tabs>
            </w:pPr>
            <w:r>
              <w:t>3.35</w:t>
            </w:r>
          </w:p>
        </w:tc>
        <w:tc>
          <w:tcPr>
            <w:tcW w:w="1134" w:type="dxa"/>
          </w:tcPr>
          <w:p w:rsidR="003D0920" w:rsidRDefault="003D0920" w:rsidP="00142F1F">
            <w:pPr>
              <w:tabs>
                <w:tab w:val="left" w:pos="0"/>
              </w:tabs>
            </w:pPr>
            <w:r>
              <w:t>0.56</w:t>
            </w:r>
          </w:p>
        </w:tc>
        <w:tc>
          <w:tcPr>
            <w:tcW w:w="1134" w:type="dxa"/>
          </w:tcPr>
          <w:p w:rsidR="003D0920" w:rsidRDefault="003D0920" w:rsidP="00142F1F">
            <w:pPr>
              <w:tabs>
                <w:tab w:val="left" w:pos="0"/>
              </w:tabs>
            </w:pPr>
            <w:r>
              <w:t>2.5</w:t>
            </w:r>
          </w:p>
        </w:tc>
        <w:tc>
          <w:tcPr>
            <w:tcW w:w="1134" w:type="dxa"/>
          </w:tcPr>
          <w:p w:rsidR="003D0920" w:rsidRDefault="003D0920" w:rsidP="00142F1F">
            <w:pPr>
              <w:tabs>
                <w:tab w:val="left" w:pos="0"/>
              </w:tabs>
            </w:pPr>
            <w:r>
              <w:t>65</w:t>
            </w:r>
          </w:p>
        </w:tc>
        <w:tc>
          <w:tcPr>
            <w:tcW w:w="1054" w:type="dxa"/>
          </w:tcPr>
          <w:p w:rsidR="003D0920" w:rsidRDefault="003D0920" w:rsidP="00142F1F">
            <w:pPr>
              <w:tabs>
                <w:tab w:val="left" w:pos="0"/>
              </w:tabs>
            </w:pPr>
            <w:r>
              <w:t>14232</w:t>
            </w:r>
          </w:p>
        </w:tc>
      </w:tr>
      <w:tr w:rsidR="003D0920" w:rsidTr="00142F1F">
        <w:tc>
          <w:tcPr>
            <w:tcW w:w="1526" w:type="dxa"/>
          </w:tcPr>
          <w:p w:rsidR="003D0920" w:rsidRDefault="003D0920" w:rsidP="00142F1F">
            <w:pPr>
              <w:tabs>
                <w:tab w:val="left" w:pos="0"/>
              </w:tabs>
            </w:pPr>
            <w:r>
              <w:t>AA6082-T6 (base region)</w:t>
            </w:r>
          </w:p>
        </w:tc>
        <w:tc>
          <w:tcPr>
            <w:tcW w:w="992" w:type="dxa"/>
          </w:tcPr>
          <w:p w:rsidR="003D0920" w:rsidRDefault="003D0920" w:rsidP="00142F1F">
            <w:pPr>
              <w:tabs>
                <w:tab w:val="left" w:pos="0"/>
              </w:tabs>
            </w:pPr>
            <w:r>
              <w:t>7.87</w:t>
            </w:r>
          </w:p>
        </w:tc>
        <w:tc>
          <w:tcPr>
            <w:tcW w:w="1134" w:type="dxa"/>
          </w:tcPr>
          <w:p w:rsidR="003D0920" w:rsidRDefault="003D0920" w:rsidP="00142F1F">
            <w:pPr>
              <w:tabs>
                <w:tab w:val="left" w:pos="0"/>
              </w:tabs>
            </w:pPr>
            <w:r>
              <w:t>23.48</w:t>
            </w:r>
          </w:p>
        </w:tc>
        <w:tc>
          <w:tcPr>
            <w:tcW w:w="1134" w:type="dxa"/>
          </w:tcPr>
          <w:p w:rsidR="003D0920" w:rsidRDefault="003D0920" w:rsidP="00142F1F">
            <w:pPr>
              <w:tabs>
                <w:tab w:val="left" w:pos="0"/>
              </w:tabs>
            </w:pPr>
            <w:r>
              <w:t>4.85</w:t>
            </w:r>
          </w:p>
        </w:tc>
        <w:tc>
          <w:tcPr>
            <w:tcW w:w="1134" w:type="dxa"/>
          </w:tcPr>
          <w:p w:rsidR="003D0920" w:rsidRDefault="003D0920" w:rsidP="00142F1F">
            <w:pPr>
              <w:tabs>
                <w:tab w:val="left" w:pos="0"/>
              </w:tabs>
            </w:pPr>
            <w:r>
              <w:t>0.62</w:t>
            </w:r>
          </w:p>
        </w:tc>
        <w:tc>
          <w:tcPr>
            <w:tcW w:w="1134" w:type="dxa"/>
          </w:tcPr>
          <w:p w:rsidR="003D0920" w:rsidRDefault="003D0920" w:rsidP="00142F1F">
            <w:pPr>
              <w:tabs>
                <w:tab w:val="left" w:pos="0"/>
              </w:tabs>
            </w:pPr>
            <w:r>
              <w:t>2.5</w:t>
            </w:r>
          </w:p>
        </w:tc>
        <w:tc>
          <w:tcPr>
            <w:tcW w:w="1134" w:type="dxa"/>
          </w:tcPr>
          <w:p w:rsidR="003D0920" w:rsidRDefault="003D0920" w:rsidP="00142F1F">
            <w:pPr>
              <w:tabs>
                <w:tab w:val="left" w:pos="0"/>
              </w:tabs>
            </w:pPr>
            <w:r>
              <w:t>67.5</w:t>
            </w:r>
          </w:p>
        </w:tc>
        <w:tc>
          <w:tcPr>
            <w:tcW w:w="1054" w:type="dxa"/>
          </w:tcPr>
          <w:p w:rsidR="003D0920" w:rsidRDefault="003D0920" w:rsidP="00142F1F">
            <w:pPr>
              <w:tabs>
                <w:tab w:val="left" w:pos="0"/>
              </w:tabs>
            </w:pPr>
            <w:r>
              <w:t>9956</w:t>
            </w:r>
          </w:p>
        </w:tc>
      </w:tr>
      <w:tr w:rsidR="003D0920" w:rsidTr="00142F1F">
        <w:tc>
          <w:tcPr>
            <w:tcW w:w="1526" w:type="dxa"/>
          </w:tcPr>
          <w:p w:rsidR="003D0920" w:rsidRDefault="003D0920" w:rsidP="00142F1F">
            <w:pPr>
              <w:tabs>
                <w:tab w:val="left" w:pos="0"/>
              </w:tabs>
            </w:pPr>
            <w:r>
              <w:t>AA6082-T6 (wire region)</w:t>
            </w:r>
          </w:p>
        </w:tc>
        <w:tc>
          <w:tcPr>
            <w:tcW w:w="992" w:type="dxa"/>
          </w:tcPr>
          <w:p w:rsidR="003D0920" w:rsidRDefault="003D0920" w:rsidP="00142F1F">
            <w:pPr>
              <w:tabs>
                <w:tab w:val="left" w:pos="0"/>
              </w:tabs>
            </w:pPr>
            <w:r>
              <w:t>7.73</w:t>
            </w:r>
          </w:p>
        </w:tc>
        <w:tc>
          <w:tcPr>
            <w:tcW w:w="1134" w:type="dxa"/>
          </w:tcPr>
          <w:p w:rsidR="003D0920" w:rsidRDefault="003D0920" w:rsidP="00142F1F">
            <w:pPr>
              <w:tabs>
                <w:tab w:val="left" w:pos="0"/>
              </w:tabs>
            </w:pPr>
            <w:r>
              <w:t>35.87</w:t>
            </w:r>
          </w:p>
        </w:tc>
        <w:tc>
          <w:tcPr>
            <w:tcW w:w="1134" w:type="dxa"/>
          </w:tcPr>
          <w:p w:rsidR="003D0920" w:rsidRDefault="003D0920" w:rsidP="00142F1F">
            <w:pPr>
              <w:tabs>
                <w:tab w:val="left" w:pos="0"/>
              </w:tabs>
            </w:pPr>
            <w:r>
              <w:t>5.99</w:t>
            </w:r>
          </w:p>
        </w:tc>
        <w:tc>
          <w:tcPr>
            <w:tcW w:w="1134" w:type="dxa"/>
          </w:tcPr>
          <w:p w:rsidR="003D0920" w:rsidRDefault="003D0920" w:rsidP="00142F1F">
            <w:pPr>
              <w:tabs>
                <w:tab w:val="left" w:pos="0"/>
              </w:tabs>
            </w:pPr>
            <w:r>
              <w:t>0.78</w:t>
            </w:r>
          </w:p>
        </w:tc>
        <w:tc>
          <w:tcPr>
            <w:tcW w:w="1134" w:type="dxa"/>
          </w:tcPr>
          <w:p w:rsidR="003D0920" w:rsidRDefault="003D0920" w:rsidP="00142F1F">
            <w:pPr>
              <w:tabs>
                <w:tab w:val="left" w:pos="0"/>
              </w:tabs>
            </w:pPr>
            <w:r>
              <w:t>1.5</w:t>
            </w:r>
          </w:p>
        </w:tc>
        <w:tc>
          <w:tcPr>
            <w:tcW w:w="1134" w:type="dxa"/>
          </w:tcPr>
          <w:p w:rsidR="003D0920" w:rsidRDefault="003D0920" w:rsidP="00142F1F">
            <w:pPr>
              <w:tabs>
                <w:tab w:val="left" w:pos="0"/>
              </w:tabs>
            </w:pPr>
            <w:r>
              <w:t>84</w:t>
            </w:r>
          </w:p>
        </w:tc>
        <w:tc>
          <w:tcPr>
            <w:tcW w:w="1054" w:type="dxa"/>
          </w:tcPr>
          <w:p w:rsidR="003D0920" w:rsidRDefault="003D0920" w:rsidP="00142F1F">
            <w:pPr>
              <w:tabs>
                <w:tab w:val="left" w:pos="0"/>
              </w:tabs>
            </w:pPr>
            <w:r>
              <w:t>11270</w:t>
            </w:r>
          </w:p>
        </w:tc>
      </w:tr>
      <w:tr w:rsidR="003D0920" w:rsidTr="00142F1F">
        <w:tc>
          <w:tcPr>
            <w:tcW w:w="1526" w:type="dxa"/>
          </w:tcPr>
          <w:p w:rsidR="003D0920" w:rsidRDefault="003D0920" w:rsidP="00142F1F">
            <w:pPr>
              <w:tabs>
                <w:tab w:val="left" w:pos="0"/>
              </w:tabs>
            </w:pPr>
            <w:r>
              <w:t>AA6082-T6 (Butt-Weld)</w:t>
            </w:r>
          </w:p>
        </w:tc>
        <w:tc>
          <w:tcPr>
            <w:tcW w:w="992" w:type="dxa"/>
          </w:tcPr>
          <w:p w:rsidR="003D0920" w:rsidRDefault="003D0920" w:rsidP="00142F1F">
            <w:pPr>
              <w:tabs>
                <w:tab w:val="left" w:pos="0"/>
              </w:tabs>
            </w:pPr>
            <w:r>
              <w:t>10.28</w:t>
            </w:r>
          </w:p>
        </w:tc>
        <w:tc>
          <w:tcPr>
            <w:tcW w:w="1134" w:type="dxa"/>
          </w:tcPr>
          <w:p w:rsidR="003D0920" w:rsidRDefault="003D0920" w:rsidP="00142F1F">
            <w:pPr>
              <w:tabs>
                <w:tab w:val="left" w:pos="0"/>
              </w:tabs>
            </w:pPr>
            <w:r>
              <w:t>40.5</w:t>
            </w:r>
          </w:p>
        </w:tc>
        <w:tc>
          <w:tcPr>
            <w:tcW w:w="1134" w:type="dxa"/>
          </w:tcPr>
          <w:p w:rsidR="003D0920" w:rsidRDefault="003D0920" w:rsidP="00142F1F">
            <w:pPr>
              <w:tabs>
                <w:tab w:val="left" w:pos="0"/>
              </w:tabs>
            </w:pPr>
            <w:r>
              <w:t>6.36</w:t>
            </w:r>
          </w:p>
        </w:tc>
        <w:tc>
          <w:tcPr>
            <w:tcW w:w="1134" w:type="dxa"/>
          </w:tcPr>
          <w:p w:rsidR="003D0920" w:rsidRDefault="003D0920" w:rsidP="00142F1F">
            <w:pPr>
              <w:tabs>
                <w:tab w:val="left" w:pos="0"/>
              </w:tabs>
            </w:pPr>
            <w:r>
              <w:t>0.62</w:t>
            </w:r>
          </w:p>
        </w:tc>
        <w:tc>
          <w:tcPr>
            <w:tcW w:w="1134" w:type="dxa"/>
          </w:tcPr>
          <w:p w:rsidR="003D0920" w:rsidRDefault="003D0920" w:rsidP="00142F1F">
            <w:pPr>
              <w:tabs>
                <w:tab w:val="left" w:pos="0"/>
              </w:tabs>
            </w:pPr>
            <w:r>
              <w:t>4</w:t>
            </w:r>
          </w:p>
        </w:tc>
        <w:tc>
          <w:tcPr>
            <w:tcW w:w="1134" w:type="dxa"/>
          </w:tcPr>
          <w:p w:rsidR="003D0920" w:rsidRDefault="003D0920" w:rsidP="00142F1F">
            <w:pPr>
              <w:tabs>
                <w:tab w:val="left" w:pos="0"/>
              </w:tabs>
            </w:pPr>
            <w:r>
              <w:t>80</w:t>
            </w:r>
          </w:p>
        </w:tc>
        <w:tc>
          <w:tcPr>
            <w:tcW w:w="1054" w:type="dxa"/>
          </w:tcPr>
          <w:p w:rsidR="003D0920" w:rsidRDefault="003D0920" w:rsidP="00142F1F">
            <w:pPr>
              <w:tabs>
                <w:tab w:val="left" w:pos="0"/>
              </w:tabs>
            </w:pPr>
            <w:r>
              <w:t>7562</w:t>
            </w:r>
          </w:p>
        </w:tc>
      </w:tr>
      <w:tr w:rsidR="003D0920" w:rsidTr="00142F1F">
        <w:tc>
          <w:tcPr>
            <w:tcW w:w="1526" w:type="dxa"/>
          </w:tcPr>
          <w:p w:rsidR="003D0920" w:rsidRDefault="003D0920" w:rsidP="00142F1F">
            <w:pPr>
              <w:tabs>
                <w:tab w:val="left" w:pos="0"/>
              </w:tabs>
            </w:pPr>
            <w:r>
              <w:t>AA7075-AA2024 (Adstir)</w:t>
            </w:r>
          </w:p>
        </w:tc>
        <w:tc>
          <w:tcPr>
            <w:tcW w:w="992" w:type="dxa"/>
          </w:tcPr>
          <w:p w:rsidR="003D0920" w:rsidRDefault="003D0920" w:rsidP="00142F1F">
            <w:pPr>
              <w:tabs>
                <w:tab w:val="left" w:pos="0"/>
              </w:tabs>
            </w:pPr>
            <w:r>
              <w:t>3.57</w:t>
            </w:r>
          </w:p>
        </w:tc>
        <w:tc>
          <w:tcPr>
            <w:tcW w:w="1134" w:type="dxa"/>
          </w:tcPr>
          <w:p w:rsidR="003D0920" w:rsidRDefault="003D0920" w:rsidP="00142F1F">
            <w:pPr>
              <w:tabs>
                <w:tab w:val="left" w:pos="0"/>
              </w:tabs>
            </w:pPr>
            <w:r>
              <w:t>4.86</w:t>
            </w:r>
          </w:p>
        </w:tc>
        <w:tc>
          <w:tcPr>
            <w:tcW w:w="1134" w:type="dxa"/>
          </w:tcPr>
          <w:p w:rsidR="003D0920" w:rsidRDefault="003D0920" w:rsidP="00142F1F">
            <w:pPr>
              <w:tabs>
                <w:tab w:val="left" w:pos="0"/>
              </w:tabs>
            </w:pPr>
            <w:r>
              <w:t>2.2</w:t>
            </w:r>
          </w:p>
        </w:tc>
        <w:tc>
          <w:tcPr>
            <w:tcW w:w="1134" w:type="dxa"/>
          </w:tcPr>
          <w:p w:rsidR="003D0920" w:rsidRDefault="003D0920" w:rsidP="00142F1F">
            <w:pPr>
              <w:tabs>
                <w:tab w:val="left" w:pos="0"/>
              </w:tabs>
            </w:pPr>
            <w:r>
              <w:t>0.62</w:t>
            </w:r>
          </w:p>
        </w:tc>
        <w:tc>
          <w:tcPr>
            <w:tcW w:w="1134" w:type="dxa"/>
          </w:tcPr>
          <w:p w:rsidR="003D0920" w:rsidRDefault="003D0920" w:rsidP="00142F1F">
            <w:pPr>
              <w:tabs>
                <w:tab w:val="left" w:pos="0"/>
              </w:tabs>
            </w:pPr>
            <w:r>
              <w:t>1.2</w:t>
            </w:r>
          </w:p>
        </w:tc>
        <w:tc>
          <w:tcPr>
            <w:tcW w:w="1134" w:type="dxa"/>
          </w:tcPr>
          <w:p w:rsidR="003D0920" w:rsidRDefault="003D0920" w:rsidP="00142F1F">
            <w:pPr>
              <w:tabs>
                <w:tab w:val="left" w:pos="0"/>
              </w:tabs>
            </w:pPr>
            <w:r>
              <w:t>47.4</w:t>
            </w:r>
          </w:p>
        </w:tc>
        <w:tc>
          <w:tcPr>
            <w:tcW w:w="1054" w:type="dxa"/>
          </w:tcPr>
          <w:p w:rsidR="003D0920" w:rsidRDefault="003D0920" w:rsidP="00142F1F">
            <w:pPr>
              <w:tabs>
                <w:tab w:val="left" w:pos="0"/>
              </w:tabs>
            </w:pPr>
            <w:r>
              <w:t>22566</w:t>
            </w:r>
          </w:p>
        </w:tc>
      </w:tr>
      <w:tr w:rsidR="003D0920" w:rsidTr="00142F1F">
        <w:tc>
          <w:tcPr>
            <w:tcW w:w="1526" w:type="dxa"/>
          </w:tcPr>
          <w:p w:rsidR="003D0920" w:rsidRDefault="003D0920" w:rsidP="00142F1F">
            <w:pPr>
              <w:tabs>
                <w:tab w:val="left" w:pos="0"/>
              </w:tabs>
            </w:pPr>
            <w:r>
              <w:t>AA7075-AA2024 (Fillet)</w:t>
            </w:r>
          </w:p>
        </w:tc>
        <w:tc>
          <w:tcPr>
            <w:tcW w:w="992" w:type="dxa"/>
          </w:tcPr>
          <w:p w:rsidR="003D0920" w:rsidRDefault="003D0920" w:rsidP="00142F1F">
            <w:pPr>
              <w:tabs>
                <w:tab w:val="left" w:pos="0"/>
              </w:tabs>
            </w:pPr>
            <w:r>
              <w:t>4.72</w:t>
            </w:r>
          </w:p>
        </w:tc>
        <w:tc>
          <w:tcPr>
            <w:tcW w:w="1134" w:type="dxa"/>
          </w:tcPr>
          <w:p w:rsidR="003D0920" w:rsidRDefault="003D0920" w:rsidP="00142F1F">
            <w:pPr>
              <w:tabs>
                <w:tab w:val="left" w:pos="0"/>
              </w:tabs>
            </w:pPr>
            <w:r>
              <w:t>6.73</w:t>
            </w:r>
          </w:p>
        </w:tc>
        <w:tc>
          <w:tcPr>
            <w:tcW w:w="1134" w:type="dxa"/>
          </w:tcPr>
          <w:p w:rsidR="003D0920" w:rsidRDefault="003D0920" w:rsidP="00142F1F">
            <w:pPr>
              <w:tabs>
                <w:tab w:val="left" w:pos="0"/>
              </w:tabs>
            </w:pPr>
            <w:r>
              <w:t>2.6</w:t>
            </w:r>
          </w:p>
        </w:tc>
        <w:tc>
          <w:tcPr>
            <w:tcW w:w="1134" w:type="dxa"/>
          </w:tcPr>
          <w:p w:rsidR="003D0920" w:rsidRDefault="003D0920" w:rsidP="00142F1F">
            <w:pPr>
              <w:tabs>
                <w:tab w:val="left" w:pos="0"/>
              </w:tabs>
            </w:pPr>
            <w:r>
              <w:t>0.55</w:t>
            </w:r>
          </w:p>
        </w:tc>
        <w:tc>
          <w:tcPr>
            <w:tcW w:w="1134" w:type="dxa"/>
          </w:tcPr>
          <w:p w:rsidR="003D0920" w:rsidRDefault="003D0920" w:rsidP="00142F1F">
            <w:pPr>
              <w:tabs>
                <w:tab w:val="left" w:pos="0"/>
              </w:tabs>
            </w:pPr>
            <w:r>
              <w:t>2.5</w:t>
            </w:r>
          </w:p>
        </w:tc>
        <w:tc>
          <w:tcPr>
            <w:tcW w:w="1134" w:type="dxa"/>
          </w:tcPr>
          <w:p w:rsidR="003D0920" w:rsidRDefault="003D0920" w:rsidP="00142F1F">
            <w:pPr>
              <w:tabs>
                <w:tab w:val="left" w:pos="0"/>
              </w:tabs>
            </w:pPr>
            <w:r>
              <w:t>62.5</w:t>
            </w:r>
          </w:p>
        </w:tc>
        <w:tc>
          <w:tcPr>
            <w:tcW w:w="1054" w:type="dxa"/>
          </w:tcPr>
          <w:p w:rsidR="003D0920" w:rsidRDefault="003D0920" w:rsidP="00142F1F">
            <w:pPr>
              <w:tabs>
                <w:tab w:val="left" w:pos="0"/>
              </w:tabs>
            </w:pPr>
            <w:r>
              <w:t>19609</w:t>
            </w:r>
          </w:p>
        </w:tc>
      </w:tr>
    </w:tbl>
    <w:p w:rsidR="003D0920" w:rsidRDefault="003D0920" w:rsidP="003D0920">
      <w:pPr>
        <w:tabs>
          <w:tab w:val="left" w:pos="0"/>
        </w:tabs>
      </w:pPr>
    </w:p>
    <w:p w:rsidR="003D0920" w:rsidRDefault="003D0920" w:rsidP="003D0920">
      <w:pPr>
        <w:tabs>
          <w:tab w:val="left" w:pos="0"/>
        </w:tabs>
      </w:pPr>
      <w:r>
        <w:lastRenderedPageBreak/>
        <w:t>Table 7.5.1.B – The average grain size relative to tool rotations per mm of FSW</w:t>
      </w:r>
    </w:p>
    <w:tbl>
      <w:tblPr>
        <w:tblStyle w:val="TableGrid"/>
        <w:tblW w:w="0" w:type="auto"/>
        <w:tblLook w:val="04A0" w:firstRow="1" w:lastRow="0" w:firstColumn="1" w:lastColumn="0" w:noHBand="0" w:noVBand="1"/>
      </w:tblPr>
      <w:tblGrid>
        <w:gridCol w:w="2518"/>
        <w:gridCol w:w="1792"/>
        <w:gridCol w:w="1644"/>
        <w:gridCol w:w="1644"/>
        <w:gridCol w:w="1644"/>
      </w:tblGrid>
      <w:tr w:rsidR="003D0920" w:rsidTr="00142F1F">
        <w:tc>
          <w:tcPr>
            <w:tcW w:w="2518" w:type="dxa"/>
          </w:tcPr>
          <w:p w:rsidR="003D0920" w:rsidRDefault="003D0920" w:rsidP="00142F1F">
            <w:pPr>
              <w:tabs>
                <w:tab w:val="left" w:pos="0"/>
              </w:tabs>
            </w:pPr>
            <w:r>
              <w:t>Alloy</w:t>
            </w:r>
          </w:p>
        </w:tc>
        <w:tc>
          <w:tcPr>
            <w:tcW w:w="1792" w:type="dxa"/>
          </w:tcPr>
          <w:p w:rsidR="003D0920" w:rsidRDefault="003D0920" w:rsidP="00142F1F">
            <w:pPr>
              <w:tabs>
                <w:tab w:val="left" w:pos="0"/>
              </w:tabs>
            </w:pPr>
            <w:r>
              <w:t>Average Grain Size (µm)</w:t>
            </w:r>
          </w:p>
        </w:tc>
        <w:tc>
          <w:tcPr>
            <w:tcW w:w="1644" w:type="dxa"/>
          </w:tcPr>
          <w:p w:rsidR="003D0920" w:rsidRDefault="003D0920" w:rsidP="00142F1F">
            <w:pPr>
              <w:tabs>
                <w:tab w:val="left" w:pos="0"/>
              </w:tabs>
            </w:pPr>
            <w:r>
              <w:t>Rotations per weld mm</w:t>
            </w:r>
          </w:p>
        </w:tc>
        <w:tc>
          <w:tcPr>
            <w:tcW w:w="1644" w:type="dxa"/>
          </w:tcPr>
          <w:p w:rsidR="003D0920" w:rsidRDefault="003D0920" w:rsidP="00142F1F">
            <w:pPr>
              <w:tabs>
                <w:tab w:val="left" w:pos="0"/>
              </w:tabs>
            </w:pPr>
            <w:r>
              <w:t>Rotation rate (RPM)</w:t>
            </w:r>
          </w:p>
        </w:tc>
        <w:tc>
          <w:tcPr>
            <w:tcW w:w="1644" w:type="dxa"/>
          </w:tcPr>
          <w:p w:rsidR="003D0920" w:rsidRDefault="003D0920" w:rsidP="00142F1F">
            <w:pPr>
              <w:tabs>
                <w:tab w:val="left" w:pos="0"/>
              </w:tabs>
            </w:pPr>
            <w:r>
              <w:t>Traverse speed (mm/min)</w:t>
            </w:r>
          </w:p>
        </w:tc>
      </w:tr>
      <w:tr w:rsidR="003D0920" w:rsidTr="00142F1F">
        <w:tc>
          <w:tcPr>
            <w:tcW w:w="2518" w:type="dxa"/>
          </w:tcPr>
          <w:p w:rsidR="003D0920" w:rsidRDefault="003D0920" w:rsidP="00142F1F">
            <w:pPr>
              <w:tabs>
                <w:tab w:val="left" w:pos="0"/>
              </w:tabs>
            </w:pPr>
            <w:r>
              <w:t>AA5083-O</w:t>
            </w:r>
          </w:p>
        </w:tc>
        <w:tc>
          <w:tcPr>
            <w:tcW w:w="1792" w:type="dxa"/>
          </w:tcPr>
          <w:p w:rsidR="003D0920" w:rsidRDefault="003D0920" w:rsidP="00142F1F">
            <w:pPr>
              <w:tabs>
                <w:tab w:val="left" w:pos="0"/>
              </w:tabs>
            </w:pPr>
            <w:r>
              <w:t>5.92</w:t>
            </w:r>
          </w:p>
        </w:tc>
        <w:tc>
          <w:tcPr>
            <w:tcW w:w="1644" w:type="dxa"/>
          </w:tcPr>
          <w:p w:rsidR="003D0920" w:rsidRDefault="003D0920" w:rsidP="00142F1F">
            <w:pPr>
              <w:tabs>
                <w:tab w:val="left" w:pos="0"/>
              </w:tabs>
            </w:pPr>
            <w:r>
              <w:t>8</w:t>
            </w:r>
          </w:p>
        </w:tc>
        <w:tc>
          <w:tcPr>
            <w:tcW w:w="1644" w:type="dxa"/>
          </w:tcPr>
          <w:p w:rsidR="003D0920" w:rsidRDefault="003D0920" w:rsidP="00142F1F">
            <w:pPr>
              <w:tabs>
                <w:tab w:val="left" w:pos="0"/>
              </w:tabs>
            </w:pPr>
            <w:r>
              <w:t>1000</w:t>
            </w:r>
          </w:p>
        </w:tc>
        <w:tc>
          <w:tcPr>
            <w:tcW w:w="1644" w:type="dxa"/>
          </w:tcPr>
          <w:p w:rsidR="003D0920" w:rsidRDefault="003D0920" w:rsidP="00142F1F">
            <w:pPr>
              <w:tabs>
                <w:tab w:val="left" w:pos="0"/>
              </w:tabs>
            </w:pPr>
            <w:r>
              <w:t>125</w:t>
            </w:r>
          </w:p>
        </w:tc>
      </w:tr>
      <w:tr w:rsidR="003D0920" w:rsidTr="00142F1F">
        <w:tc>
          <w:tcPr>
            <w:tcW w:w="2518" w:type="dxa"/>
          </w:tcPr>
          <w:p w:rsidR="003D0920" w:rsidRDefault="003D0920" w:rsidP="00142F1F">
            <w:pPr>
              <w:tabs>
                <w:tab w:val="left" w:pos="0"/>
              </w:tabs>
            </w:pPr>
            <w:r>
              <w:t>AA6082-T6 (base region)</w:t>
            </w:r>
          </w:p>
        </w:tc>
        <w:tc>
          <w:tcPr>
            <w:tcW w:w="1792" w:type="dxa"/>
          </w:tcPr>
          <w:p w:rsidR="003D0920" w:rsidRDefault="003D0920" w:rsidP="00142F1F">
            <w:pPr>
              <w:tabs>
                <w:tab w:val="left" w:pos="0"/>
              </w:tabs>
            </w:pPr>
            <w:r>
              <w:t>7.87</w:t>
            </w:r>
          </w:p>
        </w:tc>
        <w:tc>
          <w:tcPr>
            <w:tcW w:w="1644" w:type="dxa"/>
          </w:tcPr>
          <w:p w:rsidR="003D0920" w:rsidRDefault="003D0920" w:rsidP="00142F1F">
            <w:pPr>
              <w:tabs>
                <w:tab w:val="left" w:pos="0"/>
              </w:tabs>
            </w:pPr>
            <w:r>
              <w:t>6</w:t>
            </w:r>
          </w:p>
        </w:tc>
        <w:tc>
          <w:tcPr>
            <w:tcW w:w="1644" w:type="dxa"/>
          </w:tcPr>
          <w:p w:rsidR="003D0920" w:rsidRDefault="003D0920" w:rsidP="00142F1F">
            <w:pPr>
              <w:tabs>
                <w:tab w:val="left" w:pos="0"/>
              </w:tabs>
            </w:pPr>
            <w:r>
              <w:t>1200</w:t>
            </w:r>
          </w:p>
        </w:tc>
        <w:tc>
          <w:tcPr>
            <w:tcW w:w="1644" w:type="dxa"/>
          </w:tcPr>
          <w:p w:rsidR="003D0920" w:rsidRDefault="003D0920" w:rsidP="00142F1F">
            <w:pPr>
              <w:tabs>
                <w:tab w:val="left" w:pos="0"/>
              </w:tabs>
            </w:pPr>
            <w:r>
              <w:t>200</w:t>
            </w:r>
          </w:p>
        </w:tc>
      </w:tr>
      <w:tr w:rsidR="003D0920" w:rsidTr="00142F1F">
        <w:tc>
          <w:tcPr>
            <w:tcW w:w="2518" w:type="dxa"/>
          </w:tcPr>
          <w:p w:rsidR="003D0920" w:rsidRDefault="003D0920" w:rsidP="00142F1F">
            <w:pPr>
              <w:tabs>
                <w:tab w:val="left" w:pos="0"/>
              </w:tabs>
            </w:pPr>
            <w:r>
              <w:t>AA6082-T6 (wire region)</w:t>
            </w:r>
          </w:p>
        </w:tc>
        <w:tc>
          <w:tcPr>
            <w:tcW w:w="1792" w:type="dxa"/>
          </w:tcPr>
          <w:p w:rsidR="003D0920" w:rsidRDefault="003D0920" w:rsidP="00142F1F">
            <w:pPr>
              <w:tabs>
                <w:tab w:val="left" w:pos="0"/>
              </w:tabs>
            </w:pPr>
            <w:r>
              <w:t>7.73</w:t>
            </w:r>
          </w:p>
        </w:tc>
        <w:tc>
          <w:tcPr>
            <w:tcW w:w="1644" w:type="dxa"/>
          </w:tcPr>
          <w:p w:rsidR="003D0920" w:rsidRDefault="003D0920" w:rsidP="00142F1F">
            <w:pPr>
              <w:tabs>
                <w:tab w:val="left" w:pos="0"/>
              </w:tabs>
            </w:pPr>
            <w:r>
              <w:t>6</w:t>
            </w:r>
          </w:p>
        </w:tc>
        <w:tc>
          <w:tcPr>
            <w:tcW w:w="1644" w:type="dxa"/>
          </w:tcPr>
          <w:p w:rsidR="003D0920" w:rsidRDefault="003D0920" w:rsidP="00142F1F">
            <w:pPr>
              <w:tabs>
                <w:tab w:val="left" w:pos="0"/>
              </w:tabs>
            </w:pPr>
            <w:r>
              <w:t>1200</w:t>
            </w:r>
          </w:p>
        </w:tc>
        <w:tc>
          <w:tcPr>
            <w:tcW w:w="1644" w:type="dxa"/>
          </w:tcPr>
          <w:p w:rsidR="003D0920" w:rsidRDefault="003D0920" w:rsidP="00142F1F">
            <w:pPr>
              <w:tabs>
                <w:tab w:val="left" w:pos="0"/>
              </w:tabs>
            </w:pPr>
            <w:r>
              <w:t>200</w:t>
            </w:r>
          </w:p>
        </w:tc>
      </w:tr>
      <w:tr w:rsidR="003D0920" w:rsidTr="00142F1F">
        <w:tc>
          <w:tcPr>
            <w:tcW w:w="2518" w:type="dxa"/>
          </w:tcPr>
          <w:p w:rsidR="003D0920" w:rsidRDefault="003D0920" w:rsidP="00142F1F">
            <w:pPr>
              <w:tabs>
                <w:tab w:val="left" w:pos="0"/>
              </w:tabs>
            </w:pPr>
            <w:r>
              <w:t>AA6082-T6 (Butt-Weld)</w:t>
            </w:r>
          </w:p>
        </w:tc>
        <w:tc>
          <w:tcPr>
            <w:tcW w:w="1792" w:type="dxa"/>
          </w:tcPr>
          <w:p w:rsidR="003D0920" w:rsidRDefault="003D0920" w:rsidP="00142F1F">
            <w:pPr>
              <w:tabs>
                <w:tab w:val="left" w:pos="0"/>
              </w:tabs>
            </w:pPr>
            <w:r>
              <w:t>10.28</w:t>
            </w:r>
          </w:p>
        </w:tc>
        <w:tc>
          <w:tcPr>
            <w:tcW w:w="1644" w:type="dxa"/>
          </w:tcPr>
          <w:p w:rsidR="003D0920" w:rsidRDefault="003D0920" w:rsidP="00142F1F">
            <w:pPr>
              <w:tabs>
                <w:tab w:val="left" w:pos="0"/>
              </w:tabs>
            </w:pPr>
            <w:r>
              <w:t>6</w:t>
            </w:r>
          </w:p>
        </w:tc>
        <w:tc>
          <w:tcPr>
            <w:tcW w:w="1644" w:type="dxa"/>
          </w:tcPr>
          <w:p w:rsidR="003D0920" w:rsidRDefault="003D0920" w:rsidP="00142F1F">
            <w:pPr>
              <w:tabs>
                <w:tab w:val="left" w:pos="0"/>
              </w:tabs>
            </w:pPr>
            <w:r>
              <w:t>1200</w:t>
            </w:r>
          </w:p>
        </w:tc>
        <w:tc>
          <w:tcPr>
            <w:tcW w:w="1644" w:type="dxa"/>
          </w:tcPr>
          <w:p w:rsidR="003D0920" w:rsidRDefault="003D0920" w:rsidP="00142F1F">
            <w:pPr>
              <w:tabs>
                <w:tab w:val="left" w:pos="0"/>
              </w:tabs>
            </w:pPr>
            <w:r>
              <w:t>200</w:t>
            </w:r>
          </w:p>
        </w:tc>
      </w:tr>
      <w:tr w:rsidR="003D0920" w:rsidTr="00142F1F">
        <w:tc>
          <w:tcPr>
            <w:tcW w:w="2518" w:type="dxa"/>
          </w:tcPr>
          <w:p w:rsidR="003D0920" w:rsidRDefault="003D0920" w:rsidP="00142F1F">
            <w:pPr>
              <w:tabs>
                <w:tab w:val="left" w:pos="0"/>
              </w:tabs>
            </w:pPr>
            <w:r>
              <w:t>AA7075-AA2024 (Adstir)</w:t>
            </w:r>
          </w:p>
        </w:tc>
        <w:tc>
          <w:tcPr>
            <w:tcW w:w="1792" w:type="dxa"/>
          </w:tcPr>
          <w:p w:rsidR="003D0920" w:rsidRDefault="003D0920" w:rsidP="00142F1F">
            <w:pPr>
              <w:tabs>
                <w:tab w:val="left" w:pos="0"/>
              </w:tabs>
            </w:pPr>
            <w:r>
              <w:t>3.57</w:t>
            </w:r>
          </w:p>
        </w:tc>
        <w:tc>
          <w:tcPr>
            <w:tcW w:w="1644" w:type="dxa"/>
          </w:tcPr>
          <w:p w:rsidR="003D0920" w:rsidRDefault="003D0920" w:rsidP="00142F1F">
            <w:pPr>
              <w:tabs>
                <w:tab w:val="left" w:pos="0"/>
              </w:tabs>
            </w:pPr>
            <w:r>
              <w:t>8</w:t>
            </w:r>
          </w:p>
        </w:tc>
        <w:tc>
          <w:tcPr>
            <w:tcW w:w="1644" w:type="dxa"/>
          </w:tcPr>
          <w:p w:rsidR="003D0920" w:rsidRDefault="003D0920" w:rsidP="00142F1F">
            <w:pPr>
              <w:tabs>
                <w:tab w:val="left" w:pos="0"/>
              </w:tabs>
            </w:pPr>
            <w:r>
              <w:t>1000</w:t>
            </w:r>
          </w:p>
        </w:tc>
        <w:tc>
          <w:tcPr>
            <w:tcW w:w="1644" w:type="dxa"/>
          </w:tcPr>
          <w:p w:rsidR="003D0920" w:rsidRDefault="003D0920" w:rsidP="00142F1F">
            <w:pPr>
              <w:tabs>
                <w:tab w:val="left" w:pos="0"/>
              </w:tabs>
            </w:pPr>
            <w:r>
              <w:t>125</w:t>
            </w:r>
          </w:p>
        </w:tc>
      </w:tr>
      <w:tr w:rsidR="003D0920" w:rsidTr="00142F1F">
        <w:tc>
          <w:tcPr>
            <w:tcW w:w="2518" w:type="dxa"/>
          </w:tcPr>
          <w:p w:rsidR="003D0920" w:rsidRDefault="003D0920" w:rsidP="00142F1F">
            <w:pPr>
              <w:tabs>
                <w:tab w:val="left" w:pos="0"/>
              </w:tabs>
            </w:pPr>
            <w:r>
              <w:t>AA7075-AA2024 (Fillet)</w:t>
            </w:r>
          </w:p>
        </w:tc>
        <w:tc>
          <w:tcPr>
            <w:tcW w:w="1792" w:type="dxa"/>
          </w:tcPr>
          <w:p w:rsidR="003D0920" w:rsidRDefault="003D0920" w:rsidP="00142F1F">
            <w:pPr>
              <w:tabs>
                <w:tab w:val="left" w:pos="0"/>
              </w:tabs>
            </w:pPr>
            <w:r>
              <w:t>4.72</w:t>
            </w:r>
          </w:p>
        </w:tc>
        <w:tc>
          <w:tcPr>
            <w:tcW w:w="1644" w:type="dxa"/>
          </w:tcPr>
          <w:p w:rsidR="003D0920" w:rsidRDefault="003D0920" w:rsidP="00142F1F">
            <w:pPr>
              <w:tabs>
                <w:tab w:val="left" w:pos="0"/>
              </w:tabs>
            </w:pPr>
            <w:r>
              <w:t>12</w:t>
            </w:r>
          </w:p>
        </w:tc>
        <w:tc>
          <w:tcPr>
            <w:tcW w:w="1644" w:type="dxa"/>
          </w:tcPr>
          <w:p w:rsidR="003D0920" w:rsidRDefault="003D0920" w:rsidP="00142F1F">
            <w:pPr>
              <w:tabs>
                <w:tab w:val="left" w:pos="0"/>
              </w:tabs>
            </w:pPr>
            <w:r>
              <w:t>600</w:t>
            </w:r>
          </w:p>
        </w:tc>
        <w:tc>
          <w:tcPr>
            <w:tcW w:w="1644" w:type="dxa"/>
          </w:tcPr>
          <w:p w:rsidR="003D0920" w:rsidRDefault="003D0920" w:rsidP="00142F1F">
            <w:pPr>
              <w:tabs>
                <w:tab w:val="left" w:pos="0"/>
              </w:tabs>
            </w:pPr>
            <w:r>
              <w:t>50</w:t>
            </w:r>
          </w:p>
        </w:tc>
      </w:tr>
    </w:tbl>
    <w:p w:rsidR="003D0920" w:rsidRDefault="003D0920" w:rsidP="003D0920">
      <w:pPr>
        <w:tabs>
          <w:tab w:val="left" w:pos="0"/>
        </w:tabs>
      </w:pPr>
    </w:p>
    <w:p w:rsidR="003D0920" w:rsidRDefault="003D0920" w:rsidP="003D0920">
      <w:pPr>
        <w:tabs>
          <w:tab w:val="left" w:pos="0"/>
        </w:tabs>
      </w:pPr>
      <w:r>
        <w:tab/>
        <w:t xml:space="preserve">It is perhaps no surprise that the average grain size for the same SSCFSW AA6082-T6 in the base (7.87 µm) and wire filler (7.73 µm) regions is approximately the same size. However, the average grain size for the same AA6082-T6 for the SSFSW at the same welding conditions yields on average larger grain size (10.28 µm). Despite having the same processing conditions the AA6082-T6 SSFSW appears to have undergone a greater thermo-mechanical input than compared to that of its SSFCSW equivalent. </w:t>
      </w:r>
    </w:p>
    <w:p w:rsidR="003D0920" w:rsidRDefault="003D0920" w:rsidP="003D0920">
      <w:pPr>
        <w:tabs>
          <w:tab w:val="left" w:pos="0"/>
        </w:tabs>
      </w:pPr>
      <w:r>
        <w:tab/>
        <w:t>It is important to consider the difference between SSFSW and SSCFSW, especially the plunge depth of the tool. For a SSFS butt weld the plunge depth is 8mm across the whole weld, however for the SSCFSW the plunge depth ranges depending on the surface position of the shoulder. Thus at the very centre of the weld corner the plunge depth is approximately 6mm, however the plunge depth increases across the traverse region of the weld up to 8mm at the edge of the stirred region. As the SSCFSW has a larger area of contact with the shoulder, and is at a greater depth within the stirred region, a greater amount of heat can be extracted through the shoulder. As a result the thermo-mechanical profile of SSCFSW has reduced energy input compared to that of an equivalent SSFSW because the shoulder has greater contact with the weld region.</w:t>
      </w:r>
    </w:p>
    <w:p w:rsidR="003D0920" w:rsidRDefault="003D0920" w:rsidP="003D0920">
      <w:pPr>
        <w:rPr>
          <w:rFonts w:asciiTheme="majorHAnsi" w:eastAsiaTheme="majorEastAsia" w:hAnsiTheme="majorHAnsi" w:cstheme="majorBidi"/>
          <w:bCs/>
          <w:color w:val="000000" w:themeColor="text1"/>
          <w:szCs w:val="26"/>
          <w:u w:val="single"/>
        </w:rPr>
      </w:pPr>
      <w:r>
        <w:br w:type="page"/>
      </w:r>
    </w:p>
    <w:p w:rsidR="003D0920" w:rsidRDefault="003D0920" w:rsidP="003D0920">
      <w:pPr>
        <w:pStyle w:val="Heading2"/>
        <w:tabs>
          <w:tab w:val="left" w:pos="0"/>
        </w:tabs>
      </w:pPr>
      <w:bookmarkStart w:id="150" w:name="_Toc404107996"/>
      <w:r>
        <w:lastRenderedPageBreak/>
        <w:t>7.6 – Recrystallisation Mechanisms</w:t>
      </w:r>
      <w:bookmarkEnd w:id="150"/>
    </w:p>
    <w:p w:rsidR="003D0920" w:rsidRDefault="003D0920" w:rsidP="003D0920">
      <w:pPr>
        <w:tabs>
          <w:tab w:val="left" w:pos="0"/>
        </w:tabs>
      </w:pPr>
      <w:r>
        <w:tab/>
        <w:t>During the course of the grain size analysis conducted for the SSCFSWelded aluminium alloys it was established that the average grain size within the DRX would vary from anything between 4µm to 10µm depending on the material type and welding conditions. Critically, the grains were highly equiaxed and frequently demonstrated sub-structure within; it is therefore unlikely that static recrystallisation is the recrystallisation mechanism. Equally, the high stacking fault energy (SFE) of aluminium means that is always unlikely to undergo DDRX.</w:t>
      </w:r>
    </w:p>
    <w:p w:rsidR="003D0920" w:rsidRDefault="003D0920" w:rsidP="003D0920">
      <w:pPr>
        <w:tabs>
          <w:tab w:val="left" w:pos="0"/>
        </w:tabs>
      </w:pPr>
      <w:r>
        <w:tab/>
        <w:t xml:space="preserve">With several other recrystallisation mechanisms considered to be unlikely causes, GDRX becomes a likely candidate, with research by Prangnell and Heason </w:t>
      </w:r>
      <w:r>
        <w:rPr>
          <w:b/>
        </w:rPr>
        <w:t>[Prangnell and Heason, 2005]</w:t>
      </w:r>
      <w:r>
        <w:t xml:space="preserve"> indicating that the dominant recrystallisation mechanism in the DRX region for FSWelded aluminium alloys is GDRX. The geometric effect of strain in conjunction with grain subdivision leads to a reduction in overall HAGB spacing, is considered to be the main cause for the grain refinement according Prangnell and Heason. However, GDRX also involves local grain boundary migration that is heat initiated; this is increasingly relevant as temperatures increase near the tool.</w:t>
      </w:r>
    </w:p>
    <w:p w:rsidR="003D0920" w:rsidRDefault="003D0920" w:rsidP="003D0920">
      <w:pPr>
        <w:tabs>
          <w:tab w:val="left" w:pos="0"/>
        </w:tabs>
      </w:pPr>
      <w:r>
        <w:tab/>
        <w:t>The occurrence of GDRX takes place when a material experiences a significant reduction in cross section, which is especially apparent during hot rolling or compression where the initial grains become serrated and flattened. Equally, for all the SSFSW and SSCFSW aluminium alloys analysed during this research, it is clear from the grain structure evolution that GDRX is the dominant recrystallisation mechanism in the DRX. In figures 7.6.A-C the HAZ, TMAZ and DRX of AA6082-T6 is analysed by looking exclusively at the HAGB’s (&gt;15°) which are in black and LAGB’s (5-15°) which are in red. It is clear that the large grains in the HAZ which haven’t undergone any dynamic recrystallisation are flattened and have a high density of sub-structure rotated upwards. These grains start to become much thinner as they approach the TMAZ. The fine grains that are then observed in the DRX are due to the high deformation experienced by the tool rotation. Thus the flattened grains observed outside the stirred zone are expected to have formed the fine grain structure within the DRX due to GDRX.</w:t>
      </w:r>
    </w:p>
    <w:p w:rsidR="003D0920" w:rsidRDefault="003D0920" w:rsidP="003D0920">
      <w:pPr>
        <w:tabs>
          <w:tab w:val="left" w:pos="0"/>
        </w:tabs>
        <w:jc w:val="center"/>
      </w:pPr>
      <w:r>
        <w:rPr>
          <w:noProof/>
          <w:lang w:eastAsia="en-GB"/>
        </w:rPr>
        <w:drawing>
          <wp:inline distT="0" distB="0" distL="0" distR="0" wp14:anchorId="4E8E289E" wp14:editId="3EB90F17">
            <wp:extent cx="5720080" cy="1765300"/>
            <wp:effectExtent l="0" t="0" r="0" b="6350"/>
            <wp:docPr id="571690" name="Picture 571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62">
                      <a:extLst>
                        <a:ext uri="{28A0092B-C50C-407E-A947-70E740481C1C}">
                          <a14:useLocalDpi xmlns:a14="http://schemas.microsoft.com/office/drawing/2010/main" val="0"/>
                        </a:ext>
                      </a:extLst>
                    </a:blip>
                    <a:srcRect/>
                    <a:stretch>
                      <a:fillRect/>
                    </a:stretch>
                  </pic:blipFill>
                  <pic:spPr bwMode="auto">
                    <a:xfrm>
                      <a:off x="0" y="0"/>
                      <a:ext cx="5720080" cy="1765300"/>
                    </a:xfrm>
                    <a:prstGeom prst="rect">
                      <a:avLst/>
                    </a:prstGeom>
                    <a:noFill/>
                    <a:ln>
                      <a:noFill/>
                    </a:ln>
                  </pic:spPr>
                </pic:pic>
              </a:graphicData>
            </a:graphic>
          </wp:inline>
        </w:drawing>
      </w:r>
    </w:p>
    <w:p w:rsidR="003D0920" w:rsidRDefault="003D0920" w:rsidP="003D0920">
      <w:pPr>
        <w:tabs>
          <w:tab w:val="left" w:pos="0"/>
        </w:tabs>
        <w:jc w:val="both"/>
        <w:rPr>
          <w:i/>
          <w:iCs/>
        </w:rPr>
      </w:pPr>
      <w:r w:rsidRPr="00ED4551">
        <w:rPr>
          <w:i/>
          <w:iCs/>
        </w:rPr>
        <w:t>Figure 7.6.A-C grain boundary maps of LAGB from 2-15° in red and HAGB’s &gt;15° in thick black lines in the HAZ (A), the TMAZ (B) and the DRX (C) at the AS of SSCFSWed AA6082-T6.</w:t>
      </w:r>
    </w:p>
    <w:p w:rsidR="003D0920" w:rsidRPr="00ED4551" w:rsidRDefault="003D0920" w:rsidP="003D0920">
      <w:pPr>
        <w:tabs>
          <w:tab w:val="left" w:pos="0"/>
        </w:tabs>
        <w:jc w:val="both"/>
        <w:rPr>
          <w:i/>
          <w:iCs/>
        </w:rPr>
      </w:pPr>
    </w:p>
    <w:p w:rsidR="003D0920" w:rsidRDefault="003D0920" w:rsidP="003D0920">
      <w:pPr>
        <w:pStyle w:val="Heading2"/>
        <w:tabs>
          <w:tab w:val="left" w:pos="0"/>
        </w:tabs>
      </w:pPr>
      <w:bookmarkStart w:id="151" w:name="_Toc404107997"/>
      <w:r>
        <w:lastRenderedPageBreak/>
        <w:t xml:space="preserve">7.6 – SSFSW and SSCFSW </w:t>
      </w:r>
      <w:r w:rsidRPr="00472F30">
        <w:t>Crystallographic Texture</w:t>
      </w:r>
      <w:bookmarkEnd w:id="151"/>
    </w:p>
    <w:p w:rsidR="003D0920" w:rsidRPr="00027759" w:rsidRDefault="003D0920" w:rsidP="003D0920">
      <w:pPr>
        <w:tabs>
          <w:tab w:val="left" w:pos="0"/>
        </w:tabs>
      </w:pPr>
      <w:r>
        <w:rPr>
          <w:i/>
        </w:rPr>
        <w:tab/>
      </w:r>
      <w:r>
        <w:t xml:space="preserve">A thorough investigation into crystallographic texture of SSFSW and SSCFSW aluminium alloys was performed. The main area of interest was the DRX as it experienced the highest strain with the highest temperature and strain rate. In terms of deformation for SSCSFW and SSFSW - it is entirely decided by the tool pin and its rotation within the material – which in conjunction with its threads results in a process of complex deformation. Additionally the stationary shoulder has a slight ironing effect on the material, predominantly holding it in place during the deformation process. Simple shear is prevalent deformation mechanism, which is demonstrated throughout the DRX, and the shear plane is expected to be parallel to the probe radial surface </w:t>
      </w:r>
      <w:r>
        <w:rPr>
          <w:b/>
        </w:rPr>
        <w:t>[Prangnell and Heason, 2005][Fonda et al. 2004]</w:t>
      </w:r>
      <w:r>
        <w:t>. The DRX can be divided into two distinct regions the blade and non-blade regions, which have so far shown differing material properties relative to each other.</w:t>
      </w:r>
    </w:p>
    <w:p w:rsidR="003D0920" w:rsidRDefault="003D0920" w:rsidP="003D0920">
      <w:pPr>
        <w:pStyle w:val="Heading1"/>
        <w:tabs>
          <w:tab w:val="left" w:pos="0"/>
        </w:tabs>
      </w:pPr>
      <w:bookmarkStart w:id="152" w:name="_Toc404107998"/>
      <w:r>
        <w:t>7.6.1 – The crystallographic texture of the DRX</w:t>
      </w:r>
      <w:bookmarkEnd w:id="152"/>
    </w:p>
    <w:p w:rsidR="003D0920" w:rsidRDefault="003D0920" w:rsidP="003D0920">
      <w:pPr>
        <w:tabs>
          <w:tab w:val="left" w:pos="0"/>
        </w:tabs>
        <w:rPr>
          <w:color w:val="000000"/>
        </w:rPr>
      </w:pPr>
      <w:r>
        <w:tab/>
        <w:t xml:space="preserve">The texture of the DRX is easily identified by its distinct grain orientations and its drastic change from the surrounding undeformed material. For the AA6082-T6 SSCFSW the areas investigated were towards the base of the weld region which were approximately at 6mm tool pin depth, and towards the filler material region of the weld which was at a depth of approximately 3mm. For the SSCFSW AA7075-AA2024 and AA5083-O, but also the SSFSW 6082-T6, the same tool depth pin depth was used of approximately 5mm. In all cases a long strip across the DRX stretching from the advancing side to the retreating side was analysed using EBSD to produce a series of OIM but also ODF and PFs. The OIM were set to IPF colouring and were relative to the ND, the PFs were produced relative to the (111) crystal axis, and the ODF sections where at </w:t>
      </w:r>
      <w:r w:rsidRPr="00AF41E8">
        <w:rPr>
          <w:color w:val="000000"/>
        </w:rPr>
        <w:t>ф2</w:t>
      </w:r>
      <w:r>
        <w:rPr>
          <w:color w:val="000000"/>
        </w:rPr>
        <w:t xml:space="preserve">=0° and </w:t>
      </w:r>
      <w:r w:rsidRPr="00AF41E8">
        <w:rPr>
          <w:color w:val="000000"/>
        </w:rPr>
        <w:t>ф2</w:t>
      </w:r>
      <w:r>
        <w:rPr>
          <w:color w:val="000000"/>
        </w:rPr>
        <w:t>=45°. Both the ODF and PFs were calculated at constant section intervals. While the results and discussion for each material are described in chapters 4 and 6, a general discussion of all the texture in the DRX based on the previous chapter’s results will be articulated below.</w:t>
      </w:r>
    </w:p>
    <w:p w:rsidR="003D0920" w:rsidRDefault="003D0920" w:rsidP="003D0920">
      <w:pPr>
        <w:tabs>
          <w:tab w:val="left" w:pos="0"/>
        </w:tabs>
      </w:pPr>
      <w:r>
        <w:tab/>
        <w:t xml:space="preserve">Research by Fonda and Bingert and also Prangnell and Heason </w:t>
      </w:r>
      <w:r>
        <w:rPr>
          <w:b/>
        </w:rPr>
        <w:t>[Fonda and Bingert, 2007][Prangnell and Heason, 2005]</w:t>
      </w:r>
      <w:r>
        <w:t xml:space="preserve"> have demonstrated that off-axis simple shear textures are prevalent in FSW probe affected regions, and this research fits with those findings. However, in this case texture isn’t confined to small set region but has been analysed across the entire transverse of the DRX and consistent rotation of the texture components about the DRX has been observed. Figure 7.6.1 shows the position of the intense (111) poles at the three most extreme points in the stirred region, the AS, RS, and centre of the DRX. At the furthest side of the RS within the DRX the intense (111) pole representative of shear texture is located in the WD plane and relative to the ND it is at a tilt angle of (β) (see figure 7.6.1.(A)). This can be considered the initial start position of the (111) shear texture pole, it then rotates around the ND at a relative distance of x, where at the centre x = 0. When the (111) pole reaches the centre it the lies in the TD plane but still maintains its tilt angle β, so relative to the WD it has an angle of 90°+β (see figure 7.6.1.(B)). Finally the (111) pole completes its rotation around the ND to reach the AS where it is located again in the WD plane but has the opposite tilt direction to the RS (see figure 7.6.1.(C)).</w:t>
      </w:r>
    </w:p>
    <w:p w:rsidR="003D0920" w:rsidRDefault="003D0920" w:rsidP="003D0920">
      <w:pPr>
        <w:tabs>
          <w:tab w:val="left" w:pos="0"/>
        </w:tabs>
        <w:jc w:val="both"/>
        <w:rPr>
          <w:i/>
          <w:iCs/>
        </w:rPr>
      </w:pPr>
      <w:r>
        <w:rPr>
          <w:noProof/>
          <w:lang w:eastAsia="en-GB"/>
        </w:rPr>
        <w:lastRenderedPageBreak/>
        <w:drawing>
          <wp:inline distT="0" distB="0" distL="0" distR="0" wp14:anchorId="5C84A917" wp14:editId="6857B8FC">
            <wp:extent cx="5720080" cy="1882140"/>
            <wp:effectExtent l="0" t="0" r="0" b="3810"/>
            <wp:docPr id="571691" name="Picture 57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63" cstate="print">
                      <a:extLst>
                        <a:ext uri="{28A0092B-C50C-407E-A947-70E740481C1C}">
                          <a14:useLocalDpi xmlns:a14="http://schemas.microsoft.com/office/drawing/2010/main" val="0"/>
                        </a:ext>
                      </a:extLst>
                    </a:blip>
                    <a:srcRect/>
                    <a:stretch>
                      <a:fillRect/>
                    </a:stretch>
                  </pic:blipFill>
                  <pic:spPr bwMode="auto">
                    <a:xfrm>
                      <a:off x="0" y="0"/>
                      <a:ext cx="5720080" cy="1882140"/>
                    </a:xfrm>
                    <a:prstGeom prst="rect">
                      <a:avLst/>
                    </a:prstGeom>
                    <a:noFill/>
                    <a:ln>
                      <a:noFill/>
                    </a:ln>
                  </pic:spPr>
                </pic:pic>
              </a:graphicData>
            </a:graphic>
          </wp:inline>
        </w:drawing>
      </w:r>
      <w:r w:rsidRPr="00AC2DD2">
        <w:rPr>
          <w:i/>
          <w:iCs/>
        </w:rPr>
        <w:t xml:space="preserve">Figure </w:t>
      </w:r>
      <w:r>
        <w:rPr>
          <w:i/>
          <w:iCs/>
        </w:rPr>
        <w:t>7.6.1.A-C</w:t>
      </w:r>
      <w:r w:rsidRPr="00AC2DD2">
        <w:rPr>
          <w:i/>
          <w:iCs/>
        </w:rPr>
        <w:t xml:space="preserve">, Schematic </w:t>
      </w:r>
      <w:r>
        <w:rPr>
          <w:i/>
          <w:iCs/>
        </w:rPr>
        <w:t xml:space="preserve">representation of (111) PF where </w:t>
      </w:r>
      <w:r w:rsidRPr="00AC2DD2">
        <w:rPr>
          <w:i/>
          <w:iCs/>
        </w:rPr>
        <w:t xml:space="preserve">the position of the intense </w:t>
      </w:r>
      <w:r>
        <w:rPr>
          <w:i/>
          <w:iCs/>
        </w:rPr>
        <w:t>(</w:t>
      </w:r>
      <w:r w:rsidRPr="00AC2DD2">
        <w:rPr>
          <w:i/>
          <w:iCs/>
        </w:rPr>
        <w:t>111</w:t>
      </w:r>
      <w:r>
        <w:rPr>
          <w:i/>
          <w:iCs/>
        </w:rPr>
        <w:t xml:space="preserve">) pole indicated as a </w:t>
      </w:r>
      <w:r w:rsidRPr="00AC2DD2">
        <w:rPr>
          <w:i/>
          <w:iCs/>
        </w:rPr>
        <w:t xml:space="preserve">black </w:t>
      </w:r>
      <w:r>
        <w:rPr>
          <w:i/>
          <w:iCs/>
        </w:rPr>
        <w:t>d</w:t>
      </w:r>
      <w:r w:rsidRPr="00AC2DD2">
        <w:rPr>
          <w:i/>
          <w:iCs/>
        </w:rPr>
        <w:t xml:space="preserve">ot </w:t>
      </w:r>
      <w:r>
        <w:rPr>
          <w:i/>
          <w:iCs/>
        </w:rPr>
        <w:t xml:space="preserve">for three distinct regions - </w:t>
      </w:r>
      <w:r w:rsidRPr="00AC2DD2">
        <w:rPr>
          <w:i/>
          <w:iCs/>
        </w:rPr>
        <w:t>(</w:t>
      </w:r>
      <w:r>
        <w:rPr>
          <w:i/>
          <w:iCs/>
        </w:rPr>
        <w:t>A</w:t>
      </w:r>
      <w:r w:rsidRPr="00AC2DD2">
        <w:rPr>
          <w:i/>
          <w:iCs/>
        </w:rPr>
        <w:t>)</w:t>
      </w:r>
      <w:r>
        <w:rPr>
          <w:i/>
          <w:iCs/>
        </w:rPr>
        <w:t xml:space="preserve"> </w:t>
      </w:r>
      <w:r w:rsidRPr="00AC2DD2">
        <w:rPr>
          <w:i/>
          <w:iCs/>
        </w:rPr>
        <w:t xml:space="preserve">at the extreme RS, at the </w:t>
      </w:r>
      <w:r>
        <w:rPr>
          <w:i/>
          <w:iCs/>
        </w:rPr>
        <w:t>DRX</w:t>
      </w:r>
      <w:r w:rsidRPr="00AC2DD2">
        <w:rPr>
          <w:i/>
          <w:iCs/>
        </w:rPr>
        <w:t xml:space="preserve"> </w:t>
      </w:r>
      <w:r>
        <w:rPr>
          <w:i/>
          <w:iCs/>
        </w:rPr>
        <w:t xml:space="preserve">centre </w:t>
      </w:r>
      <w:r w:rsidRPr="00AC2DD2">
        <w:rPr>
          <w:i/>
          <w:iCs/>
        </w:rPr>
        <w:t>(</w:t>
      </w:r>
      <w:r>
        <w:rPr>
          <w:i/>
          <w:iCs/>
        </w:rPr>
        <w:t>B</w:t>
      </w:r>
      <w:r w:rsidRPr="00AC2DD2">
        <w:rPr>
          <w:i/>
          <w:iCs/>
        </w:rPr>
        <w:t>), and at the extreme AS (</w:t>
      </w:r>
      <w:r>
        <w:rPr>
          <w:i/>
          <w:iCs/>
        </w:rPr>
        <w:t>C</w:t>
      </w:r>
      <w:r w:rsidRPr="00AC2DD2">
        <w:rPr>
          <w:i/>
          <w:iCs/>
        </w:rPr>
        <w:t>)</w:t>
      </w:r>
      <w:r>
        <w:rPr>
          <w:i/>
          <w:iCs/>
        </w:rPr>
        <w:t xml:space="preserve"> </w:t>
      </w:r>
      <w:r>
        <w:rPr>
          <w:b/>
          <w:i/>
          <w:iCs/>
        </w:rPr>
        <w:t>[Ahmed, 2009]</w:t>
      </w:r>
      <w:r w:rsidRPr="00AC2DD2">
        <w:rPr>
          <w:i/>
          <w:iCs/>
        </w:rPr>
        <w:t>.</w:t>
      </w:r>
    </w:p>
    <w:p w:rsidR="003D0920" w:rsidRDefault="003D0920" w:rsidP="003D0920">
      <w:pPr>
        <w:tabs>
          <w:tab w:val="left" w:pos="0"/>
        </w:tabs>
      </w:pPr>
      <w:r>
        <w:tab/>
        <w:t>In order to correct the texture component effectively two rotations must occur, the first - α – which is about the ND, and the second – β – which is about the TD. The α rotation considers the shear reference frame, and β rotation, which is at a consistent tilt angle, considers the taper of the tool probe, so for example β = 0 for tool with no taper angle such as a parallel tool. By using the last point during welding from which the tool probe has exerted deformation, the location of the shear plane normal (Z) and ideal simple shear reference frame for the shear direction (θ) for each point in the DRX can be calculated. The shear direction (θ) for three distinct points is shown in figure 7.6.1.D-F. The location of (θ) at the extreme RS is opposite but parallel to the WD (figure 7.6.1.D), for the weld centre it is perpendicular to the WD (figure 7.6.1.E), and finally for the extreme RS after a 180° rotation (θ) is parallel to the WD and in the same direction (figure 7.6.1.F). The schematic images in figures 7.6.1.D-F have a Z value which in all instances is tilted at an angle and hence is presumed to be β. The β value is determined by the tool taper, which in for the entire body of work in this case is at 5°. Thus by using α the specific direction of θ can be calculated for any point in</w:t>
      </w:r>
      <w:r w:rsidR="00EB20BA">
        <w:t xml:space="preserve"> the weld</w:t>
      </w:r>
      <w:r>
        <w:t>.</w:t>
      </w:r>
    </w:p>
    <w:p w:rsidR="003D0920" w:rsidRDefault="003D0920" w:rsidP="003D0920">
      <w:pPr>
        <w:tabs>
          <w:tab w:val="left" w:pos="0"/>
        </w:tabs>
        <w:rPr>
          <w:i/>
          <w:iCs/>
        </w:rPr>
      </w:pPr>
      <w:r>
        <w:rPr>
          <w:noProof/>
          <w:lang w:eastAsia="en-GB"/>
        </w:rPr>
        <w:drawing>
          <wp:inline distT="0" distB="0" distL="0" distR="0" wp14:anchorId="08608F64" wp14:editId="7B699BC2">
            <wp:extent cx="5730875" cy="1903095"/>
            <wp:effectExtent l="0" t="0" r="3175" b="1905"/>
            <wp:docPr id="571692" name="Picture 57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64" cstate="print">
                      <a:extLst>
                        <a:ext uri="{28A0092B-C50C-407E-A947-70E740481C1C}">
                          <a14:useLocalDpi xmlns:a14="http://schemas.microsoft.com/office/drawing/2010/main" val="0"/>
                        </a:ext>
                      </a:extLst>
                    </a:blip>
                    <a:srcRect/>
                    <a:stretch>
                      <a:fillRect/>
                    </a:stretch>
                  </pic:blipFill>
                  <pic:spPr bwMode="auto">
                    <a:xfrm>
                      <a:off x="0" y="0"/>
                      <a:ext cx="5730875" cy="1903095"/>
                    </a:xfrm>
                    <a:prstGeom prst="rect">
                      <a:avLst/>
                    </a:prstGeom>
                    <a:noFill/>
                    <a:ln>
                      <a:noFill/>
                    </a:ln>
                  </pic:spPr>
                </pic:pic>
              </a:graphicData>
            </a:graphic>
          </wp:inline>
        </w:drawing>
      </w:r>
      <w:r w:rsidRPr="00AC2DD2">
        <w:rPr>
          <w:i/>
          <w:iCs/>
        </w:rPr>
        <w:t xml:space="preserve">Figure </w:t>
      </w:r>
      <w:r>
        <w:rPr>
          <w:i/>
          <w:iCs/>
        </w:rPr>
        <w:t>7.6.1.D-F</w:t>
      </w:r>
      <w:r w:rsidRPr="00AC2DD2">
        <w:rPr>
          <w:i/>
          <w:iCs/>
        </w:rPr>
        <w:t xml:space="preserve">, </w:t>
      </w:r>
      <w:r>
        <w:rPr>
          <w:i/>
          <w:iCs/>
        </w:rPr>
        <w:t>t</w:t>
      </w:r>
      <w:r w:rsidRPr="00AC2DD2">
        <w:rPr>
          <w:i/>
          <w:iCs/>
        </w:rPr>
        <w:t xml:space="preserve">he FSW tool cross section </w:t>
      </w:r>
      <w:r>
        <w:rPr>
          <w:i/>
          <w:iCs/>
        </w:rPr>
        <w:t>schematic with a</w:t>
      </w:r>
      <w:r w:rsidRPr="00AC2DD2">
        <w:rPr>
          <w:i/>
          <w:iCs/>
        </w:rPr>
        <w:t xml:space="preserve"> top </w:t>
      </w:r>
      <w:r>
        <w:rPr>
          <w:i/>
          <w:iCs/>
        </w:rPr>
        <w:t xml:space="preserve">view </w:t>
      </w:r>
      <w:r w:rsidRPr="00AC2DD2">
        <w:rPr>
          <w:i/>
          <w:iCs/>
        </w:rPr>
        <w:t xml:space="preserve">showing the </w:t>
      </w:r>
      <w:r>
        <w:rPr>
          <w:i/>
          <w:iCs/>
        </w:rPr>
        <w:t>location</w:t>
      </w:r>
      <w:r w:rsidRPr="00AC2DD2">
        <w:rPr>
          <w:i/>
          <w:iCs/>
        </w:rPr>
        <w:t xml:space="preserve"> of the shear reference frame axes at </w:t>
      </w:r>
      <w:r>
        <w:rPr>
          <w:i/>
          <w:iCs/>
        </w:rPr>
        <w:t>the extreme RS (D), at the cent</w:t>
      </w:r>
      <w:r w:rsidRPr="00AC2DD2">
        <w:rPr>
          <w:i/>
          <w:iCs/>
        </w:rPr>
        <w:t>r</w:t>
      </w:r>
      <w:r>
        <w:rPr>
          <w:i/>
          <w:iCs/>
        </w:rPr>
        <w:t>e</w:t>
      </w:r>
      <w:r w:rsidRPr="00AC2DD2">
        <w:rPr>
          <w:i/>
          <w:iCs/>
        </w:rPr>
        <w:t xml:space="preserve"> of the </w:t>
      </w:r>
      <w:r>
        <w:rPr>
          <w:i/>
          <w:iCs/>
        </w:rPr>
        <w:t>DRX</w:t>
      </w:r>
      <w:r w:rsidRPr="00AC2DD2">
        <w:rPr>
          <w:i/>
          <w:iCs/>
        </w:rPr>
        <w:t xml:space="preserve"> (</w:t>
      </w:r>
      <w:r>
        <w:rPr>
          <w:i/>
          <w:iCs/>
        </w:rPr>
        <w:t>E</w:t>
      </w:r>
      <w:r w:rsidRPr="00AC2DD2">
        <w:rPr>
          <w:i/>
          <w:iCs/>
        </w:rPr>
        <w:t>), and at the extreme AS (</w:t>
      </w:r>
      <w:r>
        <w:rPr>
          <w:i/>
          <w:iCs/>
        </w:rPr>
        <w:t>F</w:t>
      </w:r>
      <w:r w:rsidRPr="00AC2DD2">
        <w:rPr>
          <w:i/>
          <w:iCs/>
        </w:rPr>
        <w:t>)</w:t>
      </w:r>
      <w:r>
        <w:rPr>
          <w:i/>
          <w:iCs/>
        </w:rPr>
        <w:t xml:space="preserve"> </w:t>
      </w:r>
      <w:r>
        <w:rPr>
          <w:b/>
          <w:i/>
          <w:iCs/>
        </w:rPr>
        <w:t>[Ahmed, 2009]</w:t>
      </w:r>
      <w:r w:rsidRPr="00AC2DD2">
        <w:rPr>
          <w:i/>
          <w:iCs/>
        </w:rPr>
        <w:t>.</w:t>
      </w:r>
    </w:p>
    <w:p w:rsidR="003D0920" w:rsidRDefault="003D0920" w:rsidP="003D0920">
      <w:pPr>
        <w:tabs>
          <w:tab w:val="left" w:pos="0"/>
        </w:tabs>
        <w:rPr>
          <w:color w:val="000000"/>
        </w:rPr>
      </w:pPr>
      <w:r>
        <w:tab/>
        <w:t xml:space="preserve">Previous work by MMZ Ahmed </w:t>
      </w:r>
      <w:r>
        <w:rPr>
          <w:b/>
        </w:rPr>
        <w:t>[Ahmed, 2009]</w:t>
      </w:r>
      <w:r>
        <w:t xml:space="preserve"> took the above hypothesis for the methodical rotation of texture components, and developed software that would run these transformations for EBSD data. The same software was used again for this research and successfully applied the above rotations for all SSCFSW and SSFSW materials. As all of these types of welds are tool probe dominated, the same corrections have been performed throughout for each EBSD data set that has </w:t>
      </w:r>
      <w:r>
        <w:lastRenderedPageBreak/>
        <w:t xml:space="preserve">been collected. The resulting corrections allowed then for the creation of (111) PFs and the ODF sections at constant intervals which would demonstrate the texture relative to the local shear reference. The detailed EBSD results for each material are available in chapters 4 and 6. Depending on the aluminium alloy that is being analysed, a typical local shear reference frame has predominantly a simple shear texture with </w:t>
      </w:r>
      <w:r>
        <w:rPr>
          <w:color w:val="000000"/>
        </w:rPr>
        <w:t>B</w:t>
      </w:r>
      <w:r w:rsidRPr="00185B8E">
        <w:t>/</w:t>
      </w:r>
      <w:r w:rsidRPr="00185B8E">
        <w:rPr>
          <w:color w:val="000000"/>
          <w:position w:val="-4"/>
        </w:rPr>
        <w:object w:dxaOrig="240" w:dyaOrig="300">
          <v:shape id="_x0000_i1099" type="#_x0000_t75" style="width:12pt;height:15pt" o:ole="">
            <v:imagedata r:id="rId11" o:title=""/>
          </v:shape>
          <o:OLEObject Type="Embed" ProgID="Equation.3" ShapeID="_x0000_i1099" DrawAspect="Content" ObjectID="_1494525417" r:id="rId965"/>
        </w:object>
      </w:r>
      <w:r>
        <w:rPr>
          <w:color w:val="000000"/>
        </w:rPr>
        <w:t>components, with the C component also observable. However, in some cases the B component was less visible and C component was more prevalent. A complete analysis of the various components found will be discussed further below.</w:t>
      </w:r>
    </w:p>
    <w:p w:rsidR="003D0920" w:rsidRDefault="003D0920" w:rsidP="003D0920">
      <w:pPr>
        <w:tabs>
          <w:tab w:val="left" w:pos="0"/>
        </w:tabs>
      </w:pPr>
      <w:r>
        <w:br w:type="page"/>
      </w:r>
    </w:p>
    <w:p w:rsidR="003D0920" w:rsidRDefault="003D0920" w:rsidP="003D0920">
      <w:pPr>
        <w:pStyle w:val="Heading1"/>
        <w:tabs>
          <w:tab w:val="left" w:pos="0"/>
        </w:tabs>
      </w:pPr>
      <w:bookmarkStart w:id="153" w:name="_Toc404107999"/>
      <w:r>
        <w:lastRenderedPageBreak/>
        <w:t>7.6.2 – The crystallographic texture of the different aluminium allows</w:t>
      </w:r>
      <w:bookmarkEnd w:id="153"/>
    </w:p>
    <w:p w:rsidR="003D0920" w:rsidRPr="00506A05" w:rsidRDefault="003D0920" w:rsidP="003D0920">
      <w:pPr>
        <w:tabs>
          <w:tab w:val="left" w:pos="0"/>
        </w:tabs>
      </w:pPr>
      <w:r>
        <w:tab/>
        <w:t xml:space="preserve">An investigation of the DRX for the various materials that were SSCFSW has been made in order to assess variation in their crystallographic texture. This has been demonstrated for the entire DRX relative to the local shear reference frame and is displayed using (011) and (111) PFs but also using ODF sections of </w:t>
      </w:r>
      <w:r w:rsidRPr="00AF41E8">
        <w:rPr>
          <w:color w:val="000000"/>
        </w:rPr>
        <w:t>ф2</w:t>
      </w:r>
      <w:r>
        <w:t xml:space="preserve">=0° and </w:t>
      </w:r>
      <w:r w:rsidRPr="00AF41E8">
        <w:rPr>
          <w:color w:val="000000"/>
        </w:rPr>
        <w:t>ф2</w:t>
      </w:r>
      <w:r>
        <w:t xml:space="preserve">=45° (see figure 7.6.2.A). Figures 7.6.2.A-C show the three different alloys or cross alloys that have been SSCFSW, and in all three cases the ODF image demonstrate </w:t>
      </w:r>
      <w:r w:rsidRPr="00506A05">
        <w:t xml:space="preserve">alternating </w:t>
      </w:r>
      <w:r w:rsidRPr="00506A05">
        <w:rPr>
          <w:color w:val="000000"/>
        </w:rPr>
        <w:t>B</w:t>
      </w:r>
      <w:r w:rsidRPr="00506A05">
        <w:t>/</w:t>
      </w:r>
      <w:r w:rsidRPr="00506A05">
        <w:rPr>
          <w:color w:val="000000"/>
          <w:position w:val="-4"/>
        </w:rPr>
        <w:object w:dxaOrig="240" w:dyaOrig="300">
          <v:shape id="_x0000_i1100" type="#_x0000_t75" style="width:9.75pt;height:12pt" o:ole="">
            <v:imagedata r:id="rId11" o:title=""/>
          </v:shape>
          <o:OLEObject Type="Embed" ProgID="Equation.3" ShapeID="_x0000_i1100" DrawAspect="Content" ObjectID="_1494525418" r:id="rId966"/>
        </w:object>
      </w:r>
      <w:r w:rsidRPr="00506A05">
        <w:rPr>
          <w:color w:val="000000"/>
        </w:rPr>
        <w:t xml:space="preserve"> texture components but no real evidence or even indication of the C component. The only alloy showing strong texture was the SSCFSW  AA6082-T6 with an maximum of 1</w:t>
      </w:r>
      <w:r>
        <w:rPr>
          <w:color w:val="000000"/>
        </w:rPr>
        <w:t>2</w:t>
      </w:r>
      <w:r w:rsidRPr="00506A05">
        <w:rPr>
          <w:color w:val="000000"/>
        </w:rPr>
        <w:t xml:space="preserve">.5xRandom, the other alloys and cross alloys had comparatively weak texture with </w:t>
      </w:r>
      <w:r>
        <w:rPr>
          <w:color w:val="000000"/>
        </w:rPr>
        <w:t xml:space="preserve">maximums of </w:t>
      </w:r>
      <w:r w:rsidRPr="00506A05">
        <w:rPr>
          <w:color w:val="000000"/>
        </w:rPr>
        <w:t>3.2xRandom for 5083-O and 1.6xRandom for the AA7075-AA2024</w:t>
      </w:r>
      <w:r>
        <w:rPr>
          <w:color w:val="000000"/>
        </w:rPr>
        <w:t>. By considering the extreme plastic deformation process that happens during SSCFSW, the simultaneous high temperature input, and the initial texture of the starting materials, the texture variation observed here must a consequence of SSCFSW.</w:t>
      </w:r>
    </w:p>
    <w:p w:rsidR="003D0920" w:rsidRDefault="003D0920" w:rsidP="003D0920">
      <w:pPr>
        <w:tabs>
          <w:tab w:val="left" w:pos="0"/>
        </w:tabs>
      </w:pPr>
    </w:p>
    <w:p w:rsidR="003D0920" w:rsidRDefault="003D0920" w:rsidP="003D0920">
      <w:pPr>
        <w:tabs>
          <w:tab w:val="left" w:pos="0"/>
        </w:tabs>
      </w:pPr>
      <w:r>
        <w:rPr>
          <w:noProof/>
          <w:lang w:eastAsia="en-GB"/>
        </w:rPr>
        <w:drawing>
          <wp:inline distT="0" distB="0" distL="0" distR="0" wp14:anchorId="1D8956AB" wp14:editId="38CE94E5">
            <wp:extent cx="5443870" cy="2322919"/>
            <wp:effectExtent l="0" t="0" r="4445" b="1270"/>
            <wp:docPr id="571693" name="Picture 571693" descr="C:\Users\Sam Gascoyne\Desktop\EBSD 6082-T6  Base Region\Final Images\Corrected\scHFPA(c)_PF_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am Gascoyne\Desktop\EBSD 6082-T6  Base Region\Final Images\Corrected\scHFPA(c)_PF_Overall.bmp"/>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443800" cy="2322889"/>
                    </a:xfrm>
                    <a:prstGeom prst="rect">
                      <a:avLst/>
                    </a:prstGeom>
                    <a:noFill/>
                    <a:ln>
                      <a:noFill/>
                    </a:ln>
                  </pic:spPr>
                </pic:pic>
              </a:graphicData>
            </a:graphic>
          </wp:inline>
        </w:drawing>
      </w:r>
    </w:p>
    <w:p w:rsidR="003D0920" w:rsidRDefault="003D0920" w:rsidP="003D0920">
      <w:pPr>
        <w:tabs>
          <w:tab w:val="left" w:pos="0"/>
        </w:tabs>
        <w:jc w:val="center"/>
      </w:pPr>
      <w:r>
        <w:rPr>
          <w:noProof/>
          <w:lang w:eastAsia="en-GB"/>
        </w:rPr>
        <w:drawing>
          <wp:inline distT="0" distB="0" distL="0" distR="0" wp14:anchorId="6832E690" wp14:editId="03C40632">
            <wp:extent cx="5443870" cy="878861"/>
            <wp:effectExtent l="0" t="0" r="4445" b="0"/>
            <wp:docPr id="571694" name="Picture 571694" descr="C:\Users\Sam Gascoyne\Desktop\EBSD 6082-T6  Base Region\Final Images\ODF\Cropped ODF\scHFPA(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am Gascoyne\Desktop\EBSD 6082-T6  Base Region\Final Images\ODF\Cropped ODF\scHFPA(c)_ODF-Overallc.bmp"/>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444823" cy="879015"/>
                    </a:xfrm>
                    <a:prstGeom prst="rect">
                      <a:avLst/>
                    </a:prstGeom>
                    <a:noFill/>
                    <a:ln>
                      <a:noFill/>
                    </a:ln>
                  </pic:spPr>
                </pic:pic>
              </a:graphicData>
            </a:graphic>
          </wp:inline>
        </w:drawing>
      </w:r>
      <w:r>
        <w:rPr>
          <w:noProof/>
          <w:lang w:eastAsia="en-GB"/>
        </w:rPr>
        <w:drawing>
          <wp:inline distT="0" distB="0" distL="0" distR="0" wp14:anchorId="122E6483" wp14:editId="18D2BFD9">
            <wp:extent cx="3784624" cy="225631"/>
            <wp:effectExtent l="0" t="0" r="0" b="3175"/>
            <wp:docPr id="571695" name="Picture 571695"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8410" cy="225857"/>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Default="003D0920" w:rsidP="003D0920">
      <w:pPr>
        <w:tabs>
          <w:tab w:val="left" w:pos="0"/>
        </w:tabs>
        <w:rPr>
          <w:i/>
          <w:iCs/>
          <w:color w:val="000000"/>
        </w:rPr>
      </w:pPr>
      <w:r w:rsidRPr="006D5FB7">
        <w:rPr>
          <w:i/>
          <w:iCs/>
        </w:rPr>
        <w:t xml:space="preserve">Figure </w:t>
      </w:r>
      <w:r>
        <w:rPr>
          <w:i/>
          <w:iCs/>
        </w:rPr>
        <w:t xml:space="preserve">7.6.2.A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AA6082 DRX</w:t>
      </w:r>
      <w:r w:rsidRPr="006D5FB7">
        <w:rPr>
          <w:i/>
          <w:iCs/>
          <w:color w:val="000000"/>
        </w:rPr>
        <w:t xml:space="preserve"> </w:t>
      </w:r>
      <w:r>
        <w:rPr>
          <w:i/>
          <w:iCs/>
          <w:color w:val="000000"/>
        </w:rPr>
        <w:t>after rotation corrections (top) and</w:t>
      </w:r>
      <w:r w:rsidRPr="006D5FB7">
        <w:rPr>
          <w:i/>
          <w:iCs/>
          <w:color w:val="000000"/>
        </w:rPr>
        <w:t xml:space="preserve"> </w:t>
      </w:r>
      <w:r>
        <w:rPr>
          <w:i/>
          <w:iCs/>
          <w:color w:val="000000"/>
        </w:rPr>
        <w:t>t</w:t>
      </w:r>
      <w:r w:rsidRPr="006D5FB7">
        <w:rPr>
          <w:i/>
          <w:iCs/>
          <w:color w:val="000000"/>
        </w:rPr>
        <w:t xml:space="preserve">he ODF sections at ф2= 0° and ф2 = 45° </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same region (bottom)</w:t>
      </w:r>
    </w:p>
    <w:p w:rsidR="003D0920" w:rsidRDefault="003D0920" w:rsidP="003D0920">
      <w:pPr>
        <w:tabs>
          <w:tab w:val="left" w:pos="0"/>
        </w:tabs>
        <w:rPr>
          <w:i/>
          <w:iCs/>
          <w:color w:val="000000"/>
        </w:rPr>
      </w:pPr>
    </w:p>
    <w:p w:rsidR="003D0920" w:rsidRDefault="003D0920" w:rsidP="003D0920">
      <w:pPr>
        <w:tabs>
          <w:tab w:val="left" w:pos="0"/>
        </w:tabs>
        <w:rPr>
          <w:i/>
          <w:iCs/>
          <w:color w:val="000000"/>
        </w:rPr>
      </w:pPr>
    </w:p>
    <w:p w:rsidR="003D0920" w:rsidRDefault="003D0920" w:rsidP="003D0920">
      <w:pPr>
        <w:tabs>
          <w:tab w:val="left" w:pos="0"/>
        </w:tabs>
      </w:pPr>
    </w:p>
    <w:p w:rsidR="003D0920" w:rsidRDefault="003D0920" w:rsidP="003D0920">
      <w:pPr>
        <w:tabs>
          <w:tab w:val="left" w:pos="0"/>
        </w:tabs>
        <w:jc w:val="center"/>
      </w:pPr>
      <w:r>
        <w:rPr>
          <w:noProof/>
          <w:lang w:eastAsia="en-GB"/>
        </w:rPr>
        <w:lastRenderedPageBreak/>
        <w:drawing>
          <wp:inline distT="0" distB="0" distL="0" distR="0" wp14:anchorId="68169B88" wp14:editId="465996FC">
            <wp:extent cx="5167423" cy="2209032"/>
            <wp:effectExtent l="0" t="0" r="0" b="1270"/>
            <wp:docPr id="571696" name="Picture 571696" descr="C:\Users\Sam Gascoyne\Desktop\EBSD 7075-2024\Images\Corrected PF\72XSTR(C)_PF_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Sam Gascoyne\Desktop\EBSD 7075-2024\Images\Corrected PF\72XSTR(C)_PF_overall.bmp"/>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0" y="0"/>
                      <a:ext cx="5171382" cy="2210725"/>
                    </a:xfrm>
                    <a:prstGeom prst="rect">
                      <a:avLst/>
                    </a:prstGeom>
                    <a:noFill/>
                    <a:ln>
                      <a:noFill/>
                    </a:ln>
                  </pic:spPr>
                </pic:pic>
              </a:graphicData>
            </a:graphic>
          </wp:inline>
        </w:drawing>
      </w:r>
    </w:p>
    <w:p w:rsidR="003D0920" w:rsidRDefault="003D0920" w:rsidP="003D0920">
      <w:pPr>
        <w:tabs>
          <w:tab w:val="left" w:pos="0"/>
        </w:tabs>
        <w:jc w:val="center"/>
      </w:pPr>
      <w:r>
        <w:rPr>
          <w:noProof/>
          <w:lang w:eastAsia="en-GB"/>
        </w:rPr>
        <w:drawing>
          <wp:inline distT="0" distB="0" distL="0" distR="0" wp14:anchorId="76020E92" wp14:editId="47F5ECC0">
            <wp:extent cx="5167424" cy="817969"/>
            <wp:effectExtent l="0" t="0" r="0" b="1270"/>
            <wp:docPr id="571697" name="Picture 571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0" y="0"/>
                      <a:ext cx="5194148" cy="822199"/>
                    </a:xfrm>
                    <a:prstGeom prst="rect">
                      <a:avLst/>
                    </a:prstGeom>
                    <a:noFill/>
                    <a:ln>
                      <a:noFill/>
                    </a:ln>
                  </pic:spPr>
                </pic:pic>
              </a:graphicData>
            </a:graphic>
          </wp:inline>
        </w:drawing>
      </w:r>
      <w:r>
        <w:rPr>
          <w:noProof/>
          <w:lang w:eastAsia="en-GB"/>
        </w:rPr>
        <w:drawing>
          <wp:inline distT="0" distB="0" distL="0" distR="0" wp14:anchorId="40886960" wp14:editId="4C3F69BB">
            <wp:extent cx="3784624" cy="225631"/>
            <wp:effectExtent l="0" t="0" r="0" b="3175"/>
            <wp:docPr id="571698" name="Picture 571698"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8410" cy="225857"/>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Default="003D0920" w:rsidP="003D0920">
      <w:pPr>
        <w:tabs>
          <w:tab w:val="left" w:pos="0"/>
        </w:tabs>
      </w:pPr>
      <w:r w:rsidRPr="006D5FB7">
        <w:rPr>
          <w:i/>
          <w:iCs/>
        </w:rPr>
        <w:t xml:space="preserve">Figure </w:t>
      </w:r>
      <w:r>
        <w:rPr>
          <w:i/>
          <w:iCs/>
        </w:rPr>
        <w:t xml:space="preserve">7.6.2.B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AA7075-AA2024 DRX</w:t>
      </w:r>
      <w:r w:rsidRPr="006D5FB7">
        <w:rPr>
          <w:i/>
          <w:iCs/>
          <w:color w:val="000000"/>
        </w:rPr>
        <w:t xml:space="preserve"> </w:t>
      </w:r>
      <w:r>
        <w:rPr>
          <w:i/>
          <w:iCs/>
          <w:color w:val="000000"/>
        </w:rPr>
        <w:t>after rotation corrections (top) and</w:t>
      </w:r>
      <w:r w:rsidRPr="006D5FB7">
        <w:rPr>
          <w:i/>
          <w:iCs/>
          <w:color w:val="000000"/>
        </w:rPr>
        <w:t xml:space="preserve"> </w:t>
      </w:r>
      <w:r>
        <w:rPr>
          <w:i/>
          <w:iCs/>
          <w:color w:val="000000"/>
        </w:rPr>
        <w:t>t</w:t>
      </w:r>
      <w:r w:rsidRPr="006D5FB7">
        <w:rPr>
          <w:i/>
          <w:iCs/>
          <w:color w:val="000000"/>
        </w:rPr>
        <w:t xml:space="preserve">he ODF sections at ф2= 0° and ф2 = 45° </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same region (bottom)</w:t>
      </w:r>
    </w:p>
    <w:p w:rsidR="003D0920" w:rsidRDefault="003D0920" w:rsidP="003D0920">
      <w:pPr>
        <w:tabs>
          <w:tab w:val="left" w:pos="0"/>
        </w:tabs>
      </w:pPr>
      <w:r>
        <w:rPr>
          <w:noProof/>
          <w:lang w:eastAsia="en-GB"/>
        </w:rPr>
        <w:drawing>
          <wp:inline distT="0" distB="0" distL="0" distR="0" wp14:anchorId="37C80D51" wp14:editId="10B3A2DD">
            <wp:extent cx="5550195" cy="2371794"/>
            <wp:effectExtent l="0" t="0" r="0" b="0"/>
            <wp:docPr id="571699" name="Picture 571699" descr="C:\Users\Sam Gascoyne\Desktop\EBSD 5083-0\Images\Corrected PF 5083\5XSTR(C)_overall-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Sam Gascoyne\Desktop\EBSD 5083-0\Images\Corrected PF 5083\5XSTR(C)_overall-PF.bmp"/>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5553663" cy="2373276"/>
                    </a:xfrm>
                    <a:prstGeom prst="rect">
                      <a:avLst/>
                    </a:prstGeom>
                    <a:noFill/>
                    <a:ln>
                      <a:noFill/>
                    </a:ln>
                  </pic:spPr>
                </pic:pic>
              </a:graphicData>
            </a:graphic>
          </wp:inline>
        </w:drawing>
      </w:r>
    </w:p>
    <w:p w:rsidR="003D0920" w:rsidRDefault="003D0920" w:rsidP="003D0920">
      <w:pPr>
        <w:tabs>
          <w:tab w:val="left" w:pos="0"/>
        </w:tabs>
      </w:pPr>
      <w:r>
        <w:rPr>
          <w:noProof/>
          <w:lang w:eastAsia="en-GB"/>
        </w:rPr>
        <w:drawing>
          <wp:inline distT="0" distB="0" distL="0" distR="0" wp14:anchorId="567BA1DF" wp14:editId="5FFDBA95">
            <wp:extent cx="5550195" cy="896461"/>
            <wp:effectExtent l="0" t="0" r="0" b="0"/>
            <wp:docPr id="571700" name="Picture 571700" descr="C:\Users\Sam Gascoyne\Desktop\EBSD 5083-0\Images\ODF\ODF crops\5XSTR(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Sam Gascoyne\Desktop\EBSD 5083-0\Images\ODF\ODF crops\5XSTR(C)_ODF-Overallc.bmp"/>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5554479" cy="897153"/>
                    </a:xfrm>
                    <a:prstGeom prst="rect">
                      <a:avLst/>
                    </a:prstGeom>
                    <a:noFill/>
                    <a:ln>
                      <a:noFill/>
                    </a:ln>
                  </pic:spPr>
                </pic:pic>
              </a:graphicData>
            </a:graphic>
          </wp:inline>
        </w:drawing>
      </w:r>
    </w:p>
    <w:p w:rsidR="003D0920" w:rsidRDefault="003D0920" w:rsidP="003D0920">
      <w:pPr>
        <w:tabs>
          <w:tab w:val="left" w:pos="0"/>
        </w:tabs>
        <w:jc w:val="center"/>
        <w:rPr>
          <w:i/>
          <w:iCs/>
        </w:rPr>
      </w:pPr>
      <w:r>
        <w:rPr>
          <w:noProof/>
          <w:lang w:eastAsia="en-GB"/>
        </w:rPr>
        <w:drawing>
          <wp:inline distT="0" distB="0" distL="0" distR="0" wp14:anchorId="23EBC66A" wp14:editId="272793A5">
            <wp:extent cx="3784624" cy="225631"/>
            <wp:effectExtent l="0" t="0" r="0" b="3175"/>
            <wp:docPr id="571701" name="Picture 571701"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8410" cy="225857"/>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Default="003D0920" w:rsidP="003D0920">
      <w:pPr>
        <w:tabs>
          <w:tab w:val="left" w:pos="0"/>
        </w:tabs>
      </w:pPr>
      <w:r w:rsidRPr="006D5FB7">
        <w:rPr>
          <w:i/>
          <w:iCs/>
        </w:rPr>
        <w:t xml:space="preserve">Figure </w:t>
      </w:r>
      <w:r>
        <w:rPr>
          <w:i/>
          <w:iCs/>
        </w:rPr>
        <w:t xml:space="preserve">7.6.2.C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5083-O DRX</w:t>
      </w:r>
      <w:r w:rsidRPr="006D5FB7">
        <w:rPr>
          <w:i/>
          <w:iCs/>
          <w:color w:val="000000"/>
        </w:rPr>
        <w:t xml:space="preserve"> </w:t>
      </w:r>
      <w:r>
        <w:rPr>
          <w:i/>
          <w:iCs/>
          <w:color w:val="000000"/>
        </w:rPr>
        <w:t>after rotation corrections (top) and</w:t>
      </w:r>
      <w:r w:rsidRPr="006D5FB7">
        <w:rPr>
          <w:i/>
          <w:iCs/>
          <w:color w:val="000000"/>
        </w:rPr>
        <w:t xml:space="preserve"> </w:t>
      </w:r>
      <w:r>
        <w:rPr>
          <w:i/>
          <w:iCs/>
          <w:color w:val="000000"/>
        </w:rPr>
        <w:t>t</w:t>
      </w:r>
      <w:r w:rsidRPr="006D5FB7">
        <w:rPr>
          <w:i/>
          <w:iCs/>
          <w:color w:val="000000"/>
        </w:rPr>
        <w:t xml:space="preserve">he ODF sections at ф2= 0° and ф2 = 45° </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same region (bottom)</w:t>
      </w:r>
    </w:p>
    <w:p w:rsidR="003D0920" w:rsidRDefault="003D0920" w:rsidP="003D0920">
      <w:pPr>
        <w:tabs>
          <w:tab w:val="left" w:pos="0"/>
        </w:tabs>
        <w:sectPr w:rsidR="003D0920">
          <w:pgSz w:w="11906" w:h="16838"/>
          <w:pgMar w:top="1440" w:right="1440" w:bottom="1440" w:left="1440" w:header="708" w:footer="708" w:gutter="0"/>
          <w:cols w:space="708"/>
          <w:docGrid w:linePitch="360"/>
        </w:sectPr>
      </w:pPr>
    </w:p>
    <w:p w:rsidR="003D0920" w:rsidRDefault="003D0920" w:rsidP="003D0920">
      <w:pPr>
        <w:tabs>
          <w:tab w:val="left" w:pos="0"/>
        </w:tabs>
      </w:pPr>
      <w:r w:rsidRPr="005616A2">
        <w:rPr>
          <w:iCs/>
          <w:noProof/>
          <w:color w:val="000000"/>
          <w:lang w:eastAsia="en-GB"/>
        </w:rPr>
        <w:lastRenderedPageBreak/>
        <w:drawing>
          <wp:inline distT="0" distB="0" distL="0" distR="0" wp14:anchorId="3457F131" wp14:editId="2CCCACE2">
            <wp:extent cx="8863330" cy="604959"/>
            <wp:effectExtent l="0" t="0" r="0" b="5080"/>
            <wp:docPr id="571702" name="Picture 571702" descr="C:\Users\Sam Gascoyne\Desktop\EBSD 7075-2014\72XSTR(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am Gascoyne\Desktop\EBSD 7075-2014\72XSTR(C)_CBB.bmp"/>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8863330" cy="604959"/>
                    </a:xfrm>
                    <a:prstGeom prst="rect">
                      <a:avLst/>
                    </a:prstGeom>
                    <a:noFill/>
                    <a:ln>
                      <a:noFill/>
                    </a:ln>
                  </pic:spPr>
                </pic:pic>
              </a:graphicData>
            </a:graphic>
          </wp:inline>
        </w:drawing>
      </w:r>
    </w:p>
    <w:p w:rsidR="003D0920" w:rsidRPr="00711865" w:rsidRDefault="003D0920" w:rsidP="003D0920">
      <w:pPr>
        <w:rPr>
          <w:i/>
        </w:rPr>
      </w:pPr>
      <w:r w:rsidRPr="00711865">
        <w:rPr>
          <w:i/>
          <w:iCs/>
        </w:rPr>
        <w:t>Figure 7.6.2.D - Texture components map</w:t>
      </w:r>
      <w:r w:rsidRPr="00711865">
        <w:rPr>
          <w:rFonts w:cs="Arial"/>
          <w:bCs/>
          <w:i/>
          <w:iCs/>
        </w:rPr>
        <w:t xml:space="preserve"> for AA</w:t>
      </w:r>
      <w:r w:rsidRPr="00711865">
        <w:rPr>
          <w:i/>
        </w:rPr>
        <w:t xml:space="preserve">7075-AA2024 </w:t>
      </w:r>
      <w:r w:rsidRPr="00711865">
        <w:rPr>
          <w:i/>
          <w:iCs/>
        </w:rPr>
        <w:t xml:space="preserve">after rotation correction with </w:t>
      </w:r>
      <w:r w:rsidRPr="00711865">
        <w:rPr>
          <w:i/>
          <w:iCs/>
          <w:color w:val="000000"/>
          <w:position w:val="-4"/>
        </w:rPr>
        <w:object w:dxaOrig="240" w:dyaOrig="260">
          <v:shape id="_x0000_i1101" type="#_x0000_t75" style="width:12pt;height:13.5pt" o:ole="">
            <v:imagedata r:id="rId9" o:title=""/>
          </v:shape>
          <o:OLEObject Type="Embed" ProgID="Equation.3" ShapeID="_x0000_i1101" DrawAspect="Content" ObjectID="_1494525419" r:id="rId968"/>
        </w:object>
      </w:r>
      <w:r w:rsidRPr="00711865">
        <w:rPr>
          <w:i/>
          <w:iCs/>
          <w:color w:val="000000"/>
        </w:rPr>
        <w:t xml:space="preserve">(red), </w:t>
      </w:r>
      <w:r w:rsidRPr="00711865">
        <w:rPr>
          <w:i/>
          <w:iCs/>
          <w:color w:val="000000"/>
          <w:position w:val="-4"/>
        </w:rPr>
        <w:object w:dxaOrig="240" w:dyaOrig="300">
          <v:shape id="_x0000_i1102" type="#_x0000_t75" style="width:12pt;height:15pt" o:ole="">
            <v:imagedata r:id="rId11" o:title=""/>
          </v:shape>
          <o:OLEObject Type="Embed" ProgID="Equation.3" ShapeID="_x0000_i1102" DrawAspect="Content" ObjectID="_1494525420" r:id="rId969"/>
        </w:object>
      </w:r>
      <w:r w:rsidRPr="00711865">
        <w:rPr>
          <w:i/>
          <w:iCs/>
        </w:rPr>
        <w:t>(yellow), and C (blue).</w:t>
      </w:r>
    </w:p>
    <w:p w:rsidR="003D0920" w:rsidRDefault="003D0920" w:rsidP="003D0920">
      <w:pPr>
        <w:tabs>
          <w:tab w:val="left" w:pos="0"/>
        </w:tabs>
      </w:pPr>
      <w:r w:rsidRPr="005616A2">
        <w:rPr>
          <w:iCs/>
          <w:noProof/>
          <w:lang w:eastAsia="en-GB"/>
        </w:rPr>
        <w:drawing>
          <wp:inline distT="0" distB="0" distL="0" distR="0" wp14:anchorId="431129E6" wp14:editId="0481478E">
            <wp:extent cx="8846185" cy="595630"/>
            <wp:effectExtent l="0" t="0" r="0" b="0"/>
            <wp:docPr id="571703" name="Picture 571703" descr="C:\Users\Sam Gascoyne\Desktop\EBSD 5083-0\5XSTR(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 Gascoyne\Desktop\EBSD 5083-0\5XSTR(C)_CBB.bmp"/>
                    <pic:cNvPicPr>
                      <a:picLocks noChangeAspect="1" noChangeArrowheads="1"/>
                    </pic:cNvPicPr>
                  </pic:nvPicPr>
                  <pic:blipFill>
                    <a:blip r:embed="rId906">
                      <a:extLst>
                        <a:ext uri="{28A0092B-C50C-407E-A947-70E740481C1C}">
                          <a14:useLocalDpi xmlns:a14="http://schemas.microsoft.com/office/drawing/2010/main" val="0"/>
                        </a:ext>
                      </a:extLst>
                    </a:blip>
                    <a:srcRect/>
                    <a:stretch>
                      <a:fillRect/>
                    </a:stretch>
                  </pic:blipFill>
                  <pic:spPr bwMode="auto">
                    <a:xfrm>
                      <a:off x="0" y="0"/>
                      <a:ext cx="8846185" cy="595630"/>
                    </a:xfrm>
                    <a:prstGeom prst="rect">
                      <a:avLst/>
                    </a:prstGeom>
                    <a:noFill/>
                    <a:ln>
                      <a:noFill/>
                    </a:ln>
                  </pic:spPr>
                </pic:pic>
              </a:graphicData>
            </a:graphic>
          </wp:inline>
        </w:drawing>
      </w:r>
    </w:p>
    <w:p w:rsidR="003D0920" w:rsidRPr="00711865" w:rsidRDefault="003D0920" w:rsidP="003D0920">
      <w:pPr>
        <w:tabs>
          <w:tab w:val="left" w:pos="0"/>
        </w:tabs>
        <w:rPr>
          <w:i/>
        </w:rPr>
      </w:pPr>
      <w:r w:rsidRPr="00711865">
        <w:rPr>
          <w:i/>
          <w:iCs/>
        </w:rPr>
        <w:t>Figure 7.6.2.E - Texture components map</w:t>
      </w:r>
      <w:r w:rsidRPr="00711865">
        <w:rPr>
          <w:rFonts w:cs="Arial"/>
          <w:bCs/>
          <w:i/>
          <w:iCs/>
        </w:rPr>
        <w:t xml:space="preserve"> for AA</w:t>
      </w:r>
      <w:r w:rsidRPr="00711865">
        <w:rPr>
          <w:i/>
        </w:rPr>
        <w:t xml:space="preserve">5083 </w:t>
      </w:r>
      <w:r w:rsidRPr="00711865">
        <w:rPr>
          <w:i/>
          <w:iCs/>
        </w:rPr>
        <w:t xml:space="preserve">after rotation correction with </w:t>
      </w:r>
      <w:r w:rsidRPr="00711865">
        <w:rPr>
          <w:i/>
          <w:iCs/>
          <w:color w:val="000000"/>
          <w:position w:val="-4"/>
        </w:rPr>
        <w:object w:dxaOrig="240" w:dyaOrig="260">
          <v:shape id="_x0000_i1103" type="#_x0000_t75" style="width:12pt;height:13.5pt" o:ole="">
            <v:imagedata r:id="rId9" o:title=""/>
          </v:shape>
          <o:OLEObject Type="Embed" ProgID="Equation.3" ShapeID="_x0000_i1103" DrawAspect="Content" ObjectID="_1494525421" r:id="rId970"/>
        </w:object>
      </w:r>
      <w:r w:rsidRPr="00711865">
        <w:rPr>
          <w:i/>
          <w:iCs/>
          <w:color w:val="000000"/>
        </w:rPr>
        <w:t xml:space="preserve">(red), </w:t>
      </w:r>
      <w:r w:rsidRPr="00711865">
        <w:rPr>
          <w:i/>
          <w:iCs/>
          <w:color w:val="000000"/>
          <w:position w:val="-4"/>
        </w:rPr>
        <w:object w:dxaOrig="240" w:dyaOrig="300">
          <v:shape id="_x0000_i1104" type="#_x0000_t75" style="width:12pt;height:15pt" o:ole="">
            <v:imagedata r:id="rId11" o:title=""/>
          </v:shape>
          <o:OLEObject Type="Embed" ProgID="Equation.3" ShapeID="_x0000_i1104" DrawAspect="Content" ObjectID="_1494525422" r:id="rId971"/>
        </w:object>
      </w:r>
      <w:r w:rsidRPr="00711865">
        <w:rPr>
          <w:i/>
          <w:iCs/>
        </w:rPr>
        <w:t>(yellow), and C (blue).</w:t>
      </w:r>
    </w:p>
    <w:p w:rsidR="003D0920" w:rsidRDefault="003D0920" w:rsidP="003D0920">
      <w:pPr>
        <w:tabs>
          <w:tab w:val="left" w:pos="0"/>
        </w:tabs>
      </w:pPr>
      <w:r>
        <w:rPr>
          <w:noProof/>
          <w:lang w:eastAsia="en-GB"/>
        </w:rPr>
        <w:drawing>
          <wp:anchor distT="0" distB="0" distL="114300" distR="114300" simplePos="0" relativeHeight="251720704" behindDoc="0" locked="0" layoutInCell="1" allowOverlap="1" wp14:anchorId="6EA2D4BF" wp14:editId="77C88C22">
            <wp:simplePos x="0" y="0"/>
            <wp:positionH relativeFrom="column">
              <wp:posOffset>-148</wp:posOffset>
            </wp:positionH>
            <wp:positionV relativeFrom="paragraph">
              <wp:posOffset>54610</wp:posOffset>
            </wp:positionV>
            <wp:extent cx="8835390" cy="554990"/>
            <wp:effectExtent l="0" t="0" r="3810" b="0"/>
            <wp:wrapNone/>
            <wp:docPr id="571704" name="Picture 571704" descr="C:\Users\Sam Gascoyne\Desktop\EBSD 6082-T6 Wire\Images\Corrected PF\6Wire(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esktop\EBSD 6082-T6 Wire\Images\Corrected PF\6Wire(c)_CBB.bmp"/>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8835390" cy="55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D0920" w:rsidRDefault="003D0920" w:rsidP="003D0920">
      <w:pPr>
        <w:tabs>
          <w:tab w:val="left" w:pos="0"/>
        </w:tabs>
      </w:pPr>
    </w:p>
    <w:p w:rsidR="003D0920" w:rsidRPr="00711865" w:rsidRDefault="003D0920" w:rsidP="003D0920">
      <w:pPr>
        <w:rPr>
          <w:i/>
        </w:rPr>
      </w:pPr>
      <w:r w:rsidRPr="00711865">
        <w:rPr>
          <w:i/>
          <w:iCs/>
        </w:rPr>
        <w:t>Figure 7.6.2.F - Texture components map</w:t>
      </w:r>
      <w:r w:rsidRPr="00711865">
        <w:rPr>
          <w:rFonts w:cs="Arial"/>
          <w:bCs/>
          <w:i/>
          <w:iCs/>
        </w:rPr>
        <w:t xml:space="preserve"> for AA6082</w:t>
      </w:r>
      <w:r w:rsidRPr="00711865">
        <w:rPr>
          <w:i/>
        </w:rPr>
        <w:t xml:space="preserve"> </w:t>
      </w:r>
      <w:r w:rsidRPr="00711865">
        <w:rPr>
          <w:i/>
          <w:iCs/>
        </w:rPr>
        <w:t xml:space="preserve">after rotation correction with </w:t>
      </w:r>
      <w:r w:rsidRPr="00711865">
        <w:rPr>
          <w:i/>
          <w:iCs/>
          <w:color w:val="000000"/>
          <w:position w:val="-4"/>
        </w:rPr>
        <w:object w:dxaOrig="240" w:dyaOrig="260">
          <v:shape id="_x0000_i1105" type="#_x0000_t75" style="width:12pt;height:13.5pt" o:ole="">
            <v:imagedata r:id="rId9" o:title=""/>
          </v:shape>
          <o:OLEObject Type="Embed" ProgID="Equation.3" ShapeID="_x0000_i1105" DrawAspect="Content" ObjectID="_1494525423" r:id="rId972"/>
        </w:object>
      </w:r>
      <w:r w:rsidRPr="00711865">
        <w:rPr>
          <w:i/>
          <w:iCs/>
          <w:color w:val="000000"/>
        </w:rPr>
        <w:t xml:space="preserve">(red), </w:t>
      </w:r>
      <w:r w:rsidRPr="00711865">
        <w:rPr>
          <w:i/>
          <w:iCs/>
          <w:color w:val="000000"/>
          <w:position w:val="-4"/>
        </w:rPr>
        <w:object w:dxaOrig="240" w:dyaOrig="300">
          <v:shape id="_x0000_i1106" type="#_x0000_t75" style="width:12pt;height:15pt" o:ole="">
            <v:imagedata r:id="rId11" o:title=""/>
          </v:shape>
          <o:OLEObject Type="Embed" ProgID="Equation.3" ShapeID="_x0000_i1106" DrawAspect="Content" ObjectID="_1494525424" r:id="rId973"/>
        </w:object>
      </w:r>
      <w:r w:rsidRPr="00711865">
        <w:rPr>
          <w:i/>
          <w:iCs/>
        </w:rPr>
        <w:t>(yellow), and C (blue).</w:t>
      </w:r>
    </w:p>
    <w:p w:rsidR="003D0920" w:rsidRDefault="003D0920" w:rsidP="003D0920">
      <w:pPr>
        <w:tabs>
          <w:tab w:val="left" w:pos="0"/>
        </w:tabs>
      </w:pPr>
    </w:p>
    <w:p w:rsidR="003D0920" w:rsidRDefault="003D0920" w:rsidP="003D0920">
      <w:pPr>
        <w:tabs>
          <w:tab w:val="left" w:pos="0"/>
        </w:tabs>
        <w:sectPr w:rsidR="003D0920" w:rsidSect="00142F1F">
          <w:pgSz w:w="16838" w:h="11906" w:orient="landscape"/>
          <w:pgMar w:top="1440" w:right="1440" w:bottom="1440" w:left="1440" w:header="708" w:footer="708" w:gutter="0"/>
          <w:cols w:space="708"/>
          <w:docGrid w:linePitch="360"/>
        </w:sectPr>
      </w:pPr>
    </w:p>
    <w:p w:rsidR="003D0920" w:rsidRDefault="003D0920" w:rsidP="003D0920">
      <w:pPr>
        <w:rPr>
          <w:color w:val="000000"/>
        </w:rPr>
      </w:pPr>
      <w:r w:rsidRPr="008D3683">
        <w:lastRenderedPageBreak/>
        <w:tab/>
        <w:t>Figures 7.6.2.D</w:t>
      </w:r>
      <w:r>
        <w:t xml:space="preserve">-F show the texture component OIM for the three alloy sets AA5083, AA6082, and AA7075-2024. The texture component maps are set for three components </w:t>
      </w:r>
      <w:r>
        <w:rPr>
          <w:color w:val="000000"/>
        </w:rPr>
        <w:t>B</w:t>
      </w:r>
      <w:proofErr w:type="gramStart"/>
      <w:r>
        <w:t xml:space="preserve">, </w:t>
      </w:r>
      <w:proofErr w:type="gramEnd"/>
      <w:r w:rsidRPr="00985A26">
        <w:rPr>
          <w:color w:val="000000"/>
          <w:position w:val="-4"/>
        </w:rPr>
        <w:object w:dxaOrig="240" w:dyaOrig="300">
          <v:shape id="_x0000_i1107" type="#_x0000_t75" style="width:12pt;height:15pt" o:ole="">
            <v:imagedata r:id="rId11" o:title=""/>
          </v:shape>
          <o:OLEObject Type="Embed" ProgID="Equation.3" ShapeID="_x0000_i1107" DrawAspect="Content" ObjectID="_1494525425" r:id="rId974"/>
        </w:object>
      </w:r>
      <w:r>
        <w:rPr>
          <w:color w:val="000000"/>
        </w:rPr>
        <w:t xml:space="preserve">, and C which have the respective colours of red, yellow, and blue, and have a spread of 25°. Alternating texture bands can be observed, and they are more pronounced towards the AS than the RS. </w:t>
      </w:r>
      <w:r>
        <w:t>All three material sets demonstrated t</w:t>
      </w:r>
      <w:r w:rsidRPr="00985A26">
        <w:t xml:space="preserve">he </w:t>
      </w:r>
      <w:r w:rsidRPr="00985A26">
        <w:rPr>
          <w:color w:val="000000"/>
          <w:position w:val="-4"/>
        </w:rPr>
        <w:object w:dxaOrig="240" w:dyaOrig="260">
          <v:shape id="_x0000_i1108" type="#_x0000_t75" style="width:12pt;height:13.5pt" o:ole="">
            <v:imagedata r:id="rId9" o:title=""/>
          </v:shape>
          <o:OLEObject Type="Embed" ProgID="Equation.3" ShapeID="_x0000_i1108" DrawAspect="Content" ObjectID="_1494525426" r:id="rId975"/>
        </w:object>
      </w:r>
      <w:r w:rsidRPr="00985A26">
        <w:t>/</w:t>
      </w:r>
      <w:r w:rsidRPr="00985A26">
        <w:rPr>
          <w:color w:val="000000"/>
          <w:position w:val="-4"/>
        </w:rPr>
        <w:object w:dxaOrig="240" w:dyaOrig="300">
          <v:shape id="_x0000_i1109" type="#_x0000_t75" style="width:12pt;height:15pt" o:ole="">
            <v:imagedata r:id="rId11" o:title=""/>
          </v:shape>
          <o:OLEObject Type="Embed" ProgID="Equation.3" ShapeID="_x0000_i1109" DrawAspect="Content" ObjectID="_1494525427" r:id="rId976"/>
        </w:object>
      </w:r>
      <w:r>
        <w:rPr>
          <w:color w:val="000000"/>
        </w:rPr>
        <w:t xml:space="preserve"> components, which is also reflected in the ODF results, but the ODF do not show the C component. The texture component maps do show to some extent the C component (blue), however it is generally weak especially when compared to the </w:t>
      </w:r>
      <w:r w:rsidRPr="00985A26">
        <w:rPr>
          <w:color w:val="000000"/>
          <w:position w:val="-4"/>
        </w:rPr>
        <w:object w:dxaOrig="240" w:dyaOrig="260">
          <v:shape id="_x0000_i1110" type="#_x0000_t75" style="width:12pt;height:13.5pt" o:ole="">
            <v:imagedata r:id="rId9" o:title=""/>
          </v:shape>
          <o:OLEObject Type="Embed" ProgID="Equation.3" ShapeID="_x0000_i1110" DrawAspect="Content" ObjectID="_1494525428" r:id="rId977"/>
        </w:object>
      </w:r>
      <w:r w:rsidRPr="00985A26">
        <w:t>/</w:t>
      </w:r>
      <w:r w:rsidRPr="00985A26">
        <w:rPr>
          <w:color w:val="000000"/>
          <w:position w:val="-4"/>
        </w:rPr>
        <w:object w:dxaOrig="240" w:dyaOrig="300">
          <v:shape id="_x0000_i1111" type="#_x0000_t75" style="width:12pt;height:15pt" o:ole="">
            <v:imagedata r:id="rId11" o:title=""/>
          </v:shape>
          <o:OLEObject Type="Embed" ProgID="Equation.3" ShapeID="_x0000_i1111" DrawAspect="Content" ObjectID="_1494525429" r:id="rId978"/>
        </w:object>
      </w:r>
      <w:r>
        <w:rPr>
          <w:color w:val="000000"/>
        </w:rPr>
        <w:t xml:space="preserve"> (red and yellow) components.</w:t>
      </w:r>
    </w:p>
    <w:p w:rsidR="003D0920" w:rsidRDefault="003D0920" w:rsidP="003D0920">
      <w:pPr>
        <w:rPr>
          <w:color w:val="000000"/>
        </w:rPr>
      </w:pPr>
      <w:r>
        <w:rPr>
          <w:color w:val="000000"/>
        </w:rPr>
        <w:tab/>
      </w:r>
      <w:r>
        <w:t xml:space="preserve">All three sets of welds for the different materials have quite sharp contrasts, both in terms of strength of texture but also representation of the torsion components. In terms of texture components the AA7075-AA2024 and to a lesser extent AA5083 both show the C component in the texture component OIMs. For the AA6082-T6 however the presence of the C component is almost non-existent, only small traces can be detected towards the extreme end of the RS. In terms of alternating bands, only the AA5083 and AA6082 alloys show banding of </w:t>
      </w:r>
      <w:r w:rsidRPr="00985A26">
        <w:rPr>
          <w:color w:val="000000"/>
          <w:position w:val="-4"/>
        </w:rPr>
        <w:object w:dxaOrig="240" w:dyaOrig="260">
          <v:shape id="_x0000_i1112" type="#_x0000_t75" style="width:12pt;height:13.5pt" o:ole="">
            <v:imagedata r:id="rId9" o:title=""/>
          </v:shape>
          <o:OLEObject Type="Embed" ProgID="Equation.3" ShapeID="_x0000_i1112" DrawAspect="Content" ObjectID="_1494525430" r:id="rId979"/>
        </w:object>
      </w:r>
      <w:r w:rsidRPr="00985A26">
        <w:t>/</w:t>
      </w:r>
      <w:r w:rsidRPr="00985A26">
        <w:rPr>
          <w:color w:val="000000"/>
          <w:position w:val="-4"/>
        </w:rPr>
        <w:object w:dxaOrig="240" w:dyaOrig="300">
          <v:shape id="_x0000_i1113" type="#_x0000_t75" style="width:12pt;height:15pt" o:ole="">
            <v:imagedata r:id="rId11" o:title=""/>
          </v:shape>
          <o:OLEObject Type="Embed" ProgID="Equation.3" ShapeID="_x0000_i1113" DrawAspect="Content" ObjectID="_1494525431" r:id="rId980"/>
        </w:object>
      </w:r>
      <w:r>
        <w:rPr>
          <w:color w:val="000000"/>
        </w:rPr>
        <w:t xml:space="preserve"> components, although for AA5083 these bands also demonstrate the C component. Additionally, the texture is weakest in the AA7075-AA2024 material set, stronger with the AA5083, and strongest with AA6082.</w:t>
      </w:r>
    </w:p>
    <w:p w:rsidR="003D0920" w:rsidRDefault="003D0920" w:rsidP="003D0920">
      <w:r>
        <w:rPr>
          <w:color w:val="000000"/>
        </w:rPr>
        <w:tab/>
        <w:t xml:space="preserve">The alternating </w:t>
      </w:r>
      <w:r w:rsidRPr="00985A26">
        <w:rPr>
          <w:color w:val="000000"/>
          <w:position w:val="-4"/>
        </w:rPr>
        <w:object w:dxaOrig="240" w:dyaOrig="260">
          <v:shape id="_x0000_i1114" type="#_x0000_t75" style="width:12pt;height:13.5pt" o:ole="">
            <v:imagedata r:id="rId9" o:title=""/>
          </v:shape>
          <o:OLEObject Type="Embed" ProgID="Equation.3" ShapeID="_x0000_i1114" DrawAspect="Content" ObjectID="_1494525432" r:id="rId981"/>
        </w:object>
      </w:r>
      <w:r w:rsidRPr="00985A26">
        <w:t>/</w:t>
      </w:r>
      <w:r w:rsidRPr="00985A26">
        <w:rPr>
          <w:color w:val="000000"/>
          <w:position w:val="-4"/>
        </w:rPr>
        <w:object w:dxaOrig="240" w:dyaOrig="300">
          <v:shape id="_x0000_i1115" type="#_x0000_t75" style="width:12pt;height:15pt" o:ole="">
            <v:imagedata r:id="rId11" o:title=""/>
          </v:shape>
          <o:OLEObject Type="Embed" ProgID="Equation.3" ShapeID="_x0000_i1115" DrawAspect="Content" ObjectID="_1494525433" r:id="rId982"/>
        </w:object>
      </w:r>
      <w:r>
        <w:rPr>
          <w:color w:val="000000"/>
        </w:rPr>
        <w:t xml:space="preserve"> components and an array of all </w:t>
      </w:r>
      <w:proofErr w:type="gramStart"/>
      <w:r>
        <w:rPr>
          <w:color w:val="000000"/>
        </w:rPr>
        <w:t xml:space="preserve">three </w:t>
      </w:r>
      <w:proofErr w:type="gramEnd"/>
      <w:r w:rsidRPr="00985A26">
        <w:rPr>
          <w:color w:val="000000"/>
          <w:position w:val="-4"/>
        </w:rPr>
        <w:object w:dxaOrig="240" w:dyaOrig="260">
          <v:shape id="_x0000_i1116" type="#_x0000_t75" style="width:12pt;height:13.5pt" o:ole="">
            <v:imagedata r:id="rId9" o:title=""/>
          </v:shape>
          <o:OLEObject Type="Embed" ProgID="Equation.3" ShapeID="_x0000_i1116" DrawAspect="Content" ObjectID="_1494525434" r:id="rId983"/>
        </w:object>
      </w:r>
      <w:r>
        <w:t xml:space="preserve">, </w:t>
      </w:r>
      <w:r w:rsidRPr="00985A26">
        <w:rPr>
          <w:color w:val="000000"/>
          <w:position w:val="-4"/>
        </w:rPr>
        <w:object w:dxaOrig="240" w:dyaOrig="300">
          <v:shape id="_x0000_i1117" type="#_x0000_t75" style="width:12pt;height:15pt" o:ole="">
            <v:imagedata r:id="rId11" o:title=""/>
          </v:shape>
          <o:OLEObject Type="Embed" ProgID="Equation.3" ShapeID="_x0000_i1117" DrawAspect="Content" ObjectID="_1494525435" r:id="rId984"/>
        </w:object>
      </w:r>
      <w:r>
        <w:rPr>
          <w:color w:val="000000"/>
        </w:rPr>
        <w:t xml:space="preserve">, and C components as part of the simple shear texture has also been researched by other authors such as Fonda and Bingert </w:t>
      </w:r>
      <w:r>
        <w:rPr>
          <w:b/>
          <w:color w:val="000000"/>
        </w:rPr>
        <w:t>[Fonda and Bingert, 2007]</w:t>
      </w:r>
      <w:r>
        <w:rPr>
          <w:color w:val="000000"/>
        </w:rPr>
        <w:t xml:space="preserve">. They analysed the weld centre where x = 0 in line with the WD </w:t>
      </w:r>
      <w:r w:rsidRPr="00E32FB9">
        <w:rPr>
          <w:color w:val="000000"/>
        </w:rPr>
        <w:t xml:space="preserve">and </w:t>
      </w:r>
      <w:r>
        <w:rPr>
          <w:color w:val="000000"/>
        </w:rPr>
        <w:t>postulated</w:t>
      </w:r>
      <w:r w:rsidRPr="00E32FB9">
        <w:rPr>
          <w:color w:val="000000"/>
        </w:rPr>
        <w:t xml:space="preserve"> that the texture </w:t>
      </w:r>
      <w:r w:rsidRPr="00E32FB9">
        <w:t xml:space="preserve">banding is a result of a cyclic </w:t>
      </w:r>
      <w:r>
        <w:t>change</w:t>
      </w:r>
      <w:r w:rsidRPr="00E32FB9">
        <w:t xml:space="preserve"> in the magnitude of strain or temperature during </w:t>
      </w:r>
      <w:r>
        <w:t>FSW. It is also worth noting that because the strain magnitude changes periodically, the texture is expected to alternate periodically also. One of the most striking things about these results is the apparent lack of the C component, especially in the AA6082, however this may be related to the fact that all three sets of samples are towards the top of the weld in the filler region. Finally, the AA7075-AA2024 material set does not fit with aforementioned banding effect that has been described by Fonda and Bingert, and seen in both the AA5083 and AA6082. It is difficult to fully ascertain whether or not this is more due to the weak texture results, or due to completely different phenomena relating to the intermixing of two distinct materials.</w:t>
      </w:r>
    </w:p>
    <w:p w:rsidR="003D0920" w:rsidRDefault="003D0920" w:rsidP="003D0920">
      <w:r>
        <w:br w:type="page"/>
      </w:r>
    </w:p>
    <w:p w:rsidR="003D0920" w:rsidRDefault="003D0920" w:rsidP="003D0920">
      <w:pPr>
        <w:pStyle w:val="Heading1"/>
        <w:tabs>
          <w:tab w:val="left" w:pos="0"/>
        </w:tabs>
      </w:pPr>
      <w:bookmarkStart w:id="154" w:name="_Toc404108000"/>
      <w:r>
        <w:lastRenderedPageBreak/>
        <w:t>7.6.3 – The crystallographic texture for SSCFSW and SSFSW</w:t>
      </w:r>
      <w:bookmarkEnd w:id="154"/>
    </w:p>
    <w:p w:rsidR="003D0920" w:rsidRDefault="003D0920" w:rsidP="003D0920">
      <w:pPr>
        <w:tabs>
          <w:tab w:val="left" w:pos="0"/>
        </w:tabs>
      </w:pPr>
      <w:r w:rsidRPr="00E86621">
        <w:rPr>
          <w:i/>
        </w:rPr>
        <w:tab/>
      </w:r>
      <w:r w:rsidRPr="00580549">
        <w:t xml:space="preserve">The comparison in texture between SSFSW and SSCFSW has been investigated for AA6082-T6. This has been demonstrated </w:t>
      </w:r>
      <w:r>
        <w:t>across</w:t>
      </w:r>
      <w:r w:rsidRPr="00580549">
        <w:t xml:space="preserve"> the entire DRX relative to the local shear reference frame and is displayed using (011) and (111) PFs but also using ODF sections of </w:t>
      </w:r>
      <w:r w:rsidRPr="00580549">
        <w:rPr>
          <w:color w:val="000000"/>
        </w:rPr>
        <w:t>ф2</w:t>
      </w:r>
      <w:r w:rsidRPr="00580549">
        <w:t xml:space="preserve">=0° and </w:t>
      </w:r>
      <w:r w:rsidRPr="00580549">
        <w:rPr>
          <w:color w:val="000000"/>
        </w:rPr>
        <w:t>ф2</w:t>
      </w:r>
      <w:r w:rsidRPr="00580549">
        <w:t xml:space="preserve">=45° (see figures 7.6.3.A </w:t>
      </w:r>
      <w:r w:rsidRPr="00672BDF">
        <w:t>and B). The ODF in figures 7.6.3.A and B</w:t>
      </w:r>
      <w:r>
        <w:t xml:space="preserve"> are very similar, showing strong &lt;111&gt; texture and reflect the other crystal axis; with their ODFs showing the</w:t>
      </w:r>
      <w:r w:rsidRPr="00002D4B">
        <w:rPr>
          <w:iCs/>
          <w:color w:val="000000"/>
          <w:position w:val="-4"/>
        </w:rPr>
        <w:object w:dxaOrig="240" w:dyaOrig="260">
          <v:shape id="_x0000_i1118" type="#_x0000_t75" style="width:12pt;height:13.5pt" o:ole="">
            <v:imagedata r:id="rId9" o:title=""/>
          </v:shape>
          <o:OLEObject Type="Embed" ProgID="Equation.3" ShapeID="_x0000_i1118" DrawAspect="Content" ObjectID="_1494525436" r:id="rId985"/>
        </w:object>
      </w:r>
      <w:r w:rsidRPr="00002D4B">
        <w:rPr>
          <w:iCs/>
          <w:color w:val="000000"/>
        </w:rPr>
        <w:t>,</w:t>
      </w:r>
      <w:r w:rsidRPr="00002D4B">
        <w:rPr>
          <w:iCs/>
          <w:color w:val="000000"/>
          <w:position w:val="-4"/>
        </w:rPr>
        <w:object w:dxaOrig="240" w:dyaOrig="300">
          <v:shape id="_x0000_i1119" type="#_x0000_t75" style="width:12pt;height:15pt" o:ole="">
            <v:imagedata r:id="rId11" o:title=""/>
          </v:shape>
          <o:OLEObject Type="Embed" ProgID="Equation.3" ShapeID="_x0000_i1119" DrawAspect="Content" ObjectID="_1494525437" r:id="rId986"/>
        </w:object>
      </w:r>
      <w:proofErr w:type="gramStart"/>
      <w:r>
        <w:rPr>
          <w:iCs/>
          <w:color w:val="000000"/>
        </w:rPr>
        <w:t>,</w:t>
      </w:r>
      <w:proofErr w:type="gramEnd"/>
      <w:r w:rsidRPr="00002D4B">
        <w:rPr>
          <w:iCs/>
        </w:rPr>
        <w:t xml:space="preserve"> and C </w:t>
      </w:r>
      <w:r>
        <w:rPr>
          <w:iCs/>
        </w:rPr>
        <w:t>texture components</w:t>
      </w:r>
      <w:r>
        <w:t>. Both sets of results have similar texture strength with up to 5x random texture for the PFs, and up to 9x random for the ODF. Both welds are made from AA6082-T6 and have used the same tool at the same processing conditions – 200 mm/min and 1200 RPM. As the only difference between the two weld sets is that one has used the SSFSW method, and the other has used the SSCFSW method, so they are directly comparable.</w:t>
      </w:r>
    </w:p>
    <w:p w:rsidR="003D0920" w:rsidRPr="00E86621" w:rsidRDefault="003D0920" w:rsidP="003D0920">
      <w:pPr>
        <w:tabs>
          <w:tab w:val="left" w:pos="0"/>
        </w:tabs>
        <w:rPr>
          <w:i/>
        </w:rPr>
      </w:pPr>
    </w:p>
    <w:p w:rsidR="003D0920" w:rsidRDefault="003D0920" w:rsidP="003D0920">
      <w:pPr>
        <w:tabs>
          <w:tab w:val="left" w:pos="0"/>
        </w:tabs>
        <w:jc w:val="center"/>
      </w:pPr>
      <w:r>
        <w:rPr>
          <w:i/>
          <w:iCs/>
          <w:noProof/>
          <w:color w:val="000000"/>
          <w:lang w:eastAsia="en-GB"/>
        </w:rPr>
        <w:drawing>
          <wp:inline distT="0" distB="0" distL="0" distR="0" wp14:anchorId="63B4F201" wp14:editId="2FB501BB">
            <wp:extent cx="4774019" cy="2040107"/>
            <wp:effectExtent l="0" t="0" r="7620" b="0"/>
            <wp:docPr id="571705" name="Picture 571705" descr="C:\Users\Sam Gascoyne\Desktop\EBSD 6082 Butt Weld\Images\Corrected\6XBW-FLP-rot(c)_Overall P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6082 Butt Weld\Images\Corrected\6XBW-FLP-rot(c)_Overall PF.bmp"/>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4769373" cy="2038122"/>
                    </a:xfrm>
                    <a:prstGeom prst="rect">
                      <a:avLst/>
                    </a:prstGeom>
                    <a:noFill/>
                    <a:ln>
                      <a:noFill/>
                    </a:ln>
                  </pic:spPr>
                </pic:pic>
              </a:graphicData>
            </a:graphic>
          </wp:inline>
        </w:drawing>
      </w:r>
    </w:p>
    <w:p w:rsidR="003D0920" w:rsidRDefault="003D0920" w:rsidP="003D0920">
      <w:pPr>
        <w:tabs>
          <w:tab w:val="left" w:pos="0"/>
        </w:tabs>
        <w:jc w:val="center"/>
      </w:pPr>
      <w:r>
        <w:rPr>
          <w:noProof/>
          <w:lang w:eastAsia="en-GB"/>
        </w:rPr>
        <w:drawing>
          <wp:anchor distT="0" distB="0" distL="114300" distR="114300" simplePos="0" relativeHeight="251722752" behindDoc="1" locked="0" layoutInCell="1" allowOverlap="1" wp14:anchorId="4E1035F4" wp14:editId="5EF2B55E">
            <wp:simplePos x="0" y="0"/>
            <wp:positionH relativeFrom="column">
              <wp:posOffset>1477926</wp:posOffset>
            </wp:positionH>
            <wp:positionV relativeFrom="paragraph">
              <wp:posOffset>724816</wp:posOffset>
            </wp:positionV>
            <wp:extent cx="2658110" cy="244475"/>
            <wp:effectExtent l="0" t="0" r="8890" b="3175"/>
            <wp:wrapNone/>
            <wp:docPr id="571706" name="Picture 571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0">
                      <a:extLst>
                        <a:ext uri="{28A0092B-C50C-407E-A947-70E740481C1C}">
                          <a14:useLocalDpi xmlns:a14="http://schemas.microsoft.com/office/drawing/2010/main" val="0"/>
                        </a:ext>
                      </a:extLst>
                    </a:blip>
                    <a:srcRect r="16322"/>
                    <a:stretch/>
                  </pic:blipFill>
                  <pic:spPr bwMode="auto">
                    <a:xfrm>
                      <a:off x="0" y="0"/>
                      <a:ext cx="2658110" cy="24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noProof/>
          <w:color w:val="000000"/>
          <w:lang w:eastAsia="en-GB"/>
        </w:rPr>
        <w:drawing>
          <wp:inline distT="0" distB="0" distL="0" distR="0" wp14:anchorId="2024CE49" wp14:editId="3F0A9904">
            <wp:extent cx="5007935" cy="791137"/>
            <wp:effectExtent l="0" t="0" r="2540" b="9525"/>
            <wp:docPr id="571707" name="Picture 571707" descr="C:\Users\Sam Gascoyne\Desktop\EBSD 6082 Butt Weld\Images\ODF\6XBW ODF crops\6XBW-FLP-rot(c)_OverallODF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m Gascoyne\Desktop\EBSD 6082 Butt Weld\Images\ODF\6XBW ODF crops\6XBW-FLP-rot(c)_OverallODFc.bmp"/>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5033029" cy="795101"/>
                    </a:xfrm>
                    <a:prstGeom prst="rect">
                      <a:avLst/>
                    </a:prstGeom>
                    <a:noFill/>
                    <a:ln>
                      <a:noFill/>
                    </a:ln>
                  </pic:spPr>
                </pic:pic>
              </a:graphicData>
            </a:graphic>
          </wp:inline>
        </w:drawing>
      </w:r>
    </w:p>
    <w:p w:rsidR="003D0920" w:rsidRPr="00C4241A" w:rsidRDefault="003D0920" w:rsidP="003D0920">
      <w:pPr>
        <w:rPr>
          <w:i/>
        </w:rPr>
      </w:pPr>
      <w:r w:rsidRPr="006D5FB7">
        <w:rPr>
          <w:i/>
          <w:iCs/>
        </w:rPr>
        <w:t xml:space="preserve">Figure </w:t>
      </w:r>
      <w:r>
        <w:rPr>
          <w:i/>
          <w:iCs/>
        </w:rPr>
        <w:t xml:space="preserve">7.6.3.A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SSFSW AA6082 DRX after rotation correction (top) and t</w:t>
      </w:r>
      <w:r w:rsidRPr="006D5FB7">
        <w:rPr>
          <w:i/>
          <w:iCs/>
          <w:color w:val="000000"/>
        </w:rPr>
        <w:t xml:space="preserve">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 (bottom)</w:t>
      </w:r>
      <w:r>
        <w:rPr>
          <w:i/>
          <w:iCs/>
        </w:rPr>
        <w:t>.</w:t>
      </w:r>
    </w:p>
    <w:p w:rsidR="003D0920" w:rsidRDefault="003D0920" w:rsidP="003D0920">
      <w:pPr>
        <w:tabs>
          <w:tab w:val="left" w:pos="0"/>
        </w:tabs>
        <w:jc w:val="center"/>
      </w:pPr>
    </w:p>
    <w:p w:rsidR="003D0920" w:rsidRDefault="003D0920" w:rsidP="003D0920">
      <w:pPr>
        <w:tabs>
          <w:tab w:val="left" w:pos="0"/>
        </w:tabs>
        <w:jc w:val="center"/>
      </w:pPr>
      <w:r>
        <w:rPr>
          <w:noProof/>
          <w:lang w:eastAsia="en-GB"/>
        </w:rPr>
        <w:lastRenderedPageBreak/>
        <w:drawing>
          <wp:anchor distT="0" distB="0" distL="114300" distR="114300" simplePos="0" relativeHeight="251721728" behindDoc="1" locked="0" layoutInCell="1" allowOverlap="1" wp14:anchorId="149D07C5" wp14:editId="673FD7D2">
            <wp:simplePos x="0" y="0"/>
            <wp:positionH relativeFrom="column">
              <wp:posOffset>1467293</wp:posOffset>
            </wp:positionH>
            <wp:positionV relativeFrom="paragraph">
              <wp:posOffset>829340</wp:posOffset>
            </wp:positionV>
            <wp:extent cx="2658110" cy="244475"/>
            <wp:effectExtent l="0" t="0" r="8890" b="3175"/>
            <wp:wrapNone/>
            <wp:docPr id="571708" name="Picture 571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0">
                      <a:extLst>
                        <a:ext uri="{28A0092B-C50C-407E-A947-70E740481C1C}">
                          <a14:useLocalDpi xmlns:a14="http://schemas.microsoft.com/office/drawing/2010/main" val="0"/>
                        </a:ext>
                      </a:extLst>
                    </a:blip>
                    <a:srcRect r="16322"/>
                    <a:stretch/>
                  </pic:blipFill>
                  <pic:spPr bwMode="auto">
                    <a:xfrm>
                      <a:off x="0" y="0"/>
                      <a:ext cx="2658110" cy="24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17478987" wp14:editId="2E73CBA6">
            <wp:extent cx="5731510" cy="2450176"/>
            <wp:effectExtent l="0" t="0" r="2540" b="7620"/>
            <wp:docPr id="571709" name="Picture 571709" descr="C:\Users\Sam Gascoyne\Desktop\EBSD 6082 (base region - OCT)\Images\Corrected\PF\6BWS(C)_PF-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6082 (base region - OCT)\Images\Corrected\PF\6BWS(C)_PF-overall.bmp"/>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5731510" cy="2450176"/>
                    </a:xfrm>
                    <a:prstGeom prst="rect">
                      <a:avLst/>
                    </a:prstGeom>
                    <a:noFill/>
                    <a:ln>
                      <a:noFill/>
                    </a:ln>
                  </pic:spPr>
                </pic:pic>
              </a:graphicData>
            </a:graphic>
          </wp:inline>
        </w:drawing>
      </w:r>
    </w:p>
    <w:p w:rsidR="003D0920" w:rsidRDefault="003D0920" w:rsidP="003D0920">
      <w:pPr>
        <w:tabs>
          <w:tab w:val="left" w:pos="0"/>
        </w:tabs>
        <w:jc w:val="center"/>
      </w:pPr>
      <w:r>
        <w:rPr>
          <w:noProof/>
          <w:lang w:eastAsia="en-GB"/>
        </w:rPr>
        <w:drawing>
          <wp:inline distT="0" distB="0" distL="0" distR="0" wp14:anchorId="2B585D59" wp14:editId="7801E217">
            <wp:extent cx="5711825" cy="926465"/>
            <wp:effectExtent l="0" t="0" r="3175" b="6985"/>
            <wp:docPr id="571710" name="Picture 571710" descr="C:\Users\Sam Gascoyne\Desktop\EBSD 6082 (base region - OCT)\Images\Corrected\ODF\ODF crop\6BWS(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m Gascoyne\Desktop\EBSD 6082 (base region - OCT)\Images\Corrected\ODF\ODF crop\6BWS(C)_ODF-overallc.bmp"/>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711825" cy="926465"/>
                    </a:xfrm>
                    <a:prstGeom prst="rect">
                      <a:avLst/>
                    </a:prstGeom>
                    <a:noFill/>
                    <a:ln>
                      <a:noFill/>
                    </a:ln>
                  </pic:spPr>
                </pic:pic>
              </a:graphicData>
            </a:graphic>
          </wp:inline>
        </w:drawing>
      </w:r>
      <w:r>
        <w:rPr>
          <w:noProof/>
          <w:lang w:eastAsia="en-GB"/>
        </w:rPr>
        <w:drawing>
          <wp:inline distT="0" distB="0" distL="0" distR="0" wp14:anchorId="7B4B867C" wp14:editId="1B734619">
            <wp:extent cx="3784624" cy="225631"/>
            <wp:effectExtent l="0" t="0" r="0" b="3175"/>
            <wp:docPr id="571711" name="Picture 571711"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8410" cy="225857"/>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Pr="00C4241A" w:rsidRDefault="003D0920" w:rsidP="003D0920">
      <w:pPr>
        <w:rPr>
          <w:i/>
        </w:rPr>
      </w:pPr>
      <w:r w:rsidRPr="006D5FB7">
        <w:rPr>
          <w:i/>
          <w:iCs/>
        </w:rPr>
        <w:t xml:space="preserve">Figure </w:t>
      </w:r>
      <w:r>
        <w:rPr>
          <w:i/>
          <w:iCs/>
        </w:rPr>
        <w:t xml:space="preserve">7.6.3.B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SSCFSW AA6082 DRX after rotation correction (top) and t</w:t>
      </w:r>
      <w:r w:rsidRPr="006D5FB7">
        <w:rPr>
          <w:i/>
          <w:iCs/>
          <w:color w:val="000000"/>
        </w:rPr>
        <w:t xml:space="preserve">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 (bottom)</w:t>
      </w:r>
      <w:r>
        <w:rPr>
          <w:i/>
          <w:iCs/>
        </w:rPr>
        <w:t>.</w:t>
      </w:r>
    </w:p>
    <w:p w:rsidR="003D0920" w:rsidRDefault="003D0920" w:rsidP="003D0920">
      <w:r>
        <w:tab/>
        <w:t>Figures 7.6.3.C and D show the OIM for both SSFSW and SSCFSW relative to IPF and their corresponding PFs based on their respective position in the DRX. Both sets of OIM have undergone rotation correction as described in chapter 4. On the whole both sets of results have a great deal of similarity, with strong texture in the &lt;111&gt; crystal direction (blue) but also to a lesser extent in the &lt;110&gt; crystal direction. Alternating banding of &lt;111&gt; and &lt;110&gt; can be observed on the advancing side for the SSFSW, and to a lesser extent for the advancing side of the SSCFSW. The pole figures also reflect the dominance of the &lt;111&gt; crystal directions across the DRX.</w:t>
      </w:r>
    </w:p>
    <w:p w:rsidR="003D0920" w:rsidRPr="00731665" w:rsidRDefault="003D0920" w:rsidP="003D0920">
      <w:r w:rsidRPr="00B647E4">
        <w:tab/>
      </w:r>
      <w:r w:rsidRPr="00731665">
        <w:t xml:space="preserve">Figures 7.6.3.E and F show the texture component OIM for the SSFSW and SSCFSW for AA6082. The texture component maps are set for three components </w:t>
      </w:r>
      <w:r w:rsidRPr="00731665">
        <w:rPr>
          <w:color w:val="000000"/>
        </w:rPr>
        <w:t>B</w:t>
      </w:r>
      <w:r w:rsidRPr="00731665">
        <w:t>,</w:t>
      </w:r>
      <w:r w:rsidRPr="00731665">
        <w:rPr>
          <w:color w:val="000000"/>
          <w:position w:val="-4"/>
        </w:rPr>
        <w:object w:dxaOrig="240" w:dyaOrig="300">
          <v:shape id="_x0000_i1120" type="#_x0000_t75" style="width:12pt;height:15pt" o:ole="">
            <v:imagedata r:id="rId11" o:title=""/>
          </v:shape>
          <o:OLEObject Type="Embed" ProgID="Equation.3" ShapeID="_x0000_i1120" DrawAspect="Content" ObjectID="_1494525438" r:id="rId987"/>
        </w:object>
      </w:r>
      <w:proofErr w:type="gramStart"/>
      <w:r w:rsidRPr="00731665">
        <w:rPr>
          <w:color w:val="000000"/>
        </w:rPr>
        <w:t>,</w:t>
      </w:r>
      <w:proofErr w:type="gramEnd"/>
      <w:r w:rsidRPr="00731665">
        <w:rPr>
          <w:color w:val="000000"/>
        </w:rPr>
        <w:t xml:space="preserve"> and C which have the respective colours of red, yellow, and blue, and have a spread of 25°.</w:t>
      </w:r>
      <w:r w:rsidRPr="00731665">
        <w:t xml:space="preserve"> </w:t>
      </w:r>
      <w:r w:rsidRPr="00731665">
        <w:rPr>
          <w:color w:val="000000"/>
        </w:rPr>
        <w:t xml:space="preserve">Alternating texture bands can be observed, and they are more pronounced towards the AS than the RS. </w:t>
      </w:r>
      <w:r w:rsidRPr="00731665">
        <w:t xml:space="preserve">Both material sets demonstrated the </w:t>
      </w:r>
      <w:r w:rsidRPr="00731665">
        <w:rPr>
          <w:color w:val="000000"/>
          <w:position w:val="-4"/>
        </w:rPr>
        <w:object w:dxaOrig="240" w:dyaOrig="260">
          <v:shape id="_x0000_i1121" type="#_x0000_t75" style="width:12pt;height:13.5pt" o:ole="">
            <v:imagedata r:id="rId9" o:title=""/>
          </v:shape>
          <o:OLEObject Type="Embed" ProgID="Equation.3" ShapeID="_x0000_i1121" DrawAspect="Content" ObjectID="_1494525439" r:id="rId988"/>
        </w:object>
      </w:r>
      <w:r w:rsidRPr="00731665">
        <w:t>/</w:t>
      </w:r>
      <w:r w:rsidRPr="00731665">
        <w:rPr>
          <w:color w:val="000000"/>
          <w:position w:val="-4"/>
        </w:rPr>
        <w:object w:dxaOrig="240" w:dyaOrig="300">
          <v:shape id="_x0000_i1122" type="#_x0000_t75" style="width:12pt;height:15pt" o:ole="">
            <v:imagedata r:id="rId11" o:title=""/>
          </v:shape>
          <o:OLEObject Type="Embed" ProgID="Equation.3" ShapeID="_x0000_i1122" DrawAspect="Content" ObjectID="_1494525440" r:id="rId989"/>
        </w:object>
      </w:r>
      <w:r w:rsidRPr="00731665">
        <w:rPr>
          <w:color w:val="000000"/>
        </w:rPr>
        <w:t>/C components, which is also reflected in the ODF results. T</w:t>
      </w:r>
      <w:r w:rsidRPr="00731665">
        <w:t xml:space="preserve">he </w:t>
      </w:r>
      <w:r w:rsidRPr="00731665">
        <w:rPr>
          <w:color w:val="000000"/>
          <w:position w:val="-4"/>
        </w:rPr>
        <w:object w:dxaOrig="240" w:dyaOrig="260">
          <v:shape id="_x0000_i1123" type="#_x0000_t75" style="width:12pt;height:13.5pt" o:ole="">
            <v:imagedata r:id="rId9" o:title=""/>
          </v:shape>
          <o:OLEObject Type="Embed" ProgID="Equation.3" ShapeID="_x0000_i1123" DrawAspect="Content" ObjectID="_1494525441" r:id="rId990"/>
        </w:object>
      </w:r>
      <w:r w:rsidRPr="00731665">
        <w:t>/</w:t>
      </w:r>
      <w:r w:rsidRPr="00731665">
        <w:rPr>
          <w:color w:val="000000"/>
          <w:position w:val="-4"/>
        </w:rPr>
        <w:object w:dxaOrig="240" w:dyaOrig="300">
          <v:shape id="_x0000_i1124" type="#_x0000_t75" style="width:12pt;height:15pt" o:ole="">
            <v:imagedata r:id="rId11" o:title=""/>
          </v:shape>
          <o:OLEObject Type="Embed" ProgID="Equation.3" ShapeID="_x0000_i1124" DrawAspect="Content" ObjectID="_1494525442" r:id="rId991"/>
        </w:object>
      </w:r>
      <w:r w:rsidRPr="00731665">
        <w:rPr>
          <w:color w:val="000000"/>
        </w:rPr>
        <w:t>/C components (red, yellow, blue) form in alternating bands, with the C component being more pronounced towards the AS.</w:t>
      </w:r>
    </w:p>
    <w:p w:rsidR="003D0920" w:rsidRPr="001A6AAC" w:rsidRDefault="003D0920" w:rsidP="003D0920">
      <w:pPr>
        <w:rPr>
          <w:iCs/>
        </w:rPr>
      </w:pPr>
      <w:r w:rsidRPr="001A6AAC">
        <w:rPr>
          <w:i/>
        </w:rPr>
        <w:tab/>
      </w:r>
      <w:r w:rsidRPr="001A6AAC">
        <w:t>Figure 7.6.3.A shows the SSFSW ODF sections at ф2 = 0° and ф2 = 45° for the overall DRX of the OIM after rotation corrections. The ф</w:t>
      </w:r>
      <w:r w:rsidRPr="001A6AAC">
        <w:rPr>
          <w:iCs/>
        </w:rPr>
        <w:t>2 = 0° region showed clearly the existence of the C component, and for the ф2 = 45° ODF the B</w:t>
      </w:r>
      <w:proofErr w:type="gramStart"/>
      <w:r w:rsidRPr="001A6AAC">
        <w:rPr>
          <w:iCs/>
        </w:rPr>
        <w:t xml:space="preserve">, </w:t>
      </w:r>
      <w:proofErr w:type="gramEnd"/>
      <w:r w:rsidRPr="001A6AAC">
        <w:rPr>
          <w:iCs/>
          <w:position w:val="-4"/>
        </w:rPr>
        <w:object w:dxaOrig="240" w:dyaOrig="300">
          <v:shape id="_x0000_i1125" type="#_x0000_t75" style="width:12pt;height:15pt" o:ole="">
            <v:imagedata r:id="rId11" o:title=""/>
          </v:shape>
          <o:OLEObject Type="Embed" ProgID="Equation.3" ShapeID="_x0000_i1125" DrawAspect="Content" ObjectID="_1494525443" r:id="rId992"/>
        </w:object>
      </w:r>
      <w:r w:rsidRPr="001A6AAC">
        <w:rPr>
          <w:iCs/>
        </w:rPr>
        <w:t>, and C components were detected. In general the ODF reflects the results shown in figure 7.6.3.E which demonstrates the C component within the alternating bands of the B/</w:t>
      </w:r>
      <w:r w:rsidRPr="001A6AAC">
        <w:rPr>
          <w:iCs/>
          <w:position w:val="-4"/>
        </w:rPr>
        <w:object w:dxaOrig="240" w:dyaOrig="300">
          <v:shape id="_x0000_i1126" type="#_x0000_t75" style="width:12pt;height:15pt" o:ole="">
            <v:imagedata r:id="rId11" o:title=""/>
          </v:shape>
          <o:OLEObject Type="Embed" ProgID="Equation.3" ShapeID="_x0000_i1126" DrawAspect="Content" ObjectID="_1494525444" r:id="rId993"/>
        </w:object>
      </w:r>
      <w:r w:rsidRPr="001A6AAC">
        <w:rPr>
          <w:iCs/>
        </w:rPr>
        <w:t xml:space="preserve"> components.</w:t>
      </w:r>
    </w:p>
    <w:p w:rsidR="003D0920" w:rsidRPr="001606D6" w:rsidRDefault="003D0920" w:rsidP="003D0920">
      <w:pPr>
        <w:rPr>
          <w:u w:val="single"/>
        </w:rPr>
      </w:pPr>
      <w:r w:rsidRPr="001606D6">
        <w:lastRenderedPageBreak/>
        <w:tab/>
        <w:t>Figure 7.6.3.B shows the SSCFSW ODF sections at ф2 = 0° and ф2 = 45° for the entire DRX for the OIM after rotation corrections. The ф</w:t>
      </w:r>
      <w:r w:rsidRPr="001606D6">
        <w:rPr>
          <w:iCs/>
        </w:rPr>
        <w:t>2 = 0° region showed strong C component texture for most ODF segments, with the ф2 = 45° ODF reflecting this but also demonstrating alternating B/</w:t>
      </w:r>
      <w:r w:rsidRPr="001606D6">
        <w:rPr>
          <w:iCs/>
          <w:position w:val="-4"/>
        </w:rPr>
        <w:object w:dxaOrig="240" w:dyaOrig="300">
          <v:shape id="_x0000_i1127" type="#_x0000_t75" style="width:12pt;height:15pt" o:ole="">
            <v:imagedata r:id="rId11" o:title=""/>
          </v:shape>
          <o:OLEObject Type="Embed" ProgID="Equation.3" ShapeID="_x0000_i1127" DrawAspect="Content" ObjectID="_1494525445" r:id="rId994"/>
        </w:object>
      </w:r>
      <w:r w:rsidRPr="001606D6">
        <w:rPr>
          <w:iCs/>
        </w:rPr>
        <w:t xml:space="preserve"> components also. This section of the ODF reflects the texture components observed in figure 7.6.3.F which demonstrates the strong presence of the</w:t>
      </w:r>
      <w:r w:rsidRPr="001606D6">
        <w:t xml:space="preserve"> B</w:t>
      </w:r>
      <w:proofErr w:type="gramStart"/>
      <w:r w:rsidRPr="001606D6">
        <w:t xml:space="preserve">, </w:t>
      </w:r>
      <w:proofErr w:type="gramEnd"/>
      <w:r w:rsidRPr="001606D6">
        <w:rPr>
          <w:position w:val="-4"/>
        </w:rPr>
        <w:object w:dxaOrig="240" w:dyaOrig="300">
          <v:shape id="_x0000_i1128" type="#_x0000_t75" style="width:12pt;height:15pt" o:ole="">
            <v:imagedata r:id="rId11" o:title=""/>
          </v:shape>
          <o:OLEObject Type="Embed" ProgID="Equation.3" ShapeID="_x0000_i1128" DrawAspect="Content" ObjectID="_1494525446" r:id="rId995"/>
        </w:object>
      </w:r>
      <w:r w:rsidRPr="001606D6">
        <w:t>, and C components. The ODF in general accurately reflect the same results indicated by the texture component OIM, and show a great deal of similarity between the SSFSW and SSCFSW.</w:t>
      </w:r>
    </w:p>
    <w:p w:rsidR="003D0920" w:rsidRPr="00731665" w:rsidRDefault="003D0920" w:rsidP="003D0920">
      <w:r w:rsidRPr="00A36B6F">
        <w:rPr>
          <w:i/>
          <w:color w:val="000000"/>
        </w:rPr>
        <w:tab/>
      </w:r>
      <w:r w:rsidRPr="00731665">
        <w:rPr>
          <w:color w:val="000000"/>
        </w:rPr>
        <w:t xml:space="preserve">As discussed previously the alternating </w:t>
      </w:r>
      <w:r w:rsidRPr="00731665">
        <w:rPr>
          <w:color w:val="000000"/>
          <w:position w:val="-4"/>
        </w:rPr>
        <w:object w:dxaOrig="240" w:dyaOrig="260">
          <v:shape id="_x0000_i1129" type="#_x0000_t75" style="width:12pt;height:13.5pt" o:ole="">
            <v:imagedata r:id="rId9" o:title=""/>
          </v:shape>
          <o:OLEObject Type="Embed" ProgID="Equation.3" ShapeID="_x0000_i1129" DrawAspect="Content" ObjectID="_1494525447" r:id="rId996"/>
        </w:object>
      </w:r>
      <w:r w:rsidRPr="00731665">
        <w:t>/</w:t>
      </w:r>
      <w:r w:rsidRPr="00731665">
        <w:rPr>
          <w:color w:val="000000"/>
          <w:position w:val="-4"/>
        </w:rPr>
        <w:object w:dxaOrig="240" w:dyaOrig="300">
          <v:shape id="_x0000_i1130" type="#_x0000_t75" style="width:12pt;height:15pt" o:ole="">
            <v:imagedata r:id="rId11" o:title=""/>
          </v:shape>
          <o:OLEObject Type="Embed" ProgID="Equation.3" ShapeID="_x0000_i1130" DrawAspect="Content" ObjectID="_1494525448" r:id="rId997"/>
        </w:object>
      </w:r>
      <w:r w:rsidRPr="00731665">
        <w:rPr>
          <w:color w:val="000000"/>
        </w:rPr>
        <w:t xml:space="preserve"> components and an array of all </w:t>
      </w:r>
      <w:proofErr w:type="gramStart"/>
      <w:r w:rsidRPr="00731665">
        <w:rPr>
          <w:color w:val="000000"/>
        </w:rPr>
        <w:t xml:space="preserve">three </w:t>
      </w:r>
      <w:proofErr w:type="gramEnd"/>
      <w:r w:rsidRPr="00731665">
        <w:rPr>
          <w:color w:val="000000"/>
          <w:position w:val="-4"/>
        </w:rPr>
        <w:object w:dxaOrig="240" w:dyaOrig="260">
          <v:shape id="_x0000_i1131" type="#_x0000_t75" style="width:12pt;height:13.5pt" o:ole="">
            <v:imagedata r:id="rId9" o:title=""/>
          </v:shape>
          <o:OLEObject Type="Embed" ProgID="Equation.3" ShapeID="_x0000_i1131" DrawAspect="Content" ObjectID="_1494525449" r:id="rId998"/>
        </w:object>
      </w:r>
      <w:r w:rsidRPr="00731665">
        <w:t xml:space="preserve">, </w:t>
      </w:r>
      <w:r w:rsidRPr="00731665">
        <w:rPr>
          <w:color w:val="000000"/>
          <w:position w:val="-4"/>
        </w:rPr>
        <w:object w:dxaOrig="240" w:dyaOrig="300">
          <v:shape id="_x0000_i1132" type="#_x0000_t75" style="width:12pt;height:15pt" o:ole="">
            <v:imagedata r:id="rId11" o:title=""/>
          </v:shape>
          <o:OLEObject Type="Embed" ProgID="Equation.3" ShapeID="_x0000_i1132" DrawAspect="Content" ObjectID="_1494525450" r:id="rId999"/>
        </w:object>
      </w:r>
      <w:r w:rsidRPr="00731665">
        <w:rPr>
          <w:color w:val="000000"/>
        </w:rPr>
        <w:t xml:space="preserve">, and C components as part of the simple shear texture has also been researched by other authors such as Fonda and Bingert </w:t>
      </w:r>
      <w:r w:rsidRPr="00731665">
        <w:rPr>
          <w:b/>
          <w:color w:val="000000"/>
        </w:rPr>
        <w:t>[Fonda and Bingert, 2007]</w:t>
      </w:r>
      <w:r w:rsidRPr="00731665">
        <w:rPr>
          <w:color w:val="000000"/>
        </w:rPr>
        <w:t xml:space="preserve">. They analysed the weld centre where x = 0 in line with the WD and postulated that the texture </w:t>
      </w:r>
      <w:r w:rsidRPr="00731665">
        <w:t xml:space="preserve">banding is a result of a cyclic change in the magnitude of strain or temperature during FSW. It is also worth noting that because the strain magnitude changes periodically, the texture is expected to alternate periodically also. </w:t>
      </w:r>
      <w:r>
        <w:t>However, for the SSCFSW and SSFSW of AA6082-T6 in the base regions of the weld, texture is very similar, almost identical. Therefore the most dominant factor in these kinds of welds when compared to conventional FSW, is the stationary shoulder, and whether or not it is done at a corner has little bearing on the texture for the process.</w:t>
      </w:r>
    </w:p>
    <w:p w:rsidR="003D0920" w:rsidRPr="001A6AAC" w:rsidRDefault="003D0920" w:rsidP="003D0920">
      <w:pPr>
        <w:tabs>
          <w:tab w:val="left" w:pos="0"/>
        </w:tabs>
        <w:rPr>
          <w:iCs/>
          <w:color w:val="000000"/>
        </w:rPr>
      </w:pPr>
      <w:r w:rsidRPr="001A6AAC">
        <w:rPr>
          <w:noProof/>
          <w:lang w:eastAsia="en-GB"/>
        </w:rPr>
        <w:drawing>
          <wp:anchor distT="0" distB="0" distL="114300" distR="114300" simplePos="0" relativeHeight="251725824" behindDoc="0" locked="0" layoutInCell="1" allowOverlap="1" wp14:anchorId="3054FB15" wp14:editId="473131D7">
            <wp:simplePos x="0" y="0"/>
            <wp:positionH relativeFrom="column">
              <wp:posOffset>350874</wp:posOffset>
            </wp:positionH>
            <wp:positionV relativeFrom="paragraph">
              <wp:posOffset>7687340</wp:posOffset>
            </wp:positionV>
            <wp:extent cx="3785191" cy="180753"/>
            <wp:effectExtent l="0" t="0" r="0" b="0"/>
            <wp:wrapNone/>
            <wp:docPr id="571712" name="Picture 571712"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4600" cy="180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A6AAC">
        <w:rPr>
          <w:noProof/>
          <w:lang w:eastAsia="en-GB"/>
        </w:rPr>
        <w:drawing>
          <wp:anchor distT="0" distB="0" distL="114300" distR="114300" simplePos="0" relativeHeight="251726848" behindDoc="0" locked="0" layoutInCell="1" allowOverlap="1" wp14:anchorId="4551DD72" wp14:editId="70A93E2B">
            <wp:simplePos x="0" y="0"/>
            <wp:positionH relativeFrom="column">
              <wp:posOffset>-318357</wp:posOffset>
            </wp:positionH>
            <wp:positionV relativeFrom="paragraph">
              <wp:posOffset>7272172</wp:posOffset>
            </wp:positionV>
            <wp:extent cx="318977" cy="229097"/>
            <wp:effectExtent l="0" t="0" r="5080" b="0"/>
            <wp:wrapNone/>
            <wp:docPr id="571713" name="Picture 571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318977" cy="22909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D0920" w:rsidRPr="00731665" w:rsidRDefault="003D0920" w:rsidP="003D0920">
      <w:pPr>
        <w:tabs>
          <w:tab w:val="left" w:pos="0"/>
        </w:tabs>
      </w:pPr>
    </w:p>
    <w:p w:rsidR="003D0920" w:rsidRDefault="003D0920" w:rsidP="003D0920">
      <w:pPr>
        <w:tabs>
          <w:tab w:val="left" w:pos="0"/>
        </w:tabs>
      </w:pPr>
    </w:p>
    <w:p w:rsidR="003D0920" w:rsidRDefault="003D0920" w:rsidP="003D0920">
      <w:pPr>
        <w:tabs>
          <w:tab w:val="left" w:pos="0"/>
        </w:tabs>
        <w:sectPr w:rsidR="003D0920">
          <w:pgSz w:w="11906" w:h="16838"/>
          <w:pgMar w:top="1440" w:right="1440" w:bottom="1440" w:left="1440" w:header="708" w:footer="708" w:gutter="0"/>
          <w:cols w:space="708"/>
          <w:docGrid w:linePitch="360"/>
        </w:sectPr>
      </w:pPr>
    </w:p>
    <w:p w:rsidR="003D0920" w:rsidRDefault="003D0920" w:rsidP="003D0920">
      <w:pPr>
        <w:tabs>
          <w:tab w:val="left" w:pos="0"/>
        </w:tabs>
      </w:pPr>
      <w:r>
        <w:rPr>
          <w:noProof/>
          <w:lang w:eastAsia="en-GB"/>
        </w:rPr>
        <w:lastRenderedPageBreak/>
        <w:drawing>
          <wp:inline distT="0" distB="0" distL="0" distR="0" wp14:anchorId="27C2FD12" wp14:editId="7E736258">
            <wp:extent cx="8958379" cy="1353787"/>
            <wp:effectExtent l="0" t="0" r="0" b="0"/>
            <wp:docPr id="571714" name="Picture 571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00">
                      <a:extLst>
                        <a:ext uri="{28A0092B-C50C-407E-A947-70E740481C1C}">
                          <a14:useLocalDpi xmlns:a14="http://schemas.microsoft.com/office/drawing/2010/main" val="0"/>
                        </a:ext>
                      </a:extLst>
                    </a:blip>
                    <a:srcRect/>
                    <a:stretch>
                      <a:fillRect/>
                    </a:stretch>
                  </pic:blipFill>
                  <pic:spPr bwMode="auto">
                    <a:xfrm>
                      <a:off x="0" y="0"/>
                      <a:ext cx="9015436" cy="1362409"/>
                    </a:xfrm>
                    <a:prstGeom prst="rect">
                      <a:avLst/>
                    </a:prstGeom>
                    <a:noFill/>
                  </pic:spPr>
                </pic:pic>
              </a:graphicData>
            </a:graphic>
          </wp:inline>
        </w:drawing>
      </w:r>
    </w:p>
    <w:p w:rsidR="003D0920" w:rsidRDefault="003D0920" w:rsidP="003D0920">
      <w:pPr>
        <w:tabs>
          <w:tab w:val="left" w:pos="0"/>
        </w:tabs>
        <w:rPr>
          <w:iCs/>
        </w:rPr>
      </w:pPr>
      <w:r w:rsidRPr="00002D4B">
        <w:rPr>
          <w:iCs/>
        </w:rPr>
        <w:t xml:space="preserve">Figure </w:t>
      </w:r>
      <w:r>
        <w:rPr>
          <w:iCs/>
        </w:rPr>
        <w:t xml:space="preserve">7.6.3.C – </w:t>
      </w:r>
      <w:r w:rsidRPr="00002D4B">
        <w:rPr>
          <w:iCs/>
        </w:rPr>
        <w:t xml:space="preserve">EBSD IPF colouring map </w:t>
      </w:r>
      <w:r>
        <w:rPr>
          <w:iCs/>
        </w:rPr>
        <w:t xml:space="preserve">after correction </w:t>
      </w:r>
      <w:r w:rsidRPr="00002D4B">
        <w:rPr>
          <w:iCs/>
        </w:rPr>
        <w:t xml:space="preserve">with respect to ND for </w:t>
      </w:r>
      <w:r>
        <w:rPr>
          <w:iCs/>
        </w:rPr>
        <w:t>a SSFSW (see Figure 7.6.3)</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6062-T6 DRX.</w:t>
      </w:r>
    </w:p>
    <w:p w:rsidR="003D0920" w:rsidRDefault="003D0920" w:rsidP="003D0920">
      <w:pPr>
        <w:tabs>
          <w:tab w:val="left" w:pos="0"/>
        </w:tabs>
      </w:pPr>
      <w:r>
        <w:rPr>
          <w:noProof/>
          <w:lang w:eastAsia="en-GB"/>
        </w:rPr>
        <mc:AlternateContent>
          <mc:Choice Requires="wpg">
            <w:drawing>
              <wp:inline distT="0" distB="0" distL="0" distR="0" wp14:anchorId="2B90BCC3" wp14:editId="6AA642CE">
                <wp:extent cx="8930244" cy="1283014"/>
                <wp:effectExtent l="0" t="0" r="4445" b="0"/>
                <wp:docPr id="571581" name="Group 5715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30244" cy="1283014"/>
                          <a:chOff x="101007830" y="103458561"/>
                          <a:chExt cx="18371117" cy="2640711"/>
                        </a:xfrm>
                      </wpg:grpSpPr>
                      <pic:pic xmlns:pic="http://schemas.openxmlformats.org/drawingml/2006/picture">
                        <pic:nvPicPr>
                          <pic:cNvPr id="571582" name="Picture 26" descr="6BWS(C)_IPF"/>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101021467" y="103458561"/>
                            <a:ext cx="18347121" cy="12955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3" name="Picture 27" descr="6BWS(C)_PF9"/>
                          <pic:cNvPicPr>
                            <a:picLocks noChangeAspect="1" noChangeArrowheads="1"/>
                          </pic:cNvPicPr>
                        </pic:nvPicPr>
                        <pic:blipFill>
                          <a:blip r:embed="rId1001" cstate="print">
                            <a:extLst>
                              <a:ext uri="{28A0092B-C50C-407E-A947-70E740481C1C}">
                                <a14:useLocalDpi xmlns:a14="http://schemas.microsoft.com/office/drawing/2010/main" val="0"/>
                              </a:ext>
                            </a:extLst>
                          </a:blip>
                          <a:srcRect r="30948"/>
                          <a:stretch>
                            <a:fillRect/>
                          </a:stretch>
                        </pic:blipFill>
                        <pic:spPr bwMode="auto">
                          <a:xfrm>
                            <a:off x="110224850" y="104905683"/>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4" name="Picture 28" descr="6BWS(C)_PF10"/>
                          <pic:cNvPicPr>
                            <a:picLocks noChangeAspect="1" noChangeArrowheads="1"/>
                          </pic:cNvPicPr>
                        </pic:nvPicPr>
                        <pic:blipFill>
                          <a:blip r:embed="rId1002" cstate="print">
                            <a:extLst>
                              <a:ext uri="{28A0092B-C50C-407E-A947-70E740481C1C}">
                                <a14:useLocalDpi xmlns:a14="http://schemas.microsoft.com/office/drawing/2010/main" val="0"/>
                              </a:ext>
                            </a:extLst>
                          </a:blip>
                          <a:srcRect r="30948"/>
                          <a:stretch>
                            <a:fillRect/>
                          </a:stretch>
                        </pic:blipFill>
                        <pic:spPr bwMode="auto">
                          <a:xfrm>
                            <a:off x="111386313" y="104893860"/>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5" name="Picture 29" descr="6BWS(C)_PF11"/>
                          <pic:cNvPicPr>
                            <a:picLocks noChangeAspect="1" noChangeArrowheads="1"/>
                          </pic:cNvPicPr>
                        </pic:nvPicPr>
                        <pic:blipFill>
                          <a:blip r:embed="rId1003" cstate="print">
                            <a:extLst>
                              <a:ext uri="{28A0092B-C50C-407E-A947-70E740481C1C}">
                                <a14:useLocalDpi xmlns:a14="http://schemas.microsoft.com/office/drawing/2010/main" val="0"/>
                              </a:ext>
                            </a:extLst>
                          </a:blip>
                          <a:srcRect r="32823"/>
                          <a:stretch>
                            <a:fillRect/>
                          </a:stretch>
                        </pic:blipFill>
                        <pic:spPr bwMode="auto">
                          <a:xfrm>
                            <a:off x="112532009" y="104889504"/>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6" name="Picture 30" descr="6BWS(C)_PF12"/>
                          <pic:cNvPicPr>
                            <a:picLocks noChangeAspect="1" noChangeArrowheads="1"/>
                          </pic:cNvPicPr>
                        </pic:nvPicPr>
                        <pic:blipFill>
                          <a:blip r:embed="rId1004" cstate="print">
                            <a:extLst>
                              <a:ext uri="{28A0092B-C50C-407E-A947-70E740481C1C}">
                                <a14:useLocalDpi xmlns:a14="http://schemas.microsoft.com/office/drawing/2010/main" val="0"/>
                              </a:ext>
                            </a:extLst>
                          </a:blip>
                          <a:srcRect r="32823"/>
                          <a:stretch>
                            <a:fillRect/>
                          </a:stretch>
                        </pic:blipFill>
                        <pic:spPr bwMode="auto">
                          <a:xfrm>
                            <a:off x="113653643" y="10487767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7" name="Picture 31" descr="6BWS(C)_PF13"/>
                          <pic:cNvPicPr>
                            <a:picLocks noChangeAspect="1" noChangeArrowheads="1"/>
                          </pic:cNvPicPr>
                        </pic:nvPicPr>
                        <pic:blipFill>
                          <a:blip r:embed="rId1005" cstate="print">
                            <a:extLst>
                              <a:ext uri="{28A0092B-C50C-407E-A947-70E740481C1C}">
                                <a14:useLocalDpi xmlns:a14="http://schemas.microsoft.com/office/drawing/2010/main" val="0"/>
                              </a:ext>
                            </a:extLst>
                          </a:blip>
                          <a:srcRect r="30948"/>
                          <a:stretch>
                            <a:fillRect/>
                          </a:stretch>
                        </pic:blipFill>
                        <pic:spPr bwMode="auto">
                          <a:xfrm>
                            <a:off x="114775276" y="10488162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8" name="Picture 32" descr="6BWS(C)_PF14"/>
                          <pic:cNvPicPr>
                            <a:picLocks noChangeAspect="1" noChangeArrowheads="1"/>
                          </pic:cNvPicPr>
                        </pic:nvPicPr>
                        <pic:blipFill>
                          <a:blip r:embed="rId1006" cstate="print">
                            <a:extLst>
                              <a:ext uri="{28A0092B-C50C-407E-A947-70E740481C1C}">
                                <a14:useLocalDpi xmlns:a14="http://schemas.microsoft.com/office/drawing/2010/main" val="0"/>
                              </a:ext>
                            </a:extLst>
                          </a:blip>
                          <a:srcRect r="30948"/>
                          <a:stretch>
                            <a:fillRect/>
                          </a:stretch>
                        </pic:blipFill>
                        <pic:spPr bwMode="auto">
                          <a:xfrm>
                            <a:off x="115936739" y="10488556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89" name="Picture 33" descr="6BWS(C)_PF15"/>
                          <pic:cNvPicPr>
                            <a:picLocks noChangeAspect="1" noChangeArrowheads="1"/>
                          </pic:cNvPicPr>
                        </pic:nvPicPr>
                        <pic:blipFill>
                          <a:blip r:embed="rId1007" cstate="print">
                            <a:extLst>
                              <a:ext uri="{28A0092B-C50C-407E-A947-70E740481C1C}">
                                <a14:useLocalDpi xmlns:a14="http://schemas.microsoft.com/office/drawing/2010/main" val="0"/>
                              </a:ext>
                            </a:extLst>
                          </a:blip>
                          <a:srcRect r="30948"/>
                          <a:stretch>
                            <a:fillRect/>
                          </a:stretch>
                        </pic:blipFill>
                        <pic:spPr bwMode="auto">
                          <a:xfrm>
                            <a:off x="117082435" y="104889504"/>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0" name="Picture 34" descr="6BWS(C)_PF16"/>
                          <pic:cNvPicPr>
                            <a:picLocks noChangeAspect="1" noChangeArrowheads="1"/>
                          </pic:cNvPicPr>
                        </pic:nvPicPr>
                        <pic:blipFill>
                          <a:blip r:embed="rId1008" cstate="print">
                            <a:extLst>
                              <a:ext uri="{28A0092B-C50C-407E-A947-70E740481C1C}">
                                <a14:useLocalDpi xmlns:a14="http://schemas.microsoft.com/office/drawing/2010/main" val="0"/>
                              </a:ext>
                            </a:extLst>
                          </a:blip>
                          <a:srcRect r="32823"/>
                          <a:stretch>
                            <a:fillRect/>
                          </a:stretch>
                        </pic:blipFill>
                        <pic:spPr bwMode="auto">
                          <a:xfrm>
                            <a:off x="118249706" y="104881863"/>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1" name="Picture 35" descr="6BWS(C)_PF1"/>
                          <pic:cNvPicPr>
                            <a:picLocks noChangeAspect="1" noChangeArrowheads="1"/>
                          </pic:cNvPicPr>
                        </pic:nvPicPr>
                        <pic:blipFill>
                          <a:blip r:embed="rId1009" cstate="print">
                            <a:extLst>
                              <a:ext uri="{28A0092B-C50C-407E-A947-70E740481C1C}">
                                <a14:useLocalDpi xmlns:a14="http://schemas.microsoft.com/office/drawing/2010/main" val="0"/>
                              </a:ext>
                            </a:extLst>
                          </a:blip>
                          <a:srcRect r="30948"/>
                          <a:stretch>
                            <a:fillRect/>
                          </a:stretch>
                        </pic:blipFill>
                        <pic:spPr bwMode="auto">
                          <a:xfrm>
                            <a:off x="101007830" y="104878302"/>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2" name="Picture 36" descr="6BWS(C)_PF2"/>
                          <pic:cNvPicPr>
                            <a:picLocks noChangeAspect="1" noChangeArrowheads="1"/>
                          </pic:cNvPicPr>
                        </pic:nvPicPr>
                        <pic:blipFill>
                          <a:blip r:embed="rId1010" cstate="print">
                            <a:extLst>
                              <a:ext uri="{28A0092B-C50C-407E-A947-70E740481C1C}">
                                <a14:useLocalDpi xmlns:a14="http://schemas.microsoft.com/office/drawing/2010/main" val="0"/>
                              </a:ext>
                            </a:extLst>
                          </a:blip>
                          <a:srcRect r="31886"/>
                          <a:stretch>
                            <a:fillRect/>
                          </a:stretch>
                        </pic:blipFill>
                        <pic:spPr bwMode="auto">
                          <a:xfrm>
                            <a:off x="102181738" y="104882243"/>
                            <a:ext cx="1145006"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3" name="Picture 37" descr="6BWS(C)_PF3"/>
                          <pic:cNvPicPr>
                            <a:picLocks noChangeAspect="1" noChangeArrowheads="1"/>
                          </pic:cNvPicPr>
                        </pic:nvPicPr>
                        <pic:blipFill>
                          <a:blip r:embed="rId1011" cstate="print">
                            <a:extLst>
                              <a:ext uri="{28A0092B-C50C-407E-A947-70E740481C1C}">
                                <a14:useLocalDpi xmlns:a14="http://schemas.microsoft.com/office/drawing/2010/main" val="0"/>
                              </a:ext>
                            </a:extLst>
                          </a:blip>
                          <a:srcRect r="32823"/>
                          <a:stretch>
                            <a:fillRect/>
                          </a:stretch>
                        </pic:blipFill>
                        <pic:spPr bwMode="auto">
                          <a:xfrm>
                            <a:off x="103367264" y="10491024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4" name="Picture 38" descr="6BWS(C)_PF4"/>
                          <pic:cNvPicPr>
                            <a:picLocks noChangeAspect="1" noChangeArrowheads="1"/>
                          </pic:cNvPicPr>
                        </pic:nvPicPr>
                        <pic:blipFill>
                          <a:blip r:embed="rId1012" cstate="print">
                            <a:extLst>
                              <a:ext uri="{28A0092B-C50C-407E-A947-70E740481C1C}">
                                <a14:useLocalDpi xmlns:a14="http://schemas.microsoft.com/office/drawing/2010/main" val="0"/>
                              </a:ext>
                            </a:extLst>
                          </a:blip>
                          <a:srcRect r="31886"/>
                          <a:stretch>
                            <a:fillRect/>
                          </a:stretch>
                        </pic:blipFill>
                        <pic:spPr bwMode="auto">
                          <a:xfrm>
                            <a:off x="104507982" y="10489012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5" name="Picture 39" descr="6BWS(C)_PF5"/>
                          <pic:cNvPicPr>
                            <a:picLocks noChangeAspect="1" noChangeArrowheads="1"/>
                          </pic:cNvPicPr>
                        </pic:nvPicPr>
                        <pic:blipFill>
                          <a:blip r:embed="rId1013" cstate="print">
                            <a:extLst>
                              <a:ext uri="{28A0092B-C50C-407E-A947-70E740481C1C}">
                                <a14:useLocalDpi xmlns:a14="http://schemas.microsoft.com/office/drawing/2010/main" val="0"/>
                              </a:ext>
                            </a:extLst>
                          </a:blip>
                          <a:srcRect r="31886"/>
                          <a:stretch>
                            <a:fillRect/>
                          </a:stretch>
                        </pic:blipFill>
                        <pic:spPr bwMode="auto">
                          <a:xfrm>
                            <a:off x="105650360" y="10489406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6" name="Picture 40" descr="6BWS(C)_PF6"/>
                          <pic:cNvPicPr>
                            <a:picLocks noChangeAspect="1" noChangeArrowheads="1"/>
                          </pic:cNvPicPr>
                        </pic:nvPicPr>
                        <pic:blipFill>
                          <a:blip r:embed="rId1014" cstate="print">
                            <a:extLst>
                              <a:ext uri="{28A0092B-C50C-407E-A947-70E740481C1C}">
                                <a14:useLocalDpi xmlns:a14="http://schemas.microsoft.com/office/drawing/2010/main" val="0"/>
                              </a:ext>
                            </a:extLst>
                          </a:blip>
                          <a:srcRect r="32823"/>
                          <a:stretch>
                            <a:fillRect/>
                          </a:stretch>
                        </pic:blipFill>
                        <pic:spPr bwMode="auto">
                          <a:xfrm>
                            <a:off x="106794398" y="104906305"/>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7" name="Picture 41" descr="6BWS(C)_PF7"/>
                          <pic:cNvPicPr>
                            <a:picLocks noChangeAspect="1" noChangeArrowheads="1"/>
                          </pic:cNvPicPr>
                        </pic:nvPicPr>
                        <pic:blipFill>
                          <a:blip r:embed="rId1015" cstate="print">
                            <a:extLst>
                              <a:ext uri="{28A0092B-C50C-407E-A947-70E740481C1C}">
                                <a14:useLocalDpi xmlns:a14="http://schemas.microsoft.com/office/drawing/2010/main" val="0"/>
                              </a:ext>
                            </a:extLst>
                          </a:blip>
                          <a:srcRect r="31886"/>
                          <a:stretch>
                            <a:fillRect/>
                          </a:stretch>
                        </pic:blipFill>
                        <pic:spPr bwMode="auto">
                          <a:xfrm>
                            <a:off x="107922670" y="10491024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598" name="Picture 42" descr="6BWS(C)_PF8"/>
                          <pic:cNvPicPr>
                            <a:picLocks noChangeAspect="1" noChangeArrowheads="1"/>
                          </pic:cNvPicPr>
                        </pic:nvPicPr>
                        <pic:blipFill>
                          <a:blip r:embed="rId1016" cstate="print">
                            <a:extLst>
                              <a:ext uri="{28A0092B-C50C-407E-A947-70E740481C1C}">
                                <a14:useLocalDpi xmlns:a14="http://schemas.microsoft.com/office/drawing/2010/main" val="0"/>
                              </a:ext>
                            </a:extLst>
                          </a:blip>
                          <a:srcRect r="31886"/>
                          <a:stretch>
                            <a:fillRect/>
                          </a:stretch>
                        </pic:blipFill>
                        <pic:spPr bwMode="auto">
                          <a:xfrm>
                            <a:off x="109089940" y="104890124"/>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6638EA53" id="Group 571581" o:spid="_x0000_s1026" style="width:703.15pt;height:101pt;mso-position-horizontal-relative:char;mso-position-vertical-relative:line" coordorigin="1010078,1034585" coordsize="183711,2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">
                <v:shape id="Picture 26" o:spid="_x0000_s1027" type="#_x0000_t75" alt="6BWS(C)_IPF" style="position:absolute;left:1010214;top:1034585;width:183471;height:12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5QnHAAAA3wAAAA8AAABkcnMvZG93bnJldi54bWxEj0FLAzEUhO+C/yE8wYvYbEtr69q0iCAI&#10;CsWu7fmZPJPFzcuSxO36740geBxm5htmvR19JwaKqQ2sYDqpQBDrYFq2Ct6ax+sViJSRDXaBScE3&#10;Jdhuzs/WWJtw4lca9tmKAuFUowKXc19LmbQjj2kSeuLifYToMRcZrTQRTwXuOzmrqhvpseWy4LCn&#10;B0f6c//lFTzfzg+7Rs8He7XM/mgbHd/di1KXF+P9HYhMY/4P/7WfjILFcrpYzeD3T/kCcvM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3g5QnHAAAA3wAAAA8AAAAAAAAAAAAA&#10;AAAAnwIAAGRycy9kb3ducmV2LnhtbFBLBQYAAAAABAAEAPcAAACTAwAAAAA=&#10;" insetpen="t">
                  <v:imagedata r:id="rId380" o:title="6BWS(C)_IPF"/>
                </v:shape>
                <v:shape id="Picture 27" o:spid="_x0000_s1028" type="#_x0000_t75" alt="6BWS(C)_PF9" style="position:absolute;left:1102248;top:1049056;width:11608;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gNkrHAAAA3wAAAA8AAABkcnMvZG93bnJldi54bWxEj0FrwkAUhO8F/8PyCt7qRottiK6ihYoH&#10;L42C9PbIPpPQ7Nuwu9WYX+8KgsdhZr5h5svONOJMzteWFYxHCQjiwuqaSwWH/fdbCsIHZI2NZVJw&#10;JQ/LxeBljpm2F/6hcx5KESHsM1RQhdBmUvqiIoN+ZFvi6J2sMxiidKXUDi8Rbho5SZIPabDmuFBh&#10;S18VFX/5v1HQbAtKy3R33Lg+N4d131+Pv71Sw9duNQMRqAvP8KO91Qqmn+Np+g73P/ELyMU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TgNkrHAAAA3wAAAA8AAAAAAAAAAAAA&#10;AAAAnwIAAGRycy9kb3ducmV2LnhtbFBLBQYAAAAABAAEAPcAAACTAwAAAAA=&#10;" insetpen="t">
                  <v:imagedata r:id="rId1017" o:title="6BWS(C)_PF9" cropright="20282f"/>
                </v:shape>
                <v:shape id="Picture 28" o:spid="_x0000_s1029" type="#_x0000_t75" alt="6BWS(C)_PF10" style="position:absolute;left:1113863;top:1048938;width:11607;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8MgRqMwAAADfAAAADwAAAAAA&#10;AAAAAAAAAACfAgAAZHJzL2Rvd25yZXYueG1sUEsFBgAAAAAEAAQA9wAAAJgDAAAAAA==&#10;" insetpen="t">
                  <v:imagedata r:id="rId1018" o:title="6BWS(C)_PF10" cropright="20282f"/>
                </v:shape>
                <v:shape id="Picture 29" o:spid="_x0000_s1030" type="#_x0000_t75" alt="6BWS(C)_PF11" style="position:absolute;left:1125320;top:1048895;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av/rJAAAA3wAAAA8AAABkcnMvZG93bnJldi54bWxEj0FrwkAUhO8F/8PyCr3VTYTYELORKkiL&#10;KKXWHrw9ss8kJPs2ZLca/71bKPQ4zMw3TL4cTScuNLjGsoJ4GoEgLq1uuFJw/No8pyCcR9bYWSYF&#10;N3KwLCYPOWbaXvmTLgdfiQBhl6GC2vs+k9KVNRl0U9sTB+9sB4M+yKGSesBrgJtOzqJoLg02HBZq&#10;7GldU9kefoyCbt/uvrfpW3zcnOyH35+i1c62Sj09jq8LEJ5G/x/+a79rBclLnKQJ/P4JX0AW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Fq/+skAAADfAAAADwAAAAAAAAAA&#10;AAAAAACfAgAAZHJzL2Rvd25yZXYueG1sUEsFBgAAAAAEAAQA9wAAAJUDAAAAAA==&#10;" insetpen="t">
                  <v:imagedata r:id="rId1019" o:title="6BWS(C)_PF11" cropright="21511f"/>
                </v:shape>
                <v:shape id="Picture 30" o:spid="_x0000_s1031" type="#_x0000_t75" alt="6BWS(C)_PF12" style="position:absolute;left:1136536;top:1048776;width:11292;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xnvzIAAAA3wAAAA8AAABkcnMvZG93bnJldi54bWxEj0FrAjEUhO8F/0N4hd5q1oK6bo1iC9L2&#10;1nWFXp+b52bt5mVJUt3++6YgeBxm5htmuR5sJ87kQ+tYwWScgSCunW65UbCvto85iBCRNXaOScEv&#10;BVivRndLLLS7cEnnXWxEgnAoUIGJsS+kDLUhi2HseuLkHZ23GJP0jdQeLwluO/mUZTNpseW0YLCn&#10;V0P19+7HKngx1aL6Kg/tW9587suPrc/np4NSD/fD5hlEpCHewtf2u1YwnU+m+Qz+/6QvIF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xMZ78yAAAAN8AAAAPAAAAAAAAAAAA&#10;AAAAAJ8CAABkcnMvZG93bnJldi54bWxQSwUGAAAAAAQABAD3AAAAlAMAAAAA&#10;" insetpen="t">
                  <v:imagedata r:id="rId1020" o:title="6BWS(C)_PF12" cropright="21511f"/>
                </v:shape>
                <v:shape id="Picture 31" o:spid="_x0000_s1032" type="#_x0000_t75" alt="6BWS(C)_PF13" style="position:absolute;left:1147752;top:1048816;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FrLLJAAAA3wAAAA8AAABkcnMvZG93bnJldi54bWxEj81qwzAQhO+FvoPYQi+lkR1wftwowYQU&#10;ek1qaI8ba2OLWivXUhI3Tx8FAj0Os/PNzmI12FacqPfGsYJ0lIAgrpw2XCsoP99fZyB8QNbYOiYF&#10;f+RhtXx8WGCu3Zm3dNqFWkQI+xwVNCF0uZS+asiiH7mOOHoH11sMUfa11D2eI9y2cpwkE2nRcGxo&#10;sKN1Q9XP7mjjG/svmmfpd3H5NeXBzDdFu3+plXp+Goo3EIGG8H98T39oBdk0zWZTuO2JEJDLK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qUWssskAAADfAAAADwAAAAAAAAAA&#10;AAAAAACfAgAAZHJzL2Rvd25yZXYueG1sUEsFBgAAAAAEAAQA9wAAAJUDAAAAAA==&#10;" insetpen="t">
                  <v:imagedata r:id="rId1021" o:title="6BWS(C)_PF13" cropright="20282f"/>
                </v:shape>
                <v:shape id="Picture 32" o:spid="_x0000_s1033" type="#_x0000_t75" alt="6BWS(C)_PF14" style="position:absolute;left:1159367;top:104885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4Pz3HAAAA3wAAAA8AAABkcnMvZG93bnJldi54bWxET89PwjAUvpv4PzTPhAuRDpNhMylEIBgT&#10;vIge4PayPtbp+jrXAuO/pwcSj1++39N57xpxoi7UnjWMRxkI4tKbmisN31/rRwUiRGSDjWfScKEA&#10;89n93RQL48/8SadtrEQK4VCgBhtjW0gZSksOw8i3xIk7+M5hTLCrpOnwnMJdI5+ybCId1pwaLLa0&#10;tFT+bo9Owy5f/anh+rL/UZvFx2GyUv2bLbUePPSvLyAi9fFffHO/Gw358zhXaXD6k76AnF0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24Pz3HAAAA3wAAAA8AAAAAAAAAAAAA&#10;AAAAnwIAAGRycy9kb3ducmV2LnhtbFBLBQYAAAAABAAEAPcAAACTAwAAAAA=&#10;" insetpen="t">
                  <v:imagedata r:id="rId1022" o:title="6BWS(C)_PF14" cropright="20282f"/>
                </v:shape>
                <v:shape id="Picture 33" o:spid="_x0000_s1034" type="#_x0000_t75" alt="6BWS(C)_PF15" style="position:absolute;left:1170824;top:104889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5x6PGAAAA3wAAAA8AAABkcnMvZG93bnJldi54bWxEj1FrwjAUhd8H+w/hDnybqR1uWo2SDQRx&#10;T1N/wKW5Nt2am9Jktf57Iwg+Hs453+Es14NrRE9dqD0rmIwzEMSlNzVXCo6HzesMRIjIBhvPpOBC&#10;Adar56clFsaf+Yf6faxEgnAoUIGNsS2kDKUlh2HsW+LknXznMCbZVdJ0eE5w18g8y96lw5rTgsWW&#10;viyVf/t/p8Dsfj/7sppvbKZz/RYPOj9+a6VGL4NegIg0xEf43t4aBdOPyXQ2h9uf9AXk6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fnHo8YAAADfAAAADwAAAAAAAAAAAAAA&#10;AACfAgAAZHJzL2Rvd25yZXYueG1sUEsFBgAAAAAEAAQA9wAAAJIDAAAAAA==&#10;" insetpen="t">
                  <v:imagedata r:id="rId1023" o:title="6BWS(C)_PF15" cropright="20282f"/>
                </v:shape>
                <v:shape id="Picture 34" o:spid="_x0000_s1035" type="#_x0000_t75" alt="6BWS(C)_PF16" style="position:absolute;left:1182497;top:1048818;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7jeTGAAAA3wAAAA8AAABkcnMvZG93bnJldi54bWxEj81qAjEUhfeC7xCu4EY0o2DVqVFkROii&#10;RWoVt5fJdTJ1cjNMok7fvlkILg/nj2+5bm0l7tT40rGC8SgBQZw7XXKh4PizG85B+ICssXJMCv7I&#10;w3rV7Swx1e7B33Q/hELEEfYpKjAh1KmUPjdk0Y9cTRy9i2sshiibQuoGH3HcVnKSJG/SYsnxwWBN&#10;maH8erhZBfUpm3lzzvyOB79f+0+UZbG9KNXvtZt3EIHa8Ao/2x9awXQ2ni4iQeSJLC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LuN5MYAAADfAAAADwAAAAAAAAAAAAAA&#10;AACfAgAAZHJzL2Rvd25yZXYueG1sUEsFBgAAAAAEAAQA9wAAAJIDAAAAAA==&#10;" insetpen="t">
                  <v:imagedata r:id="rId1024" o:title="6BWS(C)_PF16" cropright="21511f"/>
                </v:shape>
                <v:shape id="Picture 35" o:spid="_x0000_s1036" type="#_x0000_t75" alt="6BWS(C)_PF1" style="position:absolute;left:1010078;top:1048783;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sSWzHAAAA3wAAAA8AAABkcnMvZG93bnJldi54bWxEj0FrwkAUhO+F/oflFXqruwloNbpKKQil&#10;B1uNeH5kn9nQ7NuQ3cbUX+8WCj0OM/MNs9qMrhUD9aHxrCGbKBDElTcN1xqO5fZpDiJEZIOtZ9Lw&#10;QwE26/u7FRbGX3hPwyHWIkE4FKjBxtgVUobKksMw8R1x8s6+dxiT7GtperwkuGtlrtRMOmw4LVjs&#10;6NVS9XX4dhqun4oWH9ad3lveDrN8V+5UXmr9+DC+LEFEGuN/+K/9ZjRMn7PpIoPfP+kLyPU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7sSWzHAAAA3wAAAA8AAAAAAAAAAAAA&#10;AAAAnwIAAGRycy9kb3ducmV2LnhtbFBLBQYAAAAABAAEAPcAAACTAwAAAAA=&#10;" insetpen="t">
                  <v:imagedata r:id="rId1025" o:title="6BWS(C)_PF1" cropright="20282f"/>
                </v:shape>
                <v:shape id="Picture 36" o:spid="_x0000_s1037" type="#_x0000_t75" alt="6BWS(C)_PF2" style="position:absolute;left:1021817;top:104882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AkUvGAAAA3wAAAA8AAABkcnMvZG93bnJldi54bWxEj0FrwkAUhO8F/8PyhN7qRkGr0VVEEIX2&#10;0ujF2zP7TILZt3F3jfHfdwsFj8PMfMMsVp2pRUvOV5YVDAcJCOLc6ooLBcfD9mMKwgdkjbVlUvAk&#10;D6tl722BqbYP/qE2C4WIEPYpKihDaFIpfV6SQT+wDXH0LtYZDFG6QmqHjwg3tRwlyUQarDgulNjQ&#10;pqT8mt2NAr+7nZ5uf8imks7+K9t+T1rOlXrvd+s5iEBdeIX/23utYPw5HM9G8Pcnfg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gCRS8YAAADfAAAADwAAAAAAAAAAAAAA&#10;AACfAgAAZHJzL2Rvd25yZXYueG1sUEsFBgAAAAAEAAQA9wAAAJIDAAAAAA==&#10;" insetpen="t">
                  <v:imagedata r:id="rId1026" o:title="6BWS(C)_PF2" cropright="20897f"/>
                </v:shape>
                <v:shape id="Picture 37" o:spid="_x0000_s1038" type="#_x0000_t75" alt="6BWS(C)_PF3" style="position:absolute;left:1033672;top:1049102;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bQrTGAAAA3wAAAA8AAABkcnMvZG93bnJldi54bWxEj09rwkAUxO+C32F5Qm+60TZVo6sUS6VX&#10;/xDw9sw+k2D2bciuGv30rlDocZiZ3zDzZWsqcaXGlZYVDAcRCOLM6pJzBfvdT38CwnlkjZVlUnAn&#10;B8tFtzPHRNsbb+i69bkIEHYJKii8rxMpXVaQQTewNXHwTrYx6INscqkbvAW4qeQoij6lwZLDQoE1&#10;rQrKztuLUZCm6QfZeGUfpcbv40Ovs8NlpNRbr/2agfDU+v/wX/tXK4jHw3j6Dq8/4QvIxR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ttCtMYAAADfAAAADwAAAAAAAAAAAAAA&#10;AACfAgAAZHJzL2Rvd25yZXYueG1sUEsFBgAAAAAEAAQA9wAAAJIDAAAAAA==&#10;" insetpen="t">
                  <v:imagedata r:id="rId1027" o:title="6BWS(C)_PF3" cropright="21511f"/>
                </v:shape>
                <v:shape id="Picture 38" o:spid="_x0000_s1039" type="#_x0000_t75" alt="6BWS(C)_PF4" style="position:absolute;left:104507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noInHAAAA3wAAAA8AAABkcnMvZG93bnJldi54bWxEj8FuwjAQRO9I/QdrK/UGDlUpNGBQASFx&#10;6KWhH7CNlzhtvI5ih5i/x5UqcRzNzBvNahNtIy7U+dqxgukkA0FcOl1zpeDrdBgvQPiArLFxTAqu&#10;5GGzfhitMNdu4E+6FKESCcI+RwUmhDaX0peGLPqJa4mTd3adxZBkV0nd4ZDgtpHPWfYqLdacFgy2&#10;tDNU/ha9VRD1t+4/sv2+mG9/Fqe6j9oPRqmnx/i+BBEohnv4v33UCmbz6eztBf7+pC8g1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ynoInHAAAA3wAAAA8AAAAAAAAAAAAA&#10;AAAAnwIAAGRycy9kb3ducmV2LnhtbFBLBQYAAAAABAAEAPcAAACTAwAAAAA=&#10;" insetpen="t">
                  <v:imagedata r:id="rId1028" o:title="6BWS(C)_PF4" cropright="20897f"/>
                </v:shape>
                <v:shape id="Picture 39" o:spid="_x0000_s1040" type="#_x0000_t75" alt="6BWS(C)_PF5" style="position:absolute;left:1056503;top:1048940;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aAnIAAAA3wAAAA8AAABkcnMvZG93bnJldi54bWxEj0FrwkAUhO8F/8PyCr3VjUJaG11FAra9&#10;FVdBentkn0lq9u2S3cb033cLBY/DzHzDrDaj7cRAfWgdK5hNMxDElTMt1wqOh93jAkSIyAY7x6Tg&#10;hwJs1pO7FRbGXXlPg461SBAOBSpoYvSFlKFqyGKYOk+cvLPrLcYk+1qaHq8Jbjs5z7InabHltNCg&#10;p7Kh6qK/rYLX4bL7Whw/9bjf+lP54fWb5lKph/txuwQRaYy38H/73SjIn2f5Sw5/f9IXkO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fgGgJyAAAAN8AAAAPAAAAAAAAAAAA&#10;AAAAAJ8CAABkcnMvZG93bnJldi54bWxQSwUGAAAAAAQABAD3AAAAlAMAAAAA&#10;" insetpen="t">
                  <v:imagedata r:id="rId1029" o:title="6BWS(C)_PF5" cropright="20897f"/>
                </v:shape>
                <v:shape id="Picture 40" o:spid="_x0000_s1041" type="#_x0000_t75" alt="6BWS(C)_PF6" style="position:absolute;left:1067943;top:1049063;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Gp/TIAAAA3wAAAA8AAABkcnMvZG93bnJldi54bWxEj0FrwkAUhO9C/8PyCr1I3aSi1tRVbEHw&#10;UohayPWRfU1Cs29jdmPiv3eFgsdhZr5hVpvB1OJCrassK4gnEQji3OqKCwU/p93rOwjnkTXWlknB&#10;lRxs1k+jFSba9nygy9EXIkDYJaig9L5JpHR5SQbdxDbEwfu1rUEfZFtI3WIf4KaWb1E0lwYrDgsl&#10;NvRVUv537IyC5eeUs0UUfzdd1vmMxml/TlOlXp6H7QcIT4N/hP/be61gtohnyznc/4QvIN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FRqf0yAAAAN8AAAAPAAAAAAAAAAAA&#10;AAAAAJ8CAABkcnMvZG93bnJldi54bWxQSwUGAAAAAAQABAD3AAAAlAMAAAAA&#10;" insetpen="t">
                  <v:imagedata r:id="rId1030" o:title="6BWS(C)_PF6" cropright="21511f"/>
                </v:shape>
                <v:shape id="Picture 41" o:spid="_x0000_s1042" type="#_x0000_t75" alt="6BWS(C)_PF7" style="position:absolute;left:1079226;top:104910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46xbGAAAA3wAAAA8AAABkcnMvZG93bnJldi54bWxEj09rwkAUxO9Cv8PyhN50E6kxRlcphULR&#10;i3/a+yP7TILZtzG7NfHbu4LgcZiZ3zDLdW9qcaXWVZYVxOMIBHFudcWFgt/j9ygF4TyyxtoyKbiR&#10;g/XqbbDETNuO93Q9+EIECLsMFZTeN5mULi/JoBvbhjh4J9sa9EG2hdQtdgFuajmJokQarDgslNjQ&#10;V0n5+fBvFKTxLvnYRnLzl3auiy+TZDuni1Lvw/5zAcJT71/hZ/tHK5jO4ul8Bo8/4QvI1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3jrFsYAAADfAAAADwAAAAAAAAAAAAAA&#10;AACfAgAAZHJzL2Rvd25yZXYueG1sUEsFBgAAAAAEAAQA9wAAAJIDAAAAAA==&#10;" insetpen="t">
                  <v:imagedata r:id="rId1031" o:title="6BWS(C)_PF7" cropright="20897f"/>
                </v:shape>
                <v:shape id="Picture 42" o:spid="_x0000_s1043" type="#_x0000_t75" alt="6BWS(C)_PF8" style="position:absolute;left:109089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acXFAAAA3wAAAA8AAABkcnMvZG93bnJldi54bWxET01rwkAQvQv9D8sUepG6STQ1TV1DqQiC&#10;vVTtfciOSWh2NmS3SfrvuwfB4+N9b4rJtGKg3jWWFcSLCARxaXXDlYLLef+cgXAeWWNrmRT8kYNi&#10;+zDbYK7tyF80nHwlQgi7HBXU3ne5lK6syaBb2I44cFfbG/QB9pXUPY4h3LQyiaIXabDh0FBjRx81&#10;lT+nX6MgS77Tvfw8ZpeVG3F+1dzsyqVST4/T+xsIT5O/i2/ug1aQruP0NQwOf8IXkN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umnFxQAAAN8AAAAPAAAAAAAAAAAAAAAA&#10;AJ8CAABkcnMvZG93bnJldi54bWxQSwUGAAAAAAQABAD3AAAAkQMAAAAA&#10;" insetpen="t">
                  <v:imagedata r:id="rId1032" o:title="6BWS(C)_PF8" cropright="20897f"/>
                </v:shape>
                <w10:anchorlock/>
              </v:group>
            </w:pict>
          </mc:Fallback>
        </mc:AlternateContent>
      </w:r>
    </w:p>
    <w:p w:rsidR="003D0920" w:rsidRDefault="003D0920" w:rsidP="003D0920">
      <w:pPr>
        <w:tabs>
          <w:tab w:val="left" w:pos="0"/>
        </w:tabs>
        <w:rPr>
          <w:iCs/>
        </w:rPr>
      </w:pPr>
      <w:r w:rsidRPr="00002D4B">
        <w:rPr>
          <w:iCs/>
        </w:rPr>
        <w:t xml:space="preserve">Figure </w:t>
      </w:r>
      <w:r>
        <w:rPr>
          <w:iCs/>
        </w:rPr>
        <w:t xml:space="preserve">7.6.3.D – </w:t>
      </w:r>
      <w:r w:rsidRPr="00002D4B">
        <w:rPr>
          <w:iCs/>
        </w:rPr>
        <w:t xml:space="preserve">EBSD IPF colouring map </w:t>
      </w:r>
      <w:r>
        <w:rPr>
          <w:iCs/>
        </w:rPr>
        <w:t xml:space="preserve">after correction </w:t>
      </w:r>
      <w:r w:rsidRPr="00002D4B">
        <w:rPr>
          <w:iCs/>
        </w:rPr>
        <w:t xml:space="preserve">with respect to ND for </w:t>
      </w:r>
      <w:r>
        <w:rPr>
          <w:iCs/>
        </w:rPr>
        <w:t>a SSCFSW (see Figure 7.6.3)</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6062-T6 DRX.</w:t>
      </w: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r>
        <w:rPr>
          <w:noProof/>
          <w:lang w:eastAsia="en-GB"/>
        </w:rPr>
        <w:lastRenderedPageBreak/>
        <w:drawing>
          <wp:inline distT="0" distB="0" distL="0" distR="0" wp14:anchorId="075DBAFF" wp14:editId="31DB7A2A">
            <wp:extent cx="8863330" cy="735333"/>
            <wp:effectExtent l="0" t="0" r="0" b="7620"/>
            <wp:docPr id="571715" name="Picture 571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8863330" cy="735333"/>
                    </a:xfrm>
                    <a:prstGeom prst="rect">
                      <a:avLst/>
                    </a:prstGeom>
                    <a:noFill/>
                    <a:ln>
                      <a:noFill/>
                    </a:ln>
                  </pic:spPr>
                </pic:pic>
              </a:graphicData>
            </a:graphic>
          </wp:inline>
        </w:drawing>
      </w:r>
    </w:p>
    <w:p w:rsidR="003D0920" w:rsidRDefault="003D0920" w:rsidP="003D0920">
      <w:r>
        <w:rPr>
          <w:iCs/>
        </w:rPr>
        <w:t xml:space="preserve">Figure 7.6.3.E – </w:t>
      </w:r>
      <w:r w:rsidRPr="00002D4B">
        <w:rPr>
          <w:iCs/>
        </w:rPr>
        <w:t>Texture components map</w:t>
      </w:r>
      <w:r>
        <w:rPr>
          <w:iCs/>
        </w:rPr>
        <w:t xml:space="preserve"> for SSFSW AA6082</w:t>
      </w:r>
      <w:r w:rsidRPr="00002D4B">
        <w:rPr>
          <w:rFonts w:cs="Arial"/>
          <w:b/>
          <w:bCs/>
          <w:iCs/>
        </w:rPr>
        <w:t xml:space="preserve"> </w:t>
      </w:r>
      <w:r w:rsidRPr="00002D4B">
        <w:rPr>
          <w:iCs/>
        </w:rPr>
        <w:t xml:space="preserve">after rotation correction with </w:t>
      </w:r>
      <w:r w:rsidRPr="00002D4B">
        <w:rPr>
          <w:iCs/>
          <w:color w:val="000000"/>
          <w:position w:val="-4"/>
        </w:rPr>
        <w:object w:dxaOrig="240" w:dyaOrig="260">
          <v:shape id="_x0000_i1133" type="#_x0000_t75" style="width:12pt;height:13.5pt" o:ole="">
            <v:imagedata r:id="rId9" o:title=""/>
          </v:shape>
          <o:OLEObject Type="Embed" ProgID="Equation.3" ShapeID="_x0000_i1133" DrawAspect="Content" ObjectID="_1494525451" r:id="rId1033"/>
        </w:object>
      </w:r>
      <w:r w:rsidRPr="00002D4B">
        <w:rPr>
          <w:iCs/>
          <w:color w:val="000000"/>
        </w:rPr>
        <w:t xml:space="preserve">(red), </w:t>
      </w:r>
      <w:r w:rsidRPr="00002D4B">
        <w:rPr>
          <w:iCs/>
          <w:color w:val="000000"/>
          <w:position w:val="-4"/>
        </w:rPr>
        <w:object w:dxaOrig="240" w:dyaOrig="300">
          <v:shape id="_x0000_i1134" type="#_x0000_t75" style="width:12pt;height:15pt" o:ole="">
            <v:imagedata r:id="rId11" o:title=""/>
          </v:shape>
          <o:OLEObject Type="Embed" ProgID="Equation.3" ShapeID="_x0000_i1134" DrawAspect="Content" ObjectID="_1494525452" r:id="rId1034"/>
        </w:object>
      </w:r>
      <w:r w:rsidRPr="00002D4B">
        <w:rPr>
          <w:iCs/>
        </w:rPr>
        <w:t>(yellow), and C (blue).</w:t>
      </w:r>
    </w:p>
    <w:p w:rsidR="003D0920" w:rsidRDefault="003D0920" w:rsidP="003D0920">
      <w:r>
        <w:rPr>
          <w:noProof/>
          <w:lang w:eastAsia="en-GB"/>
        </w:rPr>
        <w:drawing>
          <wp:inline distT="0" distB="0" distL="0" distR="0" wp14:anchorId="4BEA7992" wp14:editId="7D46A77C">
            <wp:extent cx="8858885" cy="688975"/>
            <wp:effectExtent l="0" t="0" r="0" b="0"/>
            <wp:docPr id="571716" name="Picture 571716" descr="C:\Users\Sam Gascoyne\Desktop\EBSD 6082 (base region - OCT)\Images\Corrected\6BWS(C)_T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 Gascoyne\Desktop\EBSD 6082 (base region - OCT)\Images\Corrected\6BWS(C)_TC.bmp"/>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8858885" cy="688975"/>
                    </a:xfrm>
                    <a:prstGeom prst="rect">
                      <a:avLst/>
                    </a:prstGeom>
                    <a:noFill/>
                    <a:ln>
                      <a:noFill/>
                    </a:ln>
                  </pic:spPr>
                </pic:pic>
              </a:graphicData>
            </a:graphic>
          </wp:inline>
        </w:drawing>
      </w:r>
      <w:r>
        <w:t xml:space="preserve"> </w:t>
      </w:r>
    </w:p>
    <w:p w:rsidR="003D0920" w:rsidRDefault="003D0920" w:rsidP="003D0920">
      <w:pPr>
        <w:tabs>
          <w:tab w:val="left" w:pos="0"/>
        </w:tabs>
      </w:pPr>
      <w:r>
        <w:rPr>
          <w:iCs/>
        </w:rPr>
        <w:t xml:space="preserve">Figure 7.6.3.F – </w:t>
      </w:r>
      <w:r w:rsidRPr="00002D4B">
        <w:rPr>
          <w:iCs/>
        </w:rPr>
        <w:t xml:space="preserve">Texture components </w:t>
      </w:r>
      <w:r w:rsidRPr="0029079C">
        <w:rPr>
          <w:iCs/>
        </w:rPr>
        <w:t>map</w:t>
      </w:r>
      <w:r w:rsidRPr="0029079C">
        <w:rPr>
          <w:rFonts w:cs="Arial"/>
          <w:bCs/>
          <w:iCs/>
        </w:rPr>
        <w:t xml:space="preserve"> for SSCFSW AA6082 </w:t>
      </w:r>
      <w:r w:rsidRPr="0029079C">
        <w:rPr>
          <w:iCs/>
        </w:rPr>
        <w:t xml:space="preserve">after rotation correction with </w:t>
      </w:r>
      <w:r w:rsidRPr="0029079C">
        <w:rPr>
          <w:iCs/>
          <w:color w:val="000000"/>
          <w:position w:val="-4"/>
        </w:rPr>
        <w:object w:dxaOrig="240" w:dyaOrig="260">
          <v:shape id="_x0000_i1135" type="#_x0000_t75" style="width:12pt;height:13.5pt" o:ole="">
            <v:imagedata r:id="rId9" o:title=""/>
          </v:shape>
          <o:OLEObject Type="Embed" ProgID="Equation.3" ShapeID="_x0000_i1135" DrawAspect="Content" ObjectID="_1494525453" r:id="rId1035"/>
        </w:object>
      </w:r>
      <w:r w:rsidRPr="0029079C">
        <w:rPr>
          <w:iCs/>
          <w:color w:val="000000"/>
        </w:rPr>
        <w:t xml:space="preserve">(red), </w:t>
      </w:r>
      <w:r w:rsidRPr="0029079C">
        <w:rPr>
          <w:iCs/>
          <w:color w:val="000000"/>
          <w:position w:val="-4"/>
        </w:rPr>
        <w:object w:dxaOrig="240" w:dyaOrig="300">
          <v:shape id="_x0000_i1136" type="#_x0000_t75" style="width:12pt;height:15pt" o:ole="">
            <v:imagedata r:id="rId11" o:title=""/>
          </v:shape>
          <o:OLEObject Type="Embed" ProgID="Equation.3" ShapeID="_x0000_i1136" DrawAspect="Content" ObjectID="_1494525454" r:id="rId1036"/>
        </w:object>
      </w:r>
      <w:r w:rsidRPr="0029079C">
        <w:rPr>
          <w:iCs/>
        </w:rPr>
        <w:t>(yellow</w:t>
      </w:r>
      <w:r w:rsidRPr="00002D4B">
        <w:rPr>
          <w:iCs/>
        </w:rPr>
        <w:t>), and C (blue).</w:t>
      </w: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pPr>
    </w:p>
    <w:p w:rsidR="003D0920" w:rsidRDefault="003D0920" w:rsidP="003D0920">
      <w:pPr>
        <w:tabs>
          <w:tab w:val="left" w:pos="0"/>
        </w:tabs>
        <w:sectPr w:rsidR="003D0920" w:rsidSect="00142F1F">
          <w:pgSz w:w="16838" w:h="11906" w:orient="landscape"/>
          <w:pgMar w:top="1440" w:right="1440" w:bottom="1440" w:left="1440" w:header="708" w:footer="708" w:gutter="0"/>
          <w:cols w:space="708"/>
          <w:docGrid w:linePitch="360"/>
        </w:sectPr>
      </w:pPr>
    </w:p>
    <w:p w:rsidR="003D0920" w:rsidRDefault="003D0920" w:rsidP="003D0920">
      <w:pPr>
        <w:pStyle w:val="Heading1"/>
        <w:tabs>
          <w:tab w:val="left" w:pos="0"/>
        </w:tabs>
      </w:pPr>
      <w:bookmarkStart w:id="155" w:name="_Toc404108001"/>
      <w:r>
        <w:lastRenderedPageBreak/>
        <w:t>7.6.4 – The crystallographic texture for filler region and base region</w:t>
      </w:r>
      <w:bookmarkEnd w:id="155"/>
    </w:p>
    <w:p w:rsidR="003D0920" w:rsidRPr="006558D2" w:rsidRDefault="003D0920" w:rsidP="003D0920">
      <w:pPr>
        <w:tabs>
          <w:tab w:val="left" w:pos="0"/>
        </w:tabs>
      </w:pPr>
      <w:r w:rsidRPr="00B51F33">
        <w:tab/>
        <w:t xml:space="preserve">The comparison in texture between the SSCFSW wire filler regions (located towards the top of the weld) and the base region (located towards the bottom of weld) has </w:t>
      </w:r>
      <w:r>
        <w:t>been investigated for AA6082-T6</w:t>
      </w:r>
      <w:r w:rsidRPr="00B51F33">
        <w:t xml:space="preserve">. This has been demonstrated across the entire DRX relative to the local shear reference frame and is displayed using (011) and (111) PFs but also using ODF sections of </w:t>
      </w:r>
      <w:r w:rsidRPr="00B51F33">
        <w:rPr>
          <w:color w:val="000000"/>
        </w:rPr>
        <w:t>ф2</w:t>
      </w:r>
      <w:r w:rsidRPr="00B51F33">
        <w:t xml:space="preserve">=0° and </w:t>
      </w:r>
      <w:r w:rsidRPr="00B51F33">
        <w:rPr>
          <w:color w:val="000000"/>
        </w:rPr>
        <w:t>ф2</w:t>
      </w:r>
      <w:r w:rsidRPr="00B51F33">
        <w:t xml:space="preserve">=45° (see figures 7.6.4.A and B). The ODF in figures 7.6.3.A and B are similar, showing strong &lt;111&gt; texture and reflect the other crystal axis; with their ODFs showing the </w:t>
      </w:r>
      <w:r>
        <w:rPr>
          <w:iCs/>
          <w:color w:val="000000"/>
        </w:rPr>
        <w:t>B</w:t>
      </w:r>
      <w:r w:rsidRPr="00B51F33">
        <w:rPr>
          <w:iCs/>
          <w:color w:val="000000"/>
        </w:rPr>
        <w:t xml:space="preserve"> and</w:t>
      </w:r>
      <w:r w:rsidRPr="00B51F33">
        <w:rPr>
          <w:iCs/>
          <w:color w:val="000000"/>
          <w:position w:val="-4"/>
        </w:rPr>
        <w:object w:dxaOrig="240" w:dyaOrig="300">
          <v:shape id="_x0000_i1137" type="#_x0000_t75" style="width:12pt;height:15pt" o:ole="">
            <v:imagedata r:id="rId11" o:title=""/>
          </v:shape>
          <o:OLEObject Type="Embed" ProgID="Equation.3" ShapeID="_x0000_i1137" DrawAspect="Content" ObjectID="_1494525455" r:id="rId1037"/>
        </w:object>
      </w:r>
      <w:r w:rsidRPr="00B51F33">
        <w:rPr>
          <w:iCs/>
        </w:rPr>
        <w:t xml:space="preserve"> texture components</w:t>
      </w:r>
      <w:r w:rsidRPr="00B51F33">
        <w:t>. However, in the wire filler region the C component cannot be detected either by texture component maps or ODF.</w:t>
      </w:r>
      <w:r>
        <w:rPr>
          <w:i/>
        </w:rPr>
        <w:t xml:space="preserve"> </w:t>
      </w:r>
      <w:r w:rsidRPr="006558D2">
        <w:t>Both sets of results had strong texture strength with up to 5-10x random texture for the PFs, and up to 9x random for the ODF.</w:t>
      </w:r>
      <w:r w:rsidRPr="003146CF">
        <w:rPr>
          <w:i/>
        </w:rPr>
        <w:t xml:space="preserve"> </w:t>
      </w:r>
      <w:r w:rsidRPr="006558D2">
        <w:t>Both sets analysed come from the same weld and are made from AA6082-T6 at the processing conditions of 200 mm/min and 1200 RPM. As the only difference between the two weld sets is the region analysed, so they are directly comparable.</w:t>
      </w:r>
    </w:p>
    <w:p w:rsidR="003D0920" w:rsidRPr="003146CF" w:rsidRDefault="003D0920" w:rsidP="003D0920">
      <w:pPr>
        <w:tabs>
          <w:tab w:val="left" w:pos="0"/>
        </w:tabs>
        <w:rPr>
          <w:i/>
        </w:rPr>
      </w:pPr>
    </w:p>
    <w:p w:rsidR="003D0920" w:rsidRDefault="003D0920" w:rsidP="003D0920">
      <w:pPr>
        <w:tabs>
          <w:tab w:val="left" w:pos="0"/>
        </w:tabs>
        <w:jc w:val="center"/>
      </w:pPr>
      <w:r>
        <w:rPr>
          <w:noProof/>
          <w:lang w:eastAsia="en-GB"/>
        </w:rPr>
        <w:drawing>
          <wp:anchor distT="0" distB="0" distL="114300" distR="114300" simplePos="0" relativeHeight="251723776" behindDoc="1" locked="0" layoutInCell="1" allowOverlap="1" wp14:anchorId="1A942AE6" wp14:editId="413E6DC8">
            <wp:simplePos x="0" y="0"/>
            <wp:positionH relativeFrom="column">
              <wp:posOffset>1467293</wp:posOffset>
            </wp:positionH>
            <wp:positionV relativeFrom="paragraph">
              <wp:posOffset>829340</wp:posOffset>
            </wp:positionV>
            <wp:extent cx="2658110" cy="244475"/>
            <wp:effectExtent l="0" t="0" r="8890" b="3175"/>
            <wp:wrapNone/>
            <wp:docPr id="571717" name="Picture 57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0">
                      <a:extLst>
                        <a:ext uri="{28A0092B-C50C-407E-A947-70E740481C1C}">
                          <a14:useLocalDpi xmlns:a14="http://schemas.microsoft.com/office/drawing/2010/main" val="0"/>
                        </a:ext>
                      </a:extLst>
                    </a:blip>
                    <a:srcRect r="16322"/>
                    <a:stretch/>
                  </pic:blipFill>
                  <pic:spPr bwMode="auto">
                    <a:xfrm>
                      <a:off x="0" y="0"/>
                      <a:ext cx="2658110" cy="24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13065C4A" wp14:editId="760F330F">
            <wp:extent cx="5731510" cy="2450176"/>
            <wp:effectExtent l="0" t="0" r="2540" b="7620"/>
            <wp:docPr id="571718" name="Picture 571718" descr="C:\Users\Sam Gascoyne\Desktop\EBSD 6082 (base region - OCT)\Images\Corrected\PF\6BWS(C)_PF-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am Gascoyne\Desktop\EBSD 6082 (base region - OCT)\Images\Corrected\PF\6BWS(C)_PF-overall.bmp"/>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5731510" cy="2450176"/>
                    </a:xfrm>
                    <a:prstGeom prst="rect">
                      <a:avLst/>
                    </a:prstGeom>
                    <a:noFill/>
                    <a:ln>
                      <a:noFill/>
                    </a:ln>
                  </pic:spPr>
                </pic:pic>
              </a:graphicData>
            </a:graphic>
          </wp:inline>
        </w:drawing>
      </w:r>
    </w:p>
    <w:p w:rsidR="003D0920" w:rsidRDefault="003D0920" w:rsidP="003D0920">
      <w:pPr>
        <w:tabs>
          <w:tab w:val="left" w:pos="0"/>
        </w:tabs>
        <w:jc w:val="center"/>
      </w:pPr>
      <w:r>
        <w:rPr>
          <w:noProof/>
          <w:lang w:eastAsia="en-GB"/>
        </w:rPr>
        <w:drawing>
          <wp:inline distT="0" distB="0" distL="0" distR="0" wp14:anchorId="4026BEC9" wp14:editId="2971F3EC">
            <wp:extent cx="5711825" cy="926465"/>
            <wp:effectExtent l="0" t="0" r="3175" b="6985"/>
            <wp:docPr id="571719" name="Picture 571719" descr="C:\Users\Sam Gascoyne\Desktop\EBSD 6082 (base region - OCT)\Images\Corrected\ODF\ODF crop\6BWS(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m Gascoyne\Desktop\EBSD 6082 (base region - OCT)\Images\Corrected\ODF\ODF crop\6BWS(C)_ODF-overallc.bmp"/>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711825" cy="926465"/>
                    </a:xfrm>
                    <a:prstGeom prst="rect">
                      <a:avLst/>
                    </a:prstGeom>
                    <a:noFill/>
                    <a:ln>
                      <a:noFill/>
                    </a:ln>
                  </pic:spPr>
                </pic:pic>
              </a:graphicData>
            </a:graphic>
          </wp:inline>
        </w:drawing>
      </w:r>
      <w:r>
        <w:rPr>
          <w:noProof/>
          <w:lang w:eastAsia="en-GB"/>
        </w:rPr>
        <w:drawing>
          <wp:inline distT="0" distB="0" distL="0" distR="0" wp14:anchorId="13A7627A" wp14:editId="1779AF93">
            <wp:extent cx="3784624" cy="225631"/>
            <wp:effectExtent l="0" t="0" r="0" b="3175"/>
            <wp:docPr id="571720" name="Picture 571720"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8410" cy="225857"/>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Pr="00C4241A" w:rsidRDefault="003D0920" w:rsidP="003D0920">
      <w:pPr>
        <w:rPr>
          <w:i/>
        </w:rPr>
      </w:pPr>
      <w:r w:rsidRPr="006D5FB7">
        <w:rPr>
          <w:i/>
          <w:iCs/>
        </w:rPr>
        <w:t xml:space="preserve">Figure </w:t>
      </w:r>
      <w:r>
        <w:rPr>
          <w:i/>
          <w:iCs/>
        </w:rPr>
        <w:t xml:space="preserve">7.6.4.A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SSCFSW AA6082 DRX in the base region after rotation correction (top) and t</w:t>
      </w:r>
      <w:r w:rsidRPr="006D5FB7">
        <w:rPr>
          <w:i/>
          <w:iCs/>
          <w:color w:val="000000"/>
        </w:rPr>
        <w:t xml:space="preserve">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 (bottom)</w:t>
      </w:r>
      <w:r>
        <w:rPr>
          <w:i/>
          <w:iCs/>
        </w:rPr>
        <w:t>.</w:t>
      </w:r>
    </w:p>
    <w:p w:rsidR="003D0920" w:rsidRDefault="003D0920" w:rsidP="003D0920">
      <w:pPr>
        <w:tabs>
          <w:tab w:val="left" w:pos="0"/>
        </w:tabs>
        <w:autoSpaceDE w:val="0"/>
        <w:autoSpaceDN w:val="0"/>
        <w:adjustRightInd w:val="0"/>
        <w:spacing w:line="360" w:lineRule="auto"/>
      </w:pPr>
      <w:r>
        <w:rPr>
          <w:noProof/>
          <w:lang w:eastAsia="en-GB"/>
        </w:rPr>
        <w:lastRenderedPageBreak/>
        <w:drawing>
          <wp:inline distT="0" distB="0" distL="0" distR="0" wp14:anchorId="3251584B" wp14:editId="75B5106E">
            <wp:extent cx="5443870" cy="2322919"/>
            <wp:effectExtent l="0" t="0" r="4445" b="1270"/>
            <wp:docPr id="571721" name="Picture 571721" descr="C:\Users\Sam Gascoyne\Desktop\EBSD 6082-T6  Base Region\Final Images\Corrected\scHFPA(c)_PF_Overa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am Gascoyne\Desktop\EBSD 6082-T6  Base Region\Final Images\Corrected\scHFPA(c)_PF_Overall.bmp"/>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5443800" cy="2322889"/>
                    </a:xfrm>
                    <a:prstGeom prst="rect">
                      <a:avLst/>
                    </a:prstGeom>
                    <a:noFill/>
                    <a:ln>
                      <a:noFill/>
                    </a:ln>
                  </pic:spPr>
                </pic:pic>
              </a:graphicData>
            </a:graphic>
          </wp:inline>
        </w:drawing>
      </w:r>
    </w:p>
    <w:p w:rsidR="003D0920" w:rsidRDefault="003D0920" w:rsidP="003D0920">
      <w:pPr>
        <w:tabs>
          <w:tab w:val="left" w:pos="0"/>
        </w:tabs>
        <w:autoSpaceDE w:val="0"/>
        <w:autoSpaceDN w:val="0"/>
        <w:adjustRightInd w:val="0"/>
        <w:spacing w:line="360" w:lineRule="auto"/>
      </w:pPr>
      <w:r>
        <w:rPr>
          <w:noProof/>
          <w:lang w:eastAsia="en-GB"/>
        </w:rPr>
        <w:drawing>
          <wp:anchor distT="0" distB="0" distL="114300" distR="114300" simplePos="0" relativeHeight="251724800" behindDoc="0" locked="0" layoutInCell="1" allowOverlap="1" wp14:anchorId="3E444E56" wp14:editId="5D7E152D">
            <wp:simplePos x="0" y="0"/>
            <wp:positionH relativeFrom="column">
              <wp:posOffset>882015</wp:posOffset>
            </wp:positionH>
            <wp:positionV relativeFrom="paragraph">
              <wp:posOffset>887095</wp:posOffset>
            </wp:positionV>
            <wp:extent cx="3784600" cy="225425"/>
            <wp:effectExtent l="0" t="0" r="6350" b="3175"/>
            <wp:wrapNone/>
            <wp:docPr id="6353" name="Picture 6353" descr="C:\Users\Sam Gascoyne\Desktop\EBSD 6082 (base region - OCT)\Images\Corrected\ODF\ODF crop\colour sche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 Gascoyne\Desktop\EBSD 6082 (base region - OCT)\Images\Corrected\ODF\ODF crop\colour scheme.bmp"/>
                    <pic:cNvPicPr>
                      <a:picLocks noChangeAspect="1" noChangeArrowheads="1"/>
                    </pic:cNvPicPr>
                  </pic:nvPicPr>
                  <pic:blipFill rotWithShape="1">
                    <a:blip r:embed="rId967">
                      <a:extLst>
                        <a:ext uri="{28A0092B-C50C-407E-A947-70E740481C1C}">
                          <a14:useLocalDpi xmlns:a14="http://schemas.microsoft.com/office/drawing/2010/main" val="0"/>
                        </a:ext>
                      </a:extLst>
                    </a:blip>
                    <a:srcRect t="24000"/>
                    <a:stretch/>
                  </pic:blipFill>
                  <pic:spPr bwMode="auto">
                    <a:xfrm>
                      <a:off x="0" y="0"/>
                      <a:ext cx="3784600" cy="225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48FF5AAE" wp14:editId="07469E4E">
            <wp:extent cx="5443870" cy="878861"/>
            <wp:effectExtent l="0" t="0" r="4445" b="0"/>
            <wp:docPr id="571722" name="Picture 571722" descr="C:\Users\Sam Gascoyne\Desktop\EBSD 6082-T6  Base Region\Final Images\ODF\Cropped ODF\scHFPA(c)_ODF-Overall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am Gascoyne\Desktop\EBSD 6082-T6  Base Region\Final Images\ODF\Cropped ODF\scHFPA(c)_ODF-Overallc.bmp"/>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5444823" cy="879015"/>
                    </a:xfrm>
                    <a:prstGeom prst="rect">
                      <a:avLst/>
                    </a:prstGeom>
                    <a:noFill/>
                    <a:ln>
                      <a:noFill/>
                    </a:ln>
                  </pic:spPr>
                </pic:pic>
              </a:graphicData>
            </a:graphic>
          </wp:inline>
        </w:drawing>
      </w:r>
    </w:p>
    <w:p w:rsidR="003D0920" w:rsidRPr="00C4241A" w:rsidRDefault="003D0920" w:rsidP="003D0920">
      <w:pPr>
        <w:rPr>
          <w:i/>
        </w:rPr>
      </w:pPr>
      <w:r w:rsidRPr="006D5FB7">
        <w:rPr>
          <w:i/>
          <w:iCs/>
        </w:rPr>
        <w:t xml:space="preserve">Figure </w:t>
      </w:r>
      <w:r>
        <w:rPr>
          <w:i/>
          <w:iCs/>
        </w:rPr>
        <w:t xml:space="preserve">7.6.4.B – The </w:t>
      </w:r>
      <w:r w:rsidRPr="006D5FB7">
        <w:rPr>
          <w:i/>
          <w:iCs/>
          <w:color w:val="000000"/>
        </w:rPr>
        <w:t>(111)</w:t>
      </w:r>
      <w:r>
        <w:rPr>
          <w:i/>
          <w:iCs/>
          <w:color w:val="000000"/>
        </w:rPr>
        <w:t xml:space="preserve"> and</w:t>
      </w:r>
      <w:r w:rsidRPr="006D5FB7">
        <w:rPr>
          <w:i/>
          <w:iCs/>
          <w:color w:val="000000"/>
        </w:rPr>
        <w:t xml:space="preserve"> (011) PFs </w:t>
      </w:r>
      <w:r>
        <w:rPr>
          <w:i/>
          <w:iCs/>
          <w:color w:val="000000"/>
        </w:rPr>
        <w:t>for the entire</w:t>
      </w:r>
      <w:r w:rsidRPr="006D5FB7">
        <w:rPr>
          <w:i/>
          <w:iCs/>
          <w:color w:val="000000"/>
        </w:rPr>
        <w:t xml:space="preserve"> EBSD data </w:t>
      </w:r>
      <w:r>
        <w:rPr>
          <w:i/>
          <w:iCs/>
          <w:color w:val="000000"/>
        </w:rPr>
        <w:t>of the SSCFSW AA6082 DRX in the wire filler region after rotation correction (top) and t</w:t>
      </w:r>
      <w:r w:rsidRPr="006D5FB7">
        <w:rPr>
          <w:i/>
          <w:iCs/>
          <w:color w:val="000000"/>
        </w:rPr>
        <w:t xml:space="preserve">he ODF sections at ф2= 0° and ф2 = 45° </w:t>
      </w:r>
      <w:r>
        <w:rPr>
          <w:i/>
          <w:iCs/>
          <w:color w:val="000000"/>
        </w:rPr>
        <w:t>(</w:t>
      </w:r>
      <w:r w:rsidRPr="00BB0696">
        <w:rPr>
          <w:iCs/>
          <w:color w:val="000000"/>
        </w:rPr>
        <w:t>where the y-axis is ф (0-90°), and the x-axis is ф1 (0-360°)</w:t>
      </w:r>
      <w:r>
        <w:rPr>
          <w:iCs/>
          <w:color w:val="000000"/>
        </w:rPr>
        <w:t xml:space="preserve">) </w:t>
      </w:r>
      <w:r w:rsidRPr="006D5FB7">
        <w:rPr>
          <w:i/>
          <w:iCs/>
          <w:color w:val="000000"/>
        </w:rPr>
        <w:t xml:space="preserve">for the </w:t>
      </w:r>
      <w:r>
        <w:rPr>
          <w:i/>
          <w:iCs/>
          <w:color w:val="000000"/>
        </w:rPr>
        <w:t xml:space="preserve">rotation corrected </w:t>
      </w:r>
      <w:r w:rsidRPr="006D5FB7">
        <w:rPr>
          <w:i/>
          <w:iCs/>
          <w:color w:val="000000"/>
        </w:rPr>
        <w:t>data set across the</w:t>
      </w:r>
      <w:r>
        <w:rPr>
          <w:i/>
          <w:iCs/>
          <w:color w:val="000000"/>
        </w:rPr>
        <w:t xml:space="preserve"> entire DRX (bottom)</w:t>
      </w:r>
      <w:r>
        <w:rPr>
          <w:i/>
          <w:iCs/>
        </w:rPr>
        <w:t>.</w:t>
      </w:r>
    </w:p>
    <w:p w:rsidR="003D0920" w:rsidRPr="00F017AE" w:rsidRDefault="003D0920" w:rsidP="003D0920">
      <w:r w:rsidRPr="00F017AE">
        <w:tab/>
        <w:t>Figures 7.6.</w:t>
      </w:r>
      <w:r>
        <w:t>4</w:t>
      </w:r>
      <w:r w:rsidRPr="00F017AE">
        <w:t>.C and D show the OIM for both base and wire filler regions relative to IPF and their corresponding PFs based on their respective position in the DRX. Both sets of OIM have undergone rotation correction as described in chapter 4. Where both sets of results have similarity is the strong texture in the &lt;111&gt; crystal direction (blue) but also to a lesser extent in the &lt;110&gt; crystal direction. Faint banding of &lt;111&gt; and &lt;110&gt; can be observed for the base region, and very faintly for the wire filler region; in both cases this is more pronounced towards the AS. The pole figures also reflect the dominance of the &lt;111&gt; crystal directions across the DRX.</w:t>
      </w:r>
    </w:p>
    <w:p w:rsidR="003D0920" w:rsidRPr="00FA2E8E" w:rsidRDefault="003D0920" w:rsidP="003D0920">
      <w:r w:rsidRPr="00F143D5">
        <w:tab/>
        <w:t>Figures 7.6.</w:t>
      </w:r>
      <w:r>
        <w:t>4</w:t>
      </w:r>
      <w:r w:rsidRPr="00F143D5">
        <w:t>.E and F show the texture component OIM for the base region and wire filler region for AA6082. The texture component maps are set for three components B,</w:t>
      </w:r>
      <w:r w:rsidRPr="00F143D5">
        <w:rPr>
          <w:position w:val="-4"/>
        </w:rPr>
        <w:object w:dxaOrig="240" w:dyaOrig="300">
          <v:shape id="_x0000_i1138" type="#_x0000_t75" style="width:12pt;height:15pt" o:ole="">
            <v:imagedata r:id="rId11" o:title=""/>
          </v:shape>
          <o:OLEObject Type="Embed" ProgID="Equation.3" ShapeID="_x0000_i1138" DrawAspect="Content" ObjectID="_1494525456" r:id="rId1038"/>
        </w:object>
      </w:r>
      <w:proofErr w:type="gramStart"/>
      <w:r w:rsidRPr="00F143D5">
        <w:t>,</w:t>
      </w:r>
      <w:proofErr w:type="gramEnd"/>
      <w:r w:rsidRPr="00F143D5">
        <w:t xml:space="preserve"> and C which have the respective colours of red, yellow, and blue, and have a spread of 25°. Alternating texture bands can be observed, and they are more pronounced towards the AS than the RS. Only the base region texture component map demonstrated the B</w:t>
      </w:r>
      <w:proofErr w:type="gramStart"/>
      <w:r w:rsidRPr="00F143D5">
        <w:t xml:space="preserve">, </w:t>
      </w:r>
      <w:proofErr w:type="gramEnd"/>
      <w:r w:rsidRPr="00F143D5">
        <w:rPr>
          <w:position w:val="-4"/>
        </w:rPr>
        <w:object w:dxaOrig="240" w:dyaOrig="300">
          <v:shape id="_x0000_i1139" type="#_x0000_t75" style="width:12pt;height:15pt" o:ole="">
            <v:imagedata r:id="rId11" o:title=""/>
          </v:shape>
          <o:OLEObject Type="Embed" ProgID="Equation.3" ShapeID="_x0000_i1139" DrawAspect="Content" ObjectID="_1494525457" r:id="rId1039"/>
        </w:object>
      </w:r>
      <w:r w:rsidRPr="00F143D5">
        <w:t>, C components, which is also reflected in the ODF results. The B</w:t>
      </w:r>
      <w:proofErr w:type="gramStart"/>
      <w:r w:rsidRPr="00F143D5">
        <w:t xml:space="preserve">, </w:t>
      </w:r>
      <w:proofErr w:type="gramEnd"/>
      <w:r w:rsidRPr="00F143D5">
        <w:rPr>
          <w:position w:val="-4"/>
        </w:rPr>
        <w:object w:dxaOrig="240" w:dyaOrig="300">
          <v:shape id="_x0000_i1140" type="#_x0000_t75" style="width:12pt;height:15pt" o:ole="">
            <v:imagedata r:id="rId11" o:title=""/>
          </v:shape>
          <o:OLEObject Type="Embed" ProgID="Equation.3" ShapeID="_x0000_i1140" DrawAspect="Content" ObjectID="_1494525458" r:id="rId1040"/>
        </w:object>
      </w:r>
      <w:r w:rsidRPr="00F143D5">
        <w:t xml:space="preserve">, and C components (red, yellow, blue) form in alternating bands, with the C component being more pronounced towards the AS. The wire filler region towards the top of the </w:t>
      </w:r>
      <w:r w:rsidRPr="00FA2E8E">
        <w:t>weld doesn’t demonstrate the C component either in ODF or in the texture component map.</w:t>
      </w:r>
    </w:p>
    <w:p w:rsidR="003D0920" w:rsidRPr="00FA2E8E" w:rsidRDefault="003D0920" w:rsidP="003D0920">
      <w:r w:rsidRPr="00FA2E8E">
        <w:tab/>
        <w:t>Figure 7.6.</w:t>
      </w:r>
      <w:r>
        <w:t>4</w:t>
      </w:r>
      <w:r w:rsidRPr="00FA2E8E">
        <w:t>.A shows the base ODF sections at ф2 = 0° and ф2 = 45° for the entire DRX of the base region OIM after rotation corrections. The ф</w:t>
      </w:r>
      <w:r w:rsidRPr="00FA2E8E">
        <w:rPr>
          <w:iCs/>
        </w:rPr>
        <w:t>2 = 0° region showed strong C component texture, and the ф2 = 45° ODF also reflects this but also demonstrate alternating B/</w:t>
      </w:r>
      <w:r w:rsidRPr="00FA2E8E">
        <w:rPr>
          <w:iCs/>
          <w:position w:val="-4"/>
        </w:rPr>
        <w:object w:dxaOrig="240" w:dyaOrig="300">
          <v:shape id="_x0000_i1141" type="#_x0000_t75" style="width:12pt;height:15pt" o:ole="">
            <v:imagedata r:id="rId11" o:title=""/>
          </v:shape>
          <o:OLEObject Type="Embed" ProgID="Equation.3" ShapeID="_x0000_i1141" DrawAspect="Content" ObjectID="_1494525459" r:id="rId1041"/>
        </w:object>
      </w:r>
      <w:r w:rsidRPr="00FA2E8E">
        <w:rPr>
          <w:iCs/>
        </w:rPr>
        <w:t xml:space="preserve"> components also. These sets of ODF reflect the texture components observed in figure 7.6.3.E which demonstrates the </w:t>
      </w:r>
      <w:r w:rsidRPr="00FA2E8E">
        <w:rPr>
          <w:iCs/>
        </w:rPr>
        <w:lastRenderedPageBreak/>
        <w:t>strong presence of the</w:t>
      </w:r>
      <w:r w:rsidRPr="00FA2E8E">
        <w:t xml:space="preserve"> B</w:t>
      </w:r>
      <w:proofErr w:type="gramStart"/>
      <w:r w:rsidRPr="00FA2E8E">
        <w:t xml:space="preserve">, </w:t>
      </w:r>
      <w:proofErr w:type="gramEnd"/>
      <w:r w:rsidRPr="00FA2E8E">
        <w:rPr>
          <w:position w:val="-4"/>
        </w:rPr>
        <w:object w:dxaOrig="240" w:dyaOrig="300">
          <v:shape id="_x0000_i1142" type="#_x0000_t75" style="width:12pt;height:15pt" o:ole="">
            <v:imagedata r:id="rId11" o:title=""/>
          </v:shape>
          <o:OLEObject Type="Embed" ProgID="Equation.3" ShapeID="_x0000_i1142" DrawAspect="Content" ObjectID="_1494525460" r:id="rId1042"/>
        </w:object>
      </w:r>
      <w:r w:rsidRPr="00FA2E8E">
        <w:t>, and C components. The ODF reflects the same results indicated by the texture component OIM, but is in contrast to the wire filler region.</w:t>
      </w:r>
    </w:p>
    <w:p w:rsidR="003D0920" w:rsidRDefault="003D0920" w:rsidP="003D0920">
      <w:pPr>
        <w:rPr>
          <w:iCs/>
        </w:rPr>
      </w:pPr>
      <w:r w:rsidRPr="00FA2E8E">
        <w:tab/>
        <w:t>Figure 7.6.3.B shows the base ODF sections at ф2 = 0° and ф2 = 45° for the entire DRX of the wire filler region OIM after rotation corrections. The ф</w:t>
      </w:r>
      <w:r w:rsidRPr="00FA2E8E">
        <w:rPr>
          <w:iCs/>
        </w:rPr>
        <w:t>2 = 0° region showed no texture, but for the ф2 = 45° ODF the B/</w:t>
      </w:r>
      <w:r w:rsidRPr="00FA2E8E">
        <w:rPr>
          <w:iCs/>
          <w:position w:val="-4"/>
        </w:rPr>
        <w:object w:dxaOrig="240" w:dyaOrig="300">
          <v:shape id="_x0000_i1143" type="#_x0000_t75" style="width:12pt;height:15pt" o:ole="">
            <v:imagedata r:id="rId11" o:title=""/>
          </v:shape>
          <o:OLEObject Type="Embed" ProgID="Equation.3" ShapeID="_x0000_i1143" DrawAspect="Content" ObjectID="_1494525461" r:id="rId1043"/>
        </w:object>
      </w:r>
      <w:r w:rsidRPr="00FA2E8E">
        <w:rPr>
          <w:iCs/>
        </w:rPr>
        <w:t xml:space="preserve"> components were detected; no evidence of the C component was demonstrated in the ODF sections. The ODF reflects the results shown in figure 7.6.3.E which demonstrates the alternating bands of the B/</w:t>
      </w:r>
      <w:r w:rsidRPr="00FA2E8E">
        <w:rPr>
          <w:iCs/>
          <w:position w:val="-4"/>
        </w:rPr>
        <w:object w:dxaOrig="240" w:dyaOrig="300">
          <v:shape id="_x0000_i1144" type="#_x0000_t75" style="width:12pt;height:15pt" o:ole="">
            <v:imagedata r:id="rId11" o:title=""/>
          </v:shape>
          <o:OLEObject Type="Embed" ProgID="Equation.3" ShapeID="_x0000_i1144" DrawAspect="Content" ObjectID="_1494525462" r:id="rId1044"/>
        </w:object>
      </w:r>
      <w:r w:rsidRPr="00FA2E8E">
        <w:rPr>
          <w:iCs/>
        </w:rPr>
        <w:t xml:space="preserve"> components, but no real detection of the C component.</w:t>
      </w:r>
    </w:p>
    <w:p w:rsidR="003D0920" w:rsidRPr="006A2059" w:rsidRDefault="003D0920" w:rsidP="003D0920">
      <w:pPr>
        <w:rPr>
          <w:iCs/>
        </w:rPr>
      </w:pPr>
      <w:r>
        <w:rPr>
          <w:iCs/>
        </w:rPr>
        <w:tab/>
        <w:t>For SSFSW AA6082-T6 there is distinct change in texture components between the base region and the top region</w:t>
      </w:r>
      <w:r w:rsidRPr="006910E7">
        <w:rPr>
          <w:iCs/>
        </w:rPr>
        <w:t xml:space="preserve"> </w:t>
      </w:r>
      <w:r>
        <w:rPr>
          <w:iCs/>
        </w:rPr>
        <w:t xml:space="preserve">of the DRX. The difference defined predominantly by the existence of the C component in the base region and its apparent non-existence in the top region closest to the stationary shoulder. It has already been established that the temperature gradient is higher in the base region of the DRX than the top region because the stationary shoulder acts as a heat sink. The temperature difference is in part a reason for the existence of the C component. Work by Barnett and Montheilliet </w:t>
      </w:r>
      <w:r>
        <w:rPr>
          <w:b/>
          <w:iCs/>
        </w:rPr>
        <w:t>[Barnett and Montheilliet, 2002]</w:t>
      </w:r>
      <w:r>
        <w:rPr>
          <w:iCs/>
        </w:rPr>
        <w:t xml:space="preserve"> linked various texture components existence to equivalent strain as shown in figure 7.6.4.G. With increasing equivalent strain the C component volume fraction increases until reaching a certain threshold. With this in mind it can be argued that the equivalent strain is higher towards the base region than the top region. This would also be consistent with the higher temperatures experienced in the base region which would generally tend towards increasing the equivalent strain. </w:t>
      </w:r>
    </w:p>
    <w:p w:rsidR="003D0920" w:rsidRPr="00F143D5" w:rsidRDefault="003D0920" w:rsidP="003D0920">
      <w:pPr>
        <w:rPr>
          <w:rFonts w:asciiTheme="majorHAnsi" w:eastAsiaTheme="majorEastAsia" w:hAnsiTheme="majorHAnsi" w:cstheme="majorBidi"/>
          <w:bCs/>
          <w:szCs w:val="26"/>
        </w:rPr>
      </w:pPr>
      <w:r>
        <w:rPr>
          <w:rFonts w:asciiTheme="majorHAnsi" w:eastAsiaTheme="majorEastAsia" w:hAnsiTheme="majorHAnsi" w:cstheme="majorBidi"/>
          <w:bCs/>
          <w:noProof/>
          <w:szCs w:val="26"/>
          <w:lang w:eastAsia="en-GB"/>
        </w:rPr>
        <w:drawing>
          <wp:inline distT="0" distB="0" distL="0" distR="0" wp14:anchorId="3B33C8B0" wp14:editId="4CA6E42C">
            <wp:extent cx="5571460" cy="3877154"/>
            <wp:effectExtent l="0" t="0" r="0" b="9525"/>
            <wp:docPr id="191" name="Picture 191" descr="C:\Users\Sam Gascoyne\Desktop\Reasons for B and C textures componen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descr="C:\Users\Sam Gascoyne\Desktop\Reasons for B and C textures components.bmp"/>
                    <pic:cNvPicPr>
                      <a:picLocks noChangeAspect="1" noChangeArrowheads="1"/>
                    </pic:cNvPicPr>
                  </pic:nvPicPr>
                  <pic:blipFill rotWithShape="1">
                    <a:blip r:embed="rId1045">
                      <a:extLst>
                        <a:ext uri="{28A0092B-C50C-407E-A947-70E740481C1C}">
                          <a14:useLocalDpi xmlns:a14="http://schemas.microsoft.com/office/drawing/2010/main" val="0"/>
                        </a:ext>
                      </a:extLst>
                    </a:blip>
                    <a:srcRect b="15416"/>
                    <a:stretch/>
                  </pic:blipFill>
                  <pic:spPr bwMode="auto">
                    <a:xfrm>
                      <a:off x="0" y="0"/>
                      <a:ext cx="5571532" cy="3877204"/>
                    </a:xfrm>
                    <a:prstGeom prst="rect">
                      <a:avLst/>
                    </a:prstGeom>
                    <a:noFill/>
                    <a:ln>
                      <a:noFill/>
                    </a:ln>
                    <a:extLst>
                      <a:ext uri="{53640926-AAD7-44D8-BBD7-CCE9431645EC}">
                        <a14:shadowObscured xmlns:a14="http://schemas.microsoft.com/office/drawing/2010/main"/>
                      </a:ext>
                    </a:extLst>
                  </pic:spPr>
                </pic:pic>
              </a:graphicData>
            </a:graphic>
          </wp:inline>
        </w:drawing>
      </w:r>
    </w:p>
    <w:p w:rsidR="003D0920" w:rsidRPr="00F143D5" w:rsidRDefault="003D0920" w:rsidP="003D0920">
      <w:r>
        <w:t>Figure 7.6.4.G – The relationship between the volume fraction of a particular texture component and equivalent strain</w:t>
      </w:r>
    </w:p>
    <w:p w:rsidR="003D0920" w:rsidRDefault="003D0920" w:rsidP="003D0920">
      <w:pPr>
        <w:sectPr w:rsidR="003D0920">
          <w:pgSz w:w="11906" w:h="16838"/>
          <w:pgMar w:top="1440" w:right="1440" w:bottom="1440" w:left="1440" w:header="708" w:footer="708" w:gutter="0"/>
          <w:cols w:space="708"/>
          <w:docGrid w:linePitch="360"/>
        </w:sectPr>
      </w:pPr>
    </w:p>
    <w:p w:rsidR="003D0920" w:rsidRDefault="003D0920" w:rsidP="003D0920">
      <w:r>
        <w:rPr>
          <w:noProof/>
          <w:lang w:eastAsia="en-GB"/>
        </w:rPr>
        <w:lastRenderedPageBreak/>
        <mc:AlternateContent>
          <mc:Choice Requires="wpg">
            <w:drawing>
              <wp:inline distT="0" distB="0" distL="0" distR="0" wp14:anchorId="398C5CD4" wp14:editId="58D1F99F">
                <wp:extent cx="8863330" cy="1273123"/>
                <wp:effectExtent l="0" t="0" r="0" b="3810"/>
                <wp:docPr id="571599" name="Group 5715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63330" cy="1273123"/>
                          <a:chOff x="101007830" y="103458561"/>
                          <a:chExt cx="18371117" cy="2640711"/>
                        </a:xfrm>
                      </wpg:grpSpPr>
                      <pic:pic xmlns:pic="http://schemas.openxmlformats.org/drawingml/2006/picture">
                        <pic:nvPicPr>
                          <pic:cNvPr id="571600" name="Picture 26" descr="6BWS(C)_IPF"/>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101021467" y="103458561"/>
                            <a:ext cx="18347121" cy="129550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1" name="Picture 27" descr="6BWS(C)_PF9"/>
                          <pic:cNvPicPr>
                            <a:picLocks noChangeAspect="1" noChangeArrowheads="1"/>
                          </pic:cNvPicPr>
                        </pic:nvPicPr>
                        <pic:blipFill>
                          <a:blip r:embed="rId1001" cstate="print">
                            <a:extLst>
                              <a:ext uri="{28A0092B-C50C-407E-A947-70E740481C1C}">
                                <a14:useLocalDpi xmlns:a14="http://schemas.microsoft.com/office/drawing/2010/main" val="0"/>
                              </a:ext>
                            </a:extLst>
                          </a:blip>
                          <a:srcRect r="30948"/>
                          <a:stretch>
                            <a:fillRect/>
                          </a:stretch>
                        </pic:blipFill>
                        <pic:spPr bwMode="auto">
                          <a:xfrm>
                            <a:off x="110224850" y="104905683"/>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2" name="Picture 28" descr="6BWS(C)_PF10"/>
                          <pic:cNvPicPr>
                            <a:picLocks noChangeAspect="1" noChangeArrowheads="1"/>
                          </pic:cNvPicPr>
                        </pic:nvPicPr>
                        <pic:blipFill>
                          <a:blip r:embed="rId1002" cstate="print">
                            <a:extLst>
                              <a:ext uri="{28A0092B-C50C-407E-A947-70E740481C1C}">
                                <a14:useLocalDpi xmlns:a14="http://schemas.microsoft.com/office/drawing/2010/main" val="0"/>
                              </a:ext>
                            </a:extLst>
                          </a:blip>
                          <a:srcRect r="30948"/>
                          <a:stretch>
                            <a:fillRect/>
                          </a:stretch>
                        </pic:blipFill>
                        <pic:spPr bwMode="auto">
                          <a:xfrm>
                            <a:off x="111386313" y="104893860"/>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3" name="Picture 29" descr="6BWS(C)_PF11"/>
                          <pic:cNvPicPr>
                            <a:picLocks noChangeAspect="1" noChangeArrowheads="1"/>
                          </pic:cNvPicPr>
                        </pic:nvPicPr>
                        <pic:blipFill>
                          <a:blip r:embed="rId1003" cstate="print">
                            <a:extLst>
                              <a:ext uri="{28A0092B-C50C-407E-A947-70E740481C1C}">
                                <a14:useLocalDpi xmlns:a14="http://schemas.microsoft.com/office/drawing/2010/main" val="0"/>
                              </a:ext>
                            </a:extLst>
                          </a:blip>
                          <a:srcRect r="32823"/>
                          <a:stretch>
                            <a:fillRect/>
                          </a:stretch>
                        </pic:blipFill>
                        <pic:spPr bwMode="auto">
                          <a:xfrm>
                            <a:off x="112532009" y="104889504"/>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4" name="Picture 30" descr="6BWS(C)_PF12"/>
                          <pic:cNvPicPr>
                            <a:picLocks noChangeAspect="1" noChangeArrowheads="1"/>
                          </pic:cNvPicPr>
                        </pic:nvPicPr>
                        <pic:blipFill>
                          <a:blip r:embed="rId1004" cstate="print">
                            <a:extLst>
                              <a:ext uri="{28A0092B-C50C-407E-A947-70E740481C1C}">
                                <a14:useLocalDpi xmlns:a14="http://schemas.microsoft.com/office/drawing/2010/main" val="0"/>
                              </a:ext>
                            </a:extLst>
                          </a:blip>
                          <a:srcRect r="32823"/>
                          <a:stretch>
                            <a:fillRect/>
                          </a:stretch>
                        </pic:blipFill>
                        <pic:spPr bwMode="auto">
                          <a:xfrm>
                            <a:off x="113653643" y="10487767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5" name="Picture 31" descr="6BWS(C)_PF13"/>
                          <pic:cNvPicPr>
                            <a:picLocks noChangeAspect="1" noChangeArrowheads="1"/>
                          </pic:cNvPicPr>
                        </pic:nvPicPr>
                        <pic:blipFill>
                          <a:blip r:embed="rId1005" cstate="print">
                            <a:extLst>
                              <a:ext uri="{28A0092B-C50C-407E-A947-70E740481C1C}">
                                <a14:useLocalDpi xmlns:a14="http://schemas.microsoft.com/office/drawing/2010/main" val="0"/>
                              </a:ext>
                            </a:extLst>
                          </a:blip>
                          <a:srcRect r="30948"/>
                          <a:stretch>
                            <a:fillRect/>
                          </a:stretch>
                        </pic:blipFill>
                        <pic:spPr bwMode="auto">
                          <a:xfrm>
                            <a:off x="114775276" y="10488162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6" name="Picture 32" descr="6BWS(C)_PF14"/>
                          <pic:cNvPicPr>
                            <a:picLocks noChangeAspect="1" noChangeArrowheads="1"/>
                          </pic:cNvPicPr>
                        </pic:nvPicPr>
                        <pic:blipFill>
                          <a:blip r:embed="rId1006" cstate="print">
                            <a:extLst>
                              <a:ext uri="{28A0092B-C50C-407E-A947-70E740481C1C}">
                                <a14:useLocalDpi xmlns:a14="http://schemas.microsoft.com/office/drawing/2010/main" val="0"/>
                              </a:ext>
                            </a:extLst>
                          </a:blip>
                          <a:srcRect r="30948"/>
                          <a:stretch>
                            <a:fillRect/>
                          </a:stretch>
                        </pic:blipFill>
                        <pic:spPr bwMode="auto">
                          <a:xfrm>
                            <a:off x="115936739" y="104885561"/>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7" name="Picture 33" descr="6BWS(C)_PF15"/>
                          <pic:cNvPicPr>
                            <a:picLocks noChangeAspect="1" noChangeArrowheads="1"/>
                          </pic:cNvPicPr>
                        </pic:nvPicPr>
                        <pic:blipFill>
                          <a:blip r:embed="rId1007" cstate="print">
                            <a:extLst>
                              <a:ext uri="{28A0092B-C50C-407E-A947-70E740481C1C}">
                                <a14:useLocalDpi xmlns:a14="http://schemas.microsoft.com/office/drawing/2010/main" val="0"/>
                              </a:ext>
                            </a:extLst>
                          </a:blip>
                          <a:srcRect r="30948"/>
                          <a:stretch>
                            <a:fillRect/>
                          </a:stretch>
                        </pic:blipFill>
                        <pic:spPr bwMode="auto">
                          <a:xfrm>
                            <a:off x="117082435" y="104889504"/>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8" name="Picture 34" descr="6BWS(C)_PF16"/>
                          <pic:cNvPicPr>
                            <a:picLocks noChangeAspect="1" noChangeArrowheads="1"/>
                          </pic:cNvPicPr>
                        </pic:nvPicPr>
                        <pic:blipFill>
                          <a:blip r:embed="rId1008" cstate="print">
                            <a:extLst>
                              <a:ext uri="{28A0092B-C50C-407E-A947-70E740481C1C}">
                                <a14:useLocalDpi xmlns:a14="http://schemas.microsoft.com/office/drawing/2010/main" val="0"/>
                              </a:ext>
                            </a:extLst>
                          </a:blip>
                          <a:srcRect r="32823"/>
                          <a:stretch>
                            <a:fillRect/>
                          </a:stretch>
                        </pic:blipFill>
                        <pic:spPr bwMode="auto">
                          <a:xfrm>
                            <a:off x="118249706" y="104881863"/>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09" name="Picture 35" descr="6BWS(C)_PF1"/>
                          <pic:cNvPicPr>
                            <a:picLocks noChangeAspect="1" noChangeArrowheads="1"/>
                          </pic:cNvPicPr>
                        </pic:nvPicPr>
                        <pic:blipFill>
                          <a:blip r:embed="rId1009" cstate="print">
                            <a:extLst>
                              <a:ext uri="{28A0092B-C50C-407E-A947-70E740481C1C}">
                                <a14:useLocalDpi xmlns:a14="http://schemas.microsoft.com/office/drawing/2010/main" val="0"/>
                              </a:ext>
                            </a:extLst>
                          </a:blip>
                          <a:srcRect r="30948"/>
                          <a:stretch>
                            <a:fillRect/>
                          </a:stretch>
                        </pic:blipFill>
                        <pic:spPr bwMode="auto">
                          <a:xfrm>
                            <a:off x="101007830" y="104878302"/>
                            <a:ext cx="1160772"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0" name="Picture 36" descr="6BWS(C)_PF2"/>
                          <pic:cNvPicPr>
                            <a:picLocks noChangeAspect="1" noChangeArrowheads="1"/>
                          </pic:cNvPicPr>
                        </pic:nvPicPr>
                        <pic:blipFill>
                          <a:blip r:embed="rId1010" cstate="print">
                            <a:extLst>
                              <a:ext uri="{28A0092B-C50C-407E-A947-70E740481C1C}">
                                <a14:useLocalDpi xmlns:a14="http://schemas.microsoft.com/office/drawing/2010/main" val="0"/>
                              </a:ext>
                            </a:extLst>
                          </a:blip>
                          <a:srcRect r="31886"/>
                          <a:stretch>
                            <a:fillRect/>
                          </a:stretch>
                        </pic:blipFill>
                        <pic:spPr bwMode="auto">
                          <a:xfrm>
                            <a:off x="102181738" y="104882243"/>
                            <a:ext cx="1145006"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1" name="Picture 37" descr="6BWS(C)_PF3"/>
                          <pic:cNvPicPr>
                            <a:picLocks noChangeAspect="1" noChangeArrowheads="1"/>
                          </pic:cNvPicPr>
                        </pic:nvPicPr>
                        <pic:blipFill>
                          <a:blip r:embed="rId1011" cstate="print">
                            <a:extLst>
                              <a:ext uri="{28A0092B-C50C-407E-A947-70E740481C1C}">
                                <a14:useLocalDpi xmlns:a14="http://schemas.microsoft.com/office/drawing/2010/main" val="0"/>
                              </a:ext>
                            </a:extLst>
                          </a:blip>
                          <a:srcRect r="32823"/>
                          <a:stretch>
                            <a:fillRect/>
                          </a:stretch>
                        </pic:blipFill>
                        <pic:spPr bwMode="auto">
                          <a:xfrm>
                            <a:off x="103367264" y="104910248"/>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2" name="Picture 38" descr="6BWS(C)_PF4"/>
                          <pic:cNvPicPr>
                            <a:picLocks noChangeAspect="1" noChangeArrowheads="1"/>
                          </pic:cNvPicPr>
                        </pic:nvPicPr>
                        <pic:blipFill>
                          <a:blip r:embed="rId1012" cstate="print">
                            <a:extLst>
                              <a:ext uri="{28A0092B-C50C-407E-A947-70E740481C1C}">
                                <a14:useLocalDpi xmlns:a14="http://schemas.microsoft.com/office/drawing/2010/main" val="0"/>
                              </a:ext>
                            </a:extLst>
                          </a:blip>
                          <a:srcRect r="31886"/>
                          <a:stretch>
                            <a:fillRect/>
                          </a:stretch>
                        </pic:blipFill>
                        <pic:spPr bwMode="auto">
                          <a:xfrm>
                            <a:off x="104507982" y="10489012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3" name="Picture 39" descr="6BWS(C)_PF5"/>
                          <pic:cNvPicPr>
                            <a:picLocks noChangeAspect="1" noChangeArrowheads="1"/>
                          </pic:cNvPicPr>
                        </pic:nvPicPr>
                        <pic:blipFill>
                          <a:blip r:embed="rId1013" cstate="print">
                            <a:extLst>
                              <a:ext uri="{28A0092B-C50C-407E-A947-70E740481C1C}">
                                <a14:useLocalDpi xmlns:a14="http://schemas.microsoft.com/office/drawing/2010/main" val="0"/>
                              </a:ext>
                            </a:extLst>
                          </a:blip>
                          <a:srcRect r="31886"/>
                          <a:stretch>
                            <a:fillRect/>
                          </a:stretch>
                        </pic:blipFill>
                        <pic:spPr bwMode="auto">
                          <a:xfrm>
                            <a:off x="105650360" y="10489406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4" name="Picture 40" descr="6BWS(C)_PF6"/>
                          <pic:cNvPicPr>
                            <a:picLocks noChangeAspect="1" noChangeArrowheads="1"/>
                          </pic:cNvPicPr>
                        </pic:nvPicPr>
                        <pic:blipFill>
                          <a:blip r:embed="rId1005" cstate="print">
                            <a:extLst>
                              <a:ext uri="{28A0092B-C50C-407E-A947-70E740481C1C}">
                                <a14:useLocalDpi xmlns:a14="http://schemas.microsoft.com/office/drawing/2010/main" val="0"/>
                              </a:ext>
                            </a:extLst>
                          </a:blip>
                          <a:srcRect r="32823"/>
                          <a:stretch>
                            <a:fillRect/>
                          </a:stretch>
                        </pic:blipFill>
                        <pic:spPr bwMode="auto">
                          <a:xfrm>
                            <a:off x="106794398" y="104906305"/>
                            <a:ext cx="1129241"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5" name="Picture 41" descr="6BWS(C)_PF7"/>
                          <pic:cNvPicPr>
                            <a:picLocks noChangeAspect="1" noChangeArrowheads="1"/>
                          </pic:cNvPicPr>
                        </pic:nvPicPr>
                        <pic:blipFill>
                          <a:blip r:embed="rId1015" cstate="print">
                            <a:extLst>
                              <a:ext uri="{28A0092B-C50C-407E-A947-70E740481C1C}">
                                <a14:useLocalDpi xmlns:a14="http://schemas.microsoft.com/office/drawing/2010/main" val="0"/>
                              </a:ext>
                            </a:extLst>
                          </a:blip>
                          <a:srcRect r="31886"/>
                          <a:stretch>
                            <a:fillRect/>
                          </a:stretch>
                        </pic:blipFill>
                        <pic:spPr bwMode="auto">
                          <a:xfrm>
                            <a:off x="107922670" y="104910246"/>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6" name="Picture 42" descr="6BWS(C)_PF8"/>
                          <pic:cNvPicPr>
                            <a:picLocks noChangeAspect="1" noChangeArrowheads="1"/>
                          </pic:cNvPicPr>
                        </pic:nvPicPr>
                        <pic:blipFill>
                          <a:blip r:embed="rId1016" cstate="print">
                            <a:extLst>
                              <a:ext uri="{28A0092B-C50C-407E-A947-70E740481C1C}">
                                <a14:useLocalDpi xmlns:a14="http://schemas.microsoft.com/office/drawing/2010/main" val="0"/>
                              </a:ext>
                            </a:extLst>
                          </a:blip>
                          <a:srcRect r="31886"/>
                          <a:stretch>
                            <a:fillRect/>
                          </a:stretch>
                        </pic:blipFill>
                        <pic:spPr bwMode="auto">
                          <a:xfrm>
                            <a:off x="109089940" y="104890124"/>
                            <a:ext cx="1145007" cy="1189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541B475F" id="Group 571599" o:spid="_x0000_s1026" style="width:697.9pt;height:100.25pt;mso-position-horizontal-relative:char;mso-position-vertical-relative:line" coordorigin="1010078,1034585" coordsize="183711,26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">
                <v:shape id="Picture 26" o:spid="_x0000_s1027" type="#_x0000_t75" alt="6BWS(C)_IPF" style="position:absolute;left:1010214;top:1034585;width:183471;height:12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IvMPGAAAA3wAAAA8AAABkcnMvZG93bnJldi54bWxEj81KAzEUhfdC3yFcwY20mUpt69i0iCAI&#10;CmKndX1NrsnQyc2QxOn49mYhuDycP77NbvSdGCimNrCC+awCQayDadkqODRP0zWIlJENdoFJwQ8l&#10;2G0nFxusTTjzOw37bEUZ4VSjApdzX0uZtCOPaRZ64uJ9hegxFxmtNBHPZdx38qaqltJjy+XBYU+P&#10;jvRp/+0VvNwtjm+NXgz2epX9h210/HSvSl1djg/3IDKN+T/81342Cm5X82VVCApPYQ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Ii8w8YAAADfAAAADwAAAAAAAAAAAAAA&#10;AACfAgAAZHJzL2Rvd25yZXYueG1sUEsFBgAAAAAEAAQA9wAAAJIDAAAAAA==&#10;" insetpen="t">
                  <v:imagedata r:id="rId380" o:title="6BWS(C)_IPF"/>
                </v:shape>
                <v:shape id="Picture 27" o:spid="_x0000_s1028" type="#_x0000_t75" alt="6BWS(C)_PF9" style="position:absolute;left:1102248;top:1049056;width:11608;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Ib4DHAAAA3wAAAA8AAABkcnMvZG93bnJldi54bWxEj0FrwkAUhO8F/8PyBG91k4I2pK6iBcWD&#10;l0ZBentkX5PQ7Nuwu2rMr3eFQo/DzHzDLFa9acWVnG8sK0inCQji0uqGKwWn4/Y1A+EDssbWMim4&#10;k4fVcvSywFzbG3/RtQiViBD2OSqoQ+hyKX1Zk0E/tR1x9H6sMxiidJXUDm8Rblr5liRzabDhuFBj&#10;R581lb/FxSho9yVlVXY479xQmNNmGO7n70Gpybhff4AI1If/8F97rxXM3tN5ksLzT/wCcvk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2Ib4DHAAAA3wAAAA8AAAAAAAAAAAAA&#10;AAAAnwIAAGRycy9kb3ducmV2LnhtbFBLBQYAAAAABAAEAPcAAACTAwAAAAA=&#10;" insetpen="t">
                  <v:imagedata r:id="rId1017" o:title="6BWS(C)_PF9" cropright="20282f"/>
                </v:shape>
                <v:shape id="Picture 28" o:spid="_x0000_s1029" type="#_x0000_t75" alt="6BWS(C)_PF10" style="position:absolute;left:1113863;top:1048938;width:11607;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bTmHLAAAA3wAAAA8AAABkcnMvZG93bnJldi54bWxEj0FrwkAUhO8F/8PyBC+l7iZQK6mrFEXb&#10;Wkqp9tDjM/tMUrNvQ3ar0V/fLRR6HGbmG2Yy62wtjtT6yrGGZKhAEOfOVFxo+Ngub8YgfEA2WDsm&#10;DWfyMJv2riaYGXfidzpuQiEihH2GGsoQmkxKn5dk0Q9dQxy9vWsthijbQpoWTxFua5kqNZIWK44L&#10;JTY0Lyk/bL6thl1xfUlePuXr8+Nircb123Zl0i+tB/3u4R5EoC78h//aT0bD7V0yUin8/olfQE5/&#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mm05hywAAAN8AAAAPAAAAAAAA&#10;AAAAAAAAAJ8CAABkcnMvZG93bnJldi54bWxQSwUGAAAAAAQABAD3AAAAlwMAAAAA&#10;" insetpen="t">
                  <v:imagedata r:id="rId1018" o:title="6BWS(C)_PF10" cropright="20282f"/>
                </v:shape>
                <v:shape id="Picture 29" o:spid="_x0000_s1030" type="#_x0000_t75" alt="6BWS(C)_PF11" style="position:absolute;left:1125320;top:1048895;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J4DPJAAAA3wAAAA8AAABkcnMvZG93bnJldi54bWxEj09rwkAUxO9Cv8PyCr3pblr8Q+oqbUEU&#10;UaTWHrw9sq9JSPZtyG41fntXEDwOM/MbZjrvbC1O1PrSsYZkoEAQZ86UnGs4/Cz6ExA+IBusHZOG&#10;C3mYz556U0yNO/M3nfYhFxHCPkUNRQhNKqXPCrLoB64hjt6fay2GKNtcmhbPEW5r+arUSFosOS4U&#10;2NBXQVm1/7ca6m21+V1PlslhcXS7sD2qz42rtH557j7eQQTqwiN8b6+MhuE4Gak3uP2JX0DOr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gngM8kAAADfAAAADwAAAAAAAAAA&#10;AAAAAACfAgAAZHJzL2Rvd25yZXYueG1sUEsFBgAAAAAEAAQA9wAAAJUDAAAAAA==&#10;" insetpen="t">
                  <v:imagedata r:id="rId1019" o:title="6BWS(C)_PF11" cropright="21511f"/>
                </v:shape>
                <v:shape id="Picture 30" o:spid="_x0000_s1031" type="#_x0000_t75" alt="6BWS(C)_PF12" style="position:absolute;left:1136536;top:1048776;width:11292;height:11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ZxzbIAAAA3wAAAA8AAABkcnMvZG93bnJldi54bWxEj0FPAjEUhO8m/ofmkXiTLkZhXShETYh4&#10;c1kSr4/tY7u4fd20FdZ/b0lIPE5m5pvMYjXYTpzIh9axgsk4A0FcO91yo2BXre9zECEia+wck4Jf&#10;CrBa3t4ssNDuzCWdtrERCcKhQAUmxr6QMtSGLIax64mTd3DeYkzSN1J7PCe47eRDlk2lxZbTgsGe&#10;3gzV39sfq+DVVM/VV7lv3/Pmc1d+rH0+O+6VuhsNL3MQkYb4H762N1rB02wyzR7h8id9Abn8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YWcc2yAAAAN8AAAAPAAAAAAAAAAAA&#10;AAAAAJ8CAABkcnMvZG93bnJldi54bWxQSwUGAAAAAAQABAD3AAAAlAMAAAAA&#10;" insetpen="t">
                  <v:imagedata r:id="rId1020" o:title="6BWS(C)_PF12" cropright="21511f"/>
                </v:shape>
                <v:shape id="Picture 31" o:spid="_x0000_s1032" type="#_x0000_t75" alt="6BWS(C)_PF13" style="position:absolute;left:1147752;top:1048816;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t9XjIAAAA3wAAAA8AAABkcnMvZG93bnJldi54bWxEj09rwkAQxe+C32GZQi9SNynE1tRVQmnB&#10;q3+gPY7ZMVmanY3ZrUY/vSsIHh9v3u/Nmy1624gjdd44VpCOExDEpdOGKwXbzffLOwgfkDU2jknB&#10;mTws5sPBDHPtTryi4zpUIkLY56igDqHNpfRlTRb92LXE0du7zmKIsquk7vAU4baRr0kykRYNx4Ya&#10;W/qsqfxb/9v4xu6Hpln6W1wOZrs306+i2Y0qpZ6f+uIDRKA+PI7v6aVWkL2lkySD254IATm/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ALfV4yAAAAN8AAAAPAAAAAAAAAAAA&#10;AAAAAJ8CAABkcnMvZG93bnJldi54bWxQSwUGAAAAAAQABAD3AAAAlAMAAAAA&#10;" insetpen="t">
                  <v:imagedata r:id="rId1021" o:title="6BWS(C)_PF13" cropright="20282f"/>
                </v:shape>
                <v:shape id="Picture 32" o:spid="_x0000_s1033" type="#_x0000_t75" alt="6BWS(C)_PF14" style="position:absolute;left:1159367;top:104885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dbPLKAAAA3wAAAA8AAABkcnMvZG93bnJldi54bWxEj0FrwkAUhO8F/8PyBC9FNwrGkLpKW7EU&#10;9KL20N4e2Wc2mn2bZrca/31XKPQ4zMw3zHzZ2VpcqPWVYwXjUQKCuHC64lLBx2E9zED4gKyxdkwK&#10;buRhueg9zDHX7so7uuxDKSKEfY4KTAhNLqUvDFn0I9cQR+/oWoshyraUusVrhNtaTpIklRYrjgsG&#10;G3o1VJz3P1bB53T1nT2ub1+nbPOyPaarrHszhVKDfvf8BCJQF/7Df+13rWA6G6dJCvc/8QvIxS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MWdbPLKAAAA3wAAAA8AAAAAAAAA&#10;AAAAAAAAnwIAAGRycy9kb3ducmV2LnhtbFBLBQYAAAAABAAEAPcAAACWAwAAAAA=&#10;" insetpen="t">
                  <v:imagedata r:id="rId1022" o:title="6BWS(C)_PF14" cropright="20282f"/>
                </v:shape>
                <v:shape id="Picture 33" o:spid="_x0000_s1034" type="#_x0000_t75" alt="6BWS(C)_PF15" style="position:absolute;left:1170824;top:1048895;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clGzHAAAA3wAAAA8AAABkcnMvZG93bnJldi54bWxEj81qwzAQhO+FvIPYQG+NFJcmrRMlKIVA&#10;aU/5eYDF2lhurZWxFMd9+6pQ6HGYmW+Y9Xb0rRioj01gDfOZAkFcBdtwreF82j88g4gJ2WIbmDR8&#10;U4TtZnK3xtKGGx9oOKZaZAjHEjW4lLpSylg58hhnoSPO3iX0HlOWfS1tj7cM960slFpIjw3nBYcd&#10;vTqqvo5Xr8G+f+6Gqn7ZO2UK85hOpjh/GK3vp6NZgUg0pv/wX/vNanhazhdqCb9/8heQm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XclGzHAAAA3wAAAA8AAAAAAAAAAAAA&#10;AAAAnwIAAGRycy9kb3ducmV2LnhtbFBLBQYAAAAABAAEAPcAAACTAwAAAAA=&#10;" insetpen="t">
                  <v:imagedata r:id="rId1023" o:title="6BWS(C)_PF15" cropright="20282f"/>
                </v:shape>
                <v:shape id="Picture 34" o:spid="_x0000_s1035" type="#_x0000_t75" alt="6BWS(C)_PF16" style="position:absolute;left:1182497;top:1048818;width:11292;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idRnFAAAA3wAAAA8AAABkcnMvZG93bnJldi54bWxET89rwjAUvg/2P4Q32GVoqjCValpGRdhh&#10;IlPHro/m2dQ1L6XJ2u6/Nwdhx4/v9yYfbSN66nztWMFsmoAgLp2uuVJwPu0mKxA+IGtsHJOCP/KQ&#10;Z48PG0y1G/iT+mOoRAxhn6ICE0KbSulLQxb91LXEkbu4zmKIsKuk7nCI4baR8yRZSIs1xwaDLRWG&#10;yp/jr1XQfhVLb74Lv+OX6/7wgbKuthelnp/GtzWIQGP4F9/d71rB63K2SOLg+Cd+AZn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4nUZxQAAAN8AAAAPAAAAAAAAAAAAAAAA&#10;AJ8CAABkcnMvZG93bnJldi54bWxQSwUGAAAAAAQABAD3AAAAkQMAAAAA&#10;" insetpen="t">
                  <v:imagedata r:id="rId1024" o:title="6BWS(C)_PF16" cropright="21511f"/>
                </v:shape>
                <v:shape id="Picture 35" o:spid="_x0000_s1036" type="#_x0000_t75" alt="6BWS(C)_PF1" style="position:absolute;left:1010078;top:1048783;width:11608;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1sZHHAAAA3wAAAA8AAABkcnMvZG93bnJldi54bWxEj0FLw0AUhO8F/8PyBG/tbgOmNmZTRCiI&#10;h2ob8fzIPrPB7NuQXdPor3cFocdhZr5hyt3sejHRGDrPGtYrBYK48abjVsNbvV/egQgR2WDvmTR8&#10;U4BddbUosTD+zEeaTrEVCcKhQA02xqGQMjSWHIaVH4iT9+FHhzHJsZVmxHOCu15mSuXSYcdpweJA&#10;j5aaz9OX0/Dzqmj7Yt37c8/7Kc8O9UFltdY31/PDPYhIc7yE/9tPRsPtZp2rLfz9SV9AV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O1sZHHAAAA3wAAAA8AAAAAAAAAAAAA&#10;AAAAnwIAAGRycy9kb3ducmV2LnhtbFBLBQYAAAAABAAEAPcAAACTAwAAAAA=&#10;" insetpen="t">
                  <v:imagedata r:id="rId1025" o:title="6BWS(C)_PF1" cropright="20282f"/>
                </v:shape>
                <v:shape id="Picture 36" o:spid="_x0000_s1037" type="#_x0000_t75" alt="6BWS(C)_PF2" style="position:absolute;left:1021817;top:104882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oyIHFAAAA3wAAAA8AAABkcnMvZG93bnJldi54bWxEj82KwjAUhfcDvkO4wuzGtAN2pBpFBBlh&#10;3Ex14+7aXNtic1OTWOvbm8XALA/nj2+xGkwrenK+sawgnSQgiEurG64UHA/bjxkIH5A1tpZJwZM8&#10;rJajtwXm2j74l/oiVCKOsM9RQR1Cl0vpy5oM+ontiKN3sc5giNJVUjt8xHHTys8kyaTBhuNDjR1t&#10;aiqvxd0o8N+309PtDsVM0tn/FNt91nOp1Pt4WM9BBBrCf/ivvdMKpl9plkaCyBNZQC5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aMiBxQAAAN8AAAAPAAAAAAAAAAAAAAAA&#10;AJ8CAABkcnMvZG93bnJldi54bWxQSwUGAAAAAAQABAD3AAAAkQMAAAAA&#10;" insetpen="t">
                  <v:imagedata r:id="rId1026" o:title="6BWS(C)_PF2" cropright="20897f"/>
                </v:shape>
                <v:shape id="Picture 37" o:spid="_x0000_s1038" type="#_x0000_t75" alt="6BWS(C)_PF3" style="position:absolute;left:1033672;top:1049102;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zG37FAAAA3wAAAA8AAABkcnMvZG93bnJldi54bWxEj0uLwkAQhO+C/2FowZtOIj6WrKOIy4pX&#10;HwS89WZ6k2CmJ2RGjf56RxA8FlX1FTVftqYSV2pcaVlBPIxAEGdWl5wrOB5+B18gnEfWWFkmBXdy&#10;sFx0O3NMtL3xjq57n4sAYZeggsL7OpHSZQUZdENbEwfv3zYGfZBNLnWDtwA3lRxF0VQaLDksFFjT&#10;uqDsvL8YBWmajslO1vZRavz5e+hNdrqMlOr32tU3CE+t/4Tf7a1WMJnF0ziG15/wBeTiC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sxt+xQAAAN8AAAAPAAAAAAAAAAAAAAAA&#10;AJ8CAABkcnMvZG93bnJldi54bWxQSwUGAAAAAAQABAD3AAAAkQMAAAAA&#10;" insetpen="t">
                  <v:imagedata r:id="rId1027" o:title="6BWS(C)_PF3" cropright="21511f"/>
                </v:shape>
                <v:shape id="Picture 38" o:spid="_x0000_s1039" type="#_x0000_t75" alt="6BWS(C)_PF4" style="position:absolute;left:104507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0/0DGAAAA3wAAAA8AAABkcnMvZG93bnJldi54bWxEj81qwzAQhO+FvIPYQG6N7EB+cKKEpKHQ&#10;Qy91+gBba2M5sVbGkmP17atCocdhZr5hdodoW/Gg3jeOFeTzDARx5XTDtYLPy+vzBoQPyBpbx6Tg&#10;mzwc9pOnHRbajfxBjzLUIkHYF6jAhNAVUvrKkEU/dx1x8q6utxiS7GupexwT3LZykWUrabHhtGCw&#10;oxdD1b0crIKov/Twnp3P5fp021yaIWo/GqVm03jcgggUw3/4r/2mFSzX+SpfwO+f9AXk/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vT/QMYAAADfAAAADwAAAAAAAAAAAAAA&#10;AACfAgAAZHJzL2Rvd25yZXYueG1sUEsFBgAAAAAEAAQA9wAAAJIDAAAAAA==&#10;" insetpen="t">
                  <v:imagedata r:id="rId1028" o:title="6BWS(C)_PF4" cropright="20897f"/>
                </v:shape>
                <v:shape id="Picture 39" o:spid="_x0000_s1040" type="#_x0000_t75" alt="6BWS(C)_PF5" style="position:absolute;left:1056503;top:1048940;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TN8DIAAAA3wAAAA8AAABkcnMvZG93bnJldi54bWxEj0FrwkAUhO8F/8PyCr3VTSxVia4iAdve&#10;iqtQentkn0lq9u2S3cb033cLBY/DzHzDrLej7cRAfWgdK8inGQjiypmWawWn4/5xCSJEZIOdY1Lw&#10;QwG2m8ndGgvjrnygQcdaJAiHAhU0MfpCylA1ZDFMnSdO3tn1FmOSfS1Nj9cEt52cZdlcWmw5LTTo&#10;qWyouuhvq+BluOy/lqdPPR52/qN89/pVc6nUw/24W4GINMZb+L/9ZhQ8L/J5/gR/f9IXkJ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J0zfAyAAAAN8AAAAPAAAAAAAAAAAA&#10;AAAAAJ8CAABkcnMvZG93bnJldi54bWxQSwUGAAAAAAQABAD3AAAAlAMAAAAA&#10;" insetpen="t">
                  <v:imagedata r:id="rId1029" o:title="6BWS(C)_PF5" cropright="20897f"/>
                </v:shape>
                <v:shape id="Picture 40" o:spid="_x0000_s1041" type="#_x0000_t75" alt="6BWS(C)_PF6" style="position:absolute;left:1067943;top:1049063;width:11293;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4G9rJAAAA3wAAAA8AAABkcnMvZG93bnJldi54bWxEj09LAzEUxO9Cv0N4BW82u6K7sjYtxX+I&#10;FYqtF2/PzWuydPOyJLFdv70RBI/DzPyGmS9H14sjhdh5VlDOChDErdcdGwXvu8eLGxAxIWvsPZOC&#10;b4qwXEzO5thof+I3Om6TERnCsUEFNqWhkTK2lhzGmR+Is7f3wWHKMhipA54y3PXysigq6bDjvGBx&#10;oDtL7WH75RR8PA2me1lv6vudPZjP1014qPpaqfPpuLoFkWhM/+G/9rNWcF2XVXkFv3/yF5CL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Pgb2skAAADfAAAADwAAAAAAAAAA&#10;AAAAAACfAgAAZHJzL2Rvd25yZXYueG1sUEsFBgAAAAAEAAQA9wAAAJUDAAAAAA==&#10;" insetpen="t">
                  <v:imagedata r:id="rId1021" o:title="6BWS(C)_PF6" cropright="21511f"/>
                </v:shape>
                <v:shape id="Picture 41" o:spid="_x0000_s1042" type="#_x0000_t75" alt="6BWS(C)_PF7" style="position:absolute;left:1079226;top:1049102;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QstzHAAAA3wAAAA8AAABkcnMvZG93bnJldi54bWxEj09rwkAUxO9Cv8PyCt50s6IxTV1FhEKp&#10;F/+090f2NQnNvo3ZrUm/fVcQPA4z8xtmtRlsI67U+dqxBjVNQBAXztRcavg8v00yED4gG2wck4Y/&#10;8rBZP41WmBvX85Gup1CKCGGfo4YqhDaX0hcVWfRT1xJH79t1FkOUXSlNh32E20bOkiSVFmuOCxW2&#10;tKuo+Dn9Wg2ZOqTzfSI/vrLe9+oyS/cvdNF6/DxsX0EEGsIjfG+/Gw2LpUrVAm5/4heQ6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IQstzHAAAA3wAAAA8AAAAAAAAAAAAA&#10;AAAAnwIAAGRycy9kb3ducmV2LnhtbFBLBQYAAAAABAAEAPcAAACTAwAAAAA=&#10;" insetpen="t">
                  <v:imagedata r:id="rId1031" o:title="6BWS(C)_PF7" cropright="20897f"/>
                </v:shape>
                <v:shape id="Picture 42" o:spid="_x0000_s1043" type="#_x0000_t75" alt="6BWS(C)_PF8" style="position:absolute;left:1090899;top:1048901;width:11450;height:118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fOgrHAAAA3wAAAA8AAABkcnMvZG93bnJldi54bWxEj09rwkAUxO8Fv8PyhF5Ks4ltYoiuUipC&#10;oV60en9kX/5g9m3Ibk389t1CocdhZn7DrLeT6cSNBtdaVpBEMQji0uqWawXnr/1zDsJ5ZI2dZVJw&#10;JwfbzexhjYW2Ix/pdvK1CBB2BSpovO8LKV3ZkEEX2Z44eJUdDPogh1rqAccAN51cxHEmDbYcFhrs&#10;6b2h8nr6NgryxSXdy8Nnfn51Iz5Vmttd+aLU43x6W4HwNPn/8F/7QytIl0mWZPD7J3wBufk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efOgrHAAAA3wAAAA8AAAAAAAAAAAAA&#10;AAAAnwIAAGRycy9kb3ducmV2LnhtbFBLBQYAAAAABAAEAPcAAACTAwAAAAA=&#10;" insetpen="t">
                  <v:imagedata r:id="rId1032" o:title="6BWS(C)_PF8" cropright="20897f"/>
                </v:shape>
                <w10:anchorlock/>
              </v:group>
            </w:pict>
          </mc:Fallback>
        </mc:AlternateContent>
      </w:r>
    </w:p>
    <w:p w:rsidR="003D0920" w:rsidRDefault="003D0920" w:rsidP="003D0920">
      <w:pPr>
        <w:tabs>
          <w:tab w:val="left" w:pos="0"/>
        </w:tabs>
        <w:rPr>
          <w:iCs/>
        </w:rPr>
      </w:pPr>
      <w:r w:rsidRPr="00002D4B">
        <w:rPr>
          <w:iCs/>
        </w:rPr>
        <w:t xml:space="preserve">Figure </w:t>
      </w:r>
      <w:r>
        <w:rPr>
          <w:iCs/>
        </w:rPr>
        <w:t xml:space="preserve">7.6.4.C – </w:t>
      </w:r>
      <w:r w:rsidRPr="00002D4B">
        <w:rPr>
          <w:iCs/>
        </w:rPr>
        <w:t xml:space="preserve">EBSD IPF colouring map </w:t>
      </w:r>
      <w:r>
        <w:rPr>
          <w:iCs/>
        </w:rPr>
        <w:t xml:space="preserve">after correction </w:t>
      </w:r>
      <w:r w:rsidRPr="00002D4B">
        <w:rPr>
          <w:iCs/>
        </w:rPr>
        <w:t xml:space="preserve">with respect to ND for </w:t>
      </w:r>
      <w:r>
        <w:rPr>
          <w:iCs/>
        </w:rPr>
        <w:t>a SSCFSW base region (see Figure 7.6.4)</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6062-T6 DRX.</w:t>
      </w:r>
    </w:p>
    <w:p w:rsidR="003D0920" w:rsidRDefault="003D0920" w:rsidP="003D0920">
      <w:r>
        <w:rPr>
          <w:rFonts w:ascii="Times New Roman" w:hAnsi="Times New Roman"/>
          <w:noProof/>
          <w:sz w:val="24"/>
          <w:szCs w:val="24"/>
          <w:lang w:eastAsia="en-GB"/>
        </w:rPr>
        <mc:AlternateContent>
          <mc:Choice Requires="wpg">
            <w:drawing>
              <wp:inline distT="0" distB="0" distL="0" distR="0" wp14:anchorId="0A6222FB" wp14:editId="71E49EF8">
                <wp:extent cx="8920716" cy="1095516"/>
                <wp:effectExtent l="0" t="0" r="0" b="9525"/>
                <wp:docPr id="571617" name="Group 5716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20716" cy="1095516"/>
                          <a:chOff x="1053542" y="1076397"/>
                          <a:chExt cx="96228" cy="11820"/>
                        </a:xfrm>
                      </wpg:grpSpPr>
                      <pic:pic xmlns:pic="http://schemas.openxmlformats.org/drawingml/2006/picture">
                        <pic:nvPicPr>
                          <pic:cNvPr id="571618" name="Picture 21" descr="6Wire(c)_IPF"/>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1053542" y="1076397"/>
                            <a:ext cx="96228" cy="601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19" name="Picture 22" descr="6Wire(c)-PF2"/>
                          <pic:cNvPicPr>
                            <a:picLocks noChangeAspect="1" noChangeArrowheads="1"/>
                          </pic:cNvPicPr>
                        </pic:nvPicPr>
                        <pic:blipFill>
                          <a:blip r:embed="rId291" cstate="print">
                            <a:extLst>
                              <a:ext uri="{28A0092B-C50C-407E-A947-70E740481C1C}">
                                <a14:useLocalDpi xmlns:a14="http://schemas.microsoft.com/office/drawing/2010/main" val="0"/>
                              </a:ext>
                            </a:extLst>
                          </a:blip>
                          <a:srcRect r="33350"/>
                          <a:stretch>
                            <a:fillRect/>
                          </a:stretch>
                        </pic:blipFill>
                        <pic:spPr bwMode="auto">
                          <a:xfrm>
                            <a:off x="1060468" y="1083408"/>
                            <a:ext cx="453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0" name="Picture 23" descr="6Wire(c)-PF3"/>
                          <pic:cNvPicPr>
                            <a:picLocks noChangeAspect="1" noChangeArrowheads="1"/>
                          </pic:cNvPicPr>
                        </pic:nvPicPr>
                        <pic:blipFill>
                          <a:blip r:embed="rId292" cstate="print">
                            <a:extLst>
                              <a:ext uri="{28A0092B-C50C-407E-A947-70E740481C1C}">
                                <a14:useLocalDpi xmlns:a14="http://schemas.microsoft.com/office/drawing/2010/main" val="0"/>
                              </a:ext>
                            </a:extLst>
                          </a:blip>
                          <a:srcRect r="32274"/>
                          <a:stretch>
                            <a:fillRect/>
                          </a:stretch>
                        </pic:blipFill>
                        <pic:spPr bwMode="auto">
                          <a:xfrm>
                            <a:off x="1066654" y="1083405"/>
                            <a:ext cx="4605"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1" name="Picture 24" descr="6Wire(c)-PF4"/>
                          <pic:cNvPicPr>
                            <a:picLocks noChangeAspect="1" noChangeArrowheads="1"/>
                          </pic:cNvPicPr>
                        </pic:nvPicPr>
                        <pic:blipFill>
                          <a:blip r:embed="rId293" cstate="print">
                            <a:extLst>
                              <a:ext uri="{28A0092B-C50C-407E-A947-70E740481C1C}">
                                <a14:useLocalDpi xmlns:a14="http://schemas.microsoft.com/office/drawing/2010/main" val="0"/>
                              </a:ext>
                            </a:extLst>
                          </a:blip>
                          <a:srcRect r="30122"/>
                          <a:stretch>
                            <a:fillRect/>
                          </a:stretch>
                        </pic:blipFill>
                        <pic:spPr bwMode="auto">
                          <a:xfrm>
                            <a:off x="1072589" y="1083348"/>
                            <a:ext cx="4751"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2" name="Picture 25" descr="6Wire(c)-PF5"/>
                          <pic:cNvPicPr>
                            <a:picLocks noChangeAspect="1" noChangeArrowheads="1"/>
                          </pic:cNvPicPr>
                        </pic:nvPicPr>
                        <pic:blipFill>
                          <a:blip r:embed="rId294" cstate="print">
                            <a:extLst>
                              <a:ext uri="{28A0092B-C50C-407E-A947-70E740481C1C}">
                                <a14:useLocalDpi xmlns:a14="http://schemas.microsoft.com/office/drawing/2010/main" val="0"/>
                              </a:ext>
                            </a:extLst>
                          </a:blip>
                          <a:srcRect r="30122"/>
                          <a:stretch>
                            <a:fillRect/>
                          </a:stretch>
                        </pic:blipFill>
                        <pic:spPr bwMode="auto">
                          <a:xfrm>
                            <a:off x="1078790" y="1083383"/>
                            <a:ext cx="4751"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3" name="Picture 26" descr="6Wire(c)-PF6"/>
                          <pic:cNvPicPr>
                            <a:picLocks noChangeAspect="1" noChangeArrowheads="1"/>
                          </pic:cNvPicPr>
                        </pic:nvPicPr>
                        <pic:blipFill>
                          <a:blip r:embed="rId295" cstate="print">
                            <a:extLst>
                              <a:ext uri="{28A0092B-C50C-407E-A947-70E740481C1C}">
                                <a14:useLocalDpi xmlns:a14="http://schemas.microsoft.com/office/drawing/2010/main" val="0"/>
                              </a:ext>
                            </a:extLst>
                          </a:blip>
                          <a:srcRect r="30122"/>
                          <a:stretch>
                            <a:fillRect/>
                          </a:stretch>
                        </pic:blipFill>
                        <pic:spPr bwMode="auto">
                          <a:xfrm>
                            <a:off x="1084636" y="1083386"/>
                            <a:ext cx="475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4" name="Picture 27" descr="6Wire(c)-PF7"/>
                          <pic:cNvPicPr>
                            <a:picLocks noChangeAspect="1" noChangeArrowheads="1"/>
                          </pic:cNvPicPr>
                        </pic:nvPicPr>
                        <pic:blipFill>
                          <a:blip r:embed="rId296" cstate="print">
                            <a:extLst>
                              <a:ext uri="{28A0092B-C50C-407E-A947-70E740481C1C}">
                                <a14:useLocalDpi xmlns:a14="http://schemas.microsoft.com/office/drawing/2010/main" val="0"/>
                              </a:ext>
                            </a:extLst>
                          </a:blip>
                          <a:srcRect r="32272"/>
                          <a:stretch>
                            <a:fillRect/>
                          </a:stretch>
                        </pic:blipFill>
                        <pic:spPr bwMode="auto">
                          <a:xfrm>
                            <a:off x="1090855" y="1083344"/>
                            <a:ext cx="4606"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5" name="Picture 28" descr="6Wire(c)-PF8"/>
                          <pic:cNvPicPr>
                            <a:picLocks noChangeAspect="1" noChangeArrowheads="1"/>
                          </pic:cNvPicPr>
                        </pic:nvPicPr>
                        <pic:blipFill>
                          <a:blip r:embed="rId297" cstate="print">
                            <a:extLst>
                              <a:ext uri="{28A0092B-C50C-407E-A947-70E740481C1C}">
                                <a14:useLocalDpi xmlns:a14="http://schemas.microsoft.com/office/drawing/2010/main" val="0"/>
                              </a:ext>
                            </a:extLst>
                          </a:blip>
                          <a:srcRect r="30122"/>
                          <a:stretch>
                            <a:fillRect/>
                          </a:stretch>
                        </pic:blipFill>
                        <pic:spPr bwMode="auto">
                          <a:xfrm>
                            <a:off x="1097022" y="1083387"/>
                            <a:ext cx="4751"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6" name="Picture 29" descr="6Wire(c)-PF9"/>
                          <pic:cNvPicPr>
                            <a:picLocks noChangeAspect="1" noChangeArrowheads="1"/>
                          </pic:cNvPicPr>
                        </pic:nvPicPr>
                        <pic:blipFill>
                          <a:blip r:embed="rId298" cstate="print">
                            <a:extLst>
                              <a:ext uri="{28A0092B-C50C-407E-A947-70E740481C1C}">
                                <a14:useLocalDpi xmlns:a14="http://schemas.microsoft.com/office/drawing/2010/main" val="0"/>
                              </a:ext>
                            </a:extLst>
                          </a:blip>
                          <a:srcRect r="31198"/>
                          <a:stretch>
                            <a:fillRect/>
                          </a:stretch>
                        </pic:blipFill>
                        <pic:spPr bwMode="auto">
                          <a:xfrm>
                            <a:off x="1103184" y="1083343"/>
                            <a:ext cx="4678"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7" name="Picture 30" descr="6Wire(c)-PF10"/>
                          <pic:cNvPicPr>
                            <a:picLocks noChangeAspect="1" noChangeArrowheads="1"/>
                          </pic:cNvPicPr>
                        </pic:nvPicPr>
                        <pic:blipFill>
                          <a:blip r:embed="rId299" cstate="print">
                            <a:extLst>
                              <a:ext uri="{28A0092B-C50C-407E-A947-70E740481C1C}">
                                <a14:useLocalDpi xmlns:a14="http://schemas.microsoft.com/office/drawing/2010/main" val="0"/>
                              </a:ext>
                            </a:extLst>
                          </a:blip>
                          <a:srcRect r="32274"/>
                          <a:stretch>
                            <a:fillRect/>
                          </a:stretch>
                        </pic:blipFill>
                        <pic:spPr bwMode="auto">
                          <a:xfrm>
                            <a:off x="1109191" y="1083390"/>
                            <a:ext cx="4605"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8" name="Picture 31" descr="6Wire(c)-PF11"/>
                          <pic:cNvPicPr>
                            <a:picLocks noChangeAspect="1" noChangeArrowheads="1"/>
                          </pic:cNvPicPr>
                        </pic:nvPicPr>
                        <pic:blipFill>
                          <a:blip r:embed="rId300" cstate="print">
                            <a:extLst>
                              <a:ext uri="{28A0092B-C50C-407E-A947-70E740481C1C}">
                                <a14:useLocalDpi xmlns:a14="http://schemas.microsoft.com/office/drawing/2010/main" val="0"/>
                              </a:ext>
                            </a:extLst>
                          </a:blip>
                          <a:srcRect r="31198"/>
                          <a:stretch>
                            <a:fillRect/>
                          </a:stretch>
                        </pic:blipFill>
                        <pic:spPr bwMode="auto">
                          <a:xfrm>
                            <a:off x="1115154" y="1083336"/>
                            <a:ext cx="4678"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29" name="Picture 32" descr="6Wire(c)-PF12"/>
                          <pic:cNvPicPr>
                            <a:picLocks noChangeAspect="1" noChangeArrowheads="1"/>
                          </pic:cNvPicPr>
                        </pic:nvPicPr>
                        <pic:blipFill>
                          <a:blip r:embed="rId301" cstate="print">
                            <a:extLst>
                              <a:ext uri="{28A0092B-C50C-407E-A947-70E740481C1C}">
                                <a14:useLocalDpi xmlns:a14="http://schemas.microsoft.com/office/drawing/2010/main" val="0"/>
                              </a:ext>
                            </a:extLst>
                          </a:blip>
                          <a:srcRect r="33350"/>
                          <a:stretch>
                            <a:fillRect/>
                          </a:stretch>
                        </pic:blipFill>
                        <pic:spPr bwMode="auto">
                          <a:xfrm>
                            <a:off x="1121117" y="1083406"/>
                            <a:ext cx="453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0" name="Picture 33" descr="6Wire(c)-PF13"/>
                          <pic:cNvPicPr>
                            <a:picLocks noChangeAspect="1" noChangeArrowheads="1"/>
                          </pic:cNvPicPr>
                        </pic:nvPicPr>
                        <pic:blipFill>
                          <a:blip r:embed="rId302" cstate="print">
                            <a:extLst>
                              <a:ext uri="{28A0092B-C50C-407E-A947-70E740481C1C}">
                                <a14:useLocalDpi xmlns:a14="http://schemas.microsoft.com/office/drawing/2010/main" val="0"/>
                              </a:ext>
                            </a:extLst>
                          </a:blip>
                          <a:srcRect r="30122"/>
                          <a:stretch>
                            <a:fillRect/>
                          </a:stretch>
                        </pic:blipFill>
                        <pic:spPr bwMode="auto">
                          <a:xfrm>
                            <a:off x="1127348" y="1083393"/>
                            <a:ext cx="4752"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1" name="Picture 34" descr="6Wire(c)-PF14"/>
                          <pic:cNvPicPr>
                            <a:picLocks noChangeAspect="1" noChangeArrowheads="1"/>
                          </pic:cNvPicPr>
                        </pic:nvPicPr>
                        <pic:blipFill>
                          <a:blip r:embed="rId303" cstate="print">
                            <a:extLst>
                              <a:ext uri="{28A0092B-C50C-407E-A947-70E740481C1C}">
                                <a14:useLocalDpi xmlns:a14="http://schemas.microsoft.com/office/drawing/2010/main" val="0"/>
                              </a:ext>
                            </a:extLst>
                          </a:blip>
                          <a:srcRect r="31198"/>
                          <a:stretch>
                            <a:fillRect/>
                          </a:stretch>
                        </pic:blipFill>
                        <pic:spPr bwMode="auto">
                          <a:xfrm>
                            <a:off x="1133287" y="1083384"/>
                            <a:ext cx="4678" cy="48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2" name="Picture 35" descr="6Wire(c)-PF15"/>
                          <pic:cNvPicPr>
                            <a:picLocks noChangeAspect="1" noChangeArrowheads="1"/>
                          </pic:cNvPicPr>
                        </pic:nvPicPr>
                        <pic:blipFill>
                          <a:blip r:embed="rId304" cstate="print">
                            <a:extLst>
                              <a:ext uri="{28A0092B-C50C-407E-A947-70E740481C1C}">
                                <a14:useLocalDpi xmlns:a14="http://schemas.microsoft.com/office/drawing/2010/main" val="0"/>
                              </a:ext>
                            </a:extLst>
                          </a:blip>
                          <a:srcRect r="33350"/>
                          <a:stretch>
                            <a:fillRect/>
                          </a:stretch>
                        </pic:blipFill>
                        <pic:spPr bwMode="auto">
                          <a:xfrm>
                            <a:off x="1139189" y="1083343"/>
                            <a:ext cx="4532"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3" name="Picture 36" descr="6Wire(c)-PF16"/>
                          <pic:cNvPicPr>
                            <a:picLocks noChangeAspect="1" noChangeArrowheads="1"/>
                          </pic:cNvPicPr>
                        </pic:nvPicPr>
                        <pic:blipFill>
                          <a:blip r:embed="rId305" cstate="print">
                            <a:extLst>
                              <a:ext uri="{28A0092B-C50C-407E-A947-70E740481C1C}">
                                <a14:useLocalDpi xmlns:a14="http://schemas.microsoft.com/office/drawing/2010/main" val="0"/>
                              </a:ext>
                            </a:extLst>
                          </a:blip>
                          <a:srcRect r="30122"/>
                          <a:stretch>
                            <a:fillRect/>
                          </a:stretch>
                        </pic:blipFill>
                        <pic:spPr bwMode="auto">
                          <a:xfrm>
                            <a:off x="1144932" y="1083391"/>
                            <a:ext cx="4752"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4" name="Picture 37" descr="6Wire(c)-PF1"/>
                          <pic:cNvPicPr>
                            <a:picLocks noChangeAspect="1" noChangeArrowheads="1"/>
                          </pic:cNvPicPr>
                        </pic:nvPicPr>
                        <pic:blipFill>
                          <a:blip r:embed="rId306" cstate="print">
                            <a:extLst>
                              <a:ext uri="{28A0092B-C50C-407E-A947-70E740481C1C}">
                                <a14:useLocalDpi xmlns:a14="http://schemas.microsoft.com/office/drawing/2010/main" val="0"/>
                              </a:ext>
                            </a:extLst>
                          </a:blip>
                          <a:srcRect r="31377"/>
                          <a:stretch>
                            <a:fillRect/>
                          </a:stretch>
                        </pic:blipFill>
                        <pic:spPr bwMode="auto">
                          <a:xfrm>
                            <a:off x="1053721" y="1083345"/>
                            <a:ext cx="4666" cy="48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2B207003" id="Group 571617" o:spid="_x0000_s1026" style="width:702.4pt;height:86.25pt;mso-position-horizontal-relative:char;mso-position-vertical-relative:line" coordorigin="10535,10763" coordsize="96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">
                <v:shape id="Picture 21" o:spid="_x0000_s1027" type="#_x0000_t75" alt="6Wire(c)_IPF" style="position:absolute;left:10535;top:10763;width:962;height: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9b87DAAAA3wAAAA8AAABkcnMvZG93bnJldi54bWxET11rwjAUfRf2H8Id7M2mFaajGqWbCEMU&#10;WRV8vTTXttjclCTT+u/Nw2CPh/O9WA2mEzdyvrWsIEtSEMSV1S3XCk7HzfgDhA/IGjvLpOBBHlbL&#10;l9ECc23v/EO3MtQihrDPUUETQp9L6auGDPrE9sSRu1hnMEToaqkd3mO46eQkTafSYMuxocGevhqq&#10;ruWvUbCteHe5uuKwwbQo/Xmt98VnUOrtdSjmIAIN4V/85/7WCt5n2TSLg+Of+AXk8g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31vzsMAAADfAAAADwAAAAAAAAAAAAAAAACf&#10;AgAAZHJzL2Rvd25yZXYueG1sUEsFBgAAAAAEAAQA9wAAAI8DAAAAAA==&#10;" strokecolor="black [0]" insetpen="t">
                  <v:imagedata r:id="rId307" o:title="6Wire(c)_IPF"/>
                </v:shape>
                <v:shape id="Picture 22" o:spid="_x0000_s1028" type="#_x0000_t75" alt="6Wire(c)-PF2" style="position:absolute;left:10604;top:10834;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GAO7IAAAA3wAAAA8AAABkcnMvZG93bnJldi54bWxEj8FOwzAQRO9I/IO1SFwq6iSItE3rVggE&#10;5dqWS2+reJtEjdfGNk3g6zESEsfRzLzRrDaj6cWFfOgsK8inGQji2uqOGwXvh5e7OYgQkTX2lknB&#10;FwXYrK+vVlhpO/COLvvYiAThUKGCNkZXSRnqlgyGqXXEyTtZbzAm6RupPQ4JbnpZZFkpDXacFlp0&#10;9NRSfd5/GgWz735yf3SvhZ5sj+fts/8o3FAqdXszPi5BRBrjf/iv/aYVPMzyMl/A75/0BeT6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ABgDuyAAAAN8AAAAPAAAAAAAAAAAA&#10;AAAAAJ8CAABkcnMvZG93bnJldi54bWxQSwUGAAAAAAQABAD3AAAAlAMAAAAA&#10;" strokecolor="black [0]" insetpen="t">
                  <v:imagedata r:id="rId308" o:title="6Wire(c)-PF2" cropright="21856f"/>
                </v:shape>
                <v:shape id="Picture 23" o:spid="_x0000_s1029" type="#_x0000_t75" alt="6Wire(c)-PF3" style="position:absolute;left:10666;top:10834;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TkTnGAAAA3wAAAA8AAABkcnMvZG93bnJldi54bWxEj9uKwjAQhu8XfIcwgjeiqcX1UI0iirDL&#10;LoKHBxiasS02k9JEW336zYWwlz//iW+5bk0pHlS7wrKC0TACQZxaXXCm4HLeD2YgnEfWWFomBU9y&#10;sF51PpaYaNvwkR4nn4kwwi5BBbn3VSKlS3My6Ia2Ig7e1dYGfZB1JnWNTRg3pYyjaCINFhwecqxo&#10;m1N6O92Nguq3LfZu3ox/KLo/Xzs+jOPvvlK9brtZgPDU+v/wu/2lFXxOR5M4EASewAJy9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FOROcYAAADfAAAADwAAAAAAAAAAAAAA&#10;AACfAgAAZHJzL2Rvd25yZXYueG1sUEsFBgAAAAAEAAQA9wAAAJIDAAAAAA==&#10;" strokecolor="black [0]" insetpen="t">
                  <v:imagedata r:id="rId309" o:title="6Wire(c)-PF3" cropright="21151f"/>
                </v:shape>
                <v:shape id="Picture 24" o:spid="_x0000_s1030" type="#_x0000_t75" alt="6Wire(c)-PF4" style="position:absolute;left:10725;top:10833;width:48;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rtITIAAAA3wAAAA8AAABkcnMvZG93bnJldi54bWxEj09rwkAUxO+FfoflFbzV3YimEl2lLQgF&#10;D+Lf8yP7mqRm36bZbYz99G5B6HGYmd8w82Vva9FR6yvHGpKhAkGcO1NxoeGwXz1PQfiAbLB2TBqu&#10;5GG5eHyYY2bchbfU7UIhIoR9hhrKEJpMSp+XZNEPXUMcvU/XWgxRtoU0LV4i3NZypFQqLVYcF0ps&#10;6L2k/Lz7sRrOX2/j45inv5vTdf3d7alTqdpoPXjqX2cgAvXhP3xvfxgNk5ckHSXw9yd+Abm4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5a7SEyAAAAN8AAAAPAAAAAAAAAAAA&#10;AAAAAJ8CAABkcnMvZG93bnJldi54bWxQSwUGAAAAAAQABAD3AAAAlAMAAAAA&#10;" strokecolor="black [0]" insetpen="t">
                  <v:imagedata r:id="rId310" o:title="6Wire(c)-PF4" cropright="19741f"/>
                </v:shape>
                <v:shape id="Picture 25" o:spid="_x0000_s1031" type="#_x0000_t75" alt="6Wire(c)-PF5" style="position:absolute;left:10787;top:10833;width:48;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cbATHAAAA3wAAAA8AAABkcnMvZG93bnJldi54bWxEj0FrwkAUhO+F/oflFXqrGwPVGl1FlNL2&#10;pKYe9PbIPpNg9m3Y3Zj477uFQo/DzHzDLFaDacSNnK8tKxiPEhDEhdU1lwqO3+8vbyB8QNbYWCYF&#10;d/KwWj4+LDDTtucD3fJQighhn6GCKoQ2k9IXFRn0I9sSR+9incEQpSuldthHuGlkmiQTabDmuFBh&#10;S5uKimveGQXXfndaf9z53O2/ctqmJblZ3Sn1/DSs5yACDeE//Nf+1Apep+NJmsLvn/gF5PI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cbATHAAAA3wAAAA8AAAAAAAAAAAAA&#10;AAAAnwIAAGRycy9kb3ducmV2LnhtbFBLBQYAAAAABAAEAPcAAACTAwAAAAA=&#10;" strokecolor="black [0]" insetpen="t">
                  <v:imagedata r:id="rId311" o:title="6Wire(c)-PF5" cropright="19741f"/>
                </v:shape>
                <v:shape id="Picture 26" o:spid="_x0000_s1032" type="#_x0000_t75" alt="6Wire(c)-PF6" style="position:absolute;left:10846;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XNOvHAAAA3wAAAA8AAABkcnMvZG93bnJldi54bWxEj09rwkAUxO8Fv8PyhN7qRquxpK6igrTF&#10;k38OPT6yr0k0+zZkXzV++25B8DjMzG+Y2aJztbpQGyrPBoaDBBRx7m3FhYHjYfPyBioIssXaMxm4&#10;UYDFvPc0w8z6K+/ospdCRQiHDA2UIk2mdchLchgGviGO3o9vHUqUbaFti9cId7UeJUmqHVYcF0ps&#10;aF1Sft7/OgPNcfy9cd3Hmk7TVfolAbc7QWOe+93yHZRQJ4/wvf1pDUymw3T0Cv9/4hfQ8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3XNOvHAAAA3wAAAA8AAAAAAAAAAAAA&#10;AAAAnwIAAGRycy9kb3ducmV2LnhtbFBLBQYAAAAABAAEAPcAAACTAwAAAAA=&#10;" strokecolor="black [0]" insetpen="t">
                  <v:imagedata r:id="rId312" o:title="6Wire(c)-PF6" cropright="19741f"/>
                </v:shape>
                <v:shape id="Picture 27" o:spid="_x0000_s1033" type="#_x0000_t75" alt="6Wire(c)-PF7" style="position:absolute;left:10908;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D62jHAAAA3wAAAA8AAABkcnMvZG93bnJldi54bWxEj09rwkAUxO9Cv8PyCr3pJuKfEl1FpEJ7&#10;qsYGPD52X5Ng9m3Irpp+e7cgeBxm5jfMct3bRlyp87VjBekoAUGsnam5VPBz3A3fQfiAbLBxTAr+&#10;yMN69TJYYmbcjQ90zUMpIoR9hgqqENpMSq8rsuhHriWO3q/rLIYou1KaDm8Rbhs5TpKZtFhzXKiw&#10;pW1F+pxfrAKn9fz75LdNUqR7pt3mXHwVH0q9vfabBYhAfXiGH+1Po2A6T2fjCfz/iV9Aru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SD62jHAAAA3wAAAA8AAAAAAAAAAAAA&#10;AAAAnwIAAGRycy9kb3ducmV2LnhtbFBLBQYAAAAABAAEAPcAAACTAwAAAAA=&#10;" strokecolor="black [0]" insetpen="t">
                  <v:imagedata r:id="rId313" o:title="6Wire(c)-PF7" cropright="21150f"/>
                </v:shape>
                <v:shape id="Picture 28" o:spid="_x0000_s1034" type="#_x0000_t75" alt="6Wire(c)-PF8" style="position:absolute;left:10970;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KOb3KAAAA3wAAAA8AAABkcnMvZG93bnJldi54bWxEj91qwkAUhO8LfYflFHpXNwZNJbpKWxAU&#10;oVh/8PY0e0xis2fT7Kppn94VBC+HmfmGGU1aU4kTNa60rKDbiUAQZ1aXnCvYrKcvAxDOI2usLJOC&#10;P3IwGT8+jDDV9sxfdFr5XAQIuxQVFN7XqZQuK8ig69iaOHh72xj0QTa51A2eA9xUMo6iRBosOSwU&#10;WNNHQdnP6mgULKP57jf+338vep+b2CeH6n192Cr1/NS+DUF4av09fGvPtIL+azeJ+3D9E76AHF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CIKOb3KAAAA3wAAAA8AAAAAAAAA&#10;AAAAAAAAnwIAAGRycy9kb3ducmV2LnhtbFBLBQYAAAAABAAEAPcAAACWAwAAAAA=&#10;" strokecolor="black [0]" insetpen="t">
                  <v:imagedata r:id="rId314" o:title="6Wire(c)-PF8" cropright="19741f"/>
                </v:shape>
                <v:shape id="Picture 29" o:spid="_x0000_s1035" type="#_x0000_t75" alt="6Wire(c)-PF9" style="position:absolute;left:11031;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ETnzJAAAA3wAAAA8AAABkcnMvZG93bnJldi54bWxEj0FrwkAUhO+F/oflFbzVjdKmJXUVlQo5&#10;RMG0vT+yr0na7NuY3Zj037uC0OMwM98wi9VoGnGmztWWFcymEQjiwuqaSwWfH7vHVxDOI2tsLJOC&#10;P3KwWt7fLTDRduAjnXNfigBhl6CCyvs2kdIVFRl0U9sSB+/bdgZ9kF0pdYdDgJtGzqMolgZrDgsV&#10;trStqPjNe6Pg8JWdjk99v8/08J6lm02dbn9ypSYP4/oNhKfR/4dv7VQreH6ZxfMYrn/CF5DLC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U0ROfMkAAADfAAAADwAAAAAAAAAA&#10;AAAAAACfAgAAZHJzL2Rvd25yZXYueG1sUEsFBgAAAAAEAAQA9wAAAJUDAAAAAA==&#10;" strokecolor="black [0]" insetpen="t">
                  <v:imagedata r:id="rId315" o:title="6Wire(c)-PF9" cropright="20446f"/>
                </v:shape>
                <v:shape id="Picture 30" o:spid="_x0000_s1036" type="#_x0000_t75" alt="6Wire(c)-PF10" style="position:absolute;left:11091;top:10833;width:46;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3EgXGAAAA3wAAAA8AAABkcnMvZG93bnJldi54bWxEj0FrwkAUhO8F/8PyBC9FNxEabeoqUhDq&#10;ySYKvT6yr9lg9m3IbmP6792C0OMwM98wm91oWzFQ7xvHCtJFAoK4crrhWsHlfJivQfiArLF1TAp+&#10;ycNuO3naYK7djQsaylCLCGGfowITQpdL6StDFv3CdcTR+3a9xRBlX0vd4y3CbSuXSZJJiw3HBYMd&#10;vRuqruWPVdBx+TWk2ckcP4eqoIsrXpvnUanZdNy/gQg0hv/wo/2hFbys0my5gr8/8QvI7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TcSBcYAAADfAAAADwAAAAAAAAAAAAAA&#10;AACfAgAAZHJzL2Rvd25yZXYueG1sUEsFBgAAAAAEAAQA9wAAAJIDAAAAAA==&#10;" strokecolor="black [0]" insetpen="t">
                  <v:imagedata r:id="rId316" o:title="6Wire(c)-PF10" cropright="21151f"/>
                </v:shape>
                <v:shape id="Picture 31" o:spid="_x0000_s1037" type="#_x0000_t75" alt="6Wire(c)-PF11" style="position:absolute;left:11151;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Gy9LFAAAA3wAAAA8AAABkcnMvZG93bnJldi54bWxETz1vwjAQ3ZH4D9YhdQMHUACFOAghaBlY&#10;ShlgO8VHEhGfo9hA2l9fD0iMT+87XXWmFg9qXWVZwXgUgSDOra64UHD62Q0XIJxH1lhbJgW/5GCV&#10;9XspJto++ZseR1+IEMIuQQWl900ipctLMuhGtiEO3NW2Bn2AbSF1i88Qbmo5iaKZNFhxaCixoU1J&#10;+e14Nwrmn3Eku9P2YG9ff5eYzvt8erZKfQy69RKEp86/xS/3XiuI5+PZJAwOf8IXkN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hsvSxQAAAN8AAAAPAAAAAAAAAAAAAAAA&#10;AJ8CAABkcnMvZG93bnJldi54bWxQSwUGAAAAAAQABAD3AAAAkQMAAAAA&#10;" strokecolor="black [0]" insetpen="t">
                  <v:imagedata r:id="rId317" o:title="6Wire(c)-PF11" cropright="20446f"/>
                </v:shape>
                <v:shape id="Picture 32" o:spid="_x0000_s1038" type="#_x0000_t75" alt="6Wire(c)-PF12" style="position:absolute;left:11211;top:10834;width:45;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oW/bJAAAA3wAAAA8AAABkcnMvZG93bnJldi54bWxEj81uwjAQhO9IfQdrK3EDB1ChDRhUlR/l&#10;Bk174baKt07aeJ3GLoQ+PUaq1ONoZr7RLFadrcWJWl85VjAaJiCIC6crNgre37aDRxA+IGusHZOC&#10;C3lYLe96C0y1O/MrnfJgRISwT1FBGUKTSumLkiz6oWuIo/fhWoshytZI3eI5wm0tx0kylRYrjgsl&#10;NvRSUvGV/1gFv7QxOzpk+fH702zXjdtfssleqf599zwHEagL/+G/dqYVPMxG0/ET3P7ELy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6Ohb9skAAADfAAAADwAAAAAAAAAA&#10;AAAAAACfAgAAZHJzL2Rvd25yZXYueG1sUEsFBgAAAAAEAAQA9wAAAJUDAAAAAA==&#10;" strokecolor="black [0]" insetpen="t">
                  <v:imagedata r:id="rId318" o:title="6Wire(c)-PF12" cropright="21856f"/>
                </v:shape>
                <v:shape id="Picture 33" o:spid="_x0000_s1039" type="#_x0000_t75" alt="6Wire(c)-PF13" style="position:absolute;left:11273;top:10833;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F/iXIAAAA3wAAAA8AAABkcnMvZG93bnJldi54bWxEj8tqwkAUhveC7zCcgjudWGlaUkcRabDQ&#10;LtRWpLtD5jSJZs6EzDSXt+8sBJc//41vue5NJVpqXGlZwXwWgSDOrC45V/D9lU5fQDiPrLGyTAoG&#10;crBejUdLTLTt+EDt0ecijLBLUEHhfZ1I6bKCDLqZrYmD92sbgz7IJpe6wS6Mm0o+RlEsDZYcHgqs&#10;aVtQdj3+GQWX3Sm91Fm+Z9d92J/h7VyZz4VSk4d+8wrCU+/v4Vv7XSt4ep7Hi0AQeAILyN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XBf4lyAAAAN8AAAAPAAAAAAAAAAAA&#10;AAAAAJ8CAABkcnMvZG93bnJldi54bWxQSwUGAAAAAAQABAD3AAAAlAMAAAAA&#10;" strokecolor="black [0]" insetpen="t">
                  <v:imagedata r:id="rId319" o:title="6Wire(c)-PF13" cropright="19741f"/>
                </v:shape>
                <v:shape id="Picture 34" o:spid="_x0000_s1040" type="#_x0000_t75" alt="6Wire(c)-PF14" style="position:absolute;left:11332;top:10833;width:47;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jInHAAAA3wAAAA8AAABkcnMvZG93bnJldi54bWxEj91qAjEUhO8F3yEcwTvNpj9atkYphYII&#10;ij99gMPmdLO4OVk3qa59elMQvBxm5htmtuhcLc7UhsqzBjXOQBAX3lRcavg+fI3eQISIbLD2TBqu&#10;FGAx7/dmmBt/4R2d97EUCcIhRw02xiaXMhSWHIaxb4iT9+NbhzHJtpSmxUuCu1o+ZdlEOqw4LVhs&#10;6NNScdz/Og2nerM62a06rv42V0XuZZ0106j1cNB9vIOI1MVH+N5eGg2vUzV5VvD/J30BOb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V/jInHAAAA3wAAAA8AAAAAAAAAAAAA&#10;AAAAnwIAAGRycy9kb3ducmV2LnhtbFBLBQYAAAAABAAEAPcAAACTAwAAAAA=&#10;" strokecolor="black [0]" insetpen="t">
                  <v:imagedata r:id="rId320" o:title="6Wire(c)-PF14" cropright="20446f"/>
                </v:shape>
                <v:shape id="Picture 35" o:spid="_x0000_s1041" type="#_x0000_t75" alt="6Wire(c)-PF15" style="position:absolute;left:11391;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aoEbJAAAA3wAAAA8AAABkcnMvZG93bnJldi54bWxEj0trwzAQhO+B/gexgV5CIttpHjhRgtuS&#10;0lMhL8hxsTa2W2tlLDV2/31VKOQ4zM43O+ttb2pxo9ZVlhXEkwgEcW51xYWC03E3XoJwHlljbZkU&#10;/JCD7eZhsMZU2473dDv4QgQIuxQVlN43qZQuL8mgm9iGOHhX2xr0QbaF1C12AW5qmUTRXBqsODSU&#10;2NBLSfnX4duEN0bP3eXzWLye8w85SpZx5p7eMqUeh322AuGp9/fj//S7VjBbxPNpAn97AgTk5hc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LNqgRskAAADfAAAADwAAAAAAAAAA&#10;AAAAAACfAgAAZHJzL2Rvd25yZXYueG1sUEsFBgAAAAAEAAQA9wAAAJUDAAAAAA==&#10;" strokecolor="black [0]" insetpen="t">
                  <v:imagedata r:id="rId321" o:title="6Wire(c)-PF15" cropright="21856f"/>
                </v:shape>
                <v:shape id="Picture 36" o:spid="_x0000_s1042" type="#_x0000_t75" alt="6Wire(c)-PF16" style="position:absolute;left:11449;top:10833;width:47;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gqDHAAAA3wAAAA8AAABkcnMvZG93bnJldi54bWxEj0FLw0AUhO9C/8PyBG92E4tVYrelKCmi&#10;Xqwi5PbIPrOh2bch+5qm/94VBI/DzDfDrDaT79RIQ2wDG8jnGSjiOtiWGwOfH+X1PagoyBa7wGTg&#10;TBE269nFCgsbTvxO414alUo4FmjAifSF1rF25DHOQ0+cvO8weJQkh0bbAU+p3Hf6JsuW2mPLacFh&#10;T4+O6sP+6A3cSjlOX/Q25pV7Ks+vL5XsDpUxV5fT9gGU0CT/4T/62SbuLl8uFvD7J30Bvf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JgqDHAAAA3wAAAA8AAAAAAAAAAAAA&#10;AAAAnwIAAGRycy9kb3ducmV2LnhtbFBLBQYAAAAABAAEAPcAAACTAwAAAAA=&#10;" strokecolor="black [0]" insetpen="t">
                  <v:imagedata r:id="rId322" o:title="6Wire(c)-PF16" cropright="19741f"/>
                </v:shape>
                <v:shape id="Picture 37" o:spid="_x0000_s1043" type="#_x0000_t75" alt="6Wire(c)-PF1" style="position:absolute;left:10537;top:1083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MV3THAAAA3wAAAA8AAABkcnMvZG93bnJldi54bWxEj0FrwkAUhO9C/8PyCr3pJq2mmroJIhTS&#10;o9FDvT2zzyQ0+zZktyb9991CweMwM98w23wynbjR4FrLCuJFBIK4srrlWsHp+D5fg3AeWWNnmRT8&#10;kIM8e5htMdV25APdSl+LAGGXooLG+z6V0lUNGXQL2xMH72oHgz7IoZZ6wDHATSefoyiRBlsOCw32&#10;tG+o+iq/jYKdO5f7Tf8xtoU/xuOnW+LlXCj19Djt3kB4mvw9/N8utILVa5y8LOHvT/gCMvs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DMV3THAAAA3wAAAA8AAAAAAAAAAAAA&#10;AAAAnwIAAGRycy9kb3ducmV2LnhtbFBLBQYAAAAABAAEAPcAAACTAwAAAAA=&#10;" strokecolor="black [0]" insetpen="t">
                  <v:imagedata r:id="rId323" o:title="6Wire(c)-PF1" cropright="20563f"/>
                </v:shape>
                <w10:anchorlock/>
              </v:group>
            </w:pict>
          </mc:Fallback>
        </mc:AlternateContent>
      </w:r>
    </w:p>
    <w:p w:rsidR="003D0920" w:rsidRDefault="003D0920" w:rsidP="003D0920">
      <w:pPr>
        <w:tabs>
          <w:tab w:val="left" w:pos="0"/>
        </w:tabs>
        <w:rPr>
          <w:iCs/>
        </w:rPr>
      </w:pPr>
      <w:r w:rsidRPr="00002D4B">
        <w:rPr>
          <w:iCs/>
        </w:rPr>
        <w:t xml:space="preserve">Figure </w:t>
      </w:r>
      <w:r>
        <w:rPr>
          <w:iCs/>
        </w:rPr>
        <w:t xml:space="preserve">7.6.4.D – </w:t>
      </w:r>
      <w:r w:rsidRPr="00002D4B">
        <w:rPr>
          <w:iCs/>
        </w:rPr>
        <w:t xml:space="preserve">EBSD IPF colouring map </w:t>
      </w:r>
      <w:r>
        <w:rPr>
          <w:iCs/>
        </w:rPr>
        <w:t xml:space="preserve">after correction </w:t>
      </w:r>
      <w:r w:rsidRPr="00002D4B">
        <w:rPr>
          <w:iCs/>
        </w:rPr>
        <w:t xml:space="preserve">with respect to ND for </w:t>
      </w:r>
      <w:r>
        <w:rPr>
          <w:iCs/>
        </w:rPr>
        <w:t>a SSCFSW wire filler region (see Figure 7.6.4)</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6062-T6 DRX.</w:t>
      </w:r>
    </w:p>
    <w:p w:rsidR="003D0920" w:rsidRDefault="003D0920" w:rsidP="003D0920"/>
    <w:p w:rsidR="003D0920" w:rsidRDefault="003D0920" w:rsidP="003D0920">
      <w:r>
        <w:br w:type="page"/>
      </w:r>
    </w:p>
    <w:p w:rsidR="003D0920" w:rsidRDefault="003D0920" w:rsidP="003D0920">
      <w:r>
        <w:rPr>
          <w:noProof/>
          <w:lang w:eastAsia="en-GB"/>
        </w:rPr>
        <w:lastRenderedPageBreak/>
        <w:drawing>
          <wp:inline distT="0" distB="0" distL="0" distR="0" wp14:anchorId="6AB37B3D" wp14:editId="028BC9A0">
            <wp:extent cx="8858885" cy="688975"/>
            <wp:effectExtent l="0" t="0" r="0" b="0"/>
            <wp:docPr id="571723" name="Picture 571723" descr="C:\Users\Sam Gascoyne\Desktop\EBSD 6082 (base region - OCT)\Images\Corrected\6BWS(C)_T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 Gascoyne\Desktop\EBSD 6082 (base region - OCT)\Images\Corrected\6BWS(C)_TC.bmp"/>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8858885" cy="688975"/>
                    </a:xfrm>
                    <a:prstGeom prst="rect">
                      <a:avLst/>
                    </a:prstGeom>
                    <a:noFill/>
                    <a:ln>
                      <a:noFill/>
                    </a:ln>
                  </pic:spPr>
                </pic:pic>
              </a:graphicData>
            </a:graphic>
          </wp:inline>
        </w:drawing>
      </w:r>
    </w:p>
    <w:p w:rsidR="003D0920" w:rsidRDefault="003D0920" w:rsidP="003D0920">
      <w:pPr>
        <w:tabs>
          <w:tab w:val="left" w:pos="0"/>
        </w:tabs>
      </w:pPr>
      <w:r>
        <w:rPr>
          <w:iCs/>
        </w:rPr>
        <w:t xml:space="preserve">Figure 7.6.4.E – </w:t>
      </w:r>
      <w:r w:rsidRPr="00002D4B">
        <w:rPr>
          <w:iCs/>
        </w:rPr>
        <w:t xml:space="preserve">Texture components </w:t>
      </w:r>
      <w:r w:rsidRPr="0029079C">
        <w:rPr>
          <w:iCs/>
        </w:rPr>
        <w:t>map</w:t>
      </w:r>
      <w:r w:rsidRPr="0029079C">
        <w:rPr>
          <w:rFonts w:cs="Arial"/>
          <w:bCs/>
          <w:iCs/>
        </w:rPr>
        <w:t xml:space="preserve"> for SSCFSW </w:t>
      </w:r>
      <w:r>
        <w:rPr>
          <w:rFonts w:cs="Arial"/>
          <w:bCs/>
          <w:iCs/>
        </w:rPr>
        <w:t xml:space="preserve">base region </w:t>
      </w:r>
      <w:r w:rsidRPr="0029079C">
        <w:rPr>
          <w:rFonts w:cs="Arial"/>
          <w:bCs/>
          <w:iCs/>
        </w:rPr>
        <w:t xml:space="preserve">AA6082 </w:t>
      </w:r>
      <w:r w:rsidRPr="0029079C">
        <w:rPr>
          <w:iCs/>
        </w:rPr>
        <w:t xml:space="preserve">after rotation correction with </w:t>
      </w:r>
      <w:r w:rsidRPr="0029079C">
        <w:rPr>
          <w:iCs/>
          <w:color w:val="000000"/>
          <w:position w:val="-4"/>
        </w:rPr>
        <w:object w:dxaOrig="240" w:dyaOrig="260">
          <v:shape id="_x0000_i1145" type="#_x0000_t75" style="width:12pt;height:13.5pt" o:ole="">
            <v:imagedata r:id="rId9" o:title=""/>
          </v:shape>
          <o:OLEObject Type="Embed" ProgID="Equation.3" ShapeID="_x0000_i1145" DrawAspect="Content" ObjectID="_1494525463" r:id="rId1046"/>
        </w:object>
      </w:r>
      <w:r w:rsidRPr="0029079C">
        <w:rPr>
          <w:iCs/>
          <w:color w:val="000000"/>
        </w:rPr>
        <w:t xml:space="preserve">(red), </w:t>
      </w:r>
      <w:r w:rsidRPr="0029079C">
        <w:rPr>
          <w:iCs/>
          <w:color w:val="000000"/>
          <w:position w:val="-4"/>
        </w:rPr>
        <w:object w:dxaOrig="240" w:dyaOrig="300">
          <v:shape id="_x0000_i1146" type="#_x0000_t75" style="width:12pt;height:15pt" o:ole="">
            <v:imagedata r:id="rId11" o:title=""/>
          </v:shape>
          <o:OLEObject Type="Embed" ProgID="Equation.3" ShapeID="_x0000_i1146" DrawAspect="Content" ObjectID="_1494525464" r:id="rId1047"/>
        </w:object>
      </w:r>
      <w:r w:rsidRPr="0029079C">
        <w:rPr>
          <w:iCs/>
        </w:rPr>
        <w:t>(yellow</w:t>
      </w:r>
      <w:r w:rsidRPr="00002D4B">
        <w:rPr>
          <w:iCs/>
        </w:rPr>
        <w:t>), and C (blue).</w:t>
      </w:r>
    </w:p>
    <w:p w:rsidR="003D0920" w:rsidRDefault="003D0920" w:rsidP="003D0920">
      <w:r>
        <w:rPr>
          <w:noProof/>
          <w:lang w:eastAsia="en-GB"/>
        </w:rPr>
        <w:drawing>
          <wp:inline distT="0" distB="0" distL="0" distR="0" wp14:anchorId="47C2B945" wp14:editId="144A641D">
            <wp:extent cx="8856921" cy="556403"/>
            <wp:effectExtent l="0" t="0" r="1905" b="0"/>
            <wp:docPr id="571724" name="Picture 571724" descr="C:\Users\Sam Gascoyne\Desktop\EBSD 6082-T6 Wire\Images\Corrected PF\6Wire(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 Gascoyne\Desktop\EBSD 6082-T6 Wire\Images\Corrected PF\6Wire(c)_CBB.bmp"/>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9058699" cy="569079"/>
                    </a:xfrm>
                    <a:prstGeom prst="rect">
                      <a:avLst/>
                    </a:prstGeom>
                    <a:noFill/>
                    <a:ln>
                      <a:noFill/>
                    </a:ln>
                  </pic:spPr>
                </pic:pic>
              </a:graphicData>
            </a:graphic>
          </wp:inline>
        </w:drawing>
      </w:r>
    </w:p>
    <w:p w:rsidR="003D0920" w:rsidRDefault="003D0920" w:rsidP="003D0920">
      <w:pPr>
        <w:tabs>
          <w:tab w:val="left" w:pos="0"/>
        </w:tabs>
      </w:pPr>
      <w:r>
        <w:rPr>
          <w:iCs/>
        </w:rPr>
        <w:t xml:space="preserve">Figure 7.6.4.F – </w:t>
      </w:r>
      <w:r w:rsidRPr="00002D4B">
        <w:rPr>
          <w:iCs/>
        </w:rPr>
        <w:t xml:space="preserve">Texture components </w:t>
      </w:r>
      <w:r w:rsidRPr="0029079C">
        <w:rPr>
          <w:iCs/>
        </w:rPr>
        <w:t>map</w:t>
      </w:r>
      <w:r w:rsidRPr="0029079C">
        <w:rPr>
          <w:rFonts w:cs="Arial"/>
          <w:bCs/>
          <w:iCs/>
        </w:rPr>
        <w:t xml:space="preserve"> for SSCFSW </w:t>
      </w:r>
      <w:r>
        <w:rPr>
          <w:rFonts w:cs="Arial"/>
          <w:bCs/>
          <w:iCs/>
        </w:rPr>
        <w:t xml:space="preserve">wire filler region </w:t>
      </w:r>
      <w:r w:rsidRPr="0029079C">
        <w:rPr>
          <w:rFonts w:cs="Arial"/>
          <w:bCs/>
          <w:iCs/>
        </w:rPr>
        <w:t xml:space="preserve">AA6082 </w:t>
      </w:r>
      <w:r w:rsidRPr="0029079C">
        <w:rPr>
          <w:iCs/>
        </w:rPr>
        <w:t xml:space="preserve">after rotation correction with </w:t>
      </w:r>
      <w:r w:rsidRPr="0029079C">
        <w:rPr>
          <w:iCs/>
          <w:color w:val="000000"/>
          <w:position w:val="-4"/>
        </w:rPr>
        <w:object w:dxaOrig="240" w:dyaOrig="260">
          <v:shape id="_x0000_i1147" type="#_x0000_t75" style="width:12pt;height:13.5pt" o:ole="">
            <v:imagedata r:id="rId9" o:title=""/>
          </v:shape>
          <o:OLEObject Type="Embed" ProgID="Equation.3" ShapeID="_x0000_i1147" DrawAspect="Content" ObjectID="_1494525465" r:id="rId1048"/>
        </w:object>
      </w:r>
      <w:r w:rsidRPr="0029079C">
        <w:rPr>
          <w:iCs/>
          <w:color w:val="000000"/>
        </w:rPr>
        <w:t xml:space="preserve">(red), </w:t>
      </w:r>
      <w:r w:rsidRPr="0029079C">
        <w:rPr>
          <w:iCs/>
          <w:color w:val="000000"/>
          <w:position w:val="-4"/>
        </w:rPr>
        <w:object w:dxaOrig="240" w:dyaOrig="300">
          <v:shape id="_x0000_i1148" type="#_x0000_t75" style="width:12pt;height:15pt" o:ole="">
            <v:imagedata r:id="rId11" o:title=""/>
          </v:shape>
          <o:OLEObject Type="Embed" ProgID="Equation.3" ShapeID="_x0000_i1148" DrawAspect="Content" ObjectID="_1494525466" r:id="rId1049"/>
        </w:object>
      </w:r>
      <w:r w:rsidRPr="0029079C">
        <w:rPr>
          <w:iCs/>
        </w:rPr>
        <w:t>(yellow</w:t>
      </w:r>
      <w:r w:rsidRPr="00002D4B">
        <w:rPr>
          <w:iCs/>
        </w:rPr>
        <w:t>), and C (blue).</w:t>
      </w:r>
    </w:p>
    <w:p w:rsidR="003D0920" w:rsidRDefault="003D0920" w:rsidP="003D0920"/>
    <w:p w:rsidR="003D0920" w:rsidRDefault="003D0920" w:rsidP="003D0920"/>
    <w:p w:rsidR="003D0920" w:rsidRDefault="003D0920" w:rsidP="003D0920">
      <w:pPr>
        <w:sectPr w:rsidR="003D0920" w:rsidSect="00142F1F">
          <w:pgSz w:w="16838" w:h="11906" w:orient="landscape"/>
          <w:pgMar w:top="1440" w:right="1440" w:bottom="1440" w:left="1440" w:header="708" w:footer="708" w:gutter="0"/>
          <w:cols w:space="708"/>
          <w:docGrid w:linePitch="360"/>
        </w:sectPr>
      </w:pPr>
    </w:p>
    <w:p w:rsidR="003D0920" w:rsidRDefault="003D0920" w:rsidP="003D0920">
      <w:pPr>
        <w:pStyle w:val="Heading1"/>
      </w:pPr>
      <w:bookmarkStart w:id="156" w:name="_Toc404108002"/>
      <w:r>
        <w:lastRenderedPageBreak/>
        <w:t>7.6.5 – Difference between the Adstir</w:t>
      </w:r>
      <w:r w:rsidRPr="00663755">
        <w:rPr>
          <w:vertAlign w:val="superscript"/>
        </w:rPr>
        <w:t>TM</w:t>
      </w:r>
      <w:r>
        <w:t xml:space="preserve"> and Filleted techniques for 7xxx-2xxx welds</w:t>
      </w:r>
      <w:bookmarkEnd w:id="156"/>
    </w:p>
    <w:p w:rsidR="003D0920" w:rsidRDefault="003D0920" w:rsidP="003D0920">
      <w:pPr>
        <w:tabs>
          <w:tab w:val="left" w:pos="0"/>
        </w:tabs>
      </w:pPr>
      <w:r w:rsidRPr="00155120">
        <w:tab/>
        <w:t>The comparison in texture between the Adstir</w:t>
      </w:r>
      <w:r w:rsidRPr="00155120">
        <w:rPr>
          <w:vertAlign w:val="superscript"/>
        </w:rPr>
        <w:t>TM</w:t>
      </w:r>
      <w:r w:rsidRPr="00155120">
        <w:t xml:space="preserve"> and filleted wire filler techniques has been investigated for AA7075-T6 and AA2014/AA2024. This has been demonstrated across the entire DRX relative to the local shear reference frame and is displayed using (011) and (111) PFs but also using ODF sections of ф2=0° and ф2=45° (see figures 7.6.5.A and B. The PFs in figures 7.6.3.A and B are similar, showing &lt;111&gt; texture and reflect the other crystal axis; with their ODFs showing the </w:t>
      </w:r>
      <w:r w:rsidRPr="00155120">
        <w:rPr>
          <w:iCs/>
        </w:rPr>
        <w:t>B and</w:t>
      </w:r>
      <w:r w:rsidRPr="00155120">
        <w:rPr>
          <w:iCs/>
          <w:position w:val="-4"/>
        </w:rPr>
        <w:object w:dxaOrig="240" w:dyaOrig="300">
          <v:shape id="_x0000_i1149" type="#_x0000_t75" style="width:12pt;height:15pt" o:ole="">
            <v:imagedata r:id="rId11" o:title=""/>
          </v:shape>
          <o:OLEObject Type="Embed" ProgID="Equation.3" ShapeID="_x0000_i1149" DrawAspect="Content" ObjectID="_1494525467" r:id="rId1050"/>
        </w:object>
      </w:r>
      <w:r w:rsidRPr="00155120">
        <w:rPr>
          <w:iCs/>
        </w:rPr>
        <w:t xml:space="preserve"> texture components</w:t>
      </w:r>
      <w:r w:rsidRPr="00155120">
        <w:t xml:space="preserve">. However, in the C component cannot be detected either by texture component maps or ODF. Both sets of results had weak texture strength with values being barely 2x random for both PFs and ODF. </w:t>
      </w:r>
    </w:p>
    <w:p w:rsidR="003D0920" w:rsidRPr="00155120" w:rsidRDefault="00EB20BA" w:rsidP="003D0920">
      <w:pPr>
        <w:tabs>
          <w:tab w:val="left" w:pos="0"/>
        </w:tabs>
      </w:pPr>
      <w:r>
        <w:tab/>
      </w:r>
      <w:r w:rsidR="003D0920" w:rsidRPr="00155120">
        <w:t>Both sets analysed look at the same weld area and have a vertical column made of AA7075-T6, however their horizontal columns are made of AA2014-T4 for the filleted weld and AA2024-T4 for the AdstirTM weld. The processing conditions of the filleted weld were 125 mm/min and 600 RPM, and the processing conditions for the AdstirTM weld were 125mm/min and 1000 RPM. The difference between the alloy grades is negligible as the last two numerical digits simply describe its position in the series and not it’s atomic composition. The difference between the RPM however means that the AdstirTM weld has undergone a higher thermo-mechanical deformation process compared to the filleted weld. With this in mind the welds are not directly comparable, but there are still some similarities between the two welds that can be discussed.</w:t>
      </w:r>
    </w:p>
    <w:p w:rsidR="003D0920" w:rsidRPr="00155120" w:rsidRDefault="003D0920" w:rsidP="003D0920">
      <w:pPr>
        <w:tabs>
          <w:tab w:val="left" w:pos="0"/>
        </w:tabs>
      </w:pPr>
    </w:p>
    <w:p w:rsidR="003D0920" w:rsidRPr="000F5C5A" w:rsidRDefault="003D0920" w:rsidP="003D0920">
      <w:pPr>
        <w:tabs>
          <w:tab w:val="left" w:pos="0"/>
        </w:tabs>
        <w:jc w:val="center"/>
      </w:pPr>
      <w:r w:rsidRPr="00AF1E7E">
        <w:rPr>
          <w:rFonts w:ascii="Times New Roman" w:hAnsi="Times New Roman"/>
          <w:noProof/>
          <w:sz w:val="24"/>
          <w:szCs w:val="24"/>
          <w:lang w:eastAsia="en-GB"/>
        </w:rPr>
        <mc:AlternateContent>
          <mc:Choice Requires="wpg">
            <w:drawing>
              <wp:inline distT="0" distB="0" distL="0" distR="0" wp14:anchorId="04EF6110" wp14:editId="6E6B62F3">
                <wp:extent cx="5728955" cy="3679721"/>
                <wp:effectExtent l="0" t="0" r="5715" b="0"/>
                <wp:docPr id="571635" name="Group 5716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8955" cy="3679721"/>
                          <a:chOff x="1064139" y="1077934"/>
                          <a:chExt cx="64819" cy="41634"/>
                        </a:xfrm>
                      </wpg:grpSpPr>
                      <pic:pic xmlns:pic="http://schemas.openxmlformats.org/drawingml/2006/picture">
                        <pic:nvPicPr>
                          <pic:cNvPr id="571636" name="Picture 118" descr="72XSTR(C)_PF_overall"/>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1064139" y="1077934"/>
                            <a:ext cx="64770" cy="2762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7" name="Picture 119" descr="72XSTR(C)_ODF-overallc"/>
                          <pic:cNvPicPr>
                            <a:picLocks noChangeAspect="1" noChangeArrowheads="1"/>
                          </pic:cNvPicPr>
                        </pic:nvPicPr>
                        <pic:blipFill>
                          <a:blip r:embed="rId1051">
                            <a:extLst>
                              <a:ext uri="{28A0092B-C50C-407E-A947-70E740481C1C}">
                                <a14:useLocalDpi xmlns:a14="http://schemas.microsoft.com/office/drawing/2010/main" val="0"/>
                              </a:ext>
                            </a:extLst>
                          </a:blip>
                          <a:srcRect/>
                          <a:stretch>
                            <a:fillRect/>
                          </a:stretch>
                        </pic:blipFill>
                        <pic:spPr bwMode="auto">
                          <a:xfrm>
                            <a:off x="1065634" y="1105738"/>
                            <a:ext cx="63325" cy="100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38" name="Picture 120"/>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1065681" y="1115848"/>
                            <a:ext cx="62447" cy="37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06D70519" id="Group 571635" o:spid="_x0000_s1026" style="width:451.1pt;height:289.75pt;mso-position-horizontal-relative:char;mso-position-vertical-relative:line" coordorigin="10641,10779" coordsize="648,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">
                <v:shape id="Picture 118" o:spid="_x0000_s1027" type="#_x0000_t75" alt="72XSTR(C)_PF_overall" style="position:absolute;left:10641;top:10779;width:648;height:2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WsSXFAAAA3wAAAA8AAABkcnMvZG93bnJldi54bWxEj0FLw0AUhO9C/8PyCt7sJhVjSbstJah4&#10;bS3o8ZF9ZoPZtyH7msR/7wqCx2FmvmF2h9l3aqQhtoEN5KsMFHEdbMuNgcvb890GVBRki11gMvBN&#10;EQ77xc0OSxsmPtF4lkYlCMcSDTiRvtQ61o48xlXoiZP3GQaPkuTQaDvglOC+0+ssK7THltOCw54q&#10;R/XX+eoN9KTfq+p6yrOLuJfxScJUzx/G3C7n4xaU0Cz/4b/2qzXw8JgX9wX8/klfQO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lrElxQAAAN8AAAAPAAAAAAAAAAAAAAAA&#10;AJ8CAABkcnMvZG93bnJldi54bWxQSwUGAAAAAAQABAD3AAAAkQMAAAAA&#10;" strokecolor="black [0]" insetpen="t">
                  <v:imagedata r:id="rId1053" o:title="72XSTR(C)_PF_overall"/>
                </v:shape>
                <v:shape id="Picture 119" o:spid="_x0000_s1028" type="#_x0000_t75" alt="72XSTR(C)_ODF-overallc" style="position:absolute;left:10656;top:11057;width:633;height: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kPe3GAAAA3wAAAA8AAABkcnMvZG93bnJldi54bWxEj0FrwkAUhO+C/2F5Qm+6saVRo6u0BUG8&#10;aaVen9lnkjb7dsluTfz3riB4HGbmG2ax6kwtLtT4yrKC8SgBQZxbXXGh4PC9Hk5B+ICssbZMCq7k&#10;YbXs9xaYadvyji77UIgIYZ+hgjIEl0np85IM+pF1xNE728ZgiLIppG6wjXBTy9ckSaXBiuNCiY6+&#10;Ssr/9v9GQbKtfzZrPB1+2yN/7rbsUjtzSr0Muo85iEBdeIYf7Y1W8D4Zp28TuP+JX0Au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aQ97cYAAADfAAAADwAAAAAAAAAAAAAA&#10;AACfAgAAZHJzL2Rvd25yZXYueG1sUEsFBgAAAAAEAAQA9wAAAJIDAAAAAA==&#10;" strokecolor="black [0]" insetpen="t">
                  <v:imagedata r:id="rId1054" o:title="72XSTR(C)_ODF-overallc"/>
                </v:shape>
                <v:shape id="Picture 120" o:spid="_x0000_s1029" type="#_x0000_t75" style="position:absolute;left:10656;top:11158;width:625;height: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8x5PIAAAA3wAAAA8AAABkcnMvZG93bnJldi54bWxET89rwjAUvg/8H8ITdpGZdlI3O6OMoaB4&#10;2dTBjs/mrak2L6XJtO6vN4fBjh/f7+m8s7U4U+srxwrSYQKCuHC64lLBfrd8eAbhA7LG2jEpuJKH&#10;+ax3N8Vcuwt/0HkbShFD2OeowITQ5FL6wpBFP3QNceS+XWsxRNiWUrd4ieG2lo9JMpYWK44NBht6&#10;M1Sctj9WwWFQl59Ls3nPFrvJ71e13h+zdKHUfb97fQERqAv/4j/3SivIntLxKA6Of+IXkLMb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W/MeTyAAAAN8AAAAPAAAAAAAAAAAA&#10;AAAAAJ8CAABkcnMvZG93bnJldi54bWxQSwUGAAAAAAQABAD3AAAAlAMAAAAA&#10;" strokecolor="black [0]" insetpen="t">
                  <v:imagedata r:id="rId1055" o:title=""/>
                </v:shape>
                <w10:anchorlock/>
              </v:group>
            </w:pict>
          </mc:Fallback>
        </mc:AlternateContent>
      </w:r>
    </w:p>
    <w:p w:rsidR="003D0920" w:rsidRPr="00155120" w:rsidRDefault="003D0920" w:rsidP="003D0920">
      <w:r w:rsidRPr="00155120">
        <w:rPr>
          <w:iCs/>
        </w:rPr>
        <w:t>Figure 7.6.4.A – The (111) and (011) PFs for the entire EBSD data of the Adstir 7075-2024 DRX in the base region after rotation correction (top) and the ODF sections at ф2= 0° and ф2 = 45° (where the y-axis is ф (0-90°), and the x-axis is ф1 (0-360°)) for the rotation corrected data set across the entire DRX (bottom).</w:t>
      </w:r>
    </w:p>
    <w:p w:rsidR="003D0920" w:rsidRPr="00155120" w:rsidRDefault="003D0920" w:rsidP="003D0920">
      <w:pPr>
        <w:tabs>
          <w:tab w:val="left" w:pos="0"/>
        </w:tabs>
        <w:autoSpaceDE w:val="0"/>
        <w:autoSpaceDN w:val="0"/>
        <w:adjustRightInd w:val="0"/>
        <w:spacing w:line="360" w:lineRule="auto"/>
      </w:pPr>
    </w:p>
    <w:p w:rsidR="003D0920" w:rsidRPr="00155120" w:rsidRDefault="003D0920" w:rsidP="003D0920">
      <w:pPr>
        <w:tabs>
          <w:tab w:val="left" w:pos="0"/>
        </w:tabs>
        <w:autoSpaceDE w:val="0"/>
        <w:autoSpaceDN w:val="0"/>
        <w:adjustRightInd w:val="0"/>
        <w:spacing w:line="360" w:lineRule="auto"/>
      </w:pPr>
      <w:r w:rsidRPr="00155120">
        <w:rPr>
          <w:rFonts w:ascii="Times New Roman" w:hAnsi="Times New Roman"/>
          <w:noProof/>
          <w:sz w:val="24"/>
          <w:szCs w:val="24"/>
          <w:lang w:eastAsia="en-GB"/>
        </w:rPr>
        <mc:AlternateContent>
          <mc:Choice Requires="wpg">
            <w:drawing>
              <wp:inline distT="0" distB="0" distL="0" distR="0" wp14:anchorId="28BFF0B3" wp14:editId="6681D692">
                <wp:extent cx="5684174" cy="3714455"/>
                <wp:effectExtent l="0" t="0" r="0" b="635"/>
                <wp:docPr id="57163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4174" cy="3714455"/>
                          <a:chOff x="1062140" y="1076564"/>
                          <a:chExt cx="64816" cy="42351"/>
                        </a:xfrm>
                      </wpg:grpSpPr>
                      <pic:pic xmlns:pic="http://schemas.openxmlformats.org/drawingml/2006/picture">
                        <pic:nvPicPr>
                          <pic:cNvPr id="571640" name="Picture 7" descr="A72RSTR(c)_Overall PF"/>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1062187" y="1076564"/>
                            <a:ext cx="64770" cy="2762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1" name="Picture 8"/>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1062140" y="1104485"/>
                            <a:ext cx="64651" cy="104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2" name="Picture 9"/>
                          <pic:cNvPicPr>
                            <a:picLocks noChangeAspect="1" noChangeArrowheads="1"/>
                          </pic:cNvPicPr>
                        </pic:nvPicPr>
                        <pic:blipFill>
                          <a:blip r:embed="rId1052">
                            <a:extLst>
                              <a:ext uri="{28A0092B-C50C-407E-A947-70E740481C1C}">
                                <a14:useLocalDpi xmlns:a14="http://schemas.microsoft.com/office/drawing/2010/main" val="0"/>
                              </a:ext>
                            </a:extLst>
                          </a:blip>
                          <a:srcRect/>
                          <a:stretch>
                            <a:fillRect/>
                          </a:stretch>
                        </pic:blipFill>
                        <pic:spPr bwMode="auto">
                          <a:xfrm>
                            <a:off x="1066392" y="1115746"/>
                            <a:ext cx="53207" cy="317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1B9BDC34" id="Group 6" o:spid="_x0000_s1026" style="width:447.55pt;height:292.5pt;mso-position-horizontal-relative:char;mso-position-vertical-relative:line" coordorigin="10621,10765" coordsize="648,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">
                <v:shape id="Picture 7" o:spid="_x0000_s1027" type="#_x0000_t75" alt="A72RSTR(c)_Overall PF" style="position:absolute;left:10621;top:10765;width:648;height:2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mGwfDAAAA3wAAAA8AAABkcnMvZG93bnJldi54bWxEj82KwjAUhffCvEO4A7PTVFErHaPMCIo7&#10;sfYB7jTXttjclCTWztubheDycP741tvBtKIn5xvLCqaTBARxaXXDlYLish+vQPiArLG1TAr+ycN2&#10;8zFaY6btg8/U56EScYR9hgrqELpMSl/WZNBPbEccvat1BkOUrpLa4SOOm1bOkmQpDTYcH2rsaFdT&#10;ecvvRoEr0lPxO8z/VnTYJQZ7N8vRKfX1Ofx8gwg0hHf41T5qBYt0upxHgsgTWUB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CYbB8MAAADfAAAADwAAAAAAAAAAAAAAAACf&#10;AgAAZHJzL2Rvd25yZXYueG1sUEsFBgAAAAAEAAQA9wAAAI8DAAAAAA==&#10;" strokecolor="black [0]" insetpen="t">
                  <v:imagedata r:id="rId1057" o:title="A72RSTR(c)_Overall PF"/>
                </v:shape>
                <v:shape id="Picture 8" o:spid="_x0000_s1028" type="#_x0000_t75" style="position:absolute;left:10621;top:11044;width:646;height: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gWfLHAAAA3wAAAA8AAABkcnMvZG93bnJldi54bWxEj0FrwkAUhO9C/8PyCt50E01VUlcpguCl&#10;SG3r+ZF9TdJm36bZp6b++m5B6HGYmW+Y5bp3jTpTF2rPBtJxAoq48Lbm0sDb63a0ABUE2WLjmQz8&#10;UID16m6wxNz6C7/Q+SClihAOORqoRNpc61BU5DCMfUscvQ/fOZQou1LbDi8R7ho9SZKZdlhzXKiw&#10;pU1Fxdfh5Axkx/TT7qS9br/f99lkUQo/T60xw/v+6RGUUC//4Vt7Zw08zNNZlsLfn/gF9Oo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xgWfLHAAAA3wAAAA8AAAAAAAAAAAAA&#10;AAAAnwIAAGRycy9kb3ducmV2LnhtbFBLBQYAAAAABAAEAPcAAACTAwAAAAA=&#10;" strokecolor="black [0]" insetpen="t">
                  <v:imagedata r:id="rId1058" o:title=""/>
                </v:shape>
                <v:shape id="Picture 9" o:spid="_x0000_s1029" type="#_x0000_t75" style="position:absolute;left:10663;top:11157;width:532;height: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vEoMEywAAAN8AAAAPAAAAAAAA&#10;AAAAAAAAAJ8CAABkcnMvZG93bnJldi54bWxQSwUGAAAAAAQABAD3AAAAlwMAAAAA&#10;" strokecolor="black [0]" insetpen="t">
                  <v:imagedata r:id="rId1055" o:title=""/>
                </v:shape>
                <w10:anchorlock/>
              </v:group>
            </w:pict>
          </mc:Fallback>
        </mc:AlternateContent>
      </w:r>
    </w:p>
    <w:p w:rsidR="003D0920" w:rsidRPr="00155120" w:rsidRDefault="003D0920" w:rsidP="003D0920">
      <w:r w:rsidRPr="00155120">
        <w:rPr>
          <w:iCs/>
        </w:rPr>
        <w:t>Figure 7.6.4.B – The (111) and (011) PFs for the entire EBSD data of the Filleted AA7075-AA2014 DRX in the wire filler region after rotation correction (top) and the ODF sections at ф2= 0° and ф2 = 45° (where the y-axis is ф (0-90°), and the x-axis is ф1 (0-360°)) for the rotation corrected data set across the entire DRX (bottom).</w:t>
      </w:r>
    </w:p>
    <w:p w:rsidR="003D0920" w:rsidRPr="009C1CF2" w:rsidRDefault="003D0920" w:rsidP="003D0920">
      <w:r w:rsidRPr="009C1CF2">
        <w:tab/>
        <w:t>Figures 7.6.3.C and D show the OIM for both AdstirTM and filleted welds relative to IPF and their corresponding PFs based on their respective position in the DRX. Both sets of OIM have undergone rotation correction as described in chapter 4. On the whole both sets of results have a differing overall texture, with texture in the &lt;111&gt; crystal direction (blue) being dominant in the filleted welds but &lt;011&gt; texture being dominant for the AdstirTM weld. While the pole figures do reflect &lt;111&gt; texture in both images, the texture is quite weak, which also reflects the low indexing obtained for each map.</w:t>
      </w:r>
    </w:p>
    <w:p w:rsidR="003D0920" w:rsidRPr="00546306" w:rsidRDefault="003D0920" w:rsidP="003D0920">
      <w:r w:rsidRPr="00546306">
        <w:tab/>
        <w:t>Figures 7.6.5.E and F show the texture component OIM for the AdstirTM and filleted welds. The texture component maps are set for three components B,</w:t>
      </w:r>
      <w:r w:rsidRPr="00546306">
        <w:rPr>
          <w:position w:val="-4"/>
        </w:rPr>
        <w:object w:dxaOrig="240" w:dyaOrig="300">
          <v:shape id="_x0000_i1150" type="#_x0000_t75" style="width:12pt;height:15pt" o:ole="">
            <v:imagedata r:id="rId11" o:title=""/>
          </v:shape>
          <o:OLEObject Type="Embed" ProgID="Equation.3" ShapeID="_x0000_i1150" DrawAspect="Content" ObjectID="_1494525468" r:id="rId1059"/>
        </w:object>
      </w:r>
      <w:proofErr w:type="gramStart"/>
      <w:r w:rsidRPr="00546306">
        <w:t>,</w:t>
      </w:r>
      <w:proofErr w:type="gramEnd"/>
      <w:r w:rsidRPr="00546306">
        <w:t xml:space="preserve"> and C which have the respective colours of red, yellow, and blue, and have a spread of 25°. No alternating texture bands can be observed, and instead a sparse distribution of all three components is apparent. Incidentally, both sets of results demonstrate texture components in the same way, and show no order to their texture. Both material sets demonstrated the B/</w:t>
      </w:r>
      <w:r w:rsidRPr="00546306">
        <w:rPr>
          <w:position w:val="-4"/>
        </w:rPr>
        <w:object w:dxaOrig="240" w:dyaOrig="300">
          <v:shape id="_x0000_i1151" type="#_x0000_t75" style="width:12pt;height:15pt" o:ole="">
            <v:imagedata r:id="rId11" o:title=""/>
          </v:shape>
          <o:OLEObject Type="Embed" ProgID="Equation.3" ShapeID="_x0000_i1151" DrawAspect="Content" ObjectID="_1494525469" r:id="rId1060"/>
        </w:object>
      </w:r>
      <w:r w:rsidRPr="00546306">
        <w:t>/C components, however this is faintly, and once again reflects the low indexing rate for these samples.</w:t>
      </w:r>
    </w:p>
    <w:p w:rsidR="003D0920" w:rsidRDefault="003D0920" w:rsidP="003D0920">
      <w:pPr>
        <w:rPr>
          <w:iCs/>
        </w:rPr>
      </w:pPr>
      <w:r w:rsidRPr="005E0C2F">
        <w:tab/>
        <w:t>In figure</w:t>
      </w:r>
      <w:r>
        <w:t>s</w:t>
      </w:r>
      <w:r w:rsidRPr="005E0C2F">
        <w:t xml:space="preserve"> 7.6.5.A</w:t>
      </w:r>
      <w:r>
        <w:t xml:space="preserve"> and B</w:t>
      </w:r>
      <w:r w:rsidRPr="005E0C2F">
        <w:t xml:space="preserve"> the </w:t>
      </w:r>
      <w:r>
        <w:t xml:space="preserve">respective </w:t>
      </w:r>
      <w:r w:rsidRPr="005E0C2F">
        <w:t xml:space="preserve">AdstirTM </w:t>
      </w:r>
      <w:r>
        <w:t xml:space="preserve">and filleted weld </w:t>
      </w:r>
      <w:r w:rsidRPr="005E0C2F">
        <w:t xml:space="preserve">ODF sections at ф2 = 0° and ф2 = 45° for the entire DRX OIM after rotation corrections can be observed. </w:t>
      </w:r>
      <w:r>
        <w:t>For both welds t</w:t>
      </w:r>
      <w:r w:rsidRPr="005E0C2F">
        <w:t>he ф</w:t>
      </w:r>
      <w:r w:rsidRPr="005E0C2F">
        <w:rPr>
          <w:iCs/>
        </w:rPr>
        <w:t>2 = 0° region showed no texture</w:t>
      </w:r>
      <w:r>
        <w:rPr>
          <w:iCs/>
        </w:rPr>
        <w:t>,</w:t>
      </w:r>
      <w:r w:rsidRPr="005E0C2F">
        <w:rPr>
          <w:iCs/>
        </w:rPr>
        <w:t xml:space="preserve"> even the C component was not detected. For the ф2 = 45° ODF </w:t>
      </w:r>
      <w:r w:rsidRPr="005E0C2F">
        <w:rPr>
          <w:iCs/>
        </w:rPr>
        <w:lastRenderedPageBreak/>
        <w:t>the B/</w:t>
      </w:r>
      <w:r w:rsidRPr="005E0C2F">
        <w:rPr>
          <w:iCs/>
          <w:position w:val="-4"/>
        </w:rPr>
        <w:object w:dxaOrig="240" w:dyaOrig="300">
          <v:shape id="_x0000_i1152" type="#_x0000_t75" style="width:12pt;height:15pt" o:ole="">
            <v:imagedata r:id="rId11" o:title=""/>
          </v:shape>
          <o:OLEObject Type="Embed" ProgID="Equation.3" ShapeID="_x0000_i1152" DrawAspect="Content" ObjectID="_1494525470" r:id="rId1061"/>
        </w:object>
      </w:r>
      <w:r w:rsidRPr="005E0C2F">
        <w:rPr>
          <w:iCs/>
        </w:rPr>
        <w:t xml:space="preserve"> components were detected, but once again no evidence of the C component was demonstrated The ODF generally reflects the results shown in figure 7.6.5.E </w:t>
      </w:r>
      <w:r>
        <w:rPr>
          <w:iCs/>
        </w:rPr>
        <w:t xml:space="preserve">and F </w:t>
      </w:r>
      <w:r w:rsidRPr="005E0C2F">
        <w:rPr>
          <w:iCs/>
        </w:rPr>
        <w:t>which only shows the alternating bands of the B/</w:t>
      </w:r>
      <w:r w:rsidRPr="005E0C2F">
        <w:rPr>
          <w:iCs/>
          <w:position w:val="-4"/>
        </w:rPr>
        <w:object w:dxaOrig="240" w:dyaOrig="300">
          <v:shape id="_x0000_i1153" type="#_x0000_t75" style="width:12pt;height:15pt" o:ole="">
            <v:imagedata r:id="rId11" o:title=""/>
          </v:shape>
          <o:OLEObject Type="Embed" ProgID="Equation.3" ShapeID="_x0000_i1153" DrawAspect="Content" ObjectID="_1494525471" r:id="rId1062"/>
        </w:object>
      </w:r>
      <w:r w:rsidRPr="005E0C2F">
        <w:rPr>
          <w:iCs/>
        </w:rPr>
        <w:t xml:space="preserve"> components. It is worth noting that the texture detected by the ODF is relatively weak (2x random), which reflects the weak texture shown in all results.</w:t>
      </w:r>
    </w:p>
    <w:p w:rsidR="003D0920" w:rsidRPr="005E0C2F" w:rsidRDefault="003D0920" w:rsidP="003D0920">
      <w:pPr>
        <w:rPr>
          <w:iCs/>
        </w:rPr>
      </w:pPr>
      <w:r>
        <w:rPr>
          <w:iCs/>
        </w:rPr>
        <w:tab/>
        <w:t>The differences in overall grain orientation could be attributed to the difference in thermo-mechanical deformation experienced between the two samples. However, the fact that both samples have relatively similar torsion texture indicates that despite these differences, cyclic banding does not take place in either set of results. For these results it could be argued that the aforementioned cyclic change in strain does not take place in the same way for these alloys, which could be attributed to the dissimilar material cross welding. However, taking into account the low indexing and weak texture, the influence of error could also bias the results. All in all, there appears to be little difference in the two techniques of using filleted columns or wire filler in terms of texture or grain size. This in many ways is expected, as the thermo-mechanical deformation process is dominant mechanism for texture formation and dynamic recrystallisation in FSW; the particular means of providing filler material for a weld would likely have little influence on these effects.</w:t>
      </w:r>
    </w:p>
    <w:p w:rsidR="003D0920" w:rsidRPr="00AF1E7E" w:rsidRDefault="003D0920" w:rsidP="003D0920"/>
    <w:p w:rsidR="003D0920" w:rsidRPr="00AF1E7E" w:rsidRDefault="003D0920" w:rsidP="003D0920">
      <w:pPr>
        <w:sectPr w:rsidR="003D0920" w:rsidRPr="00AF1E7E">
          <w:pgSz w:w="11906" w:h="16838"/>
          <w:pgMar w:top="1440" w:right="1440" w:bottom="1440" w:left="1440" w:header="708" w:footer="708" w:gutter="0"/>
          <w:cols w:space="708"/>
          <w:docGrid w:linePitch="360"/>
        </w:sectPr>
      </w:pPr>
    </w:p>
    <w:p w:rsidR="003D0920" w:rsidRPr="00AF1E7E" w:rsidRDefault="003D0920" w:rsidP="003D0920">
      <w:r w:rsidRPr="00AF1E7E">
        <w:rPr>
          <w:noProof/>
          <w:lang w:eastAsia="en-GB"/>
        </w:rPr>
        <w:lastRenderedPageBreak/>
        <mc:AlternateContent>
          <mc:Choice Requires="wpg">
            <w:drawing>
              <wp:inline distT="0" distB="0" distL="0" distR="0" wp14:anchorId="1E118D30" wp14:editId="22621E5D">
                <wp:extent cx="9090837" cy="1240762"/>
                <wp:effectExtent l="0" t="0" r="0" b="0"/>
                <wp:docPr id="571643" name="Group 5716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90837" cy="1240762"/>
                          <a:chOff x="105381070" y="107264255"/>
                          <a:chExt cx="9622800" cy="1313912"/>
                        </a:xfrm>
                      </wpg:grpSpPr>
                      <pic:pic xmlns:pic="http://schemas.openxmlformats.org/drawingml/2006/picture">
                        <pic:nvPicPr>
                          <pic:cNvPr id="571644" name="Picture 42" descr="72XSTR(C)-IPF"/>
                          <pic:cNvPicPr>
                            <a:picLocks noChangeAspect="1" noChangeArrowheads="1"/>
                          </pic:cNvPicPr>
                        </pic:nvPicPr>
                        <pic:blipFill>
                          <a:blip r:embed="rId675">
                            <a:extLst>
                              <a:ext uri="{28A0092B-C50C-407E-A947-70E740481C1C}">
                                <a14:useLocalDpi xmlns:a14="http://schemas.microsoft.com/office/drawing/2010/main" val="0"/>
                              </a:ext>
                            </a:extLst>
                          </a:blip>
                          <a:srcRect/>
                          <a:stretch>
                            <a:fillRect/>
                          </a:stretch>
                        </pic:blipFill>
                        <pic:spPr bwMode="auto">
                          <a:xfrm>
                            <a:off x="105381070" y="107264255"/>
                            <a:ext cx="9622800" cy="6571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5" name="Picture 43" descr="72XSTR(C)_PF2"/>
                          <pic:cNvPicPr>
                            <a:picLocks noChangeAspect="1" noChangeArrowheads="1"/>
                          </pic:cNvPicPr>
                        </pic:nvPicPr>
                        <pic:blipFill>
                          <a:blip r:embed="rId1063" cstate="print">
                            <a:extLst>
                              <a:ext uri="{28A0092B-C50C-407E-A947-70E740481C1C}">
                                <a14:useLocalDpi xmlns:a14="http://schemas.microsoft.com/office/drawing/2010/main" val="0"/>
                              </a:ext>
                            </a:extLst>
                          </a:blip>
                          <a:srcRect r="33037"/>
                          <a:stretch>
                            <a:fillRect/>
                          </a:stretch>
                        </pic:blipFill>
                        <pic:spPr bwMode="auto">
                          <a:xfrm>
                            <a:off x="106069529" y="108004033"/>
                            <a:ext cx="54353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6" name="Picture 44" descr="72XSTR(C)_PF3"/>
                          <pic:cNvPicPr>
                            <a:picLocks noChangeAspect="1" noChangeArrowheads="1"/>
                          </pic:cNvPicPr>
                        </pic:nvPicPr>
                        <pic:blipFill>
                          <a:blip r:embed="rId1064" cstate="print">
                            <a:extLst>
                              <a:ext uri="{28A0092B-C50C-407E-A947-70E740481C1C}">
                                <a14:useLocalDpi xmlns:a14="http://schemas.microsoft.com/office/drawing/2010/main" val="0"/>
                              </a:ext>
                            </a:extLst>
                          </a:blip>
                          <a:srcRect r="32005"/>
                          <a:stretch>
                            <a:fillRect/>
                          </a:stretch>
                        </pic:blipFill>
                        <pic:spPr bwMode="auto">
                          <a:xfrm>
                            <a:off x="106713039" y="107986253"/>
                            <a:ext cx="55191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7" name="Picture 45" descr="72XSTR(C)_PF4"/>
                          <pic:cNvPicPr>
                            <a:picLocks noChangeAspect="1" noChangeArrowheads="1"/>
                          </pic:cNvPicPr>
                        </pic:nvPicPr>
                        <pic:blipFill>
                          <a:blip r:embed="rId1065" cstate="print">
                            <a:extLst>
                              <a:ext uri="{28A0092B-C50C-407E-A947-70E740481C1C}">
                                <a14:useLocalDpi xmlns:a14="http://schemas.microsoft.com/office/drawing/2010/main" val="0"/>
                              </a:ext>
                            </a:extLst>
                          </a:blip>
                          <a:srcRect r="32005"/>
                          <a:stretch>
                            <a:fillRect/>
                          </a:stretch>
                        </pic:blipFill>
                        <pic:spPr bwMode="auto">
                          <a:xfrm>
                            <a:off x="107345499" y="107988793"/>
                            <a:ext cx="55191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8" name="Picture 46" descr="72XSTR(C)_PF5"/>
                          <pic:cNvPicPr>
                            <a:picLocks noChangeAspect="1" noChangeArrowheads="1"/>
                          </pic:cNvPicPr>
                        </pic:nvPicPr>
                        <pic:blipFill>
                          <a:blip r:embed="rId1066" cstate="print">
                            <a:extLst>
                              <a:ext uri="{28A0092B-C50C-407E-A947-70E740481C1C}">
                                <a14:useLocalDpi xmlns:a14="http://schemas.microsoft.com/office/drawing/2010/main" val="0"/>
                              </a:ext>
                            </a:extLst>
                          </a:blip>
                          <a:srcRect r="32005"/>
                          <a:stretch>
                            <a:fillRect/>
                          </a:stretch>
                        </pic:blipFill>
                        <pic:spPr bwMode="auto">
                          <a:xfrm>
                            <a:off x="107967799" y="107981173"/>
                            <a:ext cx="55191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49" name="Picture 47" descr="72XSTR(C)_PF6"/>
                          <pic:cNvPicPr>
                            <a:picLocks noChangeAspect="1" noChangeArrowheads="1"/>
                          </pic:cNvPicPr>
                        </pic:nvPicPr>
                        <pic:blipFill>
                          <a:blip r:embed="rId1067" cstate="print">
                            <a:extLst>
                              <a:ext uri="{28A0092B-C50C-407E-A947-70E740481C1C}">
                                <a14:useLocalDpi xmlns:a14="http://schemas.microsoft.com/office/drawing/2010/main" val="0"/>
                              </a:ext>
                            </a:extLst>
                          </a:blip>
                          <a:srcRect r="30972"/>
                          <a:stretch>
                            <a:fillRect/>
                          </a:stretch>
                        </pic:blipFill>
                        <pic:spPr bwMode="auto">
                          <a:xfrm>
                            <a:off x="108570668" y="107983713"/>
                            <a:ext cx="56029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0" name="Picture 48" descr="72XSTR(C)_PF7"/>
                          <pic:cNvPicPr>
                            <a:picLocks noChangeAspect="1" noChangeArrowheads="1"/>
                          </pic:cNvPicPr>
                        </pic:nvPicPr>
                        <pic:blipFill>
                          <a:blip r:embed="rId1068" cstate="print">
                            <a:extLst>
                              <a:ext uri="{28A0092B-C50C-407E-A947-70E740481C1C}">
                                <a14:useLocalDpi xmlns:a14="http://schemas.microsoft.com/office/drawing/2010/main" val="0"/>
                              </a:ext>
                            </a:extLst>
                          </a:blip>
                          <a:srcRect r="29941"/>
                          <a:stretch>
                            <a:fillRect/>
                          </a:stretch>
                        </pic:blipFill>
                        <pic:spPr bwMode="auto">
                          <a:xfrm>
                            <a:off x="109183698" y="107996413"/>
                            <a:ext cx="56867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1" name="Picture 49" descr="72XSTR(C)_PF8"/>
                          <pic:cNvPicPr>
                            <a:picLocks noChangeAspect="1" noChangeArrowheads="1"/>
                          </pic:cNvPicPr>
                        </pic:nvPicPr>
                        <pic:blipFill>
                          <a:blip r:embed="rId1069" cstate="print">
                            <a:extLst>
                              <a:ext uri="{28A0092B-C50C-407E-A947-70E740481C1C}">
                                <a14:useLocalDpi xmlns:a14="http://schemas.microsoft.com/office/drawing/2010/main" val="0"/>
                              </a:ext>
                            </a:extLst>
                          </a:blip>
                          <a:srcRect r="33037"/>
                          <a:stretch>
                            <a:fillRect/>
                          </a:stretch>
                        </pic:blipFill>
                        <pic:spPr bwMode="auto">
                          <a:xfrm>
                            <a:off x="109752529" y="107998953"/>
                            <a:ext cx="54353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2" name="Picture 50" descr="72XSTR(C)_PF9"/>
                          <pic:cNvPicPr>
                            <a:picLocks noChangeAspect="1" noChangeArrowheads="1"/>
                          </pic:cNvPicPr>
                        </pic:nvPicPr>
                        <pic:blipFill>
                          <a:blip r:embed="rId1070" cstate="print">
                            <a:extLst>
                              <a:ext uri="{28A0092B-C50C-407E-A947-70E740481C1C}">
                                <a14:useLocalDpi xmlns:a14="http://schemas.microsoft.com/office/drawing/2010/main" val="0"/>
                              </a:ext>
                            </a:extLst>
                          </a:blip>
                          <a:srcRect r="30972"/>
                          <a:stretch>
                            <a:fillRect/>
                          </a:stretch>
                        </pic:blipFill>
                        <pic:spPr bwMode="auto">
                          <a:xfrm>
                            <a:off x="110356288" y="108001493"/>
                            <a:ext cx="56029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3" name="Picture 51" descr="72XSTR(C)_PF10"/>
                          <pic:cNvPicPr>
                            <a:picLocks noChangeAspect="1" noChangeArrowheads="1"/>
                          </pic:cNvPicPr>
                        </pic:nvPicPr>
                        <pic:blipFill>
                          <a:blip r:embed="rId1071" cstate="print">
                            <a:extLst>
                              <a:ext uri="{28A0092B-C50C-407E-A947-70E740481C1C}">
                                <a14:useLocalDpi xmlns:a14="http://schemas.microsoft.com/office/drawing/2010/main" val="0"/>
                              </a:ext>
                            </a:extLst>
                          </a:blip>
                          <a:srcRect r="29941"/>
                          <a:stretch>
                            <a:fillRect/>
                          </a:stretch>
                        </pic:blipFill>
                        <pic:spPr bwMode="auto">
                          <a:xfrm>
                            <a:off x="110908358" y="107993873"/>
                            <a:ext cx="56867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4" name="Picture 52" descr="72XSTR(C)_PF11"/>
                          <pic:cNvPicPr>
                            <a:picLocks noChangeAspect="1" noChangeArrowheads="1"/>
                          </pic:cNvPicPr>
                        </pic:nvPicPr>
                        <pic:blipFill>
                          <a:blip r:embed="rId1072" cstate="print">
                            <a:extLst>
                              <a:ext uri="{28A0092B-C50C-407E-A947-70E740481C1C}">
                                <a14:useLocalDpi xmlns:a14="http://schemas.microsoft.com/office/drawing/2010/main" val="0"/>
                              </a:ext>
                            </a:extLst>
                          </a:blip>
                          <a:srcRect r="30972"/>
                          <a:stretch>
                            <a:fillRect/>
                          </a:stretch>
                        </pic:blipFill>
                        <pic:spPr bwMode="auto">
                          <a:xfrm>
                            <a:off x="111478968" y="107986253"/>
                            <a:ext cx="56029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5" name="Picture 53" descr="72XSTR(C)_PF12"/>
                          <pic:cNvPicPr>
                            <a:picLocks noChangeAspect="1" noChangeArrowheads="1"/>
                          </pic:cNvPicPr>
                        </pic:nvPicPr>
                        <pic:blipFill>
                          <a:blip r:embed="rId1073" cstate="print">
                            <a:extLst>
                              <a:ext uri="{28A0092B-C50C-407E-A947-70E740481C1C}">
                                <a14:useLocalDpi xmlns:a14="http://schemas.microsoft.com/office/drawing/2010/main" val="0"/>
                              </a:ext>
                            </a:extLst>
                          </a:blip>
                          <a:srcRect r="32004"/>
                          <a:stretch>
                            <a:fillRect/>
                          </a:stretch>
                        </pic:blipFill>
                        <pic:spPr bwMode="auto">
                          <a:xfrm>
                            <a:off x="112039419" y="107988793"/>
                            <a:ext cx="55191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6" name="Picture 54" descr="72XSTR(C)_PF13"/>
                          <pic:cNvPicPr>
                            <a:picLocks noChangeAspect="1" noChangeArrowheads="1"/>
                          </pic:cNvPicPr>
                        </pic:nvPicPr>
                        <pic:blipFill>
                          <a:blip r:embed="rId1074" cstate="print">
                            <a:extLst>
                              <a:ext uri="{28A0092B-C50C-407E-A947-70E740481C1C}">
                                <a14:useLocalDpi xmlns:a14="http://schemas.microsoft.com/office/drawing/2010/main" val="0"/>
                              </a:ext>
                            </a:extLst>
                          </a:blip>
                          <a:srcRect r="33037"/>
                          <a:stretch>
                            <a:fillRect/>
                          </a:stretch>
                        </pic:blipFill>
                        <pic:spPr bwMode="auto">
                          <a:xfrm>
                            <a:off x="112589709" y="107991333"/>
                            <a:ext cx="54353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7" name="Picture 55" descr="72XSTR(C)_PF14"/>
                          <pic:cNvPicPr>
                            <a:picLocks noChangeAspect="1" noChangeArrowheads="1"/>
                          </pic:cNvPicPr>
                        </pic:nvPicPr>
                        <pic:blipFill>
                          <a:blip r:embed="rId1075" cstate="print">
                            <a:extLst>
                              <a:ext uri="{28A0092B-C50C-407E-A947-70E740481C1C}">
                                <a14:useLocalDpi xmlns:a14="http://schemas.microsoft.com/office/drawing/2010/main" val="0"/>
                              </a:ext>
                            </a:extLst>
                          </a:blip>
                          <a:srcRect r="30972"/>
                          <a:stretch>
                            <a:fillRect/>
                          </a:stretch>
                        </pic:blipFill>
                        <pic:spPr bwMode="auto">
                          <a:xfrm>
                            <a:off x="113183308" y="107983713"/>
                            <a:ext cx="56029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8" name="Picture 56" descr="72XSTR(C)_PF15"/>
                          <pic:cNvPicPr>
                            <a:picLocks noChangeAspect="1" noChangeArrowheads="1"/>
                          </pic:cNvPicPr>
                        </pic:nvPicPr>
                        <pic:blipFill>
                          <a:blip r:embed="rId1076" cstate="print">
                            <a:extLst>
                              <a:ext uri="{28A0092B-C50C-407E-A947-70E740481C1C}">
                                <a14:useLocalDpi xmlns:a14="http://schemas.microsoft.com/office/drawing/2010/main" val="0"/>
                              </a:ext>
                            </a:extLst>
                          </a:blip>
                          <a:srcRect r="29941"/>
                          <a:stretch>
                            <a:fillRect/>
                          </a:stretch>
                        </pic:blipFill>
                        <pic:spPr bwMode="auto">
                          <a:xfrm>
                            <a:off x="113786178" y="107996413"/>
                            <a:ext cx="56867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59" name="Picture 57" descr="72XSTR(C)_PF16"/>
                          <pic:cNvPicPr>
                            <a:picLocks noChangeAspect="1" noChangeArrowheads="1"/>
                          </pic:cNvPicPr>
                        </pic:nvPicPr>
                        <pic:blipFill>
                          <a:blip r:embed="rId1077" cstate="print">
                            <a:extLst>
                              <a:ext uri="{28A0092B-C50C-407E-A947-70E740481C1C}">
                                <a14:useLocalDpi xmlns:a14="http://schemas.microsoft.com/office/drawing/2010/main" val="0"/>
                              </a:ext>
                            </a:extLst>
                          </a:blip>
                          <a:srcRect r="32005"/>
                          <a:stretch>
                            <a:fillRect/>
                          </a:stretch>
                        </pic:blipFill>
                        <pic:spPr bwMode="auto">
                          <a:xfrm>
                            <a:off x="114366059" y="107988793"/>
                            <a:ext cx="551912"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0" name="Picture 58" descr="72XSTR(C)_PF1"/>
                          <pic:cNvPicPr>
                            <a:picLocks noChangeAspect="1" noChangeArrowheads="1"/>
                          </pic:cNvPicPr>
                        </pic:nvPicPr>
                        <pic:blipFill>
                          <a:blip r:embed="rId1078" cstate="print">
                            <a:extLst>
                              <a:ext uri="{28A0092B-C50C-407E-A947-70E740481C1C}">
                                <a14:useLocalDpi xmlns:a14="http://schemas.microsoft.com/office/drawing/2010/main" val="0"/>
                              </a:ext>
                            </a:extLst>
                          </a:blip>
                          <a:srcRect r="30972"/>
                          <a:stretch>
                            <a:fillRect/>
                          </a:stretch>
                        </pic:blipFill>
                        <pic:spPr bwMode="auto">
                          <a:xfrm>
                            <a:off x="105438848" y="108001493"/>
                            <a:ext cx="560294" cy="57413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65E5437E" id="Group 571643" o:spid="_x0000_s1026" style="width:715.8pt;height:97.7pt;mso-position-horizontal-relative:char;mso-position-vertical-relative:line" coordorigin="1053810,1072642" coordsize="96228,13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">
                <v:shape id="Picture 42" o:spid="_x0000_s1027" type="#_x0000_t75" alt="72XSTR(C)-IPF" style="position:absolute;left:1053810;top:1072642;width:96228;height:6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iMCHIAAAA3wAAAA8AAABkcnMvZG93bnJldi54bWxEj09rwkAUxO9Cv8PyCl6CbiKaljSrFEXp&#10;pQeteH5kX/602bdpdtXYT98tFDwOM/MbJl8NphUX6l1jWUEyjUEQF1Y3XCk4fmwnzyCcR9bYWiYF&#10;N3KwWj6Mcsy0vfKeLgdfiQBhl6GC2vsuk9IVNRl0U9sRB6+0vUEfZF9J3eM1wE0rZ3GcSoMNh4Ua&#10;O1rXVHwdzkbBqYwSOhbfyNHuB323uUWf72ulxo/D6wsIT4O/h//bb1rB4ilJ53P4+xO+gFz+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1IjAhyAAAAN8AAAAPAAAAAAAAAAAA&#10;AAAAAJ8CAABkcnMvZG93bnJldi54bWxQSwUGAAAAAAQABAD3AAAAlAMAAAAA&#10;" insetpen="t">
                  <v:imagedata r:id="rId692" o:title="72XSTR(C)-IPF"/>
                </v:shape>
                <v:shape id="Picture 43" o:spid="_x0000_s1028" type="#_x0000_t75" alt="72XSTR(C)_PF2" style="position:absolute;left:1060695;top:1080040;width:5435;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5AjDIAAAA3wAAAA8AAABkcnMvZG93bnJldi54bWxEj09rwkAUxO+FfoflFXqrG2P9Q3SVUhC9&#10;CBpFPD6yr0lo9m3IbpPYT+8KgsdhZn7DLFa9qURLjSstKxgOIhDEmdUl5wpOx/XHDITzyBory6Tg&#10;Sg5Wy9eXBSbadnygNvW5CBB2CSoovK8TKV1WkEE3sDVx8H5sY9AH2eRSN9gFuKlkHEUTabDksFBg&#10;Td8FZb/pn1FAB3+N+TIaxcfzuv3fdXovN1qp97f+aw7CU++f4Ud7qxWMp8PJ5xjuf8IXkMsb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I+QIwyAAAAN8AAAAPAAAAAAAAAAAA&#10;AAAAAJ8CAABkcnMvZG93bnJldi54bWxQSwUGAAAAAAQABAD3AAAAlAMAAAAA&#10;" insetpen="t">
                  <v:imagedata r:id="rId1079" o:title="72XSTR(C)_PF2" cropright="21651f"/>
                </v:shape>
                <v:shape id="Picture 44" o:spid="_x0000_s1029" type="#_x0000_t75" alt="72XSTR(C)_PF3" style="position:absolute;left:1067130;top:1079862;width:5519;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jaH3IAAAA3wAAAA8AAABkcnMvZG93bnJldi54bWxEj0FLw0AUhO9C/8PyBC9iN5Eaa9ptCRWx&#10;x9rq/ZF9zQazb8Putkn7611B8DjMzDfMcj3aTpzJh9axgnyagSCunW65UfB5eHuYgwgRWWPnmBRc&#10;KMB6NblZYqndwB903sdGJAiHEhWYGPtSylAbshimridO3tF5izFJ30jtcUhw28nHLCukxZbTgsGe&#10;Nobq7/3JKnjdzoN/v5jq6+U6uw45VfeH006pu9uxWoCINMb/8F97qxU8PefFrIDfP+kLyNU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J42h9yAAAAN8AAAAPAAAAAAAAAAAA&#10;AAAAAJ8CAABkcnMvZG93bnJldi54bWxQSwUGAAAAAAQABAD3AAAAlAMAAAAA&#10;" insetpen="t">
                  <v:imagedata r:id="rId1080" o:title="72XSTR(C)_PF3" cropright="20975f"/>
                </v:shape>
                <v:shape id="Picture 45" o:spid="_x0000_s1030" type="#_x0000_t75" alt="72XSTR(C)_PF4" style="position:absolute;left:1073454;top:1079887;width:5520;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fo3PIAAAA3wAAAA8AAABkcnMvZG93bnJldi54bWxEj09rAjEUxO8Fv0N4greaqO0qq1FEEISW&#10;+vfS2+vmubu4eVk3qW6/fVMoeBxm5jfMbNHaStyo8aVjDYO+AkGcOVNyruF0XD9PQPiAbLByTBp+&#10;yMNi3nmaYWrcnfd0O4RcRAj7FDUUIdSplD4ryKLvu5o4emfXWAxRNrk0Dd4j3FZyqFQiLZYcFwqs&#10;aVVQdjl8Ww3vcrV7S0ZfyfViPpRRn8Plemu17nXb5RREoDY8wv/tjdHwOh4kL2P4+xO/gJz/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n6NzyAAAAN8AAAAPAAAAAAAAAAAA&#10;AAAAAJ8CAABkcnMvZG93bnJldi54bWxQSwUGAAAAAAQABAD3AAAAlAMAAAAA&#10;" insetpen="t">
                  <v:imagedata r:id="rId1081" o:title="72XSTR(C)_PF4" cropright="20975f"/>
                </v:shape>
                <v:shape id="Picture 46" o:spid="_x0000_s1031" type="#_x0000_t75" alt="72XSTR(C)_PF5" style="position:absolute;left:1079677;top:1079811;width:5520;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2D+DGAAAA3wAAAA8AAABkcnMvZG93bnJldi54bWxET01rwkAQvQv+h2WE3upGsVHSbMTWFrxE&#10;0BShtyE7TYLZ2TS7avrv3UPB4+N9p+vBtOJKvWssK5hNIxDEpdUNVwq+is/nFQjnkTW2lknBHzlY&#10;Z+NRiom2Nz7Q9egrEULYJaig9r5LpHRlTQbd1HbEgfuxvUEfYF9J3eMthJtWzqMolgYbDg01dvRe&#10;U3k+XoyCYpsXb82i+Pg+bS/73+GU5/NYK/U0GTavIDwN/iH+d++0gpflLF6EweFP+AIyu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TYP4MYAAADfAAAADwAAAAAAAAAAAAAA&#10;AACfAgAAZHJzL2Rvd25yZXYueG1sUEsFBgAAAAAEAAQA9wAAAJIDAAAAAA==&#10;" insetpen="t">
                  <v:imagedata r:id="rId1082" o:title="72XSTR(C)_PF5" cropright="20975f"/>
                </v:shape>
                <v:shape id="Picture 47" o:spid="_x0000_s1032" type="#_x0000_t75" alt="72XSTR(C)_PF6" style="position:absolute;left:1085706;top:1079837;width:5603;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LUGvJAAAA3wAAAA8AAABkcnMvZG93bnJldi54bWxEj0FrwkAUhO9C/8PyCr3pJlZtTbOR1iJK&#10;6aXqpbdH9pmEZt+G7GpSf70rCB6HmfmGSRe9qcWJWldZVhCPIhDEudUVFwr2u9XwFYTzyBpry6Tg&#10;nxwssodBiom2Hf/QaesLESDsElRQet8kUrq8JINuZBvi4B1sa9AH2RZSt9gFuKnlOIpm0mDFYaHE&#10;hpYl5X/bo1Fgzwcz6T72v887PH/J9Twef3/GSj099u9vIDz1/h6+tTdawfQlnk3mcP0TvoDML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ktQa8kAAADfAAAADwAAAAAAAAAA&#10;AAAAAACfAgAAZHJzL2Rvd25yZXYueG1sUEsFBgAAAAAEAAQA9wAAAJUDAAAAAA==&#10;" insetpen="t">
                  <v:imagedata r:id="rId1083" o:title="72XSTR(C)_PF6" cropright="20298f"/>
                </v:shape>
                <v:shape id="Picture 48" o:spid="_x0000_s1033" type="#_x0000_t75" alt="72XSTR(C)_PF7" style="position:absolute;left:1091836;top:1079964;width:5687;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M95bHAAAA3wAAAA8AAABkcnMvZG93bnJldi54bWxEj01rwkAQhu+F/odlCt7qRjEqqauIIAgV&#10;Sq2C3qbZaRKanQ3Z0cT++u6h0OPL+8WzWPWuVjdqQ+XZwGiYgCLOva24MHD82D7PQQVBtlh7JgN3&#10;CrBaPj4sMLO+43e6HaRQcYRDhgZKkSbTOuQlOQxD3xBH78u3DiXKttC2xS6Ou1qPk2SqHVYcH0ps&#10;aFNS/n24OgNykvPP2+SOn7hf96/7S+qvXWrM4Klfv4AS6uU//NfeWQPpbDRNI0HkiSy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lM95bHAAAA3wAAAA8AAAAAAAAAAAAA&#10;AAAAnwIAAGRycy9kb3ducmV2LnhtbFBLBQYAAAAABAAEAPcAAACTAwAAAAA=&#10;" insetpen="t">
                  <v:imagedata r:id="rId1084" o:title="72XSTR(C)_PF7" cropright="19622f"/>
                </v:shape>
                <v:shape id="Picture 49" o:spid="_x0000_s1034" type="#_x0000_t75" alt="72XSTR(C)_PF8" style="position:absolute;left:1097525;top:1079989;width:5435;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TzvnIAAAA3wAAAA8AAABkcnMvZG93bnJldi54bWxEj09rwkAUxO8Fv8PyCr0U3UQwSnQVEQs9&#10;CKl/8PzMvibB7NuY3cb47d1CocdhZn7DLFa9qUVHrassK4hHEQji3OqKCwWn48dwBsJ5ZI21ZVLw&#10;IAer5eBlgam2d95Td/CFCBB2KSoovW9SKV1ekkE3sg1x8L5ta9AH2RZSt3gPcFPLcRQl0mDFYaHE&#10;hjYl5dfDj1FA17yrbtl2fMnOSR11X7v37LZT6u21X89BeOr9f/iv/akVTKZxMonh90/4AnL5B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M0875yAAAAN8AAAAPAAAAAAAAAAAA&#10;AAAAAJ8CAABkcnMvZG93bnJldi54bWxQSwUGAAAAAAQABAD3AAAAlAMAAAAA&#10;" insetpen="t">
                  <v:imagedata r:id="rId1085" o:title="72XSTR(C)_PF8" cropright="21651f"/>
                </v:shape>
                <v:shape id="Picture 50" o:spid="_x0000_s1035" type="#_x0000_t75" alt="72XSTR(C)_PF9" style="position:absolute;left:1103562;top:1080014;width:5603;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Tw0zGAAAA3wAAAA8AAABkcnMvZG93bnJldi54bWxEj0FrwkAUhO+F/oflFbzVXUOjJbpKKUhF&#10;KagVz4/sMwnJvg3ZVeO/dwWhx2FmvmFmi9424kKdrxxrGA0VCOLcmYoLDYe/5fsnCB+QDTaOScON&#10;PCzmry8zzIy78o4u+1CICGGfoYYyhDaT0uclWfRD1xJH7+Q6iyHKrpCmw2uE20YmSo2lxYrjQokt&#10;fZeU1/uz1bCtXSqPyc+H2bTq101qJJWvtR689V9TEIH68B9+tldGQzoZjdMEHn/iF5D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tPDTMYAAADfAAAADwAAAAAAAAAAAAAA&#10;AACfAgAAZHJzL2Rvd25yZXYueG1sUEsFBgAAAAAEAAQA9wAAAJIDAAAAAA==&#10;" insetpen="t">
                  <v:imagedata r:id="rId1086" o:title="72XSTR(C)_PF9" cropright="20298f"/>
                </v:shape>
                <v:shape id="Picture 51" o:spid="_x0000_s1036" type="#_x0000_t75" alt="72XSTR(C)_PF10" style="position:absolute;left:1109083;top:1079938;width:5687;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iXjfIAAAA3wAAAA8AAABkcnMvZG93bnJldi54bWxEj0FrwkAUhO+C/2F5hd7qRota0qwiQUvp&#10;pRiL4O2RfckGs29Ddqupv75bKHgcZuYbJlsPthUX6n3jWMF0koAgLp1uuFbwddg9vYDwAVlj65gU&#10;/JCH9Wo8yjDV7sp7uhShFhHCPkUFJoQuldKXhiz6ieuIo1e53mKIsq+l7vEa4baVsyRZSIsNxwWD&#10;HeWGynPxbRXY/FblbnfUdvtxPhX55/CW3IxSjw/D5hVEoCHcw//td61gvpwu5s/w9yd+Abn6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3Il43yAAAAN8AAAAPAAAAAAAAAAAA&#10;AAAAAJ8CAABkcnMvZG93bnJldi54bWxQSwUGAAAAAAQABAD3AAAAlAMAAAAA&#10;" insetpen="t">
                  <v:imagedata r:id="rId1087" o:title="72XSTR(C)_PF10" cropright="19622f"/>
                </v:shape>
                <v:shape id="Picture 52" o:spid="_x0000_s1037" type="#_x0000_t75" alt="72XSTR(C)_PF11" style="position:absolute;left:1114789;top:1079862;width:5603;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xpUHIAAAA3wAAAA8AAABkcnMvZG93bnJldi54bWxEj91qwkAUhO8F32E5gne6iSYq0VXaQsFC&#10;sf6Bt4fsMQnNng3ZraZv7wqFXg4z8w2z2nSmFjdqXWVZQTyOQBDnVldcKDif3kcLEM4ja6wtk4Jf&#10;crBZ93srzLS984FuR1+IAGGXoYLS+yaT0uUlGXRj2xAH72pbgz7ItpC6xXuAm1pOomgmDVYcFkps&#10;6K2k/Pv4YxTsp69bnXxEyVc6X3jzOYl3p0ut1HDQvSxBeOr8f/ivvdUK0nk8SxN4/glfQK4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TsaVByAAAAN8AAAAPAAAAAAAAAAAA&#10;AAAAAJ8CAABkcnMvZG93bnJldi54bWxQSwUGAAAAAAQABAD3AAAAlAMAAAAA&#10;" insetpen="t">
                  <v:imagedata r:id="rId1088" o:title="72XSTR(C)_PF11" cropright="20298f"/>
                </v:shape>
                <v:shape id="Picture 53" o:spid="_x0000_s1038" type="#_x0000_t75" alt="72XSTR(C)_PF12" style="position:absolute;left:1120394;top:1079887;width:5519;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I3kfIAAAA3wAAAA8AAABkcnMvZG93bnJldi54bWxEj0FrwkAUhO9C/8PyCl5ENwrRGl2lFEoL&#10;PdVWcn1mn0kw+zbN25r477uFQo/DzHzDbPeDa9SVOqk9G5jPElDEhbc1lwY+P56nD6AkIFtsPJOB&#10;Gwnsd3ejLWbW9/xO10MoVYSwZGigCqHNtJaiIocy8y1x9M6+cxii7EptO+wj3DV6kSRL7bDmuFBh&#10;S08VFZfDtzPwkg/56vb2dZQyn6ylObpeTs6Y8f3wuAEVaAj/4b/2qzWQrubLNIXfP/EL6N0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CyN5HyAAAAN8AAAAPAAAAAAAAAAAA&#10;AAAAAJ8CAABkcnMvZG93bnJldi54bWxQSwUGAAAAAAQABAD3AAAAlAMAAAAA&#10;" insetpen="t">
                  <v:imagedata r:id="rId1089" o:title="72XSTR(C)_PF12" cropright="20974f"/>
                </v:shape>
                <v:shape id="Picture 54" o:spid="_x0000_s1039" type="#_x0000_t75" alt="72XSTR(C)_PF13" style="position:absolute;left:1125897;top:1079913;width:5435;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0WrnGAAAA3wAAAA8AAABkcnMvZG93bnJldi54bWxEj0GLwjAUhO8L/ofwhL2tqQtWqUYRQfDg&#10;ZbsreHwmz6bYvJQm1vrvzcLCHoeZ+YZZbQbXiJ66UHtWMJ1kIIi1NzVXCn6+9x8LECEiG2w8k4In&#10;BdisR28rLIx/8Bf1ZaxEgnAoUIGNsS2kDNqSwzDxLXHyrr5zGJPsKmk6fCS4a+RnluXSYc1pwWJL&#10;O0v6Vt6dgnl5DCd9aRfbuz9cbmerd2V/VOp9PGyXICIN8T/81z4YBbP5NJ/l8PsnfQG5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TRaucYAAADfAAAADwAAAAAAAAAAAAAA&#10;AACfAgAAZHJzL2Rvd25yZXYueG1sUEsFBgAAAAAEAAQA9wAAAJIDAAAAAA==&#10;" insetpen="t">
                  <v:imagedata r:id="rId1090" o:title="72XSTR(C)_PF13" cropright="21651f"/>
                </v:shape>
                <v:shape id="Picture 55" o:spid="_x0000_s1040" type="#_x0000_t75" alt="72XSTR(C)_PF14" style="position:absolute;left:1131833;top:1079837;width:5603;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xVzrJAAAA3wAAAA8AAABkcnMvZG93bnJldi54bWxEj09rwkAUxO8Fv8PyhF6Kbgz4h+gqNlQo&#10;IoLWi7dn9pkEs29Ddqupn94VhB6HmfkNM1u0phJXalxpWcGgH4EgzqwuOVdw+Fn1JiCcR9ZYWSYF&#10;f+RgMe+8zTDR9sY7uu59LgKEXYIKCu/rREqXFWTQ9W1NHLyzbQz6IJtc6gZvAW4qGUfRSBosOSwU&#10;WFNaUHbZ/xoFm49jdD759TaNT5f7l1x9xlW6U+q92y6nIDy1/j/8an9rBcPxYDQcw/NP+AJy/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DFXOskAAADfAAAADwAAAAAAAAAA&#10;AAAAAACfAgAAZHJzL2Rvd25yZXYueG1sUEsFBgAAAAAEAAQA9wAAAJUDAAAAAA==&#10;" insetpen="t">
                  <v:imagedata r:id="rId1091" o:title="72XSTR(C)_PF14" cropright="20298f"/>
                </v:shape>
                <v:shape id="Picture 56" o:spid="_x0000_s1041" type="#_x0000_t75" alt="72XSTR(C)_PF15" style="position:absolute;left:1137861;top:1079964;width:5687;height:5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TxpfEAAAA3wAAAA8AAABkcnMvZG93bnJldi54bWxET91qwjAUvh/sHcIZeKepE13pmsoY+ENB&#10;YW4PcJactd2ak9JEW9/eXAi7/Pj+8/VoW3Gh3jeOFcxnCQhi7UzDlYKvz800BeEDssHWMSm4kod1&#10;8fiQY2bcwB90OYVKxBD2GSqoQ+gyKb2uyaKfuY44cj+utxgi7CtpehxiuG3lc5KspMWGY0ONHb3X&#10;pP9OZ6tgcfgedNrtrBwTbcttWh5/uVRq8jS+vYIINIZ/8d29NwqWL/PVMg6Of+IXkM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1TxpfEAAAA3wAAAA8AAAAAAAAAAAAAAAAA&#10;nwIAAGRycy9kb3ducmV2LnhtbFBLBQYAAAAABAAEAPcAAACQAwAAAAA=&#10;" insetpen="t">
                  <v:imagedata r:id="rId1092" o:title="72XSTR(C)_PF15" cropright="19622f"/>
                </v:shape>
                <v:shape id="Picture 57" o:spid="_x0000_s1042" type="#_x0000_t75" alt="72XSTR(C)_PF16" style="position:absolute;left:1143660;top:1079887;width:5519;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CftHIAAAA3wAAAA8AAABkcnMvZG93bnJldi54bWxEj0trAjEUhfdC/0O4he40o6B1RqOIVtqu&#10;ig9o3V0m15nRyc2QRB3/vSkUujycx8eZzltTiys5X1lW0O8lIIhzqysuFOx36+4YhA/IGmvLpOBO&#10;Huazp84UM21vvKHrNhQijrDPUEEZQpNJ6fOSDPqebYijd7TOYIjSFVI7vMVxU8tBkoykwYojocSG&#10;liXl5+3FRO5XsVh5l6a7t8P+lB5P3+Hn812pl+d2MQERqA3/4b/2h1YwfO2Phin8/olfQM4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wgn7RyAAAAN8AAAAPAAAAAAAAAAAA&#10;AAAAAJ8CAABkcnMvZG93bnJldi54bWxQSwUGAAAAAAQABAD3AAAAlAMAAAAA&#10;" insetpen="t">
                  <v:imagedata r:id="rId1093" o:title="72XSTR(C)_PF16" cropright="20975f"/>
                </v:shape>
                <v:shape id="Picture 58" o:spid="_x0000_s1043" type="#_x0000_t75" alt="72XSTR(C)_PF1" style="position:absolute;left:1054388;top:1080014;width:5603;height:5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AIlvIAAAA3wAAAA8AAABkcnMvZG93bnJldi54bWxEj8tqwkAUhvcF32E4hW5KM4nWVFNHkWLF&#10;bArVQreHzMkFM2dCZozx7TuLgsuf/8a32oymFQP1rrGsIIliEMSF1Q1XCn5Ony8LEM4ja2wtk4Ib&#10;OdisJw8rzLS98jcNR1+JMMIuQwW1910mpStqMugi2xEHr7S9QR9kX0nd4zWMm1ZO4ziVBhsODzV2&#10;9FFTcT5ejILl89frDgdKfve7Ux6X+7yaXeZKPT2O23cQnkZ/D/+3D1rB/C1J00AQeAILyPU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SACJbyAAAAN8AAAAPAAAAAAAAAAAA&#10;AAAAAJ8CAABkcnMvZG93bnJldi54bWxQSwUGAAAAAAQABAD3AAAAlAMAAAAA&#10;" insetpen="t">
                  <v:imagedata r:id="rId1094" o:title="72XSTR(C)_PF1" cropright="20298f"/>
                </v:shape>
                <w10:anchorlock/>
              </v:group>
            </w:pict>
          </mc:Fallback>
        </mc:AlternateContent>
      </w:r>
    </w:p>
    <w:p w:rsidR="003D0920" w:rsidRDefault="003D0920" w:rsidP="003D0920">
      <w:pPr>
        <w:tabs>
          <w:tab w:val="left" w:pos="0"/>
        </w:tabs>
        <w:rPr>
          <w:iCs/>
        </w:rPr>
      </w:pPr>
      <w:r w:rsidRPr="00002D4B">
        <w:rPr>
          <w:iCs/>
        </w:rPr>
        <w:t xml:space="preserve">Figure </w:t>
      </w:r>
      <w:r>
        <w:rPr>
          <w:iCs/>
        </w:rPr>
        <w:t xml:space="preserve">7.6.5.C – </w:t>
      </w:r>
      <w:r w:rsidRPr="00002D4B">
        <w:rPr>
          <w:iCs/>
        </w:rPr>
        <w:t xml:space="preserve">EBSD IPF colouring map </w:t>
      </w:r>
      <w:r>
        <w:rPr>
          <w:iCs/>
        </w:rPr>
        <w:t xml:space="preserve">after correction </w:t>
      </w:r>
      <w:r w:rsidRPr="00002D4B">
        <w:rPr>
          <w:iCs/>
        </w:rPr>
        <w:t xml:space="preserve">with respect to ND for </w:t>
      </w:r>
      <w:r>
        <w:rPr>
          <w:iCs/>
        </w:rPr>
        <w:t>an AdstirTM weld (see Figure 7.6.4)</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Pr>
          <w:iCs/>
        </w:rPr>
        <w:t>AA7075-AA2024 DRX.</w:t>
      </w:r>
    </w:p>
    <w:p w:rsidR="003D0920" w:rsidRPr="00AF1E7E" w:rsidRDefault="003D0920" w:rsidP="003D0920">
      <w:r w:rsidRPr="00AF1E7E">
        <w:rPr>
          <w:noProof/>
          <w:lang w:eastAsia="en-GB"/>
        </w:rPr>
        <mc:AlternateContent>
          <mc:Choice Requires="wpg">
            <w:drawing>
              <wp:inline distT="0" distB="0" distL="0" distR="0" wp14:anchorId="2933AAE8" wp14:editId="3E3046F2">
                <wp:extent cx="9090660" cy="1212674"/>
                <wp:effectExtent l="0" t="0" r="0" b="6985"/>
                <wp:docPr id="571661" name="Group 5716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90660" cy="1212674"/>
                          <a:chOff x="101511525" y="110400375"/>
                          <a:chExt cx="17343596" cy="2316097"/>
                        </a:xfrm>
                      </wpg:grpSpPr>
                      <pic:pic xmlns:pic="http://schemas.openxmlformats.org/drawingml/2006/picture">
                        <pic:nvPicPr>
                          <pic:cNvPr id="571662" name="Picture 60" descr="A72RSTR(c)_PF10"/>
                          <pic:cNvPicPr>
                            <a:picLocks noChangeAspect="1" noChangeArrowheads="1"/>
                          </pic:cNvPicPr>
                        </pic:nvPicPr>
                        <pic:blipFill>
                          <a:blip r:embed="rId1095" cstate="print">
                            <a:extLst>
                              <a:ext uri="{28A0092B-C50C-407E-A947-70E740481C1C}">
                                <a14:useLocalDpi xmlns:a14="http://schemas.microsoft.com/office/drawing/2010/main" val="0"/>
                              </a:ext>
                            </a:extLst>
                          </a:blip>
                          <a:srcRect r="29890"/>
                          <a:stretch>
                            <a:fillRect/>
                          </a:stretch>
                        </pic:blipFill>
                        <pic:spPr bwMode="auto">
                          <a:xfrm>
                            <a:off x="111280966" y="111682342"/>
                            <a:ext cx="102259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3" name="Picture 61" descr="A72RSTR(c)_PF11"/>
                          <pic:cNvPicPr>
                            <a:picLocks noChangeAspect="1" noChangeArrowheads="1"/>
                          </pic:cNvPicPr>
                        </pic:nvPicPr>
                        <pic:blipFill>
                          <a:blip r:embed="rId1096" cstate="print">
                            <a:extLst>
                              <a:ext uri="{28A0092B-C50C-407E-A947-70E740481C1C}">
                                <a14:useLocalDpi xmlns:a14="http://schemas.microsoft.com/office/drawing/2010/main" val="0"/>
                              </a:ext>
                            </a:extLst>
                          </a:blip>
                          <a:srcRect r="32281"/>
                          <a:stretch>
                            <a:fillRect/>
                          </a:stretch>
                        </pic:blipFill>
                        <pic:spPr bwMode="auto">
                          <a:xfrm>
                            <a:off x="112401826" y="111673075"/>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4" name="Picture 62" descr="A72RSTR(c)_PF12"/>
                          <pic:cNvPicPr>
                            <a:picLocks noChangeAspect="1" noChangeArrowheads="1"/>
                          </pic:cNvPicPr>
                        </pic:nvPicPr>
                        <pic:blipFill>
                          <a:blip r:embed="rId1097" cstate="print">
                            <a:extLst>
                              <a:ext uri="{28A0092B-C50C-407E-A947-70E740481C1C}">
                                <a14:useLocalDpi xmlns:a14="http://schemas.microsoft.com/office/drawing/2010/main" val="0"/>
                              </a:ext>
                            </a:extLst>
                          </a:blip>
                          <a:srcRect r="32281"/>
                          <a:stretch>
                            <a:fillRect/>
                          </a:stretch>
                        </pic:blipFill>
                        <pic:spPr bwMode="auto">
                          <a:xfrm>
                            <a:off x="113465537" y="111663807"/>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5" name="Picture 63" descr="A72RSTR(c)_PF13"/>
                          <pic:cNvPicPr>
                            <a:picLocks noChangeAspect="1" noChangeArrowheads="1"/>
                          </pic:cNvPicPr>
                        </pic:nvPicPr>
                        <pic:blipFill>
                          <a:blip r:embed="rId1098" cstate="print">
                            <a:extLst>
                              <a:ext uri="{28A0092B-C50C-407E-A947-70E740481C1C}">
                                <a14:useLocalDpi xmlns:a14="http://schemas.microsoft.com/office/drawing/2010/main" val="0"/>
                              </a:ext>
                            </a:extLst>
                          </a:blip>
                          <a:srcRect r="31087"/>
                          <a:stretch>
                            <a:fillRect/>
                          </a:stretch>
                        </pic:blipFill>
                        <pic:spPr bwMode="auto">
                          <a:xfrm>
                            <a:off x="114529247" y="111679253"/>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6" name="Picture 64" descr="A72RSTR(c)_PF14"/>
                          <pic:cNvPicPr>
                            <a:picLocks noChangeAspect="1" noChangeArrowheads="1"/>
                          </pic:cNvPicPr>
                        </pic:nvPicPr>
                        <pic:blipFill>
                          <a:blip r:embed="rId1099" cstate="print">
                            <a:extLst>
                              <a:ext uri="{28A0092B-C50C-407E-A947-70E740481C1C}">
                                <a14:useLocalDpi xmlns:a14="http://schemas.microsoft.com/office/drawing/2010/main" val="0"/>
                              </a:ext>
                            </a:extLst>
                          </a:blip>
                          <a:srcRect r="32281"/>
                          <a:stretch>
                            <a:fillRect/>
                          </a:stretch>
                        </pic:blipFill>
                        <pic:spPr bwMode="auto">
                          <a:xfrm>
                            <a:off x="115617672" y="111675649"/>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7" name="Picture 65" descr="A72RSTR(c)_PF15"/>
                          <pic:cNvPicPr>
                            <a:picLocks noChangeAspect="1" noChangeArrowheads="1"/>
                          </pic:cNvPicPr>
                        </pic:nvPicPr>
                        <pic:blipFill>
                          <a:blip r:embed="rId1100" cstate="print">
                            <a:extLst>
                              <a:ext uri="{28A0092B-C50C-407E-A947-70E740481C1C}">
                                <a14:useLocalDpi xmlns:a14="http://schemas.microsoft.com/office/drawing/2010/main" val="0"/>
                              </a:ext>
                            </a:extLst>
                          </a:blip>
                          <a:srcRect r="29890"/>
                          <a:stretch>
                            <a:fillRect/>
                          </a:stretch>
                        </pic:blipFill>
                        <pic:spPr bwMode="auto">
                          <a:xfrm>
                            <a:off x="116694769" y="111666382"/>
                            <a:ext cx="102259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8" name="Picture 66" descr="A72RSTR(c)_PF16"/>
                          <pic:cNvPicPr>
                            <a:picLocks noChangeAspect="1" noChangeArrowheads="1"/>
                          </pic:cNvPicPr>
                        </pic:nvPicPr>
                        <pic:blipFill>
                          <a:blip r:embed="rId1101" cstate="print">
                            <a:extLst>
                              <a:ext uri="{28A0092B-C50C-407E-A947-70E740481C1C}">
                                <a14:useLocalDpi xmlns:a14="http://schemas.microsoft.com/office/drawing/2010/main" val="0"/>
                              </a:ext>
                            </a:extLst>
                          </a:blip>
                          <a:srcRect r="32281"/>
                          <a:stretch>
                            <a:fillRect/>
                          </a:stretch>
                        </pic:blipFill>
                        <pic:spPr bwMode="auto">
                          <a:xfrm>
                            <a:off x="117823353" y="111657114"/>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69" name="Picture 67" descr="A72RSTR(c)_PF1"/>
                          <pic:cNvPicPr>
                            <a:picLocks noChangeAspect="1" noChangeArrowheads="1"/>
                          </pic:cNvPicPr>
                        </pic:nvPicPr>
                        <pic:blipFill>
                          <a:blip r:embed="rId1102" cstate="print">
                            <a:extLst>
                              <a:ext uri="{28A0092B-C50C-407E-A947-70E740481C1C}">
                                <a14:useLocalDpi xmlns:a14="http://schemas.microsoft.com/office/drawing/2010/main" val="0"/>
                              </a:ext>
                            </a:extLst>
                          </a:blip>
                          <a:srcRect r="31087"/>
                          <a:stretch>
                            <a:fillRect/>
                          </a:stretch>
                        </pic:blipFill>
                        <pic:spPr bwMode="auto">
                          <a:xfrm>
                            <a:off x="101574841" y="111659554"/>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0" name="Picture 68" descr="A72RSTR(c)_PF2"/>
                          <pic:cNvPicPr>
                            <a:picLocks noChangeAspect="1" noChangeArrowheads="1"/>
                          </pic:cNvPicPr>
                        </pic:nvPicPr>
                        <pic:blipFill>
                          <a:blip r:embed="rId1103" cstate="print">
                            <a:extLst>
                              <a:ext uri="{28A0092B-C50C-407E-A947-70E740481C1C}">
                                <a14:useLocalDpi xmlns:a14="http://schemas.microsoft.com/office/drawing/2010/main" val="0"/>
                              </a:ext>
                            </a:extLst>
                          </a:blip>
                          <a:srcRect r="31087"/>
                          <a:stretch>
                            <a:fillRect/>
                          </a:stretch>
                        </pic:blipFill>
                        <pic:spPr bwMode="auto">
                          <a:xfrm>
                            <a:off x="102670988" y="111655949"/>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1" name="Picture 69" descr="A72RSTR(c)_PF3"/>
                          <pic:cNvPicPr>
                            <a:picLocks noChangeAspect="1" noChangeArrowheads="1"/>
                          </pic:cNvPicPr>
                        </pic:nvPicPr>
                        <pic:blipFill>
                          <a:blip r:embed="rId1104" cstate="print">
                            <a:extLst>
                              <a:ext uri="{28A0092B-C50C-407E-A947-70E740481C1C}">
                                <a14:useLocalDpi xmlns:a14="http://schemas.microsoft.com/office/drawing/2010/main" val="0"/>
                              </a:ext>
                            </a:extLst>
                          </a:blip>
                          <a:srcRect r="31087"/>
                          <a:stretch>
                            <a:fillRect/>
                          </a:stretch>
                        </pic:blipFill>
                        <pic:spPr bwMode="auto">
                          <a:xfrm>
                            <a:off x="103772799" y="111684782"/>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2" name="Picture 70" descr="A72RSTR(c)_PF4"/>
                          <pic:cNvPicPr>
                            <a:picLocks noChangeAspect="1" noChangeArrowheads="1"/>
                          </pic:cNvPicPr>
                        </pic:nvPicPr>
                        <pic:blipFill>
                          <a:blip r:embed="rId1105" cstate="print">
                            <a:extLst>
                              <a:ext uri="{28A0092B-C50C-407E-A947-70E740481C1C}">
                                <a14:useLocalDpi xmlns:a14="http://schemas.microsoft.com/office/drawing/2010/main" val="0"/>
                              </a:ext>
                            </a:extLst>
                          </a:blip>
                          <a:srcRect r="32281"/>
                          <a:stretch>
                            <a:fillRect/>
                          </a:stretch>
                        </pic:blipFill>
                        <pic:spPr bwMode="auto">
                          <a:xfrm>
                            <a:off x="104876670" y="111656463"/>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3" name="Picture 71" descr="A72RSTR(c)_PF5"/>
                          <pic:cNvPicPr>
                            <a:picLocks noChangeAspect="1" noChangeArrowheads="1"/>
                          </pic:cNvPicPr>
                        </pic:nvPicPr>
                        <pic:blipFill>
                          <a:blip r:embed="rId1106" cstate="print">
                            <a:extLst>
                              <a:ext uri="{28A0092B-C50C-407E-A947-70E740481C1C}">
                                <a14:useLocalDpi xmlns:a14="http://schemas.microsoft.com/office/drawing/2010/main" val="0"/>
                              </a:ext>
                            </a:extLst>
                          </a:blip>
                          <a:srcRect r="32281"/>
                          <a:stretch>
                            <a:fillRect/>
                          </a:stretch>
                        </pic:blipFill>
                        <pic:spPr bwMode="auto">
                          <a:xfrm>
                            <a:off x="105940380" y="111652860"/>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4" name="Picture 72" descr="A72RSTR(c)_PF6"/>
                          <pic:cNvPicPr>
                            <a:picLocks noChangeAspect="1" noChangeArrowheads="1"/>
                          </pic:cNvPicPr>
                        </pic:nvPicPr>
                        <pic:blipFill>
                          <a:blip r:embed="rId1107" cstate="print">
                            <a:extLst>
                              <a:ext uri="{28A0092B-C50C-407E-A947-70E740481C1C}">
                                <a14:useLocalDpi xmlns:a14="http://schemas.microsoft.com/office/drawing/2010/main" val="0"/>
                              </a:ext>
                            </a:extLst>
                          </a:blip>
                          <a:srcRect r="32281"/>
                          <a:stretch>
                            <a:fillRect/>
                          </a:stretch>
                        </pic:blipFill>
                        <pic:spPr bwMode="auto">
                          <a:xfrm>
                            <a:off x="107004091" y="111662642"/>
                            <a:ext cx="98772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5" name="Picture 73" descr="A72RSTR(c)_PF7"/>
                          <pic:cNvPicPr>
                            <a:picLocks noChangeAspect="1" noChangeArrowheads="1"/>
                          </pic:cNvPicPr>
                        </pic:nvPicPr>
                        <pic:blipFill>
                          <a:blip r:embed="rId1108" cstate="print">
                            <a:extLst>
                              <a:ext uri="{28A0092B-C50C-407E-A947-70E740481C1C}">
                                <a14:useLocalDpi xmlns:a14="http://schemas.microsoft.com/office/drawing/2010/main" val="0"/>
                              </a:ext>
                            </a:extLst>
                          </a:blip>
                          <a:srcRect r="31087"/>
                          <a:stretch>
                            <a:fillRect/>
                          </a:stretch>
                        </pic:blipFill>
                        <pic:spPr bwMode="auto">
                          <a:xfrm>
                            <a:off x="108076446" y="111666382"/>
                            <a:ext cx="1005159"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6" name="Picture 74" descr="A72RSTR(c)_PF8"/>
                          <pic:cNvPicPr>
                            <a:picLocks noChangeAspect="1" noChangeArrowheads="1"/>
                          </pic:cNvPicPr>
                        </pic:nvPicPr>
                        <pic:blipFill>
                          <a:blip r:embed="rId1109" cstate="print">
                            <a:extLst>
                              <a:ext uri="{28A0092B-C50C-407E-A947-70E740481C1C}">
                                <a14:useLocalDpi xmlns:a14="http://schemas.microsoft.com/office/drawing/2010/main" val="0"/>
                              </a:ext>
                            </a:extLst>
                          </a:blip>
                          <a:srcRect r="33478"/>
                          <a:stretch>
                            <a:fillRect/>
                          </a:stretch>
                        </pic:blipFill>
                        <pic:spPr bwMode="auto">
                          <a:xfrm>
                            <a:off x="109159207" y="111676165"/>
                            <a:ext cx="97028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7" name="Picture 75" descr="A72RSTR(c)_PF9"/>
                          <pic:cNvPicPr>
                            <a:picLocks noChangeAspect="1" noChangeArrowheads="1"/>
                          </pic:cNvPicPr>
                        </pic:nvPicPr>
                        <pic:blipFill>
                          <a:blip r:embed="rId1110" cstate="print">
                            <a:extLst>
                              <a:ext uri="{28A0092B-C50C-407E-A947-70E740481C1C}">
                                <a14:useLocalDpi xmlns:a14="http://schemas.microsoft.com/office/drawing/2010/main" val="0"/>
                              </a:ext>
                            </a:extLst>
                          </a:blip>
                          <a:srcRect r="33478"/>
                          <a:stretch>
                            <a:fillRect/>
                          </a:stretch>
                        </pic:blipFill>
                        <pic:spPr bwMode="auto">
                          <a:xfrm>
                            <a:off x="110222918" y="111666897"/>
                            <a:ext cx="970280" cy="1031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571678" name="Picture 76" descr="A72RSTR(c)_IPF map"/>
                          <pic:cNvPicPr>
                            <a:picLocks noChangeAspect="1" noChangeArrowheads="1"/>
                          </pic:cNvPicPr>
                        </pic:nvPicPr>
                        <pic:blipFill>
                          <a:blip r:embed="rId807">
                            <a:extLst>
                              <a:ext uri="{28A0092B-C50C-407E-A947-70E740481C1C}">
                                <a14:useLocalDpi xmlns:a14="http://schemas.microsoft.com/office/drawing/2010/main" val="0"/>
                              </a:ext>
                            </a:extLst>
                          </a:blip>
                          <a:srcRect/>
                          <a:stretch>
                            <a:fillRect/>
                          </a:stretch>
                        </pic:blipFill>
                        <pic:spPr bwMode="auto">
                          <a:xfrm>
                            <a:off x="101511525" y="110400375"/>
                            <a:ext cx="17343596" cy="11620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w14:anchorId="6A2DCCF5" id="Group 571661" o:spid="_x0000_s1026" style="width:715.8pt;height:95.5pt;mso-position-horizontal-relative:char;mso-position-vertical-relative:line" coordorigin="1015115,1104003" coordsize="173435,23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">
                <v:shape id="Picture 60" o:spid="_x0000_s1027" type="#_x0000_t75" alt="A72RSTR(c)_PF10" style="position:absolute;left:1112809;top:1116823;width:10226;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GvA/KAAAA3wAAAA8AAABkcnMvZG93bnJldi54bWxEj09rwkAUxO+C32F5Qm+6MbRRo6uIUGg9&#10;SLV/vD6zzySYfRuy25j203cLgsdhZn7DLFadqURLjSstKxiPIhDEmdUl5wo+3p+HUxDOI2usLJOC&#10;H3KwWvZ7C0y1vfKe2oPPRYCwS1FB4X2dSumyggy6ka2Jg3e2jUEfZJNL3eA1wE0l4yhKpMGSw0KB&#10;NW0Kyi6Hb6PAz6bV22W3fX3c/U62s8/TV7s/xko9DLr1HISnzt/Dt/aLVvA0GSdJDP9/wheQyz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O0GvA/KAAAA3wAAAA8AAAAAAAAA&#10;AAAAAAAAnwIAAGRycy9kb3ducmV2LnhtbFBLBQYAAAAABAAEAPcAAACWAwAAAAA=&#10;" insetpen="t">
                  <v:imagedata r:id="rId1111" o:title="A72RSTR(c)_PF10" cropright="19589f"/>
                </v:shape>
                <v:shape id="Picture 61" o:spid="_x0000_s1028" type="#_x0000_t75" alt="A72RSTR(c)_PF11" style="position:absolute;left:1124018;top:1116730;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rfIXGAAAA3wAAAA8AAABkcnMvZG93bnJldi54bWxEj0FrwkAUhO9C/8PyCt50N0qjTV1FxIiX&#10;HmoLXh/Z1yQ1+zZkVxP/fVco9DjMzDfMajPYRtyo87VjDclUgSAunKm51PD1mU+WIHxANtg4Jg13&#10;8rBZP41WmBnX8wfdTqEUEcI+Qw1VCG0mpS8qsuinriWO3rfrLIYou1KaDvsIt42cKZVKizXHhQpb&#10;2lVUXE5XqyFXr3t1CbOEFu/Foc/7s/tJWOvx87B9AxFoCP/hv/bRaHhZJGk6h8ef+AXk+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Kt8hcYAAADfAAAADwAAAAAAAAAAAAAA&#10;AACfAgAAZHJzL2Rvd25yZXYueG1sUEsFBgAAAAAEAAQA9wAAAJIDAAAAAA==&#10;" insetpen="t">
                  <v:imagedata r:id="rId1112" o:title="A72RSTR(c)_PF11" cropright="21156f"/>
                </v:shape>
                <v:shape id="Picture 62" o:spid="_x0000_s1029" type="#_x0000_t75" alt="A72RSTR(c)_PF12" style="position:absolute;left:1134655;top:1116638;width:9877;height:10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5Ec7HAAAA3wAAAA8AAABkcnMvZG93bnJldi54bWxEj0FrwkAUhO8F/8PyCr3VjVZTSV1FRKEH&#10;BbWC10f2mQ1m3ybZVeO/7wqFHoeZ+YaZzjtbiRu1vnSsYNBPQBDnTpdcKDj+rN8nIHxA1lg5JgUP&#10;8jCf9V6mmGl35z3dDqEQEcI+QwUmhDqT0ueGLPq+q4mjd3atxRBlW0jd4j3CbSWHSZJKiyXHBYM1&#10;LQ3ll8PVKqj58nG0zWrD+eJxanZNdx5tjVJvr93iC0SgLvyH/9rfWsH4c5CmI3j+iV9Azn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c5Ec7HAAAA3wAAAA8AAAAAAAAAAAAA&#10;AAAAnwIAAGRycy9kb3ducmV2LnhtbFBLBQYAAAAABAAEAPcAAACTAwAAAAA=&#10;" insetpen="t">
                  <v:imagedata r:id="rId1113" o:title="A72RSTR(c)_PF12" cropright="21156f"/>
                </v:shape>
                <v:shape id="Picture 63" o:spid="_x0000_s1030" type="#_x0000_t75" alt="A72RSTR(c)_PF13" style="position:absolute;left:1145292;top:1116792;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bh63JAAAA3wAAAA8AAABkcnMvZG93bnJldi54bWxEj09rwkAUxO9Cv8PyCt50o5AoaVYpUrUU&#10;FGJ7aG+P7Msfmn0bstuYfvtuQfA4zMxvmGw7mlYM1LvGsoLFPAJBXFjdcKXg430/W4NwHllja5kU&#10;/JKD7eZhkmGq7ZVzGi6+EgHCLkUFtfddKqUrajLo5rYjDl5pe4M+yL6SusdrgJtWLqMokQYbDgs1&#10;drSrqfi+/BgF7vMkjy9f52H/dszjMnYNLQ87paaP4/MTCE+jv4dv7VetIF4tkiSG/z/hC8jN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DduHrckAAADfAAAADwAAAAAAAAAA&#10;AAAAAACfAgAAZHJzL2Rvd25yZXYueG1sUEsFBgAAAAAEAAQA9wAAAJUDAAAAAA==&#10;" insetpen="t">
                  <v:imagedata r:id="rId1114" o:title="A72RSTR(c)_PF13" cropright="20373f"/>
                </v:shape>
                <v:shape id="Picture 64" o:spid="_x0000_s1031" type="#_x0000_t75" alt="A72RSTR(c)_PF14" style="position:absolute;left:1156176;top:1116756;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PZXnGAAAA3wAAAA8AAABkcnMvZG93bnJldi54bWxEj0FrwkAUhO+C/2F5gjfdqDVqdJVSSPFW&#10;qrn09sg+k2D2bciuJvn33YLQ4zAz3zCHU29q8aTWVZYVLOYRCOLc6ooLBdk1nW1BOI+ssbZMCgZy&#10;cDqORwdMtO34m54XX4gAYZeggtL7JpHS5SUZdHPbEAfvZluDPsi2kLrFLsBNLZdRFEuDFYeFEhv6&#10;KCm/Xx5GwTVNV7u62/w81m9fWTU402TDp1LTSf++B+Gp9//hV/usFaw3iziO4e9P+ALy+A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s9lecYAAADfAAAADwAAAAAAAAAAAAAA&#10;AACfAgAAZHJzL2Rvd25yZXYueG1sUEsFBgAAAAAEAAQA9wAAAJIDAAAAAA==&#10;" insetpen="t">
                  <v:imagedata r:id="rId1115" o:title="A72RSTR(c)_PF14" cropright="21156f"/>
                </v:shape>
                <v:shape id="Picture 65" o:spid="_x0000_s1032" type="#_x0000_t75" alt="A72RSTR(c)_PF15" style="position:absolute;left:1166947;top:1116663;width:10226;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vdizGAAAA3wAAAA8AAABkcnMvZG93bnJldi54bWxEj0FrwkAUhO9C/8PyCt50k6KxRFdpBUF6&#10;a/Tg8ZF9zQazb9PsxsR/3xWEHoeZ+YbZ7EbbiBt1vnasIJ0nIIhLp2uuFJxPh9k7CB+QNTaOScGd&#10;POy2L5MN5toN/E23IlQiQtjnqMCE0OZS+tKQRT93LXH0flxnMUTZVVJ3OES4beRbkmTSYs1xwWBL&#10;e0PlteitgsPXceS+H5pzWBYXXJw+i9/UKDV9HT/WIAKN4T/8bB+1guUqzbIVPP7ELyC3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K92LMYAAADfAAAADwAAAAAAAAAAAAAA&#10;AACfAgAAZHJzL2Rvd25yZXYueG1sUEsFBgAAAAAEAAQA9wAAAJIDAAAAAA==&#10;" insetpen="t">
                  <v:imagedata r:id="rId1116" o:title="A72RSTR(c)_PF15" cropright="19589f"/>
                </v:shape>
                <v:shape id="Picture 66" o:spid="_x0000_s1033" type="#_x0000_t75" alt="A72RSTR(c)_PF16" style="position:absolute;left:1178233;top:1116571;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pPMTGAAAA3wAAAA8AAABkcnMvZG93bnJldi54bWxET8tqwkAU3Rf8h+EK3dVJpCYaHaUPikXo&#10;Iiq4vWSuSWzmTpqZxvj3zqLQ5eG8V5vBNKKnztWWFcSTCARxYXXNpYLj4eNpDsJ5ZI2NZVJwIweb&#10;9ehhhZm2V86p3/tShBB2GSqovG8zKV1RkUE3sS1x4M62M+gD7EqpO7yGcNPIaRQl0mDNoaHClt4q&#10;Kr73v0ZBu83TdPclT/00fb28L36e8ziySj2Oh5clCE+D/xf/uT+1glkaJ0kYHP6ELyD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Wk8xMYAAADfAAAADwAAAAAAAAAAAAAA&#10;AACfAgAAZHJzL2Rvd25yZXYueG1sUEsFBgAAAAAEAAQA9wAAAJIDAAAAAA==&#10;" insetpen="t">
                  <v:imagedata r:id="rId1117" o:title="A72RSTR(c)_PF16" cropright="21156f"/>
                </v:shape>
                <v:shape id="Picture 67" o:spid="_x0000_s1034" type="#_x0000_t75" alt="A72RSTR(c)_PF1" style="position:absolute;left:1015748;top:1116595;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v2VDHAAAA3wAAAA8AAABkcnMvZG93bnJldi54bWxEj0FLw0AUhO+C/2F5gje7qWBsY7dFBFFs&#10;PLRp78/sMxuafRuyzzb217uC4HGYmW+YxWr0nTrSENvABqaTDBRxHWzLjYFd9XwzAxUF2WIXmAx8&#10;U4TV8vJigYUNJ97QcSuNShCOBRpwIn2hdawdeYyT0BMn7zMMHiXJodF2wFOC+07fZlmuPbacFhz2&#10;9OSoPmy/vAG/Lsvyw73JYT+Xl/37uaJNqIy5vhofH0AJjfIf/mu/WgN399M8n8Pvn/QF9PI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nv2VDHAAAA3wAAAA8AAAAAAAAAAAAA&#10;AAAAnwIAAGRycy9kb3ducmV2LnhtbFBLBQYAAAAABAAEAPcAAACTAwAAAAA=&#10;" insetpen="t">
                  <v:imagedata r:id="rId1118" o:title="A72RSTR(c)_PF1" cropright="20373f"/>
                </v:shape>
                <v:shape id="Picture 68" o:spid="_x0000_s1035" type="#_x0000_t75" alt="A72RSTR(c)_PF2" style="position:absolute;left:1026709;top:1116559;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gJvGAAAA3wAAAA8AAABkcnMvZG93bnJldi54bWxEj8tKAzEUhvdC3yGcgjubGbG3adNSFKFL&#10;rQa7PJ0cJ6OTkyFJ2/HtzUJw+fPf+NbbwXXiQiG2nhWUkwIEce1Ny42C97fnuwWImJANdp5JwQ9F&#10;2G5GN2usjL/yK10OqRF5hGOFCmxKfSVlrC05jBPfE2fv0weHKcvQSBPwmsddJ++LYiYdtpwfLPb0&#10;aKn+PpydAq3tR5h+6afTfnd+WL7oMi6OWqnb8bBbgUg0pP/wX3tvFEzn5WyeCTJPZg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j6Am8YAAADfAAAADwAAAAAAAAAAAAAA&#10;AACfAgAAZHJzL2Rvd25yZXYueG1sUEsFBgAAAAAEAAQA9wAAAJIDAAAAAA==&#10;" insetpen="t">
                  <v:imagedata r:id="rId1119" o:title="A72RSTR(c)_PF2" cropright="20373f"/>
                </v:shape>
                <v:shape id="Picture 69" o:spid="_x0000_s1036" type="#_x0000_t75" alt="A72RSTR(c)_PF3" style="position:absolute;left:1037727;top:1116847;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T+evHAAAA3wAAAA8AAABkcnMvZG93bnJldi54bWxEj9FqwkAURN8L/sNyC77VTRRjm7oJKigF&#10;n6r9gEv2Nps2ezdk15j2692C0MdhZs4w63K0rRio941jBeksAUFcOd1wreDjvH96BuEDssbWMSn4&#10;IQ9lMXlYY67dld9pOIVaRAj7HBWYELpcSl8ZsuhnriOO3qfrLYYo+1rqHq8Rbls5T5JMWmw4Lhjs&#10;aGeo+j5drIK9/2p+w3mXHfRiMJuX7WI5P7JS08dx8woi0Bj+w/f2m1awXKXZKoW/P/ELyOI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6T+evHAAAA3wAAAA8AAAAAAAAAAAAA&#10;AAAAnwIAAGRycy9kb3ducmV2LnhtbFBLBQYAAAAABAAEAPcAAACTAwAAAAA=&#10;" insetpen="t">
                  <v:imagedata r:id="rId1120" o:title="A72RSTR(c)_PF3" cropright="20373f"/>
                </v:shape>
                <v:shape id="Picture 70" o:spid="_x0000_s1037" type="#_x0000_t75" alt="A72RSTR(c)_PF4" style="position:absolute;left:1048766;top:1116564;width:9877;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BhbjGAAAA3wAAAA8AAABkcnMvZG93bnJldi54bWxEj0+LwjAUxO/CfofwFryIpi2oS9coiyB4&#10;kAX/wF6fzbMpNi+libZ++40geBxm5jfMYtXbWtyp9ZVjBekkAUFcOF1xqeB03Iy/QPiArLF2TAoe&#10;5GG1/BgsMNeu4z3dD6EUEcI+RwUmhCaX0heGLPqJa4ijd3GtxRBlW0rdYhfhtpZZksykxYrjgsGG&#10;1oaK6+FmFex+TXYZub/qnF73uttpTE+MSg0/+59vEIH68A6/2lutYDpPZ/MMnn/iF5D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IGFuMYAAADfAAAADwAAAAAAAAAAAAAA&#10;AACfAgAAZHJzL2Rvd25yZXYueG1sUEsFBgAAAAAEAAQA9wAAAJIDAAAAAA==&#10;" insetpen="t">
                  <v:imagedata r:id="rId1121" o:title="A72RSTR(c)_PF4" cropright="21156f"/>
                </v:shape>
                <v:shape id="Picture 71" o:spid="_x0000_s1038" type="#_x0000_t75" alt="A72RSTR(c)_PF5" style="position:absolute;left:1059403;top:1116528;width:9878;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s4HIAAAA3wAAAA8AAABkcnMvZG93bnJldi54bWxEj09rwkAUxO8Fv8PyhN7qxvivRFeRQouX&#10;ok1bvT6yz2ww+zZktxq/vSsIPQ4z8xtmsepsLc7U+sqxguEgAUFcOF1xqeDn+/3lFYQPyBprx6Tg&#10;Sh5Wy97TAjPtLvxF5zyUIkLYZ6jAhNBkUvrCkEU/cA1x9I6utRiibEupW7xEuK1lmiRTabHiuGCw&#10;oTdDxSn/swp2YyO36d5dXfqbHz52mzAaN59KPfe79RxEoC78hx/tjVYwmQ2nsxHc/8QvIJ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5P7OByAAAAN8AAAAPAAAAAAAAAAAA&#10;AAAAAJ8CAABkcnMvZG93bnJldi54bWxQSwUGAAAAAAQABAD3AAAAlAMAAAAA&#10;" insetpen="t">
                  <v:imagedata r:id="rId1122" o:title="A72RSTR(c)_PF5" cropright="21156f"/>
                </v:shape>
                <v:shape id="Picture 72" o:spid="_x0000_s1039" type="#_x0000_t75" alt="A72RSTR(c)_PF6" style="position:absolute;left:1070040;top:1116626;width:9878;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RQF3JAAAA3wAAAA8AAABkcnMvZG93bnJldi54bWxEj09rwkAUxO+FfoflFXqrG8W/qauI2NLS&#10;XjSCeHtkX5PV7NuQXU3aT+8WCj0OM/MbZr7sbCWu1HjjWEG/l4Agzp02XCjYZy9PUxA+IGusHJOC&#10;b/KwXNzfzTHVruUtXXehEBHCPkUFZQh1KqXPS7Loe64mjt6XayyGKJtC6gbbCLeVHCTJWFo0HBdK&#10;rGldUn7eXayCrDWH3H/OTPHxszm+J691tj6NlHp86FbPIAJ14T/8137TCkaT/ngyhN8/8QvIxQ0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Y5FAXckAAADfAAAADwAAAAAAAAAA&#10;AAAAAACfAgAAZHJzL2Rvd25yZXYueG1sUEsFBgAAAAAEAAQA9wAAAJUDAAAAAA==&#10;" insetpen="t">
                  <v:imagedata r:id="rId1123" o:title="A72RSTR(c)_PF6" cropright="21156f"/>
                </v:shape>
                <v:shape id="Picture 73" o:spid="_x0000_s1040" type="#_x0000_t75" alt="A72RSTR(c)_PF7" style="position:absolute;left:1080764;top:1116663;width:1005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GekHGAAAA3wAAAA8AAABkcnMvZG93bnJldi54bWxEj8FqwzAQRO+F/IPYQm+NbIOd1IkSQqC0&#10;h16a5NLbYm0kU2tlJDV2/74qFHocZuYNs93PbhA3CrH3rKBcFiCIO697Ngou5+fHNYiYkDUOnknB&#10;N0XY7xZ3W2y1n/idbqdkRIZwbFGBTWlspYydJYdx6Ufi7F19cJiyDEbqgFOGu0FWRdFIhz3nBYsj&#10;HS11n6cvpyB4W1DFTXqp38yxnKrxyZgPpR7u58MGRKI5/Yf/2q9aQb0qm1UNv3/yF5C7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sZ6QcYAAADfAAAADwAAAAAAAAAAAAAA&#10;AACfAgAAZHJzL2Rvd25yZXYueG1sUEsFBgAAAAAEAAQA9wAAAJIDAAAAAA==&#10;" insetpen="t">
                  <v:imagedata r:id="rId1124" o:title="A72RSTR(c)_PF7" cropright="20373f"/>
                </v:shape>
                <v:shape id="Picture 74" o:spid="_x0000_s1041" type="#_x0000_t75" alt="A72RSTR(c)_PF8" style="position:absolute;left:1091592;top:1116761;width:970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SISfJAAAA3wAAAA8AAABkcnMvZG93bnJldi54bWxEj1trwkAUhN8L/Q/LKfgiuonFKNFVipdi&#10;8ckL+HrIHpNg9myaXWP8991CoY/DzHzDzJedqURLjSstK4iHEQjizOqScwXn03YwBeE8ssbKMil4&#10;koPl4vVljqm2Dz5Qe/S5CBB2KSoovK9TKV1WkEE3tDVx8K62MeiDbHKpG3wEuKnkKIoSabDksFBg&#10;TauCstvxbhR8x/1u9/lV7y/9zWh8f7635XYtleq9dR8zEJ46/x/+a++0gvEkTiYJ/P4JX0Auf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BIhJ8kAAADfAAAADwAAAAAAAAAA&#10;AAAAAACfAgAAZHJzL2Rvd25yZXYueG1sUEsFBgAAAAAEAAQA9wAAAJUDAAAAAA==&#10;" insetpen="t">
                  <v:imagedata r:id="rId1125" o:title="A72RSTR(c)_PF8" cropright="21940f"/>
                </v:shape>
                <v:shape id="Picture 75" o:spid="_x0000_s1042" type="#_x0000_t75" alt="A72RSTR(c)_PF9" style="position:absolute;left:1102229;top:1116668;width:9702;height:10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DyZXHAAAA3wAAAA8AAABkcnMvZG93bnJldi54bWxEj19rwjAUxd8H+w7hDnybqcKsVKPoxkDc&#10;g9iJ4tuluTbF5qY0Ueu3XwRhj4fz58eZzjtbiyu1vnKsYNBPQBAXTldcKtj9fr+PQfiArLF2TAru&#10;5GE+e32ZYqbdjbd0zUMp4gj7DBWYEJpMSl8Ysuj7riGO3sm1FkOUbSl1i7c4bms5TJKRtFhxJBhs&#10;6NNQcc4vNnKT/Yp+quNxv127IR/GZrP8WirVe+sWExCBuvAffrZXWsFHOhilKTz+xC8gZ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xDyZXHAAAA3wAAAA8AAAAAAAAAAAAA&#10;AAAAnwIAAGRycy9kb3ducmV2LnhtbFBLBQYAAAAABAAEAPcAAACTAwAAAAA=&#10;" insetpen="t">
                  <v:imagedata r:id="rId1126" o:title="A72RSTR(c)_PF9" cropright="21940f"/>
                </v:shape>
                <v:shape id="Picture 76" o:spid="_x0000_s1043" type="#_x0000_t75" alt="A72RSTR(c)_IPF map" style="position:absolute;left:1015115;top:1104003;width:173436;height:11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EjljEAAAA3wAAAA8AAABkcnMvZG93bnJldi54bWxET01rwkAQvRf6H5Yp9FY3ljRqdJVQKHgq&#10;GgU9DtkxiWZn0+xWo7/ePQgeH+97tuhNI87UudqyguEgAkFcWF1zqWC7+fkYg3AeWWNjmRRcycFi&#10;/voyw1TbC6/pnPtShBB2KSqovG9TKV1RkUE3sC1x4A62M+gD7EqpO7yEcNPIzyhKpMGaQ0OFLX1X&#10;VJzyf6PgtmOT/S4ne0I+ln+8iosDxUq9v/XZFISn3j/FD/dSK/gaDZNRGBz+hC8g5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XEjljEAAAA3wAAAA8AAAAAAAAAAAAAAAAA&#10;nwIAAGRycy9kb3ducmV2LnhtbFBLBQYAAAAABAAEAPcAAACQAwAAAAA=&#10;" insetpen="t">
                  <v:imagedata r:id="rId824" o:title="A72RSTR(c)_IPF map"/>
                </v:shape>
                <w10:anchorlock/>
              </v:group>
            </w:pict>
          </mc:Fallback>
        </mc:AlternateContent>
      </w:r>
    </w:p>
    <w:p w:rsidR="003D0920" w:rsidRDefault="003D0920" w:rsidP="003D0920">
      <w:pPr>
        <w:tabs>
          <w:tab w:val="left" w:pos="0"/>
        </w:tabs>
        <w:rPr>
          <w:iCs/>
        </w:rPr>
      </w:pPr>
      <w:r w:rsidRPr="00002D4B">
        <w:rPr>
          <w:iCs/>
        </w:rPr>
        <w:t xml:space="preserve">Figure </w:t>
      </w:r>
      <w:r>
        <w:rPr>
          <w:iCs/>
        </w:rPr>
        <w:t xml:space="preserve">7.6.5.D – </w:t>
      </w:r>
      <w:r w:rsidRPr="00002D4B">
        <w:rPr>
          <w:iCs/>
        </w:rPr>
        <w:t xml:space="preserve">EBSD IPF colouring map </w:t>
      </w:r>
      <w:r>
        <w:rPr>
          <w:iCs/>
        </w:rPr>
        <w:t xml:space="preserve">after correction </w:t>
      </w:r>
      <w:r w:rsidRPr="00002D4B">
        <w:rPr>
          <w:iCs/>
        </w:rPr>
        <w:t xml:space="preserve">with respect to ND for </w:t>
      </w:r>
      <w:r>
        <w:rPr>
          <w:iCs/>
        </w:rPr>
        <w:t>a f</w:t>
      </w:r>
      <w:r w:rsidRPr="00AF1E7E">
        <w:t>illet</w:t>
      </w:r>
      <w:r>
        <w:rPr>
          <w:iCs/>
        </w:rPr>
        <w:t xml:space="preserve"> weld (see Figure 7.6.4)</w:t>
      </w:r>
      <w:r w:rsidRPr="00002D4B">
        <w:rPr>
          <w:iCs/>
        </w:rPr>
        <w:t xml:space="preserve"> and </w:t>
      </w:r>
      <w:r>
        <w:rPr>
          <w:iCs/>
        </w:rPr>
        <w:t>below</w:t>
      </w:r>
      <w:r w:rsidRPr="00002D4B">
        <w:rPr>
          <w:iCs/>
        </w:rPr>
        <w:t xml:space="preserve"> the m</w:t>
      </w:r>
      <w:r>
        <w:rPr>
          <w:iCs/>
        </w:rPr>
        <w:t>ap (111) pole figures in 5</w:t>
      </w:r>
      <w:r w:rsidRPr="00002D4B">
        <w:rPr>
          <w:iCs/>
        </w:rPr>
        <w:t>0</w:t>
      </w:r>
      <w:r>
        <w:rPr>
          <w:iCs/>
        </w:rPr>
        <w:t>0-600</w:t>
      </w:r>
      <w:r w:rsidRPr="00002D4B">
        <w:rPr>
          <w:iCs/>
        </w:rPr>
        <w:t xml:space="preserve"> </w:t>
      </w:r>
      <w:r w:rsidRPr="00002D4B">
        <w:rPr>
          <w:iCs/>
        </w:rPr>
        <w:sym w:font="Symbol" w:char="F06D"/>
      </w:r>
      <w:r w:rsidRPr="00002D4B">
        <w:rPr>
          <w:iCs/>
        </w:rPr>
        <w:t xml:space="preserve">m steps across the whole </w:t>
      </w:r>
      <w:r w:rsidR="00EB20BA">
        <w:rPr>
          <w:iCs/>
        </w:rPr>
        <w:t>AA7075-AA201</w:t>
      </w:r>
      <w:r>
        <w:rPr>
          <w:iCs/>
        </w:rPr>
        <w:t>4 DRX.</w:t>
      </w:r>
    </w:p>
    <w:p w:rsidR="003D0920" w:rsidRPr="00AF1E7E" w:rsidRDefault="003D0920" w:rsidP="003D0920"/>
    <w:p w:rsidR="003D0920" w:rsidRPr="00AF1E7E" w:rsidRDefault="003D0920" w:rsidP="003D0920">
      <w:r w:rsidRPr="00AF1E7E">
        <w:br w:type="page"/>
      </w:r>
    </w:p>
    <w:p w:rsidR="003D0920" w:rsidRPr="00AF1E7E" w:rsidRDefault="003D0920" w:rsidP="003D0920">
      <w:r w:rsidRPr="00AF1E7E">
        <w:rPr>
          <w:noProof/>
          <w:lang w:eastAsia="en-GB"/>
        </w:rPr>
        <w:lastRenderedPageBreak/>
        <w:drawing>
          <wp:inline distT="0" distB="0" distL="0" distR="0" wp14:anchorId="5D1E8263" wp14:editId="767CECF3">
            <wp:extent cx="8856980" cy="605790"/>
            <wp:effectExtent l="0" t="0" r="1270" b="3810"/>
            <wp:docPr id="571725" name="Picture 571725" descr="C:\Users\Sam Gascoyne\Desktop\EBSD 7075-2024 Adstir\Images\72XSTR(C)_CB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Sam Gascoyne\Desktop\EBSD 7075-2024 Adstir\Images\72XSTR(C)_CBB.bmp"/>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0" y="0"/>
                      <a:ext cx="8856980" cy="605790"/>
                    </a:xfrm>
                    <a:prstGeom prst="rect">
                      <a:avLst/>
                    </a:prstGeom>
                    <a:noFill/>
                    <a:ln>
                      <a:noFill/>
                    </a:ln>
                  </pic:spPr>
                </pic:pic>
              </a:graphicData>
            </a:graphic>
          </wp:inline>
        </w:drawing>
      </w:r>
    </w:p>
    <w:p w:rsidR="003D0920" w:rsidRPr="00AF1E7E" w:rsidRDefault="003D0920" w:rsidP="003D0920">
      <w:pPr>
        <w:tabs>
          <w:tab w:val="left" w:pos="0"/>
        </w:tabs>
      </w:pPr>
      <w:r>
        <w:rPr>
          <w:iCs/>
        </w:rPr>
        <w:t xml:space="preserve">Figure 7.6.5.E – </w:t>
      </w:r>
      <w:r w:rsidRPr="00002D4B">
        <w:rPr>
          <w:iCs/>
        </w:rPr>
        <w:t xml:space="preserve">Texture components </w:t>
      </w:r>
      <w:r w:rsidRPr="0029079C">
        <w:rPr>
          <w:iCs/>
        </w:rPr>
        <w:t>map</w:t>
      </w:r>
      <w:r w:rsidRPr="0029079C">
        <w:rPr>
          <w:rFonts w:cs="Arial"/>
          <w:bCs/>
          <w:iCs/>
        </w:rPr>
        <w:t xml:space="preserve"> for </w:t>
      </w:r>
      <w:r>
        <w:rPr>
          <w:rFonts w:cs="Arial"/>
          <w:bCs/>
          <w:iCs/>
        </w:rPr>
        <w:t xml:space="preserve">an </w:t>
      </w:r>
      <w:r w:rsidRPr="00AF1E7E">
        <w:t>Adstir</w:t>
      </w:r>
      <w:r>
        <w:t>TM</w:t>
      </w:r>
      <w:r w:rsidRPr="0029079C">
        <w:rPr>
          <w:rFonts w:cs="Arial"/>
          <w:bCs/>
          <w:iCs/>
        </w:rPr>
        <w:t xml:space="preserve"> </w:t>
      </w:r>
      <w:r>
        <w:rPr>
          <w:rFonts w:cs="Arial"/>
          <w:bCs/>
          <w:iCs/>
        </w:rPr>
        <w:t xml:space="preserve">weld of </w:t>
      </w:r>
      <w:r w:rsidRPr="0029079C">
        <w:rPr>
          <w:rFonts w:cs="Arial"/>
          <w:bCs/>
          <w:iCs/>
        </w:rPr>
        <w:t>AA</w:t>
      </w:r>
      <w:r>
        <w:rPr>
          <w:rFonts w:cs="Arial"/>
          <w:bCs/>
          <w:iCs/>
        </w:rPr>
        <w:t>7075-AA2024</w:t>
      </w:r>
      <w:r w:rsidRPr="0029079C">
        <w:rPr>
          <w:rFonts w:cs="Arial"/>
          <w:bCs/>
          <w:iCs/>
        </w:rPr>
        <w:t xml:space="preserve"> </w:t>
      </w:r>
      <w:r w:rsidRPr="0029079C">
        <w:rPr>
          <w:iCs/>
        </w:rPr>
        <w:t xml:space="preserve">after rotation correction with </w:t>
      </w:r>
      <w:r w:rsidRPr="0029079C">
        <w:rPr>
          <w:iCs/>
          <w:color w:val="000000"/>
          <w:position w:val="-4"/>
        </w:rPr>
        <w:object w:dxaOrig="240" w:dyaOrig="260">
          <v:shape id="_x0000_i1154" type="#_x0000_t75" style="width:12pt;height:13.5pt" o:ole="">
            <v:imagedata r:id="rId9" o:title=""/>
          </v:shape>
          <o:OLEObject Type="Embed" ProgID="Equation.3" ShapeID="_x0000_i1154" DrawAspect="Content" ObjectID="_1494525472" r:id="rId1127"/>
        </w:object>
      </w:r>
      <w:r w:rsidRPr="0029079C">
        <w:rPr>
          <w:iCs/>
          <w:color w:val="000000"/>
        </w:rPr>
        <w:t xml:space="preserve">(red), </w:t>
      </w:r>
      <w:r w:rsidRPr="0029079C">
        <w:rPr>
          <w:iCs/>
          <w:color w:val="000000"/>
          <w:position w:val="-4"/>
        </w:rPr>
        <w:object w:dxaOrig="240" w:dyaOrig="300">
          <v:shape id="_x0000_i1155" type="#_x0000_t75" style="width:12pt;height:15pt" o:ole="">
            <v:imagedata r:id="rId11" o:title=""/>
          </v:shape>
          <o:OLEObject Type="Embed" ProgID="Equation.3" ShapeID="_x0000_i1155" DrawAspect="Content" ObjectID="_1494525473" r:id="rId1128"/>
        </w:object>
      </w:r>
      <w:r w:rsidRPr="0029079C">
        <w:rPr>
          <w:iCs/>
        </w:rPr>
        <w:t>(yellow</w:t>
      </w:r>
      <w:r w:rsidRPr="00002D4B">
        <w:rPr>
          <w:iCs/>
        </w:rPr>
        <w:t>), and C (blue).</w:t>
      </w:r>
    </w:p>
    <w:p w:rsidR="003D0920" w:rsidRPr="00AF1E7E" w:rsidRDefault="003D0920" w:rsidP="003D0920">
      <w:r w:rsidRPr="00AF1E7E">
        <w:rPr>
          <w:noProof/>
          <w:lang w:eastAsia="en-GB"/>
        </w:rPr>
        <w:drawing>
          <wp:inline distT="0" distB="0" distL="0" distR="0" wp14:anchorId="319B1014" wp14:editId="24C49507">
            <wp:extent cx="8856980" cy="595630"/>
            <wp:effectExtent l="0" t="0" r="1270" b="0"/>
            <wp:docPr id="571726" name="Picture 571726" descr="C:\Users\Sam Gascoyne\Desktop\EBSD 7075-2014 Fillet\Images (19-10-13)\Corrected\A72RSTR(c)_TC 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C:\Users\Sam Gascoyne\Desktop\EBSD 7075-2014 Fillet\Images (19-10-13)\Corrected\A72RSTR(c)_TC Map.bmp"/>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0" y="0"/>
                      <a:ext cx="8856980" cy="595630"/>
                    </a:xfrm>
                    <a:prstGeom prst="rect">
                      <a:avLst/>
                    </a:prstGeom>
                    <a:noFill/>
                    <a:ln>
                      <a:noFill/>
                    </a:ln>
                  </pic:spPr>
                </pic:pic>
              </a:graphicData>
            </a:graphic>
          </wp:inline>
        </w:drawing>
      </w:r>
    </w:p>
    <w:p w:rsidR="003D0920" w:rsidRPr="00AF1E7E" w:rsidRDefault="003D0920" w:rsidP="003D0920">
      <w:pPr>
        <w:tabs>
          <w:tab w:val="left" w:pos="0"/>
        </w:tabs>
      </w:pPr>
      <w:r>
        <w:rPr>
          <w:iCs/>
        </w:rPr>
        <w:t xml:space="preserve">Figure 7.6.5.F – </w:t>
      </w:r>
      <w:r w:rsidRPr="00002D4B">
        <w:rPr>
          <w:iCs/>
        </w:rPr>
        <w:t xml:space="preserve">Texture components </w:t>
      </w:r>
      <w:r w:rsidRPr="0029079C">
        <w:rPr>
          <w:iCs/>
        </w:rPr>
        <w:t>map</w:t>
      </w:r>
      <w:r w:rsidRPr="0029079C">
        <w:rPr>
          <w:rFonts w:cs="Arial"/>
          <w:bCs/>
          <w:iCs/>
        </w:rPr>
        <w:t xml:space="preserve"> for </w:t>
      </w:r>
      <w:r>
        <w:rPr>
          <w:rFonts w:cs="Arial"/>
          <w:bCs/>
          <w:iCs/>
        </w:rPr>
        <w:t>a f</w:t>
      </w:r>
      <w:r w:rsidRPr="00AF1E7E">
        <w:t>illet</w:t>
      </w:r>
      <w:r w:rsidRPr="0029079C">
        <w:rPr>
          <w:rFonts w:cs="Arial"/>
          <w:bCs/>
          <w:iCs/>
        </w:rPr>
        <w:t xml:space="preserve"> </w:t>
      </w:r>
      <w:r>
        <w:rPr>
          <w:rFonts w:cs="Arial"/>
          <w:bCs/>
          <w:iCs/>
        </w:rPr>
        <w:t xml:space="preserve">weld of </w:t>
      </w:r>
      <w:r w:rsidRPr="0029079C">
        <w:rPr>
          <w:rFonts w:cs="Arial"/>
          <w:bCs/>
          <w:iCs/>
        </w:rPr>
        <w:t>AA</w:t>
      </w:r>
      <w:r>
        <w:rPr>
          <w:rFonts w:cs="Arial"/>
          <w:bCs/>
          <w:iCs/>
        </w:rPr>
        <w:t>7075</w:t>
      </w:r>
      <w:r w:rsidR="00EB20BA">
        <w:rPr>
          <w:rFonts w:cs="Arial"/>
          <w:bCs/>
          <w:iCs/>
        </w:rPr>
        <w:t>-AA201</w:t>
      </w:r>
      <w:r>
        <w:rPr>
          <w:rFonts w:cs="Arial"/>
          <w:bCs/>
          <w:iCs/>
        </w:rPr>
        <w:t>4</w:t>
      </w:r>
      <w:r w:rsidRPr="0029079C">
        <w:rPr>
          <w:rFonts w:cs="Arial"/>
          <w:bCs/>
          <w:iCs/>
        </w:rPr>
        <w:t xml:space="preserve"> </w:t>
      </w:r>
      <w:r w:rsidRPr="0029079C">
        <w:rPr>
          <w:iCs/>
        </w:rPr>
        <w:t xml:space="preserve">after rotation correction with </w:t>
      </w:r>
      <w:r w:rsidRPr="0029079C">
        <w:rPr>
          <w:iCs/>
          <w:color w:val="000000"/>
          <w:position w:val="-4"/>
        </w:rPr>
        <w:object w:dxaOrig="240" w:dyaOrig="260">
          <v:shape id="_x0000_i1156" type="#_x0000_t75" style="width:12pt;height:13.5pt" o:ole="">
            <v:imagedata r:id="rId9" o:title=""/>
          </v:shape>
          <o:OLEObject Type="Embed" ProgID="Equation.3" ShapeID="_x0000_i1156" DrawAspect="Content" ObjectID="_1494525474" r:id="rId1129"/>
        </w:object>
      </w:r>
      <w:r w:rsidRPr="0029079C">
        <w:rPr>
          <w:iCs/>
          <w:color w:val="000000"/>
        </w:rPr>
        <w:t xml:space="preserve">(red), </w:t>
      </w:r>
      <w:r w:rsidRPr="0029079C">
        <w:rPr>
          <w:iCs/>
          <w:color w:val="000000"/>
          <w:position w:val="-4"/>
        </w:rPr>
        <w:object w:dxaOrig="240" w:dyaOrig="300">
          <v:shape id="_x0000_i1157" type="#_x0000_t75" style="width:12pt;height:15pt" o:ole="">
            <v:imagedata r:id="rId11" o:title=""/>
          </v:shape>
          <o:OLEObject Type="Embed" ProgID="Equation.3" ShapeID="_x0000_i1157" DrawAspect="Content" ObjectID="_1494525475" r:id="rId1130"/>
        </w:object>
      </w:r>
      <w:r w:rsidRPr="0029079C">
        <w:rPr>
          <w:iCs/>
        </w:rPr>
        <w:t>(yellow</w:t>
      </w:r>
      <w:r w:rsidRPr="00002D4B">
        <w:rPr>
          <w:iCs/>
        </w:rPr>
        <w:t>), and C (blue).</w:t>
      </w:r>
    </w:p>
    <w:p w:rsidR="003D0920" w:rsidRPr="00AF1E7E" w:rsidRDefault="003D0920" w:rsidP="003D0920"/>
    <w:p w:rsidR="003D0920" w:rsidRPr="00AF1E7E" w:rsidRDefault="003D0920" w:rsidP="003D0920"/>
    <w:p w:rsidR="003D0920" w:rsidRPr="00AF1E7E" w:rsidRDefault="003D0920" w:rsidP="003D0920"/>
    <w:p w:rsidR="003D0920" w:rsidRPr="00AF1E7E" w:rsidRDefault="003D0920" w:rsidP="003D0920">
      <w:pPr>
        <w:sectPr w:rsidR="003D0920" w:rsidRPr="00AF1E7E" w:rsidSect="00142F1F">
          <w:pgSz w:w="16838" w:h="11906" w:orient="landscape"/>
          <w:pgMar w:top="1440" w:right="1440" w:bottom="1440" w:left="1440" w:header="708" w:footer="708" w:gutter="0"/>
          <w:cols w:space="708"/>
          <w:docGrid w:linePitch="360"/>
        </w:sectPr>
      </w:pPr>
    </w:p>
    <w:p w:rsidR="003D0920" w:rsidRDefault="003D0920" w:rsidP="003D0920">
      <w:pPr>
        <w:pStyle w:val="Heading2"/>
      </w:pPr>
      <w:bookmarkStart w:id="157" w:name="_Toc404108003"/>
      <w:r>
        <w:lastRenderedPageBreak/>
        <w:t>7.7.1 – The blades phenomena and texture</w:t>
      </w:r>
      <w:bookmarkEnd w:id="157"/>
    </w:p>
    <w:p w:rsidR="003D0920" w:rsidRDefault="003D0920" w:rsidP="003D0920">
      <w:r>
        <w:tab/>
        <w:t>The ‘blades’ phenomenon appears to be largely unrelated to the texture formation of the material, as indicated by figures 7.7.1.A-C. The figure shows no discrimination in texture whether or not it is located in the blade or non-blade region. There is no change in grain size, nor is there any in terms of orientation, in terms of texture, it is as if the blades do not exist. This gives an interesting insight in terms of what the blades are, and the dominant factor that effects their creation.</w:t>
      </w:r>
    </w:p>
    <w:p w:rsidR="003D0920" w:rsidRDefault="003D0920" w:rsidP="003D0920">
      <w:r>
        <w:tab/>
        <w:t xml:space="preserve">Texture and grain size is a consequence of extreme thermo-mechanical deformation </w:t>
      </w:r>
      <w:r>
        <w:rPr>
          <w:b/>
        </w:rPr>
        <w:t>[Su et al. 2003]</w:t>
      </w:r>
      <w:r>
        <w:t xml:space="preserve">, decided mainly by the strain that the material undergoes. It is clear in this case that in terms of blade formation there is no discrimination in regards to overall thermo-mechanical deformation and strain rate. By using the results discussed earlier in the chapter, this helps to accurately define blades as a material flow phenomena. </w:t>
      </w:r>
    </w:p>
    <w:p w:rsidR="003D0920" w:rsidRDefault="003D0920" w:rsidP="003D0920">
      <w:r>
        <w:tab/>
        <w:t>The blade region has clearly no effect on texture or grain size, but does have a very significant effect on precipitation hardening, as is shown in figure 7.7.1.D. For the AA7075-AA2014 fillet weld the presence of large precipitates (1 micron diameter) is easily detected in the ‘non-blade’ region, and the number of large precipitates in the ‘blade’ region is considerably less. As an average there are 3x as many large precipitates in the non-blade region as the blade region. With post weld reprecipitation, the presence of larger precipitates and consequential precipitate free zones (PFZs), results in a loss of strength in the material. Thus the loss of hardness seen for the AA7075-AA2014 can be described as a precipitation effect – related to the post weld cooling. This is coherent with observation of hardness in the DRX for all the heat-treated alloys, where the hardness is generally higher towards the shoulder, and lowest towards the base.</w:t>
      </w:r>
    </w:p>
    <w:p w:rsidR="003D0920" w:rsidRDefault="003D0920" w:rsidP="003D0920">
      <w:r>
        <w:tab/>
        <w:t>The stark contrast in precipitation phenomena in the AA7075-AA2014 materials can be also related to their material composition. It has been established that the non-blade region is made entirely of AA2014-T4, and the blade region is made of AA7075-T6, meaning that both have been subjected to the same thermo-mechanical conditions, but because of the difference in their alloy compositions, their precipitates have formed differently. This is reason for the difference in contrast in the AA6082-T6 hardness profiles, and means the blade and non-blade region - while different - are less pronounced because they are made of the same alloy.</w:t>
      </w:r>
    </w:p>
    <w:p w:rsidR="003D0920" w:rsidRDefault="003D0920" w:rsidP="003D0920">
      <w:r>
        <w:tab/>
        <w:t xml:space="preserve">For the 6082-T6 hardness profiles the difference in hardness between the blade and non-blade regions is once again precipitation phenomena, but is only really apparent toward the base of the DRX. The forward flow of the blade region and the backwards flow of the non-blade region causes a subtle temperature difference, which towards the base region is highly relevant in terms of precipitation. It is worth noting that in the DRX towards the shoulder the difference between the blade and non-blade region is non-existent in terms of hardness, because the cooling rate is so fast </w:t>
      </w:r>
      <w:r w:rsidR="001F0848">
        <w:t>due</w:t>
      </w:r>
      <w:r>
        <w:t xml:space="preserve"> to the shoulder that the subtle temperature difference becomes effectively irrelevant. However, towards the base of the weld DRX - where the shoulder has far less of an effect in terms of cooling - the blades which have a higher temperature demonstrate lower hardness. </w:t>
      </w:r>
    </w:p>
    <w:p w:rsidR="003D0920" w:rsidRDefault="003D0920" w:rsidP="003D0920"/>
    <w:p w:rsidR="003D0920" w:rsidRDefault="003D0920" w:rsidP="003D0920">
      <w:pPr>
        <w:sectPr w:rsidR="003D0920">
          <w:pgSz w:w="11906" w:h="16838"/>
          <w:pgMar w:top="1440" w:right="1440" w:bottom="1440" w:left="1440" w:header="708" w:footer="708" w:gutter="0"/>
          <w:cols w:space="708"/>
          <w:docGrid w:linePitch="360"/>
        </w:sectPr>
      </w:pPr>
    </w:p>
    <w:p w:rsidR="003D0920" w:rsidRDefault="003D0920" w:rsidP="003D0920">
      <w:r>
        <w:rPr>
          <w:noProof/>
          <w:lang w:eastAsia="en-GB"/>
        </w:rPr>
        <w:lastRenderedPageBreak/>
        <w:drawing>
          <wp:inline distT="0" distB="0" distL="0" distR="0" wp14:anchorId="2495E524" wp14:editId="25846761">
            <wp:extent cx="8856980" cy="574040"/>
            <wp:effectExtent l="0" t="0" r="127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1131">
                      <a:extLst>
                        <a:ext uri="{28A0092B-C50C-407E-A947-70E740481C1C}">
                          <a14:useLocalDpi xmlns:a14="http://schemas.microsoft.com/office/drawing/2010/main" val="0"/>
                        </a:ext>
                      </a:extLst>
                    </a:blip>
                    <a:srcRect/>
                    <a:stretch>
                      <a:fillRect/>
                    </a:stretch>
                  </pic:blipFill>
                  <pic:spPr bwMode="auto">
                    <a:xfrm>
                      <a:off x="0" y="0"/>
                      <a:ext cx="8856980" cy="574040"/>
                    </a:xfrm>
                    <a:prstGeom prst="rect">
                      <a:avLst/>
                    </a:prstGeom>
                    <a:noFill/>
                    <a:ln>
                      <a:noFill/>
                    </a:ln>
                  </pic:spPr>
                </pic:pic>
              </a:graphicData>
            </a:graphic>
          </wp:inline>
        </w:drawing>
      </w:r>
    </w:p>
    <w:p w:rsidR="003D0920" w:rsidRDefault="003D0920" w:rsidP="003D0920">
      <w:r>
        <w:t>Figure 7.7.1.A – A microstructure map showing the blade (lighter colour) and non-blade (darker colour) regions for the cross section of the DRX for AA7075-AA2014 (image has undergone shading enhancements).</w:t>
      </w:r>
    </w:p>
    <w:p w:rsidR="003D0920" w:rsidRDefault="003D0920" w:rsidP="003D0920">
      <w:r>
        <w:rPr>
          <w:noProof/>
          <w:lang w:eastAsia="en-GB"/>
        </w:rPr>
        <w:drawing>
          <wp:inline distT="0" distB="0" distL="0" distR="0" wp14:anchorId="637EAAC9" wp14:editId="0D6AC3DA">
            <wp:extent cx="8856980" cy="584835"/>
            <wp:effectExtent l="0" t="0" r="1270" b="571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1132">
                      <a:extLst>
                        <a:ext uri="{28A0092B-C50C-407E-A947-70E740481C1C}">
                          <a14:useLocalDpi xmlns:a14="http://schemas.microsoft.com/office/drawing/2010/main" val="0"/>
                        </a:ext>
                      </a:extLst>
                    </a:blip>
                    <a:srcRect/>
                    <a:stretch>
                      <a:fillRect/>
                    </a:stretch>
                  </pic:blipFill>
                  <pic:spPr bwMode="auto">
                    <a:xfrm>
                      <a:off x="0" y="0"/>
                      <a:ext cx="8856980" cy="584835"/>
                    </a:xfrm>
                    <a:prstGeom prst="rect">
                      <a:avLst/>
                    </a:prstGeom>
                    <a:noFill/>
                    <a:ln>
                      <a:noFill/>
                    </a:ln>
                  </pic:spPr>
                </pic:pic>
              </a:graphicData>
            </a:graphic>
          </wp:inline>
        </w:drawing>
      </w:r>
    </w:p>
    <w:p w:rsidR="003D0920" w:rsidRDefault="003D0920" w:rsidP="003D0920">
      <w:r>
        <w:t>Figure 7.7.1.B – An IPF texture OIM for the cross section of the DRX for AA7075-AA2014.</w:t>
      </w:r>
    </w:p>
    <w:p w:rsidR="003D0920" w:rsidRDefault="003D0920" w:rsidP="003D0920">
      <w:r>
        <w:rPr>
          <w:noProof/>
          <w:lang w:eastAsia="en-GB"/>
        </w:rPr>
        <w:drawing>
          <wp:inline distT="0" distB="0" distL="0" distR="0" wp14:anchorId="53E84C13" wp14:editId="11BB527E">
            <wp:extent cx="8867775" cy="563245"/>
            <wp:effectExtent l="0" t="0" r="9525" b="825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0" y="0"/>
                      <a:ext cx="8867775" cy="563245"/>
                    </a:xfrm>
                    <a:prstGeom prst="rect">
                      <a:avLst/>
                    </a:prstGeom>
                    <a:noFill/>
                    <a:ln>
                      <a:noFill/>
                    </a:ln>
                  </pic:spPr>
                </pic:pic>
              </a:graphicData>
            </a:graphic>
          </wp:inline>
        </w:drawing>
      </w:r>
    </w:p>
    <w:p w:rsidR="003D0920" w:rsidRDefault="003D0920" w:rsidP="003D0920">
      <w:r>
        <w:t>Figure 7.7.1.C – An IPF texture overlay on a microstructure map showing the blade (lighter colour) and non-blade (darker colour) regions for the cross section of the DRX for AA7075-AA2014.</w:t>
      </w:r>
    </w:p>
    <w:p w:rsidR="003D0920" w:rsidRDefault="003D0920" w:rsidP="003D0920">
      <w:pPr>
        <w:jc w:val="center"/>
      </w:pPr>
    </w:p>
    <w:p w:rsidR="003D0920" w:rsidRDefault="003D0920" w:rsidP="003D0920">
      <w:pPr>
        <w:sectPr w:rsidR="003D0920" w:rsidSect="00142F1F">
          <w:pgSz w:w="16838" w:h="11906" w:orient="landscape"/>
          <w:pgMar w:top="1440" w:right="1440" w:bottom="1440" w:left="1440" w:header="708" w:footer="708" w:gutter="0"/>
          <w:cols w:space="708"/>
          <w:docGrid w:linePitch="360"/>
        </w:sectPr>
      </w:pPr>
    </w:p>
    <w:p w:rsidR="003D0920" w:rsidRDefault="003D0920" w:rsidP="003D0920">
      <w:r>
        <w:rPr>
          <w:noProof/>
          <w:lang w:eastAsia="en-GB"/>
        </w:rPr>
        <w:lastRenderedPageBreak/>
        <w:drawing>
          <wp:inline distT="0" distB="0" distL="0" distR="0" wp14:anchorId="5A585A3A" wp14:editId="0A8A5497">
            <wp:extent cx="4540102" cy="4040192"/>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1134">
                      <a:extLst>
                        <a:ext uri="{28A0092B-C50C-407E-A947-70E740481C1C}">
                          <a14:useLocalDpi xmlns:a14="http://schemas.microsoft.com/office/drawing/2010/main" val="0"/>
                        </a:ext>
                      </a:extLst>
                    </a:blip>
                    <a:srcRect/>
                    <a:stretch>
                      <a:fillRect/>
                    </a:stretch>
                  </pic:blipFill>
                  <pic:spPr bwMode="auto">
                    <a:xfrm>
                      <a:off x="0" y="0"/>
                      <a:ext cx="4540274" cy="4040345"/>
                    </a:xfrm>
                    <a:prstGeom prst="rect">
                      <a:avLst/>
                    </a:prstGeom>
                    <a:noFill/>
                    <a:ln>
                      <a:noFill/>
                    </a:ln>
                  </pic:spPr>
                </pic:pic>
              </a:graphicData>
            </a:graphic>
          </wp:inline>
        </w:drawing>
      </w:r>
    </w:p>
    <w:p w:rsidR="003D0920" w:rsidRDefault="003D0920" w:rsidP="003D0920">
      <w:r>
        <w:t>Figure 7.7.1.D – A macro-graphic image of the ‘blade’ and ‘non-blade’ regions for a secti</w:t>
      </w:r>
      <w:r w:rsidR="00F051E2">
        <w:t>on of the DRX for AA7075-AA2014</w:t>
      </w:r>
    </w:p>
    <w:p w:rsidR="003D0920" w:rsidRDefault="003D0920" w:rsidP="003D0920">
      <w:r>
        <w:tab/>
        <w:t>The variation in precipitate hardening for heat treated single alloy welds is noteworthy but would have little effect in terms of the overall weld microstructural properties. However, for dissimilar alloys this can be very pronounced, especially depending on the two alloys being welded together. It is also worth noting that because the blade region will be made exclusively of one alloy and the non-blade region of another, this will be the biggest cause for difference in material strength and other properties.</w:t>
      </w:r>
    </w:p>
    <w:p w:rsidR="003D0920" w:rsidRDefault="003D0920" w:rsidP="003D0920">
      <w:r>
        <w:br w:type="page"/>
      </w:r>
    </w:p>
    <w:p w:rsidR="003D0920" w:rsidRDefault="003D0920" w:rsidP="003D0920">
      <w:pPr>
        <w:pStyle w:val="Heading2"/>
      </w:pPr>
      <w:bookmarkStart w:id="158" w:name="_Toc404108004"/>
      <w:r>
        <w:lastRenderedPageBreak/>
        <w:t>7.8.1 – Summary</w:t>
      </w:r>
      <w:bookmarkEnd w:id="158"/>
    </w:p>
    <w:p w:rsidR="003D0920" w:rsidRPr="006011B2" w:rsidRDefault="003D0920" w:rsidP="003D0920">
      <w:r>
        <w:tab/>
      </w:r>
      <w:r w:rsidRPr="003F5DAE">
        <w:t xml:space="preserve">This chapter </w:t>
      </w:r>
      <w:r>
        <w:t>has covered the effect of the various variables investigated in this work on the</w:t>
      </w:r>
      <w:r w:rsidRPr="00444A43">
        <w:t xml:space="preserve"> </w:t>
      </w:r>
      <w:r>
        <w:t>macro/</w:t>
      </w:r>
      <w:r w:rsidRPr="00444A43">
        <w:t xml:space="preserve">microstructure, hardness, and crystallographic texture of </w:t>
      </w:r>
      <w:r>
        <w:t xml:space="preserve">SSFSW and SSCFSW </w:t>
      </w:r>
      <w:r w:rsidRPr="00444A43">
        <w:t>aluminium</w:t>
      </w:r>
      <w:r>
        <w:t xml:space="preserve"> alloys. The conclusion of the research based on the discussion presented in this chapter will be finalised in the next chapter.</w:t>
      </w:r>
    </w:p>
    <w:p w:rsidR="00F24D9F" w:rsidRDefault="00F24D9F">
      <w:pPr>
        <w:rPr>
          <w:u w:val="single"/>
        </w:rPr>
      </w:pPr>
      <w:r>
        <w:rPr>
          <w:u w:val="single"/>
        </w:rPr>
        <w:br w:type="page"/>
      </w:r>
    </w:p>
    <w:p w:rsidR="00F24D9F" w:rsidRDefault="00F24D9F" w:rsidP="00F24D9F">
      <w:pPr>
        <w:pStyle w:val="Title"/>
      </w:pPr>
      <w:r>
        <w:lastRenderedPageBreak/>
        <w:t>Chapter 8 – Conclusions</w:t>
      </w:r>
    </w:p>
    <w:p w:rsidR="00F24D9F" w:rsidRDefault="00F24D9F" w:rsidP="00F24D9F">
      <w:pPr>
        <w:pStyle w:val="Heading2"/>
      </w:pPr>
      <w:bookmarkStart w:id="159" w:name="_Toc404108005"/>
      <w:r>
        <w:t>8.1 – Introduction</w:t>
      </w:r>
      <w:bookmarkEnd w:id="159"/>
    </w:p>
    <w:p w:rsidR="00F24D9F" w:rsidRDefault="00F24D9F" w:rsidP="00F24D9F">
      <w:r>
        <w:tab/>
        <w:t>A comprehensive analysis of the microstructure, crystallographic texture, and hardness properties of SSCFSW and SSFSW aluminium alloys has been achieved. Numerous variables have been considered such as tool design, traverse speed, rotation rate, and alloy composition, with their effect on overall weld properties quantified. The macro and micro structural properties of SSCFSW, its crystallographic texture, and the conclusions drawn are covered below.</w:t>
      </w:r>
    </w:p>
    <w:p w:rsidR="00F24D9F" w:rsidRDefault="00F24D9F" w:rsidP="00F24D9F">
      <w:pPr>
        <w:pStyle w:val="Heading2"/>
      </w:pPr>
      <w:bookmarkStart w:id="160" w:name="_Toc404108006"/>
      <w:r>
        <w:t>8.2 – The macrostructural and microstructural properties of SSCFSW aluminium</w:t>
      </w:r>
      <w:bookmarkEnd w:id="160"/>
    </w:p>
    <w:p w:rsidR="00B76E97" w:rsidRDefault="00AE762A" w:rsidP="00AE762A">
      <w:r>
        <w:tab/>
        <w:t xml:space="preserve">The most significant novel discovery was the “Blades” phenomena. </w:t>
      </w:r>
      <w:r w:rsidR="00F24D9F">
        <w:t>The same tool was used throughout the entire welding process, and every SSCFSW that was produced had nugget shape that was divided into a blade and non-blade regions.</w:t>
      </w:r>
      <w:r>
        <w:t xml:space="preserve"> </w:t>
      </w:r>
      <w:r w:rsidR="00F24D9F">
        <w:t xml:space="preserve">The type of alloy used, particularly if there are two dissimilar alloys being welded together, had a significant effect on the properties of the blade and non-blade regions. For AA6082-T6 and AA5083-0, the blades and non-blade regions were only different on the basis of optical vision, the cross welded AA7075-AA2024 were different on the basis of material composition and </w:t>
      </w:r>
      <w:r>
        <w:t xml:space="preserve">consequential </w:t>
      </w:r>
      <w:r w:rsidR="00F24D9F">
        <w:t>hardness profiles.</w:t>
      </w:r>
      <w:r>
        <w:t xml:space="preserve"> </w:t>
      </w:r>
      <w:r w:rsidR="00F24D9F">
        <w:t>By adding additional dissimilar materials to a SSCFSW</w:t>
      </w:r>
      <w:r w:rsidR="0066442B">
        <w:t xml:space="preserve"> distribution</w:t>
      </w:r>
      <w:r w:rsidR="00F24D9F">
        <w:t xml:space="preserve"> into blade and non-blade regions</w:t>
      </w:r>
      <w:r w:rsidR="0066442B">
        <w:t xml:space="preserve"> can be expected</w:t>
      </w:r>
      <w:r w:rsidR="00F24D9F">
        <w:t>, such as a 99% pure copper tracer into</w:t>
      </w:r>
      <w:r w:rsidR="0066442B">
        <w:t xml:space="preserve"> the blade regions of</w:t>
      </w:r>
      <w:r w:rsidR="00F24D9F">
        <w:t xml:space="preserve"> AA6082-T6.</w:t>
      </w:r>
    </w:p>
    <w:p w:rsidR="00F24D9F" w:rsidRDefault="00AE762A" w:rsidP="00AE762A">
      <w:r>
        <w:tab/>
        <w:t xml:space="preserve">In SSFSW the tool is dominant deformation mechanism and is responsible for the blades effect. </w:t>
      </w:r>
      <w:r w:rsidR="00F24D9F">
        <w:t xml:space="preserve">The </w:t>
      </w:r>
      <w:r>
        <w:t xml:space="preserve">stationary </w:t>
      </w:r>
      <w:r w:rsidR="00F24D9F">
        <w:t>shoulder has a slight ironing effect at the top of the weld surface and behaves as a heat sink. Besides this factor, it has little other effect on the weld, thus the SSCFSW is very heavily tool probe dominated.</w:t>
      </w:r>
      <w:r>
        <w:t xml:space="preserve"> </w:t>
      </w:r>
      <w:r w:rsidR="00F24D9F">
        <w:t>As a result of the SSCFSW being heavily tool probe dominated the TMAZ is small, and has a width of less than 1mm in the 8mm width weld</w:t>
      </w:r>
      <w:r>
        <w:t xml:space="preserve">. </w:t>
      </w:r>
      <w:r>
        <w:t xml:space="preserve">The tool </w:t>
      </w:r>
      <w:r w:rsidR="0066442B">
        <w:t>used was threaded evenly with</w:t>
      </w:r>
      <w:r>
        <w:t xml:space="preserve"> </w:t>
      </w:r>
      <w:r w:rsidR="0066442B">
        <w:t>each side having 8 sharp protrusions, this was reflected in the number of blades detected</w:t>
      </w:r>
      <w:r>
        <w:t xml:space="preserve"> when copper tracers were used </w:t>
      </w:r>
      <w:r w:rsidR="0066442B">
        <w:t xml:space="preserve">as </w:t>
      </w:r>
      <w:r>
        <w:t>16 blades could be clearly identified.</w:t>
      </w:r>
    </w:p>
    <w:p w:rsidR="00F24D9F" w:rsidRDefault="00B76E97" w:rsidP="00AE762A">
      <w:pPr>
        <w:ind w:firstLine="720"/>
      </w:pPr>
      <w:r>
        <w:t xml:space="preserve">The blades effect is strongly linked to the flow direction of the material during welding. </w:t>
      </w:r>
      <w:r w:rsidR="00F24D9F">
        <w:t>The AS interface was sharp in contrast to the RS interface which was diffuse. This effect is related to transition regions of the respective sides, with the AS having a far narrower transition region compared to that of the RS.</w:t>
      </w:r>
      <w:r w:rsidR="00AE762A">
        <w:t xml:space="preserve"> </w:t>
      </w:r>
      <w:r w:rsidR="00F24D9F">
        <w:t>The blade effect starts at the AS and ends just before the RS, indicating a relationship between transition regions and the blades effect. This also indicates that blades are a linked to the AS and non-blade regions are a more linked to the RS.</w:t>
      </w:r>
    </w:p>
    <w:p w:rsidR="00F24D9F" w:rsidRDefault="00B76E97" w:rsidP="00AE762A">
      <w:pPr>
        <w:ind w:firstLine="720"/>
      </w:pPr>
      <w:r>
        <w:t xml:space="preserve">Grain size and dynamic recrystalisation have little bearing on the blades phenomena. </w:t>
      </w:r>
      <w:r w:rsidR="00F24D9F">
        <w:t>Fine grain microstructure was observed throughout the DRX for all SSCFSW, and there is no discrimination in the size of grains whether they are in the blade or non-blade region.</w:t>
      </w:r>
      <w:r w:rsidR="00AE762A">
        <w:t xml:space="preserve"> </w:t>
      </w:r>
      <w:r w:rsidR="00F24D9F">
        <w:t>The grain size observed was uniform across the weld region, which is expected from a parallel tool.</w:t>
      </w:r>
      <w:r w:rsidR="00AE762A">
        <w:t xml:space="preserve"> </w:t>
      </w:r>
      <w:r w:rsidR="00F24D9F">
        <w:t>The recrystallisation mechanism expected to be responsible for the grain size refinement in the DRX for SSCFSW is GDRX.</w:t>
      </w:r>
    </w:p>
    <w:p w:rsidR="00F24D9F" w:rsidRDefault="00F24D9F" w:rsidP="00F24D9F">
      <w:pPr>
        <w:pStyle w:val="Heading2"/>
      </w:pPr>
      <w:bookmarkStart w:id="161" w:name="_Toc404108007"/>
      <w:r>
        <w:lastRenderedPageBreak/>
        <w:t>8.3 – The mechanical properties of SSCFSW aluminium</w:t>
      </w:r>
      <w:bookmarkEnd w:id="161"/>
    </w:p>
    <w:p w:rsidR="00F24D9F" w:rsidRDefault="00B76E97" w:rsidP="00B76E97">
      <w:pPr>
        <w:ind w:firstLine="720"/>
      </w:pPr>
      <w:r>
        <w:t xml:space="preserve">SSCFSW demonstrate very similar mechanical properties and microstructural zones to other conventional FSW aluminium alloys. </w:t>
      </w:r>
      <w:r w:rsidR="00F24D9F">
        <w:t xml:space="preserve">The </w:t>
      </w:r>
      <w:r>
        <w:t xml:space="preserve">heat-treated </w:t>
      </w:r>
      <w:r w:rsidR="00F24D9F">
        <w:t xml:space="preserve">precipitation hardened alloys saw a loss of hardness throughout </w:t>
      </w:r>
      <w:r>
        <w:t xml:space="preserve">the stirred zone </w:t>
      </w:r>
      <w:r w:rsidR="00F24D9F">
        <w:t>and the surrounding area. This is expected to be a result of the high temperatures that the weld experiences which causes the dissolution and coarsening of hardening precipitates.</w:t>
      </w:r>
      <w:r>
        <w:t xml:space="preserve"> </w:t>
      </w:r>
      <w:r w:rsidR="00F24D9F">
        <w:t>This softening effect is primarily related to temperature, which is achieved by the friction caused by rotation rate and traverse speed. By increasing rotation rate, decreasing traverse speed, or combinations of both, the heat input can be increased.</w:t>
      </w:r>
      <w:r>
        <w:t xml:space="preserve"> </w:t>
      </w:r>
      <w:r w:rsidR="00F24D9F">
        <w:t>The precipitation hardened alloys see some recovery of hardness within the DRX due to grain refinement and reprecipitation of the hardening phases post welding.</w:t>
      </w:r>
    </w:p>
    <w:p w:rsidR="00F24D9F" w:rsidRDefault="00B76E97" w:rsidP="00B76E97">
      <w:pPr>
        <w:ind w:firstLine="720"/>
      </w:pPr>
      <w:r>
        <w:t xml:space="preserve">The response of heat treated and non-heat treated </w:t>
      </w:r>
      <w:r w:rsidR="000E5F49">
        <w:t>aluminium alloys during the SSCFSW process is consistent with other FSW techniques. The hardness profile of the heat-treated alloys showed a drop in hardness as it approached the stirred region, followed by some recovery across the DRX, and then a loss of hardness as it traversed the second HAZ before recovering fully. This is expected as the heat treated alloys see the greatest loss of hardness in the HAZ due to precipitate coarsening</w:t>
      </w:r>
      <w:r w:rsidR="0066442B">
        <w:t xml:space="preserve"> and dissolution</w:t>
      </w:r>
      <w:r w:rsidR="000E5F49">
        <w:t xml:space="preserve">. </w:t>
      </w:r>
      <w:r w:rsidR="00F24D9F">
        <w:t>The hardness profile of the solution treated AA5083-0 SSCFSW showed a slight increase of hardness within the DRX. This is expected to be related to the grain refinement that takes place within the DRX causing a slight increase in hardness.</w:t>
      </w:r>
    </w:p>
    <w:p w:rsidR="00F24D9F" w:rsidRDefault="00F24D9F" w:rsidP="000E5F49">
      <w:pPr>
        <w:ind w:firstLine="720"/>
      </w:pPr>
      <w:r>
        <w:t>The SEM results confirmed that the blade regions and the non-blade regions had sharp transitions between each other and were chemically different.</w:t>
      </w:r>
      <w:r w:rsidR="00B76E97">
        <w:t xml:space="preserve"> </w:t>
      </w:r>
      <w:r>
        <w:t>The SEM results also confirmed the existence of the second phase particles post welding that contributes to precipitation hardening.</w:t>
      </w:r>
      <w:r w:rsidR="000E5F49">
        <w:t xml:space="preserve"> </w:t>
      </w:r>
      <w:r w:rsidR="0066442B">
        <w:t>The SEM analysis</w:t>
      </w:r>
      <w:r w:rsidR="000E5F49">
        <w:t xml:space="preserve"> </w:t>
      </w:r>
      <w:r w:rsidR="0066442B">
        <w:t>further</w:t>
      </w:r>
      <w:r w:rsidR="000E5F49">
        <w:t xml:space="preserve"> confirmed that the copper tracers were confined to </w:t>
      </w:r>
      <w:r w:rsidR="0066442B">
        <w:t xml:space="preserve">the </w:t>
      </w:r>
      <w:r w:rsidR="000E5F49">
        <w:t>blade regions and weren’t present at all in the non-blade regions.</w:t>
      </w:r>
    </w:p>
    <w:p w:rsidR="00F24D9F" w:rsidRDefault="00F24D9F" w:rsidP="00F24D9F">
      <w:pPr>
        <w:pStyle w:val="Heading2"/>
      </w:pPr>
      <w:bookmarkStart w:id="162" w:name="_Toc404108008"/>
      <w:r>
        <w:t>8.4 – The crystallographic texture of SSCFSW aluminium</w:t>
      </w:r>
      <w:bookmarkEnd w:id="162"/>
    </w:p>
    <w:p w:rsidR="00F24D9F" w:rsidRDefault="00F24D9F" w:rsidP="000E5F49">
      <w:pPr>
        <w:spacing w:after="0"/>
      </w:pPr>
      <w:r>
        <w:tab/>
        <w:t>The crystallo</w:t>
      </w:r>
      <w:r w:rsidR="000E5F49">
        <w:t>graphic texture across the DRX was considered both for</w:t>
      </w:r>
      <w:r>
        <w:t xml:space="preserve"> the blade and non-blade regions, and all aluminium alloys </w:t>
      </w:r>
      <w:r w:rsidR="0066442B">
        <w:t xml:space="preserve">were </w:t>
      </w:r>
      <w:r>
        <w:t>investigated.</w:t>
      </w:r>
      <w:r w:rsidR="000E5F49">
        <w:t xml:space="preserve"> </w:t>
      </w:r>
      <w:r>
        <w:t>The crystallographic texture was concurrent with other texture that has been dominated by a tool probe, and therefore the weld region is dominated by shear caused by the tool pin rotation.</w:t>
      </w:r>
      <w:r w:rsidR="000E5F49">
        <w:t xml:space="preserve"> </w:t>
      </w:r>
      <w:r>
        <w:t>Methodologies previously developed in order to analyse the texture with respect to the shear plane normal and the shear direction caused by the probe at every location within the DRX were employed.</w:t>
      </w:r>
    </w:p>
    <w:p w:rsidR="00F24D9F" w:rsidRDefault="00F24D9F" w:rsidP="000E5F49">
      <w:pPr>
        <w:spacing w:after="0"/>
        <w:ind w:firstLine="720"/>
        <w:rPr>
          <w:u w:val="single"/>
        </w:rPr>
      </w:pPr>
      <w:r>
        <w:t>For 6082-T6 and 5083-0 SSCFSW t</w:t>
      </w:r>
      <w:r w:rsidRPr="00F64625">
        <w:t xml:space="preserve">he texture throughout the DRX is dominated by simple shear texture with </w:t>
      </w:r>
      <w:r w:rsidRPr="00F64625">
        <w:rPr>
          <w:position w:val="-4"/>
          <w:sz w:val="20"/>
          <w:szCs w:val="20"/>
        </w:rPr>
        <w:object w:dxaOrig="240" w:dyaOrig="260">
          <v:shape id="_x0000_i1158" type="#_x0000_t75" style="width:12pt;height:13.5pt" o:ole="">
            <v:imagedata r:id="rId9" o:title=""/>
          </v:shape>
          <o:OLEObject Type="Embed" ProgID="Equation.3" ShapeID="_x0000_i1158" DrawAspect="Content" ObjectID="_1494525476" r:id="rId1135"/>
        </w:object>
      </w:r>
      <w:r w:rsidRPr="00F64625">
        <w:t>/</w:t>
      </w:r>
      <w:r w:rsidRPr="00F64625">
        <w:rPr>
          <w:position w:val="-4"/>
          <w:sz w:val="20"/>
          <w:szCs w:val="20"/>
        </w:rPr>
        <w:object w:dxaOrig="240" w:dyaOrig="300">
          <v:shape id="_x0000_i1159" type="#_x0000_t75" style="width:12pt;height:15pt" o:ole="">
            <v:imagedata r:id="rId11" o:title=""/>
          </v:shape>
          <o:OLEObject Type="Embed" ProgID="Equation.3" ShapeID="_x0000_i1159" DrawAspect="Content" ObjectID="_1494525477" r:id="rId1136"/>
        </w:object>
      </w:r>
      <w:r w:rsidRPr="00F64625">
        <w:t xml:space="preserve"> components dominating with some C component.</w:t>
      </w:r>
      <w:r w:rsidR="000E5F49">
        <w:t xml:space="preserve"> </w:t>
      </w:r>
      <w:r w:rsidRPr="00F051E2">
        <w:t>For the AA7075-AA2024 welds no clear alternations in banding were observed for the</w:t>
      </w:r>
      <w:r w:rsidR="0066442B">
        <w:t xml:space="preserve"> B</w:t>
      </w:r>
      <w:r w:rsidRPr="00F051E2">
        <w:t>,</w:t>
      </w:r>
      <w:r w:rsidR="0066442B" w:rsidRPr="00F051E2">
        <w:rPr>
          <w:position w:val="-4"/>
        </w:rPr>
        <w:object w:dxaOrig="240" w:dyaOrig="300">
          <v:shape id="_x0000_i1160" type="#_x0000_t75" style="width:10.5pt;height:13.5pt" o:ole="">
            <v:imagedata r:id="rId11" o:title=""/>
          </v:shape>
          <o:OLEObject Type="Embed" ProgID="Equation.3" ShapeID="_x0000_i1160" DrawAspect="Content" ObjectID="_1494525478" r:id="rId1137"/>
        </w:object>
      </w:r>
      <w:proofErr w:type="gramStart"/>
      <w:r w:rsidRPr="00F051E2">
        <w:t>,</w:t>
      </w:r>
      <w:proofErr w:type="gramEnd"/>
      <w:r w:rsidRPr="00F051E2">
        <w:t xml:space="preserve"> or C components. </w:t>
      </w:r>
      <w:r w:rsidRPr="00127405">
        <w:t xml:space="preserve">The alternating </w:t>
      </w:r>
      <w:r w:rsidR="000E5F49">
        <w:t xml:space="preserve">texture component </w:t>
      </w:r>
      <w:r w:rsidRPr="00127405">
        <w:t>bands for the 5083-O</w:t>
      </w:r>
      <w:r>
        <w:t xml:space="preserve"> samples</w:t>
      </w:r>
      <w:r w:rsidRPr="00127405">
        <w:t xml:space="preserve"> were well defined at the centre but became more diffuse further away from the centre. </w:t>
      </w:r>
      <w:r>
        <w:t xml:space="preserve">The alternating </w:t>
      </w:r>
      <w:r w:rsidR="000E5F49">
        <w:t xml:space="preserve">texture component </w:t>
      </w:r>
      <w:r>
        <w:t>bands observed for 6082-T6 samples were sharp towards the AS and centre of the weld region, but became more diffuse towards the RS</w:t>
      </w:r>
      <w:r w:rsidR="000E5F49">
        <w:t xml:space="preserve">. </w:t>
      </w:r>
      <w:r>
        <w:t>The texture results for the 7075-2024 samples were relatively weak, which could easily be the cause for the lack of consistency with the other welds</w:t>
      </w:r>
      <w:r w:rsidR="000E5F49">
        <w:t xml:space="preserve">. </w:t>
      </w:r>
      <w:r>
        <w:t>The texture observed is similar to other thick section FSW which are dominated by the tool probe and not the shoulder.</w:t>
      </w:r>
      <w:r w:rsidR="000E5F49">
        <w:t xml:space="preserve"> </w:t>
      </w:r>
      <w:r>
        <w:t>The texture of the material was unaffected by whether or not it was in a blade or non-blade region within the DRX.</w:t>
      </w:r>
      <w:r>
        <w:rPr>
          <w:u w:val="single"/>
        </w:rPr>
        <w:br w:type="page"/>
      </w:r>
    </w:p>
    <w:p w:rsidR="00795064" w:rsidRPr="001B00B9" w:rsidRDefault="00795064" w:rsidP="00795064">
      <w:pPr>
        <w:pStyle w:val="Title"/>
      </w:pPr>
      <w:r w:rsidRPr="001B00B9">
        <w:lastRenderedPageBreak/>
        <w:t>Chapter 9 – Future work</w:t>
      </w:r>
    </w:p>
    <w:p w:rsidR="00795064" w:rsidRPr="001B00B9" w:rsidRDefault="00795064" w:rsidP="00795064">
      <w:pPr>
        <w:pStyle w:val="Heading2"/>
        <w:rPr>
          <w:rFonts w:asciiTheme="minorHAnsi" w:hAnsiTheme="minorHAnsi"/>
          <w:szCs w:val="22"/>
        </w:rPr>
      </w:pPr>
      <w:bookmarkStart w:id="163" w:name="_Toc404108009"/>
      <w:r w:rsidRPr="001B00B9">
        <w:rPr>
          <w:rFonts w:asciiTheme="minorHAnsi" w:hAnsiTheme="minorHAnsi"/>
          <w:szCs w:val="22"/>
        </w:rPr>
        <w:t>9.1 – Introduction</w:t>
      </w:r>
      <w:bookmarkEnd w:id="163"/>
    </w:p>
    <w:p w:rsidR="00795064" w:rsidRPr="001B00B9" w:rsidRDefault="00795064" w:rsidP="00795064">
      <w:r w:rsidRPr="001B00B9">
        <w:tab/>
        <w:t>In this chapter the further research suggested to be investigated for SSCFSW aluminium and further characterisation of the blades phenomena is discussed below.</w:t>
      </w:r>
    </w:p>
    <w:p w:rsidR="00795064" w:rsidRPr="001B00B9" w:rsidRDefault="00795064" w:rsidP="00795064">
      <w:pPr>
        <w:pStyle w:val="Heading2"/>
        <w:rPr>
          <w:rFonts w:asciiTheme="minorHAnsi" w:hAnsiTheme="minorHAnsi"/>
          <w:szCs w:val="22"/>
        </w:rPr>
      </w:pPr>
      <w:bookmarkStart w:id="164" w:name="_Toc404108010"/>
      <w:r w:rsidRPr="001B00B9">
        <w:rPr>
          <w:rFonts w:asciiTheme="minorHAnsi" w:hAnsiTheme="minorHAnsi"/>
          <w:szCs w:val="22"/>
        </w:rPr>
        <w:t>9.2 – The future SSCFSW of aluminium</w:t>
      </w:r>
      <w:bookmarkEnd w:id="164"/>
    </w:p>
    <w:p w:rsidR="00795064" w:rsidRPr="001B00B9" w:rsidRDefault="00795064" w:rsidP="00795064">
      <w:r w:rsidRPr="001B00B9">
        <w:tab/>
        <w:t xml:space="preserve">The basis for good research is consistency for both experimental procedure and in the samples that are compared. In order to make full and fair comparison, only one variable must be varied i.e. traverse speed, while all other parameters must be kept the same. In order to further justify the research already undertaken but also to add depth and understanding to other areas, the following points are recommended </w:t>
      </w:r>
      <w:r>
        <w:t>for further</w:t>
      </w:r>
      <w:r w:rsidRPr="001B00B9">
        <w:t xml:space="preserve"> research.</w:t>
      </w:r>
    </w:p>
    <w:p w:rsidR="00795064" w:rsidRPr="001B00B9" w:rsidRDefault="00795064" w:rsidP="00795064">
      <w:pPr>
        <w:pStyle w:val="ListParagraph"/>
        <w:numPr>
          <w:ilvl w:val="0"/>
          <w:numId w:val="18"/>
        </w:numPr>
      </w:pPr>
      <w:r w:rsidRPr="001B00B9">
        <w:t xml:space="preserve">The biggest ambiguity related to this research is that of tool design, and how its variation would affect the shape of the nugget and whether or not the said blades phenomena would even arise if the tool </w:t>
      </w:r>
      <w:r>
        <w:t>design</w:t>
      </w:r>
      <w:r w:rsidRPr="001B00B9">
        <w:t xml:space="preserve"> varied. The rese</w:t>
      </w:r>
      <w:r>
        <w:t>ar</w:t>
      </w:r>
      <w:r w:rsidRPr="001B00B9">
        <w:t xml:space="preserve">ch already performed in this project has ascertained that the threads on the tool are directly related to the presence of blades, but no other tool designs were used, meaning this claim cannot be fully justified. The use of non-threaded SSCFSW tools would reveal more about this effect and how closely related to tool design </w:t>
      </w:r>
      <w:r>
        <w:t>to this phenomena is</w:t>
      </w:r>
      <w:r w:rsidRPr="001B00B9">
        <w:t>.</w:t>
      </w:r>
    </w:p>
    <w:p w:rsidR="00795064" w:rsidRPr="001B00B9" w:rsidRDefault="00795064" w:rsidP="00795064">
      <w:pPr>
        <w:pStyle w:val="ListParagraph"/>
        <w:numPr>
          <w:ilvl w:val="0"/>
          <w:numId w:val="18"/>
        </w:numPr>
      </w:pPr>
      <w:r w:rsidRPr="001B00B9">
        <w:t xml:space="preserve">For threaded tools, the effect of removing and adding additional threads is also of interest, </w:t>
      </w:r>
      <w:r>
        <w:t xml:space="preserve">as </w:t>
      </w:r>
      <w:r w:rsidRPr="001B00B9">
        <w:t>on one side of the tool there are 8 threads, which corresponded in some cases to 16 blades. The difference between thread pitch could also be varied, which would likely also affect the blade phenomena.</w:t>
      </w:r>
    </w:p>
    <w:p w:rsidR="00795064" w:rsidRPr="001B00B9" w:rsidRDefault="00795064" w:rsidP="00795064">
      <w:pPr>
        <w:pStyle w:val="ListParagraph"/>
        <w:numPr>
          <w:ilvl w:val="0"/>
          <w:numId w:val="18"/>
        </w:numPr>
      </w:pPr>
      <w:r w:rsidRPr="001B00B9">
        <w:t>While two dissimilar alloys were cross welded, the parameters by which this was done w</w:t>
      </w:r>
      <w:r>
        <w:t>ere</w:t>
      </w:r>
      <w:r w:rsidRPr="001B00B9">
        <w:t xml:space="preserve"> limited, and the effect of many other alloy grades remains unknown. Cross welding between further heat</w:t>
      </w:r>
      <w:r>
        <w:t>-</w:t>
      </w:r>
      <w:r w:rsidRPr="001B00B9">
        <w:t>treated alloys would be of interest, and doing this at a wider range of parameters – namely travers</w:t>
      </w:r>
      <w:r>
        <w:t>e</w:t>
      </w:r>
      <w:r w:rsidRPr="001B00B9">
        <w:t xml:space="preserve"> and rotation speed. A larger depth of knowledge in terms of material flow preference could be obtained using this research, and whether or not better intermixing between alloys could be </w:t>
      </w:r>
      <w:r>
        <w:t>achieved</w:t>
      </w:r>
      <w:r w:rsidRPr="001B00B9">
        <w:t>.</w:t>
      </w:r>
    </w:p>
    <w:p w:rsidR="00795064" w:rsidRPr="001B00B9" w:rsidRDefault="00795064" w:rsidP="00795064">
      <w:pPr>
        <w:pStyle w:val="ListParagraph"/>
        <w:numPr>
          <w:ilvl w:val="0"/>
          <w:numId w:val="18"/>
        </w:numPr>
      </w:pPr>
      <w:r w:rsidRPr="001B00B9">
        <w:t>Material thickness would is an area of important research, as in all cases for this research the material thickness as 8mm for both the vertical and horizontal columns. Thick section SSCFSW has significant implications for industry, particularly for the production of train cars and thick section fuselages in planes. Thin section SSCFSW also has significant implication in industry, as low as 1mm thick plates, would be of interest to aerospace applications such as stringers.</w:t>
      </w:r>
    </w:p>
    <w:p w:rsidR="00795064" w:rsidRPr="001B00B9" w:rsidRDefault="00795064" w:rsidP="00795064">
      <w:pPr>
        <w:pStyle w:val="Heading2"/>
        <w:rPr>
          <w:rFonts w:asciiTheme="minorHAnsi" w:hAnsiTheme="minorHAnsi"/>
          <w:szCs w:val="22"/>
        </w:rPr>
      </w:pPr>
      <w:bookmarkStart w:id="165" w:name="_Toc404108011"/>
      <w:r w:rsidRPr="001B00B9">
        <w:rPr>
          <w:rFonts w:asciiTheme="minorHAnsi" w:hAnsiTheme="minorHAnsi"/>
          <w:szCs w:val="22"/>
        </w:rPr>
        <w:t>9.2 – The characterisation of SSCFSW</w:t>
      </w:r>
      <w:bookmarkEnd w:id="165"/>
    </w:p>
    <w:p w:rsidR="00795064" w:rsidRPr="001B00B9" w:rsidRDefault="00795064" w:rsidP="00795064">
      <w:r w:rsidRPr="001B00B9">
        <w:tab/>
        <w:t xml:space="preserve">Extensive amounts of EBSD analysis was performed in order to obtain the crystallographic texture of the various samples analysed during this project, focused specifically on the DRX and </w:t>
      </w:r>
      <w:r>
        <w:t>its texture</w:t>
      </w:r>
      <w:r w:rsidRPr="001B00B9">
        <w:t xml:space="preserve">. However there were several ambiguities left relating to texture in the alloys investigated, that </w:t>
      </w:r>
      <w:r>
        <w:t>would benefit</w:t>
      </w:r>
      <w:r w:rsidRPr="001B00B9">
        <w:t xml:space="preserve"> </w:t>
      </w:r>
      <w:r>
        <w:t>from</w:t>
      </w:r>
      <w:r w:rsidRPr="001B00B9">
        <w:t xml:space="preserve"> additional research.</w:t>
      </w:r>
    </w:p>
    <w:p w:rsidR="00795064" w:rsidRPr="001B00B9" w:rsidRDefault="00795064" w:rsidP="00795064">
      <w:pPr>
        <w:pStyle w:val="ListParagraph"/>
        <w:numPr>
          <w:ilvl w:val="0"/>
          <w:numId w:val="19"/>
        </w:numPr>
      </w:pPr>
      <w:r w:rsidRPr="001B00B9">
        <w:lastRenderedPageBreak/>
        <w:t xml:space="preserve">Texture analysed was </w:t>
      </w:r>
      <w:r>
        <w:t xml:space="preserve">in the DRX spanning </w:t>
      </w:r>
      <w:r w:rsidRPr="001B00B9">
        <w:t>from the AS to the RS and usually contained both the blade and non-blade region. There was no clear distinction on grain size or texture for th</w:t>
      </w:r>
      <w:r>
        <w:t>ese</w:t>
      </w:r>
      <w:r w:rsidRPr="001B00B9">
        <w:t xml:space="preserve"> two sub-regions within the DRX, however this is not entirely justifiable without doing further vertical EBSD analysis, and entire DRX analysis amongst alloys. Further mapping is required to confirm this categorically, and with different samples that have more varied process parameters</w:t>
      </w:r>
    </w:p>
    <w:p w:rsidR="00795064" w:rsidRPr="001B00B9" w:rsidRDefault="00795064" w:rsidP="00795064">
      <w:pPr>
        <w:pStyle w:val="ListParagraph"/>
        <w:numPr>
          <w:ilvl w:val="0"/>
          <w:numId w:val="19"/>
        </w:numPr>
      </w:pPr>
      <w:r w:rsidRPr="001B00B9">
        <w:t xml:space="preserve">The alternating texture bands of </w:t>
      </w:r>
      <w:r>
        <w:t>B</w:t>
      </w:r>
      <w:r w:rsidRPr="001B00B9">
        <w:t>/</w:t>
      </w:r>
      <w:r w:rsidRPr="001B00B9">
        <w:rPr>
          <w:position w:val="-4"/>
        </w:rPr>
        <w:object w:dxaOrig="240" w:dyaOrig="300">
          <v:shape id="_x0000_i1161" type="#_x0000_t75" style="width:12pt;height:15pt" o:ole="">
            <v:imagedata r:id="rId11" o:title=""/>
          </v:shape>
          <o:OLEObject Type="Embed" ProgID="Equation.3" ShapeID="_x0000_i1161" DrawAspect="Content" ObjectID="_1494525479" r:id="rId1138"/>
        </w:object>
      </w:r>
      <w:r w:rsidRPr="001B00B9">
        <w:t xml:space="preserve"> </w:t>
      </w:r>
      <w:r>
        <w:t>were observed in the AA5083-0 and AA6082-T6 samples, but not in the AA7075-AA2024 samples. Based on the low indexing and contrasting results, further research into the banding phenomena for the 7xxx and 2xxx series aluminium alloys would be beneficial. Poor indexing may be the cause for the complete contrast to other EBSD results, or these two alloys may have differing response to the FSW deformation process, which is worth further investigating.</w:t>
      </w:r>
    </w:p>
    <w:p w:rsidR="003B3244" w:rsidRDefault="003B3244">
      <w:pPr>
        <w:rPr>
          <w:u w:val="single"/>
        </w:rPr>
      </w:pPr>
      <w:r>
        <w:rPr>
          <w:u w:val="single"/>
        </w:rPr>
        <w:br w:type="page"/>
      </w:r>
    </w:p>
    <w:p w:rsidR="00663FFD" w:rsidRPr="0058562A" w:rsidRDefault="00663FFD" w:rsidP="00E77E18">
      <w:pPr>
        <w:pStyle w:val="Heading3"/>
      </w:pPr>
      <w:bookmarkStart w:id="166" w:name="_Toc404108012"/>
      <w:r w:rsidRPr="0058562A">
        <w:lastRenderedPageBreak/>
        <w:t>Appendix A – FSW welding data</w:t>
      </w:r>
      <w:bookmarkEnd w:id="166"/>
    </w:p>
    <w:p w:rsidR="00663FFD" w:rsidRPr="00880B46" w:rsidRDefault="00663FFD" w:rsidP="00663FFD">
      <w:pPr>
        <w:rPr>
          <w:b/>
        </w:rPr>
      </w:pPr>
      <w:r w:rsidRPr="00880B46">
        <w:rPr>
          <w:b/>
        </w:rPr>
        <w:t>7075-2014 Welds</w:t>
      </w:r>
    </w:p>
    <w:p w:rsidR="00663FFD" w:rsidRDefault="00663FFD" w:rsidP="00663FFD">
      <w:r w:rsidRPr="00880B46">
        <w:rPr>
          <w:u w:val="single"/>
        </w:rPr>
        <w:t>Low energy Input</w:t>
      </w:r>
      <w:r>
        <w:rPr>
          <w:u w:val="single"/>
        </w:rPr>
        <w:t xml:space="preserve"> - 125mm/min traverse speed</w:t>
      </w:r>
      <w:r>
        <w:rPr>
          <w:noProof/>
          <w:lang w:eastAsia="en-GB"/>
        </w:rPr>
        <w:drawing>
          <wp:inline distT="0" distB="0" distL="0" distR="0" wp14:anchorId="77DBDF72" wp14:editId="49181A44">
            <wp:extent cx="5731510" cy="3491567"/>
            <wp:effectExtent l="0" t="0" r="2540" b="0"/>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9"/>
              </a:graphicData>
            </a:graphic>
          </wp:inline>
        </w:drawing>
      </w:r>
    </w:p>
    <w:p w:rsidR="00663FFD" w:rsidRPr="00985925" w:rsidRDefault="00663FFD" w:rsidP="00663FFD">
      <w:pPr>
        <w:rPr>
          <w:i/>
        </w:rPr>
      </w:pPr>
      <w:r w:rsidRPr="00985925">
        <w:rPr>
          <w:i/>
        </w:rPr>
        <w:t>Figure 1 – First Weld 7075-T6/2014-T4 for traverse speed 125 mm/min</w:t>
      </w:r>
    </w:p>
    <w:p w:rsidR="00663FFD" w:rsidRDefault="00663FFD" w:rsidP="00663FFD">
      <w:r>
        <w:rPr>
          <w:noProof/>
          <w:lang w:eastAsia="en-GB"/>
        </w:rPr>
        <w:drawing>
          <wp:inline distT="0" distB="0" distL="0" distR="0" wp14:anchorId="3CB4744D" wp14:editId="71DE8064">
            <wp:extent cx="5731510" cy="3491567"/>
            <wp:effectExtent l="0" t="0" r="2540"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0"/>
              </a:graphicData>
            </a:graphic>
          </wp:inline>
        </w:drawing>
      </w:r>
    </w:p>
    <w:p w:rsidR="00663FFD" w:rsidRPr="00985925" w:rsidRDefault="00663FFD" w:rsidP="00663FFD">
      <w:pPr>
        <w:rPr>
          <w:i/>
        </w:rPr>
      </w:pPr>
      <w:r w:rsidRPr="00985925">
        <w:rPr>
          <w:i/>
        </w:rPr>
        <w:t>Figure 2 – Second Weld 7075-T6/2014-T4 for traverse speed 125 mm/min</w:t>
      </w:r>
    </w:p>
    <w:p w:rsidR="00663FFD" w:rsidRPr="00880B46" w:rsidRDefault="00663FFD" w:rsidP="00663FFD">
      <w:pPr>
        <w:rPr>
          <w:u w:val="single"/>
        </w:rPr>
      </w:pPr>
      <w:r w:rsidRPr="00880B46">
        <w:rPr>
          <w:u w:val="single"/>
        </w:rPr>
        <w:lastRenderedPageBreak/>
        <w:t>High energy input</w:t>
      </w:r>
      <w:r>
        <w:rPr>
          <w:u w:val="single"/>
        </w:rPr>
        <w:t xml:space="preserve"> - 50mm/min traverse speed</w:t>
      </w:r>
    </w:p>
    <w:p w:rsidR="00663FFD" w:rsidRDefault="00663FFD" w:rsidP="00663FFD">
      <w:r>
        <w:rPr>
          <w:noProof/>
          <w:lang w:eastAsia="en-GB"/>
        </w:rPr>
        <w:drawing>
          <wp:inline distT="0" distB="0" distL="0" distR="0" wp14:anchorId="7FF07509" wp14:editId="46C6CC16">
            <wp:extent cx="5731510" cy="3491567"/>
            <wp:effectExtent l="0" t="0" r="2540" b="0"/>
            <wp:docPr id="131" name="Chart 1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1"/>
              </a:graphicData>
            </a:graphic>
          </wp:inline>
        </w:drawing>
      </w:r>
    </w:p>
    <w:p w:rsidR="00663FFD" w:rsidRPr="00985925" w:rsidRDefault="00663FFD" w:rsidP="00663FFD">
      <w:pPr>
        <w:rPr>
          <w:i/>
        </w:rPr>
      </w:pPr>
      <w:r w:rsidRPr="00985925">
        <w:rPr>
          <w:i/>
        </w:rPr>
        <w:t>Figure 3 – First Weld 7075-T6/2014-T4 for traverse speed 50 mm/min</w:t>
      </w:r>
    </w:p>
    <w:p w:rsidR="00663FFD" w:rsidRDefault="00663FFD" w:rsidP="00663FFD">
      <w:r>
        <w:rPr>
          <w:noProof/>
          <w:lang w:eastAsia="en-GB"/>
        </w:rPr>
        <w:drawing>
          <wp:inline distT="0" distB="0" distL="0" distR="0" wp14:anchorId="53903E89" wp14:editId="5FBBDFBD">
            <wp:extent cx="5731510" cy="3495241"/>
            <wp:effectExtent l="0" t="0" r="2540" b="0"/>
            <wp:docPr id="132" name="Chart 1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2"/>
              </a:graphicData>
            </a:graphic>
          </wp:inline>
        </w:drawing>
      </w:r>
    </w:p>
    <w:p w:rsidR="00663FFD" w:rsidRPr="00985925" w:rsidRDefault="00663FFD" w:rsidP="00663FFD">
      <w:pPr>
        <w:rPr>
          <w:i/>
        </w:rPr>
      </w:pPr>
      <w:r w:rsidRPr="00985925">
        <w:rPr>
          <w:i/>
        </w:rPr>
        <w:t>Figure 4 – Second Weld 7075-T6/2014-T4 for traverse speed 50 mm/min</w:t>
      </w:r>
    </w:p>
    <w:p w:rsidR="00663FFD" w:rsidRDefault="00663FFD" w:rsidP="00663FFD"/>
    <w:p w:rsidR="00663FFD" w:rsidRDefault="00663FFD" w:rsidP="00663FFD"/>
    <w:p w:rsidR="00663FFD" w:rsidRPr="00F1504F" w:rsidRDefault="00663FFD" w:rsidP="00663FFD">
      <w:pPr>
        <w:rPr>
          <w:b/>
        </w:rPr>
      </w:pPr>
      <w:r w:rsidRPr="00F1504F">
        <w:rPr>
          <w:b/>
        </w:rPr>
        <w:lastRenderedPageBreak/>
        <w:t>6082-T6 Welds</w:t>
      </w:r>
    </w:p>
    <w:p w:rsidR="00663FFD" w:rsidRPr="00F1504F" w:rsidRDefault="00663FFD" w:rsidP="00663FFD">
      <w:pPr>
        <w:rPr>
          <w:u w:val="single"/>
        </w:rPr>
      </w:pPr>
      <w:r w:rsidRPr="00F1504F">
        <w:rPr>
          <w:u w:val="single"/>
        </w:rPr>
        <w:t>Traverse Speeds 100-300mm/min</w:t>
      </w:r>
    </w:p>
    <w:p w:rsidR="00663FFD" w:rsidRDefault="00663FFD" w:rsidP="00663FFD">
      <w:r>
        <w:rPr>
          <w:noProof/>
          <w:lang w:eastAsia="en-GB"/>
        </w:rPr>
        <w:drawing>
          <wp:inline distT="0" distB="0" distL="0" distR="0" wp14:anchorId="45834AEC" wp14:editId="58DE23D6">
            <wp:extent cx="5734050" cy="3476625"/>
            <wp:effectExtent l="0" t="0" r="19050" b="9525"/>
            <wp:docPr id="133" name="Chart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3"/>
              </a:graphicData>
            </a:graphic>
          </wp:inline>
        </w:drawing>
      </w:r>
    </w:p>
    <w:p w:rsidR="00663FFD" w:rsidRPr="00985925" w:rsidRDefault="00663FFD" w:rsidP="00663FFD">
      <w:pPr>
        <w:rPr>
          <w:i/>
        </w:rPr>
      </w:pPr>
      <w:r w:rsidRPr="00985925">
        <w:rPr>
          <w:i/>
        </w:rPr>
        <w:t>Figure 5 – First Weld 6082-T6 for traverse speed 100 mm/min</w:t>
      </w:r>
    </w:p>
    <w:p w:rsidR="00663FFD" w:rsidRDefault="00663FFD" w:rsidP="00663FFD">
      <w:r>
        <w:rPr>
          <w:noProof/>
          <w:lang w:eastAsia="en-GB"/>
        </w:rPr>
        <w:drawing>
          <wp:inline distT="0" distB="0" distL="0" distR="0" wp14:anchorId="5D11BC5B" wp14:editId="0C73D351">
            <wp:extent cx="5734050" cy="3533775"/>
            <wp:effectExtent l="0" t="0" r="19050" b="9525"/>
            <wp:docPr id="134" name="Chart 1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4"/>
              </a:graphicData>
            </a:graphic>
          </wp:inline>
        </w:drawing>
      </w:r>
    </w:p>
    <w:p w:rsidR="00663FFD" w:rsidRPr="00985925" w:rsidRDefault="00663FFD" w:rsidP="00663FFD">
      <w:pPr>
        <w:rPr>
          <w:i/>
        </w:rPr>
      </w:pPr>
      <w:r w:rsidRPr="00985925">
        <w:rPr>
          <w:i/>
        </w:rPr>
        <w:t xml:space="preserve">Figure </w:t>
      </w:r>
      <w:r>
        <w:rPr>
          <w:i/>
        </w:rPr>
        <w:t>6</w:t>
      </w:r>
      <w:r w:rsidRPr="00985925">
        <w:rPr>
          <w:i/>
        </w:rPr>
        <w:t xml:space="preserve"> – First Weld 6082-T6 for traverse speed 1</w:t>
      </w:r>
      <w:r>
        <w:rPr>
          <w:i/>
        </w:rPr>
        <w:t>5</w:t>
      </w:r>
      <w:r w:rsidRPr="00985925">
        <w:rPr>
          <w:i/>
        </w:rPr>
        <w:t>0 mm/min</w:t>
      </w:r>
    </w:p>
    <w:p w:rsidR="00663FFD" w:rsidRDefault="00663FFD" w:rsidP="00663FFD"/>
    <w:p w:rsidR="00663FFD" w:rsidRDefault="00663FFD" w:rsidP="00663FFD">
      <w:r>
        <w:rPr>
          <w:noProof/>
          <w:lang w:eastAsia="en-GB"/>
        </w:rPr>
        <w:lastRenderedPageBreak/>
        <w:drawing>
          <wp:inline distT="0" distB="0" distL="0" distR="0" wp14:anchorId="527E7F40" wp14:editId="59E49643">
            <wp:extent cx="5731510" cy="3746301"/>
            <wp:effectExtent l="0" t="0" r="21590" b="26035"/>
            <wp:docPr id="135" name="Chart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5"/>
              </a:graphicData>
            </a:graphic>
          </wp:inline>
        </w:drawing>
      </w:r>
    </w:p>
    <w:p w:rsidR="00663FFD" w:rsidRPr="00985925" w:rsidRDefault="00663FFD" w:rsidP="00663FFD">
      <w:pPr>
        <w:rPr>
          <w:i/>
        </w:rPr>
      </w:pPr>
      <w:r w:rsidRPr="00985925">
        <w:rPr>
          <w:i/>
        </w:rPr>
        <w:t xml:space="preserve">Figure </w:t>
      </w:r>
      <w:r>
        <w:rPr>
          <w:i/>
        </w:rPr>
        <w:t>7</w:t>
      </w:r>
      <w:r w:rsidRPr="00985925">
        <w:rPr>
          <w:i/>
        </w:rPr>
        <w:t xml:space="preserve">– First Weld 6082-T6 for traverse speed </w:t>
      </w:r>
      <w:r>
        <w:rPr>
          <w:i/>
        </w:rPr>
        <w:t>200</w:t>
      </w:r>
      <w:r w:rsidRPr="00985925">
        <w:rPr>
          <w:i/>
        </w:rPr>
        <w:t xml:space="preserve"> mm/min</w:t>
      </w:r>
    </w:p>
    <w:p w:rsidR="00663FFD" w:rsidRDefault="00663FFD" w:rsidP="00663FFD">
      <w:r>
        <w:rPr>
          <w:noProof/>
          <w:lang w:eastAsia="en-GB"/>
        </w:rPr>
        <w:drawing>
          <wp:inline distT="0" distB="0" distL="0" distR="0" wp14:anchorId="31656447" wp14:editId="19C4CCC4">
            <wp:extent cx="5731510" cy="3746301"/>
            <wp:effectExtent l="0" t="0" r="21590" b="26035"/>
            <wp:docPr id="136" name="Chart 1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6"/>
              </a:graphicData>
            </a:graphic>
          </wp:inline>
        </w:drawing>
      </w:r>
    </w:p>
    <w:p w:rsidR="00663FFD" w:rsidRPr="00985925" w:rsidRDefault="00663FFD" w:rsidP="00663FFD">
      <w:pPr>
        <w:rPr>
          <w:i/>
        </w:rPr>
      </w:pPr>
      <w:r w:rsidRPr="00985925">
        <w:rPr>
          <w:i/>
        </w:rPr>
        <w:t xml:space="preserve">Figure </w:t>
      </w:r>
      <w:r>
        <w:rPr>
          <w:i/>
        </w:rPr>
        <w:t>8</w:t>
      </w:r>
      <w:r w:rsidRPr="00985925">
        <w:rPr>
          <w:i/>
        </w:rPr>
        <w:t xml:space="preserve"> – First Weld 6082-T6 for traverse speed </w:t>
      </w:r>
      <w:r>
        <w:rPr>
          <w:i/>
        </w:rPr>
        <w:t>25</w:t>
      </w:r>
      <w:r w:rsidRPr="00985925">
        <w:rPr>
          <w:i/>
        </w:rPr>
        <w:t>0 mm/min</w:t>
      </w:r>
    </w:p>
    <w:p w:rsidR="00663FFD" w:rsidRDefault="00663FFD" w:rsidP="00663FFD">
      <w:r>
        <w:rPr>
          <w:noProof/>
          <w:lang w:eastAsia="en-GB"/>
        </w:rPr>
        <w:lastRenderedPageBreak/>
        <w:drawing>
          <wp:inline distT="0" distB="0" distL="0" distR="0" wp14:anchorId="2DF02DEE" wp14:editId="721EDC2C">
            <wp:extent cx="5731510" cy="3744464"/>
            <wp:effectExtent l="0" t="0" r="21590" b="27940"/>
            <wp:docPr id="137" name="Chart 1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7"/>
              </a:graphicData>
            </a:graphic>
          </wp:inline>
        </w:drawing>
      </w:r>
    </w:p>
    <w:p w:rsidR="00663FFD" w:rsidRPr="00985925" w:rsidRDefault="00663FFD" w:rsidP="00663FFD">
      <w:pPr>
        <w:rPr>
          <w:i/>
        </w:rPr>
      </w:pPr>
      <w:r w:rsidRPr="00985925">
        <w:rPr>
          <w:i/>
        </w:rPr>
        <w:t xml:space="preserve">Figure </w:t>
      </w:r>
      <w:r>
        <w:rPr>
          <w:i/>
        </w:rPr>
        <w:t>9</w:t>
      </w:r>
      <w:r w:rsidRPr="00985925">
        <w:rPr>
          <w:i/>
        </w:rPr>
        <w:t xml:space="preserve"> – First Weld 6082-T6 for traverse speed </w:t>
      </w:r>
      <w:r>
        <w:rPr>
          <w:i/>
        </w:rPr>
        <w:t>30</w:t>
      </w:r>
      <w:r w:rsidRPr="00985925">
        <w:rPr>
          <w:i/>
        </w:rPr>
        <w:t>0 mm/min</w:t>
      </w:r>
    </w:p>
    <w:p w:rsidR="00663FFD" w:rsidRPr="00985925" w:rsidRDefault="00663FFD" w:rsidP="00663FFD">
      <w:pPr>
        <w:rPr>
          <w:b/>
        </w:rPr>
      </w:pPr>
      <w:r w:rsidRPr="00985925">
        <w:rPr>
          <w:b/>
        </w:rPr>
        <w:t>5083-0</w:t>
      </w:r>
      <w:r>
        <w:rPr>
          <w:b/>
        </w:rPr>
        <w:t xml:space="preserve"> Welds</w:t>
      </w:r>
    </w:p>
    <w:p w:rsidR="00663FFD" w:rsidRDefault="00663FFD" w:rsidP="00663FFD">
      <w:r>
        <w:rPr>
          <w:noProof/>
          <w:lang w:eastAsia="en-GB"/>
        </w:rPr>
        <w:drawing>
          <wp:inline distT="0" distB="0" distL="0" distR="0" wp14:anchorId="24F18696" wp14:editId="60C4F30B">
            <wp:extent cx="5731510" cy="3742627"/>
            <wp:effectExtent l="0" t="0" r="21590" b="10795"/>
            <wp:docPr id="138" name="Chart 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8"/>
              </a:graphicData>
            </a:graphic>
          </wp:inline>
        </w:drawing>
      </w:r>
    </w:p>
    <w:p w:rsidR="00663FFD" w:rsidRDefault="00663FFD" w:rsidP="00663FFD">
      <w:r w:rsidRPr="00985925">
        <w:rPr>
          <w:i/>
        </w:rPr>
        <w:t xml:space="preserve">Figure </w:t>
      </w:r>
      <w:r>
        <w:rPr>
          <w:i/>
        </w:rPr>
        <w:t xml:space="preserve">10 </w:t>
      </w:r>
      <w:r w:rsidRPr="00985925">
        <w:rPr>
          <w:i/>
        </w:rPr>
        <w:t xml:space="preserve">– First Weld </w:t>
      </w:r>
      <w:r>
        <w:rPr>
          <w:i/>
        </w:rPr>
        <w:t>5</w:t>
      </w:r>
      <w:r w:rsidRPr="00985925">
        <w:rPr>
          <w:i/>
        </w:rPr>
        <w:t>08</w:t>
      </w:r>
      <w:r>
        <w:rPr>
          <w:i/>
        </w:rPr>
        <w:t>3</w:t>
      </w:r>
      <w:r w:rsidRPr="00985925">
        <w:rPr>
          <w:i/>
        </w:rPr>
        <w:t>-T6 for traverse speed 1</w:t>
      </w:r>
      <w:r>
        <w:rPr>
          <w:i/>
        </w:rPr>
        <w:t>25</w:t>
      </w:r>
      <w:r w:rsidRPr="00985925">
        <w:rPr>
          <w:i/>
        </w:rPr>
        <w:t xml:space="preserve"> mm/min</w:t>
      </w:r>
    </w:p>
    <w:p w:rsidR="006D6F2D" w:rsidRDefault="006D6F2D" w:rsidP="00E77E18">
      <w:pPr>
        <w:pStyle w:val="Heading3"/>
      </w:pPr>
      <w:bookmarkStart w:id="167" w:name="_Toc404108013"/>
      <w:r>
        <w:lastRenderedPageBreak/>
        <w:t>Appendix B – EDAX plots for copper tracer samples</w:t>
      </w:r>
      <w:bookmarkEnd w:id="167"/>
    </w:p>
    <w:p w:rsidR="006D6F2D" w:rsidRDefault="006D6F2D" w:rsidP="006D6F2D">
      <w:pPr>
        <w:rPr>
          <w:u w:val="single"/>
        </w:rPr>
      </w:pPr>
      <w:r>
        <w:rPr>
          <w:u w:val="single"/>
        </w:rPr>
        <w:t>Site 1</w:t>
      </w:r>
    </w:p>
    <w:p w:rsidR="006D6F2D" w:rsidRDefault="006D6F2D" w:rsidP="006D6F2D">
      <w:r>
        <w:rPr>
          <w:noProof/>
          <w:lang w:eastAsia="en-GB"/>
        </w:rPr>
        <w:drawing>
          <wp:inline distT="0" distB="0" distL="0" distR="0" wp14:anchorId="7EACE2EE" wp14:editId="498AC0EB">
            <wp:extent cx="4646295" cy="5720080"/>
            <wp:effectExtent l="0" t="0" r="190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0" y="0"/>
                      <a:ext cx="4646295" cy="5720080"/>
                    </a:xfrm>
                    <a:prstGeom prst="rect">
                      <a:avLst/>
                    </a:prstGeom>
                    <a:noFill/>
                    <a:ln>
                      <a:noFill/>
                    </a:ln>
                    <a:effectLst/>
                  </pic:spPr>
                </pic:pic>
              </a:graphicData>
            </a:graphic>
          </wp:inline>
        </w:drawing>
      </w:r>
    </w:p>
    <w:p w:rsidR="006D6F2D" w:rsidRDefault="006D6F2D" w:rsidP="006D6F2D">
      <w:pPr>
        <w:rPr>
          <w:i/>
        </w:rPr>
      </w:pPr>
      <w:r>
        <w:rPr>
          <w:i/>
        </w:rPr>
        <w:t>Figure 1 - Point 1</w:t>
      </w:r>
    </w:p>
    <w:p w:rsidR="006D6F2D" w:rsidRDefault="006D6F2D" w:rsidP="006D6F2D">
      <w:r>
        <w:rPr>
          <w:noProof/>
          <w:lang w:eastAsia="en-GB"/>
        </w:rPr>
        <w:lastRenderedPageBreak/>
        <w:drawing>
          <wp:inline distT="0" distB="0" distL="0" distR="0" wp14:anchorId="6B17C5F8" wp14:editId="0A12A9B1">
            <wp:extent cx="5390515" cy="3976370"/>
            <wp:effectExtent l="0" t="0" r="635" b="5080"/>
            <wp:docPr id="213" name="Picture 213" descr="Poi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Point 2"/>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0" y="0"/>
                      <a:ext cx="5390515" cy="3976370"/>
                    </a:xfrm>
                    <a:prstGeom prst="rect">
                      <a:avLst/>
                    </a:prstGeom>
                    <a:noFill/>
                    <a:ln>
                      <a:noFill/>
                    </a:ln>
                  </pic:spPr>
                </pic:pic>
              </a:graphicData>
            </a:graphic>
          </wp:inline>
        </w:drawing>
      </w:r>
    </w:p>
    <w:p w:rsidR="006D6F2D" w:rsidRDefault="006D6F2D" w:rsidP="006D6F2D">
      <w:pPr>
        <w:rPr>
          <w:i/>
        </w:rPr>
      </w:pPr>
      <w:r>
        <w:rPr>
          <w:i/>
        </w:rPr>
        <w:t>Figure 2 - Point 2</w:t>
      </w:r>
    </w:p>
    <w:p w:rsidR="006D6F2D" w:rsidRDefault="006D6F2D" w:rsidP="006D6F2D">
      <w:r>
        <w:rPr>
          <w:noProof/>
          <w:lang w:eastAsia="en-GB"/>
        </w:rPr>
        <w:drawing>
          <wp:inline distT="0" distB="0" distL="0" distR="0" wp14:anchorId="0904A2AD" wp14:editId="11E1833E">
            <wp:extent cx="5358765" cy="3955415"/>
            <wp:effectExtent l="0" t="0" r="0" b="6985"/>
            <wp:docPr id="212" name="Picture 212" descr="Poin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Point 3"/>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5358765" cy="3955415"/>
                    </a:xfrm>
                    <a:prstGeom prst="rect">
                      <a:avLst/>
                    </a:prstGeom>
                    <a:noFill/>
                    <a:ln>
                      <a:noFill/>
                    </a:ln>
                  </pic:spPr>
                </pic:pic>
              </a:graphicData>
            </a:graphic>
          </wp:inline>
        </w:drawing>
      </w:r>
    </w:p>
    <w:p w:rsidR="006D6F2D" w:rsidRDefault="006D6F2D" w:rsidP="006D6F2D">
      <w:pPr>
        <w:rPr>
          <w:i/>
        </w:rPr>
      </w:pPr>
      <w:r>
        <w:rPr>
          <w:i/>
        </w:rPr>
        <w:t>Figure 3 - Point 3</w:t>
      </w:r>
    </w:p>
    <w:p w:rsidR="006D6F2D" w:rsidRDefault="006D6F2D" w:rsidP="006D6F2D">
      <w:r>
        <w:rPr>
          <w:noProof/>
          <w:lang w:eastAsia="en-GB"/>
        </w:rPr>
        <w:lastRenderedPageBreak/>
        <w:drawing>
          <wp:inline distT="0" distB="0" distL="0" distR="0" wp14:anchorId="1374A470" wp14:editId="7CD51807">
            <wp:extent cx="5401310" cy="3987165"/>
            <wp:effectExtent l="0" t="0" r="8890" b="0"/>
            <wp:docPr id="211" name="Picture 211" descr="Poin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Point 4"/>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5401310" cy="3987165"/>
                    </a:xfrm>
                    <a:prstGeom prst="rect">
                      <a:avLst/>
                    </a:prstGeom>
                    <a:noFill/>
                    <a:ln>
                      <a:noFill/>
                    </a:ln>
                  </pic:spPr>
                </pic:pic>
              </a:graphicData>
            </a:graphic>
          </wp:inline>
        </w:drawing>
      </w:r>
    </w:p>
    <w:p w:rsidR="006D6F2D" w:rsidRDefault="006D6F2D" w:rsidP="006D6F2D">
      <w:pPr>
        <w:rPr>
          <w:i/>
        </w:rPr>
      </w:pPr>
      <w:r>
        <w:rPr>
          <w:i/>
        </w:rPr>
        <w:t>Figure 4 - Point 4</w:t>
      </w:r>
    </w:p>
    <w:p w:rsidR="006D6F2D" w:rsidRDefault="006D6F2D" w:rsidP="006D6F2D">
      <w:r>
        <w:rPr>
          <w:noProof/>
          <w:lang w:eastAsia="en-GB"/>
        </w:rPr>
        <w:drawing>
          <wp:inline distT="0" distB="0" distL="0" distR="0" wp14:anchorId="1607BF5A" wp14:editId="4244AE72">
            <wp:extent cx="5316220" cy="3933825"/>
            <wp:effectExtent l="0" t="0" r="0" b="9525"/>
            <wp:docPr id="209" name="Picture 209" descr="Poin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Point 5"/>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0" y="0"/>
                      <a:ext cx="5316220" cy="3933825"/>
                    </a:xfrm>
                    <a:prstGeom prst="rect">
                      <a:avLst/>
                    </a:prstGeom>
                    <a:noFill/>
                    <a:ln>
                      <a:noFill/>
                    </a:ln>
                  </pic:spPr>
                </pic:pic>
              </a:graphicData>
            </a:graphic>
          </wp:inline>
        </w:drawing>
      </w:r>
    </w:p>
    <w:p w:rsidR="006D6F2D" w:rsidRDefault="006D6F2D" w:rsidP="006D6F2D">
      <w:pPr>
        <w:rPr>
          <w:i/>
        </w:rPr>
      </w:pPr>
      <w:r>
        <w:rPr>
          <w:i/>
        </w:rPr>
        <w:t>Figure 5 - Point 5</w:t>
      </w:r>
    </w:p>
    <w:p w:rsidR="006D6F2D" w:rsidRDefault="006D6F2D" w:rsidP="006D6F2D">
      <w:r>
        <w:rPr>
          <w:noProof/>
          <w:lang w:eastAsia="en-GB"/>
        </w:rPr>
        <w:lastRenderedPageBreak/>
        <w:drawing>
          <wp:inline distT="0" distB="0" distL="0" distR="0" wp14:anchorId="5FE52194" wp14:editId="7446269F">
            <wp:extent cx="5422900" cy="4008755"/>
            <wp:effectExtent l="0" t="0" r="6350" b="0"/>
            <wp:docPr id="207" name="Picture 207" descr="Poin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Point 7"/>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0" y="0"/>
                      <a:ext cx="5422900" cy="4008755"/>
                    </a:xfrm>
                    <a:prstGeom prst="rect">
                      <a:avLst/>
                    </a:prstGeom>
                    <a:noFill/>
                    <a:ln>
                      <a:noFill/>
                    </a:ln>
                  </pic:spPr>
                </pic:pic>
              </a:graphicData>
            </a:graphic>
          </wp:inline>
        </w:drawing>
      </w:r>
    </w:p>
    <w:p w:rsidR="006D6F2D" w:rsidRDefault="006D6F2D" w:rsidP="006D6F2D">
      <w:pPr>
        <w:rPr>
          <w:i/>
        </w:rPr>
      </w:pPr>
      <w:r>
        <w:rPr>
          <w:i/>
        </w:rPr>
        <w:t>Figure 6 - Point 6</w:t>
      </w:r>
    </w:p>
    <w:p w:rsidR="006D6F2D" w:rsidRDefault="006D6F2D" w:rsidP="006D6F2D">
      <w:r>
        <w:rPr>
          <w:noProof/>
          <w:lang w:eastAsia="en-GB"/>
        </w:rPr>
        <w:drawing>
          <wp:inline distT="0" distB="0" distL="0" distR="0" wp14:anchorId="42448544" wp14:editId="59B963EF">
            <wp:extent cx="5369560" cy="3976370"/>
            <wp:effectExtent l="0" t="0" r="2540" b="5080"/>
            <wp:docPr id="203" name="Picture 203" descr="Poin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Point 8"/>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0" y="0"/>
                      <a:ext cx="5369560" cy="3976370"/>
                    </a:xfrm>
                    <a:prstGeom prst="rect">
                      <a:avLst/>
                    </a:prstGeom>
                    <a:noFill/>
                    <a:ln>
                      <a:noFill/>
                    </a:ln>
                  </pic:spPr>
                </pic:pic>
              </a:graphicData>
            </a:graphic>
          </wp:inline>
        </w:drawing>
      </w:r>
    </w:p>
    <w:p w:rsidR="006D6F2D" w:rsidRDefault="006D6F2D" w:rsidP="006D6F2D">
      <w:pPr>
        <w:rPr>
          <w:i/>
        </w:rPr>
      </w:pPr>
      <w:r>
        <w:rPr>
          <w:i/>
        </w:rPr>
        <w:t>Figure 7 - Point 7</w:t>
      </w:r>
    </w:p>
    <w:p w:rsidR="006D6F2D" w:rsidRDefault="006D6F2D" w:rsidP="006D6F2D">
      <w:r>
        <w:rPr>
          <w:noProof/>
          <w:lang w:eastAsia="en-GB"/>
        </w:rPr>
        <w:lastRenderedPageBreak/>
        <w:drawing>
          <wp:inline distT="0" distB="0" distL="0" distR="0" wp14:anchorId="383BA6AF" wp14:editId="63765FC3">
            <wp:extent cx="5443855" cy="4061460"/>
            <wp:effectExtent l="0" t="0" r="4445" b="0"/>
            <wp:docPr id="202" name="Picture 202" descr="Poin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Point 9"/>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0" y="0"/>
                      <a:ext cx="5443855" cy="4061460"/>
                    </a:xfrm>
                    <a:prstGeom prst="rect">
                      <a:avLst/>
                    </a:prstGeom>
                    <a:noFill/>
                    <a:ln>
                      <a:noFill/>
                    </a:ln>
                  </pic:spPr>
                </pic:pic>
              </a:graphicData>
            </a:graphic>
          </wp:inline>
        </w:drawing>
      </w:r>
    </w:p>
    <w:p w:rsidR="006D6F2D" w:rsidRDefault="006D6F2D" w:rsidP="006D6F2D">
      <w:pPr>
        <w:rPr>
          <w:i/>
        </w:rPr>
      </w:pPr>
      <w:r>
        <w:rPr>
          <w:i/>
        </w:rPr>
        <w:t>Figure 8 - Point 8</w:t>
      </w:r>
    </w:p>
    <w:p w:rsidR="006D6F2D" w:rsidRDefault="006D6F2D" w:rsidP="006D6F2D">
      <w:r>
        <w:rPr>
          <w:noProof/>
          <w:lang w:eastAsia="en-GB"/>
        </w:rPr>
        <w:drawing>
          <wp:inline distT="0" distB="0" distL="0" distR="0" wp14:anchorId="4F44B406" wp14:editId="19BB3182">
            <wp:extent cx="5369560" cy="3966210"/>
            <wp:effectExtent l="0" t="0" r="2540" b="0"/>
            <wp:docPr id="201" name="Picture 201" descr="Poi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Point 10"/>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0" y="0"/>
                      <a:ext cx="5369560" cy="3966210"/>
                    </a:xfrm>
                    <a:prstGeom prst="rect">
                      <a:avLst/>
                    </a:prstGeom>
                    <a:noFill/>
                    <a:ln>
                      <a:noFill/>
                    </a:ln>
                  </pic:spPr>
                </pic:pic>
              </a:graphicData>
            </a:graphic>
          </wp:inline>
        </w:drawing>
      </w:r>
    </w:p>
    <w:p w:rsidR="006D6F2D" w:rsidRDefault="006D6F2D" w:rsidP="006D6F2D">
      <w:pPr>
        <w:rPr>
          <w:i/>
        </w:rPr>
      </w:pPr>
      <w:r>
        <w:rPr>
          <w:i/>
        </w:rPr>
        <w:t>Figure 9 - Point 9</w:t>
      </w:r>
    </w:p>
    <w:p w:rsidR="006D6F2D" w:rsidRDefault="006D6F2D" w:rsidP="006D6F2D">
      <w:pPr>
        <w:rPr>
          <w:u w:val="single"/>
        </w:rPr>
      </w:pPr>
      <w:r>
        <w:rPr>
          <w:u w:val="single"/>
        </w:rPr>
        <w:lastRenderedPageBreak/>
        <w:t>Site 2</w:t>
      </w:r>
    </w:p>
    <w:p w:rsidR="006D6F2D" w:rsidRDefault="006D6F2D" w:rsidP="006D6F2D">
      <w:r>
        <w:rPr>
          <w:noProof/>
          <w:lang w:eastAsia="en-GB"/>
        </w:rPr>
        <w:drawing>
          <wp:inline distT="0" distB="0" distL="0" distR="0" wp14:anchorId="3D670E36" wp14:editId="3598FA1F">
            <wp:extent cx="5146040" cy="3806190"/>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0" y="0"/>
                      <a:ext cx="5146040" cy="3806190"/>
                    </a:xfrm>
                    <a:prstGeom prst="rect">
                      <a:avLst/>
                    </a:prstGeom>
                    <a:noFill/>
                    <a:ln>
                      <a:noFill/>
                    </a:ln>
                  </pic:spPr>
                </pic:pic>
              </a:graphicData>
            </a:graphic>
          </wp:inline>
        </w:drawing>
      </w:r>
    </w:p>
    <w:p w:rsidR="006D6F2D" w:rsidRDefault="006D6F2D" w:rsidP="006D6F2D">
      <w:pPr>
        <w:rPr>
          <w:i/>
        </w:rPr>
      </w:pPr>
      <w:r>
        <w:rPr>
          <w:i/>
        </w:rPr>
        <w:t>Figure 10 – Site 2 Point 1</w:t>
      </w:r>
    </w:p>
    <w:p w:rsidR="006D6F2D" w:rsidRDefault="006D6F2D" w:rsidP="006D6F2D">
      <w:r>
        <w:rPr>
          <w:noProof/>
          <w:lang w:eastAsia="en-GB"/>
        </w:rPr>
        <w:drawing>
          <wp:inline distT="0" distB="0" distL="0" distR="0" wp14:anchorId="48C03C32" wp14:editId="11D22834">
            <wp:extent cx="5114290" cy="379603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0" y="0"/>
                      <a:ext cx="5114290" cy="3796030"/>
                    </a:xfrm>
                    <a:prstGeom prst="rect">
                      <a:avLst/>
                    </a:prstGeom>
                    <a:noFill/>
                    <a:ln>
                      <a:noFill/>
                    </a:ln>
                  </pic:spPr>
                </pic:pic>
              </a:graphicData>
            </a:graphic>
          </wp:inline>
        </w:drawing>
      </w:r>
    </w:p>
    <w:p w:rsidR="006D6F2D" w:rsidRDefault="006D6F2D" w:rsidP="006D6F2D">
      <w:pPr>
        <w:rPr>
          <w:i/>
        </w:rPr>
      </w:pPr>
      <w:r>
        <w:rPr>
          <w:i/>
        </w:rPr>
        <w:t>Figure 11– Site 2 Point 2</w:t>
      </w:r>
    </w:p>
    <w:p w:rsidR="006D6F2D" w:rsidRDefault="006D6F2D" w:rsidP="006D6F2D">
      <w:r>
        <w:rPr>
          <w:noProof/>
          <w:lang w:eastAsia="en-GB"/>
        </w:rPr>
        <w:lastRenderedPageBreak/>
        <w:drawing>
          <wp:inline distT="0" distB="0" distL="0" distR="0" wp14:anchorId="465D04CB" wp14:editId="798DB888">
            <wp:extent cx="5401310" cy="3987165"/>
            <wp:effectExtent l="0" t="0" r="889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0" y="0"/>
                      <a:ext cx="5401310" cy="3987165"/>
                    </a:xfrm>
                    <a:prstGeom prst="rect">
                      <a:avLst/>
                    </a:prstGeom>
                    <a:noFill/>
                    <a:ln>
                      <a:noFill/>
                    </a:ln>
                  </pic:spPr>
                </pic:pic>
              </a:graphicData>
            </a:graphic>
          </wp:inline>
        </w:drawing>
      </w:r>
    </w:p>
    <w:p w:rsidR="006D6F2D" w:rsidRDefault="006D6F2D" w:rsidP="006D6F2D">
      <w:pPr>
        <w:rPr>
          <w:i/>
        </w:rPr>
      </w:pPr>
      <w:r>
        <w:rPr>
          <w:i/>
        </w:rPr>
        <w:t>Figure 12 – Site 2 Point 3</w:t>
      </w:r>
    </w:p>
    <w:p w:rsidR="006D6F2D" w:rsidRDefault="006D6F2D" w:rsidP="006D6F2D">
      <w:r>
        <w:rPr>
          <w:noProof/>
          <w:lang w:eastAsia="en-GB"/>
        </w:rPr>
        <w:drawing>
          <wp:inline distT="0" distB="0" distL="0" distR="0" wp14:anchorId="4CED42F9" wp14:editId="452F372E">
            <wp:extent cx="5401310" cy="3976370"/>
            <wp:effectExtent l="0" t="0" r="8890" b="508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0" y="0"/>
                      <a:ext cx="5401310" cy="3976370"/>
                    </a:xfrm>
                    <a:prstGeom prst="rect">
                      <a:avLst/>
                    </a:prstGeom>
                    <a:noFill/>
                    <a:ln>
                      <a:noFill/>
                    </a:ln>
                  </pic:spPr>
                </pic:pic>
              </a:graphicData>
            </a:graphic>
          </wp:inline>
        </w:drawing>
      </w:r>
    </w:p>
    <w:p w:rsidR="006D6F2D" w:rsidRDefault="006D6F2D" w:rsidP="006D6F2D">
      <w:pPr>
        <w:rPr>
          <w:i/>
        </w:rPr>
      </w:pPr>
      <w:r>
        <w:rPr>
          <w:i/>
        </w:rPr>
        <w:t>Figure 13 – Site 2 Point 4</w:t>
      </w:r>
    </w:p>
    <w:p w:rsidR="006D6F2D" w:rsidRDefault="006D6F2D" w:rsidP="006D6F2D">
      <w:r>
        <w:rPr>
          <w:noProof/>
          <w:lang w:eastAsia="en-GB"/>
        </w:rPr>
        <w:lastRenderedPageBreak/>
        <w:drawing>
          <wp:inline distT="0" distB="0" distL="0" distR="0" wp14:anchorId="3F64A8B1" wp14:editId="13A864FF">
            <wp:extent cx="5380355" cy="3976370"/>
            <wp:effectExtent l="0" t="0" r="0" b="508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5380355" cy="3976370"/>
                    </a:xfrm>
                    <a:prstGeom prst="rect">
                      <a:avLst/>
                    </a:prstGeom>
                    <a:noFill/>
                    <a:ln>
                      <a:noFill/>
                    </a:ln>
                  </pic:spPr>
                </pic:pic>
              </a:graphicData>
            </a:graphic>
          </wp:inline>
        </w:drawing>
      </w:r>
    </w:p>
    <w:p w:rsidR="006D6F2D" w:rsidRDefault="006D6F2D" w:rsidP="006D6F2D">
      <w:pPr>
        <w:rPr>
          <w:i/>
        </w:rPr>
      </w:pPr>
      <w:r>
        <w:rPr>
          <w:i/>
        </w:rPr>
        <w:t>Figure 14 – Site 2 Point 5</w:t>
      </w:r>
    </w:p>
    <w:p w:rsidR="006D6F2D" w:rsidRDefault="006D6F2D" w:rsidP="006D6F2D">
      <w:r>
        <w:rPr>
          <w:noProof/>
          <w:lang w:eastAsia="en-GB"/>
        </w:rPr>
        <w:drawing>
          <wp:inline distT="0" distB="0" distL="0" distR="0" wp14:anchorId="3E37442F" wp14:editId="693F85BB">
            <wp:extent cx="5380355" cy="3976370"/>
            <wp:effectExtent l="0" t="0" r="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5380355" cy="3976370"/>
                    </a:xfrm>
                    <a:prstGeom prst="rect">
                      <a:avLst/>
                    </a:prstGeom>
                    <a:noFill/>
                    <a:ln>
                      <a:noFill/>
                    </a:ln>
                  </pic:spPr>
                </pic:pic>
              </a:graphicData>
            </a:graphic>
          </wp:inline>
        </w:drawing>
      </w:r>
    </w:p>
    <w:p w:rsidR="006D6F2D" w:rsidRDefault="006D6F2D" w:rsidP="006D6F2D">
      <w:pPr>
        <w:rPr>
          <w:i/>
        </w:rPr>
      </w:pPr>
      <w:r>
        <w:rPr>
          <w:i/>
        </w:rPr>
        <w:t>Figure 15 – Site 2 Point 6</w:t>
      </w:r>
    </w:p>
    <w:p w:rsidR="006D6F2D" w:rsidRDefault="006D6F2D" w:rsidP="006D6F2D">
      <w:r>
        <w:rPr>
          <w:noProof/>
          <w:lang w:eastAsia="en-GB"/>
        </w:rPr>
        <w:lastRenderedPageBreak/>
        <w:drawing>
          <wp:inline distT="0" distB="0" distL="0" distR="0" wp14:anchorId="44FA3BC9" wp14:editId="4ED47A97">
            <wp:extent cx="5433060" cy="4029710"/>
            <wp:effectExtent l="0" t="0" r="0" b="889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164">
                      <a:extLst>
                        <a:ext uri="{28A0092B-C50C-407E-A947-70E740481C1C}">
                          <a14:useLocalDpi xmlns:a14="http://schemas.microsoft.com/office/drawing/2010/main" val="0"/>
                        </a:ext>
                      </a:extLst>
                    </a:blip>
                    <a:srcRect/>
                    <a:stretch>
                      <a:fillRect/>
                    </a:stretch>
                  </pic:blipFill>
                  <pic:spPr bwMode="auto">
                    <a:xfrm>
                      <a:off x="0" y="0"/>
                      <a:ext cx="5433060" cy="4029710"/>
                    </a:xfrm>
                    <a:prstGeom prst="rect">
                      <a:avLst/>
                    </a:prstGeom>
                    <a:noFill/>
                    <a:ln>
                      <a:noFill/>
                    </a:ln>
                  </pic:spPr>
                </pic:pic>
              </a:graphicData>
            </a:graphic>
          </wp:inline>
        </w:drawing>
      </w:r>
    </w:p>
    <w:p w:rsidR="006D6F2D" w:rsidRDefault="006D6F2D" w:rsidP="006D6F2D">
      <w:pPr>
        <w:rPr>
          <w:i/>
        </w:rPr>
      </w:pPr>
      <w:r>
        <w:rPr>
          <w:i/>
        </w:rPr>
        <w:t>Figure 16 – Site 2 Point 7</w:t>
      </w:r>
    </w:p>
    <w:p w:rsidR="006D6F2D" w:rsidRDefault="006D6F2D" w:rsidP="006D6F2D">
      <w:r>
        <w:rPr>
          <w:noProof/>
          <w:lang w:eastAsia="en-GB"/>
        </w:rPr>
        <w:drawing>
          <wp:inline distT="0" distB="0" distL="0" distR="0" wp14:anchorId="486FD443" wp14:editId="052EED47">
            <wp:extent cx="5433060" cy="4018915"/>
            <wp:effectExtent l="0" t="0" r="0" b="63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65">
                      <a:extLst>
                        <a:ext uri="{28A0092B-C50C-407E-A947-70E740481C1C}">
                          <a14:useLocalDpi xmlns:a14="http://schemas.microsoft.com/office/drawing/2010/main" val="0"/>
                        </a:ext>
                      </a:extLst>
                    </a:blip>
                    <a:srcRect/>
                    <a:stretch>
                      <a:fillRect/>
                    </a:stretch>
                  </pic:blipFill>
                  <pic:spPr bwMode="auto">
                    <a:xfrm>
                      <a:off x="0" y="0"/>
                      <a:ext cx="5433060" cy="4018915"/>
                    </a:xfrm>
                    <a:prstGeom prst="rect">
                      <a:avLst/>
                    </a:prstGeom>
                    <a:noFill/>
                    <a:ln>
                      <a:noFill/>
                    </a:ln>
                  </pic:spPr>
                </pic:pic>
              </a:graphicData>
            </a:graphic>
          </wp:inline>
        </w:drawing>
      </w:r>
    </w:p>
    <w:p w:rsidR="006D6F2D" w:rsidRDefault="006D6F2D" w:rsidP="006D6F2D">
      <w:pPr>
        <w:rPr>
          <w:i/>
        </w:rPr>
      </w:pPr>
      <w:r>
        <w:rPr>
          <w:i/>
        </w:rPr>
        <w:t>Figure 17 – Site 2 Point 8</w:t>
      </w:r>
    </w:p>
    <w:p w:rsidR="006D6F2D" w:rsidRDefault="006D6F2D" w:rsidP="006D6F2D">
      <w:pPr>
        <w:rPr>
          <w:u w:val="single"/>
        </w:rPr>
      </w:pPr>
      <w:r>
        <w:rPr>
          <w:u w:val="single"/>
        </w:rPr>
        <w:lastRenderedPageBreak/>
        <w:t>Site 3</w:t>
      </w:r>
    </w:p>
    <w:p w:rsidR="006D6F2D" w:rsidRDefault="006D6F2D" w:rsidP="006D6F2D">
      <w:r>
        <w:rPr>
          <w:noProof/>
          <w:lang w:eastAsia="en-GB"/>
        </w:rPr>
        <w:drawing>
          <wp:inline distT="0" distB="0" distL="0" distR="0" wp14:anchorId="74517596" wp14:editId="7418EF8E">
            <wp:extent cx="5146040" cy="379603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5146040" cy="3796030"/>
                    </a:xfrm>
                    <a:prstGeom prst="rect">
                      <a:avLst/>
                    </a:prstGeom>
                    <a:noFill/>
                    <a:ln>
                      <a:noFill/>
                    </a:ln>
                  </pic:spPr>
                </pic:pic>
              </a:graphicData>
            </a:graphic>
          </wp:inline>
        </w:drawing>
      </w:r>
    </w:p>
    <w:p w:rsidR="006D6F2D" w:rsidRDefault="006D6F2D" w:rsidP="006D6F2D">
      <w:pPr>
        <w:rPr>
          <w:i/>
        </w:rPr>
      </w:pPr>
      <w:r>
        <w:rPr>
          <w:i/>
        </w:rPr>
        <w:t>Figure 18 – Site 3 Point 1</w:t>
      </w:r>
    </w:p>
    <w:p w:rsidR="006D6F2D" w:rsidRDefault="006D6F2D" w:rsidP="006D6F2D">
      <w:r>
        <w:rPr>
          <w:noProof/>
          <w:lang w:eastAsia="en-GB"/>
        </w:rPr>
        <w:drawing>
          <wp:inline distT="0" distB="0" distL="0" distR="0" wp14:anchorId="7BAB025C" wp14:editId="6A86734A">
            <wp:extent cx="5092700" cy="377444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5092700" cy="3774440"/>
                    </a:xfrm>
                    <a:prstGeom prst="rect">
                      <a:avLst/>
                    </a:prstGeom>
                    <a:noFill/>
                    <a:ln>
                      <a:noFill/>
                    </a:ln>
                  </pic:spPr>
                </pic:pic>
              </a:graphicData>
            </a:graphic>
          </wp:inline>
        </w:drawing>
      </w:r>
    </w:p>
    <w:p w:rsidR="006D6F2D" w:rsidRDefault="006D6F2D" w:rsidP="006D6F2D">
      <w:pPr>
        <w:rPr>
          <w:i/>
        </w:rPr>
      </w:pPr>
      <w:r>
        <w:rPr>
          <w:i/>
        </w:rPr>
        <w:t>Figure 19 – Site 3 Point 2</w:t>
      </w:r>
    </w:p>
    <w:p w:rsidR="006D6F2D" w:rsidRDefault="006D6F2D" w:rsidP="006D6F2D">
      <w:r>
        <w:rPr>
          <w:noProof/>
          <w:lang w:eastAsia="en-GB"/>
        </w:rPr>
        <w:lastRenderedPageBreak/>
        <w:drawing>
          <wp:inline distT="0" distB="0" distL="0" distR="0" wp14:anchorId="4301BF11" wp14:editId="350BB935">
            <wp:extent cx="5380355" cy="3976370"/>
            <wp:effectExtent l="0" t="0" r="0" b="508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5380355" cy="3976370"/>
                    </a:xfrm>
                    <a:prstGeom prst="rect">
                      <a:avLst/>
                    </a:prstGeom>
                    <a:noFill/>
                    <a:ln>
                      <a:noFill/>
                    </a:ln>
                  </pic:spPr>
                </pic:pic>
              </a:graphicData>
            </a:graphic>
          </wp:inline>
        </w:drawing>
      </w:r>
    </w:p>
    <w:p w:rsidR="006D6F2D" w:rsidRDefault="006D6F2D" w:rsidP="006D6F2D">
      <w:pPr>
        <w:rPr>
          <w:i/>
        </w:rPr>
      </w:pPr>
      <w:r>
        <w:rPr>
          <w:i/>
        </w:rPr>
        <w:t>Figure 20 – Site 3 Point 3</w:t>
      </w:r>
    </w:p>
    <w:p w:rsidR="006D6F2D" w:rsidRDefault="006D6F2D" w:rsidP="006D6F2D">
      <w:r>
        <w:rPr>
          <w:noProof/>
          <w:lang w:eastAsia="en-GB"/>
        </w:rPr>
        <w:drawing>
          <wp:inline distT="0" distB="0" distL="0" distR="0" wp14:anchorId="1DCCEB6A" wp14:editId="59700E15">
            <wp:extent cx="5295265" cy="3933825"/>
            <wp:effectExtent l="0" t="0" r="635"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169">
                      <a:extLst>
                        <a:ext uri="{28A0092B-C50C-407E-A947-70E740481C1C}">
                          <a14:useLocalDpi xmlns:a14="http://schemas.microsoft.com/office/drawing/2010/main" val="0"/>
                        </a:ext>
                      </a:extLst>
                    </a:blip>
                    <a:srcRect/>
                    <a:stretch>
                      <a:fillRect/>
                    </a:stretch>
                  </pic:blipFill>
                  <pic:spPr bwMode="auto">
                    <a:xfrm>
                      <a:off x="0" y="0"/>
                      <a:ext cx="5295265" cy="3933825"/>
                    </a:xfrm>
                    <a:prstGeom prst="rect">
                      <a:avLst/>
                    </a:prstGeom>
                    <a:noFill/>
                    <a:ln>
                      <a:noFill/>
                    </a:ln>
                  </pic:spPr>
                </pic:pic>
              </a:graphicData>
            </a:graphic>
          </wp:inline>
        </w:drawing>
      </w:r>
    </w:p>
    <w:p w:rsidR="006D6F2D" w:rsidRDefault="006D6F2D" w:rsidP="006D6F2D">
      <w:pPr>
        <w:rPr>
          <w:i/>
        </w:rPr>
      </w:pPr>
      <w:r>
        <w:rPr>
          <w:i/>
        </w:rPr>
        <w:t>Figure 21 – Site 3 Point 4</w:t>
      </w:r>
    </w:p>
    <w:p w:rsidR="006D6F2D" w:rsidRDefault="006D6F2D" w:rsidP="006D6F2D">
      <w:r>
        <w:rPr>
          <w:noProof/>
          <w:lang w:eastAsia="en-GB"/>
        </w:rPr>
        <w:lastRenderedPageBreak/>
        <w:drawing>
          <wp:inline distT="0" distB="0" distL="0" distR="0" wp14:anchorId="3AD92DE5" wp14:editId="38C2841B">
            <wp:extent cx="5412105" cy="3997960"/>
            <wp:effectExtent l="0" t="0" r="0"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170">
                      <a:extLst>
                        <a:ext uri="{28A0092B-C50C-407E-A947-70E740481C1C}">
                          <a14:useLocalDpi xmlns:a14="http://schemas.microsoft.com/office/drawing/2010/main" val="0"/>
                        </a:ext>
                      </a:extLst>
                    </a:blip>
                    <a:srcRect/>
                    <a:stretch>
                      <a:fillRect/>
                    </a:stretch>
                  </pic:blipFill>
                  <pic:spPr bwMode="auto">
                    <a:xfrm>
                      <a:off x="0" y="0"/>
                      <a:ext cx="5412105" cy="3997960"/>
                    </a:xfrm>
                    <a:prstGeom prst="rect">
                      <a:avLst/>
                    </a:prstGeom>
                    <a:noFill/>
                    <a:ln>
                      <a:noFill/>
                    </a:ln>
                  </pic:spPr>
                </pic:pic>
              </a:graphicData>
            </a:graphic>
          </wp:inline>
        </w:drawing>
      </w:r>
    </w:p>
    <w:p w:rsidR="006D6F2D" w:rsidRDefault="006D6F2D" w:rsidP="006D6F2D">
      <w:pPr>
        <w:rPr>
          <w:i/>
        </w:rPr>
      </w:pPr>
      <w:r>
        <w:rPr>
          <w:i/>
        </w:rPr>
        <w:t>Figure 22 – Site 3 Point 5</w:t>
      </w:r>
    </w:p>
    <w:p w:rsidR="006D6F2D" w:rsidRDefault="006D6F2D" w:rsidP="006D6F2D">
      <w:r>
        <w:rPr>
          <w:noProof/>
          <w:lang w:eastAsia="en-GB"/>
        </w:rPr>
        <w:drawing>
          <wp:inline distT="0" distB="0" distL="0" distR="0" wp14:anchorId="1952D874" wp14:editId="1A46890C">
            <wp:extent cx="5316220" cy="391287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171">
                      <a:extLst>
                        <a:ext uri="{28A0092B-C50C-407E-A947-70E740481C1C}">
                          <a14:useLocalDpi xmlns:a14="http://schemas.microsoft.com/office/drawing/2010/main" val="0"/>
                        </a:ext>
                      </a:extLst>
                    </a:blip>
                    <a:srcRect/>
                    <a:stretch>
                      <a:fillRect/>
                    </a:stretch>
                  </pic:blipFill>
                  <pic:spPr bwMode="auto">
                    <a:xfrm>
                      <a:off x="0" y="0"/>
                      <a:ext cx="5316220" cy="3912870"/>
                    </a:xfrm>
                    <a:prstGeom prst="rect">
                      <a:avLst/>
                    </a:prstGeom>
                    <a:noFill/>
                    <a:ln>
                      <a:noFill/>
                    </a:ln>
                  </pic:spPr>
                </pic:pic>
              </a:graphicData>
            </a:graphic>
          </wp:inline>
        </w:drawing>
      </w:r>
    </w:p>
    <w:p w:rsidR="006D6F2D" w:rsidRDefault="006D6F2D" w:rsidP="006D6F2D">
      <w:pPr>
        <w:rPr>
          <w:i/>
        </w:rPr>
      </w:pPr>
      <w:r>
        <w:rPr>
          <w:i/>
        </w:rPr>
        <w:t>Figure 23 – Site 3 Point 6</w:t>
      </w:r>
    </w:p>
    <w:p w:rsidR="006D6F2D" w:rsidRDefault="006D6F2D" w:rsidP="006D6F2D">
      <w:r>
        <w:rPr>
          <w:noProof/>
          <w:lang w:eastAsia="en-GB"/>
        </w:rPr>
        <w:lastRenderedPageBreak/>
        <w:drawing>
          <wp:inline distT="0" distB="0" distL="0" distR="0" wp14:anchorId="1F045FF6" wp14:editId="05E2289A">
            <wp:extent cx="5720080" cy="42532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2">
                      <a:extLst>
                        <a:ext uri="{28A0092B-C50C-407E-A947-70E740481C1C}">
                          <a14:useLocalDpi xmlns:a14="http://schemas.microsoft.com/office/drawing/2010/main" val="0"/>
                        </a:ext>
                      </a:extLst>
                    </a:blip>
                    <a:srcRect/>
                    <a:stretch>
                      <a:fillRect/>
                    </a:stretch>
                  </pic:blipFill>
                  <pic:spPr bwMode="auto">
                    <a:xfrm>
                      <a:off x="0" y="0"/>
                      <a:ext cx="5720080" cy="4253230"/>
                    </a:xfrm>
                    <a:prstGeom prst="rect">
                      <a:avLst/>
                    </a:prstGeom>
                    <a:noFill/>
                    <a:ln>
                      <a:noFill/>
                    </a:ln>
                  </pic:spPr>
                </pic:pic>
              </a:graphicData>
            </a:graphic>
          </wp:inline>
        </w:drawing>
      </w:r>
    </w:p>
    <w:p w:rsidR="006D6F2D" w:rsidRDefault="006D6F2D" w:rsidP="006D6F2D">
      <w:pPr>
        <w:rPr>
          <w:i/>
        </w:rPr>
      </w:pPr>
      <w:r>
        <w:rPr>
          <w:i/>
        </w:rPr>
        <w:t>Figure 24 – Site 3 Point 7</w:t>
      </w:r>
    </w:p>
    <w:p w:rsidR="006D6F2D" w:rsidRDefault="006D6F2D" w:rsidP="006D6F2D"/>
    <w:p w:rsidR="006D6F2D" w:rsidRDefault="006D6F2D">
      <w:pPr>
        <w:rPr>
          <w:b/>
          <w:u w:val="single"/>
        </w:rPr>
      </w:pPr>
      <w:r>
        <w:rPr>
          <w:b/>
          <w:u w:val="single"/>
        </w:rPr>
        <w:br w:type="page"/>
      </w:r>
    </w:p>
    <w:p w:rsidR="005E44D7" w:rsidRDefault="005E44D7" w:rsidP="00E77E18">
      <w:pPr>
        <w:pStyle w:val="Heading3"/>
      </w:pPr>
      <w:bookmarkStart w:id="168" w:name="_Toc404108014"/>
      <w:r>
        <w:lastRenderedPageBreak/>
        <w:t>References</w:t>
      </w:r>
      <w:bookmarkEnd w:id="168"/>
    </w:p>
    <w:p w:rsidR="00C33B3C" w:rsidRDefault="00C33B3C" w:rsidP="00C33B3C">
      <w:r>
        <w:t>Mohamed Mohamed Zaky, Ahmed, The Development of Thick Section Welds and Ultra-Fine Grain Aluminium Using Friction Stir Welding and Processing, 2009</w:t>
      </w:r>
    </w:p>
    <w:p w:rsidR="00C33B3C" w:rsidRDefault="00C33B3C" w:rsidP="00C33B3C">
      <w:pPr>
        <w:rPr>
          <w:lang w:eastAsia="en-GB"/>
        </w:rPr>
      </w:pPr>
      <w:r>
        <w:t xml:space="preserve">ASM handbook Aluminium and aluminium alloys – Edited by Joseph R. Davis, 1999 </w:t>
      </w:r>
    </w:p>
    <w:p w:rsidR="00C33B3C" w:rsidRDefault="00C33B3C" w:rsidP="00C33B3C">
      <w:pPr>
        <w:rPr>
          <w:u w:val="single"/>
        </w:rPr>
      </w:pPr>
      <w:r>
        <w:rPr>
          <w:u w:val="single"/>
        </w:rPr>
        <w:fldChar w:fldCharType="begin" w:fldLock="1"/>
      </w:r>
      <w:r>
        <w:rPr>
          <w:u w:val="single"/>
        </w:rPr>
        <w:instrText>ADDIN CSL_CITATION { "citationItems" : [ { "id" : "ITEM-1", "itemData" : { "DOI" : "10.1016/j.msea.2004.08.059", "ISSN" : "09215093", "author" : [ { "dropping-particle" : "", "family" : "Attallah", "given" : "Moataz M.", "non-dropping-particle" : "", "parse-names" : false, "suffix" : "" }, { "dropping-particle" : "", "family" : "Salem", "given" : "Hanadi G.", "non-dropping-particle" : "", "parse-names" : false, "suffix" : "" } ], "container-title" : "Materials Science and Engineering: A", "id" : "ITEM-1", "issue" : "1-2", "issued" : { "date-parts" : [ [ "2005", "1" ] ] }, "page" : "51-59", "title" : "Friction stir welding parameters: a tool for controlling abnormal grain growth during subsequent heat treatment", "type" : "article-journal", "volume" : "391" }, "uris" : [ "http://www.mendeley.com/documents/?uuid=9045b0d9-077a-4868-b48a-321dab409be0" ] } ], "mendeley" : { "previouslyFormattedCitation" : "Moataz M. Attallah and Hanadi G. Salem, \u201cFriction Stir Welding Parameters: a Tool for Controlling Abnormal Grain Growth During Subsequent Heat Treatment,\u201d &lt;i&gt;Materials Science and Engineering: A&lt;/i&gt;, 391 (2005), 51\u201359 &lt;doi:10.1016/j.msea.2004.08.059&gt;." }, "properties" : { "noteIndex" : 0 }, "schema" : "https://github.com/citation-style-language/schema/raw/master/csl-citation.json" }</w:instrText>
      </w:r>
      <w:r>
        <w:rPr>
          <w:u w:val="single"/>
        </w:rPr>
        <w:fldChar w:fldCharType="separate"/>
      </w:r>
      <w:r>
        <w:rPr>
          <w:noProof/>
        </w:rPr>
        <w:t xml:space="preserve">Moataz M. Attallah and Hanadi G. Salem, “Friction Stir Welding Parameters: a Tool for Controlling Abnormal Grain Growth During Subsequent Heat Treatment,” </w:t>
      </w:r>
      <w:r>
        <w:rPr>
          <w:i/>
          <w:noProof/>
        </w:rPr>
        <w:t>Materials Science and Engineering: A</w:t>
      </w:r>
      <w:r>
        <w:rPr>
          <w:noProof/>
        </w:rPr>
        <w:t>, 391 (2005), 51–59 &lt;doi:10.1016/j.msea.2004.08.059&gt;.</w:t>
      </w:r>
      <w:r>
        <w:rPr>
          <w:u w:val="single"/>
        </w:rPr>
        <w:fldChar w:fldCharType="end"/>
      </w:r>
    </w:p>
    <w:p w:rsidR="00C33B3C" w:rsidRDefault="00C33B3C" w:rsidP="00C33B3C">
      <w:pPr>
        <w:rPr>
          <w:u w:val="single"/>
        </w:rPr>
      </w:pPr>
      <w:r>
        <w:rPr>
          <w:u w:val="single"/>
        </w:rPr>
        <w:fldChar w:fldCharType="begin" w:fldLock="1"/>
      </w:r>
      <w:r>
        <w:rPr>
          <w:u w:val="single"/>
        </w:rPr>
        <w:instrText>ADDIN CSL_CITATION { "citationItems" : [ { "id" : "ITEM-1", "itemData" : { "DOI" : "10.1016/j.matdes.2008.08.034", "ISSN" : "02613069", "author" : [ { "dropping-particle" : "", "family" : "Ayd\u0131n", "given" : "Hakan", "non-dropping-particle" : "", "parse-names" : false, "suffix" : "" }, { "dropping-particle" : "", "family" : "Bayram", "given" : "Ali", "non-dropping-particle" : "", "parse-names" : false, "suffix" : "" }, { "dropping-particle" : "", "family" : "U\u011fuz", "given" : "Agah", "non-dropping-particle" : "", "parse-names" : false, "suffix" : "" }, { "dropping-particle" : "", "family" : "Akay", "given" : "Kemal Sertan", "non-dropping-particle" : "", "parse-names" : false, "suffix" : "" } ], "container-title" : "Materials &amp; Design", "id" : "ITEM-1", "issue" : "6", "issued" : { "date-parts" : [ [ "2009", "6" ] ] }, "page" : "2211-2221", "title" : "Tensile properties of friction stir welded joints of 2024 aluminum alloys in different heat-treated-state", "type" : "article-journal", "volume" : "30" }, "uris" : [ "http://www.mendeley.com/documents/?uuid=dd242726-1af0-40f4-8b03-bbc175ae3596" ] } ], "mendeley" : { "previouslyFormattedCitation" : "Hakan Ayd\u0131n and others, \u201cTensile Properties of Friction Stir Welded Joints of 2024 Aluminum Alloys in Different Heat-Treated-State,\u201d &lt;i&gt;Materials &amp; Design&lt;/i&gt;, 30 (2009), 2211\u20132221 &lt;doi:10.1016/j.matdes.2008.08.034&gt;." }, "properties" : { "noteIndex" : 0 }, "schema" : "https://github.com/citation-style-language/schema/raw/master/csl-citation.json" }</w:instrText>
      </w:r>
      <w:r>
        <w:rPr>
          <w:u w:val="single"/>
        </w:rPr>
        <w:fldChar w:fldCharType="separate"/>
      </w:r>
      <w:r>
        <w:rPr>
          <w:noProof/>
        </w:rPr>
        <w:t xml:space="preserve">Hakan Aydın and others, “Tensile Properties of Friction Stir Welded Joints of 2024 Aluminum Alloys in Different Heat-Treated-State,” </w:t>
      </w:r>
      <w:r>
        <w:rPr>
          <w:i/>
          <w:noProof/>
        </w:rPr>
        <w:t>Materials &amp; Design</w:t>
      </w:r>
      <w:r>
        <w:rPr>
          <w:noProof/>
        </w:rPr>
        <w:t>, 30 (2009), 2211–2221 &lt;doi:10.1016/j.matdes.2008.08.034&gt;.</w:t>
      </w:r>
      <w:r>
        <w:rPr>
          <w:u w:val="single"/>
        </w:rPr>
        <w:fldChar w:fldCharType="end"/>
      </w:r>
    </w:p>
    <w:p w:rsidR="00C33B3C" w:rsidRDefault="00C33B3C" w:rsidP="00C33B3C">
      <w:pPr>
        <w:rPr>
          <w:iCs/>
        </w:rPr>
      </w:pPr>
      <w:r>
        <w:rPr>
          <w:iCs/>
        </w:rPr>
        <w:fldChar w:fldCharType="begin" w:fldLock="1"/>
      </w:r>
      <w:r>
        <w:rPr>
          <w:iCs/>
        </w:rPr>
        <w:instrText>ADDIN CSL_CITATION { "citationItems" : [ { "id" : "ITEM-1", "itemData" : { "DOI" : "10.1016/S1359-6454(02)00048-4", "ISSN" : "13596454", "author" : [ { "dropping-particle" : "", "family" : "Barnett", "given" : "M.R.", "non-dropping-particle" : "", "parse-names" : false, "suffix" : "" }, { "dropping-particle" : "", "family" : "Montheillet", "given" : "F.", "non-dropping-particle" : "", "parse-names" : false, "suffix" : "" } ], "container-title" : "Acta Materialia", "id" : "ITEM-1", "issue" : "9", "issued" : { "date-parts" : [ [ "2002", "5" ] ] }, "page" : "2285-2296", "title" : "The generation of new high-angle boundaries in aluminium during hot torsion", "type" : "article-journal", "volume" : "50" }, "uris" : [ "http://www.mendeley.com/documents/?uuid=a0c9b0f6-fb7c-4824-bfc8-fc9b409ef104" ] } ], "mendeley" : { "previouslyFormattedCitation" : "M.R. Barnett and F. Montheillet, \u201cThe Generation of New High-Angle Boundaries in Aluminium During Hot Torsion,\u201d &lt;i&gt;Acta Materialia&lt;/i&gt;, 50 (2002), 2285\u20132296 &lt;doi:10.1016/S1359-6454(02)00048-4&gt;." }, "properties" : { "noteIndex" : 0 }, "schema" : "https://github.com/citation-style-language/schema/raw/master/csl-citation.json" }</w:instrText>
      </w:r>
      <w:r>
        <w:rPr>
          <w:iCs/>
        </w:rPr>
        <w:fldChar w:fldCharType="separate"/>
      </w:r>
      <w:r>
        <w:rPr>
          <w:iCs/>
          <w:noProof/>
        </w:rPr>
        <w:t xml:space="preserve">M.R. Barnett and F. Montheillet, “The Generation of New High-Angle Boundaries in Aluminium During Hot Torsion,” </w:t>
      </w:r>
      <w:r>
        <w:rPr>
          <w:i/>
          <w:iCs/>
          <w:noProof/>
        </w:rPr>
        <w:t>Acta Materialia</w:t>
      </w:r>
      <w:r>
        <w:rPr>
          <w:iCs/>
          <w:noProof/>
        </w:rPr>
        <w:t>, 50 (2002), 2285–2296 &lt;doi:10.1016/S1359-6454(02)00048-4&gt;.</w:t>
      </w:r>
      <w:r>
        <w:rPr>
          <w:iCs/>
        </w:rPr>
        <w:fldChar w:fldCharType="end"/>
      </w:r>
    </w:p>
    <w:p w:rsidR="00C33B3C" w:rsidRDefault="00C33B3C" w:rsidP="00C33B3C">
      <w:pPr>
        <w:spacing w:after="0"/>
        <w:rPr>
          <w:lang w:eastAsia="en-GB"/>
        </w:rPr>
      </w:pPr>
      <w:r>
        <w:rPr>
          <w:lang w:eastAsia="en-GB"/>
        </w:rPr>
        <w:t xml:space="preserve">S Benavides, </w:t>
      </w:r>
      <w:r w:rsidRPr="00DC4075">
        <w:rPr>
          <w:lang w:eastAsia="en-GB"/>
        </w:rPr>
        <w:t>Y Li</w:t>
      </w:r>
      <w:r>
        <w:rPr>
          <w:lang w:eastAsia="en-GB"/>
        </w:rPr>
        <w:t>, LE Murr, D Brown, JC McClure - Scripta materialia, 1999 - Pergamon</w:t>
      </w:r>
    </w:p>
    <w:p w:rsidR="00C33B3C" w:rsidRDefault="00C33B3C" w:rsidP="00C33B3C">
      <w:r>
        <w:rPr>
          <w:color w:val="222222"/>
          <w:lang w:eastAsia="en-GB"/>
        </w:rPr>
        <w:t>Low-temperature friction-stir welding of 2024 aluminium</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5.09.041", "ISSN" : "09215093", "author" : [ { "dropping-particle" : "", "family" : "Buffa", "given" : "G.", "non-dropping-particle" : "", "parse-names" : false, "suffix" : "" }, { "dropping-particle" : "", "family" : "Hua", "given" : "J.", "non-dropping-particle" : "", "parse-names" : false, "suffix" : "" }, { "dropping-particle" : "", "family" : "Shivpuri", "given" : "R.", "non-dropping-particle" : "", "parse-names" : false, "suffix" : "" }, { "dropping-particle" : "", "family" : "Fratini", "given" : "L.", "non-dropping-particle" : "", "parse-names" : false, "suffix" : "" } ], "container-title" : "Materials Science and Engineering: A", "id" : "ITEM-1", "issue" : "1-2", "issued" : { "date-parts" : [ [ "2006", "3" ] ] }, "page" : "381-388", "title" : "Design of the friction stir welding tool using the continuum based FEM model", "type" : "article-journal", "volume" : "419" }, "uris" : [ "http://www.mendeley.com/documents/?uuid=e0865f75-287a-49eb-81d6-4ec352e29bb8" ] } ], "mendeley" : { "previouslyFormattedCitation" : "G. Buffa and others, \u201cDesign of the Friction Stir Welding Tool Using the Continuum Based FEM Model,\u201d &lt;i&gt;Materials Science and Engineering: A&lt;/i&gt;, 419 (2006), 381\u2013388 &lt;doi:10.1016/j.msea.2005.09.041&gt;." }, "properties" : { "noteIndex" : 0 }, "schema" : "https://github.com/citation-style-language/schema/raw/master/csl-citation.json" }</w:instrText>
      </w:r>
      <w:r>
        <w:rPr>
          <w:lang w:eastAsia="en-GB"/>
        </w:rPr>
        <w:fldChar w:fldCharType="separate"/>
      </w:r>
      <w:r>
        <w:rPr>
          <w:noProof/>
          <w:lang w:eastAsia="en-GB"/>
        </w:rPr>
        <w:t xml:space="preserve">G. Buffa and others, “Design of the Friction Stir Welding Tool Using the Continuum Based FEM Model,” </w:t>
      </w:r>
      <w:r>
        <w:rPr>
          <w:i/>
          <w:noProof/>
          <w:lang w:eastAsia="en-GB"/>
        </w:rPr>
        <w:t>Materials Science and Engineering: A</w:t>
      </w:r>
      <w:r>
        <w:rPr>
          <w:noProof/>
          <w:lang w:eastAsia="en-GB"/>
        </w:rPr>
        <w:t>, 419 (2006), 381–388 &lt;doi:10.1016/j.msea.2005.09.041&gt;.</w:t>
      </w:r>
      <w:r>
        <w:rPr>
          <w:lang w:eastAsia="en-GB"/>
        </w:rPr>
        <w:fldChar w:fldCharType="end"/>
      </w:r>
    </w:p>
    <w:p w:rsidR="00C33B3C" w:rsidRDefault="00C33B3C" w:rsidP="00E77E18">
      <w:pPr>
        <w:rPr>
          <w:lang w:eastAsia="en-GB"/>
        </w:rPr>
      </w:pPr>
      <w:bookmarkStart w:id="169" w:name="_Toc402905770"/>
      <w:r>
        <w:t>HJ Bunge, Texture analysis in materials science, 1982</w:t>
      </w:r>
      <w:bookmarkEnd w:id="169"/>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jmatprotec.2006.06.015", "ISSN" : "09240136", "author" : [ { "dropping-particle" : "", "family" : "Cavaliere", "given" : "P.", "non-dropping-particle" : "", "parse-names" : false, "suffix" : "" }, { "dropping-particle" : "", "family" : "Campanile", "given" : "G.", "non-dropping-particle" : "", "parse-names" : false, "suffix" : "" }, { "dropping-particle" : "", "family" : "Panella", "given" : "F.", "non-dropping-particle" : "", "parse-names" : false, "suffix" : "" }, { "dropping-particle" : "", "family" : "Squillace", "given" : "a.", "non-dropping-particle" : "", "parse-names" : false, "suffix" : "" } ], "container-title" : "Journal of Materials Processing Technology", "id" : "ITEM-1", "issue" : "1-3", "issued" : { "date-parts" : [ [ "2006", "12" ] ] }, "page" : "263-270", "title" : "Effect of welding parameters on mechanical and microstructural properties of AA6056 joints produced by Friction Stir Welding", "type" : "article-journal", "volume" : "180" }, "uris" : [ "http://www.mendeley.com/documents/?uuid=b4a8d71e-a130-4f1b-943b-370723bcd754" ] } ], "mendeley" : { "previouslyFormattedCitation" : "P. Cavaliere and others, \u201cEffect of Welding Parameters on Mechanical and Microstructural Properties of AA6056 Joints Produced by Friction Stir Welding,\u201d &lt;i&gt;Journal of Materials Processing Technology&lt;/i&gt;, 180 (2006), 263\u2013270 &lt;doi:10.1016/j.jmatprotec.2006.06.015&gt;." }, "properties" : { "noteIndex" : 0 }, "schema" : "https://github.com/citation-style-language/schema/raw/master/csl-citation.json" }</w:instrText>
      </w:r>
      <w:r>
        <w:rPr>
          <w:lang w:eastAsia="en-GB"/>
        </w:rPr>
        <w:fldChar w:fldCharType="separate"/>
      </w:r>
      <w:r>
        <w:rPr>
          <w:noProof/>
          <w:lang w:eastAsia="en-GB"/>
        </w:rPr>
        <w:t xml:space="preserve">P. Cavaliere and others, “Effect of Welding Parameters on Mechanical and Microstructural Properties of AA6056 Joints Produced by Friction Stir Welding,” </w:t>
      </w:r>
      <w:r>
        <w:rPr>
          <w:i/>
          <w:noProof/>
          <w:lang w:eastAsia="en-GB"/>
        </w:rPr>
        <w:t>Journal of Materials Processing Technology</w:t>
      </w:r>
      <w:r>
        <w:rPr>
          <w:noProof/>
          <w:lang w:eastAsia="en-GB"/>
        </w:rPr>
        <w:t>, 180 (2006), 263–270 &lt;doi:10.1016/j.jmatprotec.2006.06.015&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jmatprotec.2007.09.050", "ISSN" : "09240136", "author" : [ { "dropping-particle" : "", "family" : "Cavaliere", "given" : "P.", "non-dropping-particle" : "", "parse-names" : false, "suffix" : "" }, { "dropping-particle" : "", "family" : "Squillace", "given" : "a.", "non-dropping-particle" : "", "parse-names" : false, "suffix" : "" }, { "dropping-particle" : "", "family" : "Panella", "given" : "F.", "non-dropping-particle" : "", "parse-names" : false, "suffix" : "" } ], "container-title" : "Journal of Materials Processing Technology", "id" : "ITEM-1", "issue" : "1-3", "issued" : { "date-parts" : [ [ "2008", "5" ] ] }, "page" : "364-372", "title" : "Effect of welding parameters on mechanical and microstructural properties of AA6082 joints produced by friction stir welding", "type" : "article-journal", "volume" : "200" }, "uris" : [ "http://www.mendeley.com/documents/?uuid=0a236a01-be7f-4584-b9a6-66bd5ad1bb3a" ] } ], "mendeley" : { "previouslyFormattedCitation" : "P. Cavaliere, a. Squillace and F. Panella, \u201cEffect of Welding Parameters on Mechanical and Microstructural Properties of AA6082 Joints Produced by Friction Stir Welding,\u201d &lt;i&gt;Journal of Materials Processing Technology&lt;/i&gt;, 200 (2008), 364\u2013372 &lt;doi:10.1016/j.jmatprotec.2007.09.050&gt;." }, "properties" : { "noteIndex" : 0 }, "schema" : "https://github.com/citation-style-language/schema/raw/master/csl-citation.json" }</w:instrText>
      </w:r>
      <w:r>
        <w:rPr>
          <w:lang w:eastAsia="en-GB"/>
        </w:rPr>
        <w:fldChar w:fldCharType="separate"/>
      </w:r>
      <w:r>
        <w:rPr>
          <w:noProof/>
          <w:lang w:eastAsia="en-GB"/>
        </w:rPr>
        <w:t xml:space="preserve">P. Cavaliere, a. Squillace and F. Panella, “Effect of Welding Parameters on Mechanical and Microstructural Properties of AA6082 Joints Produced by Friction Stir Welding,” </w:t>
      </w:r>
      <w:r>
        <w:rPr>
          <w:i/>
          <w:noProof/>
          <w:lang w:eastAsia="en-GB"/>
        </w:rPr>
        <w:t>Journal of Materials Processing Technology</w:t>
      </w:r>
      <w:r>
        <w:rPr>
          <w:noProof/>
          <w:lang w:eastAsia="en-GB"/>
        </w:rPr>
        <w:t>, 200 (2008), 364–372 &lt;doi:10.1016/j.jmatprotec.2007.09.050&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scriptamat.2007.10.026", "ISSN" : "13596462", "author" : [ { "dropping-particle" : "", "family" : "Chen", "given" : "Z.W.", "non-dropping-particle" : "", "parse-names" : false, "suffix" : "" }, { "dropping-particle" : "", "family" : "Cui", "given" : "S.", "non-dropping-particle" : "", "parse-names" : false, "suffix" : "" } ], "container-title" : "Scripta Materialia", "id" : "ITEM-1", "issue" : "5", "issued" : { "date-parts" : [ [ "2008", "3" ] ] }, "page" : "417-420", "title" : "On the forming mechanism of banded structures in aluminium alloy friction stir welds", "type" : "article-journal", "volume" : "58" }, "uris" : [ "http://www.mendeley.com/documents/?uuid=6724dbec-d31a-4532-a0e7-e5491008040e" ] } ], "mendeley" : { "previouslyFormattedCitation" : "Z.W. Chen and S. Cui, \u201cOn the Forming Mechanism of Banded Structures in Aluminium Alloy Friction Stir Welds,\u201d &lt;i&gt;Scripta Materialia&lt;/i&gt;, 58 (2008), 417\u2013420 &lt;doi:10.1016/j.scriptamat.2007.10.026&gt;." }, "properties" : { "noteIndex" : 0 }, "schema" : "https://github.com/citation-style-language/schema/raw/master/csl-citation.json" }</w:instrText>
      </w:r>
      <w:r>
        <w:rPr>
          <w:lang w:eastAsia="en-GB"/>
        </w:rPr>
        <w:fldChar w:fldCharType="separate"/>
      </w:r>
      <w:r>
        <w:rPr>
          <w:noProof/>
          <w:lang w:eastAsia="en-GB"/>
        </w:rPr>
        <w:t xml:space="preserve">Z.W. Chen and S. Cui, “On the Forming Mechanism of Banded Structures in Aluminium Alloy Friction Stir Welds,” </w:t>
      </w:r>
      <w:r>
        <w:rPr>
          <w:i/>
          <w:noProof/>
          <w:lang w:eastAsia="en-GB"/>
        </w:rPr>
        <w:t>Scripta Materialia</w:t>
      </w:r>
      <w:r>
        <w:rPr>
          <w:noProof/>
          <w:lang w:eastAsia="en-GB"/>
        </w:rPr>
        <w:t>, 58 (2008), 417–420 &lt;doi:10.1016/j.scriptamat.2007.10.026&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atchar.2008.12.002", "ISSN" : "10445803", "author" : [ { "dropping-particle" : "", "family" : "Chen", "given" : "Y.C.", "non-dropping-particle" : "", "parse-names" : false, "suffix" : "" }, { "dropping-particle" : "", "family" : "Feng", "given" : "J.C.", "non-dropping-particle" : "", "parse-names" : false, "suffix" : "" }, { "dropping-particle" : "", "family" : "Liu", "given" : "H.J.", "non-dropping-particle" : "", "parse-names" : false, "suffix" : "" } ], "container-title" : "Materials Characterization", "id" : "ITEM-1", "issue" : "6", "issued" : { "date-parts" : [ [ "2009", "6" ] ] }, "page" : "476-481", "publisher" : "Elsevier Inc.", "title" : "Precipitate evolution in friction stir welding of 2219-T6 aluminum alloys", "type" : "article-journal", "volume" : "60" }, "uris" : [ "http://www.mendeley.com/documents/?uuid=3ed16903-abec-4b35-9e47-fcf8460fdaf1" ] } ], "mendeley" : { "previouslyFormattedCitation" : "Y.C. Chen, J.C. Feng and H.J. Liu, \u201cPrecipitate Evolution in Friction Stir Welding of 2219-T6 Aluminum Alloys,\u201d &lt;i&gt;Materials Characterization&lt;/i&gt;, 60 (2009), 476\u2013481 &lt;doi:10.1016/j.matchar.2008.12.002&gt;." }, "properties" : { "noteIndex" : 0 }, "schema" : "https://github.com/citation-style-language/schema/raw/master/csl-citation.json" }</w:instrText>
      </w:r>
      <w:r>
        <w:rPr>
          <w:lang w:eastAsia="en-GB"/>
        </w:rPr>
        <w:fldChar w:fldCharType="separate"/>
      </w:r>
      <w:r>
        <w:rPr>
          <w:noProof/>
          <w:lang w:eastAsia="en-GB"/>
        </w:rPr>
        <w:t xml:space="preserve">Y.C. Chen, J.C. Feng and H.J. Liu, “Precipitate Evolution in Friction Stir Welding of 2219-T6 Aluminum Alloys,” </w:t>
      </w:r>
      <w:r>
        <w:rPr>
          <w:i/>
          <w:noProof/>
          <w:lang w:eastAsia="en-GB"/>
        </w:rPr>
        <w:t>Materials Characterization</w:t>
      </w:r>
      <w:r>
        <w:rPr>
          <w:noProof/>
          <w:lang w:eastAsia="en-GB"/>
        </w:rPr>
        <w:t>, 60 (2009), 476–481 &lt;doi:10.1016/j.matchar.2008.12.002&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126/science.1228211", "ISSN" : "1095-9203", "PMID" : "23239731", "abstract" : "The size of nanocrystals provides a limitation on dislocation activity and associated stress-induced deformation. Dislocation-mediated plastic deformation is expected to become inactive below a critical particle size, which has been proposed to be between 10 and 30 nanometers according to computer simulations and transmission electron microscopy analysis. However, deformation experiments at high pressure on polycrystalline nickel suggest that dislocation activity is still operative in 3-nanometer crystals. Substantial texturing is observed at pressures above 3.0 gigapascals for 500-nanometer nickel and at greater than 11.0 gigapascals for 20-nanometer nickel. Surprisingly, texturing is also seen in 3-nanometer nickel when compressed above 18.5 gigapascals. The observations of pressure-promoted texturing indicate that under high external pressures, dislocation activity can be extended down to a few-nanometers-length scale.", "author" : [ { "dropping-particle" : "", "family" : "Chen", "given" : "Bin", "non-dropping-particle" : "", "parse-names" : false, "suffix" : "" }, { "dropping-particle" : "", "family" : "Lutker", "given" : "Katie", "non-dropping-particle" : "", "parse-names" : false, "suffix" : "" }, { "dropping-particle" : "", "family" : "Raju", "given" : "Selva Vennila", "non-dropping-particle" : "", "parse-names" : false, "suffix" : "" }, { "dropping-particle" : "", "family" : "Yan", "given" : "Jinyuan", "non-dropping-particle" : "", "parse-names" : false, "suffix" : "" }, { "dropping-particle" : "", "family" : "Kanitpanyacharoen", "given" : "Waruntorn", "non-dropping-particle" : "", "parse-names" : false, "suffix" : "" }, { "dropping-particle" : "", "family" : "Lei", "given" : "Jialin", "non-dropping-particle" : "", "parse-names" : false, "suffix" : "" }, { "dropping-particle" : "", "family" : "Yang", "given" : "Shizhong", "non-dropping-particle" : "", "parse-names" : false, "suffix" : "" }, { "dropping-particle" : "", "family" : "Wenk", "given" : "Hans-Rudolf", "non-dropping-particle" : "", "parse-names" : false, "suffix" : "" }, { "dropping-particle" : "", "family" : "Mao", "given" : "Ho-Kwang", "non-dropping-particle" : "", "parse-names" : false, "suffix" : "" }, { "dropping-particle" : "", "family" : "Williams", "given" : "Quentin", "non-dropping-particle" : "", "parse-names" : false, "suffix" : "" } ], "container-title" : "Science (New York, N.Y.)", "id" : "ITEM-1", "issue" : "6113", "issued" : { "date-parts" : [ [ "2012", "12", "14" ] ] }, "page" : "1448-51", "title" : "Texture of nanocrystalline nickel: probing the lower size limit of dislocation activity.", "type" : "article-journal", "volume" : "338" }, "uris" : [ "http://www.mendeley.com/documents/?uuid=cbe31def-5563-4a16-aa61-397ae70f2720" ] } ], "mendeley" : { "previouslyFormattedCitation" : "Bin Chen and others, \u201cTexture of Nanocrystalline Nickel: Probing the Lower Size Limit of Dislocation Activity.,\u201d &lt;i&gt;Science (New York, N.Y.)&lt;/i&gt;, 338 (2012), 1448\u201351 &lt;doi:10.1126/science.1228211&gt;." }, "properties" : { "noteIndex" : 0 }, "schema" : "https://github.com/citation-style-language/schema/raw/master/csl-citation.json" }</w:instrText>
      </w:r>
      <w:r>
        <w:rPr>
          <w:lang w:eastAsia="en-GB"/>
        </w:rPr>
        <w:fldChar w:fldCharType="separate"/>
      </w:r>
      <w:r>
        <w:rPr>
          <w:noProof/>
          <w:lang w:eastAsia="en-GB"/>
        </w:rPr>
        <w:t xml:space="preserve">Bin Chen and others, “Texture of Nanocrystalline Nickel: Probing the Lower Size Limit of Dislocation Activity.,” </w:t>
      </w:r>
      <w:r>
        <w:rPr>
          <w:i/>
          <w:noProof/>
          <w:lang w:eastAsia="en-GB"/>
        </w:rPr>
        <w:t>Science (New York, N.Y.)</w:t>
      </w:r>
      <w:r>
        <w:rPr>
          <w:noProof/>
          <w:lang w:eastAsia="en-GB"/>
        </w:rPr>
        <w:t>, 338 (2012), 1448–51 &lt;doi:10.1126/science.1228211&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Colegrove", "given" : "Paul A", "non-dropping-particle" : "", "parse-names" : false, "suffix" : "" }, { "dropping-particle" : "", "family" : "Shercliff", "given" : "Hugh R", "non-dropping-particle" : "", "parse-names" : false, "suffix" : "" } ], "id" : "ITEM-1", "issue" : "September", "issued" : { "date-parts" : [ [ "2004" ] ] }, "page" : "1-21", "title" : "Modelling the Friction Stir Welding of Aerospace Alloys", "type" : "article-journal", "volume" : "1" }, "uris" : [ "http://www.mendeley.com/documents/?uuid=2744dd5a-3b4a-4283-ab30-8643b3632b35" ] } ], "mendeley" : { "previouslyFormattedCitation" : "Paul A Colegrove and Hugh R Shercliff, \u201cModelling the Friction Stir Welding of Aerospace Alloys,\u201d 1 (2004), 1\u201321." }, "properties" : { "noteIndex" : 0 }, "schema" : "https://github.com/citation-style-language/schema/raw/master/csl-citation.json" }</w:instrText>
      </w:r>
      <w:r>
        <w:rPr>
          <w:lang w:eastAsia="en-GB"/>
        </w:rPr>
        <w:fldChar w:fldCharType="separate"/>
      </w:r>
      <w:r>
        <w:rPr>
          <w:noProof/>
          <w:lang w:eastAsia="en-GB"/>
        </w:rPr>
        <w:t>Paul A Colegrove and Hugh R Shercliff, “Modelling the Friction Stir Welding of Aerospace Alloys,” 1 (2004), 1–21.</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Colligan", "given" : "Kevin", "non-dropping-particle" : "", "parse-names" : false, "suffix" : "" } ], "id" : "ITEM-1", "issued" : { "date-parts" : [ [ "0" ] ] }, "page" : "1-10", "title" : "Dynamic Material Deformation During Friction Stir Welding of Aluminum", "type" : "article-journal" }, "uris" : [ "http://www.mendeley.com/documents/?uuid=c1142d75-9cf1-4422-b185-2ed1eff74583" ] } ], "mendeley" : { "manualFormatting" : "Kevin Colligan, \u201cDynamic Material Deformation During Friction Stir Welding of Aluminum\u201d, (1999), 1\u201310.", "previouslyFormattedCitation" : "Kevin Colligan, \u201cDynamic Material Deformation During Friction Stir Welding of Aluminum\u201d, 1\u201310." }, "properties" : { "noteIndex" : 0 }, "schema" : "https://github.com/citation-style-language/schema/raw/master/csl-citation.json" }</w:instrText>
      </w:r>
      <w:r>
        <w:rPr>
          <w:lang w:eastAsia="en-GB"/>
        </w:rPr>
        <w:fldChar w:fldCharType="separate"/>
      </w:r>
      <w:r>
        <w:rPr>
          <w:noProof/>
          <w:lang w:eastAsia="en-GB"/>
        </w:rPr>
        <w:t>Kevin Colligan, “Dynamic Material Deformation During Friction Stir Welding of Aluminum”, (1999), 1–10.</w:t>
      </w:r>
      <w:r>
        <w:rPr>
          <w:lang w:eastAsia="en-GB"/>
        </w:rPr>
        <w:fldChar w:fldCharType="end"/>
      </w:r>
    </w:p>
    <w:p w:rsidR="00C33B3C" w:rsidRDefault="00C33B3C" w:rsidP="00C33B3C">
      <w:pPr>
        <w:rPr>
          <w:lang w:eastAsia="en-GB"/>
        </w:rPr>
      </w:pPr>
      <w:r>
        <w:rPr>
          <w:lang w:eastAsia="en-GB"/>
        </w:rPr>
        <w:lastRenderedPageBreak/>
        <w:fldChar w:fldCharType="begin" w:fldLock="1"/>
      </w:r>
      <w:r>
        <w:rPr>
          <w:lang w:eastAsia="en-GB"/>
        </w:rPr>
        <w:instrText>ADDIN CSL_CITATION { "citationItems" : [ { "id" : "ITEM-1", "itemData" : { "DOI" : "10.1016/j.scriptamat.2008.02.003", "ISSN" : "13596462", "author" : [ { "dropping-particle" : "", "family" : "Cui", "given" : "G.R.", "non-dropping-particle" : "", "parse-names" : false, "suffix" : "" }, { "dropping-particle" : "", "family" : "Ma", "given" : "Z.Y.", "non-dropping-particle" : "", "parse-names" : false, "suffix" : "" }, { "dropping-particle" : "", "family" : "Li", "given" : "S.X.", "non-dropping-particle" : "", "parse-names" : false, "suffix" : "" } ], "container-title" : "Scripta Materialia", "id" : "ITEM-1", "issue" : "12", "issued" : { "date-parts" : [ [ "2008", "6" ] ] }, "page" : "1082-1085", "title" : "Periodical plastic flow pattern in friction stir processed Al\u2013Mg alloy", "type" : "article-journal", "volume" : "58" }, "uris" : [ "http://www.mendeley.com/documents/?uuid=9177d0fd-649a-4393-9a90-13bf8f1fe17b" ] } ], "mendeley" : { "previouslyFormattedCitation" : "G.R. Cui, Z.Y. Ma and S.X. Li, \u201cPeriodical Plastic Flow Pattern in Friction Stir Processed Al\u2013Mg Alloy,\u201d &lt;i&gt;Scripta Materialia&lt;/i&gt;, 58 (2008), 1082\u20131085 &lt;doi:10.1016/j.scriptamat.2008.02.003&gt;." }, "properties" : { "noteIndex" : 0 }, "schema" : "https://github.com/citation-style-language/schema/raw/master/csl-citation.json" }</w:instrText>
      </w:r>
      <w:r>
        <w:rPr>
          <w:lang w:eastAsia="en-GB"/>
        </w:rPr>
        <w:fldChar w:fldCharType="separate"/>
      </w:r>
      <w:r>
        <w:rPr>
          <w:noProof/>
          <w:lang w:eastAsia="en-GB"/>
        </w:rPr>
        <w:t xml:space="preserve">G.R. Cui, Z.Y. Ma and S.X. Li, “Periodical Plastic Flow Pattern in Friction Stir Processed Al–Mg Alloy,” </w:t>
      </w:r>
      <w:r>
        <w:rPr>
          <w:i/>
          <w:noProof/>
          <w:lang w:eastAsia="en-GB"/>
        </w:rPr>
        <w:t>Scripta Materialia</w:t>
      </w:r>
      <w:r>
        <w:rPr>
          <w:noProof/>
          <w:lang w:eastAsia="en-GB"/>
        </w:rPr>
        <w:t>, 58 (2008), 1082–1085 &lt;doi:10.1016/j.scriptamat.2008.02.003&gt;.</w:t>
      </w:r>
      <w:r>
        <w:rPr>
          <w:lang w:eastAsia="en-GB"/>
        </w:rPr>
        <w:fldChar w:fldCharType="end"/>
      </w:r>
    </w:p>
    <w:p w:rsidR="00C33B3C" w:rsidRDefault="00C33B3C" w:rsidP="00C33B3C">
      <w:pPr>
        <w:rPr>
          <w:lang w:eastAsia="en-GB"/>
        </w:rPr>
      </w:pPr>
      <w:r>
        <w:rPr>
          <w:rFonts w:cs="Arial"/>
          <w:color w:val="222222"/>
          <w:shd w:val="clear" w:color="auto" w:fill="FFFFFF"/>
        </w:rPr>
        <w:t>Dudzik, K., &amp; Czechowski, M. (2009). Analysis of possible shipbuilding application of Friction Stir Welding (FSW) method to joining elements made of AlZn5Mg1 alloy.</w:t>
      </w:r>
      <w:r>
        <w:rPr>
          <w:rStyle w:val="apple-converted-space"/>
          <w:rFonts w:cs="Arial"/>
          <w:color w:val="222222"/>
          <w:shd w:val="clear" w:color="auto" w:fill="FFFFFF"/>
        </w:rPr>
        <w:t> </w:t>
      </w:r>
      <w:r>
        <w:rPr>
          <w:i/>
          <w:iCs/>
        </w:rPr>
        <w:t>Polish Maritime Research</w:t>
      </w:r>
      <w:r>
        <w:t>,</w:t>
      </w:r>
      <w:r>
        <w:rPr>
          <w:rStyle w:val="apple-converted-space"/>
        </w:rPr>
        <w:t> </w:t>
      </w:r>
      <w:r>
        <w:rPr>
          <w:i/>
          <w:iCs/>
        </w:rPr>
        <w:t>16</w:t>
      </w:r>
      <w:r>
        <w:t>(4), 38-40.</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actamat.2006.06.015", "ISSN" : "13596454", "author" : [ { "dropping-particle" : "", "family" : "Dumont", "given" : "M", "non-dropping-particle" : "", "parse-names" : false, "suffix" : "" }, { "dropping-particle" : "", "family" : "Steuwer", "given" : "a", "non-dropping-particle" : "", "parse-names" : false, "suffix" : "" }, { "dropping-particle" : "", "family" : "Deschamps", "given" : "a", "non-dropping-particle" : "", "parse-names" : false, "suffix" : "" }, { "dropping-particle" : "", "family" : "Peel", "given" : "M", "non-dropping-particle" : "", "parse-names" : false, "suffix" : "" }, { "dropping-particle" : "", "family" : "Withers", "given" : "P", "non-dropping-particle" : "", "parse-names" : false, "suffix" : "" } ], "container-title" : "Acta Materialia", "id" : "ITEM-1", "issue" : "18", "issued" : { "date-parts" : [ [ "2006", "10" ] ] }, "page" : "4793-4801", "title" : "Microstructure mapping in friction stir welds of 7449 aluminium alloy using SAXS", "type" : "article-journal", "volume" : "54" }, "uris" : [ "http://www.mendeley.com/documents/?uuid=a9e82018-36cc-4cfe-840a-5570ff49879b" ] } ], "mendeley" : { "previouslyFormattedCitation" : "M Dumont and others, \u201cMicrostructure Mapping in Friction Stir Welds of 7449 Aluminium Alloy Using SAXS,\u201d &lt;i&gt;Acta Materialia&lt;/i&gt;, 54 (2006), 4793\u20134801 &lt;doi:10.1016/j.actamat.2006.06.015&gt;." }, "properties" : { "noteIndex" : 0 }, "schema" : "https://github.com/citation-style-language/schema/raw/master/csl-citation.json" }</w:instrText>
      </w:r>
      <w:r>
        <w:rPr>
          <w:lang w:eastAsia="en-GB"/>
        </w:rPr>
        <w:fldChar w:fldCharType="separate"/>
      </w:r>
      <w:r>
        <w:rPr>
          <w:noProof/>
          <w:lang w:eastAsia="en-GB"/>
        </w:rPr>
        <w:t xml:space="preserve">M Dumont and others, “Microstructure Mapping in Friction Stir Welds of 7449 Aluminium Alloy Using SAXS,” </w:t>
      </w:r>
      <w:r>
        <w:rPr>
          <w:i/>
          <w:noProof/>
          <w:lang w:eastAsia="en-GB"/>
        </w:rPr>
        <w:t>Acta Materialia</w:t>
      </w:r>
      <w:r>
        <w:rPr>
          <w:noProof/>
          <w:lang w:eastAsia="en-GB"/>
        </w:rPr>
        <w:t>, 54 (2006), 4793–4801 &lt;doi:10.1016/j.actamat.2006.06.015&gt;.</w:t>
      </w:r>
      <w:r>
        <w:rPr>
          <w:lang w:eastAsia="en-GB"/>
        </w:rPr>
        <w:fldChar w:fldCharType="end"/>
      </w:r>
    </w:p>
    <w:p w:rsidR="00C33B3C" w:rsidRDefault="00C33B3C" w:rsidP="00C33B3C">
      <w:pPr>
        <w:rPr>
          <w:lang w:eastAsia="en-GB"/>
        </w:rPr>
      </w:pPr>
      <w:r>
        <w:rPr>
          <w:lang w:eastAsia="en-GB"/>
        </w:rPr>
        <w:t>Engler and Randle, Introduction to texture analysis, 2</w:t>
      </w:r>
      <w:r>
        <w:rPr>
          <w:vertAlign w:val="superscript"/>
          <w:lang w:eastAsia="en-GB"/>
        </w:rPr>
        <w:t>nd</w:t>
      </w:r>
      <w:r>
        <w:rPr>
          <w:lang w:eastAsia="en-GB"/>
        </w:rPr>
        <w:t xml:space="preserve"> Edition, 2010</w:t>
      </w:r>
    </w:p>
    <w:p w:rsidR="00C33B3C" w:rsidRDefault="00C33B3C" w:rsidP="00C33B3C">
      <w:r>
        <w:t>ESAB, Understanding the aluminium alloy designation system, 2013</w:t>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Fonda", "given" : "R W", "non-dropping-particle" : "", "parse-names" : false, "suffix" : "" }, { "dropping-particle" : "", "family" : "Bingert", "given" : "J F", "non-dropping-particle" : "", "parse-names" : false, "suffix" : "" }, { "dropping-particle" : "", "family" : "Colligan", "given" : "K J", "non-dropping-particle" : "", "parse-names" : false, "suffix" : "" }, { "dropping-particle" : "", "family" : "Alamos", "given" : "Los", "non-dropping-particle" : "", "parse-names" : false, "suffix" : "" } ], "id" : "ITEM-1", "issued" : { "date-parts" : [ [ "0" ] ] }, "title" : "Texture and Grain Evolutions in a 2195 Friction Stir Weld", "type" : "article-journal" }, "uris" : [ "http://www.mendeley.com/documents/?uuid=acb231b5-2ecc-4a29-9870-bc21e328c863" ] } ], "mendeley" : { "previouslyFormattedCitation" : "R W Fonda and others, \u201cTexture and Grain Evolutions in a 2195 Friction Stir Weld.\u201d" }, "properties" : { "noteIndex" : 0 }, "schema" : "https://github.com/citation-style-language/schema/raw/master/csl-citation.json" }</w:instrText>
      </w:r>
      <w:r>
        <w:rPr>
          <w:lang w:eastAsia="en-GB"/>
        </w:rPr>
        <w:fldChar w:fldCharType="separate"/>
      </w:r>
      <w:r>
        <w:rPr>
          <w:noProof/>
          <w:lang w:eastAsia="en-GB"/>
        </w:rPr>
        <w:t>R W Fonda and others, “Texture and Grain Evolutions in a 2195 Friction Stir Weld.”</w:t>
      </w:r>
      <w:r>
        <w:rPr>
          <w:lang w:eastAsia="en-GB"/>
        </w:rPr>
        <w:fldChar w:fldCharType="end"/>
      </w:r>
      <w:r>
        <w:rPr>
          <w:lang w:eastAsia="en-GB"/>
        </w:rPr>
        <w:t>, (2004)</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ijmachtools.2004.12.001", "ISSN" : "08906955", "author" : [ { "dropping-particle" : "", "family" : "Fratini", "given" : "Livan", "non-dropping-particle" : "", "parse-names" : false, "suffix" : "" }, { "dropping-particle" : "", "family" : "Buffa", "given" : "Gianluca", "non-dropping-particle" : "", "parse-names" : false, "suffix" : "" } ], "container-title" : "International Journal of Machine Tools and Manufacture", "id" : "ITEM-1", "issue" : "10", "issued" : { "date-parts" : [ [ "2005", "8" ] ] }, "page" : "1188-1194", "title" : "CDRX modelling in friction stir welding of aluminium alloys", "type" : "article-journal", "volume" : "45" }, "uris" : [ "http://www.mendeley.com/documents/?uuid=02da6230-0950-4eb4-927f-27da75e90194" ] } ], "mendeley" : { "previouslyFormattedCitation" : "Livan Fratini and Gianluca Buffa, \u201cCDRX Modelling in Friction Stir Welding of Aluminium Alloys,\u201d &lt;i&gt;International Journal of Machine Tools and Manufacture&lt;/i&gt;, 45 (2005), 1188\u20131194 &lt;doi:10.1016/j.ijmachtools.2004.12.001&gt;." }, "properties" : { "noteIndex" : 0 }, "schema" : "https://github.com/citation-style-language/schema/raw/master/csl-citation.json" }</w:instrText>
      </w:r>
      <w:r>
        <w:rPr>
          <w:lang w:eastAsia="en-GB"/>
        </w:rPr>
        <w:fldChar w:fldCharType="separate"/>
      </w:r>
      <w:r>
        <w:rPr>
          <w:noProof/>
          <w:lang w:eastAsia="en-GB"/>
        </w:rPr>
        <w:t xml:space="preserve">Livan Fratini and Gianluca Buffa, “CDRX Modelling in Friction Stir Welding of Aluminium Alloys,” </w:t>
      </w:r>
      <w:r>
        <w:rPr>
          <w:i/>
          <w:noProof/>
          <w:lang w:eastAsia="en-GB"/>
        </w:rPr>
        <w:t>International Journal of Machine Tools and Manufacture</w:t>
      </w:r>
      <w:r>
        <w:rPr>
          <w:noProof/>
          <w:lang w:eastAsia="en-GB"/>
        </w:rPr>
        <w:t>, 45 (2005), 1188–1194 &lt;doi:10.1016/j.ijmachtools.2004.12.001&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07/s00170-008-1836-3", "ISSN" : "0268-3768", "author" : [ { "dropping-particle" : "", "family" : "Fratini", "given" : "L.", "non-dropping-particle" : "", "parse-names" : false, "suffix" : "" }, { "dropping-particle" : "", "family" : "Buffa", "given" : "G.", "non-dropping-particle" : "", "parse-names" : false, "suffix" : "" }, { "dropping-particle" : "", "family" : "Micari", "given" : "F.", "non-dropping-particle" : "", "parse-names" : false, "suffix" : "" }, { "dropping-particle" : "", "family" : "Shivpuri", "given" : "R.", "non-dropping-particle" : "", "parse-names" : false, "suffix" : "" } ], "container-title" : "The International Journal of Advanced Manufacturing Technology", "id" : "ITEM-1", "issue" : "5-6", "issued" : { "date-parts" : [ [ "2008", "11", "26" ] ] }, "page" : "570-578", "title" : "On the material flow in FSW of T-joints: Influence of geometrical and tecnological parameters", "type" : "article-journal", "volume" : "44" }, "uris" : [ "http://www.mendeley.com/documents/?uuid=65c055ce-eef8-4750-87ee-18703dd21f6f" ] } ], "mendeley" : { "previouslyFormattedCitation" : "L. Fratini and others, \u201cOn the Material Flow in FSW of T-Joints: Influence of Geometrical and Tecnological Parameters,\u201d &lt;i&gt;The International Journal of Advanced Manufacturing Technology&lt;/i&gt;, 44 (2008), 570\u2013578 &lt;doi:10.1007/s00170-008-1836-3&gt;." }, "properties" : { "noteIndex" : 0 }, "schema" : "https://github.com/citation-style-language/schema/raw/master/csl-citation.json" }</w:instrText>
      </w:r>
      <w:r>
        <w:rPr>
          <w:lang w:eastAsia="en-GB"/>
        </w:rPr>
        <w:fldChar w:fldCharType="separate"/>
      </w:r>
      <w:r>
        <w:rPr>
          <w:noProof/>
          <w:lang w:eastAsia="en-GB"/>
        </w:rPr>
        <w:t xml:space="preserve">L. Fratini and others, “On the Material Flow in FSW of T-Joints: Influence of Geometrical and Tecnological Parameters,” </w:t>
      </w:r>
      <w:r>
        <w:rPr>
          <w:i/>
          <w:noProof/>
          <w:lang w:eastAsia="en-GB"/>
        </w:rPr>
        <w:t>The International Journal of Advanced Manufacturing Technology</w:t>
      </w:r>
      <w:r>
        <w:rPr>
          <w:noProof/>
          <w:lang w:eastAsia="en-GB"/>
        </w:rPr>
        <w:t>, 44 (2008), 570–578 &lt;doi:10.1007/s00170-008-1836-3&gt;.</w:t>
      </w:r>
      <w:r>
        <w:rPr>
          <w:lang w:eastAsia="en-GB"/>
        </w:rPr>
        <w:fldChar w:fldCharType="end"/>
      </w:r>
    </w:p>
    <w:p w:rsidR="00C33B3C" w:rsidRDefault="00C33B3C" w:rsidP="00C33B3C">
      <w:pPr>
        <w:rPr>
          <w:lang w:eastAsia="en-GB"/>
        </w:rPr>
      </w:pPr>
      <w:r>
        <w:rPr>
          <w:lang w:eastAsia="en-GB"/>
        </w:rPr>
        <w:t>T. Fukuda, The welding international 2001 15 (8) 611-615</w:t>
      </w:r>
    </w:p>
    <w:p w:rsidR="00C33B3C" w:rsidRDefault="00C33B3C" w:rsidP="00C33B3C">
      <w:pPr>
        <w:rPr>
          <w:lang w:eastAsia="en-GB"/>
        </w:rPr>
      </w:pPr>
      <w:r>
        <w:rPr>
          <w:rFonts w:cs="Arial"/>
          <w:color w:val="222222"/>
          <w:shd w:val="clear" w:color="auto" w:fill="FFFFFF"/>
        </w:rPr>
        <w:t>Ye, F., Fujii, H., Tsumura, T., &amp; Nakata, K. (2006). Friction stir welding of Inconel alloy 600.</w:t>
      </w:r>
      <w:r>
        <w:rPr>
          <w:rStyle w:val="apple-converted-space"/>
          <w:rFonts w:cs="Arial"/>
          <w:color w:val="222222"/>
          <w:shd w:val="clear" w:color="auto" w:fill="FFFFFF"/>
        </w:rPr>
        <w:t> </w:t>
      </w:r>
      <w:r>
        <w:rPr>
          <w:i/>
          <w:iCs/>
        </w:rPr>
        <w:t>Journal of materials science</w:t>
      </w:r>
      <w:r>
        <w:t>,</w:t>
      </w:r>
      <w:r>
        <w:rPr>
          <w:rStyle w:val="apple-converted-space"/>
        </w:rPr>
        <w:t> </w:t>
      </w:r>
      <w:r>
        <w:rPr>
          <w:i/>
          <w:iCs/>
        </w:rPr>
        <w:t>41</w:t>
      </w:r>
      <w:r>
        <w:t>(16), 5376-5379.</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115/1.2931143", "ISSN" : "00944289", "author" : [ { "dropping-particle" : "", "family" : "Gan", "given" : "W.", "non-dropping-particle" : "", "parse-names" : false, "suffix" : "" }, { "dropping-particle" : "", "family" : "Okamoto", "given" : "K.", "non-dropping-particle" : "", "parse-names" : false, "suffix" : "" }, { "dropping-particle" : "", "family" : "Hirano", "given" : "S.", "non-dropping-particle" : "", "parse-names" : false, "suffix" : "" }, { "dropping-particle" : "", "family" : "Chung", "given" : "K.", "non-dropping-particle" : "", "parse-names" : false, "suffix" : "" }, { "dropping-particle" : "", "family" : "Kim", "given" : "C.", "non-dropping-particle" : "", "parse-names" : false, "suffix" : "" }, { "dropping-particle" : "", "family" : "Wagoner", "given" : "R. H.", "non-dropping-particle" : "", "parse-names" : false, "suffix" : "" } ], "container-title" : "Journal of Engineering Materials and Technology", "id" : "ITEM-1", "issue" : "3", "issued" : { "date-parts" : [ [ "2008" ] ] }, "page" : "031007", "title" : "Properties of Friction-Stir Welded Aluminum Alloys 6111 and 5083", "type" : "article-journal", "volume" : "130" }, "uris" : [ "http://www.mendeley.com/documents/?uuid=dd6ae9b8-0aff-4693-b59f-10a36a4be064" ] } ], "mendeley" : { "previouslyFormattedCitation" : "W. Gan and others, \u201cProperties of Friction-Stir Welded Aluminum Alloys 6111 and 5083,\u201d &lt;i&gt;Journal of Engineering Materials and Technology&lt;/i&gt;, 130 (2008), 031007 &lt;doi:10.1115/1.2931143&gt;." }, "properties" : { "noteIndex" : 0 }, "schema" : "https://github.com/citation-style-language/schema/raw/master/csl-citation.json" }</w:instrText>
      </w:r>
      <w:r>
        <w:rPr>
          <w:lang w:eastAsia="en-GB"/>
        </w:rPr>
        <w:fldChar w:fldCharType="separate"/>
      </w:r>
      <w:r>
        <w:rPr>
          <w:noProof/>
          <w:lang w:eastAsia="en-GB"/>
        </w:rPr>
        <w:t xml:space="preserve">W. Gan and others, “Properties of Friction-Stir Welded Aluminum Alloys 6111 and 5083,” </w:t>
      </w:r>
      <w:r>
        <w:rPr>
          <w:i/>
          <w:noProof/>
          <w:lang w:eastAsia="en-GB"/>
        </w:rPr>
        <w:t>Journal of Engineering Materials and Technology</w:t>
      </w:r>
      <w:r>
        <w:rPr>
          <w:noProof/>
          <w:lang w:eastAsia="en-GB"/>
        </w:rPr>
        <w:t>, 130 (2008), 031007 &lt;doi:10.1115/1.2931143&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actamat.2005.02.007", "ISSN" : "13596454", "author" : [ { "dropping-particle" : "", "family" : "Genevois", "given" : "C", "non-dropping-particle" : "", "parse-names" : false, "suffix" : "" }, { "dropping-particle" : "", "family" : "Deschamps", "given" : "a", "non-dropping-particle" : "", "parse-names" : false, "suffix" : "" }, { "dropping-particle" : "", "family" : "Denquin", "given" : "a", "non-dropping-particle" : "", "parse-names" : false, "suffix" : "" }, { "dropping-particle" : "", "family" : "Doisneaucottignies", "given" : "B", "non-dropping-particle" : "", "parse-names" : false, "suffix" : "" } ], "container-title" : "Acta Materialia", "id" : "ITEM-1", "issue" : "8", "issued" : { "date-parts" : [ [ "2005", "5" ] ] }, "page" : "2447-2458", "title" : "Quantitative investigation of precipitation and mechanical behaviour for AA2024 friction stir welds", "type" : "article-journal", "volume" : "53" }, "uris" : [ "http://www.mendeley.com/documents/?uuid=a8f518d8-c0a2-44ce-a897-a3a1242bde3f" ] } ], "mendeley" : { "previouslyFormattedCitation" : "C Genevois and others, \u201cQuantitative Investigation of Precipitation and Mechanical Behaviour for AA2024 Friction Stir Welds,\u201d &lt;i&gt;Acta Materialia&lt;/i&gt;, 53 (2005), 2447\u20132458 &lt;doi:10.1016/j.actamat.2005.02.007&gt;." }, "properties" : { "noteIndex" : 0 }, "schema" : "https://github.com/citation-style-language/schema/raw/master/csl-citation.json" }</w:instrText>
      </w:r>
      <w:r>
        <w:rPr>
          <w:lang w:eastAsia="en-GB"/>
        </w:rPr>
        <w:fldChar w:fldCharType="separate"/>
      </w:r>
      <w:r>
        <w:rPr>
          <w:noProof/>
          <w:lang w:eastAsia="en-GB"/>
        </w:rPr>
        <w:t xml:space="preserve">C Genevois and others, “Quantitative Investigation of Precipitation and Mechanical Behaviour for AA2024 Friction Stir Welds,” </w:t>
      </w:r>
      <w:r>
        <w:rPr>
          <w:i/>
          <w:noProof/>
          <w:lang w:eastAsia="en-GB"/>
        </w:rPr>
        <w:t>Acta Materialia</w:t>
      </w:r>
      <w:r>
        <w:rPr>
          <w:noProof/>
          <w:lang w:eastAsia="en-GB"/>
        </w:rPr>
        <w:t>, 53 (2005), 2447–2458 &lt;doi:10.1016/j.actamat.2005.02.007&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5.09.032", "ISSN" : "09215093", "author" : [ { "dropping-particle" : "", "family" : "Genevois", "given" : "C.", "non-dropping-particle" : "", "parse-names" : false, "suffix" : "" }, { "dropping-particle" : "", "family" : "Deschamps", "given" : "a.", "non-dropping-particle" : "", "parse-names" : false, "suffix" : "" }, { "dropping-particle" : "", "family" : "Vacher", "given" : "P.", "non-dropping-particle" : "", "parse-names" : false, "suffix" : "" } ], "container-title" : "Materials Science and Engineering: A", "id" : "ITEM-1", "issue" : "1-2", "issued" : { "date-parts" : [ [ "2006", "1" ] ] }, "page" : "162-170", "title" : "Comparative study on local and global mechanical properties of 2024 T351, 2024 T6 and 5251 O friction stir welds", "type" : "article-journal", "volume" : "415" }, "uris" : [ "http://www.mendeley.com/documents/?uuid=02c309c9-cfd6-4de7-acce-0c64520a7538" ] } ], "mendeley" : { "previouslyFormattedCitation" : "C. Genevois, a. Deschamps and P. Vacher, \u201cComparative Study on Local and Global Mechanical Properties of 2024 T351, 2024 T6 and 5251 O Friction Stir Welds,\u201d &lt;i&gt;Materials Science and Engineering: A&lt;/i&gt;, 415 (2006), 162\u2013170 &lt;doi:10.1016/j.msea.2005.09.032&gt;." }, "properties" : { "noteIndex" : 0 }, "schema" : "https://github.com/citation-style-language/schema/raw/master/csl-citation.json" }</w:instrText>
      </w:r>
      <w:r>
        <w:rPr>
          <w:lang w:eastAsia="en-GB"/>
        </w:rPr>
        <w:fldChar w:fldCharType="separate"/>
      </w:r>
      <w:r>
        <w:rPr>
          <w:noProof/>
          <w:lang w:eastAsia="en-GB"/>
        </w:rPr>
        <w:t xml:space="preserve">C. Genevois, a. Deschamps and P. Vacher, “Comparative Study on Local and Global Mechanical Properties of 2024 T351, 2024 T6 and 5251 O Friction Stir Welds,” </w:t>
      </w:r>
      <w:r>
        <w:rPr>
          <w:i/>
          <w:noProof/>
          <w:lang w:eastAsia="en-GB"/>
        </w:rPr>
        <w:t>Materials Science and Engineering: A</w:t>
      </w:r>
      <w:r>
        <w:rPr>
          <w:noProof/>
          <w:lang w:eastAsia="en-GB"/>
        </w:rPr>
        <w:t>, 415 (2006), 162–170 &lt;doi:10.1016/j.msea.2005.09.032&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ijmachtools.2006.01.007", "ISSN" : "08906955", "author" : [ { "dropping-particle" : "", "family" : "Gharacheh", "given" : "M.", "non-dropping-particle" : "", "parse-names" : false, "suffix" : "" }, { "dropping-particle" : "", "family" : "Kokabi", "given" : "A.H.", "non-dropping-particle" : "", "parse-names" : false, "suffix" : "" }, { "dropping-particle" : "", "family" : "Daneshi", "given" : "G.H.", "non-dropping-particle" : "", "parse-names" : false, "suffix" : "" }, { "dropping-particle" : "", "family" : "Shalchi", "given" : "B.", "non-dropping-particle" : "", "parse-names" : false, "suffix" : "" }, { "dropping-particle" : "", "family" : "Sarrafi", "given" : "R.", "non-dropping-particle" : "", "parse-names" : false, "suffix" : "" } ], "container-title" : "International Journal of Machine Tools and Manufacture", "id" : "ITEM-1", "issue" : "15", "issued" : { "date-parts" : [ [ "2006", "12" ] ] }, "page" : "1983-1987", "title" : "The influence of the ratio of \u201crotational speed/traverse speed\u201d (\u03c9/v) on mechanical properties of AZ31 friction stir welds", "type" : "article-journal", "volume" : "46" }, "uris" : [ "http://www.mendeley.com/documents/?uuid=b2b49e1c-7dd1-40ef-9e4e-0a2a58829eb1" ] } ], "mendeley" : { "previouslyFormattedCitation" : "M. Gharacheh and others, \u201cThe Influence of the Ratio of \u2018rotational Speed/traverse Speed\u2019 (\u03c9/v) on Mechanical Properties of AZ31 Friction Stir Welds,\u201d &lt;i&gt;International Journal of Machine Tools and Manufacture&lt;/i&gt;, 46 (2006), 1983\u20131987 &lt;doi:10.1016/j.ijmachtools.2006.01.007&gt;." }, "properties" : { "noteIndex" : 0 }, "schema" : "https://github.com/citation-style-language/schema/raw/master/csl-citation.json" }</w:instrText>
      </w:r>
      <w:r>
        <w:rPr>
          <w:lang w:eastAsia="en-GB"/>
        </w:rPr>
        <w:fldChar w:fldCharType="separate"/>
      </w:r>
      <w:r>
        <w:rPr>
          <w:noProof/>
          <w:lang w:eastAsia="en-GB"/>
        </w:rPr>
        <w:t xml:space="preserve">M. Gharacheh and others, “The Influence of the Ratio of ‘rotational Speed/traverse Speed’ (ω/v) on Mechanical Properties of AZ31 Friction Stir Welds,” </w:t>
      </w:r>
      <w:r>
        <w:rPr>
          <w:i/>
          <w:noProof/>
          <w:lang w:eastAsia="en-GB"/>
        </w:rPr>
        <w:t>International Journal of Machine Tools and Manufacture</w:t>
      </w:r>
      <w:r>
        <w:rPr>
          <w:noProof/>
          <w:lang w:eastAsia="en-GB"/>
        </w:rPr>
        <w:t>, 46 (2006), 1983–1987 &lt;doi:10.1016/j.ijmachtools.2006.01.007&gt;.</w:t>
      </w:r>
      <w:r>
        <w:rPr>
          <w:lang w:eastAsia="en-GB"/>
        </w:rPr>
        <w:fldChar w:fldCharType="end"/>
      </w:r>
    </w:p>
    <w:p w:rsidR="00C33B3C" w:rsidRDefault="00C33B3C" w:rsidP="00C33B3C">
      <w:pPr>
        <w:rPr>
          <w:lang w:eastAsia="en-GB"/>
        </w:rPr>
      </w:pPr>
      <w:r>
        <w:rPr>
          <w:rFonts w:cs="Arial"/>
          <w:color w:val="222222"/>
          <w:shd w:val="clear" w:color="auto" w:fill="FFFFFF"/>
        </w:rPr>
        <w:t>Gould, J. E., Lienert, T. J., &amp; Feng, Z. (1998).</w:t>
      </w:r>
      <w:r>
        <w:rPr>
          <w:rStyle w:val="apple-converted-space"/>
          <w:rFonts w:cs="Arial"/>
          <w:color w:val="222222"/>
          <w:shd w:val="clear" w:color="auto" w:fill="FFFFFF"/>
        </w:rPr>
        <w:t> </w:t>
      </w:r>
      <w:r>
        <w:rPr>
          <w:i/>
          <w:iCs/>
        </w:rPr>
        <w:t>Recent developments in friction stir welding</w:t>
      </w:r>
      <w:r>
        <w:rPr>
          <w:rStyle w:val="apple-converted-space"/>
        </w:rPr>
        <w:t> (No. 981875). SAE Technical Paper.</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1044-5803(02)00362-5", "ISBN" : "1915747546", "ISSN" : "10445803", "author" : [ { "dropping-particle" : "", "family" : "Guerra", "given" : "M", "non-dropping-particle" : "", "parse-names" : false, "suffix" : "" }, { "dropping-particle" : "", "family" : "Schmidt", "given" : "C", "non-dropping-particle" : "", "parse-names" : false, "suffix" : "" }, { "dropping-particle" : "", "family" : "McClure", "given" : "J.C", "non-dropping-particle" : "", "parse-names" : false, "suffix" : "" }, { "dropping-particle" : "", "family" : "Murr", "given" : "L.E", "non-dropping-particle" : "", "parse-names" : false, "suffix" : "" }, { "dropping-particle" : "", "family" : "Nunes", "given" : "a.C", "non-dropping-particle" : "", "parse-names" : false, "suffix" : "" } ], "container-title" : "Materials Characterization", "id" : "ITEM-1", "issue" : "2", "issued" : { "date-parts" : [ [ "2002", "9" ] ] }, "page" : "95-101", "title" : "Flow patterns during friction stir welding", "type" : "article-journal", "volume" : "49" }, "uris" : [ "http://www.mendeley.com/documents/?uuid=821618bd-e566-4ecd-a3c9-d8ed6d52a095" ] } ], "mendeley" : { "previouslyFormattedCitation" : "M Guerra and others, \u201cFlow Patterns During Friction Stir Welding,\u201d &lt;i&gt;Materials Characterization&lt;/i&gt;, 49 (2002), 95\u2013101 &lt;doi:10.1016/S1044-5803(02)00362-5&gt;." }, "properties" : { "noteIndex" : 0 }, "schema" : "https://github.com/citation-style-language/schema/raw/master/csl-citation.json" }</w:instrText>
      </w:r>
      <w:r>
        <w:rPr>
          <w:lang w:eastAsia="en-GB"/>
        </w:rPr>
        <w:fldChar w:fldCharType="separate"/>
      </w:r>
      <w:r>
        <w:rPr>
          <w:noProof/>
          <w:lang w:eastAsia="en-GB"/>
        </w:rPr>
        <w:t xml:space="preserve">M Guerra and others, “Flow Patterns During Friction Stir Welding,” </w:t>
      </w:r>
      <w:r>
        <w:rPr>
          <w:i/>
          <w:noProof/>
          <w:lang w:eastAsia="en-GB"/>
        </w:rPr>
        <w:t>Materials Characterization</w:t>
      </w:r>
      <w:r>
        <w:rPr>
          <w:noProof/>
          <w:lang w:eastAsia="en-GB"/>
        </w:rPr>
        <w:t>, 49 (2002), 95–101 &lt;doi:10.1016/S1044-5803(02)00362-5&gt;.</w:t>
      </w:r>
      <w:r>
        <w:rPr>
          <w:lang w:eastAsia="en-GB"/>
        </w:rPr>
        <w:fldChar w:fldCharType="end"/>
      </w:r>
    </w:p>
    <w:p w:rsidR="00C33B3C" w:rsidRDefault="00C33B3C" w:rsidP="00C33B3C">
      <w:pPr>
        <w:rPr>
          <w:lang w:eastAsia="en-GB"/>
        </w:rPr>
      </w:pPr>
      <w:r>
        <w:rPr>
          <w:lang w:eastAsia="en-GB"/>
        </w:rPr>
        <w:lastRenderedPageBreak/>
        <w:fldChar w:fldCharType="begin" w:fldLock="1"/>
      </w:r>
      <w:r>
        <w:rPr>
          <w:lang w:eastAsia="en-GB"/>
        </w:rPr>
        <w:instrText>ADDIN CSL_CITATION { "citationItems" : [ { "id" : "ITEM-1", "itemData" : { "author" : [ { "dropping-particle" : "", "family" : "Hagstrom and Sandstrom", "given" : "", "non-dropping-particle" : "", "parse-names" : false, "suffix" : "" } ], "id" : "ITEM-1", "issued" : { "date-parts" : [ [ "1996" ] ] }, "title" : "Fatigue Properties of welded T-Joint in thin-walled aluminium profiles", "type" : "article" }, "uris" : [ "http://www.mendeley.com/documents/?uuid=405a5ee8-a945-404c-a8ed-c6747112682e" ] } ], "mendeley" : { "previouslyFormattedCitation" : "Hagstrom and Sandstrom, \u201cFatigue Properties of Welded T-Joint in Thin-Walled Aluminium Profiles\u201d, 1996." }, "properties" : { "noteIndex" : 0 }, "schema" : "https://github.com/citation-style-language/schema/raw/master/csl-citation.json" }</w:instrText>
      </w:r>
      <w:r>
        <w:rPr>
          <w:lang w:eastAsia="en-GB"/>
        </w:rPr>
        <w:fldChar w:fldCharType="separate"/>
      </w:r>
      <w:r>
        <w:rPr>
          <w:noProof/>
          <w:lang w:eastAsia="en-GB"/>
        </w:rPr>
        <w:t>Hagstrom and Sandstrom, “Fatigue Properties of Welded T-Joint in Thin-Walled Aluminium Profiles”, 1996.</w:t>
      </w:r>
      <w:r>
        <w:rPr>
          <w:lang w:eastAsia="en-GB"/>
        </w:rPr>
        <w:fldChar w:fldCharType="end"/>
      </w:r>
    </w:p>
    <w:p w:rsidR="00C33B3C" w:rsidRDefault="00C33B3C" w:rsidP="00E77E18">
      <w:pPr>
        <w:rPr>
          <w:lang w:eastAsia="en-GB"/>
        </w:rPr>
      </w:pPr>
      <w:r>
        <w:rPr>
          <w:lang w:eastAsia="en-GB"/>
        </w:rPr>
        <w:t xml:space="preserve">M </w:t>
      </w:r>
      <w:r>
        <w:rPr>
          <w:bCs/>
          <w:lang w:eastAsia="en-GB"/>
        </w:rPr>
        <w:t>Hatherley</w:t>
      </w:r>
      <w:r>
        <w:rPr>
          <w:lang w:eastAsia="en-GB"/>
        </w:rPr>
        <w:t xml:space="preserve">, WB </w:t>
      </w:r>
      <w:r>
        <w:rPr>
          <w:bCs/>
          <w:lang w:eastAsia="en-GB"/>
        </w:rPr>
        <w:t xml:space="preserve">Hutchinson, </w:t>
      </w:r>
      <w:r>
        <w:rPr>
          <w:lang w:eastAsia="en-GB"/>
        </w:rPr>
        <w:t xml:space="preserve">An introduction to textures in metals - Institution of Metallurgists, </w:t>
      </w:r>
      <w:r>
        <w:rPr>
          <w:bCs/>
          <w:lang w:eastAsia="en-GB"/>
        </w:rPr>
        <w:t>1979</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jmatprotec.2007.10.028", "ISSN" : "09240136", "author" : [ { "dropping-particle" : "", "family" : "Hattingh", "given" : "D.G.", "non-dropping-particle" : "", "parse-names" : false, "suffix" : "" }, { "dropping-particle" : "", "family" : "Blignault", "given" : "C.", "non-dropping-particle" : "", "parse-names" : false, "suffix" : "" }, { "dropping-particle" : "", "family" : "Niekerk", "given" : "T.I.", "non-dropping-particle" : "van", "parse-names" : false, "suffix" : "" }, { "dropping-particle" : "", "family" : "James", "given" : "M.N.", "non-dropping-particle" : "", "parse-names" : false, "suffix" : "" } ], "container-title" : "Journal of Materials Processing Technology", "id" : "ITEM-1", "issue" : "1-3", "issued" : { "date-parts" : [ [ "2008", "7" ] ] }, "page" : "46-57", "title" : "Characterization of the influences of FSW tool geometry on welding forces and weld tensile strength using an instrumented tool", "type" : "article-journal", "volume" : "203" }, "uris" : [ "http://www.mendeley.com/documents/?uuid=4f5ffe5f-1dd4-4983-a116-11cab4282a1e" ] } ], "mendeley" : { "previouslyFormattedCitation" : "D.G. Hattingh and others, \u201cCharacterization of the Influences of FSW Tool Geometry on Welding Forces and Weld Tensile Strength Using an Instrumented Tool,\u201d &lt;i&gt;Journal of Materials Processing Technology&lt;/i&gt;, 203 (2008), 46\u201357 &lt;doi:10.1016/j.jmatprotec.2007.10.028&gt;." }, "properties" : { "noteIndex" : 0 }, "schema" : "https://github.com/citation-style-language/schema/raw/master/csl-citation.json" }</w:instrText>
      </w:r>
      <w:r>
        <w:rPr>
          <w:lang w:eastAsia="en-GB"/>
        </w:rPr>
        <w:fldChar w:fldCharType="separate"/>
      </w:r>
      <w:r>
        <w:rPr>
          <w:noProof/>
          <w:lang w:eastAsia="en-GB"/>
        </w:rPr>
        <w:t xml:space="preserve">D.G. Hattingh and others, “Characterization of the Influences of FSW Tool Geometry on Welding Forces and Weld Tensile Strength Using an Instrumented Tool,” </w:t>
      </w:r>
      <w:r>
        <w:rPr>
          <w:i/>
          <w:noProof/>
          <w:lang w:eastAsia="en-GB"/>
        </w:rPr>
        <w:t>Journal of Materials Processing Technology</w:t>
      </w:r>
      <w:r>
        <w:rPr>
          <w:noProof/>
          <w:lang w:eastAsia="en-GB"/>
        </w:rPr>
        <w:t>, 203 (2008), 46–57 &lt;doi:10.1016/j.jmatprotec.2007.10.028&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Heinz", "given" : "Beate", "non-dropping-particle" : "", "parse-names" : false, "suffix" : "" }, { "dropping-particle" : "", "family" : "Skrotzki", "given" : "Birgit", "non-dropping-particle" : "", "parse-names" : false, "suffix" : "" } ], "id" : "ITEM-1", "issue" : "June", "issued" : { "date-parts" : [ [ "2002" ] ] }, "page" : "489-498", "title" : "Characterization of a Friction-Stir-Welded Aluminum Alloy 6013", "type" : "article-journal", "volume" : "33" }, "uris" : [ "http://www.mendeley.com/documents/?uuid=e92010a7-fe1d-4517-a7ca-6efcd15ff8d9" ] } ], "mendeley" : { "previouslyFormattedCitation" : "Beate Heinz and Birgit Skrotzki, \u201cCharacterization of a Friction-Stir-Welded Aluminum Alloy 6013,\u201d 33 (2002), 489\u2013498." }, "properties" : { "noteIndex" : 0 }, "schema" : "https://github.com/citation-style-language/schema/raw/master/csl-citation.json" }</w:instrText>
      </w:r>
      <w:r>
        <w:rPr>
          <w:lang w:eastAsia="en-GB"/>
        </w:rPr>
        <w:fldChar w:fldCharType="separate"/>
      </w:r>
      <w:r>
        <w:rPr>
          <w:noProof/>
          <w:lang w:eastAsia="en-GB"/>
        </w:rPr>
        <w:t>Beate Heinz and Birgit Skrotzki, “Characterization of a Friction-Stir-Welded Aluminum Alloy 6013,” 33 (2002), 489–498.</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Humphreys", "given" : "F J", "non-dropping-particle" : "", "parse-names" : false, "suffix" : "" }, { "dropping-particle" : "", "family" : "Materials", "given" : "Manchester", "non-dropping-particle" : "", "parse-names" : false, "suffix" : "" }, { "dropping-particle" : "", "family" : "Centre", "given" : "Science", "non-dropping-particle" : "", "parse-names" : false, "suffix" : "" } ], "id" : "ITEM-1", "issued" : { "date-parts" : [ [ "2001" ] ] }, "page" : "3833-3854", "title" : "Grain and subgrain characterisation by electron backscatter diffraction", "type" : "article-journal", "volume" : "6" }, "uris" : [ "http://www.mendeley.com/documents/?uuid=d9b6e360-b0e1-41cd-8515-1d29177d24b1" ] } ], "mendeley" : { "previouslyFormattedCitation" : "F J Humphreys, Manchester Materials and Science Centre, \u201cGrain and Subgrain Characterisation by Electron Backscatter Diffraction,\u201d 6 (2001), 3833\u20133854." }, "properties" : { "noteIndex" : 0 }, "schema" : "https://github.com/citation-style-language/schema/raw/master/csl-citation.json" }</w:instrText>
      </w:r>
      <w:r>
        <w:rPr>
          <w:lang w:eastAsia="en-GB"/>
        </w:rPr>
        <w:fldChar w:fldCharType="separate"/>
      </w:r>
      <w:r>
        <w:rPr>
          <w:noProof/>
          <w:lang w:eastAsia="en-GB"/>
        </w:rPr>
        <w:t>F J Humphreys, Manchester Materials and Science Centre, “Grain and Subgrain Characterisation by Electron Backscatter Diffraction,” 6 (2001), 3833–3854.</w:t>
      </w:r>
      <w:r>
        <w:rPr>
          <w:lang w:eastAsia="en-GB"/>
        </w:rPr>
        <w:fldChar w:fldCharType="end"/>
      </w:r>
    </w:p>
    <w:p w:rsidR="00C33B3C" w:rsidRDefault="00C33B3C" w:rsidP="00C33B3C">
      <w:pPr>
        <w:rPr>
          <w:rStyle w:val="Strong"/>
          <w:rFonts w:cs="Arial"/>
          <w:b w:val="0"/>
          <w:iCs/>
          <w:shd w:val="clear" w:color="auto" w:fill="FFFFFF"/>
        </w:rPr>
      </w:pPr>
      <w:r>
        <w:rPr>
          <w:rStyle w:val="Strong"/>
          <w:rFonts w:cs="Arial"/>
          <w:b w:val="0"/>
          <w:iCs/>
          <w:shd w:val="clear" w:color="auto" w:fill="FFFFFF"/>
        </w:rPr>
        <w:t xml:space="preserve">Humphreys and Brough, </w:t>
      </w:r>
      <w:r>
        <w:t xml:space="preserve">High resolution electron backscatter diffraction with a field emission gun scanning electron microscope, </w:t>
      </w:r>
      <w:r>
        <w:rPr>
          <w:rStyle w:val="Strong"/>
          <w:rFonts w:cs="Arial"/>
          <w:b w:val="0"/>
          <w:iCs/>
          <w:shd w:val="clear" w:color="auto" w:fill="FFFFFF"/>
        </w:rPr>
        <w:t>1999</w:t>
      </w:r>
    </w:p>
    <w:p w:rsidR="00C33B3C" w:rsidRDefault="00C33B3C" w:rsidP="00C33B3C">
      <w:pPr>
        <w:rPr>
          <w:rStyle w:val="HTMLCite"/>
          <w:i w:val="0"/>
          <w:lang w:val="en"/>
        </w:rPr>
      </w:pPr>
      <w:r>
        <w:rPr>
          <w:rStyle w:val="author"/>
          <w:lang w:val="en"/>
        </w:rPr>
        <w:t>Humphreys, F.J.</w:t>
      </w:r>
      <w:r>
        <w:rPr>
          <w:rStyle w:val="HTMLCite"/>
          <w:lang w:val="en"/>
        </w:rPr>
        <w:t xml:space="preserve"> &amp; </w:t>
      </w:r>
      <w:r>
        <w:rPr>
          <w:rStyle w:val="author"/>
          <w:lang w:val="en"/>
        </w:rPr>
        <w:t>Hatherly, M.</w:t>
      </w:r>
      <w:r>
        <w:rPr>
          <w:rStyle w:val="HTMLCite"/>
          <w:lang w:val="en"/>
        </w:rPr>
        <w:t xml:space="preserve"> </w:t>
      </w:r>
      <w:r>
        <w:rPr>
          <w:rStyle w:val="booktitle2"/>
          <w:lang w:val="en"/>
        </w:rPr>
        <w:t>Recrystallization and Related Annealing Phenomena</w:t>
      </w:r>
      <w:r>
        <w:rPr>
          <w:rStyle w:val="HTMLCite"/>
          <w:lang w:val="en"/>
        </w:rPr>
        <w:t xml:space="preserve">, </w:t>
      </w:r>
      <w:r>
        <w:rPr>
          <w:rStyle w:val="edition"/>
          <w:iCs/>
          <w:lang w:val="en"/>
        </w:rPr>
        <w:t>2nd edn</w:t>
      </w:r>
      <w:r>
        <w:rPr>
          <w:rStyle w:val="HTMLCite"/>
          <w:lang w:val="en"/>
        </w:rPr>
        <w:t>. Elsevier, Oxford, (</w:t>
      </w:r>
      <w:r>
        <w:rPr>
          <w:rStyle w:val="pubyear"/>
          <w:i/>
          <w:iCs/>
          <w:lang w:val="en"/>
        </w:rPr>
        <w:t>2003</w:t>
      </w:r>
      <w:r>
        <w:rPr>
          <w:rStyle w:val="HTMLCite"/>
          <w:lang w:val="en"/>
        </w:rPr>
        <w:t>)</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scriptamat.2004.05.016", "ISSN" : "13596462", "author" : [ { "dropping-particle" : "", "family" : "Humphreys", "given" : "F.J", "non-dropping-particle" : "", "parse-names" : false, "suffix" : "" } ], "container-title" : "Scripta Materialia", "id" : "ITEM-1", "issue" : "8", "issued" : { "date-parts" : [ [ "2004", "10" ] ] }, "page" : "771-776", "title" : "Characterisation of fine-scale microstructures by electron backscatter diffraction (EBSD)", "type" : "article-journal", "volume" : "51" }, "uris" : [ "http://www.mendeley.com/documents/?uuid=628a9eb6-3e26-4bd4-b599-d5eb3dbd56fd" ] } ], "mendeley" : { "previouslyFormattedCitation" : "F.J Humphreys, \u201cCharacterisation of Fine-Scale Microstructures by Electron Backscatter Diffraction (EBSD),\u201d &lt;i&gt;Scripta Materialia&lt;/i&gt;, 51 (2004), 771\u2013776 &lt;doi:10.1016/j.scriptamat.2004.05.016&gt;." }, "properties" : { "noteIndex" : 0 }, "schema" : "https://github.com/citation-style-language/schema/raw/master/csl-citation.json" }</w:instrText>
      </w:r>
      <w:r>
        <w:rPr>
          <w:lang w:eastAsia="en-GB"/>
        </w:rPr>
        <w:fldChar w:fldCharType="separate"/>
      </w:r>
      <w:r>
        <w:rPr>
          <w:noProof/>
          <w:lang w:eastAsia="en-GB"/>
        </w:rPr>
        <w:t xml:space="preserve">F.J Humphreys, “Characterisation of Fine-Scale Microstructures by Electron Backscatter Diffraction (EBSD),” </w:t>
      </w:r>
      <w:r>
        <w:rPr>
          <w:i/>
          <w:noProof/>
          <w:lang w:eastAsia="en-GB"/>
        </w:rPr>
        <w:t>Scripta Materialia</w:t>
      </w:r>
      <w:r>
        <w:rPr>
          <w:noProof/>
          <w:lang w:eastAsia="en-GB"/>
        </w:rPr>
        <w:t>, 51 (2004), 771–776 &lt;doi:10.1016/j.scriptamat.2004.05.016&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1359-6462(00)00480-2", "ISSN" : "13596462", "author" : [ { "dropping-particle" : "", "family" : "Jata", "given" : "K.V.", "non-dropping-particle" : "", "parse-names" : false, "suffix" : "" }, { "dropping-particle" : "", "family" : "Semiatin", "given" : "S.L.", "non-dropping-particle" : "", "parse-names" : false, "suffix" : "" } ], "container-title" : "Scripta Materialia", "id" : "ITEM-1", "issue" : "8", "issued" : { "date-parts" : [ [ "2000", "9" ] ] }, "page" : "743-749", "title" : "Continuous dynamic recrystallization during friction stir welding of high strength aluminum alloys", "type" : "article-journal", "volume" : "43" }, "uris" : [ "http://www.mendeley.com/documents/?uuid=da6f9565-5f99-4ecc-8949-f2a990d8770b" ] } ], "mendeley" : { "previouslyFormattedCitation" : "K.V. Jata and S.L. Semiatin, \u201cContinuous Dynamic Recrystallization During Friction Stir Welding of High Strength Aluminum Alloys,\u201d &lt;i&gt;Scripta Materialia&lt;/i&gt;, 43 (2000), 743\u2013749 &lt;doi:10.1016/S1359-6462(00)00480-2&gt;." }, "properties" : { "noteIndex" : 0 }, "schema" : "https://github.com/citation-style-language/schema/raw/master/csl-citation.json" }</w:instrText>
      </w:r>
      <w:r>
        <w:rPr>
          <w:lang w:eastAsia="en-GB"/>
        </w:rPr>
        <w:fldChar w:fldCharType="separate"/>
      </w:r>
      <w:r>
        <w:rPr>
          <w:noProof/>
          <w:lang w:eastAsia="en-GB"/>
        </w:rPr>
        <w:t xml:space="preserve">K.V. Jata and S.L. Semiatin, “Continuous Dynamic Recrystallization During Friction Stir Welding of High Strength Aluminum Alloys,” </w:t>
      </w:r>
      <w:r>
        <w:rPr>
          <w:i/>
          <w:noProof/>
          <w:lang w:eastAsia="en-GB"/>
        </w:rPr>
        <w:t>Scripta Materialia</w:t>
      </w:r>
      <w:r>
        <w:rPr>
          <w:noProof/>
          <w:lang w:eastAsia="en-GB"/>
        </w:rPr>
        <w:t>, 43 (2000), 743–749 &lt;doi:10.1016/S1359-6462(00)00480-2&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V", "family" : "Jata", "given" : "K", "non-dropping-particle" : "", "parse-names" : false, "suffix" : "" }, { "dropping-particle" : "", "family" : "Sankaran", "given" : "K K", "non-dropping-particle" : "", "parse-names" : false, "suffix" : "" }, { "dropping-particle" : "", "family" : "Ruschau", "given" : "J J", "non-dropping-particle" : "", "parse-names" : false, "suffix" : "" } ], "id" : "ITEM-1", "issue" : "September", "issued" : { "date-parts" : [ [ "2000" ] ] }, "title" : "Friction-Stir Welding Effects on Microstructure and Fatigue of Aluminum Alloy 7050-T7451", "type" : "article-journal", "volume" : "31" }, "uris" : [ "http://www.mendeley.com/documents/?uuid=65a6a8b1-7112-436d-b0b8-cced5d8fa9b3" ] } ], "mendeley" : { "previouslyFormattedCitation" : "K V Jata, K K Sankaran and J J Ruschau, \u201cFriction-Stir Welding Effects on Microstructure and Fatigue of Aluminum Alloy 7050-T7451,\u201d 31 (2000)." }, "properties" : { "noteIndex" : 0 }, "schema" : "https://github.com/citation-style-language/schema/raw/master/csl-citation.json" }</w:instrText>
      </w:r>
      <w:r>
        <w:rPr>
          <w:lang w:eastAsia="en-GB"/>
        </w:rPr>
        <w:fldChar w:fldCharType="separate"/>
      </w:r>
      <w:r>
        <w:rPr>
          <w:noProof/>
          <w:lang w:eastAsia="en-GB"/>
        </w:rPr>
        <w:t>K V Jata, K K Sankaran and J J Ruschau, “Friction-Stir Welding Effects on Microstructure and Fatigue of Aluminum Alloy 7050-T7451,” 31 (2000).</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Defalco", "given" : "Jeff", "non-dropping-particle" : "", "parse-names" : false, "suffix" : "" } ], "id" : "ITEM-1", "issue" : "March", "issued" : { "date-parts" : [ [ "2006" ] ] }, "page" : "42-44", "title" : "Friction Stir Welding VS Fusion Welding", "type" : "article-journal" }, "uris" : [ "http://www.mendeley.com/documents/?uuid=1329b7cf-e0cf-4e10-8cea-bac45c81b0bc" ] } ], "mendeley" : { "previouslyFormattedCitation" : "Jeff Defalco, \u201cFriction Stir Welding VS Fusion Welding\u201d, 2006, 42\u201344." }, "properties" : { "noteIndex" : 0 }, "schema" : "https://github.com/citation-style-language/schema/raw/master/csl-citation.json" }</w:instrText>
      </w:r>
      <w:r>
        <w:rPr>
          <w:lang w:eastAsia="en-GB"/>
        </w:rPr>
        <w:fldChar w:fldCharType="separate"/>
      </w:r>
      <w:r>
        <w:rPr>
          <w:noProof/>
          <w:lang w:eastAsia="en-GB"/>
        </w:rPr>
        <w:t>Jeff Defalco, “Friction Stir Welding VS Fusion Welding”, 2006, 42–44.</w:t>
      </w:r>
      <w:r>
        <w:rPr>
          <w:lang w:eastAsia="en-GB"/>
        </w:rPr>
        <w:fldChar w:fldCharType="end"/>
      </w:r>
    </w:p>
    <w:p w:rsidR="00C33B3C" w:rsidRDefault="00C33B3C" w:rsidP="00C33B3C">
      <w:pPr>
        <w:rPr>
          <w:lang w:eastAsia="en-GB"/>
        </w:rPr>
      </w:pPr>
      <w:r>
        <w:rPr>
          <w:lang w:eastAsia="en-GB"/>
        </w:rPr>
        <w:t xml:space="preserve">JIN, H.; SAIMOTO, S.; BALL, M.; THREADGILL, P. L., </w:t>
      </w:r>
      <w:r w:rsidRPr="00E77E18">
        <w:rPr>
          <w:bCs/>
          <w:lang w:eastAsia="en-GB"/>
        </w:rPr>
        <w:t>Characterisation of microstructure and texture in friction stir welded joints of 5754 and 5182 aluminium alloy sheets</w:t>
      </w:r>
      <w:r>
        <w:rPr>
          <w:lang w:eastAsia="en-GB"/>
        </w:rPr>
        <w:t xml:space="preserve">, </w:t>
      </w:r>
      <w:r>
        <w:rPr>
          <w:iCs/>
          <w:lang w:eastAsia="en-GB"/>
        </w:rPr>
        <w:t>Materials science and technology</w:t>
      </w:r>
      <w:r>
        <w:rPr>
          <w:lang w:eastAsia="en-GB"/>
        </w:rPr>
        <w:t xml:space="preserve"> vol. 17 (12) p. 1605-1614 </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4028/www.scientific.net/MSF.495-497.901", "ISSN" : "1662-9752", "author" : [ { "dropping-particle" : "", "family" : "Kang", "given" : "Suk Hoon", "non-dropping-particle" : "", "parse-names" : false, "suffix" : "" }, { "dropping-particle" : "", "family" : "Bang", "given" : "Woong Ho", "non-dropping-particle" : "", "parse-names" : false, "suffix" : "" }, { "dropping-particle" : "", "family" : "Cho", "given" : "Jae Hyung", "non-dropping-particle" : "", "parse-names" : false, "suffix" : "" }, { "dropping-particle" : "", "family" : "Han", "given" : "Heung Nam", "non-dropping-particle" : "", "parse-names" : false, "suffix" : "" }, { "dropping-particle" : "", "family" : "Oh", "given" : "Kyu Hwan", "non-dropping-particle" : "", "parse-names" : false, "suffix" : "" }, { "dropping-particle" : "", "family" : "Lee", "given" : "Chang Gil", "non-dropping-particle" : "", "parse-names" : false, "suffix" : "" }, { "dropping-particle" : "", "family" : "Kim", "given" : "Sung Joon", "non-dropping-particle" : "", "parse-names" : false, "suffix" : "" } ], "container-title" : "Materials Science Forum", "id" : "ITEM-1", "issued" : { "date-parts" : [ [ "2005" ] ] }, "page" : "901-906", "title" : "Microtexture Analysis of Friction Stir Welded Al 6061-T651 Plates", "type" : "article-journal", "volume" : "495-497" }, "uris" : [ "http://www.mendeley.com/documents/?uuid=c18a435c-8a98-465c-a8f9-70da24993375" ] } ], "mendeley" : { "previouslyFormattedCitation" : "Suk Hoon Kang and others, \u201cMicrotexture Analysis of Friction Stir Welded Al 6061-T651 Plates,\u201d &lt;i&gt;Materials Science Forum&lt;/i&gt;, 495-497 (2005), 901\u2013906 &lt;doi:10.4028/www.scientific.net/MSF.495-497.901&gt;." }, "properties" : { "noteIndex" : 0 }, "schema" : "https://github.com/citation-style-language/schema/raw/master/csl-citation.json" }</w:instrText>
      </w:r>
      <w:r>
        <w:rPr>
          <w:lang w:eastAsia="en-GB"/>
        </w:rPr>
        <w:fldChar w:fldCharType="separate"/>
      </w:r>
      <w:r>
        <w:rPr>
          <w:noProof/>
          <w:lang w:eastAsia="en-GB"/>
        </w:rPr>
        <w:t xml:space="preserve">Suk Hoon Kang and others, “Microtexture Analysis of Friction Stir Welded Al 6061-T651 Plates,” </w:t>
      </w:r>
      <w:r>
        <w:rPr>
          <w:i/>
          <w:noProof/>
          <w:lang w:eastAsia="en-GB"/>
        </w:rPr>
        <w:t>Materials Science Forum</w:t>
      </w:r>
      <w:r>
        <w:rPr>
          <w:noProof/>
          <w:lang w:eastAsia="en-GB"/>
        </w:rPr>
        <w:t>, 495-497 (2005), 901–906 &lt;doi:10.4028/www.scientific.net/MSF.495-497.901&gt;.</w:t>
      </w:r>
      <w:r>
        <w:rPr>
          <w:lang w:eastAsia="en-GB"/>
        </w:rPr>
        <w:fldChar w:fldCharType="end"/>
      </w:r>
    </w:p>
    <w:p w:rsidR="00C33B3C" w:rsidRDefault="00C33B3C" w:rsidP="00C33B3C">
      <w:pPr>
        <w:rPr>
          <w:rFonts w:cs="CMR10"/>
        </w:rPr>
      </w:pPr>
      <w:r>
        <w:rPr>
          <w:rFonts w:cs="CMCSC10"/>
        </w:rPr>
        <w:t>R. Koch, J. J. Schulz</w:t>
      </w:r>
      <w:r>
        <w:rPr>
          <w:rFonts w:cs="CMR7"/>
        </w:rPr>
        <w:t xml:space="preserve"> </w:t>
      </w:r>
      <w:r>
        <w:rPr>
          <w:rFonts w:cs="CMR10"/>
        </w:rPr>
        <w:t xml:space="preserve">and </w:t>
      </w:r>
      <w:r>
        <w:rPr>
          <w:rFonts w:cs="CMCSC10"/>
        </w:rPr>
        <w:t xml:space="preserve">K. H. Rieder, </w:t>
      </w:r>
      <w:r>
        <w:rPr>
          <w:rFonts w:cs="CMB10"/>
          <w:bCs/>
        </w:rPr>
        <w:t xml:space="preserve">Scanning tunneling microscopy artifact and real structure: Steps of </w:t>
      </w:r>
      <w:r>
        <w:rPr>
          <w:rFonts w:cs="CMR10"/>
        </w:rPr>
        <w:t>Ag(110), EuroPhysics Letters, 1999</w:t>
      </w:r>
    </w:p>
    <w:p w:rsidR="00C33B3C" w:rsidRDefault="00C33B3C" w:rsidP="00C33B3C">
      <w:pPr>
        <w:rPr>
          <w:rFonts w:cs="Arial"/>
        </w:rPr>
      </w:pPr>
      <w:r>
        <w:rPr>
          <w:rFonts w:cs="Arial"/>
        </w:rPr>
        <w:t xml:space="preserve">UF </w:t>
      </w:r>
      <w:r>
        <w:rPr>
          <w:rFonts w:cs="Arial"/>
          <w:bCs/>
        </w:rPr>
        <w:t>Kocks</w:t>
      </w:r>
      <w:r>
        <w:rPr>
          <w:rFonts w:cs="Arial"/>
        </w:rPr>
        <w:t xml:space="preserve">, CN Tomé, HR Wenk - Cambridge University Press, </w:t>
      </w:r>
      <w:r>
        <w:rPr>
          <w:rFonts w:cs="Arial"/>
          <w:bCs/>
        </w:rPr>
        <w:t xml:space="preserve">Texture and anisotropy: Preferred orientations in polycrystals and their effect on materials properties, </w:t>
      </w:r>
      <w:r>
        <w:rPr>
          <w:rFonts w:cs="Arial"/>
        </w:rPr>
        <w:t>1998</w:t>
      </w:r>
    </w:p>
    <w:p w:rsidR="00C33B3C" w:rsidRDefault="00C33B3C" w:rsidP="00C33B3C">
      <w:pPr>
        <w:rPr>
          <w:rFonts w:cs="Arial"/>
        </w:rPr>
      </w:pPr>
      <w:r>
        <w:rPr>
          <w:rFonts w:cs="Arial"/>
          <w:color w:val="222222"/>
          <w:shd w:val="clear" w:color="auto" w:fill="FFFFFF"/>
        </w:rPr>
        <w:t>Kocks, U. F., Tomé, C. N., &amp; Wenk, H. R. (Eds.). (2000).</w:t>
      </w:r>
      <w:r>
        <w:rPr>
          <w:rStyle w:val="apple-converted-space"/>
          <w:rFonts w:cs="Arial"/>
          <w:color w:val="222222"/>
          <w:shd w:val="clear" w:color="auto" w:fill="FFFFFF"/>
        </w:rPr>
        <w:t> </w:t>
      </w:r>
      <w:r>
        <w:rPr>
          <w:i/>
          <w:iCs/>
        </w:rPr>
        <w:t>Texture and anisotropy: preferred orientations in polycrystals and their effect on materials properties</w:t>
      </w:r>
      <w:r>
        <w:t>. Cambridge University Press.</w:t>
      </w:r>
    </w:p>
    <w:p w:rsidR="00C33B3C" w:rsidRDefault="00C33B3C" w:rsidP="00C33B3C">
      <w:pPr>
        <w:rPr>
          <w:lang w:eastAsia="en-GB"/>
        </w:rPr>
      </w:pPr>
      <w:r>
        <w:rPr>
          <w:lang w:eastAsia="en-GB"/>
        </w:rPr>
        <w:lastRenderedPageBreak/>
        <w:fldChar w:fldCharType="begin" w:fldLock="1"/>
      </w:r>
      <w:r>
        <w:rPr>
          <w:lang w:eastAsia="en-GB"/>
        </w:rPr>
        <w:instrText>ADDIN CSL_CITATION { "citationItems" : [ { "id" : "ITEM-1", "itemData" : { "DOI" : "10.1016/S0921-5093(01)01474-5", "ISSN" : "09215093", "author" : [ { "dropping-particle" : "", "family" : "Krishnan", "given" : "K.N.", "non-dropping-particle" : "", "parse-names" : false, "suffix" : "" } ], "container-title" : "Materials Science and Engineering: A", "id" : "ITEM-1", "issue" : "2", "issued" : { "date-parts" : [ [ "2002", "4" ] ] }, "page" : "246-251", "title" : "On the formation of onion rings in friction stir welds", "type" : "article-journal", "volume" : "327" }, "uris" : [ "http://www.mendeley.com/documents/?uuid=a3cdaebc-3e88-47dc-85ef-37573ccfc447" ] } ], "mendeley" : { "previouslyFormattedCitation" : "K.N. Krishnan, \u201cOn the Formation of Onion Rings in Friction Stir Welds,\u201d &lt;i&gt;Materials Science and Engineering: A&lt;/i&gt;, 327 (2002), 246\u2013251 &lt;doi:10.1016/S0921-5093(01)01474-5&gt;." }, "properties" : { "noteIndex" : 0 }, "schema" : "https://github.com/citation-style-language/schema/raw/master/csl-citation.json" }</w:instrText>
      </w:r>
      <w:r>
        <w:rPr>
          <w:lang w:eastAsia="en-GB"/>
        </w:rPr>
        <w:fldChar w:fldCharType="separate"/>
      </w:r>
      <w:r>
        <w:rPr>
          <w:noProof/>
          <w:lang w:eastAsia="en-GB"/>
        </w:rPr>
        <w:t xml:space="preserve">K.N. Krishnan, “On the Formation of Onion Rings in Friction Stir Welds,” </w:t>
      </w:r>
      <w:r>
        <w:rPr>
          <w:i/>
          <w:noProof/>
          <w:lang w:eastAsia="en-GB"/>
        </w:rPr>
        <w:t>Materials Science and Engineering: A</w:t>
      </w:r>
      <w:r>
        <w:rPr>
          <w:noProof/>
          <w:lang w:eastAsia="en-GB"/>
        </w:rPr>
        <w:t>, 327 (2002), 246–251 &lt;doi:10.1016/S0921-5093(01)01474-5&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7.08.013", "ISSN" : "09215093", "author" : [ { "dropping-particle" : "", "family" : "Kumar", "given" : "K.", "non-dropping-particle" : "", "parse-names" : false, "suffix" : "" }, { "dropping-particle" : "V.", "family" : "Kailas", "given" : "Satish", "non-dropping-particle" : "", "parse-names" : false, "suffix" : "" } ], "container-title" : "Materials Science and Engineering: A", "id" : "ITEM-1", "issue" : "1-2", "issued" : { "date-parts" : [ [ "2008", "6" ] ] }, "page" : "367-374", "title" : "The role of friction stir welding tool on material flow and weld formation", "type" : "article-journal", "volume" : "485" }, "uris" : [ "http://www.mendeley.com/documents/?uuid=5123bf2b-6551-4e14-994d-81412ce561c5" ] } ], "mendeley" : { "previouslyFormattedCitation" : "K. Kumar and Satish V. Kailas, \u201cThe Role of Friction Stir Welding Tool on Material Flow and Weld Formation,\u201d &lt;i&gt;Materials Science and Engineering: A&lt;/i&gt;, 485 (2008), 367\u2013374 &lt;doi:10.1016/j.msea.2007.08.013&gt;." }, "properties" : { "noteIndex" : 0 }, "schema" : "https://github.com/citation-style-language/schema/raw/master/csl-citation.json" }</w:instrText>
      </w:r>
      <w:r>
        <w:rPr>
          <w:lang w:eastAsia="en-GB"/>
        </w:rPr>
        <w:fldChar w:fldCharType="separate"/>
      </w:r>
      <w:r>
        <w:rPr>
          <w:noProof/>
          <w:lang w:eastAsia="en-GB"/>
        </w:rPr>
        <w:t xml:space="preserve">K. Kumar and Satish V. Kailas, “The Role of Friction Stir Welding Tool on Material Flow and Weld Formation,” </w:t>
      </w:r>
      <w:r>
        <w:rPr>
          <w:i/>
          <w:noProof/>
          <w:lang w:eastAsia="en-GB"/>
        </w:rPr>
        <w:t>Materials Science and Engineering: A</w:t>
      </w:r>
      <w:r>
        <w:rPr>
          <w:noProof/>
          <w:lang w:eastAsia="en-GB"/>
        </w:rPr>
        <w:t>, 485 (2008), 367–374 &lt;doi:10.1016/j.msea.2007.08.013&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Kwon", "given" : "", "non-dropping-particle" : "", "parse-names" : false, "suffix" : "" }, { "dropping-particle" : "", "family" : "Saito", "given" : "", "non-dropping-particle" : "", "parse-names" : false, "suffix" : "" }, { "dropping-particle" : "", "family" : "Shigematsu", "given" : "", "non-dropping-particle" : "", "parse-names" : false, "suffix" : "" } ], "id" : "ITEM-1", "issued" : { "date-parts" : [ [ "2002" ] ] }, "page" : "1473-1476", "title" : "Friction stir process as a new manufacturing technique of ultrafine grained aluminum alloy", "type" : "article-journal" }, "uris" : [ "http://www.mendeley.com/documents/?uuid=f20bf0bb-9b1f-4665-874c-1c4eecef93fd" ] } ], "mendeley" : { "previouslyFormattedCitation" : "Kwon, Saito and Shigematsu, \u201cFriction Stir Process as a New Manufacturing Technique of Ultrafine Grained Aluminum Alloy\u201d, 2002, 1473\u20131476." }, "properties" : { "noteIndex" : 0 }, "schema" : "https://github.com/citation-style-language/schema/raw/master/csl-citation.json" }</w:instrText>
      </w:r>
      <w:r>
        <w:rPr>
          <w:lang w:eastAsia="en-GB"/>
        </w:rPr>
        <w:fldChar w:fldCharType="separate"/>
      </w:r>
      <w:r>
        <w:rPr>
          <w:noProof/>
          <w:lang w:eastAsia="en-GB"/>
        </w:rPr>
        <w:t>Kwon, Saito and Shigematsu, “Friction Stir Process as a New Manufacturing Technique of Ultrafine Grained Aluminum Alloy”, 2002, 1473–1476.</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1359-6462(03)00407-X", "ISSN" : "13596462", "author" : [ { "dropping-particle" : "", "family" : "Kwon", "given" : "Y", "non-dropping-particle" : "", "parse-names" : false, "suffix" : "" } ], "container-title" : "Scripta Materialia", "id" : "ITEM-1", "issue" : "8", "issued" : { "date-parts" : [ [ "2003", "10" ] ] }, "page" : "785-789", "title" : "Mechanical properties of fine-grained aluminum alloy produced by friction stir process", "type" : "article-journal", "volume" : "49" }, "uris" : [ "http://www.mendeley.com/documents/?uuid=c439671f-efb8-4b37-bd69-93aa4f768068" ] } ], "mendeley" : { "manualFormatting" : "Y Kwon, Saito, Shigematsu, \u201cMechanical Properties of Fine-Grained Aluminum Alloy Produced by Friction Stir Process,\u201d Scripta Materialia, 49 (2003), 785\u2013789 &lt;doi:10.1016/S1359-6462(03)00407-X&gt;.", "previouslyFormattedCitation" : "Y Kwon, \u201cMechanical Properties of Fine-Grained Aluminum Alloy Produced by Friction Stir Process,\u201d &lt;i&gt;Scripta Materialia&lt;/i&gt;, 49 (2003), 785\u2013789 &lt;doi:10.1016/S1359-6462(03)00407-X&gt;." }, "properties" : { "noteIndex" : 0 }, "schema" : "https://github.com/citation-style-language/schema/raw/master/csl-citation.json" }</w:instrText>
      </w:r>
      <w:r>
        <w:rPr>
          <w:lang w:eastAsia="en-GB"/>
        </w:rPr>
        <w:fldChar w:fldCharType="separate"/>
      </w:r>
      <w:r>
        <w:rPr>
          <w:noProof/>
          <w:lang w:eastAsia="en-GB"/>
        </w:rPr>
        <w:t xml:space="preserve">Y Kwon, Saito, Shigematsu, “Mechanical Properties of Fine-Grained Aluminum Alloy Produced by Friction Stir Process,” </w:t>
      </w:r>
      <w:r>
        <w:rPr>
          <w:i/>
          <w:noProof/>
          <w:lang w:eastAsia="en-GB"/>
        </w:rPr>
        <w:t>Scripta Materialia</w:t>
      </w:r>
      <w:r>
        <w:rPr>
          <w:noProof/>
          <w:lang w:eastAsia="en-GB"/>
        </w:rPr>
        <w:t>, 49 (2003), 785–789 &lt;doi:10.1016/S1359-6462(03)00407-X&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8.08.018", "ISSN" : "09215093", "author" : [ { "dropping-particle" : "", "family" : "Leal", "given" : "R.M.", "non-dropping-particle" : "", "parse-names" : false, "suffix" : "" }, { "dropping-particle" : "", "family" : "Leit\u00e3o", "given" : "C.", "non-dropping-particle" : "", "parse-names" : false, "suffix" : "" }, { "dropping-particle" : "", "family" : "Loureiro", "given" : "a.", "non-dropping-particle" : "", "parse-names" : false, "suffix" : "" }, { "dropping-particle" : "", "family" : "Rodrigues", "given" : "D.M.", "non-dropping-particle" : "", "parse-names" : false, "suffix" : "" }, { "dropping-particle" : "", "family" : "Vila\u00e7a", "given" : "P.", "non-dropping-particle" : "", "parse-names" : false, "suffix" : "" } ], "container-title" : "Materials Science and Engineering: A", "id" : "ITEM-1", "issue" : "1-2", "issued" : { "date-parts" : [ [ "2008", "12" ] ] }, "page" : "384-391", "title" : "Material flow in heterogeneous friction stir welding of thin aluminium sheets: Effect of shoulder geometry", "type" : "article-journal", "volume" : "498" }, "uris" : [ "http://www.mendeley.com/documents/?uuid=00206048-d00c-43f3-859e-def8641b2fbd" ] } ], "mendeley" : { "previouslyFormattedCitation" : "R.M. Leal and others, \u201cMaterial Flow in Heterogeneous Friction Stir Welding of Thin Aluminium Sheets: Effect of Shoulder Geometry,\u201d &lt;i&gt;Materials Science and Engineering: A&lt;/i&gt;, 498 (2008), 384\u2013391 &lt;doi:10.1016/j.msea.2008.08.018&gt;." }, "properties" : { "noteIndex" : 0 }, "schema" : "https://github.com/citation-style-language/schema/raw/master/csl-citation.json" }</w:instrText>
      </w:r>
      <w:r>
        <w:rPr>
          <w:lang w:eastAsia="en-GB"/>
        </w:rPr>
        <w:fldChar w:fldCharType="separate"/>
      </w:r>
      <w:r>
        <w:rPr>
          <w:noProof/>
          <w:lang w:eastAsia="en-GB"/>
        </w:rPr>
        <w:t xml:space="preserve">R.M. Leal and others, “Material Flow in Heterogeneous Friction Stir Welding of Thin Aluminium Sheets: Effect of Shoulder Geometry,” </w:t>
      </w:r>
      <w:r>
        <w:rPr>
          <w:i/>
          <w:noProof/>
          <w:lang w:eastAsia="en-GB"/>
        </w:rPr>
        <w:t>Materials Science and Engineering: A</w:t>
      </w:r>
      <w:r>
        <w:rPr>
          <w:noProof/>
          <w:lang w:eastAsia="en-GB"/>
        </w:rPr>
        <w:t>, 498 (2008), 384–391 &lt;doi:10.1016/j.msea.2008.08.018&gt;.</w:t>
      </w:r>
      <w:r>
        <w:rPr>
          <w:lang w:eastAsia="en-GB"/>
        </w:rPr>
        <w:fldChar w:fldCharType="end"/>
      </w:r>
    </w:p>
    <w:p w:rsidR="00C33B3C" w:rsidRDefault="00C33B3C" w:rsidP="00C33B3C">
      <w:pPr>
        <w:rPr>
          <w:lang w:eastAsia="en-GB"/>
        </w:rPr>
      </w:pPr>
      <w:r>
        <w:rPr>
          <w:rFonts w:cs="Arial"/>
          <w:color w:val="222222"/>
          <w:shd w:val="clear" w:color="auto" w:fill="FFFFFF"/>
        </w:rPr>
        <w:t>Lee, W. B., &amp; Jung, S. B. (2004). The joint properties of copper by friction stir welding.</w:t>
      </w:r>
      <w:r>
        <w:rPr>
          <w:rStyle w:val="apple-converted-space"/>
          <w:rFonts w:cs="Arial"/>
          <w:color w:val="222222"/>
          <w:shd w:val="clear" w:color="auto" w:fill="FFFFFF"/>
        </w:rPr>
        <w:t> </w:t>
      </w:r>
      <w:r>
        <w:rPr>
          <w:i/>
          <w:iCs/>
        </w:rPr>
        <w:t>Materials Letters</w:t>
      </w:r>
      <w:r>
        <w:t>,</w:t>
      </w:r>
      <w:r>
        <w:rPr>
          <w:rStyle w:val="apple-converted-space"/>
        </w:rPr>
        <w:t> </w:t>
      </w:r>
      <w:r>
        <w:rPr>
          <w:i/>
          <w:iCs/>
        </w:rPr>
        <w:t>58</w:t>
      </w:r>
      <w:r>
        <w:t>(6), 1041-1046.</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atdes.2011.10.009", "ISSN" : "02613069", "author" : [ { "dropping-particle" : "", "family" : "Liang", "given" : "Xiao-peng", "non-dropping-particle" : "", "parse-names" : false, "suffix" : "" }, { "dropping-particle" : "", "family" : "Li", "given" : "Hui-zhong", "non-dropping-particle" : "", "parse-names" : false, "suffix" : "" }, { "dropping-particle" : "", "family" : "Li", "given" : "Zhou", "non-dropping-particle" : "", "parse-names" : false, "suffix" : "" }, { "dropping-particle" : "", "family" : "Hong", "given" : "Tao", "non-dropping-particle" : "", "parse-names" : false, "suffix" : "" }, { "dropping-particle" : "", "family" : "Ma", "given" : "Bing", "non-dropping-particle" : "", "parse-names" : false, "suffix" : "" }, { "dropping-particle" : "", "family" : "Liu", "given" : "Sheng-dan", "non-dropping-particle" : "", "parse-names" : false, "suffix" : "" }, { "dropping-particle" : "", "family" : "Liu", "given" : "Yong", "non-dropping-particle" : "", "parse-names" : false, "suffix" : "" } ], "container-title" : "Materials &amp; Design", "id" : "ITEM-1", "issued" : { "date-parts" : [ [ "2012", "3" ] ] }, "page" : "603-608", "publisher" : "Elsevier Ltd", "title" : "Study on the microstructure in a friction stir welded 2519-T87 Al alloy", "type" : "article-journal", "volume" : "35" }, "uris" : [ "http://www.mendeley.com/documents/?uuid=9216d233-f229-40d6-87cf-f6630d55eedf" ] } ], "mendeley" : { "previouslyFormattedCitation" : "Xiao-peng Liang and others, \u201cStudy on the Microstructure in a Friction Stir Welded 2519-T87 Al Alloy,\u201d &lt;i&gt;Materials &amp; Design&lt;/i&gt;, 35 (2012), 603\u2013608 &lt;doi:10.1016/j.matdes.2011.10.009&gt;." }, "properties" : { "noteIndex" : 0 }, "schema" : "https://github.com/citation-style-language/schema/raw/master/csl-citation.json" }</w:instrText>
      </w:r>
      <w:r>
        <w:rPr>
          <w:lang w:eastAsia="en-GB"/>
        </w:rPr>
        <w:fldChar w:fldCharType="separate"/>
      </w:r>
      <w:r>
        <w:rPr>
          <w:noProof/>
          <w:lang w:eastAsia="en-GB"/>
        </w:rPr>
        <w:t xml:space="preserve">Xiao-peng Liang and others, “Study on the Microstructure in a Friction Stir Welded 2519-T87 Al Alloy,” </w:t>
      </w:r>
      <w:r>
        <w:rPr>
          <w:i/>
          <w:noProof/>
          <w:lang w:eastAsia="en-GB"/>
        </w:rPr>
        <w:t>Materials &amp; Design</w:t>
      </w:r>
      <w:r>
        <w:rPr>
          <w:noProof/>
          <w:lang w:eastAsia="en-GB"/>
        </w:rPr>
        <w:t>, 35 (2012), 603–608 &lt;doi:10.1016/j.matdes.2011.10.009&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Lienert", "given" : "T.J.", "non-dropping-particle" : "", "parse-names" : false, "suffix" : "" }, { "dropping-particle" : "", "family" : "Grylls", "given" : "R.J.", "non-dropping-particle" : "", "parse-names" : false, "suffix" : "" } ], "id" : "ITEM-1", "issued" : { "date-parts" : [ [ "2000" ] ] }, "page" : "1-10", "title" : "Microstructural Evolution in Friction Stir Welds on 6061-T651", "type" : "article-journal" }, "uris" : [ "http://www.mendeley.com/documents/?uuid=8b2034eb-7108-44f8-a1f3-73e038d27715" ] } ], "mendeley" : { "previouslyFormattedCitation" : "T.J. Lienert and R.J. Grylls, \u201cMicrostructural Evolution in Friction Stir Welds on 6061-T651\u201d, 2000, 1\u201310." }, "properties" : { "noteIndex" : 0 }, "schema" : "https://github.com/citation-style-language/schema/raw/master/csl-citation.json" }</w:instrText>
      </w:r>
      <w:r>
        <w:rPr>
          <w:lang w:eastAsia="en-GB"/>
        </w:rPr>
        <w:fldChar w:fldCharType="separate"/>
      </w:r>
      <w:r>
        <w:rPr>
          <w:noProof/>
          <w:lang w:eastAsia="en-GB"/>
        </w:rPr>
        <w:t>T.J. Lienert and R.J. Grylls, “Microstructural Evolution in Friction Stir Welds on 6061-T651”, 2000, 1–10.</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0921-5093(01)01385-5", "ISSN" : "09215093", "author" : [ { "dropping-particle" : "", "family" : "Lockwood", "given" : "William D", "non-dropping-particle" : "", "parse-names" : false, "suffix" : "" }, { "dropping-particle" : "", "family" : "Tomaz", "given" : "Borislav", "non-dropping-particle" : "", "parse-names" : false, "suffix" : "" }, { "dropping-particle" : "", "family" : "Reynolds", "given" : "a.P", "non-dropping-particle" : "", "parse-names" : false, "suffix" : "" } ], "container-title" : "Materials Science and Engineering: A", "id" : "ITEM-1", "issue" : "1-2", "issued" : { "date-parts" : [ [ "2002", "1" ] ] }, "page" : "348-353", "title" : "Mechanical response of friction stir welded AA2024: experiment and modeling", "type" : "article-journal", "volume" : "323" }, "uris" : [ "http://www.mendeley.com/documents/?uuid=09c0444e-90d3-4efa-867e-2ddc5a8a2460" ] } ], "mendeley" : { "previouslyFormattedCitation" : "William D Lockwood, Borislav Tomaz and a.P Reynolds, \u201cMechanical Response of Friction Stir Welded AA2024: Experiment and Modeling,\u201d &lt;i&gt;Materials Science and Engineering: A&lt;/i&gt;, 323 (2002), 348\u2013353 &lt;doi:10.1016/S0921-5093(01)01385-5&gt;." }, "properties" : { "noteIndex" : 0 }, "schema" : "https://github.com/citation-style-language/schema/raw/master/csl-citation.json" }</w:instrText>
      </w:r>
      <w:r>
        <w:rPr>
          <w:lang w:eastAsia="en-GB"/>
        </w:rPr>
        <w:fldChar w:fldCharType="separate"/>
      </w:r>
      <w:r>
        <w:rPr>
          <w:noProof/>
          <w:lang w:eastAsia="en-GB"/>
        </w:rPr>
        <w:t xml:space="preserve">William D Lockwood, Borislav Tomaz and a.P Reynolds, “Mechanical Response of Friction Stir Welded AA2024: Experiment and Modeling,” </w:t>
      </w:r>
      <w:r>
        <w:rPr>
          <w:i/>
          <w:noProof/>
          <w:lang w:eastAsia="en-GB"/>
        </w:rPr>
        <w:t>Materials Science and Engineering: A</w:t>
      </w:r>
      <w:r>
        <w:rPr>
          <w:noProof/>
          <w:lang w:eastAsia="en-GB"/>
        </w:rPr>
        <w:t>, 323 (2002), 348–353 &lt;doi:10.1016/S0921-5093(01)01385-5&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1359-6454(02)00278-1", "ISSN" : "13596454", "author" : [ { "dropping-particle" : "", "family" : "Ma", "given" : "Z.Y", "non-dropping-particle" : "", "parse-names" : false, "suffix" : "" }, { "dropping-particle" : "", "family" : "Mishra", "given" : "R.S", "non-dropping-particle" : "", "parse-names" : false, "suffix" : "" }, { "dropping-particle" : "", "family" : "Mahoney", "given" : "M.W", "non-dropping-particle" : "", "parse-names" : false, "suffix" : "" } ], "container-title" : "Acta Materialia", "id" : "ITEM-1", "issue" : "17", "issued" : { "date-parts" : [ [ "2002", "10" ] ] }, "page" : "4419-4430", "title" : "Superplastic deformation behaviour of friction stir processed 7075Al alloy", "type" : "article-journal", "volume" : "50" }, "uris" : [ "http://www.mendeley.com/documents/?uuid=8313eafb-3a40-4ffe-8535-65b89cefad74" ] } ], "mendeley" : { "previouslyFormattedCitation" : "Z.Y Ma, R.S Mishra and M.W Mahoney, \u201cSuperplastic Deformation Behaviour of Friction Stir Processed 7075Al Alloy,\u201d &lt;i&gt;Acta Materialia&lt;/i&gt;, 50 (2002), 4419\u20134430 &lt;doi:10.1016/S1359-6454(02)00278-1&gt;." }, "properties" : { "noteIndex" : 0 }, "schema" : "https://github.com/citation-style-language/schema/raw/master/csl-citation.json" }</w:instrText>
      </w:r>
      <w:r>
        <w:rPr>
          <w:lang w:eastAsia="en-GB"/>
        </w:rPr>
        <w:fldChar w:fldCharType="separate"/>
      </w:r>
      <w:r>
        <w:rPr>
          <w:noProof/>
          <w:lang w:eastAsia="en-GB"/>
        </w:rPr>
        <w:t xml:space="preserve">Z.Y Ma, R.S Mishra and M.W Mahoney, “Superplastic Deformation Behaviour of Friction Stir Processed 7075Al Alloy,” </w:t>
      </w:r>
      <w:r>
        <w:rPr>
          <w:i/>
          <w:noProof/>
          <w:lang w:eastAsia="en-GB"/>
        </w:rPr>
        <w:t>Acta Materialia</w:t>
      </w:r>
      <w:r>
        <w:rPr>
          <w:noProof/>
          <w:lang w:eastAsia="en-GB"/>
        </w:rPr>
        <w:t>, 50 (2002), 4419–4430 &lt;doi:10.1016/S1359-6454(02)00278-1&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Mahoney", "given" : "M W", "non-dropping-particle" : "", "parse-names" : false, "suffix" : "" }, { "dropping-particle" : "", "family" : "Rhodes", "given" : "C G", "non-dropping-particle" : "", "parse-names" : false, "suffix" : "" }, { "dropping-particle" : "", "family" : "Flintoff", "given" : "J G", "non-dropping-particle" : "", "parse-names" : false, "suffix" : "" }, { "dropping-particle" : "", "family" : "Spurling", "given" : "R A", "non-dropping-particle" : "", "parse-names" : false, "suffix" : "" }, { "dropping-particle" : "", "family" : "Bingel", "given" : "W H", "non-dropping-particle" : "", "parse-names" : false, "suffix" : "" } ], "id" : "ITEM-1", "issue" : "July", "issued" : { "date-parts" : [ [ "1998" ] ] }, "title" : "Properties of Friction-Stir-Welded 7075 T651 Aluminum", "type" : "article-journal", "volume" : "29" }, "uris" : [ "http://www.mendeley.com/documents/?uuid=2458dfc3-b8bb-4f70-a328-2f1a5553938f" ] } ], "mendeley" : { "previouslyFormattedCitation" : "M W Mahoney and others, \u201cProperties of Friction-Stir-Welded 7075 T651 Aluminum,\u201d 29 (1998)." }, "properties" : { "noteIndex" : 0 }, "schema" : "https://github.com/citation-style-language/schema/raw/master/csl-citation.json" }</w:instrText>
      </w:r>
      <w:r>
        <w:rPr>
          <w:lang w:eastAsia="en-GB"/>
        </w:rPr>
        <w:fldChar w:fldCharType="separate"/>
      </w:r>
      <w:r>
        <w:rPr>
          <w:noProof/>
          <w:lang w:eastAsia="en-GB"/>
        </w:rPr>
        <w:t>M W Mahoney and others, “Properties of Friction-Stir-Welded 7075 T651 Aluminum,” 29 (1998).</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Martin", "given" : "JP", "non-dropping-particle" : "", "parse-names" : false, "suffix" : "" }, { "dropping-particle" : "", "family" : "Way", "given" : "Wallis", "non-dropping-particle" : "", "parse-names" : false, "suffix" : "" } ], "container-title" : "Friction Stir Welding and Processing VI", "id" : "ITEM-1", "issued" : { "date-parts" : [ [ "2011" ] ] }, "title" : "NOVEL TECHNIQUES FOR CORNER JOINTS USING FRICTION STIR", "type" : "article-journal" }, "uris" : [ "http://www.mendeley.com/documents/?uuid=b4fda20f-79ed-4bc3-b971-472893bef44d" ] } ], "mendeley" : { "previouslyFormattedCitation" : "JP Martin and Wallis Way, \u201cNOVEL TECHNIQUES FOR CORNER JOINTS USING FRICTION STIR,\u201d &lt;i&gt;Friction Stir Welding and Processing VI&lt;/i&gt;, 2011 &lt;http://books.google.com/books?hl=en&amp;lr=&amp;id=GGrkxFcNHHEC&amp;oi=fnd&amp;pg=PA179&amp;dq=NOVEL+TECHNIQUES+FOR+CORNER+JOINTS+USING+FRICTION+STIR&amp;ots=U-aPTYRJ6f&amp;sig=33YMoRAhHaBephm0bNbv1bksSfM&gt; [accessed 1 October 2013]." }, "properties" : { "noteIndex" : 0 }, "schema" : "https://github.com/citation-style-language/schema/raw/master/csl-citation.json" }</w:instrText>
      </w:r>
      <w:r>
        <w:rPr>
          <w:lang w:eastAsia="en-GB"/>
        </w:rPr>
        <w:fldChar w:fldCharType="separate"/>
      </w:r>
      <w:r>
        <w:rPr>
          <w:noProof/>
          <w:lang w:eastAsia="en-GB"/>
        </w:rPr>
        <w:t xml:space="preserve">JP Martin and Wallis Way, “NOVEL TECHNIQUES FOR CORNER JOINTS USING FRICTION STIR,” </w:t>
      </w:r>
      <w:r>
        <w:rPr>
          <w:i/>
          <w:noProof/>
          <w:lang w:eastAsia="en-GB"/>
        </w:rPr>
        <w:t>Friction Stir Welding and Processing VI</w:t>
      </w:r>
      <w:r>
        <w:rPr>
          <w:noProof/>
          <w:lang w:eastAsia="en-GB"/>
        </w:rPr>
        <w:t>, 2011 &lt;http://books.google.com/books?hl=en&amp;lr=&amp;id=GGrkxFcNHHEC&amp;oi=fnd&amp;pg=PA179&amp;dq=NOVEL+TECHNIQUES+FOR+CORNER+JOINTS+USING+FRICTION+STIR&amp;ots=U-aPTYRJ6f&amp;sig=33YMoRAhHaBephm0bNbv1bksSfM&gt; [accessed 1 October 2013].</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Mcclure", "given" : "J C", "non-dropping-particle" : "", "parse-names" : false, "suffix" : "" }, { "dropping-particle" : "", "family" : "Coronado", "given" : "", "non-dropping-particle" : "", "parse-names" : false, "suffix" : "" }, { "dropping-particle" : "", "family" : "Aloor", "given" : "", "non-dropping-particle" : "", "parse-names" : false, "suffix" : "" }, { "dropping-particle" : "", "family" : "Nowak", "given" : "", "non-dropping-particle" : "", "parse-names" : false, "suffix" : "" }, { "dropping-particle" : "", "family" : "Murr", "given" : "", "non-dropping-particle" : "", "parse-names" : false, "suffix" : "" }, { "dropping-particle" : "", "family" : "Nunes", "given" : "A C", "non-dropping-particle" : "", "parse-names" : false, "suffix" : "" } ], "id" : "ITEM-1", "issued" : { "date-parts" : [ [ "2002" ] ] }, "title" : "Effect of Pin tool Shape on Metal Flow During Friction Stir Welding", "type" : "article-journal" }, "uris" : [ "http://www.mendeley.com/documents/?uuid=c4f5d816-3b5f-41f6-805d-0b224a1b2a6a" ] } ], "mendeley" : { "previouslyFormattedCitation" : "J C Mcclure and others, \u201cEffect of Pin Tool Shape on Metal Flow During Friction Stir Welding\u201d, 2002." }, "properties" : { "noteIndex" : 0 }, "schema" : "https://github.com/citation-style-language/schema/raw/master/csl-citation.json" }</w:instrText>
      </w:r>
      <w:r>
        <w:rPr>
          <w:lang w:eastAsia="en-GB"/>
        </w:rPr>
        <w:fldChar w:fldCharType="separate"/>
      </w:r>
      <w:r>
        <w:rPr>
          <w:noProof/>
          <w:lang w:eastAsia="en-GB"/>
        </w:rPr>
        <w:t>J C Mcclure and others, “Effect of Pin Tool Shape on Metal Flow During Friction Stir Welding”, 2002.</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McFadden", "given" : "", "non-dropping-particle" : "", "parse-names" : false, "suffix" : "" }, { "dropping-particle" : "", "family" : "Mishra", "given" : "R.S.", "non-dropping-particle" : "", "parse-names" : false, "suffix" : "" }, { "dropping-particle" : "", "family" : "Valiev", "given" : "", "non-dropping-particle" : "", "parse-names" : false, "suffix" : "" }, { "dropping-particle" : "", "family" : "Zhilyaev", "given" : "", "non-dropping-particle" : "", "parse-names" : false, "suffix" : "" }, { "dropping-particle" : "", "family" : "Mukherjee", "given" : "", "non-dropping-particle" : "", "parse-names" : false, "suffix" : "" } ], "id" : "ITEM-1", "issued" : { "date-parts" : [ [ "1999" ] ] }, "title" : "Low temperature superplasticity in nanostructured nickel and metal alloys", "type" : "article-journal" }, "uris" : [ "http://www.mendeley.com/documents/?uuid=cd947d97-a605-4fb1-a21e-4dec224aaf3d" ] } ], "mendeley" : { "previouslyFormattedCitation" : "McFadden and others, \u201cLow Temperature Superplasticity in Nanostructured Nickel and Metal Alloys\u201d, 1999." }, "properties" : { "noteIndex" : 0 }, "schema" : "https://github.com/citation-style-language/schema/raw/master/csl-citation.json" }</w:instrText>
      </w:r>
      <w:r>
        <w:rPr>
          <w:lang w:eastAsia="en-GB"/>
        </w:rPr>
        <w:fldChar w:fldCharType="separate"/>
      </w:r>
      <w:r>
        <w:rPr>
          <w:noProof/>
          <w:lang w:eastAsia="en-GB"/>
        </w:rPr>
        <w:t>McFadden and others, “Low Temperature Superplasticity in Nanostructured Nickel and Metal Alloys”, 1999.</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Mcqueen", "given" : "H J", "non-dropping-particle" : "", "parse-names" : false, "suffix" : "" } ], "id" : "ITEM-1", "issue" : "February", "issued" : { "date-parts" : [ [ "2002" ] ] }, "title" : "Elevated-Temperature Deformation at Forming Rates of 10 \u03ea2 to 10 2 s \u03ea1", "type" : "article-journal", "volume" : "33" }, "uris" : [ "http://www.mendeley.com/documents/?uuid=d909ac70-13c1-413d-8fb3-29fd7d486872" ] } ], "mendeley" : { "previouslyFormattedCitation" : "H J Mcqueen, \u201cElevated-Temperature Deformation at Forming Rates of 10 \u03ea2 to 10 2 s \u03ea1,\u201d 33 (2002)." }, "properties" : { "noteIndex" : 0 }, "schema" : "https://github.com/citation-style-language/schema/raw/master/csl-citation.json" }</w:instrText>
      </w:r>
      <w:r>
        <w:rPr>
          <w:lang w:eastAsia="en-GB"/>
        </w:rPr>
        <w:fldChar w:fldCharType="separate"/>
      </w:r>
      <w:r>
        <w:rPr>
          <w:noProof/>
          <w:lang w:eastAsia="en-GB"/>
        </w:rPr>
        <w:t>H J Mcqueen, “Elevated-Temperature Deformation at Forming Rates of 10 Ϫ2 to 10 2 s Ϫ1,” 33 (2002).</w:t>
      </w:r>
      <w:r>
        <w:rPr>
          <w:lang w:eastAsia="en-GB"/>
        </w:rPr>
        <w:fldChar w:fldCharType="end"/>
      </w:r>
    </w:p>
    <w:p w:rsidR="00C33B3C" w:rsidRDefault="00C33B3C" w:rsidP="00C33B3C">
      <w:pPr>
        <w:rPr>
          <w:lang w:eastAsia="en-GB"/>
        </w:rPr>
      </w:pPr>
      <w:r>
        <w:rPr>
          <w:lang w:eastAsia="en-GB"/>
        </w:rPr>
        <w:lastRenderedPageBreak/>
        <w:fldChar w:fldCharType="begin" w:fldLock="1"/>
      </w:r>
      <w:r>
        <w:rPr>
          <w:lang w:eastAsia="en-GB"/>
        </w:rPr>
        <w:instrText>ADDIN CSL_CITATION { "citationItems" : [ { "id" : "ITEM-1", "itemData" : { "author" : [ { "dropping-particle" : "", "family" : "Miles", "given" : "M P", "non-dropping-particle" : "", "parse-names" : false, "suffix" : "" }, { "dropping-particle" : "", "family" : "Decker", "given" : "B J", "non-dropping-particle" : "", "parse-names" : false, "suffix" : "" }, { "dropping-particle" : "", "family" : "Nelson", "given" : "T W", "non-dropping-particle" : "", "parse-names" : false, "suffix" : "" } ], "id" : "ITEM-1", "issue" : "November", "issued" : { "date-parts" : [ [ "2004" ] ] }, "page" : "3461-3468", "title" : "Formability and Strength of Friction-Stir-Welded Aluminum Sheets", "type" : "article-journal", "volume" : "35" }, "uris" : [ "http://www.mendeley.com/documents/?uuid=d3c31802-1d2e-4593-9ebf-ea22fce4985f" ] } ], "mendeley" : { "previouslyFormattedCitation" : "M P Miles, B J Decker and T W Nelson, \u201cFormability and Strength of Friction-Stir-Welded Aluminum Sheets,\u201d 35 (2004), 3461\u20133468." }, "properties" : { "noteIndex" : 0 }, "schema" : "https://github.com/citation-style-language/schema/raw/master/csl-citation.json" }</w:instrText>
      </w:r>
      <w:r>
        <w:rPr>
          <w:lang w:eastAsia="en-GB"/>
        </w:rPr>
        <w:fldChar w:fldCharType="separate"/>
      </w:r>
      <w:r>
        <w:rPr>
          <w:noProof/>
          <w:lang w:eastAsia="en-GB"/>
        </w:rPr>
        <w:t>M P Miles, B J Decker and T W Nelson, “Formability and Strength of Friction-Stir-Welded Aluminum Sheets,” 35 (2004), 3461–3468.</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r.2005.07.001", "ISSN" : "0927796X", "author" : [ { "dropping-particle" : "", "family" : "Mishra", "given" : "R.S.", "non-dropping-particle" : "", "parse-names" : false, "suffix" : "" }, { "dropping-particle" : "", "family" : "Ma", "given" : "Z.Y.", "non-dropping-particle" : "", "parse-names" : false, "suffix" : "" } ], "container-title" : "Materials Science and Engineering: R: Reports", "id" : "ITEM-1", "issue" : "1-2", "issued" : { "date-parts" : [ [ "2005", "8" ] ] }, "page" : "1-78", "title" : "Friction stir welding and processing", "type" : "article-journal", "volume" : "50" }, "uris" : [ "http://www.mendeley.com/documents/?uuid=7b217540-b6de-4563-baef-c41b4a3a567d" ] } ], "mendeley" : { "previouslyFormattedCitation" : "R.S. Mishra and Z.Y. Ma, \u201cFriction Stir Welding and Processing,\u201d &lt;i&gt;Materials Science and Engineering: R: Reports&lt;/i&gt;, 50 (2005), 1\u201378 &lt;doi:10.1016/j.mser.2005.07.001&gt;." }, "properties" : { "noteIndex" : 0 }, "schema" : "https://github.com/citation-style-language/schema/raw/master/csl-citation.json" }</w:instrText>
      </w:r>
      <w:r>
        <w:rPr>
          <w:lang w:eastAsia="en-GB"/>
        </w:rPr>
        <w:fldChar w:fldCharType="separate"/>
      </w:r>
      <w:r>
        <w:rPr>
          <w:noProof/>
          <w:lang w:eastAsia="en-GB"/>
        </w:rPr>
        <w:t xml:space="preserve">R.S. Mishra and Z.Y. Ma, “Friction Stir Welding and Processing,” </w:t>
      </w:r>
      <w:r>
        <w:rPr>
          <w:i/>
          <w:noProof/>
          <w:lang w:eastAsia="en-GB"/>
        </w:rPr>
        <w:t>Materials Science and Engineering: R: Reports</w:t>
      </w:r>
      <w:r>
        <w:rPr>
          <w:noProof/>
          <w:lang w:eastAsia="en-GB"/>
        </w:rPr>
        <w:t>, 50 (2005), 1–78 &lt;doi:10.1016/j.mser.2005.07.001&gt;.</w:t>
      </w:r>
      <w:r>
        <w:rPr>
          <w:lang w:eastAsia="en-GB"/>
        </w:rPr>
        <w:fldChar w:fldCharType="end"/>
      </w:r>
    </w:p>
    <w:p w:rsidR="00C33B3C" w:rsidRDefault="00C33B3C" w:rsidP="00C33B3C">
      <w:pPr>
        <w:rPr>
          <w:rFonts w:cs="Arial"/>
        </w:rPr>
      </w:pPr>
      <w:r w:rsidRPr="00E77E18">
        <w:rPr>
          <w:rFonts w:cs="Arial"/>
        </w:rPr>
        <w:t xml:space="preserve">RS </w:t>
      </w:r>
      <w:r w:rsidRPr="00E77E18">
        <w:rPr>
          <w:rFonts w:cs="Arial"/>
          <w:bCs/>
        </w:rPr>
        <w:t>Mishra</w:t>
      </w:r>
      <w:r>
        <w:rPr>
          <w:rFonts w:cs="Arial"/>
        </w:rPr>
        <w:t xml:space="preserve">, WH Bingel, CC Bampton, MW </w:t>
      </w:r>
      <w:r>
        <w:rPr>
          <w:rFonts w:cs="Arial"/>
          <w:bCs/>
        </w:rPr>
        <w:t>Mahoney,</w:t>
      </w:r>
      <w:r>
        <w:rPr>
          <w:rFonts w:cs="Arial"/>
        </w:rPr>
        <w:t xml:space="preserve"> </w:t>
      </w:r>
      <w:r>
        <w:rPr>
          <w:rFonts w:cs="Arial"/>
          <w:bCs/>
        </w:rPr>
        <w:t>Friction stir processing: a tool to homogenize nanocomposite aluminum alloys</w:t>
      </w:r>
      <w:r>
        <w:rPr>
          <w:rFonts w:cs="Arial"/>
        </w:rPr>
        <w:t xml:space="preserve">- Scripta Materialia- Pergamon, </w:t>
      </w:r>
      <w:r>
        <w:rPr>
          <w:rFonts w:cs="Arial"/>
          <w:bCs/>
        </w:rPr>
        <w:t>2001</w:t>
      </w:r>
      <w:r>
        <w:rPr>
          <w:rFonts w:cs="Arial"/>
        </w:rPr>
        <w:t xml:space="preserve"> </w:t>
      </w:r>
    </w:p>
    <w:p w:rsidR="00C33B3C" w:rsidRDefault="00C33B3C" w:rsidP="00C33B3C">
      <w:r>
        <w:rPr>
          <w:rFonts w:cs="Arial"/>
          <w:color w:val="222222"/>
          <w:shd w:val="clear" w:color="auto" w:fill="FFFFFF"/>
        </w:rPr>
        <w:t>Mishra, R. S., Mahoney, M. W., McFadden, S. X., Mara, N. A., &amp; Mukherjee, A. K. (1999). High strain rate superplasticity in a friction stir processed 7075 Al alloy.</w:t>
      </w:r>
      <w:r>
        <w:rPr>
          <w:rStyle w:val="apple-converted-space"/>
          <w:rFonts w:cs="Arial"/>
          <w:color w:val="222222"/>
          <w:shd w:val="clear" w:color="auto" w:fill="FFFFFF"/>
        </w:rPr>
        <w:t> </w:t>
      </w:r>
      <w:r>
        <w:rPr>
          <w:i/>
          <w:iCs/>
        </w:rPr>
        <w:t>Scripta Materialia</w:t>
      </w:r>
      <w:r>
        <w:t>,</w:t>
      </w:r>
      <w:r>
        <w:rPr>
          <w:rStyle w:val="apple-converted-space"/>
        </w:rPr>
        <w:t> </w:t>
      </w:r>
      <w:r>
        <w:rPr>
          <w:i/>
          <w:iCs/>
        </w:rPr>
        <w:t>42</w:t>
      </w:r>
      <w:r>
        <w:t xml:space="preserve">(2), 163-168. </w:t>
      </w:r>
    </w:p>
    <w:p w:rsidR="00C33B3C" w:rsidRDefault="00C33B3C" w:rsidP="00C33B3C">
      <w:r>
        <w:rPr>
          <w:rFonts w:cs="Arial"/>
          <w:color w:val="222222"/>
          <w:shd w:val="clear" w:color="auto" w:fill="FFFFFF"/>
        </w:rPr>
        <w:t>Mishra, R. S., &amp; Mahoney, M. W. (Eds.). (2007).</w:t>
      </w:r>
      <w:r>
        <w:rPr>
          <w:rStyle w:val="apple-converted-space"/>
          <w:rFonts w:cs="Arial"/>
          <w:color w:val="222222"/>
          <w:shd w:val="clear" w:color="auto" w:fill="FFFFFF"/>
        </w:rPr>
        <w:t> </w:t>
      </w:r>
      <w:r>
        <w:rPr>
          <w:i/>
          <w:iCs/>
        </w:rPr>
        <w:t>Friction stir welding and processing</w:t>
      </w:r>
      <w:r>
        <w:t>. ASM International.</w:t>
      </w:r>
    </w:p>
    <w:p w:rsidR="00C33B3C" w:rsidRDefault="00C33B3C" w:rsidP="00C33B3C">
      <w:r>
        <w:rPr>
          <w:rFonts w:cs="Arial"/>
          <w:color w:val="222222"/>
          <w:shd w:val="clear" w:color="auto" w:fill="FFFFFF"/>
        </w:rPr>
        <w:t>Montheillet, F., Gilormini, P., &amp; Jonas, J. J. (1985). Relation between axial stresses and texture development during torsion testing: a simplified theory.</w:t>
      </w:r>
      <w:r>
        <w:rPr>
          <w:i/>
          <w:iCs/>
        </w:rPr>
        <w:t>Acta Metallurgica</w:t>
      </w:r>
      <w:r>
        <w:t>,</w:t>
      </w:r>
      <w:r>
        <w:rPr>
          <w:rStyle w:val="apple-converted-space"/>
        </w:rPr>
        <w:t> </w:t>
      </w:r>
      <w:r>
        <w:rPr>
          <w:i/>
          <w:iCs/>
        </w:rPr>
        <w:t>33</w:t>
      </w:r>
      <w:r>
        <w:t xml:space="preserve">(4), 705-717. </w:t>
      </w:r>
    </w:p>
    <w:p w:rsidR="00C33B3C" w:rsidRDefault="00C33B3C" w:rsidP="00C33B3C">
      <w:r>
        <w:rPr>
          <w:rFonts w:cs="Arial"/>
          <w:color w:val="222222"/>
          <w:shd w:val="clear" w:color="auto" w:fill="FFFFFF"/>
        </w:rPr>
        <w:t>Montheillet, F., Cohen, M., &amp; Jonas, J. J. (1984). Axial stresses and texture development during the torsion testing of Al, Cu and α-Fe.</w:t>
      </w:r>
      <w:r>
        <w:rPr>
          <w:rStyle w:val="apple-converted-space"/>
          <w:rFonts w:cs="Arial"/>
          <w:color w:val="222222"/>
          <w:shd w:val="clear" w:color="auto" w:fill="FFFFFF"/>
        </w:rPr>
        <w:t> </w:t>
      </w:r>
      <w:r>
        <w:rPr>
          <w:i/>
          <w:iCs/>
        </w:rPr>
        <w:t>Acta Metallurgica</w:t>
      </w:r>
      <w:r>
        <w:t>,</w:t>
      </w:r>
      <w:r>
        <w:rPr>
          <w:i/>
          <w:iCs/>
        </w:rPr>
        <w:t>32</w:t>
      </w:r>
      <w:r>
        <w:t xml:space="preserve">(11), 2077-2089. </w:t>
      </w:r>
    </w:p>
    <w:p w:rsidR="00C33B3C" w:rsidRDefault="00C33B3C" w:rsidP="00C33B3C">
      <w:r>
        <w:rPr>
          <w:rFonts w:cs="Arial"/>
          <w:color w:val="222222"/>
          <w:shd w:val="clear" w:color="auto" w:fill="FFFFFF"/>
        </w:rPr>
        <w:t>Hono, K., Ohnuma, M., Murayama, M., Nishida, S., Yoshie, A., &amp; Takahashi, T. (2001). Cementite decomposition in heavily drawn pearlite steel wire.</w:t>
      </w:r>
      <w:r>
        <w:rPr>
          <w:rStyle w:val="apple-converted-space"/>
          <w:rFonts w:cs="Arial"/>
          <w:color w:val="222222"/>
          <w:shd w:val="clear" w:color="auto" w:fill="FFFFFF"/>
        </w:rPr>
        <w:t> </w:t>
      </w:r>
      <w:r>
        <w:rPr>
          <w:i/>
          <w:iCs/>
        </w:rPr>
        <w:t>Scripta materialia</w:t>
      </w:r>
      <w:r>
        <w:t>,</w:t>
      </w:r>
      <w:r>
        <w:rPr>
          <w:rStyle w:val="apple-converted-space"/>
        </w:rPr>
        <w:t> </w:t>
      </w:r>
      <w:r>
        <w:rPr>
          <w:i/>
          <w:iCs/>
        </w:rPr>
        <w:t>44</w:t>
      </w:r>
      <w:r>
        <w:t>(6), 977-983.</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pmatsci.2008.05.001", "ISSN" : "00796425", "author" : [ { "dropping-particle" : "", "family" : "Nandan", "given" : "R", "non-dropping-particle" : "", "parse-names" : false, "suffix" : "" }, { "dropping-particle" : "", "family" : "Debroy", "given" : "T", "non-dropping-particle" : "", "parse-names" : false, "suffix" : "" }, { "dropping-particle" : "", "family" : "Bhadeshia", "given" : "H", "non-dropping-particle" : "", "parse-names" : false, "suffix" : "" } ], "container-title" : "Progress in Materials Science", "id" : "ITEM-1", "issue" : "6", "issued" : { "date-parts" : [ [ "2008", "8" ] ] }, "page" : "980-1023", "title" : "Recent advances in friction-stir welding \u2013 Process, weldment structure and properties", "type" : "article-journal", "volume" : "53" }, "uris" : [ "http://www.mendeley.com/documents/?uuid=6ae4901a-1efe-4716-a428-042cd792964a" ] } ], "mendeley" : { "previouslyFormattedCitation" : "R Nandan, T Debroy and H Bhadeshia, \u201cRecent Advances in Friction-Stir Welding \u2013 Process, Weldment Structure and Properties,\u201d &lt;i&gt;Progress in Materials Science&lt;/i&gt;, 53 (2008), 980\u20131023 &lt;doi:10.1016/j.pmatsci.2008.05.001&gt;." }, "properties" : { "noteIndex" : 0 }, "schema" : "https://github.com/citation-style-language/schema/raw/master/csl-citation.json" }</w:instrText>
      </w:r>
      <w:r>
        <w:rPr>
          <w:lang w:eastAsia="en-GB"/>
        </w:rPr>
        <w:fldChar w:fldCharType="separate"/>
      </w:r>
      <w:r>
        <w:rPr>
          <w:noProof/>
          <w:lang w:eastAsia="en-GB"/>
        </w:rPr>
        <w:t xml:space="preserve">R Nandan, T Debroy and H Bhadeshia, “Recent Advances in Friction-Stir Welding – Process, Weldment Structure and Properties,” </w:t>
      </w:r>
      <w:r>
        <w:rPr>
          <w:i/>
          <w:noProof/>
          <w:lang w:eastAsia="en-GB"/>
        </w:rPr>
        <w:t>Progress in Materials Science</w:t>
      </w:r>
      <w:r>
        <w:rPr>
          <w:noProof/>
          <w:lang w:eastAsia="en-GB"/>
        </w:rPr>
        <w:t>, 53 (2008), 980–1023 &lt;doi:10.1016/j.pmatsci.2008.05.001&gt;.</w:t>
      </w:r>
      <w:r>
        <w:rPr>
          <w:lang w:eastAsia="en-GB"/>
        </w:rPr>
        <w:fldChar w:fldCharType="end"/>
      </w:r>
    </w:p>
    <w:p w:rsidR="00C33B3C" w:rsidRDefault="00C33B3C" w:rsidP="00C33B3C">
      <w:r>
        <w:rPr>
          <w:rFonts w:cs="Arial"/>
          <w:color w:val="222222"/>
          <w:shd w:val="clear" w:color="auto" w:fill="FFFFFF"/>
        </w:rPr>
        <w:t>Nishikawa, S., &amp; Kikuchi, S. (1928). Diffraction of Cathode Rays by Calcite.</w:t>
      </w:r>
      <w:r>
        <w:rPr>
          <w:i/>
          <w:iCs/>
        </w:rPr>
        <w:t>Nature</w:t>
      </w:r>
      <w:r>
        <w:t>,</w:t>
      </w:r>
      <w:r>
        <w:rPr>
          <w:rStyle w:val="apple-converted-space"/>
        </w:rPr>
        <w:t> </w:t>
      </w:r>
      <w:r>
        <w:rPr>
          <w:i/>
          <w:iCs/>
        </w:rPr>
        <w:t>122</w:t>
      </w:r>
      <w:r>
        <w:t xml:space="preserve">, 726. </w:t>
      </w:r>
    </w:p>
    <w:p w:rsidR="00C33B3C" w:rsidRDefault="00C33B3C" w:rsidP="00C33B3C">
      <w:r>
        <w:rPr>
          <w:rFonts w:cs="Arial"/>
          <w:color w:val="222222"/>
          <w:shd w:val="clear" w:color="auto" w:fill="FFFFFF"/>
        </w:rPr>
        <w:t>Schneider, J. A., &amp; Nunes Jr, A. C. (2002). Thermo-mechanical processing in friction stir welds.</w:t>
      </w:r>
      <w:r>
        <w:t xml:space="preserve"> </w:t>
      </w:r>
    </w:p>
    <w:p w:rsidR="00C33B3C" w:rsidRDefault="00C33B3C" w:rsidP="00C33B3C">
      <w:r>
        <w:rPr>
          <w:rFonts w:cs="Arial"/>
          <w:color w:val="222222"/>
          <w:shd w:val="clear" w:color="auto" w:fill="FFFFFF"/>
        </w:rPr>
        <w:t>Polmear, I. J. (2006). Light metals: from traditional alloys to nanocrystals.</w:t>
      </w:r>
      <w:r>
        <w:rPr>
          <w:i/>
          <w:iCs/>
        </w:rPr>
        <w:t>Elsevier, Oxford</w:t>
      </w:r>
      <w:r>
        <w:t>.</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actamat.2005.03.044", "ISSN" : "13596454", "author" : [ { "dropping-particle" : "", "family" : "Prangnell", "given" : "P.B.", "non-dropping-particle" : "", "parse-names" : false, "suffix" : "" }, { "dropping-particle" : "", "family" : "Heason", "given" : "C.P.", "non-dropping-particle" : "", "parse-names" : false, "suffix" : "" } ], "container-title" : "Acta Materialia", "id" : "ITEM-1", "issue" : "11", "issued" : { "date-parts" : [ [ "2005", "6" ] ] }, "page" : "3179-3192", "title" : "Grain structure formation during friction stir welding observed by the \u2018stop action technique\u2019", "type" : "article-journal", "volume" : "53" }, "uris" : [ "http://www.mendeley.com/documents/?uuid=f8463d6c-0658-4667-ac0d-8edefeb92394" ] } ], "mendeley" : { "previouslyFormattedCitation" : "P.B. Prangnell and C.P. Heason, \u201cGrain Structure Formation During Friction Stir Welding Observed by the \u2018stop Action Technique\u2019,\u201d &lt;i&gt;Acta Materialia&lt;/i&gt;, 53 (2005), 3179\u20133192 &lt;doi:10.1016/j.actamat.2005.03.044&gt;." }, "properties" : { "noteIndex" : 0 }, "schema" : "https://github.com/citation-style-language/schema/raw/master/csl-citation.json" }</w:instrText>
      </w:r>
      <w:r>
        <w:rPr>
          <w:lang w:eastAsia="en-GB"/>
        </w:rPr>
        <w:fldChar w:fldCharType="separate"/>
      </w:r>
      <w:r>
        <w:rPr>
          <w:noProof/>
          <w:lang w:eastAsia="en-GB"/>
        </w:rPr>
        <w:t xml:space="preserve">P.B. Prangnell and C.P. Heason, “Grain Structure Formation During Friction Stir Welding Observed by the ‘stop Action Technique’,” </w:t>
      </w:r>
      <w:r>
        <w:rPr>
          <w:i/>
          <w:noProof/>
          <w:lang w:eastAsia="en-GB"/>
        </w:rPr>
        <w:t>Acta Materialia</w:t>
      </w:r>
      <w:r>
        <w:rPr>
          <w:noProof/>
          <w:lang w:eastAsia="en-GB"/>
        </w:rPr>
        <w:t>, 53 (2005), 3179–3192 &lt;doi:10.1016/j.actamat.2005.03.044&gt;.</w:t>
      </w:r>
      <w:r>
        <w:rPr>
          <w:lang w:eastAsia="en-GB"/>
        </w:rPr>
        <w:fldChar w:fldCharType="end"/>
      </w:r>
    </w:p>
    <w:p w:rsidR="00C33B3C" w:rsidRDefault="00C33B3C" w:rsidP="00C33B3C">
      <w:r>
        <w:rPr>
          <w:rFonts w:cs="Arial"/>
          <w:color w:val="222222"/>
          <w:shd w:val="clear" w:color="auto" w:fill="FFFFFF"/>
        </w:rPr>
        <w:t>Randle, V., &amp; Engler, O. (2000).</w:t>
      </w:r>
      <w:r>
        <w:rPr>
          <w:rStyle w:val="apple-converted-space"/>
          <w:rFonts w:cs="Arial"/>
          <w:color w:val="222222"/>
          <w:shd w:val="clear" w:color="auto" w:fill="FFFFFF"/>
        </w:rPr>
        <w:t> </w:t>
      </w:r>
      <w:r>
        <w:rPr>
          <w:i/>
          <w:iCs/>
        </w:rPr>
        <w:t>Introduction to texture analysis: macrotexture, microtexture and orientation mapping</w:t>
      </w:r>
      <w:r>
        <w:t>. CRC Press.</w:t>
      </w:r>
    </w:p>
    <w:p w:rsidR="00C33B3C" w:rsidRDefault="00C33B3C" w:rsidP="00C33B3C">
      <w:r>
        <w:rPr>
          <w:rFonts w:cs="Arial"/>
          <w:color w:val="222222"/>
          <w:shd w:val="clear" w:color="auto" w:fill="FFFFFF"/>
        </w:rPr>
        <w:t>Randle, V., &amp; Randle, V. (2003). Microtexture determination and its applications.</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10.1179/095066004225010514", "author" : [ { "dropping-particle" : "", "family" : "Randle", "given" : "V", "non-dropping-particle" : "", "parse-names" : false, "suffix" : "" } ], "id" : "ITEM-1", "issue" : "1", "issued" : { "date-parts" : [ [ "2004" ] ] }, "page" : "1-11", "title" : "Application of electron backscatter diffraction to grain boundary characterisation", "type" : "article-journal", "volume" : "49" }, "uris" : [ "http://www.mendeley.com/documents/?uuid=995efed2-826e-4aec-b343-b23fa590d4c1" ] } ], "mendeley" : { "previouslyFormattedCitation" : "V Randle, \u201cApplication of Electron Backscatter Diffraction to Grain Boundary Characterisation,\u201d 49 (2004), 1\u201311 &lt;doi:110.1179/095066004225010514&gt;." }, "properties" : { "noteIndex" : 0 }, "schema" : "https://github.com/citation-style-language/schema/raw/master/csl-citation.json" }</w:instrText>
      </w:r>
      <w:r>
        <w:rPr>
          <w:lang w:eastAsia="en-GB"/>
        </w:rPr>
        <w:fldChar w:fldCharType="separate"/>
      </w:r>
      <w:r>
        <w:rPr>
          <w:noProof/>
          <w:lang w:eastAsia="en-GB"/>
        </w:rPr>
        <w:t>V Randle, “Application of Electron Backscatter Diffraction to Grain Boundary Characterisation,” 49 (2004), 1–11 &lt;doi:110.1179/095066004225010514&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scriptamat.2006.08.054", "ISSN" : "13596462", "author" : [ { "dropping-particle" : "", "family" : "Ren", "given" : "S.R.", "non-dropping-particle" : "", "parse-names" : false, "suffix" : "" }, { "dropping-particle" : "", "family" : "Ma", "given" : "Z.Y.", "non-dropping-particle" : "", "parse-names" : false, "suffix" : "" }, { "dropping-particle" : "", "family" : "Chen", "given" : "L.Q.", "non-dropping-particle" : "", "parse-names" : false, "suffix" : "" } ], "container-title" : "Scripta Materialia", "id" : "ITEM-1", "issue" : "1", "issued" : { "date-parts" : [ [ "2007", "1" ] ] }, "page" : "69-72", "title" : "Effect of welding parameters on tensile properties and fracture behavior of friction stir welded Al\u2013Mg\u2013Si alloy", "type" : "article-journal", "volume" : "56" }, "uris" : [ "http://www.mendeley.com/documents/?uuid=37b4a628-43f5-4034-8cac-60e70d2c380d" ] } ], "mendeley" : { "previouslyFormattedCitation" : "S.R. Ren, Z.Y. Ma and L.Q. Chen, \u201cEffect of Welding Parameters on Tensile Properties and Fracture Behavior of Friction Stir Welded Al\u2013Mg\u2013Si Alloy,\u201d &lt;i&gt;Scripta Materialia&lt;/i&gt;, 56 (2007), 69\u201372 &lt;doi:10.1016/j.scriptamat.2006.08.054&gt;." }, "properties" : { "noteIndex" : 0 }, "schema" : "https://github.com/citation-style-language/schema/raw/master/csl-citation.json" }</w:instrText>
      </w:r>
      <w:r>
        <w:rPr>
          <w:lang w:eastAsia="en-GB"/>
        </w:rPr>
        <w:fldChar w:fldCharType="separate"/>
      </w:r>
      <w:r>
        <w:rPr>
          <w:noProof/>
          <w:lang w:eastAsia="en-GB"/>
        </w:rPr>
        <w:t xml:space="preserve">S.R. Ren, Z.Y. Ma and L.Q. Chen, “Effect of Welding Parameters on Tensile Properties and Fracture Behavior of Friction Stir Welded Al–Mg–Si Alloy,” </w:t>
      </w:r>
      <w:r>
        <w:rPr>
          <w:i/>
          <w:noProof/>
          <w:lang w:eastAsia="en-GB"/>
        </w:rPr>
        <w:t>Scripta Materialia</w:t>
      </w:r>
      <w:r>
        <w:rPr>
          <w:noProof/>
          <w:lang w:eastAsia="en-GB"/>
        </w:rPr>
        <w:t>, 56 (2007), 69–72 &lt;doi:10.1016/j.scriptamat.2006.08.054&gt;.</w:t>
      </w:r>
      <w:r>
        <w:rPr>
          <w:lang w:eastAsia="en-GB"/>
        </w:rPr>
        <w:fldChar w:fldCharType="end"/>
      </w:r>
    </w:p>
    <w:p w:rsidR="00C33B3C" w:rsidRDefault="00C33B3C" w:rsidP="00C33B3C">
      <w:pPr>
        <w:rPr>
          <w:lang w:eastAsia="en-GB"/>
        </w:rPr>
      </w:pPr>
      <w:r>
        <w:rPr>
          <w:lang w:eastAsia="en-GB"/>
        </w:rPr>
        <w:lastRenderedPageBreak/>
        <w:fldChar w:fldCharType="begin" w:fldLock="1"/>
      </w:r>
      <w:r>
        <w:rPr>
          <w:lang w:eastAsia="en-GB"/>
        </w:rPr>
        <w:instrText>ADDIN CSL_CITATION { "citationItems" : [ { "id" : "ITEM-1", "itemData" : { "DOI" : "10.1016/S1359-6462(03)00082-4", "ISSN" : "13596462", "author" : [ { "dropping-particle" : "", "family" : "Rhodes", "given" : "C", "non-dropping-particle" : "", "parse-names" : false, "suffix" : "" } ], "container-title" : "Scripta Materialia", "id" : "ITEM-1", "issue" : "10", "issued" : { "date-parts" : [ [ "2003", "5" ] ] }, "page" : "1451-1455", "title" : "Fine-grain evolution in friction-stir processed 7050 aluminum", "type" : "article-journal", "volume" : "48" }, "uris" : [ "http://www.mendeley.com/documents/?uuid=d5ca2c84-0480-45ef-be97-8c52474345a5" ] } ], "mendeley" : { "previouslyFormattedCitation" : "C Rhodes, \u201cFine-Grain Evolution in Friction-Stir Processed 7050 Aluminum,\u201d &lt;i&gt;Scripta Materialia&lt;/i&gt;, 48 (2003), 1451\u20131455 &lt;doi:10.1016/S1359-6462(03)00082-4&gt;." }, "properties" : { "noteIndex" : 0 }, "schema" : "https://github.com/citation-style-language/schema/raw/master/csl-citation.json" }</w:instrText>
      </w:r>
      <w:r>
        <w:rPr>
          <w:lang w:eastAsia="en-GB"/>
        </w:rPr>
        <w:fldChar w:fldCharType="separate"/>
      </w:r>
      <w:r>
        <w:rPr>
          <w:noProof/>
          <w:lang w:eastAsia="en-GB"/>
        </w:rPr>
        <w:t xml:space="preserve">C Rhodes, “Fine-Grain Evolution in Friction-Stir Processed 7050 Aluminum,” </w:t>
      </w:r>
      <w:r>
        <w:rPr>
          <w:i/>
          <w:noProof/>
          <w:lang w:eastAsia="en-GB"/>
        </w:rPr>
        <w:t>Scripta Materialia</w:t>
      </w:r>
      <w:r>
        <w:rPr>
          <w:noProof/>
          <w:lang w:eastAsia="en-GB"/>
        </w:rPr>
        <w:t>, 48 (2003), 1451–1455 &lt;doi:10.1016/S1359-6462(03)00082-4&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Rubisoff", "given" : "H A", "non-dropping-particle" : "", "parse-names" : false, "suffix" : "" }, { "dropping-particle" : "", "family" : "Schneider", "given" : "J A", "non-dropping-particle" : "", "parse-names" : false, "suffix" : "" }, { "dropping-particle" : "", "family" : "Nunes", "given" : "A C", "non-dropping-particle" : "", "parse-names" : false, "suffix" : "" }, { "dropping-particle" : "", "family" : "State", "given" : "Mississippi", "non-dropping-particle" : "", "parse-names" : false, "suffix" : "" } ], "id" : "ITEM-1", "issued" : { "date-parts" : [ [ "2009" ] ] }, "title" : "Control of structure in conventional friction stir welds through a kinematic theory of metal flow", "type" : "article-journal" }, "uris" : [ "http://www.mendeley.com/documents/?uuid=290e44e3-5d2e-4062-b1eb-966af251f83b" ] } ], "mendeley" : { "previouslyFormattedCitation" : "H A Rubisoff and others, \u201cControl of Structure in Conventional Friction Stir Welds through a Kinematic Theory of Metal Flow\u201d, 2009." }, "properties" : { "noteIndex" : 0 }, "schema" : "https://github.com/citation-style-language/schema/raw/master/csl-citation.json" }</w:instrText>
      </w:r>
      <w:r>
        <w:rPr>
          <w:lang w:eastAsia="en-GB"/>
        </w:rPr>
        <w:fldChar w:fldCharType="separate"/>
      </w:r>
      <w:r>
        <w:rPr>
          <w:noProof/>
          <w:lang w:eastAsia="en-GB"/>
        </w:rPr>
        <w:t>H A Rubisoff and others, “Control of Structure in Conventional Friction Stir Welds through a Kinematic Theory of Metal Flow”, 2009.</w:t>
      </w:r>
      <w:r>
        <w:rPr>
          <w:lang w:eastAsia="en-GB"/>
        </w:rPr>
        <w:fldChar w:fldCharType="end"/>
      </w:r>
    </w:p>
    <w:p w:rsidR="00C33B3C" w:rsidRDefault="00C33B3C" w:rsidP="00C33B3C">
      <w:r>
        <w:rPr>
          <w:rFonts w:cs="Arial"/>
          <w:color w:val="222222"/>
          <w:shd w:val="clear" w:color="auto" w:fill="FFFFFF"/>
        </w:rPr>
        <w:t>Shercliff, H. R., Russell, M. J., Taylor, A., &amp; Dickerson, T. L. (2005). Microstructural modelling in friction stir welding of 2000 series aluminium alloys.</w:t>
      </w:r>
      <w:r>
        <w:rPr>
          <w:i/>
          <w:iCs/>
        </w:rPr>
        <w:t>Mecanique &amp; Industries</w:t>
      </w:r>
      <w:r>
        <w:t>,</w:t>
      </w:r>
      <w:r>
        <w:rPr>
          <w:rStyle w:val="apple-converted-space"/>
        </w:rPr>
        <w:t> </w:t>
      </w:r>
      <w:r>
        <w:rPr>
          <w:i/>
          <w:iCs/>
        </w:rPr>
        <w:t>6</w:t>
      </w:r>
      <w:r>
        <w:t>(01), 25-35.</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07/s10853-009-3735-x", "ISSN" : "0022-2461", "author" : [ { "dropping-particle" : "", "family" : "Safarkhanian", "given" : "M. a.", "non-dropping-particle" : "", "parse-names" : false, "suffix" : "" }, { "dropping-particle" : "", "family" : "Goodarzi", "given" : "M.", "non-dropping-particle" : "", "parse-names" : false, "suffix" : "" }, { "dropping-particle" : "", "family" : "Boutorabi", "given" : "S. M. a.", "non-dropping-particle" : "", "parse-names" : false, "suffix" : "" } ], "container-title" : "Journal of Materials Science", "id" : "ITEM-1", "issue" : "20", "issued" : { "date-parts" : [ [ "2009", "8", "14" ] ] }, "page" : "5452-5458", "title" : "Effect of abnormal grain growth on tensile strength of Al\u2013Cu\u2013Mg alloy friction stir welded joints", "type" : "article-journal", "volume" : "44" }, "uris" : [ "http://www.mendeley.com/documents/?uuid=4d60a073-de08-4d25-bc8f-b04391ccb147" ] } ], "mendeley" : { "previouslyFormattedCitation" : "M. a. Safarkhanian, M. Goodarzi and S. M. a. Boutorabi, \u201cEffect of Abnormal Grain Growth on Tensile Strength of Al\u2013Cu\u2013Mg Alloy Friction Stir Welded Joints,\u201d &lt;i&gt;Journal of Materials Science&lt;/i&gt;, 44 (2009), 5452\u20135458 &lt;doi:10.1007/s10853-009-3735-x&gt;." }, "properties" : { "noteIndex" : 0 }, "schema" : "https://github.com/citation-style-language/schema/raw/master/csl-citation.json" }</w:instrText>
      </w:r>
      <w:r>
        <w:rPr>
          <w:lang w:eastAsia="en-GB"/>
        </w:rPr>
        <w:fldChar w:fldCharType="separate"/>
      </w:r>
      <w:r>
        <w:rPr>
          <w:noProof/>
          <w:lang w:eastAsia="en-GB"/>
        </w:rPr>
        <w:t xml:space="preserve">M. a. Safarkhanian, M. Goodarzi and S. M. a. Boutorabi, “Effect of Abnormal Grain Growth on Tensile Strength of Al–Cu–Mg Alloy Friction Stir Welded Joints,” </w:t>
      </w:r>
      <w:r>
        <w:rPr>
          <w:i/>
          <w:noProof/>
          <w:lang w:eastAsia="en-GB"/>
        </w:rPr>
        <w:t>Journal of Materials Science</w:t>
      </w:r>
      <w:r>
        <w:rPr>
          <w:noProof/>
          <w:lang w:eastAsia="en-GB"/>
        </w:rPr>
        <w:t>, 44 (2009), 5452–5458 &lt;doi:10.1007/s10853-009-3735-x&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Sato", "given" : "Yutaka S", "non-dropping-particle" : "", "parse-names" : false, "suffix" : "" }, { "dropping-particle" : "", "family" : "Kokawa", "given" : "Hiroyuki", "non-dropping-particle" : "", "parse-names" : false, "suffix" : "" }, { "dropping-particle" : "", "family" : "Enomoto", "given" : "Masatoshi", "non-dropping-particle" : "", "parse-names" : false, "suffix" : "" }, { "dropping-particle" : "", "family" : "Jogan", "given" : "Shigetoshi", "non-dropping-particle" : "", "parse-names" : false, "suffix" : "" } ], "id" : "ITEM-1", "issue" : "December", "issued" : { "date-parts" : [ [ "1999" ] ] }, "page" : "3125-3130", "title" : "Precipitation Sequence in Friction Stir Weld of 6063 Aluminum during Aging", "type" : "article-journal", "volume" : "30" }, "uris" : [ "http://www.mendeley.com/documents/?uuid=888cf17b-e1ef-4a19-be49-d58a8ef6f4e4" ] } ], "mendeley" : { "previouslyFormattedCitation" : "Yutaka S Sato and others, \u201cPrecipitation Sequence in Friction Stir Weld of 6063 Aluminum During Aging,\u201d 30 (1999), 3125\u20133130." }, "properties" : { "noteIndex" : 0 }, "schema" : "https://github.com/citation-style-language/schema/raw/master/csl-citation.json" }</w:instrText>
      </w:r>
      <w:r>
        <w:rPr>
          <w:lang w:eastAsia="en-GB"/>
        </w:rPr>
        <w:fldChar w:fldCharType="separate"/>
      </w:r>
      <w:r>
        <w:rPr>
          <w:noProof/>
          <w:lang w:eastAsia="en-GB"/>
        </w:rPr>
        <w:t>Yutaka S Sato and others, “Precipitation Sequence in Friction Stir Weld of 6063 Aluminum During Aging,” 30 (1999), 3125–3130.</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Sato", "given" : "Yutaka S", "non-dropping-particle" : "", "parse-names" : false, "suffix" : "" }, { "dropping-particle" : "", "family" : "Park", "given" : "Seung Hwan C", "non-dropping-particle" : "", "parse-names" : false, "suffix" : "" }, { "dropping-particle" : "", "family" : "Kokawa", "given" : "Hiroyuki", "non-dropping-particle" : "", "parse-names" : false, "suffix" : "" } ], "id" : "ITEM-1", "issue" : "December", "issued" : { "date-parts" : [ [ "2001" ] ] }, "page" : "3033-3042", "title" : "Microstructural Factors Governing Hardness in Friction-Stir Welds of Solid-Solution-Hardened Al Alloys", "type" : "article-journal", "volume" : "32" }, "uris" : [ "http://www.mendeley.com/documents/?uuid=c6aac37e-f597-4218-af7c-5780a7a4a8fa" ] } ], "mendeley" : { "previouslyFormattedCitation" : "Yutaka S Sato, Seung Hwan C Park and Hiroyuki Kokawa, \u201cMicrostructural Factors Governing Hardness in Friction-Stir Welds of Solid-Solution-Hardened Al Alloys,\u201d 32 (2001), 3033\u20133042." }, "properties" : { "noteIndex" : 0 }, "schema" : "https://github.com/citation-style-language/schema/raw/master/csl-citation.json" }</w:instrText>
      </w:r>
      <w:r>
        <w:rPr>
          <w:lang w:eastAsia="en-GB"/>
        </w:rPr>
        <w:fldChar w:fldCharType="separate"/>
      </w:r>
      <w:r>
        <w:rPr>
          <w:noProof/>
          <w:lang w:eastAsia="en-GB"/>
        </w:rPr>
        <w:t>Yutaka S Sato, Seung Hwan C Park and Hiroyuki Kokawa, “Microstructural Factors Governing Hardness in Friction-Stir Welds of Solid-Solution-Hardened Al Alloys,” 32 (2001), 3033–3042.</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Sato", "given" : "Yutaka S", "non-dropping-particle" : "", "parse-names" : false, "suffix" : "" }, { "dropping-particle" : "", "family" : "Urata", "given" : "Mitsunori", "non-dropping-particle" : "", "parse-names" : false, "suffix" : "" }, { "dropping-particle" : "", "family" : "Kokawa", "given" : "Hiroyuki", "non-dropping-particle" : "", "parse-names" : false, "suffix" : "" } ], "id" : "ITEM-1", "issue" : "March", "issued" : { "date-parts" : [ [ "2002" ] ] }, "page" : "625-635", "title" : "Parameters Controlling Microstructure and Hardness during Friction-Stir Welding of Precipitation-Hardenable Aluminum Alloy 6063", "type" : "article-journal", "volume" : "33" }, "uris" : [ "http://www.mendeley.com/documents/?uuid=88f24d53-1c09-4bee-9429-3590271298cc" ] } ], "mendeley" : { "previouslyFormattedCitation" : "Yutaka S Sato, Mitsunori Urata and Hiroyuki Kokawa, \u201cParameters Controlling Microstructure and Hardness During Friction-Stir Welding of Precipitation-Hardenable Aluminum Alloy 6063,\u201d 33 (2002), 625\u2013635." }, "properties" : { "noteIndex" : 0 }, "schema" : "https://github.com/citation-style-language/schema/raw/master/csl-citation.json" }</w:instrText>
      </w:r>
      <w:r>
        <w:rPr>
          <w:lang w:eastAsia="en-GB"/>
        </w:rPr>
        <w:fldChar w:fldCharType="separate"/>
      </w:r>
      <w:r>
        <w:rPr>
          <w:noProof/>
          <w:lang w:eastAsia="en-GB"/>
        </w:rPr>
        <w:t>Yutaka S Sato, Mitsunori Urata and Hiroyuki Kokawa, “Parameters Controlling Microstructure and Hardness During Friction-Stir Welding of Precipitation-Hardenable Aluminum Alloy 6063,” 33 (2002), 625–635.</w:t>
      </w:r>
      <w:r>
        <w:rPr>
          <w:lang w:eastAsia="en-GB"/>
        </w:rPr>
        <w:fldChar w:fldCharType="end"/>
      </w:r>
    </w:p>
    <w:p w:rsidR="00C33B3C" w:rsidRDefault="00C33B3C" w:rsidP="00C33B3C">
      <w:r>
        <w:rPr>
          <w:rFonts w:cs="Arial"/>
          <w:color w:val="222222"/>
          <w:shd w:val="clear" w:color="auto" w:fill="FFFFFF"/>
        </w:rPr>
        <w:t>Park, S. H. C., Sato, Y. S., &amp; Kokawa, H. (2003). Effect of micro-texture on fracture location in friction stir weld of Mg alloy AZ61 during tensile test.</w:t>
      </w:r>
      <w:r>
        <w:rPr>
          <w:rStyle w:val="apple-converted-space"/>
          <w:rFonts w:cs="Arial"/>
          <w:color w:val="222222"/>
          <w:shd w:val="clear" w:color="auto" w:fill="FFFFFF"/>
        </w:rPr>
        <w:t> </w:t>
      </w:r>
      <w:r>
        <w:rPr>
          <w:i/>
          <w:iCs/>
        </w:rPr>
        <w:t>Scripta Materialia</w:t>
      </w:r>
      <w:r>
        <w:t>,</w:t>
      </w:r>
      <w:r>
        <w:rPr>
          <w:rStyle w:val="apple-converted-space"/>
        </w:rPr>
        <w:t> </w:t>
      </w:r>
      <w:r>
        <w:rPr>
          <w:i/>
          <w:iCs/>
        </w:rPr>
        <w:t>49</w:t>
      </w:r>
      <w:r>
        <w:t xml:space="preserve">(2), 161-166. </w:t>
      </w:r>
    </w:p>
    <w:p w:rsidR="00C33B3C" w:rsidRDefault="00C33B3C" w:rsidP="00C33B3C">
      <w:pPr>
        <w:rPr>
          <w:rFonts w:cs="Arial"/>
        </w:rPr>
      </w:pPr>
      <w:r>
        <w:rPr>
          <w:rFonts w:cs="Arial"/>
          <w:color w:val="222222"/>
          <w:shd w:val="clear" w:color="auto" w:fill="FFFFFF"/>
        </w:rPr>
        <w:t>Mironov, S., Sato, Y. S., Kokawa, H., Inoue, H., &amp; Tsuge, S. (2011). Structural response of superaustenitic stainless steel to friction stir welding.</w:t>
      </w:r>
      <w:r>
        <w:rPr>
          <w:rStyle w:val="apple-converted-space"/>
          <w:rFonts w:cs="Arial"/>
          <w:color w:val="222222"/>
          <w:shd w:val="clear" w:color="auto" w:fill="FFFFFF"/>
        </w:rPr>
        <w:t> </w:t>
      </w:r>
      <w:r>
        <w:rPr>
          <w:i/>
          <w:iCs/>
        </w:rPr>
        <w:t>Acta Materialia</w:t>
      </w:r>
      <w:r>
        <w:t>,</w:t>
      </w:r>
      <w:r>
        <w:rPr>
          <w:rStyle w:val="apple-converted-space"/>
        </w:rPr>
        <w:t> </w:t>
      </w:r>
      <w:r>
        <w:rPr>
          <w:i/>
          <w:iCs/>
        </w:rPr>
        <w:t>59</w:t>
      </w:r>
      <w:r>
        <w:t>(14), 5472-5481.</w:t>
      </w:r>
      <w:r>
        <w:rPr>
          <w:rFonts w:cs="Arial"/>
        </w:rPr>
        <w:t xml:space="preserve"> </w:t>
      </w:r>
    </w:p>
    <w:p w:rsidR="00C33B3C" w:rsidRDefault="00C33B3C" w:rsidP="00C33B3C">
      <w:r>
        <w:rPr>
          <w:rFonts w:cs="Arial"/>
          <w:color w:val="222222"/>
          <w:shd w:val="clear" w:color="auto" w:fill="FFFFFF"/>
        </w:rPr>
        <w:t>Sato, Y. S., &amp; Kokawa, H. (1999). Preferential precipitation site of sigma phase in duplex stainless steel weld metal.</w:t>
      </w:r>
      <w:r>
        <w:rPr>
          <w:rStyle w:val="apple-converted-space"/>
          <w:rFonts w:cs="Arial"/>
          <w:color w:val="222222"/>
          <w:shd w:val="clear" w:color="auto" w:fill="FFFFFF"/>
        </w:rPr>
        <w:t> </w:t>
      </w:r>
      <w:r>
        <w:rPr>
          <w:i/>
          <w:iCs/>
        </w:rPr>
        <w:t>Scripta Materialia</w:t>
      </w:r>
      <w:r>
        <w:t>,</w:t>
      </w:r>
      <w:r>
        <w:rPr>
          <w:rStyle w:val="apple-converted-space"/>
        </w:rPr>
        <w:t> </w:t>
      </w:r>
      <w:r>
        <w:rPr>
          <w:i/>
          <w:iCs/>
        </w:rPr>
        <w:t>40</w:t>
      </w:r>
      <w:r>
        <w:t>(6), 659-663.</w:t>
      </w:r>
    </w:p>
    <w:p w:rsidR="00C33B3C" w:rsidRDefault="00C33B3C" w:rsidP="00C33B3C">
      <w:r>
        <w:rPr>
          <w:rFonts w:cs="Arial"/>
          <w:color w:val="222222"/>
          <w:shd w:val="clear" w:color="auto" w:fill="FFFFFF"/>
        </w:rPr>
        <w:t>Shindo, D. J., Rivera, A. R., &amp; Murr, L. E. (2002). Shape optimization for tool wear in the friction-stir welding of cast AI359-20% SiC MMC.</w:t>
      </w:r>
      <w:r>
        <w:rPr>
          <w:rStyle w:val="apple-converted-space"/>
          <w:rFonts w:cs="Arial"/>
          <w:color w:val="222222"/>
          <w:shd w:val="clear" w:color="auto" w:fill="FFFFFF"/>
        </w:rPr>
        <w:t> </w:t>
      </w:r>
      <w:r>
        <w:rPr>
          <w:i/>
          <w:iCs/>
        </w:rPr>
        <w:t>Journal of materials science</w:t>
      </w:r>
      <w:r>
        <w:t>,</w:t>
      </w:r>
      <w:r>
        <w:rPr>
          <w:rStyle w:val="apple-converted-space"/>
        </w:rPr>
        <w:t> </w:t>
      </w:r>
      <w:r>
        <w:rPr>
          <w:i/>
          <w:iCs/>
        </w:rPr>
        <w:t>37</w:t>
      </w:r>
      <w:r>
        <w:t>(23), 4999-5005.</w:t>
      </w:r>
    </w:p>
    <w:p w:rsidR="00C33B3C" w:rsidRDefault="00C33B3C" w:rsidP="00C33B3C">
      <w:r>
        <w:rPr>
          <w:rFonts w:cs="Arial"/>
          <w:color w:val="222222"/>
          <w:shd w:val="clear" w:color="auto" w:fill="FFFFFF"/>
        </w:rPr>
        <w:t>Schneider, J. A., Nunes Jr, A. C., Chen, P. S., &amp; Steele, G. (2005). TEM study of the FSW nugget in AA2195-T81.</w:t>
      </w:r>
      <w:r>
        <w:rPr>
          <w:rStyle w:val="apple-converted-space"/>
          <w:rFonts w:cs="Arial"/>
          <w:color w:val="222222"/>
          <w:shd w:val="clear" w:color="auto" w:fill="FFFFFF"/>
        </w:rPr>
        <w:t> </w:t>
      </w:r>
      <w:r>
        <w:rPr>
          <w:i/>
          <w:iCs/>
        </w:rPr>
        <w:t>Journal of materials science</w:t>
      </w:r>
      <w:r>
        <w:t>,</w:t>
      </w:r>
      <w:r>
        <w:rPr>
          <w:rStyle w:val="apple-converted-space"/>
        </w:rPr>
        <w:t> </w:t>
      </w:r>
      <w:r>
        <w:rPr>
          <w:i/>
          <w:iCs/>
        </w:rPr>
        <w:t>40</w:t>
      </w:r>
      <w:r>
        <w:t>(16), 4341-4345.</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6.07.082", "ISSN" : "09215093", "author" : [ { "dropping-particle" : "", "family" : "Schneider", "given" : "Judy", "non-dropping-particle" : "", "parse-names" : false, "suffix" : "" }, { "dropping-particle" : "", "family" : "Beshears", "given" : "Ronald", "non-dropping-particle" : "", "parse-names" : false, "suffix" : "" }, { "dropping-particle" : "", "family" : "Nunes", "given" : "Arthur C.", "non-dropping-particle" : "", "parse-names" : false, "suffix" : "" } ], "container-title" : "Materials Science and Engineering: A", "id" : "ITEM-1", "issued" : { "date-parts" : [ [ "2006", "11" ] ] }, "page" : "297-304", "title" : "Interfacial sticking and slipping in the friction stir welding process", "type" : "article-journal", "volume" : "435-436" }, "uris" : [ "http://www.mendeley.com/documents/?uuid=308c925d-9962-4acf-8e3d-f29f64f58a69" ] } ], "mendeley" : { "previouslyFormattedCitation" : "Judy Schneider, Ronald Beshears and Arthur C. Nunes, \u201cInterfacial Sticking and Slipping in the Friction Stir Welding Process,\u201d &lt;i&gt;Materials Science and Engineering: A&lt;/i&gt;, 435-436 (2006), 297\u2013304 &lt;doi:10.1016/j.msea.2006.07.082&gt;." }, "properties" : { "noteIndex" : 0 }, "schema" : "https://github.com/citation-style-language/schema/raw/master/csl-citation.json" }</w:instrText>
      </w:r>
      <w:r>
        <w:rPr>
          <w:lang w:eastAsia="en-GB"/>
        </w:rPr>
        <w:fldChar w:fldCharType="separate"/>
      </w:r>
      <w:r>
        <w:rPr>
          <w:noProof/>
          <w:lang w:eastAsia="en-GB"/>
        </w:rPr>
        <w:t xml:space="preserve">Judy Schneider, Ronald Beshears and Arthur C. Nunes, “Interfacial Sticking and Slipping in the Friction Stir Welding Process,” </w:t>
      </w:r>
      <w:r>
        <w:rPr>
          <w:i/>
          <w:noProof/>
          <w:lang w:eastAsia="en-GB"/>
        </w:rPr>
        <w:t>Materials Science and Engineering: A</w:t>
      </w:r>
      <w:r>
        <w:rPr>
          <w:noProof/>
          <w:lang w:eastAsia="en-GB"/>
        </w:rPr>
        <w:t>, 435-436 (2006), 297–304 &lt;doi:10.1016/j.msea.2006.07.082&gt;.</w:t>
      </w:r>
      <w:r>
        <w:rPr>
          <w:lang w:eastAsia="en-GB"/>
        </w:rPr>
        <w:fldChar w:fldCharType="end"/>
      </w:r>
    </w:p>
    <w:p w:rsidR="00C33B3C" w:rsidRDefault="00C33B3C" w:rsidP="00C33B3C">
      <w:r>
        <w:rPr>
          <w:rFonts w:cs="Arial"/>
          <w:color w:val="222222"/>
          <w:shd w:val="clear" w:color="auto" w:fill="FFFFFF"/>
        </w:rPr>
        <w:t>Scialpi, A., De Filippis, L. A. C., &amp; Cavaliere, P. (2007). Influence of shoulder geometry on microstructure and mechanical properties of friction stir welded 6082 aluminium alloy.</w:t>
      </w:r>
      <w:r>
        <w:rPr>
          <w:rStyle w:val="apple-converted-space"/>
          <w:rFonts w:cs="Arial"/>
          <w:color w:val="222222"/>
          <w:shd w:val="clear" w:color="auto" w:fill="FFFFFF"/>
        </w:rPr>
        <w:t> </w:t>
      </w:r>
      <w:r>
        <w:rPr>
          <w:i/>
          <w:iCs/>
        </w:rPr>
        <w:t>Materials &amp; design</w:t>
      </w:r>
      <w:r>
        <w:t>,</w:t>
      </w:r>
      <w:r>
        <w:rPr>
          <w:rStyle w:val="apple-converted-space"/>
        </w:rPr>
        <w:t> </w:t>
      </w:r>
      <w:r>
        <w:rPr>
          <w:i/>
          <w:iCs/>
        </w:rPr>
        <w:t>28</w:t>
      </w:r>
      <w:r>
        <w:t>(4), 1124-1129.</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atdes.2006.01.031", "ISSN" : "02613069", "author" : [ { "dropping-particle" : "", "family" : "Scialpi", "given" : "a.", "non-dropping-particle" : "", "parse-names" : false, "suffix" : "" }, { "dropping-particle" : "", "family" : "Filippis", "given" : "L.a.C.", "non-dropping-particle" : "De", "parse-names" : false, "suffix" : "" }, { "dropping-particle" : "", "family" : "Cavaliere", "given" : "P.", "non-dropping-particle" : "", "parse-names" : false, "suffix" : "" } ], "container-title" : "Materials &amp; Design", "id" : "ITEM-1", "issue" : "4", "issued" : { "date-parts" : [ [ "2007", "1" ] ] }, "page" : "1124-1129", "title" : "Influence of shoulder geometry on microstructure and mechanical properties of friction stir welded 6082 aluminium alloy", "type" : "article-journal", "volume" : "28" }, "uris" : [ "http://www.mendeley.com/documents/?uuid=db4259b2-3b78-4f65-87cb-03788b1f20e2" ] } ], "mendeley" : { "previouslyFormattedCitation" : "a. Scialpi, L.a.C. De Filippis and P. Cavaliere, \u201cInfluence of Shoulder Geometry on Microstructure and Mechanical Properties of Friction Stir Welded 6082 Aluminium Alloy,\u201d &lt;i&gt;Materials &amp; Design&lt;/i&gt;, 28 (2007), 1124\u20131129 &lt;doi:10.1016/j.matdes.2006.01.031&gt;." }, "properties" : { "noteIndex" : 0 }, "schema" : "https://github.com/citation-style-language/schema/raw/master/csl-citation.json" }</w:instrText>
      </w:r>
      <w:r>
        <w:rPr>
          <w:lang w:eastAsia="en-GB"/>
        </w:rPr>
        <w:fldChar w:fldCharType="separate"/>
      </w:r>
      <w:r>
        <w:rPr>
          <w:noProof/>
          <w:lang w:eastAsia="en-GB"/>
        </w:rPr>
        <w:t xml:space="preserve">a. Scialpi, L.a.C. De Filippis and P. Cavaliere, “Influence of Shoulder Geometry on Microstructure and Mechanical Properties of Friction Stir Welded 6082 Aluminium Alloy,” </w:t>
      </w:r>
      <w:r>
        <w:rPr>
          <w:i/>
          <w:noProof/>
          <w:lang w:eastAsia="en-GB"/>
        </w:rPr>
        <w:t>Materials &amp; Design</w:t>
      </w:r>
      <w:r>
        <w:rPr>
          <w:noProof/>
          <w:lang w:eastAsia="en-GB"/>
        </w:rPr>
        <w:t>, 28 (2007), 1124–1129 &lt;doi:10.1016/j.matdes.2006.01.031&gt;.</w:t>
      </w:r>
      <w:r>
        <w:rPr>
          <w:lang w:eastAsia="en-GB"/>
        </w:rPr>
        <w:fldChar w:fldCharType="end"/>
      </w:r>
    </w:p>
    <w:p w:rsidR="006D1DDB" w:rsidRPr="006D1DDB" w:rsidRDefault="006D1DDB" w:rsidP="006D1DDB">
      <w:pPr>
        <w:jc w:val="both"/>
      </w:pPr>
      <w:r w:rsidRPr="006D1DDB">
        <w:lastRenderedPageBreak/>
        <w:t>Shan Torng et al. 2009, (International patent), Manufacturing method of metal matrix composite using friction stir welding, US7905383 B1, 2009</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07/s10853-008-3212-y", "ISSN" : "0022-2461", "author" : [ { "dropping-particle" : "", "family" : "Shukla", "given" : "a. K.", "non-dropping-particle" : "", "parse-names" : false, "suffix" : "" }, { "dropping-particle" : "", "family" : "Baeslack", "given" : "W. a.", "non-dropping-particle" : "", "parse-names" : false, "suffix" : "" } ], "container-title" : "Journal of Materials Science", "id" : "ITEM-1", "issue" : "2", "issued" : { "date-parts" : [ [ "2009", "1", "9" ] ] }, "page" : "676-679", "title" : "Orientation relationships and morphology of S phase in friction stir welded Al\u2013Cu\u2013Mg alloy", "type" : "article-journal", "volume" : "44" }, "uris" : [ "http://www.mendeley.com/documents/?uuid=4bfd9e32-19df-4b99-95f7-ba06b33b5606" ] } ], "mendeley" : { "previouslyFormattedCitation" : "a. K. Shukla and W. a. Baeslack, \u201cOrientation Relationships and Morphology of S Phase in Friction Stir Welded Al\u2013Cu\u2013Mg Alloy,\u201d &lt;i&gt;Journal of Materials Science&lt;/i&gt;, 44 (2009), 676\u2013679 &lt;doi:10.1007/s10853-008-3212-y&gt;." }, "properties" : { "noteIndex" : 0 }, "schema" : "https://github.com/citation-style-language/schema/raw/master/csl-citation.json" }</w:instrText>
      </w:r>
      <w:r>
        <w:rPr>
          <w:lang w:eastAsia="en-GB"/>
        </w:rPr>
        <w:fldChar w:fldCharType="separate"/>
      </w:r>
      <w:r>
        <w:rPr>
          <w:noProof/>
          <w:lang w:eastAsia="en-GB"/>
        </w:rPr>
        <w:t xml:space="preserve">a. K. Shukla and W. a. Baeslack, “Orientation Relationships and Morphology of S Phase in Friction Stir Welded Al–Cu–Mg Alloy,” </w:t>
      </w:r>
      <w:r>
        <w:rPr>
          <w:i/>
          <w:noProof/>
          <w:lang w:eastAsia="en-GB"/>
        </w:rPr>
        <w:t>Journal of Materials Science</w:t>
      </w:r>
      <w:r>
        <w:rPr>
          <w:noProof/>
          <w:lang w:eastAsia="en-GB"/>
        </w:rPr>
        <w:t>, 44 (2009), 676–679 &lt;doi:10.1007/s10853-008-3212-y&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jmatprotec.2004.03.022", "ISSN" : "09240136", "author" : [ { "dropping-particle" : "", "family" : "Squillace", "given" : "a.", "non-dropping-particle" : "", "parse-names" : false, "suffix" : "" }, { "dropping-particle" : "", "family" : "Fenzo", "given" : "a.", "non-dropping-particle" : "De", "parse-names" : false, "suffix" : "" }, { "dropping-particle" : "", "family" : "Giorleo", "given" : "G.", "non-dropping-particle" : "", "parse-names" : false, "suffix" : "" }, { "dropping-particle" : "", "family" : "Bellucci", "given" : "F.", "non-dropping-particle" : "", "parse-names" : false, "suffix" : "" } ], "container-title" : "Journal of Materials Processing Technology", "id" : "ITEM-1", "issue" : "1", "issued" : { "date-parts" : [ [ "2004", "10" ] ] }, "page" : "97-105", "title" : "A comparison between FSW and TIG welding techniques: modifications of microstructure and pitting corrosion resistance in AA 2024-T3 butt joints", "type" : "article-journal", "volume" : "152" }, "uris" : [ "http://www.mendeley.com/documents/?uuid=0d7d5971-7dfb-4c48-94ce-a3d2d2e41bfe" ] } ], "mendeley" : { "previouslyFormattedCitation" : "a. Squillace and others, \u201cA Comparison Between FSW and TIG Welding Techniques: Modifications of Microstructure and Pitting Corrosion Resistance in AA 2024-T3 Butt Joints,\u201d &lt;i&gt;Journal of Materials Processing Technology&lt;/i&gt;, 152 (2004), 97\u2013105 &lt;doi:10.1016/j.jmatprotec.2004.03.022&gt;." }, "properties" : { "noteIndex" : 0 }, "schema" : "https://github.com/citation-style-language/schema/raw/master/csl-citation.json" }</w:instrText>
      </w:r>
      <w:r>
        <w:rPr>
          <w:lang w:eastAsia="en-GB"/>
        </w:rPr>
        <w:fldChar w:fldCharType="separate"/>
      </w:r>
      <w:r>
        <w:rPr>
          <w:noProof/>
          <w:lang w:eastAsia="en-GB"/>
        </w:rPr>
        <w:t xml:space="preserve">a. Squillace and others, “A Comparison Between FSW and TIG Welding Techniques: Modifications of Microstructure and Pitting Corrosion Resistance in AA 2024-T3 Butt Joints,” </w:t>
      </w:r>
      <w:r>
        <w:rPr>
          <w:i/>
          <w:noProof/>
          <w:lang w:eastAsia="en-GB"/>
        </w:rPr>
        <w:t>Journal of Materials Processing Technology</w:t>
      </w:r>
      <w:r>
        <w:rPr>
          <w:noProof/>
          <w:lang w:eastAsia="en-GB"/>
        </w:rPr>
        <w:t>, 152 (2004), 97–105 &lt;doi:10.1016/j.jmatprotec.2004.03.022&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1359-6454(02)00449-4", "ISSN" : "13596454", "author" : [ { "dropping-particle" : "", "family" : "Su", "given" : "J.-Q", "non-dropping-particle" : "", "parse-names" : false, "suffix" : "" }, { "dropping-particle" : "", "family" : "Nelson", "given" : "T.W", "non-dropping-particle" : "", "parse-names" : false, "suffix" : "" }, { "dropping-particle" : "", "family" : "Mishra", "given" : "R", "non-dropping-particle" : "", "parse-names" : false, "suffix" : "" }, { "dropping-particle" : "", "family" : "Mahoney", "given" : "M", "non-dropping-particle" : "", "parse-names" : false, "suffix" : "" } ], "container-title" : "Acta Materialia", "id" : "ITEM-1", "issue" : "3", "issued" : { "date-parts" : [ [ "2003", "2" ] ] }, "page" : "713-729", "title" : "Microstructural investigation of friction stir welded 7050-T651 aluminium", "type" : "article-journal", "volume" : "51" }, "uris" : [ "http://www.mendeley.com/documents/?uuid=a38dc8a0-8162-4fb2-ba3d-36ae74fb483e" ] } ], "mendeley" : { "previouslyFormattedCitation" : "J.-Q Su and others, \u201cMicrostructural Investigation of Friction Stir Welded 7050-T651 Aluminium,\u201d &lt;i&gt;Acta Materialia&lt;/i&gt;, 51 (2003), 713\u2013729 &lt;doi:10.1016/S1359-6454(02)00449-4&gt;." }, "properties" : { "noteIndex" : 0 }, "schema" : "https://github.com/citation-style-language/schema/raw/master/csl-citation.json" }</w:instrText>
      </w:r>
      <w:r>
        <w:rPr>
          <w:lang w:eastAsia="en-GB"/>
        </w:rPr>
        <w:fldChar w:fldCharType="separate"/>
      </w:r>
      <w:r>
        <w:rPr>
          <w:noProof/>
          <w:lang w:eastAsia="en-GB"/>
        </w:rPr>
        <w:t xml:space="preserve">J.-Q Su and others, “Microstructural Investigation of Friction Stir Welded 7050-T651 Aluminium,” </w:t>
      </w:r>
      <w:r>
        <w:rPr>
          <w:i/>
          <w:noProof/>
          <w:lang w:eastAsia="en-GB"/>
        </w:rPr>
        <w:t>Acta Materialia</w:t>
      </w:r>
      <w:r>
        <w:rPr>
          <w:noProof/>
          <w:lang w:eastAsia="en-GB"/>
        </w:rPr>
        <w:t>, 51 (2003), 713–729 &lt;doi:10.1016/S1359-6454(02)00449-4&gt;.</w:t>
      </w:r>
      <w:r>
        <w:rPr>
          <w:lang w:eastAsia="en-GB"/>
        </w:rPr>
        <w:fldChar w:fldCharType="end"/>
      </w:r>
    </w:p>
    <w:p w:rsidR="00C33B3C" w:rsidRDefault="00C33B3C" w:rsidP="00C33B3C">
      <w:pPr>
        <w:rPr>
          <w:lang w:eastAsia="en-GB"/>
        </w:rPr>
      </w:pPr>
      <w:r>
        <w:rPr>
          <w:rFonts w:cs="Arial"/>
          <w:color w:val="222222"/>
          <w:shd w:val="clear" w:color="auto" w:fill="FFFFFF"/>
        </w:rPr>
        <w:t>Su, J. Q., Nelson, T. W., &amp; Sterling, C. J. (2005). Friction stir processing of large-area bulk UFG aluminum alloys.</w:t>
      </w:r>
      <w:r>
        <w:rPr>
          <w:rStyle w:val="apple-converted-space"/>
          <w:rFonts w:cs="Arial"/>
          <w:color w:val="222222"/>
          <w:shd w:val="clear" w:color="auto" w:fill="FFFFFF"/>
        </w:rPr>
        <w:t> </w:t>
      </w:r>
      <w:r>
        <w:rPr>
          <w:i/>
          <w:iCs/>
        </w:rPr>
        <w:t>Scripta materialia</w:t>
      </w:r>
      <w:r>
        <w:t>,</w:t>
      </w:r>
      <w:r>
        <w:rPr>
          <w:rStyle w:val="apple-converted-space"/>
        </w:rPr>
        <w:t> </w:t>
      </w:r>
      <w:r>
        <w:rPr>
          <w:i/>
          <w:iCs/>
        </w:rPr>
        <w:t>52</w:t>
      </w:r>
      <w:r>
        <w:t>(2), 135-140.</w:t>
      </w:r>
    </w:p>
    <w:p w:rsidR="00C33B3C" w:rsidRDefault="00C33B3C" w:rsidP="00C33B3C">
      <w:r>
        <w:rPr>
          <w:rFonts w:cs="Arial"/>
          <w:color w:val="222222"/>
          <w:shd w:val="clear" w:color="auto" w:fill="FFFFFF"/>
        </w:rPr>
        <w:t>Su, J. Q., Nelson, T. W., &amp; Sterling, C. J. (2006). Grain refinement of aluminum alloys by friction stir processing.</w:t>
      </w:r>
      <w:r>
        <w:rPr>
          <w:rStyle w:val="apple-converted-space"/>
          <w:rFonts w:cs="Arial"/>
          <w:color w:val="222222"/>
          <w:shd w:val="clear" w:color="auto" w:fill="FFFFFF"/>
        </w:rPr>
        <w:t> </w:t>
      </w:r>
      <w:r>
        <w:rPr>
          <w:i/>
          <w:iCs/>
        </w:rPr>
        <w:t>Philosophical Magazine</w:t>
      </w:r>
      <w:r>
        <w:t>,</w:t>
      </w:r>
      <w:r>
        <w:rPr>
          <w:rStyle w:val="apple-converted-space"/>
        </w:rPr>
        <w:t> </w:t>
      </w:r>
      <w:r>
        <w:rPr>
          <w:i/>
          <w:iCs/>
        </w:rPr>
        <w:t>86</w:t>
      </w:r>
      <w:r>
        <w:t>(1), 1-24.</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0921-5093(01)01358-2", "ISSN" : "09215093", "author" : [ { "dropping-particle" : "", "family" : "Sutton", "given" : "M.a", "non-dropping-particle" : "", "parse-names" : false, "suffix" : "" }, { "dropping-particle" : "", "family" : "Yang", "given" : "B", "non-dropping-particle" : "", "parse-names" : false, "suffix" : "" }, { "dropping-particle" : "", "family" : "Reynolds", "given" : "a.P", "non-dropping-particle" : "", "parse-names" : false, "suffix" : "" }, { "dropping-particle" : "", "family" : "Taylor", "given" : "R", "non-dropping-particle" : "", "parse-names" : false, "suffix" : "" } ], "container-title" : "Materials Science and Engineering: A", "id" : "ITEM-1", "issue" : "1-2", "issued" : { "date-parts" : [ [ "2002", "1" ] ] }, "page" : "160-166", "title" : "Microstructural studies of friction stir welds in 2024-T3 aluminum", "type" : "article-journal", "volume" : "323" }, "uris" : [ "http://www.mendeley.com/documents/?uuid=8676b86a-be2f-4b49-bfe1-fda138ec36a8" ] } ], "mendeley" : { "previouslyFormattedCitation" : "M.a Sutton and others, \u201cMicrostructural Studies of Friction Stir Welds in 2024-T3 Aluminum,\u201d &lt;i&gt;Materials Science and Engineering: A&lt;/i&gt;, 323 (2002), 160\u2013166 &lt;doi:10.1016/S0921-5093(01)01358-2&gt;." }, "properties" : { "noteIndex" : 0 }, "schema" : "https://github.com/citation-style-language/schema/raw/master/csl-citation.json" }</w:instrText>
      </w:r>
      <w:r>
        <w:rPr>
          <w:lang w:eastAsia="en-GB"/>
        </w:rPr>
        <w:fldChar w:fldCharType="separate"/>
      </w:r>
      <w:r>
        <w:rPr>
          <w:noProof/>
          <w:lang w:eastAsia="en-GB"/>
        </w:rPr>
        <w:t xml:space="preserve">M.a Sutton and others, “Microstructural Studies of Friction Stir Welds in 2024-T3 Aluminum,” </w:t>
      </w:r>
      <w:r>
        <w:rPr>
          <w:i/>
          <w:noProof/>
          <w:lang w:eastAsia="en-GB"/>
        </w:rPr>
        <w:t>Materials Science and Engineering: A</w:t>
      </w:r>
      <w:r>
        <w:rPr>
          <w:noProof/>
          <w:lang w:eastAsia="en-GB"/>
        </w:rPr>
        <w:t>, 323 (2002), 160–166 &lt;doi:10.1016/S0921-5093(01)01358-2&gt;.</w:t>
      </w:r>
      <w:r>
        <w:rPr>
          <w:lang w:eastAsia="en-GB"/>
        </w:rPr>
        <w:fldChar w:fldCharType="end"/>
      </w:r>
    </w:p>
    <w:p w:rsidR="00C33B3C" w:rsidRDefault="00C33B3C" w:rsidP="00C33B3C">
      <w:pPr>
        <w:autoSpaceDE w:val="0"/>
        <w:autoSpaceDN w:val="0"/>
        <w:adjustRightInd w:val="0"/>
        <w:spacing w:after="0" w:line="240" w:lineRule="auto"/>
        <w:rPr>
          <w:rFonts w:cs="Times-Roman"/>
        </w:rPr>
      </w:pPr>
      <w:r>
        <w:rPr>
          <w:rFonts w:cs="Times-Roman"/>
        </w:rPr>
        <w:t>Thomas, W. M., E. D. Nicholas, J. C. Needham, M. G. Murch, P. Templesmith and C.</w:t>
      </w:r>
    </w:p>
    <w:p w:rsidR="00C33B3C" w:rsidRDefault="00C33B3C" w:rsidP="00C33B3C">
      <w:pPr>
        <w:rPr>
          <w:rFonts w:cs="Arial"/>
        </w:rPr>
      </w:pPr>
      <w:r>
        <w:rPr>
          <w:rFonts w:cs="Times-Roman"/>
        </w:rPr>
        <w:t>J. Dawes (December 1991). G.B. Patent Application No.9125978.8.</w:t>
      </w:r>
      <w:r>
        <w:rPr>
          <w:rFonts w:cs="Arial"/>
        </w:rPr>
        <w:t xml:space="preserve"> </w:t>
      </w:r>
    </w:p>
    <w:p w:rsidR="00C33B3C" w:rsidRDefault="00C33B3C" w:rsidP="00C33B3C">
      <w:pPr>
        <w:rPr>
          <w:rFonts w:cs="Arial"/>
        </w:rPr>
      </w:pPr>
      <w:r>
        <w:rPr>
          <w:rFonts w:cs="Arial"/>
          <w:color w:val="222222"/>
          <w:shd w:val="clear" w:color="auto" w:fill="FFFFFF"/>
        </w:rPr>
        <w:t>Thomas, W. M., &amp; Nicholas, E. D. (1997). Friction stir welding for the transportation industries.</w:t>
      </w:r>
      <w:r>
        <w:rPr>
          <w:rStyle w:val="apple-converted-space"/>
          <w:rFonts w:cs="Arial"/>
          <w:color w:val="222222"/>
          <w:shd w:val="clear" w:color="auto" w:fill="FFFFFF"/>
        </w:rPr>
        <w:t> </w:t>
      </w:r>
      <w:r>
        <w:rPr>
          <w:i/>
          <w:iCs/>
        </w:rPr>
        <w:t>Materials &amp; Design</w:t>
      </w:r>
      <w:r>
        <w:t>,</w:t>
      </w:r>
      <w:r>
        <w:rPr>
          <w:rStyle w:val="apple-converted-space"/>
        </w:rPr>
        <w:t> </w:t>
      </w:r>
      <w:r>
        <w:rPr>
          <w:i/>
          <w:iCs/>
        </w:rPr>
        <w:t>18</w:t>
      </w:r>
      <w:r>
        <w:t>(4), 269-273.</w:t>
      </w:r>
    </w:p>
    <w:p w:rsidR="00C33B3C" w:rsidRDefault="00C33B3C" w:rsidP="00C33B3C">
      <w:r>
        <w:rPr>
          <w:rFonts w:cs="Arial"/>
          <w:color w:val="222222"/>
          <w:shd w:val="clear" w:color="auto" w:fill="FFFFFF"/>
        </w:rPr>
        <w:t>Thomas, W. M., Threadgill, P. L., &amp; Nicholas, E. D. (1999). Feasibility of friction stir welding steel.</w:t>
      </w:r>
      <w:r>
        <w:rPr>
          <w:rStyle w:val="apple-converted-space"/>
          <w:rFonts w:cs="Arial"/>
          <w:color w:val="222222"/>
          <w:shd w:val="clear" w:color="auto" w:fill="FFFFFF"/>
        </w:rPr>
        <w:t> </w:t>
      </w:r>
      <w:r>
        <w:rPr>
          <w:i/>
          <w:iCs/>
        </w:rPr>
        <w:t>Science and Technology of Welding &amp; Joining</w:t>
      </w:r>
      <w:r>
        <w:t>,</w:t>
      </w:r>
      <w:r>
        <w:rPr>
          <w:rStyle w:val="apple-converted-space"/>
        </w:rPr>
        <w:t> </w:t>
      </w:r>
      <w:r>
        <w:rPr>
          <w:i/>
          <w:iCs/>
        </w:rPr>
        <w:t>4</w:t>
      </w:r>
      <w:r>
        <w:t xml:space="preserve">(6), 365-372. </w:t>
      </w:r>
    </w:p>
    <w:p w:rsidR="00C33B3C" w:rsidRDefault="00C33B3C" w:rsidP="00C33B3C">
      <w:pPr>
        <w:rPr>
          <w:rFonts w:cs="Arial"/>
        </w:rPr>
      </w:pPr>
      <w:r>
        <w:rPr>
          <w:rFonts w:cs="Arial"/>
          <w:color w:val="222222"/>
          <w:shd w:val="clear" w:color="auto" w:fill="FFFFFF"/>
        </w:rPr>
        <w:t>Thomas, W. M., Nicholas, E. D., Watts, E. R., &amp; Staines, D. G. (2002, July). Friction based welding technology for aluminium. In</w:t>
      </w:r>
      <w:r>
        <w:rPr>
          <w:rStyle w:val="apple-converted-space"/>
          <w:rFonts w:cs="Arial"/>
          <w:color w:val="222222"/>
          <w:shd w:val="clear" w:color="auto" w:fill="FFFFFF"/>
        </w:rPr>
        <w:t> </w:t>
      </w:r>
      <w:r>
        <w:rPr>
          <w:i/>
          <w:iCs/>
        </w:rPr>
        <w:t>Materials Science Forum</w:t>
      </w:r>
      <w:r>
        <w:t>(Vol. 396, pp. 1543-1548).</w:t>
      </w:r>
      <w:r>
        <w:rPr>
          <w:rFonts w:cs="Arial"/>
        </w:rPr>
        <w:t xml:space="preserve"> </w:t>
      </w:r>
    </w:p>
    <w:p w:rsidR="00C33B3C" w:rsidRDefault="00C33B3C" w:rsidP="00C33B3C">
      <w:r>
        <w:t>TWI, Special FSW news bulletin, 2003</w:t>
      </w:r>
    </w:p>
    <w:p w:rsidR="00C33B3C" w:rsidRDefault="00C33B3C" w:rsidP="00C33B3C">
      <w:pPr>
        <w:rPr>
          <w:rFonts w:cs="Arial"/>
        </w:rPr>
      </w:pPr>
      <w:r>
        <w:rPr>
          <w:rFonts w:cs="RealpageTIM18"/>
        </w:rPr>
        <w:t>TWI, Special FSW news bulletin, 2010</w:t>
      </w:r>
    </w:p>
    <w:p w:rsidR="00C33B3C" w:rsidRDefault="00C33B3C" w:rsidP="00C33B3C">
      <w:pPr>
        <w:rPr>
          <w:lang w:eastAsia="en-GB"/>
        </w:rPr>
      </w:pPr>
      <w:r>
        <w:rPr>
          <w:rFonts w:cs="Arial"/>
          <w:color w:val="222222"/>
          <w:shd w:val="clear" w:color="auto" w:fill="FFFFFF"/>
        </w:rPr>
        <w:t>Uematsu, Y., Tokaji, K., Tozaki, Y., Kurita, T., &amp; Murata, S. (2008). Effect of re-filling probe hole on tensile failure and fatigue behaviour of friction stir spot welded joints in Al–Mg–Si alloy.</w:t>
      </w:r>
      <w:r>
        <w:rPr>
          <w:rStyle w:val="apple-converted-space"/>
          <w:rFonts w:cs="Arial"/>
          <w:color w:val="222222"/>
          <w:shd w:val="clear" w:color="auto" w:fill="FFFFFF"/>
        </w:rPr>
        <w:t> </w:t>
      </w:r>
      <w:r>
        <w:rPr>
          <w:i/>
          <w:iCs/>
        </w:rPr>
        <w:t>International Journal of Fatigue</w:t>
      </w:r>
      <w:r>
        <w:t>,</w:t>
      </w:r>
      <w:r>
        <w:rPr>
          <w:rStyle w:val="apple-converted-space"/>
        </w:rPr>
        <w:t> </w:t>
      </w:r>
      <w:r>
        <w:rPr>
          <w:i/>
          <w:iCs/>
        </w:rPr>
        <w:t>30</w:t>
      </w:r>
      <w:r>
        <w:t>(10), 1956-1966.</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ijfatigue.2009.06.015", "ISSN" : "01421123", "author" : [ { "dropping-particle" : "", "family" : "Uematsu", "given" : "Y.", "non-dropping-particle" : "", "parse-names" : false, "suffix" : "" }, { "dropping-particle" : "", "family" : "Tokaji", "given" : "K.", "non-dropping-particle" : "", "parse-names" : false, "suffix" : "" }, { "dropping-particle" : "", "family" : "Shibata", "given" : "H.", "non-dropping-particle" : "", "parse-names" : false, "suffix" : "" }, { "dropping-particle" : "", "family" : "Tozaki", "given" : "Y.", "non-dropping-particle" : "", "parse-names" : false, "suffix" : "" }, { "dropping-particle" : "", "family" : "Ohmune", "given" : "T.", "non-dropping-particle" : "", "parse-names" : false, "suffix" : "" } ], "container-title" : "International Journal of Fatigue", "id" : "ITEM-1", "issue" : "10", "issued" : { "date-parts" : [ [ "2009", "10" ] ] }, "page" : "1443-1453", "publisher" : "Elsevier Ltd", "title" : "Fatigue behaviour of friction stir welds without neither welding flash nor flaw in several aluminium alloys", "type" : "article-journal", "volume" : "31" }, "uris" : [ "http://www.mendeley.com/documents/?uuid=cfc19fd2-0dd8-4eeb-aad4-fa0aaebc393f" ] } ], "mendeley" : { "previouslyFormattedCitation" : "Y. Uematsu and others, \u201cFatigue Behaviour of Friction Stir Welds Without Neither Welding Flash nor Flaw in Several Aluminium Alloys,\u201d &lt;i&gt;International Journal of Fatigue&lt;/i&gt;, 31 (2009), 1443\u20131453 &lt;doi:10.1016/j.ijfatigue.2009.06.015&gt;." }, "properties" : { "noteIndex" : 0 }, "schema" : "https://github.com/citation-style-language/schema/raw/master/csl-citation.json" }</w:instrText>
      </w:r>
      <w:r>
        <w:rPr>
          <w:lang w:eastAsia="en-GB"/>
        </w:rPr>
        <w:fldChar w:fldCharType="separate"/>
      </w:r>
      <w:r>
        <w:rPr>
          <w:noProof/>
          <w:lang w:eastAsia="en-GB"/>
        </w:rPr>
        <w:t xml:space="preserve">Y. Uematsu and others, “Fatigue Behaviour of Friction Stir Welds Without Neither Welding Flash nor Flaw in Several Aluminium Alloys,” </w:t>
      </w:r>
      <w:r>
        <w:rPr>
          <w:i/>
          <w:noProof/>
          <w:lang w:eastAsia="en-GB"/>
        </w:rPr>
        <w:t>International Journal of Fatigue</w:t>
      </w:r>
      <w:r>
        <w:rPr>
          <w:noProof/>
          <w:lang w:eastAsia="en-GB"/>
        </w:rPr>
        <w:t>, 31 (2009), 1443–1453 &lt;doi:10.1016/j.ijfatigue.2009.06.015&gt;.</w:t>
      </w:r>
      <w:r>
        <w:rPr>
          <w:lang w:eastAsia="en-GB"/>
        </w:rPr>
        <w:fldChar w:fldCharType="end"/>
      </w:r>
    </w:p>
    <w:p w:rsidR="00C33B3C" w:rsidRDefault="00C33B3C" w:rsidP="00C33B3C">
      <w:r>
        <w:rPr>
          <w:rFonts w:cs="Arial"/>
          <w:color w:val="222222"/>
          <w:shd w:val="clear" w:color="auto" w:fill="FFFFFF"/>
        </w:rPr>
        <w:t>Vilaça, P., &amp; Thomas, W. (2012). Friction stir welding technology. In</w:t>
      </w:r>
      <w:r>
        <w:rPr>
          <w:rStyle w:val="apple-converted-space"/>
          <w:rFonts w:cs="Arial"/>
          <w:color w:val="222222"/>
          <w:shd w:val="clear" w:color="auto" w:fill="FFFFFF"/>
        </w:rPr>
        <w:t> </w:t>
      </w:r>
      <w:r>
        <w:rPr>
          <w:i/>
          <w:iCs/>
        </w:rPr>
        <w:t>Structural Connections for Lightweight Metallic Structures</w:t>
      </w:r>
      <w:r>
        <w:rPr>
          <w:rStyle w:val="apple-converted-space"/>
        </w:rPr>
        <w:t> (pp. 85-124). Springer Berlin Heidelberg.</w:t>
      </w:r>
      <w:r>
        <w:t xml:space="preserve"> </w:t>
      </w:r>
    </w:p>
    <w:p w:rsidR="00C33B3C" w:rsidRDefault="00C33B3C" w:rsidP="00C33B3C">
      <w:r>
        <w:rPr>
          <w:rFonts w:cs="Arial"/>
          <w:color w:val="222222"/>
          <w:shd w:val="clear" w:color="auto" w:fill="FFFFFF"/>
        </w:rPr>
        <w:lastRenderedPageBreak/>
        <w:t>Weertman  J. R, Agnew, S. R., Vinogradov, A. Y., &amp; Hashimoto, S., (1999). Overview of fatigue performance of Cu processed by severe plastic deformation.</w:t>
      </w:r>
      <w:r>
        <w:rPr>
          <w:rStyle w:val="apple-converted-space"/>
          <w:rFonts w:cs="Arial"/>
          <w:color w:val="222222"/>
          <w:shd w:val="clear" w:color="auto" w:fill="FFFFFF"/>
        </w:rPr>
        <w:t> </w:t>
      </w:r>
      <w:r>
        <w:rPr>
          <w:i/>
          <w:iCs/>
        </w:rPr>
        <w:t>Journal of Electronic Materials</w:t>
      </w:r>
      <w:r>
        <w:t>,</w:t>
      </w:r>
      <w:r>
        <w:rPr>
          <w:rStyle w:val="apple-converted-space"/>
        </w:rPr>
        <w:t> </w:t>
      </w:r>
      <w:r>
        <w:rPr>
          <w:i/>
          <w:iCs/>
        </w:rPr>
        <w:t>28</w:t>
      </w:r>
      <w:r>
        <w:t>(9), 1038-1044.</w:t>
      </w:r>
    </w:p>
    <w:p w:rsidR="00C33B3C" w:rsidRDefault="00C33B3C" w:rsidP="00C33B3C">
      <w:r>
        <w:rPr>
          <w:rFonts w:cs="Arial"/>
          <w:color w:val="222222"/>
          <w:shd w:val="clear" w:color="auto" w:fill="FFFFFF"/>
        </w:rPr>
        <w:t>Xu, S., Deng, X., Reynolds, A. P., &amp; Seidel, T. U. (2001). Finite element simulation of material flow in friction stir welding.</w:t>
      </w:r>
      <w:r>
        <w:rPr>
          <w:rStyle w:val="apple-converted-space"/>
          <w:rFonts w:cs="Arial"/>
          <w:color w:val="222222"/>
          <w:shd w:val="clear" w:color="auto" w:fill="FFFFFF"/>
        </w:rPr>
        <w:t> </w:t>
      </w:r>
      <w:r>
        <w:rPr>
          <w:i/>
          <w:iCs/>
        </w:rPr>
        <w:t>Science and Technology of Welding &amp; Joining</w:t>
      </w:r>
      <w:r>
        <w:t>,</w:t>
      </w:r>
      <w:r>
        <w:rPr>
          <w:rStyle w:val="apple-converted-space"/>
        </w:rPr>
        <w:t> </w:t>
      </w:r>
      <w:r>
        <w:rPr>
          <w:i/>
          <w:iCs/>
        </w:rPr>
        <w:t>6</w:t>
      </w:r>
      <w:r>
        <w:t xml:space="preserve">(3), 191-193. </w:t>
      </w:r>
    </w:p>
    <w:p w:rsidR="00C33B3C" w:rsidRDefault="00C33B3C" w:rsidP="00C33B3C">
      <w:r>
        <w:rPr>
          <w:rFonts w:cs="Arial"/>
          <w:color w:val="222222"/>
          <w:shd w:val="clear" w:color="auto" w:fill="FFFFFF"/>
        </w:rPr>
        <w:t>Xu, J., Vaze, S. P., Ritter, R. J., Colligan, K. J., &amp; Pickens, J. R. (2003). Experimental and numerical study of thermal process in friction stir welding.</w:t>
      </w:r>
      <w:r>
        <w:rPr>
          <w:i/>
          <w:iCs/>
        </w:rPr>
        <w:t>Joining of Advanced and Specialty Materials VI</w:t>
      </w:r>
      <w:r>
        <w:t>.</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jallcom.2011.05.118", "ISSN" : "09258388", "author" : [ { "dropping-particle" : "", "family" : "Xu", "given" : "W.F.", "non-dropping-particle" : "", "parse-names" : false, "suffix" : "" }, { "dropping-particle" : "", "family" : "Liu", "given" : "J.H.", "non-dropping-particle" : "", "parse-names" : false, "suffix" : "" }, { "dropping-particle" : "", "family" : "Chen", "given" : "D.L.", "non-dropping-particle" : "", "parse-names" : false, "suffix" : "" } ], "container-title" : "Journal of Alloys and Compounds", "id" : "ITEM-1", "issue" : "33", "issued" : { "date-parts" : [ [ "2011", "8" ] ] }, "page" : "8449-8454", "title" : "Material flow and core/multi-shell structures in a friction stir welded aluminum alloy with embedded copper markers", "type" : "article-journal", "volume" : "509" }, "uris" : [ "http://www.mendeley.com/documents/?uuid=eb12a57d-6e8d-4de8-a562-f9adce2f8e55" ] } ], "mendeley" : { "previouslyFormattedCitation" : "W.F. Xu, J.H. Liu and D.L. Chen, \u201cMaterial Flow and Core/multi-Shell Structures in a Friction Stir Welded Aluminum Alloy with Embedded Copper Markers,\u201d &lt;i&gt;Journal of Alloys and Compounds&lt;/i&gt;, 509 (2011), 8449\u20138454 &lt;doi:10.1016/j.jallcom.2011.05.118&gt;." }, "properties" : { "noteIndex" : 0 }, "schema" : "https://github.com/citation-style-language/schema/raw/master/csl-citation.json" }</w:instrText>
      </w:r>
      <w:r>
        <w:rPr>
          <w:lang w:eastAsia="en-GB"/>
        </w:rPr>
        <w:fldChar w:fldCharType="separate"/>
      </w:r>
      <w:r>
        <w:rPr>
          <w:noProof/>
          <w:lang w:eastAsia="en-GB"/>
        </w:rPr>
        <w:t xml:space="preserve">W.F. Xu, J.H. Liu and D.L. Chen, “Material Flow and Core/multi-Shell Structures in a Friction Stir Welded Aluminum Alloy with Embedded Copper Markers,” </w:t>
      </w:r>
      <w:r>
        <w:rPr>
          <w:i/>
          <w:noProof/>
          <w:lang w:eastAsia="en-GB"/>
        </w:rPr>
        <w:t>Journal of Alloys and Compounds</w:t>
      </w:r>
      <w:r>
        <w:rPr>
          <w:noProof/>
          <w:lang w:eastAsia="en-GB"/>
        </w:rPr>
        <w:t>, 509 (2011), 8449–8454 &lt;doi:10.1016/j.jallcom.2011.05.118&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S0921-5093(03)00532-X", "ISSN" : "09215093", "author" : [ { "dropping-particle" : "", "family" : "Yang", "given" : "Bangcheng", "non-dropping-particle" : "", "parse-names" : false, "suffix" : "" }, { "dropping-particle" : "", "family" : "Yan", "given" : "Junhui", "non-dropping-particle" : "", "parse-names" : false, "suffix" : "" }, { "dropping-particle" : "", "family" : "Sutton", "given" : "Michael a", "non-dropping-particle" : "", "parse-names" : false, "suffix" : "" }, { "dropping-particle" : "", "family" : "Reynolds", "given" : "Anthony P", "non-dropping-particle" : "", "parse-names" : false, "suffix" : "" } ], "container-title" : "Materials Science and Engineering: A", "id" : "ITEM-1", "issue" : "1-2", "issued" : { "date-parts" : [ [ "2004", "1" ] ] }, "page" : "55-65", "title" : "Banded microstructure in AA2024-T351 and AA2524-T351 aluminum friction stir welds", "type" : "article-journal", "volume" : "364" }, "uris" : [ "http://www.mendeley.com/documents/?uuid=fdd4ab16-0acb-4773-a22e-b32b70a4065f" ] } ], "mendeley" : { "previouslyFormattedCitation" : "Bangcheng Yang and others, \u201cBanded Microstructure in AA2024-T351 and AA2524-T351 Aluminum Friction Stir Welds,\u201d &lt;i&gt;Materials Science and Engineering: A&lt;/i&gt;, 364 (2004), 55\u201365 &lt;doi:10.1016/S0921-5093(03)00532-X&gt;." }, "properties" : { "noteIndex" : 0 }, "schema" : "https://github.com/citation-style-language/schema/raw/master/csl-citation.json" }</w:instrText>
      </w:r>
      <w:r>
        <w:rPr>
          <w:lang w:eastAsia="en-GB"/>
        </w:rPr>
        <w:fldChar w:fldCharType="separate"/>
      </w:r>
      <w:r>
        <w:rPr>
          <w:noProof/>
          <w:lang w:eastAsia="en-GB"/>
        </w:rPr>
        <w:t xml:space="preserve">Bangcheng Yang and others, “Banded Microstructure in AA2024-T351 and AA2524-T351 Aluminum Friction Stir Welds,” </w:t>
      </w:r>
      <w:r>
        <w:rPr>
          <w:i/>
          <w:noProof/>
          <w:lang w:eastAsia="en-GB"/>
        </w:rPr>
        <w:t>Materials Science and Engineering: A</w:t>
      </w:r>
      <w:r>
        <w:rPr>
          <w:noProof/>
          <w:lang w:eastAsia="en-GB"/>
        </w:rPr>
        <w:t>, 364 (2004), 55–65 &lt;doi:10.1016/S0921-5093(03)00532-X&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msea.2009.08.040", "ISSN" : "09215093", "author" : [ { "dropping-particle" : "", "family" : "Yazdipour", "given" : "a.", "non-dropping-particle" : "", "parse-names" : false, "suffix" : "" }, { "dropping-particle" : "", "family" : "Shafiei M", "given" : "a.", "non-dropping-particle" : "", "parse-names" : false, "suffix" : "" }, { "dropping-particle" : "", "family" : "Dehghani", "given" : "K.", "non-dropping-particle" : "", "parse-names" : false, "suffix" : "" } ], "container-title" : "Materials Science and Engineering: A", "id" : "ITEM-1", "issue" : "1-2", "issued" : { "date-parts" : [ [ "2009", "12" ] ] }, "page" : "192-197", "title" : "Modeling the microstructural evolution and effect of cooling rate on the nanograins formed during the friction stir processing of Al5083", "type" : "article-journal", "volume" : "527" }, "uris" : [ "http://www.mendeley.com/documents/?uuid=a62696b5-d202-47f5-900c-7020787eb1e3" ] } ], "mendeley" : { "previouslyFormattedCitation" : "a. Yazdipour, a. Shafiei M and K. Dehghani, \u201cModeling the Microstructural Evolution and Effect of Cooling Rate on the Nanograins Formed During the Friction Stir Processing of Al5083,\u201d &lt;i&gt;Materials Science and Engineering: A&lt;/i&gt;, 527 (2009), 192\u2013197 &lt;doi:10.1016/j.msea.2009.08.040&gt;." }, "properties" : { "noteIndex" : 0 }, "schema" : "https://github.com/citation-style-language/schema/raw/master/csl-citation.json" }</w:instrText>
      </w:r>
      <w:r>
        <w:rPr>
          <w:lang w:eastAsia="en-GB"/>
        </w:rPr>
        <w:fldChar w:fldCharType="separate"/>
      </w:r>
      <w:r>
        <w:rPr>
          <w:noProof/>
          <w:lang w:eastAsia="en-GB"/>
        </w:rPr>
        <w:t xml:space="preserve">a. Yazdipour, a. Shafiei M and K. Dehghani, “Modeling the Microstructural Evolution and Effect of Cooling Rate on the Nanograins Formed During the Friction Stir Processing of Al5083,” </w:t>
      </w:r>
      <w:r>
        <w:rPr>
          <w:i/>
          <w:noProof/>
          <w:lang w:eastAsia="en-GB"/>
        </w:rPr>
        <w:t>Materials Science and Engineering: A</w:t>
      </w:r>
      <w:r>
        <w:rPr>
          <w:noProof/>
          <w:lang w:eastAsia="en-GB"/>
        </w:rPr>
        <w:t>, 527 (2009), 192–197 &lt;doi:10.1016/j.msea.2009.08.040&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author" : [ { "dropping-particle" : "", "family" : "Zettler", "given" : "R", "non-dropping-particle" : "", "parse-names" : false, "suffix" : "" }, { "dropping-particle" : "", "family" : "Lomolino", "given" : "S", "non-dropping-particle" : "", "parse-names" : false, "suffix" : "" }, { "dropping-particle" : "", "family" : "Santos", "given" : "J F", "non-dropping-particle" : "", "parse-names" : false, "suffix" : "" }, { "dropping-particle" : "", "family" : "Donath", "given" : "T", "non-dropping-particle" : "", "parse-names" : false, "suffix" : "" }, { "dropping-particle" : "", "family" : "Beckmann", "given" : "F", "non-dropping-particle" : "", "parse-names" : false, "suffix" : "" }, { "dropping-particle" : "", "family" : "Lippman", "given" : "T", "non-dropping-particle" : "", "parse-names" : false, "suffix" : "" }, { "dropping-particle" : "", "family" : "Lohwasser", "given" : "D", "non-dropping-particle" : "", "parse-names" : false, "suffix" : "" }, { "dropping-particle" : "", "family" : "Geesthacht", "given" : "Gkss-forschungszentrum", "non-dropping-particle" : "", "parse-names" : false, "suffix" : "" }, { "dropping-particle" : "", "family" : "Gmbh", "given" : "Airbus Deutschland", "non-dropping-particle" : "", "parse-names" : false, "suffix" : "" } ], "id" : "ITEM-1", "issued" : { "date-parts" : [ [ "2005" ] ] }, "page" : "41-46", "title" : "EFFECT OF TOOL GEOMETRY AND PROCESS PARAMETERS ON MATERIAL FLOW IN FSW OF AN AA 2024-T351 ALLOY", "type" : "article-journal", "volume" : "49" }, "uris" : [ "http://www.mendeley.com/documents/?uuid=f0147e77-eaa8-4414-a32a-17f038c69000" ] } ], "mendeley" : { "previouslyFormattedCitation" : "R Zettler and others, \u201cEFFECT OF TOOL GEOMETRY AND PROCESS PARAMETERS ON MATERIAL FLOW IN FSW OF AN AA 2024-T351 ALLOY,\u201d 49 (2005), 41\u201346." }, "properties" : { "noteIndex" : 0 }, "schema" : "https://github.com/citation-style-language/schema/raw/master/csl-citation.json" }</w:instrText>
      </w:r>
      <w:r>
        <w:rPr>
          <w:lang w:eastAsia="en-GB"/>
        </w:rPr>
        <w:fldChar w:fldCharType="separate"/>
      </w:r>
      <w:r>
        <w:rPr>
          <w:noProof/>
          <w:lang w:eastAsia="en-GB"/>
        </w:rPr>
        <w:t>R Zettler and others, “EFFECT OF TOOL GEOMETRY AND PROCESS PARAMETERS ON MATERIAL FLOW IN FSW OF AN AA 2024-T351 ALLOY,” 49 (2005), 41–46.</w:t>
      </w:r>
      <w:r>
        <w:rPr>
          <w:lang w:eastAsia="en-GB"/>
        </w:rPr>
        <w:fldChar w:fldCharType="end"/>
      </w:r>
    </w:p>
    <w:p w:rsidR="00C33B3C" w:rsidRDefault="00C33B3C" w:rsidP="00C33B3C">
      <w:r>
        <w:rPr>
          <w:rFonts w:cs="Arial"/>
          <w:color w:val="222222"/>
          <w:shd w:val="clear" w:color="auto" w:fill="FFFFFF"/>
        </w:rPr>
        <w:t>Zhang, D., Suzuki, M., &amp; Maruyama, K. (2005). Microstructural evolution of a heat-resistant magnesium alloy due to friction stir welding.</w:t>
      </w:r>
      <w:r>
        <w:rPr>
          <w:rStyle w:val="apple-converted-space"/>
          <w:rFonts w:cs="Arial"/>
          <w:color w:val="222222"/>
          <w:shd w:val="clear" w:color="auto" w:fill="FFFFFF"/>
        </w:rPr>
        <w:t> </w:t>
      </w:r>
      <w:r>
        <w:rPr>
          <w:i/>
          <w:iCs/>
        </w:rPr>
        <w:t>Scripta materialia</w:t>
      </w:r>
      <w:r>
        <w:t>,</w:t>
      </w:r>
      <w:r>
        <w:rPr>
          <w:i/>
          <w:iCs/>
        </w:rPr>
        <w:t>52</w:t>
      </w:r>
      <w:r>
        <w:t>(9), 899-903.</w:t>
      </w:r>
    </w:p>
    <w:p w:rsidR="00C33B3C" w:rsidRDefault="00C33B3C" w:rsidP="00C33B3C">
      <w:pPr>
        <w:rPr>
          <w:lang w:eastAsia="en-GB"/>
        </w:rPr>
      </w:pPr>
      <w:r>
        <w:rPr>
          <w:rFonts w:cs="Arial"/>
          <w:color w:val="222222"/>
          <w:shd w:val="clear" w:color="auto" w:fill="FFFFFF"/>
        </w:rPr>
        <w:t>Zhang, Z., Liu, Y. L., &amp; Chen, J. T. (2009). Effect of shoulder size on the temperature rise and the material deformation in friction stir welding.</w:t>
      </w:r>
      <w:r>
        <w:rPr>
          <w:rStyle w:val="apple-converted-space"/>
          <w:rFonts w:cs="Arial"/>
          <w:color w:val="222222"/>
          <w:shd w:val="clear" w:color="auto" w:fill="FFFFFF"/>
        </w:rPr>
        <w:t> </w:t>
      </w:r>
      <w:r>
        <w:rPr>
          <w:i/>
          <w:iCs/>
        </w:rPr>
        <w:t>The International Journal of Advanced Manufacturing Technology</w:t>
      </w:r>
      <w:r>
        <w:t>,</w:t>
      </w:r>
      <w:r>
        <w:rPr>
          <w:rStyle w:val="apple-converted-space"/>
        </w:rPr>
        <w:t> </w:t>
      </w:r>
      <w:r>
        <w:rPr>
          <w:i/>
          <w:iCs/>
        </w:rPr>
        <w:t>45</w:t>
      </w:r>
      <w:r>
        <w:t>(9-10), 889-895.</w:t>
      </w:r>
    </w:p>
    <w:p w:rsidR="00C33B3C" w:rsidRDefault="00C33B3C" w:rsidP="00C33B3C">
      <w:r>
        <w:rPr>
          <w:rFonts w:cs="Arial"/>
          <w:color w:val="222222"/>
          <w:shd w:val="clear" w:color="auto" w:fill="FFFFFF"/>
        </w:rPr>
        <w:t>LI, J. Y., &amp; ZHAO, Y. (2004). Weldability and Friction-stir-welding of Particles Reinforced Aluminum Metal Matrix Composites [J].</w:t>
      </w:r>
      <w:r>
        <w:rPr>
          <w:rStyle w:val="apple-converted-space"/>
          <w:rFonts w:cs="Arial"/>
          <w:color w:val="222222"/>
          <w:shd w:val="clear" w:color="auto" w:fill="FFFFFF"/>
        </w:rPr>
        <w:t> </w:t>
      </w:r>
      <w:r>
        <w:rPr>
          <w:i/>
          <w:iCs/>
        </w:rPr>
        <w:t>Development and Application of Materials</w:t>
      </w:r>
      <w:r>
        <w:t>,</w:t>
      </w:r>
      <w:r>
        <w:rPr>
          <w:rStyle w:val="apple-converted-space"/>
        </w:rPr>
        <w:t> </w:t>
      </w:r>
      <w:r>
        <w:rPr>
          <w:i/>
          <w:iCs/>
        </w:rPr>
        <w:t>6</w:t>
      </w:r>
      <w:r>
        <w:t>, 009.</w:t>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179/174328406X78424", "ISSN" : "02670836", "author" : [ { "dropping-particle" : "", "family" : "Zhao", "given" : "Y.-H.", "non-dropping-particle" : "", "parse-names" : false, "suffix" : "" }, { "dropping-particle" : "", "family" : "Lin", "given" : "S.-B.", "non-dropping-particle" : "", "parse-names" : false, "suffix" : "" }, { "dropping-particle" : "", "family" : "Qu", "given" : "F.-X.", "non-dropping-particle" : "", "parse-names" : false, "suffix" : "" }, { "dropping-particle" : "", "family" : "Wu", "given" : "L.", "non-dropping-particle" : "", "parse-names" : false, "suffix" : "" } ], "container-title" : "Materials Science and Technology", "id" : "ITEM-1", "issue" : "1", "issued" : { "date-parts" : [ [ "2006", "1", "1" ] ] }, "page" : "45-50", "title" : "Influence of pin geometry on material flow in friction stir welding process", "type" : "article-journal", "volume" : "22" }, "uris" : [ "http://www.mendeley.com/documents/?uuid=ec956279-2aef-4bc9-9156-5e55f0494a18" ] } ], "mendeley" : { "previouslyFormattedCitation" : "Y.-H. Zhao and others, \u201cInfluence of Pin Geometry on Material Flow in Friction Stir Welding Process,\u201d &lt;i&gt;Materials Science and Technology&lt;/i&gt;, 22 (2006), 45\u201350 &lt;doi:10.1179/174328406X78424&gt;." }, "properties" : { "noteIndex" : 0 }, "schema" : "https://github.com/citation-style-language/schema/raw/master/csl-citation.json" }</w:instrText>
      </w:r>
      <w:r>
        <w:rPr>
          <w:lang w:eastAsia="en-GB"/>
        </w:rPr>
        <w:fldChar w:fldCharType="separate"/>
      </w:r>
      <w:r>
        <w:rPr>
          <w:noProof/>
          <w:lang w:eastAsia="en-GB"/>
        </w:rPr>
        <w:t xml:space="preserve">Y.-H. Zhao and others, “Influence of Pin Geometry on Material Flow in Friction Stir Welding Process,” </w:t>
      </w:r>
      <w:r>
        <w:rPr>
          <w:i/>
          <w:noProof/>
          <w:lang w:eastAsia="en-GB"/>
        </w:rPr>
        <w:t>Materials Science and Technology</w:t>
      </w:r>
      <w:r>
        <w:rPr>
          <w:noProof/>
          <w:lang w:eastAsia="en-GB"/>
        </w:rPr>
        <w:t>, 22 (2006), 45–50 &lt;doi:10.1179/174328406X78424&gt;.</w:t>
      </w:r>
      <w:r>
        <w:rPr>
          <w:lang w:eastAsia="en-GB"/>
        </w:rPr>
        <w:fldChar w:fldCharType="end"/>
      </w:r>
    </w:p>
    <w:p w:rsidR="00C33B3C" w:rsidRDefault="00C33B3C" w:rsidP="00C33B3C">
      <w:pPr>
        <w:rPr>
          <w:lang w:eastAsia="en-GB"/>
        </w:rPr>
      </w:pPr>
      <w:r>
        <w:rPr>
          <w:lang w:eastAsia="en-GB"/>
        </w:rPr>
        <w:fldChar w:fldCharType="begin" w:fldLock="1"/>
      </w:r>
      <w:r>
        <w:rPr>
          <w:lang w:eastAsia="en-GB"/>
        </w:rPr>
        <w:instrText>ADDIN CSL_CITATION { "citationItems" : [ { "id" : "ITEM-1", "itemData" : { "DOI" : "10.1016/j.scriptamat.2005.07.016", "ISSN" : "13596462", "author" : [ { "dropping-particle" : "", "family" : "Zhou", "given" : "Caizhi", "non-dropping-particle" : "", "parse-names" : false, "suffix" : "" }, { "dropping-particle" : "", "family" : "Yang", "given" : "Xinqi", "non-dropping-particle" : "", "parse-names" : false, "suffix" : "" }, { "dropping-particle" : "", "family" : "Luan", "given" : "Guohong", "non-dropping-particle" : "", "parse-names" : false, "suffix" : "" } ], "container-title" : "Scripta Materialia", "id" : "ITEM-1", "issue" : "10", "issued" : { "date-parts" : [ [ "2005", "11" ] ] }, "page" : "1187-1191", "title" : "Fatigue properties of friction stir welds in Al 5083 alloy", "type" : "article-journal", "volume" : "53" }, "uris" : [ "http://www.mendeley.com/documents/?uuid=f0a0b10d-6e10-4f28-958e-61d2f47985e6" ] } ], "mendeley" : { "previouslyFormattedCitation" : "Caizhi Zhou, Xinqi Yang and Guohong Luan, \u201cFatigue Properties of Friction Stir Welds in Al 5083 Alloy,\u201d &lt;i&gt;Scripta Materialia&lt;/i&gt;, 53 (2005), 1187\u20131191 &lt;doi:10.1016/j.scriptamat.2005.07.016&gt;." }, "properties" : { "noteIndex" : 0 }, "schema" : "https://github.com/citation-style-language/schema/raw/master/csl-citation.json" }</w:instrText>
      </w:r>
      <w:r>
        <w:rPr>
          <w:lang w:eastAsia="en-GB"/>
        </w:rPr>
        <w:fldChar w:fldCharType="separate"/>
      </w:r>
      <w:r>
        <w:rPr>
          <w:noProof/>
          <w:lang w:eastAsia="en-GB"/>
        </w:rPr>
        <w:t xml:space="preserve">Caizhi Zhou, Xinqi Yang and Guohong Luan, “Fatigue Properties of Friction Stir Welds in Al 5083 Alloy,” </w:t>
      </w:r>
      <w:r>
        <w:rPr>
          <w:i/>
          <w:noProof/>
          <w:lang w:eastAsia="en-GB"/>
        </w:rPr>
        <w:t>Scripta Materialia</w:t>
      </w:r>
      <w:r>
        <w:rPr>
          <w:noProof/>
          <w:lang w:eastAsia="en-GB"/>
        </w:rPr>
        <w:t>, 53 (2005), 1187–1191 &lt;doi:10.1016/j.scriptamat.2005.07.016&gt;.</w:t>
      </w:r>
      <w:r>
        <w:rPr>
          <w:lang w:eastAsia="en-GB"/>
        </w:rPr>
        <w:fldChar w:fldCharType="end"/>
      </w:r>
    </w:p>
    <w:p w:rsidR="004577CE" w:rsidRPr="00F00FA8" w:rsidRDefault="004577CE" w:rsidP="00C33B3C">
      <w:pPr>
        <w:rPr>
          <w:u w:val="single"/>
        </w:rPr>
      </w:pPr>
    </w:p>
    <w:sectPr w:rsidR="004577CE" w:rsidRPr="00F00F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3EFC" w:rsidRDefault="00FC3EFC" w:rsidP="005F4F58">
      <w:pPr>
        <w:spacing w:after="0" w:line="240" w:lineRule="auto"/>
      </w:pPr>
      <w:r>
        <w:separator/>
      </w:r>
    </w:p>
  </w:endnote>
  <w:endnote w:type="continuationSeparator" w:id="0">
    <w:p w:rsidR="00FC3EFC" w:rsidRDefault="00FC3EFC" w:rsidP="005F4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RealpageTIM18">
    <w:panose1 w:val="00000000000000000000"/>
    <w:charset w:val="00"/>
    <w:family w:val="swiss"/>
    <w:notTrueType/>
    <w:pitch w:val="default"/>
    <w:sig w:usb0="00000003" w:usb1="00000000" w:usb2="00000000" w:usb3="00000000" w:csb0="00000001" w:csb1="00000000"/>
  </w:font>
  <w:font w:name="RealpageTIM6">
    <w:panose1 w:val="00000000000000000000"/>
    <w:charset w:val="00"/>
    <w:family w:val="swiss"/>
    <w:notTrueType/>
    <w:pitch w:val="default"/>
    <w:sig w:usb0="00000003" w:usb1="00000000" w:usb2="00000000" w:usb3="00000000" w:csb0="00000001" w:csb1="00000000"/>
  </w:font>
  <w:font w:name="Caecilia-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P497E2">
    <w:panose1 w:val="00000000000000000000"/>
    <w:charset w:val="00"/>
    <w:family w:val="roman"/>
    <w:notTrueType/>
    <w:pitch w:val="default"/>
    <w:sig w:usb0="00000003" w:usb1="00000000" w:usb2="00000000" w:usb3="00000000" w:csb0="00000001" w:csb1="00000000"/>
  </w:font>
  <w:font w:name="CMCSC10">
    <w:panose1 w:val="00000000000000000000"/>
    <w:charset w:val="00"/>
    <w:family w:val="auto"/>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B10">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437260"/>
      <w:docPartObj>
        <w:docPartGallery w:val="Page Numbers (Bottom of Page)"/>
        <w:docPartUnique/>
      </w:docPartObj>
    </w:sdtPr>
    <w:sdtContent>
      <w:sdt>
        <w:sdtPr>
          <w:id w:val="-448472333"/>
          <w:docPartObj>
            <w:docPartGallery w:val="Page Numbers (Top of Page)"/>
            <w:docPartUnique/>
          </w:docPartObj>
        </w:sdtPr>
        <w:sdtContent>
          <w:p w:rsidR="001E738A" w:rsidRDefault="001E738A">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9180E">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9180E">
              <w:rPr>
                <w:b/>
                <w:bCs/>
                <w:noProof/>
              </w:rPr>
              <w:t>257</w:t>
            </w:r>
            <w:r>
              <w:rPr>
                <w:b/>
                <w:bCs/>
                <w:sz w:val="24"/>
                <w:szCs w:val="24"/>
              </w:rPr>
              <w:fldChar w:fldCharType="end"/>
            </w:r>
          </w:p>
        </w:sdtContent>
      </w:sdt>
    </w:sdtContent>
  </w:sdt>
  <w:p w:rsidR="001E738A" w:rsidRDefault="001E73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3EFC" w:rsidRDefault="00FC3EFC" w:rsidP="005F4F58">
      <w:pPr>
        <w:spacing w:after="0" w:line="240" w:lineRule="auto"/>
      </w:pPr>
      <w:r>
        <w:separator/>
      </w:r>
    </w:p>
  </w:footnote>
  <w:footnote w:type="continuationSeparator" w:id="0">
    <w:p w:rsidR="00FC3EFC" w:rsidRDefault="00FC3EFC" w:rsidP="005F4F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32F1D"/>
    <w:multiLevelType w:val="hybridMultilevel"/>
    <w:tmpl w:val="4ABEEE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536D1F"/>
    <w:multiLevelType w:val="hybridMultilevel"/>
    <w:tmpl w:val="215C2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327DE4"/>
    <w:multiLevelType w:val="hybridMultilevel"/>
    <w:tmpl w:val="AF62B8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A30C2C"/>
    <w:multiLevelType w:val="hybridMultilevel"/>
    <w:tmpl w:val="70FAA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5C08C6"/>
    <w:multiLevelType w:val="hybridMultilevel"/>
    <w:tmpl w:val="A168A2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B81CB3"/>
    <w:multiLevelType w:val="hybridMultilevel"/>
    <w:tmpl w:val="46BAC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4C6660"/>
    <w:multiLevelType w:val="hybridMultilevel"/>
    <w:tmpl w:val="7DA23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FF7524"/>
    <w:multiLevelType w:val="hybridMultilevel"/>
    <w:tmpl w:val="8E503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2C78EE"/>
    <w:multiLevelType w:val="hybridMultilevel"/>
    <w:tmpl w:val="10EEF3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0339C7"/>
    <w:multiLevelType w:val="hybridMultilevel"/>
    <w:tmpl w:val="99AE19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D70E2"/>
    <w:multiLevelType w:val="hybridMultilevel"/>
    <w:tmpl w:val="DD28E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3E11B9"/>
    <w:multiLevelType w:val="hybridMultilevel"/>
    <w:tmpl w:val="352A1C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D91CDA"/>
    <w:multiLevelType w:val="hybridMultilevel"/>
    <w:tmpl w:val="1E04D6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F37BB4"/>
    <w:multiLevelType w:val="hybridMultilevel"/>
    <w:tmpl w:val="D58278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00177C"/>
    <w:multiLevelType w:val="hybridMultilevel"/>
    <w:tmpl w:val="4DA060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E33080"/>
    <w:multiLevelType w:val="hybridMultilevel"/>
    <w:tmpl w:val="C4D0E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8962C5"/>
    <w:multiLevelType w:val="hybridMultilevel"/>
    <w:tmpl w:val="C116DE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695383"/>
    <w:multiLevelType w:val="hybridMultilevel"/>
    <w:tmpl w:val="24E612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C65E77"/>
    <w:multiLevelType w:val="hybridMultilevel"/>
    <w:tmpl w:val="930A5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3"/>
  </w:num>
  <w:num w:numId="4">
    <w:abstractNumId w:val="1"/>
  </w:num>
  <w:num w:numId="5">
    <w:abstractNumId w:val="16"/>
  </w:num>
  <w:num w:numId="6">
    <w:abstractNumId w:val="15"/>
  </w:num>
  <w:num w:numId="7">
    <w:abstractNumId w:val="10"/>
  </w:num>
  <w:num w:numId="8">
    <w:abstractNumId w:val="7"/>
  </w:num>
  <w:num w:numId="9">
    <w:abstractNumId w:val="6"/>
  </w:num>
  <w:num w:numId="10">
    <w:abstractNumId w:val="17"/>
  </w:num>
  <w:num w:numId="11">
    <w:abstractNumId w:val="8"/>
  </w:num>
  <w:num w:numId="12">
    <w:abstractNumId w:val="2"/>
  </w:num>
  <w:num w:numId="13">
    <w:abstractNumId w:val="0"/>
  </w:num>
  <w:num w:numId="14">
    <w:abstractNumId w:val="12"/>
  </w:num>
  <w:num w:numId="15">
    <w:abstractNumId w:val="9"/>
  </w:num>
  <w:num w:numId="16">
    <w:abstractNumId w:val="18"/>
  </w:num>
  <w:num w:numId="17">
    <w:abstractNumId w:val="4"/>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44DB"/>
    <w:rsid w:val="000003C3"/>
    <w:rsid w:val="00000569"/>
    <w:rsid w:val="000066C4"/>
    <w:rsid w:val="0001731A"/>
    <w:rsid w:val="0002284D"/>
    <w:rsid w:val="000269A7"/>
    <w:rsid w:val="00034CFA"/>
    <w:rsid w:val="000438EB"/>
    <w:rsid w:val="00043BE6"/>
    <w:rsid w:val="00047A94"/>
    <w:rsid w:val="000628C1"/>
    <w:rsid w:val="00064C75"/>
    <w:rsid w:val="00075B86"/>
    <w:rsid w:val="00077C78"/>
    <w:rsid w:val="00080772"/>
    <w:rsid w:val="00081ED6"/>
    <w:rsid w:val="00092F43"/>
    <w:rsid w:val="000A1C34"/>
    <w:rsid w:val="000A3406"/>
    <w:rsid w:val="000B3FAC"/>
    <w:rsid w:val="000C6083"/>
    <w:rsid w:val="000E5F49"/>
    <w:rsid w:val="000F4B2E"/>
    <w:rsid w:val="000F5553"/>
    <w:rsid w:val="001019C0"/>
    <w:rsid w:val="0010385D"/>
    <w:rsid w:val="001062BD"/>
    <w:rsid w:val="00106409"/>
    <w:rsid w:val="00115C37"/>
    <w:rsid w:val="001269EB"/>
    <w:rsid w:val="00127E83"/>
    <w:rsid w:val="0013166E"/>
    <w:rsid w:val="00136DDE"/>
    <w:rsid w:val="00140270"/>
    <w:rsid w:val="00142F1F"/>
    <w:rsid w:val="00157D19"/>
    <w:rsid w:val="00161913"/>
    <w:rsid w:val="001705A3"/>
    <w:rsid w:val="001719AD"/>
    <w:rsid w:val="00175D42"/>
    <w:rsid w:val="00186422"/>
    <w:rsid w:val="001A6551"/>
    <w:rsid w:val="001B3D0A"/>
    <w:rsid w:val="001B469B"/>
    <w:rsid w:val="001B5CC1"/>
    <w:rsid w:val="001D01E8"/>
    <w:rsid w:val="001D147C"/>
    <w:rsid w:val="001D734C"/>
    <w:rsid w:val="001E55F0"/>
    <w:rsid w:val="001E738A"/>
    <w:rsid w:val="001E742E"/>
    <w:rsid w:val="001F0848"/>
    <w:rsid w:val="001F6B2D"/>
    <w:rsid w:val="0020546F"/>
    <w:rsid w:val="00216A64"/>
    <w:rsid w:val="00261393"/>
    <w:rsid w:val="00262ED4"/>
    <w:rsid w:val="00262F5D"/>
    <w:rsid w:val="00274F50"/>
    <w:rsid w:val="00277DC8"/>
    <w:rsid w:val="00281D32"/>
    <w:rsid w:val="00283E10"/>
    <w:rsid w:val="00286B89"/>
    <w:rsid w:val="00294F67"/>
    <w:rsid w:val="00295DD0"/>
    <w:rsid w:val="002A51D1"/>
    <w:rsid w:val="002B285D"/>
    <w:rsid w:val="002B686D"/>
    <w:rsid w:val="002C1F6E"/>
    <w:rsid w:val="002E21D7"/>
    <w:rsid w:val="002E6D20"/>
    <w:rsid w:val="002F2401"/>
    <w:rsid w:val="003020A3"/>
    <w:rsid w:val="00302432"/>
    <w:rsid w:val="00305421"/>
    <w:rsid w:val="0031115C"/>
    <w:rsid w:val="00312E87"/>
    <w:rsid w:val="00317A82"/>
    <w:rsid w:val="00322B4B"/>
    <w:rsid w:val="003432CF"/>
    <w:rsid w:val="00345099"/>
    <w:rsid w:val="0034732C"/>
    <w:rsid w:val="003475D7"/>
    <w:rsid w:val="0035013B"/>
    <w:rsid w:val="00362DA7"/>
    <w:rsid w:val="00365647"/>
    <w:rsid w:val="003B3244"/>
    <w:rsid w:val="003B4BB9"/>
    <w:rsid w:val="003B545D"/>
    <w:rsid w:val="003B7517"/>
    <w:rsid w:val="003D0920"/>
    <w:rsid w:val="003D115B"/>
    <w:rsid w:val="003D1B5A"/>
    <w:rsid w:val="003E0888"/>
    <w:rsid w:val="003E459D"/>
    <w:rsid w:val="003E4BEC"/>
    <w:rsid w:val="00401BF3"/>
    <w:rsid w:val="004056DE"/>
    <w:rsid w:val="00406F10"/>
    <w:rsid w:val="00407231"/>
    <w:rsid w:val="0041160E"/>
    <w:rsid w:val="00422BE6"/>
    <w:rsid w:val="00424F46"/>
    <w:rsid w:val="00431CD3"/>
    <w:rsid w:val="00445318"/>
    <w:rsid w:val="004577CE"/>
    <w:rsid w:val="00464059"/>
    <w:rsid w:val="00465242"/>
    <w:rsid w:val="00497A35"/>
    <w:rsid w:val="004A261A"/>
    <w:rsid w:val="004B4210"/>
    <w:rsid w:val="004B461F"/>
    <w:rsid w:val="004B6844"/>
    <w:rsid w:val="004C65A6"/>
    <w:rsid w:val="004C68AE"/>
    <w:rsid w:val="004D2EB8"/>
    <w:rsid w:val="004D47A0"/>
    <w:rsid w:val="004E73CA"/>
    <w:rsid w:val="004F2D6F"/>
    <w:rsid w:val="0050203B"/>
    <w:rsid w:val="0050309B"/>
    <w:rsid w:val="00507F89"/>
    <w:rsid w:val="0054271E"/>
    <w:rsid w:val="00553A12"/>
    <w:rsid w:val="0055788A"/>
    <w:rsid w:val="00562F34"/>
    <w:rsid w:val="00574123"/>
    <w:rsid w:val="00586F08"/>
    <w:rsid w:val="00590CF7"/>
    <w:rsid w:val="00592CDD"/>
    <w:rsid w:val="005C0140"/>
    <w:rsid w:val="005C0CA2"/>
    <w:rsid w:val="005C3084"/>
    <w:rsid w:val="005C5688"/>
    <w:rsid w:val="005C6762"/>
    <w:rsid w:val="005C6BC9"/>
    <w:rsid w:val="005E0BB1"/>
    <w:rsid w:val="005E2111"/>
    <w:rsid w:val="005E44D7"/>
    <w:rsid w:val="005F2D44"/>
    <w:rsid w:val="005F42BE"/>
    <w:rsid w:val="005F4F58"/>
    <w:rsid w:val="005F5182"/>
    <w:rsid w:val="006103D2"/>
    <w:rsid w:val="0061077C"/>
    <w:rsid w:val="006115B4"/>
    <w:rsid w:val="006306E8"/>
    <w:rsid w:val="006344DB"/>
    <w:rsid w:val="00636E5C"/>
    <w:rsid w:val="00637381"/>
    <w:rsid w:val="006402C8"/>
    <w:rsid w:val="00663FFD"/>
    <w:rsid w:val="0066442B"/>
    <w:rsid w:val="00666FFB"/>
    <w:rsid w:val="00670B01"/>
    <w:rsid w:val="0067373E"/>
    <w:rsid w:val="006821D7"/>
    <w:rsid w:val="00692884"/>
    <w:rsid w:val="006A1C83"/>
    <w:rsid w:val="006B11DC"/>
    <w:rsid w:val="006D0E7F"/>
    <w:rsid w:val="006D1DDB"/>
    <w:rsid w:val="006D367E"/>
    <w:rsid w:val="006D6F2D"/>
    <w:rsid w:val="006E3B90"/>
    <w:rsid w:val="006E4C3E"/>
    <w:rsid w:val="007120AB"/>
    <w:rsid w:val="007139DF"/>
    <w:rsid w:val="00720662"/>
    <w:rsid w:val="0072591C"/>
    <w:rsid w:val="00726FC8"/>
    <w:rsid w:val="0073508A"/>
    <w:rsid w:val="00736692"/>
    <w:rsid w:val="00746A89"/>
    <w:rsid w:val="007579C6"/>
    <w:rsid w:val="00761C2F"/>
    <w:rsid w:val="00780A14"/>
    <w:rsid w:val="00795064"/>
    <w:rsid w:val="007A4D73"/>
    <w:rsid w:val="007A7D75"/>
    <w:rsid w:val="007B2A1B"/>
    <w:rsid w:val="007B2C0C"/>
    <w:rsid w:val="007D0A7F"/>
    <w:rsid w:val="007F071D"/>
    <w:rsid w:val="00802363"/>
    <w:rsid w:val="008303A7"/>
    <w:rsid w:val="00834B83"/>
    <w:rsid w:val="008423AB"/>
    <w:rsid w:val="0085456F"/>
    <w:rsid w:val="00891C49"/>
    <w:rsid w:val="00894E5D"/>
    <w:rsid w:val="008A3602"/>
    <w:rsid w:val="008B2284"/>
    <w:rsid w:val="008D14D0"/>
    <w:rsid w:val="008D5DA5"/>
    <w:rsid w:val="008E47D7"/>
    <w:rsid w:val="008F6F05"/>
    <w:rsid w:val="008F7F74"/>
    <w:rsid w:val="00903FA8"/>
    <w:rsid w:val="00907CC3"/>
    <w:rsid w:val="0092530F"/>
    <w:rsid w:val="00956103"/>
    <w:rsid w:val="0096322F"/>
    <w:rsid w:val="00963734"/>
    <w:rsid w:val="00970B68"/>
    <w:rsid w:val="00973C6F"/>
    <w:rsid w:val="009858BA"/>
    <w:rsid w:val="009B0B63"/>
    <w:rsid w:val="009C0451"/>
    <w:rsid w:val="009C7255"/>
    <w:rsid w:val="009C765B"/>
    <w:rsid w:val="009D7452"/>
    <w:rsid w:val="009F4735"/>
    <w:rsid w:val="00A00341"/>
    <w:rsid w:val="00A25113"/>
    <w:rsid w:val="00A273D3"/>
    <w:rsid w:val="00A31564"/>
    <w:rsid w:val="00A375A9"/>
    <w:rsid w:val="00A420A2"/>
    <w:rsid w:val="00A55F71"/>
    <w:rsid w:val="00A623BD"/>
    <w:rsid w:val="00A65F48"/>
    <w:rsid w:val="00A702B2"/>
    <w:rsid w:val="00AA40AD"/>
    <w:rsid w:val="00AB24B2"/>
    <w:rsid w:val="00AB3501"/>
    <w:rsid w:val="00AB38A2"/>
    <w:rsid w:val="00AC333A"/>
    <w:rsid w:val="00AE762A"/>
    <w:rsid w:val="00AF38FE"/>
    <w:rsid w:val="00AF3B4B"/>
    <w:rsid w:val="00B03479"/>
    <w:rsid w:val="00B04908"/>
    <w:rsid w:val="00B12468"/>
    <w:rsid w:val="00B2066B"/>
    <w:rsid w:val="00B273F6"/>
    <w:rsid w:val="00B47512"/>
    <w:rsid w:val="00B50FD5"/>
    <w:rsid w:val="00B53878"/>
    <w:rsid w:val="00B57815"/>
    <w:rsid w:val="00B621CA"/>
    <w:rsid w:val="00B67186"/>
    <w:rsid w:val="00B76E97"/>
    <w:rsid w:val="00B87481"/>
    <w:rsid w:val="00B92D11"/>
    <w:rsid w:val="00BA100A"/>
    <w:rsid w:val="00BA5AA0"/>
    <w:rsid w:val="00BB0087"/>
    <w:rsid w:val="00BB568C"/>
    <w:rsid w:val="00BB7B90"/>
    <w:rsid w:val="00BC0DB9"/>
    <w:rsid w:val="00BC14C8"/>
    <w:rsid w:val="00BC3F6F"/>
    <w:rsid w:val="00BC6E2B"/>
    <w:rsid w:val="00BD0D7D"/>
    <w:rsid w:val="00BD6743"/>
    <w:rsid w:val="00BD68C3"/>
    <w:rsid w:val="00C04389"/>
    <w:rsid w:val="00C24EEA"/>
    <w:rsid w:val="00C33487"/>
    <w:rsid w:val="00C33B3C"/>
    <w:rsid w:val="00C416B5"/>
    <w:rsid w:val="00C44DD1"/>
    <w:rsid w:val="00C45ABC"/>
    <w:rsid w:val="00C550E2"/>
    <w:rsid w:val="00C56D32"/>
    <w:rsid w:val="00C62E88"/>
    <w:rsid w:val="00C7434A"/>
    <w:rsid w:val="00C74865"/>
    <w:rsid w:val="00C81B4E"/>
    <w:rsid w:val="00C84108"/>
    <w:rsid w:val="00C84A7D"/>
    <w:rsid w:val="00C96FBB"/>
    <w:rsid w:val="00CA5E14"/>
    <w:rsid w:val="00CA7DB1"/>
    <w:rsid w:val="00CB1B78"/>
    <w:rsid w:val="00CB2019"/>
    <w:rsid w:val="00CB6DDC"/>
    <w:rsid w:val="00CF707C"/>
    <w:rsid w:val="00D01F3C"/>
    <w:rsid w:val="00D13FEA"/>
    <w:rsid w:val="00D16489"/>
    <w:rsid w:val="00D2531A"/>
    <w:rsid w:val="00D259B7"/>
    <w:rsid w:val="00D35D90"/>
    <w:rsid w:val="00D37EBF"/>
    <w:rsid w:val="00D50CA8"/>
    <w:rsid w:val="00D51FD5"/>
    <w:rsid w:val="00D53DA0"/>
    <w:rsid w:val="00D55487"/>
    <w:rsid w:val="00D64787"/>
    <w:rsid w:val="00D704A8"/>
    <w:rsid w:val="00D72851"/>
    <w:rsid w:val="00D74590"/>
    <w:rsid w:val="00D9246B"/>
    <w:rsid w:val="00D93F68"/>
    <w:rsid w:val="00DA6C3C"/>
    <w:rsid w:val="00DC03EA"/>
    <w:rsid w:val="00DC4075"/>
    <w:rsid w:val="00DD2234"/>
    <w:rsid w:val="00DF347E"/>
    <w:rsid w:val="00E02330"/>
    <w:rsid w:val="00E04E77"/>
    <w:rsid w:val="00E115F5"/>
    <w:rsid w:val="00E163ED"/>
    <w:rsid w:val="00E23A58"/>
    <w:rsid w:val="00E26EFF"/>
    <w:rsid w:val="00E40070"/>
    <w:rsid w:val="00E444A3"/>
    <w:rsid w:val="00E50C18"/>
    <w:rsid w:val="00E53A54"/>
    <w:rsid w:val="00E573DB"/>
    <w:rsid w:val="00E62151"/>
    <w:rsid w:val="00E74CFD"/>
    <w:rsid w:val="00E74E79"/>
    <w:rsid w:val="00E76B78"/>
    <w:rsid w:val="00E76CF2"/>
    <w:rsid w:val="00E77E18"/>
    <w:rsid w:val="00E8023E"/>
    <w:rsid w:val="00E812A1"/>
    <w:rsid w:val="00E8401F"/>
    <w:rsid w:val="00EB20BA"/>
    <w:rsid w:val="00ED2CA2"/>
    <w:rsid w:val="00ED7C04"/>
    <w:rsid w:val="00EE764F"/>
    <w:rsid w:val="00EF0E03"/>
    <w:rsid w:val="00EF2D3D"/>
    <w:rsid w:val="00EF397E"/>
    <w:rsid w:val="00F00FA8"/>
    <w:rsid w:val="00F051E2"/>
    <w:rsid w:val="00F138F6"/>
    <w:rsid w:val="00F151A9"/>
    <w:rsid w:val="00F17B22"/>
    <w:rsid w:val="00F212B8"/>
    <w:rsid w:val="00F23B44"/>
    <w:rsid w:val="00F24D9F"/>
    <w:rsid w:val="00F35CED"/>
    <w:rsid w:val="00F36411"/>
    <w:rsid w:val="00F40FD6"/>
    <w:rsid w:val="00F47C2A"/>
    <w:rsid w:val="00F511B6"/>
    <w:rsid w:val="00F5344B"/>
    <w:rsid w:val="00F55F8A"/>
    <w:rsid w:val="00F5675F"/>
    <w:rsid w:val="00F62F97"/>
    <w:rsid w:val="00F66CA2"/>
    <w:rsid w:val="00F7692C"/>
    <w:rsid w:val="00F90A10"/>
    <w:rsid w:val="00F9180E"/>
    <w:rsid w:val="00F963D3"/>
    <w:rsid w:val="00FA1E24"/>
    <w:rsid w:val="00FA4194"/>
    <w:rsid w:val="00FA4B3C"/>
    <w:rsid w:val="00FB3BC8"/>
    <w:rsid w:val="00FB4720"/>
    <w:rsid w:val="00FC182C"/>
    <w:rsid w:val="00FC2106"/>
    <w:rsid w:val="00FC3EFC"/>
    <w:rsid w:val="00FC4A1E"/>
    <w:rsid w:val="00FC5D8F"/>
    <w:rsid w:val="00FC74C9"/>
    <w:rsid w:val="00FD09F4"/>
    <w:rsid w:val="00FD7E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5:docId w15:val="{EC25CBBB-266A-4CBC-A048-7FC41AE5C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2530F"/>
    <w:pPr>
      <w:keepNext/>
      <w:keepLines/>
      <w:spacing w:before="240" w:after="120"/>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50203B"/>
    <w:pPr>
      <w:keepNext/>
      <w:keepLines/>
      <w:spacing w:before="240" w:after="240" w:line="240" w:lineRule="auto"/>
      <w:outlineLvl w:val="1"/>
    </w:pPr>
    <w:rPr>
      <w:rFonts w:asciiTheme="majorHAnsi" w:eastAsiaTheme="majorEastAsia" w:hAnsiTheme="majorHAnsi" w:cstheme="majorBidi"/>
      <w:bCs/>
      <w:color w:val="000000" w:themeColor="text1"/>
      <w:szCs w:val="26"/>
      <w:u w:val="single"/>
    </w:rPr>
  </w:style>
  <w:style w:type="paragraph" w:styleId="Heading3">
    <w:name w:val="heading 3"/>
    <w:basedOn w:val="Normal"/>
    <w:next w:val="Normal"/>
    <w:link w:val="Heading3Char"/>
    <w:uiPriority w:val="9"/>
    <w:unhideWhenUsed/>
    <w:qFormat/>
    <w:rsid w:val="0050203B"/>
    <w:pPr>
      <w:keepNext/>
      <w:keepLines/>
      <w:spacing w:before="240" w:after="240"/>
      <w:outlineLvl w:val="2"/>
    </w:pPr>
    <w:rPr>
      <w:rFonts w:asciiTheme="majorHAnsi" w:eastAsiaTheme="majorEastAsia" w:hAnsiTheme="majorHAnsi" w:cstheme="majorBidi"/>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37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373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673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73E"/>
    <w:rPr>
      <w:rFonts w:ascii="Tahoma" w:hAnsi="Tahoma" w:cs="Tahoma"/>
      <w:sz w:val="16"/>
      <w:szCs w:val="16"/>
    </w:rPr>
  </w:style>
  <w:style w:type="character" w:customStyle="1" w:styleId="Heading2Char">
    <w:name w:val="Heading 2 Char"/>
    <w:basedOn w:val="DefaultParagraphFont"/>
    <w:link w:val="Heading2"/>
    <w:uiPriority w:val="9"/>
    <w:rsid w:val="0050203B"/>
    <w:rPr>
      <w:rFonts w:asciiTheme="majorHAnsi" w:eastAsiaTheme="majorEastAsia" w:hAnsiTheme="majorHAnsi" w:cstheme="majorBidi"/>
      <w:bCs/>
      <w:color w:val="000000" w:themeColor="text1"/>
      <w:szCs w:val="26"/>
      <w:u w:val="single"/>
    </w:rPr>
  </w:style>
  <w:style w:type="character" w:customStyle="1" w:styleId="Heading3Char">
    <w:name w:val="Heading 3 Char"/>
    <w:basedOn w:val="DefaultParagraphFont"/>
    <w:link w:val="Heading3"/>
    <w:uiPriority w:val="9"/>
    <w:rsid w:val="0050203B"/>
    <w:rPr>
      <w:rFonts w:asciiTheme="majorHAnsi" w:eastAsiaTheme="majorEastAsia" w:hAnsiTheme="majorHAnsi" w:cstheme="majorBidi"/>
      <w:b/>
      <w:bCs/>
      <w:u w:val="single"/>
    </w:rPr>
  </w:style>
  <w:style w:type="character" w:customStyle="1" w:styleId="Heading1Char">
    <w:name w:val="Heading 1 Char"/>
    <w:basedOn w:val="DefaultParagraphFont"/>
    <w:link w:val="Heading1"/>
    <w:uiPriority w:val="9"/>
    <w:rsid w:val="0092530F"/>
    <w:rPr>
      <w:rFonts w:asciiTheme="majorHAnsi" w:eastAsiaTheme="majorEastAsia" w:hAnsiTheme="majorHAnsi" w:cstheme="majorBidi"/>
      <w:b/>
      <w:bCs/>
      <w:szCs w:val="28"/>
    </w:rPr>
  </w:style>
  <w:style w:type="paragraph" w:styleId="NormalWeb">
    <w:name w:val="Normal (Web)"/>
    <w:basedOn w:val="Normal"/>
    <w:uiPriority w:val="99"/>
    <w:semiHidden/>
    <w:unhideWhenUsed/>
    <w:rsid w:val="00295DD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4E7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12E87"/>
    <w:pPr>
      <w:ind w:left="720"/>
      <w:contextualSpacing/>
    </w:pPr>
  </w:style>
  <w:style w:type="paragraph" w:styleId="NoSpacing">
    <w:name w:val="No Spacing"/>
    <w:uiPriority w:val="1"/>
    <w:qFormat/>
    <w:rsid w:val="00140270"/>
    <w:pPr>
      <w:spacing w:after="0" w:line="240" w:lineRule="auto"/>
    </w:pPr>
  </w:style>
  <w:style w:type="character" w:styleId="Strong">
    <w:name w:val="Strong"/>
    <w:basedOn w:val="DefaultParagraphFont"/>
    <w:uiPriority w:val="22"/>
    <w:qFormat/>
    <w:rsid w:val="00A31564"/>
    <w:rPr>
      <w:b/>
      <w:bCs/>
    </w:rPr>
  </w:style>
  <w:style w:type="character" w:styleId="PlaceholderText">
    <w:name w:val="Placeholder Text"/>
    <w:basedOn w:val="DefaultParagraphFont"/>
    <w:uiPriority w:val="99"/>
    <w:semiHidden/>
    <w:rsid w:val="001705A3"/>
    <w:rPr>
      <w:color w:val="808080"/>
    </w:rPr>
  </w:style>
  <w:style w:type="character" w:styleId="HTMLCite">
    <w:name w:val="HTML Cite"/>
    <w:basedOn w:val="DefaultParagraphFont"/>
    <w:uiPriority w:val="99"/>
    <w:semiHidden/>
    <w:unhideWhenUsed/>
    <w:rsid w:val="005E44D7"/>
    <w:rPr>
      <w:i/>
      <w:iCs/>
    </w:rPr>
  </w:style>
  <w:style w:type="character" w:customStyle="1" w:styleId="author">
    <w:name w:val="author"/>
    <w:basedOn w:val="DefaultParagraphFont"/>
    <w:rsid w:val="005E44D7"/>
  </w:style>
  <w:style w:type="character" w:customStyle="1" w:styleId="pubyear">
    <w:name w:val="pubyear"/>
    <w:basedOn w:val="DefaultParagraphFont"/>
    <w:rsid w:val="005E44D7"/>
  </w:style>
  <w:style w:type="character" w:customStyle="1" w:styleId="booktitle2">
    <w:name w:val="booktitle2"/>
    <w:basedOn w:val="DefaultParagraphFont"/>
    <w:rsid w:val="005E44D7"/>
    <w:rPr>
      <w:i/>
      <w:iCs/>
    </w:rPr>
  </w:style>
  <w:style w:type="character" w:customStyle="1" w:styleId="edition">
    <w:name w:val="edition"/>
    <w:basedOn w:val="DefaultParagraphFont"/>
    <w:rsid w:val="005E44D7"/>
  </w:style>
  <w:style w:type="character" w:customStyle="1" w:styleId="apple-converted-space">
    <w:name w:val="apple-converted-space"/>
    <w:basedOn w:val="DefaultParagraphFont"/>
    <w:rsid w:val="00C33B3C"/>
  </w:style>
  <w:style w:type="character" w:styleId="Hyperlink">
    <w:name w:val="Hyperlink"/>
    <w:basedOn w:val="DefaultParagraphFont"/>
    <w:uiPriority w:val="99"/>
    <w:unhideWhenUsed/>
    <w:rsid w:val="00C33B3C"/>
    <w:rPr>
      <w:color w:val="0000FF"/>
      <w:u w:val="single"/>
    </w:rPr>
  </w:style>
  <w:style w:type="paragraph" w:styleId="TOCHeading">
    <w:name w:val="TOC Heading"/>
    <w:basedOn w:val="Heading1"/>
    <w:next w:val="Normal"/>
    <w:uiPriority w:val="39"/>
    <w:semiHidden/>
    <w:unhideWhenUsed/>
    <w:qFormat/>
    <w:rsid w:val="00E77E18"/>
    <w:pPr>
      <w:spacing w:before="480" w:after="0"/>
      <w:outlineLvl w:val="9"/>
    </w:pPr>
    <w:rPr>
      <w:color w:val="365F91" w:themeColor="accent1" w:themeShade="BF"/>
      <w:sz w:val="28"/>
      <w:lang w:val="en-US" w:eastAsia="ja-JP"/>
    </w:rPr>
  </w:style>
  <w:style w:type="paragraph" w:styleId="TOC1">
    <w:name w:val="toc 1"/>
    <w:basedOn w:val="Normal"/>
    <w:next w:val="Normal"/>
    <w:autoRedefine/>
    <w:uiPriority w:val="39"/>
    <w:unhideWhenUsed/>
    <w:qFormat/>
    <w:rsid w:val="00E77E18"/>
    <w:pPr>
      <w:spacing w:after="100"/>
    </w:pPr>
  </w:style>
  <w:style w:type="paragraph" w:styleId="TOC3">
    <w:name w:val="toc 3"/>
    <w:basedOn w:val="Normal"/>
    <w:next w:val="Normal"/>
    <w:autoRedefine/>
    <w:uiPriority w:val="39"/>
    <w:unhideWhenUsed/>
    <w:qFormat/>
    <w:rsid w:val="00E77E18"/>
    <w:pPr>
      <w:spacing w:after="100"/>
      <w:ind w:left="440"/>
    </w:pPr>
  </w:style>
  <w:style w:type="paragraph" w:styleId="TOC2">
    <w:name w:val="toc 2"/>
    <w:basedOn w:val="Normal"/>
    <w:next w:val="Normal"/>
    <w:autoRedefine/>
    <w:uiPriority w:val="39"/>
    <w:unhideWhenUsed/>
    <w:qFormat/>
    <w:rsid w:val="00E77E18"/>
    <w:pPr>
      <w:spacing w:after="100"/>
      <w:ind w:left="220"/>
    </w:pPr>
  </w:style>
  <w:style w:type="paragraph" w:styleId="TOC4">
    <w:name w:val="toc 4"/>
    <w:basedOn w:val="Normal"/>
    <w:next w:val="Normal"/>
    <w:autoRedefine/>
    <w:uiPriority w:val="39"/>
    <w:unhideWhenUsed/>
    <w:rsid w:val="00E77E18"/>
    <w:pPr>
      <w:spacing w:after="100"/>
      <w:ind w:left="660"/>
    </w:pPr>
    <w:rPr>
      <w:rFonts w:eastAsiaTheme="minorEastAsia"/>
      <w:lang w:eastAsia="en-GB"/>
    </w:rPr>
  </w:style>
  <w:style w:type="paragraph" w:styleId="TOC5">
    <w:name w:val="toc 5"/>
    <w:basedOn w:val="Normal"/>
    <w:next w:val="Normal"/>
    <w:autoRedefine/>
    <w:uiPriority w:val="39"/>
    <w:unhideWhenUsed/>
    <w:rsid w:val="00E77E18"/>
    <w:pPr>
      <w:spacing w:after="100"/>
      <w:ind w:left="880"/>
    </w:pPr>
    <w:rPr>
      <w:rFonts w:eastAsiaTheme="minorEastAsia"/>
      <w:lang w:eastAsia="en-GB"/>
    </w:rPr>
  </w:style>
  <w:style w:type="paragraph" w:styleId="TOC6">
    <w:name w:val="toc 6"/>
    <w:basedOn w:val="Normal"/>
    <w:next w:val="Normal"/>
    <w:autoRedefine/>
    <w:uiPriority w:val="39"/>
    <w:unhideWhenUsed/>
    <w:rsid w:val="00E77E18"/>
    <w:pPr>
      <w:spacing w:after="100"/>
      <w:ind w:left="1100"/>
    </w:pPr>
    <w:rPr>
      <w:rFonts w:eastAsiaTheme="minorEastAsia"/>
      <w:lang w:eastAsia="en-GB"/>
    </w:rPr>
  </w:style>
  <w:style w:type="paragraph" w:styleId="TOC7">
    <w:name w:val="toc 7"/>
    <w:basedOn w:val="Normal"/>
    <w:next w:val="Normal"/>
    <w:autoRedefine/>
    <w:uiPriority w:val="39"/>
    <w:unhideWhenUsed/>
    <w:rsid w:val="00E77E18"/>
    <w:pPr>
      <w:spacing w:after="100"/>
      <w:ind w:left="1320"/>
    </w:pPr>
    <w:rPr>
      <w:rFonts w:eastAsiaTheme="minorEastAsia"/>
      <w:lang w:eastAsia="en-GB"/>
    </w:rPr>
  </w:style>
  <w:style w:type="paragraph" w:styleId="TOC8">
    <w:name w:val="toc 8"/>
    <w:basedOn w:val="Normal"/>
    <w:next w:val="Normal"/>
    <w:autoRedefine/>
    <w:uiPriority w:val="39"/>
    <w:unhideWhenUsed/>
    <w:rsid w:val="00E77E18"/>
    <w:pPr>
      <w:spacing w:after="100"/>
      <w:ind w:left="1540"/>
    </w:pPr>
    <w:rPr>
      <w:rFonts w:eastAsiaTheme="minorEastAsia"/>
      <w:lang w:eastAsia="en-GB"/>
    </w:rPr>
  </w:style>
  <w:style w:type="paragraph" w:styleId="TOC9">
    <w:name w:val="toc 9"/>
    <w:basedOn w:val="Normal"/>
    <w:next w:val="Normal"/>
    <w:autoRedefine/>
    <w:uiPriority w:val="39"/>
    <w:unhideWhenUsed/>
    <w:rsid w:val="00E77E18"/>
    <w:pPr>
      <w:spacing w:after="100"/>
      <w:ind w:left="1760"/>
    </w:pPr>
    <w:rPr>
      <w:rFonts w:eastAsiaTheme="minorEastAsia"/>
      <w:lang w:eastAsia="en-GB"/>
    </w:rPr>
  </w:style>
  <w:style w:type="paragraph" w:styleId="Header">
    <w:name w:val="header"/>
    <w:basedOn w:val="Normal"/>
    <w:link w:val="HeaderChar"/>
    <w:uiPriority w:val="99"/>
    <w:unhideWhenUsed/>
    <w:rsid w:val="005F4F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4F58"/>
  </w:style>
  <w:style w:type="paragraph" w:styleId="Footer">
    <w:name w:val="footer"/>
    <w:basedOn w:val="Normal"/>
    <w:link w:val="FooterChar"/>
    <w:uiPriority w:val="99"/>
    <w:unhideWhenUsed/>
    <w:rsid w:val="005F4F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4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162">
      <w:bodyDiv w:val="1"/>
      <w:marLeft w:val="0"/>
      <w:marRight w:val="0"/>
      <w:marTop w:val="0"/>
      <w:marBottom w:val="0"/>
      <w:divBdr>
        <w:top w:val="none" w:sz="0" w:space="0" w:color="auto"/>
        <w:left w:val="none" w:sz="0" w:space="0" w:color="auto"/>
        <w:bottom w:val="none" w:sz="0" w:space="0" w:color="auto"/>
        <w:right w:val="none" w:sz="0" w:space="0" w:color="auto"/>
      </w:divBdr>
    </w:div>
    <w:div w:id="703596390">
      <w:bodyDiv w:val="1"/>
      <w:marLeft w:val="0"/>
      <w:marRight w:val="0"/>
      <w:marTop w:val="0"/>
      <w:marBottom w:val="0"/>
      <w:divBdr>
        <w:top w:val="none" w:sz="0" w:space="0" w:color="auto"/>
        <w:left w:val="none" w:sz="0" w:space="0" w:color="auto"/>
        <w:bottom w:val="none" w:sz="0" w:space="0" w:color="auto"/>
        <w:right w:val="none" w:sz="0" w:space="0" w:color="auto"/>
      </w:divBdr>
      <w:divsChild>
        <w:div w:id="417213854">
          <w:marLeft w:val="0"/>
          <w:marRight w:val="0"/>
          <w:marTop w:val="0"/>
          <w:marBottom w:val="0"/>
          <w:divBdr>
            <w:top w:val="none" w:sz="0" w:space="0" w:color="auto"/>
            <w:left w:val="none" w:sz="0" w:space="0" w:color="auto"/>
            <w:bottom w:val="none" w:sz="0" w:space="0" w:color="auto"/>
            <w:right w:val="none" w:sz="0" w:space="0" w:color="auto"/>
          </w:divBdr>
          <w:divsChild>
            <w:div w:id="1687294604">
              <w:marLeft w:val="0"/>
              <w:marRight w:val="0"/>
              <w:marTop w:val="0"/>
              <w:marBottom w:val="0"/>
              <w:divBdr>
                <w:top w:val="none" w:sz="0" w:space="0" w:color="auto"/>
                <w:left w:val="none" w:sz="0" w:space="0" w:color="auto"/>
                <w:bottom w:val="none" w:sz="0" w:space="0" w:color="auto"/>
                <w:right w:val="none" w:sz="0" w:space="0" w:color="auto"/>
              </w:divBdr>
              <w:divsChild>
                <w:div w:id="1616600256">
                  <w:marLeft w:val="0"/>
                  <w:marRight w:val="0"/>
                  <w:marTop w:val="0"/>
                  <w:marBottom w:val="0"/>
                  <w:divBdr>
                    <w:top w:val="none" w:sz="0" w:space="0" w:color="auto"/>
                    <w:left w:val="none" w:sz="0" w:space="0" w:color="auto"/>
                    <w:bottom w:val="none" w:sz="0" w:space="0" w:color="auto"/>
                    <w:right w:val="none" w:sz="0" w:space="0" w:color="auto"/>
                  </w:divBdr>
                  <w:divsChild>
                    <w:div w:id="1242521726">
                      <w:marLeft w:val="0"/>
                      <w:marRight w:val="0"/>
                      <w:marTop w:val="0"/>
                      <w:marBottom w:val="0"/>
                      <w:divBdr>
                        <w:top w:val="none" w:sz="0" w:space="0" w:color="auto"/>
                        <w:left w:val="none" w:sz="0" w:space="0" w:color="auto"/>
                        <w:bottom w:val="none" w:sz="0" w:space="0" w:color="auto"/>
                        <w:right w:val="none" w:sz="0" w:space="0" w:color="auto"/>
                      </w:divBdr>
                      <w:divsChild>
                        <w:div w:id="1625964120">
                          <w:marLeft w:val="0"/>
                          <w:marRight w:val="0"/>
                          <w:marTop w:val="0"/>
                          <w:marBottom w:val="0"/>
                          <w:divBdr>
                            <w:top w:val="none" w:sz="0" w:space="0" w:color="auto"/>
                            <w:left w:val="none" w:sz="0" w:space="0" w:color="auto"/>
                            <w:bottom w:val="none" w:sz="0" w:space="0" w:color="auto"/>
                            <w:right w:val="none" w:sz="0" w:space="0" w:color="auto"/>
                          </w:divBdr>
                          <w:divsChild>
                            <w:div w:id="1717925118">
                              <w:marLeft w:val="0"/>
                              <w:marRight w:val="0"/>
                              <w:marTop w:val="0"/>
                              <w:marBottom w:val="0"/>
                              <w:divBdr>
                                <w:top w:val="none" w:sz="0" w:space="0" w:color="auto"/>
                                <w:left w:val="none" w:sz="0" w:space="0" w:color="auto"/>
                                <w:bottom w:val="none" w:sz="0" w:space="0" w:color="auto"/>
                                <w:right w:val="none" w:sz="0" w:space="0" w:color="auto"/>
                              </w:divBdr>
                              <w:divsChild>
                                <w:div w:id="1334258680">
                                  <w:marLeft w:val="0"/>
                                  <w:marRight w:val="0"/>
                                  <w:marTop w:val="0"/>
                                  <w:marBottom w:val="0"/>
                                  <w:divBdr>
                                    <w:top w:val="none" w:sz="0" w:space="0" w:color="auto"/>
                                    <w:left w:val="none" w:sz="0" w:space="0" w:color="auto"/>
                                    <w:bottom w:val="none" w:sz="0" w:space="0" w:color="auto"/>
                                    <w:right w:val="none" w:sz="0" w:space="0" w:color="auto"/>
                                  </w:divBdr>
                                  <w:divsChild>
                                    <w:div w:id="1134828751">
                                      <w:marLeft w:val="0"/>
                                      <w:marRight w:val="0"/>
                                      <w:marTop w:val="0"/>
                                      <w:marBottom w:val="0"/>
                                      <w:divBdr>
                                        <w:top w:val="none" w:sz="0" w:space="0" w:color="auto"/>
                                        <w:left w:val="none" w:sz="0" w:space="0" w:color="auto"/>
                                        <w:bottom w:val="none" w:sz="0" w:space="0" w:color="auto"/>
                                        <w:right w:val="none" w:sz="0" w:space="0" w:color="auto"/>
                                      </w:divBdr>
                                      <w:divsChild>
                                        <w:div w:id="1038815605">
                                          <w:marLeft w:val="0"/>
                                          <w:marRight w:val="0"/>
                                          <w:marTop w:val="0"/>
                                          <w:marBottom w:val="0"/>
                                          <w:divBdr>
                                            <w:top w:val="none" w:sz="0" w:space="0" w:color="auto"/>
                                            <w:left w:val="none" w:sz="0" w:space="0" w:color="auto"/>
                                            <w:bottom w:val="none" w:sz="0" w:space="0" w:color="auto"/>
                                            <w:right w:val="none" w:sz="0" w:space="0" w:color="auto"/>
                                          </w:divBdr>
                                          <w:divsChild>
                                            <w:div w:id="833253692">
                                              <w:marLeft w:val="0"/>
                                              <w:marRight w:val="0"/>
                                              <w:marTop w:val="0"/>
                                              <w:marBottom w:val="0"/>
                                              <w:divBdr>
                                                <w:top w:val="none" w:sz="0" w:space="0" w:color="auto"/>
                                                <w:left w:val="none" w:sz="0" w:space="0" w:color="auto"/>
                                                <w:bottom w:val="none" w:sz="0" w:space="0" w:color="auto"/>
                                                <w:right w:val="none" w:sz="0" w:space="0" w:color="auto"/>
                                              </w:divBdr>
                                              <w:divsChild>
                                                <w:div w:id="333262275">
                                                  <w:marLeft w:val="0"/>
                                                  <w:marRight w:val="0"/>
                                                  <w:marTop w:val="0"/>
                                                  <w:marBottom w:val="0"/>
                                                  <w:divBdr>
                                                    <w:top w:val="none" w:sz="0" w:space="0" w:color="auto"/>
                                                    <w:left w:val="none" w:sz="0" w:space="0" w:color="auto"/>
                                                    <w:bottom w:val="none" w:sz="0" w:space="0" w:color="auto"/>
                                                    <w:right w:val="none" w:sz="0" w:space="0" w:color="auto"/>
                                                  </w:divBdr>
                                                  <w:divsChild>
                                                    <w:div w:id="785848252">
                                                      <w:marLeft w:val="0"/>
                                                      <w:marRight w:val="0"/>
                                                      <w:marTop w:val="0"/>
                                                      <w:marBottom w:val="0"/>
                                                      <w:divBdr>
                                                        <w:top w:val="none" w:sz="0" w:space="0" w:color="auto"/>
                                                        <w:left w:val="none" w:sz="0" w:space="0" w:color="auto"/>
                                                        <w:bottom w:val="none" w:sz="0" w:space="0" w:color="auto"/>
                                                        <w:right w:val="none" w:sz="0" w:space="0" w:color="auto"/>
                                                      </w:divBdr>
                                                      <w:divsChild>
                                                        <w:div w:id="1750342249">
                                                          <w:marLeft w:val="0"/>
                                                          <w:marRight w:val="0"/>
                                                          <w:marTop w:val="0"/>
                                                          <w:marBottom w:val="0"/>
                                                          <w:divBdr>
                                                            <w:top w:val="none" w:sz="0" w:space="0" w:color="auto"/>
                                                            <w:left w:val="none" w:sz="0" w:space="0" w:color="auto"/>
                                                            <w:bottom w:val="none" w:sz="0" w:space="0" w:color="auto"/>
                                                            <w:right w:val="none" w:sz="0" w:space="0" w:color="auto"/>
                                                          </w:divBdr>
                                                          <w:divsChild>
                                                            <w:div w:id="769158735">
                                                              <w:marLeft w:val="0"/>
                                                              <w:marRight w:val="0"/>
                                                              <w:marTop w:val="0"/>
                                                              <w:marBottom w:val="0"/>
                                                              <w:divBdr>
                                                                <w:top w:val="none" w:sz="0" w:space="0" w:color="auto"/>
                                                                <w:left w:val="none" w:sz="0" w:space="0" w:color="auto"/>
                                                                <w:bottom w:val="none" w:sz="0" w:space="0" w:color="auto"/>
                                                                <w:right w:val="none" w:sz="0" w:space="0" w:color="auto"/>
                                                              </w:divBdr>
                                                              <w:divsChild>
                                                                <w:div w:id="338388854">
                                                                  <w:marLeft w:val="0"/>
                                                                  <w:marRight w:val="0"/>
                                                                  <w:marTop w:val="0"/>
                                                                  <w:marBottom w:val="0"/>
                                                                  <w:divBdr>
                                                                    <w:top w:val="none" w:sz="0" w:space="0" w:color="auto"/>
                                                                    <w:left w:val="none" w:sz="0" w:space="0" w:color="auto"/>
                                                                    <w:bottom w:val="none" w:sz="0" w:space="0" w:color="auto"/>
                                                                    <w:right w:val="none" w:sz="0" w:space="0" w:color="auto"/>
                                                                  </w:divBdr>
                                                                  <w:divsChild>
                                                                    <w:div w:id="1236934974">
                                                                      <w:marLeft w:val="0"/>
                                                                      <w:marRight w:val="0"/>
                                                                      <w:marTop w:val="0"/>
                                                                      <w:marBottom w:val="0"/>
                                                                      <w:divBdr>
                                                                        <w:top w:val="none" w:sz="0" w:space="0" w:color="auto"/>
                                                                        <w:left w:val="none" w:sz="0" w:space="0" w:color="auto"/>
                                                                        <w:bottom w:val="none" w:sz="0" w:space="0" w:color="auto"/>
                                                                        <w:right w:val="none" w:sz="0" w:space="0" w:color="auto"/>
                                                                      </w:divBdr>
                                                                      <w:divsChild>
                                                                        <w:div w:id="992634686">
                                                                          <w:marLeft w:val="0"/>
                                                                          <w:marRight w:val="0"/>
                                                                          <w:marTop w:val="0"/>
                                                                          <w:marBottom w:val="0"/>
                                                                          <w:divBdr>
                                                                            <w:top w:val="none" w:sz="0" w:space="0" w:color="auto"/>
                                                                            <w:left w:val="none" w:sz="0" w:space="0" w:color="auto"/>
                                                                            <w:bottom w:val="none" w:sz="0" w:space="0" w:color="auto"/>
                                                                            <w:right w:val="none" w:sz="0" w:space="0" w:color="auto"/>
                                                                          </w:divBdr>
                                                                          <w:divsChild>
                                                                            <w:div w:id="1549996545">
                                                                              <w:marLeft w:val="0"/>
                                                                              <w:marRight w:val="0"/>
                                                                              <w:marTop w:val="0"/>
                                                                              <w:marBottom w:val="0"/>
                                                                              <w:divBdr>
                                                                                <w:top w:val="none" w:sz="0" w:space="0" w:color="auto"/>
                                                                                <w:left w:val="none" w:sz="0" w:space="0" w:color="auto"/>
                                                                                <w:bottom w:val="none" w:sz="0" w:space="0" w:color="auto"/>
                                                                                <w:right w:val="none" w:sz="0" w:space="0" w:color="auto"/>
                                                                              </w:divBdr>
                                                                              <w:divsChild>
                                                                                <w:div w:id="1719626905">
                                                                                  <w:marLeft w:val="0"/>
                                                                                  <w:marRight w:val="0"/>
                                                                                  <w:marTop w:val="0"/>
                                                                                  <w:marBottom w:val="0"/>
                                                                                  <w:divBdr>
                                                                                    <w:top w:val="none" w:sz="0" w:space="0" w:color="auto"/>
                                                                                    <w:left w:val="none" w:sz="0" w:space="0" w:color="auto"/>
                                                                                    <w:bottom w:val="none" w:sz="0" w:space="0" w:color="auto"/>
                                                                                    <w:right w:val="none" w:sz="0" w:space="0" w:color="auto"/>
                                                                                  </w:divBdr>
                                                                                  <w:divsChild>
                                                                                    <w:div w:id="1352803587">
                                                                                      <w:marLeft w:val="0"/>
                                                                                      <w:marRight w:val="0"/>
                                                                                      <w:marTop w:val="0"/>
                                                                                      <w:marBottom w:val="0"/>
                                                                                      <w:divBdr>
                                                                                        <w:top w:val="none" w:sz="0" w:space="0" w:color="auto"/>
                                                                                        <w:left w:val="none" w:sz="0" w:space="0" w:color="auto"/>
                                                                                        <w:bottom w:val="none" w:sz="0" w:space="0" w:color="auto"/>
                                                                                        <w:right w:val="none" w:sz="0" w:space="0" w:color="auto"/>
                                                                                      </w:divBdr>
                                                                                      <w:divsChild>
                                                                                        <w:div w:id="427820721">
                                                                                          <w:marLeft w:val="0"/>
                                                                                          <w:marRight w:val="0"/>
                                                                                          <w:marTop w:val="0"/>
                                                                                          <w:marBottom w:val="0"/>
                                                                                          <w:divBdr>
                                                                                            <w:top w:val="none" w:sz="0" w:space="0" w:color="auto"/>
                                                                                            <w:left w:val="none" w:sz="0" w:space="0" w:color="auto"/>
                                                                                            <w:bottom w:val="none" w:sz="0" w:space="0" w:color="auto"/>
                                                                                            <w:right w:val="none" w:sz="0" w:space="0" w:color="auto"/>
                                                                                          </w:divBdr>
                                                                                          <w:divsChild>
                                                                                            <w:div w:id="296184036">
                                                                                              <w:marLeft w:val="0"/>
                                                                                              <w:marRight w:val="0"/>
                                                                                              <w:marTop w:val="0"/>
                                                                                              <w:marBottom w:val="0"/>
                                                                                              <w:divBdr>
                                                                                                <w:top w:val="none" w:sz="0" w:space="0" w:color="auto"/>
                                                                                                <w:left w:val="none" w:sz="0" w:space="0" w:color="auto"/>
                                                                                                <w:bottom w:val="none" w:sz="0" w:space="0" w:color="auto"/>
                                                                                                <w:right w:val="none" w:sz="0" w:space="0" w:color="auto"/>
                                                                                              </w:divBdr>
                                                                                              <w:divsChild>
                                                                                                <w:div w:id="335498498">
                                                                                                  <w:marLeft w:val="0"/>
                                                                                                  <w:marRight w:val="0"/>
                                                                                                  <w:marTop w:val="0"/>
                                                                                                  <w:marBottom w:val="0"/>
                                                                                                  <w:divBdr>
                                                                                                    <w:top w:val="none" w:sz="0" w:space="0" w:color="auto"/>
                                                                                                    <w:left w:val="none" w:sz="0" w:space="0" w:color="auto"/>
                                                                                                    <w:bottom w:val="none" w:sz="0" w:space="0" w:color="auto"/>
                                                                                                    <w:right w:val="none" w:sz="0" w:space="0" w:color="auto"/>
                                                                                                  </w:divBdr>
                                                                                                </w:div>
                                                                                                <w:div w:id="727340495">
                                                                                                  <w:marLeft w:val="0"/>
                                                                                                  <w:marRight w:val="0"/>
                                                                                                  <w:marTop w:val="0"/>
                                                                                                  <w:marBottom w:val="0"/>
                                                                                                  <w:divBdr>
                                                                                                    <w:top w:val="none" w:sz="0" w:space="0" w:color="auto"/>
                                                                                                    <w:left w:val="none" w:sz="0" w:space="0" w:color="auto"/>
                                                                                                    <w:bottom w:val="none" w:sz="0" w:space="0" w:color="auto"/>
                                                                                                    <w:right w:val="none" w:sz="0" w:space="0" w:color="auto"/>
                                                                                                  </w:divBdr>
                                                                                                </w:div>
                                                                                                <w:div w:id="139651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4313635">
      <w:bodyDiv w:val="1"/>
      <w:marLeft w:val="0"/>
      <w:marRight w:val="0"/>
      <w:marTop w:val="0"/>
      <w:marBottom w:val="0"/>
      <w:divBdr>
        <w:top w:val="none" w:sz="0" w:space="0" w:color="auto"/>
        <w:left w:val="none" w:sz="0" w:space="0" w:color="auto"/>
        <w:bottom w:val="none" w:sz="0" w:space="0" w:color="auto"/>
        <w:right w:val="none" w:sz="0" w:space="0" w:color="auto"/>
      </w:divBdr>
    </w:div>
    <w:div w:id="1752116394">
      <w:bodyDiv w:val="1"/>
      <w:marLeft w:val="0"/>
      <w:marRight w:val="0"/>
      <w:marTop w:val="0"/>
      <w:marBottom w:val="0"/>
      <w:divBdr>
        <w:top w:val="none" w:sz="0" w:space="0" w:color="auto"/>
        <w:left w:val="none" w:sz="0" w:space="0" w:color="auto"/>
        <w:bottom w:val="none" w:sz="0" w:space="0" w:color="auto"/>
        <w:right w:val="none" w:sz="0" w:space="0" w:color="auto"/>
      </w:divBdr>
    </w:div>
    <w:div w:id="2085834943">
      <w:bodyDiv w:val="1"/>
      <w:marLeft w:val="0"/>
      <w:marRight w:val="0"/>
      <w:marTop w:val="0"/>
      <w:marBottom w:val="0"/>
      <w:divBdr>
        <w:top w:val="none" w:sz="0" w:space="0" w:color="auto"/>
        <w:left w:val="none" w:sz="0" w:space="0" w:color="auto"/>
        <w:bottom w:val="none" w:sz="0" w:space="0" w:color="auto"/>
        <w:right w:val="none" w:sz="0" w:space="0" w:color="auto"/>
      </w:divBdr>
      <w:divsChild>
        <w:div w:id="1457945675">
          <w:marLeft w:val="0"/>
          <w:marRight w:val="0"/>
          <w:marTop w:val="0"/>
          <w:marBottom w:val="0"/>
          <w:divBdr>
            <w:top w:val="none" w:sz="0" w:space="0" w:color="auto"/>
            <w:left w:val="none" w:sz="0" w:space="0" w:color="auto"/>
            <w:bottom w:val="none" w:sz="0" w:space="0" w:color="auto"/>
            <w:right w:val="none" w:sz="0" w:space="0" w:color="auto"/>
          </w:divBdr>
          <w:divsChild>
            <w:div w:id="2050256776">
              <w:marLeft w:val="0"/>
              <w:marRight w:val="0"/>
              <w:marTop w:val="0"/>
              <w:marBottom w:val="0"/>
              <w:divBdr>
                <w:top w:val="none" w:sz="0" w:space="0" w:color="auto"/>
                <w:left w:val="none" w:sz="0" w:space="0" w:color="auto"/>
                <w:bottom w:val="none" w:sz="0" w:space="0" w:color="auto"/>
                <w:right w:val="none" w:sz="0" w:space="0" w:color="auto"/>
              </w:divBdr>
              <w:divsChild>
                <w:div w:id="939028528">
                  <w:marLeft w:val="0"/>
                  <w:marRight w:val="0"/>
                  <w:marTop w:val="0"/>
                  <w:marBottom w:val="0"/>
                  <w:divBdr>
                    <w:top w:val="none" w:sz="0" w:space="0" w:color="auto"/>
                    <w:left w:val="none" w:sz="0" w:space="0" w:color="auto"/>
                    <w:bottom w:val="none" w:sz="0" w:space="0" w:color="auto"/>
                    <w:right w:val="none" w:sz="0" w:space="0" w:color="auto"/>
                  </w:divBdr>
                  <w:divsChild>
                    <w:div w:id="1202091735">
                      <w:marLeft w:val="0"/>
                      <w:marRight w:val="0"/>
                      <w:marTop w:val="0"/>
                      <w:marBottom w:val="0"/>
                      <w:divBdr>
                        <w:top w:val="none" w:sz="0" w:space="0" w:color="auto"/>
                        <w:left w:val="none" w:sz="0" w:space="0" w:color="auto"/>
                        <w:bottom w:val="none" w:sz="0" w:space="0" w:color="auto"/>
                        <w:right w:val="none" w:sz="0" w:space="0" w:color="auto"/>
                      </w:divBdr>
                      <w:divsChild>
                        <w:div w:id="1544706279">
                          <w:marLeft w:val="0"/>
                          <w:marRight w:val="0"/>
                          <w:marTop w:val="0"/>
                          <w:marBottom w:val="0"/>
                          <w:divBdr>
                            <w:top w:val="none" w:sz="0" w:space="0" w:color="auto"/>
                            <w:left w:val="none" w:sz="0" w:space="0" w:color="auto"/>
                            <w:bottom w:val="none" w:sz="0" w:space="0" w:color="auto"/>
                            <w:right w:val="none" w:sz="0" w:space="0" w:color="auto"/>
                          </w:divBdr>
                          <w:divsChild>
                            <w:div w:id="315495027">
                              <w:marLeft w:val="0"/>
                              <w:marRight w:val="0"/>
                              <w:marTop w:val="0"/>
                              <w:marBottom w:val="0"/>
                              <w:divBdr>
                                <w:top w:val="none" w:sz="0" w:space="0" w:color="auto"/>
                                <w:left w:val="none" w:sz="0" w:space="0" w:color="auto"/>
                                <w:bottom w:val="none" w:sz="0" w:space="0" w:color="auto"/>
                                <w:right w:val="none" w:sz="0" w:space="0" w:color="auto"/>
                              </w:divBdr>
                              <w:divsChild>
                                <w:div w:id="1717587901">
                                  <w:marLeft w:val="0"/>
                                  <w:marRight w:val="0"/>
                                  <w:marTop w:val="0"/>
                                  <w:marBottom w:val="0"/>
                                  <w:divBdr>
                                    <w:top w:val="none" w:sz="0" w:space="0" w:color="auto"/>
                                    <w:left w:val="none" w:sz="0" w:space="0" w:color="auto"/>
                                    <w:bottom w:val="none" w:sz="0" w:space="0" w:color="auto"/>
                                    <w:right w:val="none" w:sz="0" w:space="0" w:color="auto"/>
                                  </w:divBdr>
                                  <w:divsChild>
                                    <w:div w:id="2001731887">
                                      <w:marLeft w:val="0"/>
                                      <w:marRight w:val="0"/>
                                      <w:marTop w:val="0"/>
                                      <w:marBottom w:val="0"/>
                                      <w:divBdr>
                                        <w:top w:val="none" w:sz="0" w:space="0" w:color="auto"/>
                                        <w:left w:val="none" w:sz="0" w:space="0" w:color="auto"/>
                                        <w:bottom w:val="none" w:sz="0" w:space="0" w:color="auto"/>
                                        <w:right w:val="none" w:sz="0" w:space="0" w:color="auto"/>
                                      </w:divBdr>
                                      <w:divsChild>
                                        <w:div w:id="828794346">
                                          <w:marLeft w:val="0"/>
                                          <w:marRight w:val="0"/>
                                          <w:marTop w:val="0"/>
                                          <w:marBottom w:val="0"/>
                                          <w:divBdr>
                                            <w:top w:val="none" w:sz="0" w:space="0" w:color="auto"/>
                                            <w:left w:val="none" w:sz="0" w:space="0" w:color="auto"/>
                                            <w:bottom w:val="none" w:sz="0" w:space="0" w:color="auto"/>
                                            <w:right w:val="none" w:sz="0" w:space="0" w:color="auto"/>
                                          </w:divBdr>
                                          <w:divsChild>
                                            <w:div w:id="323972605">
                                              <w:marLeft w:val="0"/>
                                              <w:marRight w:val="0"/>
                                              <w:marTop w:val="0"/>
                                              <w:marBottom w:val="0"/>
                                              <w:divBdr>
                                                <w:top w:val="none" w:sz="0" w:space="0" w:color="auto"/>
                                                <w:left w:val="none" w:sz="0" w:space="0" w:color="auto"/>
                                                <w:bottom w:val="none" w:sz="0" w:space="0" w:color="auto"/>
                                                <w:right w:val="none" w:sz="0" w:space="0" w:color="auto"/>
                                              </w:divBdr>
                                              <w:divsChild>
                                                <w:div w:id="71507433">
                                                  <w:marLeft w:val="0"/>
                                                  <w:marRight w:val="0"/>
                                                  <w:marTop w:val="0"/>
                                                  <w:marBottom w:val="0"/>
                                                  <w:divBdr>
                                                    <w:top w:val="none" w:sz="0" w:space="0" w:color="auto"/>
                                                    <w:left w:val="none" w:sz="0" w:space="0" w:color="auto"/>
                                                    <w:bottom w:val="none" w:sz="0" w:space="0" w:color="auto"/>
                                                    <w:right w:val="none" w:sz="0" w:space="0" w:color="auto"/>
                                                  </w:divBdr>
                                                  <w:divsChild>
                                                    <w:div w:id="2051152080">
                                                      <w:marLeft w:val="0"/>
                                                      <w:marRight w:val="0"/>
                                                      <w:marTop w:val="0"/>
                                                      <w:marBottom w:val="0"/>
                                                      <w:divBdr>
                                                        <w:top w:val="none" w:sz="0" w:space="0" w:color="auto"/>
                                                        <w:left w:val="none" w:sz="0" w:space="0" w:color="auto"/>
                                                        <w:bottom w:val="none" w:sz="0" w:space="0" w:color="auto"/>
                                                        <w:right w:val="none" w:sz="0" w:space="0" w:color="auto"/>
                                                      </w:divBdr>
                                                      <w:divsChild>
                                                        <w:div w:id="1990281745">
                                                          <w:marLeft w:val="0"/>
                                                          <w:marRight w:val="0"/>
                                                          <w:marTop w:val="0"/>
                                                          <w:marBottom w:val="0"/>
                                                          <w:divBdr>
                                                            <w:top w:val="none" w:sz="0" w:space="0" w:color="auto"/>
                                                            <w:left w:val="none" w:sz="0" w:space="0" w:color="auto"/>
                                                            <w:bottom w:val="none" w:sz="0" w:space="0" w:color="auto"/>
                                                            <w:right w:val="none" w:sz="0" w:space="0" w:color="auto"/>
                                                          </w:divBdr>
                                                          <w:divsChild>
                                                            <w:div w:id="2118868635">
                                                              <w:marLeft w:val="0"/>
                                                              <w:marRight w:val="0"/>
                                                              <w:marTop w:val="0"/>
                                                              <w:marBottom w:val="0"/>
                                                              <w:divBdr>
                                                                <w:top w:val="none" w:sz="0" w:space="0" w:color="auto"/>
                                                                <w:left w:val="none" w:sz="0" w:space="0" w:color="auto"/>
                                                                <w:bottom w:val="none" w:sz="0" w:space="0" w:color="auto"/>
                                                                <w:right w:val="none" w:sz="0" w:space="0" w:color="auto"/>
                                                              </w:divBdr>
                                                              <w:divsChild>
                                                                <w:div w:id="1173296843">
                                                                  <w:marLeft w:val="0"/>
                                                                  <w:marRight w:val="0"/>
                                                                  <w:marTop w:val="0"/>
                                                                  <w:marBottom w:val="0"/>
                                                                  <w:divBdr>
                                                                    <w:top w:val="none" w:sz="0" w:space="0" w:color="auto"/>
                                                                    <w:left w:val="none" w:sz="0" w:space="0" w:color="auto"/>
                                                                    <w:bottom w:val="none" w:sz="0" w:space="0" w:color="auto"/>
                                                                    <w:right w:val="none" w:sz="0" w:space="0" w:color="auto"/>
                                                                  </w:divBdr>
                                                                  <w:divsChild>
                                                                    <w:div w:id="1085760725">
                                                                      <w:marLeft w:val="0"/>
                                                                      <w:marRight w:val="0"/>
                                                                      <w:marTop w:val="0"/>
                                                                      <w:marBottom w:val="0"/>
                                                                      <w:divBdr>
                                                                        <w:top w:val="none" w:sz="0" w:space="0" w:color="auto"/>
                                                                        <w:left w:val="none" w:sz="0" w:space="0" w:color="auto"/>
                                                                        <w:bottom w:val="none" w:sz="0" w:space="0" w:color="auto"/>
                                                                        <w:right w:val="none" w:sz="0" w:space="0" w:color="auto"/>
                                                                      </w:divBdr>
                                                                      <w:divsChild>
                                                                        <w:div w:id="654264483">
                                                                          <w:marLeft w:val="0"/>
                                                                          <w:marRight w:val="0"/>
                                                                          <w:marTop w:val="0"/>
                                                                          <w:marBottom w:val="0"/>
                                                                          <w:divBdr>
                                                                            <w:top w:val="none" w:sz="0" w:space="0" w:color="auto"/>
                                                                            <w:left w:val="none" w:sz="0" w:space="0" w:color="auto"/>
                                                                            <w:bottom w:val="none" w:sz="0" w:space="0" w:color="auto"/>
                                                                            <w:right w:val="none" w:sz="0" w:space="0" w:color="auto"/>
                                                                          </w:divBdr>
                                                                          <w:divsChild>
                                                                            <w:div w:id="868839800">
                                                                              <w:marLeft w:val="0"/>
                                                                              <w:marRight w:val="0"/>
                                                                              <w:marTop w:val="0"/>
                                                                              <w:marBottom w:val="0"/>
                                                                              <w:divBdr>
                                                                                <w:top w:val="none" w:sz="0" w:space="0" w:color="auto"/>
                                                                                <w:left w:val="none" w:sz="0" w:space="0" w:color="auto"/>
                                                                                <w:bottom w:val="none" w:sz="0" w:space="0" w:color="auto"/>
                                                                                <w:right w:val="none" w:sz="0" w:space="0" w:color="auto"/>
                                                                              </w:divBdr>
                                                                              <w:divsChild>
                                                                                <w:div w:id="56167956">
                                                                                  <w:marLeft w:val="0"/>
                                                                                  <w:marRight w:val="0"/>
                                                                                  <w:marTop w:val="0"/>
                                                                                  <w:marBottom w:val="0"/>
                                                                                  <w:divBdr>
                                                                                    <w:top w:val="none" w:sz="0" w:space="0" w:color="auto"/>
                                                                                    <w:left w:val="none" w:sz="0" w:space="0" w:color="auto"/>
                                                                                    <w:bottom w:val="none" w:sz="0" w:space="0" w:color="auto"/>
                                                                                    <w:right w:val="none" w:sz="0" w:space="0" w:color="auto"/>
                                                                                  </w:divBdr>
                                                                                  <w:divsChild>
                                                                                    <w:div w:id="70975518">
                                                                                      <w:marLeft w:val="0"/>
                                                                                      <w:marRight w:val="0"/>
                                                                                      <w:marTop w:val="0"/>
                                                                                      <w:marBottom w:val="0"/>
                                                                                      <w:divBdr>
                                                                                        <w:top w:val="none" w:sz="0" w:space="0" w:color="auto"/>
                                                                                        <w:left w:val="none" w:sz="0" w:space="0" w:color="auto"/>
                                                                                        <w:bottom w:val="none" w:sz="0" w:space="0" w:color="auto"/>
                                                                                        <w:right w:val="none" w:sz="0" w:space="0" w:color="auto"/>
                                                                                      </w:divBdr>
                                                                                      <w:divsChild>
                                                                                        <w:div w:id="2017724866">
                                                                                          <w:marLeft w:val="0"/>
                                                                                          <w:marRight w:val="0"/>
                                                                                          <w:marTop w:val="0"/>
                                                                                          <w:marBottom w:val="0"/>
                                                                                          <w:divBdr>
                                                                                            <w:top w:val="none" w:sz="0" w:space="0" w:color="auto"/>
                                                                                            <w:left w:val="none" w:sz="0" w:space="0" w:color="auto"/>
                                                                                            <w:bottom w:val="none" w:sz="0" w:space="0" w:color="auto"/>
                                                                                            <w:right w:val="none" w:sz="0" w:space="0" w:color="auto"/>
                                                                                          </w:divBdr>
                                                                                          <w:divsChild>
                                                                                            <w:div w:id="1549146520">
                                                                                              <w:marLeft w:val="0"/>
                                                                                              <w:marRight w:val="0"/>
                                                                                              <w:marTop w:val="0"/>
                                                                                              <w:marBottom w:val="0"/>
                                                                                              <w:divBdr>
                                                                                                <w:top w:val="none" w:sz="0" w:space="0" w:color="auto"/>
                                                                                                <w:left w:val="none" w:sz="0" w:space="0" w:color="auto"/>
                                                                                                <w:bottom w:val="none" w:sz="0" w:space="0" w:color="auto"/>
                                                                                                <w:right w:val="none" w:sz="0" w:space="0" w:color="auto"/>
                                                                                              </w:divBdr>
                                                                                              <w:divsChild>
                                                                                                <w:div w:id="357899701">
                                                                                                  <w:marLeft w:val="0"/>
                                                                                                  <w:marRight w:val="0"/>
                                                                                                  <w:marTop w:val="0"/>
                                                                                                  <w:marBottom w:val="0"/>
                                                                                                  <w:divBdr>
                                                                                                    <w:top w:val="none" w:sz="0" w:space="0" w:color="auto"/>
                                                                                                    <w:left w:val="none" w:sz="0" w:space="0" w:color="auto"/>
                                                                                                    <w:bottom w:val="none" w:sz="0" w:space="0" w:color="auto"/>
                                                                                                    <w:right w:val="none" w:sz="0" w:space="0" w:color="auto"/>
                                                                                                  </w:divBdr>
                                                                                                </w:div>
                                                                                                <w:div w:id="491410575">
                                                                                                  <w:marLeft w:val="0"/>
                                                                                                  <w:marRight w:val="0"/>
                                                                                                  <w:marTop w:val="0"/>
                                                                                                  <w:marBottom w:val="0"/>
                                                                                                  <w:divBdr>
                                                                                                    <w:top w:val="none" w:sz="0" w:space="0" w:color="auto"/>
                                                                                                    <w:left w:val="none" w:sz="0" w:space="0" w:color="auto"/>
                                                                                                    <w:bottom w:val="none" w:sz="0" w:space="0" w:color="auto"/>
                                                                                                    <w:right w:val="none" w:sz="0" w:space="0" w:color="auto"/>
                                                                                                  </w:divBdr>
                                                                                                </w:div>
                                                                                                <w:div w:id="67758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4.bin"/><Relationship Id="rId671" Type="http://schemas.openxmlformats.org/officeDocument/2006/relationships/image" Target="media/image604.png"/><Relationship Id="rId769" Type="http://schemas.openxmlformats.org/officeDocument/2006/relationships/image" Target="media/image695.png"/><Relationship Id="rId976" Type="http://schemas.openxmlformats.org/officeDocument/2006/relationships/oleObject" Target="embeddings/oleObject90.bin"/><Relationship Id="rId21" Type="http://schemas.openxmlformats.org/officeDocument/2006/relationships/image" Target="media/image7.png"/><Relationship Id="rId324" Type="http://schemas.openxmlformats.org/officeDocument/2006/relationships/image" Target="media/image276.png"/><Relationship Id="rId531" Type="http://schemas.openxmlformats.org/officeDocument/2006/relationships/image" Target="media/image471.png"/><Relationship Id="rId629" Type="http://schemas.openxmlformats.org/officeDocument/2006/relationships/image" Target="media/image565.png"/><Relationship Id="rId1161" Type="http://schemas.openxmlformats.org/officeDocument/2006/relationships/image" Target="media/image1001.png"/><Relationship Id="rId170" Type="http://schemas.openxmlformats.org/officeDocument/2006/relationships/footer" Target="footer1.xml"/><Relationship Id="rId836" Type="http://schemas.openxmlformats.org/officeDocument/2006/relationships/image" Target="media/image760.png"/><Relationship Id="rId1021" Type="http://schemas.openxmlformats.org/officeDocument/2006/relationships/image" Target="media/image900.png"/><Relationship Id="rId1119" Type="http://schemas.openxmlformats.org/officeDocument/2006/relationships/image" Target="media/image977.png"/><Relationship Id="rId268" Type="http://schemas.openxmlformats.org/officeDocument/2006/relationships/image" Target="media/image224.png"/><Relationship Id="rId475" Type="http://schemas.openxmlformats.org/officeDocument/2006/relationships/image" Target="media/image421.png"/><Relationship Id="rId682" Type="http://schemas.openxmlformats.org/officeDocument/2006/relationships/image" Target="media/image615.png"/><Relationship Id="rId903" Type="http://schemas.openxmlformats.org/officeDocument/2006/relationships/image" Target="media/image820.png"/><Relationship Id="rId32" Type="http://schemas.openxmlformats.org/officeDocument/2006/relationships/image" Target="media/image18.png"/><Relationship Id="rId128" Type="http://schemas.openxmlformats.org/officeDocument/2006/relationships/image" Target="media/image85.png"/><Relationship Id="rId335" Type="http://schemas.openxmlformats.org/officeDocument/2006/relationships/image" Target="media/image285.png"/><Relationship Id="rId542" Type="http://schemas.openxmlformats.org/officeDocument/2006/relationships/image" Target="media/image480.png"/><Relationship Id="rId987" Type="http://schemas.openxmlformats.org/officeDocument/2006/relationships/oleObject" Target="embeddings/oleObject101.bin"/><Relationship Id="rId1172" Type="http://schemas.openxmlformats.org/officeDocument/2006/relationships/image" Target="media/image1012.png"/><Relationship Id="rId181" Type="http://schemas.openxmlformats.org/officeDocument/2006/relationships/image" Target="media/image137.png"/><Relationship Id="rId402" Type="http://schemas.openxmlformats.org/officeDocument/2006/relationships/image" Target="media/image350.png"/><Relationship Id="rId847" Type="http://schemas.openxmlformats.org/officeDocument/2006/relationships/image" Target="media/image771.png"/><Relationship Id="rId1032" Type="http://schemas.openxmlformats.org/officeDocument/2006/relationships/image" Target="media/image911.png"/><Relationship Id="rId279" Type="http://schemas.openxmlformats.org/officeDocument/2006/relationships/image" Target="media/image231.png"/><Relationship Id="rId486" Type="http://schemas.openxmlformats.org/officeDocument/2006/relationships/image" Target="media/image432.png"/><Relationship Id="rId693" Type="http://schemas.openxmlformats.org/officeDocument/2006/relationships/image" Target="media/image626.png"/><Relationship Id="rId707" Type="http://schemas.openxmlformats.org/officeDocument/2006/relationships/image" Target="media/image640.png"/><Relationship Id="rId914" Type="http://schemas.openxmlformats.org/officeDocument/2006/relationships/image" Target="media/image829.png"/><Relationship Id="rId43" Type="http://schemas.openxmlformats.org/officeDocument/2006/relationships/image" Target="media/image29.png"/><Relationship Id="rId139" Type="http://schemas.openxmlformats.org/officeDocument/2006/relationships/image" Target="media/image96.png"/><Relationship Id="rId346" Type="http://schemas.openxmlformats.org/officeDocument/2006/relationships/image" Target="media/image296.png"/><Relationship Id="rId553" Type="http://schemas.openxmlformats.org/officeDocument/2006/relationships/image" Target="media/image491.png"/><Relationship Id="rId760" Type="http://schemas.openxmlformats.org/officeDocument/2006/relationships/image" Target="media/image686.png"/><Relationship Id="rId998" Type="http://schemas.openxmlformats.org/officeDocument/2006/relationships/oleObject" Target="embeddings/oleObject112.bin"/><Relationship Id="rId192" Type="http://schemas.openxmlformats.org/officeDocument/2006/relationships/image" Target="media/image148.png"/><Relationship Id="rId206" Type="http://schemas.openxmlformats.org/officeDocument/2006/relationships/image" Target="media/image162.png"/><Relationship Id="rId413" Type="http://schemas.openxmlformats.org/officeDocument/2006/relationships/image" Target="media/image361.png"/><Relationship Id="rId858" Type="http://schemas.openxmlformats.org/officeDocument/2006/relationships/image" Target="media/image782.png"/><Relationship Id="rId1043" Type="http://schemas.openxmlformats.org/officeDocument/2006/relationships/oleObject" Target="embeddings/oleObject124.bin"/><Relationship Id="rId497" Type="http://schemas.openxmlformats.org/officeDocument/2006/relationships/image" Target="media/image443.png"/><Relationship Id="rId620" Type="http://schemas.openxmlformats.org/officeDocument/2006/relationships/image" Target="media/image556.jpeg"/><Relationship Id="rId718" Type="http://schemas.openxmlformats.org/officeDocument/2006/relationships/image" Target="media/image649.png"/><Relationship Id="rId925" Type="http://schemas.openxmlformats.org/officeDocument/2006/relationships/image" Target="media/image840.png"/><Relationship Id="rId357" Type="http://schemas.openxmlformats.org/officeDocument/2006/relationships/image" Target="media/image307.png"/><Relationship Id="rId1110" Type="http://schemas.openxmlformats.org/officeDocument/2006/relationships/image" Target="media/image968.png"/><Relationship Id="rId54" Type="http://schemas.openxmlformats.org/officeDocument/2006/relationships/image" Target="media/image40.png"/><Relationship Id="rId217" Type="http://schemas.openxmlformats.org/officeDocument/2006/relationships/image" Target="media/image173.png"/><Relationship Id="rId564" Type="http://schemas.openxmlformats.org/officeDocument/2006/relationships/image" Target="media/image502.png"/><Relationship Id="rId771" Type="http://schemas.openxmlformats.org/officeDocument/2006/relationships/image" Target="media/image697.png"/><Relationship Id="rId869" Type="http://schemas.openxmlformats.org/officeDocument/2006/relationships/oleObject" Target="embeddings/oleObject72.bin"/><Relationship Id="rId424" Type="http://schemas.openxmlformats.org/officeDocument/2006/relationships/image" Target="media/image372.png"/><Relationship Id="rId631" Type="http://schemas.openxmlformats.org/officeDocument/2006/relationships/image" Target="media/image567.png"/><Relationship Id="rId729" Type="http://schemas.openxmlformats.org/officeDocument/2006/relationships/image" Target="media/image660.png"/><Relationship Id="rId1054" Type="http://schemas.openxmlformats.org/officeDocument/2006/relationships/image" Target="media/image916.png"/><Relationship Id="rId270" Type="http://schemas.openxmlformats.org/officeDocument/2006/relationships/image" Target="media/image226.png"/><Relationship Id="rId936" Type="http://schemas.openxmlformats.org/officeDocument/2006/relationships/image" Target="media/image851.png"/><Relationship Id="rId1121" Type="http://schemas.openxmlformats.org/officeDocument/2006/relationships/image" Target="media/image979.png"/><Relationship Id="rId65" Type="http://schemas.openxmlformats.org/officeDocument/2006/relationships/image" Target="media/image49.wmf"/><Relationship Id="rId130" Type="http://schemas.openxmlformats.org/officeDocument/2006/relationships/image" Target="media/image87.png"/><Relationship Id="rId368" Type="http://schemas.openxmlformats.org/officeDocument/2006/relationships/image" Target="media/image318.png"/><Relationship Id="rId575" Type="http://schemas.openxmlformats.org/officeDocument/2006/relationships/image" Target="media/image511.png"/><Relationship Id="rId782" Type="http://schemas.openxmlformats.org/officeDocument/2006/relationships/image" Target="media/image708.png"/><Relationship Id="rId228" Type="http://schemas.openxmlformats.org/officeDocument/2006/relationships/image" Target="media/image184.png"/><Relationship Id="rId435" Type="http://schemas.openxmlformats.org/officeDocument/2006/relationships/image" Target="media/image383.png"/><Relationship Id="rId642" Type="http://schemas.openxmlformats.org/officeDocument/2006/relationships/image" Target="media/image575.png"/><Relationship Id="rId1065" Type="http://schemas.openxmlformats.org/officeDocument/2006/relationships/image" Target="media/image923.png"/><Relationship Id="rId281" Type="http://schemas.openxmlformats.org/officeDocument/2006/relationships/image" Target="media/image233.png"/><Relationship Id="rId502" Type="http://schemas.openxmlformats.org/officeDocument/2006/relationships/image" Target="media/image448.png"/><Relationship Id="rId947" Type="http://schemas.openxmlformats.org/officeDocument/2006/relationships/image" Target="media/image860.png"/><Relationship Id="rId1132" Type="http://schemas.openxmlformats.org/officeDocument/2006/relationships/image" Target="media/image986.png"/><Relationship Id="rId76" Type="http://schemas.openxmlformats.org/officeDocument/2006/relationships/oleObject" Target="embeddings/oleObject15.bin"/><Relationship Id="rId141" Type="http://schemas.openxmlformats.org/officeDocument/2006/relationships/image" Target="media/image98.png"/><Relationship Id="rId379" Type="http://schemas.openxmlformats.org/officeDocument/2006/relationships/image" Target="media/image329.png"/><Relationship Id="rId586" Type="http://schemas.openxmlformats.org/officeDocument/2006/relationships/image" Target="media/image522.png"/><Relationship Id="rId793" Type="http://schemas.openxmlformats.org/officeDocument/2006/relationships/image" Target="media/image719.png"/><Relationship Id="rId807" Type="http://schemas.openxmlformats.org/officeDocument/2006/relationships/image" Target="media/image733.png"/><Relationship Id="rId7" Type="http://schemas.openxmlformats.org/officeDocument/2006/relationships/endnotes" Target="endnotes.xml"/><Relationship Id="rId239" Type="http://schemas.openxmlformats.org/officeDocument/2006/relationships/image" Target="media/image195.jpeg"/><Relationship Id="rId446" Type="http://schemas.openxmlformats.org/officeDocument/2006/relationships/image" Target="media/image392.png"/><Relationship Id="rId653" Type="http://schemas.openxmlformats.org/officeDocument/2006/relationships/image" Target="media/image586.png"/><Relationship Id="rId1076" Type="http://schemas.openxmlformats.org/officeDocument/2006/relationships/image" Target="media/image934.png"/><Relationship Id="rId292" Type="http://schemas.openxmlformats.org/officeDocument/2006/relationships/image" Target="media/image244.png"/><Relationship Id="rId306" Type="http://schemas.openxmlformats.org/officeDocument/2006/relationships/image" Target="media/image258.png"/><Relationship Id="rId860" Type="http://schemas.openxmlformats.org/officeDocument/2006/relationships/image" Target="media/image784.png"/><Relationship Id="rId958" Type="http://schemas.openxmlformats.org/officeDocument/2006/relationships/image" Target="media/image871.png"/><Relationship Id="rId1143" Type="http://schemas.openxmlformats.org/officeDocument/2006/relationships/chart" Target="charts/chart5.xml"/><Relationship Id="rId87" Type="http://schemas.openxmlformats.org/officeDocument/2006/relationships/image" Target="media/image62.wmf"/><Relationship Id="rId513" Type="http://schemas.openxmlformats.org/officeDocument/2006/relationships/image" Target="media/image459.png"/><Relationship Id="rId597" Type="http://schemas.openxmlformats.org/officeDocument/2006/relationships/image" Target="media/image533.jpeg"/><Relationship Id="rId720" Type="http://schemas.openxmlformats.org/officeDocument/2006/relationships/image" Target="media/image651.png"/><Relationship Id="rId818" Type="http://schemas.openxmlformats.org/officeDocument/2006/relationships/image" Target="media/image744.png"/><Relationship Id="rId152" Type="http://schemas.openxmlformats.org/officeDocument/2006/relationships/image" Target="media/image109.png"/><Relationship Id="rId457" Type="http://schemas.openxmlformats.org/officeDocument/2006/relationships/image" Target="media/image403.png"/><Relationship Id="rId1003" Type="http://schemas.openxmlformats.org/officeDocument/2006/relationships/image" Target="media/image882.png"/><Relationship Id="rId1087" Type="http://schemas.openxmlformats.org/officeDocument/2006/relationships/image" Target="media/image945.png"/><Relationship Id="rId664" Type="http://schemas.openxmlformats.org/officeDocument/2006/relationships/image" Target="media/image597.png"/><Relationship Id="rId871" Type="http://schemas.openxmlformats.org/officeDocument/2006/relationships/oleObject" Target="embeddings/oleObject74.bin"/><Relationship Id="rId969" Type="http://schemas.openxmlformats.org/officeDocument/2006/relationships/oleObject" Target="embeddings/oleObject83.bin"/><Relationship Id="rId14" Type="http://schemas.openxmlformats.org/officeDocument/2006/relationships/oleObject" Target="embeddings/oleObject4.bin"/><Relationship Id="rId317" Type="http://schemas.openxmlformats.org/officeDocument/2006/relationships/image" Target="media/image269.png"/><Relationship Id="rId524" Type="http://schemas.openxmlformats.org/officeDocument/2006/relationships/image" Target="media/image468.png"/><Relationship Id="rId731" Type="http://schemas.openxmlformats.org/officeDocument/2006/relationships/image" Target="media/image662.png"/><Relationship Id="rId1154" Type="http://schemas.openxmlformats.org/officeDocument/2006/relationships/image" Target="media/image994.png"/><Relationship Id="rId98" Type="http://schemas.openxmlformats.org/officeDocument/2006/relationships/oleObject" Target="embeddings/oleObject24.bin"/><Relationship Id="rId163" Type="http://schemas.openxmlformats.org/officeDocument/2006/relationships/image" Target="media/image120.png"/><Relationship Id="rId370" Type="http://schemas.openxmlformats.org/officeDocument/2006/relationships/image" Target="media/image320.png"/><Relationship Id="rId829" Type="http://schemas.openxmlformats.org/officeDocument/2006/relationships/image" Target="media/image753.png"/><Relationship Id="rId1014" Type="http://schemas.openxmlformats.org/officeDocument/2006/relationships/image" Target="media/image893.png"/><Relationship Id="rId230" Type="http://schemas.openxmlformats.org/officeDocument/2006/relationships/image" Target="media/image186.png"/><Relationship Id="rId468" Type="http://schemas.openxmlformats.org/officeDocument/2006/relationships/image" Target="media/image414.png"/><Relationship Id="rId675" Type="http://schemas.openxmlformats.org/officeDocument/2006/relationships/image" Target="media/image608.png"/><Relationship Id="rId882" Type="http://schemas.openxmlformats.org/officeDocument/2006/relationships/image" Target="media/image799.png"/><Relationship Id="rId1098" Type="http://schemas.openxmlformats.org/officeDocument/2006/relationships/image" Target="media/image956.png"/><Relationship Id="rId25" Type="http://schemas.openxmlformats.org/officeDocument/2006/relationships/image" Target="media/image11.png"/><Relationship Id="rId328" Type="http://schemas.openxmlformats.org/officeDocument/2006/relationships/oleObject" Target="embeddings/oleObject41.bin"/><Relationship Id="rId535" Type="http://schemas.openxmlformats.org/officeDocument/2006/relationships/image" Target="media/image473.png"/><Relationship Id="rId742" Type="http://schemas.openxmlformats.org/officeDocument/2006/relationships/image" Target="media/image673.png"/><Relationship Id="rId1165" Type="http://schemas.openxmlformats.org/officeDocument/2006/relationships/image" Target="media/image1005.png"/><Relationship Id="rId174" Type="http://schemas.openxmlformats.org/officeDocument/2006/relationships/image" Target="media/image130.png"/><Relationship Id="rId381" Type="http://schemas.openxmlformats.org/officeDocument/2006/relationships/image" Target="media/image331.png"/><Relationship Id="rId602" Type="http://schemas.openxmlformats.org/officeDocument/2006/relationships/image" Target="media/image538.jpeg"/><Relationship Id="rId1025" Type="http://schemas.openxmlformats.org/officeDocument/2006/relationships/image" Target="media/image904.png"/><Relationship Id="rId241" Type="http://schemas.openxmlformats.org/officeDocument/2006/relationships/image" Target="media/image197.png"/><Relationship Id="rId479" Type="http://schemas.openxmlformats.org/officeDocument/2006/relationships/image" Target="media/image425.png"/><Relationship Id="rId686" Type="http://schemas.openxmlformats.org/officeDocument/2006/relationships/image" Target="media/image619.png"/><Relationship Id="rId893" Type="http://schemas.openxmlformats.org/officeDocument/2006/relationships/image" Target="media/image810.png"/><Relationship Id="rId907" Type="http://schemas.openxmlformats.org/officeDocument/2006/relationships/oleObject" Target="embeddings/oleObject76.bin"/><Relationship Id="rId36" Type="http://schemas.openxmlformats.org/officeDocument/2006/relationships/image" Target="media/image22.png"/><Relationship Id="rId339" Type="http://schemas.openxmlformats.org/officeDocument/2006/relationships/image" Target="media/image289.png"/><Relationship Id="rId546" Type="http://schemas.openxmlformats.org/officeDocument/2006/relationships/image" Target="media/image484.png"/><Relationship Id="rId753" Type="http://schemas.openxmlformats.org/officeDocument/2006/relationships/image" Target="media/image682.png"/><Relationship Id="rId101" Type="http://schemas.openxmlformats.org/officeDocument/2006/relationships/image" Target="media/image69.wmf"/><Relationship Id="rId185" Type="http://schemas.openxmlformats.org/officeDocument/2006/relationships/image" Target="media/image141.png"/><Relationship Id="rId406" Type="http://schemas.openxmlformats.org/officeDocument/2006/relationships/image" Target="media/image354.png"/><Relationship Id="rId960" Type="http://schemas.openxmlformats.org/officeDocument/2006/relationships/image" Target="media/image873.jpeg"/><Relationship Id="rId1036" Type="http://schemas.openxmlformats.org/officeDocument/2006/relationships/oleObject" Target="embeddings/oleObject117.bin"/><Relationship Id="rId392" Type="http://schemas.openxmlformats.org/officeDocument/2006/relationships/image" Target="media/image342.png"/><Relationship Id="rId613" Type="http://schemas.openxmlformats.org/officeDocument/2006/relationships/image" Target="media/image549.png"/><Relationship Id="rId697" Type="http://schemas.openxmlformats.org/officeDocument/2006/relationships/image" Target="media/image630.png"/><Relationship Id="rId820" Type="http://schemas.openxmlformats.org/officeDocument/2006/relationships/image" Target="media/image746.png"/><Relationship Id="rId918" Type="http://schemas.openxmlformats.org/officeDocument/2006/relationships/image" Target="media/image833.png"/><Relationship Id="rId252" Type="http://schemas.openxmlformats.org/officeDocument/2006/relationships/image" Target="media/image208.png"/><Relationship Id="rId1103" Type="http://schemas.openxmlformats.org/officeDocument/2006/relationships/image" Target="media/image961.png"/><Relationship Id="rId47" Type="http://schemas.openxmlformats.org/officeDocument/2006/relationships/image" Target="media/image33.emf"/><Relationship Id="rId112" Type="http://schemas.openxmlformats.org/officeDocument/2006/relationships/image" Target="media/image74.wmf"/><Relationship Id="rId557" Type="http://schemas.openxmlformats.org/officeDocument/2006/relationships/image" Target="media/image495.png"/><Relationship Id="rId764" Type="http://schemas.openxmlformats.org/officeDocument/2006/relationships/image" Target="media/image690.png"/><Relationship Id="rId971" Type="http://schemas.openxmlformats.org/officeDocument/2006/relationships/oleObject" Target="embeddings/oleObject85.bin"/><Relationship Id="rId196" Type="http://schemas.openxmlformats.org/officeDocument/2006/relationships/image" Target="media/image152.png"/><Relationship Id="rId417" Type="http://schemas.openxmlformats.org/officeDocument/2006/relationships/image" Target="media/image365.png"/><Relationship Id="rId624" Type="http://schemas.openxmlformats.org/officeDocument/2006/relationships/image" Target="media/image560.png"/><Relationship Id="rId831" Type="http://schemas.openxmlformats.org/officeDocument/2006/relationships/image" Target="media/image755.png"/><Relationship Id="rId1047" Type="http://schemas.openxmlformats.org/officeDocument/2006/relationships/oleObject" Target="embeddings/oleObject127.bin"/><Relationship Id="rId263" Type="http://schemas.openxmlformats.org/officeDocument/2006/relationships/image" Target="media/image219.png"/><Relationship Id="rId470" Type="http://schemas.openxmlformats.org/officeDocument/2006/relationships/image" Target="media/image416.png"/><Relationship Id="rId929" Type="http://schemas.openxmlformats.org/officeDocument/2006/relationships/image" Target="media/image844.png"/><Relationship Id="rId1114" Type="http://schemas.openxmlformats.org/officeDocument/2006/relationships/image" Target="media/image972.png"/><Relationship Id="rId58" Type="http://schemas.openxmlformats.org/officeDocument/2006/relationships/oleObject" Target="embeddings/oleObject8.bin"/><Relationship Id="rId123" Type="http://schemas.openxmlformats.org/officeDocument/2006/relationships/image" Target="media/image80.png"/><Relationship Id="rId330" Type="http://schemas.openxmlformats.org/officeDocument/2006/relationships/image" Target="media/image280.png"/><Relationship Id="rId568" Type="http://schemas.openxmlformats.org/officeDocument/2006/relationships/image" Target="media/image506.png"/><Relationship Id="rId775" Type="http://schemas.openxmlformats.org/officeDocument/2006/relationships/image" Target="media/image701.png"/><Relationship Id="rId982" Type="http://schemas.openxmlformats.org/officeDocument/2006/relationships/oleObject" Target="embeddings/oleObject96.bin"/><Relationship Id="rId428" Type="http://schemas.openxmlformats.org/officeDocument/2006/relationships/image" Target="media/image376.png"/><Relationship Id="rId635" Type="http://schemas.openxmlformats.org/officeDocument/2006/relationships/image" Target="media/image571.png"/><Relationship Id="rId842" Type="http://schemas.openxmlformats.org/officeDocument/2006/relationships/image" Target="media/image766.png"/><Relationship Id="rId1058" Type="http://schemas.openxmlformats.org/officeDocument/2006/relationships/image" Target="media/image920.png"/><Relationship Id="rId274" Type="http://schemas.openxmlformats.org/officeDocument/2006/relationships/image" Target="media/image230.png"/><Relationship Id="rId481" Type="http://schemas.openxmlformats.org/officeDocument/2006/relationships/image" Target="media/image427.png"/><Relationship Id="rId702" Type="http://schemas.openxmlformats.org/officeDocument/2006/relationships/image" Target="media/image635.png"/><Relationship Id="rId1125" Type="http://schemas.openxmlformats.org/officeDocument/2006/relationships/image" Target="media/image983.png"/><Relationship Id="rId69" Type="http://schemas.openxmlformats.org/officeDocument/2006/relationships/image" Target="media/image51.wmf"/><Relationship Id="rId134" Type="http://schemas.openxmlformats.org/officeDocument/2006/relationships/image" Target="media/image91.png"/><Relationship Id="rId579" Type="http://schemas.openxmlformats.org/officeDocument/2006/relationships/image" Target="media/image515.jpeg"/><Relationship Id="rId786" Type="http://schemas.openxmlformats.org/officeDocument/2006/relationships/image" Target="media/image712.png"/><Relationship Id="rId993" Type="http://schemas.openxmlformats.org/officeDocument/2006/relationships/oleObject" Target="embeddings/oleObject107.bin"/><Relationship Id="rId341" Type="http://schemas.openxmlformats.org/officeDocument/2006/relationships/image" Target="media/image291.png"/><Relationship Id="rId439" Type="http://schemas.openxmlformats.org/officeDocument/2006/relationships/image" Target="media/image387.png"/><Relationship Id="rId646" Type="http://schemas.openxmlformats.org/officeDocument/2006/relationships/image" Target="media/image579.png"/><Relationship Id="rId1069" Type="http://schemas.openxmlformats.org/officeDocument/2006/relationships/image" Target="media/image927.png"/><Relationship Id="rId201" Type="http://schemas.openxmlformats.org/officeDocument/2006/relationships/image" Target="media/image157.png"/><Relationship Id="rId285" Type="http://schemas.openxmlformats.org/officeDocument/2006/relationships/image" Target="media/image237.png"/><Relationship Id="rId506" Type="http://schemas.openxmlformats.org/officeDocument/2006/relationships/image" Target="media/image452.png"/><Relationship Id="rId853" Type="http://schemas.openxmlformats.org/officeDocument/2006/relationships/image" Target="media/image777.png"/><Relationship Id="rId1136" Type="http://schemas.openxmlformats.org/officeDocument/2006/relationships/oleObject" Target="embeddings/oleObject140.bin"/><Relationship Id="rId492" Type="http://schemas.openxmlformats.org/officeDocument/2006/relationships/image" Target="media/image438.png"/><Relationship Id="rId713" Type="http://schemas.openxmlformats.org/officeDocument/2006/relationships/oleObject" Target="embeddings/oleObject61.bin"/><Relationship Id="rId797" Type="http://schemas.openxmlformats.org/officeDocument/2006/relationships/image" Target="media/image723.png"/><Relationship Id="rId920" Type="http://schemas.openxmlformats.org/officeDocument/2006/relationships/image" Target="media/image835.png"/><Relationship Id="rId145" Type="http://schemas.openxmlformats.org/officeDocument/2006/relationships/image" Target="media/image102.png"/><Relationship Id="rId352" Type="http://schemas.openxmlformats.org/officeDocument/2006/relationships/image" Target="media/image302.png"/><Relationship Id="rId212" Type="http://schemas.openxmlformats.org/officeDocument/2006/relationships/image" Target="media/image168.png"/><Relationship Id="rId657" Type="http://schemas.openxmlformats.org/officeDocument/2006/relationships/image" Target="media/image590.png"/><Relationship Id="rId864" Type="http://schemas.openxmlformats.org/officeDocument/2006/relationships/image" Target="media/image786.png"/><Relationship Id="rId296" Type="http://schemas.openxmlformats.org/officeDocument/2006/relationships/image" Target="media/image248.png"/><Relationship Id="rId517" Type="http://schemas.openxmlformats.org/officeDocument/2006/relationships/image" Target="media/image463.png"/><Relationship Id="rId724" Type="http://schemas.openxmlformats.org/officeDocument/2006/relationships/image" Target="media/image655.png"/><Relationship Id="rId931" Type="http://schemas.openxmlformats.org/officeDocument/2006/relationships/image" Target="media/image846.png"/><Relationship Id="rId1147" Type="http://schemas.openxmlformats.org/officeDocument/2006/relationships/chart" Target="charts/chart9.xml"/><Relationship Id="rId60" Type="http://schemas.openxmlformats.org/officeDocument/2006/relationships/image" Target="media/image45.jpeg"/><Relationship Id="rId156" Type="http://schemas.openxmlformats.org/officeDocument/2006/relationships/image" Target="media/image113.png"/><Relationship Id="rId363" Type="http://schemas.openxmlformats.org/officeDocument/2006/relationships/image" Target="media/image313.png"/><Relationship Id="rId570" Type="http://schemas.openxmlformats.org/officeDocument/2006/relationships/oleObject" Target="embeddings/oleObject56.bin"/><Relationship Id="rId1007" Type="http://schemas.openxmlformats.org/officeDocument/2006/relationships/image" Target="media/image886.png"/><Relationship Id="rId223" Type="http://schemas.openxmlformats.org/officeDocument/2006/relationships/image" Target="media/image179.png"/><Relationship Id="rId430" Type="http://schemas.openxmlformats.org/officeDocument/2006/relationships/image" Target="media/image378.png"/><Relationship Id="rId668" Type="http://schemas.openxmlformats.org/officeDocument/2006/relationships/image" Target="media/image601.png"/><Relationship Id="rId875" Type="http://schemas.openxmlformats.org/officeDocument/2006/relationships/image" Target="media/image792.png"/><Relationship Id="rId1060" Type="http://schemas.openxmlformats.org/officeDocument/2006/relationships/oleObject" Target="embeddings/oleObject132.bin"/><Relationship Id="rId18" Type="http://schemas.openxmlformats.org/officeDocument/2006/relationships/image" Target="media/image5.wmf"/><Relationship Id="rId528" Type="http://schemas.openxmlformats.org/officeDocument/2006/relationships/oleObject" Target="embeddings/oleObject51.bin"/><Relationship Id="rId735" Type="http://schemas.openxmlformats.org/officeDocument/2006/relationships/image" Target="media/image666.png"/><Relationship Id="rId942" Type="http://schemas.openxmlformats.org/officeDocument/2006/relationships/image" Target="media/image857.png"/><Relationship Id="rId1158" Type="http://schemas.openxmlformats.org/officeDocument/2006/relationships/image" Target="media/image998.png"/><Relationship Id="rId167" Type="http://schemas.openxmlformats.org/officeDocument/2006/relationships/image" Target="media/image124.png"/><Relationship Id="rId374" Type="http://schemas.openxmlformats.org/officeDocument/2006/relationships/image" Target="media/image324.png"/><Relationship Id="rId581" Type="http://schemas.openxmlformats.org/officeDocument/2006/relationships/image" Target="media/image517.png"/><Relationship Id="rId1018" Type="http://schemas.openxmlformats.org/officeDocument/2006/relationships/image" Target="media/image897.png"/><Relationship Id="rId71" Type="http://schemas.openxmlformats.org/officeDocument/2006/relationships/image" Target="media/image52.wmf"/><Relationship Id="rId234" Type="http://schemas.openxmlformats.org/officeDocument/2006/relationships/image" Target="media/image190.png"/><Relationship Id="rId679" Type="http://schemas.openxmlformats.org/officeDocument/2006/relationships/image" Target="media/image612.png"/><Relationship Id="rId802" Type="http://schemas.openxmlformats.org/officeDocument/2006/relationships/image" Target="media/image728.png"/><Relationship Id="rId886" Type="http://schemas.openxmlformats.org/officeDocument/2006/relationships/image" Target="media/image803.png"/><Relationship Id="rId2" Type="http://schemas.openxmlformats.org/officeDocument/2006/relationships/numbering" Target="numbering.xml"/><Relationship Id="rId29" Type="http://schemas.openxmlformats.org/officeDocument/2006/relationships/image" Target="media/image15.emf"/><Relationship Id="rId441" Type="http://schemas.openxmlformats.org/officeDocument/2006/relationships/image" Target="media/image389.png"/><Relationship Id="rId539" Type="http://schemas.openxmlformats.org/officeDocument/2006/relationships/image" Target="media/image477.png"/><Relationship Id="rId746" Type="http://schemas.openxmlformats.org/officeDocument/2006/relationships/image" Target="media/image677.png"/><Relationship Id="rId1071" Type="http://schemas.openxmlformats.org/officeDocument/2006/relationships/image" Target="media/image929.png"/><Relationship Id="rId1169" Type="http://schemas.openxmlformats.org/officeDocument/2006/relationships/image" Target="media/image1009.png"/><Relationship Id="rId178" Type="http://schemas.openxmlformats.org/officeDocument/2006/relationships/image" Target="media/image134.png"/><Relationship Id="rId301" Type="http://schemas.openxmlformats.org/officeDocument/2006/relationships/image" Target="media/image253.png"/><Relationship Id="rId953" Type="http://schemas.openxmlformats.org/officeDocument/2006/relationships/image" Target="media/image866.png"/><Relationship Id="rId1029" Type="http://schemas.openxmlformats.org/officeDocument/2006/relationships/image" Target="media/image908.png"/><Relationship Id="rId82" Type="http://schemas.openxmlformats.org/officeDocument/2006/relationships/image" Target="media/image58.png"/><Relationship Id="rId385" Type="http://schemas.openxmlformats.org/officeDocument/2006/relationships/image" Target="media/image335.png"/><Relationship Id="rId592" Type="http://schemas.openxmlformats.org/officeDocument/2006/relationships/image" Target="media/image528.png"/><Relationship Id="rId606" Type="http://schemas.openxmlformats.org/officeDocument/2006/relationships/image" Target="media/image542.png"/><Relationship Id="rId813" Type="http://schemas.openxmlformats.org/officeDocument/2006/relationships/image" Target="media/image739.png"/><Relationship Id="rId245" Type="http://schemas.openxmlformats.org/officeDocument/2006/relationships/image" Target="media/image201.png"/><Relationship Id="rId452" Type="http://schemas.openxmlformats.org/officeDocument/2006/relationships/image" Target="media/image398.png"/><Relationship Id="rId897" Type="http://schemas.openxmlformats.org/officeDocument/2006/relationships/image" Target="media/image814.png"/><Relationship Id="rId1082" Type="http://schemas.openxmlformats.org/officeDocument/2006/relationships/image" Target="media/image940.png"/><Relationship Id="rId105" Type="http://schemas.openxmlformats.org/officeDocument/2006/relationships/oleObject" Target="embeddings/oleObject28.bin"/><Relationship Id="rId312" Type="http://schemas.openxmlformats.org/officeDocument/2006/relationships/image" Target="media/image264.png"/><Relationship Id="rId757" Type="http://schemas.openxmlformats.org/officeDocument/2006/relationships/oleObject" Target="embeddings/oleObject65.bin"/><Relationship Id="rId964" Type="http://schemas.openxmlformats.org/officeDocument/2006/relationships/image" Target="media/image877.png"/><Relationship Id="rId93" Type="http://schemas.openxmlformats.org/officeDocument/2006/relationships/image" Target="media/image65.wmf"/><Relationship Id="rId189" Type="http://schemas.openxmlformats.org/officeDocument/2006/relationships/image" Target="media/image145.png"/><Relationship Id="rId396" Type="http://schemas.openxmlformats.org/officeDocument/2006/relationships/image" Target="media/image346.png"/><Relationship Id="rId617" Type="http://schemas.openxmlformats.org/officeDocument/2006/relationships/image" Target="media/image553.png"/><Relationship Id="rId824" Type="http://schemas.openxmlformats.org/officeDocument/2006/relationships/image" Target="media/image750.png"/><Relationship Id="rId256" Type="http://schemas.openxmlformats.org/officeDocument/2006/relationships/image" Target="media/image212.png"/><Relationship Id="rId463" Type="http://schemas.openxmlformats.org/officeDocument/2006/relationships/image" Target="media/image409.png"/><Relationship Id="rId670" Type="http://schemas.openxmlformats.org/officeDocument/2006/relationships/image" Target="media/image603.png"/><Relationship Id="rId1093" Type="http://schemas.openxmlformats.org/officeDocument/2006/relationships/image" Target="media/image951.png"/><Relationship Id="rId1107" Type="http://schemas.openxmlformats.org/officeDocument/2006/relationships/image" Target="media/image965.png"/><Relationship Id="rId116" Type="http://schemas.openxmlformats.org/officeDocument/2006/relationships/image" Target="media/image76.wmf"/><Relationship Id="rId323" Type="http://schemas.openxmlformats.org/officeDocument/2006/relationships/image" Target="media/image275.png"/><Relationship Id="rId530" Type="http://schemas.openxmlformats.org/officeDocument/2006/relationships/image" Target="media/image470.png"/><Relationship Id="rId768" Type="http://schemas.openxmlformats.org/officeDocument/2006/relationships/image" Target="media/image694.png"/><Relationship Id="rId975" Type="http://schemas.openxmlformats.org/officeDocument/2006/relationships/oleObject" Target="embeddings/oleObject89.bin"/><Relationship Id="rId1160" Type="http://schemas.openxmlformats.org/officeDocument/2006/relationships/image" Target="media/image1000.png"/><Relationship Id="rId20" Type="http://schemas.openxmlformats.org/officeDocument/2006/relationships/image" Target="media/image6.png"/><Relationship Id="rId628" Type="http://schemas.openxmlformats.org/officeDocument/2006/relationships/image" Target="media/image564.png"/><Relationship Id="rId835" Type="http://schemas.openxmlformats.org/officeDocument/2006/relationships/image" Target="media/image759.png"/><Relationship Id="rId267" Type="http://schemas.openxmlformats.org/officeDocument/2006/relationships/image" Target="media/image223.png"/><Relationship Id="rId474" Type="http://schemas.openxmlformats.org/officeDocument/2006/relationships/image" Target="media/image420.png"/><Relationship Id="rId1020" Type="http://schemas.openxmlformats.org/officeDocument/2006/relationships/image" Target="media/image899.png"/><Relationship Id="rId1118" Type="http://schemas.openxmlformats.org/officeDocument/2006/relationships/image" Target="media/image976.png"/><Relationship Id="rId127" Type="http://schemas.openxmlformats.org/officeDocument/2006/relationships/image" Target="media/image84.png"/><Relationship Id="rId681" Type="http://schemas.openxmlformats.org/officeDocument/2006/relationships/image" Target="media/image614.png"/><Relationship Id="rId779" Type="http://schemas.openxmlformats.org/officeDocument/2006/relationships/image" Target="media/image705.png"/><Relationship Id="rId902" Type="http://schemas.openxmlformats.org/officeDocument/2006/relationships/image" Target="media/image819.png"/><Relationship Id="rId986" Type="http://schemas.openxmlformats.org/officeDocument/2006/relationships/oleObject" Target="embeddings/oleObject100.bin"/><Relationship Id="rId31" Type="http://schemas.openxmlformats.org/officeDocument/2006/relationships/image" Target="media/image17.png"/><Relationship Id="rId334" Type="http://schemas.openxmlformats.org/officeDocument/2006/relationships/image" Target="media/image284.png"/><Relationship Id="rId541" Type="http://schemas.openxmlformats.org/officeDocument/2006/relationships/image" Target="media/image479.png"/><Relationship Id="rId639" Type="http://schemas.openxmlformats.org/officeDocument/2006/relationships/oleObject" Target="embeddings/oleObject59.bin"/><Relationship Id="rId1171" Type="http://schemas.openxmlformats.org/officeDocument/2006/relationships/image" Target="media/image1011.png"/><Relationship Id="rId180" Type="http://schemas.openxmlformats.org/officeDocument/2006/relationships/image" Target="media/image136.png"/><Relationship Id="rId278" Type="http://schemas.openxmlformats.org/officeDocument/2006/relationships/oleObject" Target="embeddings/oleObject40.bin"/><Relationship Id="rId401" Type="http://schemas.openxmlformats.org/officeDocument/2006/relationships/oleObject" Target="embeddings/oleObject44.bin"/><Relationship Id="rId846" Type="http://schemas.openxmlformats.org/officeDocument/2006/relationships/image" Target="media/image770.png"/><Relationship Id="rId1031" Type="http://schemas.openxmlformats.org/officeDocument/2006/relationships/image" Target="media/image910.png"/><Relationship Id="rId1129" Type="http://schemas.openxmlformats.org/officeDocument/2006/relationships/oleObject" Target="embeddings/oleObject137.bin"/><Relationship Id="rId485" Type="http://schemas.openxmlformats.org/officeDocument/2006/relationships/image" Target="media/image431.png"/><Relationship Id="rId692" Type="http://schemas.openxmlformats.org/officeDocument/2006/relationships/image" Target="media/image625.png"/><Relationship Id="rId706" Type="http://schemas.openxmlformats.org/officeDocument/2006/relationships/image" Target="media/image639.png"/><Relationship Id="rId913" Type="http://schemas.openxmlformats.org/officeDocument/2006/relationships/image" Target="media/image828.png"/><Relationship Id="rId42" Type="http://schemas.openxmlformats.org/officeDocument/2006/relationships/image" Target="media/image28.png"/><Relationship Id="rId138" Type="http://schemas.openxmlformats.org/officeDocument/2006/relationships/image" Target="media/image95.png"/><Relationship Id="rId345" Type="http://schemas.openxmlformats.org/officeDocument/2006/relationships/image" Target="media/image295.png"/><Relationship Id="rId552" Type="http://schemas.openxmlformats.org/officeDocument/2006/relationships/image" Target="media/image490.png"/><Relationship Id="rId997" Type="http://schemas.openxmlformats.org/officeDocument/2006/relationships/oleObject" Target="embeddings/oleObject111.bin"/><Relationship Id="rId191" Type="http://schemas.openxmlformats.org/officeDocument/2006/relationships/image" Target="media/image147.png"/><Relationship Id="rId205" Type="http://schemas.openxmlformats.org/officeDocument/2006/relationships/image" Target="media/image161.png"/><Relationship Id="rId412" Type="http://schemas.openxmlformats.org/officeDocument/2006/relationships/image" Target="media/image360.png"/><Relationship Id="rId857" Type="http://schemas.openxmlformats.org/officeDocument/2006/relationships/image" Target="media/image781.png"/><Relationship Id="rId1042" Type="http://schemas.openxmlformats.org/officeDocument/2006/relationships/oleObject" Target="embeddings/oleObject123.bin"/><Relationship Id="rId289" Type="http://schemas.openxmlformats.org/officeDocument/2006/relationships/image" Target="media/image241.png"/><Relationship Id="rId496" Type="http://schemas.openxmlformats.org/officeDocument/2006/relationships/image" Target="media/image442.png"/><Relationship Id="rId717" Type="http://schemas.openxmlformats.org/officeDocument/2006/relationships/image" Target="media/image648.png"/><Relationship Id="rId924" Type="http://schemas.openxmlformats.org/officeDocument/2006/relationships/image" Target="media/image839.png"/><Relationship Id="rId11" Type="http://schemas.openxmlformats.org/officeDocument/2006/relationships/image" Target="media/image3.wmf"/><Relationship Id="rId53" Type="http://schemas.openxmlformats.org/officeDocument/2006/relationships/image" Target="media/image39.png"/><Relationship Id="rId149" Type="http://schemas.openxmlformats.org/officeDocument/2006/relationships/image" Target="media/image106.png"/><Relationship Id="rId314" Type="http://schemas.openxmlformats.org/officeDocument/2006/relationships/image" Target="media/image266.png"/><Relationship Id="rId356" Type="http://schemas.openxmlformats.org/officeDocument/2006/relationships/image" Target="media/image306.png"/><Relationship Id="rId398" Type="http://schemas.openxmlformats.org/officeDocument/2006/relationships/image" Target="media/image348.png"/><Relationship Id="rId521" Type="http://schemas.openxmlformats.org/officeDocument/2006/relationships/oleObject" Target="embeddings/oleObject48.bin"/><Relationship Id="rId563" Type="http://schemas.openxmlformats.org/officeDocument/2006/relationships/image" Target="media/image501.png"/><Relationship Id="rId619" Type="http://schemas.openxmlformats.org/officeDocument/2006/relationships/image" Target="media/image555.jpeg"/><Relationship Id="rId770" Type="http://schemas.openxmlformats.org/officeDocument/2006/relationships/image" Target="media/image696.png"/><Relationship Id="rId1151" Type="http://schemas.openxmlformats.org/officeDocument/2006/relationships/image" Target="media/image991.png"/><Relationship Id="rId95" Type="http://schemas.openxmlformats.org/officeDocument/2006/relationships/image" Target="media/image66.wmf"/><Relationship Id="rId160" Type="http://schemas.openxmlformats.org/officeDocument/2006/relationships/image" Target="media/image117.jpeg"/><Relationship Id="rId216" Type="http://schemas.openxmlformats.org/officeDocument/2006/relationships/image" Target="media/image172.png"/><Relationship Id="rId423" Type="http://schemas.openxmlformats.org/officeDocument/2006/relationships/image" Target="media/image371.png"/><Relationship Id="rId826" Type="http://schemas.openxmlformats.org/officeDocument/2006/relationships/oleObject" Target="embeddings/oleObject67.bin"/><Relationship Id="rId868" Type="http://schemas.openxmlformats.org/officeDocument/2006/relationships/image" Target="media/image789.png"/><Relationship Id="rId1011" Type="http://schemas.openxmlformats.org/officeDocument/2006/relationships/image" Target="media/image890.png"/><Relationship Id="rId1053" Type="http://schemas.openxmlformats.org/officeDocument/2006/relationships/image" Target="media/image915.png"/><Relationship Id="rId1109" Type="http://schemas.openxmlformats.org/officeDocument/2006/relationships/image" Target="media/image967.png"/><Relationship Id="rId258" Type="http://schemas.openxmlformats.org/officeDocument/2006/relationships/image" Target="media/image214.png"/><Relationship Id="rId465" Type="http://schemas.openxmlformats.org/officeDocument/2006/relationships/image" Target="media/image411.png"/><Relationship Id="rId630" Type="http://schemas.openxmlformats.org/officeDocument/2006/relationships/image" Target="media/image566.png"/><Relationship Id="rId672" Type="http://schemas.openxmlformats.org/officeDocument/2006/relationships/image" Target="media/image605.png"/><Relationship Id="rId728" Type="http://schemas.openxmlformats.org/officeDocument/2006/relationships/image" Target="media/image659.png"/><Relationship Id="rId935" Type="http://schemas.openxmlformats.org/officeDocument/2006/relationships/image" Target="media/image850.png"/><Relationship Id="rId1095" Type="http://schemas.openxmlformats.org/officeDocument/2006/relationships/image" Target="media/image953.png"/><Relationship Id="rId22" Type="http://schemas.openxmlformats.org/officeDocument/2006/relationships/image" Target="media/image8.png"/><Relationship Id="rId64" Type="http://schemas.openxmlformats.org/officeDocument/2006/relationships/oleObject" Target="embeddings/oleObject9.bin"/><Relationship Id="rId118" Type="http://schemas.openxmlformats.org/officeDocument/2006/relationships/image" Target="media/image77.wmf"/><Relationship Id="rId325" Type="http://schemas.openxmlformats.org/officeDocument/2006/relationships/image" Target="media/image277.png"/><Relationship Id="rId367" Type="http://schemas.openxmlformats.org/officeDocument/2006/relationships/image" Target="media/image317.png"/><Relationship Id="rId532" Type="http://schemas.openxmlformats.org/officeDocument/2006/relationships/image" Target="media/image472.png"/><Relationship Id="rId574" Type="http://schemas.openxmlformats.org/officeDocument/2006/relationships/image" Target="media/image510.png"/><Relationship Id="rId977" Type="http://schemas.openxmlformats.org/officeDocument/2006/relationships/oleObject" Target="embeddings/oleObject91.bin"/><Relationship Id="rId1120" Type="http://schemas.openxmlformats.org/officeDocument/2006/relationships/image" Target="media/image978.png"/><Relationship Id="rId1162" Type="http://schemas.openxmlformats.org/officeDocument/2006/relationships/image" Target="media/image1002.png"/><Relationship Id="rId171" Type="http://schemas.openxmlformats.org/officeDocument/2006/relationships/image" Target="media/image127.png"/><Relationship Id="rId227" Type="http://schemas.openxmlformats.org/officeDocument/2006/relationships/image" Target="media/image183.png"/><Relationship Id="rId781" Type="http://schemas.openxmlformats.org/officeDocument/2006/relationships/image" Target="media/image707.png"/><Relationship Id="rId837" Type="http://schemas.openxmlformats.org/officeDocument/2006/relationships/image" Target="media/image761.png"/><Relationship Id="rId879" Type="http://schemas.openxmlformats.org/officeDocument/2006/relationships/image" Target="media/image796.png"/><Relationship Id="rId1022" Type="http://schemas.openxmlformats.org/officeDocument/2006/relationships/image" Target="media/image901.png"/><Relationship Id="rId269" Type="http://schemas.openxmlformats.org/officeDocument/2006/relationships/image" Target="media/image225.png"/><Relationship Id="rId434" Type="http://schemas.openxmlformats.org/officeDocument/2006/relationships/image" Target="media/image382.png"/><Relationship Id="rId476" Type="http://schemas.openxmlformats.org/officeDocument/2006/relationships/image" Target="media/image422.png"/><Relationship Id="rId641" Type="http://schemas.openxmlformats.org/officeDocument/2006/relationships/image" Target="media/image574.png"/><Relationship Id="rId683" Type="http://schemas.openxmlformats.org/officeDocument/2006/relationships/image" Target="media/image616.png"/><Relationship Id="rId739" Type="http://schemas.openxmlformats.org/officeDocument/2006/relationships/image" Target="media/image670.png"/><Relationship Id="rId890" Type="http://schemas.openxmlformats.org/officeDocument/2006/relationships/image" Target="media/image807.png"/><Relationship Id="rId904" Type="http://schemas.openxmlformats.org/officeDocument/2006/relationships/image" Target="media/image821.jpeg"/><Relationship Id="rId1064" Type="http://schemas.openxmlformats.org/officeDocument/2006/relationships/image" Target="media/image922.png"/><Relationship Id="rId33" Type="http://schemas.openxmlformats.org/officeDocument/2006/relationships/image" Target="media/image19.emf"/><Relationship Id="rId129" Type="http://schemas.openxmlformats.org/officeDocument/2006/relationships/image" Target="media/image86.png"/><Relationship Id="rId280" Type="http://schemas.openxmlformats.org/officeDocument/2006/relationships/image" Target="media/image232.png"/><Relationship Id="rId336" Type="http://schemas.openxmlformats.org/officeDocument/2006/relationships/image" Target="media/image286.png"/><Relationship Id="rId501" Type="http://schemas.openxmlformats.org/officeDocument/2006/relationships/image" Target="media/image447.png"/><Relationship Id="rId543" Type="http://schemas.openxmlformats.org/officeDocument/2006/relationships/image" Target="media/image481.png"/><Relationship Id="rId946" Type="http://schemas.openxmlformats.org/officeDocument/2006/relationships/image" Target="media/image859.png"/><Relationship Id="rId988" Type="http://schemas.openxmlformats.org/officeDocument/2006/relationships/oleObject" Target="embeddings/oleObject102.bin"/><Relationship Id="rId1131" Type="http://schemas.openxmlformats.org/officeDocument/2006/relationships/image" Target="media/image985.png"/><Relationship Id="rId1173" Type="http://schemas.openxmlformats.org/officeDocument/2006/relationships/fontTable" Target="fontTable.xml"/><Relationship Id="rId75" Type="http://schemas.openxmlformats.org/officeDocument/2006/relationships/image" Target="media/image54.wmf"/><Relationship Id="rId140" Type="http://schemas.openxmlformats.org/officeDocument/2006/relationships/image" Target="media/image97.png"/><Relationship Id="rId182" Type="http://schemas.openxmlformats.org/officeDocument/2006/relationships/image" Target="media/image138.png"/><Relationship Id="rId378" Type="http://schemas.openxmlformats.org/officeDocument/2006/relationships/image" Target="media/image328.png"/><Relationship Id="rId403" Type="http://schemas.openxmlformats.org/officeDocument/2006/relationships/image" Target="media/image351.png"/><Relationship Id="rId585" Type="http://schemas.openxmlformats.org/officeDocument/2006/relationships/image" Target="media/image521.png"/><Relationship Id="rId750" Type="http://schemas.openxmlformats.org/officeDocument/2006/relationships/oleObject" Target="embeddings/oleObject62.bin"/><Relationship Id="rId792" Type="http://schemas.openxmlformats.org/officeDocument/2006/relationships/image" Target="media/image718.png"/><Relationship Id="rId806" Type="http://schemas.openxmlformats.org/officeDocument/2006/relationships/image" Target="media/image732.png"/><Relationship Id="rId848" Type="http://schemas.openxmlformats.org/officeDocument/2006/relationships/image" Target="media/image772.png"/><Relationship Id="rId1033" Type="http://schemas.openxmlformats.org/officeDocument/2006/relationships/oleObject" Target="embeddings/oleObject114.bin"/><Relationship Id="rId6" Type="http://schemas.openxmlformats.org/officeDocument/2006/relationships/footnotes" Target="footnotes.xml"/><Relationship Id="rId238" Type="http://schemas.openxmlformats.org/officeDocument/2006/relationships/image" Target="media/image194.png"/><Relationship Id="rId445" Type="http://schemas.openxmlformats.org/officeDocument/2006/relationships/image" Target="media/image391.png"/><Relationship Id="rId487" Type="http://schemas.openxmlformats.org/officeDocument/2006/relationships/image" Target="media/image433.png"/><Relationship Id="rId610" Type="http://schemas.openxmlformats.org/officeDocument/2006/relationships/image" Target="media/image546.jpeg"/><Relationship Id="rId652" Type="http://schemas.openxmlformats.org/officeDocument/2006/relationships/image" Target="media/image585.png"/><Relationship Id="rId694" Type="http://schemas.openxmlformats.org/officeDocument/2006/relationships/image" Target="media/image627.png"/><Relationship Id="rId708" Type="http://schemas.openxmlformats.org/officeDocument/2006/relationships/image" Target="media/image641.png"/><Relationship Id="rId915" Type="http://schemas.openxmlformats.org/officeDocument/2006/relationships/image" Target="media/image830.png"/><Relationship Id="rId1075" Type="http://schemas.openxmlformats.org/officeDocument/2006/relationships/image" Target="media/image933.png"/><Relationship Id="rId291" Type="http://schemas.openxmlformats.org/officeDocument/2006/relationships/image" Target="media/image243.png"/><Relationship Id="rId305" Type="http://schemas.openxmlformats.org/officeDocument/2006/relationships/image" Target="media/image257.png"/><Relationship Id="rId347" Type="http://schemas.openxmlformats.org/officeDocument/2006/relationships/image" Target="media/image297.png"/><Relationship Id="rId512" Type="http://schemas.openxmlformats.org/officeDocument/2006/relationships/image" Target="media/image458.png"/><Relationship Id="rId957" Type="http://schemas.openxmlformats.org/officeDocument/2006/relationships/image" Target="media/image870.jpeg"/><Relationship Id="rId999" Type="http://schemas.openxmlformats.org/officeDocument/2006/relationships/oleObject" Target="embeddings/oleObject113.bin"/><Relationship Id="rId1100" Type="http://schemas.openxmlformats.org/officeDocument/2006/relationships/image" Target="media/image958.png"/><Relationship Id="rId1142" Type="http://schemas.openxmlformats.org/officeDocument/2006/relationships/chart" Target="charts/chart4.xml"/><Relationship Id="rId44" Type="http://schemas.openxmlformats.org/officeDocument/2006/relationships/image" Target="media/image30.png"/><Relationship Id="rId86" Type="http://schemas.openxmlformats.org/officeDocument/2006/relationships/oleObject" Target="embeddings/oleObject18.bin"/><Relationship Id="rId151" Type="http://schemas.openxmlformats.org/officeDocument/2006/relationships/image" Target="media/image108.png"/><Relationship Id="rId389" Type="http://schemas.openxmlformats.org/officeDocument/2006/relationships/image" Target="media/image339.png"/><Relationship Id="rId554" Type="http://schemas.openxmlformats.org/officeDocument/2006/relationships/image" Target="media/image492.png"/><Relationship Id="rId596" Type="http://schemas.openxmlformats.org/officeDocument/2006/relationships/image" Target="media/image532.jpeg"/><Relationship Id="rId761" Type="http://schemas.openxmlformats.org/officeDocument/2006/relationships/image" Target="media/image687.png"/><Relationship Id="rId817" Type="http://schemas.openxmlformats.org/officeDocument/2006/relationships/image" Target="media/image743.png"/><Relationship Id="rId859" Type="http://schemas.openxmlformats.org/officeDocument/2006/relationships/image" Target="media/image783.png"/><Relationship Id="rId1002" Type="http://schemas.openxmlformats.org/officeDocument/2006/relationships/image" Target="media/image881.png"/><Relationship Id="rId193" Type="http://schemas.openxmlformats.org/officeDocument/2006/relationships/image" Target="media/image149.png"/><Relationship Id="rId207" Type="http://schemas.openxmlformats.org/officeDocument/2006/relationships/image" Target="media/image163.png"/><Relationship Id="rId249" Type="http://schemas.openxmlformats.org/officeDocument/2006/relationships/image" Target="media/image205.png"/><Relationship Id="rId414" Type="http://schemas.openxmlformats.org/officeDocument/2006/relationships/image" Target="media/image362.png"/><Relationship Id="rId456" Type="http://schemas.openxmlformats.org/officeDocument/2006/relationships/image" Target="media/image402.png"/><Relationship Id="rId498" Type="http://schemas.openxmlformats.org/officeDocument/2006/relationships/image" Target="media/image444.png"/><Relationship Id="rId621" Type="http://schemas.openxmlformats.org/officeDocument/2006/relationships/image" Target="media/image557.png"/><Relationship Id="rId663" Type="http://schemas.openxmlformats.org/officeDocument/2006/relationships/image" Target="media/image596.png"/><Relationship Id="rId870" Type="http://schemas.openxmlformats.org/officeDocument/2006/relationships/oleObject" Target="embeddings/oleObject73.bin"/><Relationship Id="rId1044" Type="http://schemas.openxmlformats.org/officeDocument/2006/relationships/oleObject" Target="embeddings/oleObject125.bin"/><Relationship Id="rId1086" Type="http://schemas.openxmlformats.org/officeDocument/2006/relationships/image" Target="media/image944.png"/><Relationship Id="rId13" Type="http://schemas.openxmlformats.org/officeDocument/2006/relationships/oleObject" Target="embeddings/oleObject3.bin"/><Relationship Id="rId109" Type="http://schemas.openxmlformats.org/officeDocument/2006/relationships/oleObject" Target="embeddings/oleObject30.bin"/><Relationship Id="rId260" Type="http://schemas.openxmlformats.org/officeDocument/2006/relationships/image" Target="media/image216.png"/><Relationship Id="rId316" Type="http://schemas.openxmlformats.org/officeDocument/2006/relationships/image" Target="media/image268.png"/><Relationship Id="rId523" Type="http://schemas.openxmlformats.org/officeDocument/2006/relationships/image" Target="media/image467.png"/><Relationship Id="rId719" Type="http://schemas.openxmlformats.org/officeDocument/2006/relationships/image" Target="media/image650.png"/><Relationship Id="rId926" Type="http://schemas.openxmlformats.org/officeDocument/2006/relationships/image" Target="media/image841.png"/><Relationship Id="rId968" Type="http://schemas.openxmlformats.org/officeDocument/2006/relationships/oleObject" Target="embeddings/oleObject82.bin"/><Relationship Id="rId1111" Type="http://schemas.openxmlformats.org/officeDocument/2006/relationships/image" Target="media/image969.png"/><Relationship Id="rId1153" Type="http://schemas.openxmlformats.org/officeDocument/2006/relationships/image" Target="media/image993.png"/><Relationship Id="rId55" Type="http://schemas.openxmlformats.org/officeDocument/2006/relationships/image" Target="media/image41.png"/><Relationship Id="rId97" Type="http://schemas.openxmlformats.org/officeDocument/2006/relationships/image" Target="media/image67.wmf"/><Relationship Id="rId120" Type="http://schemas.openxmlformats.org/officeDocument/2006/relationships/image" Target="media/image78.wmf"/><Relationship Id="rId358" Type="http://schemas.openxmlformats.org/officeDocument/2006/relationships/image" Target="media/image308.png"/><Relationship Id="rId565" Type="http://schemas.openxmlformats.org/officeDocument/2006/relationships/image" Target="media/image503.png"/><Relationship Id="rId730" Type="http://schemas.openxmlformats.org/officeDocument/2006/relationships/image" Target="media/image661.png"/><Relationship Id="rId772" Type="http://schemas.openxmlformats.org/officeDocument/2006/relationships/image" Target="media/image698.png"/><Relationship Id="rId828" Type="http://schemas.openxmlformats.org/officeDocument/2006/relationships/image" Target="media/image752.png"/><Relationship Id="rId1013" Type="http://schemas.openxmlformats.org/officeDocument/2006/relationships/image" Target="media/image892.png"/><Relationship Id="rId162" Type="http://schemas.openxmlformats.org/officeDocument/2006/relationships/image" Target="media/image119.jpeg"/><Relationship Id="rId218" Type="http://schemas.openxmlformats.org/officeDocument/2006/relationships/image" Target="media/image174.png"/><Relationship Id="rId425" Type="http://schemas.openxmlformats.org/officeDocument/2006/relationships/image" Target="media/image373.png"/><Relationship Id="rId467" Type="http://schemas.openxmlformats.org/officeDocument/2006/relationships/image" Target="media/image413.png"/><Relationship Id="rId632" Type="http://schemas.openxmlformats.org/officeDocument/2006/relationships/image" Target="media/image568.png"/><Relationship Id="rId1055" Type="http://schemas.openxmlformats.org/officeDocument/2006/relationships/image" Target="media/image917.png"/><Relationship Id="rId1097" Type="http://schemas.openxmlformats.org/officeDocument/2006/relationships/image" Target="media/image955.png"/><Relationship Id="rId271" Type="http://schemas.openxmlformats.org/officeDocument/2006/relationships/image" Target="media/image227.png"/><Relationship Id="rId674" Type="http://schemas.openxmlformats.org/officeDocument/2006/relationships/image" Target="media/image607.png"/><Relationship Id="rId881" Type="http://schemas.openxmlformats.org/officeDocument/2006/relationships/image" Target="media/image798.png"/><Relationship Id="rId937" Type="http://schemas.openxmlformats.org/officeDocument/2006/relationships/image" Target="media/image852.png"/><Relationship Id="rId979" Type="http://schemas.openxmlformats.org/officeDocument/2006/relationships/oleObject" Target="embeddings/oleObject93.bin"/><Relationship Id="rId1122" Type="http://schemas.openxmlformats.org/officeDocument/2006/relationships/image" Target="media/image980.png"/><Relationship Id="rId24" Type="http://schemas.openxmlformats.org/officeDocument/2006/relationships/image" Target="media/image10.emf"/><Relationship Id="rId66" Type="http://schemas.openxmlformats.org/officeDocument/2006/relationships/oleObject" Target="embeddings/oleObject10.bin"/><Relationship Id="rId131" Type="http://schemas.openxmlformats.org/officeDocument/2006/relationships/image" Target="media/image88.png"/><Relationship Id="rId327" Type="http://schemas.openxmlformats.org/officeDocument/2006/relationships/image" Target="media/image279.png"/><Relationship Id="rId369" Type="http://schemas.openxmlformats.org/officeDocument/2006/relationships/image" Target="media/image319.png"/><Relationship Id="rId534" Type="http://schemas.openxmlformats.org/officeDocument/2006/relationships/oleObject" Target="embeddings/oleObject54.bin"/><Relationship Id="rId576" Type="http://schemas.openxmlformats.org/officeDocument/2006/relationships/image" Target="media/image512.png"/><Relationship Id="rId741" Type="http://schemas.openxmlformats.org/officeDocument/2006/relationships/image" Target="media/image672.png"/><Relationship Id="rId783" Type="http://schemas.openxmlformats.org/officeDocument/2006/relationships/image" Target="media/image709.png"/><Relationship Id="rId839" Type="http://schemas.openxmlformats.org/officeDocument/2006/relationships/image" Target="media/image763.png"/><Relationship Id="rId990" Type="http://schemas.openxmlformats.org/officeDocument/2006/relationships/oleObject" Target="embeddings/oleObject104.bin"/><Relationship Id="rId1164" Type="http://schemas.openxmlformats.org/officeDocument/2006/relationships/image" Target="media/image1004.png"/><Relationship Id="rId173" Type="http://schemas.openxmlformats.org/officeDocument/2006/relationships/image" Target="media/image129.png"/><Relationship Id="rId229" Type="http://schemas.openxmlformats.org/officeDocument/2006/relationships/image" Target="media/image185.png"/><Relationship Id="rId380" Type="http://schemas.openxmlformats.org/officeDocument/2006/relationships/image" Target="media/image330.png"/><Relationship Id="rId436" Type="http://schemas.openxmlformats.org/officeDocument/2006/relationships/image" Target="media/image384.png"/><Relationship Id="rId601" Type="http://schemas.openxmlformats.org/officeDocument/2006/relationships/image" Target="media/image537.jpeg"/><Relationship Id="rId643" Type="http://schemas.openxmlformats.org/officeDocument/2006/relationships/image" Target="media/image576.png"/><Relationship Id="rId1024" Type="http://schemas.openxmlformats.org/officeDocument/2006/relationships/image" Target="media/image903.png"/><Relationship Id="rId1066" Type="http://schemas.openxmlformats.org/officeDocument/2006/relationships/image" Target="media/image924.png"/><Relationship Id="rId240" Type="http://schemas.openxmlformats.org/officeDocument/2006/relationships/image" Target="media/image196.png"/><Relationship Id="rId478" Type="http://schemas.openxmlformats.org/officeDocument/2006/relationships/image" Target="media/image424.png"/><Relationship Id="rId685" Type="http://schemas.openxmlformats.org/officeDocument/2006/relationships/image" Target="media/image618.png"/><Relationship Id="rId850" Type="http://schemas.openxmlformats.org/officeDocument/2006/relationships/image" Target="media/image774.png"/><Relationship Id="rId892" Type="http://schemas.openxmlformats.org/officeDocument/2006/relationships/image" Target="media/image809.png"/><Relationship Id="rId906" Type="http://schemas.openxmlformats.org/officeDocument/2006/relationships/image" Target="media/image823.png"/><Relationship Id="rId948" Type="http://schemas.openxmlformats.org/officeDocument/2006/relationships/image" Target="media/image861.png"/><Relationship Id="rId1133" Type="http://schemas.openxmlformats.org/officeDocument/2006/relationships/image" Target="media/image987.png"/><Relationship Id="rId35" Type="http://schemas.openxmlformats.org/officeDocument/2006/relationships/image" Target="media/image21.png"/><Relationship Id="rId77" Type="http://schemas.openxmlformats.org/officeDocument/2006/relationships/image" Target="media/image55.wmf"/><Relationship Id="rId100" Type="http://schemas.openxmlformats.org/officeDocument/2006/relationships/oleObject" Target="embeddings/oleObject25.bin"/><Relationship Id="rId282" Type="http://schemas.openxmlformats.org/officeDocument/2006/relationships/image" Target="media/image234.png"/><Relationship Id="rId338" Type="http://schemas.openxmlformats.org/officeDocument/2006/relationships/image" Target="media/image288.png"/><Relationship Id="rId503" Type="http://schemas.openxmlformats.org/officeDocument/2006/relationships/image" Target="media/image449.png"/><Relationship Id="rId545" Type="http://schemas.openxmlformats.org/officeDocument/2006/relationships/image" Target="media/image483.png"/><Relationship Id="rId587" Type="http://schemas.openxmlformats.org/officeDocument/2006/relationships/image" Target="media/image523.png"/><Relationship Id="rId710" Type="http://schemas.openxmlformats.org/officeDocument/2006/relationships/image" Target="media/image643.png"/><Relationship Id="rId752" Type="http://schemas.openxmlformats.org/officeDocument/2006/relationships/image" Target="media/image681.png"/><Relationship Id="rId808" Type="http://schemas.openxmlformats.org/officeDocument/2006/relationships/image" Target="media/image734.png"/><Relationship Id="rId8" Type="http://schemas.openxmlformats.org/officeDocument/2006/relationships/image" Target="media/image1.png"/><Relationship Id="rId142" Type="http://schemas.openxmlformats.org/officeDocument/2006/relationships/image" Target="media/image99.jpeg"/><Relationship Id="rId184" Type="http://schemas.openxmlformats.org/officeDocument/2006/relationships/image" Target="media/image140.png"/><Relationship Id="rId391" Type="http://schemas.openxmlformats.org/officeDocument/2006/relationships/image" Target="media/image341.png"/><Relationship Id="rId405" Type="http://schemas.openxmlformats.org/officeDocument/2006/relationships/image" Target="media/image353.png"/><Relationship Id="rId447" Type="http://schemas.openxmlformats.org/officeDocument/2006/relationships/image" Target="media/image393.png"/><Relationship Id="rId612" Type="http://schemas.openxmlformats.org/officeDocument/2006/relationships/image" Target="media/image548.png"/><Relationship Id="rId794" Type="http://schemas.openxmlformats.org/officeDocument/2006/relationships/image" Target="media/image720.png"/><Relationship Id="rId1035" Type="http://schemas.openxmlformats.org/officeDocument/2006/relationships/oleObject" Target="embeddings/oleObject116.bin"/><Relationship Id="rId1077" Type="http://schemas.openxmlformats.org/officeDocument/2006/relationships/image" Target="media/image935.png"/><Relationship Id="rId251" Type="http://schemas.openxmlformats.org/officeDocument/2006/relationships/image" Target="media/image207.png"/><Relationship Id="rId489" Type="http://schemas.openxmlformats.org/officeDocument/2006/relationships/image" Target="media/image435.png"/><Relationship Id="rId654" Type="http://schemas.openxmlformats.org/officeDocument/2006/relationships/image" Target="media/image587.png"/><Relationship Id="rId696" Type="http://schemas.openxmlformats.org/officeDocument/2006/relationships/image" Target="media/image629.png"/><Relationship Id="rId861" Type="http://schemas.openxmlformats.org/officeDocument/2006/relationships/image" Target="media/image785.png"/><Relationship Id="rId917" Type="http://schemas.openxmlformats.org/officeDocument/2006/relationships/image" Target="media/image832.png"/><Relationship Id="rId959" Type="http://schemas.openxmlformats.org/officeDocument/2006/relationships/image" Target="media/image872.png"/><Relationship Id="rId1102" Type="http://schemas.openxmlformats.org/officeDocument/2006/relationships/image" Target="media/image960.png"/><Relationship Id="rId46" Type="http://schemas.openxmlformats.org/officeDocument/2006/relationships/image" Target="media/image32.png"/><Relationship Id="rId293" Type="http://schemas.openxmlformats.org/officeDocument/2006/relationships/image" Target="media/image245.png"/><Relationship Id="rId307" Type="http://schemas.openxmlformats.org/officeDocument/2006/relationships/image" Target="media/image259.png"/><Relationship Id="rId349" Type="http://schemas.openxmlformats.org/officeDocument/2006/relationships/image" Target="media/image299.png"/><Relationship Id="rId514" Type="http://schemas.openxmlformats.org/officeDocument/2006/relationships/image" Target="media/image460.png"/><Relationship Id="rId556" Type="http://schemas.openxmlformats.org/officeDocument/2006/relationships/image" Target="media/image494.png"/><Relationship Id="rId721" Type="http://schemas.openxmlformats.org/officeDocument/2006/relationships/image" Target="media/image652.png"/><Relationship Id="rId763" Type="http://schemas.openxmlformats.org/officeDocument/2006/relationships/image" Target="media/image689.png"/><Relationship Id="rId1144" Type="http://schemas.openxmlformats.org/officeDocument/2006/relationships/chart" Target="charts/chart6.xml"/><Relationship Id="rId88" Type="http://schemas.openxmlformats.org/officeDocument/2006/relationships/oleObject" Target="embeddings/oleObject19.bin"/><Relationship Id="rId111" Type="http://schemas.openxmlformats.org/officeDocument/2006/relationships/oleObject" Target="embeddings/oleObject31.bin"/><Relationship Id="rId153" Type="http://schemas.openxmlformats.org/officeDocument/2006/relationships/image" Target="media/image110.png"/><Relationship Id="rId195" Type="http://schemas.openxmlformats.org/officeDocument/2006/relationships/image" Target="media/image151.png"/><Relationship Id="rId209" Type="http://schemas.openxmlformats.org/officeDocument/2006/relationships/image" Target="media/image165.png"/><Relationship Id="rId360" Type="http://schemas.openxmlformats.org/officeDocument/2006/relationships/image" Target="media/image310.png"/><Relationship Id="rId416" Type="http://schemas.openxmlformats.org/officeDocument/2006/relationships/image" Target="media/image364.png"/><Relationship Id="rId598" Type="http://schemas.openxmlformats.org/officeDocument/2006/relationships/image" Target="media/image534.jpeg"/><Relationship Id="rId819" Type="http://schemas.openxmlformats.org/officeDocument/2006/relationships/image" Target="media/image745.png"/><Relationship Id="rId970" Type="http://schemas.openxmlformats.org/officeDocument/2006/relationships/oleObject" Target="embeddings/oleObject84.bin"/><Relationship Id="rId1004" Type="http://schemas.openxmlformats.org/officeDocument/2006/relationships/image" Target="media/image883.png"/><Relationship Id="rId1046" Type="http://schemas.openxmlformats.org/officeDocument/2006/relationships/oleObject" Target="embeddings/oleObject126.bin"/><Relationship Id="rId220" Type="http://schemas.openxmlformats.org/officeDocument/2006/relationships/image" Target="media/image176.png"/><Relationship Id="rId458" Type="http://schemas.openxmlformats.org/officeDocument/2006/relationships/image" Target="media/image404.png"/><Relationship Id="rId623" Type="http://schemas.openxmlformats.org/officeDocument/2006/relationships/image" Target="media/image559.png"/><Relationship Id="rId665" Type="http://schemas.openxmlformats.org/officeDocument/2006/relationships/image" Target="media/image598.png"/><Relationship Id="rId830" Type="http://schemas.openxmlformats.org/officeDocument/2006/relationships/image" Target="media/image754.png"/><Relationship Id="rId872" Type="http://schemas.openxmlformats.org/officeDocument/2006/relationships/oleObject" Target="embeddings/oleObject75.bin"/><Relationship Id="rId928" Type="http://schemas.openxmlformats.org/officeDocument/2006/relationships/image" Target="media/image843.png"/><Relationship Id="rId1088" Type="http://schemas.openxmlformats.org/officeDocument/2006/relationships/image" Target="media/image946.png"/><Relationship Id="rId15" Type="http://schemas.openxmlformats.org/officeDocument/2006/relationships/oleObject" Target="embeddings/oleObject5.bin"/><Relationship Id="rId57" Type="http://schemas.openxmlformats.org/officeDocument/2006/relationships/image" Target="media/image43.wmf"/><Relationship Id="rId262" Type="http://schemas.openxmlformats.org/officeDocument/2006/relationships/image" Target="media/image218.png"/><Relationship Id="rId318" Type="http://schemas.openxmlformats.org/officeDocument/2006/relationships/image" Target="media/image270.png"/><Relationship Id="rId525" Type="http://schemas.openxmlformats.org/officeDocument/2006/relationships/oleObject" Target="embeddings/oleObject49.bin"/><Relationship Id="rId567" Type="http://schemas.openxmlformats.org/officeDocument/2006/relationships/image" Target="media/image505.png"/><Relationship Id="rId732" Type="http://schemas.openxmlformats.org/officeDocument/2006/relationships/image" Target="media/image663.png"/><Relationship Id="rId1113" Type="http://schemas.openxmlformats.org/officeDocument/2006/relationships/image" Target="media/image971.png"/><Relationship Id="rId1155" Type="http://schemas.openxmlformats.org/officeDocument/2006/relationships/image" Target="media/image995.png"/><Relationship Id="rId99" Type="http://schemas.openxmlformats.org/officeDocument/2006/relationships/image" Target="media/image68.wmf"/><Relationship Id="rId122" Type="http://schemas.openxmlformats.org/officeDocument/2006/relationships/image" Target="media/image79.png"/><Relationship Id="rId164" Type="http://schemas.openxmlformats.org/officeDocument/2006/relationships/image" Target="media/image121.png"/><Relationship Id="rId371" Type="http://schemas.openxmlformats.org/officeDocument/2006/relationships/image" Target="media/image321.png"/><Relationship Id="rId774" Type="http://schemas.openxmlformats.org/officeDocument/2006/relationships/image" Target="media/image700.png"/><Relationship Id="rId981" Type="http://schemas.openxmlformats.org/officeDocument/2006/relationships/oleObject" Target="embeddings/oleObject95.bin"/><Relationship Id="rId1015" Type="http://schemas.openxmlformats.org/officeDocument/2006/relationships/image" Target="media/image894.png"/><Relationship Id="rId1057" Type="http://schemas.openxmlformats.org/officeDocument/2006/relationships/image" Target="media/image919.png"/><Relationship Id="rId427" Type="http://schemas.openxmlformats.org/officeDocument/2006/relationships/image" Target="media/image375.png"/><Relationship Id="rId469" Type="http://schemas.openxmlformats.org/officeDocument/2006/relationships/image" Target="media/image415.png"/><Relationship Id="rId634" Type="http://schemas.openxmlformats.org/officeDocument/2006/relationships/image" Target="media/image570.png"/><Relationship Id="rId676" Type="http://schemas.openxmlformats.org/officeDocument/2006/relationships/image" Target="media/image609.png"/><Relationship Id="rId841" Type="http://schemas.openxmlformats.org/officeDocument/2006/relationships/image" Target="media/image765.png"/><Relationship Id="rId883" Type="http://schemas.openxmlformats.org/officeDocument/2006/relationships/image" Target="media/image800.png"/><Relationship Id="rId1099" Type="http://schemas.openxmlformats.org/officeDocument/2006/relationships/image" Target="media/image957.png"/><Relationship Id="rId26" Type="http://schemas.openxmlformats.org/officeDocument/2006/relationships/image" Target="media/image12.png"/><Relationship Id="rId231" Type="http://schemas.openxmlformats.org/officeDocument/2006/relationships/image" Target="media/image187.png"/><Relationship Id="rId273" Type="http://schemas.openxmlformats.org/officeDocument/2006/relationships/image" Target="media/image229.png"/><Relationship Id="rId329" Type="http://schemas.openxmlformats.org/officeDocument/2006/relationships/oleObject" Target="embeddings/oleObject42.bin"/><Relationship Id="rId480" Type="http://schemas.openxmlformats.org/officeDocument/2006/relationships/image" Target="media/image426.png"/><Relationship Id="rId536" Type="http://schemas.openxmlformats.org/officeDocument/2006/relationships/image" Target="media/image474.jpeg"/><Relationship Id="rId701" Type="http://schemas.openxmlformats.org/officeDocument/2006/relationships/image" Target="media/image634.png"/><Relationship Id="rId939" Type="http://schemas.openxmlformats.org/officeDocument/2006/relationships/image" Target="media/image854.png"/><Relationship Id="rId1124" Type="http://schemas.openxmlformats.org/officeDocument/2006/relationships/image" Target="media/image982.png"/><Relationship Id="rId1166" Type="http://schemas.openxmlformats.org/officeDocument/2006/relationships/image" Target="media/image1006.png"/><Relationship Id="rId68" Type="http://schemas.openxmlformats.org/officeDocument/2006/relationships/oleObject" Target="embeddings/oleObject11.bin"/><Relationship Id="rId133" Type="http://schemas.openxmlformats.org/officeDocument/2006/relationships/image" Target="media/image90.png"/><Relationship Id="rId175" Type="http://schemas.openxmlformats.org/officeDocument/2006/relationships/image" Target="media/image131.png"/><Relationship Id="rId340" Type="http://schemas.openxmlformats.org/officeDocument/2006/relationships/image" Target="media/image290.png"/><Relationship Id="rId578" Type="http://schemas.openxmlformats.org/officeDocument/2006/relationships/image" Target="media/image514.png"/><Relationship Id="rId743" Type="http://schemas.openxmlformats.org/officeDocument/2006/relationships/image" Target="media/image674.png"/><Relationship Id="rId785" Type="http://schemas.openxmlformats.org/officeDocument/2006/relationships/image" Target="media/image711.png"/><Relationship Id="rId950" Type="http://schemas.openxmlformats.org/officeDocument/2006/relationships/image" Target="media/image863.png"/><Relationship Id="rId992" Type="http://schemas.openxmlformats.org/officeDocument/2006/relationships/oleObject" Target="embeddings/oleObject106.bin"/><Relationship Id="rId1026" Type="http://schemas.openxmlformats.org/officeDocument/2006/relationships/image" Target="media/image905.png"/><Relationship Id="rId200" Type="http://schemas.openxmlformats.org/officeDocument/2006/relationships/image" Target="media/image156.png"/><Relationship Id="rId382" Type="http://schemas.openxmlformats.org/officeDocument/2006/relationships/image" Target="media/image332.png"/><Relationship Id="rId438" Type="http://schemas.openxmlformats.org/officeDocument/2006/relationships/image" Target="media/image386.png"/><Relationship Id="rId603" Type="http://schemas.openxmlformats.org/officeDocument/2006/relationships/image" Target="media/image539.jpeg"/><Relationship Id="rId645" Type="http://schemas.openxmlformats.org/officeDocument/2006/relationships/image" Target="media/image578.png"/><Relationship Id="rId687" Type="http://schemas.openxmlformats.org/officeDocument/2006/relationships/image" Target="media/image620.png"/><Relationship Id="rId810" Type="http://schemas.openxmlformats.org/officeDocument/2006/relationships/image" Target="media/image736.png"/><Relationship Id="rId852" Type="http://schemas.openxmlformats.org/officeDocument/2006/relationships/image" Target="media/image776.png"/><Relationship Id="rId908" Type="http://schemas.openxmlformats.org/officeDocument/2006/relationships/oleObject" Target="embeddings/oleObject77.bin"/><Relationship Id="rId1068" Type="http://schemas.openxmlformats.org/officeDocument/2006/relationships/image" Target="media/image926.png"/><Relationship Id="rId242" Type="http://schemas.openxmlformats.org/officeDocument/2006/relationships/image" Target="media/image198.png"/><Relationship Id="rId284" Type="http://schemas.openxmlformats.org/officeDocument/2006/relationships/image" Target="media/image236.png"/><Relationship Id="rId491" Type="http://schemas.openxmlformats.org/officeDocument/2006/relationships/image" Target="media/image437.png"/><Relationship Id="rId505" Type="http://schemas.openxmlformats.org/officeDocument/2006/relationships/image" Target="media/image451.png"/><Relationship Id="rId712" Type="http://schemas.openxmlformats.org/officeDocument/2006/relationships/oleObject" Target="embeddings/oleObject60.bin"/><Relationship Id="rId894" Type="http://schemas.openxmlformats.org/officeDocument/2006/relationships/image" Target="media/image811.png"/><Relationship Id="rId1135" Type="http://schemas.openxmlformats.org/officeDocument/2006/relationships/oleObject" Target="embeddings/oleObject139.bin"/><Relationship Id="rId37" Type="http://schemas.openxmlformats.org/officeDocument/2006/relationships/image" Target="media/image23.png"/><Relationship Id="rId79" Type="http://schemas.openxmlformats.org/officeDocument/2006/relationships/image" Target="media/image56.wmf"/><Relationship Id="rId102" Type="http://schemas.openxmlformats.org/officeDocument/2006/relationships/oleObject" Target="embeddings/oleObject26.bin"/><Relationship Id="rId144" Type="http://schemas.openxmlformats.org/officeDocument/2006/relationships/image" Target="media/image101.png"/><Relationship Id="rId547" Type="http://schemas.openxmlformats.org/officeDocument/2006/relationships/image" Target="media/image485.png"/><Relationship Id="rId589" Type="http://schemas.openxmlformats.org/officeDocument/2006/relationships/image" Target="media/image525.png"/><Relationship Id="rId754" Type="http://schemas.openxmlformats.org/officeDocument/2006/relationships/image" Target="media/image683.png"/><Relationship Id="rId796" Type="http://schemas.openxmlformats.org/officeDocument/2006/relationships/image" Target="media/image722.png"/><Relationship Id="rId961" Type="http://schemas.openxmlformats.org/officeDocument/2006/relationships/image" Target="media/image874.png"/><Relationship Id="rId90" Type="http://schemas.openxmlformats.org/officeDocument/2006/relationships/oleObject" Target="embeddings/oleObject20.bin"/><Relationship Id="rId186" Type="http://schemas.openxmlformats.org/officeDocument/2006/relationships/image" Target="media/image142.png"/><Relationship Id="rId351" Type="http://schemas.openxmlformats.org/officeDocument/2006/relationships/image" Target="media/image301.png"/><Relationship Id="rId393" Type="http://schemas.openxmlformats.org/officeDocument/2006/relationships/image" Target="media/image343.png"/><Relationship Id="rId407" Type="http://schemas.openxmlformats.org/officeDocument/2006/relationships/image" Target="media/image355.png"/><Relationship Id="rId449" Type="http://schemas.openxmlformats.org/officeDocument/2006/relationships/image" Target="media/image395.png"/><Relationship Id="rId614" Type="http://schemas.openxmlformats.org/officeDocument/2006/relationships/image" Target="media/image550.jpeg"/><Relationship Id="rId656" Type="http://schemas.openxmlformats.org/officeDocument/2006/relationships/image" Target="media/image589.png"/><Relationship Id="rId821" Type="http://schemas.openxmlformats.org/officeDocument/2006/relationships/image" Target="media/image747.png"/><Relationship Id="rId863" Type="http://schemas.openxmlformats.org/officeDocument/2006/relationships/oleObject" Target="embeddings/oleObject70.bin"/><Relationship Id="rId1037" Type="http://schemas.openxmlformats.org/officeDocument/2006/relationships/oleObject" Target="embeddings/oleObject118.bin"/><Relationship Id="rId1079" Type="http://schemas.openxmlformats.org/officeDocument/2006/relationships/image" Target="media/image937.png"/><Relationship Id="rId211" Type="http://schemas.openxmlformats.org/officeDocument/2006/relationships/image" Target="media/image167.png"/><Relationship Id="rId253" Type="http://schemas.openxmlformats.org/officeDocument/2006/relationships/image" Target="media/image209.png"/><Relationship Id="rId295" Type="http://schemas.openxmlformats.org/officeDocument/2006/relationships/image" Target="media/image247.png"/><Relationship Id="rId309" Type="http://schemas.openxmlformats.org/officeDocument/2006/relationships/image" Target="media/image261.png"/><Relationship Id="rId460" Type="http://schemas.openxmlformats.org/officeDocument/2006/relationships/image" Target="media/image406.png"/><Relationship Id="rId516" Type="http://schemas.openxmlformats.org/officeDocument/2006/relationships/image" Target="media/image462.png"/><Relationship Id="rId698" Type="http://schemas.openxmlformats.org/officeDocument/2006/relationships/image" Target="media/image631.png"/><Relationship Id="rId919" Type="http://schemas.openxmlformats.org/officeDocument/2006/relationships/image" Target="media/image834.png"/><Relationship Id="rId1090" Type="http://schemas.openxmlformats.org/officeDocument/2006/relationships/image" Target="media/image948.png"/><Relationship Id="rId1104" Type="http://schemas.openxmlformats.org/officeDocument/2006/relationships/image" Target="media/image962.png"/><Relationship Id="rId1146" Type="http://schemas.openxmlformats.org/officeDocument/2006/relationships/chart" Target="charts/chart8.xml"/><Relationship Id="rId48" Type="http://schemas.openxmlformats.org/officeDocument/2006/relationships/image" Target="media/image34.png"/><Relationship Id="rId113" Type="http://schemas.openxmlformats.org/officeDocument/2006/relationships/oleObject" Target="embeddings/oleObject32.bin"/><Relationship Id="rId320" Type="http://schemas.openxmlformats.org/officeDocument/2006/relationships/image" Target="media/image272.png"/><Relationship Id="rId558" Type="http://schemas.openxmlformats.org/officeDocument/2006/relationships/image" Target="media/image496.png"/><Relationship Id="rId723" Type="http://schemas.openxmlformats.org/officeDocument/2006/relationships/image" Target="media/image654.png"/><Relationship Id="rId765" Type="http://schemas.openxmlformats.org/officeDocument/2006/relationships/image" Target="media/image691.png"/><Relationship Id="rId930" Type="http://schemas.openxmlformats.org/officeDocument/2006/relationships/image" Target="media/image845.png"/><Relationship Id="rId972" Type="http://schemas.openxmlformats.org/officeDocument/2006/relationships/oleObject" Target="embeddings/oleObject86.bin"/><Relationship Id="rId1006" Type="http://schemas.openxmlformats.org/officeDocument/2006/relationships/image" Target="media/image885.png"/><Relationship Id="rId155" Type="http://schemas.openxmlformats.org/officeDocument/2006/relationships/image" Target="media/image112.png"/><Relationship Id="rId197" Type="http://schemas.openxmlformats.org/officeDocument/2006/relationships/image" Target="media/image153.png"/><Relationship Id="rId362" Type="http://schemas.openxmlformats.org/officeDocument/2006/relationships/image" Target="media/image312.png"/><Relationship Id="rId418" Type="http://schemas.openxmlformats.org/officeDocument/2006/relationships/image" Target="media/image366.png"/><Relationship Id="rId625" Type="http://schemas.openxmlformats.org/officeDocument/2006/relationships/image" Target="media/image561.png"/><Relationship Id="rId832" Type="http://schemas.openxmlformats.org/officeDocument/2006/relationships/image" Target="media/image756.png"/><Relationship Id="rId1048" Type="http://schemas.openxmlformats.org/officeDocument/2006/relationships/oleObject" Target="embeddings/oleObject128.bin"/><Relationship Id="rId222" Type="http://schemas.openxmlformats.org/officeDocument/2006/relationships/image" Target="media/image178.png"/><Relationship Id="rId264" Type="http://schemas.openxmlformats.org/officeDocument/2006/relationships/image" Target="media/image220.png"/><Relationship Id="rId471" Type="http://schemas.openxmlformats.org/officeDocument/2006/relationships/image" Target="media/image417.png"/><Relationship Id="rId667" Type="http://schemas.openxmlformats.org/officeDocument/2006/relationships/image" Target="media/image600.png"/><Relationship Id="rId874" Type="http://schemas.openxmlformats.org/officeDocument/2006/relationships/image" Target="media/image791.png"/><Relationship Id="rId1115" Type="http://schemas.openxmlformats.org/officeDocument/2006/relationships/image" Target="media/image973.png"/><Relationship Id="rId17" Type="http://schemas.openxmlformats.org/officeDocument/2006/relationships/oleObject" Target="embeddings/oleObject6.bin"/><Relationship Id="rId59" Type="http://schemas.openxmlformats.org/officeDocument/2006/relationships/image" Target="media/image44.png"/><Relationship Id="rId124" Type="http://schemas.openxmlformats.org/officeDocument/2006/relationships/image" Target="media/image81.png"/><Relationship Id="rId527" Type="http://schemas.openxmlformats.org/officeDocument/2006/relationships/oleObject" Target="embeddings/oleObject50.bin"/><Relationship Id="rId569" Type="http://schemas.openxmlformats.org/officeDocument/2006/relationships/oleObject" Target="embeddings/oleObject55.bin"/><Relationship Id="rId734" Type="http://schemas.openxmlformats.org/officeDocument/2006/relationships/image" Target="media/image665.png"/><Relationship Id="rId776" Type="http://schemas.openxmlformats.org/officeDocument/2006/relationships/image" Target="media/image702.png"/><Relationship Id="rId941" Type="http://schemas.openxmlformats.org/officeDocument/2006/relationships/image" Target="media/image856.png"/><Relationship Id="rId983" Type="http://schemas.openxmlformats.org/officeDocument/2006/relationships/oleObject" Target="embeddings/oleObject97.bin"/><Relationship Id="rId1157" Type="http://schemas.openxmlformats.org/officeDocument/2006/relationships/image" Target="media/image997.png"/><Relationship Id="rId70" Type="http://schemas.openxmlformats.org/officeDocument/2006/relationships/oleObject" Target="embeddings/oleObject12.bin"/><Relationship Id="rId166" Type="http://schemas.openxmlformats.org/officeDocument/2006/relationships/image" Target="media/image123.png"/><Relationship Id="rId331" Type="http://schemas.openxmlformats.org/officeDocument/2006/relationships/image" Target="media/image281.png"/><Relationship Id="rId373" Type="http://schemas.openxmlformats.org/officeDocument/2006/relationships/image" Target="media/image323.png"/><Relationship Id="rId429" Type="http://schemas.openxmlformats.org/officeDocument/2006/relationships/image" Target="media/image377.png"/><Relationship Id="rId580" Type="http://schemas.openxmlformats.org/officeDocument/2006/relationships/image" Target="media/image516.jpeg"/><Relationship Id="rId636" Type="http://schemas.openxmlformats.org/officeDocument/2006/relationships/oleObject" Target="embeddings/oleObject57.bin"/><Relationship Id="rId801" Type="http://schemas.openxmlformats.org/officeDocument/2006/relationships/image" Target="media/image727.png"/><Relationship Id="rId1017" Type="http://schemas.openxmlformats.org/officeDocument/2006/relationships/image" Target="media/image896.png"/><Relationship Id="rId1059" Type="http://schemas.openxmlformats.org/officeDocument/2006/relationships/oleObject" Target="embeddings/oleObject131.bin"/><Relationship Id="rId1" Type="http://schemas.openxmlformats.org/officeDocument/2006/relationships/customXml" Target="../customXml/item1.xml"/><Relationship Id="rId233" Type="http://schemas.openxmlformats.org/officeDocument/2006/relationships/image" Target="media/image189.png"/><Relationship Id="rId440" Type="http://schemas.openxmlformats.org/officeDocument/2006/relationships/image" Target="media/image388.png"/><Relationship Id="rId678" Type="http://schemas.openxmlformats.org/officeDocument/2006/relationships/image" Target="media/image611.png"/><Relationship Id="rId843" Type="http://schemas.openxmlformats.org/officeDocument/2006/relationships/image" Target="media/image767.png"/><Relationship Id="rId885" Type="http://schemas.openxmlformats.org/officeDocument/2006/relationships/image" Target="media/image802.png"/><Relationship Id="rId1070" Type="http://schemas.openxmlformats.org/officeDocument/2006/relationships/image" Target="media/image928.png"/><Relationship Id="rId1126" Type="http://schemas.openxmlformats.org/officeDocument/2006/relationships/image" Target="media/image984.png"/><Relationship Id="rId28" Type="http://schemas.openxmlformats.org/officeDocument/2006/relationships/image" Target="media/image14.png"/><Relationship Id="rId275" Type="http://schemas.openxmlformats.org/officeDocument/2006/relationships/oleObject" Target="embeddings/oleObject37.bin"/><Relationship Id="rId300" Type="http://schemas.openxmlformats.org/officeDocument/2006/relationships/image" Target="media/image252.png"/><Relationship Id="rId482" Type="http://schemas.openxmlformats.org/officeDocument/2006/relationships/image" Target="media/image428.png"/><Relationship Id="rId538" Type="http://schemas.openxmlformats.org/officeDocument/2006/relationships/image" Target="media/image476.png"/><Relationship Id="rId703" Type="http://schemas.openxmlformats.org/officeDocument/2006/relationships/image" Target="media/image636.png"/><Relationship Id="rId745" Type="http://schemas.openxmlformats.org/officeDocument/2006/relationships/image" Target="media/image676.png"/><Relationship Id="rId910" Type="http://schemas.openxmlformats.org/officeDocument/2006/relationships/image" Target="media/image825.png"/><Relationship Id="rId952" Type="http://schemas.openxmlformats.org/officeDocument/2006/relationships/image" Target="media/image865.png"/><Relationship Id="rId1168" Type="http://schemas.openxmlformats.org/officeDocument/2006/relationships/image" Target="media/image1008.png"/><Relationship Id="rId81" Type="http://schemas.openxmlformats.org/officeDocument/2006/relationships/image" Target="media/image57.png"/><Relationship Id="rId135" Type="http://schemas.openxmlformats.org/officeDocument/2006/relationships/image" Target="media/image92.png"/><Relationship Id="rId177" Type="http://schemas.openxmlformats.org/officeDocument/2006/relationships/image" Target="media/image133.png"/><Relationship Id="rId342" Type="http://schemas.openxmlformats.org/officeDocument/2006/relationships/image" Target="media/image292.png"/><Relationship Id="rId384" Type="http://schemas.openxmlformats.org/officeDocument/2006/relationships/image" Target="media/image334.png"/><Relationship Id="rId591" Type="http://schemas.openxmlformats.org/officeDocument/2006/relationships/image" Target="media/image527.jpeg"/><Relationship Id="rId605" Type="http://schemas.openxmlformats.org/officeDocument/2006/relationships/image" Target="media/image541.png"/><Relationship Id="rId787" Type="http://schemas.openxmlformats.org/officeDocument/2006/relationships/image" Target="media/image713.png"/><Relationship Id="rId812" Type="http://schemas.openxmlformats.org/officeDocument/2006/relationships/image" Target="media/image738.png"/><Relationship Id="rId994" Type="http://schemas.openxmlformats.org/officeDocument/2006/relationships/oleObject" Target="embeddings/oleObject108.bin"/><Relationship Id="rId1028" Type="http://schemas.openxmlformats.org/officeDocument/2006/relationships/image" Target="media/image907.png"/><Relationship Id="rId202" Type="http://schemas.openxmlformats.org/officeDocument/2006/relationships/image" Target="media/image158.png"/><Relationship Id="rId244" Type="http://schemas.openxmlformats.org/officeDocument/2006/relationships/image" Target="media/image200.png"/><Relationship Id="rId647" Type="http://schemas.openxmlformats.org/officeDocument/2006/relationships/image" Target="media/image580.png"/><Relationship Id="rId689" Type="http://schemas.openxmlformats.org/officeDocument/2006/relationships/image" Target="media/image622.png"/><Relationship Id="rId854" Type="http://schemas.openxmlformats.org/officeDocument/2006/relationships/image" Target="media/image778.png"/><Relationship Id="rId896" Type="http://schemas.openxmlformats.org/officeDocument/2006/relationships/image" Target="media/image813.png"/><Relationship Id="rId1081" Type="http://schemas.openxmlformats.org/officeDocument/2006/relationships/image" Target="media/image939.png"/><Relationship Id="rId39" Type="http://schemas.openxmlformats.org/officeDocument/2006/relationships/image" Target="media/image25.png"/><Relationship Id="rId286" Type="http://schemas.openxmlformats.org/officeDocument/2006/relationships/image" Target="media/image238.png"/><Relationship Id="rId451" Type="http://schemas.openxmlformats.org/officeDocument/2006/relationships/image" Target="media/image397.png"/><Relationship Id="rId493" Type="http://schemas.openxmlformats.org/officeDocument/2006/relationships/image" Target="media/image439.png"/><Relationship Id="rId507" Type="http://schemas.openxmlformats.org/officeDocument/2006/relationships/image" Target="media/image453.png"/><Relationship Id="rId549" Type="http://schemas.openxmlformats.org/officeDocument/2006/relationships/image" Target="media/image487.png"/><Relationship Id="rId714" Type="http://schemas.openxmlformats.org/officeDocument/2006/relationships/image" Target="media/image645.png"/><Relationship Id="rId756" Type="http://schemas.openxmlformats.org/officeDocument/2006/relationships/image" Target="media/image684.png"/><Relationship Id="rId921" Type="http://schemas.openxmlformats.org/officeDocument/2006/relationships/image" Target="media/image836.png"/><Relationship Id="rId1137" Type="http://schemas.openxmlformats.org/officeDocument/2006/relationships/oleObject" Target="embeddings/oleObject141.bin"/><Relationship Id="rId50" Type="http://schemas.openxmlformats.org/officeDocument/2006/relationships/image" Target="media/image36.png"/><Relationship Id="rId104" Type="http://schemas.openxmlformats.org/officeDocument/2006/relationships/image" Target="media/image70.wmf"/><Relationship Id="rId146" Type="http://schemas.openxmlformats.org/officeDocument/2006/relationships/image" Target="media/image103.tiff"/><Relationship Id="rId188" Type="http://schemas.openxmlformats.org/officeDocument/2006/relationships/image" Target="media/image144.png"/><Relationship Id="rId311" Type="http://schemas.openxmlformats.org/officeDocument/2006/relationships/image" Target="media/image263.png"/><Relationship Id="rId353" Type="http://schemas.openxmlformats.org/officeDocument/2006/relationships/image" Target="media/image303.png"/><Relationship Id="rId395" Type="http://schemas.openxmlformats.org/officeDocument/2006/relationships/image" Target="media/image345.png"/><Relationship Id="rId409" Type="http://schemas.openxmlformats.org/officeDocument/2006/relationships/image" Target="media/image357.png"/><Relationship Id="rId560" Type="http://schemas.openxmlformats.org/officeDocument/2006/relationships/image" Target="media/image498.png"/><Relationship Id="rId798" Type="http://schemas.openxmlformats.org/officeDocument/2006/relationships/image" Target="media/image724.png"/><Relationship Id="rId963" Type="http://schemas.openxmlformats.org/officeDocument/2006/relationships/image" Target="media/image876.png"/><Relationship Id="rId1039" Type="http://schemas.openxmlformats.org/officeDocument/2006/relationships/oleObject" Target="embeddings/oleObject120.bin"/><Relationship Id="rId92" Type="http://schemas.openxmlformats.org/officeDocument/2006/relationships/oleObject" Target="embeddings/oleObject21.bin"/><Relationship Id="rId213" Type="http://schemas.openxmlformats.org/officeDocument/2006/relationships/image" Target="media/image169.png"/><Relationship Id="rId420" Type="http://schemas.openxmlformats.org/officeDocument/2006/relationships/image" Target="media/image368.png"/><Relationship Id="rId616" Type="http://schemas.openxmlformats.org/officeDocument/2006/relationships/image" Target="media/image552.png"/><Relationship Id="rId658" Type="http://schemas.openxmlformats.org/officeDocument/2006/relationships/image" Target="media/image591.png"/><Relationship Id="rId823" Type="http://schemas.openxmlformats.org/officeDocument/2006/relationships/image" Target="media/image749.png"/><Relationship Id="rId865" Type="http://schemas.openxmlformats.org/officeDocument/2006/relationships/image" Target="media/image787.png"/><Relationship Id="rId1050" Type="http://schemas.openxmlformats.org/officeDocument/2006/relationships/oleObject" Target="embeddings/oleObject130.bin"/><Relationship Id="rId255" Type="http://schemas.openxmlformats.org/officeDocument/2006/relationships/image" Target="media/image211.png"/><Relationship Id="rId297" Type="http://schemas.openxmlformats.org/officeDocument/2006/relationships/image" Target="media/image249.png"/><Relationship Id="rId462" Type="http://schemas.openxmlformats.org/officeDocument/2006/relationships/image" Target="media/image408.png"/><Relationship Id="rId518" Type="http://schemas.openxmlformats.org/officeDocument/2006/relationships/image" Target="media/image464.png"/><Relationship Id="rId725" Type="http://schemas.openxmlformats.org/officeDocument/2006/relationships/image" Target="media/image656.png"/><Relationship Id="rId932" Type="http://schemas.openxmlformats.org/officeDocument/2006/relationships/image" Target="media/image847.png"/><Relationship Id="rId1092" Type="http://schemas.openxmlformats.org/officeDocument/2006/relationships/image" Target="media/image950.png"/><Relationship Id="rId1106" Type="http://schemas.openxmlformats.org/officeDocument/2006/relationships/image" Target="media/image964.png"/><Relationship Id="rId1148" Type="http://schemas.openxmlformats.org/officeDocument/2006/relationships/chart" Target="charts/chart10.xml"/><Relationship Id="rId115" Type="http://schemas.openxmlformats.org/officeDocument/2006/relationships/oleObject" Target="embeddings/oleObject33.bin"/><Relationship Id="rId157" Type="http://schemas.openxmlformats.org/officeDocument/2006/relationships/image" Target="media/image114.png"/><Relationship Id="rId322" Type="http://schemas.openxmlformats.org/officeDocument/2006/relationships/image" Target="media/image274.png"/><Relationship Id="rId364" Type="http://schemas.openxmlformats.org/officeDocument/2006/relationships/image" Target="media/image314.png"/><Relationship Id="rId767" Type="http://schemas.openxmlformats.org/officeDocument/2006/relationships/image" Target="media/image693.png"/><Relationship Id="rId974" Type="http://schemas.openxmlformats.org/officeDocument/2006/relationships/oleObject" Target="embeddings/oleObject88.bin"/><Relationship Id="rId1008" Type="http://schemas.openxmlformats.org/officeDocument/2006/relationships/image" Target="media/image887.png"/><Relationship Id="rId61" Type="http://schemas.openxmlformats.org/officeDocument/2006/relationships/image" Target="media/image46.png"/><Relationship Id="rId199" Type="http://schemas.openxmlformats.org/officeDocument/2006/relationships/image" Target="media/image155.png"/><Relationship Id="rId571" Type="http://schemas.openxmlformats.org/officeDocument/2006/relationships/image" Target="media/image507.png"/><Relationship Id="rId627" Type="http://schemas.openxmlformats.org/officeDocument/2006/relationships/image" Target="media/image563.png"/><Relationship Id="rId669" Type="http://schemas.openxmlformats.org/officeDocument/2006/relationships/image" Target="media/image602.png"/><Relationship Id="rId834" Type="http://schemas.openxmlformats.org/officeDocument/2006/relationships/image" Target="media/image758.png"/><Relationship Id="rId876" Type="http://schemas.openxmlformats.org/officeDocument/2006/relationships/image" Target="media/image793.png"/><Relationship Id="rId19" Type="http://schemas.openxmlformats.org/officeDocument/2006/relationships/oleObject" Target="embeddings/oleObject7.bin"/><Relationship Id="rId224" Type="http://schemas.openxmlformats.org/officeDocument/2006/relationships/image" Target="media/image180.png"/><Relationship Id="rId266" Type="http://schemas.openxmlformats.org/officeDocument/2006/relationships/image" Target="media/image222.png"/><Relationship Id="rId431" Type="http://schemas.openxmlformats.org/officeDocument/2006/relationships/image" Target="media/image379.png"/><Relationship Id="rId473" Type="http://schemas.openxmlformats.org/officeDocument/2006/relationships/image" Target="media/image419.png"/><Relationship Id="rId529" Type="http://schemas.openxmlformats.org/officeDocument/2006/relationships/oleObject" Target="embeddings/oleObject52.bin"/><Relationship Id="rId680" Type="http://schemas.openxmlformats.org/officeDocument/2006/relationships/image" Target="media/image613.png"/><Relationship Id="rId736" Type="http://schemas.openxmlformats.org/officeDocument/2006/relationships/image" Target="media/image667.png"/><Relationship Id="rId901" Type="http://schemas.openxmlformats.org/officeDocument/2006/relationships/image" Target="media/image818.png"/><Relationship Id="rId1061" Type="http://schemas.openxmlformats.org/officeDocument/2006/relationships/oleObject" Target="embeddings/oleObject133.bin"/><Relationship Id="rId1117" Type="http://schemas.openxmlformats.org/officeDocument/2006/relationships/image" Target="media/image975.png"/><Relationship Id="rId1159" Type="http://schemas.openxmlformats.org/officeDocument/2006/relationships/image" Target="media/image999.png"/><Relationship Id="rId30" Type="http://schemas.openxmlformats.org/officeDocument/2006/relationships/image" Target="media/image16.png"/><Relationship Id="rId126" Type="http://schemas.openxmlformats.org/officeDocument/2006/relationships/image" Target="media/image83.png"/><Relationship Id="rId168" Type="http://schemas.openxmlformats.org/officeDocument/2006/relationships/image" Target="media/image125.png"/><Relationship Id="rId333" Type="http://schemas.openxmlformats.org/officeDocument/2006/relationships/image" Target="media/image283.png"/><Relationship Id="rId540" Type="http://schemas.openxmlformats.org/officeDocument/2006/relationships/image" Target="media/image478.png"/><Relationship Id="rId778" Type="http://schemas.openxmlformats.org/officeDocument/2006/relationships/image" Target="media/image704.png"/><Relationship Id="rId943" Type="http://schemas.openxmlformats.org/officeDocument/2006/relationships/image" Target="media/image858.png"/><Relationship Id="rId985" Type="http://schemas.openxmlformats.org/officeDocument/2006/relationships/oleObject" Target="embeddings/oleObject99.bin"/><Relationship Id="rId1019" Type="http://schemas.openxmlformats.org/officeDocument/2006/relationships/image" Target="media/image898.png"/><Relationship Id="rId1170" Type="http://schemas.openxmlformats.org/officeDocument/2006/relationships/image" Target="media/image1010.png"/><Relationship Id="rId72" Type="http://schemas.openxmlformats.org/officeDocument/2006/relationships/oleObject" Target="embeddings/oleObject13.bin"/><Relationship Id="rId375" Type="http://schemas.openxmlformats.org/officeDocument/2006/relationships/image" Target="media/image325.png"/><Relationship Id="rId582" Type="http://schemas.openxmlformats.org/officeDocument/2006/relationships/image" Target="media/image518.png"/><Relationship Id="rId638" Type="http://schemas.openxmlformats.org/officeDocument/2006/relationships/oleObject" Target="embeddings/oleObject58.bin"/><Relationship Id="rId803" Type="http://schemas.openxmlformats.org/officeDocument/2006/relationships/image" Target="media/image729.png"/><Relationship Id="rId845" Type="http://schemas.openxmlformats.org/officeDocument/2006/relationships/image" Target="media/image769.png"/><Relationship Id="rId1030" Type="http://schemas.openxmlformats.org/officeDocument/2006/relationships/image" Target="media/image909.png"/><Relationship Id="rId3" Type="http://schemas.openxmlformats.org/officeDocument/2006/relationships/styles" Target="styles.xml"/><Relationship Id="rId235" Type="http://schemas.openxmlformats.org/officeDocument/2006/relationships/image" Target="media/image191.png"/><Relationship Id="rId277" Type="http://schemas.openxmlformats.org/officeDocument/2006/relationships/oleObject" Target="embeddings/oleObject39.bin"/><Relationship Id="rId400" Type="http://schemas.openxmlformats.org/officeDocument/2006/relationships/oleObject" Target="embeddings/oleObject43.bin"/><Relationship Id="rId442" Type="http://schemas.openxmlformats.org/officeDocument/2006/relationships/oleObject" Target="embeddings/oleObject45.bin"/><Relationship Id="rId484" Type="http://schemas.openxmlformats.org/officeDocument/2006/relationships/image" Target="media/image430.png"/><Relationship Id="rId705" Type="http://schemas.openxmlformats.org/officeDocument/2006/relationships/image" Target="media/image638.png"/><Relationship Id="rId887" Type="http://schemas.openxmlformats.org/officeDocument/2006/relationships/image" Target="media/image804.png"/><Relationship Id="rId1072" Type="http://schemas.openxmlformats.org/officeDocument/2006/relationships/image" Target="media/image930.png"/><Relationship Id="rId1128" Type="http://schemas.openxmlformats.org/officeDocument/2006/relationships/oleObject" Target="embeddings/oleObject136.bin"/><Relationship Id="rId137" Type="http://schemas.openxmlformats.org/officeDocument/2006/relationships/image" Target="media/image94.png"/><Relationship Id="rId302" Type="http://schemas.openxmlformats.org/officeDocument/2006/relationships/image" Target="media/image254.png"/><Relationship Id="rId344" Type="http://schemas.openxmlformats.org/officeDocument/2006/relationships/image" Target="media/image294.png"/><Relationship Id="rId691" Type="http://schemas.openxmlformats.org/officeDocument/2006/relationships/image" Target="media/image624.png"/><Relationship Id="rId747" Type="http://schemas.openxmlformats.org/officeDocument/2006/relationships/image" Target="media/image678.png"/><Relationship Id="rId789" Type="http://schemas.openxmlformats.org/officeDocument/2006/relationships/image" Target="media/image715.png"/><Relationship Id="rId912" Type="http://schemas.openxmlformats.org/officeDocument/2006/relationships/image" Target="media/image827.png"/><Relationship Id="rId954" Type="http://schemas.openxmlformats.org/officeDocument/2006/relationships/image" Target="media/image867.png"/><Relationship Id="rId996" Type="http://schemas.openxmlformats.org/officeDocument/2006/relationships/oleObject" Target="embeddings/oleObject110.bin"/><Relationship Id="rId41" Type="http://schemas.openxmlformats.org/officeDocument/2006/relationships/image" Target="media/image27.png"/><Relationship Id="rId83" Type="http://schemas.openxmlformats.org/officeDocument/2006/relationships/image" Target="media/image59.png"/><Relationship Id="rId179" Type="http://schemas.openxmlformats.org/officeDocument/2006/relationships/image" Target="media/image135.png"/><Relationship Id="rId386" Type="http://schemas.openxmlformats.org/officeDocument/2006/relationships/image" Target="media/image336.png"/><Relationship Id="rId551" Type="http://schemas.openxmlformats.org/officeDocument/2006/relationships/image" Target="media/image489.png"/><Relationship Id="rId593" Type="http://schemas.openxmlformats.org/officeDocument/2006/relationships/image" Target="media/image529.png"/><Relationship Id="rId607" Type="http://schemas.openxmlformats.org/officeDocument/2006/relationships/image" Target="media/image543.png"/><Relationship Id="rId649" Type="http://schemas.openxmlformats.org/officeDocument/2006/relationships/image" Target="media/image582.png"/><Relationship Id="rId814" Type="http://schemas.openxmlformats.org/officeDocument/2006/relationships/image" Target="media/image740.png"/><Relationship Id="rId856" Type="http://schemas.openxmlformats.org/officeDocument/2006/relationships/image" Target="media/image780.png"/><Relationship Id="rId190" Type="http://schemas.openxmlformats.org/officeDocument/2006/relationships/image" Target="media/image146.png"/><Relationship Id="rId204" Type="http://schemas.openxmlformats.org/officeDocument/2006/relationships/image" Target="media/image160.png"/><Relationship Id="rId246" Type="http://schemas.openxmlformats.org/officeDocument/2006/relationships/image" Target="media/image202.png"/><Relationship Id="rId288" Type="http://schemas.openxmlformats.org/officeDocument/2006/relationships/image" Target="media/image240.png"/><Relationship Id="rId411" Type="http://schemas.openxmlformats.org/officeDocument/2006/relationships/image" Target="media/image359.png"/><Relationship Id="rId453" Type="http://schemas.openxmlformats.org/officeDocument/2006/relationships/image" Target="media/image399.png"/><Relationship Id="rId509" Type="http://schemas.openxmlformats.org/officeDocument/2006/relationships/image" Target="media/image455.png"/><Relationship Id="rId660" Type="http://schemas.openxmlformats.org/officeDocument/2006/relationships/image" Target="media/image593.png"/><Relationship Id="rId898" Type="http://schemas.openxmlformats.org/officeDocument/2006/relationships/image" Target="media/image815.png"/><Relationship Id="rId1041" Type="http://schemas.openxmlformats.org/officeDocument/2006/relationships/oleObject" Target="embeddings/oleObject122.bin"/><Relationship Id="rId1083" Type="http://schemas.openxmlformats.org/officeDocument/2006/relationships/image" Target="media/image941.png"/><Relationship Id="rId1139" Type="http://schemas.openxmlformats.org/officeDocument/2006/relationships/chart" Target="charts/chart1.xml"/><Relationship Id="rId106" Type="http://schemas.openxmlformats.org/officeDocument/2006/relationships/image" Target="media/image71.wmf"/><Relationship Id="rId313" Type="http://schemas.openxmlformats.org/officeDocument/2006/relationships/image" Target="media/image265.png"/><Relationship Id="rId495" Type="http://schemas.openxmlformats.org/officeDocument/2006/relationships/image" Target="media/image441.png"/><Relationship Id="rId716" Type="http://schemas.openxmlformats.org/officeDocument/2006/relationships/image" Target="media/image647.png"/><Relationship Id="rId758" Type="http://schemas.openxmlformats.org/officeDocument/2006/relationships/oleObject" Target="embeddings/oleObject66.bin"/><Relationship Id="rId923" Type="http://schemas.openxmlformats.org/officeDocument/2006/relationships/image" Target="media/image838.png"/><Relationship Id="rId965" Type="http://schemas.openxmlformats.org/officeDocument/2006/relationships/oleObject" Target="embeddings/oleObject80.bin"/><Relationship Id="rId1150" Type="http://schemas.openxmlformats.org/officeDocument/2006/relationships/image" Target="media/image990.png"/><Relationship Id="rId10" Type="http://schemas.openxmlformats.org/officeDocument/2006/relationships/oleObject" Target="embeddings/oleObject1.bin"/><Relationship Id="rId52" Type="http://schemas.openxmlformats.org/officeDocument/2006/relationships/image" Target="media/image38.png"/><Relationship Id="rId94" Type="http://schemas.openxmlformats.org/officeDocument/2006/relationships/oleObject" Target="embeddings/oleObject22.bin"/><Relationship Id="rId148" Type="http://schemas.openxmlformats.org/officeDocument/2006/relationships/image" Target="media/image105.png"/><Relationship Id="rId355" Type="http://schemas.openxmlformats.org/officeDocument/2006/relationships/image" Target="media/image305.png"/><Relationship Id="rId397" Type="http://schemas.openxmlformats.org/officeDocument/2006/relationships/image" Target="media/image347.png"/><Relationship Id="rId520" Type="http://schemas.openxmlformats.org/officeDocument/2006/relationships/oleObject" Target="embeddings/oleObject47.bin"/><Relationship Id="rId562" Type="http://schemas.openxmlformats.org/officeDocument/2006/relationships/image" Target="media/image500.png"/><Relationship Id="rId618" Type="http://schemas.openxmlformats.org/officeDocument/2006/relationships/image" Target="media/image554.png"/><Relationship Id="rId825" Type="http://schemas.openxmlformats.org/officeDocument/2006/relationships/image" Target="media/image751.png"/><Relationship Id="rId215" Type="http://schemas.openxmlformats.org/officeDocument/2006/relationships/image" Target="media/image171.png"/><Relationship Id="rId257" Type="http://schemas.openxmlformats.org/officeDocument/2006/relationships/image" Target="media/image213.png"/><Relationship Id="rId422" Type="http://schemas.openxmlformats.org/officeDocument/2006/relationships/image" Target="media/image370.png"/><Relationship Id="rId464" Type="http://schemas.openxmlformats.org/officeDocument/2006/relationships/image" Target="media/image410.png"/><Relationship Id="rId867" Type="http://schemas.openxmlformats.org/officeDocument/2006/relationships/oleObject" Target="embeddings/oleObject71.bin"/><Relationship Id="rId1010" Type="http://schemas.openxmlformats.org/officeDocument/2006/relationships/image" Target="media/image889.png"/><Relationship Id="rId1052" Type="http://schemas.openxmlformats.org/officeDocument/2006/relationships/image" Target="media/image914.png"/><Relationship Id="rId1094" Type="http://schemas.openxmlformats.org/officeDocument/2006/relationships/image" Target="media/image952.png"/><Relationship Id="rId1108" Type="http://schemas.openxmlformats.org/officeDocument/2006/relationships/image" Target="media/image966.png"/><Relationship Id="rId299" Type="http://schemas.openxmlformats.org/officeDocument/2006/relationships/image" Target="media/image251.png"/><Relationship Id="rId727" Type="http://schemas.openxmlformats.org/officeDocument/2006/relationships/image" Target="media/image658.png"/><Relationship Id="rId934" Type="http://schemas.openxmlformats.org/officeDocument/2006/relationships/image" Target="media/image849.png"/><Relationship Id="rId63" Type="http://schemas.openxmlformats.org/officeDocument/2006/relationships/image" Target="media/image48.wmf"/><Relationship Id="rId159" Type="http://schemas.openxmlformats.org/officeDocument/2006/relationships/image" Target="media/image116.png"/><Relationship Id="rId366" Type="http://schemas.openxmlformats.org/officeDocument/2006/relationships/image" Target="media/image316.png"/><Relationship Id="rId573" Type="http://schemas.openxmlformats.org/officeDocument/2006/relationships/image" Target="media/image509.png"/><Relationship Id="rId780" Type="http://schemas.openxmlformats.org/officeDocument/2006/relationships/image" Target="media/image706.png"/><Relationship Id="rId226" Type="http://schemas.openxmlformats.org/officeDocument/2006/relationships/image" Target="media/image182.png"/><Relationship Id="rId433" Type="http://schemas.openxmlformats.org/officeDocument/2006/relationships/image" Target="media/image381.png"/><Relationship Id="rId878" Type="http://schemas.openxmlformats.org/officeDocument/2006/relationships/image" Target="media/image795.png"/><Relationship Id="rId1063" Type="http://schemas.openxmlformats.org/officeDocument/2006/relationships/image" Target="media/image921.png"/><Relationship Id="rId640" Type="http://schemas.openxmlformats.org/officeDocument/2006/relationships/image" Target="media/image573.png"/><Relationship Id="rId738" Type="http://schemas.openxmlformats.org/officeDocument/2006/relationships/image" Target="media/image669.png"/><Relationship Id="rId945" Type="http://schemas.openxmlformats.org/officeDocument/2006/relationships/oleObject" Target="embeddings/oleObject79.bin"/><Relationship Id="rId74" Type="http://schemas.openxmlformats.org/officeDocument/2006/relationships/oleObject" Target="embeddings/oleObject14.bin"/><Relationship Id="rId377" Type="http://schemas.openxmlformats.org/officeDocument/2006/relationships/image" Target="media/image327.png"/><Relationship Id="rId500" Type="http://schemas.openxmlformats.org/officeDocument/2006/relationships/image" Target="media/image446.png"/><Relationship Id="rId584" Type="http://schemas.openxmlformats.org/officeDocument/2006/relationships/image" Target="media/image520.png"/><Relationship Id="rId805" Type="http://schemas.openxmlformats.org/officeDocument/2006/relationships/image" Target="media/image731.png"/><Relationship Id="rId1130" Type="http://schemas.openxmlformats.org/officeDocument/2006/relationships/oleObject" Target="embeddings/oleObject138.bin"/><Relationship Id="rId5" Type="http://schemas.openxmlformats.org/officeDocument/2006/relationships/webSettings" Target="webSettings.xml"/><Relationship Id="rId237" Type="http://schemas.openxmlformats.org/officeDocument/2006/relationships/image" Target="media/image193.png"/><Relationship Id="rId791" Type="http://schemas.openxmlformats.org/officeDocument/2006/relationships/image" Target="media/image717.png"/><Relationship Id="rId889" Type="http://schemas.openxmlformats.org/officeDocument/2006/relationships/image" Target="media/image806.png"/><Relationship Id="rId1074" Type="http://schemas.openxmlformats.org/officeDocument/2006/relationships/image" Target="media/image932.png"/><Relationship Id="rId444" Type="http://schemas.openxmlformats.org/officeDocument/2006/relationships/image" Target="media/image390.png"/><Relationship Id="rId651" Type="http://schemas.openxmlformats.org/officeDocument/2006/relationships/image" Target="media/image584.png"/><Relationship Id="rId749" Type="http://schemas.openxmlformats.org/officeDocument/2006/relationships/image" Target="media/image680.png"/><Relationship Id="rId290" Type="http://schemas.openxmlformats.org/officeDocument/2006/relationships/image" Target="media/image242.png"/><Relationship Id="rId304" Type="http://schemas.openxmlformats.org/officeDocument/2006/relationships/image" Target="media/image256.png"/><Relationship Id="rId388" Type="http://schemas.openxmlformats.org/officeDocument/2006/relationships/image" Target="media/image338.png"/><Relationship Id="rId511" Type="http://schemas.openxmlformats.org/officeDocument/2006/relationships/image" Target="media/image457.png"/><Relationship Id="rId609" Type="http://schemas.openxmlformats.org/officeDocument/2006/relationships/image" Target="media/image545.png"/><Relationship Id="rId956" Type="http://schemas.openxmlformats.org/officeDocument/2006/relationships/image" Target="media/image869.png"/><Relationship Id="rId1141" Type="http://schemas.openxmlformats.org/officeDocument/2006/relationships/chart" Target="charts/chart3.xml"/><Relationship Id="rId85" Type="http://schemas.openxmlformats.org/officeDocument/2006/relationships/image" Target="media/image61.wmf"/><Relationship Id="rId150" Type="http://schemas.openxmlformats.org/officeDocument/2006/relationships/image" Target="media/image107.jpeg"/><Relationship Id="rId595" Type="http://schemas.openxmlformats.org/officeDocument/2006/relationships/image" Target="media/image531.jpeg"/><Relationship Id="rId816" Type="http://schemas.openxmlformats.org/officeDocument/2006/relationships/image" Target="media/image742.png"/><Relationship Id="rId1001" Type="http://schemas.openxmlformats.org/officeDocument/2006/relationships/image" Target="media/image880.png"/><Relationship Id="rId248" Type="http://schemas.openxmlformats.org/officeDocument/2006/relationships/image" Target="media/image204.png"/><Relationship Id="rId455" Type="http://schemas.openxmlformats.org/officeDocument/2006/relationships/image" Target="media/image401.png"/><Relationship Id="rId662" Type="http://schemas.openxmlformats.org/officeDocument/2006/relationships/image" Target="media/image595.png"/><Relationship Id="rId1085" Type="http://schemas.openxmlformats.org/officeDocument/2006/relationships/image" Target="media/image943.png"/><Relationship Id="rId12" Type="http://schemas.openxmlformats.org/officeDocument/2006/relationships/oleObject" Target="embeddings/oleObject2.bin"/><Relationship Id="rId108" Type="http://schemas.openxmlformats.org/officeDocument/2006/relationships/image" Target="media/image72.wmf"/><Relationship Id="rId315" Type="http://schemas.openxmlformats.org/officeDocument/2006/relationships/image" Target="media/image267.png"/><Relationship Id="rId522" Type="http://schemas.openxmlformats.org/officeDocument/2006/relationships/image" Target="media/image466.png"/><Relationship Id="rId967" Type="http://schemas.openxmlformats.org/officeDocument/2006/relationships/image" Target="media/image878.png"/><Relationship Id="rId1152" Type="http://schemas.openxmlformats.org/officeDocument/2006/relationships/image" Target="media/image992.png"/><Relationship Id="rId96" Type="http://schemas.openxmlformats.org/officeDocument/2006/relationships/oleObject" Target="embeddings/oleObject23.bin"/><Relationship Id="rId161" Type="http://schemas.openxmlformats.org/officeDocument/2006/relationships/image" Target="media/image118.jpeg"/><Relationship Id="rId399" Type="http://schemas.openxmlformats.org/officeDocument/2006/relationships/image" Target="media/image349.png"/><Relationship Id="rId827" Type="http://schemas.openxmlformats.org/officeDocument/2006/relationships/oleObject" Target="embeddings/oleObject68.bin"/><Relationship Id="rId1012" Type="http://schemas.openxmlformats.org/officeDocument/2006/relationships/image" Target="media/image891.png"/><Relationship Id="rId259" Type="http://schemas.openxmlformats.org/officeDocument/2006/relationships/image" Target="media/image215.png"/><Relationship Id="rId466" Type="http://schemas.openxmlformats.org/officeDocument/2006/relationships/image" Target="media/image412.png"/><Relationship Id="rId673" Type="http://schemas.openxmlformats.org/officeDocument/2006/relationships/image" Target="media/image606.png"/><Relationship Id="rId880" Type="http://schemas.openxmlformats.org/officeDocument/2006/relationships/image" Target="media/image797.png"/><Relationship Id="rId1096" Type="http://schemas.openxmlformats.org/officeDocument/2006/relationships/image" Target="media/image954.png"/><Relationship Id="rId23" Type="http://schemas.openxmlformats.org/officeDocument/2006/relationships/image" Target="media/image9.png"/><Relationship Id="rId119" Type="http://schemas.openxmlformats.org/officeDocument/2006/relationships/oleObject" Target="embeddings/oleObject35.bin"/><Relationship Id="rId326" Type="http://schemas.openxmlformats.org/officeDocument/2006/relationships/image" Target="media/image278.png"/><Relationship Id="rId533" Type="http://schemas.openxmlformats.org/officeDocument/2006/relationships/oleObject" Target="embeddings/oleObject53.bin"/><Relationship Id="rId978" Type="http://schemas.openxmlformats.org/officeDocument/2006/relationships/oleObject" Target="embeddings/oleObject92.bin"/><Relationship Id="rId1163" Type="http://schemas.openxmlformats.org/officeDocument/2006/relationships/image" Target="media/image1003.png"/><Relationship Id="rId740" Type="http://schemas.openxmlformats.org/officeDocument/2006/relationships/image" Target="media/image671.png"/><Relationship Id="rId838" Type="http://schemas.openxmlformats.org/officeDocument/2006/relationships/image" Target="media/image762.png"/><Relationship Id="rId1023" Type="http://schemas.openxmlformats.org/officeDocument/2006/relationships/image" Target="media/image902.png"/><Relationship Id="rId172" Type="http://schemas.openxmlformats.org/officeDocument/2006/relationships/image" Target="media/image128.png"/><Relationship Id="rId477" Type="http://schemas.openxmlformats.org/officeDocument/2006/relationships/image" Target="media/image423.png"/><Relationship Id="rId600" Type="http://schemas.openxmlformats.org/officeDocument/2006/relationships/image" Target="media/image536.jpeg"/><Relationship Id="rId684" Type="http://schemas.openxmlformats.org/officeDocument/2006/relationships/image" Target="media/image617.png"/><Relationship Id="rId337" Type="http://schemas.openxmlformats.org/officeDocument/2006/relationships/image" Target="media/image287.png"/><Relationship Id="rId891" Type="http://schemas.openxmlformats.org/officeDocument/2006/relationships/image" Target="media/image808.png"/><Relationship Id="rId905" Type="http://schemas.openxmlformats.org/officeDocument/2006/relationships/image" Target="media/image822.png"/><Relationship Id="rId989" Type="http://schemas.openxmlformats.org/officeDocument/2006/relationships/oleObject" Target="embeddings/oleObject103.bin"/><Relationship Id="rId34" Type="http://schemas.openxmlformats.org/officeDocument/2006/relationships/image" Target="media/image20.png"/><Relationship Id="rId544" Type="http://schemas.openxmlformats.org/officeDocument/2006/relationships/image" Target="media/image482.png"/><Relationship Id="rId751" Type="http://schemas.openxmlformats.org/officeDocument/2006/relationships/oleObject" Target="embeddings/oleObject63.bin"/><Relationship Id="rId849" Type="http://schemas.openxmlformats.org/officeDocument/2006/relationships/image" Target="media/image773.png"/><Relationship Id="rId1174" Type="http://schemas.openxmlformats.org/officeDocument/2006/relationships/theme" Target="theme/theme1.xml"/><Relationship Id="rId183" Type="http://schemas.openxmlformats.org/officeDocument/2006/relationships/image" Target="media/image139.png"/><Relationship Id="rId390" Type="http://schemas.openxmlformats.org/officeDocument/2006/relationships/image" Target="media/image340.png"/><Relationship Id="rId404" Type="http://schemas.openxmlformats.org/officeDocument/2006/relationships/image" Target="media/image352.png"/><Relationship Id="rId611" Type="http://schemas.openxmlformats.org/officeDocument/2006/relationships/image" Target="media/image547.jpeg"/><Relationship Id="rId1034" Type="http://schemas.openxmlformats.org/officeDocument/2006/relationships/oleObject" Target="embeddings/oleObject115.bin"/><Relationship Id="rId250" Type="http://schemas.openxmlformats.org/officeDocument/2006/relationships/image" Target="media/image206.png"/><Relationship Id="rId488" Type="http://schemas.openxmlformats.org/officeDocument/2006/relationships/image" Target="media/image434.png"/><Relationship Id="rId695" Type="http://schemas.openxmlformats.org/officeDocument/2006/relationships/image" Target="media/image628.png"/><Relationship Id="rId709" Type="http://schemas.openxmlformats.org/officeDocument/2006/relationships/image" Target="media/image642.png"/><Relationship Id="rId916" Type="http://schemas.openxmlformats.org/officeDocument/2006/relationships/image" Target="media/image831.png"/><Relationship Id="rId1101" Type="http://schemas.openxmlformats.org/officeDocument/2006/relationships/image" Target="media/image959.png"/><Relationship Id="rId45" Type="http://schemas.openxmlformats.org/officeDocument/2006/relationships/image" Target="media/image31.png"/><Relationship Id="rId110" Type="http://schemas.openxmlformats.org/officeDocument/2006/relationships/image" Target="media/image73.wmf"/><Relationship Id="rId348" Type="http://schemas.openxmlformats.org/officeDocument/2006/relationships/image" Target="media/image298.png"/><Relationship Id="rId555" Type="http://schemas.openxmlformats.org/officeDocument/2006/relationships/image" Target="media/image493.png"/><Relationship Id="rId762" Type="http://schemas.openxmlformats.org/officeDocument/2006/relationships/image" Target="media/image688.png"/><Relationship Id="rId194" Type="http://schemas.openxmlformats.org/officeDocument/2006/relationships/image" Target="media/image150.png"/><Relationship Id="rId208" Type="http://schemas.openxmlformats.org/officeDocument/2006/relationships/image" Target="media/image164.png"/><Relationship Id="rId415" Type="http://schemas.openxmlformats.org/officeDocument/2006/relationships/image" Target="media/image363.png"/><Relationship Id="rId622" Type="http://schemas.openxmlformats.org/officeDocument/2006/relationships/image" Target="media/image558.png"/><Relationship Id="rId1045" Type="http://schemas.openxmlformats.org/officeDocument/2006/relationships/image" Target="media/image912.png"/><Relationship Id="rId261" Type="http://schemas.openxmlformats.org/officeDocument/2006/relationships/image" Target="media/image217.png"/><Relationship Id="rId499" Type="http://schemas.openxmlformats.org/officeDocument/2006/relationships/image" Target="media/image445.png"/><Relationship Id="rId927" Type="http://schemas.openxmlformats.org/officeDocument/2006/relationships/image" Target="media/image842.png"/><Relationship Id="rId1112" Type="http://schemas.openxmlformats.org/officeDocument/2006/relationships/image" Target="media/image970.png"/><Relationship Id="rId56" Type="http://schemas.openxmlformats.org/officeDocument/2006/relationships/image" Target="media/image42.png"/><Relationship Id="rId359" Type="http://schemas.openxmlformats.org/officeDocument/2006/relationships/image" Target="media/image309.png"/><Relationship Id="rId566" Type="http://schemas.openxmlformats.org/officeDocument/2006/relationships/image" Target="media/image504.png"/><Relationship Id="rId773" Type="http://schemas.openxmlformats.org/officeDocument/2006/relationships/image" Target="media/image699.png"/><Relationship Id="rId121" Type="http://schemas.openxmlformats.org/officeDocument/2006/relationships/oleObject" Target="embeddings/oleObject36.bin"/><Relationship Id="rId219" Type="http://schemas.openxmlformats.org/officeDocument/2006/relationships/image" Target="media/image175.png"/><Relationship Id="rId426" Type="http://schemas.openxmlformats.org/officeDocument/2006/relationships/image" Target="media/image374.png"/><Relationship Id="rId633" Type="http://schemas.openxmlformats.org/officeDocument/2006/relationships/image" Target="media/image569.png"/><Relationship Id="rId980" Type="http://schemas.openxmlformats.org/officeDocument/2006/relationships/oleObject" Target="embeddings/oleObject94.bin"/><Relationship Id="rId1056" Type="http://schemas.openxmlformats.org/officeDocument/2006/relationships/image" Target="media/image918.png"/><Relationship Id="rId840" Type="http://schemas.openxmlformats.org/officeDocument/2006/relationships/image" Target="media/image764.png"/><Relationship Id="rId938" Type="http://schemas.openxmlformats.org/officeDocument/2006/relationships/image" Target="media/image853.png"/><Relationship Id="rId67" Type="http://schemas.openxmlformats.org/officeDocument/2006/relationships/image" Target="media/image50.wmf"/><Relationship Id="rId272" Type="http://schemas.openxmlformats.org/officeDocument/2006/relationships/image" Target="media/image228.png"/><Relationship Id="rId577" Type="http://schemas.openxmlformats.org/officeDocument/2006/relationships/image" Target="media/image513.png"/><Relationship Id="rId700" Type="http://schemas.openxmlformats.org/officeDocument/2006/relationships/image" Target="media/image633.png"/><Relationship Id="rId1123" Type="http://schemas.openxmlformats.org/officeDocument/2006/relationships/image" Target="media/image981.png"/><Relationship Id="rId132" Type="http://schemas.openxmlformats.org/officeDocument/2006/relationships/image" Target="media/image89.png"/><Relationship Id="rId784" Type="http://schemas.openxmlformats.org/officeDocument/2006/relationships/image" Target="media/image710.png"/><Relationship Id="rId991" Type="http://schemas.openxmlformats.org/officeDocument/2006/relationships/oleObject" Target="embeddings/oleObject105.bin"/><Relationship Id="rId1067" Type="http://schemas.openxmlformats.org/officeDocument/2006/relationships/image" Target="media/image925.png"/><Relationship Id="rId437" Type="http://schemas.openxmlformats.org/officeDocument/2006/relationships/image" Target="media/image385.png"/><Relationship Id="rId644" Type="http://schemas.openxmlformats.org/officeDocument/2006/relationships/image" Target="media/image577.png"/><Relationship Id="rId851" Type="http://schemas.openxmlformats.org/officeDocument/2006/relationships/image" Target="media/image775.png"/><Relationship Id="rId283" Type="http://schemas.openxmlformats.org/officeDocument/2006/relationships/image" Target="media/image235.png"/><Relationship Id="rId490" Type="http://schemas.openxmlformats.org/officeDocument/2006/relationships/image" Target="media/image436.png"/><Relationship Id="rId504" Type="http://schemas.openxmlformats.org/officeDocument/2006/relationships/image" Target="media/image450.png"/><Relationship Id="rId711" Type="http://schemas.openxmlformats.org/officeDocument/2006/relationships/image" Target="media/image644.png"/><Relationship Id="rId949" Type="http://schemas.openxmlformats.org/officeDocument/2006/relationships/image" Target="media/image862.png"/><Relationship Id="rId1134" Type="http://schemas.openxmlformats.org/officeDocument/2006/relationships/image" Target="media/image988.png"/><Relationship Id="rId78" Type="http://schemas.openxmlformats.org/officeDocument/2006/relationships/oleObject" Target="embeddings/oleObject16.bin"/><Relationship Id="rId143" Type="http://schemas.openxmlformats.org/officeDocument/2006/relationships/image" Target="media/image100.png"/><Relationship Id="rId350" Type="http://schemas.openxmlformats.org/officeDocument/2006/relationships/image" Target="media/image300.png"/><Relationship Id="rId588" Type="http://schemas.openxmlformats.org/officeDocument/2006/relationships/image" Target="media/image524.png"/><Relationship Id="rId795" Type="http://schemas.openxmlformats.org/officeDocument/2006/relationships/image" Target="media/image721.png"/><Relationship Id="rId809" Type="http://schemas.openxmlformats.org/officeDocument/2006/relationships/image" Target="media/image735.png"/><Relationship Id="rId9" Type="http://schemas.openxmlformats.org/officeDocument/2006/relationships/image" Target="media/image2.wmf"/><Relationship Id="rId210" Type="http://schemas.openxmlformats.org/officeDocument/2006/relationships/image" Target="media/image166.png"/><Relationship Id="rId448" Type="http://schemas.openxmlformats.org/officeDocument/2006/relationships/image" Target="media/image394.png"/><Relationship Id="rId655" Type="http://schemas.openxmlformats.org/officeDocument/2006/relationships/image" Target="media/image588.png"/><Relationship Id="rId862" Type="http://schemas.openxmlformats.org/officeDocument/2006/relationships/oleObject" Target="embeddings/oleObject69.bin"/><Relationship Id="rId1078" Type="http://schemas.openxmlformats.org/officeDocument/2006/relationships/image" Target="media/image936.png"/><Relationship Id="rId294" Type="http://schemas.openxmlformats.org/officeDocument/2006/relationships/image" Target="media/image246.png"/><Relationship Id="rId308" Type="http://schemas.openxmlformats.org/officeDocument/2006/relationships/image" Target="media/image260.png"/><Relationship Id="rId515" Type="http://schemas.openxmlformats.org/officeDocument/2006/relationships/image" Target="media/image461.png"/><Relationship Id="rId722" Type="http://schemas.openxmlformats.org/officeDocument/2006/relationships/image" Target="media/image653.png"/><Relationship Id="rId1145" Type="http://schemas.openxmlformats.org/officeDocument/2006/relationships/chart" Target="charts/chart7.xml"/><Relationship Id="rId89" Type="http://schemas.openxmlformats.org/officeDocument/2006/relationships/image" Target="media/image63.wmf"/><Relationship Id="rId154" Type="http://schemas.openxmlformats.org/officeDocument/2006/relationships/image" Target="media/image111.png"/><Relationship Id="rId361" Type="http://schemas.openxmlformats.org/officeDocument/2006/relationships/image" Target="media/image311.png"/><Relationship Id="rId599" Type="http://schemas.openxmlformats.org/officeDocument/2006/relationships/image" Target="media/image535.jpeg"/><Relationship Id="rId1005" Type="http://schemas.openxmlformats.org/officeDocument/2006/relationships/image" Target="media/image884.png"/><Relationship Id="rId459" Type="http://schemas.openxmlformats.org/officeDocument/2006/relationships/image" Target="media/image405.png"/><Relationship Id="rId666" Type="http://schemas.openxmlformats.org/officeDocument/2006/relationships/image" Target="media/image599.png"/><Relationship Id="rId873" Type="http://schemas.openxmlformats.org/officeDocument/2006/relationships/image" Target="media/image790.png"/><Relationship Id="rId1089" Type="http://schemas.openxmlformats.org/officeDocument/2006/relationships/image" Target="media/image947.png"/><Relationship Id="rId16" Type="http://schemas.openxmlformats.org/officeDocument/2006/relationships/image" Target="media/image4.wmf"/><Relationship Id="rId221" Type="http://schemas.openxmlformats.org/officeDocument/2006/relationships/image" Target="media/image177.png"/><Relationship Id="rId319" Type="http://schemas.openxmlformats.org/officeDocument/2006/relationships/image" Target="media/image271.png"/><Relationship Id="rId526" Type="http://schemas.openxmlformats.org/officeDocument/2006/relationships/image" Target="media/image469.jpeg"/><Relationship Id="rId1156" Type="http://schemas.openxmlformats.org/officeDocument/2006/relationships/image" Target="media/image996.png"/><Relationship Id="rId733" Type="http://schemas.openxmlformats.org/officeDocument/2006/relationships/image" Target="media/image664.png"/><Relationship Id="rId940" Type="http://schemas.openxmlformats.org/officeDocument/2006/relationships/image" Target="media/image855.png"/><Relationship Id="rId1016" Type="http://schemas.openxmlformats.org/officeDocument/2006/relationships/image" Target="media/image895.png"/><Relationship Id="rId165" Type="http://schemas.openxmlformats.org/officeDocument/2006/relationships/image" Target="media/image122.png"/><Relationship Id="rId372" Type="http://schemas.openxmlformats.org/officeDocument/2006/relationships/image" Target="media/image322.png"/><Relationship Id="rId677" Type="http://schemas.openxmlformats.org/officeDocument/2006/relationships/image" Target="media/image610.png"/><Relationship Id="rId800" Type="http://schemas.openxmlformats.org/officeDocument/2006/relationships/image" Target="media/image726.png"/><Relationship Id="rId232" Type="http://schemas.openxmlformats.org/officeDocument/2006/relationships/image" Target="media/image188.png"/><Relationship Id="rId884" Type="http://schemas.openxmlformats.org/officeDocument/2006/relationships/image" Target="media/image801.png"/><Relationship Id="rId27" Type="http://schemas.openxmlformats.org/officeDocument/2006/relationships/image" Target="media/image13.png"/><Relationship Id="rId537" Type="http://schemas.openxmlformats.org/officeDocument/2006/relationships/image" Target="media/image475.png"/><Relationship Id="rId744" Type="http://schemas.openxmlformats.org/officeDocument/2006/relationships/image" Target="media/image675.png"/><Relationship Id="rId951" Type="http://schemas.openxmlformats.org/officeDocument/2006/relationships/image" Target="media/image864.png"/><Relationship Id="rId1167" Type="http://schemas.openxmlformats.org/officeDocument/2006/relationships/image" Target="media/image1007.png"/><Relationship Id="rId80" Type="http://schemas.openxmlformats.org/officeDocument/2006/relationships/oleObject" Target="embeddings/oleObject17.bin"/><Relationship Id="rId176" Type="http://schemas.openxmlformats.org/officeDocument/2006/relationships/image" Target="media/image132.png"/><Relationship Id="rId383" Type="http://schemas.openxmlformats.org/officeDocument/2006/relationships/image" Target="media/image333.png"/><Relationship Id="rId590" Type="http://schemas.openxmlformats.org/officeDocument/2006/relationships/image" Target="media/image526.jpeg"/><Relationship Id="rId604" Type="http://schemas.openxmlformats.org/officeDocument/2006/relationships/image" Target="media/image540.jpeg"/><Relationship Id="rId811" Type="http://schemas.openxmlformats.org/officeDocument/2006/relationships/image" Target="media/image737.png"/><Relationship Id="rId1027" Type="http://schemas.openxmlformats.org/officeDocument/2006/relationships/image" Target="media/image906.png"/><Relationship Id="rId243" Type="http://schemas.openxmlformats.org/officeDocument/2006/relationships/image" Target="media/image199.png"/><Relationship Id="rId450" Type="http://schemas.openxmlformats.org/officeDocument/2006/relationships/image" Target="media/image396.png"/><Relationship Id="rId688" Type="http://schemas.openxmlformats.org/officeDocument/2006/relationships/image" Target="media/image621.png"/><Relationship Id="rId895" Type="http://schemas.openxmlformats.org/officeDocument/2006/relationships/image" Target="media/image812.png"/><Relationship Id="rId909" Type="http://schemas.openxmlformats.org/officeDocument/2006/relationships/image" Target="media/image824.png"/><Relationship Id="rId1080" Type="http://schemas.openxmlformats.org/officeDocument/2006/relationships/image" Target="media/image938.png"/><Relationship Id="rId38" Type="http://schemas.openxmlformats.org/officeDocument/2006/relationships/image" Target="media/image24.png"/><Relationship Id="rId103" Type="http://schemas.openxmlformats.org/officeDocument/2006/relationships/oleObject" Target="embeddings/oleObject27.bin"/><Relationship Id="rId310" Type="http://schemas.openxmlformats.org/officeDocument/2006/relationships/image" Target="media/image262.png"/><Relationship Id="rId548" Type="http://schemas.openxmlformats.org/officeDocument/2006/relationships/image" Target="media/image486.png"/><Relationship Id="rId755" Type="http://schemas.openxmlformats.org/officeDocument/2006/relationships/oleObject" Target="embeddings/oleObject64.bin"/><Relationship Id="rId962" Type="http://schemas.openxmlformats.org/officeDocument/2006/relationships/image" Target="media/image875.png"/><Relationship Id="rId91" Type="http://schemas.openxmlformats.org/officeDocument/2006/relationships/image" Target="media/image64.wmf"/><Relationship Id="rId187" Type="http://schemas.openxmlformats.org/officeDocument/2006/relationships/image" Target="media/image143.png"/><Relationship Id="rId394" Type="http://schemas.openxmlformats.org/officeDocument/2006/relationships/image" Target="media/image344.png"/><Relationship Id="rId408" Type="http://schemas.openxmlformats.org/officeDocument/2006/relationships/image" Target="media/image356.png"/><Relationship Id="rId615" Type="http://schemas.openxmlformats.org/officeDocument/2006/relationships/image" Target="media/image551.png"/><Relationship Id="rId822" Type="http://schemas.openxmlformats.org/officeDocument/2006/relationships/image" Target="media/image748.png"/><Relationship Id="rId1038" Type="http://schemas.openxmlformats.org/officeDocument/2006/relationships/oleObject" Target="embeddings/oleObject119.bin"/><Relationship Id="rId254" Type="http://schemas.openxmlformats.org/officeDocument/2006/relationships/image" Target="media/image210.jpeg"/><Relationship Id="rId699" Type="http://schemas.openxmlformats.org/officeDocument/2006/relationships/image" Target="media/image632.png"/><Relationship Id="rId1091" Type="http://schemas.openxmlformats.org/officeDocument/2006/relationships/image" Target="media/image949.png"/><Relationship Id="rId1105" Type="http://schemas.openxmlformats.org/officeDocument/2006/relationships/image" Target="media/image963.png"/><Relationship Id="rId49" Type="http://schemas.openxmlformats.org/officeDocument/2006/relationships/image" Target="media/image35.emf"/><Relationship Id="rId114" Type="http://schemas.openxmlformats.org/officeDocument/2006/relationships/image" Target="media/image75.wmf"/><Relationship Id="rId461" Type="http://schemas.openxmlformats.org/officeDocument/2006/relationships/image" Target="media/image407.png"/><Relationship Id="rId559" Type="http://schemas.openxmlformats.org/officeDocument/2006/relationships/image" Target="media/image497.png"/><Relationship Id="rId766" Type="http://schemas.openxmlformats.org/officeDocument/2006/relationships/image" Target="media/image692.png"/><Relationship Id="rId198" Type="http://schemas.openxmlformats.org/officeDocument/2006/relationships/image" Target="media/image154.png"/><Relationship Id="rId321" Type="http://schemas.openxmlformats.org/officeDocument/2006/relationships/image" Target="media/image273.png"/><Relationship Id="rId419" Type="http://schemas.openxmlformats.org/officeDocument/2006/relationships/image" Target="media/image367.png"/><Relationship Id="rId626" Type="http://schemas.openxmlformats.org/officeDocument/2006/relationships/image" Target="media/image562.png"/><Relationship Id="rId973" Type="http://schemas.openxmlformats.org/officeDocument/2006/relationships/oleObject" Target="embeddings/oleObject87.bin"/><Relationship Id="rId1049" Type="http://schemas.openxmlformats.org/officeDocument/2006/relationships/oleObject" Target="embeddings/oleObject129.bin"/><Relationship Id="rId833" Type="http://schemas.openxmlformats.org/officeDocument/2006/relationships/image" Target="media/image757.png"/><Relationship Id="rId1116" Type="http://schemas.openxmlformats.org/officeDocument/2006/relationships/image" Target="media/image974.png"/><Relationship Id="rId265" Type="http://schemas.openxmlformats.org/officeDocument/2006/relationships/image" Target="media/image221.png"/><Relationship Id="rId472" Type="http://schemas.openxmlformats.org/officeDocument/2006/relationships/image" Target="media/image418.png"/><Relationship Id="rId900" Type="http://schemas.openxmlformats.org/officeDocument/2006/relationships/image" Target="media/image817.png"/><Relationship Id="rId125" Type="http://schemas.openxmlformats.org/officeDocument/2006/relationships/image" Target="media/image82.png"/><Relationship Id="rId332" Type="http://schemas.openxmlformats.org/officeDocument/2006/relationships/image" Target="media/image282.png"/><Relationship Id="rId777" Type="http://schemas.openxmlformats.org/officeDocument/2006/relationships/image" Target="media/image703.png"/><Relationship Id="rId984" Type="http://schemas.openxmlformats.org/officeDocument/2006/relationships/oleObject" Target="embeddings/oleObject98.bin"/><Relationship Id="rId637" Type="http://schemas.openxmlformats.org/officeDocument/2006/relationships/image" Target="media/image572.png"/><Relationship Id="rId844" Type="http://schemas.openxmlformats.org/officeDocument/2006/relationships/image" Target="media/image768.png"/><Relationship Id="rId276" Type="http://schemas.openxmlformats.org/officeDocument/2006/relationships/oleObject" Target="embeddings/oleObject38.bin"/><Relationship Id="rId483" Type="http://schemas.openxmlformats.org/officeDocument/2006/relationships/image" Target="media/image429.png"/><Relationship Id="rId690" Type="http://schemas.openxmlformats.org/officeDocument/2006/relationships/image" Target="media/image623.png"/><Relationship Id="rId704" Type="http://schemas.openxmlformats.org/officeDocument/2006/relationships/image" Target="media/image637.png"/><Relationship Id="rId911" Type="http://schemas.openxmlformats.org/officeDocument/2006/relationships/image" Target="media/image826.png"/><Relationship Id="rId1127" Type="http://schemas.openxmlformats.org/officeDocument/2006/relationships/oleObject" Target="embeddings/oleObject135.bin"/><Relationship Id="rId40" Type="http://schemas.openxmlformats.org/officeDocument/2006/relationships/image" Target="media/image26.png"/><Relationship Id="rId136" Type="http://schemas.openxmlformats.org/officeDocument/2006/relationships/image" Target="media/image93.png"/><Relationship Id="rId343" Type="http://schemas.openxmlformats.org/officeDocument/2006/relationships/image" Target="media/image293.png"/><Relationship Id="rId550" Type="http://schemas.openxmlformats.org/officeDocument/2006/relationships/image" Target="media/image488.png"/><Relationship Id="rId788" Type="http://schemas.openxmlformats.org/officeDocument/2006/relationships/image" Target="media/image714.png"/><Relationship Id="rId995" Type="http://schemas.openxmlformats.org/officeDocument/2006/relationships/oleObject" Target="embeddings/oleObject109.bin"/><Relationship Id="rId203" Type="http://schemas.openxmlformats.org/officeDocument/2006/relationships/image" Target="media/image159.png"/><Relationship Id="rId648" Type="http://schemas.openxmlformats.org/officeDocument/2006/relationships/image" Target="media/image581.png"/><Relationship Id="rId855" Type="http://schemas.openxmlformats.org/officeDocument/2006/relationships/image" Target="media/image779.png"/><Relationship Id="rId1040" Type="http://schemas.openxmlformats.org/officeDocument/2006/relationships/oleObject" Target="embeddings/oleObject121.bin"/><Relationship Id="rId287" Type="http://schemas.openxmlformats.org/officeDocument/2006/relationships/image" Target="media/image239.png"/><Relationship Id="rId410" Type="http://schemas.openxmlformats.org/officeDocument/2006/relationships/image" Target="media/image358.png"/><Relationship Id="rId494" Type="http://schemas.openxmlformats.org/officeDocument/2006/relationships/image" Target="media/image440.png"/><Relationship Id="rId508" Type="http://schemas.openxmlformats.org/officeDocument/2006/relationships/image" Target="media/image454.png"/><Relationship Id="rId715" Type="http://schemas.openxmlformats.org/officeDocument/2006/relationships/image" Target="media/image646.png"/><Relationship Id="rId922" Type="http://schemas.openxmlformats.org/officeDocument/2006/relationships/image" Target="media/image837.png"/><Relationship Id="rId1138" Type="http://schemas.openxmlformats.org/officeDocument/2006/relationships/oleObject" Target="embeddings/oleObject142.bin"/><Relationship Id="rId147" Type="http://schemas.openxmlformats.org/officeDocument/2006/relationships/image" Target="media/image104.png"/><Relationship Id="rId354" Type="http://schemas.openxmlformats.org/officeDocument/2006/relationships/image" Target="media/image304.png"/><Relationship Id="rId799" Type="http://schemas.openxmlformats.org/officeDocument/2006/relationships/image" Target="media/image725.png"/><Relationship Id="rId51" Type="http://schemas.openxmlformats.org/officeDocument/2006/relationships/image" Target="media/image37.png"/><Relationship Id="rId561" Type="http://schemas.openxmlformats.org/officeDocument/2006/relationships/image" Target="media/image499.png"/><Relationship Id="rId659" Type="http://schemas.openxmlformats.org/officeDocument/2006/relationships/image" Target="media/image592.png"/><Relationship Id="rId866" Type="http://schemas.openxmlformats.org/officeDocument/2006/relationships/image" Target="media/image788.png"/><Relationship Id="rId214" Type="http://schemas.openxmlformats.org/officeDocument/2006/relationships/image" Target="media/image170.png"/><Relationship Id="rId298" Type="http://schemas.openxmlformats.org/officeDocument/2006/relationships/image" Target="media/image250.png"/><Relationship Id="rId421" Type="http://schemas.openxmlformats.org/officeDocument/2006/relationships/image" Target="media/image369.png"/><Relationship Id="rId519" Type="http://schemas.openxmlformats.org/officeDocument/2006/relationships/image" Target="media/image465.png"/><Relationship Id="rId1051" Type="http://schemas.openxmlformats.org/officeDocument/2006/relationships/image" Target="media/image913.png"/><Relationship Id="rId1149" Type="http://schemas.openxmlformats.org/officeDocument/2006/relationships/image" Target="media/image989.png"/><Relationship Id="rId158" Type="http://schemas.openxmlformats.org/officeDocument/2006/relationships/image" Target="media/image115.png"/><Relationship Id="rId726" Type="http://schemas.openxmlformats.org/officeDocument/2006/relationships/image" Target="media/image657.png"/><Relationship Id="rId933" Type="http://schemas.openxmlformats.org/officeDocument/2006/relationships/image" Target="media/image848.png"/><Relationship Id="rId1009" Type="http://schemas.openxmlformats.org/officeDocument/2006/relationships/image" Target="media/image888.png"/><Relationship Id="rId62" Type="http://schemas.openxmlformats.org/officeDocument/2006/relationships/image" Target="media/image47.png"/><Relationship Id="rId365" Type="http://schemas.openxmlformats.org/officeDocument/2006/relationships/image" Target="media/image315.png"/><Relationship Id="rId572" Type="http://schemas.openxmlformats.org/officeDocument/2006/relationships/image" Target="media/image508.png"/><Relationship Id="rId225" Type="http://schemas.openxmlformats.org/officeDocument/2006/relationships/image" Target="media/image181.png"/><Relationship Id="rId432" Type="http://schemas.openxmlformats.org/officeDocument/2006/relationships/image" Target="media/image380.png"/><Relationship Id="rId877" Type="http://schemas.openxmlformats.org/officeDocument/2006/relationships/image" Target="media/image794.png"/><Relationship Id="rId1062" Type="http://schemas.openxmlformats.org/officeDocument/2006/relationships/oleObject" Target="embeddings/oleObject134.bin"/><Relationship Id="rId737" Type="http://schemas.openxmlformats.org/officeDocument/2006/relationships/image" Target="media/image668.png"/><Relationship Id="rId944" Type="http://schemas.openxmlformats.org/officeDocument/2006/relationships/oleObject" Target="embeddings/oleObject78.bin"/><Relationship Id="rId73" Type="http://schemas.openxmlformats.org/officeDocument/2006/relationships/image" Target="media/image53.wmf"/><Relationship Id="rId169" Type="http://schemas.openxmlformats.org/officeDocument/2006/relationships/image" Target="media/image126.png"/><Relationship Id="rId376" Type="http://schemas.openxmlformats.org/officeDocument/2006/relationships/image" Target="media/image326.png"/><Relationship Id="rId583" Type="http://schemas.openxmlformats.org/officeDocument/2006/relationships/image" Target="media/image519.png"/><Relationship Id="rId790" Type="http://schemas.openxmlformats.org/officeDocument/2006/relationships/image" Target="media/image716.png"/><Relationship Id="rId804" Type="http://schemas.openxmlformats.org/officeDocument/2006/relationships/image" Target="media/image730.png"/><Relationship Id="rId4" Type="http://schemas.openxmlformats.org/officeDocument/2006/relationships/settings" Target="settings.xml"/><Relationship Id="rId236" Type="http://schemas.openxmlformats.org/officeDocument/2006/relationships/image" Target="media/image192.png"/><Relationship Id="rId443" Type="http://schemas.openxmlformats.org/officeDocument/2006/relationships/oleObject" Target="embeddings/oleObject46.bin"/><Relationship Id="rId650" Type="http://schemas.openxmlformats.org/officeDocument/2006/relationships/image" Target="media/image583.png"/><Relationship Id="rId888" Type="http://schemas.openxmlformats.org/officeDocument/2006/relationships/image" Target="media/image805.jpeg"/><Relationship Id="rId1073" Type="http://schemas.openxmlformats.org/officeDocument/2006/relationships/image" Target="media/image931.png"/><Relationship Id="rId303" Type="http://schemas.openxmlformats.org/officeDocument/2006/relationships/image" Target="media/image255.png"/><Relationship Id="rId748" Type="http://schemas.openxmlformats.org/officeDocument/2006/relationships/image" Target="media/image679.png"/><Relationship Id="rId955" Type="http://schemas.openxmlformats.org/officeDocument/2006/relationships/image" Target="media/image868.png"/><Relationship Id="rId1140" Type="http://schemas.openxmlformats.org/officeDocument/2006/relationships/chart" Target="charts/chart2.xml"/><Relationship Id="rId84" Type="http://schemas.openxmlformats.org/officeDocument/2006/relationships/image" Target="media/image60.png"/><Relationship Id="rId387" Type="http://schemas.openxmlformats.org/officeDocument/2006/relationships/image" Target="media/image337.png"/><Relationship Id="rId510" Type="http://schemas.openxmlformats.org/officeDocument/2006/relationships/image" Target="media/image456.png"/><Relationship Id="rId594" Type="http://schemas.openxmlformats.org/officeDocument/2006/relationships/image" Target="media/image530.png"/><Relationship Id="rId608" Type="http://schemas.openxmlformats.org/officeDocument/2006/relationships/image" Target="media/image544.png"/><Relationship Id="rId815" Type="http://schemas.openxmlformats.org/officeDocument/2006/relationships/image" Target="media/image741.png"/><Relationship Id="rId247" Type="http://schemas.openxmlformats.org/officeDocument/2006/relationships/image" Target="media/image203.png"/><Relationship Id="rId899" Type="http://schemas.openxmlformats.org/officeDocument/2006/relationships/image" Target="media/image816.png"/><Relationship Id="rId1000" Type="http://schemas.openxmlformats.org/officeDocument/2006/relationships/image" Target="media/image879.png"/><Relationship Id="rId1084" Type="http://schemas.openxmlformats.org/officeDocument/2006/relationships/image" Target="media/image942.png"/><Relationship Id="rId107" Type="http://schemas.openxmlformats.org/officeDocument/2006/relationships/oleObject" Target="embeddings/oleObject29.bin"/><Relationship Id="rId454" Type="http://schemas.openxmlformats.org/officeDocument/2006/relationships/image" Target="media/image400.png"/><Relationship Id="rId661" Type="http://schemas.openxmlformats.org/officeDocument/2006/relationships/image" Target="media/image594.png"/><Relationship Id="rId759" Type="http://schemas.openxmlformats.org/officeDocument/2006/relationships/image" Target="media/image685.png"/><Relationship Id="rId966" Type="http://schemas.openxmlformats.org/officeDocument/2006/relationships/oleObject" Target="embeddings/oleObject8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Sam%20Gascoyne\Desktop\Thesis%20Work\Work%20Review%202012\7075-2014%20weld%20process%20data\Sample%201%20W3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am%20Gascoyne\Desktop\Thesis%20Work\Weld%20Parameters%20for%20new%20welds%20(30-08-12)\Weld%2042%20FSWmetric%20(Wide)%20(2012%2008%2024%2000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am%20Gascoyne\Desktop\Thesis%20Work\Work%20Review%202012\7075-2014%20weld%20process%20data\Sample%201%20W3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m%20Gascoyne\Desktop\Thesis%20Work\Work%20Review%202012\7075-2014%20weld%20process%20data\Sample%202%20W4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am%20Gascoyne\Desktop\Thesis%20Work\Work%20Review%202012\7075-2014%20weld%20process%20data\Sample%202%20W4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am%20Gascoyne\Desktop\Thesis%20Work\Work%20Review%202012\6082%20weld%20process%20data\weld9(10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am%20Gascoyne\Desktop\Thesis%20Work\Work%20Review%202012\6082%20weld%20process%20data\Weld1(150mm).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am%20Gascoyne\Desktop\Thesis%20Work\Work%20Review%202012\6082%20weld%20process%20data\Weld2(200mm).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am%20Gascoyne\Desktop\Thesis%20Work\Work%20Review%202012\6082%20weld%20process%20data\weld3(250mm).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am%20Gascoyne\Desktop\Thesis%20Work\Work%20Review%202012\6082%20weld%20process%20data\weld7(300m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50" b="1" i="0" u="none" strike="noStrike" baseline="0">
                <a:solidFill>
                  <a:srgbClr val="000000"/>
                </a:solidFill>
                <a:latin typeface="Arial"/>
                <a:ea typeface="Arial"/>
                <a:cs typeface="Arial"/>
              </a:defRPr>
            </a:pPr>
            <a:r>
              <a:rPr lang="en-GB" sz="1800"/>
              <a:t>First Weld 7075-2014 (125mm/min)</a:t>
            </a:r>
            <a:r>
              <a:rPr lang="en-GB" sz="1800" baseline="0"/>
              <a:t> </a:t>
            </a:r>
            <a:endParaRPr lang="en-GB" sz="1800"/>
          </a:p>
        </c:rich>
      </c:tx>
      <c:layout>
        <c:manualLayout>
          <c:xMode val="edge"/>
          <c:yMode val="edge"/>
          <c:x val="0.16693977206337579"/>
          <c:y val="2.0390807824176578E-2"/>
        </c:manualLayout>
      </c:layout>
      <c:overlay val="0"/>
      <c:spPr>
        <a:noFill/>
        <a:ln w="25400">
          <a:noFill/>
        </a:ln>
      </c:spPr>
    </c:title>
    <c:autoTitleDeleted val="0"/>
    <c:plotArea>
      <c:layout>
        <c:manualLayout>
          <c:layoutTarget val="inner"/>
          <c:xMode val="edge"/>
          <c:yMode val="edge"/>
          <c:x val="8.2730093071354704E-2"/>
          <c:y val="0.12372881355932204"/>
          <c:w val="0.85108583247156178"/>
          <c:h val="0.75254237288135584"/>
        </c:manualLayout>
      </c:layout>
      <c:scatterChart>
        <c:scatterStyle val="lineMarker"/>
        <c:varyColors val="0"/>
        <c:ser>
          <c:idx val="0"/>
          <c:order val="0"/>
          <c:tx>
            <c:strRef>
              <c:f>sheet1!$H$1</c:f>
              <c:strCache>
                <c:ptCount val="1"/>
                <c:pt idx="0">
                  <c:v>Marker</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H$2:$H$5000</c:f>
            </c:numRef>
          </c:yVal>
          <c:smooth val="0"/>
        </c:ser>
        <c:ser>
          <c:idx val="8"/>
          <c:order val="1"/>
          <c:tx>
            <c:v>Distance Travelled</c:v>
          </c:tx>
          <c:spPr>
            <a:ln w="25400">
              <a:solidFill>
                <a:srgbClr val="993300"/>
              </a:solidFill>
              <a:prstDash val="solid"/>
            </a:ln>
          </c:spPr>
          <c:marker>
            <c:symbol val="none"/>
          </c:marker>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I$2:$I$5000</c:f>
              <c:numCache>
                <c:formatCode>0.00000000</c:formatCode>
                <c:ptCount val="4999"/>
                <c:pt idx="0">
                  <c:v>0.65600586000000005</c:v>
                </c:pt>
                <c:pt idx="1">
                  <c:v>0.65600586000000005</c:v>
                </c:pt>
                <c:pt idx="2">
                  <c:v>0.65600586000000005</c:v>
                </c:pt>
                <c:pt idx="3">
                  <c:v>-2.31934E-3</c:v>
                </c:pt>
                <c:pt idx="4">
                  <c:v>-2.31934E-3</c:v>
                </c:pt>
                <c:pt idx="5">
                  <c:v>-2.31934E-3</c:v>
                </c:pt>
                <c:pt idx="6">
                  <c:v>-2.31934E-3</c:v>
                </c:pt>
                <c:pt idx="7">
                  <c:v>-2.31934E-3</c:v>
                </c:pt>
                <c:pt idx="8">
                  <c:v>-2.31934E-3</c:v>
                </c:pt>
                <c:pt idx="9">
                  <c:v>-2.31934E-3</c:v>
                </c:pt>
                <c:pt idx="10">
                  <c:v>-2.31934E-3</c:v>
                </c:pt>
                <c:pt idx="11">
                  <c:v>-2.31934E-3</c:v>
                </c:pt>
                <c:pt idx="12">
                  <c:v>-2.31934E-3</c:v>
                </c:pt>
                <c:pt idx="13">
                  <c:v>-2.31934E-3</c:v>
                </c:pt>
                <c:pt idx="14">
                  <c:v>-2.31934E-3</c:v>
                </c:pt>
                <c:pt idx="15">
                  <c:v>-2.31934E-3</c:v>
                </c:pt>
                <c:pt idx="16">
                  <c:v>-2.31934E-3</c:v>
                </c:pt>
                <c:pt idx="17">
                  <c:v>-2.31934E-3</c:v>
                </c:pt>
                <c:pt idx="18">
                  <c:v>-2.31934E-3</c:v>
                </c:pt>
                <c:pt idx="19">
                  <c:v>-2.31934E-3</c:v>
                </c:pt>
                <c:pt idx="20">
                  <c:v>-2.31934E-3</c:v>
                </c:pt>
                <c:pt idx="21">
                  <c:v>-2.31934E-3</c:v>
                </c:pt>
                <c:pt idx="22">
                  <c:v>-2.31934E-3</c:v>
                </c:pt>
                <c:pt idx="23">
                  <c:v>-2.31934E-3</c:v>
                </c:pt>
                <c:pt idx="24">
                  <c:v>-2.31934E-3</c:v>
                </c:pt>
                <c:pt idx="25">
                  <c:v>-2.31934E-3</c:v>
                </c:pt>
                <c:pt idx="26">
                  <c:v>-2.31934E-3</c:v>
                </c:pt>
                <c:pt idx="27">
                  <c:v>-2.31934E-3</c:v>
                </c:pt>
                <c:pt idx="28">
                  <c:v>-2.31934E-3</c:v>
                </c:pt>
                <c:pt idx="29">
                  <c:v>-2.31934E-3</c:v>
                </c:pt>
                <c:pt idx="30">
                  <c:v>-2.31934E-3</c:v>
                </c:pt>
                <c:pt idx="31">
                  <c:v>-2.31934E-3</c:v>
                </c:pt>
                <c:pt idx="32">
                  <c:v>-2.31934E-3</c:v>
                </c:pt>
                <c:pt idx="33">
                  <c:v>-2.31934E-3</c:v>
                </c:pt>
                <c:pt idx="34">
                  <c:v>-2.31934E-3</c:v>
                </c:pt>
                <c:pt idx="35">
                  <c:v>-2.31934E-3</c:v>
                </c:pt>
                <c:pt idx="36">
                  <c:v>-2.31934E-3</c:v>
                </c:pt>
                <c:pt idx="37">
                  <c:v>-2.31934E-3</c:v>
                </c:pt>
                <c:pt idx="38">
                  <c:v>-2.31934E-3</c:v>
                </c:pt>
                <c:pt idx="39">
                  <c:v>-2.31934E-3</c:v>
                </c:pt>
                <c:pt idx="40">
                  <c:v>-2.31934E-3</c:v>
                </c:pt>
                <c:pt idx="41">
                  <c:v>-2.31934E-3</c:v>
                </c:pt>
                <c:pt idx="42">
                  <c:v>-2.31934E-3</c:v>
                </c:pt>
                <c:pt idx="43">
                  <c:v>-2.31934E-3</c:v>
                </c:pt>
                <c:pt idx="44">
                  <c:v>-2.31934E-3</c:v>
                </c:pt>
                <c:pt idx="45">
                  <c:v>-2.31934E-3</c:v>
                </c:pt>
                <c:pt idx="46">
                  <c:v>-2.31934E-3</c:v>
                </c:pt>
                <c:pt idx="47">
                  <c:v>-2.31934E-3</c:v>
                </c:pt>
                <c:pt idx="48">
                  <c:v>-2.31934E-3</c:v>
                </c:pt>
                <c:pt idx="49">
                  <c:v>-2.31934E-3</c:v>
                </c:pt>
                <c:pt idx="50">
                  <c:v>-2.31934E-3</c:v>
                </c:pt>
                <c:pt idx="51">
                  <c:v>-2.31934E-3</c:v>
                </c:pt>
                <c:pt idx="52">
                  <c:v>-2.31934E-3</c:v>
                </c:pt>
                <c:pt idx="53">
                  <c:v>-2.31934E-3</c:v>
                </c:pt>
                <c:pt idx="54">
                  <c:v>-2.31934E-3</c:v>
                </c:pt>
                <c:pt idx="55">
                  <c:v>-2.31934E-3</c:v>
                </c:pt>
                <c:pt idx="56">
                  <c:v>-2.31934E-3</c:v>
                </c:pt>
                <c:pt idx="57">
                  <c:v>-2.31934E-3</c:v>
                </c:pt>
                <c:pt idx="58">
                  <c:v>-2.31934E-3</c:v>
                </c:pt>
                <c:pt idx="59">
                  <c:v>-2.31934E-3</c:v>
                </c:pt>
                <c:pt idx="60">
                  <c:v>-2.31934E-3</c:v>
                </c:pt>
                <c:pt idx="61">
                  <c:v>-2.31934E-3</c:v>
                </c:pt>
                <c:pt idx="62">
                  <c:v>-2.31934E-3</c:v>
                </c:pt>
                <c:pt idx="63">
                  <c:v>-2.31934E-3</c:v>
                </c:pt>
                <c:pt idx="64">
                  <c:v>-2.31934E-3</c:v>
                </c:pt>
                <c:pt idx="65">
                  <c:v>-2.31934E-3</c:v>
                </c:pt>
                <c:pt idx="66">
                  <c:v>-2.31934E-3</c:v>
                </c:pt>
                <c:pt idx="67">
                  <c:v>-2.31934E-3</c:v>
                </c:pt>
                <c:pt idx="68">
                  <c:v>-2.31934E-3</c:v>
                </c:pt>
                <c:pt idx="69">
                  <c:v>-2.31934E-3</c:v>
                </c:pt>
                <c:pt idx="70">
                  <c:v>-2.31934E-3</c:v>
                </c:pt>
                <c:pt idx="71">
                  <c:v>-2.31934E-3</c:v>
                </c:pt>
                <c:pt idx="72">
                  <c:v>-2.31934E-3</c:v>
                </c:pt>
                <c:pt idx="73">
                  <c:v>-2.31934E-3</c:v>
                </c:pt>
                <c:pt idx="74">
                  <c:v>-2.31934E-3</c:v>
                </c:pt>
                <c:pt idx="75">
                  <c:v>-2.31934E-3</c:v>
                </c:pt>
                <c:pt idx="76">
                  <c:v>-2.31934E-3</c:v>
                </c:pt>
                <c:pt idx="77">
                  <c:v>-2.31934E-3</c:v>
                </c:pt>
                <c:pt idx="78">
                  <c:v>-2.31934E-3</c:v>
                </c:pt>
                <c:pt idx="79">
                  <c:v>-2.31934E-3</c:v>
                </c:pt>
                <c:pt idx="80">
                  <c:v>-2.31934E-3</c:v>
                </c:pt>
                <c:pt idx="81">
                  <c:v>-2.31934E-3</c:v>
                </c:pt>
                <c:pt idx="82">
                  <c:v>-2.31934E-3</c:v>
                </c:pt>
                <c:pt idx="83">
                  <c:v>-2.31934E-3</c:v>
                </c:pt>
                <c:pt idx="84">
                  <c:v>-2.31934E-3</c:v>
                </c:pt>
                <c:pt idx="85">
                  <c:v>-2.31934E-3</c:v>
                </c:pt>
                <c:pt idx="86">
                  <c:v>-2.31934E-3</c:v>
                </c:pt>
                <c:pt idx="87">
                  <c:v>-2.31934E-3</c:v>
                </c:pt>
                <c:pt idx="88">
                  <c:v>-2.31934E-3</c:v>
                </c:pt>
                <c:pt idx="89">
                  <c:v>-2.31934E-3</c:v>
                </c:pt>
                <c:pt idx="90">
                  <c:v>-2.31934E-3</c:v>
                </c:pt>
                <c:pt idx="91">
                  <c:v>-2.31934E-3</c:v>
                </c:pt>
                <c:pt idx="92">
                  <c:v>-2.31934E-3</c:v>
                </c:pt>
                <c:pt idx="93">
                  <c:v>-2.31934E-3</c:v>
                </c:pt>
                <c:pt idx="94">
                  <c:v>-2.31934E-3</c:v>
                </c:pt>
                <c:pt idx="95">
                  <c:v>-2.31934E-3</c:v>
                </c:pt>
                <c:pt idx="96">
                  <c:v>-2.31934E-3</c:v>
                </c:pt>
                <c:pt idx="97">
                  <c:v>-2.31934E-3</c:v>
                </c:pt>
                <c:pt idx="98">
                  <c:v>-2.31934E-3</c:v>
                </c:pt>
                <c:pt idx="99">
                  <c:v>-2.31934E-3</c:v>
                </c:pt>
                <c:pt idx="100">
                  <c:v>-2.31934E-3</c:v>
                </c:pt>
                <c:pt idx="101">
                  <c:v>-2.31934E-3</c:v>
                </c:pt>
                <c:pt idx="102">
                  <c:v>-2.31934E-3</c:v>
                </c:pt>
                <c:pt idx="103">
                  <c:v>-2.31934E-3</c:v>
                </c:pt>
                <c:pt idx="104">
                  <c:v>-2.31934E-3</c:v>
                </c:pt>
                <c:pt idx="105">
                  <c:v>-2.31934E-3</c:v>
                </c:pt>
                <c:pt idx="106">
                  <c:v>-2.31934E-3</c:v>
                </c:pt>
                <c:pt idx="107">
                  <c:v>-2.31934E-3</c:v>
                </c:pt>
                <c:pt idx="108">
                  <c:v>-2.31934E-3</c:v>
                </c:pt>
                <c:pt idx="109">
                  <c:v>-2.31934E-3</c:v>
                </c:pt>
                <c:pt idx="110">
                  <c:v>-2.31934E-3</c:v>
                </c:pt>
                <c:pt idx="111">
                  <c:v>-2.31934E-3</c:v>
                </c:pt>
                <c:pt idx="112">
                  <c:v>-2.31934E-3</c:v>
                </c:pt>
                <c:pt idx="113">
                  <c:v>-2.31934E-3</c:v>
                </c:pt>
                <c:pt idx="114">
                  <c:v>-2.31934E-3</c:v>
                </c:pt>
                <c:pt idx="115">
                  <c:v>-2.31934E-3</c:v>
                </c:pt>
                <c:pt idx="116">
                  <c:v>-2.31934E-3</c:v>
                </c:pt>
                <c:pt idx="117">
                  <c:v>-2.1972699999999999E-3</c:v>
                </c:pt>
                <c:pt idx="118">
                  <c:v>-2.31934E-3</c:v>
                </c:pt>
                <c:pt idx="119">
                  <c:v>-2.31934E-3</c:v>
                </c:pt>
                <c:pt idx="120">
                  <c:v>-2.31934E-3</c:v>
                </c:pt>
                <c:pt idx="121">
                  <c:v>-2.31934E-3</c:v>
                </c:pt>
                <c:pt idx="122">
                  <c:v>-2.31934E-3</c:v>
                </c:pt>
                <c:pt idx="123">
                  <c:v>-2.31934E-3</c:v>
                </c:pt>
                <c:pt idx="124">
                  <c:v>-2.31934E-3</c:v>
                </c:pt>
                <c:pt idx="125">
                  <c:v>-2.31934E-3</c:v>
                </c:pt>
                <c:pt idx="126">
                  <c:v>-2.31934E-3</c:v>
                </c:pt>
                <c:pt idx="127">
                  <c:v>-2.31934E-3</c:v>
                </c:pt>
                <c:pt idx="128">
                  <c:v>-2.31934E-3</c:v>
                </c:pt>
                <c:pt idx="129">
                  <c:v>-2.31934E-3</c:v>
                </c:pt>
                <c:pt idx="130">
                  <c:v>-2.31934E-3</c:v>
                </c:pt>
                <c:pt idx="131">
                  <c:v>-2.31934E-3</c:v>
                </c:pt>
                <c:pt idx="132">
                  <c:v>-2.31934E-3</c:v>
                </c:pt>
                <c:pt idx="133">
                  <c:v>-2.31934E-3</c:v>
                </c:pt>
                <c:pt idx="134">
                  <c:v>-2.31934E-3</c:v>
                </c:pt>
                <c:pt idx="135">
                  <c:v>-2.31934E-3</c:v>
                </c:pt>
                <c:pt idx="136">
                  <c:v>-2.31934E-3</c:v>
                </c:pt>
                <c:pt idx="137">
                  <c:v>-2.31934E-3</c:v>
                </c:pt>
                <c:pt idx="138">
                  <c:v>-2.31934E-3</c:v>
                </c:pt>
                <c:pt idx="139">
                  <c:v>-2.31934E-3</c:v>
                </c:pt>
                <c:pt idx="140">
                  <c:v>-2.31934E-3</c:v>
                </c:pt>
                <c:pt idx="141">
                  <c:v>-2.31934E-3</c:v>
                </c:pt>
                <c:pt idx="142">
                  <c:v>-2.31934E-3</c:v>
                </c:pt>
                <c:pt idx="143">
                  <c:v>-2.31934E-3</c:v>
                </c:pt>
                <c:pt idx="144">
                  <c:v>-2.31934E-3</c:v>
                </c:pt>
                <c:pt idx="145">
                  <c:v>-2.31934E-3</c:v>
                </c:pt>
                <c:pt idx="146">
                  <c:v>-2.31934E-3</c:v>
                </c:pt>
                <c:pt idx="147">
                  <c:v>-2.31934E-3</c:v>
                </c:pt>
                <c:pt idx="148">
                  <c:v>-2.31934E-3</c:v>
                </c:pt>
                <c:pt idx="149">
                  <c:v>-2.31934E-3</c:v>
                </c:pt>
                <c:pt idx="150">
                  <c:v>-2.31934E-3</c:v>
                </c:pt>
                <c:pt idx="151">
                  <c:v>-2.31934E-3</c:v>
                </c:pt>
                <c:pt idx="152">
                  <c:v>-2.31934E-3</c:v>
                </c:pt>
                <c:pt idx="153">
                  <c:v>-2.31934E-3</c:v>
                </c:pt>
                <c:pt idx="154">
                  <c:v>-2.31934E-3</c:v>
                </c:pt>
                <c:pt idx="155">
                  <c:v>-2.31934E-3</c:v>
                </c:pt>
                <c:pt idx="156">
                  <c:v>-2.31934E-3</c:v>
                </c:pt>
                <c:pt idx="157">
                  <c:v>-2.31934E-3</c:v>
                </c:pt>
                <c:pt idx="158">
                  <c:v>-2.31934E-3</c:v>
                </c:pt>
                <c:pt idx="159">
                  <c:v>-2.31934E-3</c:v>
                </c:pt>
                <c:pt idx="160">
                  <c:v>-2.31934E-3</c:v>
                </c:pt>
                <c:pt idx="161">
                  <c:v>-2.31934E-3</c:v>
                </c:pt>
                <c:pt idx="162">
                  <c:v>-2.31934E-3</c:v>
                </c:pt>
                <c:pt idx="163">
                  <c:v>-2.31934E-3</c:v>
                </c:pt>
                <c:pt idx="164">
                  <c:v>-2.31934E-3</c:v>
                </c:pt>
                <c:pt idx="165">
                  <c:v>-2.31934E-3</c:v>
                </c:pt>
                <c:pt idx="166">
                  <c:v>-2.31934E-3</c:v>
                </c:pt>
                <c:pt idx="167">
                  <c:v>-2.31934E-3</c:v>
                </c:pt>
                <c:pt idx="168">
                  <c:v>-2.31934E-3</c:v>
                </c:pt>
                <c:pt idx="169">
                  <c:v>-2.31934E-3</c:v>
                </c:pt>
                <c:pt idx="170">
                  <c:v>-2.31934E-3</c:v>
                </c:pt>
                <c:pt idx="171">
                  <c:v>-2.31934E-3</c:v>
                </c:pt>
                <c:pt idx="172">
                  <c:v>-2.31934E-3</c:v>
                </c:pt>
                <c:pt idx="173">
                  <c:v>-2.31934E-3</c:v>
                </c:pt>
                <c:pt idx="174">
                  <c:v>-2.31934E-3</c:v>
                </c:pt>
                <c:pt idx="175">
                  <c:v>-2.31934E-3</c:v>
                </c:pt>
                <c:pt idx="176">
                  <c:v>-2.31934E-3</c:v>
                </c:pt>
                <c:pt idx="177">
                  <c:v>-2.31934E-3</c:v>
                </c:pt>
                <c:pt idx="178">
                  <c:v>-2.31934E-3</c:v>
                </c:pt>
                <c:pt idx="179">
                  <c:v>-2.31934E-3</c:v>
                </c:pt>
                <c:pt idx="180">
                  <c:v>-2.31934E-3</c:v>
                </c:pt>
                <c:pt idx="181">
                  <c:v>-2.31934E-3</c:v>
                </c:pt>
                <c:pt idx="182">
                  <c:v>-2.31934E-3</c:v>
                </c:pt>
                <c:pt idx="183">
                  <c:v>-2.31934E-3</c:v>
                </c:pt>
                <c:pt idx="184">
                  <c:v>-2.31934E-3</c:v>
                </c:pt>
                <c:pt idx="185">
                  <c:v>-2.31934E-3</c:v>
                </c:pt>
                <c:pt idx="186">
                  <c:v>-2.31934E-3</c:v>
                </c:pt>
                <c:pt idx="187">
                  <c:v>-2.31934E-3</c:v>
                </c:pt>
                <c:pt idx="188">
                  <c:v>-2.31934E-3</c:v>
                </c:pt>
                <c:pt idx="189">
                  <c:v>-2.31934E-3</c:v>
                </c:pt>
                <c:pt idx="190">
                  <c:v>-2.31934E-3</c:v>
                </c:pt>
                <c:pt idx="191">
                  <c:v>-2.31934E-3</c:v>
                </c:pt>
                <c:pt idx="192">
                  <c:v>-2.31934E-3</c:v>
                </c:pt>
                <c:pt idx="193">
                  <c:v>-2.31934E-3</c:v>
                </c:pt>
                <c:pt idx="194">
                  <c:v>-2.31934E-3</c:v>
                </c:pt>
                <c:pt idx="195">
                  <c:v>-2.31934E-3</c:v>
                </c:pt>
                <c:pt idx="196">
                  <c:v>-2.31934E-3</c:v>
                </c:pt>
                <c:pt idx="197">
                  <c:v>-2.31934E-3</c:v>
                </c:pt>
                <c:pt idx="198">
                  <c:v>-2.31934E-3</c:v>
                </c:pt>
                <c:pt idx="199">
                  <c:v>-2.31934E-3</c:v>
                </c:pt>
                <c:pt idx="200">
                  <c:v>-2.31934E-3</c:v>
                </c:pt>
                <c:pt idx="201">
                  <c:v>-2.31934E-3</c:v>
                </c:pt>
                <c:pt idx="202">
                  <c:v>-2.31934E-3</c:v>
                </c:pt>
                <c:pt idx="203">
                  <c:v>-2.31934E-3</c:v>
                </c:pt>
                <c:pt idx="204">
                  <c:v>-2.31934E-3</c:v>
                </c:pt>
                <c:pt idx="205">
                  <c:v>-2.31934E-3</c:v>
                </c:pt>
                <c:pt idx="206">
                  <c:v>-2.31934E-3</c:v>
                </c:pt>
                <c:pt idx="207">
                  <c:v>-2.31934E-3</c:v>
                </c:pt>
                <c:pt idx="208">
                  <c:v>-2.31934E-3</c:v>
                </c:pt>
                <c:pt idx="209">
                  <c:v>-2.31934E-3</c:v>
                </c:pt>
                <c:pt idx="210">
                  <c:v>-2.31934E-3</c:v>
                </c:pt>
                <c:pt idx="211">
                  <c:v>-2.31934E-3</c:v>
                </c:pt>
                <c:pt idx="212">
                  <c:v>-2.31934E-3</c:v>
                </c:pt>
                <c:pt idx="213">
                  <c:v>-2.31934E-3</c:v>
                </c:pt>
                <c:pt idx="214">
                  <c:v>-2.31934E-3</c:v>
                </c:pt>
                <c:pt idx="215">
                  <c:v>-2.31934E-3</c:v>
                </c:pt>
                <c:pt idx="216">
                  <c:v>-2.31934E-3</c:v>
                </c:pt>
                <c:pt idx="217">
                  <c:v>-2.31934E-3</c:v>
                </c:pt>
                <c:pt idx="218">
                  <c:v>-2.31934E-3</c:v>
                </c:pt>
                <c:pt idx="219">
                  <c:v>-2.31934E-3</c:v>
                </c:pt>
                <c:pt idx="220">
                  <c:v>-2.31934E-3</c:v>
                </c:pt>
                <c:pt idx="221">
                  <c:v>-2.31934E-3</c:v>
                </c:pt>
                <c:pt idx="222">
                  <c:v>-2.31934E-3</c:v>
                </c:pt>
                <c:pt idx="223">
                  <c:v>-2.31934E-3</c:v>
                </c:pt>
                <c:pt idx="224">
                  <c:v>-2.31934E-3</c:v>
                </c:pt>
                <c:pt idx="225">
                  <c:v>-2.31934E-3</c:v>
                </c:pt>
                <c:pt idx="226">
                  <c:v>-2.31934E-3</c:v>
                </c:pt>
                <c:pt idx="227">
                  <c:v>-2.31934E-3</c:v>
                </c:pt>
                <c:pt idx="228">
                  <c:v>-2.31934E-3</c:v>
                </c:pt>
                <c:pt idx="229">
                  <c:v>-2.31934E-3</c:v>
                </c:pt>
                <c:pt idx="230">
                  <c:v>-2.31934E-3</c:v>
                </c:pt>
                <c:pt idx="231">
                  <c:v>-2.31934E-3</c:v>
                </c:pt>
                <c:pt idx="232">
                  <c:v>-2.31934E-3</c:v>
                </c:pt>
                <c:pt idx="233">
                  <c:v>-2.31934E-3</c:v>
                </c:pt>
                <c:pt idx="234">
                  <c:v>-2.31934E-3</c:v>
                </c:pt>
                <c:pt idx="235">
                  <c:v>-2.31934E-3</c:v>
                </c:pt>
                <c:pt idx="236">
                  <c:v>-2.31934E-3</c:v>
                </c:pt>
                <c:pt idx="237">
                  <c:v>-2.31934E-3</c:v>
                </c:pt>
                <c:pt idx="238">
                  <c:v>-2.31934E-3</c:v>
                </c:pt>
                <c:pt idx="239">
                  <c:v>-2.31934E-3</c:v>
                </c:pt>
                <c:pt idx="240">
                  <c:v>-2.31934E-3</c:v>
                </c:pt>
                <c:pt idx="241">
                  <c:v>-2.31934E-3</c:v>
                </c:pt>
                <c:pt idx="242">
                  <c:v>-2.31934E-3</c:v>
                </c:pt>
                <c:pt idx="243">
                  <c:v>-2.31934E-3</c:v>
                </c:pt>
                <c:pt idx="244">
                  <c:v>-2.31934E-3</c:v>
                </c:pt>
                <c:pt idx="245">
                  <c:v>-2.31934E-3</c:v>
                </c:pt>
                <c:pt idx="246">
                  <c:v>-2.31934E-3</c:v>
                </c:pt>
                <c:pt idx="247">
                  <c:v>-2.31934E-3</c:v>
                </c:pt>
                <c:pt idx="248">
                  <c:v>-2.31934E-3</c:v>
                </c:pt>
                <c:pt idx="249">
                  <c:v>-2.31934E-3</c:v>
                </c:pt>
                <c:pt idx="250">
                  <c:v>-2.31934E-3</c:v>
                </c:pt>
                <c:pt idx="251">
                  <c:v>-2.31934E-3</c:v>
                </c:pt>
                <c:pt idx="252">
                  <c:v>-2.31934E-3</c:v>
                </c:pt>
                <c:pt idx="253">
                  <c:v>-2.31934E-3</c:v>
                </c:pt>
                <c:pt idx="254">
                  <c:v>-2.31934E-3</c:v>
                </c:pt>
                <c:pt idx="255">
                  <c:v>-2.31934E-3</c:v>
                </c:pt>
                <c:pt idx="256">
                  <c:v>-2.31934E-3</c:v>
                </c:pt>
                <c:pt idx="257">
                  <c:v>-2.31934E-3</c:v>
                </c:pt>
                <c:pt idx="258">
                  <c:v>-2.31934E-3</c:v>
                </c:pt>
                <c:pt idx="259">
                  <c:v>-2.31934E-3</c:v>
                </c:pt>
                <c:pt idx="260">
                  <c:v>-2.31934E-3</c:v>
                </c:pt>
                <c:pt idx="261">
                  <c:v>-2.31934E-3</c:v>
                </c:pt>
                <c:pt idx="262">
                  <c:v>-2.31934E-3</c:v>
                </c:pt>
                <c:pt idx="263">
                  <c:v>-2.31934E-3</c:v>
                </c:pt>
                <c:pt idx="264">
                  <c:v>-2.31934E-3</c:v>
                </c:pt>
                <c:pt idx="265">
                  <c:v>-2.31934E-3</c:v>
                </c:pt>
                <c:pt idx="266">
                  <c:v>-2.31934E-3</c:v>
                </c:pt>
                <c:pt idx="267">
                  <c:v>-2.31934E-3</c:v>
                </c:pt>
                <c:pt idx="268">
                  <c:v>-2.31934E-3</c:v>
                </c:pt>
                <c:pt idx="269">
                  <c:v>-2.31934E-3</c:v>
                </c:pt>
                <c:pt idx="270">
                  <c:v>-2.31934E-3</c:v>
                </c:pt>
                <c:pt idx="271">
                  <c:v>-2.31934E-3</c:v>
                </c:pt>
                <c:pt idx="272">
                  <c:v>-2.31934E-3</c:v>
                </c:pt>
                <c:pt idx="273">
                  <c:v>-2.31934E-3</c:v>
                </c:pt>
                <c:pt idx="274">
                  <c:v>-2.31934E-3</c:v>
                </c:pt>
                <c:pt idx="275">
                  <c:v>-2.31934E-3</c:v>
                </c:pt>
                <c:pt idx="276">
                  <c:v>-2.31934E-3</c:v>
                </c:pt>
                <c:pt idx="277">
                  <c:v>-2.31934E-3</c:v>
                </c:pt>
                <c:pt idx="278">
                  <c:v>-2.31934E-3</c:v>
                </c:pt>
                <c:pt idx="279">
                  <c:v>-2.31934E-3</c:v>
                </c:pt>
                <c:pt idx="280">
                  <c:v>-2.31934E-3</c:v>
                </c:pt>
                <c:pt idx="281">
                  <c:v>-2.31934E-3</c:v>
                </c:pt>
                <c:pt idx="282">
                  <c:v>-2.31934E-3</c:v>
                </c:pt>
                <c:pt idx="283">
                  <c:v>-2.31934E-3</c:v>
                </c:pt>
                <c:pt idx="284">
                  <c:v>-2.31934E-3</c:v>
                </c:pt>
                <c:pt idx="285">
                  <c:v>-2.31934E-3</c:v>
                </c:pt>
                <c:pt idx="286">
                  <c:v>-2.31934E-3</c:v>
                </c:pt>
                <c:pt idx="287">
                  <c:v>-2.31934E-3</c:v>
                </c:pt>
                <c:pt idx="288">
                  <c:v>-2.31934E-3</c:v>
                </c:pt>
                <c:pt idx="289">
                  <c:v>-2.31934E-3</c:v>
                </c:pt>
                <c:pt idx="290">
                  <c:v>-2.31934E-3</c:v>
                </c:pt>
                <c:pt idx="291">
                  <c:v>-2.31934E-3</c:v>
                </c:pt>
                <c:pt idx="292">
                  <c:v>-2.31934E-3</c:v>
                </c:pt>
                <c:pt idx="293">
                  <c:v>-2.31934E-3</c:v>
                </c:pt>
                <c:pt idx="294">
                  <c:v>-2.31934E-3</c:v>
                </c:pt>
                <c:pt idx="295">
                  <c:v>-2.31934E-3</c:v>
                </c:pt>
                <c:pt idx="296">
                  <c:v>-2.31934E-3</c:v>
                </c:pt>
                <c:pt idx="297">
                  <c:v>-2.31934E-3</c:v>
                </c:pt>
                <c:pt idx="298">
                  <c:v>-2.31934E-3</c:v>
                </c:pt>
                <c:pt idx="299">
                  <c:v>-2.31934E-3</c:v>
                </c:pt>
                <c:pt idx="300">
                  <c:v>-2.31934E-3</c:v>
                </c:pt>
                <c:pt idx="301">
                  <c:v>-2.31934E-3</c:v>
                </c:pt>
                <c:pt idx="302">
                  <c:v>-2.31934E-3</c:v>
                </c:pt>
                <c:pt idx="303">
                  <c:v>-2.31934E-3</c:v>
                </c:pt>
                <c:pt idx="304">
                  <c:v>-2.31934E-3</c:v>
                </c:pt>
                <c:pt idx="305">
                  <c:v>-2.31934E-3</c:v>
                </c:pt>
                <c:pt idx="306">
                  <c:v>-2.31934E-3</c:v>
                </c:pt>
                <c:pt idx="307">
                  <c:v>-2.31934E-3</c:v>
                </c:pt>
                <c:pt idx="308">
                  <c:v>-2.31934E-3</c:v>
                </c:pt>
                <c:pt idx="309">
                  <c:v>-2.31934E-3</c:v>
                </c:pt>
                <c:pt idx="310">
                  <c:v>-2.31934E-3</c:v>
                </c:pt>
                <c:pt idx="311">
                  <c:v>-2.31934E-3</c:v>
                </c:pt>
                <c:pt idx="312">
                  <c:v>-2.31934E-3</c:v>
                </c:pt>
                <c:pt idx="313">
                  <c:v>-2.31934E-3</c:v>
                </c:pt>
                <c:pt idx="314">
                  <c:v>-2.31934E-3</c:v>
                </c:pt>
                <c:pt idx="315">
                  <c:v>-2.31934E-3</c:v>
                </c:pt>
                <c:pt idx="316">
                  <c:v>-2.31934E-3</c:v>
                </c:pt>
                <c:pt idx="317">
                  <c:v>-2.31934E-3</c:v>
                </c:pt>
                <c:pt idx="318">
                  <c:v>-2.31934E-3</c:v>
                </c:pt>
                <c:pt idx="319">
                  <c:v>-2.31934E-3</c:v>
                </c:pt>
                <c:pt idx="320">
                  <c:v>-2.31934E-3</c:v>
                </c:pt>
                <c:pt idx="321">
                  <c:v>-2.31934E-3</c:v>
                </c:pt>
                <c:pt idx="322">
                  <c:v>-2.31934E-3</c:v>
                </c:pt>
                <c:pt idx="323">
                  <c:v>-2.31934E-3</c:v>
                </c:pt>
                <c:pt idx="324">
                  <c:v>-2.31934E-3</c:v>
                </c:pt>
                <c:pt idx="325">
                  <c:v>-2.31934E-3</c:v>
                </c:pt>
                <c:pt idx="326">
                  <c:v>-2.31934E-3</c:v>
                </c:pt>
                <c:pt idx="327">
                  <c:v>-2.31934E-3</c:v>
                </c:pt>
                <c:pt idx="328">
                  <c:v>-2.31934E-3</c:v>
                </c:pt>
                <c:pt idx="329">
                  <c:v>-2.31934E-3</c:v>
                </c:pt>
                <c:pt idx="330">
                  <c:v>-2.31934E-3</c:v>
                </c:pt>
                <c:pt idx="331">
                  <c:v>-2.31934E-3</c:v>
                </c:pt>
                <c:pt idx="332">
                  <c:v>-2.31934E-3</c:v>
                </c:pt>
                <c:pt idx="333">
                  <c:v>-2.31934E-3</c:v>
                </c:pt>
                <c:pt idx="334">
                  <c:v>-2.31934E-3</c:v>
                </c:pt>
                <c:pt idx="335">
                  <c:v>-2.31934E-3</c:v>
                </c:pt>
                <c:pt idx="336">
                  <c:v>-2.31934E-3</c:v>
                </c:pt>
                <c:pt idx="337">
                  <c:v>-2.31934E-3</c:v>
                </c:pt>
                <c:pt idx="338">
                  <c:v>-2.31934E-3</c:v>
                </c:pt>
                <c:pt idx="339">
                  <c:v>-2.31934E-3</c:v>
                </c:pt>
                <c:pt idx="340">
                  <c:v>-2.31934E-3</c:v>
                </c:pt>
                <c:pt idx="341">
                  <c:v>-2.31934E-3</c:v>
                </c:pt>
                <c:pt idx="342">
                  <c:v>-2.31934E-3</c:v>
                </c:pt>
                <c:pt idx="343">
                  <c:v>-2.31934E-3</c:v>
                </c:pt>
                <c:pt idx="344">
                  <c:v>-2.31934E-3</c:v>
                </c:pt>
                <c:pt idx="345">
                  <c:v>-2.31934E-3</c:v>
                </c:pt>
                <c:pt idx="346">
                  <c:v>-2.31934E-3</c:v>
                </c:pt>
                <c:pt idx="347">
                  <c:v>-2.31934E-3</c:v>
                </c:pt>
                <c:pt idx="348">
                  <c:v>-2.31934E-3</c:v>
                </c:pt>
                <c:pt idx="349">
                  <c:v>-2.31934E-3</c:v>
                </c:pt>
                <c:pt idx="350">
                  <c:v>-2.31934E-3</c:v>
                </c:pt>
                <c:pt idx="351">
                  <c:v>-2.31934E-3</c:v>
                </c:pt>
                <c:pt idx="352">
                  <c:v>-2.31934E-3</c:v>
                </c:pt>
                <c:pt idx="353">
                  <c:v>-2.31934E-3</c:v>
                </c:pt>
                <c:pt idx="354">
                  <c:v>-2.31934E-3</c:v>
                </c:pt>
                <c:pt idx="355">
                  <c:v>-2.31934E-3</c:v>
                </c:pt>
                <c:pt idx="356">
                  <c:v>-2.31934E-3</c:v>
                </c:pt>
                <c:pt idx="357">
                  <c:v>-2.31934E-3</c:v>
                </c:pt>
                <c:pt idx="358">
                  <c:v>-2.31934E-3</c:v>
                </c:pt>
                <c:pt idx="359">
                  <c:v>-2.31934E-3</c:v>
                </c:pt>
                <c:pt idx="360">
                  <c:v>-2.31934E-3</c:v>
                </c:pt>
                <c:pt idx="361">
                  <c:v>-2.31934E-3</c:v>
                </c:pt>
                <c:pt idx="362">
                  <c:v>-2.31934E-3</c:v>
                </c:pt>
                <c:pt idx="363">
                  <c:v>-2.31934E-3</c:v>
                </c:pt>
                <c:pt idx="364">
                  <c:v>-2.31934E-3</c:v>
                </c:pt>
                <c:pt idx="365">
                  <c:v>-2.31934E-3</c:v>
                </c:pt>
                <c:pt idx="366">
                  <c:v>-2.31934E-3</c:v>
                </c:pt>
                <c:pt idx="367">
                  <c:v>-2.31934E-3</c:v>
                </c:pt>
                <c:pt idx="368">
                  <c:v>-2.31934E-3</c:v>
                </c:pt>
                <c:pt idx="369">
                  <c:v>-2.31934E-3</c:v>
                </c:pt>
                <c:pt idx="370">
                  <c:v>-2.31934E-3</c:v>
                </c:pt>
                <c:pt idx="371">
                  <c:v>-2.31934E-3</c:v>
                </c:pt>
                <c:pt idx="372">
                  <c:v>-2.31934E-3</c:v>
                </c:pt>
                <c:pt idx="373">
                  <c:v>-2.31934E-3</c:v>
                </c:pt>
                <c:pt idx="374">
                  <c:v>-2.31934E-3</c:v>
                </c:pt>
                <c:pt idx="375">
                  <c:v>-2.31934E-3</c:v>
                </c:pt>
                <c:pt idx="376">
                  <c:v>-2.31934E-3</c:v>
                </c:pt>
                <c:pt idx="377">
                  <c:v>-2.31934E-3</c:v>
                </c:pt>
                <c:pt idx="378">
                  <c:v>-2.31934E-3</c:v>
                </c:pt>
                <c:pt idx="379">
                  <c:v>-2.31934E-3</c:v>
                </c:pt>
                <c:pt idx="380">
                  <c:v>-2.31934E-3</c:v>
                </c:pt>
                <c:pt idx="381">
                  <c:v>-2.31934E-3</c:v>
                </c:pt>
                <c:pt idx="382">
                  <c:v>-2.31934E-3</c:v>
                </c:pt>
                <c:pt idx="383">
                  <c:v>-2.31934E-3</c:v>
                </c:pt>
                <c:pt idx="384">
                  <c:v>-2.31934E-3</c:v>
                </c:pt>
                <c:pt idx="385">
                  <c:v>-2.31934E-3</c:v>
                </c:pt>
                <c:pt idx="386">
                  <c:v>-2.31934E-3</c:v>
                </c:pt>
                <c:pt idx="387">
                  <c:v>-2.31934E-3</c:v>
                </c:pt>
                <c:pt idx="388">
                  <c:v>-2.31934E-3</c:v>
                </c:pt>
                <c:pt idx="389">
                  <c:v>-2.31934E-3</c:v>
                </c:pt>
                <c:pt idx="390">
                  <c:v>-2.31934E-3</c:v>
                </c:pt>
                <c:pt idx="391">
                  <c:v>-2.31934E-3</c:v>
                </c:pt>
                <c:pt idx="392">
                  <c:v>-2.31934E-3</c:v>
                </c:pt>
                <c:pt idx="393">
                  <c:v>-2.31934E-3</c:v>
                </c:pt>
                <c:pt idx="394">
                  <c:v>-2.31934E-3</c:v>
                </c:pt>
                <c:pt idx="395">
                  <c:v>-2.31934E-3</c:v>
                </c:pt>
                <c:pt idx="396">
                  <c:v>-2.31934E-3</c:v>
                </c:pt>
                <c:pt idx="397">
                  <c:v>-2.31934E-3</c:v>
                </c:pt>
                <c:pt idx="398">
                  <c:v>-2.31934E-3</c:v>
                </c:pt>
                <c:pt idx="399">
                  <c:v>-2.31934E-3</c:v>
                </c:pt>
                <c:pt idx="400">
                  <c:v>-2.31934E-3</c:v>
                </c:pt>
                <c:pt idx="401">
                  <c:v>-2.31934E-3</c:v>
                </c:pt>
                <c:pt idx="402">
                  <c:v>-2.31934E-3</c:v>
                </c:pt>
                <c:pt idx="403">
                  <c:v>-2.31934E-3</c:v>
                </c:pt>
                <c:pt idx="404">
                  <c:v>-2.31934E-3</c:v>
                </c:pt>
                <c:pt idx="405">
                  <c:v>-2.31934E-3</c:v>
                </c:pt>
                <c:pt idx="406">
                  <c:v>-2.31934E-3</c:v>
                </c:pt>
                <c:pt idx="407">
                  <c:v>-2.31934E-3</c:v>
                </c:pt>
                <c:pt idx="408">
                  <c:v>-2.31934E-3</c:v>
                </c:pt>
                <c:pt idx="409">
                  <c:v>-2.31934E-3</c:v>
                </c:pt>
                <c:pt idx="410">
                  <c:v>-2.31934E-3</c:v>
                </c:pt>
                <c:pt idx="411">
                  <c:v>-2.31934E-3</c:v>
                </c:pt>
                <c:pt idx="412">
                  <c:v>-2.31934E-3</c:v>
                </c:pt>
                <c:pt idx="413">
                  <c:v>-2.31934E-3</c:v>
                </c:pt>
                <c:pt idx="414">
                  <c:v>-2.31934E-3</c:v>
                </c:pt>
                <c:pt idx="415">
                  <c:v>-2.31934E-3</c:v>
                </c:pt>
                <c:pt idx="416">
                  <c:v>-2.31934E-3</c:v>
                </c:pt>
                <c:pt idx="417">
                  <c:v>-2.31934E-3</c:v>
                </c:pt>
                <c:pt idx="418">
                  <c:v>-2.31934E-3</c:v>
                </c:pt>
                <c:pt idx="419">
                  <c:v>-2.31934E-3</c:v>
                </c:pt>
                <c:pt idx="420">
                  <c:v>-2.31934E-3</c:v>
                </c:pt>
                <c:pt idx="421">
                  <c:v>-2.31934E-3</c:v>
                </c:pt>
                <c:pt idx="422">
                  <c:v>-2.31934E-3</c:v>
                </c:pt>
                <c:pt idx="423">
                  <c:v>-2.31934E-3</c:v>
                </c:pt>
                <c:pt idx="424">
                  <c:v>-2.31934E-3</c:v>
                </c:pt>
                <c:pt idx="425">
                  <c:v>-2.31934E-3</c:v>
                </c:pt>
                <c:pt idx="426">
                  <c:v>-2.31934E-3</c:v>
                </c:pt>
                <c:pt idx="427">
                  <c:v>-2.31934E-3</c:v>
                </c:pt>
                <c:pt idx="428">
                  <c:v>-2.31934E-3</c:v>
                </c:pt>
                <c:pt idx="429">
                  <c:v>-2.31934E-3</c:v>
                </c:pt>
                <c:pt idx="430">
                  <c:v>-2.31934E-3</c:v>
                </c:pt>
                <c:pt idx="431">
                  <c:v>-2.31934E-3</c:v>
                </c:pt>
                <c:pt idx="432">
                  <c:v>-2.31934E-3</c:v>
                </c:pt>
                <c:pt idx="433">
                  <c:v>-2.31934E-3</c:v>
                </c:pt>
                <c:pt idx="434">
                  <c:v>-2.31934E-3</c:v>
                </c:pt>
                <c:pt idx="435">
                  <c:v>-2.31934E-3</c:v>
                </c:pt>
                <c:pt idx="436">
                  <c:v>-2.31934E-3</c:v>
                </c:pt>
                <c:pt idx="437">
                  <c:v>-2.31934E-3</c:v>
                </c:pt>
                <c:pt idx="438">
                  <c:v>-2.31934E-3</c:v>
                </c:pt>
                <c:pt idx="439">
                  <c:v>-2.31934E-3</c:v>
                </c:pt>
                <c:pt idx="440">
                  <c:v>-2.31934E-3</c:v>
                </c:pt>
                <c:pt idx="441">
                  <c:v>-2.31934E-3</c:v>
                </c:pt>
                <c:pt idx="442">
                  <c:v>-2.31934E-3</c:v>
                </c:pt>
                <c:pt idx="443">
                  <c:v>-2.31934E-3</c:v>
                </c:pt>
                <c:pt idx="444">
                  <c:v>-2.31934E-3</c:v>
                </c:pt>
                <c:pt idx="445">
                  <c:v>-2.31934E-3</c:v>
                </c:pt>
                <c:pt idx="446">
                  <c:v>-2.31934E-3</c:v>
                </c:pt>
                <c:pt idx="447">
                  <c:v>-2.31934E-3</c:v>
                </c:pt>
                <c:pt idx="448">
                  <c:v>-2.31934E-3</c:v>
                </c:pt>
                <c:pt idx="449">
                  <c:v>-2.31934E-3</c:v>
                </c:pt>
                <c:pt idx="450">
                  <c:v>-2.31934E-3</c:v>
                </c:pt>
                <c:pt idx="451">
                  <c:v>-2.31934E-3</c:v>
                </c:pt>
                <c:pt idx="452">
                  <c:v>-2.31934E-3</c:v>
                </c:pt>
                <c:pt idx="453">
                  <c:v>-2.31934E-3</c:v>
                </c:pt>
                <c:pt idx="454">
                  <c:v>-2.31934E-3</c:v>
                </c:pt>
                <c:pt idx="455">
                  <c:v>-2.31934E-3</c:v>
                </c:pt>
                <c:pt idx="456">
                  <c:v>-2.31934E-3</c:v>
                </c:pt>
                <c:pt idx="457">
                  <c:v>-2.31934E-3</c:v>
                </c:pt>
                <c:pt idx="458">
                  <c:v>-2.31934E-3</c:v>
                </c:pt>
                <c:pt idx="459">
                  <c:v>-2.0752000000000001E-3</c:v>
                </c:pt>
                <c:pt idx="460">
                  <c:v>-1.8310500000000001E-3</c:v>
                </c:pt>
                <c:pt idx="461">
                  <c:v>-1.46484E-3</c:v>
                </c:pt>
                <c:pt idx="462">
                  <c:v>-1.46484E-3</c:v>
                </c:pt>
                <c:pt idx="463">
                  <c:v>-1.2207E-4</c:v>
                </c:pt>
                <c:pt idx="464">
                  <c:v>-1.2207E-4</c:v>
                </c:pt>
                <c:pt idx="465">
                  <c:v>7.3242000000000001E-4</c:v>
                </c:pt>
                <c:pt idx="466">
                  <c:v>1.7089799999999999E-3</c:v>
                </c:pt>
                <c:pt idx="467">
                  <c:v>2.8076199999999998E-3</c:v>
                </c:pt>
                <c:pt idx="468">
                  <c:v>2.8076199999999998E-3</c:v>
                </c:pt>
                <c:pt idx="469">
                  <c:v>4.0283200000000002E-3</c:v>
                </c:pt>
                <c:pt idx="470">
                  <c:v>5.4931600000000004E-3</c:v>
                </c:pt>
                <c:pt idx="471">
                  <c:v>5.4931600000000004E-3</c:v>
                </c:pt>
                <c:pt idx="472">
                  <c:v>8.6669899999999994E-3</c:v>
                </c:pt>
                <c:pt idx="473">
                  <c:v>8.6669899999999994E-3</c:v>
                </c:pt>
                <c:pt idx="474">
                  <c:v>1.062012E-2</c:v>
                </c:pt>
                <c:pt idx="475">
                  <c:v>1.269531E-2</c:v>
                </c:pt>
                <c:pt idx="476">
                  <c:v>1.452637E-2</c:v>
                </c:pt>
                <c:pt idx="477">
                  <c:v>1.452637E-2</c:v>
                </c:pt>
                <c:pt idx="478">
                  <c:v>1.696777E-2</c:v>
                </c:pt>
                <c:pt idx="479">
                  <c:v>1.9165040000000001E-2</c:v>
                </c:pt>
                <c:pt idx="480">
                  <c:v>1.9165040000000001E-2</c:v>
                </c:pt>
                <c:pt idx="481">
                  <c:v>2.4414060000000001E-2</c:v>
                </c:pt>
                <c:pt idx="482">
                  <c:v>2.4414060000000001E-2</c:v>
                </c:pt>
                <c:pt idx="483">
                  <c:v>2.7465819999999998E-2</c:v>
                </c:pt>
                <c:pt idx="484">
                  <c:v>3.0517579999999999E-2</c:v>
                </c:pt>
                <c:pt idx="485">
                  <c:v>3.3325199999999999E-2</c:v>
                </c:pt>
                <c:pt idx="486">
                  <c:v>3.3325199999999999E-2</c:v>
                </c:pt>
                <c:pt idx="487">
                  <c:v>3.6743159999999997E-2</c:v>
                </c:pt>
                <c:pt idx="488">
                  <c:v>4.040527E-2</c:v>
                </c:pt>
                <c:pt idx="489">
                  <c:v>4.3701169999999998E-2</c:v>
                </c:pt>
                <c:pt idx="490">
                  <c:v>4.7607419999999998E-2</c:v>
                </c:pt>
                <c:pt idx="491">
                  <c:v>5.1025389999999997E-2</c:v>
                </c:pt>
                <c:pt idx="492">
                  <c:v>5.1025389999999997E-2</c:v>
                </c:pt>
                <c:pt idx="493">
                  <c:v>5.5297850000000003E-2</c:v>
                </c:pt>
                <c:pt idx="494">
                  <c:v>5.9570310000000001E-2</c:v>
                </c:pt>
                <c:pt idx="495">
                  <c:v>5.9570310000000001E-2</c:v>
                </c:pt>
                <c:pt idx="496">
                  <c:v>6.2866210000000006E-2</c:v>
                </c:pt>
                <c:pt idx="497">
                  <c:v>6.7138669999999998E-2</c:v>
                </c:pt>
                <c:pt idx="498">
                  <c:v>7.3120119999999997E-2</c:v>
                </c:pt>
                <c:pt idx="499">
                  <c:v>7.7758789999999994E-2</c:v>
                </c:pt>
                <c:pt idx="500">
                  <c:v>8.2885739999999999E-2</c:v>
                </c:pt>
                <c:pt idx="501">
                  <c:v>8.2885739999999999E-2</c:v>
                </c:pt>
                <c:pt idx="502">
                  <c:v>8.7402339999999995E-2</c:v>
                </c:pt>
                <c:pt idx="503">
                  <c:v>9.2407230000000007E-2</c:v>
                </c:pt>
                <c:pt idx="504">
                  <c:v>9.2407230000000007E-2</c:v>
                </c:pt>
                <c:pt idx="505">
                  <c:v>9.765625E-2</c:v>
                </c:pt>
                <c:pt idx="506">
                  <c:v>0.10253906</c:v>
                </c:pt>
                <c:pt idx="507">
                  <c:v>0.10839844</c:v>
                </c:pt>
                <c:pt idx="508">
                  <c:v>0.1138916</c:v>
                </c:pt>
                <c:pt idx="509">
                  <c:v>0.11950684</c:v>
                </c:pt>
                <c:pt idx="510">
                  <c:v>0.11950684</c:v>
                </c:pt>
                <c:pt idx="511">
                  <c:v>0.12536621000000001</c:v>
                </c:pt>
                <c:pt idx="512">
                  <c:v>0.13122559</c:v>
                </c:pt>
                <c:pt idx="513">
                  <c:v>0.13793944999999999</c:v>
                </c:pt>
                <c:pt idx="514">
                  <c:v>0.13793944999999999</c:v>
                </c:pt>
                <c:pt idx="515">
                  <c:v>0.1505127</c:v>
                </c:pt>
                <c:pt idx="516">
                  <c:v>0.1505127</c:v>
                </c:pt>
                <c:pt idx="517">
                  <c:v>0.15649414</c:v>
                </c:pt>
                <c:pt idx="518">
                  <c:v>0.16345214999999999</c:v>
                </c:pt>
                <c:pt idx="519">
                  <c:v>0.16345214999999999</c:v>
                </c:pt>
                <c:pt idx="520">
                  <c:v>0.1697998</c:v>
                </c:pt>
                <c:pt idx="521">
                  <c:v>0.17712401999999999</c:v>
                </c:pt>
                <c:pt idx="522">
                  <c:v>0.18420410000000001</c:v>
                </c:pt>
                <c:pt idx="523">
                  <c:v>0.18420410000000001</c:v>
                </c:pt>
                <c:pt idx="524">
                  <c:v>0.19921875</c:v>
                </c:pt>
                <c:pt idx="525">
                  <c:v>0.19921875</c:v>
                </c:pt>
                <c:pt idx="526">
                  <c:v>0.20654296999999999</c:v>
                </c:pt>
                <c:pt idx="527">
                  <c:v>0.21398925999999999</c:v>
                </c:pt>
                <c:pt idx="528">
                  <c:v>0.22119141</c:v>
                </c:pt>
                <c:pt idx="529">
                  <c:v>0.22119141</c:v>
                </c:pt>
                <c:pt idx="530">
                  <c:v>0.22961425999999999</c:v>
                </c:pt>
                <c:pt idx="531">
                  <c:v>0.23828125</c:v>
                </c:pt>
                <c:pt idx="532">
                  <c:v>0.23828125</c:v>
                </c:pt>
                <c:pt idx="533">
                  <c:v>0.25439453000000001</c:v>
                </c:pt>
                <c:pt idx="534">
                  <c:v>0.26220703000000001</c:v>
                </c:pt>
                <c:pt idx="535">
                  <c:v>0.26220703000000001</c:v>
                </c:pt>
                <c:pt idx="536">
                  <c:v>0.27124023000000003</c:v>
                </c:pt>
                <c:pt idx="537">
                  <c:v>0.27941895</c:v>
                </c:pt>
                <c:pt idx="538">
                  <c:v>0.27941895</c:v>
                </c:pt>
                <c:pt idx="539">
                  <c:v>0.28881836</c:v>
                </c:pt>
                <c:pt idx="540">
                  <c:v>0.29846191</c:v>
                </c:pt>
                <c:pt idx="541">
                  <c:v>0.30688476999999997</c:v>
                </c:pt>
                <c:pt idx="542">
                  <c:v>0.31677245999999998</c:v>
                </c:pt>
                <c:pt idx="543">
                  <c:v>0.32568359000000002</c:v>
                </c:pt>
                <c:pt idx="544">
                  <c:v>0.32568359000000002</c:v>
                </c:pt>
                <c:pt idx="545">
                  <c:v>0.3359375</c:v>
                </c:pt>
                <c:pt idx="546">
                  <c:v>0.34484862999999999</c:v>
                </c:pt>
                <c:pt idx="547">
                  <c:v>0.35546875</c:v>
                </c:pt>
                <c:pt idx="548">
                  <c:v>0.35546875</c:v>
                </c:pt>
                <c:pt idx="549">
                  <c:v>0.36547851999999997</c:v>
                </c:pt>
                <c:pt idx="550">
                  <c:v>0.38439941</c:v>
                </c:pt>
                <c:pt idx="551">
                  <c:v>0.38439941</c:v>
                </c:pt>
                <c:pt idx="552">
                  <c:v>0.39538573999999999</c:v>
                </c:pt>
                <c:pt idx="553">
                  <c:v>0.40515137000000001</c:v>
                </c:pt>
                <c:pt idx="554">
                  <c:v>0.40515137000000001</c:v>
                </c:pt>
                <c:pt idx="555">
                  <c:v>0.41503906000000002</c:v>
                </c:pt>
                <c:pt idx="556">
                  <c:v>0.42663573999999999</c:v>
                </c:pt>
                <c:pt idx="557">
                  <c:v>0.43811034999999998</c:v>
                </c:pt>
                <c:pt idx="558">
                  <c:v>0.44836426000000001</c:v>
                </c:pt>
                <c:pt idx="559">
                  <c:v>0.45898438000000003</c:v>
                </c:pt>
                <c:pt idx="560">
                  <c:v>0.45898438000000003</c:v>
                </c:pt>
                <c:pt idx="561">
                  <c:v>0.4708252</c:v>
                </c:pt>
                <c:pt idx="562">
                  <c:v>0.48132323999999999</c:v>
                </c:pt>
                <c:pt idx="563">
                  <c:v>0.49365234000000002</c:v>
                </c:pt>
                <c:pt idx="564">
                  <c:v>0.49365234000000002</c:v>
                </c:pt>
                <c:pt idx="565">
                  <c:v>0.50524902000000005</c:v>
                </c:pt>
                <c:pt idx="566">
                  <c:v>0.51708984000000002</c:v>
                </c:pt>
                <c:pt idx="567">
                  <c:v>0.52966309</c:v>
                </c:pt>
                <c:pt idx="568">
                  <c:v>0.54089354999999995</c:v>
                </c:pt>
                <c:pt idx="569">
                  <c:v>0.55395508000000004</c:v>
                </c:pt>
                <c:pt idx="570">
                  <c:v>0.55395508000000004</c:v>
                </c:pt>
                <c:pt idx="571">
                  <c:v>0.56542968999999998</c:v>
                </c:pt>
                <c:pt idx="572">
                  <c:v>0.57885741999999996</c:v>
                </c:pt>
                <c:pt idx="573">
                  <c:v>0.57885741999999996</c:v>
                </c:pt>
                <c:pt idx="574">
                  <c:v>0.59143066</c:v>
                </c:pt>
                <c:pt idx="575">
                  <c:v>0.60449218999999998</c:v>
                </c:pt>
                <c:pt idx="576">
                  <c:v>0.61828612999999999</c:v>
                </c:pt>
                <c:pt idx="577">
                  <c:v>0.63049316</c:v>
                </c:pt>
                <c:pt idx="578">
                  <c:v>0.64477538999999995</c:v>
                </c:pt>
                <c:pt idx="579">
                  <c:v>0.64477538999999995</c:v>
                </c:pt>
                <c:pt idx="580">
                  <c:v>0.65832520000000005</c:v>
                </c:pt>
                <c:pt idx="581">
                  <c:v>0.67175293000000003</c:v>
                </c:pt>
                <c:pt idx="582">
                  <c:v>0.68530272999999997</c:v>
                </c:pt>
                <c:pt idx="583">
                  <c:v>0.68530272999999997</c:v>
                </c:pt>
                <c:pt idx="584">
                  <c:v>0.71398925999999996</c:v>
                </c:pt>
                <c:pt idx="585">
                  <c:v>0.71398925999999996</c:v>
                </c:pt>
                <c:pt idx="586">
                  <c:v>0.72705078000000001</c:v>
                </c:pt>
                <c:pt idx="587">
                  <c:v>0.74121093999999998</c:v>
                </c:pt>
                <c:pt idx="588">
                  <c:v>0.75537109000000002</c:v>
                </c:pt>
                <c:pt idx="589">
                  <c:v>0.75537109000000002</c:v>
                </c:pt>
                <c:pt idx="590">
                  <c:v>0.77075194999999996</c:v>
                </c:pt>
                <c:pt idx="591">
                  <c:v>0.78417968999999998</c:v>
                </c:pt>
                <c:pt idx="592">
                  <c:v>0.79992675999999996</c:v>
                </c:pt>
                <c:pt idx="593">
                  <c:v>0.81457520000000005</c:v>
                </c:pt>
                <c:pt idx="594">
                  <c:v>0.81457520000000005</c:v>
                </c:pt>
                <c:pt idx="595">
                  <c:v>0.82946777000000005</c:v>
                </c:pt>
                <c:pt idx="596">
                  <c:v>0.84362793000000003</c:v>
                </c:pt>
                <c:pt idx="597">
                  <c:v>0.85986328000000001</c:v>
                </c:pt>
                <c:pt idx="598">
                  <c:v>0.85986328000000001</c:v>
                </c:pt>
                <c:pt idx="599">
                  <c:v>0.87536621000000003</c:v>
                </c:pt>
                <c:pt idx="600">
                  <c:v>0.89086913999999995</c:v>
                </c:pt>
                <c:pt idx="601">
                  <c:v>0.90539550999999996</c:v>
                </c:pt>
                <c:pt idx="602">
                  <c:v>0.92272949000000004</c:v>
                </c:pt>
                <c:pt idx="603">
                  <c:v>0.93981934</c:v>
                </c:pt>
                <c:pt idx="604">
                  <c:v>0.93981934</c:v>
                </c:pt>
                <c:pt idx="605">
                  <c:v>0.95483397999999997</c:v>
                </c:pt>
                <c:pt idx="606">
                  <c:v>0.97216796999999999</c:v>
                </c:pt>
                <c:pt idx="607">
                  <c:v>0.97216796999999999</c:v>
                </c:pt>
                <c:pt idx="608">
                  <c:v>0.98754883000000004</c:v>
                </c:pt>
                <c:pt idx="609">
                  <c:v>1.0073242200000001</c:v>
                </c:pt>
                <c:pt idx="610">
                  <c:v>1.0241699200000001</c:v>
                </c:pt>
                <c:pt idx="611">
                  <c:v>1.0395507799999999</c:v>
                </c:pt>
                <c:pt idx="612">
                  <c:v>1.05749512</c:v>
                </c:pt>
                <c:pt idx="613">
                  <c:v>1.05749512</c:v>
                </c:pt>
                <c:pt idx="614">
                  <c:v>1.0734863299999999</c:v>
                </c:pt>
                <c:pt idx="615">
                  <c:v>1.0914306600000001</c:v>
                </c:pt>
                <c:pt idx="616">
                  <c:v>1.0914306600000001</c:v>
                </c:pt>
                <c:pt idx="617">
                  <c:v>1.1076660199999999</c:v>
                </c:pt>
                <c:pt idx="618">
                  <c:v>1.14257813</c:v>
                </c:pt>
                <c:pt idx="619">
                  <c:v>1.14257813</c:v>
                </c:pt>
                <c:pt idx="620">
                  <c:v>1.1606445299999999</c:v>
                </c:pt>
                <c:pt idx="621">
                  <c:v>1.18237305</c:v>
                </c:pt>
                <c:pt idx="622">
                  <c:v>1.18237305</c:v>
                </c:pt>
                <c:pt idx="623">
                  <c:v>1.2019043</c:v>
                </c:pt>
                <c:pt idx="624">
                  <c:v>1.21875</c:v>
                </c:pt>
                <c:pt idx="625">
                  <c:v>1.21875</c:v>
                </c:pt>
                <c:pt idx="626">
                  <c:v>1.2556152300000001</c:v>
                </c:pt>
                <c:pt idx="627">
                  <c:v>1.2755126999999999</c:v>
                </c:pt>
                <c:pt idx="628">
                  <c:v>1.2755126999999999</c:v>
                </c:pt>
                <c:pt idx="629">
                  <c:v>1.2955322300000001</c:v>
                </c:pt>
                <c:pt idx="630">
                  <c:v>1.3128662099999999</c:v>
                </c:pt>
                <c:pt idx="631">
                  <c:v>1.3128662099999999</c:v>
                </c:pt>
                <c:pt idx="632">
                  <c:v>1.33312988</c:v>
                </c:pt>
                <c:pt idx="633">
                  <c:v>1.3522949200000001</c:v>
                </c:pt>
                <c:pt idx="634">
                  <c:v>1.3714599599999999</c:v>
                </c:pt>
                <c:pt idx="635">
                  <c:v>1.39074707</c:v>
                </c:pt>
                <c:pt idx="636">
                  <c:v>1.41027832</c:v>
                </c:pt>
                <c:pt idx="637">
                  <c:v>1.41027832</c:v>
                </c:pt>
                <c:pt idx="638">
                  <c:v>1.4300537099999999</c:v>
                </c:pt>
                <c:pt idx="639">
                  <c:v>1.4498291000000001</c:v>
                </c:pt>
                <c:pt idx="640">
                  <c:v>1.4498291000000001</c:v>
                </c:pt>
                <c:pt idx="641">
                  <c:v>1.4713134800000001</c:v>
                </c:pt>
                <c:pt idx="642">
                  <c:v>1.4915771499999999</c:v>
                </c:pt>
                <c:pt idx="643">
                  <c:v>1.51184082</c:v>
                </c:pt>
                <c:pt idx="644">
                  <c:v>1.5308837900000001</c:v>
                </c:pt>
                <c:pt idx="645">
                  <c:v>1.5528564499999999</c:v>
                </c:pt>
                <c:pt idx="646">
                  <c:v>1.5528564499999999</c:v>
                </c:pt>
                <c:pt idx="647">
                  <c:v>1.5736083999999999</c:v>
                </c:pt>
                <c:pt idx="648">
                  <c:v>1.5939941399999999</c:v>
                </c:pt>
                <c:pt idx="649">
                  <c:v>1.6164550799999999</c:v>
                </c:pt>
                <c:pt idx="650">
                  <c:v>1.6164550799999999</c:v>
                </c:pt>
                <c:pt idx="651">
                  <c:v>1.6567382799999999</c:v>
                </c:pt>
                <c:pt idx="652">
                  <c:v>1.6567382799999999</c:v>
                </c:pt>
                <c:pt idx="653">
                  <c:v>1.67956543</c:v>
                </c:pt>
                <c:pt idx="654">
                  <c:v>1.7025146499999999</c:v>
                </c:pt>
                <c:pt idx="655">
                  <c:v>1.7229003899999999</c:v>
                </c:pt>
                <c:pt idx="656">
                  <c:v>1.7229003899999999</c:v>
                </c:pt>
                <c:pt idx="657">
                  <c:v>1.74621582</c:v>
                </c:pt>
                <c:pt idx="658">
                  <c:v>1.7700195299999999</c:v>
                </c:pt>
                <c:pt idx="659">
                  <c:v>1.7700195299999999</c:v>
                </c:pt>
                <c:pt idx="660">
                  <c:v>1.8111572300000001</c:v>
                </c:pt>
                <c:pt idx="661">
                  <c:v>1.83496094</c:v>
                </c:pt>
                <c:pt idx="662">
                  <c:v>1.83496094</c:v>
                </c:pt>
                <c:pt idx="663">
                  <c:v>1.85742188</c:v>
                </c:pt>
                <c:pt idx="664">
                  <c:v>1.87976074</c:v>
                </c:pt>
                <c:pt idx="665">
                  <c:v>1.87976074</c:v>
                </c:pt>
                <c:pt idx="666">
                  <c:v>1.9025878899999999</c:v>
                </c:pt>
                <c:pt idx="667">
                  <c:v>1.9252929700000001</c:v>
                </c:pt>
                <c:pt idx="668">
                  <c:v>1.94812012</c:v>
                </c:pt>
                <c:pt idx="669">
                  <c:v>1.9694824200000001</c:v>
                </c:pt>
                <c:pt idx="670">
                  <c:v>1.9946289100000001</c:v>
                </c:pt>
                <c:pt idx="671">
                  <c:v>1.9946289100000001</c:v>
                </c:pt>
                <c:pt idx="672">
                  <c:v>2.0162353500000001</c:v>
                </c:pt>
                <c:pt idx="673">
                  <c:v>2.04187012</c:v>
                </c:pt>
                <c:pt idx="674">
                  <c:v>2.0671386699999998</c:v>
                </c:pt>
                <c:pt idx="675">
                  <c:v>2.0671386699999998</c:v>
                </c:pt>
                <c:pt idx="676">
                  <c:v>2.0895996100000001</c:v>
                </c:pt>
                <c:pt idx="677">
                  <c:v>2.1151122999999998</c:v>
                </c:pt>
                <c:pt idx="678">
                  <c:v>2.1374511699999998</c:v>
                </c:pt>
                <c:pt idx="679">
                  <c:v>2.1614990199999999</c:v>
                </c:pt>
                <c:pt idx="680">
                  <c:v>2.1856689500000002</c:v>
                </c:pt>
                <c:pt idx="681">
                  <c:v>2.1856689500000002</c:v>
                </c:pt>
                <c:pt idx="682">
                  <c:v>2.2115478500000001</c:v>
                </c:pt>
                <c:pt idx="683">
                  <c:v>2.2344970700000002</c:v>
                </c:pt>
                <c:pt idx="684">
                  <c:v>2.2344970700000002</c:v>
                </c:pt>
                <c:pt idx="685">
                  <c:v>2.2877197300000001</c:v>
                </c:pt>
                <c:pt idx="686">
                  <c:v>2.3109130900000001</c:v>
                </c:pt>
                <c:pt idx="687">
                  <c:v>2.3109130900000001</c:v>
                </c:pt>
                <c:pt idx="688">
                  <c:v>2.3381347699999999</c:v>
                </c:pt>
                <c:pt idx="689">
                  <c:v>2.3635253899999999</c:v>
                </c:pt>
                <c:pt idx="690">
                  <c:v>2.3635253899999999</c:v>
                </c:pt>
                <c:pt idx="691">
                  <c:v>2.38867188</c:v>
                </c:pt>
                <c:pt idx="692">
                  <c:v>2.4144287100000001</c:v>
                </c:pt>
                <c:pt idx="693">
                  <c:v>2.4144287100000001</c:v>
                </c:pt>
                <c:pt idx="694">
                  <c:v>2.4677734400000002</c:v>
                </c:pt>
                <c:pt idx="695">
                  <c:v>2.4935302699999999</c:v>
                </c:pt>
                <c:pt idx="696">
                  <c:v>2.4935302699999999</c:v>
                </c:pt>
                <c:pt idx="697">
                  <c:v>2.5197753899999999</c:v>
                </c:pt>
                <c:pt idx="698">
                  <c:v>2.5441894500000002</c:v>
                </c:pt>
                <c:pt idx="699">
                  <c:v>2.5441894500000002</c:v>
                </c:pt>
                <c:pt idx="700">
                  <c:v>2.5725097699999999</c:v>
                </c:pt>
                <c:pt idx="701">
                  <c:v>2.5994872999999998</c:v>
                </c:pt>
                <c:pt idx="702">
                  <c:v>2.62609863</c:v>
                </c:pt>
                <c:pt idx="703">
                  <c:v>2.65124512</c:v>
                </c:pt>
                <c:pt idx="704">
                  <c:v>2.6800537100000001</c:v>
                </c:pt>
                <c:pt idx="705">
                  <c:v>2.70703125</c:v>
                </c:pt>
                <c:pt idx="706">
                  <c:v>2.70703125</c:v>
                </c:pt>
                <c:pt idx="707">
                  <c:v>2.73242188</c:v>
                </c:pt>
                <c:pt idx="708">
                  <c:v>2.7591552699999999</c:v>
                </c:pt>
                <c:pt idx="709">
                  <c:v>2.7591552699999999</c:v>
                </c:pt>
                <c:pt idx="710">
                  <c:v>2.7867431599999999</c:v>
                </c:pt>
                <c:pt idx="711">
                  <c:v>2.8442382799999999</c:v>
                </c:pt>
                <c:pt idx="712">
                  <c:v>2.8442382799999999</c:v>
                </c:pt>
                <c:pt idx="713">
                  <c:v>2.8725585900000001</c:v>
                </c:pt>
                <c:pt idx="714">
                  <c:v>2.9024658200000002</c:v>
                </c:pt>
                <c:pt idx="715">
                  <c:v>2.9024658200000002</c:v>
                </c:pt>
                <c:pt idx="716">
                  <c:v>2.9289550800000002</c:v>
                </c:pt>
                <c:pt idx="717">
                  <c:v>2.9569091799999998</c:v>
                </c:pt>
                <c:pt idx="718">
                  <c:v>2.98522949</c:v>
                </c:pt>
                <c:pt idx="719">
                  <c:v>2.98522949</c:v>
                </c:pt>
                <c:pt idx="720">
                  <c:v>3.0157470700000002</c:v>
                </c:pt>
                <c:pt idx="721">
                  <c:v>3.0441894500000002</c:v>
                </c:pt>
                <c:pt idx="722">
                  <c:v>3.0710449199999998</c:v>
                </c:pt>
                <c:pt idx="723">
                  <c:v>3.1021728500000001</c:v>
                </c:pt>
                <c:pt idx="724">
                  <c:v>3.1335449199999998</c:v>
                </c:pt>
                <c:pt idx="725">
                  <c:v>3.1335449199999998</c:v>
                </c:pt>
                <c:pt idx="726">
                  <c:v>3.16101074</c:v>
                </c:pt>
                <c:pt idx="727">
                  <c:v>3.1882324199999998</c:v>
                </c:pt>
                <c:pt idx="728">
                  <c:v>3.21789551</c:v>
                </c:pt>
                <c:pt idx="729">
                  <c:v>3.21789551</c:v>
                </c:pt>
                <c:pt idx="730">
                  <c:v>3.2497558600000001</c:v>
                </c:pt>
                <c:pt idx="731">
                  <c:v>3.2795410199999999</c:v>
                </c:pt>
                <c:pt idx="732">
                  <c:v>3.3092041000000001</c:v>
                </c:pt>
                <c:pt idx="733">
                  <c:v>3.3393554700000001</c:v>
                </c:pt>
                <c:pt idx="734">
                  <c:v>3.3693847699999999</c:v>
                </c:pt>
                <c:pt idx="735">
                  <c:v>3.3693847699999999</c:v>
                </c:pt>
                <c:pt idx="736">
                  <c:v>3.4000244099999999</c:v>
                </c:pt>
                <c:pt idx="737">
                  <c:v>3.42883301</c:v>
                </c:pt>
                <c:pt idx="738">
                  <c:v>3.42883301</c:v>
                </c:pt>
                <c:pt idx="739">
                  <c:v>3.4614257799999999</c:v>
                </c:pt>
                <c:pt idx="740">
                  <c:v>3.5233154299999998</c:v>
                </c:pt>
                <c:pt idx="741">
                  <c:v>3.5233154299999998</c:v>
                </c:pt>
                <c:pt idx="742">
                  <c:v>3.5517578099999998</c:v>
                </c:pt>
                <c:pt idx="743">
                  <c:v>3.5830078099999998</c:v>
                </c:pt>
                <c:pt idx="744">
                  <c:v>3.5830078099999998</c:v>
                </c:pt>
                <c:pt idx="745">
                  <c:v>3.6231689500000002</c:v>
                </c:pt>
                <c:pt idx="746">
                  <c:v>3.6524658200000002</c:v>
                </c:pt>
                <c:pt idx="747">
                  <c:v>3.6524658200000002</c:v>
                </c:pt>
                <c:pt idx="748">
                  <c:v>3.7186279299999998</c:v>
                </c:pt>
                <c:pt idx="749">
                  <c:v>3.7504882799999999</c:v>
                </c:pt>
                <c:pt idx="750">
                  <c:v>3.7504882799999999</c:v>
                </c:pt>
                <c:pt idx="751">
                  <c:v>3.7800292999999998</c:v>
                </c:pt>
                <c:pt idx="752">
                  <c:v>3.81445313</c:v>
                </c:pt>
                <c:pt idx="753">
                  <c:v>3.81445313</c:v>
                </c:pt>
                <c:pt idx="754">
                  <c:v>3.8443603500000001</c:v>
                </c:pt>
                <c:pt idx="755">
                  <c:v>3.8787841799999998</c:v>
                </c:pt>
                <c:pt idx="756">
                  <c:v>3.9111328099999998</c:v>
                </c:pt>
                <c:pt idx="757">
                  <c:v>3.94421387</c:v>
                </c:pt>
                <c:pt idx="758">
                  <c:v>3.9772949199999998</c:v>
                </c:pt>
                <c:pt idx="759">
                  <c:v>3.9772949199999998</c:v>
                </c:pt>
                <c:pt idx="760">
                  <c:v>4.0079345699999998</c:v>
                </c:pt>
                <c:pt idx="761">
                  <c:v>4.0437011700000003</c:v>
                </c:pt>
                <c:pt idx="762">
                  <c:v>4.0767822300000001</c:v>
                </c:pt>
                <c:pt idx="763">
                  <c:v>4.0767822300000001</c:v>
                </c:pt>
                <c:pt idx="764">
                  <c:v>4.1099853499999996</c:v>
                </c:pt>
                <c:pt idx="765">
                  <c:v>4.1767578099999998</c:v>
                </c:pt>
                <c:pt idx="766">
                  <c:v>4.1767578099999998</c:v>
                </c:pt>
                <c:pt idx="767">
                  <c:v>4.2058105499999998</c:v>
                </c:pt>
                <c:pt idx="768">
                  <c:v>4.23742676</c:v>
                </c:pt>
                <c:pt idx="769">
                  <c:v>4.2718505899999997</c:v>
                </c:pt>
                <c:pt idx="770">
                  <c:v>4.2718505899999997</c:v>
                </c:pt>
                <c:pt idx="771">
                  <c:v>4.30383301</c:v>
                </c:pt>
                <c:pt idx="772">
                  <c:v>4.3403320299999999</c:v>
                </c:pt>
                <c:pt idx="773">
                  <c:v>4.3403320299999999</c:v>
                </c:pt>
                <c:pt idx="774">
                  <c:v>4.4094238299999997</c:v>
                </c:pt>
                <c:pt idx="775">
                  <c:v>4.4094238299999997</c:v>
                </c:pt>
                <c:pt idx="776">
                  <c:v>4.4464111300000004</c:v>
                </c:pt>
                <c:pt idx="777">
                  <c:v>4.4812011700000003</c:v>
                </c:pt>
                <c:pt idx="778">
                  <c:v>4.5163574200000003</c:v>
                </c:pt>
                <c:pt idx="779">
                  <c:v>4.5163574200000003</c:v>
                </c:pt>
                <c:pt idx="780">
                  <c:v>4.5491943399999997</c:v>
                </c:pt>
                <c:pt idx="781">
                  <c:v>4.5871582000000002</c:v>
                </c:pt>
                <c:pt idx="782">
                  <c:v>4.5871582000000002</c:v>
                </c:pt>
                <c:pt idx="783">
                  <c:v>4.6578369100000003</c:v>
                </c:pt>
                <c:pt idx="784">
                  <c:v>4.6958007799999999</c:v>
                </c:pt>
                <c:pt idx="785">
                  <c:v>4.6958007799999999</c:v>
                </c:pt>
                <c:pt idx="786">
                  <c:v>4.7292480499999998</c:v>
                </c:pt>
                <c:pt idx="787">
                  <c:v>4.7675781300000004</c:v>
                </c:pt>
                <c:pt idx="788">
                  <c:v>4.7675781300000004</c:v>
                </c:pt>
                <c:pt idx="789">
                  <c:v>4.8012695299999999</c:v>
                </c:pt>
                <c:pt idx="790">
                  <c:v>4.8430175799999997</c:v>
                </c:pt>
                <c:pt idx="791">
                  <c:v>4.8795165999999996</c:v>
                </c:pt>
                <c:pt idx="792">
                  <c:v>4.9135742200000001</c:v>
                </c:pt>
                <c:pt idx="793">
                  <c:v>4.9523925799999997</c:v>
                </c:pt>
                <c:pt idx="794">
                  <c:v>4.9523925799999997</c:v>
                </c:pt>
                <c:pt idx="795">
                  <c:v>4.9915771500000004</c:v>
                </c:pt>
                <c:pt idx="796">
                  <c:v>5.0257568399999997</c:v>
                </c:pt>
                <c:pt idx="797">
                  <c:v>5.0604247999999998</c:v>
                </c:pt>
                <c:pt idx="798">
                  <c:v>5.0604247999999998</c:v>
                </c:pt>
                <c:pt idx="799">
                  <c:v>5.0980224600000001</c:v>
                </c:pt>
                <c:pt idx="800">
                  <c:v>5.1380615199999999</c:v>
                </c:pt>
                <c:pt idx="801">
                  <c:v>5.17272949</c:v>
                </c:pt>
                <c:pt idx="802">
                  <c:v>5.2127685499999998</c:v>
                </c:pt>
                <c:pt idx="803">
                  <c:v>5.2476806600000003</c:v>
                </c:pt>
                <c:pt idx="804">
                  <c:v>5.2476806600000003</c:v>
                </c:pt>
                <c:pt idx="805">
                  <c:v>5.2828369100000003</c:v>
                </c:pt>
                <c:pt idx="806">
                  <c:v>5.3236084000000004</c:v>
                </c:pt>
                <c:pt idx="807">
                  <c:v>5.3236084000000004</c:v>
                </c:pt>
                <c:pt idx="808">
                  <c:v>5.3620605499999998</c:v>
                </c:pt>
                <c:pt idx="809">
                  <c:v>5.4362792999999998</c:v>
                </c:pt>
                <c:pt idx="810">
                  <c:v>5.4362792999999998</c:v>
                </c:pt>
                <c:pt idx="811">
                  <c:v>5.4776611300000004</c:v>
                </c:pt>
                <c:pt idx="812">
                  <c:v>5.5187988299999997</c:v>
                </c:pt>
                <c:pt idx="813">
                  <c:v>5.5548095699999998</c:v>
                </c:pt>
                <c:pt idx="814">
                  <c:v>5.5548095699999998</c:v>
                </c:pt>
                <c:pt idx="815">
                  <c:v>5.5905761700000003</c:v>
                </c:pt>
                <c:pt idx="816">
                  <c:v>5.6296386700000003</c:v>
                </c:pt>
                <c:pt idx="817">
                  <c:v>5.6296386700000003</c:v>
                </c:pt>
                <c:pt idx="818">
                  <c:v>5.6723632799999999</c:v>
                </c:pt>
                <c:pt idx="819">
                  <c:v>5.7514648399999997</c:v>
                </c:pt>
                <c:pt idx="820">
                  <c:v>5.7514648399999997</c:v>
                </c:pt>
                <c:pt idx="821">
                  <c:v>5.7879638699999996</c:v>
                </c:pt>
                <c:pt idx="822">
                  <c:v>5.8303222699999999</c:v>
                </c:pt>
                <c:pt idx="823">
                  <c:v>5.8303222699999999</c:v>
                </c:pt>
                <c:pt idx="824">
                  <c:v>5.87023926</c:v>
                </c:pt>
                <c:pt idx="825">
                  <c:v>5.9105224600000001</c:v>
                </c:pt>
                <c:pt idx="826">
                  <c:v>5.95397949</c:v>
                </c:pt>
                <c:pt idx="827">
                  <c:v>5.9914550799999997</c:v>
                </c:pt>
                <c:pt idx="828">
                  <c:v>6.0318603499999996</c:v>
                </c:pt>
                <c:pt idx="829">
                  <c:v>6.0318603499999996</c:v>
                </c:pt>
                <c:pt idx="830">
                  <c:v>6.0722656300000004</c:v>
                </c:pt>
                <c:pt idx="831">
                  <c:v>6.1096191400000004</c:v>
                </c:pt>
                <c:pt idx="832">
                  <c:v>6.1535644500000002</c:v>
                </c:pt>
                <c:pt idx="833">
                  <c:v>6.1535644500000002</c:v>
                </c:pt>
                <c:pt idx="834">
                  <c:v>6.1976318399999997</c:v>
                </c:pt>
                <c:pt idx="835">
                  <c:v>6.2360839800000001</c:v>
                </c:pt>
                <c:pt idx="836">
                  <c:v>6.2802734400000002</c:v>
                </c:pt>
                <c:pt idx="837">
                  <c:v>6.3186035199999999</c:v>
                </c:pt>
                <c:pt idx="838">
                  <c:v>6.3630371099999996</c:v>
                </c:pt>
                <c:pt idx="839">
                  <c:v>6.3630371099999996</c:v>
                </c:pt>
                <c:pt idx="840">
                  <c:v>6.40148926</c:v>
                </c:pt>
                <c:pt idx="841">
                  <c:v>6.4465332000000002</c:v>
                </c:pt>
                <c:pt idx="842">
                  <c:v>6.4465332000000002</c:v>
                </c:pt>
                <c:pt idx="843">
                  <c:v>6.4858398399999997</c:v>
                </c:pt>
                <c:pt idx="844">
                  <c:v>6.5703125</c:v>
                </c:pt>
                <c:pt idx="845">
                  <c:v>6.5703125</c:v>
                </c:pt>
                <c:pt idx="846">
                  <c:v>6.6153564500000002</c:v>
                </c:pt>
                <c:pt idx="847">
                  <c:v>6.6546630899999997</c:v>
                </c:pt>
                <c:pt idx="848">
                  <c:v>6.6546630899999997</c:v>
                </c:pt>
                <c:pt idx="849">
                  <c:v>6.7003173800000004</c:v>
                </c:pt>
                <c:pt idx="850">
                  <c:v>6.7401122999999998</c:v>
                </c:pt>
                <c:pt idx="851">
                  <c:v>6.7863769500000002</c:v>
                </c:pt>
                <c:pt idx="852">
                  <c:v>6.8293457000000002</c:v>
                </c:pt>
                <c:pt idx="853">
                  <c:v>6.8728027300000001</c:v>
                </c:pt>
                <c:pt idx="854">
                  <c:v>6.8728027300000001</c:v>
                </c:pt>
                <c:pt idx="855">
                  <c:v>6.9158935499999998</c:v>
                </c:pt>
                <c:pt idx="856">
                  <c:v>6.9592285199999999</c:v>
                </c:pt>
                <c:pt idx="857">
                  <c:v>7.00305176</c:v>
                </c:pt>
                <c:pt idx="858">
                  <c:v>7.00305176</c:v>
                </c:pt>
                <c:pt idx="859">
                  <c:v>7.0469970699999998</c:v>
                </c:pt>
                <c:pt idx="860">
                  <c:v>7.0910644500000002</c:v>
                </c:pt>
                <c:pt idx="861">
                  <c:v>7.1318359400000002</c:v>
                </c:pt>
                <c:pt idx="862">
                  <c:v>7.17883301</c:v>
                </c:pt>
                <c:pt idx="863">
                  <c:v>7.2258300799999997</c:v>
                </c:pt>
                <c:pt idx="864">
                  <c:v>7.2258300799999997</c:v>
                </c:pt>
                <c:pt idx="865">
                  <c:v>7.2670898399999997</c:v>
                </c:pt>
                <c:pt idx="866">
                  <c:v>7.3154296900000002</c:v>
                </c:pt>
                <c:pt idx="867">
                  <c:v>7.3154296900000002</c:v>
                </c:pt>
                <c:pt idx="868">
                  <c:v>7.36022949</c:v>
                </c:pt>
                <c:pt idx="869">
                  <c:v>7.4465332000000002</c:v>
                </c:pt>
                <c:pt idx="870">
                  <c:v>7.4465332000000002</c:v>
                </c:pt>
                <c:pt idx="871">
                  <c:v>7.4912109400000002</c:v>
                </c:pt>
                <c:pt idx="872">
                  <c:v>7.5364990199999999</c:v>
                </c:pt>
                <c:pt idx="873">
                  <c:v>7.5364990199999999</c:v>
                </c:pt>
                <c:pt idx="874">
                  <c:v>7.5854492200000001</c:v>
                </c:pt>
                <c:pt idx="875">
                  <c:v>7.6279296900000002</c:v>
                </c:pt>
                <c:pt idx="876">
                  <c:v>7.6768798800000004</c:v>
                </c:pt>
                <c:pt idx="877">
                  <c:v>7.7225341800000002</c:v>
                </c:pt>
                <c:pt idx="878">
                  <c:v>7.7683105499999998</c:v>
                </c:pt>
                <c:pt idx="879">
                  <c:v>7.8107910199999999</c:v>
                </c:pt>
                <c:pt idx="880">
                  <c:v>7.8107910199999999</c:v>
                </c:pt>
                <c:pt idx="881">
                  <c:v>7.8608398399999997</c:v>
                </c:pt>
                <c:pt idx="882">
                  <c:v>7.9072265599999998</c:v>
                </c:pt>
                <c:pt idx="883">
                  <c:v>7.9072265599999998</c:v>
                </c:pt>
                <c:pt idx="884">
                  <c:v>7.9536132799999999</c:v>
                </c:pt>
                <c:pt idx="885">
                  <c:v>8.0001220699999998</c:v>
                </c:pt>
                <c:pt idx="886">
                  <c:v>8.0432128899999995</c:v>
                </c:pt>
                <c:pt idx="887">
                  <c:v>8.0936279300000002</c:v>
                </c:pt>
                <c:pt idx="888">
                  <c:v>8.1409912099999993</c:v>
                </c:pt>
                <c:pt idx="889">
                  <c:v>8.1409912099999993</c:v>
                </c:pt>
                <c:pt idx="890">
                  <c:v>8.1884765599999998</c:v>
                </c:pt>
                <c:pt idx="891">
                  <c:v>8.23913574</c:v>
                </c:pt>
                <c:pt idx="892">
                  <c:v>8.23913574</c:v>
                </c:pt>
                <c:pt idx="893">
                  <c:v>8.2861328099999998</c:v>
                </c:pt>
                <c:pt idx="894">
                  <c:v>8.3300781300000004</c:v>
                </c:pt>
                <c:pt idx="895">
                  <c:v>8.3846435499999998</c:v>
                </c:pt>
                <c:pt idx="896">
                  <c:v>8.4329833999999995</c:v>
                </c:pt>
                <c:pt idx="897">
                  <c:v>8.4776611299999995</c:v>
                </c:pt>
                <c:pt idx="898">
                  <c:v>8.4776611299999995</c:v>
                </c:pt>
                <c:pt idx="899">
                  <c:v>8.5290527300000001</c:v>
                </c:pt>
                <c:pt idx="900">
                  <c:v>8.5804443399999997</c:v>
                </c:pt>
                <c:pt idx="901">
                  <c:v>8.625</c:v>
                </c:pt>
                <c:pt idx="902">
                  <c:v>8.625</c:v>
                </c:pt>
                <c:pt idx="903">
                  <c:v>8.6738281300000004</c:v>
                </c:pt>
                <c:pt idx="904">
                  <c:v>8.7261962900000007</c:v>
                </c:pt>
                <c:pt idx="905">
                  <c:v>8.7752685499999998</c:v>
                </c:pt>
                <c:pt idx="906">
                  <c:v>8.8205566399999995</c:v>
                </c:pt>
                <c:pt idx="907">
                  <c:v>8.8693847699999999</c:v>
                </c:pt>
                <c:pt idx="908">
                  <c:v>8.8693847699999999</c:v>
                </c:pt>
                <c:pt idx="909">
                  <c:v>8.9219970699999998</c:v>
                </c:pt>
                <c:pt idx="910">
                  <c:v>8.9715576200000005</c:v>
                </c:pt>
                <c:pt idx="911">
                  <c:v>8.9715576200000005</c:v>
                </c:pt>
                <c:pt idx="912">
                  <c:v>9.0213622999999998</c:v>
                </c:pt>
                <c:pt idx="913">
                  <c:v>9.1207275400000007</c:v>
                </c:pt>
                <c:pt idx="914">
                  <c:v>9.1207275400000007</c:v>
                </c:pt>
                <c:pt idx="915">
                  <c:v>9.1738281300000004</c:v>
                </c:pt>
                <c:pt idx="916">
                  <c:v>9.2204589800000001</c:v>
                </c:pt>
                <c:pt idx="917">
                  <c:v>9.2204589800000001</c:v>
                </c:pt>
                <c:pt idx="918">
                  <c:v>9.2746581999999993</c:v>
                </c:pt>
                <c:pt idx="919">
                  <c:v>9.3212890599999998</c:v>
                </c:pt>
                <c:pt idx="920">
                  <c:v>9.3752441399999995</c:v>
                </c:pt>
                <c:pt idx="921">
                  <c:v>9.4217529300000002</c:v>
                </c:pt>
                <c:pt idx="922">
                  <c:v>9.4759521499999995</c:v>
                </c:pt>
                <c:pt idx="923">
                  <c:v>9.4759521499999995</c:v>
                </c:pt>
                <c:pt idx="924">
                  <c:v>9.5272216800000002</c:v>
                </c:pt>
                <c:pt idx="925">
                  <c:v>9.5784912099999993</c:v>
                </c:pt>
                <c:pt idx="926">
                  <c:v>9.6333007800000008</c:v>
                </c:pt>
                <c:pt idx="927">
                  <c:v>9.6333007800000008</c:v>
                </c:pt>
                <c:pt idx="928">
                  <c:v>9.6807861299999995</c:v>
                </c:pt>
                <c:pt idx="929">
                  <c:v>9.7318115200000008</c:v>
                </c:pt>
                <c:pt idx="930">
                  <c:v>9.7835693399999997</c:v>
                </c:pt>
                <c:pt idx="931">
                  <c:v>9.8392333999999995</c:v>
                </c:pt>
                <c:pt idx="932">
                  <c:v>9.8912353500000005</c:v>
                </c:pt>
                <c:pt idx="933">
                  <c:v>9.8912353500000005</c:v>
                </c:pt>
                <c:pt idx="934">
                  <c:v>9.9428710900000006</c:v>
                </c:pt>
                <c:pt idx="935">
                  <c:v>9.9986572299999992</c:v>
                </c:pt>
                <c:pt idx="936">
                  <c:v>9.9986572299999992</c:v>
                </c:pt>
                <c:pt idx="937">
                  <c:v>10.04711914</c:v>
                </c:pt>
                <c:pt idx="938">
                  <c:v>10.15246582</c:v>
                </c:pt>
                <c:pt idx="939">
                  <c:v>10.15246582</c:v>
                </c:pt>
                <c:pt idx="940">
                  <c:v>10.20471191</c:v>
                </c:pt>
                <c:pt idx="941">
                  <c:v>10.25366211</c:v>
                </c:pt>
                <c:pt idx="942">
                  <c:v>10.25366211</c:v>
                </c:pt>
                <c:pt idx="943">
                  <c:v>10.31018066</c:v>
                </c:pt>
                <c:pt idx="944">
                  <c:v>10.363647459999999</c:v>
                </c:pt>
                <c:pt idx="945">
                  <c:v>10.41723633</c:v>
                </c:pt>
                <c:pt idx="946">
                  <c:v>10.46655273</c:v>
                </c:pt>
                <c:pt idx="947">
                  <c:v>10.5234375</c:v>
                </c:pt>
                <c:pt idx="948">
                  <c:v>10.5234375</c:v>
                </c:pt>
                <c:pt idx="949">
                  <c:v>10.576660159999999</c:v>
                </c:pt>
                <c:pt idx="950">
                  <c:v>10.6307373</c:v>
                </c:pt>
                <c:pt idx="951">
                  <c:v>10.688964840000001</c:v>
                </c:pt>
                <c:pt idx="952">
                  <c:v>10.688964840000001</c:v>
                </c:pt>
                <c:pt idx="953">
                  <c:v>10.742797850000001</c:v>
                </c:pt>
                <c:pt idx="954">
                  <c:v>10.79309082</c:v>
                </c:pt>
                <c:pt idx="955">
                  <c:v>10.84680176</c:v>
                </c:pt>
                <c:pt idx="956">
                  <c:v>10.90539551</c:v>
                </c:pt>
                <c:pt idx="957">
                  <c:v>10.95629883</c:v>
                </c:pt>
                <c:pt idx="958">
                  <c:v>10.95629883</c:v>
                </c:pt>
                <c:pt idx="959">
                  <c:v>11.015014649999999</c:v>
                </c:pt>
                <c:pt idx="960">
                  <c:v>11.065917969999999</c:v>
                </c:pt>
                <c:pt idx="961">
                  <c:v>11.065917969999999</c:v>
                </c:pt>
                <c:pt idx="962">
                  <c:v>11.124389649999999</c:v>
                </c:pt>
                <c:pt idx="963">
                  <c:v>11.17980957</c:v>
                </c:pt>
                <c:pt idx="964">
                  <c:v>11.23510742</c:v>
                </c:pt>
                <c:pt idx="965">
                  <c:v>11.286376949999999</c:v>
                </c:pt>
                <c:pt idx="966">
                  <c:v>11.34191895</c:v>
                </c:pt>
                <c:pt idx="967">
                  <c:v>11.393310550000001</c:v>
                </c:pt>
                <c:pt idx="968">
                  <c:v>11.393310550000001</c:v>
                </c:pt>
                <c:pt idx="969">
                  <c:v>11.44921875</c:v>
                </c:pt>
                <c:pt idx="970">
                  <c:v>11.501464840000001</c:v>
                </c:pt>
                <c:pt idx="971">
                  <c:v>11.501464840000001</c:v>
                </c:pt>
                <c:pt idx="972">
                  <c:v>11.56140137</c:v>
                </c:pt>
                <c:pt idx="973">
                  <c:v>11.673339840000001</c:v>
                </c:pt>
                <c:pt idx="974">
                  <c:v>11.673339840000001</c:v>
                </c:pt>
                <c:pt idx="975">
                  <c:v>11.72583008</c:v>
                </c:pt>
                <c:pt idx="976">
                  <c:v>11.78686523</c:v>
                </c:pt>
                <c:pt idx="977">
                  <c:v>11.78686523</c:v>
                </c:pt>
                <c:pt idx="978">
                  <c:v>11.839355469999999</c:v>
                </c:pt>
                <c:pt idx="979">
                  <c:v>11.90039063</c:v>
                </c:pt>
                <c:pt idx="980">
                  <c:v>11.95288086</c:v>
                </c:pt>
                <c:pt idx="981">
                  <c:v>11.95288086</c:v>
                </c:pt>
                <c:pt idx="982">
                  <c:v>12.06750488</c:v>
                </c:pt>
                <c:pt idx="983">
                  <c:v>12.12915039</c:v>
                </c:pt>
                <c:pt idx="984">
                  <c:v>12.12915039</c:v>
                </c:pt>
                <c:pt idx="985">
                  <c:v>12.18249512</c:v>
                </c:pt>
                <c:pt idx="986">
                  <c:v>12.24389648</c:v>
                </c:pt>
                <c:pt idx="987">
                  <c:v>12.24389648</c:v>
                </c:pt>
                <c:pt idx="988">
                  <c:v>12.29785156</c:v>
                </c:pt>
                <c:pt idx="989">
                  <c:v>12.36022949</c:v>
                </c:pt>
                <c:pt idx="990">
                  <c:v>12.422241209999999</c:v>
                </c:pt>
                <c:pt idx="991">
                  <c:v>12.422241209999999</c:v>
                </c:pt>
                <c:pt idx="992">
                  <c:v>12.526000979999999</c:v>
                </c:pt>
                <c:pt idx="993">
                  <c:v>12.58044434</c:v>
                </c:pt>
                <c:pt idx="994">
                  <c:v>12.58044434</c:v>
                </c:pt>
                <c:pt idx="995">
                  <c:v>12.647949219999999</c:v>
                </c:pt>
                <c:pt idx="996">
                  <c:v>12.70214844</c:v>
                </c:pt>
                <c:pt idx="997">
                  <c:v>12.76074219</c:v>
                </c:pt>
                <c:pt idx="998">
                  <c:v>12.76074219</c:v>
                </c:pt>
                <c:pt idx="999">
                  <c:v>12.81958008</c:v>
                </c:pt>
                <c:pt idx="1000">
                  <c:v>12.883300780000001</c:v>
                </c:pt>
                <c:pt idx="1001">
                  <c:v>12.942626949999999</c:v>
                </c:pt>
                <c:pt idx="1002">
                  <c:v>13.00170898</c:v>
                </c:pt>
                <c:pt idx="1003">
                  <c:v>13.06140137</c:v>
                </c:pt>
                <c:pt idx="1004">
                  <c:v>13.06140137</c:v>
                </c:pt>
                <c:pt idx="1005">
                  <c:v>13.12512207</c:v>
                </c:pt>
                <c:pt idx="1006">
                  <c:v>13.181152340000001</c:v>
                </c:pt>
                <c:pt idx="1007">
                  <c:v>13.181152340000001</c:v>
                </c:pt>
                <c:pt idx="1008">
                  <c:v>13.24145508</c:v>
                </c:pt>
                <c:pt idx="1009">
                  <c:v>13.29699707</c:v>
                </c:pt>
                <c:pt idx="1010">
                  <c:v>13.356933590000001</c:v>
                </c:pt>
                <c:pt idx="1011">
                  <c:v>13.413452149999999</c:v>
                </c:pt>
                <c:pt idx="1012">
                  <c:v>13.47851563</c:v>
                </c:pt>
                <c:pt idx="1013">
                  <c:v>13.534667969999999</c:v>
                </c:pt>
                <c:pt idx="1014">
                  <c:v>13.534667969999999</c:v>
                </c:pt>
                <c:pt idx="1015">
                  <c:v>13.599121090000001</c:v>
                </c:pt>
                <c:pt idx="1016">
                  <c:v>13.65600586</c:v>
                </c:pt>
                <c:pt idx="1017">
                  <c:v>13.65600586</c:v>
                </c:pt>
                <c:pt idx="1018">
                  <c:v>13.72180176</c:v>
                </c:pt>
                <c:pt idx="1019">
                  <c:v>13.78295898</c:v>
                </c:pt>
                <c:pt idx="1020">
                  <c:v>13.844360350000001</c:v>
                </c:pt>
                <c:pt idx="1021">
                  <c:v>13.909545899999999</c:v>
                </c:pt>
                <c:pt idx="1022">
                  <c:v>13.967285159999999</c:v>
                </c:pt>
                <c:pt idx="1023">
                  <c:v>13.967285159999999</c:v>
                </c:pt>
                <c:pt idx="1024">
                  <c:v>14.033813479999999</c:v>
                </c:pt>
                <c:pt idx="1025">
                  <c:v>14.091064449999999</c:v>
                </c:pt>
                <c:pt idx="1026">
                  <c:v>14.091064449999999</c:v>
                </c:pt>
                <c:pt idx="1027">
                  <c:v>14.15710449</c:v>
                </c:pt>
                <c:pt idx="1028">
                  <c:v>14.281860350000001</c:v>
                </c:pt>
                <c:pt idx="1029">
                  <c:v>14.281860350000001</c:v>
                </c:pt>
                <c:pt idx="1030">
                  <c:v>14.348876949999999</c:v>
                </c:pt>
                <c:pt idx="1031">
                  <c:v>14.406860350000001</c:v>
                </c:pt>
                <c:pt idx="1032">
                  <c:v>14.406860350000001</c:v>
                </c:pt>
                <c:pt idx="1033">
                  <c:v>14.46484375</c:v>
                </c:pt>
                <c:pt idx="1034">
                  <c:v>14.532470699999999</c:v>
                </c:pt>
                <c:pt idx="1035">
                  <c:v>14.591308590000001</c:v>
                </c:pt>
                <c:pt idx="1036">
                  <c:v>14.6583252</c:v>
                </c:pt>
                <c:pt idx="1037">
                  <c:v>14.726074219999999</c:v>
                </c:pt>
                <c:pt idx="1038">
                  <c:v>14.78491211</c:v>
                </c:pt>
                <c:pt idx="1039">
                  <c:v>14.78491211</c:v>
                </c:pt>
                <c:pt idx="1040">
                  <c:v>14.84875488</c:v>
                </c:pt>
                <c:pt idx="1041">
                  <c:v>14.912597659999999</c:v>
                </c:pt>
                <c:pt idx="1042">
                  <c:v>14.912597659999999</c:v>
                </c:pt>
                <c:pt idx="1043">
                  <c:v>14.97570801</c:v>
                </c:pt>
                <c:pt idx="1044">
                  <c:v>15.039672850000001</c:v>
                </c:pt>
                <c:pt idx="1045">
                  <c:v>15.104248050000001</c:v>
                </c:pt>
                <c:pt idx="1046">
                  <c:v>15.16381836</c:v>
                </c:pt>
                <c:pt idx="1047">
                  <c:v>15.23254395</c:v>
                </c:pt>
                <c:pt idx="1048">
                  <c:v>15.23254395</c:v>
                </c:pt>
                <c:pt idx="1049">
                  <c:v>15.29211426</c:v>
                </c:pt>
                <c:pt idx="1050">
                  <c:v>15.36169434</c:v>
                </c:pt>
                <c:pt idx="1051">
                  <c:v>15.422241209999999</c:v>
                </c:pt>
                <c:pt idx="1052">
                  <c:v>15.422241209999999</c:v>
                </c:pt>
                <c:pt idx="1053">
                  <c:v>15.55627441</c:v>
                </c:pt>
                <c:pt idx="1054">
                  <c:v>15.55627441</c:v>
                </c:pt>
                <c:pt idx="1055">
                  <c:v>15.616577149999999</c:v>
                </c:pt>
                <c:pt idx="1056">
                  <c:v>15.687133790000001</c:v>
                </c:pt>
                <c:pt idx="1057">
                  <c:v>15.7479248</c:v>
                </c:pt>
                <c:pt idx="1058">
                  <c:v>15.7479248</c:v>
                </c:pt>
                <c:pt idx="1059">
                  <c:v>15.817749020000001</c:v>
                </c:pt>
                <c:pt idx="1060">
                  <c:v>15.88366699</c:v>
                </c:pt>
                <c:pt idx="1061">
                  <c:v>15.88366699</c:v>
                </c:pt>
                <c:pt idx="1062">
                  <c:v>16.020629880000001</c:v>
                </c:pt>
                <c:pt idx="1063">
                  <c:v>16.081420900000001</c:v>
                </c:pt>
                <c:pt idx="1064">
                  <c:v>16.081420900000001</c:v>
                </c:pt>
                <c:pt idx="1065">
                  <c:v>16.147338869999999</c:v>
                </c:pt>
                <c:pt idx="1066">
                  <c:v>16.214477540000001</c:v>
                </c:pt>
                <c:pt idx="1067">
                  <c:v>16.214477540000001</c:v>
                </c:pt>
                <c:pt idx="1068">
                  <c:v>16.276123049999999</c:v>
                </c:pt>
                <c:pt idx="1069">
                  <c:v>16.34741211</c:v>
                </c:pt>
                <c:pt idx="1070">
                  <c:v>16.413696290000001</c:v>
                </c:pt>
                <c:pt idx="1071">
                  <c:v>16.481201169999999</c:v>
                </c:pt>
                <c:pt idx="1072">
                  <c:v>16.543701169999999</c:v>
                </c:pt>
                <c:pt idx="1073">
                  <c:v>16.543701169999999</c:v>
                </c:pt>
                <c:pt idx="1074">
                  <c:v>16.610473630000001</c:v>
                </c:pt>
                <c:pt idx="1075">
                  <c:v>16.682495119999999</c:v>
                </c:pt>
                <c:pt idx="1076">
                  <c:v>16.745239260000002</c:v>
                </c:pt>
                <c:pt idx="1077">
                  <c:v>16.745239260000002</c:v>
                </c:pt>
                <c:pt idx="1078">
                  <c:v>16.81799316</c:v>
                </c:pt>
                <c:pt idx="1079">
                  <c:v>16.88061523</c:v>
                </c:pt>
                <c:pt idx="1080">
                  <c:v>16.953125</c:v>
                </c:pt>
                <c:pt idx="1081">
                  <c:v>17.016601560000002</c:v>
                </c:pt>
                <c:pt idx="1082">
                  <c:v>17.08984375</c:v>
                </c:pt>
                <c:pt idx="1083">
                  <c:v>17.08984375</c:v>
                </c:pt>
                <c:pt idx="1084">
                  <c:v>17.153198239999998</c:v>
                </c:pt>
                <c:pt idx="1085">
                  <c:v>17.225952150000001</c:v>
                </c:pt>
                <c:pt idx="1086">
                  <c:v>17.284790040000001</c:v>
                </c:pt>
                <c:pt idx="1087">
                  <c:v>17.284790040000001</c:v>
                </c:pt>
                <c:pt idx="1088">
                  <c:v>17.359008790000001</c:v>
                </c:pt>
                <c:pt idx="1089">
                  <c:v>17.42749023</c:v>
                </c:pt>
                <c:pt idx="1090">
                  <c:v>17.49609375</c:v>
                </c:pt>
                <c:pt idx="1091">
                  <c:v>17.57019043</c:v>
                </c:pt>
                <c:pt idx="1092">
                  <c:v>17.6348877</c:v>
                </c:pt>
                <c:pt idx="1093">
                  <c:v>17.6348877</c:v>
                </c:pt>
                <c:pt idx="1094">
                  <c:v>17.704345700000001</c:v>
                </c:pt>
                <c:pt idx="1095">
                  <c:v>17.77331543</c:v>
                </c:pt>
                <c:pt idx="1096">
                  <c:v>17.848266599999999</c:v>
                </c:pt>
                <c:pt idx="1097">
                  <c:v>17.848266599999999</c:v>
                </c:pt>
                <c:pt idx="1098">
                  <c:v>17.913330080000001</c:v>
                </c:pt>
                <c:pt idx="1099">
                  <c:v>17.987792970000001</c:v>
                </c:pt>
                <c:pt idx="1100">
                  <c:v>18.05285645</c:v>
                </c:pt>
                <c:pt idx="1101">
                  <c:v>18.128051760000002</c:v>
                </c:pt>
                <c:pt idx="1102">
                  <c:v>18.19897461</c:v>
                </c:pt>
                <c:pt idx="1103">
                  <c:v>18.19897461</c:v>
                </c:pt>
                <c:pt idx="1104">
                  <c:v>18.269042970000001</c:v>
                </c:pt>
                <c:pt idx="1105">
                  <c:v>18.344360349999999</c:v>
                </c:pt>
                <c:pt idx="1106">
                  <c:v>18.41015625</c:v>
                </c:pt>
                <c:pt idx="1107">
                  <c:v>18.41015625</c:v>
                </c:pt>
                <c:pt idx="1108">
                  <c:v>18.47631836</c:v>
                </c:pt>
                <c:pt idx="1109">
                  <c:v>18.552124020000001</c:v>
                </c:pt>
                <c:pt idx="1110">
                  <c:v>18.617797849999999</c:v>
                </c:pt>
                <c:pt idx="1111">
                  <c:v>18.683959959999999</c:v>
                </c:pt>
                <c:pt idx="1112">
                  <c:v>18.761230470000001</c:v>
                </c:pt>
                <c:pt idx="1113">
                  <c:v>18.761230470000001</c:v>
                </c:pt>
                <c:pt idx="1114">
                  <c:v>18.83227539</c:v>
                </c:pt>
                <c:pt idx="1115">
                  <c:v>18.92944336</c:v>
                </c:pt>
                <c:pt idx="1116">
                  <c:v>18.92944336</c:v>
                </c:pt>
                <c:pt idx="1117">
                  <c:v>18.996582029999999</c:v>
                </c:pt>
                <c:pt idx="1118">
                  <c:v>19.06860352</c:v>
                </c:pt>
                <c:pt idx="1119">
                  <c:v>19.06860352</c:v>
                </c:pt>
                <c:pt idx="1120">
                  <c:v>19.223144529999999</c:v>
                </c:pt>
                <c:pt idx="1121">
                  <c:v>19.223144529999999</c:v>
                </c:pt>
                <c:pt idx="1122">
                  <c:v>19.30627441</c:v>
                </c:pt>
                <c:pt idx="1123">
                  <c:v>19.383789060000002</c:v>
                </c:pt>
                <c:pt idx="1124">
                  <c:v>19.383789060000002</c:v>
                </c:pt>
                <c:pt idx="1125">
                  <c:v>19.46118164</c:v>
                </c:pt>
                <c:pt idx="1126">
                  <c:v>19.539794919999999</c:v>
                </c:pt>
                <c:pt idx="1127">
                  <c:v>19.539794919999999</c:v>
                </c:pt>
                <c:pt idx="1128">
                  <c:v>19.62866211</c:v>
                </c:pt>
                <c:pt idx="1129">
                  <c:v>19.722167970000001</c:v>
                </c:pt>
                <c:pt idx="1130">
                  <c:v>19.80102539</c:v>
                </c:pt>
                <c:pt idx="1131">
                  <c:v>19.80102539</c:v>
                </c:pt>
                <c:pt idx="1132">
                  <c:v>19.901245119999999</c:v>
                </c:pt>
                <c:pt idx="1133">
                  <c:v>19.901245119999999</c:v>
                </c:pt>
                <c:pt idx="1134">
                  <c:v>19.984863279999999</c:v>
                </c:pt>
                <c:pt idx="1135">
                  <c:v>20.08007813</c:v>
                </c:pt>
                <c:pt idx="1136">
                  <c:v>20.08007813</c:v>
                </c:pt>
                <c:pt idx="1137">
                  <c:v>20.159545900000001</c:v>
                </c:pt>
                <c:pt idx="1138">
                  <c:v>20.22814941</c:v>
                </c:pt>
                <c:pt idx="1139">
                  <c:v>20.307495119999999</c:v>
                </c:pt>
                <c:pt idx="1140">
                  <c:v>20.37719727</c:v>
                </c:pt>
                <c:pt idx="1141">
                  <c:v>20.45715332</c:v>
                </c:pt>
                <c:pt idx="1142">
                  <c:v>20.45715332</c:v>
                </c:pt>
                <c:pt idx="1143">
                  <c:v>20.536621090000001</c:v>
                </c:pt>
                <c:pt idx="1144">
                  <c:v>20.606079099999999</c:v>
                </c:pt>
                <c:pt idx="1145">
                  <c:v>20.676147459999999</c:v>
                </c:pt>
                <c:pt idx="1146">
                  <c:v>20.676147459999999</c:v>
                </c:pt>
                <c:pt idx="1147">
                  <c:v>20.756591799999999</c:v>
                </c:pt>
                <c:pt idx="1148">
                  <c:v>20.82592773</c:v>
                </c:pt>
                <c:pt idx="1149">
                  <c:v>20.89611816</c:v>
                </c:pt>
                <c:pt idx="1150">
                  <c:v>20.98840332</c:v>
                </c:pt>
                <c:pt idx="1151">
                  <c:v>21.05834961</c:v>
                </c:pt>
                <c:pt idx="1152">
                  <c:v>21.05834961</c:v>
                </c:pt>
                <c:pt idx="1153">
                  <c:v>21.128417970000001</c:v>
                </c:pt>
                <c:pt idx="1154">
                  <c:v>21.215576169999999</c:v>
                </c:pt>
                <c:pt idx="1155">
                  <c:v>21.215576169999999</c:v>
                </c:pt>
                <c:pt idx="1156">
                  <c:v>21.286132810000002</c:v>
                </c:pt>
                <c:pt idx="1157">
                  <c:v>21.438476560000002</c:v>
                </c:pt>
                <c:pt idx="1158">
                  <c:v>21.438476560000002</c:v>
                </c:pt>
                <c:pt idx="1159">
                  <c:v>21.520629880000001</c:v>
                </c:pt>
                <c:pt idx="1160">
                  <c:v>21.59179688</c:v>
                </c:pt>
                <c:pt idx="1161">
                  <c:v>21.59179688</c:v>
                </c:pt>
                <c:pt idx="1162">
                  <c:v>21.66809082</c:v>
                </c:pt>
                <c:pt idx="1163">
                  <c:v>21.744873049999999</c:v>
                </c:pt>
                <c:pt idx="1164">
                  <c:v>21.817138669999999</c:v>
                </c:pt>
                <c:pt idx="1165">
                  <c:v>21.817138669999999</c:v>
                </c:pt>
                <c:pt idx="1166">
                  <c:v>21.981811520000001</c:v>
                </c:pt>
                <c:pt idx="1167">
                  <c:v>21.981811520000001</c:v>
                </c:pt>
                <c:pt idx="1168">
                  <c:v>22.054077150000001</c:v>
                </c:pt>
                <c:pt idx="1169">
                  <c:v>22.137207029999999</c:v>
                </c:pt>
                <c:pt idx="1170">
                  <c:v>22.20898438</c:v>
                </c:pt>
                <c:pt idx="1171">
                  <c:v>22.20898438</c:v>
                </c:pt>
                <c:pt idx="1172">
                  <c:v>22.292480470000001</c:v>
                </c:pt>
                <c:pt idx="1173">
                  <c:v>22.36523438</c:v>
                </c:pt>
                <c:pt idx="1174">
                  <c:v>22.36523438</c:v>
                </c:pt>
                <c:pt idx="1175">
                  <c:v>22.526611330000001</c:v>
                </c:pt>
                <c:pt idx="1176">
                  <c:v>22.60559082</c:v>
                </c:pt>
                <c:pt idx="1177">
                  <c:v>22.60559082</c:v>
                </c:pt>
                <c:pt idx="1178">
                  <c:v>22.683959959999999</c:v>
                </c:pt>
                <c:pt idx="1179">
                  <c:v>22.76782227</c:v>
                </c:pt>
                <c:pt idx="1180">
                  <c:v>22.76782227</c:v>
                </c:pt>
                <c:pt idx="1181">
                  <c:v>22.846557619999999</c:v>
                </c:pt>
                <c:pt idx="1182">
                  <c:v>22.92602539</c:v>
                </c:pt>
                <c:pt idx="1183">
                  <c:v>22.999023439999998</c:v>
                </c:pt>
                <c:pt idx="1184">
                  <c:v>23.083496090000001</c:v>
                </c:pt>
                <c:pt idx="1185">
                  <c:v>23.15795898</c:v>
                </c:pt>
                <c:pt idx="1186">
                  <c:v>23.231567380000001</c:v>
                </c:pt>
                <c:pt idx="1187">
                  <c:v>23.231567380000001</c:v>
                </c:pt>
                <c:pt idx="1188">
                  <c:v>23.31091309</c:v>
                </c:pt>
                <c:pt idx="1189">
                  <c:v>23.39648438</c:v>
                </c:pt>
                <c:pt idx="1190">
                  <c:v>23.39648438</c:v>
                </c:pt>
                <c:pt idx="1191">
                  <c:v>23.47094727</c:v>
                </c:pt>
                <c:pt idx="1192">
                  <c:v>23.55639648</c:v>
                </c:pt>
                <c:pt idx="1193">
                  <c:v>23.636230470000001</c:v>
                </c:pt>
                <c:pt idx="1194">
                  <c:v>23.71716309</c:v>
                </c:pt>
                <c:pt idx="1195">
                  <c:v>23.797851560000002</c:v>
                </c:pt>
                <c:pt idx="1196">
                  <c:v>23.797851560000002</c:v>
                </c:pt>
                <c:pt idx="1197">
                  <c:v>23.877563479999999</c:v>
                </c:pt>
                <c:pt idx="1198">
                  <c:v>23.95861816</c:v>
                </c:pt>
                <c:pt idx="1199">
                  <c:v>24.039794919999999</c:v>
                </c:pt>
                <c:pt idx="1200">
                  <c:v>24.039794919999999</c:v>
                </c:pt>
                <c:pt idx="1201">
                  <c:v>24.20129395</c:v>
                </c:pt>
                <c:pt idx="1202">
                  <c:v>24.20129395</c:v>
                </c:pt>
                <c:pt idx="1203">
                  <c:v>24.28283691</c:v>
                </c:pt>
                <c:pt idx="1204">
                  <c:v>24.364501950000001</c:v>
                </c:pt>
                <c:pt idx="1205">
                  <c:v>24.43969727</c:v>
                </c:pt>
                <c:pt idx="1206">
                  <c:v>24.43969727</c:v>
                </c:pt>
                <c:pt idx="1207">
                  <c:v>24.52160645</c:v>
                </c:pt>
                <c:pt idx="1208">
                  <c:v>24.59777832</c:v>
                </c:pt>
                <c:pt idx="1209">
                  <c:v>24.68518066</c:v>
                </c:pt>
                <c:pt idx="1210">
                  <c:v>24.767089840000001</c:v>
                </c:pt>
                <c:pt idx="1211">
                  <c:v>24.84973145</c:v>
                </c:pt>
                <c:pt idx="1212">
                  <c:v>24.84973145</c:v>
                </c:pt>
                <c:pt idx="1213">
                  <c:v>24.92602539</c:v>
                </c:pt>
                <c:pt idx="1214">
                  <c:v>25.00231934</c:v>
                </c:pt>
                <c:pt idx="1215">
                  <c:v>25.096923830000001</c:v>
                </c:pt>
                <c:pt idx="1216">
                  <c:v>25.096923830000001</c:v>
                </c:pt>
                <c:pt idx="1217">
                  <c:v>25.1739502</c:v>
                </c:pt>
                <c:pt idx="1218">
                  <c:v>25.256347659999999</c:v>
                </c:pt>
                <c:pt idx="1219">
                  <c:v>25.339355470000001</c:v>
                </c:pt>
                <c:pt idx="1220">
                  <c:v>25.429077150000001</c:v>
                </c:pt>
                <c:pt idx="1221">
                  <c:v>25.50598145</c:v>
                </c:pt>
                <c:pt idx="1222">
                  <c:v>25.50598145</c:v>
                </c:pt>
                <c:pt idx="1223">
                  <c:v>25.595214840000001</c:v>
                </c:pt>
                <c:pt idx="1224">
                  <c:v>25.685058590000001</c:v>
                </c:pt>
                <c:pt idx="1225">
                  <c:v>25.685058590000001</c:v>
                </c:pt>
                <c:pt idx="1226">
                  <c:v>25.762817380000001</c:v>
                </c:pt>
                <c:pt idx="1227">
                  <c:v>25.846435549999999</c:v>
                </c:pt>
                <c:pt idx="1228">
                  <c:v>25.936767580000001</c:v>
                </c:pt>
                <c:pt idx="1229">
                  <c:v>26.02111816</c:v>
                </c:pt>
                <c:pt idx="1230">
                  <c:v>26.104492189999998</c:v>
                </c:pt>
                <c:pt idx="1231">
                  <c:v>26.104492189999998</c:v>
                </c:pt>
                <c:pt idx="1232">
                  <c:v>26.213623049999999</c:v>
                </c:pt>
                <c:pt idx="1233">
                  <c:v>26.298217770000001</c:v>
                </c:pt>
                <c:pt idx="1234">
                  <c:v>26.298217770000001</c:v>
                </c:pt>
                <c:pt idx="1235">
                  <c:v>26.382324220000001</c:v>
                </c:pt>
                <c:pt idx="1236">
                  <c:v>26.46716309</c:v>
                </c:pt>
                <c:pt idx="1237">
                  <c:v>26.46716309</c:v>
                </c:pt>
                <c:pt idx="1238">
                  <c:v>26.54675293</c:v>
                </c:pt>
                <c:pt idx="1239">
                  <c:v>26.72277832</c:v>
                </c:pt>
                <c:pt idx="1240">
                  <c:v>26.72277832</c:v>
                </c:pt>
                <c:pt idx="1241">
                  <c:v>26.802246090000001</c:v>
                </c:pt>
                <c:pt idx="1242">
                  <c:v>26.899658200000001</c:v>
                </c:pt>
                <c:pt idx="1243">
                  <c:v>26.985229489999998</c:v>
                </c:pt>
                <c:pt idx="1244">
                  <c:v>26.985229489999998</c:v>
                </c:pt>
                <c:pt idx="1245">
                  <c:v>27.065307619999999</c:v>
                </c:pt>
                <c:pt idx="1246">
                  <c:v>27.151245119999999</c:v>
                </c:pt>
                <c:pt idx="1247">
                  <c:v>27.242675779999999</c:v>
                </c:pt>
                <c:pt idx="1248">
                  <c:v>27.323242189999998</c:v>
                </c:pt>
                <c:pt idx="1249">
                  <c:v>27.409790040000001</c:v>
                </c:pt>
                <c:pt idx="1250">
                  <c:v>27.409790040000001</c:v>
                </c:pt>
                <c:pt idx="1251">
                  <c:v>27.495605470000001</c:v>
                </c:pt>
                <c:pt idx="1252">
                  <c:v>27.582397459999999</c:v>
                </c:pt>
                <c:pt idx="1253">
                  <c:v>27.582397459999999</c:v>
                </c:pt>
                <c:pt idx="1254">
                  <c:v>27.669433590000001</c:v>
                </c:pt>
                <c:pt idx="1255">
                  <c:v>27.762084959999999</c:v>
                </c:pt>
                <c:pt idx="1256">
                  <c:v>27.84936523</c:v>
                </c:pt>
                <c:pt idx="1257">
                  <c:v>27.930419919999999</c:v>
                </c:pt>
                <c:pt idx="1258">
                  <c:v>28.023925779999999</c:v>
                </c:pt>
                <c:pt idx="1259">
                  <c:v>28.023925779999999</c:v>
                </c:pt>
                <c:pt idx="1260">
                  <c:v>28.11120605</c:v>
                </c:pt>
                <c:pt idx="1261">
                  <c:v>28.19921875</c:v>
                </c:pt>
                <c:pt idx="1262">
                  <c:v>28.29284668</c:v>
                </c:pt>
                <c:pt idx="1263">
                  <c:v>28.29284668</c:v>
                </c:pt>
                <c:pt idx="1264">
                  <c:v>28.373779299999999</c:v>
                </c:pt>
                <c:pt idx="1265">
                  <c:v>28.550292970000001</c:v>
                </c:pt>
                <c:pt idx="1266">
                  <c:v>28.550292970000001</c:v>
                </c:pt>
                <c:pt idx="1267">
                  <c:v>28.631958010000002</c:v>
                </c:pt>
                <c:pt idx="1268">
                  <c:v>28.727050779999999</c:v>
                </c:pt>
                <c:pt idx="1269">
                  <c:v>28.727050779999999</c:v>
                </c:pt>
                <c:pt idx="1270">
                  <c:v>28.809204099999999</c:v>
                </c:pt>
                <c:pt idx="1271">
                  <c:v>28.90393066</c:v>
                </c:pt>
                <c:pt idx="1272">
                  <c:v>28.90393066</c:v>
                </c:pt>
                <c:pt idx="1273">
                  <c:v>28.986816409999999</c:v>
                </c:pt>
                <c:pt idx="1274">
                  <c:v>29.177001950000001</c:v>
                </c:pt>
                <c:pt idx="1275">
                  <c:v>29.177001950000001</c:v>
                </c:pt>
                <c:pt idx="1276">
                  <c:v>29.260253909999999</c:v>
                </c:pt>
                <c:pt idx="1277">
                  <c:v>29.343383790000001</c:v>
                </c:pt>
                <c:pt idx="1278">
                  <c:v>29.438476560000002</c:v>
                </c:pt>
                <c:pt idx="1279">
                  <c:v>29.438476560000002</c:v>
                </c:pt>
                <c:pt idx="1280">
                  <c:v>29.52185059</c:v>
                </c:pt>
                <c:pt idx="1281">
                  <c:v>29.618286130000001</c:v>
                </c:pt>
                <c:pt idx="1282">
                  <c:v>29.618286130000001</c:v>
                </c:pt>
                <c:pt idx="1283">
                  <c:v>29.797851560000002</c:v>
                </c:pt>
                <c:pt idx="1284">
                  <c:v>29.797851560000002</c:v>
                </c:pt>
                <c:pt idx="1285">
                  <c:v>29.89477539</c:v>
                </c:pt>
                <c:pt idx="1286">
                  <c:v>29.97827148</c:v>
                </c:pt>
                <c:pt idx="1287">
                  <c:v>30.075195310000002</c:v>
                </c:pt>
                <c:pt idx="1288">
                  <c:v>30.075195310000002</c:v>
                </c:pt>
                <c:pt idx="1289">
                  <c:v>30.172485349999999</c:v>
                </c:pt>
                <c:pt idx="1290">
                  <c:v>30.256469729999999</c:v>
                </c:pt>
                <c:pt idx="1291">
                  <c:v>30.256469729999999</c:v>
                </c:pt>
                <c:pt idx="1292">
                  <c:v>30.44519043</c:v>
                </c:pt>
                <c:pt idx="1293">
                  <c:v>30.535644529999999</c:v>
                </c:pt>
                <c:pt idx="1294">
                  <c:v>30.535644529999999</c:v>
                </c:pt>
                <c:pt idx="1295">
                  <c:v>30.620605470000001</c:v>
                </c:pt>
                <c:pt idx="1296">
                  <c:v>30.71887207</c:v>
                </c:pt>
                <c:pt idx="1297">
                  <c:v>30.71887207</c:v>
                </c:pt>
                <c:pt idx="1298">
                  <c:v>30.803466799999999</c:v>
                </c:pt>
                <c:pt idx="1299">
                  <c:v>30.901611330000001</c:v>
                </c:pt>
                <c:pt idx="1300">
                  <c:v>30.987426760000002</c:v>
                </c:pt>
                <c:pt idx="1301">
                  <c:v>31.085449220000001</c:v>
                </c:pt>
                <c:pt idx="1302">
                  <c:v>31.184082029999999</c:v>
                </c:pt>
                <c:pt idx="1303">
                  <c:v>31.269897459999999</c:v>
                </c:pt>
                <c:pt idx="1304">
                  <c:v>31.269897459999999</c:v>
                </c:pt>
                <c:pt idx="1305">
                  <c:v>31.35559082</c:v>
                </c:pt>
                <c:pt idx="1306">
                  <c:v>31.44128418</c:v>
                </c:pt>
                <c:pt idx="1307">
                  <c:v>31.44128418</c:v>
                </c:pt>
                <c:pt idx="1308">
                  <c:v>31.534301760000002</c:v>
                </c:pt>
                <c:pt idx="1309">
                  <c:v>31.71252441</c:v>
                </c:pt>
                <c:pt idx="1310">
                  <c:v>31.792602540000001</c:v>
                </c:pt>
                <c:pt idx="1311">
                  <c:v>31.792602540000001</c:v>
                </c:pt>
                <c:pt idx="1312">
                  <c:v>31.87902832</c:v>
                </c:pt>
                <c:pt idx="1313">
                  <c:v>31.87902832</c:v>
                </c:pt>
                <c:pt idx="1314">
                  <c:v>32.01196289</c:v>
                </c:pt>
                <c:pt idx="1315">
                  <c:v>32.105834960000003</c:v>
                </c:pt>
                <c:pt idx="1316">
                  <c:v>32.198852539999997</c:v>
                </c:pt>
                <c:pt idx="1317">
                  <c:v>32.198852539999997</c:v>
                </c:pt>
                <c:pt idx="1318">
                  <c:v>32.386596679999997</c:v>
                </c:pt>
                <c:pt idx="1319">
                  <c:v>32.386596679999997</c:v>
                </c:pt>
                <c:pt idx="1320">
                  <c:v>32.467285160000003</c:v>
                </c:pt>
                <c:pt idx="1321">
                  <c:v>32.567871089999997</c:v>
                </c:pt>
                <c:pt idx="1322">
                  <c:v>32.662353520000003</c:v>
                </c:pt>
                <c:pt idx="1323">
                  <c:v>32.662353520000003</c:v>
                </c:pt>
                <c:pt idx="1324">
                  <c:v>32.756347660000003</c:v>
                </c:pt>
                <c:pt idx="1325">
                  <c:v>32.850830080000001</c:v>
                </c:pt>
                <c:pt idx="1326">
                  <c:v>32.850830080000001</c:v>
                </c:pt>
                <c:pt idx="1327">
                  <c:v>33.040283199999998</c:v>
                </c:pt>
                <c:pt idx="1328">
                  <c:v>33.14221191</c:v>
                </c:pt>
                <c:pt idx="1329">
                  <c:v>33.14221191</c:v>
                </c:pt>
                <c:pt idx="1330">
                  <c:v>33.230590820000003</c:v>
                </c:pt>
                <c:pt idx="1331">
                  <c:v>33.325195309999998</c:v>
                </c:pt>
                <c:pt idx="1332">
                  <c:v>33.421020509999998</c:v>
                </c:pt>
                <c:pt idx="1333">
                  <c:v>33.421020509999998</c:v>
                </c:pt>
                <c:pt idx="1334">
                  <c:v>33.516601559999998</c:v>
                </c:pt>
                <c:pt idx="1335">
                  <c:v>33.61169434</c:v>
                </c:pt>
                <c:pt idx="1336">
                  <c:v>33.61169434</c:v>
                </c:pt>
                <c:pt idx="1337">
                  <c:v>33.803833009999998</c:v>
                </c:pt>
                <c:pt idx="1338">
                  <c:v>33.899291990000002</c:v>
                </c:pt>
                <c:pt idx="1339">
                  <c:v>33.899291990000002</c:v>
                </c:pt>
                <c:pt idx="1340">
                  <c:v>33.989013669999999</c:v>
                </c:pt>
                <c:pt idx="1341">
                  <c:v>34.092041020000003</c:v>
                </c:pt>
                <c:pt idx="1342">
                  <c:v>34.194824220000001</c:v>
                </c:pt>
                <c:pt idx="1343">
                  <c:v>34.194824220000001</c:v>
                </c:pt>
                <c:pt idx="1344">
                  <c:v>34.284790039999997</c:v>
                </c:pt>
                <c:pt idx="1345">
                  <c:v>34.3885498</c:v>
                </c:pt>
                <c:pt idx="1346">
                  <c:v>34.3885498</c:v>
                </c:pt>
                <c:pt idx="1347">
                  <c:v>34.582641600000002</c:v>
                </c:pt>
                <c:pt idx="1348">
                  <c:v>34.672485350000002</c:v>
                </c:pt>
                <c:pt idx="1349">
                  <c:v>34.672485350000002</c:v>
                </c:pt>
                <c:pt idx="1350">
                  <c:v>34.776489259999998</c:v>
                </c:pt>
                <c:pt idx="1351">
                  <c:v>34.867553710000003</c:v>
                </c:pt>
                <c:pt idx="1352">
                  <c:v>34.867553710000003</c:v>
                </c:pt>
                <c:pt idx="1353">
                  <c:v>34.971313479999999</c:v>
                </c:pt>
                <c:pt idx="1354">
                  <c:v>35.076171879999997</c:v>
                </c:pt>
                <c:pt idx="1355">
                  <c:v>35.17419434</c:v>
                </c:pt>
                <c:pt idx="1356">
                  <c:v>35.17419434</c:v>
                </c:pt>
                <c:pt idx="1357">
                  <c:v>35.36303711</c:v>
                </c:pt>
                <c:pt idx="1358">
                  <c:v>35.36303711</c:v>
                </c:pt>
                <c:pt idx="1359">
                  <c:v>35.461547850000002</c:v>
                </c:pt>
                <c:pt idx="1360">
                  <c:v>35.56665039</c:v>
                </c:pt>
                <c:pt idx="1361">
                  <c:v>35.6583252</c:v>
                </c:pt>
                <c:pt idx="1362">
                  <c:v>35.6583252</c:v>
                </c:pt>
                <c:pt idx="1363">
                  <c:v>35.763916020000003</c:v>
                </c:pt>
                <c:pt idx="1364">
                  <c:v>35.855346679999997</c:v>
                </c:pt>
                <c:pt idx="1365">
                  <c:v>35.855346679999997</c:v>
                </c:pt>
                <c:pt idx="1366">
                  <c:v>36.053466800000002</c:v>
                </c:pt>
                <c:pt idx="1367">
                  <c:v>36.15209961</c:v>
                </c:pt>
                <c:pt idx="1368">
                  <c:v>36.15209961</c:v>
                </c:pt>
                <c:pt idx="1369">
                  <c:v>36.259277339999997</c:v>
                </c:pt>
                <c:pt idx="1370">
                  <c:v>36.35131836</c:v>
                </c:pt>
                <c:pt idx="1371">
                  <c:v>36.457641600000002</c:v>
                </c:pt>
                <c:pt idx="1372">
                  <c:v>36.457641600000002</c:v>
                </c:pt>
                <c:pt idx="1373">
                  <c:v>36.55078125</c:v>
                </c:pt>
                <c:pt idx="1374">
                  <c:v>36.657104490000002</c:v>
                </c:pt>
                <c:pt idx="1375">
                  <c:v>36.75024414</c:v>
                </c:pt>
                <c:pt idx="1376">
                  <c:v>36.857666020000003</c:v>
                </c:pt>
                <c:pt idx="1377">
                  <c:v>36.857666020000003</c:v>
                </c:pt>
                <c:pt idx="1378">
                  <c:v>36.957397460000003</c:v>
                </c:pt>
                <c:pt idx="1379">
                  <c:v>37.065551759999998</c:v>
                </c:pt>
                <c:pt idx="1380">
                  <c:v>37.158691410000003</c:v>
                </c:pt>
                <c:pt idx="1381">
                  <c:v>37.158691410000003</c:v>
                </c:pt>
                <c:pt idx="1382">
                  <c:v>37.25158691</c:v>
                </c:pt>
                <c:pt idx="1383">
                  <c:v>37.367553710000003</c:v>
                </c:pt>
                <c:pt idx="1384">
                  <c:v>37.468139649999998</c:v>
                </c:pt>
                <c:pt idx="1385">
                  <c:v>37.568969729999999</c:v>
                </c:pt>
                <c:pt idx="1386">
                  <c:v>37.67785645</c:v>
                </c:pt>
                <c:pt idx="1387">
                  <c:v>37.67785645</c:v>
                </c:pt>
                <c:pt idx="1388">
                  <c:v>37.771728520000003</c:v>
                </c:pt>
                <c:pt idx="1389">
                  <c:v>37.87341309</c:v>
                </c:pt>
                <c:pt idx="1390">
                  <c:v>37.87341309</c:v>
                </c:pt>
                <c:pt idx="1391">
                  <c:v>37.975097660000003</c:v>
                </c:pt>
                <c:pt idx="1392">
                  <c:v>38.186035160000003</c:v>
                </c:pt>
                <c:pt idx="1393">
                  <c:v>38.186035160000003</c:v>
                </c:pt>
                <c:pt idx="1394">
                  <c:v>38.287963869999999</c:v>
                </c:pt>
                <c:pt idx="1395">
                  <c:v>38.382324220000001</c:v>
                </c:pt>
                <c:pt idx="1396">
                  <c:v>38.382324220000001</c:v>
                </c:pt>
                <c:pt idx="1397">
                  <c:v>38.492675779999999</c:v>
                </c:pt>
                <c:pt idx="1398">
                  <c:v>38.601684570000003</c:v>
                </c:pt>
                <c:pt idx="1399">
                  <c:v>38.70471191</c:v>
                </c:pt>
                <c:pt idx="1400">
                  <c:v>38.70471191</c:v>
                </c:pt>
                <c:pt idx="1401">
                  <c:v>38.90991211</c:v>
                </c:pt>
                <c:pt idx="1402">
                  <c:v>38.90991211</c:v>
                </c:pt>
                <c:pt idx="1403">
                  <c:v>39.006103520000003</c:v>
                </c:pt>
                <c:pt idx="1404">
                  <c:v>39.116088869999999</c:v>
                </c:pt>
                <c:pt idx="1405">
                  <c:v>39.212036130000001</c:v>
                </c:pt>
                <c:pt idx="1406">
                  <c:v>39.212036130000001</c:v>
                </c:pt>
                <c:pt idx="1407">
                  <c:v>39.323364259999998</c:v>
                </c:pt>
                <c:pt idx="1408">
                  <c:v>39.426269529999999</c:v>
                </c:pt>
                <c:pt idx="1409">
                  <c:v>39.530273440000002</c:v>
                </c:pt>
                <c:pt idx="1410">
                  <c:v>39.634277339999997</c:v>
                </c:pt>
                <c:pt idx="1411">
                  <c:v>39.745117190000002</c:v>
                </c:pt>
                <c:pt idx="1412">
                  <c:v>39.745117190000002</c:v>
                </c:pt>
                <c:pt idx="1413">
                  <c:v>39.84216309</c:v>
                </c:pt>
                <c:pt idx="1414">
                  <c:v>39.953857419999999</c:v>
                </c:pt>
                <c:pt idx="1415">
                  <c:v>39.953857419999999</c:v>
                </c:pt>
                <c:pt idx="1416">
                  <c:v>40.05053711</c:v>
                </c:pt>
                <c:pt idx="1417">
                  <c:v>40.162719729999999</c:v>
                </c:pt>
                <c:pt idx="1418">
                  <c:v>40.162719729999999</c:v>
                </c:pt>
                <c:pt idx="1419">
                  <c:v>40.372192380000001</c:v>
                </c:pt>
                <c:pt idx="1420">
                  <c:v>40.477172850000002</c:v>
                </c:pt>
                <c:pt idx="1421">
                  <c:v>40.477172850000002</c:v>
                </c:pt>
                <c:pt idx="1422">
                  <c:v>40.588989259999998</c:v>
                </c:pt>
                <c:pt idx="1423">
                  <c:v>40.694946289999997</c:v>
                </c:pt>
                <c:pt idx="1424">
                  <c:v>40.800048830000001</c:v>
                </c:pt>
                <c:pt idx="1425">
                  <c:v>40.800048830000001</c:v>
                </c:pt>
                <c:pt idx="1426">
                  <c:v>40.897583009999998</c:v>
                </c:pt>
                <c:pt idx="1427">
                  <c:v>41.003784179999997</c:v>
                </c:pt>
                <c:pt idx="1428">
                  <c:v>41.101440429999997</c:v>
                </c:pt>
                <c:pt idx="1429">
                  <c:v>41.215332029999999</c:v>
                </c:pt>
                <c:pt idx="1430">
                  <c:v>41.321166990000002</c:v>
                </c:pt>
                <c:pt idx="1431">
                  <c:v>41.321166990000002</c:v>
                </c:pt>
                <c:pt idx="1432">
                  <c:v>41.426879880000001</c:v>
                </c:pt>
                <c:pt idx="1433">
                  <c:v>41.541625979999999</c:v>
                </c:pt>
                <c:pt idx="1434">
                  <c:v>41.541625979999999</c:v>
                </c:pt>
                <c:pt idx="1435">
                  <c:v>41.639770509999998</c:v>
                </c:pt>
                <c:pt idx="1436">
                  <c:v>41.754028320000003</c:v>
                </c:pt>
                <c:pt idx="1437">
                  <c:v>41.86096191</c:v>
                </c:pt>
                <c:pt idx="1438">
                  <c:v>41.959472660000003</c:v>
                </c:pt>
                <c:pt idx="1439">
                  <c:v>42.074584960000003</c:v>
                </c:pt>
                <c:pt idx="1440">
                  <c:v>42.074584960000003</c:v>
                </c:pt>
                <c:pt idx="1441">
                  <c:v>42.18151855</c:v>
                </c:pt>
                <c:pt idx="1442">
                  <c:v>42.288696289999997</c:v>
                </c:pt>
                <c:pt idx="1443">
                  <c:v>42.3885498</c:v>
                </c:pt>
                <c:pt idx="1444">
                  <c:v>42.3885498</c:v>
                </c:pt>
                <c:pt idx="1445">
                  <c:v>42.603759770000003</c:v>
                </c:pt>
                <c:pt idx="1446">
                  <c:v>42.603759770000003</c:v>
                </c:pt>
                <c:pt idx="1447">
                  <c:v>42.718872070000003</c:v>
                </c:pt>
                <c:pt idx="1448">
                  <c:v>42.834594729999999</c:v>
                </c:pt>
                <c:pt idx="1449">
                  <c:v>42.942749020000001</c:v>
                </c:pt>
                <c:pt idx="1450">
                  <c:v>42.942749020000001</c:v>
                </c:pt>
                <c:pt idx="1451">
                  <c:v>43.04272461</c:v>
                </c:pt>
                <c:pt idx="1452">
                  <c:v>43.151611330000001</c:v>
                </c:pt>
                <c:pt idx="1453">
                  <c:v>43.151611330000001</c:v>
                </c:pt>
                <c:pt idx="1454">
                  <c:v>43.375854490000002</c:v>
                </c:pt>
                <c:pt idx="1455">
                  <c:v>43.477539059999998</c:v>
                </c:pt>
                <c:pt idx="1456">
                  <c:v>43.477539059999998</c:v>
                </c:pt>
                <c:pt idx="1457">
                  <c:v>43.593627929999997</c:v>
                </c:pt>
                <c:pt idx="1458">
                  <c:v>43.703125</c:v>
                </c:pt>
                <c:pt idx="1459">
                  <c:v>43.703125</c:v>
                </c:pt>
                <c:pt idx="1460">
                  <c:v>43.819946289999997</c:v>
                </c:pt>
                <c:pt idx="1461">
                  <c:v>43.920898440000002</c:v>
                </c:pt>
                <c:pt idx="1462">
                  <c:v>44.03100586</c:v>
                </c:pt>
                <c:pt idx="1463">
                  <c:v>44.03100586</c:v>
                </c:pt>
                <c:pt idx="1464">
                  <c:v>44.2578125</c:v>
                </c:pt>
                <c:pt idx="1465">
                  <c:v>44.359985350000002</c:v>
                </c:pt>
                <c:pt idx="1466">
                  <c:v>44.359985350000002</c:v>
                </c:pt>
                <c:pt idx="1467">
                  <c:v>44.469604490000002</c:v>
                </c:pt>
                <c:pt idx="1468">
                  <c:v>44.5880127</c:v>
                </c:pt>
                <c:pt idx="1469">
                  <c:v>44.5880127</c:v>
                </c:pt>
                <c:pt idx="1470">
                  <c:v>44.690063479999999</c:v>
                </c:pt>
                <c:pt idx="1471">
                  <c:v>44.808471679999997</c:v>
                </c:pt>
                <c:pt idx="1472">
                  <c:v>44.911376949999998</c:v>
                </c:pt>
                <c:pt idx="1473">
                  <c:v>45.021240229999997</c:v>
                </c:pt>
                <c:pt idx="1474">
                  <c:v>45.13256836</c:v>
                </c:pt>
                <c:pt idx="1475">
                  <c:v>45.13256836</c:v>
                </c:pt>
                <c:pt idx="1476">
                  <c:v>45.243408199999998</c:v>
                </c:pt>
                <c:pt idx="1477">
                  <c:v>45.362304690000002</c:v>
                </c:pt>
                <c:pt idx="1478">
                  <c:v>45.465942380000001</c:v>
                </c:pt>
                <c:pt idx="1479">
                  <c:v>45.465942380000001</c:v>
                </c:pt>
                <c:pt idx="1480">
                  <c:v>45.584838869999999</c:v>
                </c:pt>
                <c:pt idx="1481">
                  <c:v>45.688720699999998</c:v>
                </c:pt>
                <c:pt idx="1482">
                  <c:v>45.808105470000001</c:v>
                </c:pt>
                <c:pt idx="1483">
                  <c:v>45.927978520000003</c:v>
                </c:pt>
                <c:pt idx="1484">
                  <c:v>46.024047850000002</c:v>
                </c:pt>
                <c:pt idx="1485">
                  <c:v>46.024047850000002</c:v>
                </c:pt>
                <c:pt idx="1486">
                  <c:v>46.135253910000003</c:v>
                </c:pt>
                <c:pt idx="1487">
                  <c:v>46.248046879999997</c:v>
                </c:pt>
                <c:pt idx="1488">
                  <c:v>46.248046879999997</c:v>
                </c:pt>
                <c:pt idx="1489">
                  <c:v>46.480590820000003</c:v>
                </c:pt>
                <c:pt idx="1490">
                  <c:v>46.585327149999998</c:v>
                </c:pt>
                <c:pt idx="1491">
                  <c:v>46.585327149999998</c:v>
                </c:pt>
                <c:pt idx="1492">
                  <c:v>46.6895752</c:v>
                </c:pt>
                <c:pt idx="1493">
                  <c:v>46.81091309</c:v>
                </c:pt>
                <c:pt idx="1494">
                  <c:v>46.81091309</c:v>
                </c:pt>
                <c:pt idx="1495">
                  <c:v>46.915527339999997</c:v>
                </c:pt>
                <c:pt idx="1496">
                  <c:v>47.028686520000001</c:v>
                </c:pt>
                <c:pt idx="1497">
                  <c:v>47.15258789</c:v>
                </c:pt>
                <c:pt idx="1498">
                  <c:v>47.268676759999998</c:v>
                </c:pt>
                <c:pt idx="1499">
                  <c:v>47.377563479999999</c:v>
                </c:pt>
                <c:pt idx="1500">
                  <c:v>47.377563479999999</c:v>
                </c:pt>
                <c:pt idx="1501">
                  <c:v>47.502197270000003</c:v>
                </c:pt>
                <c:pt idx="1502">
                  <c:v>47.61901855</c:v>
                </c:pt>
                <c:pt idx="1503">
                  <c:v>47.735839839999997</c:v>
                </c:pt>
                <c:pt idx="1504">
                  <c:v>47.735839839999997</c:v>
                </c:pt>
                <c:pt idx="1505">
                  <c:v>47.852416990000002</c:v>
                </c:pt>
                <c:pt idx="1506">
                  <c:v>48.077148440000002</c:v>
                </c:pt>
                <c:pt idx="1507">
                  <c:v>48.077148440000002</c:v>
                </c:pt>
                <c:pt idx="1508">
                  <c:v>48.202758789999997</c:v>
                </c:pt>
                <c:pt idx="1509">
                  <c:v>48.3104248</c:v>
                </c:pt>
                <c:pt idx="1510">
                  <c:v>48.3104248</c:v>
                </c:pt>
                <c:pt idx="1511">
                  <c:v>48.43591309</c:v>
                </c:pt>
                <c:pt idx="1512">
                  <c:v>48.552246089999997</c:v>
                </c:pt>
                <c:pt idx="1513">
                  <c:v>48.660522460000003</c:v>
                </c:pt>
                <c:pt idx="1514">
                  <c:v>48.660522460000003</c:v>
                </c:pt>
                <c:pt idx="1515">
                  <c:v>48.893798830000001</c:v>
                </c:pt>
                <c:pt idx="1516">
                  <c:v>48.893798830000001</c:v>
                </c:pt>
                <c:pt idx="1517">
                  <c:v>49.027709960000003</c:v>
                </c:pt>
                <c:pt idx="1518">
                  <c:v>49.135620119999999</c:v>
                </c:pt>
                <c:pt idx="1519">
                  <c:v>49.24401855</c:v>
                </c:pt>
                <c:pt idx="1520">
                  <c:v>49.24401855</c:v>
                </c:pt>
                <c:pt idx="1521">
                  <c:v>49.3692627</c:v>
                </c:pt>
                <c:pt idx="1522">
                  <c:v>49.47680664</c:v>
                </c:pt>
                <c:pt idx="1523">
                  <c:v>49.47680664</c:v>
                </c:pt>
                <c:pt idx="1524">
                  <c:v>49.718627929999997</c:v>
                </c:pt>
                <c:pt idx="1525">
                  <c:v>49.835815429999997</c:v>
                </c:pt>
                <c:pt idx="1526">
                  <c:v>49.835815429999997</c:v>
                </c:pt>
                <c:pt idx="1527">
                  <c:v>49.952270509999998</c:v>
                </c:pt>
                <c:pt idx="1528">
                  <c:v>50.077392580000001</c:v>
                </c:pt>
                <c:pt idx="1529">
                  <c:v>50.077392580000001</c:v>
                </c:pt>
                <c:pt idx="1530">
                  <c:v>50.18591309</c:v>
                </c:pt>
                <c:pt idx="1531">
                  <c:v>50.310302729999997</c:v>
                </c:pt>
                <c:pt idx="1532">
                  <c:v>50.427734379999997</c:v>
                </c:pt>
                <c:pt idx="1533">
                  <c:v>50.535278320000003</c:v>
                </c:pt>
                <c:pt idx="1534">
                  <c:v>50.660888669999999</c:v>
                </c:pt>
                <c:pt idx="1535">
                  <c:v>50.660888669999999</c:v>
                </c:pt>
                <c:pt idx="1536">
                  <c:v>50.769042970000001</c:v>
                </c:pt>
                <c:pt idx="1537">
                  <c:v>50.885498050000002</c:v>
                </c:pt>
                <c:pt idx="1538">
                  <c:v>51.002685550000002</c:v>
                </c:pt>
                <c:pt idx="1539">
                  <c:v>51.002685550000002</c:v>
                </c:pt>
                <c:pt idx="1540">
                  <c:v>51.126953129999997</c:v>
                </c:pt>
                <c:pt idx="1541">
                  <c:v>51.244384770000003</c:v>
                </c:pt>
                <c:pt idx="1542">
                  <c:v>51.352294919999999</c:v>
                </c:pt>
                <c:pt idx="1543">
                  <c:v>51.477416990000002</c:v>
                </c:pt>
                <c:pt idx="1544">
                  <c:v>51.594238279999999</c:v>
                </c:pt>
                <c:pt idx="1545">
                  <c:v>51.594238279999999</c:v>
                </c:pt>
                <c:pt idx="1546">
                  <c:v>51.710327149999998</c:v>
                </c:pt>
                <c:pt idx="1547">
                  <c:v>51.819335940000002</c:v>
                </c:pt>
                <c:pt idx="1548">
                  <c:v>51.943603520000003</c:v>
                </c:pt>
                <c:pt idx="1549">
                  <c:v>51.943603520000003</c:v>
                </c:pt>
                <c:pt idx="1550">
                  <c:v>52.06066895</c:v>
                </c:pt>
                <c:pt idx="1551">
                  <c:v>52.18566895</c:v>
                </c:pt>
                <c:pt idx="1552">
                  <c:v>52.302246089999997</c:v>
                </c:pt>
                <c:pt idx="1553">
                  <c:v>52.410766600000002</c:v>
                </c:pt>
                <c:pt idx="1554">
                  <c:v>52.410766600000002</c:v>
                </c:pt>
                <c:pt idx="1555">
                  <c:v>52.526855470000001</c:v>
                </c:pt>
                <c:pt idx="1556">
                  <c:v>52.65258789</c:v>
                </c:pt>
                <c:pt idx="1557">
                  <c:v>52.776855470000001</c:v>
                </c:pt>
                <c:pt idx="1558">
                  <c:v>52.776855470000001</c:v>
                </c:pt>
                <c:pt idx="1559">
                  <c:v>52.885742190000002</c:v>
                </c:pt>
                <c:pt idx="1560">
                  <c:v>53.002197270000003</c:v>
                </c:pt>
                <c:pt idx="1561">
                  <c:v>53.118652339999997</c:v>
                </c:pt>
                <c:pt idx="1562">
                  <c:v>53.235717770000001</c:v>
                </c:pt>
                <c:pt idx="1563">
                  <c:v>53.34350586</c:v>
                </c:pt>
                <c:pt idx="1564">
                  <c:v>53.469116210000003</c:v>
                </c:pt>
                <c:pt idx="1565">
                  <c:v>53.469116210000003</c:v>
                </c:pt>
                <c:pt idx="1566">
                  <c:v>53.585449220000001</c:v>
                </c:pt>
                <c:pt idx="1567">
                  <c:v>53.702392580000001</c:v>
                </c:pt>
                <c:pt idx="1568">
                  <c:v>53.702392580000001</c:v>
                </c:pt>
                <c:pt idx="1569">
                  <c:v>53.81091309</c:v>
                </c:pt>
                <c:pt idx="1570">
                  <c:v>53.935058589999997</c:v>
                </c:pt>
                <c:pt idx="1571">
                  <c:v>54.05236816</c:v>
                </c:pt>
                <c:pt idx="1572">
                  <c:v>54.168701169999999</c:v>
                </c:pt>
                <c:pt idx="1573">
                  <c:v>54.285522460000003</c:v>
                </c:pt>
                <c:pt idx="1574">
                  <c:v>54.285522460000003</c:v>
                </c:pt>
                <c:pt idx="1575">
                  <c:v>54.40234375</c:v>
                </c:pt>
                <c:pt idx="1576">
                  <c:v>54.518798830000001</c:v>
                </c:pt>
                <c:pt idx="1577">
                  <c:v>54.635742190000002</c:v>
                </c:pt>
                <c:pt idx="1578">
                  <c:v>54.635742190000002</c:v>
                </c:pt>
                <c:pt idx="1579">
                  <c:v>54.76013184</c:v>
                </c:pt>
                <c:pt idx="1580">
                  <c:v>54.8692627</c:v>
                </c:pt>
                <c:pt idx="1581">
                  <c:v>54.993530270000001</c:v>
                </c:pt>
                <c:pt idx="1582">
                  <c:v>55.110595699999998</c:v>
                </c:pt>
                <c:pt idx="1583">
                  <c:v>55.227294919999999</c:v>
                </c:pt>
                <c:pt idx="1584">
                  <c:v>55.227294919999999</c:v>
                </c:pt>
                <c:pt idx="1585">
                  <c:v>55.335327149999998</c:v>
                </c:pt>
                <c:pt idx="1586">
                  <c:v>55.460815429999997</c:v>
                </c:pt>
                <c:pt idx="1587">
                  <c:v>55.460815429999997</c:v>
                </c:pt>
                <c:pt idx="1588">
                  <c:v>55.577026369999999</c:v>
                </c:pt>
                <c:pt idx="1589">
                  <c:v>55.827026369999999</c:v>
                </c:pt>
                <c:pt idx="1590">
                  <c:v>55.827026369999999</c:v>
                </c:pt>
                <c:pt idx="1591">
                  <c:v>55.935791020000003</c:v>
                </c:pt>
                <c:pt idx="1592">
                  <c:v>56.044189449999998</c:v>
                </c:pt>
                <c:pt idx="1593">
                  <c:v>56.044189449999998</c:v>
                </c:pt>
                <c:pt idx="1594">
                  <c:v>56.168945309999998</c:v>
                </c:pt>
                <c:pt idx="1595">
                  <c:v>56.285766600000002</c:v>
                </c:pt>
                <c:pt idx="1596">
                  <c:v>56.393798830000001</c:v>
                </c:pt>
                <c:pt idx="1597">
                  <c:v>56.519042970000001</c:v>
                </c:pt>
                <c:pt idx="1598">
                  <c:v>56.643920899999998</c:v>
                </c:pt>
                <c:pt idx="1599">
                  <c:v>56.643920899999998</c:v>
                </c:pt>
                <c:pt idx="1600">
                  <c:v>56.75231934</c:v>
                </c:pt>
                <c:pt idx="1601">
                  <c:v>56.87731934</c:v>
                </c:pt>
                <c:pt idx="1602">
                  <c:v>56.99401855</c:v>
                </c:pt>
                <c:pt idx="1603">
                  <c:v>56.99401855</c:v>
                </c:pt>
                <c:pt idx="1604">
                  <c:v>57.102539059999998</c:v>
                </c:pt>
                <c:pt idx="1605">
                  <c:v>57.227050779999999</c:v>
                </c:pt>
                <c:pt idx="1606">
                  <c:v>57.335815429999997</c:v>
                </c:pt>
                <c:pt idx="1607">
                  <c:v>57.46069336</c:v>
                </c:pt>
                <c:pt idx="1608">
                  <c:v>57.577148440000002</c:v>
                </c:pt>
                <c:pt idx="1609">
                  <c:v>57.577148440000002</c:v>
                </c:pt>
                <c:pt idx="1610">
                  <c:v>57.694213869999999</c:v>
                </c:pt>
                <c:pt idx="1611">
                  <c:v>57.8104248</c:v>
                </c:pt>
                <c:pt idx="1612">
                  <c:v>57.8104248</c:v>
                </c:pt>
                <c:pt idx="1613">
                  <c:v>57.919311520000001</c:v>
                </c:pt>
                <c:pt idx="1614">
                  <c:v>58.161010740000002</c:v>
                </c:pt>
                <c:pt idx="1615">
                  <c:v>58.161010740000002</c:v>
                </c:pt>
                <c:pt idx="1616">
                  <c:v>58.285766600000002</c:v>
                </c:pt>
                <c:pt idx="1617">
                  <c:v>58.402221679999997</c:v>
                </c:pt>
                <c:pt idx="1618">
                  <c:v>58.402221679999997</c:v>
                </c:pt>
                <c:pt idx="1619">
                  <c:v>58.510742190000002</c:v>
                </c:pt>
                <c:pt idx="1620">
                  <c:v>58.635375979999999</c:v>
                </c:pt>
                <c:pt idx="1621">
                  <c:v>58.744140629999997</c:v>
                </c:pt>
                <c:pt idx="1622">
                  <c:v>58.86877441</c:v>
                </c:pt>
                <c:pt idx="1623">
                  <c:v>58.977416990000002</c:v>
                </c:pt>
                <c:pt idx="1624">
                  <c:v>59.09399414</c:v>
                </c:pt>
                <c:pt idx="1625">
                  <c:v>59.09399414</c:v>
                </c:pt>
                <c:pt idx="1626">
                  <c:v>59.202026369999999</c:v>
                </c:pt>
                <c:pt idx="1627">
                  <c:v>59.327636720000001</c:v>
                </c:pt>
                <c:pt idx="1628">
                  <c:v>59.327636720000001</c:v>
                </c:pt>
                <c:pt idx="1629">
                  <c:v>59.443603520000003</c:v>
                </c:pt>
                <c:pt idx="1630">
                  <c:v>59.569091800000002</c:v>
                </c:pt>
                <c:pt idx="1631">
                  <c:v>59.677124020000001</c:v>
                </c:pt>
                <c:pt idx="1632">
                  <c:v>59.793823240000002</c:v>
                </c:pt>
                <c:pt idx="1633">
                  <c:v>59.90258789</c:v>
                </c:pt>
                <c:pt idx="1634">
                  <c:v>59.90258789</c:v>
                </c:pt>
                <c:pt idx="1635">
                  <c:v>60.035278320000003</c:v>
                </c:pt>
                <c:pt idx="1636">
                  <c:v>60.14428711</c:v>
                </c:pt>
                <c:pt idx="1637">
                  <c:v>60.260253910000003</c:v>
                </c:pt>
                <c:pt idx="1638">
                  <c:v>60.260253910000003</c:v>
                </c:pt>
                <c:pt idx="1639">
                  <c:v>60.369140629999997</c:v>
                </c:pt>
                <c:pt idx="1640">
                  <c:v>60.485839839999997</c:v>
                </c:pt>
                <c:pt idx="1641">
                  <c:v>60.610473630000001</c:v>
                </c:pt>
                <c:pt idx="1642">
                  <c:v>60.735839839999997</c:v>
                </c:pt>
                <c:pt idx="1643">
                  <c:v>60.735839839999997</c:v>
                </c:pt>
                <c:pt idx="1644">
                  <c:v>60.851928710000003</c:v>
                </c:pt>
                <c:pt idx="1645">
                  <c:v>60.969116210000003</c:v>
                </c:pt>
                <c:pt idx="1646">
                  <c:v>61.077270509999998</c:v>
                </c:pt>
                <c:pt idx="1647">
                  <c:v>61.077270509999998</c:v>
                </c:pt>
                <c:pt idx="1648">
                  <c:v>61.318847660000003</c:v>
                </c:pt>
                <c:pt idx="1649">
                  <c:v>61.318847660000003</c:v>
                </c:pt>
                <c:pt idx="1650">
                  <c:v>61.4354248</c:v>
                </c:pt>
                <c:pt idx="1651">
                  <c:v>61.552490229999997</c:v>
                </c:pt>
                <c:pt idx="1652">
                  <c:v>61.668579100000002</c:v>
                </c:pt>
                <c:pt idx="1653">
                  <c:v>61.668579100000002</c:v>
                </c:pt>
                <c:pt idx="1654">
                  <c:v>61.785644529999999</c:v>
                </c:pt>
                <c:pt idx="1655">
                  <c:v>61.893676759999998</c:v>
                </c:pt>
                <c:pt idx="1656">
                  <c:v>62.018554690000002</c:v>
                </c:pt>
                <c:pt idx="1657">
                  <c:v>62.135742190000002</c:v>
                </c:pt>
                <c:pt idx="1658">
                  <c:v>62.243408199999998</c:v>
                </c:pt>
                <c:pt idx="1659">
                  <c:v>62.243408199999998</c:v>
                </c:pt>
                <c:pt idx="1660">
                  <c:v>62.360717770000001</c:v>
                </c:pt>
                <c:pt idx="1661">
                  <c:v>62.484985350000002</c:v>
                </c:pt>
                <c:pt idx="1662">
                  <c:v>62.593872070000003</c:v>
                </c:pt>
                <c:pt idx="1663">
                  <c:v>62.593872070000003</c:v>
                </c:pt>
                <c:pt idx="1664">
                  <c:v>62.710449220000001</c:v>
                </c:pt>
                <c:pt idx="1665">
                  <c:v>62.835327149999998</c:v>
                </c:pt>
                <c:pt idx="1666">
                  <c:v>62.835327149999998</c:v>
                </c:pt>
                <c:pt idx="1667">
                  <c:v>63.06848145</c:v>
                </c:pt>
                <c:pt idx="1668">
                  <c:v>63.185302729999997</c:v>
                </c:pt>
                <c:pt idx="1669">
                  <c:v>63.185302729999997</c:v>
                </c:pt>
                <c:pt idx="1670">
                  <c:v>63.301879880000001</c:v>
                </c:pt>
                <c:pt idx="1671">
                  <c:v>63.418701169999999</c:v>
                </c:pt>
                <c:pt idx="1672">
                  <c:v>63.527465820000003</c:v>
                </c:pt>
                <c:pt idx="1673">
                  <c:v>63.527465820000003</c:v>
                </c:pt>
                <c:pt idx="1674">
                  <c:v>63.651733399999998</c:v>
                </c:pt>
                <c:pt idx="1675">
                  <c:v>63.760742190000002</c:v>
                </c:pt>
                <c:pt idx="1676">
                  <c:v>63.885009770000003</c:v>
                </c:pt>
                <c:pt idx="1677">
                  <c:v>63.99377441</c:v>
                </c:pt>
                <c:pt idx="1678">
                  <c:v>64.118896480000004</c:v>
                </c:pt>
                <c:pt idx="1679">
                  <c:v>64.118896480000004</c:v>
                </c:pt>
                <c:pt idx="1680">
                  <c:v>64.235107420000006</c:v>
                </c:pt>
                <c:pt idx="1681">
                  <c:v>64.343994140000007</c:v>
                </c:pt>
                <c:pt idx="1682">
                  <c:v>64.343994140000007</c:v>
                </c:pt>
                <c:pt idx="1683">
                  <c:v>64.468505859999993</c:v>
                </c:pt>
                <c:pt idx="1684">
                  <c:v>64.594116209999996</c:v>
                </c:pt>
                <c:pt idx="1685">
                  <c:v>64.701904299999995</c:v>
                </c:pt>
                <c:pt idx="1686">
                  <c:v>64.810546880000004</c:v>
                </c:pt>
                <c:pt idx="1687">
                  <c:v>64.935668949999993</c:v>
                </c:pt>
                <c:pt idx="1688">
                  <c:v>64.935668949999993</c:v>
                </c:pt>
                <c:pt idx="1689">
                  <c:v>65.052001950000005</c:v>
                </c:pt>
                <c:pt idx="1690">
                  <c:v>65.160644529999999</c:v>
                </c:pt>
                <c:pt idx="1691">
                  <c:v>65.276977540000004</c:v>
                </c:pt>
                <c:pt idx="1692">
                  <c:v>65.276977540000004</c:v>
                </c:pt>
                <c:pt idx="1693">
                  <c:v>65.519042970000001</c:v>
                </c:pt>
                <c:pt idx="1694">
                  <c:v>65.627075199999993</c:v>
                </c:pt>
                <c:pt idx="1695">
                  <c:v>65.627075199999993</c:v>
                </c:pt>
                <c:pt idx="1696">
                  <c:v>65.752441410000003</c:v>
                </c:pt>
                <c:pt idx="1697">
                  <c:v>65.860473630000001</c:v>
                </c:pt>
                <c:pt idx="1698">
                  <c:v>65.860473630000001</c:v>
                </c:pt>
                <c:pt idx="1699">
                  <c:v>65.986083980000004</c:v>
                </c:pt>
                <c:pt idx="1700">
                  <c:v>66.110473630000001</c:v>
                </c:pt>
                <c:pt idx="1701">
                  <c:v>66.110473630000001</c:v>
                </c:pt>
                <c:pt idx="1702">
                  <c:v>66.335693359999993</c:v>
                </c:pt>
                <c:pt idx="1703">
                  <c:v>66.443969730000006</c:v>
                </c:pt>
                <c:pt idx="1704">
                  <c:v>66.443969730000006</c:v>
                </c:pt>
                <c:pt idx="1705">
                  <c:v>66.569091799999995</c:v>
                </c:pt>
                <c:pt idx="1706">
                  <c:v>66.685546880000004</c:v>
                </c:pt>
                <c:pt idx="1707">
                  <c:v>66.685546880000004</c:v>
                </c:pt>
                <c:pt idx="1708">
                  <c:v>66.802490230000004</c:v>
                </c:pt>
                <c:pt idx="1709">
                  <c:v>66.918945309999998</c:v>
                </c:pt>
                <c:pt idx="1710">
                  <c:v>67.044311519999994</c:v>
                </c:pt>
                <c:pt idx="1711">
                  <c:v>67.160766600000002</c:v>
                </c:pt>
                <c:pt idx="1712">
                  <c:v>67.277221679999997</c:v>
                </c:pt>
                <c:pt idx="1713">
                  <c:v>67.385864260000005</c:v>
                </c:pt>
                <c:pt idx="1714">
                  <c:v>67.385864260000005</c:v>
                </c:pt>
                <c:pt idx="1715">
                  <c:v>67.502075199999993</c:v>
                </c:pt>
                <c:pt idx="1716">
                  <c:v>67.619018550000007</c:v>
                </c:pt>
                <c:pt idx="1717">
                  <c:v>67.619018550000007</c:v>
                </c:pt>
                <c:pt idx="1718">
                  <c:v>67.727294920000006</c:v>
                </c:pt>
                <c:pt idx="1719">
                  <c:v>67.852416989999995</c:v>
                </c:pt>
                <c:pt idx="1720">
                  <c:v>67.969116209999996</c:v>
                </c:pt>
                <c:pt idx="1721">
                  <c:v>68.093872070000003</c:v>
                </c:pt>
                <c:pt idx="1722">
                  <c:v>68.219238279999999</c:v>
                </c:pt>
                <c:pt idx="1723">
                  <c:v>68.219238279999999</c:v>
                </c:pt>
                <c:pt idx="1724">
                  <c:v>68.327026369999999</c:v>
                </c:pt>
                <c:pt idx="1725">
                  <c:v>68.444213869999999</c:v>
                </c:pt>
                <c:pt idx="1726">
                  <c:v>68.560546880000004</c:v>
                </c:pt>
                <c:pt idx="1727">
                  <c:v>68.560546880000004</c:v>
                </c:pt>
                <c:pt idx="1728">
                  <c:v>68.677124019999994</c:v>
                </c:pt>
                <c:pt idx="1729">
                  <c:v>68.802490230000004</c:v>
                </c:pt>
                <c:pt idx="1730">
                  <c:v>68.918701170000006</c:v>
                </c:pt>
                <c:pt idx="1731">
                  <c:v>69.036010739999995</c:v>
                </c:pt>
                <c:pt idx="1732">
                  <c:v>69.143798829999994</c:v>
                </c:pt>
                <c:pt idx="1733">
                  <c:v>69.143798829999994</c:v>
                </c:pt>
                <c:pt idx="1734">
                  <c:v>69.269409179999997</c:v>
                </c:pt>
                <c:pt idx="1735">
                  <c:v>69.377441410000003</c:v>
                </c:pt>
                <c:pt idx="1736">
                  <c:v>69.377441410000003</c:v>
                </c:pt>
                <c:pt idx="1737">
                  <c:v>69.49377441</c:v>
                </c:pt>
                <c:pt idx="1738">
                  <c:v>69.726928709999996</c:v>
                </c:pt>
                <c:pt idx="1739">
                  <c:v>69.726928709999996</c:v>
                </c:pt>
                <c:pt idx="1740">
                  <c:v>69.852416989999995</c:v>
                </c:pt>
                <c:pt idx="1741">
                  <c:v>69.960693359999993</c:v>
                </c:pt>
                <c:pt idx="1742">
                  <c:v>69.960693359999993</c:v>
                </c:pt>
                <c:pt idx="1743">
                  <c:v>70.085815429999997</c:v>
                </c:pt>
                <c:pt idx="1744">
                  <c:v>70.194091799999995</c:v>
                </c:pt>
                <c:pt idx="1745">
                  <c:v>70.31018066</c:v>
                </c:pt>
                <c:pt idx="1746">
                  <c:v>70.31018066</c:v>
                </c:pt>
                <c:pt idx="1747">
                  <c:v>70.543457029999999</c:v>
                </c:pt>
                <c:pt idx="1748">
                  <c:v>70.543457029999999</c:v>
                </c:pt>
                <c:pt idx="1749">
                  <c:v>70.669189450000005</c:v>
                </c:pt>
                <c:pt idx="1750">
                  <c:v>70.777221679999997</c:v>
                </c:pt>
                <c:pt idx="1751">
                  <c:v>70.902099609999993</c:v>
                </c:pt>
                <c:pt idx="1752">
                  <c:v>70.902099609999993</c:v>
                </c:pt>
                <c:pt idx="1753">
                  <c:v>71.027587890000007</c:v>
                </c:pt>
                <c:pt idx="1754">
                  <c:v>71.135253910000003</c:v>
                </c:pt>
                <c:pt idx="1755">
                  <c:v>71.135253910000003</c:v>
                </c:pt>
                <c:pt idx="1756">
                  <c:v>71.368896480000004</c:v>
                </c:pt>
                <c:pt idx="1757">
                  <c:v>71.485839839999997</c:v>
                </c:pt>
                <c:pt idx="1758">
                  <c:v>71.485839839999997</c:v>
                </c:pt>
                <c:pt idx="1759">
                  <c:v>71.594238279999999</c:v>
                </c:pt>
                <c:pt idx="1760">
                  <c:v>71.718627929999997</c:v>
                </c:pt>
                <c:pt idx="1761">
                  <c:v>71.718627929999997</c:v>
                </c:pt>
                <c:pt idx="1762">
                  <c:v>71.835815429999997</c:v>
                </c:pt>
                <c:pt idx="1763">
                  <c:v>71.943603519999996</c:v>
                </c:pt>
                <c:pt idx="1764">
                  <c:v>72.068847660000003</c:v>
                </c:pt>
                <c:pt idx="1765">
                  <c:v>72.185546880000004</c:v>
                </c:pt>
                <c:pt idx="1766">
                  <c:v>72.302001950000005</c:v>
                </c:pt>
                <c:pt idx="1767">
                  <c:v>72.302001950000005</c:v>
                </c:pt>
                <c:pt idx="1768">
                  <c:v>72.427246089999997</c:v>
                </c:pt>
                <c:pt idx="1769">
                  <c:v>72.543579100000002</c:v>
                </c:pt>
                <c:pt idx="1770">
                  <c:v>72.652465820000003</c:v>
                </c:pt>
                <c:pt idx="1771">
                  <c:v>72.652465820000003</c:v>
                </c:pt>
                <c:pt idx="1772">
                  <c:v>72.893920899999998</c:v>
                </c:pt>
                <c:pt idx="1773">
                  <c:v>72.893920899999998</c:v>
                </c:pt>
                <c:pt idx="1774">
                  <c:v>73.010498049999995</c:v>
                </c:pt>
                <c:pt idx="1775">
                  <c:v>73.143798829999994</c:v>
                </c:pt>
                <c:pt idx="1776">
                  <c:v>73.252441410000003</c:v>
                </c:pt>
                <c:pt idx="1777">
                  <c:v>73.252441410000003</c:v>
                </c:pt>
                <c:pt idx="1778">
                  <c:v>73.360107420000006</c:v>
                </c:pt>
                <c:pt idx="1779">
                  <c:v>73.485717769999994</c:v>
                </c:pt>
                <c:pt idx="1780">
                  <c:v>73.485717769999994</c:v>
                </c:pt>
                <c:pt idx="1781">
                  <c:v>73.718994140000007</c:v>
                </c:pt>
                <c:pt idx="1782">
                  <c:v>73.827392579999994</c:v>
                </c:pt>
                <c:pt idx="1783">
                  <c:v>73.827392579999994</c:v>
                </c:pt>
                <c:pt idx="1784">
                  <c:v>73.93518066</c:v>
                </c:pt>
                <c:pt idx="1785">
                  <c:v>74.060668949999993</c:v>
                </c:pt>
                <c:pt idx="1786">
                  <c:v>74.060668949999993</c:v>
                </c:pt>
                <c:pt idx="1787">
                  <c:v>74.176879880000001</c:v>
                </c:pt>
                <c:pt idx="1788">
                  <c:v>74.293823239999995</c:v>
                </c:pt>
                <c:pt idx="1789">
                  <c:v>74.418701170000006</c:v>
                </c:pt>
                <c:pt idx="1790">
                  <c:v>74.527221679999997</c:v>
                </c:pt>
                <c:pt idx="1791">
                  <c:v>74.635620119999999</c:v>
                </c:pt>
                <c:pt idx="1792">
                  <c:v>74.76013184</c:v>
                </c:pt>
                <c:pt idx="1793">
                  <c:v>74.76013184</c:v>
                </c:pt>
                <c:pt idx="1794">
                  <c:v>74.869140630000004</c:v>
                </c:pt>
                <c:pt idx="1795">
                  <c:v>74.993530269999994</c:v>
                </c:pt>
                <c:pt idx="1796">
                  <c:v>74.993530269999994</c:v>
                </c:pt>
                <c:pt idx="1797">
                  <c:v>75.110595700000005</c:v>
                </c:pt>
                <c:pt idx="1798">
                  <c:v>75.343627929999997</c:v>
                </c:pt>
                <c:pt idx="1799">
                  <c:v>75.343627929999997</c:v>
                </c:pt>
                <c:pt idx="1800">
                  <c:v>75.460693359999993</c:v>
                </c:pt>
                <c:pt idx="1801">
                  <c:v>75.577026369999999</c:v>
                </c:pt>
                <c:pt idx="1802">
                  <c:v>75.577026369999999</c:v>
                </c:pt>
                <c:pt idx="1803">
                  <c:v>75.685791019999996</c:v>
                </c:pt>
                <c:pt idx="1804">
                  <c:v>75.810546880000004</c:v>
                </c:pt>
                <c:pt idx="1805">
                  <c:v>75.927612300000007</c:v>
                </c:pt>
                <c:pt idx="1806">
                  <c:v>76.035888670000006</c:v>
                </c:pt>
                <c:pt idx="1807">
                  <c:v>76.151977540000004</c:v>
                </c:pt>
                <c:pt idx="1808">
                  <c:v>76.151977540000004</c:v>
                </c:pt>
                <c:pt idx="1809">
                  <c:v>76.27734375</c:v>
                </c:pt>
                <c:pt idx="1810">
                  <c:v>76.393676760000005</c:v>
                </c:pt>
                <c:pt idx="1811">
                  <c:v>76.50231934</c:v>
                </c:pt>
                <c:pt idx="1812">
                  <c:v>76.50231934</c:v>
                </c:pt>
                <c:pt idx="1813">
                  <c:v>76.62731934</c:v>
                </c:pt>
                <c:pt idx="1814">
                  <c:v>76.735717769999994</c:v>
                </c:pt>
                <c:pt idx="1815">
                  <c:v>76.860717769999994</c:v>
                </c:pt>
                <c:pt idx="1816">
                  <c:v>76.968627929999997</c:v>
                </c:pt>
                <c:pt idx="1817">
                  <c:v>77.094360350000002</c:v>
                </c:pt>
                <c:pt idx="1818">
                  <c:v>77.094360350000002</c:v>
                </c:pt>
                <c:pt idx="1819">
                  <c:v>77.201904299999995</c:v>
                </c:pt>
                <c:pt idx="1820">
                  <c:v>77.319213869999999</c:v>
                </c:pt>
                <c:pt idx="1821">
                  <c:v>77.319213869999999</c:v>
                </c:pt>
                <c:pt idx="1822">
                  <c:v>77.427490230000004</c:v>
                </c:pt>
                <c:pt idx="1823">
                  <c:v>77.669311519999994</c:v>
                </c:pt>
                <c:pt idx="1824">
                  <c:v>77.669311519999994</c:v>
                </c:pt>
                <c:pt idx="1825">
                  <c:v>77.793701170000006</c:v>
                </c:pt>
                <c:pt idx="1826">
                  <c:v>77.902465820000003</c:v>
                </c:pt>
                <c:pt idx="1827">
                  <c:v>77.902465820000003</c:v>
                </c:pt>
                <c:pt idx="1828">
                  <c:v>78.027221679999997</c:v>
                </c:pt>
                <c:pt idx="1829">
                  <c:v>78.135742190000002</c:v>
                </c:pt>
                <c:pt idx="1830">
                  <c:v>78.260986329999994</c:v>
                </c:pt>
                <c:pt idx="1831">
                  <c:v>78.260986329999994</c:v>
                </c:pt>
                <c:pt idx="1832">
                  <c:v>78.494262699999993</c:v>
                </c:pt>
                <c:pt idx="1833">
                  <c:v>78.494262699999993</c:v>
                </c:pt>
                <c:pt idx="1834">
                  <c:v>78.618530269999994</c:v>
                </c:pt>
                <c:pt idx="1835">
                  <c:v>78.727416989999995</c:v>
                </c:pt>
                <c:pt idx="1836">
                  <c:v>78.843994140000007</c:v>
                </c:pt>
                <c:pt idx="1837">
                  <c:v>78.843994140000007</c:v>
                </c:pt>
                <c:pt idx="1838">
                  <c:v>78.968994140000007</c:v>
                </c:pt>
                <c:pt idx="1839">
                  <c:v>79.085815429999997</c:v>
                </c:pt>
                <c:pt idx="1840">
                  <c:v>79.085815429999997</c:v>
                </c:pt>
                <c:pt idx="1841">
                  <c:v>79.319335940000002</c:v>
                </c:pt>
                <c:pt idx="1842">
                  <c:v>79.443603519999996</c:v>
                </c:pt>
                <c:pt idx="1843">
                  <c:v>79.443603519999996</c:v>
                </c:pt>
                <c:pt idx="1844">
                  <c:v>79.552490230000004</c:v>
                </c:pt>
                <c:pt idx="1845">
                  <c:v>79.67736816</c:v>
                </c:pt>
                <c:pt idx="1846">
                  <c:v>79.67736816</c:v>
                </c:pt>
                <c:pt idx="1847">
                  <c:v>79.785400390000007</c:v>
                </c:pt>
                <c:pt idx="1848">
                  <c:v>79.902587890000007</c:v>
                </c:pt>
                <c:pt idx="1849">
                  <c:v>80.026855470000001</c:v>
                </c:pt>
                <c:pt idx="1850">
                  <c:v>80.135986329999994</c:v>
                </c:pt>
                <c:pt idx="1851">
                  <c:v>80.252197269999996</c:v>
                </c:pt>
                <c:pt idx="1852">
                  <c:v>80.369140630000004</c:v>
                </c:pt>
                <c:pt idx="1853">
                  <c:v>80.369140630000004</c:v>
                </c:pt>
                <c:pt idx="1854">
                  <c:v>80.494018550000007</c:v>
                </c:pt>
                <c:pt idx="1855">
                  <c:v>80.601928709999996</c:v>
                </c:pt>
                <c:pt idx="1856">
                  <c:v>80.601928709999996</c:v>
                </c:pt>
                <c:pt idx="1857">
                  <c:v>80.727539059999998</c:v>
                </c:pt>
                <c:pt idx="1858">
                  <c:v>80.960815429999997</c:v>
                </c:pt>
                <c:pt idx="1859">
                  <c:v>80.960815429999997</c:v>
                </c:pt>
                <c:pt idx="1860">
                  <c:v>81.077392579999994</c:v>
                </c:pt>
                <c:pt idx="1861">
                  <c:v>81.185424800000007</c:v>
                </c:pt>
                <c:pt idx="1862">
                  <c:v>81.185424800000007</c:v>
                </c:pt>
                <c:pt idx="1863">
                  <c:v>81.310668949999993</c:v>
                </c:pt>
                <c:pt idx="1864">
                  <c:v>81.426757809999998</c:v>
                </c:pt>
                <c:pt idx="1865">
                  <c:v>81.552490230000004</c:v>
                </c:pt>
                <c:pt idx="1866">
                  <c:v>81.552490230000004</c:v>
                </c:pt>
                <c:pt idx="1867">
                  <c:v>81.768798829999994</c:v>
                </c:pt>
                <c:pt idx="1868">
                  <c:v>81.768798829999994</c:v>
                </c:pt>
                <c:pt idx="1869">
                  <c:v>81.893676760000005</c:v>
                </c:pt>
                <c:pt idx="1870">
                  <c:v>82.001831050000007</c:v>
                </c:pt>
                <c:pt idx="1871">
                  <c:v>82.12731934</c:v>
                </c:pt>
                <c:pt idx="1872">
                  <c:v>82.12731934</c:v>
                </c:pt>
                <c:pt idx="1873">
                  <c:v>82.243286130000001</c:v>
                </c:pt>
                <c:pt idx="1874">
                  <c:v>82.360473630000001</c:v>
                </c:pt>
                <c:pt idx="1875">
                  <c:v>82.360473630000001</c:v>
                </c:pt>
                <c:pt idx="1876">
                  <c:v>82.602172850000002</c:v>
                </c:pt>
                <c:pt idx="1877">
                  <c:v>82.602172850000002</c:v>
                </c:pt>
                <c:pt idx="1878">
                  <c:v>82.727050779999999</c:v>
                </c:pt>
                <c:pt idx="1879">
                  <c:v>82.835205079999994</c:v>
                </c:pt>
                <c:pt idx="1880">
                  <c:v>82.951904299999995</c:v>
                </c:pt>
                <c:pt idx="1881">
                  <c:v>82.951904299999995</c:v>
                </c:pt>
                <c:pt idx="1882">
                  <c:v>83.060058589999997</c:v>
                </c:pt>
                <c:pt idx="1883">
                  <c:v>83.19372559</c:v>
                </c:pt>
                <c:pt idx="1884">
                  <c:v>83.302001950000005</c:v>
                </c:pt>
                <c:pt idx="1885">
                  <c:v>83.418701170000006</c:v>
                </c:pt>
                <c:pt idx="1886">
                  <c:v>83.52734375</c:v>
                </c:pt>
                <c:pt idx="1887">
                  <c:v>83.52734375</c:v>
                </c:pt>
                <c:pt idx="1888">
                  <c:v>83.651733399999998</c:v>
                </c:pt>
                <c:pt idx="1889">
                  <c:v>83.768798829999994</c:v>
                </c:pt>
                <c:pt idx="1890">
                  <c:v>83.768798829999994</c:v>
                </c:pt>
                <c:pt idx="1891">
                  <c:v>83.88513184</c:v>
                </c:pt>
                <c:pt idx="1892">
                  <c:v>84.002075199999993</c:v>
                </c:pt>
                <c:pt idx="1893">
                  <c:v>84.11877441</c:v>
                </c:pt>
                <c:pt idx="1894">
                  <c:v>84.235107420000006</c:v>
                </c:pt>
                <c:pt idx="1895">
                  <c:v>84.34375</c:v>
                </c:pt>
                <c:pt idx="1896">
                  <c:v>84.468383790000004</c:v>
                </c:pt>
                <c:pt idx="1897">
                  <c:v>84.468383790000004</c:v>
                </c:pt>
                <c:pt idx="1898">
                  <c:v>84.585693359999993</c:v>
                </c:pt>
                <c:pt idx="1899">
                  <c:v>84.701782230000006</c:v>
                </c:pt>
                <c:pt idx="1900">
                  <c:v>84.701782230000006</c:v>
                </c:pt>
                <c:pt idx="1901">
                  <c:v>84.818847660000003</c:v>
                </c:pt>
                <c:pt idx="1902">
                  <c:v>85.052001950000005</c:v>
                </c:pt>
                <c:pt idx="1903">
                  <c:v>85.052001950000005</c:v>
                </c:pt>
                <c:pt idx="1904">
                  <c:v>85.168823239999995</c:v>
                </c:pt>
                <c:pt idx="1905">
                  <c:v>85.293457029999999</c:v>
                </c:pt>
                <c:pt idx="1906">
                  <c:v>85.293457029999999</c:v>
                </c:pt>
                <c:pt idx="1907">
                  <c:v>85.40234375</c:v>
                </c:pt>
                <c:pt idx="1908">
                  <c:v>85.510498049999995</c:v>
                </c:pt>
                <c:pt idx="1909">
                  <c:v>85.635253910000003</c:v>
                </c:pt>
                <c:pt idx="1910">
                  <c:v>85.635253910000003</c:v>
                </c:pt>
                <c:pt idx="1911">
                  <c:v>85.868652339999997</c:v>
                </c:pt>
                <c:pt idx="1912">
                  <c:v>85.868652339999997</c:v>
                </c:pt>
                <c:pt idx="1913">
                  <c:v>85.977783200000005</c:v>
                </c:pt>
                <c:pt idx="1914">
                  <c:v>86.101806640000007</c:v>
                </c:pt>
                <c:pt idx="1915">
                  <c:v>86.219116209999996</c:v>
                </c:pt>
                <c:pt idx="1916">
                  <c:v>86.219116209999996</c:v>
                </c:pt>
                <c:pt idx="1917">
                  <c:v>86.327148440000002</c:v>
                </c:pt>
                <c:pt idx="1918">
                  <c:v>86.452026369999999</c:v>
                </c:pt>
                <c:pt idx="1919">
                  <c:v>86.569091799999995</c:v>
                </c:pt>
                <c:pt idx="1920">
                  <c:v>86.685424800000007</c:v>
                </c:pt>
                <c:pt idx="1921">
                  <c:v>86.794189450000005</c:v>
                </c:pt>
                <c:pt idx="1922">
                  <c:v>86.794189450000005</c:v>
                </c:pt>
                <c:pt idx="1923">
                  <c:v>86.918823239999995</c:v>
                </c:pt>
                <c:pt idx="1924">
                  <c:v>87.027465820000003</c:v>
                </c:pt>
                <c:pt idx="1925">
                  <c:v>87.027465820000003</c:v>
                </c:pt>
                <c:pt idx="1926">
                  <c:v>87.152465820000003</c:v>
                </c:pt>
                <c:pt idx="1927">
                  <c:v>87.268676760000005</c:v>
                </c:pt>
                <c:pt idx="1928">
                  <c:v>87.377685549999995</c:v>
                </c:pt>
                <c:pt idx="1929">
                  <c:v>87.377685549999995</c:v>
                </c:pt>
                <c:pt idx="1930">
                  <c:v>87.610839839999997</c:v>
                </c:pt>
                <c:pt idx="1931">
                  <c:v>87.735717769999994</c:v>
                </c:pt>
                <c:pt idx="1932">
                  <c:v>87.735717769999994</c:v>
                </c:pt>
                <c:pt idx="1933">
                  <c:v>87.843994140000007</c:v>
                </c:pt>
                <c:pt idx="1934">
                  <c:v>87.969238279999999</c:v>
                </c:pt>
                <c:pt idx="1935">
                  <c:v>87.969238279999999</c:v>
                </c:pt>
                <c:pt idx="1936">
                  <c:v>88.085327149999998</c:v>
                </c:pt>
                <c:pt idx="1937">
                  <c:v>88.211059570000003</c:v>
                </c:pt>
                <c:pt idx="1938">
                  <c:v>88.318603519999996</c:v>
                </c:pt>
                <c:pt idx="1939">
                  <c:v>88.444213869999999</c:v>
                </c:pt>
                <c:pt idx="1940">
                  <c:v>88.560546880000004</c:v>
                </c:pt>
                <c:pt idx="1941">
                  <c:v>88.560546880000004</c:v>
                </c:pt>
                <c:pt idx="1942">
                  <c:v>88.677001950000005</c:v>
                </c:pt>
                <c:pt idx="1943">
                  <c:v>88.794189450000005</c:v>
                </c:pt>
                <c:pt idx="1944">
                  <c:v>88.901977540000004</c:v>
                </c:pt>
                <c:pt idx="1945">
                  <c:v>88.901977540000004</c:v>
                </c:pt>
                <c:pt idx="1946">
                  <c:v>89.027709959999996</c:v>
                </c:pt>
                <c:pt idx="1947">
                  <c:v>89.152099609999993</c:v>
                </c:pt>
                <c:pt idx="1948">
                  <c:v>89.260864260000005</c:v>
                </c:pt>
                <c:pt idx="1949">
                  <c:v>89.377563480000006</c:v>
                </c:pt>
                <c:pt idx="1950">
                  <c:v>89.493652339999997</c:v>
                </c:pt>
                <c:pt idx="1951">
                  <c:v>89.493652339999997</c:v>
                </c:pt>
                <c:pt idx="1952">
                  <c:v>89.610839839999997</c:v>
                </c:pt>
                <c:pt idx="1953">
                  <c:v>89.735229489999995</c:v>
                </c:pt>
                <c:pt idx="1954">
                  <c:v>89.843994140000007</c:v>
                </c:pt>
                <c:pt idx="1955">
                  <c:v>89.843994140000007</c:v>
                </c:pt>
                <c:pt idx="1956">
                  <c:v>89.952392579999994</c:v>
                </c:pt>
                <c:pt idx="1957">
                  <c:v>90.060546880000004</c:v>
                </c:pt>
                <c:pt idx="1958">
                  <c:v>90.18591309</c:v>
                </c:pt>
                <c:pt idx="1959">
                  <c:v>90.31018066</c:v>
                </c:pt>
                <c:pt idx="1960">
                  <c:v>90.419311519999994</c:v>
                </c:pt>
                <c:pt idx="1961">
                  <c:v>90.419311519999994</c:v>
                </c:pt>
                <c:pt idx="1962">
                  <c:v>90.543579100000002</c:v>
                </c:pt>
                <c:pt idx="1963">
                  <c:v>90.660766600000002</c:v>
                </c:pt>
                <c:pt idx="1964">
                  <c:v>90.769042970000001</c:v>
                </c:pt>
                <c:pt idx="1965">
                  <c:v>90.769042970000001</c:v>
                </c:pt>
                <c:pt idx="1966">
                  <c:v>90.893676760000005</c:v>
                </c:pt>
                <c:pt idx="1967">
                  <c:v>91.002563480000006</c:v>
                </c:pt>
                <c:pt idx="1968">
                  <c:v>91.127075199999993</c:v>
                </c:pt>
                <c:pt idx="1969">
                  <c:v>91.244140630000004</c:v>
                </c:pt>
                <c:pt idx="1970">
                  <c:v>91.360595700000005</c:v>
                </c:pt>
                <c:pt idx="1971">
                  <c:v>91.360595700000005</c:v>
                </c:pt>
                <c:pt idx="1972">
                  <c:v>91.477294920000006</c:v>
                </c:pt>
                <c:pt idx="1973">
                  <c:v>91.594238279999999</c:v>
                </c:pt>
                <c:pt idx="1974">
                  <c:v>91.594238279999999</c:v>
                </c:pt>
                <c:pt idx="1975">
                  <c:v>91.710327149999998</c:v>
                </c:pt>
                <c:pt idx="1976">
                  <c:v>91.835815429999997</c:v>
                </c:pt>
                <c:pt idx="1977">
                  <c:v>91.943847660000003</c:v>
                </c:pt>
                <c:pt idx="1978">
                  <c:v>92.052124019999994</c:v>
                </c:pt>
                <c:pt idx="1979">
                  <c:v>92.185546880000004</c:v>
                </c:pt>
                <c:pt idx="1980">
                  <c:v>92.185546880000004</c:v>
                </c:pt>
                <c:pt idx="1981">
                  <c:v>92.293823239999995</c:v>
                </c:pt>
                <c:pt idx="1982">
                  <c:v>92.418945309999998</c:v>
                </c:pt>
                <c:pt idx="1983">
                  <c:v>92.535278320000003</c:v>
                </c:pt>
                <c:pt idx="1984">
                  <c:v>92.535278320000003</c:v>
                </c:pt>
                <c:pt idx="1985">
                  <c:v>92.768432619999999</c:v>
                </c:pt>
                <c:pt idx="1986">
                  <c:v>92.768432619999999</c:v>
                </c:pt>
                <c:pt idx="1987">
                  <c:v>92.885498049999995</c:v>
                </c:pt>
                <c:pt idx="1988">
                  <c:v>93.002075199999993</c:v>
                </c:pt>
                <c:pt idx="1989">
                  <c:v>93.126831050000007</c:v>
                </c:pt>
                <c:pt idx="1990">
                  <c:v>93.126831050000007</c:v>
                </c:pt>
                <c:pt idx="1991">
                  <c:v>93.235595700000005</c:v>
                </c:pt>
                <c:pt idx="1992">
                  <c:v>93.343627929999997</c:v>
                </c:pt>
                <c:pt idx="1993">
                  <c:v>93.460571290000004</c:v>
                </c:pt>
                <c:pt idx="1994">
                  <c:v>93.577026369999999</c:v>
                </c:pt>
                <c:pt idx="1995">
                  <c:v>93.702270510000005</c:v>
                </c:pt>
                <c:pt idx="1996">
                  <c:v>93.702270510000005</c:v>
                </c:pt>
                <c:pt idx="1997">
                  <c:v>93.810546880000004</c:v>
                </c:pt>
                <c:pt idx="1998">
                  <c:v>93.926757809999998</c:v>
                </c:pt>
                <c:pt idx="1999">
                  <c:v>94.052246089999997</c:v>
                </c:pt>
                <c:pt idx="2000">
                  <c:v>94.052246089999997</c:v>
                </c:pt>
                <c:pt idx="2001">
                  <c:v>94.160034179999997</c:v>
                </c:pt>
                <c:pt idx="2002">
                  <c:v>94.285400390000007</c:v>
                </c:pt>
                <c:pt idx="2003">
                  <c:v>94.393554690000002</c:v>
                </c:pt>
                <c:pt idx="2004">
                  <c:v>94.518676760000005</c:v>
                </c:pt>
                <c:pt idx="2005">
                  <c:v>94.635498049999995</c:v>
                </c:pt>
                <c:pt idx="2006">
                  <c:v>94.635498049999995</c:v>
                </c:pt>
                <c:pt idx="2007">
                  <c:v>94.743408200000005</c:v>
                </c:pt>
                <c:pt idx="2008">
                  <c:v>94.869140630000004</c:v>
                </c:pt>
                <c:pt idx="2009">
                  <c:v>94.869140630000004</c:v>
                </c:pt>
                <c:pt idx="2010">
                  <c:v>94.993408200000005</c:v>
                </c:pt>
                <c:pt idx="2011">
                  <c:v>95.110595700000005</c:v>
                </c:pt>
                <c:pt idx="2012">
                  <c:v>95.235351559999998</c:v>
                </c:pt>
                <c:pt idx="2013">
                  <c:v>95.343627929999997</c:v>
                </c:pt>
                <c:pt idx="2014">
                  <c:v>95.468994140000007</c:v>
                </c:pt>
                <c:pt idx="2015">
                  <c:v>95.468994140000007</c:v>
                </c:pt>
                <c:pt idx="2016">
                  <c:v>95.585205079999994</c:v>
                </c:pt>
                <c:pt idx="2017">
                  <c:v>95.702514649999998</c:v>
                </c:pt>
                <c:pt idx="2018">
                  <c:v>95.702514649999998</c:v>
                </c:pt>
                <c:pt idx="2019">
                  <c:v>95.818603519999996</c:v>
                </c:pt>
                <c:pt idx="2020">
                  <c:v>95.944213869999999</c:v>
                </c:pt>
                <c:pt idx="2021">
                  <c:v>96.052246089999997</c:v>
                </c:pt>
                <c:pt idx="2022">
                  <c:v>96.160278320000003</c:v>
                </c:pt>
                <c:pt idx="2023">
                  <c:v>96.285644529999999</c:v>
                </c:pt>
                <c:pt idx="2024">
                  <c:v>96.285644529999999</c:v>
                </c:pt>
                <c:pt idx="2025">
                  <c:v>96.401855470000001</c:v>
                </c:pt>
                <c:pt idx="2026">
                  <c:v>96.527465820000003</c:v>
                </c:pt>
                <c:pt idx="2027">
                  <c:v>96.643676760000005</c:v>
                </c:pt>
                <c:pt idx="2028">
                  <c:v>96.643676760000005</c:v>
                </c:pt>
                <c:pt idx="2029">
                  <c:v>96.877197269999996</c:v>
                </c:pt>
                <c:pt idx="2030">
                  <c:v>96.877197269999996</c:v>
                </c:pt>
                <c:pt idx="2031">
                  <c:v>96.993896480000004</c:v>
                </c:pt>
                <c:pt idx="2032">
                  <c:v>97.110839839999997</c:v>
                </c:pt>
                <c:pt idx="2033">
                  <c:v>97.218505859999993</c:v>
                </c:pt>
                <c:pt idx="2034">
                  <c:v>97.218505859999993</c:v>
                </c:pt>
                <c:pt idx="2035">
                  <c:v>97.344116209999996</c:v>
                </c:pt>
                <c:pt idx="2036">
                  <c:v>97.452148440000002</c:v>
                </c:pt>
                <c:pt idx="2037">
                  <c:v>97.452148440000002</c:v>
                </c:pt>
                <c:pt idx="2038">
                  <c:v>97.702392579999994</c:v>
                </c:pt>
                <c:pt idx="2039">
                  <c:v>97.810302730000004</c:v>
                </c:pt>
                <c:pt idx="2040">
                  <c:v>97.810302730000004</c:v>
                </c:pt>
                <c:pt idx="2041">
                  <c:v>97.927612300000007</c:v>
                </c:pt>
                <c:pt idx="2042">
                  <c:v>98.043579100000002</c:v>
                </c:pt>
                <c:pt idx="2043">
                  <c:v>98.043579100000002</c:v>
                </c:pt>
                <c:pt idx="2044">
                  <c:v>98.161010739999995</c:v>
                </c:pt>
                <c:pt idx="2045">
                  <c:v>98.285644529999999</c:v>
                </c:pt>
                <c:pt idx="2046">
                  <c:v>98.402221679999997</c:v>
                </c:pt>
                <c:pt idx="2047">
                  <c:v>98.402221679999997</c:v>
                </c:pt>
                <c:pt idx="2048">
                  <c:v>98.63513184</c:v>
                </c:pt>
                <c:pt idx="2049">
                  <c:v>98.63513184</c:v>
                </c:pt>
                <c:pt idx="2050">
                  <c:v>98.752563480000006</c:v>
                </c:pt>
                <c:pt idx="2051">
                  <c:v>98.868530269999994</c:v>
                </c:pt>
                <c:pt idx="2052">
                  <c:v>98.985839839999997</c:v>
                </c:pt>
                <c:pt idx="2053">
                  <c:v>98.985839839999997</c:v>
                </c:pt>
                <c:pt idx="2054">
                  <c:v>99.102172850000002</c:v>
                </c:pt>
                <c:pt idx="2055">
                  <c:v>99.227294920000006</c:v>
                </c:pt>
                <c:pt idx="2056">
                  <c:v>99.227294920000006</c:v>
                </c:pt>
                <c:pt idx="2057">
                  <c:v>99.460083010000005</c:v>
                </c:pt>
                <c:pt idx="2058">
                  <c:v>99.569091799999995</c:v>
                </c:pt>
                <c:pt idx="2059">
                  <c:v>99.569091799999995</c:v>
                </c:pt>
                <c:pt idx="2060">
                  <c:v>99.693847660000003</c:v>
                </c:pt>
                <c:pt idx="2061">
                  <c:v>99.810668949999993</c:v>
                </c:pt>
                <c:pt idx="2062">
                  <c:v>99.810668949999993</c:v>
                </c:pt>
                <c:pt idx="2063">
                  <c:v>99.919311519999994</c:v>
                </c:pt>
                <c:pt idx="2064">
                  <c:v>100.03515625</c:v>
                </c:pt>
                <c:pt idx="2065">
                  <c:v>100.16088867000001</c:v>
                </c:pt>
                <c:pt idx="2066">
                  <c:v>100.27697754</c:v>
                </c:pt>
                <c:pt idx="2067">
                  <c:v>100.38586426000001</c:v>
                </c:pt>
                <c:pt idx="2068">
                  <c:v>100.51074219</c:v>
                </c:pt>
                <c:pt idx="2069">
                  <c:v>100.51074219</c:v>
                </c:pt>
                <c:pt idx="2070">
                  <c:v>100.61877441</c:v>
                </c:pt>
                <c:pt idx="2071">
                  <c:v>100.74438477</c:v>
                </c:pt>
                <c:pt idx="2072">
                  <c:v>100.74438477</c:v>
                </c:pt>
                <c:pt idx="2073">
                  <c:v>100.86010742000001</c:v>
                </c:pt>
                <c:pt idx="2074">
                  <c:v>101.09375</c:v>
                </c:pt>
                <c:pt idx="2075">
                  <c:v>101.09375</c:v>
                </c:pt>
                <c:pt idx="2076">
                  <c:v>101.19396973000001</c:v>
                </c:pt>
                <c:pt idx="2077">
                  <c:v>101.30236816</c:v>
                </c:pt>
                <c:pt idx="2078">
                  <c:v>101.42700195</c:v>
                </c:pt>
                <c:pt idx="2079">
                  <c:v>101.42700195</c:v>
                </c:pt>
                <c:pt idx="2080">
                  <c:v>101.53588867000001</c:v>
                </c:pt>
                <c:pt idx="2081">
                  <c:v>101.66870117000001</c:v>
                </c:pt>
                <c:pt idx="2082">
                  <c:v>101.66870117000001</c:v>
                </c:pt>
                <c:pt idx="2083">
                  <c:v>101.90234375</c:v>
                </c:pt>
                <c:pt idx="2084">
                  <c:v>102.01855469</c:v>
                </c:pt>
                <c:pt idx="2085">
                  <c:v>102.01855469</c:v>
                </c:pt>
                <c:pt idx="2086">
                  <c:v>102.12719727</c:v>
                </c:pt>
                <c:pt idx="2087">
                  <c:v>102.25170898</c:v>
                </c:pt>
                <c:pt idx="2088">
                  <c:v>102.25170898</c:v>
                </c:pt>
                <c:pt idx="2089">
                  <c:v>102.36901855000001</c:v>
                </c:pt>
                <c:pt idx="2090">
                  <c:v>102.47705078</c:v>
                </c:pt>
                <c:pt idx="2091">
                  <c:v>102.60229492000001</c:v>
                </c:pt>
                <c:pt idx="2092">
                  <c:v>102.71044922</c:v>
                </c:pt>
                <c:pt idx="2093">
                  <c:v>102.83520507999999</c:v>
                </c:pt>
                <c:pt idx="2094">
                  <c:v>102.83520507999999</c:v>
                </c:pt>
                <c:pt idx="2095">
                  <c:v>102.94360352</c:v>
                </c:pt>
                <c:pt idx="2096">
                  <c:v>103.06848144999999</c:v>
                </c:pt>
                <c:pt idx="2097">
                  <c:v>103.18530273</c:v>
                </c:pt>
                <c:pt idx="2098">
                  <c:v>103.18530273</c:v>
                </c:pt>
                <c:pt idx="2099">
                  <c:v>103.30200195</c:v>
                </c:pt>
                <c:pt idx="2100">
                  <c:v>103.41040039000001</c:v>
                </c:pt>
                <c:pt idx="2101">
                  <c:v>103.52697754</c:v>
                </c:pt>
                <c:pt idx="2102">
                  <c:v>103.6517334</c:v>
                </c:pt>
                <c:pt idx="2103">
                  <c:v>103.76074219</c:v>
                </c:pt>
                <c:pt idx="2104">
                  <c:v>103.76074219</c:v>
                </c:pt>
                <c:pt idx="2105">
                  <c:v>103.88513184</c:v>
                </c:pt>
                <c:pt idx="2106">
                  <c:v>104.00231934</c:v>
                </c:pt>
                <c:pt idx="2107">
                  <c:v>104.00231934</c:v>
                </c:pt>
                <c:pt idx="2108">
                  <c:v>104.11022948999999</c:v>
                </c:pt>
                <c:pt idx="2109">
                  <c:v>104.35229492000001</c:v>
                </c:pt>
                <c:pt idx="2110">
                  <c:v>104.35229492000001</c:v>
                </c:pt>
                <c:pt idx="2111">
                  <c:v>104.46020507999999</c:v>
                </c:pt>
                <c:pt idx="2112">
                  <c:v>104.57739257999999</c:v>
                </c:pt>
                <c:pt idx="2113">
                  <c:v>104.57739257999999</c:v>
                </c:pt>
                <c:pt idx="2114">
                  <c:v>104.70166016</c:v>
                </c:pt>
                <c:pt idx="2115">
                  <c:v>104.81896973000001</c:v>
                </c:pt>
                <c:pt idx="2116">
                  <c:v>104.92724609</c:v>
                </c:pt>
                <c:pt idx="2117">
                  <c:v>105.05200195</c:v>
                </c:pt>
                <c:pt idx="2118">
                  <c:v>105.16064453</c:v>
                </c:pt>
                <c:pt idx="2119">
                  <c:v>105.16064453</c:v>
                </c:pt>
                <c:pt idx="2120">
                  <c:v>105.28515625</c:v>
                </c:pt>
                <c:pt idx="2121">
                  <c:v>105.39404297</c:v>
                </c:pt>
                <c:pt idx="2122">
                  <c:v>105.51879882999999</c:v>
                </c:pt>
                <c:pt idx="2123">
                  <c:v>105.51879882999999</c:v>
                </c:pt>
                <c:pt idx="2124">
                  <c:v>105.62683105000001</c:v>
                </c:pt>
                <c:pt idx="2125">
                  <c:v>105.74414063</c:v>
                </c:pt>
                <c:pt idx="2126">
                  <c:v>105.86853026999999</c:v>
                </c:pt>
                <c:pt idx="2127">
                  <c:v>105.98596191</c:v>
                </c:pt>
                <c:pt idx="2128">
                  <c:v>106.10168457</c:v>
                </c:pt>
                <c:pt idx="2129">
                  <c:v>106.10168457</c:v>
                </c:pt>
                <c:pt idx="2130">
                  <c:v>106.21911621</c:v>
                </c:pt>
                <c:pt idx="2131">
                  <c:v>106.33544922</c:v>
                </c:pt>
                <c:pt idx="2132">
                  <c:v>106.33544922</c:v>
                </c:pt>
                <c:pt idx="2133">
                  <c:v>106.45202637</c:v>
                </c:pt>
                <c:pt idx="2134">
                  <c:v>106.57751465</c:v>
                </c:pt>
                <c:pt idx="2135">
                  <c:v>106.69348144999999</c:v>
                </c:pt>
                <c:pt idx="2136">
                  <c:v>106.80249023</c:v>
                </c:pt>
                <c:pt idx="2137">
                  <c:v>106.92687988</c:v>
                </c:pt>
                <c:pt idx="2138">
                  <c:v>106.92687988</c:v>
                </c:pt>
                <c:pt idx="2139">
                  <c:v>107.0357666</c:v>
                </c:pt>
                <c:pt idx="2140">
                  <c:v>107.1607666</c:v>
                </c:pt>
                <c:pt idx="2141">
                  <c:v>107.26843262</c:v>
                </c:pt>
                <c:pt idx="2142">
                  <c:v>107.26843262</c:v>
                </c:pt>
                <c:pt idx="2143">
                  <c:v>107.39404297</c:v>
                </c:pt>
                <c:pt idx="2144">
                  <c:v>107.50183105000001</c:v>
                </c:pt>
                <c:pt idx="2145">
                  <c:v>107.6105957</c:v>
                </c:pt>
                <c:pt idx="2146">
                  <c:v>107.73571776999999</c:v>
                </c:pt>
                <c:pt idx="2147">
                  <c:v>107.84387207</c:v>
                </c:pt>
                <c:pt idx="2148">
                  <c:v>107.96923828</c:v>
                </c:pt>
                <c:pt idx="2149">
                  <c:v>107.96923828</c:v>
                </c:pt>
                <c:pt idx="2150">
                  <c:v>108.08520507999999</c:v>
                </c:pt>
                <c:pt idx="2151">
                  <c:v>108.19421387</c:v>
                </c:pt>
                <c:pt idx="2152">
                  <c:v>108.19421387</c:v>
                </c:pt>
                <c:pt idx="2153">
                  <c:v>108.31860352</c:v>
                </c:pt>
                <c:pt idx="2154">
                  <c:v>108.55224609</c:v>
                </c:pt>
                <c:pt idx="2155">
                  <c:v>108.55224609</c:v>
                </c:pt>
                <c:pt idx="2156">
                  <c:v>108.6685791</c:v>
                </c:pt>
                <c:pt idx="2157">
                  <c:v>108.7857666</c:v>
                </c:pt>
                <c:pt idx="2158">
                  <c:v>108.7857666</c:v>
                </c:pt>
                <c:pt idx="2159">
                  <c:v>108.90197754</c:v>
                </c:pt>
                <c:pt idx="2160">
                  <c:v>109.02746582</c:v>
                </c:pt>
                <c:pt idx="2161">
                  <c:v>109.13562012</c:v>
                </c:pt>
                <c:pt idx="2162">
                  <c:v>109.25231934</c:v>
                </c:pt>
                <c:pt idx="2163">
                  <c:v>109.36926269999999</c:v>
                </c:pt>
                <c:pt idx="2164">
                  <c:v>109.36926269999999</c:v>
                </c:pt>
                <c:pt idx="2165">
                  <c:v>109.48522948999999</c:v>
                </c:pt>
                <c:pt idx="2166">
                  <c:v>109.61071776999999</c:v>
                </c:pt>
                <c:pt idx="2167">
                  <c:v>109.71862793</c:v>
                </c:pt>
                <c:pt idx="2168">
                  <c:v>109.71862793</c:v>
                </c:pt>
                <c:pt idx="2169">
                  <c:v>109.82739257999999</c:v>
                </c:pt>
                <c:pt idx="2170">
                  <c:v>109.95239257999999</c:v>
                </c:pt>
                <c:pt idx="2171">
                  <c:v>110.06884766</c:v>
                </c:pt>
                <c:pt idx="2172">
                  <c:v>110.18579102</c:v>
                </c:pt>
                <c:pt idx="2173">
                  <c:v>110.31030273</c:v>
                </c:pt>
                <c:pt idx="2174">
                  <c:v>110.31030273</c:v>
                </c:pt>
                <c:pt idx="2175">
                  <c:v>110.41918945</c:v>
                </c:pt>
                <c:pt idx="2176">
                  <c:v>110.5435791</c:v>
                </c:pt>
                <c:pt idx="2177">
                  <c:v>110.5435791</c:v>
                </c:pt>
                <c:pt idx="2178">
                  <c:v>110.66064453</c:v>
                </c:pt>
                <c:pt idx="2179">
                  <c:v>110.89379882999999</c:v>
                </c:pt>
                <c:pt idx="2180">
                  <c:v>110.89379882999999</c:v>
                </c:pt>
                <c:pt idx="2181">
                  <c:v>111.01916504</c:v>
                </c:pt>
                <c:pt idx="2182">
                  <c:v>111.13537598000001</c:v>
                </c:pt>
                <c:pt idx="2183">
                  <c:v>111.13537598000001</c:v>
                </c:pt>
                <c:pt idx="2184">
                  <c:v>111.24401855000001</c:v>
                </c:pt>
                <c:pt idx="2185">
                  <c:v>111.36889648</c:v>
                </c:pt>
                <c:pt idx="2186">
                  <c:v>111.47729492000001</c:v>
                </c:pt>
                <c:pt idx="2187">
                  <c:v>111.47729492000001</c:v>
                </c:pt>
                <c:pt idx="2188">
                  <c:v>111.71032715</c:v>
                </c:pt>
                <c:pt idx="2189">
                  <c:v>111.71032715</c:v>
                </c:pt>
                <c:pt idx="2190">
                  <c:v>111.83557129</c:v>
                </c:pt>
                <c:pt idx="2191">
                  <c:v>111.95202637</c:v>
                </c:pt>
                <c:pt idx="2192">
                  <c:v>112.06884766</c:v>
                </c:pt>
                <c:pt idx="2193">
                  <c:v>112.06884766</c:v>
                </c:pt>
                <c:pt idx="2194">
                  <c:v>112.18554688</c:v>
                </c:pt>
                <c:pt idx="2195">
                  <c:v>112.30224609</c:v>
                </c:pt>
                <c:pt idx="2196">
                  <c:v>112.30224609</c:v>
                </c:pt>
                <c:pt idx="2197">
                  <c:v>112.52685547</c:v>
                </c:pt>
                <c:pt idx="2198">
                  <c:v>112.65234375</c:v>
                </c:pt>
                <c:pt idx="2199">
                  <c:v>112.65234375</c:v>
                </c:pt>
                <c:pt idx="2200">
                  <c:v>112.76843262</c:v>
                </c:pt>
                <c:pt idx="2201">
                  <c:v>112.87731934</c:v>
                </c:pt>
                <c:pt idx="2202">
                  <c:v>112.87731934</c:v>
                </c:pt>
                <c:pt idx="2203">
                  <c:v>113.00195313</c:v>
                </c:pt>
                <c:pt idx="2204">
                  <c:v>113.11035156</c:v>
                </c:pt>
                <c:pt idx="2205">
                  <c:v>113.23547363</c:v>
                </c:pt>
                <c:pt idx="2206">
                  <c:v>113.35168457</c:v>
                </c:pt>
                <c:pt idx="2207">
                  <c:v>113.47741698999999</c:v>
                </c:pt>
                <c:pt idx="2208">
                  <c:v>113.47741698999999</c:v>
                </c:pt>
                <c:pt idx="2209">
                  <c:v>113.58520507999999</c:v>
                </c:pt>
                <c:pt idx="2210">
                  <c:v>113.71081543</c:v>
                </c:pt>
                <c:pt idx="2211">
                  <c:v>113.81896973000001</c:v>
                </c:pt>
                <c:pt idx="2212">
                  <c:v>113.81896973000001</c:v>
                </c:pt>
                <c:pt idx="2213">
                  <c:v>113.93505859</c:v>
                </c:pt>
                <c:pt idx="2214">
                  <c:v>114.05224609</c:v>
                </c:pt>
                <c:pt idx="2215">
                  <c:v>114.17675781</c:v>
                </c:pt>
                <c:pt idx="2216">
                  <c:v>114.28552246</c:v>
                </c:pt>
                <c:pt idx="2217">
                  <c:v>114.40209960999999</c:v>
                </c:pt>
                <c:pt idx="2218">
                  <c:v>114.40209960999999</c:v>
                </c:pt>
                <c:pt idx="2219">
                  <c:v>114.51049805</c:v>
                </c:pt>
                <c:pt idx="2220">
                  <c:v>114.63574219</c:v>
                </c:pt>
                <c:pt idx="2221">
                  <c:v>114.7434082</c:v>
                </c:pt>
                <c:pt idx="2222">
                  <c:v>114.7434082</c:v>
                </c:pt>
                <c:pt idx="2223">
                  <c:v>114.86914063</c:v>
                </c:pt>
                <c:pt idx="2224">
                  <c:v>114.98498535</c:v>
                </c:pt>
                <c:pt idx="2225">
                  <c:v>115.10241698999999</c:v>
                </c:pt>
                <c:pt idx="2226">
                  <c:v>115.21887207</c:v>
                </c:pt>
                <c:pt idx="2227">
                  <c:v>115.34362793</c:v>
                </c:pt>
                <c:pt idx="2228">
                  <c:v>115.34362793</c:v>
                </c:pt>
                <c:pt idx="2229">
                  <c:v>115.45227051000001</c:v>
                </c:pt>
                <c:pt idx="2230">
                  <c:v>115.56848144999999</c:v>
                </c:pt>
                <c:pt idx="2231">
                  <c:v>115.56848144999999</c:v>
                </c:pt>
                <c:pt idx="2232">
                  <c:v>115.68579102</c:v>
                </c:pt>
                <c:pt idx="2233">
                  <c:v>115.91894531</c:v>
                </c:pt>
                <c:pt idx="2234">
                  <c:v>115.91894531</c:v>
                </c:pt>
                <c:pt idx="2235">
                  <c:v>116.03588867000001</c:v>
                </c:pt>
                <c:pt idx="2236">
                  <c:v>116.14318848000001</c:v>
                </c:pt>
                <c:pt idx="2237">
                  <c:v>116.14318848000001</c:v>
                </c:pt>
                <c:pt idx="2238">
                  <c:v>116.26916504</c:v>
                </c:pt>
                <c:pt idx="2239">
                  <c:v>116.38513184</c:v>
                </c:pt>
                <c:pt idx="2240">
                  <c:v>116.50219727</c:v>
                </c:pt>
                <c:pt idx="2241">
                  <c:v>116.61889648</c:v>
                </c:pt>
                <c:pt idx="2242">
                  <c:v>116.73547363</c:v>
                </c:pt>
                <c:pt idx="2243">
                  <c:v>116.85253906</c:v>
                </c:pt>
                <c:pt idx="2244">
                  <c:v>116.85253906</c:v>
                </c:pt>
                <c:pt idx="2245">
                  <c:v>116.96850585999999</c:v>
                </c:pt>
                <c:pt idx="2246">
                  <c:v>117.0859375</c:v>
                </c:pt>
                <c:pt idx="2247">
                  <c:v>117.0859375</c:v>
                </c:pt>
                <c:pt idx="2248">
                  <c:v>117.21020507999999</c:v>
                </c:pt>
                <c:pt idx="2249">
                  <c:v>117.31896973000001</c:v>
                </c:pt>
                <c:pt idx="2250">
                  <c:v>117.44384766</c:v>
                </c:pt>
                <c:pt idx="2251">
                  <c:v>117.55187988</c:v>
                </c:pt>
                <c:pt idx="2252">
                  <c:v>117.66906738</c:v>
                </c:pt>
                <c:pt idx="2253">
                  <c:v>117.66906738</c:v>
                </c:pt>
                <c:pt idx="2254">
                  <c:v>117.77709960999999</c:v>
                </c:pt>
                <c:pt idx="2255">
                  <c:v>117.9107666</c:v>
                </c:pt>
                <c:pt idx="2256">
                  <c:v>118.02722168</c:v>
                </c:pt>
                <c:pt idx="2257">
                  <c:v>118.02722168</c:v>
                </c:pt>
                <c:pt idx="2258">
                  <c:v>118.13537598000001</c:v>
                </c:pt>
                <c:pt idx="2259">
                  <c:v>118.26098632999999</c:v>
                </c:pt>
                <c:pt idx="2260">
                  <c:v>118.37683105000001</c:v>
                </c:pt>
                <c:pt idx="2261">
                  <c:v>118.48571776999999</c:v>
                </c:pt>
                <c:pt idx="2262">
                  <c:v>118.48571776999999</c:v>
                </c:pt>
                <c:pt idx="2263">
                  <c:v>118.61853026999999</c:v>
                </c:pt>
                <c:pt idx="2264">
                  <c:v>118.73547363</c:v>
                </c:pt>
                <c:pt idx="2265">
                  <c:v>118.85229492000001</c:v>
                </c:pt>
                <c:pt idx="2266">
                  <c:v>118.85229492000001</c:v>
                </c:pt>
                <c:pt idx="2267">
                  <c:v>118.96875</c:v>
                </c:pt>
                <c:pt idx="2268">
                  <c:v>119.19360352</c:v>
                </c:pt>
                <c:pt idx="2269">
                  <c:v>119.19360352</c:v>
                </c:pt>
                <c:pt idx="2270">
                  <c:v>119.31921387</c:v>
                </c:pt>
                <c:pt idx="2271">
                  <c:v>119.42700195</c:v>
                </c:pt>
                <c:pt idx="2272">
                  <c:v>119.42700195</c:v>
                </c:pt>
                <c:pt idx="2273">
                  <c:v>119.55224609</c:v>
                </c:pt>
                <c:pt idx="2274">
                  <c:v>119.66894531</c:v>
                </c:pt>
                <c:pt idx="2275">
                  <c:v>119.78527832</c:v>
                </c:pt>
                <c:pt idx="2276">
                  <c:v>119.78527832</c:v>
                </c:pt>
                <c:pt idx="2277">
                  <c:v>120.02697754</c:v>
                </c:pt>
                <c:pt idx="2278">
                  <c:v>120.02697754</c:v>
                </c:pt>
                <c:pt idx="2279">
                  <c:v>120.14416504</c:v>
                </c:pt>
                <c:pt idx="2280">
                  <c:v>120.25219727</c:v>
                </c:pt>
                <c:pt idx="2281">
                  <c:v>120.25219727</c:v>
                </c:pt>
                <c:pt idx="2282">
                  <c:v>120.37744141</c:v>
                </c:pt>
                <c:pt idx="2283">
                  <c:v>120.48571776999999</c:v>
                </c:pt>
                <c:pt idx="2284">
                  <c:v>120.61047363</c:v>
                </c:pt>
                <c:pt idx="2285">
                  <c:v>120.61047363</c:v>
                </c:pt>
                <c:pt idx="2286">
                  <c:v>120.84362793</c:v>
                </c:pt>
                <c:pt idx="2287">
                  <c:v>120.96057129</c:v>
                </c:pt>
                <c:pt idx="2288">
                  <c:v>120.96057129</c:v>
                </c:pt>
                <c:pt idx="2289">
                  <c:v>121.07739257999999</c:v>
                </c:pt>
                <c:pt idx="2290">
                  <c:v>121.19396973000001</c:v>
                </c:pt>
                <c:pt idx="2291">
                  <c:v>121.19396973000001</c:v>
                </c:pt>
                <c:pt idx="2292">
                  <c:v>121.31054688</c:v>
                </c:pt>
                <c:pt idx="2293">
                  <c:v>121.42700195</c:v>
                </c:pt>
                <c:pt idx="2294">
                  <c:v>121.53588867000001</c:v>
                </c:pt>
                <c:pt idx="2295">
                  <c:v>121.66027832</c:v>
                </c:pt>
                <c:pt idx="2296">
                  <c:v>121.77734375</c:v>
                </c:pt>
                <c:pt idx="2297">
                  <c:v>121.77734375</c:v>
                </c:pt>
                <c:pt idx="2298">
                  <c:v>121.88537598000001</c:v>
                </c:pt>
                <c:pt idx="2299">
                  <c:v>122.01025391</c:v>
                </c:pt>
                <c:pt idx="2300">
                  <c:v>122.11901855000001</c:v>
                </c:pt>
                <c:pt idx="2301">
                  <c:v>122.11901855000001</c:v>
                </c:pt>
                <c:pt idx="2302">
                  <c:v>122.24353026999999</c:v>
                </c:pt>
                <c:pt idx="2303">
                  <c:v>122.36901855000001</c:v>
                </c:pt>
                <c:pt idx="2304">
                  <c:v>122.47692871</c:v>
                </c:pt>
                <c:pt idx="2305">
                  <c:v>122.59399414000001</c:v>
                </c:pt>
                <c:pt idx="2306">
                  <c:v>122.71044922</c:v>
                </c:pt>
                <c:pt idx="2307">
                  <c:v>122.71044922</c:v>
                </c:pt>
                <c:pt idx="2308">
                  <c:v>122.82702637</c:v>
                </c:pt>
                <c:pt idx="2309">
                  <c:v>122.93566894999999</c:v>
                </c:pt>
                <c:pt idx="2310">
                  <c:v>122.93566894999999</c:v>
                </c:pt>
                <c:pt idx="2311">
                  <c:v>123.06018066</c:v>
                </c:pt>
                <c:pt idx="2312">
                  <c:v>123.30187988</c:v>
                </c:pt>
                <c:pt idx="2313">
                  <c:v>123.30187988</c:v>
                </c:pt>
                <c:pt idx="2314">
                  <c:v>123.41027832</c:v>
                </c:pt>
                <c:pt idx="2315">
                  <c:v>123.53540039000001</c:v>
                </c:pt>
                <c:pt idx="2316">
                  <c:v>123.53540039000001</c:v>
                </c:pt>
                <c:pt idx="2317">
                  <c:v>123.65185547</c:v>
                </c:pt>
                <c:pt idx="2318">
                  <c:v>123.76904297</c:v>
                </c:pt>
                <c:pt idx="2319">
                  <c:v>123.88513184</c:v>
                </c:pt>
                <c:pt idx="2320">
                  <c:v>123.88513184</c:v>
                </c:pt>
                <c:pt idx="2321">
                  <c:v>124.11865234</c:v>
                </c:pt>
                <c:pt idx="2322">
                  <c:v>124.11865234</c:v>
                </c:pt>
                <c:pt idx="2323">
                  <c:v>124.24353026999999</c:v>
                </c:pt>
                <c:pt idx="2324">
                  <c:v>124.35229492000001</c:v>
                </c:pt>
                <c:pt idx="2325">
                  <c:v>124.46850585999999</c:v>
                </c:pt>
                <c:pt idx="2326">
                  <c:v>124.46850585999999</c:v>
                </c:pt>
                <c:pt idx="2327">
                  <c:v>124.59411621</c:v>
                </c:pt>
                <c:pt idx="2328">
                  <c:v>124.70996094</c:v>
                </c:pt>
                <c:pt idx="2329">
                  <c:v>124.70996094</c:v>
                </c:pt>
                <c:pt idx="2330">
                  <c:v>124.82739257999999</c:v>
                </c:pt>
                <c:pt idx="2331">
                  <c:v>124.93542480000001</c:v>
                </c:pt>
                <c:pt idx="2332">
                  <c:v>125.06030273</c:v>
                </c:pt>
                <c:pt idx="2333">
                  <c:v>125.17724609</c:v>
                </c:pt>
                <c:pt idx="2334">
                  <c:v>125.30163573999999</c:v>
                </c:pt>
                <c:pt idx="2335">
                  <c:v>125.41064453</c:v>
                </c:pt>
                <c:pt idx="2336">
                  <c:v>125.41064453</c:v>
                </c:pt>
                <c:pt idx="2337">
                  <c:v>125.5189209</c:v>
                </c:pt>
                <c:pt idx="2338">
                  <c:v>125.64379882999999</c:v>
                </c:pt>
                <c:pt idx="2339">
                  <c:v>125.64379882999999</c:v>
                </c:pt>
                <c:pt idx="2340">
                  <c:v>125.76879882999999</c:v>
                </c:pt>
                <c:pt idx="2341">
                  <c:v>125.88549805</c:v>
                </c:pt>
                <c:pt idx="2342">
                  <c:v>125.99426269999999</c:v>
                </c:pt>
                <c:pt idx="2343">
                  <c:v>126.1184082</c:v>
                </c:pt>
                <c:pt idx="2344">
                  <c:v>126.23571776999999</c:v>
                </c:pt>
                <c:pt idx="2345">
                  <c:v>126.23571776999999</c:v>
                </c:pt>
                <c:pt idx="2346">
                  <c:v>126.35217285</c:v>
                </c:pt>
                <c:pt idx="2347">
                  <c:v>126.46862793</c:v>
                </c:pt>
                <c:pt idx="2348">
                  <c:v>126.57739257999999</c:v>
                </c:pt>
                <c:pt idx="2349">
                  <c:v>126.57739257999999</c:v>
                </c:pt>
                <c:pt idx="2350">
                  <c:v>126.7019043</c:v>
                </c:pt>
                <c:pt idx="2351">
                  <c:v>126.8190918</c:v>
                </c:pt>
                <c:pt idx="2352">
                  <c:v>126.93518066</c:v>
                </c:pt>
                <c:pt idx="2353">
                  <c:v>127.05249023</c:v>
                </c:pt>
                <c:pt idx="2354">
                  <c:v>127.17724609</c:v>
                </c:pt>
                <c:pt idx="2355">
                  <c:v>127.17724609</c:v>
                </c:pt>
                <c:pt idx="2356">
                  <c:v>127.29370117000001</c:v>
                </c:pt>
                <c:pt idx="2357">
                  <c:v>127.4107666</c:v>
                </c:pt>
                <c:pt idx="2358">
                  <c:v>127.4107666</c:v>
                </c:pt>
                <c:pt idx="2359">
                  <c:v>127.5267334</c:v>
                </c:pt>
                <c:pt idx="2360">
                  <c:v>127.65270996</c:v>
                </c:pt>
                <c:pt idx="2361">
                  <c:v>127.76037598000001</c:v>
                </c:pt>
                <c:pt idx="2362">
                  <c:v>127.88586426000001</c:v>
                </c:pt>
                <c:pt idx="2363">
                  <c:v>127.99377441</c:v>
                </c:pt>
                <c:pt idx="2364">
                  <c:v>127.99377441</c:v>
                </c:pt>
                <c:pt idx="2365">
                  <c:v>128.11047363</c:v>
                </c:pt>
                <c:pt idx="2366">
                  <c:v>128.23596190999999</c:v>
                </c:pt>
                <c:pt idx="2367">
                  <c:v>128.35168457</c:v>
                </c:pt>
                <c:pt idx="2368">
                  <c:v>128.35168457</c:v>
                </c:pt>
                <c:pt idx="2369">
                  <c:v>128.46911621000001</c:v>
                </c:pt>
                <c:pt idx="2370">
                  <c:v>128.57714844</c:v>
                </c:pt>
                <c:pt idx="2371">
                  <c:v>128.70214844</c:v>
                </c:pt>
                <c:pt idx="2372">
                  <c:v>128.81896972999999</c:v>
                </c:pt>
                <c:pt idx="2373">
                  <c:v>128.92687988</c:v>
                </c:pt>
                <c:pt idx="2374">
                  <c:v>128.92687988</c:v>
                </c:pt>
                <c:pt idx="2375">
                  <c:v>129.04406738</c:v>
                </c:pt>
                <c:pt idx="2376">
                  <c:v>129.16870116999999</c:v>
                </c:pt>
                <c:pt idx="2377">
                  <c:v>129.28576659999999</c:v>
                </c:pt>
                <c:pt idx="2378">
                  <c:v>129.28576659999999</c:v>
                </c:pt>
                <c:pt idx="2379">
                  <c:v>129.51855469</c:v>
                </c:pt>
                <c:pt idx="2380">
                  <c:v>129.51855469</c:v>
                </c:pt>
                <c:pt idx="2381">
                  <c:v>129.63586426000001</c:v>
                </c:pt>
                <c:pt idx="2382">
                  <c:v>129.76013184000001</c:v>
                </c:pt>
                <c:pt idx="2383">
                  <c:v>129.86071777000001</c:v>
                </c:pt>
                <c:pt idx="2384">
                  <c:v>129.86071777000001</c:v>
                </c:pt>
                <c:pt idx="2385">
                  <c:v>129.96887207</c:v>
                </c:pt>
                <c:pt idx="2386">
                  <c:v>130.10241698999999</c:v>
                </c:pt>
                <c:pt idx="2387">
                  <c:v>130.10241698999999</c:v>
                </c:pt>
                <c:pt idx="2388">
                  <c:v>130.36047363</c:v>
                </c:pt>
                <c:pt idx="2389">
                  <c:v>130.36047363</c:v>
                </c:pt>
                <c:pt idx="2390">
                  <c:v>130.46923828000001</c:v>
                </c:pt>
                <c:pt idx="2391">
                  <c:v>130.59326171999999</c:v>
                </c:pt>
                <c:pt idx="2392">
                  <c:v>130.59326171999999</c:v>
                </c:pt>
                <c:pt idx="2393">
                  <c:v>130.7109375</c:v>
                </c:pt>
                <c:pt idx="2394">
                  <c:v>130.81042479999999</c:v>
                </c:pt>
                <c:pt idx="2395">
                  <c:v>130.93566895000001</c:v>
                </c:pt>
                <c:pt idx="2396">
                  <c:v>130.93566895000001</c:v>
                </c:pt>
                <c:pt idx="2397">
                  <c:v>131.18542479999999</c:v>
                </c:pt>
                <c:pt idx="2398">
                  <c:v>131.18542479999999</c:v>
                </c:pt>
                <c:pt idx="2399">
                  <c:v>131.31066895000001</c:v>
                </c:pt>
                <c:pt idx="2400">
                  <c:v>131.42675781</c:v>
                </c:pt>
                <c:pt idx="2401">
                  <c:v>131.54418945</c:v>
                </c:pt>
                <c:pt idx="2402">
                  <c:v>131.54418945</c:v>
                </c:pt>
                <c:pt idx="2403">
                  <c:v>131.65185546999999</c:v>
                </c:pt>
                <c:pt idx="2404">
                  <c:v>131.77734375</c:v>
                </c:pt>
                <c:pt idx="2405">
                  <c:v>131.77734375</c:v>
                </c:pt>
                <c:pt idx="2406">
                  <c:v>132.01013184000001</c:v>
                </c:pt>
                <c:pt idx="2407">
                  <c:v>132.12744140999999</c:v>
                </c:pt>
                <c:pt idx="2408">
                  <c:v>132.12744140999999</c:v>
                </c:pt>
                <c:pt idx="2409">
                  <c:v>132.24353027000001</c:v>
                </c:pt>
                <c:pt idx="2410">
                  <c:v>132.36071777000001</c:v>
                </c:pt>
                <c:pt idx="2411">
                  <c:v>132.36071777000001</c:v>
                </c:pt>
                <c:pt idx="2412">
                  <c:v>132.46887207</c:v>
                </c:pt>
                <c:pt idx="2413">
                  <c:v>132.59387207</c:v>
                </c:pt>
                <c:pt idx="2414">
                  <c:v>132.71057128999999</c:v>
                </c:pt>
                <c:pt idx="2415">
                  <c:v>132.8269043</c:v>
                </c:pt>
                <c:pt idx="2416">
                  <c:v>132.93554688</c:v>
                </c:pt>
                <c:pt idx="2417">
                  <c:v>132.93554688</c:v>
                </c:pt>
                <c:pt idx="2418">
                  <c:v>133.06018065999999</c:v>
                </c:pt>
                <c:pt idx="2419">
                  <c:v>133.16870116999999</c:v>
                </c:pt>
                <c:pt idx="2420">
                  <c:v>133.29382323999999</c:v>
                </c:pt>
                <c:pt idx="2421">
                  <c:v>133.29382323999999</c:v>
                </c:pt>
                <c:pt idx="2422">
                  <c:v>133.40197753999999</c:v>
                </c:pt>
                <c:pt idx="2423">
                  <c:v>133.52734375</c:v>
                </c:pt>
                <c:pt idx="2424">
                  <c:v>133.63513184000001</c:v>
                </c:pt>
                <c:pt idx="2425">
                  <c:v>133.75231934000001</c:v>
                </c:pt>
                <c:pt idx="2426">
                  <c:v>133.86035156</c:v>
                </c:pt>
                <c:pt idx="2427">
                  <c:v>133.86035156</c:v>
                </c:pt>
                <c:pt idx="2428">
                  <c:v>133.9855957</c:v>
                </c:pt>
                <c:pt idx="2429">
                  <c:v>134.11047363</c:v>
                </c:pt>
                <c:pt idx="2430">
                  <c:v>134.11047363</c:v>
                </c:pt>
                <c:pt idx="2431">
                  <c:v>134.34387207</c:v>
                </c:pt>
                <c:pt idx="2432">
                  <c:v>134.45202637</c:v>
                </c:pt>
                <c:pt idx="2433">
                  <c:v>134.45202637</c:v>
                </c:pt>
                <c:pt idx="2434">
                  <c:v>134.57727051000001</c:v>
                </c:pt>
                <c:pt idx="2435">
                  <c:v>134.69360352000001</c:v>
                </c:pt>
                <c:pt idx="2436">
                  <c:v>134.69360352000001</c:v>
                </c:pt>
                <c:pt idx="2437">
                  <c:v>134.81896972999999</c:v>
                </c:pt>
                <c:pt idx="2438">
                  <c:v>134.92724609000001</c:v>
                </c:pt>
                <c:pt idx="2439">
                  <c:v>135.05200195</c:v>
                </c:pt>
                <c:pt idx="2440">
                  <c:v>135.16052246000001</c:v>
                </c:pt>
                <c:pt idx="2441">
                  <c:v>135.27685546999999</c:v>
                </c:pt>
                <c:pt idx="2442">
                  <c:v>135.27685546999999</c:v>
                </c:pt>
                <c:pt idx="2443">
                  <c:v>135.39392090000001</c:v>
                </c:pt>
                <c:pt idx="2444">
                  <c:v>135.51049805</c:v>
                </c:pt>
                <c:pt idx="2445">
                  <c:v>135.63513184000001</c:v>
                </c:pt>
                <c:pt idx="2446">
                  <c:v>135.63513184000001</c:v>
                </c:pt>
                <c:pt idx="2447">
                  <c:v>135.74401854999999</c:v>
                </c:pt>
                <c:pt idx="2448">
                  <c:v>135.97766113</c:v>
                </c:pt>
                <c:pt idx="2449">
                  <c:v>135.97766113</c:v>
                </c:pt>
                <c:pt idx="2450">
                  <c:v>136.09350585999999</c:v>
                </c:pt>
                <c:pt idx="2451">
                  <c:v>136.21069335999999</c:v>
                </c:pt>
                <c:pt idx="2452">
                  <c:v>136.21069335999999</c:v>
                </c:pt>
                <c:pt idx="2453">
                  <c:v>136.31884765999999</c:v>
                </c:pt>
                <c:pt idx="2454">
                  <c:v>136.43530272999999</c:v>
                </c:pt>
                <c:pt idx="2455">
                  <c:v>136.56066895000001</c:v>
                </c:pt>
                <c:pt idx="2456">
                  <c:v>136.66857909999999</c:v>
                </c:pt>
                <c:pt idx="2457">
                  <c:v>136.79406738</c:v>
                </c:pt>
                <c:pt idx="2458">
                  <c:v>136.79406738</c:v>
                </c:pt>
                <c:pt idx="2459">
                  <c:v>136.91052246000001</c:v>
                </c:pt>
                <c:pt idx="2460">
                  <c:v>137.01892090000001</c:v>
                </c:pt>
                <c:pt idx="2461">
                  <c:v>137.14428710999999</c:v>
                </c:pt>
                <c:pt idx="2462">
                  <c:v>137.14428710999999</c:v>
                </c:pt>
                <c:pt idx="2463">
                  <c:v>137.26855469</c:v>
                </c:pt>
                <c:pt idx="2464">
                  <c:v>137.37744140999999</c:v>
                </c:pt>
                <c:pt idx="2465">
                  <c:v>137.48510741999999</c:v>
                </c:pt>
                <c:pt idx="2466">
                  <c:v>137.61071777000001</c:v>
                </c:pt>
                <c:pt idx="2467">
                  <c:v>137.71887207</c:v>
                </c:pt>
                <c:pt idx="2468">
                  <c:v>137.71887207</c:v>
                </c:pt>
                <c:pt idx="2469">
                  <c:v>137.84387207</c:v>
                </c:pt>
                <c:pt idx="2470">
                  <c:v>137.96069335999999</c:v>
                </c:pt>
                <c:pt idx="2471">
                  <c:v>137.96069335999999</c:v>
                </c:pt>
                <c:pt idx="2472">
                  <c:v>138.08520508000001</c:v>
                </c:pt>
                <c:pt idx="2473">
                  <c:v>138.19433594</c:v>
                </c:pt>
                <c:pt idx="2474">
                  <c:v>138.31848145000001</c:v>
                </c:pt>
                <c:pt idx="2475">
                  <c:v>138.42736815999999</c:v>
                </c:pt>
                <c:pt idx="2476">
                  <c:v>138.55212402000001</c:v>
                </c:pt>
                <c:pt idx="2477">
                  <c:v>138.55212402000001</c:v>
                </c:pt>
                <c:pt idx="2478">
                  <c:v>138.66015625</c:v>
                </c:pt>
                <c:pt idx="2479">
                  <c:v>138.78564453000001</c:v>
                </c:pt>
                <c:pt idx="2480">
                  <c:v>138.90185546999999</c:v>
                </c:pt>
                <c:pt idx="2481">
                  <c:v>138.90185546999999</c:v>
                </c:pt>
                <c:pt idx="2482">
                  <c:v>139.01074219</c:v>
                </c:pt>
                <c:pt idx="2483">
                  <c:v>139.13562012</c:v>
                </c:pt>
                <c:pt idx="2484">
                  <c:v>139.26086426000001</c:v>
                </c:pt>
                <c:pt idx="2485">
                  <c:v>139.36926270000001</c:v>
                </c:pt>
                <c:pt idx="2486">
                  <c:v>139.49365234000001</c:v>
                </c:pt>
                <c:pt idx="2487">
                  <c:v>139.49365234000001</c:v>
                </c:pt>
                <c:pt idx="2488">
                  <c:v>139.61071777000001</c:v>
                </c:pt>
                <c:pt idx="2489">
                  <c:v>139.71850585999999</c:v>
                </c:pt>
                <c:pt idx="2490">
                  <c:v>139.71850585999999</c:v>
                </c:pt>
                <c:pt idx="2491">
                  <c:v>139.84399414000001</c:v>
                </c:pt>
                <c:pt idx="2492">
                  <c:v>140.07714844</c:v>
                </c:pt>
                <c:pt idx="2493">
                  <c:v>140.07714844</c:v>
                </c:pt>
                <c:pt idx="2494">
                  <c:v>140.18579102000001</c:v>
                </c:pt>
                <c:pt idx="2495">
                  <c:v>140.31005859000001</c:v>
                </c:pt>
                <c:pt idx="2496">
                  <c:v>140.31005859000001</c:v>
                </c:pt>
                <c:pt idx="2497">
                  <c:v>140.43591309000001</c:v>
                </c:pt>
                <c:pt idx="2498">
                  <c:v>140.54345703000001</c:v>
                </c:pt>
                <c:pt idx="2499">
                  <c:v>140.65222168</c:v>
                </c:pt>
                <c:pt idx="2500">
                  <c:v>140.77722168</c:v>
                </c:pt>
                <c:pt idx="2501">
                  <c:v>140.89355469</c:v>
                </c:pt>
                <c:pt idx="2502">
                  <c:v>140.89355469</c:v>
                </c:pt>
                <c:pt idx="2503">
                  <c:v>141.01916503999999</c:v>
                </c:pt>
                <c:pt idx="2504">
                  <c:v>141.13513184000001</c:v>
                </c:pt>
                <c:pt idx="2505">
                  <c:v>141.25256347999999</c:v>
                </c:pt>
                <c:pt idx="2506">
                  <c:v>141.25256347999999</c:v>
                </c:pt>
                <c:pt idx="2507">
                  <c:v>141.36877440999999</c:v>
                </c:pt>
                <c:pt idx="2508">
                  <c:v>141.48571777000001</c:v>
                </c:pt>
                <c:pt idx="2509">
                  <c:v>141.60229491999999</c:v>
                </c:pt>
                <c:pt idx="2510">
                  <c:v>141.71875</c:v>
                </c:pt>
                <c:pt idx="2511">
                  <c:v>141.83569335999999</c:v>
                </c:pt>
                <c:pt idx="2512">
                  <c:v>141.83569335999999</c:v>
                </c:pt>
                <c:pt idx="2513">
                  <c:v>141.9519043</c:v>
                </c:pt>
                <c:pt idx="2514">
                  <c:v>142.06042479999999</c:v>
                </c:pt>
                <c:pt idx="2515">
                  <c:v>142.06042479999999</c:v>
                </c:pt>
                <c:pt idx="2516">
                  <c:v>142.18554688</c:v>
                </c:pt>
                <c:pt idx="2517">
                  <c:v>142.29382323999999</c:v>
                </c:pt>
                <c:pt idx="2518">
                  <c:v>142.41894531</c:v>
                </c:pt>
                <c:pt idx="2519">
                  <c:v>142.53515625</c:v>
                </c:pt>
                <c:pt idx="2520">
                  <c:v>142.66064453000001</c:v>
                </c:pt>
                <c:pt idx="2521">
                  <c:v>142.66064453000001</c:v>
                </c:pt>
                <c:pt idx="2522">
                  <c:v>142.77685546999999</c:v>
                </c:pt>
                <c:pt idx="2523">
                  <c:v>142.86877440999999</c:v>
                </c:pt>
                <c:pt idx="2524">
                  <c:v>142.99377440999999</c:v>
                </c:pt>
                <c:pt idx="2525">
                  <c:v>142.99377440999999</c:v>
                </c:pt>
                <c:pt idx="2526">
                  <c:v>143.10192871000001</c:v>
                </c:pt>
                <c:pt idx="2527">
                  <c:v>143.33520508000001</c:v>
                </c:pt>
                <c:pt idx="2528">
                  <c:v>143.33520508000001</c:v>
                </c:pt>
                <c:pt idx="2529">
                  <c:v>143.46057128999999</c:v>
                </c:pt>
                <c:pt idx="2530">
                  <c:v>143.57714844</c:v>
                </c:pt>
                <c:pt idx="2531">
                  <c:v>143.57714844</c:v>
                </c:pt>
                <c:pt idx="2532">
                  <c:v>143.68530272999999</c:v>
                </c:pt>
                <c:pt idx="2533">
                  <c:v>143.81066895000001</c:v>
                </c:pt>
                <c:pt idx="2534">
                  <c:v>143.92663573999999</c:v>
                </c:pt>
                <c:pt idx="2535">
                  <c:v>143.92663573999999</c:v>
                </c:pt>
                <c:pt idx="2536">
                  <c:v>144.15173340000001</c:v>
                </c:pt>
                <c:pt idx="2537">
                  <c:v>144.15173340000001</c:v>
                </c:pt>
                <c:pt idx="2538">
                  <c:v>144.27722168</c:v>
                </c:pt>
                <c:pt idx="2539">
                  <c:v>144.39367676000001</c:v>
                </c:pt>
                <c:pt idx="2540">
                  <c:v>144.51867676000001</c:v>
                </c:pt>
                <c:pt idx="2541">
                  <c:v>144.51867676000001</c:v>
                </c:pt>
                <c:pt idx="2542">
                  <c:v>144.64379883000001</c:v>
                </c:pt>
                <c:pt idx="2543">
                  <c:v>144.75170897999999</c:v>
                </c:pt>
                <c:pt idx="2544">
                  <c:v>144.75170897999999</c:v>
                </c:pt>
                <c:pt idx="2545">
                  <c:v>144.9934082</c:v>
                </c:pt>
                <c:pt idx="2546">
                  <c:v>145.11047363</c:v>
                </c:pt>
                <c:pt idx="2547">
                  <c:v>145.11047363</c:v>
                </c:pt>
                <c:pt idx="2548">
                  <c:v>145.21850585999999</c:v>
                </c:pt>
                <c:pt idx="2549">
                  <c:v>145.34350585999999</c:v>
                </c:pt>
                <c:pt idx="2550">
                  <c:v>145.34350585999999</c:v>
                </c:pt>
                <c:pt idx="2551">
                  <c:v>145.45214844</c:v>
                </c:pt>
                <c:pt idx="2552">
                  <c:v>145.58520508000001</c:v>
                </c:pt>
                <c:pt idx="2553">
                  <c:v>145.58520508000001</c:v>
                </c:pt>
                <c:pt idx="2554">
                  <c:v>145.81860352000001</c:v>
                </c:pt>
                <c:pt idx="2555">
                  <c:v>145.9440918</c:v>
                </c:pt>
                <c:pt idx="2556">
                  <c:v>145.9440918</c:v>
                </c:pt>
                <c:pt idx="2557">
                  <c:v>146.05212402000001</c:v>
                </c:pt>
                <c:pt idx="2558">
                  <c:v>146.16870116999999</c:v>
                </c:pt>
                <c:pt idx="2559">
                  <c:v>146.16870116999999</c:v>
                </c:pt>
                <c:pt idx="2560">
                  <c:v>146.28552246000001</c:v>
                </c:pt>
                <c:pt idx="2561">
                  <c:v>146.41015625</c:v>
                </c:pt>
                <c:pt idx="2562">
                  <c:v>146.52734375</c:v>
                </c:pt>
                <c:pt idx="2563">
                  <c:v>146.63537597999999</c:v>
                </c:pt>
                <c:pt idx="2564">
                  <c:v>146.76062012</c:v>
                </c:pt>
                <c:pt idx="2565">
                  <c:v>146.76062012</c:v>
                </c:pt>
                <c:pt idx="2566">
                  <c:v>146.86889647999999</c:v>
                </c:pt>
                <c:pt idx="2567">
                  <c:v>146.99389647999999</c:v>
                </c:pt>
                <c:pt idx="2568">
                  <c:v>147.10241698999999</c:v>
                </c:pt>
                <c:pt idx="2569">
                  <c:v>147.10241698999999</c:v>
                </c:pt>
                <c:pt idx="2570">
                  <c:v>147.21008301000001</c:v>
                </c:pt>
                <c:pt idx="2571">
                  <c:v>147.45202637</c:v>
                </c:pt>
                <c:pt idx="2572">
                  <c:v>147.45202637</c:v>
                </c:pt>
                <c:pt idx="2573">
                  <c:v>147.56860352000001</c:v>
                </c:pt>
                <c:pt idx="2574">
                  <c:v>147.67736815999999</c:v>
                </c:pt>
                <c:pt idx="2575">
                  <c:v>147.67736815999999</c:v>
                </c:pt>
                <c:pt idx="2576">
                  <c:v>147.78515625</c:v>
                </c:pt>
                <c:pt idx="2577">
                  <c:v>147.91918945</c:v>
                </c:pt>
                <c:pt idx="2578">
                  <c:v>148.03527832</c:v>
                </c:pt>
                <c:pt idx="2579">
                  <c:v>148.03527832</c:v>
                </c:pt>
                <c:pt idx="2580">
                  <c:v>148.27722168</c:v>
                </c:pt>
                <c:pt idx="2581">
                  <c:v>148.38525390999999</c:v>
                </c:pt>
                <c:pt idx="2582">
                  <c:v>148.38525390999999</c:v>
                </c:pt>
                <c:pt idx="2583">
                  <c:v>148.49414063</c:v>
                </c:pt>
                <c:pt idx="2584">
                  <c:v>148.61022948999999</c:v>
                </c:pt>
                <c:pt idx="2585">
                  <c:v>148.61022948999999</c:v>
                </c:pt>
                <c:pt idx="2586">
                  <c:v>148.72729491999999</c:v>
                </c:pt>
                <c:pt idx="2587">
                  <c:v>148.85217284999999</c:v>
                </c:pt>
                <c:pt idx="2588">
                  <c:v>148.96887207</c:v>
                </c:pt>
                <c:pt idx="2589">
                  <c:v>149.08569335999999</c:v>
                </c:pt>
                <c:pt idx="2590">
                  <c:v>149.20178222999999</c:v>
                </c:pt>
                <c:pt idx="2591">
                  <c:v>149.20178222999999</c:v>
                </c:pt>
                <c:pt idx="2592">
                  <c:v>149.31091309000001</c:v>
                </c:pt>
                <c:pt idx="2593">
                  <c:v>149.43505859000001</c:v>
                </c:pt>
                <c:pt idx="2594">
                  <c:v>149.54382323999999</c:v>
                </c:pt>
                <c:pt idx="2595">
                  <c:v>149.54382323999999</c:v>
                </c:pt>
                <c:pt idx="2596">
                  <c:v>149.66882323999999</c:v>
                </c:pt>
                <c:pt idx="2597">
                  <c:v>149.77685546999999</c:v>
                </c:pt>
                <c:pt idx="2598">
                  <c:v>149.90246582</c:v>
                </c:pt>
                <c:pt idx="2599">
                  <c:v>150.01843262</c:v>
                </c:pt>
                <c:pt idx="2600">
                  <c:v>150.13574219</c:v>
                </c:pt>
                <c:pt idx="2601">
                  <c:v>150.13574219</c:v>
                </c:pt>
                <c:pt idx="2602">
                  <c:v>150.25195313</c:v>
                </c:pt>
                <c:pt idx="2603">
                  <c:v>150.36877440999999</c:v>
                </c:pt>
                <c:pt idx="2604">
                  <c:v>150.36877440999999</c:v>
                </c:pt>
                <c:pt idx="2605">
                  <c:v>150.4855957</c:v>
                </c:pt>
                <c:pt idx="2606">
                  <c:v>150.71899414000001</c:v>
                </c:pt>
                <c:pt idx="2607">
                  <c:v>150.71899414000001</c:v>
                </c:pt>
                <c:pt idx="2608">
                  <c:v>150.84338378999999</c:v>
                </c:pt>
                <c:pt idx="2609">
                  <c:v>150.96044921999999</c:v>
                </c:pt>
                <c:pt idx="2610">
                  <c:v>150.96044921999999</c:v>
                </c:pt>
                <c:pt idx="2611">
                  <c:v>151.07714844</c:v>
                </c:pt>
                <c:pt idx="2612">
                  <c:v>151.19372559000001</c:v>
                </c:pt>
                <c:pt idx="2613">
                  <c:v>151.31884765999999</c:v>
                </c:pt>
                <c:pt idx="2614">
                  <c:v>151.31884765999999</c:v>
                </c:pt>
                <c:pt idx="2615">
                  <c:v>151.53576659999999</c:v>
                </c:pt>
                <c:pt idx="2616">
                  <c:v>151.53576659999999</c:v>
                </c:pt>
                <c:pt idx="2617">
                  <c:v>151.66015625</c:v>
                </c:pt>
                <c:pt idx="2618">
                  <c:v>151.76892090000001</c:v>
                </c:pt>
                <c:pt idx="2619">
                  <c:v>151.89379883000001</c:v>
                </c:pt>
                <c:pt idx="2620">
                  <c:v>151.89379883000001</c:v>
                </c:pt>
                <c:pt idx="2621">
                  <c:v>152.01000977000001</c:v>
                </c:pt>
                <c:pt idx="2622">
                  <c:v>152.11877440999999</c:v>
                </c:pt>
                <c:pt idx="2623">
                  <c:v>152.2434082</c:v>
                </c:pt>
                <c:pt idx="2624">
                  <c:v>152.35205078000001</c:v>
                </c:pt>
                <c:pt idx="2625">
                  <c:v>152.46887207</c:v>
                </c:pt>
                <c:pt idx="2626">
                  <c:v>152.46887207</c:v>
                </c:pt>
                <c:pt idx="2627">
                  <c:v>152.5769043</c:v>
                </c:pt>
                <c:pt idx="2628">
                  <c:v>152.70214844</c:v>
                </c:pt>
                <c:pt idx="2629">
                  <c:v>152.80981445</c:v>
                </c:pt>
                <c:pt idx="2630">
                  <c:v>152.80981445</c:v>
                </c:pt>
                <c:pt idx="2631">
                  <c:v>152.93542479999999</c:v>
                </c:pt>
                <c:pt idx="2632">
                  <c:v>153.05175781</c:v>
                </c:pt>
                <c:pt idx="2633">
                  <c:v>153.16052246000001</c:v>
                </c:pt>
                <c:pt idx="2634">
                  <c:v>153.28527832</c:v>
                </c:pt>
                <c:pt idx="2635">
                  <c:v>153.39355469</c:v>
                </c:pt>
                <c:pt idx="2636">
                  <c:v>153.39355469</c:v>
                </c:pt>
                <c:pt idx="2637">
                  <c:v>153.51867676000001</c:v>
                </c:pt>
                <c:pt idx="2638">
                  <c:v>153.63500977000001</c:v>
                </c:pt>
                <c:pt idx="2639">
                  <c:v>153.63500977000001</c:v>
                </c:pt>
                <c:pt idx="2640">
                  <c:v>153.86828613</c:v>
                </c:pt>
                <c:pt idx="2641">
                  <c:v>153.99377440999999</c:v>
                </c:pt>
                <c:pt idx="2642">
                  <c:v>153.99377440999999</c:v>
                </c:pt>
                <c:pt idx="2643">
                  <c:v>154.10180664000001</c:v>
                </c:pt>
                <c:pt idx="2644">
                  <c:v>154.22668457</c:v>
                </c:pt>
                <c:pt idx="2645">
                  <c:v>154.22668457</c:v>
                </c:pt>
                <c:pt idx="2646">
                  <c:v>154.33544921999999</c:v>
                </c:pt>
                <c:pt idx="2647">
                  <c:v>154.46008301000001</c:v>
                </c:pt>
                <c:pt idx="2648">
                  <c:v>154.56872559000001</c:v>
                </c:pt>
                <c:pt idx="2649">
                  <c:v>154.68518065999999</c:v>
                </c:pt>
                <c:pt idx="2650">
                  <c:v>154.81030272999999</c:v>
                </c:pt>
                <c:pt idx="2651">
                  <c:v>154.81030272999999</c:v>
                </c:pt>
                <c:pt idx="2652">
                  <c:v>154.91882323999999</c:v>
                </c:pt>
                <c:pt idx="2653">
                  <c:v>155.03466796999999</c:v>
                </c:pt>
                <c:pt idx="2654">
                  <c:v>155.15209960999999</c:v>
                </c:pt>
                <c:pt idx="2655">
                  <c:v>155.15209960999999</c:v>
                </c:pt>
                <c:pt idx="2656">
                  <c:v>155.26818847999999</c:v>
                </c:pt>
                <c:pt idx="2657">
                  <c:v>155.39379883000001</c:v>
                </c:pt>
                <c:pt idx="2658">
                  <c:v>155.50195313</c:v>
                </c:pt>
                <c:pt idx="2659">
                  <c:v>155.62670897999999</c:v>
                </c:pt>
                <c:pt idx="2660">
                  <c:v>155.7355957</c:v>
                </c:pt>
                <c:pt idx="2661">
                  <c:v>155.7355957</c:v>
                </c:pt>
                <c:pt idx="2662">
                  <c:v>155.86010741999999</c:v>
                </c:pt>
                <c:pt idx="2663">
                  <c:v>155.97753906</c:v>
                </c:pt>
                <c:pt idx="2664">
                  <c:v>155.97753906</c:v>
                </c:pt>
                <c:pt idx="2665">
                  <c:v>156.09338378999999</c:v>
                </c:pt>
                <c:pt idx="2666">
                  <c:v>156.33532715000001</c:v>
                </c:pt>
                <c:pt idx="2667">
                  <c:v>156.33532715000001</c:v>
                </c:pt>
                <c:pt idx="2668">
                  <c:v>156.4519043</c:v>
                </c:pt>
                <c:pt idx="2669">
                  <c:v>156.56066895000001</c:v>
                </c:pt>
                <c:pt idx="2670">
                  <c:v>156.56066895000001</c:v>
                </c:pt>
                <c:pt idx="2671">
                  <c:v>156.68518065999999</c:v>
                </c:pt>
                <c:pt idx="2672">
                  <c:v>156.80236815999999</c:v>
                </c:pt>
                <c:pt idx="2673">
                  <c:v>156.91857909999999</c:v>
                </c:pt>
                <c:pt idx="2674">
                  <c:v>156.91857909999999</c:v>
                </c:pt>
                <c:pt idx="2675">
                  <c:v>157.15234375</c:v>
                </c:pt>
                <c:pt idx="2676">
                  <c:v>157.15234375</c:v>
                </c:pt>
                <c:pt idx="2677">
                  <c:v>157.26831055</c:v>
                </c:pt>
                <c:pt idx="2678">
                  <c:v>157.38574219</c:v>
                </c:pt>
                <c:pt idx="2679">
                  <c:v>157.4934082</c:v>
                </c:pt>
                <c:pt idx="2680">
                  <c:v>157.4934082</c:v>
                </c:pt>
                <c:pt idx="2681">
                  <c:v>157.61889647999999</c:v>
                </c:pt>
                <c:pt idx="2682">
                  <c:v>157.72717284999999</c:v>
                </c:pt>
                <c:pt idx="2683">
                  <c:v>157.83532715000001</c:v>
                </c:pt>
                <c:pt idx="2684">
                  <c:v>157.94396972999999</c:v>
                </c:pt>
                <c:pt idx="2685">
                  <c:v>158.06030272999999</c:v>
                </c:pt>
                <c:pt idx="2686">
                  <c:v>158.06030272999999</c:v>
                </c:pt>
                <c:pt idx="2687">
                  <c:v>158.17724609000001</c:v>
                </c:pt>
                <c:pt idx="2688">
                  <c:v>158.29394531</c:v>
                </c:pt>
                <c:pt idx="2689">
                  <c:v>158.41027832</c:v>
                </c:pt>
                <c:pt idx="2690">
                  <c:v>158.41027832</c:v>
                </c:pt>
                <c:pt idx="2691">
                  <c:v>158.53564453000001</c:v>
                </c:pt>
                <c:pt idx="2692">
                  <c:v>158.64343262</c:v>
                </c:pt>
                <c:pt idx="2693">
                  <c:v>158.76904296999999</c:v>
                </c:pt>
                <c:pt idx="2694">
                  <c:v>158.87695313</c:v>
                </c:pt>
                <c:pt idx="2695">
                  <c:v>158.99389647999999</c:v>
                </c:pt>
                <c:pt idx="2696">
                  <c:v>158.99389647999999</c:v>
                </c:pt>
                <c:pt idx="2697">
                  <c:v>159.11877440999999</c:v>
                </c:pt>
                <c:pt idx="2698">
                  <c:v>159.24365234000001</c:v>
                </c:pt>
                <c:pt idx="2699">
                  <c:v>159.24365234000001</c:v>
                </c:pt>
                <c:pt idx="2700">
                  <c:v>159.35253906</c:v>
                </c:pt>
                <c:pt idx="2701">
                  <c:v>159.59399414000001</c:v>
                </c:pt>
                <c:pt idx="2702">
                  <c:v>159.59399414000001</c:v>
                </c:pt>
                <c:pt idx="2703">
                  <c:v>159.71838378999999</c:v>
                </c:pt>
                <c:pt idx="2704">
                  <c:v>159.81884765999999</c:v>
                </c:pt>
                <c:pt idx="2705">
                  <c:v>159.81884765999999</c:v>
                </c:pt>
                <c:pt idx="2706">
                  <c:v>159.94384765999999</c:v>
                </c:pt>
                <c:pt idx="2707">
                  <c:v>160.06030272999999</c:v>
                </c:pt>
                <c:pt idx="2708">
                  <c:v>160.18566895000001</c:v>
                </c:pt>
                <c:pt idx="2709">
                  <c:v>160.29345703000001</c:v>
                </c:pt>
                <c:pt idx="2710">
                  <c:v>160.41906738</c:v>
                </c:pt>
                <c:pt idx="2711">
                  <c:v>160.41906738</c:v>
                </c:pt>
                <c:pt idx="2712">
                  <c:v>160.52697753999999</c:v>
                </c:pt>
                <c:pt idx="2713">
                  <c:v>160.65222168</c:v>
                </c:pt>
                <c:pt idx="2714">
                  <c:v>160.76879883000001</c:v>
                </c:pt>
                <c:pt idx="2715">
                  <c:v>160.76879883000001</c:v>
                </c:pt>
                <c:pt idx="2716">
                  <c:v>160.87683104999999</c:v>
                </c:pt>
                <c:pt idx="2717">
                  <c:v>160.98571777000001</c:v>
                </c:pt>
                <c:pt idx="2718">
                  <c:v>161.11035156</c:v>
                </c:pt>
                <c:pt idx="2719">
                  <c:v>161.2355957</c:v>
                </c:pt>
                <c:pt idx="2720">
                  <c:v>161.2355957</c:v>
                </c:pt>
                <c:pt idx="2721">
                  <c:v>161.36047363</c:v>
                </c:pt>
                <c:pt idx="2722">
                  <c:v>161.47717284999999</c:v>
                </c:pt>
                <c:pt idx="2723">
                  <c:v>161.60217284999999</c:v>
                </c:pt>
                <c:pt idx="2724">
                  <c:v>161.60217284999999</c:v>
                </c:pt>
                <c:pt idx="2725">
                  <c:v>161.71008301000001</c:v>
                </c:pt>
                <c:pt idx="2726">
                  <c:v>161.83544921999999</c:v>
                </c:pt>
                <c:pt idx="2727">
                  <c:v>161.94360352000001</c:v>
                </c:pt>
                <c:pt idx="2728">
                  <c:v>162.06030272999999</c:v>
                </c:pt>
                <c:pt idx="2729">
                  <c:v>162.17700195</c:v>
                </c:pt>
                <c:pt idx="2730">
                  <c:v>162.17700195</c:v>
                </c:pt>
                <c:pt idx="2731">
                  <c:v>162.28527832</c:v>
                </c:pt>
                <c:pt idx="2732">
                  <c:v>162.41040039000001</c:v>
                </c:pt>
                <c:pt idx="2733">
                  <c:v>162.52685546999999</c:v>
                </c:pt>
                <c:pt idx="2734">
                  <c:v>162.52685546999999</c:v>
                </c:pt>
                <c:pt idx="2735">
                  <c:v>162.76000977000001</c:v>
                </c:pt>
                <c:pt idx="2736">
                  <c:v>162.76000977000001</c:v>
                </c:pt>
                <c:pt idx="2737">
                  <c:v>162.86865234000001</c:v>
                </c:pt>
                <c:pt idx="2738">
                  <c:v>162.9934082</c:v>
                </c:pt>
                <c:pt idx="2739">
                  <c:v>163.11022948999999</c:v>
                </c:pt>
                <c:pt idx="2740">
                  <c:v>163.11022948999999</c:v>
                </c:pt>
                <c:pt idx="2741">
                  <c:v>163.22692871000001</c:v>
                </c:pt>
                <c:pt idx="2742">
                  <c:v>163.34338378999999</c:v>
                </c:pt>
                <c:pt idx="2743">
                  <c:v>163.34338378999999</c:v>
                </c:pt>
                <c:pt idx="2744">
                  <c:v>163.5769043</c:v>
                </c:pt>
                <c:pt idx="2745">
                  <c:v>163.68518065999999</c:v>
                </c:pt>
                <c:pt idx="2746">
                  <c:v>163.68518065999999</c:v>
                </c:pt>
                <c:pt idx="2747">
                  <c:v>163.81042479999999</c:v>
                </c:pt>
                <c:pt idx="2748">
                  <c:v>163.92651366999999</c:v>
                </c:pt>
                <c:pt idx="2749">
                  <c:v>163.92651366999999</c:v>
                </c:pt>
                <c:pt idx="2750">
                  <c:v>164.04394531</c:v>
                </c:pt>
                <c:pt idx="2751">
                  <c:v>164.15161133000001</c:v>
                </c:pt>
                <c:pt idx="2752">
                  <c:v>164.27709960999999</c:v>
                </c:pt>
                <c:pt idx="2753">
                  <c:v>164.27709960999999</c:v>
                </c:pt>
                <c:pt idx="2754">
                  <c:v>164.51025390999999</c:v>
                </c:pt>
                <c:pt idx="2755">
                  <c:v>164.51025390999999</c:v>
                </c:pt>
                <c:pt idx="2756">
                  <c:v>164.62707520000001</c:v>
                </c:pt>
                <c:pt idx="2757">
                  <c:v>164.74316406</c:v>
                </c:pt>
                <c:pt idx="2758">
                  <c:v>164.86071777000001</c:v>
                </c:pt>
                <c:pt idx="2759">
                  <c:v>164.86071777000001</c:v>
                </c:pt>
                <c:pt idx="2760">
                  <c:v>164.96850585999999</c:v>
                </c:pt>
                <c:pt idx="2761">
                  <c:v>165.09375</c:v>
                </c:pt>
                <c:pt idx="2762">
                  <c:v>165.09375</c:v>
                </c:pt>
                <c:pt idx="2763">
                  <c:v>165.31811522999999</c:v>
                </c:pt>
                <c:pt idx="2764">
                  <c:v>165.44396972999999</c:v>
                </c:pt>
                <c:pt idx="2765">
                  <c:v>165.44396972999999</c:v>
                </c:pt>
                <c:pt idx="2766">
                  <c:v>165.56005859000001</c:v>
                </c:pt>
                <c:pt idx="2767">
                  <c:v>165.67736815999999</c:v>
                </c:pt>
                <c:pt idx="2768">
                  <c:v>165.78540039000001</c:v>
                </c:pt>
                <c:pt idx="2769">
                  <c:v>165.78540039000001</c:v>
                </c:pt>
                <c:pt idx="2770">
                  <c:v>165.91040039000001</c:v>
                </c:pt>
                <c:pt idx="2771">
                  <c:v>166.02746582</c:v>
                </c:pt>
                <c:pt idx="2772">
                  <c:v>166.15161133000001</c:v>
                </c:pt>
                <c:pt idx="2773">
                  <c:v>166.26904296999999</c:v>
                </c:pt>
                <c:pt idx="2774">
                  <c:v>166.26904296999999</c:v>
                </c:pt>
                <c:pt idx="2775">
                  <c:v>166.38500977000001</c:v>
                </c:pt>
                <c:pt idx="2776">
                  <c:v>166.49389647999999</c:v>
                </c:pt>
                <c:pt idx="2777">
                  <c:v>166.61889647999999</c:v>
                </c:pt>
                <c:pt idx="2778">
                  <c:v>166.61889647999999</c:v>
                </c:pt>
                <c:pt idx="2779">
                  <c:v>166.72692871000001</c:v>
                </c:pt>
                <c:pt idx="2780">
                  <c:v>166.85241698999999</c:v>
                </c:pt>
                <c:pt idx="2781">
                  <c:v>166.96838378999999</c:v>
                </c:pt>
                <c:pt idx="2782">
                  <c:v>167.08581543</c:v>
                </c:pt>
                <c:pt idx="2783">
                  <c:v>167.20178222999999</c:v>
                </c:pt>
                <c:pt idx="2784">
                  <c:v>167.20178222999999</c:v>
                </c:pt>
                <c:pt idx="2785">
                  <c:v>167.31884765999999</c:v>
                </c:pt>
                <c:pt idx="2786">
                  <c:v>167.43554688</c:v>
                </c:pt>
                <c:pt idx="2787">
                  <c:v>167.43554688</c:v>
                </c:pt>
                <c:pt idx="2788">
                  <c:v>167.56005859000001</c:v>
                </c:pt>
                <c:pt idx="2789">
                  <c:v>167.77697753999999</c:v>
                </c:pt>
                <c:pt idx="2790">
                  <c:v>167.77697753999999</c:v>
                </c:pt>
                <c:pt idx="2791">
                  <c:v>167.90222168</c:v>
                </c:pt>
                <c:pt idx="2792">
                  <c:v>168.02709960999999</c:v>
                </c:pt>
                <c:pt idx="2793">
                  <c:v>168.13537597999999</c:v>
                </c:pt>
                <c:pt idx="2794">
                  <c:v>168.13537597999999</c:v>
                </c:pt>
                <c:pt idx="2795">
                  <c:v>168.24426270000001</c:v>
                </c:pt>
                <c:pt idx="2796">
                  <c:v>168.36828613</c:v>
                </c:pt>
                <c:pt idx="2797">
                  <c:v>168.36828613</c:v>
                </c:pt>
                <c:pt idx="2798">
                  <c:v>168.60180664000001</c:v>
                </c:pt>
                <c:pt idx="2799">
                  <c:v>168.71875</c:v>
                </c:pt>
                <c:pt idx="2800">
                  <c:v>168.71875</c:v>
                </c:pt>
                <c:pt idx="2801">
                  <c:v>168.84387207</c:v>
                </c:pt>
                <c:pt idx="2802">
                  <c:v>168.95214844</c:v>
                </c:pt>
                <c:pt idx="2803">
                  <c:v>168.95214844</c:v>
                </c:pt>
                <c:pt idx="2804">
                  <c:v>169.06042479999999</c:v>
                </c:pt>
                <c:pt idx="2805">
                  <c:v>169.18518065999999</c:v>
                </c:pt>
                <c:pt idx="2806">
                  <c:v>169.29382323999999</c:v>
                </c:pt>
                <c:pt idx="2807">
                  <c:v>169.41870116999999</c:v>
                </c:pt>
                <c:pt idx="2808">
                  <c:v>169.52697753999999</c:v>
                </c:pt>
                <c:pt idx="2809">
                  <c:v>169.52697753999999</c:v>
                </c:pt>
                <c:pt idx="2810">
                  <c:v>169.65209960999999</c:v>
                </c:pt>
                <c:pt idx="2811">
                  <c:v>169.76843262</c:v>
                </c:pt>
                <c:pt idx="2812">
                  <c:v>169.87731934000001</c:v>
                </c:pt>
                <c:pt idx="2813">
                  <c:v>169.87731934000001</c:v>
                </c:pt>
                <c:pt idx="2814">
                  <c:v>170.11071777000001</c:v>
                </c:pt>
                <c:pt idx="2815">
                  <c:v>170.11071777000001</c:v>
                </c:pt>
                <c:pt idx="2816">
                  <c:v>170.23535156</c:v>
                </c:pt>
                <c:pt idx="2817">
                  <c:v>170.36035156</c:v>
                </c:pt>
                <c:pt idx="2818">
                  <c:v>170.46899414000001</c:v>
                </c:pt>
                <c:pt idx="2819">
                  <c:v>170.46899414000001</c:v>
                </c:pt>
                <c:pt idx="2820">
                  <c:v>170.58496094</c:v>
                </c:pt>
                <c:pt idx="2821">
                  <c:v>170.70239258000001</c:v>
                </c:pt>
                <c:pt idx="2822">
                  <c:v>170.70239258000001</c:v>
                </c:pt>
                <c:pt idx="2823">
                  <c:v>170.93554688</c:v>
                </c:pt>
                <c:pt idx="2824">
                  <c:v>171.05200195</c:v>
                </c:pt>
                <c:pt idx="2825">
                  <c:v>171.05200195</c:v>
                </c:pt>
                <c:pt idx="2826">
                  <c:v>171.17700195</c:v>
                </c:pt>
                <c:pt idx="2827">
                  <c:v>171.29370116999999</c:v>
                </c:pt>
                <c:pt idx="2828">
                  <c:v>171.41015625</c:v>
                </c:pt>
                <c:pt idx="2829">
                  <c:v>171.41015625</c:v>
                </c:pt>
                <c:pt idx="2830">
                  <c:v>171.50231934000001</c:v>
                </c:pt>
                <c:pt idx="2831">
                  <c:v>171.61865234000001</c:v>
                </c:pt>
                <c:pt idx="2832">
                  <c:v>171.73510741999999</c:v>
                </c:pt>
                <c:pt idx="2833">
                  <c:v>171.86047363</c:v>
                </c:pt>
                <c:pt idx="2834">
                  <c:v>171.96813965000001</c:v>
                </c:pt>
                <c:pt idx="2835">
                  <c:v>171.96813965000001</c:v>
                </c:pt>
                <c:pt idx="2836">
                  <c:v>172.09399414000001</c:v>
                </c:pt>
                <c:pt idx="2837">
                  <c:v>172.20166015999999</c:v>
                </c:pt>
                <c:pt idx="2838">
                  <c:v>172.20166015999999</c:v>
                </c:pt>
                <c:pt idx="2839">
                  <c:v>172.32714844</c:v>
                </c:pt>
                <c:pt idx="2840">
                  <c:v>172.44335938</c:v>
                </c:pt>
                <c:pt idx="2841">
                  <c:v>172.55175781</c:v>
                </c:pt>
                <c:pt idx="2842">
                  <c:v>172.67712402000001</c:v>
                </c:pt>
                <c:pt idx="2843">
                  <c:v>172.78491210999999</c:v>
                </c:pt>
                <c:pt idx="2844">
                  <c:v>172.78491210999999</c:v>
                </c:pt>
                <c:pt idx="2845">
                  <c:v>172.91052246000001</c:v>
                </c:pt>
                <c:pt idx="2846">
                  <c:v>173.02673340000001</c:v>
                </c:pt>
                <c:pt idx="2847">
                  <c:v>173.15222168</c:v>
                </c:pt>
                <c:pt idx="2848">
                  <c:v>173.15222168</c:v>
                </c:pt>
                <c:pt idx="2849">
                  <c:v>173.26025390999999</c:v>
                </c:pt>
                <c:pt idx="2850">
                  <c:v>173.38500977000001</c:v>
                </c:pt>
                <c:pt idx="2851">
                  <c:v>173.51037597999999</c:v>
                </c:pt>
                <c:pt idx="2852">
                  <c:v>173.61816406</c:v>
                </c:pt>
                <c:pt idx="2853">
                  <c:v>173.72717284999999</c:v>
                </c:pt>
                <c:pt idx="2854">
                  <c:v>173.72717284999999</c:v>
                </c:pt>
                <c:pt idx="2855">
                  <c:v>173.85205078000001</c:v>
                </c:pt>
                <c:pt idx="2856">
                  <c:v>173.95996094</c:v>
                </c:pt>
                <c:pt idx="2857">
                  <c:v>173.95996094</c:v>
                </c:pt>
                <c:pt idx="2858">
                  <c:v>174.19287109000001</c:v>
                </c:pt>
                <c:pt idx="2859">
                  <c:v>174.31896972999999</c:v>
                </c:pt>
                <c:pt idx="2860">
                  <c:v>174.31896972999999</c:v>
                </c:pt>
                <c:pt idx="2861">
                  <c:v>174.43493652000001</c:v>
                </c:pt>
                <c:pt idx="2862">
                  <c:v>174.54370116999999</c:v>
                </c:pt>
                <c:pt idx="2863">
                  <c:v>174.66015625</c:v>
                </c:pt>
                <c:pt idx="2864">
                  <c:v>174.66015625</c:v>
                </c:pt>
                <c:pt idx="2865">
                  <c:v>174.77673340000001</c:v>
                </c:pt>
                <c:pt idx="2866">
                  <c:v>174.90234375</c:v>
                </c:pt>
                <c:pt idx="2867">
                  <c:v>175.01000977000001</c:v>
                </c:pt>
                <c:pt idx="2868">
                  <c:v>175.14392090000001</c:v>
                </c:pt>
                <c:pt idx="2869">
                  <c:v>175.14392090000001</c:v>
                </c:pt>
                <c:pt idx="2870">
                  <c:v>175.25170897999999</c:v>
                </c:pt>
                <c:pt idx="2871">
                  <c:v>175.37707520000001</c:v>
                </c:pt>
                <c:pt idx="2872">
                  <c:v>175.4855957</c:v>
                </c:pt>
                <c:pt idx="2873">
                  <c:v>175.4855957</c:v>
                </c:pt>
                <c:pt idx="2874">
                  <c:v>175.60998534999999</c:v>
                </c:pt>
                <c:pt idx="2875">
                  <c:v>175.71887207</c:v>
                </c:pt>
                <c:pt idx="2876">
                  <c:v>175.84362793</c:v>
                </c:pt>
                <c:pt idx="2877">
                  <c:v>175.96057128999999</c:v>
                </c:pt>
                <c:pt idx="2878">
                  <c:v>176.06884765999999</c:v>
                </c:pt>
                <c:pt idx="2879">
                  <c:v>176.06884765999999</c:v>
                </c:pt>
                <c:pt idx="2880">
                  <c:v>176.17687988</c:v>
                </c:pt>
                <c:pt idx="2881">
                  <c:v>176.30236815999999</c:v>
                </c:pt>
                <c:pt idx="2882">
                  <c:v>176.30236815999999</c:v>
                </c:pt>
                <c:pt idx="2883">
                  <c:v>176.42675781</c:v>
                </c:pt>
                <c:pt idx="2884">
                  <c:v>176.66015625</c:v>
                </c:pt>
                <c:pt idx="2885">
                  <c:v>176.66015625</c:v>
                </c:pt>
                <c:pt idx="2886">
                  <c:v>176.77722168</c:v>
                </c:pt>
                <c:pt idx="2887">
                  <c:v>176.90222168</c:v>
                </c:pt>
                <c:pt idx="2888">
                  <c:v>176.90222168</c:v>
                </c:pt>
                <c:pt idx="2889">
                  <c:v>177.01867676000001</c:v>
                </c:pt>
                <c:pt idx="2890">
                  <c:v>177.13586426000001</c:v>
                </c:pt>
                <c:pt idx="2891">
                  <c:v>177.24328613</c:v>
                </c:pt>
                <c:pt idx="2892">
                  <c:v>177.36901854999999</c:v>
                </c:pt>
                <c:pt idx="2893">
                  <c:v>177.48522948999999</c:v>
                </c:pt>
                <c:pt idx="2894">
                  <c:v>177.48522948999999</c:v>
                </c:pt>
                <c:pt idx="2895">
                  <c:v>177.59375</c:v>
                </c:pt>
                <c:pt idx="2896">
                  <c:v>177.71887207</c:v>
                </c:pt>
                <c:pt idx="2897">
                  <c:v>177.84375</c:v>
                </c:pt>
                <c:pt idx="2898">
                  <c:v>177.84375</c:v>
                </c:pt>
                <c:pt idx="2899">
                  <c:v>177.95214844</c:v>
                </c:pt>
                <c:pt idx="2900">
                  <c:v>178.0769043</c:v>
                </c:pt>
                <c:pt idx="2901">
                  <c:v>178.1940918</c:v>
                </c:pt>
                <c:pt idx="2902">
                  <c:v>178.30212402000001</c:v>
                </c:pt>
                <c:pt idx="2903">
                  <c:v>178.42712402000001</c:v>
                </c:pt>
                <c:pt idx="2904">
                  <c:v>178.42712402000001</c:v>
                </c:pt>
                <c:pt idx="2905">
                  <c:v>178.55212402000001</c:v>
                </c:pt>
                <c:pt idx="2906">
                  <c:v>178.66015625</c:v>
                </c:pt>
                <c:pt idx="2907">
                  <c:v>178.66015625</c:v>
                </c:pt>
                <c:pt idx="2908">
                  <c:v>178.78552246000001</c:v>
                </c:pt>
                <c:pt idx="2909">
                  <c:v>178.89367676000001</c:v>
                </c:pt>
                <c:pt idx="2910">
                  <c:v>179.01879883000001</c:v>
                </c:pt>
                <c:pt idx="2911">
                  <c:v>179.13549805</c:v>
                </c:pt>
                <c:pt idx="2912">
                  <c:v>179.25219727000001</c:v>
                </c:pt>
                <c:pt idx="2913">
                  <c:v>179.25219727000001</c:v>
                </c:pt>
                <c:pt idx="2914">
                  <c:v>179.36901854999999</c:v>
                </c:pt>
                <c:pt idx="2915">
                  <c:v>179.47668457</c:v>
                </c:pt>
                <c:pt idx="2916">
                  <c:v>179.60217284999999</c:v>
                </c:pt>
                <c:pt idx="2917">
                  <c:v>179.60217284999999</c:v>
                </c:pt>
                <c:pt idx="2918">
                  <c:v>179.72680664000001</c:v>
                </c:pt>
                <c:pt idx="2919">
                  <c:v>179.83544921999999</c:v>
                </c:pt>
                <c:pt idx="2920">
                  <c:v>179.96057128999999</c:v>
                </c:pt>
                <c:pt idx="2921">
                  <c:v>180.07714844</c:v>
                </c:pt>
                <c:pt idx="2922">
                  <c:v>180.07714844</c:v>
                </c:pt>
                <c:pt idx="2923">
                  <c:v>180.18554688</c:v>
                </c:pt>
                <c:pt idx="2924">
                  <c:v>180.31018065999999</c:v>
                </c:pt>
                <c:pt idx="2925">
                  <c:v>180.41906738</c:v>
                </c:pt>
                <c:pt idx="2926">
                  <c:v>180.41906738</c:v>
                </c:pt>
                <c:pt idx="2927">
                  <c:v>180.65222168</c:v>
                </c:pt>
                <c:pt idx="2928">
                  <c:v>180.65222168</c:v>
                </c:pt>
                <c:pt idx="2929">
                  <c:v>180.77697753999999</c:v>
                </c:pt>
                <c:pt idx="2930">
                  <c:v>180.89355469</c:v>
                </c:pt>
                <c:pt idx="2931">
                  <c:v>181.01904296999999</c:v>
                </c:pt>
                <c:pt idx="2932">
                  <c:v>181.01904296999999</c:v>
                </c:pt>
                <c:pt idx="2933">
                  <c:v>181.12695313</c:v>
                </c:pt>
                <c:pt idx="2934">
                  <c:v>181.25231934000001</c:v>
                </c:pt>
                <c:pt idx="2935">
                  <c:v>181.25231934000001</c:v>
                </c:pt>
                <c:pt idx="2936">
                  <c:v>181.36035156</c:v>
                </c:pt>
                <c:pt idx="2937">
                  <c:v>181.60205078000001</c:v>
                </c:pt>
                <c:pt idx="2938">
                  <c:v>181.60205078000001</c:v>
                </c:pt>
                <c:pt idx="2939">
                  <c:v>181.71008301000001</c:v>
                </c:pt>
                <c:pt idx="2940">
                  <c:v>181.82714844</c:v>
                </c:pt>
                <c:pt idx="2941">
                  <c:v>181.95166015999999</c:v>
                </c:pt>
                <c:pt idx="2942">
                  <c:v>181.95166015999999</c:v>
                </c:pt>
                <c:pt idx="2943">
                  <c:v>182.06860352000001</c:v>
                </c:pt>
                <c:pt idx="2944">
                  <c:v>182.17687988</c:v>
                </c:pt>
                <c:pt idx="2945">
                  <c:v>182.17687988</c:v>
                </c:pt>
                <c:pt idx="2946">
                  <c:v>182.41040039000001</c:v>
                </c:pt>
                <c:pt idx="2947">
                  <c:v>182.41040039000001</c:v>
                </c:pt>
                <c:pt idx="2948">
                  <c:v>182.53491210999999</c:v>
                </c:pt>
                <c:pt idx="2949">
                  <c:v>182.65222168</c:v>
                </c:pt>
                <c:pt idx="2950">
                  <c:v>182.77648926000001</c:v>
                </c:pt>
                <c:pt idx="2951">
                  <c:v>182.77648926000001</c:v>
                </c:pt>
                <c:pt idx="2952">
                  <c:v>182.88537597999999</c:v>
                </c:pt>
                <c:pt idx="2953">
                  <c:v>183.01013184000001</c:v>
                </c:pt>
                <c:pt idx="2954">
                  <c:v>183.12670897999999</c:v>
                </c:pt>
                <c:pt idx="2955">
                  <c:v>183.23535156</c:v>
                </c:pt>
                <c:pt idx="2956">
                  <c:v>183.35974121000001</c:v>
                </c:pt>
                <c:pt idx="2957">
                  <c:v>183.35974121000001</c:v>
                </c:pt>
                <c:pt idx="2958">
                  <c:v>183.48535156</c:v>
                </c:pt>
                <c:pt idx="2959">
                  <c:v>183.59313965000001</c:v>
                </c:pt>
                <c:pt idx="2960">
                  <c:v>183.59313965000001</c:v>
                </c:pt>
                <c:pt idx="2961">
                  <c:v>183.71887207</c:v>
                </c:pt>
                <c:pt idx="2962">
                  <c:v>183.82702637</c:v>
                </c:pt>
                <c:pt idx="2963">
                  <c:v>183.9519043</c:v>
                </c:pt>
                <c:pt idx="2964">
                  <c:v>184.06042479999999</c:v>
                </c:pt>
                <c:pt idx="2965">
                  <c:v>184.19311522999999</c:v>
                </c:pt>
                <c:pt idx="2966">
                  <c:v>184.19311522999999</c:v>
                </c:pt>
                <c:pt idx="2967">
                  <c:v>184.30212402000001</c:v>
                </c:pt>
                <c:pt idx="2968">
                  <c:v>184.42663573999999</c:v>
                </c:pt>
                <c:pt idx="2969">
                  <c:v>184.54394531</c:v>
                </c:pt>
                <c:pt idx="2970">
                  <c:v>184.54394531</c:v>
                </c:pt>
                <c:pt idx="2971">
                  <c:v>184.65185546999999</c:v>
                </c:pt>
                <c:pt idx="2972">
                  <c:v>184.76831055</c:v>
                </c:pt>
                <c:pt idx="2973">
                  <c:v>184.89392090000001</c:v>
                </c:pt>
                <c:pt idx="2974">
                  <c:v>185.00146484000001</c:v>
                </c:pt>
                <c:pt idx="2975">
                  <c:v>185.11877440999999</c:v>
                </c:pt>
                <c:pt idx="2976">
                  <c:v>185.11877440999999</c:v>
                </c:pt>
                <c:pt idx="2977">
                  <c:v>185.2434082</c:v>
                </c:pt>
                <c:pt idx="2978">
                  <c:v>185.35168457</c:v>
                </c:pt>
                <c:pt idx="2979">
                  <c:v>185.47717284999999</c:v>
                </c:pt>
                <c:pt idx="2980">
                  <c:v>185.47717284999999</c:v>
                </c:pt>
                <c:pt idx="2981">
                  <c:v>185.58496094</c:v>
                </c:pt>
                <c:pt idx="2982">
                  <c:v>185.69396972999999</c:v>
                </c:pt>
                <c:pt idx="2983">
                  <c:v>185.81835938</c:v>
                </c:pt>
                <c:pt idx="2984">
                  <c:v>185.9440918</c:v>
                </c:pt>
                <c:pt idx="2985">
                  <c:v>186.05212402000001</c:v>
                </c:pt>
                <c:pt idx="2986">
                  <c:v>186.05212402000001</c:v>
                </c:pt>
                <c:pt idx="2987">
                  <c:v>186.17687988</c:v>
                </c:pt>
                <c:pt idx="2988">
                  <c:v>186.29394531</c:v>
                </c:pt>
                <c:pt idx="2989">
                  <c:v>186.29394531</c:v>
                </c:pt>
                <c:pt idx="2990">
                  <c:v>186.52734375</c:v>
                </c:pt>
                <c:pt idx="2991">
                  <c:v>186.64355469</c:v>
                </c:pt>
                <c:pt idx="2992">
                  <c:v>186.64355469</c:v>
                </c:pt>
                <c:pt idx="2993">
                  <c:v>186.76049805</c:v>
                </c:pt>
                <c:pt idx="2994">
                  <c:v>186.87707520000001</c:v>
                </c:pt>
                <c:pt idx="2995">
                  <c:v>186.87707520000001</c:v>
                </c:pt>
                <c:pt idx="2996">
                  <c:v>186.98510741999999</c:v>
                </c:pt>
                <c:pt idx="2997">
                  <c:v>187.11071777000001</c:v>
                </c:pt>
                <c:pt idx="2998">
                  <c:v>187.23498534999999</c:v>
                </c:pt>
                <c:pt idx="2999">
                  <c:v>187.34387207</c:v>
                </c:pt>
                <c:pt idx="3000">
                  <c:v>187.46044921999999</c:v>
                </c:pt>
                <c:pt idx="3001">
                  <c:v>187.46044921999999</c:v>
                </c:pt>
                <c:pt idx="3002">
                  <c:v>187.56835938</c:v>
                </c:pt>
                <c:pt idx="3003">
                  <c:v>187.68579102000001</c:v>
                </c:pt>
                <c:pt idx="3004">
                  <c:v>187.81005859000001</c:v>
                </c:pt>
                <c:pt idx="3005">
                  <c:v>187.81005859000001</c:v>
                </c:pt>
                <c:pt idx="3006">
                  <c:v>187.92736815999999</c:v>
                </c:pt>
                <c:pt idx="3007">
                  <c:v>188.03540039000001</c:v>
                </c:pt>
                <c:pt idx="3008">
                  <c:v>188.16064453000001</c:v>
                </c:pt>
                <c:pt idx="3009">
                  <c:v>188.27722168</c:v>
                </c:pt>
                <c:pt idx="3010">
                  <c:v>188.39355469</c:v>
                </c:pt>
                <c:pt idx="3011">
                  <c:v>188.39355469</c:v>
                </c:pt>
                <c:pt idx="3012">
                  <c:v>188.50219727000001</c:v>
                </c:pt>
                <c:pt idx="3013">
                  <c:v>188.62683104999999</c:v>
                </c:pt>
                <c:pt idx="3014">
                  <c:v>188.62683104999999</c:v>
                </c:pt>
                <c:pt idx="3015">
                  <c:v>188.74377440999999</c:v>
                </c:pt>
                <c:pt idx="3016">
                  <c:v>188.9855957</c:v>
                </c:pt>
                <c:pt idx="3017">
                  <c:v>188.9855957</c:v>
                </c:pt>
                <c:pt idx="3018">
                  <c:v>189.09387207</c:v>
                </c:pt>
                <c:pt idx="3019">
                  <c:v>189.21875</c:v>
                </c:pt>
                <c:pt idx="3020">
                  <c:v>189.21875</c:v>
                </c:pt>
                <c:pt idx="3021">
                  <c:v>189.34411621000001</c:v>
                </c:pt>
                <c:pt idx="3022">
                  <c:v>189.4519043</c:v>
                </c:pt>
                <c:pt idx="3023">
                  <c:v>189.56054688</c:v>
                </c:pt>
                <c:pt idx="3024">
                  <c:v>189.56054688</c:v>
                </c:pt>
                <c:pt idx="3025">
                  <c:v>189.80187988</c:v>
                </c:pt>
                <c:pt idx="3026">
                  <c:v>189.80187988</c:v>
                </c:pt>
                <c:pt idx="3027">
                  <c:v>189.91064453000001</c:v>
                </c:pt>
                <c:pt idx="3028">
                  <c:v>190.03515625</c:v>
                </c:pt>
                <c:pt idx="3029">
                  <c:v>190.14404296999999</c:v>
                </c:pt>
                <c:pt idx="3030">
                  <c:v>190.14404296999999</c:v>
                </c:pt>
                <c:pt idx="3031">
                  <c:v>190.26843262</c:v>
                </c:pt>
                <c:pt idx="3032">
                  <c:v>190.37731934000001</c:v>
                </c:pt>
                <c:pt idx="3033">
                  <c:v>190.37731934000001</c:v>
                </c:pt>
                <c:pt idx="3034">
                  <c:v>190.66052246000001</c:v>
                </c:pt>
                <c:pt idx="3035">
                  <c:v>190.66052246000001</c:v>
                </c:pt>
                <c:pt idx="3036">
                  <c:v>190.76879883000001</c:v>
                </c:pt>
                <c:pt idx="3037">
                  <c:v>190.89343262</c:v>
                </c:pt>
                <c:pt idx="3038">
                  <c:v>190.89343262</c:v>
                </c:pt>
                <c:pt idx="3039">
                  <c:v>191.01062012</c:v>
                </c:pt>
                <c:pt idx="3040">
                  <c:v>191.11853027000001</c:v>
                </c:pt>
                <c:pt idx="3041">
                  <c:v>191.24377440999999</c:v>
                </c:pt>
                <c:pt idx="3042">
                  <c:v>191.24377440999999</c:v>
                </c:pt>
                <c:pt idx="3043">
                  <c:v>191.36035156</c:v>
                </c:pt>
                <c:pt idx="3044">
                  <c:v>191.48547363</c:v>
                </c:pt>
                <c:pt idx="3045">
                  <c:v>191.59387207</c:v>
                </c:pt>
                <c:pt idx="3046">
                  <c:v>191.71838378999999</c:v>
                </c:pt>
                <c:pt idx="3047">
                  <c:v>191.83532715000001</c:v>
                </c:pt>
                <c:pt idx="3048">
                  <c:v>191.83532715000001</c:v>
                </c:pt>
                <c:pt idx="3049">
                  <c:v>191.94335938</c:v>
                </c:pt>
                <c:pt idx="3050">
                  <c:v>192.0769043</c:v>
                </c:pt>
                <c:pt idx="3051">
                  <c:v>192.0769043</c:v>
                </c:pt>
                <c:pt idx="3052">
                  <c:v>192.18530272999999</c:v>
                </c:pt>
                <c:pt idx="3053">
                  <c:v>192.41027832</c:v>
                </c:pt>
                <c:pt idx="3054">
                  <c:v>192.41027832</c:v>
                </c:pt>
                <c:pt idx="3055">
                  <c:v>192.53479003999999</c:v>
                </c:pt>
                <c:pt idx="3056">
                  <c:v>192.66040039000001</c:v>
                </c:pt>
                <c:pt idx="3057">
                  <c:v>192.66040039000001</c:v>
                </c:pt>
                <c:pt idx="3058">
                  <c:v>192.76818847999999</c:v>
                </c:pt>
                <c:pt idx="3059">
                  <c:v>192.88525390999999</c:v>
                </c:pt>
                <c:pt idx="3060">
                  <c:v>193.00170897999999</c:v>
                </c:pt>
                <c:pt idx="3061">
                  <c:v>193.00170897999999</c:v>
                </c:pt>
                <c:pt idx="3062">
                  <c:v>193.23522948999999</c:v>
                </c:pt>
                <c:pt idx="3063">
                  <c:v>193.23522948999999</c:v>
                </c:pt>
                <c:pt idx="3064">
                  <c:v>193.34326171999999</c:v>
                </c:pt>
                <c:pt idx="3065">
                  <c:v>193.46862793</c:v>
                </c:pt>
                <c:pt idx="3066">
                  <c:v>193.58508301000001</c:v>
                </c:pt>
                <c:pt idx="3067">
                  <c:v>193.58508301000001</c:v>
                </c:pt>
                <c:pt idx="3068">
                  <c:v>193.69360352000001</c:v>
                </c:pt>
                <c:pt idx="3069">
                  <c:v>193.81860352000001</c:v>
                </c:pt>
                <c:pt idx="3070">
                  <c:v>193.81860352000001</c:v>
                </c:pt>
                <c:pt idx="3071">
                  <c:v>194.05187988</c:v>
                </c:pt>
                <c:pt idx="3072">
                  <c:v>194.15991210999999</c:v>
                </c:pt>
                <c:pt idx="3073">
                  <c:v>194.15991210999999</c:v>
                </c:pt>
                <c:pt idx="3074">
                  <c:v>194.28515625</c:v>
                </c:pt>
                <c:pt idx="3075">
                  <c:v>194.40197753999999</c:v>
                </c:pt>
                <c:pt idx="3076">
                  <c:v>194.40197753999999</c:v>
                </c:pt>
                <c:pt idx="3077">
                  <c:v>194.51855469</c:v>
                </c:pt>
                <c:pt idx="3078">
                  <c:v>194.63525390999999</c:v>
                </c:pt>
                <c:pt idx="3079">
                  <c:v>194.75988770000001</c:v>
                </c:pt>
                <c:pt idx="3080">
                  <c:v>194.88537597999999</c:v>
                </c:pt>
                <c:pt idx="3081">
                  <c:v>194.99316406</c:v>
                </c:pt>
                <c:pt idx="3082">
                  <c:v>194.99316406</c:v>
                </c:pt>
                <c:pt idx="3083">
                  <c:v>195.10217284999999</c:v>
                </c:pt>
                <c:pt idx="3084">
                  <c:v>195.22680664000001</c:v>
                </c:pt>
                <c:pt idx="3085">
                  <c:v>195.34350585999999</c:v>
                </c:pt>
                <c:pt idx="3086">
                  <c:v>195.34350585999999</c:v>
                </c:pt>
                <c:pt idx="3087">
                  <c:v>195.46044921999999</c:v>
                </c:pt>
                <c:pt idx="3088">
                  <c:v>195.57678222999999</c:v>
                </c:pt>
                <c:pt idx="3089">
                  <c:v>195.68566895000001</c:v>
                </c:pt>
                <c:pt idx="3090">
                  <c:v>195.81030272999999</c:v>
                </c:pt>
                <c:pt idx="3091">
                  <c:v>195.92736815999999</c:v>
                </c:pt>
                <c:pt idx="3092">
                  <c:v>195.92736815999999</c:v>
                </c:pt>
                <c:pt idx="3093">
                  <c:v>196.04382323999999</c:v>
                </c:pt>
                <c:pt idx="3094">
                  <c:v>196.16027832</c:v>
                </c:pt>
                <c:pt idx="3095">
                  <c:v>196.16027832</c:v>
                </c:pt>
                <c:pt idx="3096">
                  <c:v>196.28552246000001</c:v>
                </c:pt>
                <c:pt idx="3097">
                  <c:v>196.51892090000001</c:v>
                </c:pt>
                <c:pt idx="3098">
                  <c:v>196.51892090000001</c:v>
                </c:pt>
                <c:pt idx="3099">
                  <c:v>196.62707520000001</c:v>
                </c:pt>
                <c:pt idx="3100">
                  <c:v>196.74377440999999</c:v>
                </c:pt>
                <c:pt idx="3101">
                  <c:v>196.85229491999999</c:v>
                </c:pt>
                <c:pt idx="3102">
                  <c:v>196.85229491999999</c:v>
                </c:pt>
                <c:pt idx="3103">
                  <c:v>196.96850585999999</c:v>
                </c:pt>
                <c:pt idx="3104">
                  <c:v>197.08581543</c:v>
                </c:pt>
                <c:pt idx="3105">
                  <c:v>197.08581543</c:v>
                </c:pt>
                <c:pt idx="3106">
                  <c:v>197.32739258000001</c:v>
                </c:pt>
                <c:pt idx="3107">
                  <c:v>197.43542479999999</c:v>
                </c:pt>
                <c:pt idx="3108">
                  <c:v>197.43542479999999</c:v>
                </c:pt>
                <c:pt idx="3109">
                  <c:v>197.56018065999999</c:v>
                </c:pt>
                <c:pt idx="3110">
                  <c:v>197.66906738</c:v>
                </c:pt>
                <c:pt idx="3111">
                  <c:v>197.66906738</c:v>
                </c:pt>
                <c:pt idx="3112">
                  <c:v>197.79345703000001</c:v>
                </c:pt>
                <c:pt idx="3113">
                  <c:v>197.91064453000001</c:v>
                </c:pt>
                <c:pt idx="3114">
                  <c:v>198.03515625</c:v>
                </c:pt>
                <c:pt idx="3115">
                  <c:v>198.14392090000001</c:v>
                </c:pt>
                <c:pt idx="3116">
                  <c:v>198.25256347999999</c:v>
                </c:pt>
                <c:pt idx="3117">
                  <c:v>198.25256347999999</c:v>
                </c:pt>
                <c:pt idx="3118">
                  <c:v>198.37658690999999</c:v>
                </c:pt>
                <c:pt idx="3119">
                  <c:v>198.48583984000001</c:v>
                </c:pt>
                <c:pt idx="3120">
                  <c:v>198.61010741999999</c:v>
                </c:pt>
                <c:pt idx="3121">
                  <c:v>198.61010741999999</c:v>
                </c:pt>
                <c:pt idx="3122">
                  <c:v>198.71887207</c:v>
                </c:pt>
                <c:pt idx="3123">
                  <c:v>198.84387207</c:v>
                </c:pt>
                <c:pt idx="3124">
                  <c:v>198.96032715000001</c:v>
                </c:pt>
                <c:pt idx="3125">
                  <c:v>199.0690918</c:v>
                </c:pt>
                <c:pt idx="3126">
                  <c:v>199.19335938</c:v>
                </c:pt>
                <c:pt idx="3127">
                  <c:v>199.19335938</c:v>
                </c:pt>
                <c:pt idx="3128">
                  <c:v>199.31091309000001</c:v>
                </c:pt>
                <c:pt idx="3129">
                  <c:v>199.42675781</c:v>
                </c:pt>
                <c:pt idx="3130">
                  <c:v>199.42675781</c:v>
                </c:pt>
                <c:pt idx="3131">
                  <c:v>199.55224609000001</c:v>
                </c:pt>
                <c:pt idx="3132">
                  <c:v>199.77673340000001</c:v>
                </c:pt>
                <c:pt idx="3133">
                  <c:v>199.77673340000001</c:v>
                </c:pt>
                <c:pt idx="3134">
                  <c:v>199.89404296999999</c:v>
                </c:pt>
                <c:pt idx="3135">
                  <c:v>200.01013184000001</c:v>
                </c:pt>
                <c:pt idx="3136">
                  <c:v>200.01013184000001</c:v>
                </c:pt>
                <c:pt idx="3137">
                  <c:v>200.11889647999999</c:v>
                </c:pt>
                <c:pt idx="3138">
                  <c:v>200.24377440999999</c:v>
                </c:pt>
                <c:pt idx="3139">
                  <c:v>200.35192871000001</c:v>
                </c:pt>
                <c:pt idx="3140">
                  <c:v>200.47741698999999</c:v>
                </c:pt>
                <c:pt idx="3141">
                  <c:v>200.59326171999999</c:v>
                </c:pt>
                <c:pt idx="3142">
                  <c:v>200.59326171999999</c:v>
                </c:pt>
                <c:pt idx="3143">
                  <c:v>200.71069335999999</c:v>
                </c:pt>
                <c:pt idx="3144">
                  <c:v>200.82678222999999</c:v>
                </c:pt>
                <c:pt idx="3145">
                  <c:v>200.95202637</c:v>
                </c:pt>
                <c:pt idx="3146">
                  <c:v>200.95202637</c:v>
                </c:pt>
                <c:pt idx="3147">
                  <c:v>201.06054688</c:v>
                </c:pt>
                <c:pt idx="3148">
                  <c:v>201.18530272999999</c:v>
                </c:pt>
                <c:pt idx="3149">
                  <c:v>201.30236815999999</c:v>
                </c:pt>
                <c:pt idx="3150">
                  <c:v>201.41845703000001</c:v>
                </c:pt>
                <c:pt idx="3151">
                  <c:v>201.53576659999999</c:v>
                </c:pt>
                <c:pt idx="3152">
                  <c:v>201.53576659999999</c:v>
                </c:pt>
                <c:pt idx="3153">
                  <c:v>201.65173340000001</c:v>
                </c:pt>
                <c:pt idx="3154">
                  <c:v>201.76867676000001</c:v>
                </c:pt>
                <c:pt idx="3155">
                  <c:v>201.76867676000001</c:v>
                </c:pt>
                <c:pt idx="3156">
                  <c:v>201.87695313</c:v>
                </c:pt>
                <c:pt idx="3157">
                  <c:v>202.11877440999999</c:v>
                </c:pt>
                <c:pt idx="3158">
                  <c:v>202.11877440999999</c:v>
                </c:pt>
                <c:pt idx="3159">
                  <c:v>202.22680664000001</c:v>
                </c:pt>
                <c:pt idx="3160">
                  <c:v>202.35192871000001</c:v>
                </c:pt>
                <c:pt idx="3161">
                  <c:v>202.35192871000001</c:v>
                </c:pt>
                <c:pt idx="3162">
                  <c:v>202.47680664000001</c:v>
                </c:pt>
                <c:pt idx="3163">
                  <c:v>202.58520508000001</c:v>
                </c:pt>
                <c:pt idx="3164">
                  <c:v>202.69372559000001</c:v>
                </c:pt>
                <c:pt idx="3165">
                  <c:v>202.69372559000001</c:v>
                </c:pt>
                <c:pt idx="3166">
                  <c:v>202.93530272999999</c:v>
                </c:pt>
                <c:pt idx="3167">
                  <c:v>202.93530272999999</c:v>
                </c:pt>
                <c:pt idx="3168">
                  <c:v>203.04321289000001</c:v>
                </c:pt>
                <c:pt idx="3169">
                  <c:v>203.16857909999999</c:v>
                </c:pt>
                <c:pt idx="3170">
                  <c:v>203.29357909999999</c:v>
                </c:pt>
                <c:pt idx="3171">
                  <c:v>203.29357909999999</c:v>
                </c:pt>
                <c:pt idx="3172">
                  <c:v>203.40173340000001</c:v>
                </c:pt>
                <c:pt idx="3173">
                  <c:v>203.52697753999999</c:v>
                </c:pt>
                <c:pt idx="3174">
                  <c:v>203.52697753999999</c:v>
                </c:pt>
                <c:pt idx="3175">
                  <c:v>203.75219727000001</c:v>
                </c:pt>
                <c:pt idx="3176">
                  <c:v>203.86828613</c:v>
                </c:pt>
                <c:pt idx="3177">
                  <c:v>203.86828613</c:v>
                </c:pt>
                <c:pt idx="3178">
                  <c:v>203.99377440999999</c:v>
                </c:pt>
                <c:pt idx="3179">
                  <c:v>204.11010741999999</c:v>
                </c:pt>
                <c:pt idx="3180">
                  <c:v>204.11010741999999</c:v>
                </c:pt>
                <c:pt idx="3181">
                  <c:v>204.21838378999999</c:v>
                </c:pt>
                <c:pt idx="3182">
                  <c:v>204.34362793</c:v>
                </c:pt>
                <c:pt idx="3183">
                  <c:v>204.46008301000001</c:v>
                </c:pt>
                <c:pt idx="3184">
                  <c:v>204.58557128999999</c:v>
                </c:pt>
                <c:pt idx="3185">
                  <c:v>204.69335938</c:v>
                </c:pt>
                <c:pt idx="3186">
                  <c:v>204.69335938</c:v>
                </c:pt>
                <c:pt idx="3187">
                  <c:v>204.81884765999999</c:v>
                </c:pt>
                <c:pt idx="3188">
                  <c:v>204.92700195</c:v>
                </c:pt>
                <c:pt idx="3189">
                  <c:v>205.05187988</c:v>
                </c:pt>
                <c:pt idx="3190">
                  <c:v>205.05187988</c:v>
                </c:pt>
                <c:pt idx="3191">
                  <c:v>205.28503418</c:v>
                </c:pt>
                <c:pt idx="3192">
                  <c:v>205.28503418</c:v>
                </c:pt>
                <c:pt idx="3193">
                  <c:v>205.41052246000001</c:v>
                </c:pt>
                <c:pt idx="3194">
                  <c:v>205.51867676000001</c:v>
                </c:pt>
                <c:pt idx="3195">
                  <c:v>205.62670897999999</c:v>
                </c:pt>
                <c:pt idx="3196">
                  <c:v>205.62670897999999</c:v>
                </c:pt>
                <c:pt idx="3197">
                  <c:v>205.75219727000001</c:v>
                </c:pt>
                <c:pt idx="3198">
                  <c:v>205.86010741999999</c:v>
                </c:pt>
                <c:pt idx="3199">
                  <c:v>205.86010741999999</c:v>
                </c:pt>
                <c:pt idx="3200">
                  <c:v>206.1015625</c:v>
                </c:pt>
                <c:pt idx="3201">
                  <c:v>206.21069335999999</c:v>
                </c:pt>
                <c:pt idx="3202">
                  <c:v>206.21069335999999</c:v>
                </c:pt>
                <c:pt idx="3203">
                  <c:v>206.33520508000001</c:v>
                </c:pt>
                <c:pt idx="3204">
                  <c:v>206.4519043</c:v>
                </c:pt>
                <c:pt idx="3205">
                  <c:v>206.4519043</c:v>
                </c:pt>
                <c:pt idx="3206">
                  <c:v>206.56896972999999</c:v>
                </c:pt>
                <c:pt idx="3207">
                  <c:v>206.69348145000001</c:v>
                </c:pt>
                <c:pt idx="3208">
                  <c:v>206.80236815999999</c:v>
                </c:pt>
                <c:pt idx="3209">
                  <c:v>206.91857909999999</c:v>
                </c:pt>
                <c:pt idx="3210">
                  <c:v>207.03564453000001</c:v>
                </c:pt>
                <c:pt idx="3211">
                  <c:v>207.15234375</c:v>
                </c:pt>
                <c:pt idx="3212">
                  <c:v>207.15234375</c:v>
                </c:pt>
                <c:pt idx="3213">
                  <c:v>207.26831055</c:v>
                </c:pt>
                <c:pt idx="3214">
                  <c:v>207.38562012</c:v>
                </c:pt>
                <c:pt idx="3215">
                  <c:v>207.50170897999999</c:v>
                </c:pt>
                <c:pt idx="3216">
                  <c:v>207.50170897999999</c:v>
                </c:pt>
                <c:pt idx="3217">
                  <c:v>207.61889647999999</c:v>
                </c:pt>
                <c:pt idx="3218">
                  <c:v>207.74377440999999</c:v>
                </c:pt>
                <c:pt idx="3219">
                  <c:v>207.85205078000001</c:v>
                </c:pt>
                <c:pt idx="3220">
                  <c:v>207.97717284999999</c:v>
                </c:pt>
                <c:pt idx="3221">
                  <c:v>207.97717284999999</c:v>
                </c:pt>
                <c:pt idx="3222">
                  <c:v>208.08496094</c:v>
                </c:pt>
                <c:pt idx="3223">
                  <c:v>208.21081543</c:v>
                </c:pt>
                <c:pt idx="3224">
                  <c:v>208.32666015999999</c:v>
                </c:pt>
                <c:pt idx="3225">
                  <c:v>208.32666015999999</c:v>
                </c:pt>
                <c:pt idx="3226">
                  <c:v>208.44396972999999</c:v>
                </c:pt>
                <c:pt idx="3227">
                  <c:v>208.56030272999999</c:v>
                </c:pt>
                <c:pt idx="3228">
                  <c:v>208.66833496000001</c:v>
                </c:pt>
                <c:pt idx="3229">
                  <c:v>208.79394531</c:v>
                </c:pt>
                <c:pt idx="3230">
                  <c:v>208.91833496000001</c:v>
                </c:pt>
                <c:pt idx="3231">
                  <c:v>208.91833496000001</c:v>
                </c:pt>
                <c:pt idx="3232">
                  <c:v>209.02734375</c:v>
                </c:pt>
                <c:pt idx="3233">
                  <c:v>209.15185546999999</c:v>
                </c:pt>
                <c:pt idx="3234">
                  <c:v>209.15185546999999</c:v>
                </c:pt>
                <c:pt idx="3235">
                  <c:v>209.26062012</c:v>
                </c:pt>
                <c:pt idx="3236">
                  <c:v>209.50195313</c:v>
                </c:pt>
                <c:pt idx="3237">
                  <c:v>209.50195313</c:v>
                </c:pt>
                <c:pt idx="3238">
                  <c:v>209.61901854999999</c:v>
                </c:pt>
                <c:pt idx="3239">
                  <c:v>209.72680664000001</c:v>
                </c:pt>
                <c:pt idx="3240">
                  <c:v>209.84375</c:v>
                </c:pt>
                <c:pt idx="3241">
                  <c:v>209.84375</c:v>
                </c:pt>
                <c:pt idx="3242">
                  <c:v>209.95227051000001</c:v>
                </c:pt>
                <c:pt idx="3243">
                  <c:v>210.06042479999999</c:v>
                </c:pt>
                <c:pt idx="3244">
                  <c:v>210.17712402000001</c:v>
                </c:pt>
                <c:pt idx="3245">
                  <c:v>210.28527832</c:v>
                </c:pt>
                <c:pt idx="3246">
                  <c:v>210.39392090000001</c:v>
                </c:pt>
                <c:pt idx="3247">
                  <c:v>210.39392090000001</c:v>
                </c:pt>
                <c:pt idx="3248">
                  <c:v>210.55175781</c:v>
                </c:pt>
                <c:pt idx="3249">
                  <c:v>210.66052246000001</c:v>
                </c:pt>
                <c:pt idx="3250">
                  <c:v>210.66052246000001</c:v>
                </c:pt>
                <c:pt idx="3251">
                  <c:v>210.79382323999999</c:v>
                </c:pt>
                <c:pt idx="3252">
                  <c:v>210.91015625</c:v>
                </c:pt>
                <c:pt idx="3253">
                  <c:v>211.01904296999999</c:v>
                </c:pt>
                <c:pt idx="3254">
                  <c:v>211.14343262</c:v>
                </c:pt>
                <c:pt idx="3255">
                  <c:v>211.26062012</c:v>
                </c:pt>
                <c:pt idx="3256">
                  <c:v>211.26062012</c:v>
                </c:pt>
                <c:pt idx="3257">
                  <c:v>211.36865234000001</c:v>
                </c:pt>
                <c:pt idx="3258">
                  <c:v>211.4855957</c:v>
                </c:pt>
                <c:pt idx="3259">
                  <c:v>211.4855957</c:v>
                </c:pt>
                <c:pt idx="3260">
                  <c:v>211.61047363</c:v>
                </c:pt>
                <c:pt idx="3261">
                  <c:v>211.72692871000001</c:v>
                </c:pt>
                <c:pt idx="3262">
                  <c:v>211.83532715000001</c:v>
                </c:pt>
                <c:pt idx="3263">
                  <c:v>211.96008301000001</c:v>
                </c:pt>
                <c:pt idx="3264">
                  <c:v>212.06848145000001</c:v>
                </c:pt>
                <c:pt idx="3265">
                  <c:v>212.06848145000001</c:v>
                </c:pt>
                <c:pt idx="3266">
                  <c:v>212.19360352000001</c:v>
                </c:pt>
                <c:pt idx="3267">
                  <c:v>212.31860352000001</c:v>
                </c:pt>
                <c:pt idx="3268">
                  <c:v>212.42687988</c:v>
                </c:pt>
                <c:pt idx="3269">
                  <c:v>212.42687988</c:v>
                </c:pt>
                <c:pt idx="3270">
                  <c:v>212.66040039000001</c:v>
                </c:pt>
                <c:pt idx="3271">
                  <c:v>212.66040039000001</c:v>
                </c:pt>
                <c:pt idx="3272">
                  <c:v>212.76806640999999</c:v>
                </c:pt>
                <c:pt idx="3273">
                  <c:v>212.90173340000001</c:v>
                </c:pt>
                <c:pt idx="3274">
                  <c:v>213.01013184000001</c:v>
                </c:pt>
                <c:pt idx="3275">
                  <c:v>213.01013184000001</c:v>
                </c:pt>
                <c:pt idx="3276">
                  <c:v>213.13500977000001</c:v>
                </c:pt>
                <c:pt idx="3277">
                  <c:v>213.24365234000001</c:v>
                </c:pt>
                <c:pt idx="3278">
                  <c:v>213.24365234000001</c:v>
                </c:pt>
                <c:pt idx="3279">
                  <c:v>213.47705078000001</c:v>
                </c:pt>
                <c:pt idx="3280">
                  <c:v>213.6015625</c:v>
                </c:pt>
                <c:pt idx="3281">
                  <c:v>213.6015625</c:v>
                </c:pt>
                <c:pt idx="3282">
                  <c:v>213.71875</c:v>
                </c:pt>
                <c:pt idx="3283">
                  <c:v>213.83532715000001</c:v>
                </c:pt>
                <c:pt idx="3284">
                  <c:v>213.83532715000001</c:v>
                </c:pt>
                <c:pt idx="3285">
                  <c:v>213.9519043</c:v>
                </c:pt>
                <c:pt idx="3286">
                  <c:v>214.06872559000001</c:v>
                </c:pt>
                <c:pt idx="3287">
                  <c:v>214.15991210999999</c:v>
                </c:pt>
                <c:pt idx="3288">
                  <c:v>214.27697753999999</c:v>
                </c:pt>
                <c:pt idx="3289">
                  <c:v>214.40185546999999</c:v>
                </c:pt>
                <c:pt idx="3290">
                  <c:v>214.51867676000001</c:v>
                </c:pt>
                <c:pt idx="3291">
                  <c:v>214.51867676000001</c:v>
                </c:pt>
                <c:pt idx="3292">
                  <c:v>214.62707520000001</c:v>
                </c:pt>
                <c:pt idx="3293">
                  <c:v>214.75146484000001</c:v>
                </c:pt>
                <c:pt idx="3294">
                  <c:v>214.75146484000001</c:v>
                </c:pt>
                <c:pt idx="3295">
                  <c:v>214.87731934000001</c:v>
                </c:pt>
                <c:pt idx="3296">
                  <c:v>215.09375</c:v>
                </c:pt>
                <c:pt idx="3297">
                  <c:v>215.09375</c:v>
                </c:pt>
                <c:pt idx="3298">
                  <c:v>215.21850585999999</c:v>
                </c:pt>
                <c:pt idx="3299">
                  <c:v>215.33508301000001</c:v>
                </c:pt>
                <c:pt idx="3300">
                  <c:v>215.45214844</c:v>
                </c:pt>
                <c:pt idx="3301">
                  <c:v>215.45214844</c:v>
                </c:pt>
                <c:pt idx="3302">
                  <c:v>215.56005859000001</c:v>
                </c:pt>
                <c:pt idx="3303">
                  <c:v>215.68566895000001</c:v>
                </c:pt>
                <c:pt idx="3304">
                  <c:v>215.68566895000001</c:v>
                </c:pt>
                <c:pt idx="3305">
                  <c:v>215.79382323999999</c:v>
                </c:pt>
                <c:pt idx="3306">
                  <c:v>216.02746582</c:v>
                </c:pt>
                <c:pt idx="3307">
                  <c:v>216.02746582</c:v>
                </c:pt>
                <c:pt idx="3308">
                  <c:v>216.15148926000001</c:v>
                </c:pt>
                <c:pt idx="3309">
                  <c:v>216.26904296999999</c:v>
                </c:pt>
                <c:pt idx="3310">
                  <c:v>216.26904296999999</c:v>
                </c:pt>
                <c:pt idx="3311">
                  <c:v>216.37683104999999</c:v>
                </c:pt>
                <c:pt idx="3312">
                  <c:v>216.49389647999999</c:v>
                </c:pt>
                <c:pt idx="3313">
                  <c:v>216.61889647999999</c:v>
                </c:pt>
                <c:pt idx="3314">
                  <c:v>216.61889647999999</c:v>
                </c:pt>
                <c:pt idx="3315">
                  <c:v>216.84399414000001</c:v>
                </c:pt>
                <c:pt idx="3316">
                  <c:v>216.96838378999999</c:v>
                </c:pt>
                <c:pt idx="3317">
                  <c:v>216.96838378999999</c:v>
                </c:pt>
                <c:pt idx="3318">
                  <c:v>217.07739258000001</c:v>
                </c:pt>
                <c:pt idx="3319">
                  <c:v>217.2019043</c:v>
                </c:pt>
                <c:pt idx="3320">
                  <c:v>217.2019043</c:v>
                </c:pt>
                <c:pt idx="3321">
                  <c:v>217.31042479999999</c:v>
                </c:pt>
                <c:pt idx="3322">
                  <c:v>217.44372559000001</c:v>
                </c:pt>
                <c:pt idx="3323">
                  <c:v>217.44372559000001</c:v>
                </c:pt>
                <c:pt idx="3324">
                  <c:v>217.67736815999999</c:v>
                </c:pt>
                <c:pt idx="3325">
                  <c:v>217.79357909999999</c:v>
                </c:pt>
                <c:pt idx="3326">
                  <c:v>217.79357909999999</c:v>
                </c:pt>
                <c:pt idx="3327">
                  <c:v>217.90234375</c:v>
                </c:pt>
                <c:pt idx="3328">
                  <c:v>218.01892090000001</c:v>
                </c:pt>
                <c:pt idx="3329">
                  <c:v>218.14392090000001</c:v>
                </c:pt>
                <c:pt idx="3330">
                  <c:v>218.14392090000001</c:v>
                </c:pt>
                <c:pt idx="3331">
                  <c:v>218.26074219</c:v>
                </c:pt>
                <c:pt idx="3332">
                  <c:v>218.36828613</c:v>
                </c:pt>
                <c:pt idx="3333">
                  <c:v>218.49401854999999</c:v>
                </c:pt>
                <c:pt idx="3334">
                  <c:v>218.60192871000001</c:v>
                </c:pt>
                <c:pt idx="3335">
                  <c:v>218.72717284999999</c:v>
                </c:pt>
                <c:pt idx="3336">
                  <c:v>218.72717284999999</c:v>
                </c:pt>
                <c:pt idx="3337">
                  <c:v>218.83557128999999</c:v>
                </c:pt>
                <c:pt idx="3338">
                  <c:v>218.96044921999999</c:v>
                </c:pt>
                <c:pt idx="3339">
                  <c:v>218.96044921999999</c:v>
                </c:pt>
                <c:pt idx="3340">
                  <c:v>219.07739258000001</c:v>
                </c:pt>
                <c:pt idx="3341">
                  <c:v>219.31091309000001</c:v>
                </c:pt>
                <c:pt idx="3342">
                  <c:v>219.31091309000001</c:v>
                </c:pt>
                <c:pt idx="3343">
                  <c:v>219.43505859000001</c:v>
                </c:pt>
                <c:pt idx="3344">
                  <c:v>219.56054688</c:v>
                </c:pt>
                <c:pt idx="3345">
                  <c:v>219.56054688</c:v>
                </c:pt>
                <c:pt idx="3346">
                  <c:v>219.66882323999999</c:v>
                </c:pt>
                <c:pt idx="3347">
                  <c:v>219.78515625</c:v>
                </c:pt>
                <c:pt idx="3348">
                  <c:v>219.90234375</c:v>
                </c:pt>
                <c:pt idx="3349">
                  <c:v>219.90234375</c:v>
                </c:pt>
                <c:pt idx="3350">
                  <c:v>220.13562012</c:v>
                </c:pt>
                <c:pt idx="3351">
                  <c:v>220.13562012</c:v>
                </c:pt>
                <c:pt idx="3352">
                  <c:v>220.24377440999999</c:v>
                </c:pt>
                <c:pt idx="3353">
                  <c:v>220.36047363</c:v>
                </c:pt>
                <c:pt idx="3354">
                  <c:v>220.4855957</c:v>
                </c:pt>
                <c:pt idx="3355">
                  <c:v>220.4855957</c:v>
                </c:pt>
                <c:pt idx="3356">
                  <c:v>220.60180664000001</c:v>
                </c:pt>
                <c:pt idx="3357">
                  <c:v>220.71887207</c:v>
                </c:pt>
                <c:pt idx="3358">
                  <c:v>220.71887207</c:v>
                </c:pt>
                <c:pt idx="3359">
                  <c:v>220.96044921999999</c:v>
                </c:pt>
                <c:pt idx="3360">
                  <c:v>220.96044921999999</c:v>
                </c:pt>
                <c:pt idx="3361">
                  <c:v>221.07714844</c:v>
                </c:pt>
                <c:pt idx="3362">
                  <c:v>221.18542479999999</c:v>
                </c:pt>
                <c:pt idx="3363">
                  <c:v>221.31054688</c:v>
                </c:pt>
                <c:pt idx="3364">
                  <c:v>221.31054688</c:v>
                </c:pt>
                <c:pt idx="3365">
                  <c:v>221.42675781</c:v>
                </c:pt>
                <c:pt idx="3366">
                  <c:v>221.54394531</c:v>
                </c:pt>
                <c:pt idx="3367">
                  <c:v>221.66015625</c:v>
                </c:pt>
                <c:pt idx="3368">
                  <c:v>221.77709960999999</c:v>
                </c:pt>
                <c:pt idx="3369">
                  <c:v>221.89367676000001</c:v>
                </c:pt>
                <c:pt idx="3370">
                  <c:v>221.89367676000001</c:v>
                </c:pt>
                <c:pt idx="3371">
                  <c:v>222.00183104999999</c:v>
                </c:pt>
                <c:pt idx="3372">
                  <c:v>222.12707520000001</c:v>
                </c:pt>
                <c:pt idx="3373">
                  <c:v>222.24328613</c:v>
                </c:pt>
                <c:pt idx="3374">
                  <c:v>222.24328613</c:v>
                </c:pt>
                <c:pt idx="3375">
                  <c:v>222.36047363</c:v>
                </c:pt>
                <c:pt idx="3376">
                  <c:v>222.46862793</c:v>
                </c:pt>
                <c:pt idx="3377">
                  <c:v>222.60217284999999</c:v>
                </c:pt>
                <c:pt idx="3378">
                  <c:v>222.71032715000001</c:v>
                </c:pt>
                <c:pt idx="3379">
                  <c:v>222.71032715000001</c:v>
                </c:pt>
                <c:pt idx="3380">
                  <c:v>222.83508301000001</c:v>
                </c:pt>
                <c:pt idx="3381">
                  <c:v>222.94348145000001</c:v>
                </c:pt>
                <c:pt idx="3382">
                  <c:v>223.06835938</c:v>
                </c:pt>
                <c:pt idx="3383">
                  <c:v>223.06835938</c:v>
                </c:pt>
                <c:pt idx="3384">
                  <c:v>223.31005859000001</c:v>
                </c:pt>
                <c:pt idx="3385">
                  <c:v>223.31005859000001</c:v>
                </c:pt>
                <c:pt idx="3386">
                  <c:v>223.41857909999999</c:v>
                </c:pt>
                <c:pt idx="3387">
                  <c:v>223.54357909999999</c:v>
                </c:pt>
                <c:pt idx="3388">
                  <c:v>223.54357909999999</c:v>
                </c:pt>
                <c:pt idx="3389">
                  <c:v>223.66003418</c:v>
                </c:pt>
                <c:pt idx="3390">
                  <c:v>223.78527832</c:v>
                </c:pt>
                <c:pt idx="3391">
                  <c:v>223.89331055</c:v>
                </c:pt>
                <c:pt idx="3392">
                  <c:v>223.89331055</c:v>
                </c:pt>
                <c:pt idx="3393">
                  <c:v>224.14355469</c:v>
                </c:pt>
                <c:pt idx="3394">
                  <c:v>224.14355469</c:v>
                </c:pt>
                <c:pt idx="3395">
                  <c:v>224.25183104999999</c:v>
                </c:pt>
                <c:pt idx="3396">
                  <c:v>224.36865234000001</c:v>
                </c:pt>
                <c:pt idx="3397">
                  <c:v>224.48510741999999</c:v>
                </c:pt>
                <c:pt idx="3398">
                  <c:v>224.48510741999999</c:v>
                </c:pt>
                <c:pt idx="3399">
                  <c:v>224.59399414000001</c:v>
                </c:pt>
                <c:pt idx="3400">
                  <c:v>224.71826171999999</c:v>
                </c:pt>
                <c:pt idx="3401">
                  <c:v>224.83557128999999</c:v>
                </c:pt>
                <c:pt idx="3402">
                  <c:v>224.94360352000001</c:v>
                </c:pt>
                <c:pt idx="3403">
                  <c:v>225.07678222999999</c:v>
                </c:pt>
                <c:pt idx="3404">
                  <c:v>225.07678222999999</c:v>
                </c:pt>
                <c:pt idx="3405">
                  <c:v>225.18554688</c:v>
                </c:pt>
                <c:pt idx="3406">
                  <c:v>225.29321289000001</c:v>
                </c:pt>
                <c:pt idx="3407">
                  <c:v>225.41906738</c:v>
                </c:pt>
                <c:pt idx="3408">
                  <c:v>225.41906738</c:v>
                </c:pt>
                <c:pt idx="3409">
                  <c:v>225.52685546999999</c:v>
                </c:pt>
                <c:pt idx="3410">
                  <c:v>225.65222168</c:v>
                </c:pt>
                <c:pt idx="3411">
                  <c:v>225.77685546999999</c:v>
                </c:pt>
                <c:pt idx="3412">
                  <c:v>225.89379883000001</c:v>
                </c:pt>
                <c:pt idx="3413">
                  <c:v>226.00244140999999</c:v>
                </c:pt>
                <c:pt idx="3414">
                  <c:v>226.00244140999999</c:v>
                </c:pt>
                <c:pt idx="3415">
                  <c:v>226.11010741999999</c:v>
                </c:pt>
                <c:pt idx="3416">
                  <c:v>226.2355957</c:v>
                </c:pt>
                <c:pt idx="3417">
                  <c:v>226.2355957</c:v>
                </c:pt>
                <c:pt idx="3418">
                  <c:v>226.36022948999999</c:v>
                </c:pt>
                <c:pt idx="3419">
                  <c:v>226.57739258000001</c:v>
                </c:pt>
                <c:pt idx="3420">
                  <c:v>226.57739258000001</c:v>
                </c:pt>
                <c:pt idx="3421">
                  <c:v>226.70178222999999</c:v>
                </c:pt>
                <c:pt idx="3422">
                  <c:v>226.81079102000001</c:v>
                </c:pt>
                <c:pt idx="3423">
                  <c:v>226.81079102000001</c:v>
                </c:pt>
                <c:pt idx="3424">
                  <c:v>226.91870116999999</c:v>
                </c:pt>
                <c:pt idx="3425">
                  <c:v>227.02709960999999</c:v>
                </c:pt>
                <c:pt idx="3426">
                  <c:v>227.02709960999999</c:v>
                </c:pt>
                <c:pt idx="3427">
                  <c:v>227.31042479999999</c:v>
                </c:pt>
                <c:pt idx="3428">
                  <c:v>227.31042479999999</c:v>
                </c:pt>
                <c:pt idx="3429">
                  <c:v>227.43530272999999</c:v>
                </c:pt>
                <c:pt idx="3430">
                  <c:v>227.55200195</c:v>
                </c:pt>
                <c:pt idx="3431">
                  <c:v>227.66906738</c:v>
                </c:pt>
                <c:pt idx="3432">
                  <c:v>227.66906738</c:v>
                </c:pt>
                <c:pt idx="3433">
                  <c:v>227.78527832</c:v>
                </c:pt>
                <c:pt idx="3434">
                  <c:v>227.91064453000001</c:v>
                </c:pt>
                <c:pt idx="3435">
                  <c:v>227.91064453000001</c:v>
                </c:pt>
                <c:pt idx="3436">
                  <c:v>228.14404296999999</c:v>
                </c:pt>
                <c:pt idx="3437">
                  <c:v>228.14404296999999</c:v>
                </c:pt>
                <c:pt idx="3438">
                  <c:v>228.26062012</c:v>
                </c:pt>
                <c:pt idx="3439">
                  <c:v>228.37683104999999</c:v>
                </c:pt>
                <c:pt idx="3440">
                  <c:v>228.49401854999999</c:v>
                </c:pt>
                <c:pt idx="3441">
                  <c:v>228.49401854999999</c:v>
                </c:pt>
                <c:pt idx="3442">
                  <c:v>228.61010741999999</c:v>
                </c:pt>
                <c:pt idx="3443">
                  <c:v>228.72717284999999</c:v>
                </c:pt>
                <c:pt idx="3444">
                  <c:v>228.83532715000001</c:v>
                </c:pt>
                <c:pt idx="3445">
                  <c:v>228.96057128999999</c:v>
                </c:pt>
                <c:pt idx="3446">
                  <c:v>229.07739258000001</c:v>
                </c:pt>
                <c:pt idx="3447">
                  <c:v>229.07739258000001</c:v>
                </c:pt>
                <c:pt idx="3448">
                  <c:v>229.19360352000001</c:v>
                </c:pt>
                <c:pt idx="3449">
                  <c:v>229.31091309000001</c:v>
                </c:pt>
                <c:pt idx="3450">
                  <c:v>229.42675781</c:v>
                </c:pt>
                <c:pt idx="3451">
                  <c:v>229.42675781</c:v>
                </c:pt>
                <c:pt idx="3452">
                  <c:v>229.54394531</c:v>
                </c:pt>
                <c:pt idx="3453">
                  <c:v>229.65222168</c:v>
                </c:pt>
                <c:pt idx="3454">
                  <c:v>229.76000977000001</c:v>
                </c:pt>
                <c:pt idx="3455">
                  <c:v>229.76000977000001</c:v>
                </c:pt>
                <c:pt idx="3456">
                  <c:v>229.93554688</c:v>
                </c:pt>
                <c:pt idx="3457">
                  <c:v>230.05212402000001</c:v>
                </c:pt>
                <c:pt idx="3458">
                  <c:v>230.16882323999999</c:v>
                </c:pt>
                <c:pt idx="3459">
                  <c:v>230.16882323999999</c:v>
                </c:pt>
                <c:pt idx="3460">
                  <c:v>230.28527832</c:v>
                </c:pt>
                <c:pt idx="3461">
                  <c:v>230.40234375</c:v>
                </c:pt>
                <c:pt idx="3462">
                  <c:v>230.51879883000001</c:v>
                </c:pt>
                <c:pt idx="3463">
                  <c:v>230.64379883000001</c:v>
                </c:pt>
                <c:pt idx="3464">
                  <c:v>230.64379883000001</c:v>
                </c:pt>
                <c:pt idx="3465">
                  <c:v>230.76049805</c:v>
                </c:pt>
                <c:pt idx="3466">
                  <c:v>230.89355469</c:v>
                </c:pt>
                <c:pt idx="3467">
                  <c:v>231.01062012</c:v>
                </c:pt>
                <c:pt idx="3468">
                  <c:v>231.01062012</c:v>
                </c:pt>
                <c:pt idx="3469">
                  <c:v>231.11865234000001</c:v>
                </c:pt>
                <c:pt idx="3470">
                  <c:v>231.24401854999999</c:v>
                </c:pt>
                <c:pt idx="3471">
                  <c:v>231.36035156</c:v>
                </c:pt>
                <c:pt idx="3472">
                  <c:v>231.46875</c:v>
                </c:pt>
                <c:pt idx="3473">
                  <c:v>231.59399414000001</c:v>
                </c:pt>
                <c:pt idx="3474">
                  <c:v>231.59399414000001</c:v>
                </c:pt>
                <c:pt idx="3475">
                  <c:v>231.70166015999999</c:v>
                </c:pt>
                <c:pt idx="3476">
                  <c:v>231.81896972999999</c:v>
                </c:pt>
                <c:pt idx="3477">
                  <c:v>231.93505859000001</c:v>
                </c:pt>
                <c:pt idx="3478">
                  <c:v>231.93505859000001</c:v>
                </c:pt>
                <c:pt idx="3479">
                  <c:v>232.16845703000001</c:v>
                </c:pt>
                <c:pt idx="3480">
                  <c:v>232.16845703000001</c:v>
                </c:pt>
                <c:pt idx="3481">
                  <c:v>232.28527832</c:v>
                </c:pt>
                <c:pt idx="3482">
                  <c:v>232.40197753999999</c:v>
                </c:pt>
                <c:pt idx="3483">
                  <c:v>232.51000977000001</c:v>
                </c:pt>
                <c:pt idx="3484">
                  <c:v>232.51000977000001</c:v>
                </c:pt>
                <c:pt idx="3485">
                  <c:v>232.63537597999999</c:v>
                </c:pt>
                <c:pt idx="3486">
                  <c:v>232.75158690999999</c:v>
                </c:pt>
                <c:pt idx="3487">
                  <c:v>232.75158690999999</c:v>
                </c:pt>
                <c:pt idx="3488">
                  <c:v>232.98522948999999</c:v>
                </c:pt>
                <c:pt idx="3489">
                  <c:v>233.09313965000001</c:v>
                </c:pt>
                <c:pt idx="3490">
                  <c:v>233.09313965000001</c:v>
                </c:pt>
                <c:pt idx="3491">
                  <c:v>233.21875</c:v>
                </c:pt>
                <c:pt idx="3492">
                  <c:v>233.32641602000001</c:v>
                </c:pt>
                <c:pt idx="3493">
                  <c:v>233.32641602000001</c:v>
                </c:pt>
                <c:pt idx="3494">
                  <c:v>233.45214844</c:v>
                </c:pt>
                <c:pt idx="3495">
                  <c:v>233.5769043</c:v>
                </c:pt>
                <c:pt idx="3496">
                  <c:v>233.68518065999999</c:v>
                </c:pt>
                <c:pt idx="3497">
                  <c:v>233.79394531</c:v>
                </c:pt>
                <c:pt idx="3498">
                  <c:v>233.90966796999999</c:v>
                </c:pt>
                <c:pt idx="3499">
                  <c:v>234.02722168</c:v>
                </c:pt>
                <c:pt idx="3500">
                  <c:v>234.02722168</c:v>
                </c:pt>
                <c:pt idx="3501">
                  <c:v>234.14343262</c:v>
                </c:pt>
                <c:pt idx="3502">
                  <c:v>234.26025390999999</c:v>
                </c:pt>
                <c:pt idx="3503">
                  <c:v>234.26025390999999</c:v>
                </c:pt>
                <c:pt idx="3504">
                  <c:v>234.36877440999999</c:v>
                </c:pt>
                <c:pt idx="3505">
                  <c:v>234.61047363</c:v>
                </c:pt>
                <c:pt idx="3506">
                  <c:v>234.61047363</c:v>
                </c:pt>
                <c:pt idx="3507">
                  <c:v>234.72668457</c:v>
                </c:pt>
                <c:pt idx="3508">
                  <c:v>234.85217284999999</c:v>
                </c:pt>
                <c:pt idx="3509">
                  <c:v>234.85217284999999</c:v>
                </c:pt>
                <c:pt idx="3510">
                  <c:v>234.96032715000001</c:v>
                </c:pt>
                <c:pt idx="3511">
                  <c:v>235.07666015999999</c:v>
                </c:pt>
                <c:pt idx="3512">
                  <c:v>235.20227051000001</c:v>
                </c:pt>
                <c:pt idx="3513">
                  <c:v>235.20227051000001</c:v>
                </c:pt>
                <c:pt idx="3514">
                  <c:v>235.43566895000001</c:v>
                </c:pt>
                <c:pt idx="3515">
                  <c:v>235.43566895000001</c:v>
                </c:pt>
                <c:pt idx="3516">
                  <c:v>235.54345703000001</c:v>
                </c:pt>
                <c:pt idx="3517">
                  <c:v>235.66882323999999</c:v>
                </c:pt>
                <c:pt idx="3518">
                  <c:v>235.78540039000001</c:v>
                </c:pt>
                <c:pt idx="3519">
                  <c:v>235.78540039000001</c:v>
                </c:pt>
                <c:pt idx="3520">
                  <c:v>235.90197753999999</c:v>
                </c:pt>
                <c:pt idx="3521">
                  <c:v>236.01074219</c:v>
                </c:pt>
                <c:pt idx="3522">
                  <c:v>236.01074219</c:v>
                </c:pt>
                <c:pt idx="3523">
                  <c:v>236.25231934000001</c:v>
                </c:pt>
                <c:pt idx="3524">
                  <c:v>236.37683104999999</c:v>
                </c:pt>
                <c:pt idx="3525">
                  <c:v>236.37683104999999</c:v>
                </c:pt>
                <c:pt idx="3526">
                  <c:v>236.49377440999999</c:v>
                </c:pt>
                <c:pt idx="3527">
                  <c:v>236.61877440999999</c:v>
                </c:pt>
                <c:pt idx="3528">
                  <c:v>236.61877440999999</c:v>
                </c:pt>
                <c:pt idx="3529">
                  <c:v>236.73522948999999</c:v>
                </c:pt>
                <c:pt idx="3530">
                  <c:v>236.85229491999999</c:v>
                </c:pt>
                <c:pt idx="3531">
                  <c:v>236.96020508000001</c:v>
                </c:pt>
                <c:pt idx="3532">
                  <c:v>237.08581543</c:v>
                </c:pt>
                <c:pt idx="3533">
                  <c:v>237.20178222999999</c:v>
                </c:pt>
                <c:pt idx="3534">
                  <c:v>237.20178222999999</c:v>
                </c:pt>
                <c:pt idx="3535">
                  <c:v>237.31030272999999</c:v>
                </c:pt>
                <c:pt idx="3536">
                  <c:v>237.43542479999999</c:v>
                </c:pt>
                <c:pt idx="3537">
                  <c:v>237.43542479999999</c:v>
                </c:pt>
                <c:pt idx="3538">
                  <c:v>237.55187988</c:v>
                </c:pt>
                <c:pt idx="3539">
                  <c:v>237.66894531</c:v>
                </c:pt>
                <c:pt idx="3540">
                  <c:v>237.77697753999999</c:v>
                </c:pt>
                <c:pt idx="3541">
                  <c:v>237.90222168</c:v>
                </c:pt>
                <c:pt idx="3542">
                  <c:v>238.01892090000001</c:v>
                </c:pt>
                <c:pt idx="3543">
                  <c:v>238.13537597999999</c:v>
                </c:pt>
                <c:pt idx="3544">
                  <c:v>238.13537597999999</c:v>
                </c:pt>
                <c:pt idx="3545">
                  <c:v>238.26904296999999</c:v>
                </c:pt>
                <c:pt idx="3546">
                  <c:v>238.26904296999999</c:v>
                </c:pt>
                <c:pt idx="3547">
                  <c:v>238.41015625</c:v>
                </c:pt>
                <c:pt idx="3548">
                  <c:v>238.52734375</c:v>
                </c:pt>
                <c:pt idx="3549">
                  <c:v>238.64331055</c:v>
                </c:pt>
                <c:pt idx="3550">
                  <c:v>238.76916503999999</c:v>
                </c:pt>
                <c:pt idx="3551">
                  <c:v>238.88513184000001</c:v>
                </c:pt>
                <c:pt idx="3552">
                  <c:v>238.88513184000001</c:v>
                </c:pt>
                <c:pt idx="3553">
                  <c:v>239.00231934000001</c:v>
                </c:pt>
                <c:pt idx="3554">
                  <c:v>239.11865234000001</c:v>
                </c:pt>
                <c:pt idx="3555">
                  <c:v>239.11865234000001</c:v>
                </c:pt>
                <c:pt idx="3556">
                  <c:v>239.24365234000001</c:v>
                </c:pt>
                <c:pt idx="3557">
                  <c:v>239.47631835999999</c:v>
                </c:pt>
                <c:pt idx="3558">
                  <c:v>239.47631835999999</c:v>
                </c:pt>
                <c:pt idx="3559">
                  <c:v>239.59423828000001</c:v>
                </c:pt>
                <c:pt idx="3560">
                  <c:v>239.71008301000001</c:v>
                </c:pt>
                <c:pt idx="3561">
                  <c:v>239.71008301000001</c:v>
                </c:pt>
                <c:pt idx="3562">
                  <c:v>239.81872559000001</c:v>
                </c:pt>
                <c:pt idx="3563">
                  <c:v>239.95214844</c:v>
                </c:pt>
                <c:pt idx="3564">
                  <c:v>239.95214844</c:v>
                </c:pt>
                <c:pt idx="3565">
                  <c:v>240.06030272999999</c:v>
                </c:pt>
                <c:pt idx="3566">
                  <c:v>240.29345703000001</c:v>
                </c:pt>
                <c:pt idx="3567">
                  <c:v>240.29345703000001</c:v>
                </c:pt>
                <c:pt idx="3568">
                  <c:v>240.41906738</c:v>
                </c:pt>
                <c:pt idx="3569">
                  <c:v>240.52685546999999</c:v>
                </c:pt>
                <c:pt idx="3570">
                  <c:v>240.52685546999999</c:v>
                </c:pt>
                <c:pt idx="3571">
                  <c:v>240.65209960999999</c:v>
                </c:pt>
                <c:pt idx="3572">
                  <c:v>240.76879883000001</c:v>
                </c:pt>
                <c:pt idx="3573">
                  <c:v>240.88513184000001</c:v>
                </c:pt>
                <c:pt idx="3574">
                  <c:v>240.88513184000001</c:v>
                </c:pt>
                <c:pt idx="3575">
                  <c:v>241.11853027000001</c:v>
                </c:pt>
                <c:pt idx="3576">
                  <c:v>241.11853027000001</c:v>
                </c:pt>
                <c:pt idx="3577">
                  <c:v>241.2355957</c:v>
                </c:pt>
                <c:pt idx="3578">
                  <c:v>241.34387207</c:v>
                </c:pt>
                <c:pt idx="3579">
                  <c:v>241.46862793</c:v>
                </c:pt>
                <c:pt idx="3580">
                  <c:v>241.46862793</c:v>
                </c:pt>
                <c:pt idx="3581">
                  <c:v>241.58581543</c:v>
                </c:pt>
                <c:pt idx="3582">
                  <c:v>241.70153809000001</c:v>
                </c:pt>
                <c:pt idx="3583">
                  <c:v>241.81896972999999</c:v>
                </c:pt>
                <c:pt idx="3584">
                  <c:v>241.94348145000001</c:v>
                </c:pt>
                <c:pt idx="3585">
                  <c:v>242.05200195</c:v>
                </c:pt>
                <c:pt idx="3586">
                  <c:v>242.05200195</c:v>
                </c:pt>
                <c:pt idx="3587">
                  <c:v>242.17700195</c:v>
                </c:pt>
                <c:pt idx="3588">
                  <c:v>242.29345703000001</c:v>
                </c:pt>
                <c:pt idx="3589">
                  <c:v>242.29345703000001</c:v>
                </c:pt>
                <c:pt idx="3590">
                  <c:v>242.41027832</c:v>
                </c:pt>
                <c:pt idx="3591">
                  <c:v>242.52661133000001</c:v>
                </c:pt>
                <c:pt idx="3592">
                  <c:v>242.63525390999999</c:v>
                </c:pt>
                <c:pt idx="3593">
                  <c:v>242.74353027000001</c:v>
                </c:pt>
                <c:pt idx="3594">
                  <c:v>242.90173340000001</c:v>
                </c:pt>
                <c:pt idx="3595">
                  <c:v>242.90173340000001</c:v>
                </c:pt>
                <c:pt idx="3596">
                  <c:v>243.02661133000001</c:v>
                </c:pt>
                <c:pt idx="3597">
                  <c:v>243.13476563</c:v>
                </c:pt>
                <c:pt idx="3598">
                  <c:v>243.13476563</c:v>
                </c:pt>
                <c:pt idx="3599">
                  <c:v>243.26025390999999</c:v>
                </c:pt>
                <c:pt idx="3600">
                  <c:v>243.37634277000001</c:v>
                </c:pt>
                <c:pt idx="3601">
                  <c:v>243.50183104999999</c:v>
                </c:pt>
                <c:pt idx="3602">
                  <c:v>243.62646484000001</c:v>
                </c:pt>
                <c:pt idx="3603">
                  <c:v>243.73535156</c:v>
                </c:pt>
                <c:pt idx="3604">
                  <c:v>243.73535156</c:v>
                </c:pt>
                <c:pt idx="3605">
                  <c:v>243.84362793</c:v>
                </c:pt>
                <c:pt idx="3606">
                  <c:v>243.96826171999999</c:v>
                </c:pt>
                <c:pt idx="3607">
                  <c:v>244.08544921999999</c:v>
                </c:pt>
                <c:pt idx="3608">
                  <c:v>244.08544921999999</c:v>
                </c:pt>
                <c:pt idx="3609">
                  <c:v>244.31884765999999</c:v>
                </c:pt>
                <c:pt idx="3610">
                  <c:v>244.31884765999999</c:v>
                </c:pt>
                <c:pt idx="3611">
                  <c:v>244.44323729999999</c:v>
                </c:pt>
                <c:pt idx="3612">
                  <c:v>244.55200195</c:v>
                </c:pt>
                <c:pt idx="3613">
                  <c:v>244.66015625</c:v>
                </c:pt>
                <c:pt idx="3614">
                  <c:v>244.66015625</c:v>
                </c:pt>
                <c:pt idx="3615">
                  <c:v>244.78491210999999</c:v>
                </c:pt>
                <c:pt idx="3616">
                  <c:v>244.89379883000001</c:v>
                </c:pt>
                <c:pt idx="3617">
                  <c:v>244.89379883000001</c:v>
                </c:pt>
                <c:pt idx="3618">
                  <c:v>245.12683104999999</c:v>
                </c:pt>
                <c:pt idx="3619">
                  <c:v>245.25170897999999</c:v>
                </c:pt>
                <c:pt idx="3620">
                  <c:v>245.25170897999999</c:v>
                </c:pt>
                <c:pt idx="3621">
                  <c:v>245.36853027000001</c:v>
                </c:pt>
                <c:pt idx="3622">
                  <c:v>245.47717284999999</c:v>
                </c:pt>
                <c:pt idx="3623">
                  <c:v>245.47717284999999</c:v>
                </c:pt>
                <c:pt idx="3624">
                  <c:v>245.60168457</c:v>
                </c:pt>
                <c:pt idx="3625">
                  <c:v>245.71044921999999</c:v>
                </c:pt>
                <c:pt idx="3626">
                  <c:v>245.83520508000001</c:v>
                </c:pt>
                <c:pt idx="3627">
                  <c:v>245.95227051000001</c:v>
                </c:pt>
                <c:pt idx="3628">
                  <c:v>246.07714844</c:v>
                </c:pt>
                <c:pt idx="3629">
                  <c:v>246.07714844</c:v>
                </c:pt>
                <c:pt idx="3630">
                  <c:v>246.18518065999999</c:v>
                </c:pt>
                <c:pt idx="3631">
                  <c:v>246.31066895000001</c:v>
                </c:pt>
                <c:pt idx="3632">
                  <c:v>246.41833496000001</c:v>
                </c:pt>
                <c:pt idx="3633">
                  <c:v>246.41833496000001</c:v>
                </c:pt>
                <c:pt idx="3634">
                  <c:v>246.53564453000001</c:v>
                </c:pt>
                <c:pt idx="3635">
                  <c:v>246.66027832</c:v>
                </c:pt>
                <c:pt idx="3636">
                  <c:v>246.76892090000001</c:v>
                </c:pt>
                <c:pt idx="3637">
                  <c:v>246.89367676000001</c:v>
                </c:pt>
                <c:pt idx="3638">
                  <c:v>247.00207520000001</c:v>
                </c:pt>
                <c:pt idx="3639">
                  <c:v>247.00207520000001</c:v>
                </c:pt>
                <c:pt idx="3640">
                  <c:v>247.12744140999999</c:v>
                </c:pt>
                <c:pt idx="3641">
                  <c:v>247.24328613</c:v>
                </c:pt>
                <c:pt idx="3642">
                  <c:v>247.24328613</c:v>
                </c:pt>
                <c:pt idx="3643">
                  <c:v>247.3605957</c:v>
                </c:pt>
                <c:pt idx="3644">
                  <c:v>247.47692871000001</c:v>
                </c:pt>
                <c:pt idx="3645">
                  <c:v>247.60217284999999</c:v>
                </c:pt>
                <c:pt idx="3646">
                  <c:v>247.72717284999999</c:v>
                </c:pt>
                <c:pt idx="3647">
                  <c:v>247.84387207</c:v>
                </c:pt>
                <c:pt idx="3648">
                  <c:v>247.95202637</c:v>
                </c:pt>
                <c:pt idx="3649">
                  <c:v>247.95202637</c:v>
                </c:pt>
                <c:pt idx="3650">
                  <c:v>248.0769043</c:v>
                </c:pt>
                <c:pt idx="3651">
                  <c:v>248.18566895000001</c:v>
                </c:pt>
                <c:pt idx="3652">
                  <c:v>248.18566895000001</c:v>
                </c:pt>
                <c:pt idx="3653">
                  <c:v>248.30200195</c:v>
                </c:pt>
                <c:pt idx="3654">
                  <c:v>248.41870116999999</c:v>
                </c:pt>
                <c:pt idx="3655">
                  <c:v>248.54370116999999</c:v>
                </c:pt>
                <c:pt idx="3656">
                  <c:v>248.65173340000001</c:v>
                </c:pt>
                <c:pt idx="3657">
                  <c:v>248.77722168</c:v>
                </c:pt>
                <c:pt idx="3658">
                  <c:v>248.77722168</c:v>
                </c:pt>
                <c:pt idx="3659">
                  <c:v>248.89355469</c:v>
                </c:pt>
                <c:pt idx="3660">
                  <c:v>249.01062012</c:v>
                </c:pt>
                <c:pt idx="3661">
                  <c:v>249.11853027000001</c:v>
                </c:pt>
                <c:pt idx="3662">
                  <c:v>249.11853027000001</c:v>
                </c:pt>
                <c:pt idx="3663">
                  <c:v>249.24377440999999</c:v>
                </c:pt>
                <c:pt idx="3664">
                  <c:v>249.36071777000001</c:v>
                </c:pt>
                <c:pt idx="3665">
                  <c:v>249.4765625</c:v>
                </c:pt>
                <c:pt idx="3666">
                  <c:v>249.59411621000001</c:v>
                </c:pt>
                <c:pt idx="3667">
                  <c:v>249.71850585999999</c:v>
                </c:pt>
                <c:pt idx="3668">
                  <c:v>249.71850585999999</c:v>
                </c:pt>
                <c:pt idx="3669">
                  <c:v>249.82727051000001</c:v>
                </c:pt>
                <c:pt idx="3670">
                  <c:v>249.93542479999999</c:v>
                </c:pt>
                <c:pt idx="3671">
                  <c:v>249.93542479999999</c:v>
                </c:pt>
                <c:pt idx="3672">
                  <c:v>250.06042479999999</c:v>
                </c:pt>
                <c:pt idx="3673">
                  <c:v>250.29345703000001</c:v>
                </c:pt>
                <c:pt idx="3674">
                  <c:v>250.29345703000001</c:v>
                </c:pt>
                <c:pt idx="3675">
                  <c:v>250.41064453000001</c:v>
                </c:pt>
                <c:pt idx="3676">
                  <c:v>250.52685546999999</c:v>
                </c:pt>
                <c:pt idx="3677">
                  <c:v>250.52685546999999</c:v>
                </c:pt>
                <c:pt idx="3678">
                  <c:v>250.63525390999999</c:v>
                </c:pt>
                <c:pt idx="3679">
                  <c:v>250.75231934000001</c:v>
                </c:pt>
                <c:pt idx="3680">
                  <c:v>250.87683104999999</c:v>
                </c:pt>
                <c:pt idx="3681">
                  <c:v>250.87683104999999</c:v>
                </c:pt>
                <c:pt idx="3682">
                  <c:v>251.11010741999999</c:v>
                </c:pt>
                <c:pt idx="3683">
                  <c:v>251.11010741999999</c:v>
                </c:pt>
                <c:pt idx="3684">
                  <c:v>251.22741698999999</c:v>
                </c:pt>
                <c:pt idx="3685">
                  <c:v>251.35205078000001</c:v>
                </c:pt>
                <c:pt idx="3686">
                  <c:v>251.46032715000001</c:v>
                </c:pt>
                <c:pt idx="3687">
                  <c:v>251.46032715000001</c:v>
                </c:pt>
                <c:pt idx="3688">
                  <c:v>251.57751465000001</c:v>
                </c:pt>
                <c:pt idx="3689">
                  <c:v>251.69323729999999</c:v>
                </c:pt>
                <c:pt idx="3690">
                  <c:v>251.69323729999999</c:v>
                </c:pt>
                <c:pt idx="3691">
                  <c:v>251.92675781</c:v>
                </c:pt>
                <c:pt idx="3692">
                  <c:v>252.04382323999999</c:v>
                </c:pt>
                <c:pt idx="3693">
                  <c:v>252.04382323999999</c:v>
                </c:pt>
                <c:pt idx="3694">
                  <c:v>252.16040039000001</c:v>
                </c:pt>
                <c:pt idx="3695">
                  <c:v>252.27685546999999</c:v>
                </c:pt>
                <c:pt idx="3696">
                  <c:v>252.27685546999999</c:v>
                </c:pt>
                <c:pt idx="3697">
                  <c:v>252.38549805</c:v>
                </c:pt>
                <c:pt idx="3698">
                  <c:v>252.38549805</c:v>
                </c:pt>
                <c:pt idx="3699">
                  <c:v>252.56018065999999</c:v>
                </c:pt>
                <c:pt idx="3700">
                  <c:v>252.80163573999999</c:v>
                </c:pt>
                <c:pt idx="3701">
                  <c:v>252.80163573999999</c:v>
                </c:pt>
                <c:pt idx="3702">
                  <c:v>252.91052246000001</c:v>
                </c:pt>
                <c:pt idx="3703">
                  <c:v>253.03503418</c:v>
                </c:pt>
                <c:pt idx="3704">
                  <c:v>253.03503418</c:v>
                </c:pt>
                <c:pt idx="3705">
                  <c:v>253.15209960999999</c:v>
                </c:pt>
                <c:pt idx="3706">
                  <c:v>253.26013184000001</c:v>
                </c:pt>
                <c:pt idx="3707">
                  <c:v>253.38513184000001</c:v>
                </c:pt>
                <c:pt idx="3708">
                  <c:v>253.49365234000001</c:v>
                </c:pt>
                <c:pt idx="3709">
                  <c:v>253.61828613</c:v>
                </c:pt>
                <c:pt idx="3710">
                  <c:v>253.61828613</c:v>
                </c:pt>
                <c:pt idx="3711">
                  <c:v>253.72717284999999</c:v>
                </c:pt>
                <c:pt idx="3712">
                  <c:v>253.85998534999999</c:v>
                </c:pt>
                <c:pt idx="3713">
                  <c:v>253.96838378999999</c:v>
                </c:pt>
                <c:pt idx="3714">
                  <c:v>253.96838378999999</c:v>
                </c:pt>
                <c:pt idx="3715">
                  <c:v>254.07702637</c:v>
                </c:pt>
                <c:pt idx="3716">
                  <c:v>254.19299315999999</c:v>
                </c:pt>
                <c:pt idx="3717">
                  <c:v>254.31896972999999</c:v>
                </c:pt>
                <c:pt idx="3718">
                  <c:v>254.43481445</c:v>
                </c:pt>
                <c:pt idx="3719">
                  <c:v>254.56042479999999</c:v>
                </c:pt>
                <c:pt idx="3720">
                  <c:v>254.56042479999999</c:v>
                </c:pt>
                <c:pt idx="3721">
                  <c:v>254.66833496000001</c:v>
                </c:pt>
                <c:pt idx="3722">
                  <c:v>254.77661133000001</c:v>
                </c:pt>
                <c:pt idx="3723">
                  <c:v>254.77661133000001</c:v>
                </c:pt>
                <c:pt idx="3724">
                  <c:v>254.90222168</c:v>
                </c:pt>
                <c:pt idx="3725">
                  <c:v>255.13549805</c:v>
                </c:pt>
                <c:pt idx="3726">
                  <c:v>255.13549805</c:v>
                </c:pt>
                <c:pt idx="3727">
                  <c:v>255.24353027000001</c:v>
                </c:pt>
                <c:pt idx="3728">
                  <c:v>255.36877440999999</c:v>
                </c:pt>
                <c:pt idx="3729">
                  <c:v>255.36877440999999</c:v>
                </c:pt>
                <c:pt idx="3730">
                  <c:v>255.48547363</c:v>
                </c:pt>
                <c:pt idx="3731">
                  <c:v>255.60168457</c:v>
                </c:pt>
                <c:pt idx="3732">
                  <c:v>255.71887207</c:v>
                </c:pt>
                <c:pt idx="3733">
                  <c:v>255.71887207</c:v>
                </c:pt>
                <c:pt idx="3734">
                  <c:v>255.82666015999999</c:v>
                </c:pt>
                <c:pt idx="3735">
                  <c:v>256.06872558999999</c:v>
                </c:pt>
                <c:pt idx="3736">
                  <c:v>256.06872558999999</c:v>
                </c:pt>
                <c:pt idx="3737">
                  <c:v>256.18505858999998</c:v>
                </c:pt>
                <c:pt idx="3738">
                  <c:v>256.29394531000003</c:v>
                </c:pt>
                <c:pt idx="3739">
                  <c:v>256.29394531000003</c:v>
                </c:pt>
                <c:pt idx="3740">
                  <c:v>256.41809081999997</c:v>
                </c:pt>
                <c:pt idx="3741">
                  <c:v>256.53576659999999</c:v>
                </c:pt>
                <c:pt idx="3742">
                  <c:v>256.65173340000001</c:v>
                </c:pt>
                <c:pt idx="3743">
                  <c:v>256.65173340000001</c:v>
                </c:pt>
                <c:pt idx="3744">
                  <c:v>256.88525391000002</c:v>
                </c:pt>
                <c:pt idx="3745">
                  <c:v>256.88525391000002</c:v>
                </c:pt>
                <c:pt idx="3746">
                  <c:v>257.00195313</c:v>
                </c:pt>
                <c:pt idx="3747">
                  <c:v>257.11901855000002</c:v>
                </c:pt>
                <c:pt idx="3748">
                  <c:v>257.24304198999999</c:v>
                </c:pt>
                <c:pt idx="3749">
                  <c:v>257.24304198999999</c:v>
                </c:pt>
                <c:pt idx="3750">
                  <c:v>257.36059569999998</c:v>
                </c:pt>
                <c:pt idx="3751">
                  <c:v>257.47680664000001</c:v>
                </c:pt>
                <c:pt idx="3752">
                  <c:v>257.60205078000001</c:v>
                </c:pt>
                <c:pt idx="3753">
                  <c:v>257.72705078000001</c:v>
                </c:pt>
                <c:pt idx="3754">
                  <c:v>257.72705078000001</c:v>
                </c:pt>
                <c:pt idx="3755">
                  <c:v>257.83520507999998</c:v>
                </c:pt>
                <c:pt idx="3756">
                  <c:v>257.95214843999997</c:v>
                </c:pt>
                <c:pt idx="3757">
                  <c:v>258.07666016000002</c:v>
                </c:pt>
                <c:pt idx="3758">
                  <c:v>258.07666016000002</c:v>
                </c:pt>
                <c:pt idx="3759">
                  <c:v>258.18554688</c:v>
                </c:pt>
                <c:pt idx="3760">
                  <c:v>258.30200194999998</c:v>
                </c:pt>
                <c:pt idx="3761">
                  <c:v>258.41015625</c:v>
                </c:pt>
                <c:pt idx="3762">
                  <c:v>258.51892090000001</c:v>
                </c:pt>
                <c:pt idx="3763">
                  <c:v>258.64331055000002</c:v>
                </c:pt>
                <c:pt idx="3764">
                  <c:v>258.64331055000002</c:v>
                </c:pt>
                <c:pt idx="3765">
                  <c:v>258.76062012</c:v>
                </c:pt>
                <c:pt idx="3766">
                  <c:v>258.87670897999999</c:v>
                </c:pt>
                <c:pt idx="3767">
                  <c:v>258.99377441000001</c:v>
                </c:pt>
                <c:pt idx="3768">
                  <c:v>258.99377441000001</c:v>
                </c:pt>
                <c:pt idx="3769">
                  <c:v>259.21862793000003</c:v>
                </c:pt>
                <c:pt idx="3770">
                  <c:v>259.21862793000003</c:v>
                </c:pt>
                <c:pt idx="3771">
                  <c:v>259.34399414000001</c:v>
                </c:pt>
                <c:pt idx="3772">
                  <c:v>259.46008301000001</c:v>
                </c:pt>
                <c:pt idx="3773">
                  <c:v>259.58557129000002</c:v>
                </c:pt>
                <c:pt idx="3774">
                  <c:v>259.58557129000002</c:v>
                </c:pt>
                <c:pt idx="3775">
                  <c:v>259.69372558999999</c:v>
                </c:pt>
                <c:pt idx="3776">
                  <c:v>259.81872558999999</c:v>
                </c:pt>
                <c:pt idx="3777">
                  <c:v>259.81872558999999</c:v>
                </c:pt>
                <c:pt idx="3778">
                  <c:v>260.05200194999998</c:v>
                </c:pt>
                <c:pt idx="3779">
                  <c:v>260.16857909999999</c:v>
                </c:pt>
                <c:pt idx="3780">
                  <c:v>260.16857909999999</c:v>
                </c:pt>
                <c:pt idx="3781">
                  <c:v>260.29345703000001</c:v>
                </c:pt>
                <c:pt idx="3782">
                  <c:v>260.40209960999999</c:v>
                </c:pt>
                <c:pt idx="3783">
                  <c:v>260.40209960999999</c:v>
                </c:pt>
                <c:pt idx="3784">
                  <c:v>260.51867676000001</c:v>
                </c:pt>
                <c:pt idx="3785">
                  <c:v>260.64355468999997</c:v>
                </c:pt>
                <c:pt idx="3786">
                  <c:v>260.75207519999998</c:v>
                </c:pt>
                <c:pt idx="3787">
                  <c:v>260.87670897999999</c:v>
                </c:pt>
                <c:pt idx="3788">
                  <c:v>260.98559569999998</c:v>
                </c:pt>
                <c:pt idx="3789">
                  <c:v>260.98559569999998</c:v>
                </c:pt>
                <c:pt idx="3790">
                  <c:v>261.11022948999999</c:v>
                </c:pt>
                <c:pt idx="3791">
                  <c:v>261.22705078000001</c:v>
                </c:pt>
                <c:pt idx="3792">
                  <c:v>261.34362793000003</c:v>
                </c:pt>
                <c:pt idx="3793">
                  <c:v>261.34362793000003</c:v>
                </c:pt>
                <c:pt idx="3794">
                  <c:v>261.46020507999998</c:v>
                </c:pt>
                <c:pt idx="3795">
                  <c:v>261.57727051000001</c:v>
                </c:pt>
                <c:pt idx="3796">
                  <c:v>261.69323730000002</c:v>
                </c:pt>
                <c:pt idx="3797">
                  <c:v>261.81884766000002</c:v>
                </c:pt>
                <c:pt idx="3798">
                  <c:v>261.92675781000003</c:v>
                </c:pt>
                <c:pt idx="3799">
                  <c:v>261.92675781000003</c:v>
                </c:pt>
                <c:pt idx="3800">
                  <c:v>262.03527831999997</c:v>
                </c:pt>
                <c:pt idx="3801">
                  <c:v>262.16015625</c:v>
                </c:pt>
                <c:pt idx="3802">
                  <c:v>262.16015625</c:v>
                </c:pt>
                <c:pt idx="3803">
                  <c:v>262.26843262</c:v>
                </c:pt>
                <c:pt idx="3804">
                  <c:v>262.50988769999998</c:v>
                </c:pt>
                <c:pt idx="3805">
                  <c:v>262.50988769999998</c:v>
                </c:pt>
                <c:pt idx="3806">
                  <c:v>262.61853027000001</c:v>
                </c:pt>
                <c:pt idx="3807">
                  <c:v>262.74328613</c:v>
                </c:pt>
                <c:pt idx="3808">
                  <c:v>262.74328613</c:v>
                </c:pt>
                <c:pt idx="3809">
                  <c:v>262.85998534999999</c:v>
                </c:pt>
                <c:pt idx="3810">
                  <c:v>262.97680664000001</c:v>
                </c:pt>
                <c:pt idx="3811">
                  <c:v>263.09326171999999</c:v>
                </c:pt>
                <c:pt idx="3812">
                  <c:v>263.09326171999999</c:v>
                </c:pt>
                <c:pt idx="3813">
                  <c:v>263.32617188</c:v>
                </c:pt>
                <c:pt idx="3814">
                  <c:v>263.32617188</c:v>
                </c:pt>
                <c:pt idx="3815">
                  <c:v>263.43530272999999</c:v>
                </c:pt>
                <c:pt idx="3816">
                  <c:v>263.56848144999998</c:v>
                </c:pt>
                <c:pt idx="3817">
                  <c:v>263.67675781000003</c:v>
                </c:pt>
                <c:pt idx="3818">
                  <c:v>263.67675781000003</c:v>
                </c:pt>
                <c:pt idx="3819">
                  <c:v>263.80212402000001</c:v>
                </c:pt>
                <c:pt idx="3820">
                  <c:v>263.90954590000001</c:v>
                </c:pt>
                <c:pt idx="3821">
                  <c:v>264.03540039000001</c:v>
                </c:pt>
                <c:pt idx="3822">
                  <c:v>264.03540039000001</c:v>
                </c:pt>
                <c:pt idx="3823">
                  <c:v>264.26855468999997</c:v>
                </c:pt>
                <c:pt idx="3824">
                  <c:v>264.26855468999997</c:v>
                </c:pt>
                <c:pt idx="3825">
                  <c:v>264.38500977000001</c:v>
                </c:pt>
                <c:pt idx="3826">
                  <c:v>264.49328613</c:v>
                </c:pt>
                <c:pt idx="3827">
                  <c:v>264.61853027000001</c:v>
                </c:pt>
                <c:pt idx="3828">
                  <c:v>264.61853027000001</c:v>
                </c:pt>
                <c:pt idx="3829">
                  <c:v>264.72644043000003</c:v>
                </c:pt>
                <c:pt idx="3830">
                  <c:v>264.85205078000001</c:v>
                </c:pt>
                <c:pt idx="3831">
                  <c:v>264.85205078000001</c:v>
                </c:pt>
                <c:pt idx="3832">
                  <c:v>265.08508301000001</c:v>
                </c:pt>
                <c:pt idx="3833">
                  <c:v>265.19384766000002</c:v>
                </c:pt>
                <c:pt idx="3834">
                  <c:v>265.19384766000002</c:v>
                </c:pt>
                <c:pt idx="3835">
                  <c:v>265.31799316000001</c:v>
                </c:pt>
                <c:pt idx="3836">
                  <c:v>265.42724608999998</c:v>
                </c:pt>
                <c:pt idx="3837">
                  <c:v>265.42724608999998</c:v>
                </c:pt>
                <c:pt idx="3838">
                  <c:v>265.55151367000002</c:v>
                </c:pt>
                <c:pt idx="3839">
                  <c:v>265.68542480000002</c:v>
                </c:pt>
                <c:pt idx="3840">
                  <c:v>265.79357909999999</c:v>
                </c:pt>
                <c:pt idx="3841">
                  <c:v>265.90173340000001</c:v>
                </c:pt>
                <c:pt idx="3842">
                  <c:v>266.01062012</c:v>
                </c:pt>
                <c:pt idx="3843">
                  <c:v>266.01062012</c:v>
                </c:pt>
                <c:pt idx="3844">
                  <c:v>266.13464355000002</c:v>
                </c:pt>
                <c:pt idx="3845">
                  <c:v>266.24365233999998</c:v>
                </c:pt>
                <c:pt idx="3846">
                  <c:v>266.36840819999998</c:v>
                </c:pt>
                <c:pt idx="3847">
                  <c:v>266.36840819999998</c:v>
                </c:pt>
                <c:pt idx="3848">
                  <c:v>266.49365233999998</c:v>
                </c:pt>
                <c:pt idx="3849">
                  <c:v>266.70996093999997</c:v>
                </c:pt>
                <c:pt idx="3850">
                  <c:v>266.70996093999997</c:v>
                </c:pt>
                <c:pt idx="3851">
                  <c:v>266.83532715000001</c:v>
                </c:pt>
                <c:pt idx="3852">
                  <c:v>266.95166016000002</c:v>
                </c:pt>
                <c:pt idx="3853">
                  <c:v>266.95166016000002</c:v>
                </c:pt>
                <c:pt idx="3854">
                  <c:v>267.06872558999999</c:v>
                </c:pt>
                <c:pt idx="3855">
                  <c:v>267.18530272999999</c:v>
                </c:pt>
                <c:pt idx="3856">
                  <c:v>267.30163573999999</c:v>
                </c:pt>
                <c:pt idx="3857">
                  <c:v>267.41882323999999</c:v>
                </c:pt>
                <c:pt idx="3858">
                  <c:v>267.54321289000001</c:v>
                </c:pt>
                <c:pt idx="3859">
                  <c:v>267.54321289000001</c:v>
                </c:pt>
                <c:pt idx="3860">
                  <c:v>267.65234375</c:v>
                </c:pt>
                <c:pt idx="3861">
                  <c:v>267.76831055000002</c:v>
                </c:pt>
                <c:pt idx="3862">
                  <c:v>267.87707519999998</c:v>
                </c:pt>
                <c:pt idx="3863">
                  <c:v>267.87707519999998</c:v>
                </c:pt>
                <c:pt idx="3864">
                  <c:v>267.99353027000001</c:v>
                </c:pt>
                <c:pt idx="3865">
                  <c:v>268.11022948999999</c:v>
                </c:pt>
                <c:pt idx="3866">
                  <c:v>268.23559569999998</c:v>
                </c:pt>
                <c:pt idx="3867">
                  <c:v>268.3515625</c:v>
                </c:pt>
                <c:pt idx="3868">
                  <c:v>268.47717284999999</c:v>
                </c:pt>
                <c:pt idx="3869">
                  <c:v>268.47717284999999</c:v>
                </c:pt>
                <c:pt idx="3870">
                  <c:v>268.58520507999998</c:v>
                </c:pt>
                <c:pt idx="3871">
                  <c:v>268.71020507999998</c:v>
                </c:pt>
                <c:pt idx="3872">
                  <c:v>268.71020507999998</c:v>
                </c:pt>
                <c:pt idx="3873">
                  <c:v>268.82702637</c:v>
                </c:pt>
                <c:pt idx="3874">
                  <c:v>268.94360352000001</c:v>
                </c:pt>
                <c:pt idx="3875">
                  <c:v>269.06030272999999</c:v>
                </c:pt>
                <c:pt idx="3876">
                  <c:v>269.18505858999998</c:v>
                </c:pt>
                <c:pt idx="3877">
                  <c:v>269.29370117000002</c:v>
                </c:pt>
                <c:pt idx="3878">
                  <c:v>269.29370117000002</c:v>
                </c:pt>
                <c:pt idx="3879">
                  <c:v>269.40197754000002</c:v>
                </c:pt>
                <c:pt idx="3880">
                  <c:v>269.52685546999999</c:v>
                </c:pt>
                <c:pt idx="3881">
                  <c:v>269.63537597999999</c:v>
                </c:pt>
                <c:pt idx="3882">
                  <c:v>269.63537597999999</c:v>
                </c:pt>
                <c:pt idx="3883">
                  <c:v>269.76000977000001</c:v>
                </c:pt>
                <c:pt idx="3884">
                  <c:v>269.87719727000001</c:v>
                </c:pt>
                <c:pt idx="3885">
                  <c:v>269.99340819999998</c:v>
                </c:pt>
                <c:pt idx="3886">
                  <c:v>270.11059569999998</c:v>
                </c:pt>
                <c:pt idx="3887">
                  <c:v>270.21838379000002</c:v>
                </c:pt>
                <c:pt idx="3888">
                  <c:v>270.21838379000002</c:v>
                </c:pt>
                <c:pt idx="3889">
                  <c:v>270.34350585999999</c:v>
                </c:pt>
                <c:pt idx="3890">
                  <c:v>270.46044921999999</c:v>
                </c:pt>
                <c:pt idx="3891">
                  <c:v>270.46044921999999</c:v>
                </c:pt>
                <c:pt idx="3892">
                  <c:v>270.57653808999999</c:v>
                </c:pt>
                <c:pt idx="3893">
                  <c:v>270.81835938</c:v>
                </c:pt>
                <c:pt idx="3894">
                  <c:v>270.81835938</c:v>
                </c:pt>
                <c:pt idx="3895">
                  <c:v>270.92712402000001</c:v>
                </c:pt>
                <c:pt idx="3896">
                  <c:v>271.05187988</c:v>
                </c:pt>
                <c:pt idx="3897">
                  <c:v>271.05187988</c:v>
                </c:pt>
                <c:pt idx="3898">
                  <c:v>271.16857909999999</c:v>
                </c:pt>
                <c:pt idx="3899">
                  <c:v>271.28515625</c:v>
                </c:pt>
                <c:pt idx="3900">
                  <c:v>271.40173340000001</c:v>
                </c:pt>
                <c:pt idx="3901">
                  <c:v>271.51879882999998</c:v>
                </c:pt>
                <c:pt idx="3902">
                  <c:v>271.63513183999999</c:v>
                </c:pt>
                <c:pt idx="3903">
                  <c:v>271.63513183999999</c:v>
                </c:pt>
                <c:pt idx="3904">
                  <c:v>271.74353027000001</c:v>
                </c:pt>
                <c:pt idx="3905">
                  <c:v>271.86853027000001</c:v>
                </c:pt>
                <c:pt idx="3906">
                  <c:v>271.97644043000003</c:v>
                </c:pt>
                <c:pt idx="3907">
                  <c:v>271.97644043000003</c:v>
                </c:pt>
                <c:pt idx="3908">
                  <c:v>272.10229492000002</c:v>
                </c:pt>
                <c:pt idx="3909">
                  <c:v>272.20983887</c:v>
                </c:pt>
                <c:pt idx="3910">
                  <c:v>272.20983887</c:v>
                </c:pt>
                <c:pt idx="3911">
                  <c:v>272.45166016000002</c:v>
                </c:pt>
                <c:pt idx="3912">
                  <c:v>272.56018066000001</c:v>
                </c:pt>
                <c:pt idx="3913">
                  <c:v>272.56018066000001</c:v>
                </c:pt>
                <c:pt idx="3914">
                  <c:v>272.68554688</c:v>
                </c:pt>
                <c:pt idx="3915">
                  <c:v>272.80969238</c:v>
                </c:pt>
                <c:pt idx="3916">
                  <c:v>272.80969238</c:v>
                </c:pt>
                <c:pt idx="3917">
                  <c:v>272.91882323999999</c:v>
                </c:pt>
                <c:pt idx="3918">
                  <c:v>273.02661132999998</c:v>
                </c:pt>
                <c:pt idx="3919">
                  <c:v>273.15197754000002</c:v>
                </c:pt>
                <c:pt idx="3920">
                  <c:v>273.26025391000002</c:v>
                </c:pt>
                <c:pt idx="3921">
                  <c:v>273.38500977000001</c:v>
                </c:pt>
                <c:pt idx="3922">
                  <c:v>273.50183105000002</c:v>
                </c:pt>
                <c:pt idx="3923">
                  <c:v>273.50183105000002</c:v>
                </c:pt>
                <c:pt idx="3924">
                  <c:v>273.61816406000003</c:v>
                </c:pt>
                <c:pt idx="3925">
                  <c:v>273.73535156000003</c:v>
                </c:pt>
                <c:pt idx="3926">
                  <c:v>273.73535156000003</c:v>
                </c:pt>
                <c:pt idx="3927">
                  <c:v>273.85998534999999</c:v>
                </c:pt>
                <c:pt idx="3928">
                  <c:v>273.97680664000001</c:v>
                </c:pt>
                <c:pt idx="3929">
                  <c:v>274.08532715000001</c:v>
                </c:pt>
                <c:pt idx="3930">
                  <c:v>274.20971680000002</c:v>
                </c:pt>
                <c:pt idx="3931">
                  <c:v>274.32714843999997</c:v>
                </c:pt>
                <c:pt idx="3932">
                  <c:v>274.32714843999997</c:v>
                </c:pt>
                <c:pt idx="3933">
                  <c:v>274.44311522999999</c:v>
                </c:pt>
                <c:pt idx="3934">
                  <c:v>274.55200194999998</c:v>
                </c:pt>
                <c:pt idx="3935">
                  <c:v>274.67675781000003</c:v>
                </c:pt>
                <c:pt idx="3936">
                  <c:v>274.78479004000002</c:v>
                </c:pt>
                <c:pt idx="3937">
                  <c:v>274.91052245999998</c:v>
                </c:pt>
                <c:pt idx="3938">
                  <c:v>274.91052245999998</c:v>
                </c:pt>
                <c:pt idx="3939">
                  <c:v>275.02612305000002</c:v>
                </c:pt>
                <c:pt idx="3940">
                  <c:v>275.14379882999998</c:v>
                </c:pt>
                <c:pt idx="3941">
                  <c:v>275.14379882999998</c:v>
                </c:pt>
                <c:pt idx="3942">
                  <c:v>275.25976563</c:v>
                </c:pt>
                <c:pt idx="3943">
                  <c:v>275.38537597999999</c:v>
                </c:pt>
                <c:pt idx="3944">
                  <c:v>275.49353027000001</c:v>
                </c:pt>
                <c:pt idx="3945">
                  <c:v>275.60974120999998</c:v>
                </c:pt>
                <c:pt idx="3946">
                  <c:v>275.72705078000001</c:v>
                </c:pt>
                <c:pt idx="3947">
                  <c:v>275.83496093999997</c:v>
                </c:pt>
                <c:pt idx="3948">
                  <c:v>275.83496093999997</c:v>
                </c:pt>
                <c:pt idx="3949">
                  <c:v>275.94372558999999</c:v>
                </c:pt>
                <c:pt idx="3950">
                  <c:v>276.06860352000001</c:v>
                </c:pt>
                <c:pt idx="3951">
                  <c:v>276.06860352000001</c:v>
                </c:pt>
                <c:pt idx="3952">
                  <c:v>276.17663573999999</c:v>
                </c:pt>
                <c:pt idx="3953">
                  <c:v>276.30212402000001</c:v>
                </c:pt>
                <c:pt idx="3954">
                  <c:v>276.40979004000002</c:v>
                </c:pt>
                <c:pt idx="3955">
                  <c:v>276.53552245999998</c:v>
                </c:pt>
                <c:pt idx="3956">
                  <c:v>276.65173340000001</c:v>
                </c:pt>
                <c:pt idx="3957">
                  <c:v>276.65173340000001</c:v>
                </c:pt>
                <c:pt idx="3958">
                  <c:v>276.77697754000002</c:v>
                </c:pt>
                <c:pt idx="3959">
                  <c:v>276.88513183999999</c:v>
                </c:pt>
                <c:pt idx="3960">
                  <c:v>277.01013183999999</c:v>
                </c:pt>
                <c:pt idx="3961">
                  <c:v>277.01013183999999</c:v>
                </c:pt>
                <c:pt idx="3962">
                  <c:v>277.13574218999997</c:v>
                </c:pt>
                <c:pt idx="3963">
                  <c:v>277.24304198999999</c:v>
                </c:pt>
                <c:pt idx="3964">
                  <c:v>277.36035156000003</c:v>
                </c:pt>
                <c:pt idx="3965">
                  <c:v>277.48498534999999</c:v>
                </c:pt>
                <c:pt idx="3966">
                  <c:v>277.59350585999999</c:v>
                </c:pt>
                <c:pt idx="3967">
                  <c:v>277.59350585999999</c:v>
                </c:pt>
                <c:pt idx="3968">
                  <c:v>277.70202637</c:v>
                </c:pt>
                <c:pt idx="3969">
                  <c:v>277.82678222999999</c:v>
                </c:pt>
                <c:pt idx="3970">
                  <c:v>277.82678222999999</c:v>
                </c:pt>
                <c:pt idx="3971">
                  <c:v>278.06005858999998</c:v>
                </c:pt>
                <c:pt idx="3972">
                  <c:v>278.16882323999999</c:v>
                </c:pt>
                <c:pt idx="3973">
                  <c:v>278.16882323999999</c:v>
                </c:pt>
                <c:pt idx="3974">
                  <c:v>278.29370117000002</c:v>
                </c:pt>
                <c:pt idx="3975">
                  <c:v>278.40173340000001</c:v>
                </c:pt>
                <c:pt idx="3976">
                  <c:v>278.40173340000001</c:v>
                </c:pt>
                <c:pt idx="3977">
                  <c:v>278.52697754000002</c:v>
                </c:pt>
                <c:pt idx="3978">
                  <c:v>278.64318847999999</c:v>
                </c:pt>
                <c:pt idx="3979">
                  <c:v>278.75195313</c:v>
                </c:pt>
                <c:pt idx="3980">
                  <c:v>278.87658691000001</c:v>
                </c:pt>
                <c:pt idx="3981">
                  <c:v>279.00195313</c:v>
                </c:pt>
                <c:pt idx="3982">
                  <c:v>279.00195313</c:v>
                </c:pt>
                <c:pt idx="3983">
                  <c:v>279.10998534999999</c:v>
                </c:pt>
                <c:pt idx="3984">
                  <c:v>279.23510742000002</c:v>
                </c:pt>
                <c:pt idx="3985">
                  <c:v>279.35217284999999</c:v>
                </c:pt>
                <c:pt idx="3986">
                  <c:v>279.35217284999999</c:v>
                </c:pt>
                <c:pt idx="3987">
                  <c:v>279.45983887</c:v>
                </c:pt>
                <c:pt idx="3988">
                  <c:v>279.58532715000001</c:v>
                </c:pt>
                <c:pt idx="3989">
                  <c:v>279.70166016000002</c:v>
                </c:pt>
                <c:pt idx="3990">
                  <c:v>279.81872558999999</c:v>
                </c:pt>
                <c:pt idx="3991">
                  <c:v>279.94348144999998</c:v>
                </c:pt>
                <c:pt idx="3992">
                  <c:v>279.94348144999998</c:v>
                </c:pt>
                <c:pt idx="3993">
                  <c:v>280.06018066000001</c:v>
                </c:pt>
                <c:pt idx="3994">
                  <c:v>280.16027831999997</c:v>
                </c:pt>
                <c:pt idx="3995">
                  <c:v>280.28503418000003</c:v>
                </c:pt>
                <c:pt idx="3996">
                  <c:v>280.28503418000003</c:v>
                </c:pt>
                <c:pt idx="3997">
                  <c:v>280.39379882999998</c:v>
                </c:pt>
                <c:pt idx="3998">
                  <c:v>280.51843262</c:v>
                </c:pt>
                <c:pt idx="3999">
                  <c:v>280.63513183999999</c:v>
                </c:pt>
                <c:pt idx="4000">
                  <c:v>280.75195313</c:v>
                </c:pt>
                <c:pt idx="4001">
                  <c:v>280.75195313</c:v>
                </c:pt>
                <c:pt idx="4002">
                  <c:v>280.86816406000003</c:v>
                </c:pt>
                <c:pt idx="4003">
                  <c:v>280.99389647999999</c:v>
                </c:pt>
                <c:pt idx="4004">
                  <c:v>281.11840819999998</c:v>
                </c:pt>
                <c:pt idx="4005">
                  <c:v>281.11840819999998</c:v>
                </c:pt>
                <c:pt idx="4006">
                  <c:v>281.36022948999999</c:v>
                </c:pt>
                <c:pt idx="4007">
                  <c:v>281.36022948999999</c:v>
                </c:pt>
                <c:pt idx="4008">
                  <c:v>281.46850585999999</c:v>
                </c:pt>
                <c:pt idx="4009">
                  <c:v>281.58544921999999</c:v>
                </c:pt>
                <c:pt idx="4010">
                  <c:v>281.58544921999999</c:v>
                </c:pt>
                <c:pt idx="4011">
                  <c:v>281.70129394999998</c:v>
                </c:pt>
                <c:pt idx="4012">
                  <c:v>281.83508301000001</c:v>
                </c:pt>
                <c:pt idx="4013">
                  <c:v>281.94323730000002</c:v>
                </c:pt>
                <c:pt idx="4014">
                  <c:v>282.05187988</c:v>
                </c:pt>
                <c:pt idx="4015">
                  <c:v>282.15991210999999</c:v>
                </c:pt>
                <c:pt idx="4016">
                  <c:v>282.15991210999999</c:v>
                </c:pt>
                <c:pt idx="4017">
                  <c:v>282.28503418000003</c:v>
                </c:pt>
                <c:pt idx="4018">
                  <c:v>282.40161132999998</c:v>
                </c:pt>
                <c:pt idx="4019">
                  <c:v>282.50964355000002</c:v>
                </c:pt>
                <c:pt idx="4020">
                  <c:v>282.50964355000002</c:v>
                </c:pt>
                <c:pt idx="4021">
                  <c:v>282.65197754000002</c:v>
                </c:pt>
                <c:pt idx="4022">
                  <c:v>282.76794433999999</c:v>
                </c:pt>
                <c:pt idx="4023">
                  <c:v>282.91003418000003</c:v>
                </c:pt>
                <c:pt idx="4024">
                  <c:v>283.00976563</c:v>
                </c:pt>
                <c:pt idx="4025">
                  <c:v>283.00976563</c:v>
                </c:pt>
                <c:pt idx="4026">
                  <c:v>283.16809081999997</c:v>
                </c:pt>
                <c:pt idx="4027">
                  <c:v>283.28491210999999</c:v>
                </c:pt>
                <c:pt idx="4028">
                  <c:v>283.28491210999999</c:v>
                </c:pt>
                <c:pt idx="4029">
                  <c:v>283.40136718999997</c:v>
                </c:pt>
                <c:pt idx="4030">
                  <c:v>283.51855468999997</c:v>
                </c:pt>
                <c:pt idx="4031">
                  <c:v>283.51855468999997</c:v>
                </c:pt>
                <c:pt idx="4032">
                  <c:v>283.74340819999998</c:v>
                </c:pt>
                <c:pt idx="4033">
                  <c:v>283.86816406000003</c:v>
                </c:pt>
                <c:pt idx="4034">
                  <c:v>283.86816406000003</c:v>
                </c:pt>
                <c:pt idx="4035">
                  <c:v>283.99328613</c:v>
                </c:pt>
                <c:pt idx="4036">
                  <c:v>284.10168456999997</c:v>
                </c:pt>
                <c:pt idx="4037">
                  <c:v>284.10168456999997</c:v>
                </c:pt>
                <c:pt idx="4038">
                  <c:v>284.25146483999998</c:v>
                </c:pt>
                <c:pt idx="4039">
                  <c:v>284.36853027000001</c:v>
                </c:pt>
                <c:pt idx="4040">
                  <c:v>284.36853027000001</c:v>
                </c:pt>
                <c:pt idx="4041">
                  <c:v>284.60192870999998</c:v>
                </c:pt>
                <c:pt idx="4042">
                  <c:v>284.60192870999998</c:v>
                </c:pt>
                <c:pt idx="4043">
                  <c:v>284.72631835999999</c:v>
                </c:pt>
                <c:pt idx="4044">
                  <c:v>284.83520507999998</c:v>
                </c:pt>
                <c:pt idx="4045">
                  <c:v>284.96008301000001</c:v>
                </c:pt>
                <c:pt idx="4046">
                  <c:v>284.96008301000001</c:v>
                </c:pt>
                <c:pt idx="4047">
                  <c:v>285.07641602000001</c:v>
                </c:pt>
                <c:pt idx="4048">
                  <c:v>285.18530272999999</c:v>
                </c:pt>
                <c:pt idx="4049">
                  <c:v>285.18530272999999</c:v>
                </c:pt>
                <c:pt idx="4050">
                  <c:v>285.41870117000002</c:v>
                </c:pt>
                <c:pt idx="4051">
                  <c:v>285.54321289000001</c:v>
                </c:pt>
                <c:pt idx="4052">
                  <c:v>285.54321289000001</c:v>
                </c:pt>
                <c:pt idx="4053">
                  <c:v>285.66857909999999</c:v>
                </c:pt>
                <c:pt idx="4054">
                  <c:v>285.77685546999999</c:v>
                </c:pt>
                <c:pt idx="4055">
                  <c:v>285.77685546999999</c:v>
                </c:pt>
                <c:pt idx="4056">
                  <c:v>285.89343262</c:v>
                </c:pt>
                <c:pt idx="4057">
                  <c:v>286.01049805000002</c:v>
                </c:pt>
                <c:pt idx="4058">
                  <c:v>286.12646483999998</c:v>
                </c:pt>
                <c:pt idx="4059">
                  <c:v>286.25207519999998</c:v>
                </c:pt>
                <c:pt idx="4060">
                  <c:v>286.36010742000002</c:v>
                </c:pt>
                <c:pt idx="4061">
                  <c:v>286.36010742000002</c:v>
                </c:pt>
                <c:pt idx="4062">
                  <c:v>286.46838379000002</c:v>
                </c:pt>
                <c:pt idx="4063">
                  <c:v>286.59362793000003</c:v>
                </c:pt>
                <c:pt idx="4064">
                  <c:v>286.71008301000001</c:v>
                </c:pt>
                <c:pt idx="4065">
                  <c:v>286.71008301000001</c:v>
                </c:pt>
                <c:pt idx="4066">
                  <c:v>286.82678222999999</c:v>
                </c:pt>
                <c:pt idx="4067">
                  <c:v>286.94335938</c:v>
                </c:pt>
                <c:pt idx="4068">
                  <c:v>287.06860352000001</c:v>
                </c:pt>
                <c:pt idx="4069">
                  <c:v>287.17700194999998</c:v>
                </c:pt>
                <c:pt idx="4070">
                  <c:v>287.30163573999999</c:v>
                </c:pt>
                <c:pt idx="4071">
                  <c:v>287.30163573999999</c:v>
                </c:pt>
                <c:pt idx="4072">
                  <c:v>287.41870117000002</c:v>
                </c:pt>
                <c:pt idx="4073">
                  <c:v>287.51818847999999</c:v>
                </c:pt>
                <c:pt idx="4074">
                  <c:v>287.51818847999999</c:v>
                </c:pt>
                <c:pt idx="4075">
                  <c:v>287.75170897999999</c:v>
                </c:pt>
                <c:pt idx="4076">
                  <c:v>287.87707519999998</c:v>
                </c:pt>
                <c:pt idx="4077">
                  <c:v>287.87707519999998</c:v>
                </c:pt>
                <c:pt idx="4078">
                  <c:v>287.99328613</c:v>
                </c:pt>
                <c:pt idx="4079">
                  <c:v>288.11022948999999</c:v>
                </c:pt>
                <c:pt idx="4080">
                  <c:v>288.22692870999998</c:v>
                </c:pt>
                <c:pt idx="4081">
                  <c:v>288.22692870999998</c:v>
                </c:pt>
                <c:pt idx="4082">
                  <c:v>288.34326171999999</c:v>
                </c:pt>
                <c:pt idx="4083">
                  <c:v>288.46020507999998</c:v>
                </c:pt>
                <c:pt idx="4084">
                  <c:v>288.46020507999998</c:v>
                </c:pt>
                <c:pt idx="4085">
                  <c:v>288.70178222999999</c:v>
                </c:pt>
                <c:pt idx="4086">
                  <c:v>288.80200194999998</c:v>
                </c:pt>
                <c:pt idx="4087">
                  <c:v>288.80200194999998</c:v>
                </c:pt>
                <c:pt idx="4088">
                  <c:v>288.91809081999997</c:v>
                </c:pt>
                <c:pt idx="4089">
                  <c:v>289.03552245999998</c:v>
                </c:pt>
                <c:pt idx="4090">
                  <c:v>289.15148926000001</c:v>
                </c:pt>
                <c:pt idx="4091">
                  <c:v>289.15148926000001</c:v>
                </c:pt>
                <c:pt idx="4092">
                  <c:v>289.26892090000001</c:v>
                </c:pt>
                <c:pt idx="4093">
                  <c:v>289.39343262</c:v>
                </c:pt>
                <c:pt idx="4094">
                  <c:v>289.50183105000002</c:v>
                </c:pt>
                <c:pt idx="4095">
                  <c:v>289.62695313</c:v>
                </c:pt>
                <c:pt idx="4096">
                  <c:v>289.74304198999999</c:v>
                </c:pt>
                <c:pt idx="4097">
                  <c:v>289.74304198999999</c:v>
                </c:pt>
                <c:pt idx="4098">
                  <c:v>289.85192870999998</c:v>
                </c:pt>
                <c:pt idx="4099">
                  <c:v>289.9765625</c:v>
                </c:pt>
                <c:pt idx="4100">
                  <c:v>289.9765625</c:v>
                </c:pt>
                <c:pt idx="4101">
                  <c:v>290.08532715000001</c:v>
                </c:pt>
                <c:pt idx="4102">
                  <c:v>290.31811522999999</c:v>
                </c:pt>
                <c:pt idx="4103">
                  <c:v>290.31811522999999</c:v>
                </c:pt>
                <c:pt idx="4104">
                  <c:v>290.44372558999999</c:v>
                </c:pt>
                <c:pt idx="4105">
                  <c:v>290.55969238</c:v>
                </c:pt>
                <c:pt idx="4106">
                  <c:v>290.55969238</c:v>
                </c:pt>
                <c:pt idx="4107">
                  <c:v>290.66870117000002</c:v>
                </c:pt>
                <c:pt idx="4108">
                  <c:v>290.79345703000001</c:v>
                </c:pt>
                <c:pt idx="4109">
                  <c:v>290.90991210999999</c:v>
                </c:pt>
                <c:pt idx="4110">
                  <c:v>291.02709960999999</c:v>
                </c:pt>
                <c:pt idx="4111">
                  <c:v>291.14294433999999</c:v>
                </c:pt>
                <c:pt idx="4112">
                  <c:v>291.14294433999999</c:v>
                </c:pt>
                <c:pt idx="4113">
                  <c:v>291.26049805000002</c:v>
                </c:pt>
                <c:pt idx="4114">
                  <c:v>291.37646483999998</c:v>
                </c:pt>
                <c:pt idx="4115">
                  <c:v>291.50219727000001</c:v>
                </c:pt>
                <c:pt idx="4116">
                  <c:v>291.50219727000001</c:v>
                </c:pt>
                <c:pt idx="4117">
                  <c:v>291.61022948999999</c:v>
                </c:pt>
                <c:pt idx="4118">
                  <c:v>291.72668456999997</c:v>
                </c:pt>
                <c:pt idx="4119">
                  <c:v>291.85205078000001</c:v>
                </c:pt>
                <c:pt idx="4120">
                  <c:v>291.97631835999999</c:v>
                </c:pt>
                <c:pt idx="4121">
                  <c:v>291.97631835999999</c:v>
                </c:pt>
                <c:pt idx="4122">
                  <c:v>292.08544921999999</c:v>
                </c:pt>
                <c:pt idx="4123">
                  <c:v>292.20959472999999</c:v>
                </c:pt>
                <c:pt idx="4124">
                  <c:v>292.32690430000002</c:v>
                </c:pt>
                <c:pt idx="4125">
                  <c:v>292.32690430000002</c:v>
                </c:pt>
                <c:pt idx="4126">
                  <c:v>292.43505858999998</c:v>
                </c:pt>
                <c:pt idx="4127">
                  <c:v>292.55993652000001</c:v>
                </c:pt>
                <c:pt idx="4128">
                  <c:v>292.67700194999998</c:v>
                </c:pt>
                <c:pt idx="4129">
                  <c:v>292.79284668000003</c:v>
                </c:pt>
                <c:pt idx="4130">
                  <c:v>292.90173340000001</c:v>
                </c:pt>
                <c:pt idx="4131">
                  <c:v>292.90173340000001</c:v>
                </c:pt>
                <c:pt idx="4132">
                  <c:v>293.02648926000001</c:v>
                </c:pt>
                <c:pt idx="4133">
                  <c:v>293.13464355000002</c:v>
                </c:pt>
                <c:pt idx="4134">
                  <c:v>293.13464355000002</c:v>
                </c:pt>
                <c:pt idx="4135">
                  <c:v>293.26013183999999</c:v>
                </c:pt>
                <c:pt idx="4136">
                  <c:v>293.49353027000001</c:v>
                </c:pt>
                <c:pt idx="4137">
                  <c:v>293.49353027000001</c:v>
                </c:pt>
                <c:pt idx="4138">
                  <c:v>293.60974120999998</c:v>
                </c:pt>
                <c:pt idx="4139">
                  <c:v>293.72680664000001</c:v>
                </c:pt>
                <c:pt idx="4140">
                  <c:v>293.72680664000001</c:v>
                </c:pt>
                <c:pt idx="4141">
                  <c:v>293.84350585999999</c:v>
                </c:pt>
                <c:pt idx="4142">
                  <c:v>293.95983887</c:v>
                </c:pt>
                <c:pt idx="4143">
                  <c:v>294.07702637</c:v>
                </c:pt>
                <c:pt idx="4144">
                  <c:v>294.07702637</c:v>
                </c:pt>
                <c:pt idx="4145">
                  <c:v>294.30163573999999</c:v>
                </c:pt>
                <c:pt idx="4146">
                  <c:v>294.42639159999999</c:v>
                </c:pt>
                <c:pt idx="4147">
                  <c:v>294.42639159999999</c:v>
                </c:pt>
                <c:pt idx="4148">
                  <c:v>294.54345703000001</c:v>
                </c:pt>
                <c:pt idx="4149">
                  <c:v>294.66833495999998</c:v>
                </c:pt>
                <c:pt idx="4150">
                  <c:v>294.66833495999998</c:v>
                </c:pt>
                <c:pt idx="4151">
                  <c:v>294.77648926000001</c:v>
                </c:pt>
                <c:pt idx="4152">
                  <c:v>294.90209960999999</c:v>
                </c:pt>
                <c:pt idx="4153">
                  <c:v>295.00964355000002</c:v>
                </c:pt>
                <c:pt idx="4154">
                  <c:v>295.11828613</c:v>
                </c:pt>
                <c:pt idx="4155">
                  <c:v>295.2265625</c:v>
                </c:pt>
                <c:pt idx="4156">
                  <c:v>295.2265625</c:v>
                </c:pt>
                <c:pt idx="4157">
                  <c:v>295.35144043000003</c:v>
                </c:pt>
                <c:pt idx="4158">
                  <c:v>295.47692870999998</c:v>
                </c:pt>
                <c:pt idx="4159">
                  <c:v>295.59301757999998</c:v>
                </c:pt>
                <c:pt idx="4160">
                  <c:v>295.59301757999998</c:v>
                </c:pt>
                <c:pt idx="4161">
                  <c:v>295.71020507999998</c:v>
                </c:pt>
                <c:pt idx="4162">
                  <c:v>295.82666016000002</c:v>
                </c:pt>
                <c:pt idx="4163">
                  <c:v>295.93542480000002</c:v>
                </c:pt>
                <c:pt idx="4164">
                  <c:v>296.06018066000001</c:v>
                </c:pt>
                <c:pt idx="4165">
                  <c:v>296.18493652000001</c:v>
                </c:pt>
                <c:pt idx="4166">
                  <c:v>296.18493652000001</c:v>
                </c:pt>
                <c:pt idx="4167">
                  <c:v>296.29345703000001</c:v>
                </c:pt>
                <c:pt idx="4168">
                  <c:v>296.41809081999997</c:v>
                </c:pt>
                <c:pt idx="4169">
                  <c:v>296.41809081999997</c:v>
                </c:pt>
                <c:pt idx="4170">
                  <c:v>296.53540039000001</c:v>
                </c:pt>
                <c:pt idx="4171">
                  <c:v>296.76867676000001</c:v>
                </c:pt>
                <c:pt idx="4172">
                  <c:v>296.76867676000001</c:v>
                </c:pt>
                <c:pt idx="4173">
                  <c:v>296.89343262</c:v>
                </c:pt>
                <c:pt idx="4174">
                  <c:v>297.00183105000002</c:v>
                </c:pt>
                <c:pt idx="4175">
                  <c:v>297.00183105000002</c:v>
                </c:pt>
                <c:pt idx="4176">
                  <c:v>297.12707519999998</c:v>
                </c:pt>
                <c:pt idx="4177">
                  <c:v>297.23486328000001</c:v>
                </c:pt>
                <c:pt idx="4178">
                  <c:v>297.35180664000001</c:v>
                </c:pt>
                <c:pt idx="4179">
                  <c:v>297.47668456999997</c:v>
                </c:pt>
                <c:pt idx="4180">
                  <c:v>297.58496093999997</c:v>
                </c:pt>
                <c:pt idx="4181">
                  <c:v>297.58496093999997</c:v>
                </c:pt>
                <c:pt idx="4182">
                  <c:v>297.71008301000001</c:v>
                </c:pt>
                <c:pt idx="4183">
                  <c:v>297.84350585999999</c:v>
                </c:pt>
                <c:pt idx="4184">
                  <c:v>297.84350585999999</c:v>
                </c:pt>
                <c:pt idx="4185">
                  <c:v>297.95166016000002</c:v>
                </c:pt>
                <c:pt idx="4186">
                  <c:v>298.07653808999999</c:v>
                </c:pt>
                <c:pt idx="4187">
                  <c:v>298.18518066000001</c:v>
                </c:pt>
                <c:pt idx="4188">
                  <c:v>298.31005858999998</c:v>
                </c:pt>
                <c:pt idx="4189">
                  <c:v>298.41833495999998</c:v>
                </c:pt>
                <c:pt idx="4190">
                  <c:v>298.41833495999998</c:v>
                </c:pt>
                <c:pt idx="4191">
                  <c:v>298.54333495999998</c:v>
                </c:pt>
                <c:pt idx="4192">
                  <c:v>298.65148926000001</c:v>
                </c:pt>
                <c:pt idx="4193">
                  <c:v>298.77685546999999</c:v>
                </c:pt>
                <c:pt idx="4194">
                  <c:v>298.77685546999999</c:v>
                </c:pt>
                <c:pt idx="4195">
                  <c:v>298.88488769999998</c:v>
                </c:pt>
                <c:pt idx="4196">
                  <c:v>299.01025391000002</c:v>
                </c:pt>
                <c:pt idx="4197">
                  <c:v>299.11828613</c:v>
                </c:pt>
                <c:pt idx="4198">
                  <c:v>299.23510742000002</c:v>
                </c:pt>
                <c:pt idx="4199">
                  <c:v>299.36035156000003</c:v>
                </c:pt>
                <c:pt idx="4200">
                  <c:v>299.36035156000003</c:v>
                </c:pt>
                <c:pt idx="4201">
                  <c:v>299.48474120999998</c:v>
                </c:pt>
                <c:pt idx="4202">
                  <c:v>299.59362793000003</c:v>
                </c:pt>
                <c:pt idx="4203">
                  <c:v>299.59362793000003</c:v>
                </c:pt>
                <c:pt idx="4204">
                  <c:v>299.71813965000001</c:v>
                </c:pt>
                <c:pt idx="4205">
                  <c:v>299.94323730000002</c:v>
                </c:pt>
                <c:pt idx="4206">
                  <c:v>299.94323730000002</c:v>
                </c:pt>
                <c:pt idx="4207">
                  <c:v>300.07678222999999</c:v>
                </c:pt>
                <c:pt idx="4208">
                  <c:v>300.19335938</c:v>
                </c:pt>
                <c:pt idx="4209">
                  <c:v>300.19335938</c:v>
                </c:pt>
                <c:pt idx="4210">
                  <c:v>300.30139159999999</c:v>
                </c:pt>
                <c:pt idx="4211">
                  <c:v>300.42712402000001</c:v>
                </c:pt>
                <c:pt idx="4212">
                  <c:v>300.42712402000001</c:v>
                </c:pt>
                <c:pt idx="4213">
                  <c:v>300.54296875</c:v>
                </c:pt>
                <c:pt idx="4214">
                  <c:v>300.77648926000001</c:v>
                </c:pt>
                <c:pt idx="4215">
                  <c:v>300.77648926000001</c:v>
                </c:pt>
                <c:pt idx="4216">
                  <c:v>300.89331055000002</c:v>
                </c:pt>
                <c:pt idx="4217">
                  <c:v>301.01013183999999</c:v>
                </c:pt>
                <c:pt idx="4218">
                  <c:v>301.01013183999999</c:v>
                </c:pt>
                <c:pt idx="4219">
                  <c:v>301.11816406000003</c:v>
                </c:pt>
                <c:pt idx="4220">
                  <c:v>301.24365233999998</c:v>
                </c:pt>
                <c:pt idx="4221">
                  <c:v>301.35998534999999</c:v>
                </c:pt>
                <c:pt idx="4222">
                  <c:v>301.47680664000001</c:v>
                </c:pt>
                <c:pt idx="4223">
                  <c:v>301.60168456999997</c:v>
                </c:pt>
                <c:pt idx="4224">
                  <c:v>301.70971680000002</c:v>
                </c:pt>
                <c:pt idx="4225">
                  <c:v>301.70971680000002</c:v>
                </c:pt>
                <c:pt idx="4226">
                  <c:v>301.81860352000001</c:v>
                </c:pt>
                <c:pt idx="4227">
                  <c:v>301.94299316000001</c:v>
                </c:pt>
                <c:pt idx="4228">
                  <c:v>301.94299316000001</c:v>
                </c:pt>
                <c:pt idx="4229">
                  <c:v>302.05187988</c:v>
                </c:pt>
                <c:pt idx="4230">
                  <c:v>302.29321289000001</c:v>
                </c:pt>
                <c:pt idx="4231">
                  <c:v>302.29321289000001</c:v>
                </c:pt>
                <c:pt idx="4232">
                  <c:v>302.40161132999998</c:v>
                </c:pt>
                <c:pt idx="4233">
                  <c:v>302.51794433999999</c:v>
                </c:pt>
                <c:pt idx="4234">
                  <c:v>302.62695313</c:v>
                </c:pt>
                <c:pt idx="4235">
                  <c:v>302.62695313</c:v>
                </c:pt>
                <c:pt idx="4236">
                  <c:v>302.73510742000002</c:v>
                </c:pt>
                <c:pt idx="4237">
                  <c:v>302.85961914000001</c:v>
                </c:pt>
                <c:pt idx="4238">
                  <c:v>302.85961914000001</c:v>
                </c:pt>
                <c:pt idx="4239">
                  <c:v>302.97668456999997</c:v>
                </c:pt>
                <c:pt idx="4240">
                  <c:v>303.20190430000002</c:v>
                </c:pt>
                <c:pt idx="4241">
                  <c:v>303.20190430000002</c:v>
                </c:pt>
                <c:pt idx="4242">
                  <c:v>303.32617188</c:v>
                </c:pt>
                <c:pt idx="4243">
                  <c:v>303.44335938</c:v>
                </c:pt>
                <c:pt idx="4244">
                  <c:v>303.44335938</c:v>
                </c:pt>
                <c:pt idx="4245">
                  <c:v>303.55969238</c:v>
                </c:pt>
                <c:pt idx="4246">
                  <c:v>303.67614745999998</c:v>
                </c:pt>
                <c:pt idx="4247">
                  <c:v>303.79357909999999</c:v>
                </c:pt>
                <c:pt idx="4248">
                  <c:v>303.79357909999999</c:v>
                </c:pt>
                <c:pt idx="4249">
                  <c:v>304.03527831999997</c:v>
                </c:pt>
                <c:pt idx="4250">
                  <c:v>304.03527831999997</c:v>
                </c:pt>
                <c:pt idx="4251">
                  <c:v>304.14306641000002</c:v>
                </c:pt>
                <c:pt idx="4252">
                  <c:v>304.26818847999999</c:v>
                </c:pt>
                <c:pt idx="4253">
                  <c:v>304.37658691000001</c:v>
                </c:pt>
                <c:pt idx="4254">
                  <c:v>304.37658691000001</c:v>
                </c:pt>
                <c:pt idx="4255">
                  <c:v>304.50134277000001</c:v>
                </c:pt>
                <c:pt idx="4256">
                  <c:v>304.61816406000003</c:v>
                </c:pt>
                <c:pt idx="4257">
                  <c:v>304.72619629000002</c:v>
                </c:pt>
                <c:pt idx="4258">
                  <c:v>304.8515625</c:v>
                </c:pt>
                <c:pt idx="4259">
                  <c:v>304.96813965000001</c:v>
                </c:pt>
                <c:pt idx="4260">
                  <c:v>304.96813965000001</c:v>
                </c:pt>
                <c:pt idx="4261">
                  <c:v>305.08447266000002</c:v>
                </c:pt>
                <c:pt idx="4262">
                  <c:v>305.19335938</c:v>
                </c:pt>
                <c:pt idx="4263">
                  <c:v>305.19335938</c:v>
                </c:pt>
                <c:pt idx="4264">
                  <c:v>305.31762694999998</c:v>
                </c:pt>
                <c:pt idx="4265">
                  <c:v>305.43493652000001</c:v>
                </c:pt>
                <c:pt idx="4266">
                  <c:v>305.55126953000001</c:v>
                </c:pt>
                <c:pt idx="4267">
                  <c:v>305.66833495999998</c:v>
                </c:pt>
                <c:pt idx="4268">
                  <c:v>305.78491210999999</c:v>
                </c:pt>
                <c:pt idx="4269">
                  <c:v>305.78491210999999</c:v>
                </c:pt>
                <c:pt idx="4270">
                  <c:v>305.90148926000001</c:v>
                </c:pt>
                <c:pt idx="4271">
                  <c:v>306.01000977000001</c:v>
                </c:pt>
                <c:pt idx="4272">
                  <c:v>306.12634277000001</c:v>
                </c:pt>
                <c:pt idx="4273">
                  <c:v>306.12634277000001</c:v>
                </c:pt>
                <c:pt idx="4274">
                  <c:v>306.25170897999999</c:v>
                </c:pt>
                <c:pt idx="4275">
                  <c:v>306.36816406000003</c:v>
                </c:pt>
                <c:pt idx="4276">
                  <c:v>306.4765625</c:v>
                </c:pt>
                <c:pt idx="4277">
                  <c:v>306.6015625</c:v>
                </c:pt>
                <c:pt idx="4278">
                  <c:v>306.72668456999997</c:v>
                </c:pt>
                <c:pt idx="4279">
                  <c:v>306.72668456999997</c:v>
                </c:pt>
                <c:pt idx="4280">
                  <c:v>306.83483887</c:v>
                </c:pt>
                <c:pt idx="4281">
                  <c:v>306.94311522999999</c:v>
                </c:pt>
                <c:pt idx="4282">
                  <c:v>306.94311522999999</c:v>
                </c:pt>
                <c:pt idx="4283">
                  <c:v>307.06848144999998</c:v>
                </c:pt>
                <c:pt idx="4284">
                  <c:v>307.30139159999999</c:v>
                </c:pt>
                <c:pt idx="4285">
                  <c:v>307.30139159999999</c:v>
                </c:pt>
                <c:pt idx="4286">
                  <c:v>307.41833495999998</c:v>
                </c:pt>
                <c:pt idx="4287">
                  <c:v>307.54296875</c:v>
                </c:pt>
                <c:pt idx="4288">
                  <c:v>307.54296875</c:v>
                </c:pt>
                <c:pt idx="4289">
                  <c:v>307.65197754000002</c:v>
                </c:pt>
                <c:pt idx="4290">
                  <c:v>307.75964355000002</c:v>
                </c:pt>
                <c:pt idx="4291">
                  <c:v>307.88525391000002</c:v>
                </c:pt>
                <c:pt idx="4292">
                  <c:v>307.88525391000002</c:v>
                </c:pt>
                <c:pt idx="4293">
                  <c:v>308.11840819999998</c:v>
                </c:pt>
                <c:pt idx="4294">
                  <c:v>308.11840819999998</c:v>
                </c:pt>
                <c:pt idx="4295">
                  <c:v>308.22692870999998</c:v>
                </c:pt>
                <c:pt idx="4296">
                  <c:v>308.35119629000002</c:v>
                </c:pt>
                <c:pt idx="4297">
                  <c:v>308.46008301000001</c:v>
                </c:pt>
                <c:pt idx="4298">
                  <c:v>308.46008301000001</c:v>
                </c:pt>
                <c:pt idx="4299">
                  <c:v>308.58471680000002</c:v>
                </c:pt>
                <c:pt idx="4300">
                  <c:v>308.70166016000002</c:v>
                </c:pt>
                <c:pt idx="4301">
                  <c:v>308.81835938</c:v>
                </c:pt>
                <c:pt idx="4302">
                  <c:v>308.93481444999998</c:v>
                </c:pt>
                <c:pt idx="4303">
                  <c:v>309.04345703000001</c:v>
                </c:pt>
                <c:pt idx="4304">
                  <c:v>309.04345703000001</c:v>
                </c:pt>
                <c:pt idx="4305">
                  <c:v>309.16796875</c:v>
                </c:pt>
                <c:pt idx="4306">
                  <c:v>309.28527831999997</c:v>
                </c:pt>
                <c:pt idx="4307">
                  <c:v>309.28527831999997</c:v>
                </c:pt>
                <c:pt idx="4308">
                  <c:v>309.40148926000001</c:v>
                </c:pt>
                <c:pt idx="4309">
                  <c:v>309.52661132999998</c:v>
                </c:pt>
                <c:pt idx="4310">
                  <c:v>309.63513183999999</c:v>
                </c:pt>
                <c:pt idx="4311">
                  <c:v>309.75097656000003</c:v>
                </c:pt>
                <c:pt idx="4312">
                  <c:v>309.86865233999998</c:v>
                </c:pt>
                <c:pt idx="4313">
                  <c:v>309.86865233999998</c:v>
                </c:pt>
                <c:pt idx="4314">
                  <c:v>309.98449706999997</c:v>
                </c:pt>
                <c:pt idx="4315">
                  <c:v>310.11035156000003</c:v>
                </c:pt>
                <c:pt idx="4316">
                  <c:v>310.21801757999998</c:v>
                </c:pt>
                <c:pt idx="4317">
                  <c:v>310.21801757999998</c:v>
                </c:pt>
                <c:pt idx="4318">
                  <c:v>310.34313965000001</c:v>
                </c:pt>
                <c:pt idx="4319">
                  <c:v>310.46850585999999</c:v>
                </c:pt>
                <c:pt idx="4320">
                  <c:v>310.57592772999999</c:v>
                </c:pt>
                <c:pt idx="4321">
                  <c:v>310.68518066000001</c:v>
                </c:pt>
                <c:pt idx="4322">
                  <c:v>310.80969238</c:v>
                </c:pt>
                <c:pt idx="4323">
                  <c:v>310.80969238</c:v>
                </c:pt>
                <c:pt idx="4324">
                  <c:v>310.93518066000001</c:v>
                </c:pt>
                <c:pt idx="4325">
                  <c:v>311.04333495999998</c:v>
                </c:pt>
                <c:pt idx="4326">
                  <c:v>311.15112305000002</c:v>
                </c:pt>
                <c:pt idx="4327">
                  <c:v>311.15112305000002</c:v>
                </c:pt>
                <c:pt idx="4328">
                  <c:v>311.27673340000001</c:v>
                </c:pt>
                <c:pt idx="4329">
                  <c:v>311.39294433999999</c:v>
                </c:pt>
                <c:pt idx="4330">
                  <c:v>311.50183105000002</c:v>
                </c:pt>
                <c:pt idx="4331">
                  <c:v>311.62658691000001</c:v>
                </c:pt>
                <c:pt idx="4332">
                  <c:v>311.74291992000002</c:v>
                </c:pt>
                <c:pt idx="4333">
                  <c:v>311.74291992000002</c:v>
                </c:pt>
                <c:pt idx="4334">
                  <c:v>311.86010742000002</c:v>
                </c:pt>
                <c:pt idx="4335">
                  <c:v>311.97595215000001</c:v>
                </c:pt>
                <c:pt idx="4336">
                  <c:v>311.97595215000001</c:v>
                </c:pt>
                <c:pt idx="4337">
                  <c:v>312.22619629000002</c:v>
                </c:pt>
                <c:pt idx="4338">
                  <c:v>312.33483887</c:v>
                </c:pt>
                <c:pt idx="4339">
                  <c:v>312.33483887</c:v>
                </c:pt>
                <c:pt idx="4340">
                  <c:v>312.44299316000001</c:v>
                </c:pt>
                <c:pt idx="4341">
                  <c:v>312.56762694999998</c:v>
                </c:pt>
                <c:pt idx="4342">
                  <c:v>312.56762694999998</c:v>
                </c:pt>
                <c:pt idx="4343">
                  <c:v>312.67651367000002</c:v>
                </c:pt>
                <c:pt idx="4344">
                  <c:v>312.80065918000003</c:v>
                </c:pt>
                <c:pt idx="4345">
                  <c:v>312.91833495999998</c:v>
                </c:pt>
                <c:pt idx="4346">
                  <c:v>313.02624512</c:v>
                </c:pt>
                <c:pt idx="4347">
                  <c:v>313.15136718999997</c:v>
                </c:pt>
                <c:pt idx="4348">
                  <c:v>313.15136718999997</c:v>
                </c:pt>
                <c:pt idx="4349">
                  <c:v>313.27612305000002</c:v>
                </c:pt>
                <c:pt idx="4350">
                  <c:v>313.38427733999998</c:v>
                </c:pt>
                <c:pt idx="4351">
                  <c:v>313.49291992000002</c:v>
                </c:pt>
                <c:pt idx="4352">
                  <c:v>313.49291992000002</c:v>
                </c:pt>
                <c:pt idx="4353">
                  <c:v>313.61779784999999</c:v>
                </c:pt>
                <c:pt idx="4354">
                  <c:v>313.72644043000003</c:v>
                </c:pt>
                <c:pt idx="4355">
                  <c:v>313.85144043000003</c:v>
                </c:pt>
                <c:pt idx="4356">
                  <c:v>313.96777343999997</c:v>
                </c:pt>
                <c:pt idx="4357">
                  <c:v>314.08483887</c:v>
                </c:pt>
                <c:pt idx="4358">
                  <c:v>314.08483887</c:v>
                </c:pt>
                <c:pt idx="4359">
                  <c:v>314.20080566000001</c:v>
                </c:pt>
                <c:pt idx="4360">
                  <c:v>314.30981444999998</c:v>
                </c:pt>
                <c:pt idx="4361">
                  <c:v>314.30981444999998</c:v>
                </c:pt>
                <c:pt idx="4362">
                  <c:v>314.43432617000002</c:v>
                </c:pt>
                <c:pt idx="4363">
                  <c:v>314.55139159999999</c:v>
                </c:pt>
                <c:pt idx="4364">
                  <c:v>314.66796875</c:v>
                </c:pt>
                <c:pt idx="4365">
                  <c:v>314.77612305000002</c:v>
                </c:pt>
                <c:pt idx="4366">
                  <c:v>314.90148926000001</c:v>
                </c:pt>
                <c:pt idx="4367">
                  <c:v>315.00109863</c:v>
                </c:pt>
                <c:pt idx="4368">
                  <c:v>315.00109863</c:v>
                </c:pt>
                <c:pt idx="4369">
                  <c:v>315.12622069999998</c:v>
                </c:pt>
                <c:pt idx="4370">
                  <c:v>315.24279784999999</c:v>
                </c:pt>
                <c:pt idx="4371">
                  <c:v>315.24279784999999</c:v>
                </c:pt>
                <c:pt idx="4372">
                  <c:v>315.35095215000001</c:v>
                </c:pt>
                <c:pt idx="4373">
                  <c:v>315.58435058999999</c:v>
                </c:pt>
                <c:pt idx="4374">
                  <c:v>315.58435058999999</c:v>
                </c:pt>
                <c:pt idx="4375">
                  <c:v>315.70983887</c:v>
                </c:pt>
                <c:pt idx="4376">
                  <c:v>315.81774902000001</c:v>
                </c:pt>
                <c:pt idx="4377">
                  <c:v>315.81774902000001</c:v>
                </c:pt>
                <c:pt idx="4378">
                  <c:v>315.94335938</c:v>
                </c:pt>
                <c:pt idx="4379">
                  <c:v>316.05957031000003</c:v>
                </c:pt>
                <c:pt idx="4380">
                  <c:v>316.18457031000003</c:v>
                </c:pt>
                <c:pt idx="4381">
                  <c:v>316.18457031000003</c:v>
                </c:pt>
                <c:pt idx="4382">
                  <c:v>316.40100097999999</c:v>
                </c:pt>
                <c:pt idx="4383">
                  <c:v>316.40100097999999</c:v>
                </c:pt>
                <c:pt idx="4384">
                  <c:v>316.52661132999998</c:v>
                </c:pt>
                <c:pt idx="4385">
                  <c:v>316.64282227000001</c:v>
                </c:pt>
                <c:pt idx="4386">
                  <c:v>316.75988769999998</c:v>
                </c:pt>
                <c:pt idx="4387">
                  <c:v>316.75988769999998</c:v>
                </c:pt>
                <c:pt idx="4388">
                  <c:v>316.87622069999998</c:v>
                </c:pt>
                <c:pt idx="4389">
                  <c:v>317.00158691000001</c:v>
                </c:pt>
                <c:pt idx="4390">
                  <c:v>317.11010742000002</c:v>
                </c:pt>
                <c:pt idx="4391">
                  <c:v>317.22595215000001</c:v>
                </c:pt>
                <c:pt idx="4392">
                  <c:v>317.34326171999999</c:v>
                </c:pt>
                <c:pt idx="4393">
                  <c:v>317.34326171999999</c:v>
                </c:pt>
                <c:pt idx="4394">
                  <c:v>317.46789551000001</c:v>
                </c:pt>
                <c:pt idx="4395">
                  <c:v>317.58471680000002</c:v>
                </c:pt>
                <c:pt idx="4396">
                  <c:v>317.58471680000002</c:v>
                </c:pt>
                <c:pt idx="4397">
                  <c:v>317.69335938</c:v>
                </c:pt>
                <c:pt idx="4398">
                  <c:v>317.81787108999998</c:v>
                </c:pt>
                <c:pt idx="4399">
                  <c:v>317.93493652000001</c:v>
                </c:pt>
                <c:pt idx="4400">
                  <c:v>318.05114745999998</c:v>
                </c:pt>
                <c:pt idx="4401">
                  <c:v>318.16845703000001</c:v>
                </c:pt>
                <c:pt idx="4402">
                  <c:v>318.16845703000001</c:v>
                </c:pt>
                <c:pt idx="4403">
                  <c:v>318.28479004000002</c:v>
                </c:pt>
                <c:pt idx="4404">
                  <c:v>318.40136718999997</c:v>
                </c:pt>
                <c:pt idx="4405">
                  <c:v>318.50988769999998</c:v>
                </c:pt>
                <c:pt idx="4406">
                  <c:v>318.50988769999998</c:v>
                </c:pt>
                <c:pt idx="4407">
                  <c:v>318.63427733999998</c:v>
                </c:pt>
                <c:pt idx="4408">
                  <c:v>318.74328613</c:v>
                </c:pt>
                <c:pt idx="4409">
                  <c:v>318.86779784999999</c:v>
                </c:pt>
                <c:pt idx="4410">
                  <c:v>318.97644043000003</c:v>
                </c:pt>
                <c:pt idx="4411">
                  <c:v>319.10131835999999</c:v>
                </c:pt>
                <c:pt idx="4412">
                  <c:v>319.10131835999999</c:v>
                </c:pt>
                <c:pt idx="4413">
                  <c:v>319.21801757999998</c:v>
                </c:pt>
                <c:pt idx="4414">
                  <c:v>319.33508301000001</c:v>
                </c:pt>
                <c:pt idx="4415">
                  <c:v>319.33508301000001</c:v>
                </c:pt>
                <c:pt idx="4416">
                  <c:v>319.45104980000002</c:v>
                </c:pt>
                <c:pt idx="4417">
                  <c:v>319.68481444999998</c:v>
                </c:pt>
                <c:pt idx="4418">
                  <c:v>319.68481444999998</c:v>
                </c:pt>
                <c:pt idx="4419">
                  <c:v>319.80981444999998</c:v>
                </c:pt>
                <c:pt idx="4420">
                  <c:v>319.92663573999999</c:v>
                </c:pt>
                <c:pt idx="4421">
                  <c:v>319.92663573999999</c:v>
                </c:pt>
                <c:pt idx="4422">
                  <c:v>320.05126953000001</c:v>
                </c:pt>
                <c:pt idx="4423">
                  <c:v>320.16003418000003</c:v>
                </c:pt>
                <c:pt idx="4424">
                  <c:v>320.26770019999998</c:v>
                </c:pt>
                <c:pt idx="4425">
                  <c:v>320.39331055000002</c:v>
                </c:pt>
                <c:pt idx="4426">
                  <c:v>320.50976563</c:v>
                </c:pt>
                <c:pt idx="4427">
                  <c:v>320.50976563</c:v>
                </c:pt>
                <c:pt idx="4428">
                  <c:v>320.63452147999999</c:v>
                </c:pt>
                <c:pt idx="4429">
                  <c:v>320.74328613</c:v>
                </c:pt>
                <c:pt idx="4430">
                  <c:v>320.82702637</c:v>
                </c:pt>
                <c:pt idx="4431">
                  <c:v>320.82702637</c:v>
                </c:pt>
                <c:pt idx="4432">
                  <c:v>320.82702637</c:v>
                </c:pt>
                <c:pt idx="4433">
                  <c:v>320.82727051000001</c:v>
                </c:pt>
                <c:pt idx="4434">
                  <c:v>320.82763671999999</c:v>
                </c:pt>
                <c:pt idx="4435">
                  <c:v>320.82800293000003</c:v>
                </c:pt>
                <c:pt idx="4436">
                  <c:v>320.82824706999997</c:v>
                </c:pt>
                <c:pt idx="4437">
                  <c:v>320.82824706999997</c:v>
                </c:pt>
                <c:pt idx="4438">
                  <c:v>320.82849120999998</c:v>
                </c:pt>
                <c:pt idx="4439">
                  <c:v>320.82873534999999</c:v>
                </c:pt>
                <c:pt idx="4440">
                  <c:v>320.82873534999999</c:v>
                </c:pt>
                <c:pt idx="4441">
                  <c:v>320.82885742000002</c:v>
                </c:pt>
                <c:pt idx="4442">
                  <c:v>320.82922363</c:v>
                </c:pt>
                <c:pt idx="4443">
                  <c:v>320.82922363</c:v>
                </c:pt>
                <c:pt idx="4444">
                  <c:v>320.82922363</c:v>
                </c:pt>
                <c:pt idx="4445">
                  <c:v>320.82934569999998</c:v>
                </c:pt>
                <c:pt idx="4446">
                  <c:v>320.82934569999998</c:v>
                </c:pt>
                <c:pt idx="4447">
                  <c:v>320.82958983999998</c:v>
                </c:pt>
                <c:pt idx="4448">
                  <c:v>320.82958983999998</c:v>
                </c:pt>
                <c:pt idx="4449">
                  <c:v>320.82958983999998</c:v>
                </c:pt>
                <c:pt idx="4450">
                  <c:v>320.82958983999998</c:v>
                </c:pt>
                <c:pt idx="4451">
                  <c:v>320.82958983999998</c:v>
                </c:pt>
                <c:pt idx="4452">
                  <c:v>320.82958983999998</c:v>
                </c:pt>
                <c:pt idx="4453">
                  <c:v>320.82958983999998</c:v>
                </c:pt>
                <c:pt idx="4454">
                  <c:v>320.82958983999998</c:v>
                </c:pt>
                <c:pt idx="4455">
                  <c:v>320.82958983999998</c:v>
                </c:pt>
                <c:pt idx="4456">
                  <c:v>320.82958983999998</c:v>
                </c:pt>
                <c:pt idx="4457">
                  <c:v>320.82958983999998</c:v>
                </c:pt>
                <c:pt idx="4458">
                  <c:v>320.82958983999998</c:v>
                </c:pt>
                <c:pt idx="4459">
                  <c:v>320.82958983999998</c:v>
                </c:pt>
                <c:pt idx="4460">
                  <c:v>320.82958983999998</c:v>
                </c:pt>
                <c:pt idx="4461">
                  <c:v>320.82946777000001</c:v>
                </c:pt>
                <c:pt idx="4462">
                  <c:v>320.82946777000001</c:v>
                </c:pt>
                <c:pt idx="4463">
                  <c:v>320.82946777000001</c:v>
                </c:pt>
                <c:pt idx="4464">
                  <c:v>320.82946777000001</c:v>
                </c:pt>
                <c:pt idx="4465">
                  <c:v>320.82946777000001</c:v>
                </c:pt>
                <c:pt idx="4466">
                  <c:v>320.82946777000001</c:v>
                </c:pt>
                <c:pt idx="4467">
                  <c:v>320.82934569999998</c:v>
                </c:pt>
                <c:pt idx="4468">
                  <c:v>320.82934569999998</c:v>
                </c:pt>
                <c:pt idx="4469">
                  <c:v>320.82934569999998</c:v>
                </c:pt>
                <c:pt idx="4470">
                  <c:v>320.82934569999998</c:v>
                </c:pt>
                <c:pt idx="4471">
                  <c:v>320.82934569999998</c:v>
                </c:pt>
                <c:pt idx="4472">
                  <c:v>320.82934569999998</c:v>
                </c:pt>
                <c:pt idx="4473">
                  <c:v>320.82934569999998</c:v>
                </c:pt>
                <c:pt idx="4474">
                  <c:v>320.82934569999998</c:v>
                </c:pt>
                <c:pt idx="4475">
                  <c:v>320.82934569999998</c:v>
                </c:pt>
                <c:pt idx="4476">
                  <c:v>320.82934569999998</c:v>
                </c:pt>
                <c:pt idx="4477">
                  <c:v>320.82922363</c:v>
                </c:pt>
                <c:pt idx="4478">
                  <c:v>320.82922363</c:v>
                </c:pt>
                <c:pt idx="4479">
                  <c:v>320.82922363</c:v>
                </c:pt>
                <c:pt idx="4480">
                  <c:v>320.82922363</c:v>
                </c:pt>
                <c:pt idx="4481">
                  <c:v>320.82922363</c:v>
                </c:pt>
                <c:pt idx="4482">
                  <c:v>320.82922363</c:v>
                </c:pt>
                <c:pt idx="4483">
                  <c:v>320.82922363</c:v>
                </c:pt>
                <c:pt idx="4484">
                  <c:v>320.82922363</c:v>
                </c:pt>
                <c:pt idx="4485">
                  <c:v>320.82922363</c:v>
                </c:pt>
                <c:pt idx="4486">
                  <c:v>320.82922363</c:v>
                </c:pt>
                <c:pt idx="4487">
                  <c:v>320.82922363</c:v>
                </c:pt>
                <c:pt idx="4488">
                  <c:v>320.82922363</c:v>
                </c:pt>
                <c:pt idx="4489">
                  <c:v>320.82922363</c:v>
                </c:pt>
                <c:pt idx="4490">
                  <c:v>320.82922363</c:v>
                </c:pt>
                <c:pt idx="4491">
                  <c:v>320.82922363</c:v>
                </c:pt>
                <c:pt idx="4492">
                  <c:v>320.82922363</c:v>
                </c:pt>
                <c:pt idx="4493">
                  <c:v>320.82922363</c:v>
                </c:pt>
                <c:pt idx="4494">
                  <c:v>320.82922363</c:v>
                </c:pt>
                <c:pt idx="4495">
                  <c:v>320.82922363</c:v>
                </c:pt>
                <c:pt idx="4496">
                  <c:v>320.82922363</c:v>
                </c:pt>
                <c:pt idx="4497">
                  <c:v>320.82922363</c:v>
                </c:pt>
                <c:pt idx="4498">
                  <c:v>320.82922363</c:v>
                </c:pt>
                <c:pt idx="4499">
                  <c:v>320.82922363</c:v>
                </c:pt>
                <c:pt idx="4500">
                  <c:v>320.82922363</c:v>
                </c:pt>
                <c:pt idx="4501">
                  <c:v>320.82922363</c:v>
                </c:pt>
                <c:pt idx="4502">
                  <c:v>320.82922363</c:v>
                </c:pt>
                <c:pt idx="4503">
                  <c:v>320.82922363</c:v>
                </c:pt>
                <c:pt idx="4504">
                  <c:v>320.82922363</c:v>
                </c:pt>
                <c:pt idx="4505">
                  <c:v>320.82922363</c:v>
                </c:pt>
                <c:pt idx="4506">
                  <c:v>320.82922363</c:v>
                </c:pt>
                <c:pt idx="4507">
                  <c:v>320.82922363</c:v>
                </c:pt>
                <c:pt idx="4508">
                  <c:v>320.82922363</c:v>
                </c:pt>
                <c:pt idx="4509">
                  <c:v>320.82922363</c:v>
                </c:pt>
                <c:pt idx="4510">
                  <c:v>320.82922363</c:v>
                </c:pt>
                <c:pt idx="4511">
                  <c:v>320.82922363</c:v>
                </c:pt>
                <c:pt idx="4512">
                  <c:v>320.82922363</c:v>
                </c:pt>
                <c:pt idx="4513">
                  <c:v>320.82922363</c:v>
                </c:pt>
                <c:pt idx="4514">
                  <c:v>320.82922363</c:v>
                </c:pt>
                <c:pt idx="4515">
                  <c:v>320.82922363</c:v>
                </c:pt>
                <c:pt idx="4516">
                  <c:v>320.82922363</c:v>
                </c:pt>
                <c:pt idx="4517">
                  <c:v>320.82922363</c:v>
                </c:pt>
                <c:pt idx="4518">
                  <c:v>320.82922363</c:v>
                </c:pt>
                <c:pt idx="4519">
                  <c:v>320.82922363</c:v>
                </c:pt>
                <c:pt idx="4520">
                  <c:v>320.82922363</c:v>
                </c:pt>
                <c:pt idx="4521">
                  <c:v>320.82922363</c:v>
                </c:pt>
                <c:pt idx="4522">
                  <c:v>320.82922363</c:v>
                </c:pt>
                <c:pt idx="4523">
                  <c:v>320.82922363</c:v>
                </c:pt>
                <c:pt idx="4524">
                  <c:v>320.82922363</c:v>
                </c:pt>
                <c:pt idx="4525">
                  <c:v>320.82922363</c:v>
                </c:pt>
                <c:pt idx="4526">
                  <c:v>320.82922363</c:v>
                </c:pt>
                <c:pt idx="4527">
                  <c:v>320.82922363</c:v>
                </c:pt>
                <c:pt idx="4528">
                  <c:v>320.82922363</c:v>
                </c:pt>
                <c:pt idx="4529">
                  <c:v>320.82922363</c:v>
                </c:pt>
                <c:pt idx="4530">
                  <c:v>320.82922363</c:v>
                </c:pt>
                <c:pt idx="4531">
                  <c:v>320.82922363</c:v>
                </c:pt>
                <c:pt idx="4532">
                  <c:v>320.82922363</c:v>
                </c:pt>
                <c:pt idx="4533">
                  <c:v>320.82922363</c:v>
                </c:pt>
                <c:pt idx="4534">
                  <c:v>320.82922363</c:v>
                </c:pt>
                <c:pt idx="4535">
                  <c:v>320.82922363</c:v>
                </c:pt>
                <c:pt idx="4536">
                  <c:v>320.82922363</c:v>
                </c:pt>
                <c:pt idx="4537">
                  <c:v>320.82922363</c:v>
                </c:pt>
                <c:pt idx="4538">
                  <c:v>320.82922363</c:v>
                </c:pt>
                <c:pt idx="4539">
                  <c:v>320.82922363</c:v>
                </c:pt>
                <c:pt idx="4540">
                  <c:v>320.82922363</c:v>
                </c:pt>
                <c:pt idx="4541">
                  <c:v>320.82922363</c:v>
                </c:pt>
                <c:pt idx="4542">
                  <c:v>320.82922363</c:v>
                </c:pt>
                <c:pt idx="4543">
                  <c:v>320.82922363</c:v>
                </c:pt>
                <c:pt idx="4544">
                  <c:v>320.82922363</c:v>
                </c:pt>
                <c:pt idx="4545">
                  <c:v>320.82922363</c:v>
                </c:pt>
                <c:pt idx="4546">
                  <c:v>320.82922363</c:v>
                </c:pt>
                <c:pt idx="4547">
                  <c:v>320.82922363</c:v>
                </c:pt>
                <c:pt idx="4548">
                  <c:v>320.82922363</c:v>
                </c:pt>
                <c:pt idx="4549">
                  <c:v>320.82922363</c:v>
                </c:pt>
                <c:pt idx="4550">
                  <c:v>320.82922363</c:v>
                </c:pt>
                <c:pt idx="4551">
                  <c:v>320.82922363</c:v>
                </c:pt>
                <c:pt idx="4552">
                  <c:v>320.82922363</c:v>
                </c:pt>
                <c:pt idx="4553">
                  <c:v>320.82922363</c:v>
                </c:pt>
                <c:pt idx="4554">
                  <c:v>320.82922363</c:v>
                </c:pt>
                <c:pt idx="4555">
                  <c:v>320.82922363</c:v>
                </c:pt>
                <c:pt idx="4556">
                  <c:v>320.82922363</c:v>
                </c:pt>
                <c:pt idx="4557">
                  <c:v>320.82922363</c:v>
                </c:pt>
                <c:pt idx="4558">
                  <c:v>320.82922363</c:v>
                </c:pt>
                <c:pt idx="4559">
                  <c:v>320.82922363</c:v>
                </c:pt>
                <c:pt idx="4560">
                  <c:v>320.82922363</c:v>
                </c:pt>
                <c:pt idx="4561">
                  <c:v>320.82922363</c:v>
                </c:pt>
                <c:pt idx="4562">
                  <c:v>320.82922363</c:v>
                </c:pt>
                <c:pt idx="4563">
                  <c:v>320.82922363</c:v>
                </c:pt>
                <c:pt idx="4564">
                  <c:v>320.82922363</c:v>
                </c:pt>
                <c:pt idx="4565">
                  <c:v>320.82922363</c:v>
                </c:pt>
                <c:pt idx="4566">
                  <c:v>320.82922363</c:v>
                </c:pt>
                <c:pt idx="4567">
                  <c:v>320.82922363</c:v>
                </c:pt>
                <c:pt idx="4568">
                  <c:v>320.82922363</c:v>
                </c:pt>
                <c:pt idx="4569">
                  <c:v>320.82922363</c:v>
                </c:pt>
                <c:pt idx="4570">
                  <c:v>320.82922363</c:v>
                </c:pt>
                <c:pt idx="4571">
                  <c:v>320.82922363</c:v>
                </c:pt>
                <c:pt idx="4572">
                  <c:v>320.80651855000002</c:v>
                </c:pt>
                <c:pt idx="4573">
                  <c:v>320.80651855000002</c:v>
                </c:pt>
                <c:pt idx="4574">
                  <c:v>320.80566406000003</c:v>
                </c:pt>
                <c:pt idx="4575">
                  <c:v>320.80517578000001</c:v>
                </c:pt>
                <c:pt idx="4576">
                  <c:v>320.80517578000001</c:v>
                </c:pt>
                <c:pt idx="4577">
                  <c:v>320.80480956999997</c:v>
                </c:pt>
                <c:pt idx="4578">
                  <c:v>320.8046875</c:v>
                </c:pt>
                <c:pt idx="4579">
                  <c:v>320.80444335999999</c:v>
                </c:pt>
                <c:pt idx="4580">
                  <c:v>320.80444335999999</c:v>
                </c:pt>
                <c:pt idx="4581">
                  <c:v>320.80432129000002</c:v>
                </c:pt>
                <c:pt idx="4582">
                  <c:v>320.80432129000002</c:v>
                </c:pt>
                <c:pt idx="4583">
                  <c:v>320.80432129000002</c:v>
                </c:pt>
              </c:numCache>
            </c:numRef>
          </c:yVal>
          <c:smooth val="0"/>
        </c:ser>
        <c:ser>
          <c:idx val="1"/>
          <c:order val="2"/>
          <c:tx>
            <c:strRef>
              <c:f>sheet1!$J$1</c:f>
              <c:strCache>
                <c:ptCount val="1"/>
                <c:pt idx="0">
                  <c:v>Sts_00</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J$2:$J$5000</c:f>
            </c:numRef>
          </c:yVal>
          <c:smooth val="0"/>
        </c:ser>
        <c:ser>
          <c:idx val="9"/>
          <c:order val="3"/>
          <c:tx>
            <c:v>Traverse Speed</c:v>
          </c:tx>
          <c:spPr>
            <a:ln w="25400">
              <a:solidFill>
                <a:srgbClr val="008000"/>
              </a:solidFill>
              <a:prstDash val="solid"/>
            </a:ln>
          </c:spPr>
          <c:marker>
            <c:symbol val="none"/>
          </c:marker>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K$2:$K$5000</c:f>
              <c:numCache>
                <c:formatCode>0.00000000</c:formatCode>
                <c:ptCount val="4999"/>
                <c:pt idx="0">
                  <c:v>-1.33333E-3</c:v>
                </c:pt>
                <c:pt idx="1">
                  <c:v>-1.33333E-3</c:v>
                </c:pt>
                <c:pt idx="2">
                  <c:v>-1.33333E-3</c:v>
                </c:pt>
                <c:pt idx="3">
                  <c:v>-1.33333E-3</c:v>
                </c:pt>
                <c:pt idx="4">
                  <c:v>1.33333E-3</c:v>
                </c:pt>
                <c:pt idx="5">
                  <c:v>1.33333E-3</c:v>
                </c:pt>
                <c:pt idx="6">
                  <c:v>0</c:v>
                </c:pt>
                <c:pt idx="7">
                  <c:v>0</c:v>
                </c:pt>
                <c:pt idx="8">
                  <c:v>0</c:v>
                </c:pt>
                <c:pt idx="9">
                  <c:v>0</c:v>
                </c:pt>
                <c:pt idx="10">
                  <c:v>1.33333E-3</c:v>
                </c:pt>
                <c:pt idx="11">
                  <c:v>0</c:v>
                </c:pt>
                <c:pt idx="12">
                  <c:v>-1.33333E-3</c:v>
                </c:pt>
                <c:pt idx="13">
                  <c:v>-1.33333E-3</c:v>
                </c:pt>
                <c:pt idx="14">
                  <c:v>-4.0000000000000001E-3</c:v>
                </c:pt>
                <c:pt idx="15">
                  <c:v>1.33333E-3</c:v>
                </c:pt>
                <c:pt idx="16">
                  <c:v>1.33333E-3</c:v>
                </c:pt>
                <c:pt idx="17">
                  <c:v>-4.0000000000000001E-3</c:v>
                </c:pt>
                <c:pt idx="18">
                  <c:v>-4.0000000000000001E-3</c:v>
                </c:pt>
                <c:pt idx="19">
                  <c:v>0</c:v>
                </c:pt>
                <c:pt idx="20">
                  <c:v>-1.33333E-3</c:v>
                </c:pt>
                <c:pt idx="21">
                  <c:v>-1.33333E-3</c:v>
                </c:pt>
                <c:pt idx="22">
                  <c:v>0</c:v>
                </c:pt>
                <c:pt idx="23">
                  <c:v>0</c:v>
                </c:pt>
                <c:pt idx="24">
                  <c:v>0</c:v>
                </c:pt>
                <c:pt idx="25">
                  <c:v>-1.33333E-3</c:v>
                </c:pt>
                <c:pt idx="26">
                  <c:v>0</c:v>
                </c:pt>
                <c:pt idx="27">
                  <c:v>-1.33333E-3</c:v>
                </c:pt>
                <c:pt idx="28">
                  <c:v>-1.33333E-3</c:v>
                </c:pt>
                <c:pt idx="29">
                  <c:v>1.33333E-3</c:v>
                </c:pt>
                <c:pt idx="30">
                  <c:v>0</c:v>
                </c:pt>
                <c:pt idx="31">
                  <c:v>0</c:v>
                </c:pt>
                <c:pt idx="32">
                  <c:v>0</c:v>
                </c:pt>
                <c:pt idx="33">
                  <c:v>-1.33333E-3</c:v>
                </c:pt>
                <c:pt idx="34">
                  <c:v>0</c:v>
                </c:pt>
                <c:pt idx="35">
                  <c:v>-1.33333E-3</c:v>
                </c:pt>
                <c:pt idx="36">
                  <c:v>-1.33333E-3</c:v>
                </c:pt>
                <c:pt idx="37">
                  <c:v>0</c:v>
                </c:pt>
                <c:pt idx="38">
                  <c:v>1.33333E-3</c:v>
                </c:pt>
                <c:pt idx="39">
                  <c:v>1.33333E-3</c:v>
                </c:pt>
                <c:pt idx="40">
                  <c:v>0</c:v>
                </c:pt>
                <c:pt idx="41">
                  <c:v>-1.33333E-3</c:v>
                </c:pt>
                <c:pt idx="42">
                  <c:v>-1.33333E-3</c:v>
                </c:pt>
                <c:pt idx="43">
                  <c:v>0</c:v>
                </c:pt>
                <c:pt idx="44">
                  <c:v>0</c:v>
                </c:pt>
                <c:pt idx="45">
                  <c:v>0</c:v>
                </c:pt>
                <c:pt idx="46">
                  <c:v>-1.33333E-3</c:v>
                </c:pt>
                <c:pt idx="47">
                  <c:v>2.6666699999999999E-3</c:v>
                </c:pt>
                <c:pt idx="48">
                  <c:v>-1.33333E-3</c:v>
                </c:pt>
                <c:pt idx="49">
                  <c:v>0</c:v>
                </c:pt>
                <c:pt idx="50">
                  <c:v>0</c:v>
                </c:pt>
                <c:pt idx="51">
                  <c:v>-1.33333E-3</c:v>
                </c:pt>
                <c:pt idx="52">
                  <c:v>-1.33333E-3</c:v>
                </c:pt>
                <c:pt idx="53">
                  <c:v>-2.6666699999999999E-3</c:v>
                </c:pt>
                <c:pt idx="54">
                  <c:v>-1.33333E-3</c:v>
                </c:pt>
                <c:pt idx="55">
                  <c:v>-1.33333E-3</c:v>
                </c:pt>
                <c:pt idx="56">
                  <c:v>1.33333E-3</c:v>
                </c:pt>
                <c:pt idx="57">
                  <c:v>-2.6666699999999999E-3</c:v>
                </c:pt>
                <c:pt idx="58">
                  <c:v>2.6666699999999999E-3</c:v>
                </c:pt>
                <c:pt idx="59">
                  <c:v>1.33333E-3</c:v>
                </c:pt>
                <c:pt idx="60">
                  <c:v>-1.33333E-3</c:v>
                </c:pt>
                <c:pt idx="61">
                  <c:v>-1.33333E-3</c:v>
                </c:pt>
                <c:pt idx="62">
                  <c:v>-1.33333E-3</c:v>
                </c:pt>
                <c:pt idx="63">
                  <c:v>4.0000000000000001E-3</c:v>
                </c:pt>
                <c:pt idx="64">
                  <c:v>4.0000000000000001E-3</c:v>
                </c:pt>
                <c:pt idx="65">
                  <c:v>0</c:v>
                </c:pt>
                <c:pt idx="66">
                  <c:v>1.33333E-3</c:v>
                </c:pt>
                <c:pt idx="67">
                  <c:v>1.33333E-3</c:v>
                </c:pt>
                <c:pt idx="68">
                  <c:v>-2.6666699999999999E-3</c:v>
                </c:pt>
                <c:pt idx="69">
                  <c:v>-1.33333E-3</c:v>
                </c:pt>
                <c:pt idx="70">
                  <c:v>0</c:v>
                </c:pt>
                <c:pt idx="71">
                  <c:v>0</c:v>
                </c:pt>
                <c:pt idx="72">
                  <c:v>-2.6666699999999999E-3</c:v>
                </c:pt>
                <c:pt idx="73">
                  <c:v>1.33333E-3</c:v>
                </c:pt>
                <c:pt idx="74">
                  <c:v>1.33333E-3</c:v>
                </c:pt>
                <c:pt idx="75">
                  <c:v>1.33333E-3</c:v>
                </c:pt>
                <c:pt idx="76">
                  <c:v>0</c:v>
                </c:pt>
                <c:pt idx="77">
                  <c:v>0</c:v>
                </c:pt>
                <c:pt idx="78">
                  <c:v>1.33333E-3</c:v>
                </c:pt>
                <c:pt idx="79">
                  <c:v>-1.33333E-3</c:v>
                </c:pt>
                <c:pt idx="80">
                  <c:v>-1.33333E-3</c:v>
                </c:pt>
                <c:pt idx="81">
                  <c:v>0</c:v>
                </c:pt>
                <c:pt idx="82">
                  <c:v>4.0000000000000001E-3</c:v>
                </c:pt>
                <c:pt idx="83">
                  <c:v>1.33333E-3</c:v>
                </c:pt>
                <c:pt idx="84">
                  <c:v>1.33333E-3</c:v>
                </c:pt>
                <c:pt idx="85">
                  <c:v>0</c:v>
                </c:pt>
                <c:pt idx="86">
                  <c:v>0</c:v>
                </c:pt>
                <c:pt idx="87">
                  <c:v>1.33333E-3</c:v>
                </c:pt>
                <c:pt idx="88">
                  <c:v>-1.33333E-3</c:v>
                </c:pt>
                <c:pt idx="89">
                  <c:v>0</c:v>
                </c:pt>
                <c:pt idx="90">
                  <c:v>0</c:v>
                </c:pt>
                <c:pt idx="91">
                  <c:v>0</c:v>
                </c:pt>
                <c:pt idx="92">
                  <c:v>0</c:v>
                </c:pt>
                <c:pt idx="93">
                  <c:v>0</c:v>
                </c:pt>
                <c:pt idx="94">
                  <c:v>1.33333E-3</c:v>
                </c:pt>
                <c:pt idx="95">
                  <c:v>-1.33333E-3</c:v>
                </c:pt>
                <c:pt idx="96">
                  <c:v>-1.33333E-3</c:v>
                </c:pt>
                <c:pt idx="97">
                  <c:v>1.33333E-3</c:v>
                </c:pt>
                <c:pt idx="98">
                  <c:v>0</c:v>
                </c:pt>
                <c:pt idx="99">
                  <c:v>-1.33333E-3</c:v>
                </c:pt>
                <c:pt idx="100">
                  <c:v>-1.33333E-3</c:v>
                </c:pt>
                <c:pt idx="101">
                  <c:v>0</c:v>
                </c:pt>
                <c:pt idx="102">
                  <c:v>0</c:v>
                </c:pt>
                <c:pt idx="103">
                  <c:v>1.33333E-3</c:v>
                </c:pt>
                <c:pt idx="104">
                  <c:v>2.6666699999999999E-3</c:v>
                </c:pt>
                <c:pt idx="105">
                  <c:v>2.6666699999999999E-3</c:v>
                </c:pt>
                <c:pt idx="106">
                  <c:v>0</c:v>
                </c:pt>
                <c:pt idx="107">
                  <c:v>5.3333299999999998E-3</c:v>
                </c:pt>
                <c:pt idx="108">
                  <c:v>1.33333E-3</c:v>
                </c:pt>
                <c:pt idx="109">
                  <c:v>1.33333E-3</c:v>
                </c:pt>
                <c:pt idx="110">
                  <c:v>0</c:v>
                </c:pt>
                <c:pt idx="111">
                  <c:v>-1.33333E-3</c:v>
                </c:pt>
                <c:pt idx="112">
                  <c:v>-1.33333E-3</c:v>
                </c:pt>
                <c:pt idx="113">
                  <c:v>1.33333E-3</c:v>
                </c:pt>
                <c:pt idx="114">
                  <c:v>1.33333E-3</c:v>
                </c:pt>
                <c:pt idx="115">
                  <c:v>1.33333E-3</c:v>
                </c:pt>
                <c:pt idx="116">
                  <c:v>1.33333E-3</c:v>
                </c:pt>
                <c:pt idx="117">
                  <c:v>1.33333E-3</c:v>
                </c:pt>
                <c:pt idx="118">
                  <c:v>0</c:v>
                </c:pt>
                <c:pt idx="119">
                  <c:v>-1.33333E-3</c:v>
                </c:pt>
                <c:pt idx="120">
                  <c:v>-1.33333E-3</c:v>
                </c:pt>
                <c:pt idx="121">
                  <c:v>-1.33333E-3</c:v>
                </c:pt>
                <c:pt idx="122">
                  <c:v>2.6666699999999999E-3</c:v>
                </c:pt>
                <c:pt idx="123">
                  <c:v>0</c:v>
                </c:pt>
                <c:pt idx="124">
                  <c:v>0</c:v>
                </c:pt>
                <c:pt idx="125">
                  <c:v>0</c:v>
                </c:pt>
                <c:pt idx="126">
                  <c:v>0</c:v>
                </c:pt>
                <c:pt idx="127">
                  <c:v>0</c:v>
                </c:pt>
                <c:pt idx="128">
                  <c:v>-1.33333E-3</c:v>
                </c:pt>
                <c:pt idx="129">
                  <c:v>0</c:v>
                </c:pt>
                <c:pt idx="130">
                  <c:v>2.6666699999999999E-3</c:v>
                </c:pt>
                <c:pt idx="131">
                  <c:v>2.6666699999999999E-3</c:v>
                </c:pt>
                <c:pt idx="132">
                  <c:v>0</c:v>
                </c:pt>
                <c:pt idx="133">
                  <c:v>0</c:v>
                </c:pt>
                <c:pt idx="134">
                  <c:v>0</c:v>
                </c:pt>
                <c:pt idx="135">
                  <c:v>-2.6666699999999999E-3</c:v>
                </c:pt>
                <c:pt idx="136">
                  <c:v>-4.0000000000000001E-3</c:v>
                </c:pt>
                <c:pt idx="137">
                  <c:v>2.6666699999999999E-3</c:v>
                </c:pt>
                <c:pt idx="138">
                  <c:v>-1.33333E-3</c:v>
                </c:pt>
                <c:pt idx="139">
                  <c:v>0</c:v>
                </c:pt>
                <c:pt idx="140">
                  <c:v>0</c:v>
                </c:pt>
                <c:pt idx="141">
                  <c:v>0</c:v>
                </c:pt>
                <c:pt idx="142">
                  <c:v>1.33333E-3</c:v>
                </c:pt>
                <c:pt idx="143">
                  <c:v>1.33333E-3</c:v>
                </c:pt>
                <c:pt idx="144">
                  <c:v>1.33333E-3</c:v>
                </c:pt>
                <c:pt idx="145">
                  <c:v>-1.33333E-3</c:v>
                </c:pt>
                <c:pt idx="146">
                  <c:v>0</c:v>
                </c:pt>
                <c:pt idx="147">
                  <c:v>1.33333E-3</c:v>
                </c:pt>
                <c:pt idx="148">
                  <c:v>0</c:v>
                </c:pt>
                <c:pt idx="149">
                  <c:v>0</c:v>
                </c:pt>
                <c:pt idx="150">
                  <c:v>0</c:v>
                </c:pt>
                <c:pt idx="151">
                  <c:v>-1.33333E-3</c:v>
                </c:pt>
                <c:pt idx="152">
                  <c:v>0</c:v>
                </c:pt>
                <c:pt idx="153">
                  <c:v>-1.33333E-3</c:v>
                </c:pt>
                <c:pt idx="154">
                  <c:v>-1.33333E-3</c:v>
                </c:pt>
                <c:pt idx="155">
                  <c:v>1.33333E-3</c:v>
                </c:pt>
                <c:pt idx="156">
                  <c:v>1.33333E-3</c:v>
                </c:pt>
                <c:pt idx="157">
                  <c:v>1.33333E-3</c:v>
                </c:pt>
                <c:pt idx="158">
                  <c:v>-1.33333E-3</c:v>
                </c:pt>
                <c:pt idx="159">
                  <c:v>0</c:v>
                </c:pt>
                <c:pt idx="160">
                  <c:v>0</c:v>
                </c:pt>
                <c:pt idx="161">
                  <c:v>-1.33333E-3</c:v>
                </c:pt>
                <c:pt idx="162">
                  <c:v>1.33333E-3</c:v>
                </c:pt>
                <c:pt idx="163">
                  <c:v>4.0000000000000001E-3</c:v>
                </c:pt>
                <c:pt idx="164">
                  <c:v>-1.33333E-3</c:v>
                </c:pt>
                <c:pt idx="165">
                  <c:v>1.33333E-3</c:v>
                </c:pt>
                <c:pt idx="166">
                  <c:v>1.33333E-3</c:v>
                </c:pt>
                <c:pt idx="167">
                  <c:v>1.33333E-3</c:v>
                </c:pt>
                <c:pt idx="168">
                  <c:v>1.33333E-3</c:v>
                </c:pt>
                <c:pt idx="169">
                  <c:v>0</c:v>
                </c:pt>
                <c:pt idx="170">
                  <c:v>0</c:v>
                </c:pt>
                <c:pt idx="171">
                  <c:v>-2.6666699999999999E-3</c:v>
                </c:pt>
                <c:pt idx="172">
                  <c:v>-4.0000000000000001E-3</c:v>
                </c:pt>
                <c:pt idx="173">
                  <c:v>-5.3333299999999998E-3</c:v>
                </c:pt>
                <c:pt idx="174">
                  <c:v>5.3333299999999998E-3</c:v>
                </c:pt>
                <c:pt idx="175">
                  <c:v>1.33333E-3</c:v>
                </c:pt>
                <c:pt idx="176">
                  <c:v>1.33333E-3</c:v>
                </c:pt>
                <c:pt idx="177">
                  <c:v>1.33333E-3</c:v>
                </c:pt>
                <c:pt idx="178">
                  <c:v>0</c:v>
                </c:pt>
                <c:pt idx="179">
                  <c:v>-6.6666700000000004E-3</c:v>
                </c:pt>
                <c:pt idx="180">
                  <c:v>5.3333299999999998E-3</c:v>
                </c:pt>
                <c:pt idx="181">
                  <c:v>2.6666699999999999E-3</c:v>
                </c:pt>
                <c:pt idx="182">
                  <c:v>2.6666699999999999E-3</c:v>
                </c:pt>
                <c:pt idx="183">
                  <c:v>-2.6666699999999999E-3</c:v>
                </c:pt>
                <c:pt idx="184">
                  <c:v>-1.33333E-3</c:v>
                </c:pt>
                <c:pt idx="185">
                  <c:v>-1.33333E-3</c:v>
                </c:pt>
                <c:pt idx="186">
                  <c:v>2.6666699999999999E-3</c:v>
                </c:pt>
                <c:pt idx="187">
                  <c:v>-1.33333E-3</c:v>
                </c:pt>
                <c:pt idx="188">
                  <c:v>0</c:v>
                </c:pt>
                <c:pt idx="189">
                  <c:v>-9.3333300000000008E-3</c:v>
                </c:pt>
                <c:pt idx="190">
                  <c:v>1.33333E-3</c:v>
                </c:pt>
                <c:pt idx="191">
                  <c:v>-1.33333E-3</c:v>
                </c:pt>
                <c:pt idx="192">
                  <c:v>-1.33333E-3</c:v>
                </c:pt>
                <c:pt idx="193">
                  <c:v>0</c:v>
                </c:pt>
                <c:pt idx="194">
                  <c:v>-2.6666699999999999E-3</c:v>
                </c:pt>
                <c:pt idx="195">
                  <c:v>-2.6666699999999999E-3</c:v>
                </c:pt>
                <c:pt idx="196">
                  <c:v>1.33333E-3</c:v>
                </c:pt>
                <c:pt idx="197">
                  <c:v>4.0000000000000001E-3</c:v>
                </c:pt>
                <c:pt idx="198">
                  <c:v>4.0000000000000001E-3</c:v>
                </c:pt>
                <c:pt idx="199">
                  <c:v>-2.6666699999999999E-3</c:v>
                </c:pt>
                <c:pt idx="200">
                  <c:v>-2.6666699999999999E-3</c:v>
                </c:pt>
                <c:pt idx="201">
                  <c:v>-2.6666699999999999E-3</c:v>
                </c:pt>
                <c:pt idx="202">
                  <c:v>-4.0000000000000001E-3</c:v>
                </c:pt>
                <c:pt idx="203">
                  <c:v>2.6666699999999999E-3</c:v>
                </c:pt>
                <c:pt idx="204">
                  <c:v>2.6666699999999999E-3</c:v>
                </c:pt>
                <c:pt idx="205">
                  <c:v>1.33333E-3</c:v>
                </c:pt>
                <c:pt idx="206">
                  <c:v>2.6666699999999999E-3</c:v>
                </c:pt>
                <c:pt idx="207">
                  <c:v>2.6666699999999999E-3</c:v>
                </c:pt>
                <c:pt idx="208">
                  <c:v>2.6666699999999999E-3</c:v>
                </c:pt>
                <c:pt idx="209">
                  <c:v>1.33333E-3</c:v>
                </c:pt>
                <c:pt idx="210">
                  <c:v>-5.3333299999999998E-3</c:v>
                </c:pt>
                <c:pt idx="211">
                  <c:v>-5.3333299999999998E-3</c:v>
                </c:pt>
                <c:pt idx="212">
                  <c:v>-1.33333E-3</c:v>
                </c:pt>
                <c:pt idx="213">
                  <c:v>0</c:v>
                </c:pt>
                <c:pt idx="214">
                  <c:v>-4.0000000000000001E-3</c:v>
                </c:pt>
                <c:pt idx="215">
                  <c:v>0</c:v>
                </c:pt>
                <c:pt idx="216">
                  <c:v>-5.3333299999999998E-3</c:v>
                </c:pt>
                <c:pt idx="217">
                  <c:v>-5.3333299999999998E-3</c:v>
                </c:pt>
                <c:pt idx="218">
                  <c:v>1.33333E-3</c:v>
                </c:pt>
                <c:pt idx="219">
                  <c:v>-5.3333299999999998E-3</c:v>
                </c:pt>
                <c:pt idx="220">
                  <c:v>-5.3333299999999998E-3</c:v>
                </c:pt>
                <c:pt idx="221">
                  <c:v>-1.33333E-3</c:v>
                </c:pt>
                <c:pt idx="222">
                  <c:v>-5.3333299999999998E-3</c:v>
                </c:pt>
                <c:pt idx="223">
                  <c:v>2.6666699999999999E-3</c:v>
                </c:pt>
                <c:pt idx="224">
                  <c:v>4.0000000000000001E-3</c:v>
                </c:pt>
                <c:pt idx="225">
                  <c:v>5.3333299999999998E-3</c:v>
                </c:pt>
                <c:pt idx="226">
                  <c:v>5.3333299999999998E-3</c:v>
                </c:pt>
                <c:pt idx="227">
                  <c:v>-4.0000000000000001E-3</c:v>
                </c:pt>
                <c:pt idx="228">
                  <c:v>1.33333E-3</c:v>
                </c:pt>
                <c:pt idx="229">
                  <c:v>1.33333E-3</c:v>
                </c:pt>
                <c:pt idx="230">
                  <c:v>1.33333E-3</c:v>
                </c:pt>
                <c:pt idx="231">
                  <c:v>0</c:v>
                </c:pt>
                <c:pt idx="232">
                  <c:v>-2.6666699999999999E-3</c:v>
                </c:pt>
                <c:pt idx="233">
                  <c:v>-2.6666699999999999E-3</c:v>
                </c:pt>
                <c:pt idx="234">
                  <c:v>-2.6666699999999999E-3</c:v>
                </c:pt>
                <c:pt idx="235">
                  <c:v>2.6666699999999999E-3</c:v>
                </c:pt>
                <c:pt idx="236">
                  <c:v>2.6666699999999999E-3</c:v>
                </c:pt>
                <c:pt idx="237">
                  <c:v>0</c:v>
                </c:pt>
                <c:pt idx="238">
                  <c:v>1.33333E-3</c:v>
                </c:pt>
                <c:pt idx="239">
                  <c:v>-5.3333299999999998E-3</c:v>
                </c:pt>
                <c:pt idx="240">
                  <c:v>-2.6666699999999999E-3</c:v>
                </c:pt>
                <c:pt idx="241">
                  <c:v>-9.3333300000000008E-3</c:v>
                </c:pt>
                <c:pt idx="242">
                  <c:v>-9.3333300000000008E-3</c:v>
                </c:pt>
                <c:pt idx="243">
                  <c:v>-5.3333299999999998E-3</c:v>
                </c:pt>
                <c:pt idx="244">
                  <c:v>1.33333E-3</c:v>
                </c:pt>
                <c:pt idx="245">
                  <c:v>-5.3333299999999998E-3</c:v>
                </c:pt>
                <c:pt idx="246">
                  <c:v>-5.3333299999999998E-3</c:v>
                </c:pt>
                <c:pt idx="247">
                  <c:v>-1.33333E-3</c:v>
                </c:pt>
                <c:pt idx="248">
                  <c:v>0</c:v>
                </c:pt>
                <c:pt idx="249">
                  <c:v>0</c:v>
                </c:pt>
                <c:pt idx="250">
                  <c:v>-5.3333299999999998E-3</c:v>
                </c:pt>
                <c:pt idx="251">
                  <c:v>-5.3333299999999998E-3</c:v>
                </c:pt>
                <c:pt idx="252">
                  <c:v>-5.3333299999999998E-3</c:v>
                </c:pt>
                <c:pt idx="253">
                  <c:v>-4.0000000000000001E-3</c:v>
                </c:pt>
                <c:pt idx="254">
                  <c:v>-1.33333E-3</c:v>
                </c:pt>
                <c:pt idx="255">
                  <c:v>-1.33333E-3</c:v>
                </c:pt>
                <c:pt idx="256">
                  <c:v>-4.0000000000000001E-3</c:v>
                </c:pt>
                <c:pt idx="257">
                  <c:v>-4.0000000000000001E-3</c:v>
                </c:pt>
                <c:pt idx="258">
                  <c:v>0</c:v>
                </c:pt>
                <c:pt idx="259">
                  <c:v>0</c:v>
                </c:pt>
                <c:pt idx="260">
                  <c:v>4.0000000000000001E-3</c:v>
                </c:pt>
                <c:pt idx="261">
                  <c:v>4.0000000000000001E-3</c:v>
                </c:pt>
                <c:pt idx="262">
                  <c:v>-4.0000000000000001E-3</c:v>
                </c:pt>
                <c:pt idx="263">
                  <c:v>2.6666699999999999E-3</c:v>
                </c:pt>
                <c:pt idx="264">
                  <c:v>2.6666699999999999E-3</c:v>
                </c:pt>
                <c:pt idx="265">
                  <c:v>2.6666699999999999E-3</c:v>
                </c:pt>
                <c:pt idx="266">
                  <c:v>2.6666699999999999E-3</c:v>
                </c:pt>
                <c:pt idx="267">
                  <c:v>2.6666699999999999E-3</c:v>
                </c:pt>
                <c:pt idx="268">
                  <c:v>-6.6666700000000004E-3</c:v>
                </c:pt>
                <c:pt idx="269">
                  <c:v>1.33333E-3</c:v>
                </c:pt>
                <c:pt idx="270">
                  <c:v>1.33333E-3</c:v>
                </c:pt>
                <c:pt idx="271">
                  <c:v>1.33333E-3</c:v>
                </c:pt>
                <c:pt idx="272">
                  <c:v>-2.6666699999999999E-3</c:v>
                </c:pt>
                <c:pt idx="273">
                  <c:v>-1.33333E-3</c:v>
                </c:pt>
                <c:pt idx="274">
                  <c:v>2.6666699999999999E-3</c:v>
                </c:pt>
                <c:pt idx="275">
                  <c:v>-6.6666700000000004E-3</c:v>
                </c:pt>
                <c:pt idx="276">
                  <c:v>2.6666699999999999E-3</c:v>
                </c:pt>
                <c:pt idx="277">
                  <c:v>-5.3333299999999998E-3</c:v>
                </c:pt>
                <c:pt idx="278">
                  <c:v>-5.3333299999999998E-3</c:v>
                </c:pt>
                <c:pt idx="279">
                  <c:v>0</c:v>
                </c:pt>
                <c:pt idx="280">
                  <c:v>-4.0000000000000001E-3</c:v>
                </c:pt>
                <c:pt idx="281">
                  <c:v>-4.0000000000000001E-3</c:v>
                </c:pt>
                <c:pt idx="282">
                  <c:v>1.33333E-3</c:v>
                </c:pt>
                <c:pt idx="283">
                  <c:v>-1.33333E-3</c:v>
                </c:pt>
                <c:pt idx="284">
                  <c:v>0</c:v>
                </c:pt>
                <c:pt idx="285">
                  <c:v>-2.6666699999999999E-3</c:v>
                </c:pt>
                <c:pt idx="286">
                  <c:v>-4.0000000000000001E-3</c:v>
                </c:pt>
                <c:pt idx="287">
                  <c:v>-4.0000000000000001E-3</c:v>
                </c:pt>
                <c:pt idx="288">
                  <c:v>2.6666699999999999E-3</c:v>
                </c:pt>
                <c:pt idx="289">
                  <c:v>2.6666699999999999E-3</c:v>
                </c:pt>
                <c:pt idx="290">
                  <c:v>2.6666699999999999E-3</c:v>
                </c:pt>
                <c:pt idx="291">
                  <c:v>2.6666699999999999E-3</c:v>
                </c:pt>
                <c:pt idx="292">
                  <c:v>1.33333E-3</c:v>
                </c:pt>
                <c:pt idx="293">
                  <c:v>1.33333E-3</c:v>
                </c:pt>
                <c:pt idx="294">
                  <c:v>-2.6666699999999999E-3</c:v>
                </c:pt>
                <c:pt idx="295">
                  <c:v>1.066667E-2</c:v>
                </c:pt>
                <c:pt idx="296">
                  <c:v>2.6666699999999999E-3</c:v>
                </c:pt>
                <c:pt idx="297">
                  <c:v>2.6666699999999999E-3</c:v>
                </c:pt>
                <c:pt idx="298">
                  <c:v>-1.33333E-3</c:v>
                </c:pt>
                <c:pt idx="299">
                  <c:v>-5.3333299999999998E-3</c:v>
                </c:pt>
                <c:pt idx="300">
                  <c:v>-5.3333299999999998E-3</c:v>
                </c:pt>
                <c:pt idx="301">
                  <c:v>-1.33333E-3</c:v>
                </c:pt>
                <c:pt idx="302">
                  <c:v>0</c:v>
                </c:pt>
                <c:pt idx="303">
                  <c:v>0</c:v>
                </c:pt>
                <c:pt idx="304">
                  <c:v>1.33333E-3</c:v>
                </c:pt>
                <c:pt idx="305">
                  <c:v>4.0000000000000001E-3</c:v>
                </c:pt>
                <c:pt idx="306">
                  <c:v>-2.6666699999999999E-3</c:v>
                </c:pt>
                <c:pt idx="307">
                  <c:v>-2.6666699999999999E-3</c:v>
                </c:pt>
                <c:pt idx="308">
                  <c:v>0</c:v>
                </c:pt>
                <c:pt idx="309">
                  <c:v>-6.6666700000000004E-3</c:v>
                </c:pt>
                <c:pt idx="310">
                  <c:v>2.6666699999999999E-3</c:v>
                </c:pt>
                <c:pt idx="311">
                  <c:v>-1.33333E-3</c:v>
                </c:pt>
                <c:pt idx="312">
                  <c:v>-1.33333E-3</c:v>
                </c:pt>
                <c:pt idx="313">
                  <c:v>-1.33333E-3</c:v>
                </c:pt>
                <c:pt idx="314">
                  <c:v>1.33333E-3</c:v>
                </c:pt>
                <c:pt idx="315">
                  <c:v>0</c:v>
                </c:pt>
                <c:pt idx="316">
                  <c:v>-5.3333299999999998E-3</c:v>
                </c:pt>
                <c:pt idx="317">
                  <c:v>-5.3333299999999998E-3</c:v>
                </c:pt>
                <c:pt idx="318">
                  <c:v>-2.6666699999999999E-3</c:v>
                </c:pt>
                <c:pt idx="319">
                  <c:v>5.3333299999999998E-3</c:v>
                </c:pt>
                <c:pt idx="320">
                  <c:v>4.0000000000000001E-3</c:v>
                </c:pt>
                <c:pt idx="321">
                  <c:v>4.0000000000000001E-3</c:v>
                </c:pt>
                <c:pt idx="322">
                  <c:v>-5.3333299999999998E-3</c:v>
                </c:pt>
                <c:pt idx="323">
                  <c:v>-5.3333299999999998E-3</c:v>
                </c:pt>
                <c:pt idx="324">
                  <c:v>-2.6666699999999999E-3</c:v>
                </c:pt>
                <c:pt idx="325">
                  <c:v>-8.0000000000000002E-3</c:v>
                </c:pt>
                <c:pt idx="326">
                  <c:v>4.0000000000000001E-3</c:v>
                </c:pt>
                <c:pt idx="327">
                  <c:v>4.0000000000000001E-3</c:v>
                </c:pt>
                <c:pt idx="328">
                  <c:v>-5.3333299999999998E-3</c:v>
                </c:pt>
                <c:pt idx="329">
                  <c:v>-5.3333299999999998E-3</c:v>
                </c:pt>
                <c:pt idx="330">
                  <c:v>-5.3333299999999998E-3</c:v>
                </c:pt>
                <c:pt idx="331">
                  <c:v>2.6666699999999999E-3</c:v>
                </c:pt>
                <c:pt idx="332">
                  <c:v>2.6666699999999999E-3</c:v>
                </c:pt>
                <c:pt idx="333">
                  <c:v>2.6666699999999999E-3</c:v>
                </c:pt>
                <c:pt idx="334">
                  <c:v>0</c:v>
                </c:pt>
                <c:pt idx="335">
                  <c:v>-5.3333299999999998E-3</c:v>
                </c:pt>
                <c:pt idx="336">
                  <c:v>1.33333E-3</c:v>
                </c:pt>
                <c:pt idx="337">
                  <c:v>-2.6666699999999999E-3</c:v>
                </c:pt>
                <c:pt idx="338">
                  <c:v>4.0000000000000001E-3</c:v>
                </c:pt>
                <c:pt idx="339">
                  <c:v>4.0000000000000001E-3</c:v>
                </c:pt>
                <c:pt idx="340">
                  <c:v>0</c:v>
                </c:pt>
                <c:pt idx="341">
                  <c:v>2.6666699999999999E-3</c:v>
                </c:pt>
                <c:pt idx="342">
                  <c:v>5.3333299999999998E-3</c:v>
                </c:pt>
                <c:pt idx="343">
                  <c:v>5.3333299999999998E-3</c:v>
                </c:pt>
                <c:pt idx="344">
                  <c:v>-2.6666699999999999E-3</c:v>
                </c:pt>
                <c:pt idx="345">
                  <c:v>-6.6666700000000004E-3</c:v>
                </c:pt>
                <c:pt idx="346">
                  <c:v>-4.0000000000000001E-3</c:v>
                </c:pt>
                <c:pt idx="347">
                  <c:v>-2.6666699999999999E-3</c:v>
                </c:pt>
                <c:pt idx="348">
                  <c:v>5.3333299999999998E-3</c:v>
                </c:pt>
                <c:pt idx="349">
                  <c:v>5.3333299999999998E-3</c:v>
                </c:pt>
                <c:pt idx="350">
                  <c:v>-4.0000000000000001E-3</c:v>
                </c:pt>
                <c:pt idx="351">
                  <c:v>0</c:v>
                </c:pt>
                <c:pt idx="352">
                  <c:v>4.0000000000000001E-3</c:v>
                </c:pt>
                <c:pt idx="353">
                  <c:v>4.0000000000000001E-3</c:v>
                </c:pt>
                <c:pt idx="354">
                  <c:v>-4.0000000000000001E-3</c:v>
                </c:pt>
                <c:pt idx="355">
                  <c:v>2.6666699999999999E-3</c:v>
                </c:pt>
                <c:pt idx="356">
                  <c:v>1.33333E-3</c:v>
                </c:pt>
                <c:pt idx="357">
                  <c:v>1.33333E-3</c:v>
                </c:pt>
                <c:pt idx="358">
                  <c:v>1.33333E-3</c:v>
                </c:pt>
                <c:pt idx="359">
                  <c:v>1.33333E-3</c:v>
                </c:pt>
                <c:pt idx="360">
                  <c:v>1.33333E-3</c:v>
                </c:pt>
                <c:pt idx="361">
                  <c:v>-1.33333E-3</c:v>
                </c:pt>
                <c:pt idx="362">
                  <c:v>-4.0000000000000001E-3</c:v>
                </c:pt>
                <c:pt idx="363">
                  <c:v>-4.0000000000000001E-3</c:v>
                </c:pt>
                <c:pt idx="364">
                  <c:v>4.0000000000000001E-3</c:v>
                </c:pt>
                <c:pt idx="365">
                  <c:v>-9.3333300000000008E-3</c:v>
                </c:pt>
                <c:pt idx="366">
                  <c:v>0</c:v>
                </c:pt>
                <c:pt idx="367">
                  <c:v>-5.3333299999999998E-3</c:v>
                </c:pt>
                <c:pt idx="368">
                  <c:v>5.3333299999999998E-3</c:v>
                </c:pt>
                <c:pt idx="369">
                  <c:v>-2.6666699999999999E-3</c:v>
                </c:pt>
                <c:pt idx="370">
                  <c:v>-2.6666699999999999E-3</c:v>
                </c:pt>
                <c:pt idx="371">
                  <c:v>-8.0000000000000002E-3</c:v>
                </c:pt>
                <c:pt idx="372">
                  <c:v>-4.0000000000000001E-3</c:v>
                </c:pt>
                <c:pt idx="373">
                  <c:v>-4.0000000000000001E-3</c:v>
                </c:pt>
                <c:pt idx="374">
                  <c:v>0</c:v>
                </c:pt>
                <c:pt idx="375">
                  <c:v>4.0000000000000001E-3</c:v>
                </c:pt>
                <c:pt idx="376">
                  <c:v>2.6666699999999999E-3</c:v>
                </c:pt>
                <c:pt idx="377">
                  <c:v>0</c:v>
                </c:pt>
                <c:pt idx="378">
                  <c:v>4.0000000000000001E-3</c:v>
                </c:pt>
                <c:pt idx="379">
                  <c:v>4.0000000000000001E-3</c:v>
                </c:pt>
                <c:pt idx="380">
                  <c:v>8.0000000000000002E-3</c:v>
                </c:pt>
                <c:pt idx="381">
                  <c:v>2.6666699999999999E-3</c:v>
                </c:pt>
                <c:pt idx="382">
                  <c:v>4.0000000000000001E-3</c:v>
                </c:pt>
                <c:pt idx="383">
                  <c:v>4.0000000000000001E-3</c:v>
                </c:pt>
                <c:pt idx="384">
                  <c:v>-2.6666699999999999E-3</c:v>
                </c:pt>
                <c:pt idx="385">
                  <c:v>-5.3333299999999998E-3</c:v>
                </c:pt>
                <c:pt idx="386">
                  <c:v>-5.3333299999999998E-3</c:v>
                </c:pt>
                <c:pt idx="387">
                  <c:v>1.33333E-3</c:v>
                </c:pt>
                <c:pt idx="388">
                  <c:v>-1.33333E-3</c:v>
                </c:pt>
                <c:pt idx="389">
                  <c:v>-1.33333E-3</c:v>
                </c:pt>
                <c:pt idx="390">
                  <c:v>5.3333299999999998E-3</c:v>
                </c:pt>
                <c:pt idx="391">
                  <c:v>-1.33333E-3</c:v>
                </c:pt>
                <c:pt idx="392">
                  <c:v>5.3333299999999998E-3</c:v>
                </c:pt>
                <c:pt idx="393">
                  <c:v>5.3333299999999998E-3</c:v>
                </c:pt>
                <c:pt idx="394">
                  <c:v>-1.33333E-3</c:v>
                </c:pt>
                <c:pt idx="395">
                  <c:v>5.3333299999999998E-3</c:v>
                </c:pt>
                <c:pt idx="396">
                  <c:v>0</c:v>
                </c:pt>
                <c:pt idx="397">
                  <c:v>6.6666700000000004E-3</c:v>
                </c:pt>
                <c:pt idx="398">
                  <c:v>0</c:v>
                </c:pt>
                <c:pt idx="399">
                  <c:v>0</c:v>
                </c:pt>
                <c:pt idx="400">
                  <c:v>-6.6666700000000004E-3</c:v>
                </c:pt>
                <c:pt idx="401">
                  <c:v>-2.6666699999999999E-3</c:v>
                </c:pt>
                <c:pt idx="402">
                  <c:v>-2.6666699999999999E-3</c:v>
                </c:pt>
                <c:pt idx="403">
                  <c:v>-4.0000000000000001E-3</c:v>
                </c:pt>
                <c:pt idx="404">
                  <c:v>5.3333299999999998E-3</c:v>
                </c:pt>
                <c:pt idx="405">
                  <c:v>5.3333299999999998E-3</c:v>
                </c:pt>
                <c:pt idx="406">
                  <c:v>0</c:v>
                </c:pt>
                <c:pt idx="407">
                  <c:v>0</c:v>
                </c:pt>
                <c:pt idx="408">
                  <c:v>0</c:v>
                </c:pt>
                <c:pt idx="409">
                  <c:v>4.0000000000000001E-3</c:v>
                </c:pt>
                <c:pt idx="410">
                  <c:v>5.3333299999999998E-3</c:v>
                </c:pt>
                <c:pt idx="411">
                  <c:v>0</c:v>
                </c:pt>
                <c:pt idx="412">
                  <c:v>2.6666699999999999E-3</c:v>
                </c:pt>
                <c:pt idx="413">
                  <c:v>1.33333E-3</c:v>
                </c:pt>
                <c:pt idx="414">
                  <c:v>1.33333E-3</c:v>
                </c:pt>
                <c:pt idx="415">
                  <c:v>-1.33333E-3</c:v>
                </c:pt>
                <c:pt idx="416">
                  <c:v>-4.0000000000000001E-3</c:v>
                </c:pt>
                <c:pt idx="417">
                  <c:v>2.6666699999999999E-3</c:v>
                </c:pt>
                <c:pt idx="418">
                  <c:v>2.6666699999999999E-3</c:v>
                </c:pt>
                <c:pt idx="419">
                  <c:v>-1.33333E-3</c:v>
                </c:pt>
                <c:pt idx="420">
                  <c:v>-1.33333E-3</c:v>
                </c:pt>
                <c:pt idx="421">
                  <c:v>1.33333E-3</c:v>
                </c:pt>
                <c:pt idx="422">
                  <c:v>0</c:v>
                </c:pt>
                <c:pt idx="423">
                  <c:v>-2.6666699999999999E-3</c:v>
                </c:pt>
                <c:pt idx="424">
                  <c:v>-2.6666699999999999E-3</c:v>
                </c:pt>
                <c:pt idx="425">
                  <c:v>4.0000000000000001E-3</c:v>
                </c:pt>
                <c:pt idx="426">
                  <c:v>5.3333299999999998E-3</c:v>
                </c:pt>
                <c:pt idx="427">
                  <c:v>-2.6666699999999999E-3</c:v>
                </c:pt>
                <c:pt idx="428">
                  <c:v>-4.0000000000000001E-3</c:v>
                </c:pt>
                <c:pt idx="429">
                  <c:v>5.3333299999999998E-3</c:v>
                </c:pt>
                <c:pt idx="430">
                  <c:v>5.3333299999999998E-3</c:v>
                </c:pt>
                <c:pt idx="431">
                  <c:v>-4.0000000000000001E-3</c:v>
                </c:pt>
                <c:pt idx="432">
                  <c:v>-8.0000000000000002E-3</c:v>
                </c:pt>
                <c:pt idx="433">
                  <c:v>0</c:v>
                </c:pt>
                <c:pt idx="434">
                  <c:v>0</c:v>
                </c:pt>
                <c:pt idx="435">
                  <c:v>1.33333E-3</c:v>
                </c:pt>
                <c:pt idx="436">
                  <c:v>0</c:v>
                </c:pt>
                <c:pt idx="437">
                  <c:v>4.0000000000000001E-3</c:v>
                </c:pt>
                <c:pt idx="438">
                  <c:v>-1.33333E-3</c:v>
                </c:pt>
                <c:pt idx="439">
                  <c:v>-1.33333E-3</c:v>
                </c:pt>
                <c:pt idx="440">
                  <c:v>-1.33333E-3</c:v>
                </c:pt>
                <c:pt idx="441">
                  <c:v>2.6666699999999999E-3</c:v>
                </c:pt>
                <c:pt idx="442">
                  <c:v>0</c:v>
                </c:pt>
                <c:pt idx="443">
                  <c:v>0</c:v>
                </c:pt>
                <c:pt idx="444">
                  <c:v>1.33333E-3</c:v>
                </c:pt>
                <c:pt idx="445">
                  <c:v>0</c:v>
                </c:pt>
                <c:pt idx="446">
                  <c:v>-2.6666699999999999E-3</c:v>
                </c:pt>
                <c:pt idx="447">
                  <c:v>-6.6666700000000004E-3</c:v>
                </c:pt>
                <c:pt idx="448">
                  <c:v>-6.6666700000000004E-3</c:v>
                </c:pt>
                <c:pt idx="449">
                  <c:v>4.0000000000000001E-3</c:v>
                </c:pt>
                <c:pt idx="450">
                  <c:v>4.0000000000000001E-3</c:v>
                </c:pt>
                <c:pt idx="451">
                  <c:v>1.33333E-3</c:v>
                </c:pt>
                <c:pt idx="452">
                  <c:v>1.33333E-3</c:v>
                </c:pt>
                <c:pt idx="453">
                  <c:v>-5.3333299999999998E-3</c:v>
                </c:pt>
                <c:pt idx="454">
                  <c:v>0</c:v>
                </c:pt>
                <c:pt idx="455">
                  <c:v>-4.0000000000000001E-3</c:v>
                </c:pt>
                <c:pt idx="456">
                  <c:v>8.0000000000000002E-3</c:v>
                </c:pt>
                <c:pt idx="457">
                  <c:v>2.6666699999999999E-3</c:v>
                </c:pt>
                <c:pt idx="458">
                  <c:v>2.6666699999999999E-3</c:v>
                </c:pt>
                <c:pt idx="459">
                  <c:v>3.5999999999999997E-2</c:v>
                </c:pt>
                <c:pt idx="460">
                  <c:v>9.0666670000000005E-2</c:v>
                </c:pt>
                <c:pt idx="461">
                  <c:v>0.16</c:v>
                </c:pt>
                <c:pt idx="462">
                  <c:v>0.16</c:v>
                </c:pt>
                <c:pt idx="463">
                  <c:v>0.29066667000000002</c:v>
                </c:pt>
                <c:pt idx="464">
                  <c:v>0.29066667000000002</c:v>
                </c:pt>
                <c:pt idx="465">
                  <c:v>0.35466665000000003</c:v>
                </c:pt>
                <c:pt idx="466">
                  <c:v>0.39866668</c:v>
                </c:pt>
                <c:pt idx="467">
                  <c:v>0.44533333000000003</c:v>
                </c:pt>
                <c:pt idx="468">
                  <c:v>0.44533333000000003</c:v>
                </c:pt>
                <c:pt idx="469">
                  <c:v>0.50266664999999999</c:v>
                </c:pt>
                <c:pt idx="470">
                  <c:v>0.56933330999999998</c:v>
                </c:pt>
                <c:pt idx="471">
                  <c:v>0.56933330999999998</c:v>
                </c:pt>
                <c:pt idx="472">
                  <c:v>0.69199997000000002</c:v>
                </c:pt>
                <c:pt idx="473">
                  <c:v>0.69199997000000002</c:v>
                </c:pt>
                <c:pt idx="474">
                  <c:v>0.75866668999999998</c:v>
                </c:pt>
                <c:pt idx="475">
                  <c:v>0.81466669000000003</c:v>
                </c:pt>
                <c:pt idx="476">
                  <c:v>0.86533331999999996</c:v>
                </c:pt>
                <c:pt idx="477">
                  <c:v>0.86533331999999996</c:v>
                </c:pt>
                <c:pt idx="478">
                  <c:v>0.92933332999999996</c:v>
                </c:pt>
                <c:pt idx="479">
                  <c:v>0.98266661</c:v>
                </c:pt>
                <c:pt idx="480">
                  <c:v>0.98266661</c:v>
                </c:pt>
                <c:pt idx="481">
                  <c:v>1.1093333999999999</c:v>
                </c:pt>
                <c:pt idx="482">
                  <c:v>1.1093333999999999</c:v>
                </c:pt>
                <c:pt idx="483">
                  <c:v>1.1693333400000001</c:v>
                </c:pt>
                <c:pt idx="484">
                  <c:v>1.2266666900000001</c:v>
                </c:pt>
                <c:pt idx="485">
                  <c:v>1.28400004</c:v>
                </c:pt>
                <c:pt idx="486">
                  <c:v>1.28400004</c:v>
                </c:pt>
                <c:pt idx="487">
                  <c:v>1.3493332899999999</c:v>
                </c:pt>
                <c:pt idx="488">
                  <c:v>1.4106666999999999</c:v>
                </c:pt>
                <c:pt idx="489">
                  <c:v>1.4853333200000001</c:v>
                </c:pt>
                <c:pt idx="490">
                  <c:v>1.5453333899999999</c:v>
                </c:pt>
                <c:pt idx="491">
                  <c:v>1.59733331</c:v>
                </c:pt>
                <c:pt idx="492">
                  <c:v>1.59733331</c:v>
                </c:pt>
                <c:pt idx="493">
                  <c:v>1.65466666</c:v>
                </c:pt>
                <c:pt idx="494">
                  <c:v>1.704</c:v>
                </c:pt>
                <c:pt idx="495">
                  <c:v>1.704</c:v>
                </c:pt>
                <c:pt idx="496">
                  <c:v>1.74800003</c:v>
                </c:pt>
                <c:pt idx="497">
                  <c:v>1.81200004</c:v>
                </c:pt>
                <c:pt idx="498">
                  <c:v>1.89599991</c:v>
                </c:pt>
                <c:pt idx="499">
                  <c:v>1.94799995</c:v>
                </c:pt>
                <c:pt idx="500">
                  <c:v>2.0253334000000001</c:v>
                </c:pt>
                <c:pt idx="501">
                  <c:v>2.0253334000000001</c:v>
                </c:pt>
                <c:pt idx="502">
                  <c:v>2.0720000299999999</c:v>
                </c:pt>
                <c:pt idx="503">
                  <c:v>2.1320002100000002</c:v>
                </c:pt>
                <c:pt idx="504">
                  <c:v>2.1320002100000002</c:v>
                </c:pt>
                <c:pt idx="505">
                  <c:v>2.2053332299999999</c:v>
                </c:pt>
                <c:pt idx="506">
                  <c:v>2.2360000599999998</c:v>
                </c:pt>
                <c:pt idx="507">
                  <c:v>2.3106667999999999</c:v>
                </c:pt>
                <c:pt idx="508">
                  <c:v>2.3453333399999998</c:v>
                </c:pt>
                <c:pt idx="509">
                  <c:v>2.4106667000000002</c:v>
                </c:pt>
                <c:pt idx="510">
                  <c:v>2.4106667000000002</c:v>
                </c:pt>
                <c:pt idx="511">
                  <c:v>2.4706668899999999</c:v>
                </c:pt>
                <c:pt idx="512">
                  <c:v>2.51200008</c:v>
                </c:pt>
                <c:pt idx="513">
                  <c:v>2.61599994</c:v>
                </c:pt>
                <c:pt idx="514">
                  <c:v>2.61599994</c:v>
                </c:pt>
                <c:pt idx="515">
                  <c:v>2.7093334200000001</c:v>
                </c:pt>
                <c:pt idx="516">
                  <c:v>2.7093334200000001</c:v>
                </c:pt>
                <c:pt idx="517">
                  <c:v>2.7466666700000002</c:v>
                </c:pt>
                <c:pt idx="518">
                  <c:v>2.7933332900000001</c:v>
                </c:pt>
                <c:pt idx="519">
                  <c:v>2.7933332900000001</c:v>
                </c:pt>
                <c:pt idx="520">
                  <c:v>2.87199998</c:v>
                </c:pt>
                <c:pt idx="521">
                  <c:v>2.90799999</c:v>
                </c:pt>
                <c:pt idx="522">
                  <c:v>3.0079999000000002</c:v>
                </c:pt>
                <c:pt idx="523">
                  <c:v>3.0079999000000002</c:v>
                </c:pt>
                <c:pt idx="524">
                  <c:v>3.10400009</c:v>
                </c:pt>
                <c:pt idx="525">
                  <c:v>3.10400009</c:v>
                </c:pt>
                <c:pt idx="526">
                  <c:v>3.1493334800000001</c:v>
                </c:pt>
                <c:pt idx="527">
                  <c:v>3.1866664899999999</c:v>
                </c:pt>
                <c:pt idx="528">
                  <c:v>3.2680001299999999</c:v>
                </c:pt>
                <c:pt idx="529">
                  <c:v>3.2680001299999999</c:v>
                </c:pt>
                <c:pt idx="530">
                  <c:v>3.33999991</c:v>
                </c:pt>
                <c:pt idx="531">
                  <c:v>3.4333331600000001</c:v>
                </c:pt>
                <c:pt idx="532">
                  <c:v>3.4333331600000001</c:v>
                </c:pt>
                <c:pt idx="533">
                  <c:v>3.4613332699999999</c:v>
                </c:pt>
                <c:pt idx="534">
                  <c:v>3.5559999900000001</c:v>
                </c:pt>
                <c:pt idx="535">
                  <c:v>3.5559999900000001</c:v>
                </c:pt>
                <c:pt idx="536">
                  <c:v>3.6146666999999999</c:v>
                </c:pt>
                <c:pt idx="537">
                  <c:v>3.7173333199999998</c:v>
                </c:pt>
                <c:pt idx="538">
                  <c:v>3.7173333199999998</c:v>
                </c:pt>
                <c:pt idx="539">
                  <c:v>3.7533335700000001</c:v>
                </c:pt>
                <c:pt idx="540">
                  <c:v>3.8213334099999998</c:v>
                </c:pt>
                <c:pt idx="541">
                  <c:v>3.89599991</c:v>
                </c:pt>
                <c:pt idx="542">
                  <c:v>3.93199992</c:v>
                </c:pt>
                <c:pt idx="543">
                  <c:v>4.0506668100000001</c:v>
                </c:pt>
                <c:pt idx="544">
                  <c:v>4.0506668100000001</c:v>
                </c:pt>
                <c:pt idx="545">
                  <c:v>4.0679998399999997</c:v>
                </c:pt>
                <c:pt idx="546">
                  <c:v>4.1066665599999999</c:v>
                </c:pt>
                <c:pt idx="547">
                  <c:v>4.1906666799999996</c:v>
                </c:pt>
                <c:pt idx="548">
                  <c:v>4.1906666799999996</c:v>
                </c:pt>
                <c:pt idx="549">
                  <c:v>4.2600002300000002</c:v>
                </c:pt>
                <c:pt idx="550">
                  <c:v>4.3746666899999997</c:v>
                </c:pt>
                <c:pt idx="551">
                  <c:v>4.3746666899999997</c:v>
                </c:pt>
                <c:pt idx="552">
                  <c:v>4.3866667699999997</c:v>
                </c:pt>
                <c:pt idx="553">
                  <c:v>4.4760003099999999</c:v>
                </c:pt>
                <c:pt idx="554">
                  <c:v>4.4760003099999999</c:v>
                </c:pt>
                <c:pt idx="555">
                  <c:v>4.5186667399999996</c:v>
                </c:pt>
                <c:pt idx="556">
                  <c:v>4.6213335999999998</c:v>
                </c:pt>
                <c:pt idx="557">
                  <c:v>4.6040000900000004</c:v>
                </c:pt>
                <c:pt idx="558">
                  <c:v>4.6613330800000004</c:v>
                </c:pt>
                <c:pt idx="559">
                  <c:v>4.7999997099999998</c:v>
                </c:pt>
                <c:pt idx="560">
                  <c:v>4.7999997099999998</c:v>
                </c:pt>
                <c:pt idx="561">
                  <c:v>4.7999997099999998</c:v>
                </c:pt>
                <c:pt idx="562">
                  <c:v>4.8280000699999999</c:v>
                </c:pt>
                <c:pt idx="563">
                  <c:v>4.8720002200000003</c:v>
                </c:pt>
                <c:pt idx="564">
                  <c:v>4.8720002200000003</c:v>
                </c:pt>
                <c:pt idx="565">
                  <c:v>4.9586667999999996</c:v>
                </c:pt>
                <c:pt idx="566">
                  <c:v>5.0573334699999997</c:v>
                </c:pt>
                <c:pt idx="567">
                  <c:v>5.0306668300000004</c:v>
                </c:pt>
                <c:pt idx="568">
                  <c:v>5.1146669400000002</c:v>
                </c:pt>
                <c:pt idx="569">
                  <c:v>5.1919999099999998</c:v>
                </c:pt>
                <c:pt idx="570">
                  <c:v>5.1919999099999998</c:v>
                </c:pt>
                <c:pt idx="571">
                  <c:v>5.2773332599999998</c:v>
                </c:pt>
                <c:pt idx="572">
                  <c:v>5.3253331199999998</c:v>
                </c:pt>
                <c:pt idx="573">
                  <c:v>5.3253331199999998</c:v>
                </c:pt>
                <c:pt idx="574">
                  <c:v>5.3800001100000001</c:v>
                </c:pt>
                <c:pt idx="575">
                  <c:v>5.5293331099999996</c:v>
                </c:pt>
                <c:pt idx="576">
                  <c:v>5.5293331099999996</c:v>
                </c:pt>
                <c:pt idx="577">
                  <c:v>5.5799999199999997</c:v>
                </c:pt>
                <c:pt idx="578">
                  <c:v>5.66799974</c:v>
                </c:pt>
                <c:pt idx="579">
                  <c:v>5.66799974</c:v>
                </c:pt>
                <c:pt idx="580">
                  <c:v>5.7733335500000003</c:v>
                </c:pt>
                <c:pt idx="581">
                  <c:v>5.7973332400000004</c:v>
                </c:pt>
                <c:pt idx="582">
                  <c:v>5.8053336099999999</c:v>
                </c:pt>
                <c:pt idx="583">
                  <c:v>5.8053336099999999</c:v>
                </c:pt>
                <c:pt idx="584">
                  <c:v>5.9066667600000002</c:v>
                </c:pt>
                <c:pt idx="585">
                  <c:v>5.9066667600000002</c:v>
                </c:pt>
                <c:pt idx="586">
                  <c:v>5.9533333800000001</c:v>
                </c:pt>
                <c:pt idx="587">
                  <c:v>6.0560002300000004</c:v>
                </c:pt>
                <c:pt idx="588">
                  <c:v>6.0613331800000001</c:v>
                </c:pt>
                <c:pt idx="589">
                  <c:v>6.0613331800000001</c:v>
                </c:pt>
                <c:pt idx="590">
                  <c:v>6.1253333100000003</c:v>
                </c:pt>
                <c:pt idx="591">
                  <c:v>6.16799974</c:v>
                </c:pt>
                <c:pt idx="592">
                  <c:v>6.2986669500000003</c:v>
                </c:pt>
                <c:pt idx="593">
                  <c:v>6.25600004</c:v>
                </c:pt>
                <c:pt idx="594">
                  <c:v>6.25600004</c:v>
                </c:pt>
                <c:pt idx="595">
                  <c:v>6.3386664399999999</c:v>
                </c:pt>
                <c:pt idx="596">
                  <c:v>6.4773330700000002</c:v>
                </c:pt>
                <c:pt idx="597">
                  <c:v>6.48799992</c:v>
                </c:pt>
                <c:pt idx="598">
                  <c:v>6.48799992</c:v>
                </c:pt>
                <c:pt idx="599">
                  <c:v>6.6040000900000004</c:v>
                </c:pt>
                <c:pt idx="600">
                  <c:v>6.6386666300000003</c:v>
                </c:pt>
                <c:pt idx="601">
                  <c:v>6.68533373</c:v>
                </c:pt>
                <c:pt idx="602">
                  <c:v>6.8266668299999997</c:v>
                </c:pt>
                <c:pt idx="603">
                  <c:v>6.8559999500000002</c:v>
                </c:pt>
                <c:pt idx="604">
                  <c:v>6.8559999500000002</c:v>
                </c:pt>
                <c:pt idx="605">
                  <c:v>6.8906664800000001</c:v>
                </c:pt>
                <c:pt idx="606">
                  <c:v>6.9479999499999998</c:v>
                </c:pt>
                <c:pt idx="607">
                  <c:v>6.9479999499999998</c:v>
                </c:pt>
                <c:pt idx="608">
                  <c:v>7.04799986</c:v>
                </c:pt>
                <c:pt idx="609">
                  <c:v>6.9800000200000003</c:v>
                </c:pt>
                <c:pt idx="610">
                  <c:v>7.1226668399999999</c:v>
                </c:pt>
                <c:pt idx="611">
                  <c:v>7.1466669999999999</c:v>
                </c:pt>
                <c:pt idx="612">
                  <c:v>7.1613330800000004</c:v>
                </c:pt>
                <c:pt idx="613">
                  <c:v>7.1613330800000004</c:v>
                </c:pt>
                <c:pt idx="614">
                  <c:v>7.3119997999999997</c:v>
                </c:pt>
                <c:pt idx="615">
                  <c:v>7.2466669100000001</c:v>
                </c:pt>
                <c:pt idx="616">
                  <c:v>7.2466669100000001</c:v>
                </c:pt>
                <c:pt idx="617">
                  <c:v>7.3773331600000001</c:v>
                </c:pt>
                <c:pt idx="618">
                  <c:v>7.4706664099999998</c:v>
                </c:pt>
                <c:pt idx="619">
                  <c:v>7.4706664099999998</c:v>
                </c:pt>
                <c:pt idx="620">
                  <c:v>7.64399958</c:v>
                </c:pt>
                <c:pt idx="621">
                  <c:v>7.6959996200000003</c:v>
                </c:pt>
                <c:pt idx="622">
                  <c:v>7.6959996200000003</c:v>
                </c:pt>
                <c:pt idx="623">
                  <c:v>7.7506666199999996</c:v>
                </c:pt>
                <c:pt idx="624">
                  <c:v>7.79199982</c:v>
                </c:pt>
                <c:pt idx="625">
                  <c:v>7.79199982</c:v>
                </c:pt>
                <c:pt idx="626">
                  <c:v>7.8933334400000001</c:v>
                </c:pt>
                <c:pt idx="627">
                  <c:v>7.9519996600000002</c:v>
                </c:pt>
                <c:pt idx="628">
                  <c:v>7.9519996600000002</c:v>
                </c:pt>
                <c:pt idx="629">
                  <c:v>7.9693326999999998</c:v>
                </c:pt>
                <c:pt idx="630">
                  <c:v>8.0293331099999996</c:v>
                </c:pt>
                <c:pt idx="631">
                  <c:v>8.0293331099999996</c:v>
                </c:pt>
                <c:pt idx="632">
                  <c:v>8.0813331599999998</c:v>
                </c:pt>
                <c:pt idx="633">
                  <c:v>8.1506662399999996</c:v>
                </c:pt>
                <c:pt idx="634">
                  <c:v>8.2159996</c:v>
                </c:pt>
                <c:pt idx="635">
                  <c:v>8.2453327200000004</c:v>
                </c:pt>
                <c:pt idx="636">
                  <c:v>8.3613328899999999</c:v>
                </c:pt>
                <c:pt idx="637">
                  <c:v>8.3613328899999999</c:v>
                </c:pt>
                <c:pt idx="638">
                  <c:v>8.4160003700000008</c:v>
                </c:pt>
                <c:pt idx="639">
                  <c:v>8.4853334399999998</c:v>
                </c:pt>
                <c:pt idx="640">
                  <c:v>8.4853334399999998</c:v>
                </c:pt>
                <c:pt idx="641">
                  <c:v>8.5573329900000008</c:v>
                </c:pt>
                <c:pt idx="642">
                  <c:v>8.6386661500000006</c:v>
                </c:pt>
                <c:pt idx="643">
                  <c:v>8.6853332499999993</c:v>
                </c:pt>
                <c:pt idx="644">
                  <c:v>8.7453336700000008</c:v>
                </c:pt>
                <c:pt idx="645">
                  <c:v>8.7946662900000003</c:v>
                </c:pt>
                <c:pt idx="646">
                  <c:v>8.7946662900000003</c:v>
                </c:pt>
                <c:pt idx="647">
                  <c:v>8.8453330999999995</c:v>
                </c:pt>
                <c:pt idx="648">
                  <c:v>8.8240003599999994</c:v>
                </c:pt>
                <c:pt idx="649">
                  <c:v>8.8839998199999997</c:v>
                </c:pt>
                <c:pt idx="650">
                  <c:v>8.8839998199999997</c:v>
                </c:pt>
                <c:pt idx="651">
                  <c:v>8.9653339400000007</c:v>
                </c:pt>
                <c:pt idx="652">
                  <c:v>8.9653339400000007</c:v>
                </c:pt>
                <c:pt idx="653">
                  <c:v>9.0933332399999998</c:v>
                </c:pt>
                <c:pt idx="654">
                  <c:v>9.1400003400000003</c:v>
                </c:pt>
                <c:pt idx="655">
                  <c:v>9.3306665399999993</c:v>
                </c:pt>
                <c:pt idx="656">
                  <c:v>9.3306665399999993</c:v>
                </c:pt>
                <c:pt idx="657">
                  <c:v>9.3280000699999999</c:v>
                </c:pt>
                <c:pt idx="658">
                  <c:v>9.4733333599999998</c:v>
                </c:pt>
                <c:pt idx="659">
                  <c:v>9.4733333599999998</c:v>
                </c:pt>
                <c:pt idx="660">
                  <c:v>9.5026664699999994</c:v>
                </c:pt>
                <c:pt idx="661">
                  <c:v>9.5453338599999995</c:v>
                </c:pt>
                <c:pt idx="662">
                  <c:v>9.5453338599999995</c:v>
                </c:pt>
                <c:pt idx="663">
                  <c:v>9.5653333699999994</c:v>
                </c:pt>
                <c:pt idx="664">
                  <c:v>9.6479997599999994</c:v>
                </c:pt>
                <c:pt idx="665">
                  <c:v>9.6479997599999994</c:v>
                </c:pt>
                <c:pt idx="666">
                  <c:v>9.6546669000000005</c:v>
                </c:pt>
                <c:pt idx="667">
                  <c:v>9.7653331800000007</c:v>
                </c:pt>
                <c:pt idx="668">
                  <c:v>9.7679996500000001</c:v>
                </c:pt>
                <c:pt idx="669">
                  <c:v>9.8226671200000002</c:v>
                </c:pt>
                <c:pt idx="670">
                  <c:v>9.9840002099999996</c:v>
                </c:pt>
                <c:pt idx="671">
                  <c:v>9.9840002099999996</c:v>
                </c:pt>
                <c:pt idx="672">
                  <c:v>10.01066685</c:v>
                </c:pt>
                <c:pt idx="673">
                  <c:v>10.15066624</c:v>
                </c:pt>
                <c:pt idx="674">
                  <c:v>10.149333</c:v>
                </c:pt>
                <c:pt idx="675">
                  <c:v>10.149333</c:v>
                </c:pt>
                <c:pt idx="676">
                  <c:v>10.23866653</c:v>
                </c:pt>
                <c:pt idx="677">
                  <c:v>10.272000309999999</c:v>
                </c:pt>
                <c:pt idx="678">
                  <c:v>10.23600006</c:v>
                </c:pt>
                <c:pt idx="679">
                  <c:v>10.32799911</c:v>
                </c:pt>
                <c:pt idx="680">
                  <c:v>10.341333390000001</c:v>
                </c:pt>
                <c:pt idx="681">
                  <c:v>10.341333390000001</c:v>
                </c:pt>
                <c:pt idx="682">
                  <c:v>10.38399982</c:v>
                </c:pt>
                <c:pt idx="683">
                  <c:v>10.480000499999999</c:v>
                </c:pt>
                <c:pt idx="684">
                  <c:v>10.480000499999999</c:v>
                </c:pt>
                <c:pt idx="685">
                  <c:v>10.69733334</c:v>
                </c:pt>
                <c:pt idx="686">
                  <c:v>10.71199989</c:v>
                </c:pt>
                <c:pt idx="687">
                  <c:v>10.71199989</c:v>
                </c:pt>
                <c:pt idx="688">
                  <c:v>10.829333310000001</c:v>
                </c:pt>
                <c:pt idx="689">
                  <c:v>10.86399937</c:v>
                </c:pt>
                <c:pt idx="690">
                  <c:v>10.86399937</c:v>
                </c:pt>
                <c:pt idx="691">
                  <c:v>10.85999966</c:v>
                </c:pt>
                <c:pt idx="692">
                  <c:v>10.913333890000001</c:v>
                </c:pt>
                <c:pt idx="693">
                  <c:v>10.913333890000001</c:v>
                </c:pt>
                <c:pt idx="694">
                  <c:v>11.08666706</c:v>
                </c:pt>
                <c:pt idx="695">
                  <c:v>11.07066631</c:v>
                </c:pt>
                <c:pt idx="696">
                  <c:v>11.07066631</c:v>
                </c:pt>
                <c:pt idx="697">
                  <c:v>11.153333659999999</c:v>
                </c:pt>
                <c:pt idx="698">
                  <c:v>11.250666620000001</c:v>
                </c:pt>
                <c:pt idx="699">
                  <c:v>11.250666620000001</c:v>
                </c:pt>
                <c:pt idx="700">
                  <c:v>11.33866692</c:v>
                </c:pt>
                <c:pt idx="701">
                  <c:v>11.463999749999999</c:v>
                </c:pt>
                <c:pt idx="702">
                  <c:v>11.465332979999999</c:v>
                </c:pt>
                <c:pt idx="703">
                  <c:v>11.51466656</c:v>
                </c:pt>
                <c:pt idx="704">
                  <c:v>11.54533386</c:v>
                </c:pt>
                <c:pt idx="705">
                  <c:v>11.561332699999999</c:v>
                </c:pt>
                <c:pt idx="706">
                  <c:v>11.561332699999999</c:v>
                </c:pt>
                <c:pt idx="707">
                  <c:v>11.63466644</c:v>
                </c:pt>
                <c:pt idx="708">
                  <c:v>11.58533287</c:v>
                </c:pt>
                <c:pt idx="709">
                  <c:v>11.58533287</c:v>
                </c:pt>
                <c:pt idx="710">
                  <c:v>11.684000019999999</c:v>
                </c:pt>
                <c:pt idx="711">
                  <c:v>11.934666630000001</c:v>
                </c:pt>
                <c:pt idx="712">
                  <c:v>11.934666630000001</c:v>
                </c:pt>
                <c:pt idx="713">
                  <c:v>12.046667100000001</c:v>
                </c:pt>
                <c:pt idx="714">
                  <c:v>12.046667100000001</c:v>
                </c:pt>
                <c:pt idx="715">
                  <c:v>12.046667100000001</c:v>
                </c:pt>
                <c:pt idx="716">
                  <c:v>12.100000380000001</c:v>
                </c:pt>
                <c:pt idx="717">
                  <c:v>12.061333660000001</c:v>
                </c:pt>
                <c:pt idx="718">
                  <c:v>12.10133362</c:v>
                </c:pt>
                <c:pt idx="719">
                  <c:v>12.10133362</c:v>
                </c:pt>
                <c:pt idx="720">
                  <c:v>12.15600014</c:v>
                </c:pt>
                <c:pt idx="721">
                  <c:v>12.20400047</c:v>
                </c:pt>
                <c:pt idx="722">
                  <c:v>12.293334010000001</c:v>
                </c:pt>
                <c:pt idx="723">
                  <c:v>12.390666960000001</c:v>
                </c:pt>
                <c:pt idx="724">
                  <c:v>12.565333369999999</c:v>
                </c:pt>
                <c:pt idx="725">
                  <c:v>12.565333369999999</c:v>
                </c:pt>
                <c:pt idx="726">
                  <c:v>12.582666400000001</c:v>
                </c:pt>
                <c:pt idx="727">
                  <c:v>12.621333119999999</c:v>
                </c:pt>
                <c:pt idx="728">
                  <c:v>12.690666200000001</c:v>
                </c:pt>
                <c:pt idx="729">
                  <c:v>12.690666200000001</c:v>
                </c:pt>
                <c:pt idx="730">
                  <c:v>12.65999985</c:v>
                </c:pt>
                <c:pt idx="731">
                  <c:v>12.782667160000001</c:v>
                </c:pt>
                <c:pt idx="732">
                  <c:v>12.725333210000001</c:v>
                </c:pt>
                <c:pt idx="733">
                  <c:v>12.81066704</c:v>
                </c:pt>
                <c:pt idx="734">
                  <c:v>12.944000239999999</c:v>
                </c:pt>
                <c:pt idx="735">
                  <c:v>12.944000239999999</c:v>
                </c:pt>
                <c:pt idx="736">
                  <c:v>13.00800037</c:v>
                </c:pt>
                <c:pt idx="737">
                  <c:v>13.210666659999999</c:v>
                </c:pt>
                <c:pt idx="738">
                  <c:v>13.210666659999999</c:v>
                </c:pt>
                <c:pt idx="739">
                  <c:v>13.135999679999999</c:v>
                </c:pt>
                <c:pt idx="740">
                  <c:v>13.249332430000001</c:v>
                </c:pt>
                <c:pt idx="741">
                  <c:v>13.249332430000001</c:v>
                </c:pt>
                <c:pt idx="742">
                  <c:v>13.20266724</c:v>
                </c:pt>
                <c:pt idx="743">
                  <c:v>13.28800011</c:v>
                </c:pt>
                <c:pt idx="744">
                  <c:v>13.28800011</c:v>
                </c:pt>
                <c:pt idx="745">
                  <c:v>13.32800007</c:v>
                </c:pt>
                <c:pt idx="746">
                  <c:v>13.52933311</c:v>
                </c:pt>
                <c:pt idx="747">
                  <c:v>13.52933311</c:v>
                </c:pt>
                <c:pt idx="748">
                  <c:v>13.694665909999999</c:v>
                </c:pt>
                <c:pt idx="749">
                  <c:v>13.710666659999999</c:v>
                </c:pt>
                <c:pt idx="750">
                  <c:v>13.710666659999999</c:v>
                </c:pt>
                <c:pt idx="751">
                  <c:v>13.673333169999999</c:v>
                </c:pt>
                <c:pt idx="752">
                  <c:v>13.718667030000001</c:v>
                </c:pt>
                <c:pt idx="753">
                  <c:v>13.718667030000001</c:v>
                </c:pt>
                <c:pt idx="754">
                  <c:v>13.738667489999999</c:v>
                </c:pt>
                <c:pt idx="755">
                  <c:v>13.809333799999999</c:v>
                </c:pt>
                <c:pt idx="756">
                  <c:v>13.810666080000001</c:v>
                </c:pt>
                <c:pt idx="757">
                  <c:v>14.02933311</c:v>
                </c:pt>
                <c:pt idx="758">
                  <c:v>14.20266724</c:v>
                </c:pt>
                <c:pt idx="759">
                  <c:v>14.20266724</c:v>
                </c:pt>
                <c:pt idx="760">
                  <c:v>14.14533424</c:v>
                </c:pt>
                <c:pt idx="761">
                  <c:v>14.239999770000001</c:v>
                </c:pt>
                <c:pt idx="762">
                  <c:v>14.21199989</c:v>
                </c:pt>
                <c:pt idx="763">
                  <c:v>14.21199989</c:v>
                </c:pt>
                <c:pt idx="764">
                  <c:v>14.228000639999999</c:v>
                </c:pt>
                <c:pt idx="765">
                  <c:v>14.29466629</c:v>
                </c:pt>
                <c:pt idx="766">
                  <c:v>14.29466629</c:v>
                </c:pt>
                <c:pt idx="767">
                  <c:v>14.44133377</c:v>
                </c:pt>
                <c:pt idx="768">
                  <c:v>14.562666889999999</c:v>
                </c:pt>
                <c:pt idx="769">
                  <c:v>14.649333</c:v>
                </c:pt>
                <c:pt idx="770">
                  <c:v>14.649333</c:v>
                </c:pt>
                <c:pt idx="771">
                  <c:v>14.756000520000001</c:v>
                </c:pt>
                <c:pt idx="772">
                  <c:v>14.667999269999999</c:v>
                </c:pt>
                <c:pt idx="773">
                  <c:v>14.667999269999999</c:v>
                </c:pt>
                <c:pt idx="774">
                  <c:v>14.77999973</c:v>
                </c:pt>
                <c:pt idx="775">
                  <c:v>14.77999973</c:v>
                </c:pt>
                <c:pt idx="776">
                  <c:v>14.814666750000001</c:v>
                </c:pt>
                <c:pt idx="777">
                  <c:v>14.938667300000001</c:v>
                </c:pt>
                <c:pt idx="778">
                  <c:v>14.975999829999999</c:v>
                </c:pt>
                <c:pt idx="779">
                  <c:v>14.975999829999999</c:v>
                </c:pt>
                <c:pt idx="780">
                  <c:v>15.11066628</c:v>
                </c:pt>
                <c:pt idx="781">
                  <c:v>15.17066765</c:v>
                </c:pt>
                <c:pt idx="782">
                  <c:v>15.17066765</c:v>
                </c:pt>
                <c:pt idx="783">
                  <c:v>15.152000429999999</c:v>
                </c:pt>
                <c:pt idx="784">
                  <c:v>15.169333460000001</c:v>
                </c:pt>
                <c:pt idx="785">
                  <c:v>15.169333460000001</c:v>
                </c:pt>
                <c:pt idx="786">
                  <c:v>15.33466625</c:v>
                </c:pt>
                <c:pt idx="787">
                  <c:v>15.38933372</c:v>
                </c:pt>
                <c:pt idx="788">
                  <c:v>15.38933372</c:v>
                </c:pt>
                <c:pt idx="789">
                  <c:v>15.486667629999999</c:v>
                </c:pt>
                <c:pt idx="790">
                  <c:v>15.58133316</c:v>
                </c:pt>
                <c:pt idx="791">
                  <c:v>15.59733295</c:v>
                </c:pt>
                <c:pt idx="792">
                  <c:v>15.68666649</c:v>
                </c:pt>
                <c:pt idx="793">
                  <c:v>15.59066677</c:v>
                </c:pt>
                <c:pt idx="794">
                  <c:v>15.59066677</c:v>
                </c:pt>
                <c:pt idx="795">
                  <c:v>15.664000509999999</c:v>
                </c:pt>
                <c:pt idx="796">
                  <c:v>15.664000509999999</c:v>
                </c:pt>
                <c:pt idx="797">
                  <c:v>15.885333060000001</c:v>
                </c:pt>
                <c:pt idx="798">
                  <c:v>15.885333060000001</c:v>
                </c:pt>
                <c:pt idx="799">
                  <c:v>16.126667019999999</c:v>
                </c:pt>
                <c:pt idx="800">
                  <c:v>16.041334150000001</c:v>
                </c:pt>
                <c:pt idx="801">
                  <c:v>16.02266693</c:v>
                </c:pt>
                <c:pt idx="802">
                  <c:v>15.972000120000001</c:v>
                </c:pt>
                <c:pt idx="803">
                  <c:v>16.04266548</c:v>
                </c:pt>
                <c:pt idx="804">
                  <c:v>16.04266548</c:v>
                </c:pt>
                <c:pt idx="805">
                  <c:v>16.181331629999999</c:v>
                </c:pt>
                <c:pt idx="806">
                  <c:v>16.271999359999999</c:v>
                </c:pt>
                <c:pt idx="807">
                  <c:v>16.271999359999999</c:v>
                </c:pt>
                <c:pt idx="808">
                  <c:v>16.44799995</c:v>
                </c:pt>
                <c:pt idx="809">
                  <c:v>16.474666599999999</c:v>
                </c:pt>
                <c:pt idx="810">
                  <c:v>16.474666599999999</c:v>
                </c:pt>
                <c:pt idx="811">
                  <c:v>16.53866768</c:v>
                </c:pt>
                <c:pt idx="812">
                  <c:v>16.530666350000001</c:v>
                </c:pt>
                <c:pt idx="813">
                  <c:v>16.582666400000001</c:v>
                </c:pt>
                <c:pt idx="814">
                  <c:v>16.582666400000001</c:v>
                </c:pt>
                <c:pt idx="815">
                  <c:v>16.56399918</c:v>
                </c:pt>
                <c:pt idx="816">
                  <c:v>16.620000839999999</c:v>
                </c:pt>
                <c:pt idx="817">
                  <c:v>16.620000839999999</c:v>
                </c:pt>
                <c:pt idx="818">
                  <c:v>16.93066597</c:v>
                </c:pt>
                <c:pt idx="819">
                  <c:v>16.972000120000001</c:v>
                </c:pt>
                <c:pt idx="820">
                  <c:v>16.972000120000001</c:v>
                </c:pt>
                <c:pt idx="821">
                  <c:v>16.94799995</c:v>
                </c:pt>
                <c:pt idx="822">
                  <c:v>16.950666429999998</c:v>
                </c:pt>
                <c:pt idx="823">
                  <c:v>16.950666429999998</c:v>
                </c:pt>
                <c:pt idx="824">
                  <c:v>17.034666059999999</c:v>
                </c:pt>
                <c:pt idx="825">
                  <c:v>17.159999849999998</c:v>
                </c:pt>
                <c:pt idx="826">
                  <c:v>17.317333219999998</c:v>
                </c:pt>
                <c:pt idx="827">
                  <c:v>17.286666870000001</c:v>
                </c:pt>
                <c:pt idx="828">
                  <c:v>17.323999400000002</c:v>
                </c:pt>
                <c:pt idx="829">
                  <c:v>17.323999400000002</c:v>
                </c:pt>
                <c:pt idx="830">
                  <c:v>17.321334839999999</c:v>
                </c:pt>
                <c:pt idx="831">
                  <c:v>17.275999070000001</c:v>
                </c:pt>
                <c:pt idx="832">
                  <c:v>17.48266602</c:v>
                </c:pt>
                <c:pt idx="833">
                  <c:v>17.48266602</c:v>
                </c:pt>
                <c:pt idx="834">
                  <c:v>17.607999800000002</c:v>
                </c:pt>
                <c:pt idx="835">
                  <c:v>17.697332379999999</c:v>
                </c:pt>
                <c:pt idx="836">
                  <c:v>17.659999849999998</c:v>
                </c:pt>
                <c:pt idx="837">
                  <c:v>17.635999680000001</c:v>
                </c:pt>
                <c:pt idx="838">
                  <c:v>17.739999770000001</c:v>
                </c:pt>
                <c:pt idx="839">
                  <c:v>17.739999770000001</c:v>
                </c:pt>
                <c:pt idx="840">
                  <c:v>17.752000809999998</c:v>
                </c:pt>
                <c:pt idx="841">
                  <c:v>17.981332779999999</c:v>
                </c:pt>
                <c:pt idx="842">
                  <c:v>17.981332779999999</c:v>
                </c:pt>
                <c:pt idx="843">
                  <c:v>18.11066628</c:v>
                </c:pt>
                <c:pt idx="844">
                  <c:v>18.118667599999998</c:v>
                </c:pt>
                <c:pt idx="845">
                  <c:v>18.118667599999998</c:v>
                </c:pt>
                <c:pt idx="846">
                  <c:v>18.046665189999999</c:v>
                </c:pt>
                <c:pt idx="847">
                  <c:v>18.082666400000001</c:v>
                </c:pt>
                <c:pt idx="848">
                  <c:v>18.082666400000001</c:v>
                </c:pt>
                <c:pt idx="849">
                  <c:v>18.147998810000001</c:v>
                </c:pt>
                <c:pt idx="850">
                  <c:v>18.31333351</c:v>
                </c:pt>
                <c:pt idx="851">
                  <c:v>18.445333479999999</c:v>
                </c:pt>
                <c:pt idx="852">
                  <c:v>18.43466759</c:v>
                </c:pt>
                <c:pt idx="853">
                  <c:v>18.536001209999998</c:v>
                </c:pt>
                <c:pt idx="854">
                  <c:v>18.536001209999998</c:v>
                </c:pt>
                <c:pt idx="855">
                  <c:v>18.50666618</c:v>
                </c:pt>
                <c:pt idx="856">
                  <c:v>18.572000500000001</c:v>
                </c:pt>
                <c:pt idx="857">
                  <c:v>18.717332840000001</c:v>
                </c:pt>
                <c:pt idx="858">
                  <c:v>18.717332840000001</c:v>
                </c:pt>
                <c:pt idx="859">
                  <c:v>18.846666339999999</c:v>
                </c:pt>
                <c:pt idx="860">
                  <c:v>18.926666260000001</c:v>
                </c:pt>
                <c:pt idx="861">
                  <c:v>18.852001189999999</c:v>
                </c:pt>
                <c:pt idx="862">
                  <c:v>18.836000439999999</c:v>
                </c:pt>
                <c:pt idx="863">
                  <c:v>18.794666289999999</c:v>
                </c:pt>
                <c:pt idx="864">
                  <c:v>18.794666289999999</c:v>
                </c:pt>
                <c:pt idx="865">
                  <c:v>18.932001110000002</c:v>
                </c:pt>
                <c:pt idx="866">
                  <c:v>19.24533272</c:v>
                </c:pt>
                <c:pt idx="867">
                  <c:v>19.24533272</c:v>
                </c:pt>
                <c:pt idx="868">
                  <c:v>19.219999309999999</c:v>
                </c:pt>
                <c:pt idx="869">
                  <c:v>19.15733337</c:v>
                </c:pt>
                <c:pt idx="870">
                  <c:v>19.15733337</c:v>
                </c:pt>
                <c:pt idx="871">
                  <c:v>19.138666149999999</c:v>
                </c:pt>
                <c:pt idx="872">
                  <c:v>19.28533363</c:v>
                </c:pt>
                <c:pt idx="873">
                  <c:v>19.28533363</c:v>
                </c:pt>
                <c:pt idx="874">
                  <c:v>19.473333360000002</c:v>
                </c:pt>
                <c:pt idx="875">
                  <c:v>19.578666689999999</c:v>
                </c:pt>
                <c:pt idx="876">
                  <c:v>19.544000629999999</c:v>
                </c:pt>
                <c:pt idx="877">
                  <c:v>19.524000170000001</c:v>
                </c:pt>
                <c:pt idx="878">
                  <c:v>19.569332119999999</c:v>
                </c:pt>
                <c:pt idx="879">
                  <c:v>19.590667719999999</c:v>
                </c:pt>
                <c:pt idx="880">
                  <c:v>19.590667719999999</c:v>
                </c:pt>
                <c:pt idx="881">
                  <c:v>19.846666339999999</c:v>
                </c:pt>
                <c:pt idx="882">
                  <c:v>19.850666050000001</c:v>
                </c:pt>
                <c:pt idx="883">
                  <c:v>19.850666050000001</c:v>
                </c:pt>
                <c:pt idx="884">
                  <c:v>19.884000780000001</c:v>
                </c:pt>
                <c:pt idx="885">
                  <c:v>19.889331819999999</c:v>
                </c:pt>
                <c:pt idx="886">
                  <c:v>19.880001069999999</c:v>
                </c:pt>
                <c:pt idx="887">
                  <c:v>20.05200005</c:v>
                </c:pt>
                <c:pt idx="888">
                  <c:v>20.181333540000001</c:v>
                </c:pt>
                <c:pt idx="889">
                  <c:v>20.181333540000001</c:v>
                </c:pt>
                <c:pt idx="890">
                  <c:v>20.298666000000001</c:v>
                </c:pt>
                <c:pt idx="891">
                  <c:v>20.2626667</c:v>
                </c:pt>
                <c:pt idx="892">
                  <c:v>20.2626667</c:v>
                </c:pt>
                <c:pt idx="893">
                  <c:v>20.190666199999999</c:v>
                </c:pt>
                <c:pt idx="894">
                  <c:v>20.230667109999999</c:v>
                </c:pt>
                <c:pt idx="895">
                  <c:v>20.375999449999998</c:v>
                </c:pt>
                <c:pt idx="896">
                  <c:v>20.663999560000001</c:v>
                </c:pt>
                <c:pt idx="897">
                  <c:v>20.653333660000001</c:v>
                </c:pt>
                <c:pt idx="898">
                  <c:v>20.653333660000001</c:v>
                </c:pt>
                <c:pt idx="899">
                  <c:v>20.600000380000001</c:v>
                </c:pt>
                <c:pt idx="900">
                  <c:v>20.565334320000002</c:v>
                </c:pt>
                <c:pt idx="901">
                  <c:v>20.600000380000001</c:v>
                </c:pt>
                <c:pt idx="902">
                  <c:v>20.600000380000001</c:v>
                </c:pt>
                <c:pt idx="903">
                  <c:v>20.799999239999998</c:v>
                </c:pt>
                <c:pt idx="904">
                  <c:v>20.94799995</c:v>
                </c:pt>
                <c:pt idx="905">
                  <c:v>21.055999759999999</c:v>
                </c:pt>
                <c:pt idx="906">
                  <c:v>20.94799995</c:v>
                </c:pt>
                <c:pt idx="907">
                  <c:v>20.92399979</c:v>
                </c:pt>
                <c:pt idx="908">
                  <c:v>20.92399979</c:v>
                </c:pt>
                <c:pt idx="909">
                  <c:v>21.007999420000001</c:v>
                </c:pt>
                <c:pt idx="910">
                  <c:v>21.15733337</c:v>
                </c:pt>
                <c:pt idx="911">
                  <c:v>21.15733337</c:v>
                </c:pt>
                <c:pt idx="912">
                  <c:v>21.29066658</c:v>
                </c:pt>
                <c:pt idx="913">
                  <c:v>21.256000520000001</c:v>
                </c:pt>
                <c:pt idx="914">
                  <c:v>21.256000520000001</c:v>
                </c:pt>
                <c:pt idx="915">
                  <c:v>21.276000979999999</c:v>
                </c:pt>
                <c:pt idx="916">
                  <c:v>21.39599991</c:v>
                </c:pt>
                <c:pt idx="917">
                  <c:v>21.39599991</c:v>
                </c:pt>
                <c:pt idx="918">
                  <c:v>21.64666557</c:v>
                </c:pt>
                <c:pt idx="919">
                  <c:v>21.609333039999999</c:v>
                </c:pt>
                <c:pt idx="920">
                  <c:v>21.618667599999998</c:v>
                </c:pt>
                <c:pt idx="921">
                  <c:v>21.520000459999999</c:v>
                </c:pt>
                <c:pt idx="922">
                  <c:v>21.597332000000002</c:v>
                </c:pt>
                <c:pt idx="923">
                  <c:v>21.597332000000002</c:v>
                </c:pt>
                <c:pt idx="924">
                  <c:v>21.861333850000001</c:v>
                </c:pt>
                <c:pt idx="925">
                  <c:v>21.949333190000001</c:v>
                </c:pt>
                <c:pt idx="926">
                  <c:v>21.958665849999999</c:v>
                </c:pt>
                <c:pt idx="927">
                  <c:v>21.958665849999999</c:v>
                </c:pt>
                <c:pt idx="928">
                  <c:v>21.851999280000001</c:v>
                </c:pt>
                <c:pt idx="929">
                  <c:v>21.89599991</c:v>
                </c:pt>
                <c:pt idx="930">
                  <c:v>22.046667100000001</c:v>
                </c:pt>
                <c:pt idx="931">
                  <c:v>22.25466728</c:v>
                </c:pt>
                <c:pt idx="932">
                  <c:v>22.334667209999999</c:v>
                </c:pt>
                <c:pt idx="933">
                  <c:v>22.334667209999999</c:v>
                </c:pt>
                <c:pt idx="934">
                  <c:v>22.19199944</c:v>
                </c:pt>
                <c:pt idx="935">
                  <c:v>22.257333760000002</c:v>
                </c:pt>
                <c:pt idx="936">
                  <c:v>22.257333760000002</c:v>
                </c:pt>
                <c:pt idx="937">
                  <c:v>22.304000850000001</c:v>
                </c:pt>
                <c:pt idx="938">
                  <c:v>22.56933403</c:v>
                </c:pt>
                <c:pt idx="939">
                  <c:v>22.56933403</c:v>
                </c:pt>
                <c:pt idx="940">
                  <c:v>22.43600082</c:v>
                </c:pt>
                <c:pt idx="941">
                  <c:v>22.53733253</c:v>
                </c:pt>
                <c:pt idx="942">
                  <c:v>22.53733253</c:v>
                </c:pt>
                <c:pt idx="943">
                  <c:v>22.570667270000001</c:v>
                </c:pt>
                <c:pt idx="944">
                  <c:v>22.80800056</c:v>
                </c:pt>
                <c:pt idx="945">
                  <c:v>22.93066597</c:v>
                </c:pt>
                <c:pt idx="946">
                  <c:v>22.809333800000001</c:v>
                </c:pt>
                <c:pt idx="947">
                  <c:v>22.79733276</c:v>
                </c:pt>
                <c:pt idx="948">
                  <c:v>22.79733276</c:v>
                </c:pt>
                <c:pt idx="949">
                  <c:v>22.771999359999999</c:v>
                </c:pt>
                <c:pt idx="950">
                  <c:v>23.049331670000001</c:v>
                </c:pt>
                <c:pt idx="951">
                  <c:v>23.252000809999998</c:v>
                </c:pt>
                <c:pt idx="952">
                  <c:v>23.252000809999998</c:v>
                </c:pt>
                <c:pt idx="953">
                  <c:v>23.149333949999999</c:v>
                </c:pt>
                <c:pt idx="954">
                  <c:v>23.148000719999999</c:v>
                </c:pt>
                <c:pt idx="955">
                  <c:v>23.08000183</c:v>
                </c:pt>
                <c:pt idx="956">
                  <c:v>23.305334089999999</c:v>
                </c:pt>
                <c:pt idx="957">
                  <c:v>23.50533295</c:v>
                </c:pt>
                <c:pt idx="958">
                  <c:v>23.50533295</c:v>
                </c:pt>
                <c:pt idx="959">
                  <c:v>23.48266602</c:v>
                </c:pt>
                <c:pt idx="960">
                  <c:v>23.47733307</c:v>
                </c:pt>
                <c:pt idx="961">
                  <c:v>23.47733307</c:v>
                </c:pt>
                <c:pt idx="962">
                  <c:v>23.370666499999999</c:v>
                </c:pt>
                <c:pt idx="963">
                  <c:v>23.62800026</c:v>
                </c:pt>
                <c:pt idx="964">
                  <c:v>23.739999770000001</c:v>
                </c:pt>
                <c:pt idx="965">
                  <c:v>23.69600105</c:v>
                </c:pt>
                <c:pt idx="966">
                  <c:v>23.74266815</c:v>
                </c:pt>
                <c:pt idx="967">
                  <c:v>23.71466637</c:v>
                </c:pt>
                <c:pt idx="968">
                  <c:v>23.71466637</c:v>
                </c:pt>
                <c:pt idx="969">
                  <c:v>23.829332350000001</c:v>
                </c:pt>
                <c:pt idx="970">
                  <c:v>24.065334320000002</c:v>
                </c:pt>
                <c:pt idx="971">
                  <c:v>24.065334320000002</c:v>
                </c:pt>
                <c:pt idx="972">
                  <c:v>24.055999759999999</c:v>
                </c:pt>
                <c:pt idx="973">
                  <c:v>23.927999499999999</c:v>
                </c:pt>
                <c:pt idx="974">
                  <c:v>23.927999499999999</c:v>
                </c:pt>
                <c:pt idx="975">
                  <c:v>24.079999919999999</c:v>
                </c:pt>
                <c:pt idx="976">
                  <c:v>24.375999449999998</c:v>
                </c:pt>
                <c:pt idx="977">
                  <c:v>24.375999449999998</c:v>
                </c:pt>
                <c:pt idx="978">
                  <c:v>24.315999980000001</c:v>
                </c:pt>
                <c:pt idx="979">
                  <c:v>24.325332639999999</c:v>
                </c:pt>
                <c:pt idx="980">
                  <c:v>24.302665709999999</c:v>
                </c:pt>
                <c:pt idx="981">
                  <c:v>24.302665709999999</c:v>
                </c:pt>
                <c:pt idx="982">
                  <c:v>24.614665989999999</c:v>
                </c:pt>
                <c:pt idx="983">
                  <c:v>24.61066628</c:v>
                </c:pt>
                <c:pt idx="984">
                  <c:v>24.61066628</c:v>
                </c:pt>
                <c:pt idx="985">
                  <c:v>24.63466644</c:v>
                </c:pt>
                <c:pt idx="986">
                  <c:v>24.548000340000002</c:v>
                </c:pt>
                <c:pt idx="987">
                  <c:v>24.548000340000002</c:v>
                </c:pt>
                <c:pt idx="988">
                  <c:v>24.7626667</c:v>
                </c:pt>
                <c:pt idx="989">
                  <c:v>24.974666599999999</c:v>
                </c:pt>
                <c:pt idx="990">
                  <c:v>24.853332519999999</c:v>
                </c:pt>
                <c:pt idx="991">
                  <c:v>24.853332519999999</c:v>
                </c:pt>
                <c:pt idx="992">
                  <c:v>24.910667419999999</c:v>
                </c:pt>
                <c:pt idx="993">
                  <c:v>25.021333689999999</c:v>
                </c:pt>
                <c:pt idx="994">
                  <c:v>25.021333689999999</c:v>
                </c:pt>
                <c:pt idx="995">
                  <c:v>25.249334340000001</c:v>
                </c:pt>
                <c:pt idx="996">
                  <c:v>25.09733391</c:v>
                </c:pt>
                <c:pt idx="997">
                  <c:v>25.079999919999999</c:v>
                </c:pt>
                <c:pt idx="998">
                  <c:v>25.079999919999999</c:v>
                </c:pt>
                <c:pt idx="999">
                  <c:v>25.154666899999999</c:v>
                </c:pt>
                <c:pt idx="1000">
                  <c:v>25.356000900000002</c:v>
                </c:pt>
                <c:pt idx="1001">
                  <c:v>25.472000120000001</c:v>
                </c:pt>
                <c:pt idx="1002">
                  <c:v>25.36666679</c:v>
                </c:pt>
                <c:pt idx="1003">
                  <c:v>25.455999370000001</c:v>
                </c:pt>
                <c:pt idx="1004">
                  <c:v>25.455999370000001</c:v>
                </c:pt>
                <c:pt idx="1005">
                  <c:v>25.478666310000001</c:v>
                </c:pt>
                <c:pt idx="1006">
                  <c:v>25.7266674</c:v>
                </c:pt>
                <c:pt idx="1007">
                  <c:v>25.7266674</c:v>
                </c:pt>
                <c:pt idx="1008">
                  <c:v>25.83199883</c:v>
                </c:pt>
                <c:pt idx="1009">
                  <c:v>25.67066574</c:v>
                </c:pt>
                <c:pt idx="1010">
                  <c:v>25.681333540000001</c:v>
                </c:pt>
                <c:pt idx="1011">
                  <c:v>25.906665799999999</c:v>
                </c:pt>
                <c:pt idx="1012">
                  <c:v>26.06933403</c:v>
                </c:pt>
                <c:pt idx="1013">
                  <c:v>25.958667760000001</c:v>
                </c:pt>
                <c:pt idx="1014">
                  <c:v>25.958667760000001</c:v>
                </c:pt>
                <c:pt idx="1015">
                  <c:v>25.85599899</c:v>
                </c:pt>
                <c:pt idx="1016">
                  <c:v>26.046667100000001</c:v>
                </c:pt>
                <c:pt idx="1017">
                  <c:v>26.046667100000001</c:v>
                </c:pt>
                <c:pt idx="1018">
                  <c:v>26.246665950000001</c:v>
                </c:pt>
                <c:pt idx="1019">
                  <c:v>26.289333339999999</c:v>
                </c:pt>
                <c:pt idx="1020">
                  <c:v>26.289333339999999</c:v>
                </c:pt>
                <c:pt idx="1021">
                  <c:v>26.11066628</c:v>
                </c:pt>
                <c:pt idx="1022">
                  <c:v>26.40533447</c:v>
                </c:pt>
                <c:pt idx="1023">
                  <c:v>26.40533447</c:v>
                </c:pt>
                <c:pt idx="1024">
                  <c:v>26.637332919999999</c:v>
                </c:pt>
                <c:pt idx="1025">
                  <c:v>26.498664860000002</c:v>
                </c:pt>
                <c:pt idx="1026">
                  <c:v>26.498664860000002</c:v>
                </c:pt>
                <c:pt idx="1027">
                  <c:v>26.397333150000001</c:v>
                </c:pt>
                <c:pt idx="1028">
                  <c:v>26.774667740000002</c:v>
                </c:pt>
                <c:pt idx="1029">
                  <c:v>26.774667740000002</c:v>
                </c:pt>
                <c:pt idx="1030">
                  <c:v>26.80133438</c:v>
                </c:pt>
                <c:pt idx="1031">
                  <c:v>26.80133438</c:v>
                </c:pt>
                <c:pt idx="1032">
                  <c:v>26.80133438</c:v>
                </c:pt>
                <c:pt idx="1033">
                  <c:v>26.752000809999998</c:v>
                </c:pt>
                <c:pt idx="1034">
                  <c:v>26.974666599999999</c:v>
                </c:pt>
                <c:pt idx="1035">
                  <c:v>27.16266632</c:v>
                </c:pt>
                <c:pt idx="1036">
                  <c:v>26.911998749999999</c:v>
                </c:pt>
                <c:pt idx="1037">
                  <c:v>27.08133316</c:v>
                </c:pt>
                <c:pt idx="1038">
                  <c:v>27.113332750000001</c:v>
                </c:pt>
                <c:pt idx="1039">
                  <c:v>27.113332750000001</c:v>
                </c:pt>
                <c:pt idx="1040">
                  <c:v>27.304000850000001</c:v>
                </c:pt>
                <c:pt idx="1041">
                  <c:v>27.38533211</c:v>
                </c:pt>
                <c:pt idx="1042">
                  <c:v>27.38533211</c:v>
                </c:pt>
                <c:pt idx="1043">
                  <c:v>27.110668180000001</c:v>
                </c:pt>
                <c:pt idx="1044">
                  <c:v>27.271999359999999</c:v>
                </c:pt>
                <c:pt idx="1045">
                  <c:v>27.573333739999999</c:v>
                </c:pt>
                <c:pt idx="1046">
                  <c:v>27.55866623</c:v>
                </c:pt>
                <c:pt idx="1047">
                  <c:v>27.533332819999998</c:v>
                </c:pt>
                <c:pt idx="1048">
                  <c:v>27.533332819999998</c:v>
                </c:pt>
                <c:pt idx="1049">
                  <c:v>27.472000120000001</c:v>
                </c:pt>
                <c:pt idx="1050">
                  <c:v>27.724000929999999</c:v>
                </c:pt>
                <c:pt idx="1051">
                  <c:v>27.938667299999999</c:v>
                </c:pt>
                <c:pt idx="1052">
                  <c:v>27.938667299999999</c:v>
                </c:pt>
                <c:pt idx="1053">
                  <c:v>27.777334209999999</c:v>
                </c:pt>
                <c:pt idx="1054">
                  <c:v>27.777334209999999</c:v>
                </c:pt>
                <c:pt idx="1055">
                  <c:v>27.804000850000001</c:v>
                </c:pt>
                <c:pt idx="1056">
                  <c:v>28.086666109999999</c:v>
                </c:pt>
                <c:pt idx="1057">
                  <c:v>28.18666649</c:v>
                </c:pt>
                <c:pt idx="1058">
                  <c:v>28.18666649</c:v>
                </c:pt>
                <c:pt idx="1059">
                  <c:v>27.951999659999998</c:v>
                </c:pt>
                <c:pt idx="1060">
                  <c:v>28.124000550000002</c:v>
                </c:pt>
                <c:pt idx="1061">
                  <c:v>28.124000550000002</c:v>
                </c:pt>
                <c:pt idx="1062">
                  <c:v>28.38800049</c:v>
                </c:pt>
                <c:pt idx="1063">
                  <c:v>28.181333540000001</c:v>
                </c:pt>
                <c:pt idx="1064">
                  <c:v>28.181333540000001</c:v>
                </c:pt>
                <c:pt idx="1065">
                  <c:v>28.158666610000001</c:v>
                </c:pt>
                <c:pt idx="1066">
                  <c:v>28.564001080000001</c:v>
                </c:pt>
                <c:pt idx="1067">
                  <c:v>28.564001080000001</c:v>
                </c:pt>
                <c:pt idx="1068">
                  <c:v>28.549331670000001</c:v>
                </c:pt>
                <c:pt idx="1069">
                  <c:v>28.53333473</c:v>
                </c:pt>
                <c:pt idx="1070">
                  <c:v>28.416000369999999</c:v>
                </c:pt>
                <c:pt idx="1071">
                  <c:v>28.710666660000001</c:v>
                </c:pt>
                <c:pt idx="1072">
                  <c:v>28.921333310000001</c:v>
                </c:pt>
                <c:pt idx="1073">
                  <c:v>28.921333310000001</c:v>
                </c:pt>
                <c:pt idx="1074">
                  <c:v>28.69333267</c:v>
                </c:pt>
                <c:pt idx="1075">
                  <c:v>28.772001270000001</c:v>
                </c:pt>
                <c:pt idx="1076">
                  <c:v>28.832000730000001</c:v>
                </c:pt>
                <c:pt idx="1077">
                  <c:v>28.832000730000001</c:v>
                </c:pt>
                <c:pt idx="1078">
                  <c:v>29.086666109999999</c:v>
                </c:pt>
                <c:pt idx="1079">
                  <c:v>28.98266602</c:v>
                </c:pt>
                <c:pt idx="1080">
                  <c:v>28.978666310000001</c:v>
                </c:pt>
                <c:pt idx="1081">
                  <c:v>29.141334530000002</c:v>
                </c:pt>
                <c:pt idx="1082">
                  <c:v>29.318666459999999</c:v>
                </c:pt>
                <c:pt idx="1083">
                  <c:v>29.318666459999999</c:v>
                </c:pt>
                <c:pt idx="1084">
                  <c:v>29.271999359999999</c:v>
                </c:pt>
                <c:pt idx="1085">
                  <c:v>29.169334410000001</c:v>
                </c:pt>
                <c:pt idx="1086">
                  <c:v>29.26133347</c:v>
                </c:pt>
                <c:pt idx="1087">
                  <c:v>29.26133347</c:v>
                </c:pt>
                <c:pt idx="1088">
                  <c:v>29.618667599999998</c:v>
                </c:pt>
                <c:pt idx="1089">
                  <c:v>29.497333529999999</c:v>
                </c:pt>
                <c:pt idx="1090">
                  <c:v>29.382665630000002</c:v>
                </c:pt>
                <c:pt idx="1091">
                  <c:v>29.549333570000002</c:v>
                </c:pt>
                <c:pt idx="1092">
                  <c:v>29.734666820000001</c:v>
                </c:pt>
                <c:pt idx="1093">
                  <c:v>29.734666820000001</c:v>
                </c:pt>
                <c:pt idx="1094">
                  <c:v>29.815999980000001</c:v>
                </c:pt>
                <c:pt idx="1095">
                  <c:v>29.574665070000002</c:v>
                </c:pt>
                <c:pt idx="1096">
                  <c:v>29.85599899</c:v>
                </c:pt>
                <c:pt idx="1097">
                  <c:v>29.85599899</c:v>
                </c:pt>
                <c:pt idx="1098">
                  <c:v>30.013332370000001</c:v>
                </c:pt>
                <c:pt idx="1099">
                  <c:v>29.906665799999999</c:v>
                </c:pt>
                <c:pt idx="1100">
                  <c:v>29.917331699999998</c:v>
                </c:pt>
                <c:pt idx="1101">
                  <c:v>30.0320015</c:v>
                </c:pt>
                <c:pt idx="1102">
                  <c:v>30.314666750000001</c:v>
                </c:pt>
                <c:pt idx="1103">
                  <c:v>30.314666750000001</c:v>
                </c:pt>
                <c:pt idx="1104">
                  <c:v>30.159999849999998</c:v>
                </c:pt>
                <c:pt idx="1105">
                  <c:v>30.117334369999998</c:v>
                </c:pt>
                <c:pt idx="1106">
                  <c:v>30.256000520000001</c:v>
                </c:pt>
                <c:pt idx="1107">
                  <c:v>30.256000520000001</c:v>
                </c:pt>
                <c:pt idx="1108">
                  <c:v>30.478666310000001</c:v>
                </c:pt>
                <c:pt idx="1109">
                  <c:v>30.38800049</c:v>
                </c:pt>
                <c:pt idx="1110">
                  <c:v>30.338666920000001</c:v>
                </c:pt>
                <c:pt idx="1111">
                  <c:v>30.44533157</c:v>
                </c:pt>
                <c:pt idx="1112">
                  <c:v>30.786666870000001</c:v>
                </c:pt>
                <c:pt idx="1113">
                  <c:v>30.786666870000001</c:v>
                </c:pt>
                <c:pt idx="1114">
                  <c:v>30.585332869999998</c:v>
                </c:pt>
                <c:pt idx="1115">
                  <c:v>30.569332119999999</c:v>
                </c:pt>
                <c:pt idx="1116">
                  <c:v>30.569332119999999</c:v>
                </c:pt>
                <c:pt idx="1117">
                  <c:v>30.85199738</c:v>
                </c:pt>
                <c:pt idx="1118">
                  <c:v>30.893333439999999</c:v>
                </c:pt>
                <c:pt idx="1119">
                  <c:v>30.893333439999999</c:v>
                </c:pt>
                <c:pt idx="1120">
                  <c:v>30.965333940000001</c:v>
                </c:pt>
                <c:pt idx="1121">
                  <c:v>30.965333940000001</c:v>
                </c:pt>
                <c:pt idx="1122">
                  <c:v>31.15066719</c:v>
                </c:pt>
                <c:pt idx="1123">
                  <c:v>31.074668880000001</c:v>
                </c:pt>
                <c:pt idx="1124">
                  <c:v>31.074668880000001</c:v>
                </c:pt>
                <c:pt idx="1125">
                  <c:v>30.990665440000001</c:v>
                </c:pt>
                <c:pt idx="1126">
                  <c:v>31.258666989999998</c:v>
                </c:pt>
                <c:pt idx="1127">
                  <c:v>31.258666989999998</c:v>
                </c:pt>
                <c:pt idx="1128">
                  <c:v>31.390668869999999</c:v>
                </c:pt>
                <c:pt idx="1129">
                  <c:v>31.19600105</c:v>
                </c:pt>
                <c:pt idx="1130">
                  <c:v>31.40799904</c:v>
                </c:pt>
                <c:pt idx="1131">
                  <c:v>31.40799904</c:v>
                </c:pt>
                <c:pt idx="1132">
                  <c:v>31.663999560000001</c:v>
                </c:pt>
                <c:pt idx="1133">
                  <c:v>31.663999560000001</c:v>
                </c:pt>
                <c:pt idx="1134">
                  <c:v>31.470664979999999</c:v>
                </c:pt>
                <c:pt idx="1135">
                  <c:v>31.629335399999999</c:v>
                </c:pt>
                <c:pt idx="1136">
                  <c:v>31.629335399999999</c:v>
                </c:pt>
                <c:pt idx="1137">
                  <c:v>31.847999569999999</c:v>
                </c:pt>
                <c:pt idx="1138">
                  <c:v>31.647998810000001</c:v>
                </c:pt>
                <c:pt idx="1139">
                  <c:v>31.717332840000001</c:v>
                </c:pt>
                <c:pt idx="1140">
                  <c:v>31.947998049999999</c:v>
                </c:pt>
                <c:pt idx="1141">
                  <c:v>32.02266693</c:v>
                </c:pt>
                <c:pt idx="1142">
                  <c:v>32.02266693</c:v>
                </c:pt>
                <c:pt idx="1143">
                  <c:v>31.890666960000001</c:v>
                </c:pt>
                <c:pt idx="1144">
                  <c:v>31.90266609</c:v>
                </c:pt>
                <c:pt idx="1145">
                  <c:v>32.23466492</c:v>
                </c:pt>
                <c:pt idx="1146">
                  <c:v>32.23466492</c:v>
                </c:pt>
                <c:pt idx="1147">
                  <c:v>32.217330930000003</c:v>
                </c:pt>
                <c:pt idx="1148">
                  <c:v>32.034667970000001</c:v>
                </c:pt>
                <c:pt idx="1149">
                  <c:v>32.236000060000002</c:v>
                </c:pt>
                <c:pt idx="1150">
                  <c:v>32.521331789999998</c:v>
                </c:pt>
                <c:pt idx="1151">
                  <c:v>32.413333889999997</c:v>
                </c:pt>
                <c:pt idx="1152">
                  <c:v>32.413333889999997</c:v>
                </c:pt>
                <c:pt idx="1153">
                  <c:v>32.305332180000001</c:v>
                </c:pt>
                <c:pt idx="1154">
                  <c:v>32.593334200000001</c:v>
                </c:pt>
                <c:pt idx="1155">
                  <c:v>32.593334200000001</c:v>
                </c:pt>
                <c:pt idx="1156">
                  <c:v>32.692001339999997</c:v>
                </c:pt>
                <c:pt idx="1157">
                  <c:v>32.67066956</c:v>
                </c:pt>
                <c:pt idx="1158">
                  <c:v>32.67066956</c:v>
                </c:pt>
                <c:pt idx="1159">
                  <c:v>32.826663969999998</c:v>
                </c:pt>
                <c:pt idx="1160">
                  <c:v>32.879997250000002</c:v>
                </c:pt>
                <c:pt idx="1161">
                  <c:v>32.879997250000002</c:v>
                </c:pt>
                <c:pt idx="1162">
                  <c:v>32.730667109999999</c:v>
                </c:pt>
                <c:pt idx="1163">
                  <c:v>32.833332059999996</c:v>
                </c:pt>
                <c:pt idx="1164">
                  <c:v>33.157333370000003</c:v>
                </c:pt>
                <c:pt idx="1165">
                  <c:v>33.157333370000003</c:v>
                </c:pt>
                <c:pt idx="1166">
                  <c:v>32.998664859999998</c:v>
                </c:pt>
                <c:pt idx="1167">
                  <c:v>32.998664859999998</c:v>
                </c:pt>
                <c:pt idx="1168">
                  <c:v>33.208000179999999</c:v>
                </c:pt>
                <c:pt idx="1169">
                  <c:v>33.276000979999999</c:v>
                </c:pt>
                <c:pt idx="1170">
                  <c:v>33.236000060000002</c:v>
                </c:pt>
                <c:pt idx="1171">
                  <c:v>33.236000060000002</c:v>
                </c:pt>
                <c:pt idx="1172">
                  <c:v>33.269332890000001</c:v>
                </c:pt>
                <c:pt idx="1173">
                  <c:v>33.517333979999997</c:v>
                </c:pt>
                <c:pt idx="1174">
                  <c:v>33.517333979999997</c:v>
                </c:pt>
                <c:pt idx="1175">
                  <c:v>33.434665680000002</c:v>
                </c:pt>
                <c:pt idx="1176">
                  <c:v>33.63999939</c:v>
                </c:pt>
                <c:pt idx="1177">
                  <c:v>33.63999939</c:v>
                </c:pt>
                <c:pt idx="1178">
                  <c:v>33.705333709999998</c:v>
                </c:pt>
                <c:pt idx="1179">
                  <c:v>33.60400009</c:v>
                </c:pt>
                <c:pt idx="1180">
                  <c:v>33.60400009</c:v>
                </c:pt>
                <c:pt idx="1181">
                  <c:v>33.618667600000002</c:v>
                </c:pt>
                <c:pt idx="1182">
                  <c:v>33.917335510000001</c:v>
                </c:pt>
                <c:pt idx="1183">
                  <c:v>33.893333439999999</c:v>
                </c:pt>
                <c:pt idx="1184">
                  <c:v>33.77866745</c:v>
                </c:pt>
                <c:pt idx="1185">
                  <c:v>34.068000789999999</c:v>
                </c:pt>
                <c:pt idx="1186">
                  <c:v>34.16666412</c:v>
                </c:pt>
                <c:pt idx="1187">
                  <c:v>34.16666412</c:v>
                </c:pt>
                <c:pt idx="1188">
                  <c:v>34.010665889999999</c:v>
                </c:pt>
                <c:pt idx="1189">
                  <c:v>34.078666689999999</c:v>
                </c:pt>
                <c:pt idx="1190">
                  <c:v>34.078666689999999</c:v>
                </c:pt>
                <c:pt idx="1191">
                  <c:v>34.31066895</c:v>
                </c:pt>
                <c:pt idx="1192">
                  <c:v>34.276000979999999</c:v>
                </c:pt>
                <c:pt idx="1193">
                  <c:v>34.182666779999998</c:v>
                </c:pt>
                <c:pt idx="1194">
                  <c:v>34.416000369999999</c:v>
                </c:pt>
                <c:pt idx="1195">
                  <c:v>34.618667600000002</c:v>
                </c:pt>
                <c:pt idx="1196">
                  <c:v>34.618667600000002</c:v>
                </c:pt>
                <c:pt idx="1197">
                  <c:v>34.355998990000003</c:v>
                </c:pt>
                <c:pt idx="1198">
                  <c:v>34.530666349999997</c:v>
                </c:pt>
                <c:pt idx="1199">
                  <c:v>34.748001100000003</c:v>
                </c:pt>
                <c:pt idx="1200">
                  <c:v>34.748001100000003</c:v>
                </c:pt>
                <c:pt idx="1201">
                  <c:v>34.598663330000001</c:v>
                </c:pt>
                <c:pt idx="1202">
                  <c:v>34.598663330000001</c:v>
                </c:pt>
                <c:pt idx="1203">
                  <c:v>34.80666351</c:v>
                </c:pt>
                <c:pt idx="1204">
                  <c:v>34.985332489999998</c:v>
                </c:pt>
                <c:pt idx="1205">
                  <c:v>34.834667209999999</c:v>
                </c:pt>
                <c:pt idx="1206">
                  <c:v>34.834667209999999</c:v>
                </c:pt>
                <c:pt idx="1207">
                  <c:v>34.946666720000003</c:v>
                </c:pt>
                <c:pt idx="1208">
                  <c:v>35.152000430000001</c:v>
                </c:pt>
                <c:pt idx="1209">
                  <c:v>34.986667629999999</c:v>
                </c:pt>
                <c:pt idx="1210">
                  <c:v>35.090667719999999</c:v>
                </c:pt>
                <c:pt idx="1211">
                  <c:v>35.307998660000003</c:v>
                </c:pt>
                <c:pt idx="1212">
                  <c:v>35.307998660000003</c:v>
                </c:pt>
                <c:pt idx="1213">
                  <c:v>35.318668369999997</c:v>
                </c:pt>
                <c:pt idx="1214">
                  <c:v>35.209331509999998</c:v>
                </c:pt>
                <c:pt idx="1215">
                  <c:v>35.366668699999998</c:v>
                </c:pt>
                <c:pt idx="1216">
                  <c:v>35.366668699999998</c:v>
                </c:pt>
                <c:pt idx="1217">
                  <c:v>35.606666560000001</c:v>
                </c:pt>
                <c:pt idx="1218">
                  <c:v>35.38666534</c:v>
                </c:pt>
                <c:pt idx="1219">
                  <c:v>35.429336550000002</c:v>
                </c:pt>
                <c:pt idx="1220">
                  <c:v>35.778663639999998</c:v>
                </c:pt>
                <c:pt idx="1221">
                  <c:v>35.693332669999997</c:v>
                </c:pt>
                <c:pt idx="1222">
                  <c:v>35.693332669999997</c:v>
                </c:pt>
                <c:pt idx="1223">
                  <c:v>35.67200089</c:v>
                </c:pt>
                <c:pt idx="1224">
                  <c:v>35.842666629999997</c:v>
                </c:pt>
                <c:pt idx="1225">
                  <c:v>35.842666629999997</c:v>
                </c:pt>
                <c:pt idx="1226">
                  <c:v>35.939998629999998</c:v>
                </c:pt>
                <c:pt idx="1227">
                  <c:v>35.810665129999997</c:v>
                </c:pt>
                <c:pt idx="1228">
                  <c:v>36.027999880000003</c:v>
                </c:pt>
                <c:pt idx="1229">
                  <c:v>36.210666660000001</c:v>
                </c:pt>
                <c:pt idx="1230">
                  <c:v>35.909332280000001</c:v>
                </c:pt>
                <c:pt idx="1231">
                  <c:v>35.909332280000001</c:v>
                </c:pt>
                <c:pt idx="1232">
                  <c:v>36.190666200000003</c:v>
                </c:pt>
                <c:pt idx="1233">
                  <c:v>36.366664890000003</c:v>
                </c:pt>
                <c:pt idx="1234">
                  <c:v>36.366664890000003</c:v>
                </c:pt>
                <c:pt idx="1235">
                  <c:v>36.177333830000002</c:v>
                </c:pt>
                <c:pt idx="1236">
                  <c:v>36.237335209999998</c:v>
                </c:pt>
                <c:pt idx="1237">
                  <c:v>36.237335209999998</c:v>
                </c:pt>
                <c:pt idx="1238">
                  <c:v>36.541332240000003</c:v>
                </c:pt>
                <c:pt idx="1239">
                  <c:v>36.453334810000001</c:v>
                </c:pt>
                <c:pt idx="1240">
                  <c:v>36.453334810000001</c:v>
                </c:pt>
                <c:pt idx="1241">
                  <c:v>36.697334290000001</c:v>
                </c:pt>
                <c:pt idx="1242">
                  <c:v>36.614665989999999</c:v>
                </c:pt>
                <c:pt idx="1243">
                  <c:v>36.646667479999998</c:v>
                </c:pt>
                <c:pt idx="1244">
                  <c:v>36.646667479999998</c:v>
                </c:pt>
                <c:pt idx="1245">
                  <c:v>36.762668609999999</c:v>
                </c:pt>
                <c:pt idx="1246">
                  <c:v>36.850666050000001</c:v>
                </c:pt>
                <c:pt idx="1247">
                  <c:v>36.646667479999998</c:v>
                </c:pt>
                <c:pt idx="1248">
                  <c:v>36.911998750000002</c:v>
                </c:pt>
                <c:pt idx="1249">
                  <c:v>37.19866562</c:v>
                </c:pt>
                <c:pt idx="1250">
                  <c:v>37.19866562</c:v>
                </c:pt>
                <c:pt idx="1251">
                  <c:v>36.89733124</c:v>
                </c:pt>
                <c:pt idx="1252">
                  <c:v>37.0320015</c:v>
                </c:pt>
                <c:pt idx="1253">
                  <c:v>37.0320015</c:v>
                </c:pt>
                <c:pt idx="1254">
                  <c:v>37.295997620000001</c:v>
                </c:pt>
                <c:pt idx="1255">
                  <c:v>37.116001130000001</c:v>
                </c:pt>
                <c:pt idx="1256">
                  <c:v>37.241333009999998</c:v>
                </c:pt>
                <c:pt idx="1257">
                  <c:v>37.402667999999998</c:v>
                </c:pt>
                <c:pt idx="1258">
                  <c:v>37.381332399999998</c:v>
                </c:pt>
                <c:pt idx="1259">
                  <c:v>37.381332399999998</c:v>
                </c:pt>
                <c:pt idx="1260">
                  <c:v>37.411998750000002</c:v>
                </c:pt>
                <c:pt idx="1261">
                  <c:v>37.656002039999997</c:v>
                </c:pt>
                <c:pt idx="1262">
                  <c:v>37.586666110000003</c:v>
                </c:pt>
                <c:pt idx="1263">
                  <c:v>37.586666110000003</c:v>
                </c:pt>
                <c:pt idx="1264">
                  <c:v>37.410667420000003</c:v>
                </c:pt>
                <c:pt idx="1265">
                  <c:v>37.736000060000002</c:v>
                </c:pt>
                <c:pt idx="1266">
                  <c:v>37.736000060000002</c:v>
                </c:pt>
                <c:pt idx="1267">
                  <c:v>37.619998930000001</c:v>
                </c:pt>
                <c:pt idx="1268">
                  <c:v>37.898666380000002</c:v>
                </c:pt>
                <c:pt idx="1269">
                  <c:v>37.898666380000002</c:v>
                </c:pt>
                <c:pt idx="1270">
                  <c:v>37.994667049999997</c:v>
                </c:pt>
                <c:pt idx="1271">
                  <c:v>37.910667420000003</c:v>
                </c:pt>
                <c:pt idx="1272">
                  <c:v>37.910667420000003</c:v>
                </c:pt>
                <c:pt idx="1273">
                  <c:v>38.08000183</c:v>
                </c:pt>
                <c:pt idx="1274">
                  <c:v>38.051998140000002</c:v>
                </c:pt>
                <c:pt idx="1275">
                  <c:v>38.051998140000002</c:v>
                </c:pt>
                <c:pt idx="1276">
                  <c:v>38.229331969999997</c:v>
                </c:pt>
                <c:pt idx="1277">
                  <c:v>38.421333310000001</c:v>
                </c:pt>
                <c:pt idx="1278">
                  <c:v>38.149333949999999</c:v>
                </c:pt>
                <c:pt idx="1279">
                  <c:v>38.149333949999999</c:v>
                </c:pt>
                <c:pt idx="1280">
                  <c:v>38.22000122</c:v>
                </c:pt>
                <c:pt idx="1281">
                  <c:v>38.549335480000003</c:v>
                </c:pt>
                <c:pt idx="1282">
                  <c:v>38.549335480000003</c:v>
                </c:pt>
                <c:pt idx="1283">
                  <c:v>38.475997919999998</c:v>
                </c:pt>
                <c:pt idx="1284">
                  <c:v>38.475997919999998</c:v>
                </c:pt>
                <c:pt idx="1285">
                  <c:v>38.706665039999997</c:v>
                </c:pt>
                <c:pt idx="1286">
                  <c:v>38.586666110000003</c:v>
                </c:pt>
                <c:pt idx="1287">
                  <c:v>38.631999970000003</c:v>
                </c:pt>
                <c:pt idx="1288">
                  <c:v>38.631999970000003</c:v>
                </c:pt>
                <c:pt idx="1289">
                  <c:v>38.88266754</c:v>
                </c:pt>
                <c:pt idx="1290">
                  <c:v>38.777332309999998</c:v>
                </c:pt>
                <c:pt idx="1291">
                  <c:v>38.777332309999998</c:v>
                </c:pt>
                <c:pt idx="1292">
                  <c:v>39.109333040000003</c:v>
                </c:pt>
                <c:pt idx="1293">
                  <c:v>38.866668699999998</c:v>
                </c:pt>
                <c:pt idx="1294">
                  <c:v>38.866668699999998</c:v>
                </c:pt>
                <c:pt idx="1295">
                  <c:v>38.976001740000001</c:v>
                </c:pt>
                <c:pt idx="1296">
                  <c:v>39.27066422</c:v>
                </c:pt>
                <c:pt idx="1297">
                  <c:v>39.27066422</c:v>
                </c:pt>
                <c:pt idx="1298">
                  <c:v>39.170665739999997</c:v>
                </c:pt>
                <c:pt idx="1299">
                  <c:v>39.173332209999998</c:v>
                </c:pt>
                <c:pt idx="1300">
                  <c:v>39.4640007</c:v>
                </c:pt>
                <c:pt idx="1301">
                  <c:v>39.345333099999998</c:v>
                </c:pt>
                <c:pt idx="1302">
                  <c:v>39.336002350000001</c:v>
                </c:pt>
                <c:pt idx="1303">
                  <c:v>39.579998019999998</c:v>
                </c:pt>
                <c:pt idx="1304">
                  <c:v>39.579998019999998</c:v>
                </c:pt>
                <c:pt idx="1305">
                  <c:v>39.569335940000002</c:v>
                </c:pt>
                <c:pt idx="1306">
                  <c:v>39.557334900000001</c:v>
                </c:pt>
                <c:pt idx="1307">
                  <c:v>39.557334900000001</c:v>
                </c:pt>
                <c:pt idx="1308">
                  <c:v>39.773334499999997</c:v>
                </c:pt>
                <c:pt idx="1309">
                  <c:v>39.592002870000002</c:v>
                </c:pt>
                <c:pt idx="1310">
                  <c:v>39.814666750000001</c:v>
                </c:pt>
                <c:pt idx="1311">
                  <c:v>39.814666750000001</c:v>
                </c:pt>
                <c:pt idx="1312">
                  <c:v>39.969333650000003</c:v>
                </c:pt>
                <c:pt idx="1313">
                  <c:v>39.969333650000003</c:v>
                </c:pt>
                <c:pt idx="1314">
                  <c:v>39.884002690000003</c:v>
                </c:pt>
                <c:pt idx="1315">
                  <c:v>40.142665860000001</c:v>
                </c:pt>
                <c:pt idx="1316">
                  <c:v>40.02266693</c:v>
                </c:pt>
                <c:pt idx="1317">
                  <c:v>40.02266693</c:v>
                </c:pt>
                <c:pt idx="1318">
                  <c:v>40.222667690000002</c:v>
                </c:pt>
                <c:pt idx="1319">
                  <c:v>40.222667690000002</c:v>
                </c:pt>
                <c:pt idx="1320">
                  <c:v>40.250667569999997</c:v>
                </c:pt>
                <c:pt idx="1321">
                  <c:v>40.261333469999997</c:v>
                </c:pt>
                <c:pt idx="1322">
                  <c:v>40.442665099999999</c:v>
                </c:pt>
                <c:pt idx="1323">
                  <c:v>40.442665099999999</c:v>
                </c:pt>
                <c:pt idx="1324">
                  <c:v>40.363998410000001</c:v>
                </c:pt>
                <c:pt idx="1325">
                  <c:v>40.340000150000002</c:v>
                </c:pt>
                <c:pt idx="1326">
                  <c:v>40.340000150000002</c:v>
                </c:pt>
                <c:pt idx="1327">
                  <c:v>40.513332370000001</c:v>
                </c:pt>
                <c:pt idx="1328">
                  <c:v>40.600002289999999</c:v>
                </c:pt>
                <c:pt idx="1329">
                  <c:v>40.600002289999999</c:v>
                </c:pt>
                <c:pt idx="1330">
                  <c:v>40.798667909999999</c:v>
                </c:pt>
                <c:pt idx="1331">
                  <c:v>40.616001130000001</c:v>
                </c:pt>
                <c:pt idx="1332">
                  <c:v>40.799999239999998</c:v>
                </c:pt>
                <c:pt idx="1333">
                  <c:v>40.799999239999998</c:v>
                </c:pt>
                <c:pt idx="1334">
                  <c:v>41.006668089999998</c:v>
                </c:pt>
                <c:pt idx="1335">
                  <c:v>40.825336460000003</c:v>
                </c:pt>
                <c:pt idx="1336">
                  <c:v>40.825336460000003</c:v>
                </c:pt>
                <c:pt idx="1337">
                  <c:v>41.17599869</c:v>
                </c:pt>
                <c:pt idx="1338">
                  <c:v>41.029331210000002</c:v>
                </c:pt>
                <c:pt idx="1339">
                  <c:v>41.029331210000002</c:v>
                </c:pt>
                <c:pt idx="1340">
                  <c:v>41.180000309999997</c:v>
                </c:pt>
                <c:pt idx="1341">
                  <c:v>41.37466431</c:v>
                </c:pt>
                <c:pt idx="1342">
                  <c:v>41.124000549999998</c:v>
                </c:pt>
                <c:pt idx="1343">
                  <c:v>41.124000549999998</c:v>
                </c:pt>
                <c:pt idx="1344">
                  <c:v>41.32400131</c:v>
                </c:pt>
                <c:pt idx="1345">
                  <c:v>41.506664280000003</c:v>
                </c:pt>
                <c:pt idx="1346">
                  <c:v>41.506664280000003</c:v>
                </c:pt>
                <c:pt idx="1347">
                  <c:v>41.622665410000003</c:v>
                </c:pt>
                <c:pt idx="1348">
                  <c:v>41.590663910000004</c:v>
                </c:pt>
                <c:pt idx="1349">
                  <c:v>41.590663910000004</c:v>
                </c:pt>
                <c:pt idx="1350">
                  <c:v>41.569332119999999</c:v>
                </c:pt>
                <c:pt idx="1351">
                  <c:v>41.877334589999997</c:v>
                </c:pt>
                <c:pt idx="1352">
                  <c:v>41.877334589999997</c:v>
                </c:pt>
                <c:pt idx="1353">
                  <c:v>41.727996830000002</c:v>
                </c:pt>
                <c:pt idx="1354">
                  <c:v>41.740001679999999</c:v>
                </c:pt>
                <c:pt idx="1355">
                  <c:v>41.981334689999997</c:v>
                </c:pt>
                <c:pt idx="1356">
                  <c:v>41.981334689999997</c:v>
                </c:pt>
                <c:pt idx="1357">
                  <c:v>41.951999659999998</c:v>
                </c:pt>
                <c:pt idx="1358">
                  <c:v>41.951999659999998</c:v>
                </c:pt>
                <c:pt idx="1359">
                  <c:v>42.180000309999997</c:v>
                </c:pt>
                <c:pt idx="1360">
                  <c:v>42.088001249999998</c:v>
                </c:pt>
                <c:pt idx="1361">
                  <c:v>42.187999730000001</c:v>
                </c:pt>
                <c:pt idx="1362">
                  <c:v>42.187999730000001</c:v>
                </c:pt>
                <c:pt idx="1363">
                  <c:v>42.33866501</c:v>
                </c:pt>
                <c:pt idx="1364">
                  <c:v>42.214664460000002</c:v>
                </c:pt>
                <c:pt idx="1365">
                  <c:v>42.214664460000002</c:v>
                </c:pt>
                <c:pt idx="1366">
                  <c:v>42.474666599999999</c:v>
                </c:pt>
                <c:pt idx="1367">
                  <c:v>42.246665950000001</c:v>
                </c:pt>
                <c:pt idx="1368">
                  <c:v>42.246665950000001</c:v>
                </c:pt>
                <c:pt idx="1369">
                  <c:v>42.642665860000001</c:v>
                </c:pt>
                <c:pt idx="1370">
                  <c:v>42.657333370000003</c:v>
                </c:pt>
                <c:pt idx="1371">
                  <c:v>42.520000459999999</c:v>
                </c:pt>
                <c:pt idx="1372">
                  <c:v>42.520000459999999</c:v>
                </c:pt>
                <c:pt idx="1373">
                  <c:v>42.876003269999998</c:v>
                </c:pt>
                <c:pt idx="1374">
                  <c:v>42.646667479999998</c:v>
                </c:pt>
                <c:pt idx="1375">
                  <c:v>42.75200272</c:v>
                </c:pt>
                <c:pt idx="1376">
                  <c:v>42.961330410000002</c:v>
                </c:pt>
                <c:pt idx="1377">
                  <c:v>42.961330410000002</c:v>
                </c:pt>
                <c:pt idx="1378">
                  <c:v>42.814666750000001</c:v>
                </c:pt>
                <c:pt idx="1379">
                  <c:v>43.10400009</c:v>
                </c:pt>
                <c:pt idx="1380">
                  <c:v>43.125331879999997</c:v>
                </c:pt>
                <c:pt idx="1381">
                  <c:v>43.125331879999997</c:v>
                </c:pt>
                <c:pt idx="1382">
                  <c:v>42.923999790000003</c:v>
                </c:pt>
                <c:pt idx="1383">
                  <c:v>43.226665500000003</c:v>
                </c:pt>
                <c:pt idx="1384">
                  <c:v>43.24799728</c:v>
                </c:pt>
                <c:pt idx="1385">
                  <c:v>43.189334870000003</c:v>
                </c:pt>
                <c:pt idx="1386">
                  <c:v>43.476001740000001</c:v>
                </c:pt>
                <c:pt idx="1387">
                  <c:v>43.476001740000001</c:v>
                </c:pt>
                <c:pt idx="1388">
                  <c:v>43.41866684</c:v>
                </c:pt>
                <c:pt idx="1389">
                  <c:v>43.429332729999999</c:v>
                </c:pt>
                <c:pt idx="1390">
                  <c:v>43.429332729999999</c:v>
                </c:pt>
                <c:pt idx="1391">
                  <c:v>43.601333619999998</c:v>
                </c:pt>
                <c:pt idx="1392">
                  <c:v>43.713333130000002</c:v>
                </c:pt>
                <c:pt idx="1393">
                  <c:v>43.713333130000002</c:v>
                </c:pt>
                <c:pt idx="1394">
                  <c:v>43.738666530000003</c:v>
                </c:pt>
                <c:pt idx="1395">
                  <c:v>43.531997680000003</c:v>
                </c:pt>
                <c:pt idx="1396">
                  <c:v>43.531997680000003</c:v>
                </c:pt>
                <c:pt idx="1397">
                  <c:v>43.963996889999997</c:v>
                </c:pt>
                <c:pt idx="1398">
                  <c:v>43.784000399999996</c:v>
                </c:pt>
                <c:pt idx="1399">
                  <c:v>43.913333889999997</c:v>
                </c:pt>
                <c:pt idx="1400">
                  <c:v>43.913333889999997</c:v>
                </c:pt>
                <c:pt idx="1401">
                  <c:v>43.937332150000003</c:v>
                </c:pt>
                <c:pt idx="1402">
                  <c:v>43.937332150000003</c:v>
                </c:pt>
                <c:pt idx="1403">
                  <c:v>44.169334409999998</c:v>
                </c:pt>
                <c:pt idx="1404">
                  <c:v>44.136001589999999</c:v>
                </c:pt>
                <c:pt idx="1405">
                  <c:v>44.144001009999997</c:v>
                </c:pt>
                <c:pt idx="1406">
                  <c:v>44.144001009999997</c:v>
                </c:pt>
                <c:pt idx="1407">
                  <c:v>44.393333439999999</c:v>
                </c:pt>
                <c:pt idx="1408">
                  <c:v>44.274665830000004</c:v>
                </c:pt>
                <c:pt idx="1409">
                  <c:v>44.353332520000002</c:v>
                </c:pt>
                <c:pt idx="1410">
                  <c:v>44.551998140000002</c:v>
                </c:pt>
                <c:pt idx="1411">
                  <c:v>44.437332150000003</c:v>
                </c:pt>
                <c:pt idx="1412">
                  <c:v>44.437332150000003</c:v>
                </c:pt>
                <c:pt idx="1413">
                  <c:v>44.593334200000001</c:v>
                </c:pt>
                <c:pt idx="1414">
                  <c:v>44.733333590000001</c:v>
                </c:pt>
                <c:pt idx="1415">
                  <c:v>44.733333590000001</c:v>
                </c:pt>
                <c:pt idx="1416">
                  <c:v>44.614665989999999</c:v>
                </c:pt>
                <c:pt idx="1417">
                  <c:v>44.832000729999997</c:v>
                </c:pt>
                <c:pt idx="1418">
                  <c:v>44.832000729999997</c:v>
                </c:pt>
                <c:pt idx="1419">
                  <c:v>44.83333588</c:v>
                </c:pt>
                <c:pt idx="1420">
                  <c:v>45.069332119999999</c:v>
                </c:pt>
                <c:pt idx="1421">
                  <c:v>45.069332119999999</c:v>
                </c:pt>
                <c:pt idx="1422">
                  <c:v>44.819999690000003</c:v>
                </c:pt>
                <c:pt idx="1423">
                  <c:v>45.11733246</c:v>
                </c:pt>
                <c:pt idx="1424">
                  <c:v>45.157333370000003</c:v>
                </c:pt>
                <c:pt idx="1425">
                  <c:v>45.157333370000003</c:v>
                </c:pt>
                <c:pt idx="1426">
                  <c:v>45.010669710000002</c:v>
                </c:pt>
                <c:pt idx="1427">
                  <c:v>45.361331939999999</c:v>
                </c:pt>
                <c:pt idx="1428">
                  <c:v>45.267997739999998</c:v>
                </c:pt>
                <c:pt idx="1429">
                  <c:v>45.313331599999998</c:v>
                </c:pt>
                <c:pt idx="1430">
                  <c:v>45.493331910000002</c:v>
                </c:pt>
                <c:pt idx="1431">
                  <c:v>45.493331910000002</c:v>
                </c:pt>
                <c:pt idx="1432">
                  <c:v>45.322666169999998</c:v>
                </c:pt>
                <c:pt idx="1433">
                  <c:v>45.647998809999997</c:v>
                </c:pt>
                <c:pt idx="1434">
                  <c:v>45.647998809999997</c:v>
                </c:pt>
                <c:pt idx="1435">
                  <c:v>45.559997559999999</c:v>
                </c:pt>
                <c:pt idx="1436">
                  <c:v>45.554664610000003</c:v>
                </c:pt>
                <c:pt idx="1437">
                  <c:v>45.802665709999999</c:v>
                </c:pt>
                <c:pt idx="1438">
                  <c:v>45.593334200000001</c:v>
                </c:pt>
                <c:pt idx="1439">
                  <c:v>45.889335629999998</c:v>
                </c:pt>
                <c:pt idx="1440">
                  <c:v>45.889335629999998</c:v>
                </c:pt>
                <c:pt idx="1441">
                  <c:v>45.899997710000001</c:v>
                </c:pt>
                <c:pt idx="1442">
                  <c:v>45.822666169999998</c:v>
                </c:pt>
                <c:pt idx="1443">
                  <c:v>46.04533386</c:v>
                </c:pt>
                <c:pt idx="1444">
                  <c:v>46.04533386</c:v>
                </c:pt>
                <c:pt idx="1445">
                  <c:v>46.150669100000002</c:v>
                </c:pt>
                <c:pt idx="1446">
                  <c:v>46.150669100000002</c:v>
                </c:pt>
                <c:pt idx="1447">
                  <c:v>46.189334870000003</c:v>
                </c:pt>
                <c:pt idx="1448">
                  <c:v>46.074668879999997</c:v>
                </c:pt>
                <c:pt idx="1449">
                  <c:v>46.341331480000001</c:v>
                </c:pt>
                <c:pt idx="1450">
                  <c:v>46.341331480000001</c:v>
                </c:pt>
                <c:pt idx="1451">
                  <c:v>46.29333115</c:v>
                </c:pt>
                <c:pt idx="1452">
                  <c:v>46.437335969999999</c:v>
                </c:pt>
                <c:pt idx="1453">
                  <c:v>46.437335969999999</c:v>
                </c:pt>
                <c:pt idx="1454">
                  <c:v>46.453330989999998</c:v>
                </c:pt>
                <c:pt idx="1455">
                  <c:v>46.654666900000002</c:v>
                </c:pt>
                <c:pt idx="1456">
                  <c:v>46.654666900000002</c:v>
                </c:pt>
                <c:pt idx="1457">
                  <c:v>46.611999509999997</c:v>
                </c:pt>
                <c:pt idx="1458">
                  <c:v>46.753334049999999</c:v>
                </c:pt>
                <c:pt idx="1459">
                  <c:v>46.753334049999999</c:v>
                </c:pt>
                <c:pt idx="1460">
                  <c:v>46.83733368</c:v>
                </c:pt>
                <c:pt idx="1461">
                  <c:v>46.682666779999998</c:v>
                </c:pt>
                <c:pt idx="1462">
                  <c:v>46.907997129999998</c:v>
                </c:pt>
                <c:pt idx="1463">
                  <c:v>46.907997129999998</c:v>
                </c:pt>
                <c:pt idx="1464">
                  <c:v>46.953334810000001</c:v>
                </c:pt>
                <c:pt idx="1465">
                  <c:v>47.147998809999997</c:v>
                </c:pt>
                <c:pt idx="1466">
                  <c:v>47.147998809999997</c:v>
                </c:pt>
                <c:pt idx="1467">
                  <c:v>47.062664030000001</c:v>
                </c:pt>
                <c:pt idx="1468">
                  <c:v>47.22133255</c:v>
                </c:pt>
                <c:pt idx="1469">
                  <c:v>47.22133255</c:v>
                </c:pt>
                <c:pt idx="1470">
                  <c:v>47.237335209999998</c:v>
                </c:pt>
                <c:pt idx="1471">
                  <c:v>47.273334499999997</c:v>
                </c:pt>
                <c:pt idx="1472">
                  <c:v>47.473331450000003</c:v>
                </c:pt>
                <c:pt idx="1473">
                  <c:v>47.268001560000002</c:v>
                </c:pt>
                <c:pt idx="1474">
                  <c:v>47.413333889999997</c:v>
                </c:pt>
                <c:pt idx="1475">
                  <c:v>47.413333889999997</c:v>
                </c:pt>
                <c:pt idx="1476">
                  <c:v>47.579998019999998</c:v>
                </c:pt>
                <c:pt idx="1477">
                  <c:v>47.520000459999999</c:v>
                </c:pt>
                <c:pt idx="1478">
                  <c:v>47.755996699999997</c:v>
                </c:pt>
                <c:pt idx="1479">
                  <c:v>47.755996699999997</c:v>
                </c:pt>
                <c:pt idx="1480">
                  <c:v>47.609333040000003</c:v>
                </c:pt>
                <c:pt idx="1481">
                  <c:v>47.75733185</c:v>
                </c:pt>
                <c:pt idx="1482">
                  <c:v>47.881332399999998</c:v>
                </c:pt>
                <c:pt idx="1483">
                  <c:v>47.833332059999996</c:v>
                </c:pt>
                <c:pt idx="1484">
                  <c:v>48.057331089999998</c:v>
                </c:pt>
                <c:pt idx="1485">
                  <c:v>48.057331089999998</c:v>
                </c:pt>
                <c:pt idx="1486">
                  <c:v>47.819999690000003</c:v>
                </c:pt>
                <c:pt idx="1487">
                  <c:v>48.024002080000002</c:v>
                </c:pt>
                <c:pt idx="1488">
                  <c:v>48.024002080000002</c:v>
                </c:pt>
                <c:pt idx="1489">
                  <c:v>48.109333040000003</c:v>
                </c:pt>
                <c:pt idx="1490">
                  <c:v>48.335998539999999</c:v>
                </c:pt>
                <c:pt idx="1491">
                  <c:v>48.335998539999999</c:v>
                </c:pt>
                <c:pt idx="1492">
                  <c:v>48.21199799</c:v>
                </c:pt>
                <c:pt idx="1493">
                  <c:v>48.353332520000002</c:v>
                </c:pt>
                <c:pt idx="1494">
                  <c:v>48.353332520000002</c:v>
                </c:pt>
                <c:pt idx="1495">
                  <c:v>48.416000369999999</c:v>
                </c:pt>
                <c:pt idx="1496">
                  <c:v>48.437332150000003</c:v>
                </c:pt>
                <c:pt idx="1497">
                  <c:v>49.193332669999997</c:v>
                </c:pt>
                <c:pt idx="1498">
                  <c:v>49.80666351</c:v>
                </c:pt>
                <c:pt idx="1499">
                  <c:v>50.010665889999999</c:v>
                </c:pt>
                <c:pt idx="1500">
                  <c:v>50.010665889999999</c:v>
                </c:pt>
                <c:pt idx="1501">
                  <c:v>50.009334559999999</c:v>
                </c:pt>
                <c:pt idx="1502">
                  <c:v>49.942668910000002</c:v>
                </c:pt>
                <c:pt idx="1503">
                  <c:v>50.11333466</c:v>
                </c:pt>
                <c:pt idx="1504">
                  <c:v>50.11333466</c:v>
                </c:pt>
                <c:pt idx="1505">
                  <c:v>49.942668910000002</c:v>
                </c:pt>
                <c:pt idx="1506">
                  <c:v>49.921333310000001</c:v>
                </c:pt>
                <c:pt idx="1507">
                  <c:v>49.921333310000001</c:v>
                </c:pt>
                <c:pt idx="1508">
                  <c:v>50.11733246</c:v>
                </c:pt>
                <c:pt idx="1509">
                  <c:v>49.95466614</c:v>
                </c:pt>
                <c:pt idx="1510">
                  <c:v>49.95466614</c:v>
                </c:pt>
                <c:pt idx="1511">
                  <c:v>49.975997919999998</c:v>
                </c:pt>
                <c:pt idx="1512">
                  <c:v>50.04400253</c:v>
                </c:pt>
                <c:pt idx="1513">
                  <c:v>49.937332150000003</c:v>
                </c:pt>
                <c:pt idx="1514">
                  <c:v>49.937332150000003</c:v>
                </c:pt>
                <c:pt idx="1515">
                  <c:v>49.997333529999999</c:v>
                </c:pt>
                <c:pt idx="1516">
                  <c:v>49.997333529999999</c:v>
                </c:pt>
                <c:pt idx="1517">
                  <c:v>50.060001370000002</c:v>
                </c:pt>
                <c:pt idx="1518">
                  <c:v>50.041332240000003</c:v>
                </c:pt>
                <c:pt idx="1519">
                  <c:v>49.946666720000003</c:v>
                </c:pt>
                <c:pt idx="1520">
                  <c:v>49.946666720000003</c:v>
                </c:pt>
                <c:pt idx="1521">
                  <c:v>50.102664949999998</c:v>
                </c:pt>
                <c:pt idx="1522">
                  <c:v>49.789333339999999</c:v>
                </c:pt>
                <c:pt idx="1523">
                  <c:v>49.789333339999999</c:v>
                </c:pt>
                <c:pt idx="1524">
                  <c:v>49.917331699999998</c:v>
                </c:pt>
                <c:pt idx="1525">
                  <c:v>50.0146637</c:v>
                </c:pt>
                <c:pt idx="1526">
                  <c:v>50.0146637</c:v>
                </c:pt>
                <c:pt idx="1527">
                  <c:v>50.065334319999998</c:v>
                </c:pt>
                <c:pt idx="1528">
                  <c:v>49.961330410000002</c:v>
                </c:pt>
                <c:pt idx="1529">
                  <c:v>49.961330410000002</c:v>
                </c:pt>
                <c:pt idx="1530">
                  <c:v>50.091999049999998</c:v>
                </c:pt>
                <c:pt idx="1531">
                  <c:v>49.862667080000001</c:v>
                </c:pt>
                <c:pt idx="1532">
                  <c:v>50.142665860000001</c:v>
                </c:pt>
                <c:pt idx="1533">
                  <c:v>49.913333889999997</c:v>
                </c:pt>
                <c:pt idx="1534">
                  <c:v>50.018665310000003</c:v>
                </c:pt>
                <c:pt idx="1535">
                  <c:v>50.018665310000003</c:v>
                </c:pt>
                <c:pt idx="1536">
                  <c:v>50.090667719999999</c:v>
                </c:pt>
                <c:pt idx="1537">
                  <c:v>49.912002559999998</c:v>
                </c:pt>
                <c:pt idx="1538">
                  <c:v>50.086666110000003</c:v>
                </c:pt>
                <c:pt idx="1539">
                  <c:v>50.086666110000003</c:v>
                </c:pt>
                <c:pt idx="1540">
                  <c:v>49.901332859999997</c:v>
                </c:pt>
                <c:pt idx="1541">
                  <c:v>50.068000789999999</c:v>
                </c:pt>
                <c:pt idx="1542">
                  <c:v>50.070667270000001</c:v>
                </c:pt>
                <c:pt idx="1543">
                  <c:v>49.993331910000002</c:v>
                </c:pt>
                <c:pt idx="1544">
                  <c:v>50.130664830000001</c:v>
                </c:pt>
                <c:pt idx="1545">
                  <c:v>50.130664830000001</c:v>
                </c:pt>
                <c:pt idx="1546">
                  <c:v>49.83733368</c:v>
                </c:pt>
                <c:pt idx="1547">
                  <c:v>50.099998470000003</c:v>
                </c:pt>
                <c:pt idx="1548">
                  <c:v>49.928001399999999</c:v>
                </c:pt>
                <c:pt idx="1549">
                  <c:v>49.928001399999999</c:v>
                </c:pt>
                <c:pt idx="1550">
                  <c:v>49.960002899999999</c:v>
                </c:pt>
                <c:pt idx="1551">
                  <c:v>50.091999049999998</c:v>
                </c:pt>
                <c:pt idx="1552">
                  <c:v>49.883998869999999</c:v>
                </c:pt>
                <c:pt idx="1553">
                  <c:v>50.111999509999997</c:v>
                </c:pt>
                <c:pt idx="1554">
                  <c:v>50.111999509999997</c:v>
                </c:pt>
                <c:pt idx="1555">
                  <c:v>49.852001190000003</c:v>
                </c:pt>
                <c:pt idx="1556">
                  <c:v>50.155998230000002</c:v>
                </c:pt>
                <c:pt idx="1557">
                  <c:v>49.929336550000002</c:v>
                </c:pt>
                <c:pt idx="1558">
                  <c:v>49.929336550000002</c:v>
                </c:pt>
                <c:pt idx="1559">
                  <c:v>49.986667629999999</c:v>
                </c:pt>
                <c:pt idx="1560">
                  <c:v>50.08133316</c:v>
                </c:pt>
                <c:pt idx="1561">
                  <c:v>49.873332980000001</c:v>
                </c:pt>
                <c:pt idx="1562">
                  <c:v>50.073333740000002</c:v>
                </c:pt>
                <c:pt idx="1563">
                  <c:v>49.814666750000001</c:v>
                </c:pt>
                <c:pt idx="1564">
                  <c:v>50.040000919999997</c:v>
                </c:pt>
                <c:pt idx="1565">
                  <c:v>50.040000919999997</c:v>
                </c:pt>
                <c:pt idx="1566">
                  <c:v>50.078666689999999</c:v>
                </c:pt>
                <c:pt idx="1567">
                  <c:v>50.002666470000001</c:v>
                </c:pt>
                <c:pt idx="1568">
                  <c:v>50.002666470000001</c:v>
                </c:pt>
                <c:pt idx="1569">
                  <c:v>50.185333249999999</c:v>
                </c:pt>
                <c:pt idx="1570">
                  <c:v>49.833332059999996</c:v>
                </c:pt>
                <c:pt idx="1571">
                  <c:v>50.010665889999999</c:v>
                </c:pt>
                <c:pt idx="1572">
                  <c:v>50.013336180000003</c:v>
                </c:pt>
                <c:pt idx="1573">
                  <c:v>49.950668329999999</c:v>
                </c:pt>
                <c:pt idx="1574">
                  <c:v>49.950668329999999</c:v>
                </c:pt>
                <c:pt idx="1575">
                  <c:v>50.164001460000001</c:v>
                </c:pt>
                <c:pt idx="1576">
                  <c:v>49.889335629999998</c:v>
                </c:pt>
                <c:pt idx="1577">
                  <c:v>50.109333040000003</c:v>
                </c:pt>
                <c:pt idx="1578">
                  <c:v>50.109333040000003</c:v>
                </c:pt>
                <c:pt idx="1579">
                  <c:v>49.830665590000002</c:v>
                </c:pt>
                <c:pt idx="1580">
                  <c:v>50.099998470000003</c:v>
                </c:pt>
                <c:pt idx="1581">
                  <c:v>49.961330410000002</c:v>
                </c:pt>
                <c:pt idx="1582">
                  <c:v>49.912002559999998</c:v>
                </c:pt>
                <c:pt idx="1583">
                  <c:v>50.13999939</c:v>
                </c:pt>
                <c:pt idx="1584">
                  <c:v>50.13999939</c:v>
                </c:pt>
                <c:pt idx="1585">
                  <c:v>49.950668329999999</c:v>
                </c:pt>
                <c:pt idx="1586">
                  <c:v>50.098667140000003</c:v>
                </c:pt>
                <c:pt idx="1587">
                  <c:v>50.098667140000003</c:v>
                </c:pt>
                <c:pt idx="1588">
                  <c:v>49.962665559999998</c:v>
                </c:pt>
                <c:pt idx="1589">
                  <c:v>50.026668549999997</c:v>
                </c:pt>
                <c:pt idx="1590">
                  <c:v>50.026668549999997</c:v>
                </c:pt>
                <c:pt idx="1591">
                  <c:v>49.9960022</c:v>
                </c:pt>
                <c:pt idx="1592">
                  <c:v>50.101333619999998</c:v>
                </c:pt>
                <c:pt idx="1593">
                  <c:v>50.101333619999998</c:v>
                </c:pt>
                <c:pt idx="1594">
                  <c:v>49.921333310000001</c:v>
                </c:pt>
                <c:pt idx="1595">
                  <c:v>50.030666349999997</c:v>
                </c:pt>
                <c:pt idx="1596">
                  <c:v>50.001331329999999</c:v>
                </c:pt>
                <c:pt idx="1597">
                  <c:v>49.936000819999997</c:v>
                </c:pt>
                <c:pt idx="1598">
                  <c:v>50.073333740000002</c:v>
                </c:pt>
                <c:pt idx="1599">
                  <c:v>50.073333740000002</c:v>
                </c:pt>
                <c:pt idx="1600">
                  <c:v>49.914665220000003</c:v>
                </c:pt>
                <c:pt idx="1601">
                  <c:v>50.040000919999997</c:v>
                </c:pt>
                <c:pt idx="1602">
                  <c:v>49.966667180000002</c:v>
                </c:pt>
                <c:pt idx="1603">
                  <c:v>49.966667180000002</c:v>
                </c:pt>
                <c:pt idx="1604">
                  <c:v>50.05866623</c:v>
                </c:pt>
                <c:pt idx="1605">
                  <c:v>49.942668910000002</c:v>
                </c:pt>
                <c:pt idx="1606">
                  <c:v>49.912002559999998</c:v>
                </c:pt>
                <c:pt idx="1607">
                  <c:v>50.142665860000001</c:v>
                </c:pt>
                <c:pt idx="1608">
                  <c:v>49.868000029999997</c:v>
                </c:pt>
                <c:pt idx="1609">
                  <c:v>49.868000029999997</c:v>
                </c:pt>
                <c:pt idx="1610">
                  <c:v>50.102664949999998</c:v>
                </c:pt>
                <c:pt idx="1611">
                  <c:v>49.939998629999998</c:v>
                </c:pt>
                <c:pt idx="1612">
                  <c:v>49.939998629999998</c:v>
                </c:pt>
                <c:pt idx="1613">
                  <c:v>50.038665770000001</c:v>
                </c:pt>
                <c:pt idx="1614">
                  <c:v>50.062667849999997</c:v>
                </c:pt>
                <c:pt idx="1615">
                  <c:v>50.062667849999997</c:v>
                </c:pt>
                <c:pt idx="1616">
                  <c:v>50.08533096</c:v>
                </c:pt>
                <c:pt idx="1617">
                  <c:v>49.888000490000003</c:v>
                </c:pt>
                <c:pt idx="1618">
                  <c:v>49.888000490000003</c:v>
                </c:pt>
                <c:pt idx="1619">
                  <c:v>49.998668670000001</c:v>
                </c:pt>
                <c:pt idx="1620">
                  <c:v>49.923999790000003</c:v>
                </c:pt>
                <c:pt idx="1621">
                  <c:v>49.987998959999999</c:v>
                </c:pt>
                <c:pt idx="1622">
                  <c:v>50.009334559999999</c:v>
                </c:pt>
                <c:pt idx="1623">
                  <c:v>49.982669829999999</c:v>
                </c:pt>
                <c:pt idx="1624">
                  <c:v>50.034667970000001</c:v>
                </c:pt>
                <c:pt idx="1625">
                  <c:v>50.034667970000001</c:v>
                </c:pt>
                <c:pt idx="1626">
                  <c:v>49.88666534</c:v>
                </c:pt>
                <c:pt idx="1627">
                  <c:v>50.065334319999998</c:v>
                </c:pt>
                <c:pt idx="1628">
                  <c:v>50.065334319999998</c:v>
                </c:pt>
                <c:pt idx="1629">
                  <c:v>49.929336550000002</c:v>
                </c:pt>
                <c:pt idx="1630">
                  <c:v>49.936000819999997</c:v>
                </c:pt>
                <c:pt idx="1631">
                  <c:v>50.069332119999999</c:v>
                </c:pt>
                <c:pt idx="1632">
                  <c:v>49.944000240000001</c:v>
                </c:pt>
                <c:pt idx="1633">
                  <c:v>50.083999630000001</c:v>
                </c:pt>
                <c:pt idx="1634">
                  <c:v>50.083999630000001</c:v>
                </c:pt>
                <c:pt idx="1635">
                  <c:v>49.898666380000002</c:v>
                </c:pt>
                <c:pt idx="1636">
                  <c:v>50.08533096</c:v>
                </c:pt>
                <c:pt idx="1637">
                  <c:v>49.906665799999999</c:v>
                </c:pt>
                <c:pt idx="1638">
                  <c:v>49.906665799999999</c:v>
                </c:pt>
                <c:pt idx="1639">
                  <c:v>50.015998840000002</c:v>
                </c:pt>
                <c:pt idx="1640">
                  <c:v>50.124000549999998</c:v>
                </c:pt>
                <c:pt idx="1641">
                  <c:v>49.913333889999997</c:v>
                </c:pt>
                <c:pt idx="1642">
                  <c:v>50.073333740000002</c:v>
                </c:pt>
                <c:pt idx="1643">
                  <c:v>50.073333740000002</c:v>
                </c:pt>
                <c:pt idx="1644">
                  <c:v>49.90533447</c:v>
                </c:pt>
                <c:pt idx="1645">
                  <c:v>50.038665770000001</c:v>
                </c:pt>
                <c:pt idx="1646">
                  <c:v>50.063999180000003</c:v>
                </c:pt>
                <c:pt idx="1647">
                  <c:v>50.063999180000003</c:v>
                </c:pt>
                <c:pt idx="1648">
                  <c:v>50.03733063</c:v>
                </c:pt>
                <c:pt idx="1649">
                  <c:v>50.03733063</c:v>
                </c:pt>
                <c:pt idx="1650">
                  <c:v>49.909332280000001</c:v>
                </c:pt>
                <c:pt idx="1651">
                  <c:v>50.077331540000003</c:v>
                </c:pt>
                <c:pt idx="1652">
                  <c:v>49.913333889999997</c:v>
                </c:pt>
                <c:pt idx="1653">
                  <c:v>49.913333889999997</c:v>
                </c:pt>
                <c:pt idx="1654">
                  <c:v>49.950668329999999</c:v>
                </c:pt>
                <c:pt idx="1655">
                  <c:v>50.074668879999997</c:v>
                </c:pt>
                <c:pt idx="1656">
                  <c:v>49.861331939999999</c:v>
                </c:pt>
                <c:pt idx="1657">
                  <c:v>50.145332340000003</c:v>
                </c:pt>
                <c:pt idx="1658">
                  <c:v>49.88266754</c:v>
                </c:pt>
                <c:pt idx="1659">
                  <c:v>49.88266754</c:v>
                </c:pt>
                <c:pt idx="1660">
                  <c:v>50.054664610000003</c:v>
                </c:pt>
                <c:pt idx="1661">
                  <c:v>49.885334010000001</c:v>
                </c:pt>
                <c:pt idx="1662">
                  <c:v>50.004001619999997</c:v>
                </c:pt>
                <c:pt idx="1663">
                  <c:v>50.004001619999997</c:v>
                </c:pt>
                <c:pt idx="1664">
                  <c:v>50.09466553</c:v>
                </c:pt>
                <c:pt idx="1665">
                  <c:v>49.923999790000003</c:v>
                </c:pt>
                <c:pt idx="1666">
                  <c:v>49.923999790000003</c:v>
                </c:pt>
                <c:pt idx="1667">
                  <c:v>49.942668910000002</c:v>
                </c:pt>
                <c:pt idx="1668">
                  <c:v>49.949333189999997</c:v>
                </c:pt>
                <c:pt idx="1669">
                  <c:v>49.949333189999997</c:v>
                </c:pt>
                <c:pt idx="1670">
                  <c:v>50.052001949999998</c:v>
                </c:pt>
                <c:pt idx="1671">
                  <c:v>49.944000240000001</c:v>
                </c:pt>
                <c:pt idx="1672">
                  <c:v>50.198669430000002</c:v>
                </c:pt>
                <c:pt idx="1673">
                  <c:v>50.198669430000002</c:v>
                </c:pt>
                <c:pt idx="1674">
                  <c:v>49.869331359999997</c:v>
                </c:pt>
                <c:pt idx="1675">
                  <c:v>50.10400009</c:v>
                </c:pt>
                <c:pt idx="1676">
                  <c:v>49.962665559999998</c:v>
                </c:pt>
                <c:pt idx="1677">
                  <c:v>49.929336550000002</c:v>
                </c:pt>
                <c:pt idx="1678">
                  <c:v>50.181335449999999</c:v>
                </c:pt>
                <c:pt idx="1679">
                  <c:v>50.181335449999999</c:v>
                </c:pt>
                <c:pt idx="1680">
                  <c:v>49.850666050000001</c:v>
                </c:pt>
                <c:pt idx="1681">
                  <c:v>50.03733063</c:v>
                </c:pt>
                <c:pt idx="1682">
                  <c:v>50.03733063</c:v>
                </c:pt>
                <c:pt idx="1683">
                  <c:v>49.930664059999998</c:v>
                </c:pt>
                <c:pt idx="1684">
                  <c:v>50.073333740000002</c:v>
                </c:pt>
                <c:pt idx="1685">
                  <c:v>49.982669829999999</c:v>
                </c:pt>
                <c:pt idx="1686">
                  <c:v>49.938667299999999</c:v>
                </c:pt>
                <c:pt idx="1687">
                  <c:v>50.105335240000002</c:v>
                </c:pt>
                <c:pt idx="1688">
                  <c:v>50.105335240000002</c:v>
                </c:pt>
                <c:pt idx="1689">
                  <c:v>49.934665680000002</c:v>
                </c:pt>
                <c:pt idx="1690">
                  <c:v>50.004001619999997</c:v>
                </c:pt>
                <c:pt idx="1691">
                  <c:v>50.02266693</c:v>
                </c:pt>
                <c:pt idx="1692">
                  <c:v>50.02266693</c:v>
                </c:pt>
                <c:pt idx="1693">
                  <c:v>50.177333830000002</c:v>
                </c:pt>
                <c:pt idx="1694">
                  <c:v>49.877330780000001</c:v>
                </c:pt>
                <c:pt idx="1695">
                  <c:v>49.877330780000001</c:v>
                </c:pt>
                <c:pt idx="1696">
                  <c:v>50.096000670000002</c:v>
                </c:pt>
                <c:pt idx="1697">
                  <c:v>49.966667180000002</c:v>
                </c:pt>
                <c:pt idx="1698">
                  <c:v>49.966667180000002</c:v>
                </c:pt>
                <c:pt idx="1699">
                  <c:v>50.088001249999998</c:v>
                </c:pt>
                <c:pt idx="1700">
                  <c:v>49.982669829999999</c:v>
                </c:pt>
                <c:pt idx="1701">
                  <c:v>49.982669829999999</c:v>
                </c:pt>
                <c:pt idx="1702">
                  <c:v>50.08000183</c:v>
                </c:pt>
                <c:pt idx="1703">
                  <c:v>49.9679985</c:v>
                </c:pt>
                <c:pt idx="1704">
                  <c:v>49.9679985</c:v>
                </c:pt>
                <c:pt idx="1705">
                  <c:v>50.013336180000003</c:v>
                </c:pt>
                <c:pt idx="1706">
                  <c:v>49.990669250000003</c:v>
                </c:pt>
                <c:pt idx="1707">
                  <c:v>49.990669250000003</c:v>
                </c:pt>
                <c:pt idx="1708">
                  <c:v>50</c:v>
                </c:pt>
                <c:pt idx="1709">
                  <c:v>50.0213356</c:v>
                </c:pt>
                <c:pt idx="1710">
                  <c:v>50.06666946</c:v>
                </c:pt>
                <c:pt idx="1711">
                  <c:v>50.050666810000003</c:v>
                </c:pt>
                <c:pt idx="1712">
                  <c:v>49.949333189999997</c:v>
                </c:pt>
                <c:pt idx="1713">
                  <c:v>50.0213356</c:v>
                </c:pt>
                <c:pt idx="1714">
                  <c:v>50.0213356</c:v>
                </c:pt>
                <c:pt idx="1715">
                  <c:v>49.957332610000002</c:v>
                </c:pt>
                <c:pt idx="1716">
                  <c:v>49.974666599999999</c:v>
                </c:pt>
                <c:pt idx="1717">
                  <c:v>49.974666599999999</c:v>
                </c:pt>
                <c:pt idx="1718">
                  <c:v>50.052001949999998</c:v>
                </c:pt>
                <c:pt idx="1719">
                  <c:v>49.974666599999999</c:v>
                </c:pt>
                <c:pt idx="1720">
                  <c:v>50.061332700000001</c:v>
                </c:pt>
                <c:pt idx="1721">
                  <c:v>49.925334929999998</c:v>
                </c:pt>
                <c:pt idx="1722">
                  <c:v>50.040000919999997</c:v>
                </c:pt>
                <c:pt idx="1723">
                  <c:v>50.040000919999997</c:v>
                </c:pt>
                <c:pt idx="1724">
                  <c:v>49.914665220000003</c:v>
                </c:pt>
                <c:pt idx="1725">
                  <c:v>50</c:v>
                </c:pt>
                <c:pt idx="1726">
                  <c:v>50.055999759999999</c:v>
                </c:pt>
                <c:pt idx="1727">
                  <c:v>50.055999759999999</c:v>
                </c:pt>
                <c:pt idx="1728">
                  <c:v>49.921333310000001</c:v>
                </c:pt>
                <c:pt idx="1729">
                  <c:v>50.060001370000002</c:v>
                </c:pt>
                <c:pt idx="1730">
                  <c:v>49.899997710000001</c:v>
                </c:pt>
                <c:pt idx="1731">
                  <c:v>50.090667719999999</c:v>
                </c:pt>
                <c:pt idx="1732">
                  <c:v>49.97333527</c:v>
                </c:pt>
                <c:pt idx="1733">
                  <c:v>49.97333527</c:v>
                </c:pt>
                <c:pt idx="1734">
                  <c:v>50.093334200000001</c:v>
                </c:pt>
                <c:pt idx="1735">
                  <c:v>50.06666946</c:v>
                </c:pt>
                <c:pt idx="1736">
                  <c:v>50.06666946</c:v>
                </c:pt>
                <c:pt idx="1737">
                  <c:v>49.869331359999997</c:v>
                </c:pt>
                <c:pt idx="1738">
                  <c:v>49.920001980000002</c:v>
                </c:pt>
                <c:pt idx="1739">
                  <c:v>49.920001980000002</c:v>
                </c:pt>
                <c:pt idx="1740">
                  <c:v>50.020000459999999</c:v>
                </c:pt>
                <c:pt idx="1741">
                  <c:v>50.105335240000002</c:v>
                </c:pt>
                <c:pt idx="1742">
                  <c:v>50.105335240000002</c:v>
                </c:pt>
                <c:pt idx="1743">
                  <c:v>49.969333650000003</c:v>
                </c:pt>
                <c:pt idx="1744">
                  <c:v>50.122665410000003</c:v>
                </c:pt>
                <c:pt idx="1745">
                  <c:v>49.814666750000001</c:v>
                </c:pt>
                <c:pt idx="1746">
                  <c:v>49.814666750000001</c:v>
                </c:pt>
                <c:pt idx="1747">
                  <c:v>49.912002559999998</c:v>
                </c:pt>
                <c:pt idx="1748">
                  <c:v>49.912002559999998</c:v>
                </c:pt>
                <c:pt idx="1749">
                  <c:v>49.998668670000001</c:v>
                </c:pt>
                <c:pt idx="1750">
                  <c:v>50.089332579999997</c:v>
                </c:pt>
                <c:pt idx="1751">
                  <c:v>49.869331359999997</c:v>
                </c:pt>
                <c:pt idx="1752">
                  <c:v>49.869331359999997</c:v>
                </c:pt>
                <c:pt idx="1753">
                  <c:v>50.168003079999998</c:v>
                </c:pt>
                <c:pt idx="1754">
                  <c:v>49.859996799999998</c:v>
                </c:pt>
                <c:pt idx="1755">
                  <c:v>49.859996799999998</c:v>
                </c:pt>
                <c:pt idx="1756">
                  <c:v>49.989334110000001</c:v>
                </c:pt>
                <c:pt idx="1757">
                  <c:v>50.018665310000003</c:v>
                </c:pt>
                <c:pt idx="1758">
                  <c:v>50.018665310000003</c:v>
                </c:pt>
                <c:pt idx="1759">
                  <c:v>50.154666900000002</c:v>
                </c:pt>
                <c:pt idx="1760">
                  <c:v>49.875999450000002</c:v>
                </c:pt>
                <c:pt idx="1761">
                  <c:v>49.875999450000002</c:v>
                </c:pt>
                <c:pt idx="1762">
                  <c:v>50.057334900000001</c:v>
                </c:pt>
                <c:pt idx="1763">
                  <c:v>49.985332489999998</c:v>
                </c:pt>
                <c:pt idx="1764">
                  <c:v>49.946666720000003</c:v>
                </c:pt>
                <c:pt idx="1765">
                  <c:v>50.114665989999999</c:v>
                </c:pt>
                <c:pt idx="1766">
                  <c:v>49.844001769999998</c:v>
                </c:pt>
                <c:pt idx="1767">
                  <c:v>49.844001769999998</c:v>
                </c:pt>
                <c:pt idx="1768">
                  <c:v>50.090667719999999</c:v>
                </c:pt>
                <c:pt idx="1769">
                  <c:v>49.893333439999999</c:v>
                </c:pt>
                <c:pt idx="1770">
                  <c:v>50.099998470000003</c:v>
                </c:pt>
                <c:pt idx="1771">
                  <c:v>50.099998470000003</c:v>
                </c:pt>
                <c:pt idx="1772">
                  <c:v>49.933334350000003</c:v>
                </c:pt>
                <c:pt idx="1773">
                  <c:v>49.933334350000003</c:v>
                </c:pt>
                <c:pt idx="1774">
                  <c:v>50.131999970000003</c:v>
                </c:pt>
                <c:pt idx="1775">
                  <c:v>49.953330989999998</c:v>
                </c:pt>
                <c:pt idx="1776">
                  <c:v>50.155998230000002</c:v>
                </c:pt>
                <c:pt idx="1777">
                  <c:v>50.155998230000002</c:v>
                </c:pt>
                <c:pt idx="1778">
                  <c:v>49.847999569999999</c:v>
                </c:pt>
                <c:pt idx="1779">
                  <c:v>50.061332700000001</c:v>
                </c:pt>
                <c:pt idx="1780">
                  <c:v>50.061332700000001</c:v>
                </c:pt>
                <c:pt idx="1781">
                  <c:v>49.9960022</c:v>
                </c:pt>
                <c:pt idx="1782">
                  <c:v>50.118667600000002</c:v>
                </c:pt>
                <c:pt idx="1783">
                  <c:v>50.118667600000002</c:v>
                </c:pt>
                <c:pt idx="1784">
                  <c:v>49.902667999999998</c:v>
                </c:pt>
                <c:pt idx="1785">
                  <c:v>50.015998840000002</c:v>
                </c:pt>
                <c:pt idx="1786">
                  <c:v>50.015998840000002</c:v>
                </c:pt>
                <c:pt idx="1787">
                  <c:v>49.986667629999999</c:v>
                </c:pt>
                <c:pt idx="1788">
                  <c:v>49.933334350000003</c:v>
                </c:pt>
                <c:pt idx="1789">
                  <c:v>50.06666946</c:v>
                </c:pt>
                <c:pt idx="1790">
                  <c:v>49.921333310000001</c:v>
                </c:pt>
                <c:pt idx="1791">
                  <c:v>50.091999049999998</c:v>
                </c:pt>
                <c:pt idx="1792">
                  <c:v>49.870666499999999</c:v>
                </c:pt>
                <c:pt idx="1793">
                  <c:v>49.870666499999999</c:v>
                </c:pt>
                <c:pt idx="1794">
                  <c:v>50.074668879999997</c:v>
                </c:pt>
                <c:pt idx="1795">
                  <c:v>49.9960022</c:v>
                </c:pt>
                <c:pt idx="1796">
                  <c:v>49.9960022</c:v>
                </c:pt>
                <c:pt idx="1797">
                  <c:v>49.928001399999999</c:v>
                </c:pt>
                <c:pt idx="1798">
                  <c:v>49.913333889999997</c:v>
                </c:pt>
                <c:pt idx="1799">
                  <c:v>49.913333889999997</c:v>
                </c:pt>
                <c:pt idx="1800">
                  <c:v>50.08133316</c:v>
                </c:pt>
                <c:pt idx="1801">
                  <c:v>49.987998959999999</c:v>
                </c:pt>
                <c:pt idx="1802">
                  <c:v>49.987998959999999</c:v>
                </c:pt>
                <c:pt idx="1803">
                  <c:v>50.005332950000003</c:v>
                </c:pt>
                <c:pt idx="1804">
                  <c:v>50.049331670000001</c:v>
                </c:pt>
                <c:pt idx="1805">
                  <c:v>50.045330049999997</c:v>
                </c:pt>
                <c:pt idx="1806">
                  <c:v>50.106666560000001</c:v>
                </c:pt>
                <c:pt idx="1807">
                  <c:v>49.874668120000003</c:v>
                </c:pt>
                <c:pt idx="1808">
                  <c:v>49.874668120000003</c:v>
                </c:pt>
                <c:pt idx="1809">
                  <c:v>49.981334689999997</c:v>
                </c:pt>
                <c:pt idx="1810">
                  <c:v>49.960002899999999</c:v>
                </c:pt>
                <c:pt idx="1811">
                  <c:v>49.994667049999997</c:v>
                </c:pt>
                <c:pt idx="1812">
                  <c:v>49.994667049999997</c:v>
                </c:pt>
                <c:pt idx="1813">
                  <c:v>50.102664949999998</c:v>
                </c:pt>
                <c:pt idx="1814">
                  <c:v>49.983997340000002</c:v>
                </c:pt>
                <c:pt idx="1815">
                  <c:v>50.055999759999999</c:v>
                </c:pt>
                <c:pt idx="1816">
                  <c:v>49.885334010000001</c:v>
                </c:pt>
                <c:pt idx="1817">
                  <c:v>50.111999509999997</c:v>
                </c:pt>
                <c:pt idx="1818">
                  <c:v>50.111999509999997</c:v>
                </c:pt>
                <c:pt idx="1819">
                  <c:v>49.901332859999997</c:v>
                </c:pt>
                <c:pt idx="1820">
                  <c:v>50.033332819999998</c:v>
                </c:pt>
                <c:pt idx="1821">
                  <c:v>50.033332819999998</c:v>
                </c:pt>
                <c:pt idx="1822">
                  <c:v>50.121334079999997</c:v>
                </c:pt>
                <c:pt idx="1823">
                  <c:v>50.070667270000001</c:v>
                </c:pt>
                <c:pt idx="1824">
                  <c:v>50.070667270000001</c:v>
                </c:pt>
                <c:pt idx="1825">
                  <c:v>49.936000819999997</c:v>
                </c:pt>
                <c:pt idx="1826">
                  <c:v>50.004001619999997</c:v>
                </c:pt>
                <c:pt idx="1827">
                  <c:v>50.004001619999997</c:v>
                </c:pt>
                <c:pt idx="1828">
                  <c:v>50.031997680000003</c:v>
                </c:pt>
                <c:pt idx="1829">
                  <c:v>49.957332610000002</c:v>
                </c:pt>
                <c:pt idx="1830">
                  <c:v>50.126667019999999</c:v>
                </c:pt>
                <c:pt idx="1831">
                  <c:v>50.126667019999999</c:v>
                </c:pt>
                <c:pt idx="1832">
                  <c:v>50.046665189999999</c:v>
                </c:pt>
                <c:pt idx="1833">
                  <c:v>50.046665189999999</c:v>
                </c:pt>
                <c:pt idx="1834">
                  <c:v>49.91866684</c:v>
                </c:pt>
                <c:pt idx="1835">
                  <c:v>50.013336180000003</c:v>
                </c:pt>
                <c:pt idx="1836">
                  <c:v>50.109333040000003</c:v>
                </c:pt>
                <c:pt idx="1837">
                  <c:v>50.109333040000003</c:v>
                </c:pt>
                <c:pt idx="1838">
                  <c:v>49.94533157</c:v>
                </c:pt>
                <c:pt idx="1839">
                  <c:v>50.115997309999997</c:v>
                </c:pt>
                <c:pt idx="1840">
                  <c:v>50.115997309999997</c:v>
                </c:pt>
                <c:pt idx="1841">
                  <c:v>50.149333949999999</c:v>
                </c:pt>
                <c:pt idx="1842">
                  <c:v>49.893333439999999</c:v>
                </c:pt>
                <c:pt idx="1843">
                  <c:v>49.893333439999999</c:v>
                </c:pt>
                <c:pt idx="1844">
                  <c:v>49.970664980000002</c:v>
                </c:pt>
                <c:pt idx="1845">
                  <c:v>50.102664949999998</c:v>
                </c:pt>
                <c:pt idx="1846">
                  <c:v>50.102664949999998</c:v>
                </c:pt>
                <c:pt idx="1847">
                  <c:v>49.877330780000001</c:v>
                </c:pt>
                <c:pt idx="1848">
                  <c:v>50.120002749999998</c:v>
                </c:pt>
                <c:pt idx="1849">
                  <c:v>49.846664429999997</c:v>
                </c:pt>
                <c:pt idx="1850">
                  <c:v>50.048000340000002</c:v>
                </c:pt>
                <c:pt idx="1851">
                  <c:v>50.031997680000003</c:v>
                </c:pt>
                <c:pt idx="1852">
                  <c:v>49.978668210000002</c:v>
                </c:pt>
                <c:pt idx="1853">
                  <c:v>49.978668210000002</c:v>
                </c:pt>
                <c:pt idx="1854">
                  <c:v>50.08000183</c:v>
                </c:pt>
                <c:pt idx="1855">
                  <c:v>49.82933044</c:v>
                </c:pt>
                <c:pt idx="1856">
                  <c:v>49.82933044</c:v>
                </c:pt>
                <c:pt idx="1857">
                  <c:v>50.090667719999999</c:v>
                </c:pt>
                <c:pt idx="1858">
                  <c:v>49.958667759999997</c:v>
                </c:pt>
                <c:pt idx="1859">
                  <c:v>49.958667759999997</c:v>
                </c:pt>
                <c:pt idx="1860">
                  <c:v>50.10400009</c:v>
                </c:pt>
                <c:pt idx="1861">
                  <c:v>49.840000150000002</c:v>
                </c:pt>
                <c:pt idx="1862">
                  <c:v>49.840000150000002</c:v>
                </c:pt>
                <c:pt idx="1863">
                  <c:v>50.114665989999999</c:v>
                </c:pt>
                <c:pt idx="1864">
                  <c:v>49.834667209999999</c:v>
                </c:pt>
                <c:pt idx="1865">
                  <c:v>50.073333740000002</c:v>
                </c:pt>
                <c:pt idx="1866">
                  <c:v>50.073333740000002</c:v>
                </c:pt>
                <c:pt idx="1867">
                  <c:v>49.937332150000003</c:v>
                </c:pt>
                <c:pt idx="1868">
                  <c:v>49.937332150000003</c:v>
                </c:pt>
                <c:pt idx="1869">
                  <c:v>50.09466553</c:v>
                </c:pt>
                <c:pt idx="1870">
                  <c:v>49.897335050000002</c:v>
                </c:pt>
                <c:pt idx="1871">
                  <c:v>50.109333040000003</c:v>
                </c:pt>
                <c:pt idx="1872">
                  <c:v>50.109333040000003</c:v>
                </c:pt>
                <c:pt idx="1873">
                  <c:v>49.901332859999997</c:v>
                </c:pt>
                <c:pt idx="1874">
                  <c:v>50.027999880000003</c:v>
                </c:pt>
                <c:pt idx="1875">
                  <c:v>50.027999880000003</c:v>
                </c:pt>
                <c:pt idx="1876">
                  <c:v>50.041332240000003</c:v>
                </c:pt>
                <c:pt idx="1877">
                  <c:v>50.041332240000003</c:v>
                </c:pt>
                <c:pt idx="1878">
                  <c:v>50.122665410000003</c:v>
                </c:pt>
                <c:pt idx="1879">
                  <c:v>49.89599991</c:v>
                </c:pt>
                <c:pt idx="1880">
                  <c:v>49.990669250000003</c:v>
                </c:pt>
                <c:pt idx="1881">
                  <c:v>49.990669250000003</c:v>
                </c:pt>
                <c:pt idx="1882">
                  <c:v>50.007999419999997</c:v>
                </c:pt>
                <c:pt idx="1883">
                  <c:v>50.036003110000003</c:v>
                </c:pt>
                <c:pt idx="1884">
                  <c:v>50.129333500000001</c:v>
                </c:pt>
                <c:pt idx="1885">
                  <c:v>49.94533157</c:v>
                </c:pt>
                <c:pt idx="1886">
                  <c:v>50.141334530000002</c:v>
                </c:pt>
                <c:pt idx="1887">
                  <c:v>50.141334530000002</c:v>
                </c:pt>
                <c:pt idx="1888">
                  <c:v>49.902667999999998</c:v>
                </c:pt>
                <c:pt idx="1889">
                  <c:v>50.0146637</c:v>
                </c:pt>
                <c:pt idx="1890">
                  <c:v>50.0146637</c:v>
                </c:pt>
                <c:pt idx="1891">
                  <c:v>50</c:v>
                </c:pt>
                <c:pt idx="1892">
                  <c:v>49.909332280000001</c:v>
                </c:pt>
                <c:pt idx="1893">
                  <c:v>50.131999970000003</c:v>
                </c:pt>
                <c:pt idx="1894">
                  <c:v>49.865333560000003</c:v>
                </c:pt>
                <c:pt idx="1895">
                  <c:v>50.0213356</c:v>
                </c:pt>
                <c:pt idx="1896">
                  <c:v>49.960002899999999</c:v>
                </c:pt>
                <c:pt idx="1897">
                  <c:v>49.960002899999999</c:v>
                </c:pt>
                <c:pt idx="1898">
                  <c:v>50.020000459999999</c:v>
                </c:pt>
                <c:pt idx="1899">
                  <c:v>49.957332610000002</c:v>
                </c:pt>
                <c:pt idx="1900">
                  <c:v>49.957332610000002</c:v>
                </c:pt>
                <c:pt idx="1901">
                  <c:v>50.015998840000002</c:v>
                </c:pt>
                <c:pt idx="1902">
                  <c:v>49.960002899999999</c:v>
                </c:pt>
                <c:pt idx="1903">
                  <c:v>49.960002899999999</c:v>
                </c:pt>
                <c:pt idx="1904">
                  <c:v>49.993331910000002</c:v>
                </c:pt>
                <c:pt idx="1905">
                  <c:v>49.99199677</c:v>
                </c:pt>
                <c:pt idx="1906">
                  <c:v>49.99199677</c:v>
                </c:pt>
                <c:pt idx="1907">
                  <c:v>49.982669829999999</c:v>
                </c:pt>
                <c:pt idx="1908">
                  <c:v>50.118667600000002</c:v>
                </c:pt>
                <c:pt idx="1909">
                  <c:v>49.868000029999997</c:v>
                </c:pt>
                <c:pt idx="1910">
                  <c:v>49.868000029999997</c:v>
                </c:pt>
                <c:pt idx="1911">
                  <c:v>49.937332150000003</c:v>
                </c:pt>
                <c:pt idx="1912">
                  <c:v>49.937332150000003</c:v>
                </c:pt>
                <c:pt idx="1913">
                  <c:v>50.147998809999997</c:v>
                </c:pt>
                <c:pt idx="1914">
                  <c:v>49.901332859999997</c:v>
                </c:pt>
                <c:pt idx="1915">
                  <c:v>49.97333527</c:v>
                </c:pt>
                <c:pt idx="1916">
                  <c:v>49.97333527</c:v>
                </c:pt>
                <c:pt idx="1917">
                  <c:v>50.025333400000001</c:v>
                </c:pt>
                <c:pt idx="1918">
                  <c:v>49.934665680000002</c:v>
                </c:pt>
                <c:pt idx="1919">
                  <c:v>50.061332700000001</c:v>
                </c:pt>
                <c:pt idx="1920">
                  <c:v>49.953330989999998</c:v>
                </c:pt>
                <c:pt idx="1921">
                  <c:v>50.026668549999997</c:v>
                </c:pt>
                <c:pt idx="1922">
                  <c:v>50.026668549999997</c:v>
                </c:pt>
                <c:pt idx="1923">
                  <c:v>49.979999540000001</c:v>
                </c:pt>
                <c:pt idx="1924">
                  <c:v>49.9640007</c:v>
                </c:pt>
                <c:pt idx="1925">
                  <c:v>49.9640007</c:v>
                </c:pt>
                <c:pt idx="1926">
                  <c:v>50.096000670000002</c:v>
                </c:pt>
                <c:pt idx="1927">
                  <c:v>49.842666629999997</c:v>
                </c:pt>
                <c:pt idx="1928">
                  <c:v>50.098667140000003</c:v>
                </c:pt>
                <c:pt idx="1929">
                  <c:v>50.098667140000003</c:v>
                </c:pt>
                <c:pt idx="1930">
                  <c:v>50.013336180000003</c:v>
                </c:pt>
                <c:pt idx="1931">
                  <c:v>50.101333619999998</c:v>
                </c:pt>
                <c:pt idx="1932">
                  <c:v>50.101333619999998</c:v>
                </c:pt>
                <c:pt idx="1933">
                  <c:v>49.947998050000002</c:v>
                </c:pt>
                <c:pt idx="1934">
                  <c:v>50.097335819999998</c:v>
                </c:pt>
                <c:pt idx="1935">
                  <c:v>50.097335819999998</c:v>
                </c:pt>
                <c:pt idx="1936">
                  <c:v>49.847999569999999</c:v>
                </c:pt>
                <c:pt idx="1937">
                  <c:v>50.134666439999997</c:v>
                </c:pt>
                <c:pt idx="1938">
                  <c:v>49.881332399999998</c:v>
                </c:pt>
                <c:pt idx="1939">
                  <c:v>49.985332489999998</c:v>
                </c:pt>
                <c:pt idx="1940">
                  <c:v>50.08000183</c:v>
                </c:pt>
                <c:pt idx="1941">
                  <c:v>50.08000183</c:v>
                </c:pt>
                <c:pt idx="1942">
                  <c:v>49.859996799999998</c:v>
                </c:pt>
                <c:pt idx="1943">
                  <c:v>50.099998470000003</c:v>
                </c:pt>
                <c:pt idx="1944">
                  <c:v>49.94133377</c:v>
                </c:pt>
                <c:pt idx="1945">
                  <c:v>49.94133377</c:v>
                </c:pt>
                <c:pt idx="1946">
                  <c:v>50.099998470000003</c:v>
                </c:pt>
                <c:pt idx="1947">
                  <c:v>49.906665799999999</c:v>
                </c:pt>
                <c:pt idx="1948">
                  <c:v>50.0213356</c:v>
                </c:pt>
                <c:pt idx="1949">
                  <c:v>50.11333466</c:v>
                </c:pt>
                <c:pt idx="1950">
                  <c:v>49.826667790000002</c:v>
                </c:pt>
                <c:pt idx="1951">
                  <c:v>49.826667790000002</c:v>
                </c:pt>
                <c:pt idx="1952">
                  <c:v>50.05866623</c:v>
                </c:pt>
                <c:pt idx="1953">
                  <c:v>49.902667999999998</c:v>
                </c:pt>
                <c:pt idx="1954">
                  <c:v>49.95466614</c:v>
                </c:pt>
                <c:pt idx="1955">
                  <c:v>49.95466614</c:v>
                </c:pt>
                <c:pt idx="1956">
                  <c:v>50.130664830000001</c:v>
                </c:pt>
                <c:pt idx="1957">
                  <c:v>49.934665680000002</c:v>
                </c:pt>
                <c:pt idx="1958">
                  <c:v>50.122665410000003</c:v>
                </c:pt>
                <c:pt idx="1959">
                  <c:v>49.834667209999999</c:v>
                </c:pt>
                <c:pt idx="1960">
                  <c:v>50.086666110000003</c:v>
                </c:pt>
                <c:pt idx="1961">
                  <c:v>50.086666110000003</c:v>
                </c:pt>
                <c:pt idx="1962">
                  <c:v>49.944000240000001</c:v>
                </c:pt>
                <c:pt idx="1963">
                  <c:v>49.939998629999998</c:v>
                </c:pt>
                <c:pt idx="1964">
                  <c:v>50.129333500000001</c:v>
                </c:pt>
                <c:pt idx="1965">
                  <c:v>50.129333500000001</c:v>
                </c:pt>
                <c:pt idx="1966">
                  <c:v>49.855998990000003</c:v>
                </c:pt>
                <c:pt idx="1967">
                  <c:v>50.060001370000002</c:v>
                </c:pt>
                <c:pt idx="1968">
                  <c:v>49.9640007</c:v>
                </c:pt>
                <c:pt idx="1969">
                  <c:v>49.989334110000001</c:v>
                </c:pt>
                <c:pt idx="1970">
                  <c:v>50.08533096</c:v>
                </c:pt>
                <c:pt idx="1971">
                  <c:v>50.08533096</c:v>
                </c:pt>
                <c:pt idx="1972">
                  <c:v>49.938667299999999</c:v>
                </c:pt>
                <c:pt idx="1973">
                  <c:v>50.13999939</c:v>
                </c:pt>
                <c:pt idx="1974">
                  <c:v>50.13999939</c:v>
                </c:pt>
                <c:pt idx="1975">
                  <c:v>49.869331359999997</c:v>
                </c:pt>
                <c:pt idx="1976">
                  <c:v>50.009334559999999</c:v>
                </c:pt>
                <c:pt idx="1977">
                  <c:v>50.02266693</c:v>
                </c:pt>
                <c:pt idx="1978">
                  <c:v>49.930664059999998</c:v>
                </c:pt>
                <c:pt idx="1979">
                  <c:v>50.128002170000002</c:v>
                </c:pt>
                <c:pt idx="1980">
                  <c:v>50.128002170000002</c:v>
                </c:pt>
                <c:pt idx="1981">
                  <c:v>49.929336550000002</c:v>
                </c:pt>
                <c:pt idx="1982">
                  <c:v>50.091999049999998</c:v>
                </c:pt>
                <c:pt idx="1983">
                  <c:v>49.909332280000001</c:v>
                </c:pt>
                <c:pt idx="1984">
                  <c:v>49.909332280000001</c:v>
                </c:pt>
                <c:pt idx="1985">
                  <c:v>49.938667299999999</c:v>
                </c:pt>
                <c:pt idx="1986">
                  <c:v>49.938667299999999</c:v>
                </c:pt>
                <c:pt idx="1987">
                  <c:v>49.938667299999999</c:v>
                </c:pt>
                <c:pt idx="1988">
                  <c:v>50.08133316</c:v>
                </c:pt>
                <c:pt idx="1989">
                  <c:v>49.88266754</c:v>
                </c:pt>
                <c:pt idx="1990">
                  <c:v>49.88266754</c:v>
                </c:pt>
                <c:pt idx="1991">
                  <c:v>50.045330049999997</c:v>
                </c:pt>
                <c:pt idx="1992">
                  <c:v>50.013336180000003</c:v>
                </c:pt>
                <c:pt idx="1993">
                  <c:v>49.952003480000002</c:v>
                </c:pt>
                <c:pt idx="1994">
                  <c:v>50.101333619999998</c:v>
                </c:pt>
                <c:pt idx="1995">
                  <c:v>50.027999880000003</c:v>
                </c:pt>
                <c:pt idx="1996">
                  <c:v>50.027999880000003</c:v>
                </c:pt>
                <c:pt idx="1997">
                  <c:v>50.122665410000003</c:v>
                </c:pt>
                <c:pt idx="1998">
                  <c:v>49.878665920000003</c:v>
                </c:pt>
                <c:pt idx="1999">
                  <c:v>49.975997919999998</c:v>
                </c:pt>
                <c:pt idx="2000">
                  <c:v>49.975997919999998</c:v>
                </c:pt>
                <c:pt idx="2001">
                  <c:v>49.923999790000003</c:v>
                </c:pt>
                <c:pt idx="2002">
                  <c:v>49.947998050000002</c:v>
                </c:pt>
                <c:pt idx="2003">
                  <c:v>50.050666810000003</c:v>
                </c:pt>
                <c:pt idx="2004">
                  <c:v>49.960002899999999</c:v>
                </c:pt>
                <c:pt idx="2005">
                  <c:v>50.054664610000003</c:v>
                </c:pt>
                <c:pt idx="2006">
                  <c:v>50.054664610000003</c:v>
                </c:pt>
                <c:pt idx="2007">
                  <c:v>49.850666050000001</c:v>
                </c:pt>
                <c:pt idx="2008">
                  <c:v>50.124000549999998</c:v>
                </c:pt>
                <c:pt idx="2009">
                  <c:v>50.124000549999998</c:v>
                </c:pt>
                <c:pt idx="2010">
                  <c:v>49.953330989999998</c:v>
                </c:pt>
                <c:pt idx="2011">
                  <c:v>49.97733307</c:v>
                </c:pt>
                <c:pt idx="2012">
                  <c:v>50.098667140000003</c:v>
                </c:pt>
                <c:pt idx="2013">
                  <c:v>49.938667299999999</c:v>
                </c:pt>
                <c:pt idx="2014">
                  <c:v>50.093334200000001</c:v>
                </c:pt>
                <c:pt idx="2015">
                  <c:v>50.093334200000001</c:v>
                </c:pt>
                <c:pt idx="2016">
                  <c:v>49.925334929999998</c:v>
                </c:pt>
                <c:pt idx="2017">
                  <c:v>50.06666946</c:v>
                </c:pt>
                <c:pt idx="2018">
                  <c:v>50.06666946</c:v>
                </c:pt>
                <c:pt idx="2019">
                  <c:v>50.006664280000003</c:v>
                </c:pt>
                <c:pt idx="2020">
                  <c:v>50.034667970000001</c:v>
                </c:pt>
                <c:pt idx="2021">
                  <c:v>50.0213356</c:v>
                </c:pt>
                <c:pt idx="2022">
                  <c:v>49.885334010000001</c:v>
                </c:pt>
                <c:pt idx="2023">
                  <c:v>50.023998259999999</c:v>
                </c:pt>
                <c:pt idx="2024">
                  <c:v>50.023998259999999</c:v>
                </c:pt>
                <c:pt idx="2025">
                  <c:v>49.933334350000003</c:v>
                </c:pt>
                <c:pt idx="2026">
                  <c:v>50.052001949999998</c:v>
                </c:pt>
                <c:pt idx="2027">
                  <c:v>50.017333979999997</c:v>
                </c:pt>
                <c:pt idx="2028">
                  <c:v>50.017333979999997</c:v>
                </c:pt>
                <c:pt idx="2029">
                  <c:v>49.987998959999999</c:v>
                </c:pt>
                <c:pt idx="2030">
                  <c:v>49.987998959999999</c:v>
                </c:pt>
                <c:pt idx="2031">
                  <c:v>49.965332029999999</c:v>
                </c:pt>
                <c:pt idx="2032">
                  <c:v>50.048000340000002</c:v>
                </c:pt>
                <c:pt idx="2033">
                  <c:v>49.875999450000002</c:v>
                </c:pt>
                <c:pt idx="2034">
                  <c:v>49.875999450000002</c:v>
                </c:pt>
                <c:pt idx="2035">
                  <c:v>49.957332610000002</c:v>
                </c:pt>
                <c:pt idx="2036">
                  <c:v>50.091999049999998</c:v>
                </c:pt>
                <c:pt idx="2037">
                  <c:v>50.091999049999998</c:v>
                </c:pt>
                <c:pt idx="2038">
                  <c:v>50.090667719999999</c:v>
                </c:pt>
                <c:pt idx="2039">
                  <c:v>49.890666959999997</c:v>
                </c:pt>
                <c:pt idx="2040">
                  <c:v>49.890666959999997</c:v>
                </c:pt>
                <c:pt idx="2041">
                  <c:v>50.097335819999998</c:v>
                </c:pt>
                <c:pt idx="2042">
                  <c:v>49.88666534</c:v>
                </c:pt>
                <c:pt idx="2043">
                  <c:v>49.88666534</c:v>
                </c:pt>
                <c:pt idx="2044">
                  <c:v>50.088001249999998</c:v>
                </c:pt>
                <c:pt idx="2045">
                  <c:v>50.050666810000003</c:v>
                </c:pt>
                <c:pt idx="2046">
                  <c:v>49.88266754</c:v>
                </c:pt>
                <c:pt idx="2047">
                  <c:v>49.88266754</c:v>
                </c:pt>
                <c:pt idx="2048">
                  <c:v>49.865333560000003</c:v>
                </c:pt>
                <c:pt idx="2049">
                  <c:v>49.865333560000003</c:v>
                </c:pt>
                <c:pt idx="2050">
                  <c:v>50.10799789</c:v>
                </c:pt>
                <c:pt idx="2051">
                  <c:v>49.961330410000002</c:v>
                </c:pt>
                <c:pt idx="2052">
                  <c:v>50.006664280000003</c:v>
                </c:pt>
                <c:pt idx="2053">
                  <c:v>50.006664280000003</c:v>
                </c:pt>
                <c:pt idx="2054">
                  <c:v>50.041332240000003</c:v>
                </c:pt>
                <c:pt idx="2055">
                  <c:v>49.952003480000002</c:v>
                </c:pt>
                <c:pt idx="2056">
                  <c:v>49.952003480000002</c:v>
                </c:pt>
                <c:pt idx="2057">
                  <c:v>49.830665590000002</c:v>
                </c:pt>
                <c:pt idx="2058">
                  <c:v>49.949333189999997</c:v>
                </c:pt>
                <c:pt idx="2059">
                  <c:v>49.949333189999997</c:v>
                </c:pt>
                <c:pt idx="2060">
                  <c:v>50.078666689999999</c:v>
                </c:pt>
                <c:pt idx="2061">
                  <c:v>49.958667759999997</c:v>
                </c:pt>
                <c:pt idx="2062">
                  <c:v>49.958667759999997</c:v>
                </c:pt>
                <c:pt idx="2063">
                  <c:v>50.197334290000001</c:v>
                </c:pt>
                <c:pt idx="2064">
                  <c:v>49.836002350000001</c:v>
                </c:pt>
                <c:pt idx="2065">
                  <c:v>50.090667719999999</c:v>
                </c:pt>
                <c:pt idx="2066">
                  <c:v>49.907997129999998</c:v>
                </c:pt>
                <c:pt idx="2067">
                  <c:v>50.009334559999999</c:v>
                </c:pt>
                <c:pt idx="2068">
                  <c:v>50.10799789</c:v>
                </c:pt>
                <c:pt idx="2069">
                  <c:v>50.10799789</c:v>
                </c:pt>
                <c:pt idx="2070">
                  <c:v>49.878665920000003</c:v>
                </c:pt>
                <c:pt idx="2071">
                  <c:v>50.194667819999999</c:v>
                </c:pt>
                <c:pt idx="2072">
                  <c:v>50.194667819999999</c:v>
                </c:pt>
                <c:pt idx="2073">
                  <c:v>49.841335299999997</c:v>
                </c:pt>
                <c:pt idx="2074">
                  <c:v>49.998668670000001</c:v>
                </c:pt>
                <c:pt idx="2075">
                  <c:v>49.998668670000001</c:v>
                </c:pt>
                <c:pt idx="2076">
                  <c:v>49.878665920000003</c:v>
                </c:pt>
                <c:pt idx="2077">
                  <c:v>50.082668300000002</c:v>
                </c:pt>
                <c:pt idx="2078">
                  <c:v>49.890666959999997</c:v>
                </c:pt>
                <c:pt idx="2079">
                  <c:v>49.890666959999997</c:v>
                </c:pt>
                <c:pt idx="2080">
                  <c:v>50.054664610000003</c:v>
                </c:pt>
                <c:pt idx="2081">
                  <c:v>49.993331910000002</c:v>
                </c:pt>
                <c:pt idx="2082">
                  <c:v>49.993331910000002</c:v>
                </c:pt>
                <c:pt idx="2083">
                  <c:v>50.161331179999998</c:v>
                </c:pt>
                <c:pt idx="2084">
                  <c:v>49.83866501</c:v>
                </c:pt>
                <c:pt idx="2085">
                  <c:v>49.83866501</c:v>
                </c:pt>
                <c:pt idx="2086">
                  <c:v>50.048000340000002</c:v>
                </c:pt>
                <c:pt idx="2087">
                  <c:v>49.890666959999997</c:v>
                </c:pt>
                <c:pt idx="2088">
                  <c:v>49.890666959999997</c:v>
                </c:pt>
                <c:pt idx="2089">
                  <c:v>50.052001949999998</c:v>
                </c:pt>
                <c:pt idx="2090">
                  <c:v>50.052001949999998</c:v>
                </c:pt>
                <c:pt idx="2091">
                  <c:v>50.033332819999998</c:v>
                </c:pt>
                <c:pt idx="2092">
                  <c:v>50.033332819999998</c:v>
                </c:pt>
                <c:pt idx="2093">
                  <c:v>49.926666259999998</c:v>
                </c:pt>
                <c:pt idx="2094">
                  <c:v>49.926666259999998</c:v>
                </c:pt>
                <c:pt idx="2095">
                  <c:v>49.938667299999999</c:v>
                </c:pt>
                <c:pt idx="2096">
                  <c:v>50.030666349999997</c:v>
                </c:pt>
                <c:pt idx="2097">
                  <c:v>49.9640007</c:v>
                </c:pt>
                <c:pt idx="2098">
                  <c:v>49.9640007</c:v>
                </c:pt>
                <c:pt idx="2099">
                  <c:v>50.05866623</c:v>
                </c:pt>
                <c:pt idx="2100">
                  <c:v>49.938667299999999</c:v>
                </c:pt>
                <c:pt idx="2101">
                  <c:v>50.03733063</c:v>
                </c:pt>
                <c:pt idx="2102">
                  <c:v>49.913333889999997</c:v>
                </c:pt>
                <c:pt idx="2103">
                  <c:v>50.118667600000002</c:v>
                </c:pt>
                <c:pt idx="2104">
                  <c:v>50.118667600000002</c:v>
                </c:pt>
                <c:pt idx="2105">
                  <c:v>49.981334689999997</c:v>
                </c:pt>
                <c:pt idx="2106">
                  <c:v>49.975997919999998</c:v>
                </c:pt>
                <c:pt idx="2107">
                  <c:v>49.975997919999998</c:v>
                </c:pt>
                <c:pt idx="2108">
                  <c:v>50.036003110000003</c:v>
                </c:pt>
                <c:pt idx="2109">
                  <c:v>50.038665770000001</c:v>
                </c:pt>
                <c:pt idx="2110">
                  <c:v>50.038665770000001</c:v>
                </c:pt>
                <c:pt idx="2111">
                  <c:v>49.952003480000002</c:v>
                </c:pt>
                <c:pt idx="2112">
                  <c:v>50.031997680000003</c:v>
                </c:pt>
                <c:pt idx="2113">
                  <c:v>50.031997680000003</c:v>
                </c:pt>
                <c:pt idx="2114">
                  <c:v>49.922664640000001</c:v>
                </c:pt>
                <c:pt idx="2115">
                  <c:v>50.057334900000001</c:v>
                </c:pt>
                <c:pt idx="2116">
                  <c:v>50.096000670000002</c:v>
                </c:pt>
                <c:pt idx="2117">
                  <c:v>49.944000240000001</c:v>
                </c:pt>
                <c:pt idx="2118">
                  <c:v>50.06666946</c:v>
                </c:pt>
                <c:pt idx="2119">
                  <c:v>50.06666946</c:v>
                </c:pt>
                <c:pt idx="2120">
                  <c:v>49.974666599999999</c:v>
                </c:pt>
                <c:pt idx="2121">
                  <c:v>50.034667970000001</c:v>
                </c:pt>
                <c:pt idx="2122">
                  <c:v>50.086666110000003</c:v>
                </c:pt>
                <c:pt idx="2123">
                  <c:v>50.086666110000003</c:v>
                </c:pt>
                <c:pt idx="2124">
                  <c:v>49.840000150000002</c:v>
                </c:pt>
                <c:pt idx="2125">
                  <c:v>50.129333500000001</c:v>
                </c:pt>
                <c:pt idx="2126">
                  <c:v>49.874668120000003</c:v>
                </c:pt>
                <c:pt idx="2127">
                  <c:v>50.157333370000003</c:v>
                </c:pt>
                <c:pt idx="2128">
                  <c:v>49.863998410000001</c:v>
                </c:pt>
                <c:pt idx="2129">
                  <c:v>49.863998410000001</c:v>
                </c:pt>
                <c:pt idx="2130">
                  <c:v>49.998668670000001</c:v>
                </c:pt>
                <c:pt idx="2131">
                  <c:v>50.08133316</c:v>
                </c:pt>
                <c:pt idx="2132">
                  <c:v>50.08133316</c:v>
                </c:pt>
                <c:pt idx="2133">
                  <c:v>49.897335050000002</c:v>
                </c:pt>
                <c:pt idx="2134">
                  <c:v>50.122665410000003</c:v>
                </c:pt>
                <c:pt idx="2135">
                  <c:v>49.874668120000003</c:v>
                </c:pt>
                <c:pt idx="2136">
                  <c:v>50.060001370000002</c:v>
                </c:pt>
                <c:pt idx="2137">
                  <c:v>49.897335050000002</c:v>
                </c:pt>
                <c:pt idx="2138">
                  <c:v>49.897335050000002</c:v>
                </c:pt>
                <c:pt idx="2139">
                  <c:v>50.009334559999999</c:v>
                </c:pt>
                <c:pt idx="2140">
                  <c:v>50.099998470000003</c:v>
                </c:pt>
                <c:pt idx="2141">
                  <c:v>49.822666169999998</c:v>
                </c:pt>
                <c:pt idx="2142">
                  <c:v>49.822666169999998</c:v>
                </c:pt>
                <c:pt idx="2143">
                  <c:v>50.053333279999997</c:v>
                </c:pt>
                <c:pt idx="2144">
                  <c:v>49.936000819999997</c:v>
                </c:pt>
                <c:pt idx="2145">
                  <c:v>49.981334689999997</c:v>
                </c:pt>
                <c:pt idx="2146">
                  <c:v>50.146667479999998</c:v>
                </c:pt>
                <c:pt idx="2147">
                  <c:v>49.909332280000001</c:v>
                </c:pt>
                <c:pt idx="2148">
                  <c:v>50.158668519999999</c:v>
                </c:pt>
                <c:pt idx="2149">
                  <c:v>50.158668519999999</c:v>
                </c:pt>
                <c:pt idx="2150">
                  <c:v>49.833332059999996</c:v>
                </c:pt>
                <c:pt idx="2151">
                  <c:v>50.08133316</c:v>
                </c:pt>
                <c:pt idx="2152">
                  <c:v>50.08133316</c:v>
                </c:pt>
                <c:pt idx="2153">
                  <c:v>49.928001399999999</c:v>
                </c:pt>
                <c:pt idx="2154">
                  <c:v>50.115997309999997</c:v>
                </c:pt>
                <c:pt idx="2155">
                  <c:v>50.115997309999997</c:v>
                </c:pt>
                <c:pt idx="2156">
                  <c:v>49.875999450000002</c:v>
                </c:pt>
                <c:pt idx="2157">
                  <c:v>50.031997680000003</c:v>
                </c:pt>
                <c:pt idx="2158">
                  <c:v>50.031997680000003</c:v>
                </c:pt>
                <c:pt idx="2159">
                  <c:v>49.99199677</c:v>
                </c:pt>
                <c:pt idx="2160">
                  <c:v>50.03733063</c:v>
                </c:pt>
                <c:pt idx="2161">
                  <c:v>50.115997309999997</c:v>
                </c:pt>
                <c:pt idx="2162">
                  <c:v>49.947998050000002</c:v>
                </c:pt>
                <c:pt idx="2163">
                  <c:v>50.158668519999999</c:v>
                </c:pt>
                <c:pt idx="2164">
                  <c:v>50.158668519999999</c:v>
                </c:pt>
                <c:pt idx="2165">
                  <c:v>49.846664429999997</c:v>
                </c:pt>
                <c:pt idx="2166">
                  <c:v>50.015998840000002</c:v>
                </c:pt>
                <c:pt idx="2167">
                  <c:v>49.994667049999997</c:v>
                </c:pt>
                <c:pt idx="2168">
                  <c:v>49.994667049999997</c:v>
                </c:pt>
                <c:pt idx="2169">
                  <c:v>49.974666599999999</c:v>
                </c:pt>
                <c:pt idx="2170">
                  <c:v>50.122665410000003</c:v>
                </c:pt>
                <c:pt idx="2171">
                  <c:v>49.933334350000003</c:v>
                </c:pt>
                <c:pt idx="2172">
                  <c:v>50.077331540000003</c:v>
                </c:pt>
                <c:pt idx="2173">
                  <c:v>49.881332399999998</c:v>
                </c:pt>
                <c:pt idx="2174">
                  <c:v>49.881332399999998</c:v>
                </c:pt>
                <c:pt idx="2175">
                  <c:v>50.050666810000003</c:v>
                </c:pt>
                <c:pt idx="2176">
                  <c:v>49.961330410000002</c:v>
                </c:pt>
                <c:pt idx="2177">
                  <c:v>49.961330410000002</c:v>
                </c:pt>
                <c:pt idx="2178">
                  <c:v>49.938667299999999</c:v>
                </c:pt>
                <c:pt idx="2179">
                  <c:v>49.937332150000003</c:v>
                </c:pt>
                <c:pt idx="2180">
                  <c:v>49.937332150000003</c:v>
                </c:pt>
                <c:pt idx="2181">
                  <c:v>50.077331540000003</c:v>
                </c:pt>
                <c:pt idx="2182">
                  <c:v>49.926666259999998</c:v>
                </c:pt>
                <c:pt idx="2183">
                  <c:v>49.926666259999998</c:v>
                </c:pt>
                <c:pt idx="2184">
                  <c:v>49.966667180000002</c:v>
                </c:pt>
                <c:pt idx="2185">
                  <c:v>50.054664610000003</c:v>
                </c:pt>
                <c:pt idx="2186">
                  <c:v>49.990669250000003</c:v>
                </c:pt>
                <c:pt idx="2187">
                  <c:v>49.990669250000003</c:v>
                </c:pt>
                <c:pt idx="2188">
                  <c:v>49.90533447</c:v>
                </c:pt>
                <c:pt idx="2189">
                  <c:v>49.90533447</c:v>
                </c:pt>
                <c:pt idx="2190">
                  <c:v>49.974666599999999</c:v>
                </c:pt>
                <c:pt idx="2191">
                  <c:v>50.006664280000003</c:v>
                </c:pt>
                <c:pt idx="2192">
                  <c:v>49.94133377</c:v>
                </c:pt>
                <c:pt idx="2193">
                  <c:v>49.94133377</c:v>
                </c:pt>
                <c:pt idx="2194">
                  <c:v>50.105335240000002</c:v>
                </c:pt>
                <c:pt idx="2195">
                  <c:v>49.925334929999998</c:v>
                </c:pt>
                <c:pt idx="2196">
                  <c:v>49.925334929999998</c:v>
                </c:pt>
                <c:pt idx="2197">
                  <c:v>49.913333889999997</c:v>
                </c:pt>
                <c:pt idx="2198">
                  <c:v>50.088001249999998</c:v>
                </c:pt>
                <c:pt idx="2199">
                  <c:v>50.088001249999998</c:v>
                </c:pt>
                <c:pt idx="2200">
                  <c:v>49.939998629999998</c:v>
                </c:pt>
                <c:pt idx="2201">
                  <c:v>50.040000919999997</c:v>
                </c:pt>
                <c:pt idx="2202">
                  <c:v>50.040000919999997</c:v>
                </c:pt>
                <c:pt idx="2203">
                  <c:v>50.0146637</c:v>
                </c:pt>
                <c:pt idx="2204">
                  <c:v>49.961330410000002</c:v>
                </c:pt>
                <c:pt idx="2205">
                  <c:v>50.007999419999997</c:v>
                </c:pt>
                <c:pt idx="2206">
                  <c:v>49.921333310000001</c:v>
                </c:pt>
                <c:pt idx="2207">
                  <c:v>50.097335819999998</c:v>
                </c:pt>
                <c:pt idx="2208">
                  <c:v>50.097335819999998</c:v>
                </c:pt>
                <c:pt idx="2209">
                  <c:v>50.0213356</c:v>
                </c:pt>
                <c:pt idx="2210">
                  <c:v>50.078666689999999</c:v>
                </c:pt>
                <c:pt idx="2211">
                  <c:v>50.068000789999999</c:v>
                </c:pt>
                <c:pt idx="2212">
                  <c:v>50.068000789999999</c:v>
                </c:pt>
                <c:pt idx="2213">
                  <c:v>49.866668699999998</c:v>
                </c:pt>
                <c:pt idx="2214">
                  <c:v>50.02266693</c:v>
                </c:pt>
                <c:pt idx="2215">
                  <c:v>49.962665559999998</c:v>
                </c:pt>
                <c:pt idx="2216">
                  <c:v>50.020000459999999</c:v>
                </c:pt>
                <c:pt idx="2217">
                  <c:v>50.070667270000001</c:v>
                </c:pt>
                <c:pt idx="2218">
                  <c:v>50.070667270000001</c:v>
                </c:pt>
                <c:pt idx="2219">
                  <c:v>49.949333189999997</c:v>
                </c:pt>
                <c:pt idx="2220">
                  <c:v>50.114665989999999</c:v>
                </c:pt>
                <c:pt idx="2221">
                  <c:v>49.825332639999999</c:v>
                </c:pt>
                <c:pt idx="2222">
                  <c:v>49.825332639999999</c:v>
                </c:pt>
                <c:pt idx="2223">
                  <c:v>50.134666439999997</c:v>
                </c:pt>
                <c:pt idx="2224">
                  <c:v>49.894668580000001</c:v>
                </c:pt>
                <c:pt idx="2225">
                  <c:v>50.015998840000002</c:v>
                </c:pt>
                <c:pt idx="2226">
                  <c:v>50.071998600000001</c:v>
                </c:pt>
                <c:pt idx="2227">
                  <c:v>49.897335050000002</c:v>
                </c:pt>
                <c:pt idx="2228">
                  <c:v>49.897335050000002</c:v>
                </c:pt>
                <c:pt idx="2229">
                  <c:v>50.074668879999997</c:v>
                </c:pt>
                <c:pt idx="2230">
                  <c:v>49.950668329999999</c:v>
                </c:pt>
                <c:pt idx="2231">
                  <c:v>49.950668329999999</c:v>
                </c:pt>
                <c:pt idx="2232">
                  <c:v>50.040000919999997</c:v>
                </c:pt>
                <c:pt idx="2233">
                  <c:v>49.975997919999998</c:v>
                </c:pt>
                <c:pt idx="2234">
                  <c:v>49.975997919999998</c:v>
                </c:pt>
                <c:pt idx="2235">
                  <c:v>50.169330600000002</c:v>
                </c:pt>
                <c:pt idx="2236">
                  <c:v>49.741333009999998</c:v>
                </c:pt>
                <c:pt idx="2237">
                  <c:v>49.741333009999998</c:v>
                </c:pt>
                <c:pt idx="2238">
                  <c:v>50.082668300000002</c:v>
                </c:pt>
                <c:pt idx="2239">
                  <c:v>49.95466614</c:v>
                </c:pt>
                <c:pt idx="2240">
                  <c:v>49.9679985</c:v>
                </c:pt>
                <c:pt idx="2241">
                  <c:v>50.11733246</c:v>
                </c:pt>
                <c:pt idx="2242">
                  <c:v>49.910667420000003</c:v>
                </c:pt>
                <c:pt idx="2243">
                  <c:v>50.142665860000001</c:v>
                </c:pt>
                <c:pt idx="2244">
                  <c:v>50.142665860000001</c:v>
                </c:pt>
                <c:pt idx="2245">
                  <c:v>49.869331359999997</c:v>
                </c:pt>
                <c:pt idx="2246">
                  <c:v>50.08533096</c:v>
                </c:pt>
                <c:pt idx="2247">
                  <c:v>50.08533096</c:v>
                </c:pt>
                <c:pt idx="2248">
                  <c:v>49.91866684</c:v>
                </c:pt>
                <c:pt idx="2249">
                  <c:v>49.953330989999998</c:v>
                </c:pt>
                <c:pt idx="2250">
                  <c:v>50.122665410000003</c:v>
                </c:pt>
                <c:pt idx="2251">
                  <c:v>49.889335629999998</c:v>
                </c:pt>
                <c:pt idx="2252">
                  <c:v>50.045330049999997</c:v>
                </c:pt>
                <c:pt idx="2253">
                  <c:v>50.045330049999997</c:v>
                </c:pt>
                <c:pt idx="2254">
                  <c:v>50.048000340000002</c:v>
                </c:pt>
                <c:pt idx="2255">
                  <c:v>49.990669250000003</c:v>
                </c:pt>
                <c:pt idx="2256">
                  <c:v>50.075996400000001</c:v>
                </c:pt>
                <c:pt idx="2257">
                  <c:v>50.075996400000001</c:v>
                </c:pt>
                <c:pt idx="2258">
                  <c:v>49.874668120000003</c:v>
                </c:pt>
                <c:pt idx="2259">
                  <c:v>50.173332209999998</c:v>
                </c:pt>
                <c:pt idx="2260">
                  <c:v>49.840000150000002</c:v>
                </c:pt>
                <c:pt idx="2261">
                  <c:v>50.029335019999998</c:v>
                </c:pt>
                <c:pt idx="2262">
                  <c:v>50.029335019999998</c:v>
                </c:pt>
                <c:pt idx="2263">
                  <c:v>49.97333527</c:v>
                </c:pt>
                <c:pt idx="2264">
                  <c:v>49.937332150000003</c:v>
                </c:pt>
                <c:pt idx="2265">
                  <c:v>50.149333949999999</c:v>
                </c:pt>
                <c:pt idx="2266">
                  <c:v>50.149333949999999</c:v>
                </c:pt>
                <c:pt idx="2267">
                  <c:v>49.874668120000003</c:v>
                </c:pt>
                <c:pt idx="2268">
                  <c:v>49.90533447</c:v>
                </c:pt>
                <c:pt idx="2269">
                  <c:v>49.90533447</c:v>
                </c:pt>
                <c:pt idx="2270">
                  <c:v>50.09466553</c:v>
                </c:pt>
                <c:pt idx="2271">
                  <c:v>49.981334689999997</c:v>
                </c:pt>
                <c:pt idx="2272">
                  <c:v>49.981334689999997</c:v>
                </c:pt>
                <c:pt idx="2273">
                  <c:v>49.913333889999997</c:v>
                </c:pt>
                <c:pt idx="2274">
                  <c:v>50.124000549999998</c:v>
                </c:pt>
                <c:pt idx="2275">
                  <c:v>49.897335050000002</c:v>
                </c:pt>
                <c:pt idx="2276">
                  <c:v>49.897335050000002</c:v>
                </c:pt>
                <c:pt idx="2277">
                  <c:v>49.897335050000002</c:v>
                </c:pt>
                <c:pt idx="2278">
                  <c:v>49.897335050000002</c:v>
                </c:pt>
                <c:pt idx="2279">
                  <c:v>50.03733063</c:v>
                </c:pt>
                <c:pt idx="2280">
                  <c:v>50.070667270000001</c:v>
                </c:pt>
                <c:pt idx="2281">
                  <c:v>50.070667270000001</c:v>
                </c:pt>
                <c:pt idx="2282">
                  <c:v>49.993331910000002</c:v>
                </c:pt>
                <c:pt idx="2283">
                  <c:v>50.086666110000003</c:v>
                </c:pt>
                <c:pt idx="2284">
                  <c:v>49.942668910000002</c:v>
                </c:pt>
                <c:pt idx="2285">
                  <c:v>49.942668910000002</c:v>
                </c:pt>
                <c:pt idx="2286">
                  <c:v>49.997333529999999</c:v>
                </c:pt>
                <c:pt idx="2287">
                  <c:v>49.949333189999997</c:v>
                </c:pt>
                <c:pt idx="2288">
                  <c:v>49.949333189999997</c:v>
                </c:pt>
                <c:pt idx="2289">
                  <c:v>50.11333466</c:v>
                </c:pt>
                <c:pt idx="2290">
                  <c:v>49.912002559999998</c:v>
                </c:pt>
                <c:pt idx="2291">
                  <c:v>49.912002559999998</c:v>
                </c:pt>
                <c:pt idx="2292">
                  <c:v>50.061332700000001</c:v>
                </c:pt>
                <c:pt idx="2293">
                  <c:v>49.917331699999998</c:v>
                </c:pt>
                <c:pt idx="2294">
                  <c:v>50.089332579999997</c:v>
                </c:pt>
                <c:pt idx="2295">
                  <c:v>49.978668210000002</c:v>
                </c:pt>
                <c:pt idx="2296">
                  <c:v>49.960002899999999</c:v>
                </c:pt>
                <c:pt idx="2297">
                  <c:v>49.960002899999999</c:v>
                </c:pt>
                <c:pt idx="2298">
                  <c:v>50.009334559999999</c:v>
                </c:pt>
                <c:pt idx="2299">
                  <c:v>49.893333439999999</c:v>
                </c:pt>
                <c:pt idx="2300">
                  <c:v>50.020000459999999</c:v>
                </c:pt>
                <c:pt idx="2301">
                  <c:v>50.020000459999999</c:v>
                </c:pt>
                <c:pt idx="2302">
                  <c:v>49.94533157</c:v>
                </c:pt>
                <c:pt idx="2303">
                  <c:v>50.029335019999998</c:v>
                </c:pt>
                <c:pt idx="2304">
                  <c:v>49.985332489999998</c:v>
                </c:pt>
                <c:pt idx="2305">
                  <c:v>50.026668549999997</c:v>
                </c:pt>
                <c:pt idx="2306">
                  <c:v>50.041332240000003</c:v>
                </c:pt>
                <c:pt idx="2307">
                  <c:v>50.041332240000003</c:v>
                </c:pt>
                <c:pt idx="2308">
                  <c:v>49.95466614</c:v>
                </c:pt>
                <c:pt idx="2309">
                  <c:v>50.05866623</c:v>
                </c:pt>
                <c:pt idx="2310">
                  <c:v>50.05866623</c:v>
                </c:pt>
                <c:pt idx="2311">
                  <c:v>49.981334689999997</c:v>
                </c:pt>
                <c:pt idx="2312">
                  <c:v>50.012001040000001</c:v>
                </c:pt>
                <c:pt idx="2313">
                  <c:v>50.012001040000001</c:v>
                </c:pt>
                <c:pt idx="2314">
                  <c:v>49.939998629999998</c:v>
                </c:pt>
                <c:pt idx="2315">
                  <c:v>50.075996400000001</c:v>
                </c:pt>
                <c:pt idx="2316">
                  <c:v>50.075996400000001</c:v>
                </c:pt>
                <c:pt idx="2317">
                  <c:v>49.902667999999998</c:v>
                </c:pt>
                <c:pt idx="2318">
                  <c:v>50.08533096</c:v>
                </c:pt>
                <c:pt idx="2319">
                  <c:v>49.97333527</c:v>
                </c:pt>
                <c:pt idx="2320">
                  <c:v>49.97333527</c:v>
                </c:pt>
                <c:pt idx="2321">
                  <c:v>50.065334319999998</c:v>
                </c:pt>
                <c:pt idx="2322">
                  <c:v>50.065334319999998</c:v>
                </c:pt>
                <c:pt idx="2323">
                  <c:v>49.889335629999998</c:v>
                </c:pt>
                <c:pt idx="2324">
                  <c:v>50.10799789</c:v>
                </c:pt>
                <c:pt idx="2325">
                  <c:v>49.914665220000003</c:v>
                </c:pt>
                <c:pt idx="2326">
                  <c:v>49.914665220000003</c:v>
                </c:pt>
                <c:pt idx="2327">
                  <c:v>50.106666560000001</c:v>
                </c:pt>
                <c:pt idx="2328">
                  <c:v>49.877330780000001</c:v>
                </c:pt>
                <c:pt idx="2329">
                  <c:v>49.877330780000001</c:v>
                </c:pt>
                <c:pt idx="2330">
                  <c:v>50.08000183</c:v>
                </c:pt>
                <c:pt idx="2331">
                  <c:v>50.06666946</c:v>
                </c:pt>
                <c:pt idx="2332">
                  <c:v>49.933334350000003</c:v>
                </c:pt>
                <c:pt idx="2333">
                  <c:v>50.074668879999997</c:v>
                </c:pt>
                <c:pt idx="2334">
                  <c:v>49.859996799999998</c:v>
                </c:pt>
                <c:pt idx="2335">
                  <c:v>50.034667970000001</c:v>
                </c:pt>
                <c:pt idx="2336">
                  <c:v>50.034667970000001</c:v>
                </c:pt>
                <c:pt idx="2337">
                  <c:v>50.11333466</c:v>
                </c:pt>
                <c:pt idx="2338">
                  <c:v>49.936000819999997</c:v>
                </c:pt>
                <c:pt idx="2339">
                  <c:v>49.936000819999997</c:v>
                </c:pt>
                <c:pt idx="2340">
                  <c:v>50.036003110000003</c:v>
                </c:pt>
                <c:pt idx="2341">
                  <c:v>49.956001280000002</c:v>
                </c:pt>
                <c:pt idx="2342">
                  <c:v>50.130664830000001</c:v>
                </c:pt>
                <c:pt idx="2343">
                  <c:v>49.89599991</c:v>
                </c:pt>
                <c:pt idx="2344">
                  <c:v>49.979999540000001</c:v>
                </c:pt>
                <c:pt idx="2345">
                  <c:v>49.979999540000001</c:v>
                </c:pt>
                <c:pt idx="2346">
                  <c:v>50.101333619999998</c:v>
                </c:pt>
                <c:pt idx="2347">
                  <c:v>49.869331359999997</c:v>
                </c:pt>
                <c:pt idx="2348">
                  <c:v>50.124000549999998</c:v>
                </c:pt>
                <c:pt idx="2349">
                  <c:v>50.124000549999998</c:v>
                </c:pt>
                <c:pt idx="2350">
                  <c:v>49.891998289999997</c:v>
                </c:pt>
                <c:pt idx="2351">
                  <c:v>50.089332579999997</c:v>
                </c:pt>
                <c:pt idx="2352">
                  <c:v>49.88666534</c:v>
                </c:pt>
                <c:pt idx="2353">
                  <c:v>50.054664610000003</c:v>
                </c:pt>
                <c:pt idx="2354">
                  <c:v>50.08533096</c:v>
                </c:pt>
                <c:pt idx="2355">
                  <c:v>50.08533096</c:v>
                </c:pt>
                <c:pt idx="2356">
                  <c:v>49.863998410000001</c:v>
                </c:pt>
                <c:pt idx="2357">
                  <c:v>50.124000549999998</c:v>
                </c:pt>
                <c:pt idx="2358">
                  <c:v>50.124000549999998</c:v>
                </c:pt>
                <c:pt idx="2359">
                  <c:v>49.842666629999997</c:v>
                </c:pt>
                <c:pt idx="2360">
                  <c:v>50.144001009999997</c:v>
                </c:pt>
                <c:pt idx="2361">
                  <c:v>49.9960022</c:v>
                </c:pt>
                <c:pt idx="2362">
                  <c:v>50.025333400000001</c:v>
                </c:pt>
                <c:pt idx="2363">
                  <c:v>50.027999880000003</c:v>
                </c:pt>
                <c:pt idx="2364">
                  <c:v>50.027999880000003</c:v>
                </c:pt>
                <c:pt idx="2365">
                  <c:v>49.925334929999998</c:v>
                </c:pt>
                <c:pt idx="2366">
                  <c:v>50.115997309999997</c:v>
                </c:pt>
                <c:pt idx="2367">
                  <c:v>49.814666750000001</c:v>
                </c:pt>
                <c:pt idx="2368">
                  <c:v>49.814666750000001</c:v>
                </c:pt>
                <c:pt idx="2369">
                  <c:v>50.012001040000001</c:v>
                </c:pt>
                <c:pt idx="2370">
                  <c:v>50.133331300000002</c:v>
                </c:pt>
                <c:pt idx="2371">
                  <c:v>49.953330989999998</c:v>
                </c:pt>
                <c:pt idx="2372">
                  <c:v>50.109333040000003</c:v>
                </c:pt>
                <c:pt idx="2373">
                  <c:v>49.889335629999998</c:v>
                </c:pt>
                <c:pt idx="2374">
                  <c:v>49.889335629999998</c:v>
                </c:pt>
                <c:pt idx="2375">
                  <c:v>50.054664610000003</c:v>
                </c:pt>
                <c:pt idx="2376">
                  <c:v>49.94533157</c:v>
                </c:pt>
                <c:pt idx="2377">
                  <c:v>49.993331910000002</c:v>
                </c:pt>
                <c:pt idx="2378">
                  <c:v>49.993331910000002</c:v>
                </c:pt>
                <c:pt idx="2379">
                  <c:v>49.798664090000003</c:v>
                </c:pt>
                <c:pt idx="2380">
                  <c:v>49.798664090000003</c:v>
                </c:pt>
                <c:pt idx="2381">
                  <c:v>50.164001460000001</c:v>
                </c:pt>
                <c:pt idx="2382">
                  <c:v>49.842666629999997</c:v>
                </c:pt>
                <c:pt idx="2383">
                  <c:v>50.030666349999997</c:v>
                </c:pt>
                <c:pt idx="2384">
                  <c:v>50.030666349999997</c:v>
                </c:pt>
                <c:pt idx="2385">
                  <c:v>50.110668179999998</c:v>
                </c:pt>
                <c:pt idx="2386">
                  <c:v>49.961330410000002</c:v>
                </c:pt>
                <c:pt idx="2387">
                  <c:v>49.961330410000002</c:v>
                </c:pt>
                <c:pt idx="2388">
                  <c:v>49.909332280000001</c:v>
                </c:pt>
                <c:pt idx="2389">
                  <c:v>49.909332280000001</c:v>
                </c:pt>
                <c:pt idx="2390">
                  <c:v>50.176002500000003</c:v>
                </c:pt>
                <c:pt idx="2391">
                  <c:v>49.770668030000003</c:v>
                </c:pt>
                <c:pt idx="2392">
                  <c:v>49.770668030000003</c:v>
                </c:pt>
                <c:pt idx="2393">
                  <c:v>50.101333619999998</c:v>
                </c:pt>
                <c:pt idx="2394">
                  <c:v>50.069332119999999</c:v>
                </c:pt>
                <c:pt idx="2395">
                  <c:v>49.990669250000003</c:v>
                </c:pt>
                <c:pt idx="2396">
                  <c:v>49.990669250000003</c:v>
                </c:pt>
                <c:pt idx="2397">
                  <c:v>49.869331359999997</c:v>
                </c:pt>
                <c:pt idx="2398">
                  <c:v>49.869331359999997</c:v>
                </c:pt>
                <c:pt idx="2399">
                  <c:v>50.111999509999997</c:v>
                </c:pt>
                <c:pt idx="2400">
                  <c:v>49.845333099999998</c:v>
                </c:pt>
                <c:pt idx="2401">
                  <c:v>50.122665410000003</c:v>
                </c:pt>
                <c:pt idx="2402">
                  <c:v>50.122665410000003</c:v>
                </c:pt>
                <c:pt idx="2403">
                  <c:v>49.928001399999999</c:v>
                </c:pt>
                <c:pt idx="2404">
                  <c:v>49.942668910000002</c:v>
                </c:pt>
                <c:pt idx="2405">
                  <c:v>49.942668910000002</c:v>
                </c:pt>
                <c:pt idx="2406">
                  <c:v>49.841335299999997</c:v>
                </c:pt>
                <c:pt idx="2407">
                  <c:v>50.128002170000002</c:v>
                </c:pt>
                <c:pt idx="2408">
                  <c:v>50.128002170000002</c:v>
                </c:pt>
                <c:pt idx="2409">
                  <c:v>49.907997129999998</c:v>
                </c:pt>
                <c:pt idx="2410">
                  <c:v>50.052001949999998</c:v>
                </c:pt>
                <c:pt idx="2411">
                  <c:v>50.052001949999998</c:v>
                </c:pt>
                <c:pt idx="2412">
                  <c:v>50.11733246</c:v>
                </c:pt>
                <c:pt idx="2413">
                  <c:v>49.997333529999999</c:v>
                </c:pt>
                <c:pt idx="2414">
                  <c:v>50.120002749999998</c:v>
                </c:pt>
                <c:pt idx="2415">
                  <c:v>49.903999329999998</c:v>
                </c:pt>
                <c:pt idx="2416">
                  <c:v>50</c:v>
                </c:pt>
                <c:pt idx="2417">
                  <c:v>50</c:v>
                </c:pt>
                <c:pt idx="2418">
                  <c:v>49.985332489999998</c:v>
                </c:pt>
                <c:pt idx="2419">
                  <c:v>49.934665680000002</c:v>
                </c:pt>
                <c:pt idx="2420">
                  <c:v>50.138664249999998</c:v>
                </c:pt>
                <c:pt idx="2421">
                  <c:v>50.138664249999998</c:v>
                </c:pt>
                <c:pt idx="2422">
                  <c:v>49.937332150000003</c:v>
                </c:pt>
                <c:pt idx="2423">
                  <c:v>50.136001589999999</c:v>
                </c:pt>
                <c:pt idx="2424">
                  <c:v>49.894668580000001</c:v>
                </c:pt>
                <c:pt idx="2425">
                  <c:v>50.034667970000001</c:v>
                </c:pt>
                <c:pt idx="2426">
                  <c:v>50.034667970000001</c:v>
                </c:pt>
                <c:pt idx="2427">
                  <c:v>50.034667970000001</c:v>
                </c:pt>
                <c:pt idx="2428">
                  <c:v>50</c:v>
                </c:pt>
                <c:pt idx="2429">
                  <c:v>50.089332579999997</c:v>
                </c:pt>
                <c:pt idx="2430">
                  <c:v>50.089332579999997</c:v>
                </c:pt>
                <c:pt idx="2431">
                  <c:v>50.036003110000003</c:v>
                </c:pt>
                <c:pt idx="2432">
                  <c:v>50.045330049999997</c:v>
                </c:pt>
                <c:pt idx="2433">
                  <c:v>50.045330049999997</c:v>
                </c:pt>
                <c:pt idx="2434">
                  <c:v>49.974666599999999</c:v>
                </c:pt>
                <c:pt idx="2435">
                  <c:v>50.020000459999999</c:v>
                </c:pt>
                <c:pt idx="2436">
                  <c:v>50.020000459999999</c:v>
                </c:pt>
                <c:pt idx="2437">
                  <c:v>50.013336180000003</c:v>
                </c:pt>
                <c:pt idx="2438">
                  <c:v>50.114665989999999</c:v>
                </c:pt>
                <c:pt idx="2439">
                  <c:v>49.929336550000002</c:v>
                </c:pt>
                <c:pt idx="2440">
                  <c:v>49.998668670000001</c:v>
                </c:pt>
                <c:pt idx="2441">
                  <c:v>49.986667629999999</c:v>
                </c:pt>
                <c:pt idx="2442">
                  <c:v>49.986667629999999</c:v>
                </c:pt>
                <c:pt idx="2443">
                  <c:v>49.993331910000002</c:v>
                </c:pt>
                <c:pt idx="2444">
                  <c:v>50.137336730000001</c:v>
                </c:pt>
                <c:pt idx="2445">
                  <c:v>49.846664429999997</c:v>
                </c:pt>
                <c:pt idx="2446">
                  <c:v>49.846664429999997</c:v>
                </c:pt>
                <c:pt idx="2447">
                  <c:v>50.08133316</c:v>
                </c:pt>
                <c:pt idx="2448">
                  <c:v>50.128002170000002</c:v>
                </c:pt>
                <c:pt idx="2449">
                  <c:v>50.128002170000002</c:v>
                </c:pt>
                <c:pt idx="2450">
                  <c:v>49.91866684</c:v>
                </c:pt>
                <c:pt idx="2451">
                  <c:v>49.994667049999997</c:v>
                </c:pt>
                <c:pt idx="2452">
                  <c:v>49.994667049999997</c:v>
                </c:pt>
                <c:pt idx="2453">
                  <c:v>50.062667849999997</c:v>
                </c:pt>
                <c:pt idx="2454">
                  <c:v>49.893333439999999</c:v>
                </c:pt>
                <c:pt idx="2455">
                  <c:v>50.02266693</c:v>
                </c:pt>
                <c:pt idx="2456">
                  <c:v>49.987998959999999</c:v>
                </c:pt>
                <c:pt idx="2457">
                  <c:v>50</c:v>
                </c:pt>
                <c:pt idx="2458">
                  <c:v>50</c:v>
                </c:pt>
                <c:pt idx="2459">
                  <c:v>50.053333279999997</c:v>
                </c:pt>
                <c:pt idx="2460">
                  <c:v>49.929336550000002</c:v>
                </c:pt>
                <c:pt idx="2461">
                  <c:v>50.155998230000002</c:v>
                </c:pt>
                <c:pt idx="2462">
                  <c:v>50.155998230000002</c:v>
                </c:pt>
                <c:pt idx="2463">
                  <c:v>49.855998990000003</c:v>
                </c:pt>
                <c:pt idx="2464">
                  <c:v>50.063999180000003</c:v>
                </c:pt>
                <c:pt idx="2465">
                  <c:v>49.94133377</c:v>
                </c:pt>
                <c:pt idx="2466">
                  <c:v>50.030666349999997</c:v>
                </c:pt>
                <c:pt idx="2467">
                  <c:v>50.099998470000003</c:v>
                </c:pt>
                <c:pt idx="2468">
                  <c:v>50.099998470000003</c:v>
                </c:pt>
                <c:pt idx="2469">
                  <c:v>49.957332610000002</c:v>
                </c:pt>
                <c:pt idx="2470">
                  <c:v>50.077331540000003</c:v>
                </c:pt>
                <c:pt idx="2471">
                  <c:v>50.077331540000003</c:v>
                </c:pt>
                <c:pt idx="2472">
                  <c:v>49.868000029999997</c:v>
                </c:pt>
                <c:pt idx="2473">
                  <c:v>50.124000549999998</c:v>
                </c:pt>
                <c:pt idx="2474">
                  <c:v>49.881332399999998</c:v>
                </c:pt>
                <c:pt idx="2475">
                  <c:v>49.957332610000002</c:v>
                </c:pt>
                <c:pt idx="2476">
                  <c:v>50.071998600000001</c:v>
                </c:pt>
                <c:pt idx="2477">
                  <c:v>50.071998600000001</c:v>
                </c:pt>
                <c:pt idx="2478">
                  <c:v>49.872001650000001</c:v>
                </c:pt>
                <c:pt idx="2479">
                  <c:v>50.060001370000002</c:v>
                </c:pt>
                <c:pt idx="2480">
                  <c:v>49.930664059999998</c:v>
                </c:pt>
                <c:pt idx="2481">
                  <c:v>49.930664059999998</c:v>
                </c:pt>
                <c:pt idx="2482">
                  <c:v>49.994667049999997</c:v>
                </c:pt>
                <c:pt idx="2483">
                  <c:v>50.061332700000001</c:v>
                </c:pt>
                <c:pt idx="2484">
                  <c:v>50.038665770000001</c:v>
                </c:pt>
                <c:pt idx="2485">
                  <c:v>50.166667940000004</c:v>
                </c:pt>
                <c:pt idx="2486">
                  <c:v>49.872001650000001</c:v>
                </c:pt>
                <c:pt idx="2487">
                  <c:v>49.872001650000001</c:v>
                </c:pt>
                <c:pt idx="2488">
                  <c:v>50.048000340000002</c:v>
                </c:pt>
                <c:pt idx="2489">
                  <c:v>49.939998629999998</c:v>
                </c:pt>
                <c:pt idx="2490">
                  <c:v>49.939998629999998</c:v>
                </c:pt>
                <c:pt idx="2491">
                  <c:v>49.970664980000002</c:v>
                </c:pt>
                <c:pt idx="2492">
                  <c:v>49.899997710000001</c:v>
                </c:pt>
                <c:pt idx="2493">
                  <c:v>49.899997710000001</c:v>
                </c:pt>
                <c:pt idx="2494">
                  <c:v>50.126667019999999</c:v>
                </c:pt>
                <c:pt idx="2495">
                  <c:v>49.814666750000001</c:v>
                </c:pt>
                <c:pt idx="2496">
                  <c:v>49.814666750000001</c:v>
                </c:pt>
                <c:pt idx="2497">
                  <c:v>50.145332340000003</c:v>
                </c:pt>
                <c:pt idx="2498">
                  <c:v>49.921333310000001</c:v>
                </c:pt>
                <c:pt idx="2499">
                  <c:v>49.942668910000002</c:v>
                </c:pt>
                <c:pt idx="2500">
                  <c:v>50.111999509999997</c:v>
                </c:pt>
                <c:pt idx="2501">
                  <c:v>49.863998410000001</c:v>
                </c:pt>
                <c:pt idx="2502">
                  <c:v>49.863998410000001</c:v>
                </c:pt>
                <c:pt idx="2503">
                  <c:v>50.145332340000003</c:v>
                </c:pt>
                <c:pt idx="2504">
                  <c:v>49.872001650000001</c:v>
                </c:pt>
                <c:pt idx="2505">
                  <c:v>50.054664610000003</c:v>
                </c:pt>
                <c:pt idx="2506">
                  <c:v>50.054664610000003</c:v>
                </c:pt>
                <c:pt idx="2507">
                  <c:v>50.015998840000002</c:v>
                </c:pt>
                <c:pt idx="2508">
                  <c:v>50.015998840000002</c:v>
                </c:pt>
                <c:pt idx="2509">
                  <c:v>50.101333619999998</c:v>
                </c:pt>
                <c:pt idx="2510">
                  <c:v>49.902667999999998</c:v>
                </c:pt>
                <c:pt idx="2511">
                  <c:v>50.023998259999999</c:v>
                </c:pt>
                <c:pt idx="2512">
                  <c:v>50.023998259999999</c:v>
                </c:pt>
                <c:pt idx="2513">
                  <c:v>49.990669250000003</c:v>
                </c:pt>
                <c:pt idx="2514">
                  <c:v>49.928001399999999</c:v>
                </c:pt>
                <c:pt idx="2515">
                  <c:v>49.928001399999999</c:v>
                </c:pt>
                <c:pt idx="2516">
                  <c:v>50.114665989999999</c:v>
                </c:pt>
                <c:pt idx="2517">
                  <c:v>49.907997129999998</c:v>
                </c:pt>
                <c:pt idx="2518">
                  <c:v>50.10799789</c:v>
                </c:pt>
                <c:pt idx="2519">
                  <c:v>49.894668580000001</c:v>
                </c:pt>
                <c:pt idx="2520">
                  <c:v>50.048000340000002</c:v>
                </c:pt>
                <c:pt idx="2521">
                  <c:v>50.048000340000002</c:v>
                </c:pt>
                <c:pt idx="2522">
                  <c:v>49.982669829999999</c:v>
                </c:pt>
                <c:pt idx="2523">
                  <c:v>49.960002899999999</c:v>
                </c:pt>
                <c:pt idx="2524">
                  <c:v>50.04400253</c:v>
                </c:pt>
                <c:pt idx="2525">
                  <c:v>50.04400253</c:v>
                </c:pt>
                <c:pt idx="2526">
                  <c:v>49.949333189999997</c:v>
                </c:pt>
                <c:pt idx="2527">
                  <c:v>50.0213356</c:v>
                </c:pt>
                <c:pt idx="2528">
                  <c:v>50.0213356</c:v>
                </c:pt>
                <c:pt idx="2529">
                  <c:v>49.966667180000002</c:v>
                </c:pt>
                <c:pt idx="2530">
                  <c:v>50.122665410000003</c:v>
                </c:pt>
                <c:pt idx="2531">
                  <c:v>50.122665410000003</c:v>
                </c:pt>
                <c:pt idx="2532">
                  <c:v>49.929336550000002</c:v>
                </c:pt>
                <c:pt idx="2533">
                  <c:v>50.129333500000001</c:v>
                </c:pt>
                <c:pt idx="2534">
                  <c:v>49.873332980000001</c:v>
                </c:pt>
                <c:pt idx="2535">
                  <c:v>49.873332980000001</c:v>
                </c:pt>
                <c:pt idx="2536">
                  <c:v>49.957332610000002</c:v>
                </c:pt>
                <c:pt idx="2537">
                  <c:v>49.957332610000002</c:v>
                </c:pt>
                <c:pt idx="2538">
                  <c:v>49.982669829999999</c:v>
                </c:pt>
                <c:pt idx="2539">
                  <c:v>50.074668879999997</c:v>
                </c:pt>
                <c:pt idx="2540">
                  <c:v>49.942668910000002</c:v>
                </c:pt>
                <c:pt idx="2541">
                  <c:v>49.942668910000002</c:v>
                </c:pt>
                <c:pt idx="2542">
                  <c:v>50.073333740000002</c:v>
                </c:pt>
                <c:pt idx="2543">
                  <c:v>49.873332980000001</c:v>
                </c:pt>
                <c:pt idx="2544">
                  <c:v>49.873332980000001</c:v>
                </c:pt>
                <c:pt idx="2545">
                  <c:v>49.965332029999999</c:v>
                </c:pt>
                <c:pt idx="2546">
                  <c:v>49.950668329999999</c:v>
                </c:pt>
                <c:pt idx="2547">
                  <c:v>49.950668329999999</c:v>
                </c:pt>
                <c:pt idx="2548">
                  <c:v>50.027999880000003</c:v>
                </c:pt>
                <c:pt idx="2549">
                  <c:v>49.921333310000001</c:v>
                </c:pt>
                <c:pt idx="2550">
                  <c:v>49.921333310000001</c:v>
                </c:pt>
                <c:pt idx="2551">
                  <c:v>50.049331670000001</c:v>
                </c:pt>
                <c:pt idx="2552">
                  <c:v>49.928001399999999</c:v>
                </c:pt>
                <c:pt idx="2553">
                  <c:v>49.928001399999999</c:v>
                </c:pt>
                <c:pt idx="2554">
                  <c:v>50.012001040000001</c:v>
                </c:pt>
                <c:pt idx="2555">
                  <c:v>50.027999880000003</c:v>
                </c:pt>
                <c:pt idx="2556">
                  <c:v>50.027999880000003</c:v>
                </c:pt>
                <c:pt idx="2557">
                  <c:v>50.045330049999997</c:v>
                </c:pt>
                <c:pt idx="2558">
                  <c:v>49.944000240000001</c:v>
                </c:pt>
                <c:pt idx="2559">
                  <c:v>49.944000240000001</c:v>
                </c:pt>
                <c:pt idx="2560">
                  <c:v>50.002666470000001</c:v>
                </c:pt>
                <c:pt idx="2561">
                  <c:v>49.934665680000002</c:v>
                </c:pt>
                <c:pt idx="2562">
                  <c:v>50.033332819999998</c:v>
                </c:pt>
                <c:pt idx="2563">
                  <c:v>50.075996400000001</c:v>
                </c:pt>
                <c:pt idx="2564">
                  <c:v>49.985332489999998</c:v>
                </c:pt>
                <c:pt idx="2565">
                  <c:v>49.985332489999998</c:v>
                </c:pt>
                <c:pt idx="2566">
                  <c:v>50.045330049999997</c:v>
                </c:pt>
                <c:pt idx="2567">
                  <c:v>49.986667629999999</c:v>
                </c:pt>
                <c:pt idx="2568">
                  <c:v>50.102664949999998</c:v>
                </c:pt>
                <c:pt idx="2569">
                  <c:v>50.102664949999998</c:v>
                </c:pt>
                <c:pt idx="2570">
                  <c:v>49.869331359999997</c:v>
                </c:pt>
                <c:pt idx="2571">
                  <c:v>50.062667849999997</c:v>
                </c:pt>
                <c:pt idx="2572">
                  <c:v>50.062667849999997</c:v>
                </c:pt>
                <c:pt idx="2573">
                  <c:v>49.888000490000003</c:v>
                </c:pt>
                <c:pt idx="2574">
                  <c:v>50.069332119999999</c:v>
                </c:pt>
                <c:pt idx="2575">
                  <c:v>50.069332119999999</c:v>
                </c:pt>
                <c:pt idx="2576">
                  <c:v>49.970664980000002</c:v>
                </c:pt>
                <c:pt idx="2577">
                  <c:v>50.069332119999999</c:v>
                </c:pt>
                <c:pt idx="2578">
                  <c:v>49.9640007</c:v>
                </c:pt>
                <c:pt idx="2579">
                  <c:v>49.9640007</c:v>
                </c:pt>
                <c:pt idx="2580">
                  <c:v>50.052001949999998</c:v>
                </c:pt>
                <c:pt idx="2581">
                  <c:v>49.88266754</c:v>
                </c:pt>
                <c:pt idx="2582">
                  <c:v>49.88266754</c:v>
                </c:pt>
                <c:pt idx="2583">
                  <c:v>50.061332700000001</c:v>
                </c:pt>
                <c:pt idx="2584">
                  <c:v>49.94533157</c:v>
                </c:pt>
                <c:pt idx="2585">
                  <c:v>49.94533157</c:v>
                </c:pt>
                <c:pt idx="2586">
                  <c:v>49.986667629999999</c:v>
                </c:pt>
                <c:pt idx="2587">
                  <c:v>50.098667140000003</c:v>
                </c:pt>
                <c:pt idx="2588">
                  <c:v>49.936000819999997</c:v>
                </c:pt>
                <c:pt idx="2589">
                  <c:v>50.115997309999997</c:v>
                </c:pt>
                <c:pt idx="2590">
                  <c:v>49.852001190000003</c:v>
                </c:pt>
                <c:pt idx="2591">
                  <c:v>49.852001190000003</c:v>
                </c:pt>
                <c:pt idx="2592">
                  <c:v>50.122665410000003</c:v>
                </c:pt>
                <c:pt idx="2593">
                  <c:v>49.898666380000002</c:v>
                </c:pt>
                <c:pt idx="2594">
                  <c:v>49.950668329999999</c:v>
                </c:pt>
                <c:pt idx="2595">
                  <c:v>49.950668329999999</c:v>
                </c:pt>
                <c:pt idx="2596">
                  <c:v>50.091999049999998</c:v>
                </c:pt>
                <c:pt idx="2597">
                  <c:v>49.866668699999998</c:v>
                </c:pt>
                <c:pt idx="2598">
                  <c:v>50.11333466</c:v>
                </c:pt>
                <c:pt idx="2599">
                  <c:v>49.901332859999997</c:v>
                </c:pt>
                <c:pt idx="2600">
                  <c:v>50.017333979999997</c:v>
                </c:pt>
                <c:pt idx="2601">
                  <c:v>50.017333979999997</c:v>
                </c:pt>
                <c:pt idx="2602">
                  <c:v>50.040000919999997</c:v>
                </c:pt>
                <c:pt idx="2603">
                  <c:v>49.95466614</c:v>
                </c:pt>
                <c:pt idx="2604">
                  <c:v>49.95466614</c:v>
                </c:pt>
                <c:pt idx="2605">
                  <c:v>50.150669100000002</c:v>
                </c:pt>
                <c:pt idx="2606">
                  <c:v>50.029335019999998</c:v>
                </c:pt>
                <c:pt idx="2607">
                  <c:v>50.029335019999998</c:v>
                </c:pt>
                <c:pt idx="2608">
                  <c:v>49.95466614</c:v>
                </c:pt>
                <c:pt idx="2609">
                  <c:v>49.91866684</c:v>
                </c:pt>
                <c:pt idx="2610">
                  <c:v>49.91866684</c:v>
                </c:pt>
                <c:pt idx="2611">
                  <c:v>50.144001009999997</c:v>
                </c:pt>
                <c:pt idx="2612">
                  <c:v>49.873332980000001</c:v>
                </c:pt>
                <c:pt idx="2613">
                  <c:v>50.090667719999999</c:v>
                </c:pt>
                <c:pt idx="2614">
                  <c:v>50.090667719999999</c:v>
                </c:pt>
                <c:pt idx="2615">
                  <c:v>50.120002749999998</c:v>
                </c:pt>
                <c:pt idx="2616">
                  <c:v>50.120002749999998</c:v>
                </c:pt>
                <c:pt idx="2617">
                  <c:v>49.965332029999999</c:v>
                </c:pt>
                <c:pt idx="2618">
                  <c:v>49.952003480000002</c:v>
                </c:pt>
                <c:pt idx="2619">
                  <c:v>50.105335240000002</c:v>
                </c:pt>
                <c:pt idx="2620">
                  <c:v>50.105335240000002</c:v>
                </c:pt>
                <c:pt idx="2621">
                  <c:v>49.83866501</c:v>
                </c:pt>
                <c:pt idx="2622">
                  <c:v>50.001331329999999</c:v>
                </c:pt>
                <c:pt idx="2623">
                  <c:v>49.937332150000003</c:v>
                </c:pt>
                <c:pt idx="2624">
                  <c:v>49.962665559999998</c:v>
                </c:pt>
                <c:pt idx="2625">
                  <c:v>50.124000549999998</c:v>
                </c:pt>
                <c:pt idx="2626">
                  <c:v>50.124000549999998</c:v>
                </c:pt>
                <c:pt idx="2627">
                  <c:v>49.891998289999997</c:v>
                </c:pt>
                <c:pt idx="2628">
                  <c:v>50.088001249999998</c:v>
                </c:pt>
                <c:pt idx="2629">
                  <c:v>49.818668369999997</c:v>
                </c:pt>
                <c:pt idx="2630">
                  <c:v>49.818668369999997</c:v>
                </c:pt>
                <c:pt idx="2631">
                  <c:v>49.974666599999999</c:v>
                </c:pt>
                <c:pt idx="2632">
                  <c:v>49.9960022</c:v>
                </c:pt>
                <c:pt idx="2633">
                  <c:v>50.04400253</c:v>
                </c:pt>
                <c:pt idx="2634">
                  <c:v>50.068000789999999</c:v>
                </c:pt>
                <c:pt idx="2635">
                  <c:v>49.985332489999998</c:v>
                </c:pt>
                <c:pt idx="2636">
                  <c:v>49.985332489999998</c:v>
                </c:pt>
                <c:pt idx="2637">
                  <c:v>50.046665189999999</c:v>
                </c:pt>
                <c:pt idx="2638">
                  <c:v>49.870666499999999</c:v>
                </c:pt>
                <c:pt idx="2639">
                  <c:v>49.870666499999999</c:v>
                </c:pt>
                <c:pt idx="2640">
                  <c:v>49.970664980000002</c:v>
                </c:pt>
                <c:pt idx="2641">
                  <c:v>50.018665310000003</c:v>
                </c:pt>
                <c:pt idx="2642">
                  <c:v>50.018665310000003</c:v>
                </c:pt>
                <c:pt idx="2643">
                  <c:v>50.026668549999997</c:v>
                </c:pt>
                <c:pt idx="2644">
                  <c:v>49.937332150000003</c:v>
                </c:pt>
                <c:pt idx="2645">
                  <c:v>49.937332150000003</c:v>
                </c:pt>
                <c:pt idx="2646">
                  <c:v>50.020000459999999</c:v>
                </c:pt>
                <c:pt idx="2647">
                  <c:v>49.978668210000002</c:v>
                </c:pt>
                <c:pt idx="2648">
                  <c:v>50.005332950000003</c:v>
                </c:pt>
                <c:pt idx="2649">
                  <c:v>50.031997680000003</c:v>
                </c:pt>
                <c:pt idx="2650">
                  <c:v>49.986667629999999</c:v>
                </c:pt>
                <c:pt idx="2651">
                  <c:v>49.986667629999999</c:v>
                </c:pt>
                <c:pt idx="2652">
                  <c:v>50.120002749999998</c:v>
                </c:pt>
                <c:pt idx="2653">
                  <c:v>49.81066895</c:v>
                </c:pt>
                <c:pt idx="2654">
                  <c:v>50.078666689999999</c:v>
                </c:pt>
                <c:pt idx="2655">
                  <c:v>50.078666689999999</c:v>
                </c:pt>
                <c:pt idx="2656">
                  <c:v>49.938667299999999</c:v>
                </c:pt>
                <c:pt idx="2657">
                  <c:v>50.038665770000001</c:v>
                </c:pt>
                <c:pt idx="2658">
                  <c:v>50.096000670000002</c:v>
                </c:pt>
                <c:pt idx="2659">
                  <c:v>49.873332980000001</c:v>
                </c:pt>
                <c:pt idx="2660">
                  <c:v>50.083999630000001</c:v>
                </c:pt>
                <c:pt idx="2661">
                  <c:v>50.083999630000001</c:v>
                </c:pt>
                <c:pt idx="2662">
                  <c:v>49.917331699999998</c:v>
                </c:pt>
                <c:pt idx="2663">
                  <c:v>50.157333370000003</c:v>
                </c:pt>
                <c:pt idx="2664">
                  <c:v>50.157333370000003</c:v>
                </c:pt>
                <c:pt idx="2665">
                  <c:v>49.897335050000002</c:v>
                </c:pt>
                <c:pt idx="2666">
                  <c:v>50.046665189999999</c:v>
                </c:pt>
                <c:pt idx="2667">
                  <c:v>50.046665189999999</c:v>
                </c:pt>
                <c:pt idx="2668">
                  <c:v>49.914665220000003</c:v>
                </c:pt>
                <c:pt idx="2669">
                  <c:v>50.048000340000002</c:v>
                </c:pt>
                <c:pt idx="2670">
                  <c:v>50.048000340000002</c:v>
                </c:pt>
                <c:pt idx="2671">
                  <c:v>49.923999790000003</c:v>
                </c:pt>
                <c:pt idx="2672">
                  <c:v>50.046665189999999</c:v>
                </c:pt>
                <c:pt idx="2673">
                  <c:v>49.993331910000002</c:v>
                </c:pt>
                <c:pt idx="2674">
                  <c:v>49.993331910000002</c:v>
                </c:pt>
                <c:pt idx="2675">
                  <c:v>50.122665410000003</c:v>
                </c:pt>
                <c:pt idx="2676">
                  <c:v>50.122665410000003</c:v>
                </c:pt>
                <c:pt idx="2677">
                  <c:v>49.844001769999998</c:v>
                </c:pt>
                <c:pt idx="2678">
                  <c:v>50.08000183</c:v>
                </c:pt>
                <c:pt idx="2679">
                  <c:v>49.933334350000003</c:v>
                </c:pt>
                <c:pt idx="2680">
                  <c:v>49.933334350000003</c:v>
                </c:pt>
                <c:pt idx="2681">
                  <c:v>49.9960022</c:v>
                </c:pt>
                <c:pt idx="2682">
                  <c:v>50.106666560000001</c:v>
                </c:pt>
                <c:pt idx="2683">
                  <c:v>49.942668910000002</c:v>
                </c:pt>
                <c:pt idx="2684">
                  <c:v>50</c:v>
                </c:pt>
                <c:pt idx="2685">
                  <c:v>49.956001280000002</c:v>
                </c:pt>
                <c:pt idx="2686">
                  <c:v>49.956001280000002</c:v>
                </c:pt>
                <c:pt idx="2687">
                  <c:v>49.989334110000001</c:v>
                </c:pt>
                <c:pt idx="2688">
                  <c:v>50.122665410000003</c:v>
                </c:pt>
                <c:pt idx="2689">
                  <c:v>49.830665590000002</c:v>
                </c:pt>
                <c:pt idx="2690">
                  <c:v>49.830665590000002</c:v>
                </c:pt>
                <c:pt idx="2691">
                  <c:v>50.129333500000001</c:v>
                </c:pt>
                <c:pt idx="2692">
                  <c:v>49.863998410000001</c:v>
                </c:pt>
                <c:pt idx="2693">
                  <c:v>50.083999630000001</c:v>
                </c:pt>
                <c:pt idx="2694">
                  <c:v>50.029335019999998</c:v>
                </c:pt>
                <c:pt idx="2695">
                  <c:v>49.989334110000001</c:v>
                </c:pt>
                <c:pt idx="2696">
                  <c:v>49.989334110000001</c:v>
                </c:pt>
                <c:pt idx="2697">
                  <c:v>50.08533096</c:v>
                </c:pt>
                <c:pt idx="2698">
                  <c:v>49.877330780000001</c:v>
                </c:pt>
                <c:pt idx="2699">
                  <c:v>49.877330780000001</c:v>
                </c:pt>
                <c:pt idx="2700">
                  <c:v>50.106666560000001</c:v>
                </c:pt>
                <c:pt idx="2701">
                  <c:v>50.038665770000001</c:v>
                </c:pt>
                <c:pt idx="2702">
                  <c:v>50.038665770000001</c:v>
                </c:pt>
                <c:pt idx="2703">
                  <c:v>49.957332610000002</c:v>
                </c:pt>
                <c:pt idx="2704">
                  <c:v>49.97733307</c:v>
                </c:pt>
                <c:pt idx="2705">
                  <c:v>49.97733307</c:v>
                </c:pt>
                <c:pt idx="2706">
                  <c:v>50.10400009</c:v>
                </c:pt>
                <c:pt idx="2707">
                  <c:v>49.950668329999999</c:v>
                </c:pt>
                <c:pt idx="2708">
                  <c:v>50.089332579999997</c:v>
                </c:pt>
                <c:pt idx="2709">
                  <c:v>49.921333310000001</c:v>
                </c:pt>
                <c:pt idx="2710">
                  <c:v>50.070667270000001</c:v>
                </c:pt>
                <c:pt idx="2711">
                  <c:v>50.070667270000001</c:v>
                </c:pt>
                <c:pt idx="2712">
                  <c:v>50.060001370000002</c:v>
                </c:pt>
                <c:pt idx="2713">
                  <c:v>49.94133377</c:v>
                </c:pt>
                <c:pt idx="2714">
                  <c:v>50.098667140000003</c:v>
                </c:pt>
                <c:pt idx="2715">
                  <c:v>50.098667140000003</c:v>
                </c:pt>
                <c:pt idx="2716">
                  <c:v>49.922664640000001</c:v>
                </c:pt>
                <c:pt idx="2717">
                  <c:v>50.062667849999997</c:v>
                </c:pt>
                <c:pt idx="2718">
                  <c:v>50.050666810000003</c:v>
                </c:pt>
                <c:pt idx="2719">
                  <c:v>49.950668329999999</c:v>
                </c:pt>
                <c:pt idx="2720">
                  <c:v>49.950668329999999</c:v>
                </c:pt>
                <c:pt idx="2721">
                  <c:v>50.098667140000003</c:v>
                </c:pt>
                <c:pt idx="2722">
                  <c:v>49.981334689999997</c:v>
                </c:pt>
                <c:pt idx="2723">
                  <c:v>50.086666110000003</c:v>
                </c:pt>
                <c:pt idx="2724">
                  <c:v>50.086666110000003</c:v>
                </c:pt>
                <c:pt idx="2725">
                  <c:v>49.889335629999998</c:v>
                </c:pt>
                <c:pt idx="2726">
                  <c:v>49.998668670000001</c:v>
                </c:pt>
                <c:pt idx="2727">
                  <c:v>50.029335019999998</c:v>
                </c:pt>
                <c:pt idx="2728">
                  <c:v>49.914665220000003</c:v>
                </c:pt>
                <c:pt idx="2729">
                  <c:v>50.070667270000001</c:v>
                </c:pt>
                <c:pt idx="2730">
                  <c:v>50.070667270000001</c:v>
                </c:pt>
                <c:pt idx="2731">
                  <c:v>49.99199677</c:v>
                </c:pt>
                <c:pt idx="2732">
                  <c:v>50.055999759999999</c:v>
                </c:pt>
                <c:pt idx="2733">
                  <c:v>49.947998050000002</c:v>
                </c:pt>
                <c:pt idx="2734">
                  <c:v>49.947998050000002</c:v>
                </c:pt>
                <c:pt idx="2735">
                  <c:v>49.914665220000003</c:v>
                </c:pt>
                <c:pt idx="2736">
                  <c:v>49.914665220000003</c:v>
                </c:pt>
                <c:pt idx="2737">
                  <c:v>49.94133377</c:v>
                </c:pt>
                <c:pt idx="2738">
                  <c:v>49.994667049999997</c:v>
                </c:pt>
                <c:pt idx="2739">
                  <c:v>49.983997340000002</c:v>
                </c:pt>
                <c:pt idx="2740">
                  <c:v>49.983997340000002</c:v>
                </c:pt>
                <c:pt idx="2741">
                  <c:v>50</c:v>
                </c:pt>
                <c:pt idx="2742">
                  <c:v>49.99199677</c:v>
                </c:pt>
                <c:pt idx="2743">
                  <c:v>49.99199677</c:v>
                </c:pt>
                <c:pt idx="2744">
                  <c:v>50.098667140000003</c:v>
                </c:pt>
                <c:pt idx="2745">
                  <c:v>49.925334929999998</c:v>
                </c:pt>
                <c:pt idx="2746">
                  <c:v>49.925334929999998</c:v>
                </c:pt>
                <c:pt idx="2747">
                  <c:v>50.125331879999997</c:v>
                </c:pt>
                <c:pt idx="2748">
                  <c:v>49.842666629999997</c:v>
                </c:pt>
                <c:pt idx="2749">
                  <c:v>49.842666629999997</c:v>
                </c:pt>
                <c:pt idx="2750">
                  <c:v>50.05866623</c:v>
                </c:pt>
                <c:pt idx="2751">
                  <c:v>49.917331699999998</c:v>
                </c:pt>
                <c:pt idx="2752">
                  <c:v>50.034667970000001</c:v>
                </c:pt>
                <c:pt idx="2753">
                  <c:v>50.034667970000001</c:v>
                </c:pt>
                <c:pt idx="2754">
                  <c:v>49.990669250000003</c:v>
                </c:pt>
                <c:pt idx="2755">
                  <c:v>49.990669250000003</c:v>
                </c:pt>
                <c:pt idx="2756">
                  <c:v>50.078666689999999</c:v>
                </c:pt>
                <c:pt idx="2757">
                  <c:v>49.836002350000001</c:v>
                </c:pt>
                <c:pt idx="2758">
                  <c:v>50.129333500000001</c:v>
                </c:pt>
                <c:pt idx="2759">
                  <c:v>50.129333500000001</c:v>
                </c:pt>
                <c:pt idx="2760">
                  <c:v>50.06666946</c:v>
                </c:pt>
                <c:pt idx="2761">
                  <c:v>49.97733307</c:v>
                </c:pt>
                <c:pt idx="2762">
                  <c:v>49.97733307</c:v>
                </c:pt>
                <c:pt idx="2763">
                  <c:v>49.842666629999997</c:v>
                </c:pt>
                <c:pt idx="2764">
                  <c:v>50.098667140000003</c:v>
                </c:pt>
                <c:pt idx="2765">
                  <c:v>50.098667140000003</c:v>
                </c:pt>
                <c:pt idx="2766">
                  <c:v>49.966667180000002</c:v>
                </c:pt>
                <c:pt idx="2767">
                  <c:v>50.0146637</c:v>
                </c:pt>
                <c:pt idx="2768">
                  <c:v>50.062667849999997</c:v>
                </c:pt>
                <c:pt idx="2769">
                  <c:v>50.062667849999997</c:v>
                </c:pt>
                <c:pt idx="2770">
                  <c:v>49.912002559999998</c:v>
                </c:pt>
                <c:pt idx="2771">
                  <c:v>50.185333249999999</c:v>
                </c:pt>
                <c:pt idx="2772">
                  <c:v>49.79333115</c:v>
                </c:pt>
                <c:pt idx="2773">
                  <c:v>50.10400009</c:v>
                </c:pt>
                <c:pt idx="2774">
                  <c:v>50.10400009</c:v>
                </c:pt>
                <c:pt idx="2775">
                  <c:v>49.925334929999998</c:v>
                </c:pt>
                <c:pt idx="2776">
                  <c:v>49.983997340000002</c:v>
                </c:pt>
                <c:pt idx="2777">
                  <c:v>50.109333040000003</c:v>
                </c:pt>
                <c:pt idx="2778">
                  <c:v>50.109333040000003</c:v>
                </c:pt>
                <c:pt idx="2779">
                  <c:v>49.934665680000002</c:v>
                </c:pt>
                <c:pt idx="2780">
                  <c:v>50.133331300000002</c:v>
                </c:pt>
                <c:pt idx="2781">
                  <c:v>49.859996799999998</c:v>
                </c:pt>
                <c:pt idx="2782">
                  <c:v>50.115997309999997</c:v>
                </c:pt>
                <c:pt idx="2783">
                  <c:v>49.937332150000003</c:v>
                </c:pt>
                <c:pt idx="2784">
                  <c:v>49.937332150000003</c:v>
                </c:pt>
                <c:pt idx="2785">
                  <c:v>49.949333189999997</c:v>
                </c:pt>
                <c:pt idx="2786">
                  <c:v>50.121334079999997</c:v>
                </c:pt>
                <c:pt idx="2787">
                  <c:v>50.121334079999997</c:v>
                </c:pt>
                <c:pt idx="2788">
                  <c:v>49.865333560000003</c:v>
                </c:pt>
                <c:pt idx="2789">
                  <c:v>50.03733063</c:v>
                </c:pt>
                <c:pt idx="2790">
                  <c:v>50.03733063</c:v>
                </c:pt>
                <c:pt idx="2791">
                  <c:v>49.9640007</c:v>
                </c:pt>
                <c:pt idx="2792">
                  <c:v>50.05866623</c:v>
                </c:pt>
                <c:pt idx="2793">
                  <c:v>49.880001069999999</c:v>
                </c:pt>
                <c:pt idx="2794">
                  <c:v>49.880001069999999</c:v>
                </c:pt>
                <c:pt idx="2795">
                  <c:v>50.141334530000002</c:v>
                </c:pt>
                <c:pt idx="2796">
                  <c:v>49.799999239999998</c:v>
                </c:pt>
                <c:pt idx="2797">
                  <c:v>49.799999239999998</c:v>
                </c:pt>
                <c:pt idx="2798">
                  <c:v>49.989334110000001</c:v>
                </c:pt>
                <c:pt idx="2799">
                  <c:v>49.94133377</c:v>
                </c:pt>
                <c:pt idx="2800">
                  <c:v>49.94133377</c:v>
                </c:pt>
                <c:pt idx="2801">
                  <c:v>50.144001009999997</c:v>
                </c:pt>
                <c:pt idx="2802">
                  <c:v>49.972000119999997</c:v>
                </c:pt>
                <c:pt idx="2803">
                  <c:v>49.972000119999997</c:v>
                </c:pt>
                <c:pt idx="2804">
                  <c:v>49.978668210000002</c:v>
                </c:pt>
                <c:pt idx="2805">
                  <c:v>49.94533157</c:v>
                </c:pt>
                <c:pt idx="2806">
                  <c:v>49.95466614</c:v>
                </c:pt>
                <c:pt idx="2807">
                  <c:v>50.054664610000003</c:v>
                </c:pt>
                <c:pt idx="2808">
                  <c:v>49.883998869999999</c:v>
                </c:pt>
                <c:pt idx="2809">
                  <c:v>49.883998869999999</c:v>
                </c:pt>
                <c:pt idx="2810">
                  <c:v>50.063999180000003</c:v>
                </c:pt>
                <c:pt idx="2811">
                  <c:v>49.921333310000001</c:v>
                </c:pt>
                <c:pt idx="2812">
                  <c:v>50.049331670000001</c:v>
                </c:pt>
                <c:pt idx="2813">
                  <c:v>50.049331670000001</c:v>
                </c:pt>
                <c:pt idx="2814">
                  <c:v>50.013336180000003</c:v>
                </c:pt>
                <c:pt idx="2815">
                  <c:v>50.013336180000003</c:v>
                </c:pt>
                <c:pt idx="2816">
                  <c:v>50.063999180000003</c:v>
                </c:pt>
                <c:pt idx="2817">
                  <c:v>49.930664059999998</c:v>
                </c:pt>
                <c:pt idx="2818">
                  <c:v>50.10400009</c:v>
                </c:pt>
                <c:pt idx="2819">
                  <c:v>50.10400009</c:v>
                </c:pt>
                <c:pt idx="2820">
                  <c:v>49.869331359999997</c:v>
                </c:pt>
                <c:pt idx="2821">
                  <c:v>50.027999880000003</c:v>
                </c:pt>
                <c:pt idx="2822">
                  <c:v>50.027999880000003</c:v>
                </c:pt>
                <c:pt idx="2823">
                  <c:v>50.006664280000003</c:v>
                </c:pt>
                <c:pt idx="2824">
                  <c:v>50.038665770000001</c:v>
                </c:pt>
                <c:pt idx="2825">
                  <c:v>50.038665770000001</c:v>
                </c:pt>
                <c:pt idx="2826">
                  <c:v>49.965332029999999</c:v>
                </c:pt>
                <c:pt idx="2827">
                  <c:v>50.0146637</c:v>
                </c:pt>
                <c:pt idx="2828">
                  <c:v>49.938667299999999</c:v>
                </c:pt>
                <c:pt idx="2829">
                  <c:v>49.938667299999999</c:v>
                </c:pt>
                <c:pt idx="2830">
                  <c:v>50.071998600000001</c:v>
                </c:pt>
                <c:pt idx="2831">
                  <c:v>50.038665770000001</c:v>
                </c:pt>
                <c:pt idx="2832">
                  <c:v>49.888000490000003</c:v>
                </c:pt>
                <c:pt idx="2833">
                  <c:v>50.098667140000003</c:v>
                </c:pt>
                <c:pt idx="2834">
                  <c:v>49.868000029999997</c:v>
                </c:pt>
                <c:pt idx="2835">
                  <c:v>49.868000029999997</c:v>
                </c:pt>
                <c:pt idx="2836">
                  <c:v>50.133331300000002</c:v>
                </c:pt>
                <c:pt idx="2837">
                  <c:v>49.947998050000002</c:v>
                </c:pt>
                <c:pt idx="2838">
                  <c:v>49.947998050000002</c:v>
                </c:pt>
                <c:pt idx="2839">
                  <c:v>50.042667389999998</c:v>
                </c:pt>
                <c:pt idx="2840">
                  <c:v>49.986667629999999</c:v>
                </c:pt>
                <c:pt idx="2841">
                  <c:v>49.90533447</c:v>
                </c:pt>
                <c:pt idx="2842">
                  <c:v>50.071998600000001</c:v>
                </c:pt>
                <c:pt idx="2843">
                  <c:v>49.930664059999998</c:v>
                </c:pt>
                <c:pt idx="2844">
                  <c:v>49.930664059999998</c:v>
                </c:pt>
                <c:pt idx="2845">
                  <c:v>50.070667270000001</c:v>
                </c:pt>
                <c:pt idx="2846">
                  <c:v>50.045330049999997</c:v>
                </c:pt>
                <c:pt idx="2847">
                  <c:v>50.030666349999997</c:v>
                </c:pt>
                <c:pt idx="2848">
                  <c:v>50.030666349999997</c:v>
                </c:pt>
                <c:pt idx="2849">
                  <c:v>50.050666810000003</c:v>
                </c:pt>
                <c:pt idx="2850">
                  <c:v>49.914665220000003</c:v>
                </c:pt>
                <c:pt idx="2851">
                  <c:v>50.08000183</c:v>
                </c:pt>
                <c:pt idx="2852">
                  <c:v>49.933334350000003</c:v>
                </c:pt>
                <c:pt idx="2853">
                  <c:v>49.985332489999998</c:v>
                </c:pt>
                <c:pt idx="2854">
                  <c:v>49.985332489999998</c:v>
                </c:pt>
                <c:pt idx="2855">
                  <c:v>50.114665989999999</c:v>
                </c:pt>
                <c:pt idx="2856">
                  <c:v>49.834667209999999</c:v>
                </c:pt>
                <c:pt idx="2857">
                  <c:v>49.834667209999999</c:v>
                </c:pt>
                <c:pt idx="2858">
                  <c:v>49.799999239999998</c:v>
                </c:pt>
                <c:pt idx="2859">
                  <c:v>50.150669100000002</c:v>
                </c:pt>
                <c:pt idx="2860">
                  <c:v>50.150669100000002</c:v>
                </c:pt>
                <c:pt idx="2861">
                  <c:v>49.986667629999999</c:v>
                </c:pt>
                <c:pt idx="2862">
                  <c:v>49.9960022</c:v>
                </c:pt>
                <c:pt idx="2863">
                  <c:v>50.057334900000001</c:v>
                </c:pt>
                <c:pt idx="2864">
                  <c:v>50.057334900000001</c:v>
                </c:pt>
                <c:pt idx="2865">
                  <c:v>49.891998289999997</c:v>
                </c:pt>
                <c:pt idx="2866">
                  <c:v>50.169330600000002</c:v>
                </c:pt>
                <c:pt idx="2867">
                  <c:v>49.949333189999997</c:v>
                </c:pt>
                <c:pt idx="2868">
                  <c:v>50.090667719999999</c:v>
                </c:pt>
                <c:pt idx="2869">
                  <c:v>50.090667719999999</c:v>
                </c:pt>
                <c:pt idx="2870">
                  <c:v>50.062667849999997</c:v>
                </c:pt>
                <c:pt idx="2871">
                  <c:v>49.985332489999998</c:v>
                </c:pt>
                <c:pt idx="2872">
                  <c:v>50.174667360000001</c:v>
                </c:pt>
                <c:pt idx="2873">
                  <c:v>50.174667360000001</c:v>
                </c:pt>
                <c:pt idx="2874">
                  <c:v>49.872001650000001</c:v>
                </c:pt>
                <c:pt idx="2875">
                  <c:v>50.026668549999997</c:v>
                </c:pt>
                <c:pt idx="2876">
                  <c:v>50.053333279999997</c:v>
                </c:pt>
                <c:pt idx="2877">
                  <c:v>50.002666470000001</c:v>
                </c:pt>
                <c:pt idx="2878">
                  <c:v>50.122665410000003</c:v>
                </c:pt>
                <c:pt idx="2879">
                  <c:v>50.122665410000003</c:v>
                </c:pt>
                <c:pt idx="2880">
                  <c:v>49.878665920000003</c:v>
                </c:pt>
                <c:pt idx="2881">
                  <c:v>50.144001009999997</c:v>
                </c:pt>
                <c:pt idx="2882">
                  <c:v>50.144001009999997</c:v>
                </c:pt>
                <c:pt idx="2883">
                  <c:v>49.873332980000001</c:v>
                </c:pt>
                <c:pt idx="2884">
                  <c:v>50.030666349999997</c:v>
                </c:pt>
                <c:pt idx="2885">
                  <c:v>50.030666349999997</c:v>
                </c:pt>
                <c:pt idx="2886">
                  <c:v>49.950668329999999</c:v>
                </c:pt>
                <c:pt idx="2887">
                  <c:v>50.125331879999997</c:v>
                </c:pt>
                <c:pt idx="2888">
                  <c:v>50.125331879999997</c:v>
                </c:pt>
                <c:pt idx="2889">
                  <c:v>49.88666534</c:v>
                </c:pt>
                <c:pt idx="2890">
                  <c:v>50.161331179999998</c:v>
                </c:pt>
                <c:pt idx="2891">
                  <c:v>49.849334720000002</c:v>
                </c:pt>
                <c:pt idx="2892">
                  <c:v>50.010665889999999</c:v>
                </c:pt>
                <c:pt idx="2893">
                  <c:v>50.017333979999997</c:v>
                </c:pt>
                <c:pt idx="2894">
                  <c:v>50.017333979999997</c:v>
                </c:pt>
                <c:pt idx="2895">
                  <c:v>49.956001280000002</c:v>
                </c:pt>
                <c:pt idx="2896">
                  <c:v>50.105335240000002</c:v>
                </c:pt>
                <c:pt idx="2897">
                  <c:v>49.94133377</c:v>
                </c:pt>
                <c:pt idx="2898">
                  <c:v>49.94133377</c:v>
                </c:pt>
                <c:pt idx="2899">
                  <c:v>49.981334689999997</c:v>
                </c:pt>
                <c:pt idx="2900">
                  <c:v>49.906665799999999</c:v>
                </c:pt>
                <c:pt idx="2901">
                  <c:v>50.05866623</c:v>
                </c:pt>
                <c:pt idx="2902">
                  <c:v>50.074668879999997</c:v>
                </c:pt>
                <c:pt idx="2903">
                  <c:v>49.936000819999997</c:v>
                </c:pt>
                <c:pt idx="2904">
                  <c:v>49.936000819999997</c:v>
                </c:pt>
                <c:pt idx="2905">
                  <c:v>50.086666110000003</c:v>
                </c:pt>
                <c:pt idx="2906">
                  <c:v>49.916000369999999</c:v>
                </c:pt>
                <c:pt idx="2907">
                  <c:v>49.916000369999999</c:v>
                </c:pt>
                <c:pt idx="2908">
                  <c:v>50.013336180000003</c:v>
                </c:pt>
                <c:pt idx="2909">
                  <c:v>50.071998600000001</c:v>
                </c:pt>
                <c:pt idx="2910">
                  <c:v>49.956001280000002</c:v>
                </c:pt>
                <c:pt idx="2911">
                  <c:v>50.114665989999999</c:v>
                </c:pt>
                <c:pt idx="2912">
                  <c:v>49.9960022</c:v>
                </c:pt>
                <c:pt idx="2913">
                  <c:v>49.9960022</c:v>
                </c:pt>
                <c:pt idx="2914">
                  <c:v>50.118667600000002</c:v>
                </c:pt>
                <c:pt idx="2915">
                  <c:v>49.849334720000002</c:v>
                </c:pt>
                <c:pt idx="2916">
                  <c:v>49.986667629999999</c:v>
                </c:pt>
                <c:pt idx="2917">
                  <c:v>49.986667629999999</c:v>
                </c:pt>
                <c:pt idx="2918">
                  <c:v>50.0146637</c:v>
                </c:pt>
                <c:pt idx="2919">
                  <c:v>49.970664980000002</c:v>
                </c:pt>
                <c:pt idx="2920">
                  <c:v>50.141334530000002</c:v>
                </c:pt>
                <c:pt idx="2921">
                  <c:v>49.925334929999998</c:v>
                </c:pt>
                <c:pt idx="2922">
                  <c:v>49.925334929999998</c:v>
                </c:pt>
                <c:pt idx="2923">
                  <c:v>50.046665189999999</c:v>
                </c:pt>
                <c:pt idx="2924">
                  <c:v>49.89599991</c:v>
                </c:pt>
                <c:pt idx="2925">
                  <c:v>50.086666110000003</c:v>
                </c:pt>
                <c:pt idx="2926">
                  <c:v>50.086666110000003</c:v>
                </c:pt>
                <c:pt idx="2927">
                  <c:v>50</c:v>
                </c:pt>
                <c:pt idx="2928">
                  <c:v>50</c:v>
                </c:pt>
                <c:pt idx="2929">
                  <c:v>50.054664610000003</c:v>
                </c:pt>
                <c:pt idx="2930">
                  <c:v>49.939998629999998</c:v>
                </c:pt>
                <c:pt idx="2931">
                  <c:v>50.06666946</c:v>
                </c:pt>
                <c:pt idx="2932">
                  <c:v>50.06666946</c:v>
                </c:pt>
                <c:pt idx="2933">
                  <c:v>49.981334689999997</c:v>
                </c:pt>
                <c:pt idx="2934">
                  <c:v>50.015998840000002</c:v>
                </c:pt>
                <c:pt idx="2935">
                  <c:v>50.015998840000002</c:v>
                </c:pt>
                <c:pt idx="2936">
                  <c:v>50.0213356</c:v>
                </c:pt>
                <c:pt idx="2937">
                  <c:v>50.046665189999999</c:v>
                </c:pt>
                <c:pt idx="2938">
                  <c:v>50.046665189999999</c:v>
                </c:pt>
                <c:pt idx="2939">
                  <c:v>49.90533447</c:v>
                </c:pt>
                <c:pt idx="2940">
                  <c:v>49.998668670000001</c:v>
                </c:pt>
                <c:pt idx="2941">
                  <c:v>49.966667180000002</c:v>
                </c:pt>
                <c:pt idx="2942">
                  <c:v>49.966667180000002</c:v>
                </c:pt>
                <c:pt idx="2943">
                  <c:v>49.9640007</c:v>
                </c:pt>
                <c:pt idx="2944">
                  <c:v>50.057334900000001</c:v>
                </c:pt>
                <c:pt idx="2945">
                  <c:v>50.057334900000001</c:v>
                </c:pt>
                <c:pt idx="2946">
                  <c:v>50.065334319999998</c:v>
                </c:pt>
                <c:pt idx="2947">
                  <c:v>50.065334319999998</c:v>
                </c:pt>
                <c:pt idx="2948">
                  <c:v>49.878665920000003</c:v>
                </c:pt>
                <c:pt idx="2949">
                  <c:v>50.088001249999998</c:v>
                </c:pt>
                <c:pt idx="2950">
                  <c:v>49.946666720000003</c:v>
                </c:pt>
                <c:pt idx="2951">
                  <c:v>49.946666720000003</c:v>
                </c:pt>
                <c:pt idx="2952">
                  <c:v>50.012001040000001</c:v>
                </c:pt>
                <c:pt idx="2953">
                  <c:v>50.08000183</c:v>
                </c:pt>
                <c:pt idx="2954">
                  <c:v>49.922664640000001</c:v>
                </c:pt>
                <c:pt idx="2955">
                  <c:v>50.082668300000002</c:v>
                </c:pt>
                <c:pt idx="2956">
                  <c:v>49.833332059999996</c:v>
                </c:pt>
                <c:pt idx="2957">
                  <c:v>49.833332059999996</c:v>
                </c:pt>
                <c:pt idx="2958">
                  <c:v>50.082668300000002</c:v>
                </c:pt>
                <c:pt idx="2959">
                  <c:v>49.928001399999999</c:v>
                </c:pt>
                <c:pt idx="2960">
                  <c:v>49.928001399999999</c:v>
                </c:pt>
                <c:pt idx="2961">
                  <c:v>50.083999630000001</c:v>
                </c:pt>
                <c:pt idx="2962">
                  <c:v>50.046665189999999</c:v>
                </c:pt>
                <c:pt idx="2963">
                  <c:v>49.94133377</c:v>
                </c:pt>
                <c:pt idx="2964">
                  <c:v>50.029335019999998</c:v>
                </c:pt>
                <c:pt idx="2965">
                  <c:v>49.845333099999998</c:v>
                </c:pt>
                <c:pt idx="2966">
                  <c:v>49.845333099999998</c:v>
                </c:pt>
                <c:pt idx="2967">
                  <c:v>50.068000789999999</c:v>
                </c:pt>
                <c:pt idx="2968">
                  <c:v>49.969333650000003</c:v>
                </c:pt>
                <c:pt idx="2969">
                  <c:v>50.05866623</c:v>
                </c:pt>
                <c:pt idx="2970">
                  <c:v>50.05866623</c:v>
                </c:pt>
                <c:pt idx="2971">
                  <c:v>50.033332819999998</c:v>
                </c:pt>
                <c:pt idx="2972">
                  <c:v>49.873332980000001</c:v>
                </c:pt>
                <c:pt idx="2973">
                  <c:v>50.074668879999997</c:v>
                </c:pt>
                <c:pt idx="2974">
                  <c:v>49.91866684</c:v>
                </c:pt>
                <c:pt idx="2975">
                  <c:v>49.99199677</c:v>
                </c:pt>
                <c:pt idx="2976">
                  <c:v>49.99199677</c:v>
                </c:pt>
                <c:pt idx="2977">
                  <c:v>50.061332700000001</c:v>
                </c:pt>
                <c:pt idx="2978">
                  <c:v>49.849334720000002</c:v>
                </c:pt>
                <c:pt idx="2979">
                  <c:v>50.142665860000001</c:v>
                </c:pt>
                <c:pt idx="2980">
                  <c:v>50.142665860000001</c:v>
                </c:pt>
                <c:pt idx="2981">
                  <c:v>49.866668699999998</c:v>
                </c:pt>
                <c:pt idx="2982">
                  <c:v>50.105335240000002</c:v>
                </c:pt>
                <c:pt idx="2983">
                  <c:v>49.986667629999999</c:v>
                </c:pt>
                <c:pt idx="2984">
                  <c:v>50.052001949999998</c:v>
                </c:pt>
                <c:pt idx="2985">
                  <c:v>50.083999630000001</c:v>
                </c:pt>
                <c:pt idx="2986">
                  <c:v>50.083999630000001</c:v>
                </c:pt>
                <c:pt idx="2987">
                  <c:v>49.862667080000001</c:v>
                </c:pt>
                <c:pt idx="2988">
                  <c:v>50.122665410000003</c:v>
                </c:pt>
                <c:pt idx="2989">
                  <c:v>50.122665410000003</c:v>
                </c:pt>
                <c:pt idx="2990">
                  <c:v>50.074668879999997</c:v>
                </c:pt>
                <c:pt idx="2991">
                  <c:v>50.010665889999999</c:v>
                </c:pt>
                <c:pt idx="2992">
                  <c:v>50.010665889999999</c:v>
                </c:pt>
                <c:pt idx="2993">
                  <c:v>49.938667299999999</c:v>
                </c:pt>
                <c:pt idx="2994">
                  <c:v>50.062667849999997</c:v>
                </c:pt>
                <c:pt idx="2995">
                  <c:v>50.062667849999997</c:v>
                </c:pt>
                <c:pt idx="2996">
                  <c:v>49.869331359999997</c:v>
                </c:pt>
                <c:pt idx="2997">
                  <c:v>50.093334200000001</c:v>
                </c:pt>
                <c:pt idx="2998">
                  <c:v>49.859996799999998</c:v>
                </c:pt>
                <c:pt idx="2999">
                  <c:v>49.923999790000003</c:v>
                </c:pt>
                <c:pt idx="3000">
                  <c:v>50.182666779999998</c:v>
                </c:pt>
                <c:pt idx="3001">
                  <c:v>50.182666779999998</c:v>
                </c:pt>
                <c:pt idx="3002">
                  <c:v>49.841335299999997</c:v>
                </c:pt>
                <c:pt idx="3003">
                  <c:v>50.121334079999997</c:v>
                </c:pt>
                <c:pt idx="3004">
                  <c:v>49.874668120000003</c:v>
                </c:pt>
                <c:pt idx="3005">
                  <c:v>49.874668120000003</c:v>
                </c:pt>
                <c:pt idx="3006">
                  <c:v>50.053333279999997</c:v>
                </c:pt>
                <c:pt idx="3007">
                  <c:v>50.042667389999998</c:v>
                </c:pt>
                <c:pt idx="3008">
                  <c:v>50.013336180000003</c:v>
                </c:pt>
                <c:pt idx="3009">
                  <c:v>50.111999509999997</c:v>
                </c:pt>
                <c:pt idx="3010">
                  <c:v>49.885334010000001</c:v>
                </c:pt>
                <c:pt idx="3011">
                  <c:v>49.885334010000001</c:v>
                </c:pt>
                <c:pt idx="3012">
                  <c:v>50</c:v>
                </c:pt>
                <c:pt idx="3013">
                  <c:v>49.953330989999998</c:v>
                </c:pt>
                <c:pt idx="3014">
                  <c:v>49.953330989999998</c:v>
                </c:pt>
                <c:pt idx="3015">
                  <c:v>49.953330989999998</c:v>
                </c:pt>
                <c:pt idx="3016">
                  <c:v>49.960002899999999</c:v>
                </c:pt>
                <c:pt idx="3017">
                  <c:v>49.960002899999999</c:v>
                </c:pt>
                <c:pt idx="3018">
                  <c:v>50.071998600000001</c:v>
                </c:pt>
                <c:pt idx="3019">
                  <c:v>49.953330989999998</c:v>
                </c:pt>
                <c:pt idx="3020">
                  <c:v>49.953330989999998</c:v>
                </c:pt>
                <c:pt idx="3021">
                  <c:v>50.075996400000001</c:v>
                </c:pt>
                <c:pt idx="3022">
                  <c:v>49.97733307</c:v>
                </c:pt>
                <c:pt idx="3023">
                  <c:v>49.897335050000002</c:v>
                </c:pt>
                <c:pt idx="3024">
                  <c:v>49.897335050000002</c:v>
                </c:pt>
                <c:pt idx="3025">
                  <c:v>49.866668699999998</c:v>
                </c:pt>
                <c:pt idx="3026">
                  <c:v>49.866668699999998</c:v>
                </c:pt>
                <c:pt idx="3027">
                  <c:v>50.098667140000003</c:v>
                </c:pt>
                <c:pt idx="3028">
                  <c:v>49.898666380000002</c:v>
                </c:pt>
                <c:pt idx="3029">
                  <c:v>50.0146637</c:v>
                </c:pt>
                <c:pt idx="3030">
                  <c:v>50.0146637</c:v>
                </c:pt>
                <c:pt idx="3031">
                  <c:v>49.961330410000002</c:v>
                </c:pt>
                <c:pt idx="3032">
                  <c:v>50.046665189999999</c:v>
                </c:pt>
                <c:pt idx="3033">
                  <c:v>50.046665189999999</c:v>
                </c:pt>
                <c:pt idx="3034">
                  <c:v>49.960002899999999</c:v>
                </c:pt>
                <c:pt idx="3035">
                  <c:v>49.960002899999999</c:v>
                </c:pt>
                <c:pt idx="3036">
                  <c:v>50.11733246</c:v>
                </c:pt>
                <c:pt idx="3037">
                  <c:v>49.854667659999997</c:v>
                </c:pt>
                <c:pt idx="3038">
                  <c:v>49.854667659999997</c:v>
                </c:pt>
                <c:pt idx="3039">
                  <c:v>50.065334319999998</c:v>
                </c:pt>
                <c:pt idx="3040">
                  <c:v>50.007999419999997</c:v>
                </c:pt>
                <c:pt idx="3041">
                  <c:v>49.975997919999998</c:v>
                </c:pt>
                <c:pt idx="3042">
                  <c:v>49.975997919999998</c:v>
                </c:pt>
                <c:pt idx="3043">
                  <c:v>50.097335819999998</c:v>
                </c:pt>
                <c:pt idx="3044">
                  <c:v>49.998668670000001</c:v>
                </c:pt>
                <c:pt idx="3045">
                  <c:v>50.137336730000001</c:v>
                </c:pt>
                <c:pt idx="3046">
                  <c:v>49.88666534</c:v>
                </c:pt>
                <c:pt idx="3047">
                  <c:v>50.017333979999997</c:v>
                </c:pt>
                <c:pt idx="3048">
                  <c:v>50.017333979999997</c:v>
                </c:pt>
                <c:pt idx="3049">
                  <c:v>50.015998840000002</c:v>
                </c:pt>
                <c:pt idx="3050">
                  <c:v>49.979999540000001</c:v>
                </c:pt>
                <c:pt idx="3051">
                  <c:v>49.979999540000001</c:v>
                </c:pt>
                <c:pt idx="3052">
                  <c:v>50.147998809999997</c:v>
                </c:pt>
                <c:pt idx="3053">
                  <c:v>50.049331670000001</c:v>
                </c:pt>
                <c:pt idx="3054">
                  <c:v>50.049331670000001</c:v>
                </c:pt>
                <c:pt idx="3055">
                  <c:v>49.912002559999998</c:v>
                </c:pt>
                <c:pt idx="3056">
                  <c:v>50.062667849999997</c:v>
                </c:pt>
                <c:pt idx="3057">
                  <c:v>50.062667849999997</c:v>
                </c:pt>
                <c:pt idx="3058">
                  <c:v>49.966667180000002</c:v>
                </c:pt>
                <c:pt idx="3059">
                  <c:v>49.929336550000002</c:v>
                </c:pt>
                <c:pt idx="3060">
                  <c:v>50.068000789999999</c:v>
                </c:pt>
                <c:pt idx="3061">
                  <c:v>50.068000789999999</c:v>
                </c:pt>
                <c:pt idx="3062">
                  <c:v>50.052001949999998</c:v>
                </c:pt>
                <c:pt idx="3063">
                  <c:v>50.052001949999998</c:v>
                </c:pt>
                <c:pt idx="3064">
                  <c:v>50.055999759999999</c:v>
                </c:pt>
                <c:pt idx="3065">
                  <c:v>49.994667049999997</c:v>
                </c:pt>
                <c:pt idx="3066">
                  <c:v>50.08000183</c:v>
                </c:pt>
                <c:pt idx="3067">
                  <c:v>50.08000183</c:v>
                </c:pt>
                <c:pt idx="3068">
                  <c:v>49.975997919999998</c:v>
                </c:pt>
                <c:pt idx="3069">
                  <c:v>50.08533096</c:v>
                </c:pt>
                <c:pt idx="3070">
                  <c:v>50.08533096</c:v>
                </c:pt>
                <c:pt idx="3071">
                  <c:v>49.979999540000001</c:v>
                </c:pt>
                <c:pt idx="3072">
                  <c:v>49.962665559999998</c:v>
                </c:pt>
                <c:pt idx="3073">
                  <c:v>49.962665559999998</c:v>
                </c:pt>
                <c:pt idx="3074">
                  <c:v>49.961330410000002</c:v>
                </c:pt>
                <c:pt idx="3075">
                  <c:v>50.125331879999997</c:v>
                </c:pt>
                <c:pt idx="3076">
                  <c:v>50.125331879999997</c:v>
                </c:pt>
                <c:pt idx="3077">
                  <c:v>49.957332610000002</c:v>
                </c:pt>
                <c:pt idx="3078">
                  <c:v>50.057334900000001</c:v>
                </c:pt>
                <c:pt idx="3079">
                  <c:v>49.881332399999998</c:v>
                </c:pt>
                <c:pt idx="3080">
                  <c:v>50.025333400000001</c:v>
                </c:pt>
                <c:pt idx="3081">
                  <c:v>49.95466614</c:v>
                </c:pt>
                <c:pt idx="3082">
                  <c:v>49.95466614</c:v>
                </c:pt>
                <c:pt idx="3083">
                  <c:v>50.015998840000002</c:v>
                </c:pt>
                <c:pt idx="3084">
                  <c:v>50.068000789999999</c:v>
                </c:pt>
                <c:pt idx="3085">
                  <c:v>49.960002899999999</c:v>
                </c:pt>
                <c:pt idx="3086">
                  <c:v>49.960002899999999</c:v>
                </c:pt>
                <c:pt idx="3087">
                  <c:v>50.069332119999999</c:v>
                </c:pt>
                <c:pt idx="3088">
                  <c:v>49.970664980000002</c:v>
                </c:pt>
                <c:pt idx="3089">
                  <c:v>50.017333979999997</c:v>
                </c:pt>
                <c:pt idx="3090">
                  <c:v>50.033332819999998</c:v>
                </c:pt>
                <c:pt idx="3091">
                  <c:v>50.077331540000003</c:v>
                </c:pt>
                <c:pt idx="3092">
                  <c:v>50.077331540000003</c:v>
                </c:pt>
                <c:pt idx="3093">
                  <c:v>50.046665189999999</c:v>
                </c:pt>
                <c:pt idx="3094">
                  <c:v>49.909332280000001</c:v>
                </c:pt>
                <c:pt idx="3095">
                  <c:v>49.909332280000001</c:v>
                </c:pt>
                <c:pt idx="3096">
                  <c:v>49.989334110000001</c:v>
                </c:pt>
                <c:pt idx="3097">
                  <c:v>49.997333529999999</c:v>
                </c:pt>
                <c:pt idx="3098">
                  <c:v>49.997333529999999</c:v>
                </c:pt>
                <c:pt idx="3099">
                  <c:v>50.065334319999998</c:v>
                </c:pt>
                <c:pt idx="3100">
                  <c:v>49.952003480000002</c:v>
                </c:pt>
                <c:pt idx="3101">
                  <c:v>50.091999049999998</c:v>
                </c:pt>
                <c:pt idx="3102">
                  <c:v>50.091999049999998</c:v>
                </c:pt>
                <c:pt idx="3103">
                  <c:v>49.885334010000001</c:v>
                </c:pt>
                <c:pt idx="3104">
                  <c:v>50.130664830000001</c:v>
                </c:pt>
                <c:pt idx="3105">
                  <c:v>50.130664830000001</c:v>
                </c:pt>
                <c:pt idx="3106">
                  <c:v>50.013336180000003</c:v>
                </c:pt>
                <c:pt idx="3107">
                  <c:v>50.105335240000002</c:v>
                </c:pt>
                <c:pt idx="3108">
                  <c:v>50.105335240000002</c:v>
                </c:pt>
                <c:pt idx="3109">
                  <c:v>49.899997710000001</c:v>
                </c:pt>
                <c:pt idx="3110">
                  <c:v>50.098667140000003</c:v>
                </c:pt>
                <c:pt idx="3111">
                  <c:v>50.098667140000003</c:v>
                </c:pt>
                <c:pt idx="3112">
                  <c:v>49.94133377</c:v>
                </c:pt>
                <c:pt idx="3113">
                  <c:v>50.040000919999997</c:v>
                </c:pt>
                <c:pt idx="3114">
                  <c:v>49.938667299999999</c:v>
                </c:pt>
                <c:pt idx="3115">
                  <c:v>49.989334110000001</c:v>
                </c:pt>
                <c:pt idx="3116">
                  <c:v>50.186664579999999</c:v>
                </c:pt>
                <c:pt idx="3117">
                  <c:v>50.186664579999999</c:v>
                </c:pt>
                <c:pt idx="3118">
                  <c:v>49.796001429999997</c:v>
                </c:pt>
                <c:pt idx="3119">
                  <c:v>50.071998600000001</c:v>
                </c:pt>
                <c:pt idx="3120">
                  <c:v>49.952003480000002</c:v>
                </c:pt>
                <c:pt idx="3121">
                  <c:v>49.952003480000002</c:v>
                </c:pt>
                <c:pt idx="3122">
                  <c:v>49.981334689999997</c:v>
                </c:pt>
                <c:pt idx="3123">
                  <c:v>50.115997309999997</c:v>
                </c:pt>
                <c:pt idx="3124">
                  <c:v>49.922664640000001</c:v>
                </c:pt>
                <c:pt idx="3125">
                  <c:v>50.10400009</c:v>
                </c:pt>
                <c:pt idx="3126">
                  <c:v>49.842666629999997</c:v>
                </c:pt>
                <c:pt idx="3127">
                  <c:v>49.842666629999997</c:v>
                </c:pt>
                <c:pt idx="3128">
                  <c:v>50.124000549999998</c:v>
                </c:pt>
                <c:pt idx="3129">
                  <c:v>49.953330989999998</c:v>
                </c:pt>
                <c:pt idx="3130">
                  <c:v>49.953330989999998</c:v>
                </c:pt>
                <c:pt idx="3131">
                  <c:v>49.944000240000001</c:v>
                </c:pt>
                <c:pt idx="3132">
                  <c:v>49.855998990000003</c:v>
                </c:pt>
                <c:pt idx="3133">
                  <c:v>49.855998990000003</c:v>
                </c:pt>
                <c:pt idx="3134">
                  <c:v>50.08000183</c:v>
                </c:pt>
                <c:pt idx="3135">
                  <c:v>49.993331910000002</c:v>
                </c:pt>
                <c:pt idx="3136">
                  <c:v>49.993331910000002</c:v>
                </c:pt>
                <c:pt idx="3137">
                  <c:v>49.95466614</c:v>
                </c:pt>
                <c:pt idx="3138">
                  <c:v>50.126667019999999</c:v>
                </c:pt>
                <c:pt idx="3139">
                  <c:v>49.869331359999997</c:v>
                </c:pt>
                <c:pt idx="3140">
                  <c:v>50.169330600000002</c:v>
                </c:pt>
                <c:pt idx="3141">
                  <c:v>49.828002929999997</c:v>
                </c:pt>
                <c:pt idx="3142">
                  <c:v>49.828002929999997</c:v>
                </c:pt>
                <c:pt idx="3143">
                  <c:v>50.052001949999998</c:v>
                </c:pt>
                <c:pt idx="3144">
                  <c:v>49.990669250000003</c:v>
                </c:pt>
                <c:pt idx="3145">
                  <c:v>49.921333310000001</c:v>
                </c:pt>
                <c:pt idx="3146">
                  <c:v>49.921333310000001</c:v>
                </c:pt>
                <c:pt idx="3147">
                  <c:v>50.125331879999997</c:v>
                </c:pt>
                <c:pt idx="3148">
                  <c:v>49.863998410000001</c:v>
                </c:pt>
                <c:pt idx="3149">
                  <c:v>50.124000549999998</c:v>
                </c:pt>
                <c:pt idx="3150">
                  <c:v>49.891998289999997</c:v>
                </c:pt>
                <c:pt idx="3151">
                  <c:v>50.077331540000003</c:v>
                </c:pt>
                <c:pt idx="3152">
                  <c:v>50.077331540000003</c:v>
                </c:pt>
                <c:pt idx="3153">
                  <c:v>49.95466614</c:v>
                </c:pt>
                <c:pt idx="3154">
                  <c:v>49.913333889999997</c:v>
                </c:pt>
                <c:pt idx="3155">
                  <c:v>49.913333889999997</c:v>
                </c:pt>
                <c:pt idx="3156">
                  <c:v>50.040000919999997</c:v>
                </c:pt>
                <c:pt idx="3157">
                  <c:v>50.027999880000003</c:v>
                </c:pt>
                <c:pt idx="3158">
                  <c:v>50.027999880000003</c:v>
                </c:pt>
                <c:pt idx="3159">
                  <c:v>50.042667389999998</c:v>
                </c:pt>
                <c:pt idx="3160">
                  <c:v>49.925334929999998</c:v>
                </c:pt>
                <c:pt idx="3161">
                  <c:v>49.925334929999998</c:v>
                </c:pt>
                <c:pt idx="3162">
                  <c:v>50.03733063</c:v>
                </c:pt>
                <c:pt idx="3163">
                  <c:v>49.957332610000002</c:v>
                </c:pt>
                <c:pt idx="3164">
                  <c:v>50.077331540000003</c:v>
                </c:pt>
                <c:pt idx="3165">
                  <c:v>50.077331540000003</c:v>
                </c:pt>
                <c:pt idx="3166">
                  <c:v>49.982669829999999</c:v>
                </c:pt>
                <c:pt idx="3167">
                  <c:v>49.982669829999999</c:v>
                </c:pt>
                <c:pt idx="3168">
                  <c:v>49.925334929999998</c:v>
                </c:pt>
                <c:pt idx="3169">
                  <c:v>49.990669250000003</c:v>
                </c:pt>
                <c:pt idx="3170">
                  <c:v>50.097335819999998</c:v>
                </c:pt>
                <c:pt idx="3171">
                  <c:v>50.097335819999998</c:v>
                </c:pt>
                <c:pt idx="3172">
                  <c:v>49.950668329999999</c:v>
                </c:pt>
                <c:pt idx="3173">
                  <c:v>50.105335240000002</c:v>
                </c:pt>
                <c:pt idx="3174">
                  <c:v>50.105335240000002</c:v>
                </c:pt>
                <c:pt idx="3175">
                  <c:v>50.096000670000002</c:v>
                </c:pt>
                <c:pt idx="3176">
                  <c:v>49.962665559999998</c:v>
                </c:pt>
                <c:pt idx="3177">
                  <c:v>49.962665559999998</c:v>
                </c:pt>
                <c:pt idx="3178">
                  <c:v>50.018665310000003</c:v>
                </c:pt>
                <c:pt idx="3179">
                  <c:v>50.036003110000003</c:v>
                </c:pt>
                <c:pt idx="3180">
                  <c:v>50.036003110000003</c:v>
                </c:pt>
                <c:pt idx="3181">
                  <c:v>49.957332610000002</c:v>
                </c:pt>
                <c:pt idx="3182">
                  <c:v>50.002666470000001</c:v>
                </c:pt>
                <c:pt idx="3183">
                  <c:v>49.983997340000002</c:v>
                </c:pt>
                <c:pt idx="3184">
                  <c:v>50.061332700000001</c:v>
                </c:pt>
                <c:pt idx="3185">
                  <c:v>50.004001619999997</c:v>
                </c:pt>
                <c:pt idx="3186">
                  <c:v>50.004001619999997</c:v>
                </c:pt>
                <c:pt idx="3187">
                  <c:v>50.060001370000002</c:v>
                </c:pt>
                <c:pt idx="3188">
                  <c:v>50.089332579999997</c:v>
                </c:pt>
                <c:pt idx="3189">
                  <c:v>49.9679985</c:v>
                </c:pt>
                <c:pt idx="3190">
                  <c:v>49.9679985</c:v>
                </c:pt>
                <c:pt idx="3191">
                  <c:v>49.972000119999997</c:v>
                </c:pt>
                <c:pt idx="3192">
                  <c:v>49.972000119999997</c:v>
                </c:pt>
                <c:pt idx="3193">
                  <c:v>50.033332819999998</c:v>
                </c:pt>
                <c:pt idx="3194">
                  <c:v>50.118667600000002</c:v>
                </c:pt>
                <c:pt idx="3195">
                  <c:v>49.849334720000002</c:v>
                </c:pt>
                <c:pt idx="3196">
                  <c:v>49.849334720000002</c:v>
                </c:pt>
                <c:pt idx="3197">
                  <c:v>50.083999630000001</c:v>
                </c:pt>
                <c:pt idx="3198">
                  <c:v>49.902667999999998</c:v>
                </c:pt>
                <c:pt idx="3199">
                  <c:v>49.902667999999998</c:v>
                </c:pt>
                <c:pt idx="3200">
                  <c:v>49.889335629999998</c:v>
                </c:pt>
                <c:pt idx="3201">
                  <c:v>50.007999419999997</c:v>
                </c:pt>
                <c:pt idx="3202">
                  <c:v>50.007999419999997</c:v>
                </c:pt>
                <c:pt idx="3203">
                  <c:v>50.03733063</c:v>
                </c:pt>
                <c:pt idx="3204">
                  <c:v>49.909332280000001</c:v>
                </c:pt>
                <c:pt idx="3205">
                  <c:v>49.909332280000001</c:v>
                </c:pt>
                <c:pt idx="3206">
                  <c:v>50.08000183</c:v>
                </c:pt>
                <c:pt idx="3207">
                  <c:v>49.97333527</c:v>
                </c:pt>
                <c:pt idx="3208">
                  <c:v>50.052001949999998</c:v>
                </c:pt>
                <c:pt idx="3209">
                  <c:v>49.9960022</c:v>
                </c:pt>
                <c:pt idx="3210">
                  <c:v>50.018665310000003</c:v>
                </c:pt>
                <c:pt idx="3211">
                  <c:v>50.138664249999998</c:v>
                </c:pt>
                <c:pt idx="3212">
                  <c:v>50.138664249999998</c:v>
                </c:pt>
                <c:pt idx="3213">
                  <c:v>49.819999690000003</c:v>
                </c:pt>
                <c:pt idx="3214">
                  <c:v>50.075996400000001</c:v>
                </c:pt>
                <c:pt idx="3215">
                  <c:v>49.920001980000002</c:v>
                </c:pt>
                <c:pt idx="3216">
                  <c:v>49.920001980000002</c:v>
                </c:pt>
                <c:pt idx="3217">
                  <c:v>49.9960022</c:v>
                </c:pt>
                <c:pt idx="3218">
                  <c:v>50.102664949999998</c:v>
                </c:pt>
                <c:pt idx="3219">
                  <c:v>49.899997710000001</c:v>
                </c:pt>
                <c:pt idx="3220">
                  <c:v>50.098667140000003</c:v>
                </c:pt>
                <c:pt idx="3221">
                  <c:v>50.098667140000003</c:v>
                </c:pt>
                <c:pt idx="3222">
                  <c:v>49.832000729999997</c:v>
                </c:pt>
                <c:pt idx="3223">
                  <c:v>50.155998230000002</c:v>
                </c:pt>
                <c:pt idx="3224">
                  <c:v>49.897335050000002</c:v>
                </c:pt>
                <c:pt idx="3225">
                  <c:v>49.897335050000002</c:v>
                </c:pt>
                <c:pt idx="3226">
                  <c:v>49.9640007</c:v>
                </c:pt>
                <c:pt idx="3227">
                  <c:v>50.09466553</c:v>
                </c:pt>
                <c:pt idx="3228">
                  <c:v>49.865333560000003</c:v>
                </c:pt>
                <c:pt idx="3229">
                  <c:v>50.11333466</c:v>
                </c:pt>
                <c:pt idx="3230">
                  <c:v>49.859996799999998</c:v>
                </c:pt>
                <c:pt idx="3231">
                  <c:v>49.859996799999998</c:v>
                </c:pt>
                <c:pt idx="3232">
                  <c:v>50.055999759999999</c:v>
                </c:pt>
                <c:pt idx="3233">
                  <c:v>49.953330989999998</c:v>
                </c:pt>
                <c:pt idx="3234">
                  <c:v>49.953330989999998</c:v>
                </c:pt>
                <c:pt idx="3235">
                  <c:v>50.005332950000003</c:v>
                </c:pt>
                <c:pt idx="3236">
                  <c:v>49.881332399999998</c:v>
                </c:pt>
                <c:pt idx="3237">
                  <c:v>49.881332399999998</c:v>
                </c:pt>
                <c:pt idx="3238">
                  <c:v>50.060001370000002</c:v>
                </c:pt>
                <c:pt idx="3239">
                  <c:v>49.97733307</c:v>
                </c:pt>
                <c:pt idx="3240">
                  <c:v>49.94133377</c:v>
                </c:pt>
                <c:pt idx="3241">
                  <c:v>49.94133377</c:v>
                </c:pt>
                <c:pt idx="3242">
                  <c:v>50.147998809999997</c:v>
                </c:pt>
                <c:pt idx="3243">
                  <c:v>49.978668210000002</c:v>
                </c:pt>
                <c:pt idx="3244">
                  <c:v>50.015998840000002</c:v>
                </c:pt>
                <c:pt idx="3245">
                  <c:v>49.979999540000001</c:v>
                </c:pt>
                <c:pt idx="3246">
                  <c:v>49.987998959999999</c:v>
                </c:pt>
                <c:pt idx="3247">
                  <c:v>49.987998959999999</c:v>
                </c:pt>
                <c:pt idx="3248">
                  <c:v>49.9679985</c:v>
                </c:pt>
                <c:pt idx="3249">
                  <c:v>49.938667299999999</c:v>
                </c:pt>
                <c:pt idx="3250">
                  <c:v>49.938667299999999</c:v>
                </c:pt>
                <c:pt idx="3251">
                  <c:v>50.176002500000003</c:v>
                </c:pt>
                <c:pt idx="3252">
                  <c:v>49.826667790000002</c:v>
                </c:pt>
                <c:pt idx="3253">
                  <c:v>50.110668179999998</c:v>
                </c:pt>
                <c:pt idx="3254">
                  <c:v>49.872001650000001</c:v>
                </c:pt>
                <c:pt idx="3255">
                  <c:v>50.050666810000003</c:v>
                </c:pt>
                <c:pt idx="3256">
                  <c:v>50.050666810000003</c:v>
                </c:pt>
                <c:pt idx="3257">
                  <c:v>50.033332819999998</c:v>
                </c:pt>
                <c:pt idx="3258">
                  <c:v>49.99199677</c:v>
                </c:pt>
                <c:pt idx="3259">
                  <c:v>49.99199677</c:v>
                </c:pt>
                <c:pt idx="3260">
                  <c:v>50.099998470000003</c:v>
                </c:pt>
                <c:pt idx="3261">
                  <c:v>49.91866684</c:v>
                </c:pt>
                <c:pt idx="3262">
                  <c:v>49.9640007</c:v>
                </c:pt>
                <c:pt idx="3263">
                  <c:v>49.961330410000002</c:v>
                </c:pt>
                <c:pt idx="3264">
                  <c:v>49.891998289999997</c:v>
                </c:pt>
                <c:pt idx="3265">
                  <c:v>49.891998289999997</c:v>
                </c:pt>
                <c:pt idx="3266">
                  <c:v>50.086666110000003</c:v>
                </c:pt>
                <c:pt idx="3267">
                  <c:v>49.920001980000002</c:v>
                </c:pt>
                <c:pt idx="3268">
                  <c:v>50.046665189999999</c:v>
                </c:pt>
                <c:pt idx="3269">
                  <c:v>50.046665189999999</c:v>
                </c:pt>
                <c:pt idx="3270">
                  <c:v>50.041332240000003</c:v>
                </c:pt>
                <c:pt idx="3271">
                  <c:v>50.041332240000003</c:v>
                </c:pt>
                <c:pt idx="3272">
                  <c:v>49.920001980000002</c:v>
                </c:pt>
                <c:pt idx="3273">
                  <c:v>49.877330780000001</c:v>
                </c:pt>
                <c:pt idx="3274">
                  <c:v>50.109333040000003</c:v>
                </c:pt>
                <c:pt idx="3275">
                  <c:v>50.109333040000003</c:v>
                </c:pt>
                <c:pt idx="3276">
                  <c:v>49.890666959999997</c:v>
                </c:pt>
                <c:pt idx="3277">
                  <c:v>50.102664949999998</c:v>
                </c:pt>
                <c:pt idx="3278">
                  <c:v>50.102664949999998</c:v>
                </c:pt>
                <c:pt idx="3279">
                  <c:v>50.045330049999997</c:v>
                </c:pt>
                <c:pt idx="3280">
                  <c:v>49.957332610000002</c:v>
                </c:pt>
                <c:pt idx="3281">
                  <c:v>49.957332610000002</c:v>
                </c:pt>
                <c:pt idx="3282">
                  <c:v>50.033332819999998</c:v>
                </c:pt>
                <c:pt idx="3283">
                  <c:v>50.088001249999998</c:v>
                </c:pt>
                <c:pt idx="3284">
                  <c:v>50.088001249999998</c:v>
                </c:pt>
                <c:pt idx="3285">
                  <c:v>49.972000119999997</c:v>
                </c:pt>
                <c:pt idx="3286">
                  <c:v>50.036003110000003</c:v>
                </c:pt>
                <c:pt idx="3287">
                  <c:v>49.921333310000001</c:v>
                </c:pt>
                <c:pt idx="3288">
                  <c:v>49.997333529999999</c:v>
                </c:pt>
                <c:pt idx="3289">
                  <c:v>50.082668300000002</c:v>
                </c:pt>
                <c:pt idx="3290">
                  <c:v>49.965332029999999</c:v>
                </c:pt>
                <c:pt idx="3291">
                  <c:v>49.965332029999999</c:v>
                </c:pt>
                <c:pt idx="3292">
                  <c:v>50.08133316</c:v>
                </c:pt>
                <c:pt idx="3293">
                  <c:v>49.812000269999999</c:v>
                </c:pt>
                <c:pt idx="3294">
                  <c:v>49.812000269999999</c:v>
                </c:pt>
                <c:pt idx="3295">
                  <c:v>50.102664949999998</c:v>
                </c:pt>
                <c:pt idx="3296">
                  <c:v>49.97733307</c:v>
                </c:pt>
                <c:pt idx="3297">
                  <c:v>49.97733307</c:v>
                </c:pt>
                <c:pt idx="3298">
                  <c:v>50.026668549999997</c:v>
                </c:pt>
                <c:pt idx="3299">
                  <c:v>49.939998629999998</c:v>
                </c:pt>
                <c:pt idx="3300">
                  <c:v>50.08000183</c:v>
                </c:pt>
                <c:pt idx="3301">
                  <c:v>50.08000183</c:v>
                </c:pt>
                <c:pt idx="3302">
                  <c:v>49.994667049999997</c:v>
                </c:pt>
                <c:pt idx="3303">
                  <c:v>50.048000340000002</c:v>
                </c:pt>
                <c:pt idx="3304">
                  <c:v>50.048000340000002</c:v>
                </c:pt>
                <c:pt idx="3305">
                  <c:v>50.102664949999998</c:v>
                </c:pt>
                <c:pt idx="3306">
                  <c:v>50.174667360000001</c:v>
                </c:pt>
                <c:pt idx="3307">
                  <c:v>50.174667360000001</c:v>
                </c:pt>
                <c:pt idx="3308">
                  <c:v>49.781333920000002</c:v>
                </c:pt>
                <c:pt idx="3309">
                  <c:v>50.082668300000002</c:v>
                </c:pt>
                <c:pt idx="3310">
                  <c:v>50.082668300000002</c:v>
                </c:pt>
                <c:pt idx="3311">
                  <c:v>49.949333189999997</c:v>
                </c:pt>
                <c:pt idx="3312">
                  <c:v>50.006664280000003</c:v>
                </c:pt>
                <c:pt idx="3313">
                  <c:v>50.11733246</c:v>
                </c:pt>
                <c:pt idx="3314">
                  <c:v>50.11733246</c:v>
                </c:pt>
                <c:pt idx="3315">
                  <c:v>50.063999180000003</c:v>
                </c:pt>
                <c:pt idx="3316">
                  <c:v>49.858669280000001</c:v>
                </c:pt>
                <c:pt idx="3317">
                  <c:v>49.858669280000001</c:v>
                </c:pt>
                <c:pt idx="3318">
                  <c:v>50.050666810000003</c:v>
                </c:pt>
                <c:pt idx="3319">
                  <c:v>49.94533157</c:v>
                </c:pt>
                <c:pt idx="3320">
                  <c:v>49.94533157</c:v>
                </c:pt>
                <c:pt idx="3321">
                  <c:v>49.898666380000002</c:v>
                </c:pt>
                <c:pt idx="3322">
                  <c:v>50.077331540000003</c:v>
                </c:pt>
                <c:pt idx="3323">
                  <c:v>50.077331540000003</c:v>
                </c:pt>
                <c:pt idx="3324">
                  <c:v>50.097335819999998</c:v>
                </c:pt>
                <c:pt idx="3325">
                  <c:v>49.950668329999999</c:v>
                </c:pt>
                <c:pt idx="3326">
                  <c:v>49.950668329999999</c:v>
                </c:pt>
                <c:pt idx="3327">
                  <c:v>49.981334689999997</c:v>
                </c:pt>
                <c:pt idx="3328">
                  <c:v>50.11733246</c:v>
                </c:pt>
                <c:pt idx="3329">
                  <c:v>49.975997919999998</c:v>
                </c:pt>
                <c:pt idx="3330">
                  <c:v>49.975997919999998</c:v>
                </c:pt>
                <c:pt idx="3331">
                  <c:v>50.145332340000003</c:v>
                </c:pt>
                <c:pt idx="3332">
                  <c:v>49.786666869999998</c:v>
                </c:pt>
                <c:pt idx="3333">
                  <c:v>50.038665770000001</c:v>
                </c:pt>
                <c:pt idx="3334">
                  <c:v>49.978668210000002</c:v>
                </c:pt>
                <c:pt idx="3335">
                  <c:v>49.953330989999998</c:v>
                </c:pt>
                <c:pt idx="3336">
                  <c:v>49.953330989999998</c:v>
                </c:pt>
                <c:pt idx="3337">
                  <c:v>50.10799789</c:v>
                </c:pt>
                <c:pt idx="3338">
                  <c:v>49.925334929999998</c:v>
                </c:pt>
                <c:pt idx="3339">
                  <c:v>49.925334929999998</c:v>
                </c:pt>
                <c:pt idx="3340">
                  <c:v>50.133331300000002</c:v>
                </c:pt>
                <c:pt idx="3341">
                  <c:v>50.099998470000003</c:v>
                </c:pt>
                <c:pt idx="3342">
                  <c:v>50.099998470000003</c:v>
                </c:pt>
                <c:pt idx="3343">
                  <c:v>49.929336550000002</c:v>
                </c:pt>
                <c:pt idx="3344">
                  <c:v>49.933334350000003</c:v>
                </c:pt>
                <c:pt idx="3345">
                  <c:v>49.933334350000003</c:v>
                </c:pt>
                <c:pt idx="3346">
                  <c:v>50.121334079999997</c:v>
                </c:pt>
                <c:pt idx="3347">
                  <c:v>49.861331939999999</c:v>
                </c:pt>
                <c:pt idx="3348">
                  <c:v>50.05866623</c:v>
                </c:pt>
                <c:pt idx="3349">
                  <c:v>50.05866623</c:v>
                </c:pt>
                <c:pt idx="3350">
                  <c:v>50.004001619999997</c:v>
                </c:pt>
                <c:pt idx="3351">
                  <c:v>50.004001619999997</c:v>
                </c:pt>
                <c:pt idx="3352">
                  <c:v>50.120002749999998</c:v>
                </c:pt>
                <c:pt idx="3353">
                  <c:v>49.926666259999998</c:v>
                </c:pt>
                <c:pt idx="3354">
                  <c:v>50.111999509999997</c:v>
                </c:pt>
                <c:pt idx="3355">
                  <c:v>50.111999509999997</c:v>
                </c:pt>
                <c:pt idx="3356">
                  <c:v>49.891998289999997</c:v>
                </c:pt>
                <c:pt idx="3357">
                  <c:v>50.020000459999999</c:v>
                </c:pt>
                <c:pt idx="3358">
                  <c:v>50.020000459999999</c:v>
                </c:pt>
                <c:pt idx="3359">
                  <c:v>49.942668910000002</c:v>
                </c:pt>
                <c:pt idx="3360">
                  <c:v>49.942668910000002</c:v>
                </c:pt>
                <c:pt idx="3361">
                  <c:v>50.142665860000001</c:v>
                </c:pt>
                <c:pt idx="3362">
                  <c:v>49.917331699999998</c:v>
                </c:pt>
                <c:pt idx="3363">
                  <c:v>50.08533096</c:v>
                </c:pt>
                <c:pt idx="3364">
                  <c:v>50.08533096</c:v>
                </c:pt>
                <c:pt idx="3365">
                  <c:v>49.889335629999998</c:v>
                </c:pt>
                <c:pt idx="3366">
                  <c:v>50.071998600000001</c:v>
                </c:pt>
                <c:pt idx="3367">
                  <c:v>49.97733307</c:v>
                </c:pt>
                <c:pt idx="3368">
                  <c:v>49.928001399999999</c:v>
                </c:pt>
                <c:pt idx="3369">
                  <c:v>50.074668879999997</c:v>
                </c:pt>
                <c:pt idx="3370">
                  <c:v>50.074668879999997</c:v>
                </c:pt>
                <c:pt idx="3371">
                  <c:v>49.937332150000003</c:v>
                </c:pt>
                <c:pt idx="3372">
                  <c:v>50.054664610000003</c:v>
                </c:pt>
                <c:pt idx="3373">
                  <c:v>49.923999790000003</c:v>
                </c:pt>
                <c:pt idx="3374">
                  <c:v>49.923999790000003</c:v>
                </c:pt>
                <c:pt idx="3375">
                  <c:v>50.023998259999999</c:v>
                </c:pt>
                <c:pt idx="3376">
                  <c:v>50.093334200000001</c:v>
                </c:pt>
                <c:pt idx="3377">
                  <c:v>50.065334319999998</c:v>
                </c:pt>
                <c:pt idx="3378">
                  <c:v>50.046665189999999</c:v>
                </c:pt>
                <c:pt idx="3379">
                  <c:v>50.046665189999999</c:v>
                </c:pt>
                <c:pt idx="3380">
                  <c:v>49.934665680000002</c:v>
                </c:pt>
                <c:pt idx="3381">
                  <c:v>49.926666259999998</c:v>
                </c:pt>
                <c:pt idx="3382">
                  <c:v>50.001331329999999</c:v>
                </c:pt>
                <c:pt idx="3383">
                  <c:v>50.001331329999999</c:v>
                </c:pt>
                <c:pt idx="3384">
                  <c:v>50.029335019999998</c:v>
                </c:pt>
                <c:pt idx="3385">
                  <c:v>50.029335019999998</c:v>
                </c:pt>
                <c:pt idx="3386">
                  <c:v>49.970664980000002</c:v>
                </c:pt>
                <c:pt idx="3387">
                  <c:v>50.050666810000003</c:v>
                </c:pt>
                <c:pt idx="3388">
                  <c:v>50.050666810000003</c:v>
                </c:pt>
                <c:pt idx="3389">
                  <c:v>49.94533157</c:v>
                </c:pt>
                <c:pt idx="3390">
                  <c:v>50.002666470000001</c:v>
                </c:pt>
                <c:pt idx="3391">
                  <c:v>49.978668210000002</c:v>
                </c:pt>
                <c:pt idx="3392">
                  <c:v>49.978668210000002</c:v>
                </c:pt>
                <c:pt idx="3393">
                  <c:v>50.078666689999999</c:v>
                </c:pt>
                <c:pt idx="3394">
                  <c:v>50.078666689999999</c:v>
                </c:pt>
                <c:pt idx="3395">
                  <c:v>49.909332280000001</c:v>
                </c:pt>
                <c:pt idx="3396">
                  <c:v>50.073333740000002</c:v>
                </c:pt>
                <c:pt idx="3397">
                  <c:v>49.949333189999997</c:v>
                </c:pt>
                <c:pt idx="3398">
                  <c:v>49.949333189999997</c:v>
                </c:pt>
                <c:pt idx="3399">
                  <c:v>50.089332579999997</c:v>
                </c:pt>
                <c:pt idx="3400">
                  <c:v>49.949333189999997</c:v>
                </c:pt>
                <c:pt idx="3401">
                  <c:v>50.03733063</c:v>
                </c:pt>
                <c:pt idx="3402">
                  <c:v>50.03733063</c:v>
                </c:pt>
                <c:pt idx="3403">
                  <c:v>49.869331359999997</c:v>
                </c:pt>
                <c:pt idx="3404">
                  <c:v>49.869331359999997</c:v>
                </c:pt>
                <c:pt idx="3405">
                  <c:v>50.09466553</c:v>
                </c:pt>
                <c:pt idx="3406">
                  <c:v>49.921333310000001</c:v>
                </c:pt>
                <c:pt idx="3407">
                  <c:v>50.061332700000001</c:v>
                </c:pt>
                <c:pt idx="3408">
                  <c:v>50.061332700000001</c:v>
                </c:pt>
                <c:pt idx="3409">
                  <c:v>50.042667389999998</c:v>
                </c:pt>
                <c:pt idx="3410">
                  <c:v>50.020000459999999</c:v>
                </c:pt>
                <c:pt idx="3411">
                  <c:v>50.010665889999999</c:v>
                </c:pt>
                <c:pt idx="3412">
                  <c:v>49.998668670000001</c:v>
                </c:pt>
                <c:pt idx="3413">
                  <c:v>50.08000183</c:v>
                </c:pt>
                <c:pt idx="3414">
                  <c:v>50.08000183</c:v>
                </c:pt>
                <c:pt idx="3415">
                  <c:v>49.917331699999998</c:v>
                </c:pt>
                <c:pt idx="3416">
                  <c:v>49.972000119999997</c:v>
                </c:pt>
                <c:pt idx="3417">
                  <c:v>49.972000119999997</c:v>
                </c:pt>
                <c:pt idx="3418">
                  <c:v>50.046665189999999</c:v>
                </c:pt>
                <c:pt idx="3419">
                  <c:v>50.11333466</c:v>
                </c:pt>
                <c:pt idx="3420">
                  <c:v>50.11333466</c:v>
                </c:pt>
                <c:pt idx="3421">
                  <c:v>49.890666959999997</c:v>
                </c:pt>
                <c:pt idx="3422">
                  <c:v>50.086666110000003</c:v>
                </c:pt>
                <c:pt idx="3423">
                  <c:v>50.086666110000003</c:v>
                </c:pt>
                <c:pt idx="3424">
                  <c:v>50.031997680000003</c:v>
                </c:pt>
                <c:pt idx="3425">
                  <c:v>49.942668910000002</c:v>
                </c:pt>
                <c:pt idx="3426">
                  <c:v>49.942668910000002</c:v>
                </c:pt>
                <c:pt idx="3427">
                  <c:v>49.952003480000002</c:v>
                </c:pt>
                <c:pt idx="3428">
                  <c:v>49.952003480000002</c:v>
                </c:pt>
                <c:pt idx="3429">
                  <c:v>50.033332819999998</c:v>
                </c:pt>
                <c:pt idx="3430">
                  <c:v>49.946666720000003</c:v>
                </c:pt>
                <c:pt idx="3431">
                  <c:v>50.04400253</c:v>
                </c:pt>
                <c:pt idx="3432">
                  <c:v>50.04400253</c:v>
                </c:pt>
                <c:pt idx="3433">
                  <c:v>50.013336180000003</c:v>
                </c:pt>
                <c:pt idx="3434">
                  <c:v>50.015998840000002</c:v>
                </c:pt>
                <c:pt idx="3435">
                  <c:v>50.015998840000002</c:v>
                </c:pt>
                <c:pt idx="3436">
                  <c:v>50.030666349999997</c:v>
                </c:pt>
                <c:pt idx="3437">
                  <c:v>50.030666349999997</c:v>
                </c:pt>
                <c:pt idx="3438">
                  <c:v>50.096000670000002</c:v>
                </c:pt>
                <c:pt idx="3439">
                  <c:v>49.858669280000001</c:v>
                </c:pt>
                <c:pt idx="3440">
                  <c:v>50.026668549999997</c:v>
                </c:pt>
                <c:pt idx="3441">
                  <c:v>50.026668549999997</c:v>
                </c:pt>
                <c:pt idx="3442">
                  <c:v>49.942668910000002</c:v>
                </c:pt>
                <c:pt idx="3443">
                  <c:v>49.99199677</c:v>
                </c:pt>
                <c:pt idx="3444">
                  <c:v>50.045330049999997</c:v>
                </c:pt>
                <c:pt idx="3445">
                  <c:v>49.97333527</c:v>
                </c:pt>
                <c:pt idx="3446">
                  <c:v>50.109333040000003</c:v>
                </c:pt>
                <c:pt idx="3447">
                  <c:v>50.109333040000003</c:v>
                </c:pt>
                <c:pt idx="3448">
                  <c:v>49.889335629999998</c:v>
                </c:pt>
                <c:pt idx="3449">
                  <c:v>50.147998809999997</c:v>
                </c:pt>
                <c:pt idx="3450">
                  <c:v>49.899997710000001</c:v>
                </c:pt>
                <c:pt idx="3451">
                  <c:v>49.899997710000001</c:v>
                </c:pt>
                <c:pt idx="3452">
                  <c:v>49.993331910000002</c:v>
                </c:pt>
                <c:pt idx="3453">
                  <c:v>50.097335819999998</c:v>
                </c:pt>
                <c:pt idx="3454">
                  <c:v>49.83866501</c:v>
                </c:pt>
                <c:pt idx="3455">
                  <c:v>49.83866501</c:v>
                </c:pt>
                <c:pt idx="3456">
                  <c:v>50.08533096</c:v>
                </c:pt>
                <c:pt idx="3457">
                  <c:v>49.983997340000002</c:v>
                </c:pt>
                <c:pt idx="3458">
                  <c:v>49.961330410000002</c:v>
                </c:pt>
                <c:pt idx="3459">
                  <c:v>49.961330410000002</c:v>
                </c:pt>
                <c:pt idx="3460">
                  <c:v>49.934665680000002</c:v>
                </c:pt>
                <c:pt idx="3461">
                  <c:v>50.0146637</c:v>
                </c:pt>
                <c:pt idx="3462">
                  <c:v>50.071998600000001</c:v>
                </c:pt>
                <c:pt idx="3463">
                  <c:v>49.938667299999999</c:v>
                </c:pt>
                <c:pt idx="3464">
                  <c:v>49.938667299999999</c:v>
                </c:pt>
                <c:pt idx="3465">
                  <c:v>50.073333740000002</c:v>
                </c:pt>
                <c:pt idx="3466">
                  <c:v>49.903999329999998</c:v>
                </c:pt>
                <c:pt idx="3467">
                  <c:v>50.027999880000003</c:v>
                </c:pt>
                <c:pt idx="3468">
                  <c:v>50.027999880000003</c:v>
                </c:pt>
                <c:pt idx="3469">
                  <c:v>50.002666470000001</c:v>
                </c:pt>
                <c:pt idx="3470">
                  <c:v>49.990669250000003</c:v>
                </c:pt>
                <c:pt idx="3471">
                  <c:v>50.04400253</c:v>
                </c:pt>
                <c:pt idx="3472">
                  <c:v>49.94133377</c:v>
                </c:pt>
                <c:pt idx="3473">
                  <c:v>50.101333619999998</c:v>
                </c:pt>
                <c:pt idx="3474">
                  <c:v>50.101333619999998</c:v>
                </c:pt>
                <c:pt idx="3475">
                  <c:v>49.841335299999997</c:v>
                </c:pt>
                <c:pt idx="3476">
                  <c:v>50.050666810000003</c:v>
                </c:pt>
                <c:pt idx="3477">
                  <c:v>49.944000240000001</c:v>
                </c:pt>
                <c:pt idx="3478">
                  <c:v>49.944000240000001</c:v>
                </c:pt>
                <c:pt idx="3479">
                  <c:v>50.0213356</c:v>
                </c:pt>
                <c:pt idx="3480">
                  <c:v>50.0213356</c:v>
                </c:pt>
                <c:pt idx="3481">
                  <c:v>49.994667049999997</c:v>
                </c:pt>
                <c:pt idx="3482">
                  <c:v>50.036003110000003</c:v>
                </c:pt>
                <c:pt idx="3483">
                  <c:v>49.934665680000002</c:v>
                </c:pt>
                <c:pt idx="3484">
                  <c:v>49.934665680000002</c:v>
                </c:pt>
                <c:pt idx="3485">
                  <c:v>50.050666810000003</c:v>
                </c:pt>
                <c:pt idx="3486">
                  <c:v>49.960002899999999</c:v>
                </c:pt>
                <c:pt idx="3487">
                  <c:v>49.960002899999999</c:v>
                </c:pt>
                <c:pt idx="3488">
                  <c:v>50.071998600000001</c:v>
                </c:pt>
                <c:pt idx="3489">
                  <c:v>49.873332980000001</c:v>
                </c:pt>
                <c:pt idx="3490">
                  <c:v>49.873332980000001</c:v>
                </c:pt>
                <c:pt idx="3491">
                  <c:v>50.053333279999997</c:v>
                </c:pt>
                <c:pt idx="3492">
                  <c:v>49.929336550000002</c:v>
                </c:pt>
                <c:pt idx="3493">
                  <c:v>49.929336550000002</c:v>
                </c:pt>
                <c:pt idx="3494">
                  <c:v>50.02266693</c:v>
                </c:pt>
                <c:pt idx="3495">
                  <c:v>50.102664949999998</c:v>
                </c:pt>
                <c:pt idx="3496">
                  <c:v>49.91866684</c:v>
                </c:pt>
                <c:pt idx="3497">
                  <c:v>50.158668519999999</c:v>
                </c:pt>
                <c:pt idx="3498">
                  <c:v>49.812000269999999</c:v>
                </c:pt>
                <c:pt idx="3499">
                  <c:v>50.038665770000001</c:v>
                </c:pt>
                <c:pt idx="3500">
                  <c:v>50.038665770000001</c:v>
                </c:pt>
                <c:pt idx="3501">
                  <c:v>50.030666349999997</c:v>
                </c:pt>
                <c:pt idx="3502">
                  <c:v>49.950668329999999</c:v>
                </c:pt>
                <c:pt idx="3503">
                  <c:v>49.950668329999999</c:v>
                </c:pt>
                <c:pt idx="3504">
                  <c:v>50.166667940000004</c:v>
                </c:pt>
                <c:pt idx="3505">
                  <c:v>50.04400253</c:v>
                </c:pt>
                <c:pt idx="3506">
                  <c:v>50.04400253</c:v>
                </c:pt>
                <c:pt idx="3507">
                  <c:v>49.946666720000003</c:v>
                </c:pt>
                <c:pt idx="3508">
                  <c:v>50.042667389999998</c:v>
                </c:pt>
                <c:pt idx="3509">
                  <c:v>50.042667389999998</c:v>
                </c:pt>
                <c:pt idx="3510">
                  <c:v>50.130664830000001</c:v>
                </c:pt>
                <c:pt idx="3511">
                  <c:v>49.819999690000003</c:v>
                </c:pt>
                <c:pt idx="3512">
                  <c:v>50.197334290000001</c:v>
                </c:pt>
                <c:pt idx="3513">
                  <c:v>50.197334290000001</c:v>
                </c:pt>
                <c:pt idx="3514">
                  <c:v>50.101333619999998</c:v>
                </c:pt>
                <c:pt idx="3515">
                  <c:v>50.101333619999998</c:v>
                </c:pt>
                <c:pt idx="3516">
                  <c:v>49.99199677</c:v>
                </c:pt>
                <c:pt idx="3517">
                  <c:v>49.987998959999999</c:v>
                </c:pt>
                <c:pt idx="3518">
                  <c:v>50.090667719999999</c:v>
                </c:pt>
                <c:pt idx="3519">
                  <c:v>50.090667719999999</c:v>
                </c:pt>
                <c:pt idx="3520">
                  <c:v>49.881332399999998</c:v>
                </c:pt>
                <c:pt idx="3521">
                  <c:v>50.078666689999999</c:v>
                </c:pt>
                <c:pt idx="3522">
                  <c:v>50.078666689999999</c:v>
                </c:pt>
                <c:pt idx="3523">
                  <c:v>50.017333979999997</c:v>
                </c:pt>
                <c:pt idx="3524">
                  <c:v>49.97333527</c:v>
                </c:pt>
                <c:pt idx="3525">
                  <c:v>49.97333527</c:v>
                </c:pt>
                <c:pt idx="3526">
                  <c:v>49.97333527</c:v>
                </c:pt>
                <c:pt idx="3527">
                  <c:v>50.124000549999998</c:v>
                </c:pt>
                <c:pt idx="3528">
                  <c:v>50.124000549999998</c:v>
                </c:pt>
                <c:pt idx="3529">
                  <c:v>49.891998289999997</c:v>
                </c:pt>
                <c:pt idx="3530">
                  <c:v>50.106666560000001</c:v>
                </c:pt>
                <c:pt idx="3531">
                  <c:v>49.944000240000001</c:v>
                </c:pt>
                <c:pt idx="3532">
                  <c:v>50.097335819999998</c:v>
                </c:pt>
                <c:pt idx="3533">
                  <c:v>49.966667180000002</c:v>
                </c:pt>
                <c:pt idx="3534">
                  <c:v>49.966667180000002</c:v>
                </c:pt>
                <c:pt idx="3535">
                  <c:v>49.894668580000001</c:v>
                </c:pt>
                <c:pt idx="3536">
                  <c:v>50.111999509999997</c:v>
                </c:pt>
                <c:pt idx="3537">
                  <c:v>50.111999509999997</c:v>
                </c:pt>
                <c:pt idx="3538">
                  <c:v>49.906665799999999</c:v>
                </c:pt>
                <c:pt idx="3539">
                  <c:v>50.053333279999997</c:v>
                </c:pt>
                <c:pt idx="3540">
                  <c:v>50.05866623</c:v>
                </c:pt>
                <c:pt idx="3541">
                  <c:v>49.95466614</c:v>
                </c:pt>
                <c:pt idx="3542">
                  <c:v>50.130664830000001</c:v>
                </c:pt>
                <c:pt idx="3543">
                  <c:v>50.130664830000001</c:v>
                </c:pt>
                <c:pt idx="3544">
                  <c:v>49.906665799999999</c:v>
                </c:pt>
                <c:pt idx="3545">
                  <c:v>50.126667019999999</c:v>
                </c:pt>
                <c:pt idx="3546">
                  <c:v>50.126667019999999</c:v>
                </c:pt>
                <c:pt idx="3547">
                  <c:v>49.83733368</c:v>
                </c:pt>
                <c:pt idx="3548">
                  <c:v>50.164001460000001</c:v>
                </c:pt>
                <c:pt idx="3549">
                  <c:v>49.818668369999997</c:v>
                </c:pt>
                <c:pt idx="3550">
                  <c:v>50.133331300000002</c:v>
                </c:pt>
                <c:pt idx="3551">
                  <c:v>49.969333650000003</c:v>
                </c:pt>
                <c:pt idx="3552">
                  <c:v>49.969333650000003</c:v>
                </c:pt>
                <c:pt idx="3553">
                  <c:v>49.997333529999999</c:v>
                </c:pt>
                <c:pt idx="3554">
                  <c:v>50.053333279999997</c:v>
                </c:pt>
                <c:pt idx="3555">
                  <c:v>50.053333279999997</c:v>
                </c:pt>
                <c:pt idx="3556">
                  <c:v>49.899997710000001</c:v>
                </c:pt>
                <c:pt idx="3557">
                  <c:v>49.739997860000003</c:v>
                </c:pt>
                <c:pt idx="3558">
                  <c:v>49.739997860000003</c:v>
                </c:pt>
                <c:pt idx="3559">
                  <c:v>50.11333466</c:v>
                </c:pt>
                <c:pt idx="3560">
                  <c:v>49.934665680000002</c:v>
                </c:pt>
                <c:pt idx="3561">
                  <c:v>49.934665680000002</c:v>
                </c:pt>
                <c:pt idx="3562">
                  <c:v>49.979999540000001</c:v>
                </c:pt>
                <c:pt idx="3563">
                  <c:v>50.111999509999997</c:v>
                </c:pt>
                <c:pt idx="3564">
                  <c:v>50.111999509999997</c:v>
                </c:pt>
                <c:pt idx="3565">
                  <c:v>49.926666259999998</c:v>
                </c:pt>
                <c:pt idx="3566">
                  <c:v>49.883998869999999</c:v>
                </c:pt>
                <c:pt idx="3567">
                  <c:v>49.883998869999999</c:v>
                </c:pt>
                <c:pt idx="3568">
                  <c:v>50.121334079999997</c:v>
                </c:pt>
                <c:pt idx="3569">
                  <c:v>50.040000919999997</c:v>
                </c:pt>
                <c:pt idx="3570">
                  <c:v>50.040000919999997</c:v>
                </c:pt>
                <c:pt idx="3571">
                  <c:v>49.961330410000002</c:v>
                </c:pt>
                <c:pt idx="3572">
                  <c:v>50.115997309999997</c:v>
                </c:pt>
                <c:pt idx="3573">
                  <c:v>49.883998869999999</c:v>
                </c:pt>
                <c:pt idx="3574">
                  <c:v>49.883998869999999</c:v>
                </c:pt>
                <c:pt idx="3575">
                  <c:v>49.997333529999999</c:v>
                </c:pt>
                <c:pt idx="3576">
                  <c:v>49.997333529999999</c:v>
                </c:pt>
                <c:pt idx="3577">
                  <c:v>49.960002899999999</c:v>
                </c:pt>
                <c:pt idx="3578">
                  <c:v>50.111999509999997</c:v>
                </c:pt>
                <c:pt idx="3579">
                  <c:v>49.877330780000001</c:v>
                </c:pt>
                <c:pt idx="3580">
                  <c:v>49.877330780000001</c:v>
                </c:pt>
                <c:pt idx="3581">
                  <c:v>50.17200089</c:v>
                </c:pt>
                <c:pt idx="3582">
                  <c:v>49.805335999999997</c:v>
                </c:pt>
                <c:pt idx="3583">
                  <c:v>50.036003110000003</c:v>
                </c:pt>
                <c:pt idx="3584">
                  <c:v>49.983997340000002</c:v>
                </c:pt>
                <c:pt idx="3585">
                  <c:v>49.934665680000002</c:v>
                </c:pt>
                <c:pt idx="3586">
                  <c:v>49.934665680000002</c:v>
                </c:pt>
                <c:pt idx="3587">
                  <c:v>50.121334079999997</c:v>
                </c:pt>
                <c:pt idx="3588">
                  <c:v>49.877330780000001</c:v>
                </c:pt>
                <c:pt idx="3589">
                  <c:v>49.877330780000001</c:v>
                </c:pt>
                <c:pt idx="3590">
                  <c:v>50.078666689999999</c:v>
                </c:pt>
                <c:pt idx="3591">
                  <c:v>49.914665220000003</c:v>
                </c:pt>
                <c:pt idx="3592">
                  <c:v>50.012001040000001</c:v>
                </c:pt>
                <c:pt idx="3593">
                  <c:v>50.055999759999999</c:v>
                </c:pt>
                <c:pt idx="3594">
                  <c:v>49.960002899999999</c:v>
                </c:pt>
                <c:pt idx="3595">
                  <c:v>49.960002899999999</c:v>
                </c:pt>
                <c:pt idx="3596">
                  <c:v>50.08000183</c:v>
                </c:pt>
                <c:pt idx="3597">
                  <c:v>49.862667080000001</c:v>
                </c:pt>
                <c:pt idx="3598">
                  <c:v>49.862667080000001</c:v>
                </c:pt>
                <c:pt idx="3599">
                  <c:v>50.102664949999998</c:v>
                </c:pt>
                <c:pt idx="3600">
                  <c:v>49.852001190000003</c:v>
                </c:pt>
                <c:pt idx="3601">
                  <c:v>50.017333979999997</c:v>
                </c:pt>
                <c:pt idx="3602">
                  <c:v>49.893333439999999</c:v>
                </c:pt>
                <c:pt idx="3603">
                  <c:v>50.001331329999999</c:v>
                </c:pt>
                <c:pt idx="3604">
                  <c:v>50.001331329999999</c:v>
                </c:pt>
                <c:pt idx="3605">
                  <c:v>50.169330600000002</c:v>
                </c:pt>
                <c:pt idx="3606">
                  <c:v>49.862667080000001</c:v>
                </c:pt>
                <c:pt idx="3607">
                  <c:v>50.17200089</c:v>
                </c:pt>
                <c:pt idx="3608">
                  <c:v>50.17200089</c:v>
                </c:pt>
                <c:pt idx="3609">
                  <c:v>50.10400009</c:v>
                </c:pt>
                <c:pt idx="3610">
                  <c:v>50.10400009</c:v>
                </c:pt>
                <c:pt idx="3611">
                  <c:v>50.027999880000003</c:v>
                </c:pt>
                <c:pt idx="3612">
                  <c:v>50.020000459999999</c:v>
                </c:pt>
                <c:pt idx="3613">
                  <c:v>50.052001949999998</c:v>
                </c:pt>
                <c:pt idx="3614">
                  <c:v>50.052001949999998</c:v>
                </c:pt>
                <c:pt idx="3615">
                  <c:v>49.877330780000001</c:v>
                </c:pt>
                <c:pt idx="3616">
                  <c:v>50.050666810000003</c:v>
                </c:pt>
                <c:pt idx="3617">
                  <c:v>50.050666810000003</c:v>
                </c:pt>
                <c:pt idx="3618">
                  <c:v>49.917331699999998</c:v>
                </c:pt>
                <c:pt idx="3619">
                  <c:v>50.083999630000001</c:v>
                </c:pt>
                <c:pt idx="3620">
                  <c:v>50.083999630000001</c:v>
                </c:pt>
                <c:pt idx="3621">
                  <c:v>49.946666720000003</c:v>
                </c:pt>
                <c:pt idx="3622">
                  <c:v>50.142665860000001</c:v>
                </c:pt>
                <c:pt idx="3623">
                  <c:v>50.142665860000001</c:v>
                </c:pt>
                <c:pt idx="3624">
                  <c:v>49.90533447</c:v>
                </c:pt>
                <c:pt idx="3625">
                  <c:v>50.013336180000003</c:v>
                </c:pt>
                <c:pt idx="3626">
                  <c:v>50.115997309999997</c:v>
                </c:pt>
                <c:pt idx="3627">
                  <c:v>49.972000119999997</c:v>
                </c:pt>
                <c:pt idx="3628">
                  <c:v>50.099998470000003</c:v>
                </c:pt>
                <c:pt idx="3629">
                  <c:v>50.099998470000003</c:v>
                </c:pt>
                <c:pt idx="3630">
                  <c:v>49.845333099999998</c:v>
                </c:pt>
                <c:pt idx="3631">
                  <c:v>50.137336730000001</c:v>
                </c:pt>
                <c:pt idx="3632">
                  <c:v>49.893333439999999</c:v>
                </c:pt>
                <c:pt idx="3633">
                  <c:v>49.893333439999999</c:v>
                </c:pt>
                <c:pt idx="3634">
                  <c:v>50.049331670000001</c:v>
                </c:pt>
                <c:pt idx="3635">
                  <c:v>50.045330049999997</c:v>
                </c:pt>
                <c:pt idx="3636">
                  <c:v>49.994667049999997</c:v>
                </c:pt>
                <c:pt idx="3637">
                  <c:v>50.04400253</c:v>
                </c:pt>
                <c:pt idx="3638">
                  <c:v>49.989334110000001</c:v>
                </c:pt>
                <c:pt idx="3639">
                  <c:v>49.989334110000001</c:v>
                </c:pt>
                <c:pt idx="3640">
                  <c:v>50.090667719999999</c:v>
                </c:pt>
                <c:pt idx="3641">
                  <c:v>49.878665920000003</c:v>
                </c:pt>
                <c:pt idx="3642">
                  <c:v>49.878665920000003</c:v>
                </c:pt>
                <c:pt idx="3643">
                  <c:v>49.9679985</c:v>
                </c:pt>
                <c:pt idx="3644">
                  <c:v>49.994667049999997</c:v>
                </c:pt>
                <c:pt idx="3645">
                  <c:v>49.994667049999997</c:v>
                </c:pt>
                <c:pt idx="3646">
                  <c:v>50.115997309999997</c:v>
                </c:pt>
                <c:pt idx="3647">
                  <c:v>49.981334689999997</c:v>
                </c:pt>
                <c:pt idx="3648">
                  <c:v>49.972000119999997</c:v>
                </c:pt>
                <c:pt idx="3649">
                  <c:v>49.972000119999997</c:v>
                </c:pt>
                <c:pt idx="3650">
                  <c:v>49.928001399999999</c:v>
                </c:pt>
                <c:pt idx="3651">
                  <c:v>50.02266693</c:v>
                </c:pt>
                <c:pt idx="3652">
                  <c:v>50.02266693</c:v>
                </c:pt>
                <c:pt idx="3653">
                  <c:v>50.048000340000002</c:v>
                </c:pt>
                <c:pt idx="3654">
                  <c:v>49.910667420000003</c:v>
                </c:pt>
                <c:pt idx="3655">
                  <c:v>50.046665189999999</c:v>
                </c:pt>
                <c:pt idx="3656">
                  <c:v>49.902667999999998</c:v>
                </c:pt>
                <c:pt idx="3657">
                  <c:v>49.998668670000001</c:v>
                </c:pt>
                <c:pt idx="3658">
                  <c:v>49.998668670000001</c:v>
                </c:pt>
                <c:pt idx="3659">
                  <c:v>50.040000919999997</c:v>
                </c:pt>
                <c:pt idx="3660">
                  <c:v>49.978668210000002</c:v>
                </c:pt>
                <c:pt idx="3661">
                  <c:v>50.009334559999999</c:v>
                </c:pt>
                <c:pt idx="3662">
                  <c:v>50.009334559999999</c:v>
                </c:pt>
                <c:pt idx="3663">
                  <c:v>49.950668329999999</c:v>
                </c:pt>
                <c:pt idx="3664">
                  <c:v>50.118667600000002</c:v>
                </c:pt>
                <c:pt idx="3665">
                  <c:v>49.83733368</c:v>
                </c:pt>
                <c:pt idx="3666">
                  <c:v>50.054664610000003</c:v>
                </c:pt>
                <c:pt idx="3667">
                  <c:v>49.970664980000002</c:v>
                </c:pt>
                <c:pt idx="3668">
                  <c:v>49.970664980000002</c:v>
                </c:pt>
                <c:pt idx="3669">
                  <c:v>50.033332819999998</c:v>
                </c:pt>
                <c:pt idx="3670">
                  <c:v>50.054664610000003</c:v>
                </c:pt>
                <c:pt idx="3671">
                  <c:v>50.054664610000003</c:v>
                </c:pt>
                <c:pt idx="3672">
                  <c:v>50.009334559999999</c:v>
                </c:pt>
                <c:pt idx="3673">
                  <c:v>49.885334010000001</c:v>
                </c:pt>
                <c:pt idx="3674">
                  <c:v>49.885334010000001</c:v>
                </c:pt>
                <c:pt idx="3675">
                  <c:v>50.057334900000001</c:v>
                </c:pt>
                <c:pt idx="3676">
                  <c:v>49.981334689999997</c:v>
                </c:pt>
                <c:pt idx="3677">
                  <c:v>49.981334689999997</c:v>
                </c:pt>
                <c:pt idx="3678">
                  <c:v>49.881332399999998</c:v>
                </c:pt>
                <c:pt idx="3679">
                  <c:v>50.157333370000003</c:v>
                </c:pt>
                <c:pt idx="3680">
                  <c:v>49.89599991</c:v>
                </c:pt>
                <c:pt idx="3681">
                  <c:v>49.89599991</c:v>
                </c:pt>
                <c:pt idx="3682">
                  <c:v>49.979999540000001</c:v>
                </c:pt>
                <c:pt idx="3683">
                  <c:v>49.979999540000001</c:v>
                </c:pt>
                <c:pt idx="3684">
                  <c:v>50.0146637</c:v>
                </c:pt>
                <c:pt idx="3685">
                  <c:v>50.065334319999998</c:v>
                </c:pt>
                <c:pt idx="3686">
                  <c:v>49.890666959999997</c:v>
                </c:pt>
                <c:pt idx="3687">
                  <c:v>49.890666959999997</c:v>
                </c:pt>
                <c:pt idx="3688">
                  <c:v>50.114665989999999</c:v>
                </c:pt>
                <c:pt idx="3689">
                  <c:v>49.794666290000002</c:v>
                </c:pt>
                <c:pt idx="3690">
                  <c:v>49.794666290000002</c:v>
                </c:pt>
                <c:pt idx="3691">
                  <c:v>49.933334350000003</c:v>
                </c:pt>
                <c:pt idx="3692">
                  <c:v>49.974666599999999</c:v>
                </c:pt>
                <c:pt idx="3693">
                  <c:v>49.974666599999999</c:v>
                </c:pt>
                <c:pt idx="3694">
                  <c:v>50.05866623</c:v>
                </c:pt>
                <c:pt idx="3695">
                  <c:v>49.944000240000001</c:v>
                </c:pt>
                <c:pt idx="3696">
                  <c:v>49.944000240000001</c:v>
                </c:pt>
                <c:pt idx="3697">
                  <c:v>50.038665770000001</c:v>
                </c:pt>
                <c:pt idx="3698">
                  <c:v>50.038665770000001</c:v>
                </c:pt>
                <c:pt idx="3699">
                  <c:v>49.982669829999999</c:v>
                </c:pt>
                <c:pt idx="3700">
                  <c:v>49.907997129999998</c:v>
                </c:pt>
                <c:pt idx="3701">
                  <c:v>49.907997129999998</c:v>
                </c:pt>
                <c:pt idx="3702">
                  <c:v>50.009334559999999</c:v>
                </c:pt>
                <c:pt idx="3703">
                  <c:v>49.972000119999997</c:v>
                </c:pt>
                <c:pt idx="3704">
                  <c:v>49.972000119999997</c:v>
                </c:pt>
                <c:pt idx="3705">
                  <c:v>50.005332950000003</c:v>
                </c:pt>
                <c:pt idx="3706">
                  <c:v>49.998668670000001</c:v>
                </c:pt>
                <c:pt idx="3707">
                  <c:v>49.994667049999997</c:v>
                </c:pt>
                <c:pt idx="3708">
                  <c:v>50.036003110000003</c:v>
                </c:pt>
                <c:pt idx="3709">
                  <c:v>49.970664980000002</c:v>
                </c:pt>
                <c:pt idx="3710">
                  <c:v>49.970664980000002</c:v>
                </c:pt>
                <c:pt idx="3711">
                  <c:v>50.006664280000003</c:v>
                </c:pt>
                <c:pt idx="3712">
                  <c:v>50.012001040000001</c:v>
                </c:pt>
                <c:pt idx="3713">
                  <c:v>49.899997710000001</c:v>
                </c:pt>
                <c:pt idx="3714">
                  <c:v>49.899997710000001</c:v>
                </c:pt>
                <c:pt idx="3715">
                  <c:v>50.105335240000002</c:v>
                </c:pt>
                <c:pt idx="3716">
                  <c:v>49.847999569999999</c:v>
                </c:pt>
                <c:pt idx="3717">
                  <c:v>50.105335240000002</c:v>
                </c:pt>
                <c:pt idx="3718">
                  <c:v>49.969333650000003</c:v>
                </c:pt>
                <c:pt idx="3719">
                  <c:v>50.029335019999998</c:v>
                </c:pt>
                <c:pt idx="3720">
                  <c:v>50.029335019999998</c:v>
                </c:pt>
                <c:pt idx="3721">
                  <c:v>49.985332489999998</c:v>
                </c:pt>
                <c:pt idx="3722">
                  <c:v>49.913333889999997</c:v>
                </c:pt>
                <c:pt idx="3723">
                  <c:v>49.913333889999997</c:v>
                </c:pt>
                <c:pt idx="3724">
                  <c:v>50.131999970000003</c:v>
                </c:pt>
                <c:pt idx="3725">
                  <c:v>50.057334900000001</c:v>
                </c:pt>
                <c:pt idx="3726">
                  <c:v>50.057334900000001</c:v>
                </c:pt>
                <c:pt idx="3727">
                  <c:v>50.101333619999998</c:v>
                </c:pt>
                <c:pt idx="3728">
                  <c:v>49.994667049999997</c:v>
                </c:pt>
                <c:pt idx="3729">
                  <c:v>49.994667049999997</c:v>
                </c:pt>
                <c:pt idx="3730">
                  <c:v>50.11333466</c:v>
                </c:pt>
                <c:pt idx="3731">
                  <c:v>49.880001069999999</c:v>
                </c:pt>
                <c:pt idx="3732">
                  <c:v>50.048000340000002</c:v>
                </c:pt>
                <c:pt idx="3733">
                  <c:v>50.048000340000002</c:v>
                </c:pt>
                <c:pt idx="3734">
                  <c:v>49.989334110000001</c:v>
                </c:pt>
                <c:pt idx="3735">
                  <c:v>50.073333740000002</c:v>
                </c:pt>
                <c:pt idx="3736">
                  <c:v>50.073333740000002</c:v>
                </c:pt>
                <c:pt idx="3737">
                  <c:v>49.814666750000001</c:v>
                </c:pt>
                <c:pt idx="3738">
                  <c:v>50.141334530000002</c:v>
                </c:pt>
                <c:pt idx="3739">
                  <c:v>50.141334530000002</c:v>
                </c:pt>
                <c:pt idx="3740">
                  <c:v>49.823997499999997</c:v>
                </c:pt>
                <c:pt idx="3741">
                  <c:v>50.131999970000003</c:v>
                </c:pt>
                <c:pt idx="3742">
                  <c:v>49.983997340000002</c:v>
                </c:pt>
                <c:pt idx="3743">
                  <c:v>49.983997340000002</c:v>
                </c:pt>
                <c:pt idx="3744">
                  <c:v>50.030666349999997</c:v>
                </c:pt>
                <c:pt idx="3745">
                  <c:v>50.030666349999997</c:v>
                </c:pt>
                <c:pt idx="3746">
                  <c:v>49.931999210000001</c:v>
                </c:pt>
                <c:pt idx="3747">
                  <c:v>50.089332579999997</c:v>
                </c:pt>
                <c:pt idx="3748">
                  <c:v>49.773334499999997</c:v>
                </c:pt>
                <c:pt idx="3749">
                  <c:v>49.773334499999997</c:v>
                </c:pt>
                <c:pt idx="3750">
                  <c:v>50.002666470000001</c:v>
                </c:pt>
                <c:pt idx="3751">
                  <c:v>50.063999180000003</c:v>
                </c:pt>
                <c:pt idx="3752">
                  <c:v>49.987998959999999</c:v>
                </c:pt>
                <c:pt idx="3753">
                  <c:v>50.090667719999999</c:v>
                </c:pt>
                <c:pt idx="3754">
                  <c:v>50.090667719999999</c:v>
                </c:pt>
                <c:pt idx="3755">
                  <c:v>49.933334350000003</c:v>
                </c:pt>
                <c:pt idx="3756">
                  <c:v>50.052001949999998</c:v>
                </c:pt>
                <c:pt idx="3757">
                  <c:v>49.842666629999997</c:v>
                </c:pt>
                <c:pt idx="3758">
                  <c:v>49.842666629999997</c:v>
                </c:pt>
                <c:pt idx="3759">
                  <c:v>50.045330049999997</c:v>
                </c:pt>
                <c:pt idx="3760">
                  <c:v>50.070667270000001</c:v>
                </c:pt>
                <c:pt idx="3761">
                  <c:v>49.817333220000002</c:v>
                </c:pt>
                <c:pt idx="3762">
                  <c:v>50.101333619999998</c:v>
                </c:pt>
                <c:pt idx="3763">
                  <c:v>49.855998990000003</c:v>
                </c:pt>
                <c:pt idx="3764">
                  <c:v>49.855998990000003</c:v>
                </c:pt>
                <c:pt idx="3765">
                  <c:v>50.078666689999999</c:v>
                </c:pt>
                <c:pt idx="3766">
                  <c:v>50.007999419999997</c:v>
                </c:pt>
                <c:pt idx="3767">
                  <c:v>49.983997340000002</c:v>
                </c:pt>
                <c:pt idx="3768">
                  <c:v>49.983997340000002</c:v>
                </c:pt>
                <c:pt idx="3769">
                  <c:v>49.957332610000002</c:v>
                </c:pt>
                <c:pt idx="3770">
                  <c:v>49.957332610000002</c:v>
                </c:pt>
                <c:pt idx="3771">
                  <c:v>50.083999630000001</c:v>
                </c:pt>
                <c:pt idx="3772">
                  <c:v>49.921333310000001</c:v>
                </c:pt>
                <c:pt idx="3773">
                  <c:v>50.005332950000003</c:v>
                </c:pt>
                <c:pt idx="3774">
                  <c:v>50.005332950000003</c:v>
                </c:pt>
                <c:pt idx="3775">
                  <c:v>50.133331300000002</c:v>
                </c:pt>
                <c:pt idx="3776">
                  <c:v>49.933334350000003</c:v>
                </c:pt>
                <c:pt idx="3777">
                  <c:v>49.933334350000003</c:v>
                </c:pt>
                <c:pt idx="3778">
                  <c:v>49.989334110000001</c:v>
                </c:pt>
                <c:pt idx="3779">
                  <c:v>49.958667759999997</c:v>
                </c:pt>
                <c:pt idx="3780">
                  <c:v>49.958667759999997</c:v>
                </c:pt>
                <c:pt idx="3781">
                  <c:v>49.936000819999997</c:v>
                </c:pt>
                <c:pt idx="3782">
                  <c:v>49.962665559999998</c:v>
                </c:pt>
                <c:pt idx="3783">
                  <c:v>49.962665559999998</c:v>
                </c:pt>
                <c:pt idx="3784">
                  <c:v>50.097335819999998</c:v>
                </c:pt>
                <c:pt idx="3785">
                  <c:v>49.890666959999997</c:v>
                </c:pt>
                <c:pt idx="3786">
                  <c:v>50.121334079999997</c:v>
                </c:pt>
                <c:pt idx="3787">
                  <c:v>49.930664059999998</c:v>
                </c:pt>
                <c:pt idx="3788">
                  <c:v>50.075996400000001</c:v>
                </c:pt>
                <c:pt idx="3789">
                  <c:v>50.075996400000001</c:v>
                </c:pt>
                <c:pt idx="3790">
                  <c:v>50.065334319999998</c:v>
                </c:pt>
                <c:pt idx="3791">
                  <c:v>49.94133377</c:v>
                </c:pt>
                <c:pt idx="3792">
                  <c:v>50.054664610000003</c:v>
                </c:pt>
                <c:pt idx="3793">
                  <c:v>50.054664610000003</c:v>
                </c:pt>
                <c:pt idx="3794">
                  <c:v>49.906665799999999</c:v>
                </c:pt>
                <c:pt idx="3795">
                  <c:v>50.093334200000001</c:v>
                </c:pt>
                <c:pt idx="3796">
                  <c:v>49.891998289999997</c:v>
                </c:pt>
                <c:pt idx="3797">
                  <c:v>50.015998840000002</c:v>
                </c:pt>
                <c:pt idx="3798">
                  <c:v>49.957332610000002</c:v>
                </c:pt>
                <c:pt idx="3799">
                  <c:v>49.957332610000002</c:v>
                </c:pt>
                <c:pt idx="3800">
                  <c:v>49.983997340000002</c:v>
                </c:pt>
                <c:pt idx="3801">
                  <c:v>50.026668549999997</c:v>
                </c:pt>
                <c:pt idx="3802">
                  <c:v>50.026668549999997</c:v>
                </c:pt>
                <c:pt idx="3803">
                  <c:v>49.983997340000002</c:v>
                </c:pt>
                <c:pt idx="3804">
                  <c:v>49.939998629999998</c:v>
                </c:pt>
                <c:pt idx="3805">
                  <c:v>49.939998629999998</c:v>
                </c:pt>
                <c:pt idx="3806">
                  <c:v>50.020000459999999</c:v>
                </c:pt>
                <c:pt idx="3807">
                  <c:v>50.052001949999998</c:v>
                </c:pt>
                <c:pt idx="3808">
                  <c:v>50.052001949999998</c:v>
                </c:pt>
                <c:pt idx="3809">
                  <c:v>49.946666720000003</c:v>
                </c:pt>
                <c:pt idx="3810">
                  <c:v>50.08133316</c:v>
                </c:pt>
                <c:pt idx="3811">
                  <c:v>49.907997129999998</c:v>
                </c:pt>
                <c:pt idx="3812">
                  <c:v>49.907997129999998</c:v>
                </c:pt>
                <c:pt idx="3813">
                  <c:v>49.903999329999998</c:v>
                </c:pt>
                <c:pt idx="3814">
                  <c:v>49.903999329999998</c:v>
                </c:pt>
                <c:pt idx="3815">
                  <c:v>50.10799789</c:v>
                </c:pt>
                <c:pt idx="3816">
                  <c:v>50.126667019999999</c:v>
                </c:pt>
                <c:pt idx="3817">
                  <c:v>49.983997340000002</c:v>
                </c:pt>
                <c:pt idx="3818">
                  <c:v>49.983997340000002</c:v>
                </c:pt>
                <c:pt idx="3819">
                  <c:v>50.142665860000001</c:v>
                </c:pt>
                <c:pt idx="3820">
                  <c:v>49.819999690000003</c:v>
                </c:pt>
                <c:pt idx="3821">
                  <c:v>50.062667849999997</c:v>
                </c:pt>
                <c:pt idx="3822">
                  <c:v>50.062667849999997</c:v>
                </c:pt>
                <c:pt idx="3823">
                  <c:v>50.038665770000001</c:v>
                </c:pt>
                <c:pt idx="3824">
                  <c:v>50.038665770000001</c:v>
                </c:pt>
                <c:pt idx="3825">
                  <c:v>50.088001249999998</c:v>
                </c:pt>
                <c:pt idx="3826">
                  <c:v>49.961330410000002</c:v>
                </c:pt>
                <c:pt idx="3827">
                  <c:v>50.0146637</c:v>
                </c:pt>
                <c:pt idx="3828">
                  <c:v>50.0146637</c:v>
                </c:pt>
                <c:pt idx="3829">
                  <c:v>49.889335629999998</c:v>
                </c:pt>
                <c:pt idx="3830">
                  <c:v>50.075996400000001</c:v>
                </c:pt>
                <c:pt idx="3831">
                  <c:v>50.075996400000001</c:v>
                </c:pt>
                <c:pt idx="3832">
                  <c:v>49.90533447</c:v>
                </c:pt>
                <c:pt idx="3833">
                  <c:v>50.209331509999998</c:v>
                </c:pt>
                <c:pt idx="3834">
                  <c:v>50.209331509999998</c:v>
                </c:pt>
                <c:pt idx="3835">
                  <c:v>49.849334720000002</c:v>
                </c:pt>
                <c:pt idx="3836">
                  <c:v>50.150669100000002</c:v>
                </c:pt>
                <c:pt idx="3837">
                  <c:v>50.150669100000002</c:v>
                </c:pt>
                <c:pt idx="3838">
                  <c:v>49.949333189999997</c:v>
                </c:pt>
                <c:pt idx="3839">
                  <c:v>50.040000919999997</c:v>
                </c:pt>
                <c:pt idx="3840">
                  <c:v>50.08533096</c:v>
                </c:pt>
                <c:pt idx="3841">
                  <c:v>49.910667420000003</c:v>
                </c:pt>
                <c:pt idx="3842">
                  <c:v>50.11733246</c:v>
                </c:pt>
                <c:pt idx="3843">
                  <c:v>50.11733246</c:v>
                </c:pt>
                <c:pt idx="3844">
                  <c:v>49.763999939999998</c:v>
                </c:pt>
                <c:pt idx="3845">
                  <c:v>49.961330410000002</c:v>
                </c:pt>
                <c:pt idx="3846">
                  <c:v>50.030666349999997</c:v>
                </c:pt>
                <c:pt idx="3847">
                  <c:v>50.030666349999997</c:v>
                </c:pt>
                <c:pt idx="3848">
                  <c:v>50.007999419999997</c:v>
                </c:pt>
                <c:pt idx="3849">
                  <c:v>49.912002559999998</c:v>
                </c:pt>
                <c:pt idx="3850">
                  <c:v>49.912002559999998</c:v>
                </c:pt>
                <c:pt idx="3851">
                  <c:v>50.020000459999999</c:v>
                </c:pt>
                <c:pt idx="3852">
                  <c:v>49.958667759999997</c:v>
                </c:pt>
                <c:pt idx="3853">
                  <c:v>49.958667759999997</c:v>
                </c:pt>
                <c:pt idx="3854">
                  <c:v>49.986667629999999</c:v>
                </c:pt>
                <c:pt idx="3855">
                  <c:v>50.114665989999999</c:v>
                </c:pt>
                <c:pt idx="3856">
                  <c:v>49.826667790000002</c:v>
                </c:pt>
                <c:pt idx="3857">
                  <c:v>50.17200089</c:v>
                </c:pt>
                <c:pt idx="3858">
                  <c:v>49.853332520000002</c:v>
                </c:pt>
                <c:pt idx="3859">
                  <c:v>49.853332520000002</c:v>
                </c:pt>
                <c:pt idx="3860">
                  <c:v>50.109333040000003</c:v>
                </c:pt>
                <c:pt idx="3861">
                  <c:v>50.04400253</c:v>
                </c:pt>
                <c:pt idx="3862">
                  <c:v>49.966667180000002</c:v>
                </c:pt>
                <c:pt idx="3863">
                  <c:v>49.966667180000002</c:v>
                </c:pt>
                <c:pt idx="3864">
                  <c:v>50.015998840000002</c:v>
                </c:pt>
                <c:pt idx="3865">
                  <c:v>49.970664980000002</c:v>
                </c:pt>
                <c:pt idx="3866">
                  <c:v>50.096000670000002</c:v>
                </c:pt>
                <c:pt idx="3867">
                  <c:v>49.893333439999999</c:v>
                </c:pt>
                <c:pt idx="3868">
                  <c:v>50.005332950000003</c:v>
                </c:pt>
                <c:pt idx="3869">
                  <c:v>50.005332950000003</c:v>
                </c:pt>
                <c:pt idx="3870">
                  <c:v>50.120002749999998</c:v>
                </c:pt>
                <c:pt idx="3871">
                  <c:v>49.936000819999997</c:v>
                </c:pt>
                <c:pt idx="3872">
                  <c:v>49.936000819999997</c:v>
                </c:pt>
                <c:pt idx="3873">
                  <c:v>50.091999049999998</c:v>
                </c:pt>
                <c:pt idx="3874">
                  <c:v>50.001331329999999</c:v>
                </c:pt>
                <c:pt idx="3875">
                  <c:v>49.993331910000002</c:v>
                </c:pt>
                <c:pt idx="3876">
                  <c:v>49.949333189999997</c:v>
                </c:pt>
                <c:pt idx="3877">
                  <c:v>49.961330410000002</c:v>
                </c:pt>
                <c:pt idx="3878">
                  <c:v>49.961330410000002</c:v>
                </c:pt>
                <c:pt idx="3879">
                  <c:v>50.077331540000003</c:v>
                </c:pt>
                <c:pt idx="3880">
                  <c:v>49.872001650000001</c:v>
                </c:pt>
                <c:pt idx="3881">
                  <c:v>50.075996400000001</c:v>
                </c:pt>
                <c:pt idx="3882">
                  <c:v>50.075996400000001</c:v>
                </c:pt>
                <c:pt idx="3883">
                  <c:v>49.913333889999997</c:v>
                </c:pt>
                <c:pt idx="3884">
                  <c:v>50.063999180000003</c:v>
                </c:pt>
                <c:pt idx="3885">
                  <c:v>50.033332819999998</c:v>
                </c:pt>
                <c:pt idx="3886">
                  <c:v>49.99199677</c:v>
                </c:pt>
                <c:pt idx="3887">
                  <c:v>49.97333527</c:v>
                </c:pt>
                <c:pt idx="3888">
                  <c:v>49.97333527</c:v>
                </c:pt>
                <c:pt idx="3889">
                  <c:v>49.931999210000001</c:v>
                </c:pt>
                <c:pt idx="3890">
                  <c:v>50.050666810000003</c:v>
                </c:pt>
                <c:pt idx="3891">
                  <c:v>50.050666810000003</c:v>
                </c:pt>
                <c:pt idx="3892">
                  <c:v>49.883998869999999</c:v>
                </c:pt>
                <c:pt idx="3893">
                  <c:v>49.978668210000002</c:v>
                </c:pt>
                <c:pt idx="3894">
                  <c:v>49.978668210000002</c:v>
                </c:pt>
                <c:pt idx="3895">
                  <c:v>50.017333979999997</c:v>
                </c:pt>
                <c:pt idx="3896">
                  <c:v>50.050666810000003</c:v>
                </c:pt>
                <c:pt idx="3897">
                  <c:v>50.050666810000003</c:v>
                </c:pt>
                <c:pt idx="3898">
                  <c:v>50.009334559999999</c:v>
                </c:pt>
                <c:pt idx="3899">
                  <c:v>49.966667180000002</c:v>
                </c:pt>
                <c:pt idx="3900">
                  <c:v>49.962665559999998</c:v>
                </c:pt>
                <c:pt idx="3901">
                  <c:v>50.042667389999998</c:v>
                </c:pt>
                <c:pt idx="3902">
                  <c:v>50.031997680000003</c:v>
                </c:pt>
                <c:pt idx="3903">
                  <c:v>50.031997680000003</c:v>
                </c:pt>
                <c:pt idx="3904">
                  <c:v>49.894668580000001</c:v>
                </c:pt>
                <c:pt idx="3905">
                  <c:v>50.04400253</c:v>
                </c:pt>
                <c:pt idx="3906">
                  <c:v>49.847999569999999</c:v>
                </c:pt>
                <c:pt idx="3907">
                  <c:v>49.847999569999999</c:v>
                </c:pt>
                <c:pt idx="3908">
                  <c:v>50.093334200000001</c:v>
                </c:pt>
                <c:pt idx="3909">
                  <c:v>49.928001399999999</c:v>
                </c:pt>
                <c:pt idx="3910">
                  <c:v>49.928001399999999</c:v>
                </c:pt>
                <c:pt idx="3911">
                  <c:v>50.0146637</c:v>
                </c:pt>
                <c:pt idx="3912">
                  <c:v>49.974666599999999</c:v>
                </c:pt>
                <c:pt idx="3913">
                  <c:v>49.974666599999999</c:v>
                </c:pt>
                <c:pt idx="3914">
                  <c:v>50.09466553</c:v>
                </c:pt>
                <c:pt idx="3915">
                  <c:v>49.823997499999997</c:v>
                </c:pt>
                <c:pt idx="3916">
                  <c:v>49.823997499999997</c:v>
                </c:pt>
                <c:pt idx="3917">
                  <c:v>50.070667270000001</c:v>
                </c:pt>
                <c:pt idx="3918">
                  <c:v>50.005332950000003</c:v>
                </c:pt>
                <c:pt idx="3919">
                  <c:v>50.038665770000001</c:v>
                </c:pt>
                <c:pt idx="3920">
                  <c:v>50.075996400000001</c:v>
                </c:pt>
                <c:pt idx="3921">
                  <c:v>49.958667759999997</c:v>
                </c:pt>
                <c:pt idx="3922">
                  <c:v>50.023998259999999</c:v>
                </c:pt>
                <c:pt idx="3923">
                  <c:v>50.023998259999999</c:v>
                </c:pt>
                <c:pt idx="3924">
                  <c:v>49.906665799999999</c:v>
                </c:pt>
                <c:pt idx="3925">
                  <c:v>50.015998840000002</c:v>
                </c:pt>
                <c:pt idx="3926">
                  <c:v>50.015998840000002</c:v>
                </c:pt>
                <c:pt idx="3927">
                  <c:v>50.010665889999999</c:v>
                </c:pt>
                <c:pt idx="3928">
                  <c:v>49.953330989999998</c:v>
                </c:pt>
                <c:pt idx="3929">
                  <c:v>50.150669100000002</c:v>
                </c:pt>
                <c:pt idx="3930">
                  <c:v>49.858669280000001</c:v>
                </c:pt>
                <c:pt idx="3931">
                  <c:v>50.101333619999998</c:v>
                </c:pt>
                <c:pt idx="3932">
                  <c:v>50.101333619999998</c:v>
                </c:pt>
                <c:pt idx="3933">
                  <c:v>49.974666599999999</c:v>
                </c:pt>
                <c:pt idx="3934">
                  <c:v>50.031997680000003</c:v>
                </c:pt>
                <c:pt idx="3935">
                  <c:v>50.054664610000003</c:v>
                </c:pt>
                <c:pt idx="3936">
                  <c:v>49.869331359999997</c:v>
                </c:pt>
                <c:pt idx="3937">
                  <c:v>50.20666885</c:v>
                </c:pt>
                <c:pt idx="3938">
                  <c:v>50.20666885</c:v>
                </c:pt>
                <c:pt idx="3939">
                  <c:v>49.77866745</c:v>
                </c:pt>
                <c:pt idx="3940">
                  <c:v>50.099998470000003</c:v>
                </c:pt>
                <c:pt idx="3941">
                  <c:v>50.099998470000003</c:v>
                </c:pt>
                <c:pt idx="3942">
                  <c:v>49.966667180000002</c:v>
                </c:pt>
                <c:pt idx="3943">
                  <c:v>50.040000919999997</c:v>
                </c:pt>
                <c:pt idx="3944">
                  <c:v>50.109333040000003</c:v>
                </c:pt>
                <c:pt idx="3945">
                  <c:v>49.870666499999999</c:v>
                </c:pt>
                <c:pt idx="3946">
                  <c:v>50.060001370000002</c:v>
                </c:pt>
                <c:pt idx="3947">
                  <c:v>50.069332119999999</c:v>
                </c:pt>
                <c:pt idx="3948">
                  <c:v>50.069332119999999</c:v>
                </c:pt>
                <c:pt idx="3949">
                  <c:v>49.99199677</c:v>
                </c:pt>
                <c:pt idx="3950">
                  <c:v>50.126667019999999</c:v>
                </c:pt>
                <c:pt idx="3951">
                  <c:v>50.126667019999999</c:v>
                </c:pt>
                <c:pt idx="3952">
                  <c:v>49.842666629999997</c:v>
                </c:pt>
                <c:pt idx="3953">
                  <c:v>50.144001009999997</c:v>
                </c:pt>
                <c:pt idx="3954">
                  <c:v>49.928001399999999</c:v>
                </c:pt>
                <c:pt idx="3955">
                  <c:v>50.08533096</c:v>
                </c:pt>
                <c:pt idx="3956">
                  <c:v>50.046665189999999</c:v>
                </c:pt>
                <c:pt idx="3957">
                  <c:v>50.046665189999999</c:v>
                </c:pt>
                <c:pt idx="3958">
                  <c:v>49.962665559999998</c:v>
                </c:pt>
                <c:pt idx="3959">
                  <c:v>50.041332240000003</c:v>
                </c:pt>
                <c:pt idx="3960">
                  <c:v>49.913333889999997</c:v>
                </c:pt>
                <c:pt idx="3961">
                  <c:v>49.913333889999997</c:v>
                </c:pt>
                <c:pt idx="3962">
                  <c:v>50.198669430000002</c:v>
                </c:pt>
                <c:pt idx="3963">
                  <c:v>49.844001769999998</c:v>
                </c:pt>
                <c:pt idx="3964">
                  <c:v>49.960002899999999</c:v>
                </c:pt>
                <c:pt idx="3965">
                  <c:v>50.001331329999999</c:v>
                </c:pt>
                <c:pt idx="3966">
                  <c:v>49.938667299999999</c:v>
                </c:pt>
                <c:pt idx="3967">
                  <c:v>49.938667299999999</c:v>
                </c:pt>
                <c:pt idx="3968">
                  <c:v>50.120002749999998</c:v>
                </c:pt>
                <c:pt idx="3969">
                  <c:v>49.983997340000002</c:v>
                </c:pt>
                <c:pt idx="3970">
                  <c:v>49.983997340000002</c:v>
                </c:pt>
                <c:pt idx="3971">
                  <c:v>49.979999540000001</c:v>
                </c:pt>
                <c:pt idx="3972">
                  <c:v>50.018665310000003</c:v>
                </c:pt>
                <c:pt idx="3973">
                  <c:v>50.018665310000003</c:v>
                </c:pt>
                <c:pt idx="3974">
                  <c:v>50.10400009</c:v>
                </c:pt>
                <c:pt idx="3975">
                  <c:v>49.901332859999997</c:v>
                </c:pt>
                <c:pt idx="3976">
                  <c:v>49.901332859999997</c:v>
                </c:pt>
                <c:pt idx="3977">
                  <c:v>50.089332579999997</c:v>
                </c:pt>
                <c:pt idx="3978">
                  <c:v>49.890666959999997</c:v>
                </c:pt>
                <c:pt idx="3979">
                  <c:v>50.0146637</c:v>
                </c:pt>
                <c:pt idx="3980">
                  <c:v>50.033332819999998</c:v>
                </c:pt>
                <c:pt idx="3981">
                  <c:v>49.981334689999997</c:v>
                </c:pt>
                <c:pt idx="3982">
                  <c:v>49.981334689999997</c:v>
                </c:pt>
                <c:pt idx="3983">
                  <c:v>50</c:v>
                </c:pt>
                <c:pt idx="3984">
                  <c:v>49.937332150000003</c:v>
                </c:pt>
                <c:pt idx="3985">
                  <c:v>50.071998600000001</c:v>
                </c:pt>
                <c:pt idx="3986">
                  <c:v>50.071998600000001</c:v>
                </c:pt>
                <c:pt idx="3987">
                  <c:v>49.917331699999998</c:v>
                </c:pt>
                <c:pt idx="3988">
                  <c:v>49.975997919999998</c:v>
                </c:pt>
                <c:pt idx="3989">
                  <c:v>50.031997680000003</c:v>
                </c:pt>
                <c:pt idx="3990">
                  <c:v>50.015998840000002</c:v>
                </c:pt>
                <c:pt idx="3991">
                  <c:v>50.068000789999999</c:v>
                </c:pt>
                <c:pt idx="3992">
                  <c:v>50.068000789999999</c:v>
                </c:pt>
                <c:pt idx="3993">
                  <c:v>49.997333529999999</c:v>
                </c:pt>
                <c:pt idx="3994">
                  <c:v>50.007999419999997</c:v>
                </c:pt>
                <c:pt idx="3995">
                  <c:v>49.958667759999997</c:v>
                </c:pt>
                <c:pt idx="3996">
                  <c:v>49.958667759999997</c:v>
                </c:pt>
                <c:pt idx="3997">
                  <c:v>50.030666349999997</c:v>
                </c:pt>
                <c:pt idx="3998">
                  <c:v>50.054664610000003</c:v>
                </c:pt>
                <c:pt idx="3999">
                  <c:v>49.922664640000001</c:v>
                </c:pt>
                <c:pt idx="4000">
                  <c:v>50.093334200000001</c:v>
                </c:pt>
                <c:pt idx="4001">
                  <c:v>50.093334200000001</c:v>
                </c:pt>
                <c:pt idx="4002">
                  <c:v>49.885334010000001</c:v>
                </c:pt>
                <c:pt idx="4003">
                  <c:v>50.06666946</c:v>
                </c:pt>
                <c:pt idx="4004">
                  <c:v>50.049331670000001</c:v>
                </c:pt>
                <c:pt idx="4005">
                  <c:v>50.049331670000001</c:v>
                </c:pt>
                <c:pt idx="4006">
                  <c:v>50.071998600000001</c:v>
                </c:pt>
                <c:pt idx="4007">
                  <c:v>50.071998600000001</c:v>
                </c:pt>
                <c:pt idx="4008">
                  <c:v>49.9640007</c:v>
                </c:pt>
                <c:pt idx="4009">
                  <c:v>50.089332579999997</c:v>
                </c:pt>
                <c:pt idx="4010">
                  <c:v>50.089332579999997</c:v>
                </c:pt>
                <c:pt idx="4011">
                  <c:v>49.849334720000002</c:v>
                </c:pt>
                <c:pt idx="4012">
                  <c:v>49.956001280000002</c:v>
                </c:pt>
                <c:pt idx="4013">
                  <c:v>49.981334689999997</c:v>
                </c:pt>
                <c:pt idx="4014">
                  <c:v>50.02266693</c:v>
                </c:pt>
                <c:pt idx="4015">
                  <c:v>50.005332950000003</c:v>
                </c:pt>
                <c:pt idx="4016">
                  <c:v>50.005332950000003</c:v>
                </c:pt>
                <c:pt idx="4017">
                  <c:v>49.978668210000002</c:v>
                </c:pt>
                <c:pt idx="4018">
                  <c:v>49.989334110000001</c:v>
                </c:pt>
                <c:pt idx="4019">
                  <c:v>49.930664059999998</c:v>
                </c:pt>
                <c:pt idx="4020">
                  <c:v>49.930664059999998</c:v>
                </c:pt>
                <c:pt idx="4021">
                  <c:v>50.11333466</c:v>
                </c:pt>
                <c:pt idx="4022">
                  <c:v>49.920001980000002</c:v>
                </c:pt>
                <c:pt idx="4023">
                  <c:v>49.946666720000003</c:v>
                </c:pt>
                <c:pt idx="4024">
                  <c:v>50.060001370000002</c:v>
                </c:pt>
                <c:pt idx="4025">
                  <c:v>50.060001370000002</c:v>
                </c:pt>
                <c:pt idx="4026">
                  <c:v>49.929336550000002</c:v>
                </c:pt>
                <c:pt idx="4027">
                  <c:v>50.109333040000003</c:v>
                </c:pt>
                <c:pt idx="4028">
                  <c:v>50.109333040000003</c:v>
                </c:pt>
                <c:pt idx="4029">
                  <c:v>49.912002559999998</c:v>
                </c:pt>
                <c:pt idx="4030">
                  <c:v>50.138664249999998</c:v>
                </c:pt>
                <c:pt idx="4031">
                  <c:v>50.138664249999998</c:v>
                </c:pt>
                <c:pt idx="4032">
                  <c:v>49.979999540000001</c:v>
                </c:pt>
                <c:pt idx="4033">
                  <c:v>50.001331329999999</c:v>
                </c:pt>
                <c:pt idx="4034">
                  <c:v>50.001331329999999</c:v>
                </c:pt>
                <c:pt idx="4035">
                  <c:v>49.939998629999998</c:v>
                </c:pt>
                <c:pt idx="4036">
                  <c:v>50.08000183</c:v>
                </c:pt>
                <c:pt idx="4037">
                  <c:v>50.08000183</c:v>
                </c:pt>
                <c:pt idx="4038">
                  <c:v>49.869331359999997</c:v>
                </c:pt>
                <c:pt idx="4039">
                  <c:v>50.17200089</c:v>
                </c:pt>
                <c:pt idx="4040">
                  <c:v>50.17200089</c:v>
                </c:pt>
                <c:pt idx="4041">
                  <c:v>50.06666946</c:v>
                </c:pt>
                <c:pt idx="4042">
                  <c:v>50.06666946</c:v>
                </c:pt>
                <c:pt idx="4043">
                  <c:v>49.897335050000002</c:v>
                </c:pt>
                <c:pt idx="4044">
                  <c:v>50.006664280000003</c:v>
                </c:pt>
                <c:pt idx="4045">
                  <c:v>50.147998809999997</c:v>
                </c:pt>
                <c:pt idx="4046">
                  <c:v>50.147998809999997</c:v>
                </c:pt>
                <c:pt idx="4047">
                  <c:v>49.799999239999998</c:v>
                </c:pt>
                <c:pt idx="4048">
                  <c:v>50.138664249999998</c:v>
                </c:pt>
                <c:pt idx="4049">
                  <c:v>50.138664249999998</c:v>
                </c:pt>
                <c:pt idx="4050">
                  <c:v>50.04400253</c:v>
                </c:pt>
                <c:pt idx="4051">
                  <c:v>50.018665310000003</c:v>
                </c:pt>
                <c:pt idx="4052">
                  <c:v>50.018665310000003</c:v>
                </c:pt>
                <c:pt idx="4053">
                  <c:v>49.982669829999999</c:v>
                </c:pt>
                <c:pt idx="4054">
                  <c:v>50.083999630000001</c:v>
                </c:pt>
                <c:pt idx="4055">
                  <c:v>50.083999630000001</c:v>
                </c:pt>
                <c:pt idx="4056">
                  <c:v>49.929336550000002</c:v>
                </c:pt>
                <c:pt idx="4057">
                  <c:v>50.101333619999998</c:v>
                </c:pt>
                <c:pt idx="4058">
                  <c:v>49.891998289999997</c:v>
                </c:pt>
                <c:pt idx="4059">
                  <c:v>50.0146637</c:v>
                </c:pt>
                <c:pt idx="4060">
                  <c:v>50.131999970000003</c:v>
                </c:pt>
                <c:pt idx="4061">
                  <c:v>50.131999970000003</c:v>
                </c:pt>
                <c:pt idx="4062">
                  <c:v>49.870666499999999</c:v>
                </c:pt>
                <c:pt idx="4063">
                  <c:v>50.124000549999998</c:v>
                </c:pt>
                <c:pt idx="4064">
                  <c:v>49.960002899999999</c:v>
                </c:pt>
                <c:pt idx="4065">
                  <c:v>49.960002899999999</c:v>
                </c:pt>
                <c:pt idx="4066">
                  <c:v>49.972000119999997</c:v>
                </c:pt>
                <c:pt idx="4067">
                  <c:v>49.97733307</c:v>
                </c:pt>
                <c:pt idx="4068">
                  <c:v>49.949333189999997</c:v>
                </c:pt>
                <c:pt idx="4069">
                  <c:v>50.086666110000003</c:v>
                </c:pt>
                <c:pt idx="4070">
                  <c:v>49.83866501</c:v>
                </c:pt>
                <c:pt idx="4071">
                  <c:v>49.83866501</c:v>
                </c:pt>
                <c:pt idx="4072">
                  <c:v>50.126667019999999</c:v>
                </c:pt>
                <c:pt idx="4073">
                  <c:v>49.958667759999997</c:v>
                </c:pt>
                <c:pt idx="4074">
                  <c:v>49.958667759999997</c:v>
                </c:pt>
                <c:pt idx="4075">
                  <c:v>50.045330049999997</c:v>
                </c:pt>
                <c:pt idx="4076">
                  <c:v>49.986667629999999</c:v>
                </c:pt>
                <c:pt idx="4077">
                  <c:v>49.986667629999999</c:v>
                </c:pt>
                <c:pt idx="4078">
                  <c:v>49.978668210000002</c:v>
                </c:pt>
                <c:pt idx="4079">
                  <c:v>50.002666470000001</c:v>
                </c:pt>
                <c:pt idx="4080">
                  <c:v>50.001331329999999</c:v>
                </c:pt>
                <c:pt idx="4081">
                  <c:v>50.001331329999999</c:v>
                </c:pt>
                <c:pt idx="4082">
                  <c:v>49.960002899999999</c:v>
                </c:pt>
                <c:pt idx="4083">
                  <c:v>49.91866684</c:v>
                </c:pt>
                <c:pt idx="4084">
                  <c:v>49.91866684</c:v>
                </c:pt>
                <c:pt idx="4085">
                  <c:v>49.970664980000002</c:v>
                </c:pt>
                <c:pt idx="4086">
                  <c:v>50.065334319999998</c:v>
                </c:pt>
                <c:pt idx="4087">
                  <c:v>50.065334319999998</c:v>
                </c:pt>
                <c:pt idx="4088">
                  <c:v>49.890666959999997</c:v>
                </c:pt>
                <c:pt idx="4089">
                  <c:v>50.097335819999998</c:v>
                </c:pt>
                <c:pt idx="4090">
                  <c:v>49.922664640000001</c:v>
                </c:pt>
                <c:pt idx="4091">
                  <c:v>49.922664640000001</c:v>
                </c:pt>
                <c:pt idx="4092">
                  <c:v>50.109333040000003</c:v>
                </c:pt>
                <c:pt idx="4093">
                  <c:v>50.030666349999997</c:v>
                </c:pt>
                <c:pt idx="4094">
                  <c:v>49.942668910000002</c:v>
                </c:pt>
                <c:pt idx="4095">
                  <c:v>50.053333279999997</c:v>
                </c:pt>
                <c:pt idx="4096">
                  <c:v>49.890666959999997</c:v>
                </c:pt>
                <c:pt idx="4097">
                  <c:v>49.890666959999997</c:v>
                </c:pt>
                <c:pt idx="4098">
                  <c:v>50.041332240000003</c:v>
                </c:pt>
                <c:pt idx="4099">
                  <c:v>49.969333650000003</c:v>
                </c:pt>
                <c:pt idx="4100">
                  <c:v>49.969333650000003</c:v>
                </c:pt>
                <c:pt idx="4101">
                  <c:v>49.970664980000002</c:v>
                </c:pt>
                <c:pt idx="4102">
                  <c:v>49.842666629999997</c:v>
                </c:pt>
                <c:pt idx="4103">
                  <c:v>49.842666629999997</c:v>
                </c:pt>
                <c:pt idx="4104">
                  <c:v>50.096000670000002</c:v>
                </c:pt>
                <c:pt idx="4105">
                  <c:v>49.893333439999999</c:v>
                </c:pt>
                <c:pt idx="4106">
                  <c:v>49.893333439999999</c:v>
                </c:pt>
                <c:pt idx="4107">
                  <c:v>49.99199677</c:v>
                </c:pt>
                <c:pt idx="4108">
                  <c:v>50.109333040000003</c:v>
                </c:pt>
                <c:pt idx="4109">
                  <c:v>49.863998410000001</c:v>
                </c:pt>
                <c:pt idx="4110">
                  <c:v>50.170665739999997</c:v>
                </c:pt>
                <c:pt idx="4111">
                  <c:v>49.830665590000002</c:v>
                </c:pt>
                <c:pt idx="4112">
                  <c:v>49.830665590000002</c:v>
                </c:pt>
                <c:pt idx="4113">
                  <c:v>50.118667600000002</c:v>
                </c:pt>
                <c:pt idx="4114">
                  <c:v>49.90533447</c:v>
                </c:pt>
                <c:pt idx="4115">
                  <c:v>50.06666946</c:v>
                </c:pt>
                <c:pt idx="4116">
                  <c:v>50.06666946</c:v>
                </c:pt>
                <c:pt idx="4117">
                  <c:v>50.082668300000002</c:v>
                </c:pt>
                <c:pt idx="4118">
                  <c:v>49.910667420000003</c:v>
                </c:pt>
                <c:pt idx="4119">
                  <c:v>50.122665410000003</c:v>
                </c:pt>
                <c:pt idx="4120">
                  <c:v>49.828002929999997</c:v>
                </c:pt>
                <c:pt idx="4121">
                  <c:v>49.828002929999997</c:v>
                </c:pt>
                <c:pt idx="4122">
                  <c:v>50.106666560000001</c:v>
                </c:pt>
                <c:pt idx="4123">
                  <c:v>49.88666534</c:v>
                </c:pt>
                <c:pt idx="4124">
                  <c:v>50.02266693</c:v>
                </c:pt>
                <c:pt idx="4125">
                  <c:v>50.02266693</c:v>
                </c:pt>
                <c:pt idx="4126">
                  <c:v>50.068000789999999</c:v>
                </c:pt>
                <c:pt idx="4127">
                  <c:v>49.925334929999998</c:v>
                </c:pt>
                <c:pt idx="4128">
                  <c:v>50.075996400000001</c:v>
                </c:pt>
                <c:pt idx="4129">
                  <c:v>49.822666169999998</c:v>
                </c:pt>
                <c:pt idx="4130">
                  <c:v>49.9640007</c:v>
                </c:pt>
                <c:pt idx="4131">
                  <c:v>49.9640007</c:v>
                </c:pt>
                <c:pt idx="4132">
                  <c:v>50.057334900000001</c:v>
                </c:pt>
                <c:pt idx="4133">
                  <c:v>49.833332059999996</c:v>
                </c:pt>
                <c:pt idx="4134">
                  <c:v>49.833332059999996</c:v>
                </c:pt>
                <c:pt idx="4135">
                  <c:v>50.105335240000002</c:v>
                </c:pt>
                <c:pt idx="4136">
                  <c:v>50.060001370000002</c:v>
                </c:pt>
                <c:pt idx="4137">
                  <c:v>50.060001370000002</c:v>
                </c:pt>
                <c:pt idx="4138">
                  <c:v>49.953330989999998</c:v>
                </c:pt>
                <c:pt idx="4139">
                  <c:v>49.960002899999999</c:v>
                </c:pt>
                <c:pt idx="4140">
                  <c:v>49.960002899999999</c:v>
                </c:pt>
                <c:pt idx="4141">
                  <c:v>50.164001460000001</c:v>
                </c:pt>
                <c:pt idx="4142">
                  <c:v>49.844001769999998</c:v>
                </c:pt>
                <c:pt idx="4143">
                  <c:v>50.157333370000003</c:v>
                </c:pt>
                <c:pt idx="4144">
                  <c:v>50.157333370000003</c:v>
                </c:pt>
                <c:pt idx="4145">
                  <c:v>49.9679985</c:v>
                </c:pt>
                <c:pt idx="4146">
                  <c:v>50.015998840000002</c:v>
                </c:pt>
                <c:pt idx="4147">
                  <c:v>50.015998840000002</c:v>
                </c:pt>
                <c:pt idx="4148">
                  <c:v>49.97733307</c:v>
                </c:pt>
                <c:pt idx="4149">
                  <c:v>50.069332119999999</c:v>
                </c:pt>
                <c:pt idx="4150">
                  <c:v>50.069332119999999</c:v>
                </c:pt>
                <c:pt idx="4151">
                  <c:v>49.89599991</c:v>
                </c:pt>
                <c:pt idx="4152">
                  <c:v>50.128002170000002</c:v>
                </c:pt>
                <c:pt idx="4153">
                  <c:v>49.969333650000003</c:v>
                </c:pt>
                <c:pt idx="4154">
                  <c:v>49.878665920000003</c:v>
                </c:pt>
                <c:pt idx="4155">
                  <c:v>50.093334200000001</c:v>
                </c:pt>
                <c:pt idx="4156">
                  <c:v>50.093334200000001</c:v>
                </c:pt>
                <c:pt idx="4157">
                  <c:v>49.866668699999998</c:v>
                </c:pt>
                <c:pt idx="4158">
                  <c:v>50.146667479999998</c:v>
                </c:pt>
                <c:pt idx="4159">
                  <c:v>49.88666534</c:v>
                </c:pt>
                <c:pt idx="4160">
                  <c:v>49.88666534</c:v>
                </c:pt>
                <c:pt idx="4161">
                  <c:v>50.023998259999999</c:v>
                </c:pt>
                <c:pt idx="4162">
                  <c:v>50.08000183</c:v>
                </c:pt>
                <c:pt idx="4163">
                  <c:v>50.038665770000001</c:v>
                </c:pt>
                <c:pt idx="4164">
                  <c:v>50.078666689999999</c:v>
                </c:pt>
                <c:pt idx="4165">
                  <c:v>49.819999690000003</c:v>
                </c:pt>
                <c:pt idx="4166">
                  <c:v>49.819999690000003</c:v>
                </c:pt>
                <c:pt idx="4167">
                  <c:v>50.050666810000003</c:v>
                </c:pt>
                <c:pt idx="4168">
                  <c:v>49.901332859999997</c:v>
                </c:pt>
                <c:pt idx="4169">
                  <c:v>49.901332859999997</c:v>
                </c:pt>
                <c:pt idx="4170">
                  <c:v>50.049331670000001</c:v>
                </c:pt>
                <c:pt idx="4171">
                  <c:v>49.978668210000002</c:v>
                </c:pt>
                <c:pt idx="4172">
                  <c:v>49.978668210000002</c:v>
                </c:pt>
                <c:pt idx="4173">
                  <c:v>50.048000340000002</c:v>
                </c:pt>
                <c:pt idx="4174">
                  <c:v>49.997333529999999</c:v>
                </c:pt>
                <c:pt idx="4175">
                  <c:v>49.997333529999999</c:v>
                </c:pt>
                <c:pt idx="4176">
                  <c:v>50.08533096</c:v>
                </c:pt>
                <c:pt idx="4177">
                  <c:v>49.952003480000002</c:v>
                </c:pt>
                <c:pt idx="4178">
                  <c:v>49.903999329999998</c:v>
                </c:pt>
                <c:pt idx="4179">
                  <c:v>50.086666110000003</c:v>
                </c:pt>
                <c:pt idx="4180">
                  <c:v>49.936000819999997</c:v>
                </c:pt>
                <c:pt idx="4181">
                  <c:v>49.936000819999997</c:v>
                </c:pt>
                <c:pt idx="4182">
                  <c:v>50.074668879999997</c:v>
                </c:pt>
                <c:pt idx="4183">
                  <c:v>49.9640007</c:v>
                </c:pt>
                <c:pt idx="4184">
                  <c:v>49.9640007</c:v>
                </c:pt>
                <c:pt idx="4185">
                  <c:v>49.95466614</c:v>
                </c:pt>
                <c:pt idx="4186">
                  <c:v>49.917331699999998</c:v>
                </c:pt>
                <c:pt idx="4187">
                  <c:v>49.986667629999999</c:v>
                </c:pt>
                <c:pt idx="4188">
                  <c:v>50.031997680000003</c:v>
                </c:pt>
                <c:pt idx="4189">
                  <c:v>49.903999329999998</c:v>
                </c:pt>
                <c:pt idx="4190">
                  <c:v>49.903999329999998</c:v>
                </c:pt>
                <c:pt idx="4191">
                  <c:v>50.055999759999999</c:v>
                </c:pt>
                <c:pt idx="4192">
                  <c:v>49.921333310000001</c:v>
                </c:pt>
                <c:pt idx="4193">
                  <c:v>49.987998959999999</c:v>
                </c:pt>
                <c:pt idx="4194">
                  <c:v>49.987998959999999</c:v>
                </c:pt>
                <c:pt idx="4195">
                  <c:v>50.020000459999999</c:v>
                </c:pt>
                <c:pt idx="4196">
                  <c:v>49.972000119999997</c:v>
                </c:pt>
                <c:pt idx="4197">
                  <c:v>50.029335019999998</c:v>
                </c:pt>
                <c:pt idx="4198">
                  <c:v>49.966667180000002</c:v>
                </c:pt>
                <c:pt idx="4199">
                  <c:v>50.088001249999998</c:v>
                </c:pt>
                <c:pt idx="4200">
                  <c:v>50.088001249999998</c:v>
                </c:pt>
                <c:pt idx="4201">
                  <c:v>49.874668120000003</c:v>
                </c:pt>
                <c:pt idx="4202">
                  <c:v>50.026668549999997</c:v>
                </c:pt>
                <c:pt idx="4203">
                  <c:v>50.026668549999997</c:v>
                </c:pt>
                <c:pt idx="4204">
                  <c:v>49.969333650000003</c:v>
                </c:pt>
                <c:pt idx="4205">
                  <c:v>50.045330049999997</c:v>
                </c:pt>
                <c:pt idx="4206">
                  <c:v>50.045330049999997</c:v>
                </c:pt>
                <c:pt idx="4207">
                  <c:v>49.965332029999999</c:v>
                </c:pt>
                <c:pt idx="4208">
                  <c:v>50.049331670000001</c:v>
                </c:pt>
                <c:pt idx="4209">
                  <c:v>50.049331670000001</c:v>
                </c:pt>
                <c:pt idx="4210">
                  <c:v>49.88266754</c:v>
                </c:pt>
                <c:pt idx="4211">
                  <c:v>50.105335240000002</c:v>
                </c:pt>
                <c:pt idx="4212">
                  <c:v>50.105335240000002</c:v>
                </c:pt>
                <c:pt idx="4213">
                  <c:v>49.914665220000003</c:v>
                </c:pt>
                <c:pt idx="4214">
                  <c:v>50.040000919999997</c:v>
                </c:pt>
                <c:pt idx="4215">
                  <c:v>50.040000919999997</c:v>
                </c:pt>
                <c:pt idx="4216">
                  <c:v>49.978668210000002</c:v>
                </c:pt>
                <c:pt idx="4217">
                  <c:v>50.004001619999997</c:v>
                </c:pt>
                <c:pt idx="4218">
                  <c:v>50.004001619999997</c:v>
                </c:pt>
                <c:pt idx="4219">
                  <c:v>49.993331910000002</c:v>
                </c:pt>
                <c:pt idx="4220">
                  <c:v>50.045330049999997</c:v>
                </c:pt>
                <c:pt idx="4221">
                  <c:v>50.041332240000003</c:v>
                </c:pt>
                <c:pt idx="4222">
                  <c:v>50.040000919999997</c:v>
                </c:pt>
                <c:pt idx="4223">
                  <c:v>50.031997680000003</c:v>
                </c:pt>
                <c:pt idx="4224">
                  <c:v>49.880001069999999</c:v>
                </c:pt>
                <c:pt idx="4225">
                  <c:v>49.880001069999999</c:v>
                </c:pt>
                <c:pt idx="4226">
                  <c:v>50.083999630000001</c:v>
                </c:pt>
                <c:pt idx="4227">
                  <c:v>49.944000240000001</c:v>
                </c:pt>
                <c:pt idx="4228">
                  <c:v>49.944000240000001</c:v>
                </c:pt>
                <c:pt idx="4229">
                  <c:v>50.048000340000002</c:v>
                </c:pt>
                <c:pt idx="4230">
                  <c:v>49.916000369999999</c:v>
                </c:pt>
                <c:pt idx="4231">
                  <c:v>49.916000369999999</c:v>
                </c:pt>
                <c:pt idx="4232">
                  <c:v>50.063999180000003</c:v>
                </c:pt>
                <c:pt idx="4233">
                  <c:v>49.903999329999998</c:v>
                </c:pt>
                <c:pt idx="4234">
                  <c:v>50.057334900000001</c:v>
                </c:pt>
                <c:pt idx="4235">
                  <c:v>50.057334900000001</c:v>
                </c:pt>
                <c:pt idx="4236">
                  <c:v>50.124000549999998</c:v>
                </c:pt>
                <c:pt idx="4237">
                  <c:v>49.840000150000002</c:v>
                </c:pt>
                <c:pt idx="4238">
                  <c:v>49.840000150000002</c:v>
                </c:pt>
                <c:pt idx="4239">
                  <c:v>50.150669100000002</c:v>
                </c:pt>
                <c:pt idx="4240">
                  <c:v>50.129333500000001</c:v>
                </c:pt>
                <c:pt idx="4241">
                  <c:v>50.129333500000001</c:v>
                </c:pt>
                <c:pt idx="4242">
                  <c:v>49.9640007</c:v>
                </c:pt>
                <c:pt idx="4243">
                  <c:v>50.02266693</c:v>
                </c:pt>
                <c:pt idx="4244">
                  <c:v>50.02266693</c:v>
                </c:pt>
                <c:pt idx="4245">
                  <c:v>50.102664949999998</c:v>
                </c:pt>
                <c:pt idx="4246">
                  <c:v>49.845333099999998</c:v>
                </c:pt>
                <c:pt idx="4247">
                  <c:v>50.145332340000003</c:v>
                </c:pt>
                <c:pt idx="4248">
                  <c:v>50.145332340000003</c:v>
                </c:pt>
                <c:pt idx="4249">
                  <c:v>50.098667140000003</c:v>
                </c:pt>
                <c:pt idx="4250">
                  <c:v>50.098667140000003</c:v>
                </c:pt>
                <c:pt idx="4251">
                  <c:v>50.070667270000001</c:v>
                </c:pt>
                <c:pt idx="4252">
                  <c:v>49.961330410000002</c:v>
                </c:pt>
                <c:pt idx="4253">
                  <c:v>50.120002749999998</c:v>
                </c:pt>
                <c:pt idx="4254">
                  <c:v>50.120002749999998</c:v>
                </c:pt>
                <c:pt idx="4255">
                  <c:v>49.965332029999999</c:v>
                </c:pt>
                <c:pt idx="4256">
                  <c:v>50.025333400000001</c:v>
                </c:pt>
                <c:pt idx="4257">
                  <c:v>49.953330989999998</c:v>
                </c:pt>
                <c:pt idx="4258">
                  <c:v>49.983997340000002</c:v>
                </c:pt>
                <c:pt idx="4259">
                  <c:v>50.142665860000001</c:v>
                </c:pt>
                <c:pt idx="4260">
                  <c:v>50.142665860000001</c:v>
                </c:pt>
                <c:pt idx="4261">
                  <c:v>49.833332059999996</c:v>
                </c:pt>
                <c:pt idx="4262">
                  <c:v>50.173332209999998</c:v>
                </c:pt>
                <c:pt idx="4263">
                  <c:v>50.173332209999998</c:v>
                </c:pt>
                <c:pt idx="4264">
                  <c:v>49.863998410000001</c:v>
                </c:pt>
                <c:pt idx="4265">
                  <c:v>50.071998600000001</c:v>
                </c:pt>
                <c:pt idx="4266">
                  <c:v>50.05866623</c:v>
                </c:pt>
                <c:pt idx="4267">
                  <c:v>49.965332029999999</c:v>
                </c:pt>
                <c:pt idx="4268">
                  <c:v>50.090667719999999</c:v>
                </c:pt>
                <c:pt idx="4269">
                  <c:v>50.090667719999999</c:v>
                </c:pt>
                <c:pt idx="4270">
                  <c:v>49.91866684</c:v>
                </c:pt>
                <c:pt idx="4271">
                  <c:v>50.026668549999997</c:v>
                </c:pt>
                <c:pt idx="4272">
                  <c:v>49.944000240000001</c:v>
                </c:pt>
                <c:pt idx="4273">
                  <c:v>49.944000240000001</c:v>
                </c:pt>
                <c:pt idx="4274">
                  <c:v>49.97333527</c:v>
                </c:pt>
                <c:pt idx="4275">
                  <c:v>50.071998600000001</c:v>
                </c:pt>
                <c:pt idx="4276">
                  <c:v>49.950668329999999</c:v>
                </c:pt>
                <c:pt idx="4277">
                  <c:v>50.077331540000003</c:v>
                </c:pt>
                <c:pt idx="4278">
                  <c:v>50.007999419999997</c:v>
                </c:pt>
                <c:pt idx="4279">
                  <c:v>50.007999419999997</c:v>
                </c:pt>
                <c:pt idx="4280">
                  <c:v>49.929336550000002</c:v>
                </c:pt>
                <c:pt idx="4281">
                  <c:v>49.956001280000002</c:v>
                </c:pt>
                <c:pt idx="4282">
                  <c:v>49.956001280000002</c:v>
                </c:pt>
                <c:pt idx="4283">
                  <c:v>49.985332489999998</c:v>
                </c:pt>
                <c:pt idx="4284">
                  <c:v>49.881332399999998</c:v>
                </c:pt>
                <c:pt idx="4285">
                  <c:v>49.881332399999998</c:v>
                </c:pt>
                <c:pt idx="4286">
                  <c:v>50.097335819999998</c:v>
                </c:pt>
                <c:pt idx="4287">
                  <c:v>49.916000369999999</c:v>
                </c:pt>
                <c:pt idx="4288">
                  <c:v>49.916000369999999</c:v>
                </c:pt>
                <c:pt idx="4289">
                  <c:v>50.077331540000003</c:v>
                </c:pt>
                <c:pt idx="4290">
                  <c:v>49.97733307</c:v>
                </c:pt>
                <c:pt idx="4291">
                  <c:v>50.029335019999998</c:v>
                </c:pt>
                <c:pt idx="4292">
                  <c:v>50.029335019999998</c:v>
                </c:pt>
                <c:pt idx="4293">
                  <c:v>49.99199677</c:v>
                </c:pt>
                <c:pt idx="4294">
                  <c:v>49.99199677</c:v>
                </c:pt>
                <c:pt idx="4295">
                  <c:v>50.029335019999998</c:v>
                </c:pt>
                <c:pt idx="4296">
                  <c:v>49.859996799999998</c:v>
                </c:pt>
                <c:pt idx="4297">
                  <c:v>49.974666599999999</c:v>
                </c:pt>
                <c:pt idx="4298">
                  <c:v>49.974666599999999</c:v>
                </c:pt>
                <c:pt idx="4299">
                  <c:v>50.033332819999998</c:v>
                </c:pt>
                <c:pt idx="4300">
                  <c:v>49.994667049999997</c:v>
                </c:pt>
                <c:pt idx="4301">
                  <c:v>50.050666810000003</c:v>
                </c:pt>
                <c:pt idx="4302">
                  <c:v>49.966667180000002</c:v>
                </c:pt>
                <c:pt idx="4303">
                  <c:v>50.082668300000002</c:v>
                </c:pt>
                <c:pt idx="4304">
                  <c:v>50.082668300000002</c:v>
                </c:pt>
                <c:pt idx="4305">
                  <c:v>49.913333889999997</c:v>
                </c:pt>
                <c:pt idx="4306">
                  <c:v>50.042667389999998</c:v>
                </c:pt>
                <c:pt idx="4307">
                  <c:v>50.042667389999998</c:v>
                </c:pt>
                <c:pt idx="4308">
                  <c:v>50.025333400000001</c:v>
                </c:pt>
                <c:pt idx="4309">
                  <c:v>49.925334929999998</c:v>
                </c:pt>
                <c:pt idx="4310">
                  <c:v>50.124000549999998</c:v>
                </c:pt>
                <c:pt idx="4311">
                  <c:v>49.814666750000001</c:v>
                </c:pt>
                <c:pt idx="4312">
                  <c:v>50.158668519999999</c:v>
                </c:pt>
                <c:pt idx="4313">
                  <c:v>50.158668519999999</c:v>
                </c:pt>
                <c:pt idx="4314">
                  <c:v>49.930664059999998</c:v>
                </c:pt>
                <c:pt idx="4315">
                  <c:v>50.078666689999999</c:v>
                </c:pt>
                <c:pt idx="4316">
                  <c:v>49.983997340000002</c:v>
                </c:pt>
                <c:pt idx="4317">
                  <c:v>49.983997340000002</c:v>
                </c:pt>
                <c:pt idx="4318">
                  <c:v>49.906665799999999</c:v>
                </c:pt>
                <c:pt idx="4319">
                  <c:v>50.126667019999999</c:v>
                </c:pt>
                <c:pt idx="4320">
                  <c:v>49.79333115</c:v>
                </c:pt>
                <c:pt idx="4321">
                  <c:v>50.0213356</c:v>
                </c:pt>
                <c:pt idx="4322">
                  <c:v>49.986667629999999</c:v>
                </c:pt>
                <c:pt idx="4323">
                  <c:v>49.986667629999999</c:v>
                </c:pt>
                <c:pt idx="4324">
                  <c:v>50.063999180000003</c:v>
                </c:pt>
                <c:pt idx="4325">
                  <c:v>50.111999509999997</c:v>
                </c:pt>
                <c:pt idx="4326">
                  <c:v>49.845333099999998</c:v>
                </c:pt>
                <c:pt idx="4327">
                  <c:v>49.845333099999998</c:v>
                </c:pt>
                <c:pt idx="4328">
                  <c:v>50.04400253</c:v>
                </c:pt>
                <c:pt idx="4329">
                  <c:v>49.902667999999998</c:v>
                </c:pt>
                <c:pt idx="4330">
                  <c:v>50.013336180000003</c:v>
                </c:pt>
                <c:pt idx="4331">
                  <c:v>50.101333619999998</c:v>
                </c:pt>
                <c:pt idx="4332">
                  <c:v>49.821334839999999</c:v>
                </c:pt>
                <c:pt idx="4333">
                  <c:v>49.821334839999999</c:v>
                </c:pt>
                <c:pt idx="4334">
                  <c:v>50.169330600000002</c:v>
                </c:pt>
                <c:pt idx="4335">
                  <c:v>49.786666869999998</c:v>
                </c:pt>
                <c:pt idx="4336">
                  <c:v>49.786666869999998</c:v>
                </c:pt>
                <c:pt idx="4337">
                  <c:v>49.97333527</c:v>
                </c:pt>
                <c:pt idx="4338">
                  <c:v>49.972000119999997</c:v>
                </c:pt>
                <c:pt idx="4339">
                  <c:v>49.972000119999997</c:v>
                </c:pt>
                <c:pt idx="4340">
                  <c:v>50.048000340000002</c:v>
                </c:pt>
                <c:pt idx="4341">
                  <c:v>49.809333799999997</c:v>
                </c:pt>
                <c:pt idx="4342">
                  <c:v>49.809333799999997</c:v>
                </c:pt>
                <c:pt idx="4343">
                  <c:v>50.013336180000003</c:v>
                </c:pt>
                <c:pt idx="4344">
                  <c:v>49.789333339999999</c:v>
                </c:pt>
                <c:pt idx="4345">
                  <c:v>50.077331540000003</c:v>
                </c:pt>
                <c:pt idx="4346">
                  <c:v>50.126667019999999</c:v>
                </c:pt>
                <c:pt idx="4347">
                  <c:v>49.956001280000002</c:v>
                </c:pt>
                <c:pt idx="4348">
                  <c:v>49.956001280000002</c:v>
                </c:pt>
                <c:pt idx="4349">
                  <c:v>50.053333279999997</c:v>
                </c:pt>
                <c:pt idx="4350">
                  <c:v>49.880001069999999</c:v>
                </c:pt>
                <c:pt idx="4351">
                  <c:v>50.005332950000003</c:v>
                </c:pt>
                <c:pt idx="4352">
                  <c:v>50.005332950000003</c:v>
                </c:pt>
                <c:pt idx="4353">
                  <c:v>50.0213356</c:v>
                </c:pt>
                <c:pt idx="4354">
                  <c:v>49.966667180000002</c:v>
                </c:pt>
                <c:pt idx="4355">
                  <c:v>50.161331179999998</c:v>
                </c:pt>
                <c:pt idx="4356">
                  <c:v>49.818668369999997</c:v>
                </c:pt>
                <c:pt idx="4357">
                  <c:v>50.149333949999999</c:v>
                </c:pt>
                <c:pt idx="4358">
                  <c:v>50.149333949999999</c:v>
                </c:pt>
                <c:pt idx="4359">
                  <c:v>49.828002929999997</c:v>
                </c:pt>
                <c:pt idx="4360">
                  <c:v>50.040000919999997</c:v>
                </c:pt>
                <c:pt idx="4361">
                  <c:v>50.040000919999997</c:v>
                </c:pt>
                <c:pt idx="4362">
                  <c:v>50.025333400000001</c:v>
                </c:pt>
                <c:pt idx="4363">
                  <c:v>49.99199677</c:v>
                </c:pt>
                <c:pt idx="4364">
                  <c:v>50.050666810000003</c:v>
                </c:pt>
                <c:pt idx="4365">
                  <c:v>49.952003480000002</c:v>
                </c:pt>
                <c:pt idx="4366">
                  <c:v>50.065334319999998</c:v>
                </c:pt>
                <c:pt idx="4367">
                  <c:v>49.990669250000003</c:v>
                </c:pt>
                <c:pt idx="4368">
                  <c:v>49.990669250000003</c:v>
                </c:pt>
                <c:pt idx="4369">
                  <c:v>49.873332980000001</c:v>
                </c:pt>
                <c:pt idx="4370">
                  <c:v>50.128002170000002</c:v>
                </c:pt>
                <c:pt idx="4371">
                  <c:v>50.128002170000002</c:v>
                </c:pt>
                <c:pt idx="4372">
                  <c:v>49.912002559999998</c:v>
                </c:pt>
                <c:pt idx="4373">
                  <c:v>49.925334929999998</c:v>
                </c:pt>
                <c:pt idx="4374">
                  <c:v>49.925334929999998</c:v>
                </c:pt>
                <c:pt idx="4375">
                  <c:v>50.012001040000001</c:v>
                </c:pt>
                <c:pt idx="4376">
                  <c:v>50.0146637</c:v>
                </c:pt>
                <c:pt idx="4377">
                  <c:v>50.0146637</c:v>
                </c:pt>
                <c:pt idx="4378">
                  <c:v>50.062667849999997</c:v>
                </c:pt>
                <c:pt idx="4379">
                  <c:v>50.025333400000001</c:v>
                </c:pt>
                <c:pt idx="4380">
                  <c:v>49.869331359999997</c:v>
                </c:pt>
                <c:pt idx="4381">
                  <c:v>49.869331359999997</c:v>
                </c:pt>
                <c:pt idx="4382">
                  <c:v>49.961330410000002</c:v>
                </c:pt>
                <c:pt idx="4383">
                  <c:v>49.961330410000002</c:v>
                </c:pt>
                <c:pt idx="4384">
                  <c:v>50.048000340000002</c:v>
                </c:pt>
                <c:pt idx="4385">
                  <c:v>50</c:v>
                </c:pt>
                <c:pt idx="4386">
                  <c:v>50</c:v>
                </c:pt>
                <c:pt idx="4387">
                  <c:v>50</c:v>
                </c:pt>
                <c:pt idx="4388">
                  <c:v>49.970664980000002</c:v>
                </c:pt>
                <c:pt idx="4389">
                  <c:v>50.033332819999998</c:v>
                </c:pt>
                <c:pt idx="4390">
                  <c:v>50.06666946</c:v>
                </c:pt>
                <c:pt idx="4391">
                  <c:v>49.885334010000001</c:v>
                </c:pt>
                <c:pt idx="4392">
                  <c:v>49.957332610000002</c:v>
                </c:pt>
                <c:pt idx="4393">
                  <c:v>49.957332610000002</c:v>
                </c:pt>
                <c:pt idx="4394">
                  <c:v>50.090667719999999</c:v>
                </c:pt>
                <c:pt idx="4395">
                  <c:v>49.974666599999999</c:v>
                </c:pt>
                <c:pt idx="4396">
                  <c:v>49.974666599999999</c:v>
                </c:pt>
                <c:pt idx="4397">
                  <c:v>50.136001589999999</c:v>
                </c:pt>
                <c:pt idx="4398">
                  <c:v>49.936000819999997</c:v>
                </c:pt>
                <c:pt idx="4399">
                  <c:v>50.053333279999997</c:v>
                </c:pt>
                <c:pt idx="4400">
                  <c:v>49.916000369999999</c:v>
                </c:pt>
                <c:pt idx="4401">
                  <c:v>50.097335819999998</c:v>
                </c:pt>
                <c:pt idx="4402">
                  <c:v>50.097335819999998</c:v>
                </c:pt>
                <c:pt idx="4403">
                  <c:v>50.036003110000003</c:v>
                </c:pt>
                <c:pt idx="4404">
                  <c:v>49.893333439999999</c:v>
                </c:pt>
                <c:pt idx="4405">
                  <c:v>50.065334319999998</c:v>
                </c:pt>
                <c:pt idx="4406">
                  <c:v>50.065334319999998</c:v>
                </c:pt>
                <c:pt idx="4407">
                  <c:v>49.83866501</c:v>
                </c:pt>
                <c:pt idx="4408">
                  <c:v>50.049331670000001</c:v>
                </c:pt>
                <c:pt idx="4409">
                  <c:v>49.958667759999997</c:v>
                </c:pt>
                <c:pt idx="4410">
                  <c:v>49.933334350000003</c:v>
                </c:pt>
                <c:pt idx="4411">
                  <c:v>50.009334559999999</c:v>
                </c:pt>
                <c:pt idx="4412">
                  <c:v>50.009334559999999</c:v>
                </c:pt>
                <c:pt idx="4413">
                  <c:v>49.925334929999998</c:v>
                </c:pt>
                <c:pt idx="4414">
                  <c:v>50.098667140000003</c:v>
                </c:pt>
                <c:pt idx="4415">
                  <c:v>50.098667140000003</c:v>
                </c:pt>
                <c:pt idx="4416">
                  <c:v>49.898666380000002</c:v>
                </c:pt>
                <c:pt idx="4417">
                  <c:v>50.145332340000003</c:v>
                </c:pt>
                <c:pt idx="4418">
                  <c:v>50.145332340000003</c:v>
                </c:pt>
                <c:pt idx="4419">
                  <c:v>49.956001280000002</c:v>
                </c:pt>
                <c:pt idx="4420">
                  <c:v>50.169330600000002</c:v>
                </c:pt>
                <c:pt idx="4421">
                  <c:v>50.169330600000002</c:v>
                </c:pt>
                <c:pt idx="4422">
                  <c:v>49.952003480000002</c:v>
                </c:pt>
                <c:pt idx="4423">
                  <c:v>50.075996400000001</c:v>
                </c:pt>
                <c:pt idx="4424">
                  <c:v>49.91866684</c:v>
                </c:pt>
                <c:pt idx="4425">
                  <c:v>50.009334559999999</c:v>
                </c:pt>
                <c:pt idx="4426">
                  <c:v>50.10799789</c:v>
                </c:pt>
                <c:pt idx="4427">
                  <c:v>50.10799789</c:v>
                </c:pt>
                <c:pt idx="4428">
                  <c:v>49.852001190000003</c:v>
                </c:pt>
                <c:pt idx="4429">
                  <c:v>50.181335449999999</c:v>
                </c:pt>
                <c:pt idx="4430">
                  <c:v>42.106666560000001</c:v>
                </c:pt>
                <c:pt idx="4431">
                  <c:v>42.106666560000001</c:v>
                </c:pt>
                <c:pt idx="4432">
                  <c:v>14.18000031</c:v>
                </c:pt>
                <c:pt idx="4433">
                  <c:v>6.1333329999999998E-2</c:v>
                </c:pt>
                <c:pt idx="4434">
                  <c:v>0.13066665999999999</c:v>
                </c:pt>
                <c:pt idx="4435">
                  <c:v>0.15866665999999999</c:v>
                </c:pt>
                <c:pt idx="4436">
                  <c:v>0.13866666999999999</c:v>
                </c:pt>
                <c:pt idx="4437">
                  <c:v>0.13866666999999999</c:v>
                </c:pt>
                <c:pt idx="4438">
                  <c:v>0.112</c:v>
                </c:pt>
                <c:pt idx="4439">
                  <c:v>0.10133333999999999</c:v>
                </c:pt>
                <c:pt idx="4440">
                  <c:v>0.10133333999999999</c:v>
                </c:pt>
                <c:pt idx="4441">
                  <c:v>7.1999999999999995E-2</c:v>
                </c:pt>
                <c:pt idx="4442">
                  <c:v>6.5333329999999995E-2</c:v>
                </c:pt>
                <c:pt idx="4443">
                  <c:v>6.5333329999999995E-2</c:v>
                </c:pt>
                <c:pt idx="4444">
                  <c:v>4.2666669999999997E-2</c:v>
                </c:pt>
                <c:pt idx="4445">
                  <c:v>5.0666669999999997E-2</c:v>
                </c:pt>
                <c:pt idx="4446">
                  <c:v>5.0666669999999997E-2</c:v>
                </c:pt>
                <c:pt idx="4447">
                  <c:v>4.9333330000000002E-2</c:v>
                </c:pt>
                <c:pt idx="4448">
                  <c:v>3.066667E-2</c:v>
                </c:pt>
                <c:pt idx="4449">
                  <c:v>1.2E-2</c:v>
                </c:pt>
                <c:pt idx="4450">
                  <c:v>1.2E-2</c:v>
                </c:pt>
                <c:pt idx="4451">
                  <c:v>1.33333E-3</c:v>
                </c:pt>
                <c:pt idx="4452">
                  <c:v>-2.6666699999999999E-3</c:v>
                </c:pt>
                <c:pt idx="4453">
                  <c:v>-2.6666699999999999E-3</c:v>
                </c:pt>
                <c:pt idx="4454">
                  <c:v>-1.33333E-3</c:v>
                </c:pt>
                <c:pt idx="4455">
                  <c:v>-1.33333E-3</c:v>
                </c:pt>
                <c:pt idx="4456">
                  <c:v>-1.33333E-3</c:v>
                </c:pt>
                <c:pt idx="4457">
                  <c:v>-2.6666699999999999E-3</c:v>
                </c:pt>
                <c:pt idx="4458">
                  <c:v>-4.0000000000000001E-3</c:v>
                </c:pt>
                <c:pt idx="4459">
                  <c:v>-4.0000000000000001E-3</c:v>
                </c:pt>
                <c:pt idx="4460">
                  <c:v>-6.6666700000000004E-3</c:v>
                </c:pt>
                <c:pt idx="4461">
                  <c:v>-1.066667E-2</c:v>
                </c:pt>
                <c:pt idx="4462">
                  <c:v>-1.066667E-2</c:v>
                </c:pt>
                <c:pt idx="4463">
                  <c:v>-1.3333329999999999E-2</c:v>
                </c:pt>
                <c:pt idx="4464">
                  <c:v>-1.466667E-2</c:v>
                </c:pt>
                <c:pt idx="4465">
                  <c:v>-1.066667E-2</c:v>
                </c:pt>
                <c:pt idx="4466">
                  <c:v>-1.066667E-2</c:v>
                </c:pt>
                <c:pt idx="4467">
                  <c:v>-1.3333329999999999E-2</c:v>
                </c:pt>
                <c:pt idx="4468">
                  <c:v>-1.3333329999999999E-2</c:v>
                </c:pt>
                <c:pt idx="4469">
                  <c:v>-8.0000000000000002E-3</c:v>
                </c:pt>
                <c:pt idx="4470">
                  <c:v>-5.3333299999999998E-3</c:v>
                </c:pt>
                <c:pt idx="4471">
                  <c:v>-6.6666700000000004E-3</c:v>
                </c:pt>
                <c:pt idx="4472">
                  <c:v>-6.6666700000000004E-3</c:v>
                </c:pt>
                <c:pt idx="4473">
                  <c:v>-6.6666700000000004E-3</c:v>
                </c:pt>
                <c:pt idx="4474">
                  <c:v>-9.3333300000000008E-3</c:v>
                </c:pt>
                <c:pt idx="4475">
                  <c:v>-4.0000000000000001E-3</c:v>
                </c:pt>
                <c:pt idx="4476">
                  <c:v>-4.0000000000000001E-3</c:v>
                </c:pt>
                <c:pt idx="4477">
                  <c:v>-6.6666700000000004E-3</c:v>
                </c:pt>
                <c:pt idx="4478">
                  <c:v>-6.6666700000000004E-3</c:v>
                </c:pt>
                <c:pt idx="4479">
                  <c:v>-2.6666699999999999E-3</c:v>
                </c:pt>
                <c:pt idx="4480">
                  <c:v>-1.33333E-3</c:v>
                </c:pt>
                <c:pt idx="4481">
                  <c:v>-2.6666699999999999E-3</c:v>
                </c:pt>
                <c:pt idx="4482">
                  <c:v>-2.6666699999999999E-3</c:v>
                </c:pt>
                <c:pt idx="4483">
                  <c:v>-1.33333E-3</c:v>
                </c:pt>
                <c:pt idx="4484">
                  <c:v>-5.3333299999999998E-3</c:v>
                </c:pt>
                <c:pt idx="4485">
                  <c:v>0</c:v>
                </c:pt>
                <c:pt idx="4486">
                  <c:v>-1.33333E-3</c:v>
                </c:pt>
                <c:pt idx="4487">
                  <c:v>0</c:v>
                </c:pt>
                <c:pt idx="4488">
                  <c:v>0</c:v>
                </c:pt>
                <c:pt idx="4489">
                  <c:v>-1.33333E-3</c:v>
                </c:pt>
                <c:pt idx="4490">
                  <c:v>-2.6666699999999999E-3</c:v>
                </c:pt>
                <c:pt idx="4491">
                  <c:v>-2.6666699999999999E-3</c:v>
                </c:pt>
                <c:pt idx="4492">
                  <c:v>-2.6666699999999999E-3</c:v>
                </c:pt>
                <c:pt idx="4493">
                  <c:v>0</c:v>
                </c:pt>
                <c:pt idx="4494">
                  <c:v>4.0000000000000001E-3</c:v>
                </c:pt>
                <c:pt idx="4495">
                  <c:v>0</c:v>
                </c:pt>
                <c:pt idx="4496">
                  <c:v>-1.33333E-3</c:v>
                </c:pt>
                <c:pt idx="4497">
                  <c:v>1.33333E-3</c:v>
                </c:pt>
                <c:pt idx="4498">
                  <c:v>1.33333E-3</c:v>
                </c:pt>
                <c:pt idx="4499">
                  <c:v>-1.33333E-3</c:v>
                </c:pt>
                <c:pt idx="4500">
                  <c:v>0</c:v>
                </c:pt>
                <c:pt idx="4501">
                  <c:v>2.6666699999999999E-3</c:v>
                </c:pt>
                <c:pt idx="4502">
                  <c:v>2.6666699999999999E-3</c:v>
                </c:pt>
                <c:pt idx="4503">
                  <c:v>4.0000000000000001E-3</c:v>
                </c:pt>
                <c:pt idx="4504">
                  <c:v>-5.3333299999999998E-3</c:v>
                </c:pt>
                <c:pt idx="4505">
                  <c:v>-5.3333299999999998E-3</c:v>
                </c:pt>
                <c:pt idx="4506">
                  <c:v>1.33333E-3</c:v>
                </c:pt>
                <c:pt idx="4507">
                  <c:v>0</c:v>
                </c:pt>
                <c:pt idx="4508">
                  <c:v>0</c:v>
                </c:pt>
                <c:pt idx="4509">
                  <c:v>0</c:v>
                </c:pt>
                <c:pt idx="4510">
                  <c:v>1.33333E-3</c:v>
                </c:pt>
                <c:pt idx="4511">
                  <c:v>1.33333E-3</c:v>
                </c:pt>
                <c:pt idx="4512">
                  <c:v>-4.0000000000000001E-3</c:v>
                </c:pt>
                <c:pt idx="4513">
                  <c:v>-4.0000000000000001E-3</c:v>
                </c:pt>
                <c:pt idx="4514">
                  <c:v>-4.0000000000000001E-3</c:v>
                </c:pt>
                <c:pt idx="4515">
                  <c:v>2.6666699999999999E-3</c:v>
                </c:pt>
                <c:pt idx="4516">
                  <c:v>-5.3333299999999998E-3</c:v>
                </c:pt>
                <c:pt idx="4517">
                  <c:v>-5.3333299999999998E-3</c:v>
                </c:pt>
                <c:pt idx="4518">
                  <c:v>-4.0000000000000001E-3</c:v>
                </c:pt>
                <c:pt idx="4519">
                  <c:v>-1.33333E-3</c:v>
                </c:pt>
                <c:pt idx="4520">
                  <c:v>-1.33333E-3</c:v>
                </c:pt>
                <c:pt idx="4521">
                  <c:v>1.33333E-3</c:v>
                </c:pt>
                <c:pt idx="4522">
                  <c:v>1.33333E-3</c:v>
                </c:pt>
                <c:pt idx="4523">
                  <c:v>2.6666699999999999E-3</c:v>
                </c:pt>
                <c:pt idx="4524">
                  <c:v>0</c:v>
                </c:pt>
                <c:pt idx="4525">
                  <c:v>0</c:v>
                </c:pt>
                <c:pt idx="4526">
                  <c:v>1.33333E-3</c:v>
                </c:pt>
                <c:pt idx="4527">
                  <c:v>0</c:v>
                </c:pt>
                <c:pt idx="4528">
                  <c:v>0</c:v>
                </c:pt>
                <c:pt idx="4529">
                  <c:v>1.33333E-3</c:v>
                </c:pt>
                <c:pt idx="4530">
                  <c:v>1.33333E-3</c:v>
                </c:pt>
                <c:pt idx="4531">
                  <c:v>1.33333E-3</c:v>
                </c:pt>
                <c:pt idx="4532">
                  <c:v>0</c:v>
                </c:pt>
                <c:pt idx="4533">
                  <c:v>-1.33333E-3</c:v>
                </c:pt>
                <c:pt idx="4534">
                  <c:v>-1.33333E-3</c:v>
                </c:pt>
                <c:pt idx="4535">
                  <c:v>-1.33333E-3</c:v>
                </c:pt>
                <c:pt idx="4536">
                  <c:v>1.33333E-3</c:v>
                </c:pt>
                <c:pt idx="4537">
                  <c:v>1.33333E-3</c:v>
                </c:pt>
                <c:pt idx="4538">
                  <c:v>1.33333E-3</c:v>
                </c:pt>
                <c:pt idx="4539">
                  <c:v>1.33333E-3</c:v>
                </c:pt>
                <c:pt idx="4540">
                  <c:v>1.33333E-3</c:v>
                </c:pt>
                <c:pt idx="4541">
                  <c:v>1.33333E-3</c:v>
                </c:pt>
                <c:pt idx="4542">
                  <c:v>-2.6666699999999999E-3</c:v>
                </c:pt>
                <c:pt idx="4543">
                  <c:v>0</c:v>
                </c:pt>
                <c:pt idx="4544">
                  <c:v>0</c:v>
                </c:pt>
                <c:pt idx="4545">
                  <c:v>0</c:v>
                </c:pt>
                <c:pt idx="4546">
                  <c:v>-1.33333E-3</c:v>
                </c:pt>
                <c:pt idx="4547">
                  <c:v>1.33333E-3</c:v>
                </c:pt>
                <c:pt idx="4548">
                  <c:v>-1.33333E-3</c:v>
                </c:pt>
                <c:pt idx="4549">
                  <c:v>0</c:v>
                </c:pt>
                <c:pt idx="4550">
                  <c:v>0</c:v>
                </c:pt>
                <c:pt idx="4551">
                  <c:v>0</c:v>
                </c:pt>
                <c:pt idx="4552">
                  <c:v>-1.33333E-3</c:v>
                </c:pt>
                <c:pt idx="4553">
                  <c:v>-2.6666699999999999E-3</c:v>
                </c:pt>
                <c:pt idx="4554">
                  <c:v>-2.6666699999999999E-3</c:v>
                </c:pt>
                <c:pt idx="4555">
                  <c:v>0</c:v>
                </c:pt>
                <c:pt idx="4556">
                  <c:v>0</c:v>
                </c:pt>
                <c:pt idx="4557">
                  <c:v>2.6666699999999999E-3</c:v>
                </c:pt>
                <c:pt idx="4558">
                  <c:v>1.33333E-3</c:v>
                </c:pt>
                <c:pt idx="4559">
                  <c:v>2.6666699999999999E-3</c:v>
                </c:pt>
                <c:pt idx="4560">
                  <c:v>2.6666699999999999E-3</c:v>
                </c:pt>
                <c:pt idx="4561">
                  <c:v>0</c:v>
                </c:pt>
                <c:pt idx="4562">
                  <c:v>1.33333E-3</c:v>
                </c:pt>
                <c:pt idx="4563">
                  <c:v>1.33333E-3</c:v>
                </c:pt>
                <c:pt idx="4564">
                  <c:v>-1.33333E-3</c:v>
                </c:pt>
                <c:pt idx="4565">
                  <c:v>-2.6666699999999999E-3</c:v>
                </c:pt>
                <c:pt idx="4566">
                  <c:v>-2.6666699999999999E-3</c:v>
                </c:pt>
                <c:pt idx="4567">
                  <c:v>1.33333E-3</c:v>
                </c:pt>
                <c:pt idx="4568">
                  <c:v>0</c:v>
                </c:pt>
                <c:pt idx="4569">
                  <c:v>0</c:v>
                </c:pt>
                <c:pt idx="4570">
                  <c:v>0</c:v>
                </c:pt>
                <c:pt idx="4571">
                  <c:v>1.33333E-3</c:v>
                </c:pt>
                <c:pt idx="4572">
                  <c:v>-4.6293330199999998</c:v>
                </c:pt>
                <c:pt idx="4573">
                  <c:v>-4.6293330199999998</c:v>
                </c:pt>
                <c:pt idx="4574">
                  <c:v>-1.0493333300000001</c:v>
                </c:pt>
                <c:pt idx="4575">
                  <c:v>-0.25733334000000002</c:v>
                </c:pt>
                <c:pt idx="4576">
                  <c:v>-0.25733334000000002</c:v>
                </c:pt>
                <c:pt idx="4577">
                  <c:v>-0.16933334</c:v>
                </c:pt>
                <c:pt idx="4578">
                  <c:v>-0.10533333</c:v>
                </c:pt>
                <c:pt idx="4579">
                  <c:v>-7.4666659999999996E-2</c:v>
                </c:pt>
                <c:pt idx="4580">
                  <c:v>-7.4666659999999996E-2</c:v>
                </c:pt>
                <c:pt idx="4581">
                  <c:v>-4.9333330000000002E-2</c:v>
                </c:pt>
                <c:pt idx="4582">
                  <c:v>-4.9333330000000002E-2</c:v>
                </c:pt>
                <c:pt idx="4583">
                  <c:v>-4.9333330000000002E-2</c:v>
                </c:pt>
              </c:numCache>
            </c:numRef>
          </c:yVal>
          <c:smooth val="0"/>
        </c:ser>
        <c:ser>
          <c:idx val="2"/>
          <c:order val="4"/>
          <c:tx>
            <c:strRef>
              <c:f>sheet1!$L$1</c:f>
              <c:strCache>
                <c:ptCount val="1"/>
                <c:pt idx="0">
                  <c:v>Sts_01</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L$2:$L$5000</c:f>
            </c:numRef>
          </c:yVal>
          <c:smooth val="0"/>
        </c:ser>
        <c:ser>
          <c:idx val="10"/>
          <c:order val="5"/>
          <c:tx>
            <c:v>Z axis Position</c:v>
          </c:tx>
          <c:spPr>
            <a:ln w="12700">
              <a:solidFill>
                <a:srgbClr val="0000FF"/>
              </a:solidFill>
              <a:prstDash val="solid"/>
            </a:ln>
          </c:spPr>
          <c:marker>
            <c:symbol val="none"/>
          </c:marker>
          <c:dPt>
            <c:idx val="3779"/>
            <c:bubble3D val="0"/>
            <c:spPr>
              <a:ln w="25400">
                <a:solidFill>
                  <a:srgbClr val="0000FF"/>
                </a:solidFill>
                <a:prstDash val="solid"/>
              </a:ln>
            </c:spPr>
          </c:dPt>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M$2:$M$5000</c:f>
              <c:numCache>
                <c:formatCode>0.00000000</c:formatCode>
                <c:ptCount val="4999"/>
                <c:pt idx="0">
                  <c:v>2.1512145999999999</c:v>
                </c:pt>
                <c:pt idx="1">
                  <c:v>2.1512145999999999</c:v>
                </c:pt>
                <c:pt idx="2">
                  <c:v>2.1512145999999999</c:v>
                </c:pt>
                <c:pt idx="3">
                  <c:v>1.99349976</c:v>
                </c:pt>
                <c:pt idx="4">
                  <c:v>1.99349976</c:v>
                </c:pt>
                <c:pt idx="5">
                  <c:v>1.99349976</c:v>
                </c:pt>
                <c:pt idx="6">
                  <c:v>1.99349976</c:v>
                </c:pt>
                <c:pt idx="7">
                  <c:v>1.99349976</c:v>
                </c:pt>
                <c:pt idx="8">
                  <c:v>1.9935302699999999</c:v>
                </c:pt>
                <c:pt idx="9">
                  <c:v>1.9935302699999999</c:v>
                </c:pt>
                <c:pt idx="10">
                  <c:v>1.99359131</c:v>
                </c:pt>
                <c:pt idx="11">
                  <c:v>1.99359131</c:v>
                </c:pt>
                <c:pt idx="12">
                  <c:v>1.9936828600000001</c:v>
                </c:pt>
                <c:pt idx="13">
                  <c:v>1.9936828600000001</c:v>
                </c:pt>
                <c:pt idx="14">
                  <c:v>1.9936828600000001</c:v>
                </c:pt>
                <c:pt idx="15">
                  <c:v>1.99359131</c:v>
                </c:pt>
                <c:pt idx="16">
                  <c:v>1.9936523399999999</c:v>
                </c:pt>
                <c:pt idx="17">
                  <c:v>1.9934387200000001</c:v>
                </c:pt>
                <c:pt idx="18">
                  <c:v>1.9934387200000001</c:v>
                </c:pt>
                <c:pt idx="19">
                  <c:v>1.9936218299999999</c:v>
                </c:pt>
                <c:pt idx="20">
                  <c:v>1.9935302699999999</c:v>
                </c:pt>
                <c:pt idx="21">
                  <c:v>1.9935302699999999</c:v>
                </c:pt>
                <c:pt idx="22">
                  <c:v>1.99325562</c:v>
                </c:pt>
                <c:pt idx="23">
                  <c:v>1.9936218299999999</c:v>
                </c:pt>
                <c:pt idx="24">
                  <c:v>1.9936218299999999</c:v>
                </c:pt>
                <c:pt idx="25">
                  <c:v>1.99380493</c:v>
                </c:pt>
                <c:pt idx="26">
                  <c:v>1.9937744100000001</c:v>
                </c:pt>
                <c:pt idx="27">
                  <c:v>1.9938964800000001</c:v>
                </c:pt>
                <c:pt idx="28">
                  <c:v>1.9938964800000001</c:v>
                </c:pt>
                <c:pt idx="29">
                  <c:v>1.9935302699999999</c:v>
                </c:pt>
                <c:pt idx="30">
                  <c:v>1.99325562</c:v>
                </c:pt>
                <c:pt idx="31">
                  <c:v>1.9936523399999999</c:v>
                </c:pt>
                <c:pt idx="32">
                  <c:v>1.9936523399999999</c:v>
                </c:pt>
                <c:pt idx="33">
                  <c:v>1.99435425</c:v>
                </c:pt>
                <c:pt idx="34">
                  <c:v>1.99371338</c:v>
                </c:pt>
                <c:pt idx="35">
                  <c:v>1.9938964800000001</c:v>
                </c:pt>
                <c:pt idx="36">
                  <c:v>1.9938964800000001</c:v>
                </c:pt>
                <c:pt idx="37">
                  <c:v>1.99414063</c:v>
                </c:pt>
                <c:pt idx="38">
                  <c:v>1.99346924</c:v>
                </c:pt>
                <c:pt idx="39">
                  <c:v>1.99346924</c:v>
                </c:pt>
                <c:pt idx="40">
                  <c:v>1.9933471700000001</c:v>
                </c:pt>
                <c:pt idx="41">
                  <c:v>1.98599243</c:v>
                </c:pt>
                <c:pt idx="42">
                  <c:v>1.98599243</c:v>
                </c:pt>
                <c:pt idx="43">
                  <c:v>1.9193115199999999</c:v>
                </c:pt>
                <c:pt idx="44">
                  <c:v>1.8495483399999999</c:v>
                </c:pt>
                <c:pt idx="45">
                  <c:v>1.8495483399999999</c:v>
                </c:pt>
                <c:pt idx="46">
                  <c:v>1.7843627900000001</c:v>
                </c:pt>
                <c:pt idx="47">
                  <c:v>1.70953369</c:v>
                </c:pt>
                <c:pt idx="48">
                  <c:v>1.64474487</c:v>
                </c:pt>
                <c:pt idx="49">
                  <c:v>1.5744628899999999</c:v>
                </c:pt>
                <c:pt idx="50">
                  <c:v>1.5046997099999999</c:v>
                </c:pt>
                <c:pt idx="51">
                  <c:v>1.43014526</c:v>
                </c:pt>
                <c:pt idx="52">
                  <c:v>1.43014526</c:v>
                </c:pt>
                <c:pt idx="53">
                  <c:v>1.3650512699999999</c:v>
                </c:pt>
                <c:pt idx="54">
                  <c:v>1.29470825</c:v>
                </c:pt>
                <c:pt idx="55">
                  <c:v>1.29470825</c:v>
                </c:pt>
                <c:pt idx="56">
                  <c:v>1.2241210899999999</c:v>
                </c:pt>
                <c:pt idx="57">
                  <c:v>1.15386963</c:v>
                </c:pt>
                <c:pt idx="58">
                  <c:v>1.0793762200000001</c:v>
                </c:pt>
                <c:pt idx="59">
                  <c:v>1.0149536100000001</c:v>
                </c:pt>
                <c:pt idx="60">
                  <c:v>0.94009399000000005</c:v>
                </c:pt>
                <c:pt idx="61">
                  <c:v>0.94009399000000005</c:v>
                </c:pt>
                <c:pt idx="62">
                  <c:v>0.86950684</c:v>
                </c:pt>
                <c:pt idx="63">
                  <c:v>0.79919434</c:v>
                </c:pt>
                <c:pt idx="64">
                  <c:v>0.79919434</c:v>
                </c:pt>
                <c:pt idx="65">
                  <c:v>0.72924805000000004</c:v>
                </c:pt>
                <c:pt idx="66">
                  <c:v>0.59451293999999999</c:v>
                </c:pt>
                <c:pt idx="67">
                  <c:v>0.59451293999999999</c:v>
                </c:pt>
                <c:pt idx="68">
                  <c:v>0.51968384000000001</c:v>
                </c:pt>
                <c:pt idx="69">
                  <c:v>0.44946289</c:v>
                </c:pt>
                <c:pt idx="70">
                  <c:v>0.37905884000000001</c:v>
                </c:pt>
                <c:pt idx="71">
                  <c:v>0.37905884000000001</c:v>
                </c:pt>
                <c:pt idx="72">
                  <c:v>0.30960082999999999</c:v>
                </c:pt>
                <c:pt idx="73">
                  <c:v>0.24505615</c:v>
                </c:pt>
                <c:pt idx="74">
                  <c:v>0.24505615</c:v>
                </c:pt>
                <c:pt idx="75">
                  <c:v>0.16638184</c:v>
                </c:pt>
                <c:pt idx="76">
                  <c:v>0.13128661999999999</c:v>
                </c:pt>
                <c:pt idx="77">
                  <c:v>0.13128661999999999</c:v>
                </c:pt>
                <c:pt idx="78">
                  <c:v>9.8358150000000005E-2</c:v>
                </c:pt>
                <c:pt idx="79">
                  <c:v>6.0546879999999997E-2</c:v>
                </c:pt>
                <c:pt idx="80">
                  <c:v>6.0546879999999997E-2</c:v>
                </c:pt>
                <c:pt idx="81">
                  <c:v>2.5421139999999998E-2</c:v>
                </c:pt>
                <c:pt idx="82">
                  <c:v>-9.0331999999999999E-3</c:v>
                </c:pt>
                <c:pt idx="83">
                  <c:v>-4.6752929999999998E-2</c:v>
                </c:pt>
                <c:pt idx="84">
                  <c:v>-4.6752929999999998E-2</c:v>
                </c:pt>
                <c:pt idx="85">
                  <c:v>-0.11669922000000001</c:v>
                </c:pt>
                <c:pt idx="86">
                  <c:v>-0.11669922000000001</c:v>
                </c:pt>
                <c:pt idx="87">
                  <c:v>-0.15145874000000001</c:v>
                </c:pt>
                <c:pt idx="88">
                  <c:v>-0.18402099999999999</c:v>
                </c:pt>
                <c:pt idx="89">
                  <c:v>-0.22158812999999999</c:v>
                </c:pt>
                <c:pt idx="90">
                  <c:v>-0.22158812999999999</c:v>
                </c:pt>
                <c:pt idx="91">
                  <c:v>-0.25634765999999998</c:v>
                </c:pt>
                <c:pt idx="92">
                  <c:v>-0.29174804999999998</c:v>
                </c:pt>
                <c:pt idx="93">
                  <c:v>-0.29174804999999998</c:v>
                </c:pt>
                <c:pt idx="94">
                  <c:v>-0.35977173000000001</c:v>
                </c:pt>
                <c:pt idx="95">
                  <c:v>-0.39154053</c:v>
                </c:pt>
                <c:pt idx="96">
                  <c:v>-0.39154053</c:v>
                </c:pt>
                <c:pt idx="97">
                  <c:v>-0.42810059</c:v>
                </c:pt>
                <c:pt idx="98">
                  <c:v>-0.46142578000000001</c:v>
                </c:pt>
                <c:pt idx="99">
                  <c:v>-0.49594115999999999</c:v>
                </c:pt>
                <c:pt idx="100">
                  <c:v>-0.49594115999999999</c:v>
                </c:pt>
                <c:pt idx="101">
                  <c:v>-0.53210449000000004</c:v>
                </c:pt>
                <c:pt idx="102">
                  <c:v>-0.56311034999999998</c:v>
                </c:pt>
                <c:pt idx="103">
                  <c:v>-0.59719849000000003</c:v>
                </c:pt>
                <c:pt idx="104">
                  <c:v>-0.63369750999999996</c:v>
                </c:pt>
                <c:pt idx="105">
                  <c:v>-0.63369750999999996</c:v>
                </c:pt>
                <c:pt idx="106">
                  <c:v>-0.66821288999999995</c:v>
                </c:pt>
                <c:pt idx="107">
                  <c:v>-0.70272827000000004</c:v>
                </c:pt>
                <c:pt idx="108">
                  <c:v>-0.73678589000000005</c:v>
                </c:pt>
                <c:pt idx="109">
                  <c:v>-0.73678589000000005</c:v>
                </c:pt>
                <c:pt idx="110">
                  <c:v>-0.76895142000000005</c:v>
                </c:pt>
                <c:pt idx="111">
                  <c:v>-0.80599975999999995</c:v>
                </c:pt>
                <c:pt idx="112">
                  <c:v>-0.84014893000000002</c:v>
                </c:pt>
                <c:pt idx="113">
                  <c:v>-0.87442017000000005</c:v>
                </c:pt>
                <c:pt idx="114">
                  <c:v>-0.90921021000000002</c:v>
                </c:pt>
                <c:pt idx="115">
                  <c:v>-0.90921021000000002</c:v>
                </c:pt>
                <c:pt idx="116">
                  <c:v>-0.94116211000000005</c:v>
                </c:pt>
                <c:pt idx="117">
                  <c:v>-0.97879028000000001</c:v>
                </c:pt>
                <c:pt idx="118">
                  <c:v>-1.01116943</c:v>
                </c:pt>
                <c:pt idx="119">
                  <c:v>-1.0457153299999999</c:v>
                </c:pt>
                <c:pt idx="120">
                  <c:v>-1.0806884800000001</c:v>
                </c:pt>
                <c:pt idx="121">
                  <c:v>-1.0806884800000001</c:v>
                </c:pt>
                <c:pt idx="122">
                  <c:v>-1.1195068399999999</c:v>
                </c:pt>
                <c:pt idx="123">
                  <c:v>-1.1547546399999999</c:v>
                </c:pt>
                <c:pt idx="124">
                  <c:v>-1.18673706</c:v>
                </c:pt>
                <c:pt idx="125">
                  <c:v>-1.18673706</c:v>
                </c:pt>
                <c:pt idx="126">
                  <c:v>-1.2243042</c:v>
                </c:pt>
                <c:pt idx="127">
                  <c:v>-1.2591552699999999</c:v>
                </c:pt>
                <c:pt idx="128">
                  <c:v>-1.29144287</c:v>
                </c:pt>
                <c:pt idx="129">
                  <c:v>-1.32867432</c:v>
                </c:pt>
                <c:pt idx="130">
                  <c:v>-1.3616943399999999</c:v>
                </c:pt>
                <c:pt idx="131">
                  <c:v>-1.3616943399999999</c:v>
                </c:pt>
                <c:pt idx="132">
                  <c:v>-1.3970642099999999</c:v>
                </c:pt>
                <c:pt idx="133">
                  <c:v>-1.4314575199999999</c:v>
                </c:pt>
                <c:pt idx="134">
                  <c:v>-1.4314575199999999</c:v>
                </c:pt>
                <c:pt idx="135">
                  <c:v>-1.46917725</c:v>
                </c:pt>
                <c:pt idx="136">
                  <c:v>-1.50653076</c:v>
                </c:pt>
                <c:pt idx="137">
                  <c:v>-1.53860474</c:v>
                </c:pt>
                <c:pt idx="138">
                  <c:v>-1.5712585400000001</c:v>
                </c:pt>
                <c:pt idx="139">
                  <c:v>-1.6087646499999999</c:v>
                </c:pt>
                <c:pt idx="140">
                  <c:v>-1.6087646499999999</c:v>
                </c:pt>
                <c:pt idx="141">
                  <c:v>-1.6430664100000001</c:v>
                </c:pt>
                <c:pt idx="142">
                  <c:v>-1.6780090299999999</c:v>
                </c:pt>
                <c:pt idx="143">
                  <c:v>-1.7134094200000001</c:v>
                </c:pt>
                <c:pt idx="144">
                  <c:v>-1.7134094200000001</c:v>
                </c:pt>
                <c:pt idx="145">
                  <c:v>-1.74795532</c:v>
                </c:pt>
                <c:pt idx="146">
                  <c:v>-1.7828063999999999</c:v>
                </c:pt>
                <c:pt idx="147">
                  <c:v>-1.81759644</c:v>
                </c:pt>
                <c:pt idx="148">
                  <c:v>-1.85266113</c:v>
                </c:pt>
                <c:pt idx="149">
                  <c:v>-1.8854675299999999</c:v>
                </c:pt>
                <c:pt idx="150">
                  <c:v>-1.8854675299999999</c:v>
                </c:pt>
                <c:pt idx="151">
                  <c:v>-1.92251587</c:v>
                </c:pt>
                <c:pt idx="152">
                  <c:v>-1.9563598600000001</c:v>
                </c:pt>
                <c:pt idx="153">
                  <c:v>-1.9883728000000001</c:v>
                </c:pt>
                <c:pt idx="154">
                  <c:v>-2.0233459499999999</c:v>
                </c:pt>
                <c:pt idx="155">
                  <c:v>-2.0575561499999999</c:v>
                </c:pt>
                <c:pt idx="156">
                  <c:v>-2.0575561499999999</c:v>
                </c:pt>
                <c:pt idx="157">
                  <c:v>-2.0924072300000001</c:v>
                </c:pt>
                <c:pt idx="158">
                  <c:v>-2.12686157</c:v>
                </c:pt>
                <c:pt idx="159">
                  <c:v>-2.1634826700000001</c:v>
                </c:pt>
                <c:pt idx="160">
                  <c:v>-2.1634826700000001</c:v>
                </c:pt>
                <c:pt idx="161">
                  <c:v>-2.1960449199999998</c:v>
                </c:pt>
                <c:pt idx="162">
                  <c:v>-2.22808838</c:v>
                </c:pt>
                <c:pt idx="163">
                  <c:v>-2.2622070299999999</c:v>
                </c:pt>
                <c:pt idx="164">
                  <c:v>-2.2988586400000002</c:v>
                </c:pt>
                <c:pt idx="165">
                  <c:v>-2.3301086400000002</c:v>
                </c:pt>
                <c:pt idx="166">
                  <c:v>-2.3301086400000002</c:v>
                </c:pt>
                <c:pt idx="167">
                  <c:v>-2.3650207499999998</c:v>
                </c:pt>
                <c:pt idx="168">
                  <c:v>-2.4003295900000001</c:v>
                </c:pt>
                <c:pt idx="169">
                  <c:v>-2.4321899400000002</c:v>
                </c:pt>
                <c:pt idx="170">
                  <c:v>-2.4321899400000002</c:v>
                </c:pt>
                <c:pt idx="171">
                  <c:v>-2.4698181199999998</c:v>
                </c:pt>
                <c:pt idx="172">
                  <c:v>-2.5043335</c:v>
                </c:pt>
                <c:pt idx="173">
                  <c:v>-2.5380859400000002</c:v>
                </c:pt>
                <c:pt idx="174">
                  <c:v>-2.5704650899999999</c:v>
                </c:pt>
                <c:pt idx="175">
                  <c:v>-2.6074829099999999</c:v>
                </c:pt>
                <c:pt idx="176">
                  <c:v>-2.6074829099999999</c:v>
                </c:pt>
                <c:pt idx="177">
                  <c:v>-2.6403198200000002</c:v>
                </c:pt>
                <c:pt idx="178">
                  <c:v>-2.6776733400000001</c:v>
                </c:pt>
                <c:pt idx="179">
                  <c:v>-2.7091674800000001</c:v>
                </c:pt>
                <c:pt idx="180">
                  <c:v>-2.7091674800000001</c:v>
                </c:pt>
                <c:pt idx="181">
                  <c:v>-2.7780151399999999</c:v>
                </c:pt>
                <c:pt idx="182">
                  <c:v>-2.7780151399999999</c:v>
                </c:pt>
                <c:pt idx="183">
                  <c:v>-2.81564331</c:v>
                </c:pt>
                <c:pt idx="184">
                  <c:v>-2.84951782</c:v>
                </c:pt>
                <c:pt idx="185">
                  <c:v>-2.84951782</c:v>
                </c:pt>
                <c:pt idx="186">
                  <c:v>-2.8820190399999999</c:v>
                </c:pt>
                <c:pt idx="187">
                  <c:v>-2.91915894</c:v>
                </c:pt>
                <c:pt idx="188">
                  <c:v>-2.9509277300000001</c:v>
                </c:pt>
                <c:pt idx="189">
                  <c:v>-2.9881591799999998</c:v>
                </c:pt>
                <c:pt idx="190">
                  <c:v>-3.0205688500000001</c:v>
                </c:pt>
                <c:pt idx="191">
                  <c:v>-3.0577087399999998</c:v>
                </c:pt>
                <c:pt idx="192">
                  <c:v>-3.0577087399999998</c:v>
                </c:pt>
                <c:pt idx="193">
                  <c:v>-3.0866088899999999</c:v>
                </c:pt>
                <c:pt idx="194">
                  <c:v>-3.12338257</c:v>
                </c:pt>
                <c:pt idx="195">
                  <c:v>-3.12338257</c:v>
                </c:pt>
                <c:pt idx="196">
                  <c:v>-3.1566162100000001</c:v>
                </c:pt>
                <c:pt idx="197">
                  <c:v>-3.22994995</c:v>
                </c:pt>
                <c:pt idx="198">
                  <c:v>-3.22994995</c:v>
                </c:pt>
                <c:pt idx="199">
                  <c:v>-3.2622070299999999</c:v>
                </c:pt>
                <c:pt idx="200">
                  <c:v>-3.2986755400000001</c:v>
                </c:pt>
                <c:pt idx="201">
                  <c:v>-3.2986755400000001</c:v>
                </c:pt>
                <c:pt idx="202">
                  <c:v>-3.3298339800000001</c:v>
                </c:pt>
                <c:pt idx="203">
                  <c:v>-3.3669128399999999</c:v>
                </c:pt>
                <c:pt idx="204">
                  <c:v>-3.3993835400000001</c:v>
                </c:pt>
                <c:pt idx="205">
                  <c:v>-3.3993835400000001</c:v>
                </c:pt>
                <c:pt idx="206">
                  <c:v>-3.4716796900000002</c:v>
                </c:pt>
                <c:pt idx="207">
                  <c:v>-3.4716796900000002</c:v>
                </c:pt>
                <c:pt idx="208">
                  <c:v>-3.5056457499999998</c:v>
                </c:pt>
                <c:pt idx="209">
                  <c:v>-3.5413818400000001</c:v>
                </c:pt>
                <c:pt idx="210">
                  <c:v>-3.578125</c:v>
                </c:pt>
                <c:pt idx="211">
                  <c:v>-3.578125</c:v>
                </c:pt>
                <c:pt idx="212">
                  <c:v>-3.6170654299999998</c:v>
                </c:pt>
                <c:pt idx="213">
                  <c:v>-3.6477355999999999</c:v>
                </c:pt>
                <c:pt idx="214">
                  <c:v>-3.6818847699999999</c:v>
                </c:pt>
                <c:pt idx="215">
                  <c:v>-3.71356201</c:v>
                </c:pt>
                <c:pt idx="216">
                  <c:v>-3.7575073200000002</c:v>
                </c:pt>
                <c:pt idx="217">
                  <c:v>-3.7575073200000002</c:v>
                </c:pt>
                <c:pt idx="218">
                  <c:v>-3.7932739299999998</c:v>
                </c:pt>
                <c:pt idx="219">
                  <c:v>-3.8279113800000002</c:v>
                </c:pt>
                <c:pt idx="220">
                  <c:v>-3.8279113800000002</c:v>
                </c:pt>
                <c:pt idx="221">
                  <c:v>-3.8594970700000002</c:v>
                </c:pt>
                <c:pt idx="222">
                  <c:v>-3.8942871100000001</c:v>
                </c:pt>
                <c:pt idx="223">
                  <c:v>-3.9252319299999998</c:v>
                </c:pt>
                <c:pt idx="224">
                  <c:v>-3.9601135300000001</c:v>
                </c:pt>
                <c:pt idx="225">
                  <c:v>-3.9955444299999998</c:v>
                </c:pt>
                <c:pt idx="226">
                  <c:v>-3.9955444299999998</c:v>
                </c:pt>
                <c:pt idx="227">
                  <c:v>-4.0281372099999997</c:v>
                </c:pt>
                <c:pt idx="228">
                  <c:v>-4.0634765599999998</c:v>
                </c:pt>
                <c:pt idx="229">
                  <c:v>-4.1005554200000001</c:v>
                </c:pt>
                <c:pt idx="230">
                  <c:v>-4.1005554200000001</c:v>
                </c:pt>
                <c:pt idx="231">
                  <c:v>-4.1309204099999999</c:v>
                </c:pt>
                <c:pt idx="232">
                  <c:v>-4.1899108900000002</c:v>
                </c:pt>
                <c:pt idx="233">
                  <c:v>-4.1899108900000002</c:v>
                </c:pt>
                <c:pt idx="234">
                  <c:v>-4.2174987799999997</c:v>
                </c:pt>
                <c:pt idx="235">
                  <c:v>-4.2463073700000002</c:v>
                </c:pt>
                <c:pt idx="236">
                  <c:v>-4.2463073700000002</c:v>
                </c:pt>
                <c:pt idx="237">
                  <c:v>-4.2801818799999998</c:v>
                </c:pt>
                <c:pt idx="238">
                  <c:v>-4.3109435999999999</c:v>
                </c:pt>
                <c:pt idx="239">
                  <c:v>-4.3506469699999997</c:v>
                </c:pt>
                <c:pt idx="240">
                  <c:v>-4.38705444</c:v>
                </c:pt>
                <c:pt idx="241">
                  <c:v>-4.4230346699999998</c:v>
                </c:pt>
                <c:pt idx="242">
                  <c:v>-4.4230346699999998</c:v>
                </c:pt>
                <c:pt idx="243">
                  <c:v>-4.4569091800000002</c:v>
                </c:pt>
                <c:pt idx="244">
                  <c:v>-4.4942016599999999</c:v>
                </c:pt>
                <c:pt idx="245">
                  <c:v>-4.5298461899999998</c:v>
                </c:pt>
                <c:pt idx="246">
                  <c:v>-4.5298461899999998</c:v>
                </c:pt>
                <c:pt idx="247">
                  <c:v>-4.5656127900000003</c:v>
                </c:pt>
                <c:pt idx="248">
                  <c:v>-4.6007690400000003</c:v>
                </c:pt>
                <c:pt idx="249">
                  <c:v>-4.6007690400000003</c:v>
                </c:pt>
                <c:pt idx="250">
                  <c:v>-4.6712646500000004</c:v>
                </c:pt>
                <c:pt idx="251">
                  <c:v>-4.7102050799999997</c:v>
                </c:pt>
                <c:pt idx="252">
                  <c:v>-4.7102050799999997</c:v>
                </c:pt>
                <c:pt idx="253">
                  <c:v>-4.7428283699999998</c:v>
                </c:pt>
                <c:pt idx="254">
                  <c:v>-4.7775878900000004</c:v>
                </c:pt>
                <c:pt idx="255">
                  <c:v>-4.7775878900000004</c:v>
                </c:pt>
                <c:pt idx="256">
                  <c:v>-4.8103332500000002</c:v>
                </c:pt>
                <c:pt idx="257">
                  <c:v>-4.8474426299999998</c:v>
                </c:pt>
                <c:pt idx="258">
                  <c:v>-4.8830566400000004</c:v>
                </c:pt>
                <c:pt idx="259">
                  <c:v>-4.9184570299999999</c:v>
                </c:pt>
                <c:pt idx="260">
                  <c:v>-4.9510192899999996</c:v>
                </c:pt>
                <c:pt idx="261">
                  <c:v>-4.9510192899999996</c:v>
                </c:pt>
                <c:pt idx="262">
                  <c:v>-4.9885253900000004</c:v>
                </c:pt>
                <c:pt idx="263">
                  <c:v>-5.0241394000000001</c:v>
                </c:pt>
                <c:pt idx="264">
                  <c:v>-5.0573730499999998</c:v>
                </c:pt>
                <c:pt idx="265">
                  <c:v>-5.0573730499999998</c:v>
                </c:pt>
                <c:pt idx="266">
                  <c:v>-5.0945129400000004</c:v>
                </c:pt>
                <c:pt idx="267">
                  <c:v>-5.1323242200000001</c:v>
                </c:pt>
                <c:pt idx="268">
                  <c:v>-5.1643066400000004</c:v>
                </c:pt>
                <c:pt idx="269">
                  <c:v>-5.19836426</c:v>
                </c:pt>
                <c:pt idx="270">
                  <c:v>-5.2319030800000004</c:v>
                </c:pt>
                <c:pt idx="271">
                  <c:v>-5.2319030800000004</c:v>
                </c:pt>
                <c:pt idx="272">
                  <c:v>-5.26715088</c:v>
                </c:pt>
                <c:pt idx="273">
                  <c:v>-5.2993164100000003</c:v>
                </c:pt>
                <c:pt idx="274">
                  <c:v>-5.3344726600000003</c:v>
                </c:pt>
                <c:pt idx="275">
                  <c:v>-5.3686218300000004</c:v>
                </c:pt>
                <c:pt idx="276">
                  <c:v>-5.4032592800000003</c:v>
                </c:pt>
                <c:pt idx="277">
                  <c:v>-5.4355773899999997</c:v>
                </c:pt>
                <c:pt idx="278">
                  <c:v>-5.4355773899999997</c:v>
                </c:pt>
                <c:pt idx="279">
                  <c:v>-5.4729003900000004</c:v>
                </c:pt>
                <c:pt idx="280">
                  <c:v>-5.5084228499999996</c:v>
                </c:pt>
                <c:pt idx="281">
                  <c:v>-5.5084228499999996</c:v>
                </c:pt>
                <c:pt idx="282">
                  <c:v>-5.5437011700000003</c:v>
                </c:pt>
                <c:pt idx="283">
                  <c:v>-5.5761413600000003</c:v>
                </c:pt>
                <c:pt idx="284">
                  <c:v>-5.6131591800000002</c:v>
                </c:pt>
                <c:pt idx="285">
                  <c:v>-5.6485900899999999</c:v>
                </c:pt>
                <c:pt idx="286">
                  <c:v>-5.6807861300000004</c:v>
                </c:pt>
                <c:pt idx="287">
                  <c:v>-5.6807861300000004</c:v>
                </c:pt>
                <c:pt idx="288">
                  <c:v>-5.7175903300000002</c:v>
                </c:pt>
                <c:pt idx="289">
                  <c:v>-5.75305176</c:v>
                </c:pt>
                <c:pt idx="290">
                  <c:v>-5.7873840300000001</c:v>
                </c:pt>
                <c:pt idx="291">
                  <c:v>-5.7873840300000001</c:v>
                </c:pt>
                <c:pt idx="292">
                  <c:v>-5.8576354999999998</c:v>
                </c:pt>
                <c:pt idx="293">
                  <c:v>-5.8576354999999998</c:v>
                </c:pt>
                <c:pt idx="294">
                  <c:v>-5.8898620599999996</c:v>
                </c:pt>
                <c:pt idx="295">
                  <c:v>-5.9270629899999996</c:v>
                </c:pt>
                <c:pt idx="296">
                  <c:v>-5.9613037100000001</c:v>
                </c:pt>
                <c:pt idx="297">
                  <c:v>-5.9613037100000001</c:v>
                </c:pt>
                <c:pt idx="298">
                  <c:v>-5.99661255</c:v>
                </c:pt>
                <c:pt idx="299">
                  <c:v>-6.0308532699999997</c:v>
                </c:pt>
                <c:pt idx="300">
                  <c:v>-6.0308532699999997</c:v>
                </c:pt>
                <c:pt idx="301">
                  <c:v>-6.10003662</c:v>
                </c:pt>
                <c:pt idx="302">
                  <c:v>-6.1374206500000001</c:v>
                </c:pt>
                <c:pt idx="303">
                  <c:v>-6.1374206500000001</c:v>
                </c:pt>
                <c:pt idx="304">
                  <c:v>-6.1672973600000001</c:v>
                </c:pt>
                <c:pt idx="305">
                  <c:v>-6.2005615199999999</c:v>
                </c:pt>
                <c:pt idx="306">
                  <c:v>-6.2309570299999999</c:v>
                </c:pt>
                <c:pt idx="307">
                  <c:v>-6.2309570299999999</c:v>
                </c:pt>
                <c:pt idx="308">
                  <c:v>-6.26528931</c:v>
                </c:pt>
                <c:pt idx="309">
                  <c:v>-6.2946472199999999</c:v>
                </c:pt>
                <c:pt idx="310">
                  <c:v>-6.3298339800000001</c:v>
                </c:pt>
                <c:pt idx="311">
                  <c:v>-6.3605346699999998</c:v>
                </c:pt>
                <c:pt idx="312">
                  <c:v>-6.3957519500000002</c:v>
                </c:pt>
                <c:pt idx="313">
                  <c:v>-6.3957519500000002</c:v>
                </c:pt>
                <c:pt idx="314">
                  <c:v>-6.4309387200000003</c:v>
                </c:pt>
                <c:pt idx="315">
                  <c:v>-6.4636230499999998</c:v>
                </c:pt>
                <c:pt idx="316">
                  <c:v>-6.4919128400000004</c:v>
                </c:pt>
                <c:pt idx="317">
                  <c:v>-6.4919128400000004</c:v>
                </c:pt>
                <c:pt idx="318">
                  <c:v>-6.5274352999999996</c:v>
                </c:pt>
                <c:pt idx="319">
                  <c:v>-6.5570983900000002</c:v>
                </c:pt>
                <c:pt idx="320">
                  <c:v>-6.5914001500000001</c:v>
                </c:pt>
                <c:pt idx="321">
                  <c:v>-6.6221313500000001</c:v>
                </c:pt>
                <c:pt idx="322">
                  <c:v>-6.6575012200000003</c:v>
                </c:pt>
                <c:pt idx="323">
                  <c:v>-6.6575012200000003</c:v>
                </c:pt>
                <c:pt idx="324">
                  <c:v>-6.6877746599999996</c:v>
                </c:pt>
                <c:pt idx="325">
                  <c:v>-6.72283936</c:v>
                </c:pt>
                <c:pt idx="326">
                  <c:v>-6.7532348600000001</c:v>
                </c:pt>
                <c:pt idx="327">
                  <c:v>-6.7532348600000001</c:v>
                </c:pt>
                <c:pt idx="328">
                  <c:v>-6.8177490199999999</c:v>
                </c:pt>
                <c:pt idx="329">
                  <c:v>-6.8177490199999999</c:v>
                </c:pt>
                <c:pt idx="330">
                  <c:v>-6.8472900399999999</c:v>
                </c:pt>
                <c:pt idx="331">
                  <c:v>-6.8815612799999997</c:v>
                </c:pt>
                <c:pt idx="332">
                  <c:v>-6.9136962899999999</c:v>
                </c:pt>
                <c:pt idx="333">
                  <c:v>-6.9136962899999999</c:v>
                </c:pt>
                <c:pt idx="334">
                  <c:v>-6.9432372999999998</c:v>
                </c:pt>
                <c:pt idx="335">
                  <c:v>-6.9748229999999998</c:v>
                </c:pt>
                <c:pt idx="336">
                  <c:v>-7.0061645500000003</c:v>
                </c:pt>
                <c:pt idx="337">
                  <c:v>-7.03515625</c:v>
                </c:pt>
                <c:pt idx="338">
                  <c:v>-7.0690307600000004</c:v>
                </c:pt>
                <c:pt idx="339">
                  <c:v>-7.0690307600000004</c:v>
                </c:pt>
                <c:pt idx="340">
                  <c:v>-7.0970459000000004</c:v>
                </c:pt>
                <c:pt idx="341">
                  <c:v>-7.1297302199999999</c:v>
                </c:pt>
                <c:pt idx="342">
                  <c:v>-7.1589965800000002</c:v>
                </c:pt>
                <c:pt idx="343">
                  <c:v>-7.1589965800000002</c:v>
                </c:pt>
                <c:pt idx="344">
                  <c:v>-7.1913147000000004</c:v>
                </c:pt>
                <c:pt idx="345">
                  <c:v>-7.21841431</c:v>
                </c:pt>
                <c:pt idx="346">
                  <c:v>-7.2489623999999999</c:v>
                </c:pt>
                <c:pt idx="347">
                  <c:v>-7.2774658199999998</c:v>
                </c:pt>
                <c:pt idx="348">
                  <c:v>-7.30587769</c:v>
                </c:pt>
                <c:pt idx="349">
                  <c:v>-7.30587769</c:v>
                </c:pt>
                <c:pt idx="350">
                  <c:v>-7.3316345199999997</c:v>
                </c:pt>
                <c:pt idx="351">
                  <c:v>-7.3608398399999997</c:v>
                </c:pt>
                <c:pt idx="352">
                  <c:v>-7.3901367200000001</c:v>
                </c:pt>
                <c:pt idx="353">
                  <c:v>-7.3901367200000001</c:v>
                </c:pt>
                <c:pt idx="354">
                  <c:v>-7.4175720199999997</c:v>
                </c:pt>
                <c:pt idx="355">
                  <c:v>-7.4467773399999997</c:v>
                </c:pt>
                <c:pt idx="356">
                  <c:v>-7.4735717800000003</c:v>
                </c:pt>
                <c:pt idx="357">
                  <c:v>-7.5004577599999998</c:v>
                </c:pt>
                <c:pt idx="358">
                  <c:v>-7.5262146000000003</c:v>
                </c:pt>
                <c:pt idx="359">
                  <c:v>-7.5557251000000001</c:v>
                </c:pt>
                <c:pt idx="360">
                  <c:v>-7.5557251000000001</c:v>
                </c:pt>
                <c:pt idx="361">
                  <c:v>-7.5826415999999996</c:v>
                </c:pt>
                <c:pt idx="362">
                  <c:v>-7.6082153300000002</c:v>
                </c:pt>
                <c:pt idx="363">
                  <c:v>-7.6082153300000002</c:v>
                </c:pt>
                <c:pt idx="364">
                  <c:v>-7.6352233900000002</c:v>
                </c:pt>
                <c:pt idx="365">
                  <c:v>-7.6621704099999999</c:v>
                </c:pt>
                <c:pt idx="366">
                  <c:v>-7.6899414100000003</c:v>
                </c:pt>
                <c:pt idx="367">
                  <c:v>-7.69973755</c:v>
                </c:pt>
                <c:pt idx="368">
                  <c:v>-7.7017517099999999</c:v>
                </c:pt>
                <c:pt idx="369">
                  <c:v>-7.7026977499999996</c:v>
                </c:pt>
                <c:pt idx="370">
                  <c:v>-7.7026977499999996</c:v>
                </c:pt>
                <c:pt idx="371">
                  <c:v>-7.7026672400000002</c:v>
                </c:pt>
                <c:pt idx="372">
                  <c:v>-7.7033386200000002</c:v>
                </c:pt>
                <c:pt idx="373">
                  <c:v>-7.7033386200000002</c:v>
                </c:pt>
                <c:pt idx="374">
                  <c:v>-7.7038879400000004</c:v>
                </c:pt>
                <c:pt idx="375">
                  <c:v>-7.7040100100000002</c:v>
                </c:pt>
                <c:pt idx="376">
                  <c:v>-7.7020568799999998</c:v>
                </c:pt>
                <c:pt idx="377">
                  <c:v>-7.70278931</c:v>
                </c:pt>
                <c:pt idx="378">
                  <c:v>-7.7026062</c:v>
                </c:pt>
                <c:pt idx="379">
                  <c:v>-7.7026062</c:v>
                </c:pt>
                <c:pt idx="380">
                  <c:v>-7.7014770500000003</c:v>
                </c:pt>
                <c:pt idx="381">
                  <c:v>-7.7009887700000004</c:v>
                </c:pt>
                <c:pt idx="382">
                  <c:v>-7.7008361799999996</c:v>
                </c:pt>
                <c:pt idx="383">
                  <c:v>-7.7008361799999996</c:v>
                </c:pt>
                <c:pt idx="384">
                  <c:v>-7.7007141099999998</c:v>
                </c:pt>
                <c:pt idx="385">
                  <c:v>-7.7006835899999997</c:v>
                </c:pt>
                <c:pt idx="386">
                  <c:v>-7.7006835899999997</c:v>
                </c:pt>
                <c:pt idx="387">
                  <c:v>-7.6999206500000001</c:v>
                </c:pt>
                <c:pt idx="388">
                  <c:v>-7.6998901399999999</c:v>
                </c:pt>
                <c:pt idx="389">
                  <c:v>-7.6998901399999999</c:v>
                </c:pt>
                <c:pt idx="390">
                  <c:v>-7.7001647899999996</c:v>
                </c:pt>
                <c:pt idx="391">
                  <c:v>-7.69955444</c:v>
                </c:pt>
                <c:pt idx="392">
                  <c:v>-7.6998596199999998</c:v>
                </c:pt>
                <c:pt idx="393">
                  <c:v>-7.6998596199999998</c:v>
                </c:pt>
                <c:pt idx="394">
                  <c:v>-7.7002868700000002</c:v>
                </c:pt>
                <c:pt idx="395">
                  <c:v>-7.6995239299999998</c:v>
                </c:pt>
                <c:pt idx="396">
                  <c:v>-7.70007324</c:v>
                </c:pt>
                <c:pt idx="397">
                  <c:v>-7.69973755</c:v>
                </c:pt>
                <c:pt idx="398">
                  <c:v>-7.6998290999999996</c:v>
                </c:pt>
                <c:pt idx="399">
                  <c:v>-7.6998290999999996</c:v>
                </c:pt>
                <c:pt idx="400">
                  <c:v>-7.7003478999999997</c:v>
                </c:pt>
                <c:pt idx="401">
                  <c:v>-7.6996460000000004</c:v>
                </c:pt>
                <c:pt idx="402">
                  <c:v>-7.6996460000000004</c:v>
                </c:pt>
                <c:pt idx="403">
                  <c:v>-7.6999206500000001</c:v>
                </c:pt>
                <c:pt idx="404">
                  <c:v>-7.6999206500000001</c:v>
                </c:pt>
                <c:pt idx="405">
                  <c:v>-7.6999206500000001</c:v>
                </c:pt>
                <c:pt idx="406">
                  <c:v>-7.6998290999999996</c:v>
                </c:pt>
                <c:pt idx="407">
                  <c:v>-7.6997985800000004</c:v>
                </c:pt>
                <c:pt idx="408">
                  <c:v>-7.6997985800000004</c:v>
                </c:pt>
                <c:pt idx="409">
                  <c:v>-7.6999816900000004</c:v>
                </c:pt>
                <c:pt idx="410">
                  <c:v>-7.7003173800000004</c:v>
                </c:pt>
                <c:pt idx="411">
                  <c:v>-7.6997985800000004</c:v>
                </c:pt>
                <c:pt idx="412">
                  <c:v>-7.6998290999999996</c:v>
                </c:pt>
                <c:pt idx="413">
                  <c:v>-7.7005310099999997</c:v>
                </c:pt>
                <c:pt idx="414">
                  <c:v>-7.7005310099999997</c:v>
                </c:pt>
                <c:pt idx="415">
                  <c:v>-7.69921875</c:v>
                </c:pt>
                <c:pt idx="416">
                  <c:v>-7.6995239299999998</c:v>
                </c:pt>
                <c:pt idx="417">
                  <c:v>-7.7002258299999999</c:v>
                </c:pt>
                <c:pt idx="418">
                  <c:v>-7.7002258299999999</c:v>
                </c:pt>
                <c:pt idx="419">
                  <c:v>-7.6998290999999996</c:v>
                </c:pt>
                <c:pt idx="420">
                  <c:v>-7.6998290999999996</c:v>
                </c:pt>
                <c:pt idx="421">
                  <c:v>-7.7001647899999996</c:v>
                </c:pt>
                <c:pt idx="422">
                  <c:v>-7.7002563500000001</c:v>
                </c:pt>
                <c:pt idx="423">
                  <c:v>-7.69955444</c:v>
                </c:pt>
                <c:pt idx="424">
                  <c:v>-7.69955444</c:v>
                </c:pt>
                <c:pt idx="425">
                  <c:v>-7.7001647899999996</c:v>
                </c:pt>
                <c:pt idx="426">
                  <c:v>-7.7000427199999999</c:v>
                </c:pt>
                <c:pt idx="427">
                  <c:v>-7.69955444</c:v>
                </c:pt>
                <c:pt idx="428">
                  <c:v>-7.7003784199999998</c:v>
                </c:pt>
                <c:pt idx="429">
                  <c:v>-7.6997680700000002</c:v>
                </c:pt>
                <c:pt idx="430">
                  <c:v>-7.6997680700000002</c:v>
                </c:pt>
                <c:pt idx="431">
                  <c:v>-7.6996154800000003</c:v>
                </c:pt>
                <c:pt idx="432">
                  <c:v>-7.7001647899999996</c:v>
                </c:pt>
                <c:pt idx="433">
                  <c:v>-7.6999816900000004</c:v>
                </c:pt>
                <c:pt idx="434">
                  <c:v>-7.6999816900000004</c:v>
                </c:pt>
                <c:pt idx="435">
                  <c:v>-7.6999816900000004</c:v>
                </c:pt>
                <c:pt idx="436">
                  <c:v>-7.6996460000000004</c:v>
                </c:pt>
                <c:pt idx="437">
                  <c:v>-7.7001342800000003</c:v>
                </c:pt>
                <c:pt idx="438">
                  <c:v>-7.6999511700000003</c:v>
                </c:pt>
                <c:pt idx="439">
                  <c:v>-7.6998901399999999</c:v>
                </c:pt>
                <c:pt idx="440">
                  <c:v>-7.6998901399999999</c:v>
                </c:pt>
                <c:pt idx="441">
                  <c:v>-7.7001342800000003</c:v>
                </c:pt>
                <c:pt idx="442">
                  <c:v>-7.6997070299999999</c:v>
                </c:pt>
                <c:pt idx="443">
                  <c:v>-7.6997070299999999</c:v>
                </c:pt>
                <c:pt idx="444">
                  <c:v>-7.70007324</c:v>
                </c:pt>
                <c:pt idx="445">
                  <c:v>-7.6998596199999998</c:v>
                </c:pt>
                <c:pt idx="446">
                  <c:v>-7.7003478999999997</c:v>
                </c:pt>
                <c:pt idx="447">
                  <c:v>-7.6997070299999999</c:v>
                </c:pt>
                <c:pt idx="448">
                  <c:v>-7.6997070299999999</c:v>
                </c:pt>
                <c:pt idx="449">
                  <c:v>-7.6996460000000004</c:v>
                </c:pt>
                <c:pt idx="450">
                  <c:v>-7.6999206500000001</c:v>
                </c:pt>
                <c:pt idx="451">
                  <c:v>-7.7000122099999997</c:v>
                </c:pt>
                <c:pt idx="452">
                  <c:v>-7.7000122099999997</c:v>
                </c:pt>
                <c:pt idx="453">
                  <c:v>-7.7001037600000002</c:v>
                </c:pt>
                <c:pt idx="454">
                  <c:v>-7.6993102999999996</c:v>
                </c:pt>
                <c:pt idx="455">
                  <c:v>-7.7002258299999999</c:v>
                </c:pt>
                <c:pt idx="456">
                  <c:v>-7.6970825200000004</c:v>
                </c:pt>
                <c:pt idx="457">
                  <c:v>-7.7143859900000002</c:v>
                </c:pt>
                <c:pt idx="458">
                  <c:v>-7.7143859900000002</c:v>
                </c:pt>
                <c:pt idx="459">
                  <c:v>-7.7143859900000002</c:v>
                </c:pt>
                <c:pt idx="460">
                  <c:v>-7.7030944799999999</c:v>
                </c:pt>
                <c:pt idx="461">
                  <c:v>-7.7073364299999998</c:v>
                </c:pt>
                <c:pt idx="462">
                  <c:v>-7.7073364299999998</c:v>
                </c:pt>
                <c:pt idx="463">
                  <c:v>-7.7088317899999996</c:v>
                </c:pt>
                <c:pt idx="464">
                  <c:v>-7.7088317899999996</c:v>
                </c:pt>
                <c:pt idx="465">
                  <c:v>-7.7105102499999996</c:v>
                </c:pt>
                <c:pt idx="466">
                  <c:v>-7.70907593</c:v>
                </c:pt>
                <c:pt idx="467">
                  <c:v>-7.7087402300000001</c:v>
                </c:pt>
                <c:pt idx="468">
                  <c:v>-7.7087402300000001</c:v>
                </c:pt>
                <c:pt idx="469">
                  <c:v>-7.7102050799999997</c:v>
                </c:pt>
                <c:pt idx="470">
                  <c:v>-7.7095336899999998</c:v>
                </c:pt>
                <c:pt idx="471">
                  <c:v>-7.7095336899999998</c:v>
                </c:pt>
                <c:pt idx="472">
                  <c:v>-7.7125854499999997</c:v>
                </c:pt>
                <c:pt idx="473">
                  <c:v>-7.7125854499999997</c:v>
                </c:pt>
                <c:pt idx="474">
                  <c:v>-7.7135009800000001</c:v>
                </c:pt>
                <c:pt idx="475">
                  <c:v>-7.7106323200000002</c:v>
                </c:pt>
                <c:pt idx="476">
                  <c:v>-7.7099914600000004</c:v>
                </c:pt>
                <c:pt idx="477">
                  <c:v>-7.7099914600000004</c:v>
                </c:pt>
                <c:pt idx="478">
                  <c:v>-7.7128295900000001</c:v>
                </c:pt>
                <c:pt idx="479">
                  <c:v>-7.7136230499999998</c:v>
                </c:pt>
                <c:pt idx="480">
                  <c:v>-7.7136230499999998</c:v>
                </c:pt>
                <c:pt idx="481">
                  <c:v>-7.7132568399999997</c:v>
                </c:pt>
                <c:pt idx="482">
                  <c:v>-7.7132568399999997</c:v>
                </c:pt>
                <c:pt idx="483">
                  <c:v>-7.7126770000000002</c:v>
                </c:pt>
                <c:pt idx="484">
                  <c:v>-7.7135314900000003</c:v>
                </c:pt>
                <c:pt idx="485">
                  <c:v>-7.7145996099999996</c:v>
                </c:pt>
                <c:pt idx="486">
                  <c:v>-7.7145996099999996</c:v>
                </c:pt>
                <c:pt idx="487">
                  <c:v>-7.7146911600000001</c:v>
                </c:pt>
                <c:pt idx="488">
                  <c:v>-7.7154540999999996</c:v>
                </c:pt>
                <c:pt idx="489">
                  <c:v>-7.7147216800000002</c:v>
                </c:pt>
                <c:pt idx="490">
                  <c:v>-7.7192993200000002</c:v>
                </c:pt>
                <c:pt idx="491">
                  <c:v>-7.7142028800000002</c:v>
                </c:pt>
                <c:pt idx="492">
                  <c:v>-7.7142028800000002</c:v>
                </c:pt>
                <c:pt idx="493">
                  <c:v>-7.7141418499999999</c:v>
                </c:pt>
                <c:pt idx="494">
                  <c:v>-7.7174987799999997</c:v>
                </c:pt>
                <c:pt idx="495">
                  <c:v>-7.7174987799999997</c:v>
                </c:pt>
                <c:pt idx="496">
                  <c:v>-7.7188720699999998</c:v>
                </c:pt>
                <c:pt idx="497">
                  <c:v>-7.7160949700000003</c:v>
                </c:pt>
                <c:pt idx="498">
                  <c:v>-7.7174377400000003</c:v>
                </c:pt>
                <c:pt idx="499">
                  <c:v>-7.7181701699999996</c:v>
                </c:pt>
                <c:pt idx="500">
                  <c:v>-7.7169494600000004</c:v>
                </c:pt>
                <c:pt idx="501">
                  <c:v>-7.7169494600000004</c:v>
                </c:pt>
                <c:pt idx="502">
                  <c:v>-7.7179260300000001</c:v>
                </c:pt>
                <c:pt idx="503">
                  <c:v>-7.71908569</c:v>
                </c:pt>
                <c:pt idx="504">
                  <c:v>-7.71908569</c:v>
                </c:pt>
                <c:pt idx="505">
                  <c:v>-7.71908569</c:v>
                </c:pt>
                <c:pt idx="506">
                  <c:v>-7.7167358400000001</c:v>
                </c:pt>
                <c:pt idx="507">
                  <c:v>-7.71960449</c:v>
                </c:pt>
                <c:pt idx="508">
                  <c:v>-7.72213745</c:v>
                </c:pt>
                <c:pt idx="509">
                  <c:v>-7.7167663600000003</c:v>
                </c:pt>
                <c:pt idx="510">
                  <c:v>-7.7167663600000003</c:v>
                </c:pt>
                <c:pt idx="511">
                  <c:v>-7.7221984900000002</c:v>
                </c:pt>
                <c:pt idx="512">
                  <c:v>-7.7223510700000002</c:v>
                </c:pt>
                <c:pt idx="513">
                  <c:v>-7.71789551</c:v>
                </c:pt>
                <c:pt idx="514">
                  <c:v>-7.71789551</c:v>
                </c:pt>
                <c:pt idx="515">
                  <c:v>-7.7227477999999996</c:v>
                </c:pt>
                <c:pt idx="516">
                  <c:v>-7.7227477999999996</c:v>
                </c:pt>
                <c:pt idx="517">
                  <c:v>-7.7214965800000002</c:v>
                </c:pt>
                <c:pt idx="518">
                  <c:v>-7.7230835000000004</c:v>
                </c:pt>
                <c:pt idx="519">
                  <c:v>-7.7230835000000004</c:v>
                </c:pt>
                <c:pt idx="520">
                  <c:v>-7.7220153800000002</c:v>
                </c:pt>
                <c:pt idx="521">
                  <c:v>-7.7248840300000001</c:v>
                </c:pt>
                <c:pt idx="522">
                  <c:v>-7.7228088399999999</c:v>
                </c:pt>
                <c:pt idx="523">
                  <c:v>-7.7228088399999999</c:v>
                </c:pt>
                <c:pt idx="524">
                  <c:v>-7.7251892099999999</c:v>
                </c:pt>
                <c:pt idx="525">
                  <c:v>-7.7251892099999999</c:v>
                </c:pt>
                <c:pt idx="526">
                  <c:v>-7.7269592300000003</c:v>
                </c:pt>
                <c:pt idx="527">
                  <c:v>-7.7265930200000001</c:v>
                </c:pt>
                <c:pt idx="528">
                  <c:v>-7.7264709500000004</c:v>
                </c:pt>
                <c:pt idx="529">
                  <c:v>-7.7264709500000004</c:v>
                </c:pt>
                <c:pt idx="530">
                  <c:v>-7.7298889199999996</c:v>
                </c:pt>
                <c:pt idx="531">
                  <c:v>-7.7286377000000002</c:v>
                </c:pt>
                <c:pt idx="532">
                  <c:v>-7.7286377000000002</c:v>
                </c:pt>
                <c:pt idx="533">
                  <c:v>-7.72775269</c:v>
                </c:pt>
                <c:pt idx="534">
                  <c:v>-7.7303772000000004</c:v>
                </c:pt>
                <c:pt idx="535">
                  <c:v>-7.7303772000000004</c:v>
                </c:pt>
                <c:pt idx="536">
                  <c:v>-7.7304077099999997</c:v>
                </c:pt>
                <c:pt idx="537">
                  <c:v>-7.7313537600000002</c:v>
                </c:pt>
                <c:pt idx="538">
                  <c:v>-7.7313537600000002</c:v>
                </c:pt>
                <c:pt idx="539">
                  <c:v>-7.7324523899999997</c:v>
                </c:pt>
                <c:pt idx="540">
                  <c:v>-7.7330322300000001</c:v>
                </c:pt>
                <c:pt idx="541">
                  <c:v>-7.7321777300000001</c:v>
                </c:pt>
                <c:pt idx="542">
                  <c:v>-7.73318481</c:v>
                </c:pt>
                <c:pt idx="543">
                  <c:v>-7.73199463</c:v>
                </c:pt>
                <c:pt idx="544">
                  <c:v>-7.73199463</c:v>
                </c:pt>
                <c:pt idx="545">
                  <c:v>-7.7363281300000004</c:v>
                </c:pt>
                <c:pt idx="546">
                  <c:v>-7.7363281300000004</c:v>
                </c:pt>
                <c:pt idx="547">
                  <c:v>-7.7387390099999998</c:v>
                </c:pt>
                <c:pt idx="548">
                  <c:v>-7.7387390099999998</c:v>
                </c:pt>
                <c:pt idx="549">
                  <c:v>-7.7377929700000001</c:v>
                </c:pt>
                <c:pt idx="550">
                  <c:v>-7.7403869600000004</c:v>
                </c:pt>
                <c:pt idx="551">
                  <c:v>-7.7403869600000004</c:v>
                </c:pt>
                <c:pt idx="552">
                  <c:v>-7.7443847699999999</c:v>
                </c:pt>
                <c:pt idx="553">
                  <c:v>-7.7421264599999997</c:v>
                </c:pt>
                <c:pt idx="554">
                  <c:v>-7.7421264599999997</c:v>
                </c:pt>
                <c:pt idx="555">
                  <c:v>-7.7468566900000004</c:v>
                </c:pt>
                <c:pt idx="556">
                  <c:v>-7.7445983900000002</c:v>
                </c:pt>
                <c:pt idx="557">
                  <c:v>-7.7516174299999996</c:v>
                </c:pt>
                <c:pt idx="558">
                  <c:v>-7.7516174299999996</c:v>
                </c:pt>
                <c:pt idx="559">
                  <c:v>-7.7470703099999998</c:v>
                </c:pt>
                <c:pt idx="560">
                  <c:v>-7.7470703099999998</c:v>
                </c:pt>
                <c:pt idx="561">
                  <c:v>-7.75595093</c:v>
                </c:pt>
                <c:pt idx="562">
                  <c:v>-7.7497253400000004</c:v>
                </c:pt>
                <c:pt idx="563">
                  <c:v>-7.7571411100000001</c:v>
                </c:pt>
                <c:pt idx="564">
                  <c:v>-7.7571411100000001</c:v>
                </c:pt>
                <c:pt idx="565">
                  <c:v>-7.7552185099999997</c:v>
                </c:pt>
                <c:pt idx="566">
                  <c:v>-7.7537536600000001</c:v>
                </c:pt>
                <c:pt idx="567">
                  <c:v>-7.7617797900000003</c:v>
                </c:pt>
                <c:pt idx="568">
                  <c:v>-7.7600097699999999</c:v>
                </c:pt>
                <c:pt idx="569">
                  <c:v>-7.7611389199999996</c:v>
                </c:pt>
                <c:pt idx="570">
                  <c:v>-7.7611389199999996</c:v>
                </c:pt>
                <c:pt idx="571">
                  <c:v>-7.7672119100000003</c:v>
                </c:pt>
                <c:pt idx="572">
                  <c:v>-7.7647094699999997</c:v>
                </c:pt>
                <c:pt idx="573">
                  <c:v>-7.7647094699999997</c:v>
                </c:pt>
                <c:pt idx="574">
                  <c:v>-7.7692260700000002</c:v>
                </c:pt>
                <c:pt idx="575">
                  <c:v>-7.7710876500000001</c:v>
                </c:pt>
                <c:pt idx="576">
                  <c:v>-7.7685241700000001</c:v>
                </c:pt>
                <c:pt idx="577">
                  <c:v>-7.7762451199999996</c:v>
                </c:pt>
                <c:pt idx="578">
                  <c:v>-7.7748718300000004</c:v>
                </c:pt>
                <c:pt idx="579">
                  <c:v>-7.7748718300000004</c:v>
                </c:pt>
                <c:pt idx="580">
                  <c:v>-7.7767944299999998</c:v>
                </c:pt>
                <c:pt idx="581">
                  <c:v>-7.7824096699999998</c:v>
                </c:pt>
                <c:pt idx="582">
                  <c:v>-7.7756652800000001</c:v>
                </c:pt>
                <c:pt idx="583">
                  <c:v>-7.7756652800000001</c:v>
                </c:pt>
                <c:pt idx="584">
                  <c:v>-7.7861938500000001</c:v>
                </c:pt>
                <c:pt idx="585">
                  <c:v>-7.7861938500000001</c:v>
                </c:pt>
                <c:pt idx="586">
                  <c:v>-7.7838134800000001</c:v>
                </c:pt>
                <c:pt idx="587">
                  <c:v>-7.78787231</c:v>
                </c:pt>
                <c:pt idx="588">
                  <c:v>-7.7894592300000003</c:v>
                </c:pt>
                <c:pt idx="589">
                  <c:v>-7.7894592300000003</c:v>
                </c:pt>
                <c:pt idx="590">
                  <c:v>-7.7920532199999997</c:v>
                </c:pt>
                <c:pt idx="591">
                  <c:v>-7.7938537600000002</c:v>
                </c:pt>
                <c:pt idx="592">
                  <c:v>-7.7938537600000002</c:v>
                </c:pt>
                <c:pt idx="593">
                  <c:v>-7.7966308599999996</c:v>
                </c:pt>
                <c:pt idx="594">
                  <c:v>-7.7966308599999996</c:v>
                </c:pt>
                <c:pt idx="595">
                  <c:v>-7.8006286600000001</c:v>
                </c:pt>
                <c:pt idx="596">
                  <c:v>-7.80450439</c:v>
                </c:pt>
                <c:pt idx="597">
                  <c:v>-7.8051757799999999</c:v>
                </c:pt>
                <c:pt idx="598">
                  <c:v>-7.8051757799999999</c:v>
                </c:pt>
                <c:pt idx="599">
                  <c:v>-7.8071289100000003</c:v>
                </c:pt>
                <c:pt idx="600">
                  <c:v>-7.81164551</c:v>
                </c:pt>
                <c:pt idx="601">
                  <c:v>-7.81164551</c:v>
                </c:pt>
                <c:pt idx="602">
                  <c:v>-7.81692505</c:v>
                </c:pt>
                <c:pt idx="603">
                  <c:v>-7.8116760300000001</c:v>
                </c:pt>
                <c:pt idx="604">
                  <c:v>-7.8116760300000001</c:v>
                </c:pt>
                <c:pt idx="605">
                  <c:v>-7.8161315900000004</c:v>
                </c:pt>
                <c:pt idx="606">
                  <c:v>-7.8211059599999997</c:v>
                </c:pt>
                <c:pt idx="607">
                  <c:v>-7.8211059599999997</c:v>
                </c:pt>
                <c:pt idx="608">
                  <c:v>-7.8163147000000004</c:v>
                </c:pt>
                <c:pt idx="609">
                  <c:v>-7.8267211899999998</c:v>
                </c:pt>
                <c:pt idx="610">
                  <c:v>-7.8256835899999997</c:v>
                </c:pt>
                <c:pt idx="611">
                  <c:v>-7.8317260700000002</c:v>
                </c:pt>
                <c:pt idx="612">
                  <c:v>-7.8308715800000002</c:v>
                </c:pt>
                <c:pt idx="613">
                  <c:v>-7.8308715800000002</c:v>
                </c:pt>
                <c:pt idx="614">
                  <c:v>-7.8335876500000001</c:v>
                </c:pt>
                <c:pt idx="615">
                  <c:v>-7.8395385700000002</c:v>
                </c:pt>
                <c:pt idx="616">
                  <c:v>-7.8395385700000002</c:v>
                </c:pt>
                <c:pt idx="617">
                  <c:v>-7.8339843800000004</c:v>
                </c:pt>
                <c:pt idx="618">
                  <c:v>-7.8460693399999997</c:v>
                </c:pt>
                <c:pt idx="619">
                  <c:v>-7.8460693399999997</c:v>
                </c:pt>
                <c:pt idx="620">
                  <c:v>-7.8426513699999996</c:v>
                </c:pt>
                <c:pt idx="621">
                  <c:v>-7.8519897500000004</c:v>
                </c:pt>
                <c:pt idx="622">
                  <c:v>-7.8519897500000004</c:v>
                </c:pt>
                <c:pt idx="623">
                  <c:v>-7.8502807600000004</c:v>
                </c:pt>
                <c:pt idx="624">
                  <c:v>-7.85903931</c:v>
                </c:pt>
                <c:pt idx="625">
                  <c:v>-7.85903931</c:v>
                </c:pt>
                <c:pt idx="626">
                  <c:v>-7.8632202099999997</c:v>
                </c:pt>
                <c:pt idx="627">
                  <c:v>-7.8649597199999999</c:v>
                </c:pt>
                <c:pt idx="628">
                  <c:v>-7.8649597199999999</c:v>
                </c:pt>
                <c:pt idx="629">
                  <c:v>-7.8687439000000001</c:v>
                </c:pt>
                <c:pt idx="630">
                  <c:v>-7.86514282</c:v>
                </c:pt>
                <c:pt idx="631">
                  <c:v>-7.86514282</c:v>
                </c:pt>
                <c:pt idx="632">
                  <c:v>-7.8734435999999999</c:v>
                </c:pt>
                <c:pt idx="633">
                  <c:v>-7.8718261700000003</c:v>
                </c:pt>
                <c:pt idx="634">
                  <c:v>-7.87857056</c:v>
                </c:pt>
                <c:pt idx="635">
                  <c:v>-7.8749084500000004</c:v>
                </c:pt>
                <c:pt idx="636">
                  <c:v>-7.8791503900000004</c:v>
                </c:pt>
                <c:pt idx="637">
                  <c:v>-7.8791503900000004</c:v>
                </c:pt>
                <c:pt idx="638">
                  <c:v>-7.8816528300000002</c:v>
                </c:pt>
                <c:pt idx="639">
                  <c:v>-7.8817138699999996</c:v>
                </c:pt>
                <c:pt idx="640">
                  <c:v>-7.8817138699999996</c:v>
                </c:pt>
                <c:pt idx="641">
                  <c:v>-7.8881835899999997</c:v>
                </c:pt>
                <c:pt idx="642">
                  <c:v>-7.8828735400000003</c:v>
                </c:pt>
                <c:pt idx="643">
                  <c:v>-7.8877868700000002</c:v>
                </c:pt>
                <c:pt idx="644">
                  <c:v>-7.8904724100000001</c:v>
                </c:pt>
                <c:pt idx="645">
                  <c:v>-7.8923034699999999</c:v>
                </c:pt>
                <c:pt idx="646">
                  <c:v>-7.8923034699999999</c:v>
                </c:pt>
                <c:pt idx="647">
                  <c:v>-7.8952941900000004</c:v>
                </c:pt>
                <c:pt idx="648">
                  <c:v>-7.8932495100000004</c:v>
                </c:pt>
                <c:pt idx="649">
                  <c:v>-7.9003906300000004</c:v>
                </c:pt>
                <c:pt idx="650">
                  <c:v>-7.9003906300000004</c:v>
                </c:pt>
                <c:pt idx="651">
                  <c:v>-7.8962097199999999</c:v>
                </c:pt>
                <c:pt idx="652">
                  <c:v>-7.9036560099999997</c:v>
                </c:pt>
                <c:pt idx="653">
                  <c:v>-7.9054260300000001</c:v>
                </c:pt>
                <c:pt idx="654">
                  <c:v>-7.9032592800000003</c:v>
                </c:pt>
                <c:pt idx="655">
                  <c:v>-7.9093322800000001</c:v>
                </c:pt>
                <c:pt idx="656">
                  <c:v>-7.9093322800000001</c:v>
                </c:pt>
                <c:pt idx="657">
                  <c:v>-7.9100341800000002</c:v>
                </c:pt>
                <c:pt idx="658">
                  <c:v>-7.9108276399999999</c:v>
                </c:pt>
                <c:pt idx="659">
                  <c:v>-7.9108276399999999</c:v>
                </c:pt>
                <c:pt idx="660">
                  <c:v>-7.9102477999999996</c:v>
                </c:pt>
                <c:pt idx="661">
                  <c:v>-7.9191284199999998</c:v>
                </c:pt>
                <c:pt idx="662">
                  <c:v>-7.9191284199999998</c:v>
                </c:pt>
                <c:pt idx="663">
                  <c:v>-7.9211120599999996</c:v>
                </c:pt>
                <c:pt idx="664">
                  <c:v>-7.9167175299999997</c:v>
                </c:pt>
                <c:pt idx="665">
                  <c:v>-7.9167175299999997</c:v>
                </c:pt>
                <c:pt idx="666">
                  <c:v>-7.9251098600000001</c:v>
                </c:pt>
                <c:pt idx="667">
                  <c:v>-7.9240112299999996</c:v>
                </c:pt>
                <c:pt idx="668">
                  <c:v>-7.9237060499999998</c:v>
                </c:pt>
                <c:pt idx="669">
                  <c:v>-7.9310607900000001</c:v>
                </c:pt>
                <c:pt idx="670">
                  <c:v>-7.92782593</c:v>
                </c:pt>
                <c:pt idx="671">
                  <c:v>-7.92782593</c:v>
                </c:pt>
                <c:pt idx="672">
                  <c:v>-7.93002319</c:v>
                </c:pt>
                <c:pt idx="673">
                  <c:v>-7.9360046400000002</c:v>
                </c:pt>
                <c:pt idx="674">
                  <c:v>-7.9319763200000004</c:v>
                </c:pt>
                <c:pt idx="675">
                  <c:v>-7.9319763200000004</c:v>
                </c:pt>
                <c:pt idx="676">
                  <c:v>-7.9410400399999999</c:v>
                </c:pt>
                <c:pt idx="677">
                  <c:v>-7.9374694799999999</c:v>
                </c:pt>
                <c:pt idx="678">
                  <c:v>-7.9428405800000004</c:v>
                </c:pt>
                <c:pt idx="679">
                  <c:v>-7.9439392099999999</c:v>
                </c:pt>
                <c:pt idx="680">
                  <c:v>-7.9428710899999997</c:v>
                </c:pt>
                <c:pt idx="681">
                  <c:v>-7.9428710899999997</c:v>
                </c:pt>
                <c:pt idx="682">
                  <c:v>-7.9510497999999998</c:v>
                </c:pt>
                <c:pt idx="683">
                  <c:v>-7.9479064900000003</c:v>
                </c:pt>
                <c:pt idx="684">
                  <c:v>-7.9479064900000003</c:v>
                </c:pt>
                <c:pt idx="685">
                  <c:v>-7.9560546900000002</c:v>
                </c:pt>
                <c:pt idx="686">
                  <c:v>-7.9522094699999997</c:v>
                </c:pt>
                <c:pt idx="687">
                  <c:v>-7.9522094699999997</c:v>
                </c:pt>
                <c:pt idx="688">
                  <c:v>-7.9587402300000001</c:v>
                </c:pt>
                <c:pt idx="689">
                  <c:v>-7.9606933599999996</c:v>
                </c:pt>
                <c:pt idx="690">
                  <c:v>-7.9606933599999996</c:v>
                </c:pt>
                <c:pt idx="691">
                  <c:v>-7.9597167999999998</c:v>
                </c:pt>
                <c:pt idx="692">
                  <c:v>-7.9635314900000003</c:v>
                </c:pt>
                <c:pt idx="693">
                  <c:v>-7.9635314900000003</c:v>
                </c:pt>
                <c:pt idx="694">
                  <c:v>-7.9682617200000001</c:v>
                </c:pt>
                <c:pt idx="695">
                  <c:v>-7.9681701699999996</c:v>
                </c:pt>
                <c:pt idx="696">
                  <c:v>-7.9681701699999996</c:v>
                </c:pt>
                <c:pt idx="697">
                  <c:v>-7.9750976600000003</c:v>
                </c:pt>
                <c:pt idx="698">
                  <c:v>-7.9723510700000002</c:v>
                </c:pt>
                <c:pt idx="699">
                  <c:v>-7.9723510700000002</c:v>
                </c:pt>
                <c:pt idx="700">
                  <c:v>-7.9767761200000002</c:v>
                </c:pt>
                <c:pt idx="701">
                  <c:v>-7.9800720199999997</c:v>
                </c:pt>
                <c:pt idx="702">
                  <c:v>-7.9779357900000001</c:v>
                </c:pt>
                <c:pt idx="703">
                  <c:v>-7.9864502000000002</c:v>
                </c:pt>
                <c:pt idx="704">
                  <c:v>-7.9841003400000004</c:v>
                </c:pt>
                <c:pt idx="705">
                  <c:v>-7.9881897000000004</c:v>
                </c:pt>
                <c:pt idx="706">
                  <c:v>-7.9881897000000004</c:v>
                </c:pt>
                <c:pt idx="707">
                  <c:v>-7.9927673300000004</c:v>
                </c:pt>
                <c:pt idx="708">
                  <c:v>-7.9931945799999999</c:v>
                </c:pt>
                <c:pt idx="709">
                  <c:v>-7.9931945799999999</c:v>
                </c:pt>
                <c:pt idx="710">
                  <c:v>-7.9980163600000003</c:v>
                </c:pt>
                <c:pt idx="711">
                  <c:v>-8.0026550299999997</c:v>
                </c:pt>
                <c:pt idx="712">
                  <c:v>-8.0026550299999997</c:v>
                </c:pt>
                <c:pt idx="713">
                  <c:v>-8.0038757300000007</c:v>
                </c:pt>
                <c:pt idx="714">
                  <c:v>-8.0038452099999997</c:v>
                </c:pt>
                <c:pt idx="715">
                  <c:v>-8.0038452099999997</c:v>
                </c:pt>
                <c:pt idx="716">
                  <c:v>-8.0085754399999995</c:v>
                </c:pt>
                <c:pt idx="717">
                  <c:v>-8.0072021499999995</c:v>
                </c:pt>
                <c:pt idx="718">
                  <c:v>-8.0108337400000007</c:v>
                </c:pt>
                <c:pt idx="719">
                  <c:v>-8.0108337400000007</c:v>
                </c:pt>
                <c:pt idx="720">
                  <c:v>-8.0136413599999994</c:v>
                </c:pt>
                <c:pt idx="721">
                  <c:v>-8.0125122100000006</c:v>
                </c:pt>
                <c:pt idx="722">
                  <c:v>-8.0205993699999993</c:v>
                </c:pt>
                <c:pt idx="723">
                  <c:v>-8.0187988299999997</c:v>
                </c:pt>
                <c:pt idx="724">
                  <c:v>-8.0219726599999994</c:v>
                </c:pt>
                <c:pt idx="725">
                  <c:v>-8.0219726599999994</c:v>
                </c:pt>
                <c:pt idx="726">
                  <c:v>-8.0311584499999995</c:v>
                </c:pt>
                <c:pt idx="727">
                  <c:v>-8.0256042500000007</c:v>
                </c:pt>
                <c:pt idx="728">
                  <c:v>-8.0302429199999992</c:v>
                </c:pt>
                <c:pt idx="729">
                  <c:v>-8.0302429199999992</c:v>
                </c:pt>
                <c:pt idx="730">
                  <c:v>-8.0391845699999998</c:v>
                </c:pt>
                <c:pt idx="731">
                  <c:v>-8.0327453599999998</c:v>
                </c:pt>
                <c:pt idx="732">
                  <c:v>-8.0439147900000005</c:v>
                </c:pt>
                <c:pt idx="733">
                  <c:v>-8.0443115200000008</c:v>
                </c:pt>
                <c:pt idx="734">
                  <c:v>-8.0435485799999995</c:v>
                </c:pt>
                <c:pt idx="735">
                  <c:v>-8.0435485799999995</c:v>
                </c:pt>
                <c:pt idx="736">
                  <c:v>-8.0493164099999994</c:v>
                </c:pt>
                <c:pt idx="737">
                  <c:v>-8.0506591800000002</c:v>
                </c:pt>
                <c:pt idx="738">
                  <c:v>-8.0506591800000002</c:v>
                </c:pt>
                <c:pt idx="739">
                  <c:v>-8.0504760700000002</c:v>
                </c:pt>
                <c:pt idx="740">
                  <c:v>-8.0566101099999994</c:v>
                </c:pt>
                <c:pt idx="741">
                  <c:v>-8.0566101099999994</c:v>
                </c:pt>
                <c:pt idx="742">
                  <c:v>-8.0597229000000006</c:v>
                </c:pt>
                <c:pt idx="743">
                  <c:v>-8.0650024400000007</c:v>
                </c:pt>
                <c:pt idx="744">
                  <c:v>-8.0650024400000007</c:v>
                </c:pt>
                <c:pt idx="745">
                  <c:v>-8.0631103500000005</c:v>
                </c:pt>
                <c:pt idx="746">
                  <c:v>-8.0725707999999994</c:v>
                </c:pt>
                <c:pt idx="747">
                  <c:v>-8.0725707999999994</c:v>
                </c:pt>
                <c:pt idx="748">
                  <c:v>-8.0727844199999996</c:v>
                </c:pt>
                <c:pt idx="749">
                  <c:v>-8.0754394499999993</c:v>
                </c:pt>
                <c:pt idx="750">
                  <c:v>-8.0754394499999993</c:v>
                </c:pt>
                <c:pt idx="751">
                  <c:v>-8.0755004899999996</c:v>
                </c:pt>
                <c:pt idx="752">
                  <c:v>-8.0749816899999995</c:v>
                </c:pt>
                <c:pt idx="753">
                  <c:v>-8.0749816899999995</c:v>
                </c:pt>
                <c:pt idx="754">
                  <c:v>-8.0802002000000002</c:v>
                </c:pt>
                <c:pt idx="755">
                  <c:v>-8.0839538599999994</c:v>
                </c:pt>
                <c:pt idx="756">
                  <c:v>-8.0768432600000004</c:v>
                </c:pt>
                <c:pt idx="757">
                  <c:v>-8.0888977099999995</c:v>
                </c:pt>
                <c:pt idx="758">
                  <c:v>-8.0870971699999998</c:v>
                </c:pt>
                <c:pt idx="759">
                  <c:v>-8.0870971699999998</c:v>
                </c:pt>
                <c:pt idx="760">
                  <c:v>-8.0843200700000004</c:v>
                </c:pt>
                <c:pt idx="761">
                  <c:v>-8.0919494600000004</c:v>
                </c:pt>
                <c:pt idx="762">
                  <c:v>-8.09069824</c:v>
                </c:pt>
                <c:pt idx="763">
                  <c:v>-8.09069824</c:v>
                </c:pt>
                <c:pt idx="764">
                  <c:v>-8.0917358400000001</c:v>
                </c:pt>
                <c:pt idx="765">
                  <c:v>-8.0955810499999998</c:v>
                </c:pt>
                <c:pt idx="766">
                  <c:v>-8.0960998499999999</c:v>
                </c:pt>
                <c:pt idx="767">
                  <c:v>-8.0926513700000005</c:v>
                </c:pt>
                <c:pt idx="768">
                  <c:v>-8.0957946799999991</c:v>
                </c:pt>
                <c:pt idx="769">
                  <c:v>-8.1006774900000007</c:v>
                </c:pt>
                <c:pt idx="770">
                  <c:v>-8.1006774900000007</c:v>
                </c:pt>
                <c:pt idx="771">
                  <c:v>-8.1001586900000007</c:v>
                </c:pt>
                <c:pt idx="772">
                  <c:v>-8.0935974099999992</c:v>
                </c:pt>
                <c:pt idx="773">
                  <c:v>-8.0935974099999992</c:v>
                </c:pt>
                <c:pt idx="774">
                  <c:v>-8.10580444</c:v>
                </c:pt>
                <c:pt idx="775">
                  <c:v>-8.10580444</c:v>
                </c:pt>
                <c:pt idx="776">
                  <c:v>-8.1061706499999993</c:v>
                </c:pt>
                <c:pt idx="777">
                  <c:v>-8.1110534699999999</c:v>
                </c:pt>
                <c:pt idx="778">
                  <c:v>-8.1094970699999998</c:v>
                </c:pt>
                <c:pt idx="779">
                  <c:v>-8.1094970699999998</c:v>
                </c:pt>
                <c:pt idx="780">
                  <c:v>-8.1121520999999994</c:v>
                </c:pt>
                <c:pt idx="781">
                  <c:v>-8.1128540000000005</c:v>
                </c:pt>
                <c:pt idx="782">
                  <c:v>-8.1128540000000005</c:v>
                </c:pt>
                <c:pt idx="783">
                  <c:v>-8.1153564500000002</c:v>
                </c:pt>
                <c:pt idx="784">
                  <c:v>-8.1138916000000005</c:v>
                </c:pt>
                <c:pt idx="785">
                  <c:v>-8.1138916000000005</c:v>
                </c:pt>
                <c:pt idx="786">
                  <c:v>-8.1226501500000001</c:v>
                </c:pt>
                <c:pt idx="787">
                  <c:v>-8.1202697799999992</c:v>
                </c:pt>
                <c:pt idx="788">
                  <c:v>-8.1202697799999992</c:v>
                </c:pt>
                <c:pt idx="789">
                  <c:v>-8.1224060100000006</c:v>
                </c:pt>
                <c:pt idx="790">
                  <c:v>-8.1255798299999995</c:v>
                </c:pt>
                <c:pt idx="791">
                  <c:v>-8.1251220699999998</c:v>
                </c:pt>
                <c:pt idx="792">
                  <c:v>-8.1280822799999992</c:v>
                </c:pt>
                <c:pt idx="793">
                  <c:v>-8.1292114299999998</c:v>
                </c:pt>
                <c:pt idx="794">
                  <c:v>-8.1292114299999998</c:v>
                </c:pt>
                <c:pt idx="795">
                  <c:v>-8.1317138700000005</c:v>
                </c:pt>
                <c:pt idx="796">
                  <c:v>-8.1304321300000009</c:v>
                </c:pt>
                <c:pt idx="797">
                  <c:v>-8.1337890599999998</c:v>
                </c:pt>
                <c:pt idx="798">
                  <c:v>-8.1337890599999998</c:v>
                </c:pt>
                <c:pt idx="799">
                  <c:v>-8.1383361799999996</c:v>
                </c:pt>
                <c:pt idx="800">
                  <c:v>-8.1341552700000008</c:v>
                </c:pt>
                <c:pt idx="801">
                  <c:v>-8.1366577099999997</c:v>
                </c:pt>
                <c:pt idx="802">
                  <c:v>-8.1401672400000002</c:v>
                </c:pt>
                <c:pt idx="803">
                  <c:v>-8.1412658699999998</c:v>
                </c:pt>
                <c:pt idx="804">
                  <c:v>-8.1412658699999998</c:v>
                </c:pt>
                <c:pt idx="805">
                  <c:v>-8.1372985799999995</c:v>
                </c:pt>
                <c:pt idx="806">
                  <c:v>-8.1396789599999995</c:v>
                </c:pt>
                <c:pt idx="807">
                  <c:v>-8.1396789599999995</c:v>
                </c:pt>
                <c:pt idx="808">
                  <c:v>-8.1445007300000007</c:v>
                </c:pt>
                <c:pt idx="809">
                  <c:v>-8.1447448700000002</c:v>
                </c:pt>
                <c:pt idx="810">
                  <c:v>-8.1447448700000002</c:v>
                </c:pt>
                <c:pt idx="811">
                  <c:v>-8.1465148900000006</c:v>
                </c:pt>
                <c:pt idx="812">
                  <c:v>-8.1444091800000002</c:v>
                </c:pt>
                <c:pt idx="813">
                  <c:v>-8.1501769999999993</c:v>
                </c:pt>
                <c:pt idx="814">
                  <c:v>-8.1501769999999993</c:v>
                </c:pt>
                <c:pt idx="815">
                  <c:v>-8.1494751000000001</c:v>
                </c:pt>
                <c:pt idx="816">
                  <c:v>-8.1510925299999997</c:v>
                </c:pt>
                <c:pt idx="817">
                  <c:v>-8.1510925299999997</c:v>
                </c:pt>
                <c:pt idx="818">
                  <c:v>-8.15252686</c:v>
                </c:pt>
                <c:pt idx="819">
                  <c:v>-8.1564025900000008</c:v>
                </c:pt>
                <c:pt idx="820">
                  <c:v>-8.1564025900000008</c:v>
                </c:pt>
                <c:pt idx="821">
                  <c:v>-8.1549072299999992</c:v>
                </c:pt>
                <c:pt idx="822">
                  <c:v>-8.1578369100000003</c:v>
                </c:pt>
                <c:pt idx="823">
                  <c:v>-8.1578369100000003</c:v>
                </c:pt>
                <c:pt idx="824">
                  <c:v>-8.1584472699999999</c:v>
                </c:pt>
                <c:pt idx="825">
                  <c:v>-8.1549377399999994</c:v>
                </c:pt>
                <c:pt idx="826">
                  <c:v>-8.1552429199999992</c:v>
                </c:pt>
                <c:pt idx="827">
                  <c:v>-8.1552429199999992</c:v>
                </c:pt>
                <c:pt idx="828">
                  <c:v>-8.1624145499999994</c:v>
                </c:pt>
                <c:pt idx="829">
                  <c:v>-8.1624145499999994</c:v>
                </c:pt>
                <c:pt idx="830">
                  <c:v>-8.1641235400000003</c:v>
                </c:pt>
                <c:pt idx="831">
                  <c:v>-8.1641845699999998</c:v>
                </c:pt>
                <c:pt idx="832">
                  <c:v>-8.1656799299999996</c:v>
                </c:pt>
                <c:pt idx="833">
                  <c:v>-8.1656799299999996</c:v>
                </c:pt>
                <c:pt idx="834">
                  <c:v>-8.1608886700000003</c:v>
                </c:pt>
                <c:pt idx="835">
                  <c:v>-8.1624145499999994</c:v>
                </c:pt>
                <c:pt idx="836">
                  <c:v>-8.16711426</c:v>
                </c:pt>
                <c:pt idx="837">
                  <c:v>-8.1711731000000007</c:v>
                </c:pt>
                <c:pt idx="838">
                  <c:v>-8.1723632800000008</c:v>
                </c:pt>
                <c:pt idx="839">
                  <c:v>-8.1723632800000008</c:v>
                </c:pt>
                <c:pt idx="840">
                  <c:v>-8.1691284199999998</c:v>
                </c:pt>
                <c:pt idx="841">
                  <c:v>-8.1708984400000002</c:v>
                </c:pt>
                <c:pt idx="842">
                  <c:v>-8.1708984400000002</c:v>
                </c:pt>
                <c:pt idx="843">
                  <c:v>-8.1716613799999998</c:v>
                </c:pt>
                <c:pt idx="844">
                  <c:v>-8.1763610799999995</c:v>
                </c:pt>
                <c:pt idx="845">
                  <c:v>-8.1763610799999995</c:v>
                </c:pt>
                <c:pt idx="846">
                  <c:v>-8.1785583499999994</c:v>
                </c:pt>
                <c:pt idx="847">
                  <c:v>-8.1726684600000006</c:v>
                </c:pt>
                <c:pt idx="848">
                  <c:v>-8.1726684600000006</c:v>
                </c:pt>
                <c:pt idx="849">
                  <c:v>-8.1705627399999994</c:v>
                </c:pt>
                <c:pt idx="850">
                  <c:v>-8.1772460900000006</c:v>
                </c:pt>
                <c:pt idx="851">
                  <c:v>-8.1806945800000008</c:v>
                </c:pt>
                <c:pt idx="852">
                  <c:v>-8.1799621600000005</c:v>
                </c:pt>
                <c:pt idx="853">
                  <c:v>-8.1809692399999996</c:v>
                </c:pt>
                <c:pt idx="854">
                  <c:v>-8.1809692399999996</c:v>
                </c:pt>
                <c:pt idx="855">
                  <c:v>-8.1833190899999995</c:v>
                </c:pt>
                <c:pt idx="856">
                  <c:v>-8.1824645999999994</c:v>
                </c:pt>
                <c:pt idx="857">
                  <c:v>-8.1808166500000006</c:v>
                </c:pt>
                <c:pt idx="858">
                  <c:v>-8.1808166500000006</c:v>
                </c:pt>
                <c:pt idx="859">
                  <c:v>-8.1838989299999998</c:v>
                </c:pt>
                <c:pt idx="860">
                  <c:v>-8.1893920900000001</c:v>
                </c:pt>
                <c:pt idx="861">
                  <c:v>-8.1796264599999997</c:v>
                </c:pt>
                <c:pt idx="862">
                  <c:v>-8.1828308100000005</c:v>
                </c:pt>
                <c:pt idx="863">
                  <c:v>-8.18716431</c:v>
                </c:pt>
                <c:pt idx="864">
                  <c:v>-8.18716431</c:v>
                </c:pt>
                <c:pt idx="865">
                  <c:v>-8.1910400400000007</c:v>
                </c:pt>
                <c:pt idx="866">
                  <c:v>-8.1905822799999992</c:v>
                </c:pt>
                <c:pt idx="867">
                  <c:v>-8.1905822799999992</c:v>
                </c:pt>
                <c:pt idx="868">
                  <c:v>-8.1871337900000007</c:v>
                </c:pt>
                <c:pt idx="869">
                  <c:v>-8.18716431</c:v>
                </c:pt>
                <c:pt idx="870">
                  <c:v>-8.18716431</c:v>
                </c:pt>
                <c:pt idx="871">
                  <c:v>-8.1957397499999995</c:v>
                </c:pt>
                <c:pt idx="872">
                  <c:v>-8.1962280300000003</c:v>
                </c:pt>
                <c:pt idx="873">
                  <c:v>-8.1962280300000003</c:v>
                </c:pt>
                <c:pt idx="874">
                  <c:v>-8.1935424799999996</c:v>
                </c:pt>
                <c:pt idx="875">
                  <c:v>-8.1965331999999993</c:v>
                </c:pt>
                <c:pt idx="876">
                  <c:v>-8.1972045900000001</c:v>
                </c:pt>
                <c:pt idx="877">
                  <c:v>-8.1967468300000004</c:v>
                </c:pt>
                <c:pt idx="878">
                  <c:v>-8.1961975099999993</c:v>
                </c:pt>
                <c:pt idx="879">
                  <c:v>-8.1974182100000004</c:v>
                </c:pt>
                <c:pt idx="880">
                  <c:v>-8.1974182100000004</c:v>
                </c:pt>
                <c:pt idx="881">
                  <c:v>-8.2030334499999995</c:v>
                </c:pt>
                <c:pt idx="882">
                  <c:v>-8.2019958499999994</c:v>
                </c:pt>
                <c:pt idx="883">
                  <c:v>-8.2019958499999994</c:v>
                </c:pt>
                <c:pt idx="884">
                  <c:v>-8.1993408199999998</c:v>
                </c:pt>
                <c:pt idx="885">
                  <c:v>-8.1977844199999996</c:v>
                </c:pt>
                <c:pt idx="886">
                  <c:v>-8.1985778800000002</c:v>
                </c:pt>
                <c:pt idx="887">
                  <c:v>-8.2083129899999996</c:v>
                </c:pt>
                <c:pt idx="888">
                  <c:v>-8.2033996600000005</c:v>
                </c:pt>
                <c:pt idx="889">
                  <c:v>-8.2033996600000005</c:v>
                </c:pt>
                <c:pt idx="890">
                  <c:v>-8.2046203599999998</c:v>
                </c:pt>
                <c:pt idx="891">
                  <c:v>-8.2071533199999998</c:v>
                </c:pt>
                <c:pt idx="892">
                  <c:v>-8.2071533199999998</c:v>
                </c:pt>
                <c:pt idx="893">
                  <c:v>-8.2109680199999993</c:v>
                </c:pt>
                <c:pt idx="894">
                  <c:v>-8.2073364299999998</c:v>
                </c:pt>
                <c:pt idx="895">
                  <c:v>-8.2046814000000001</c:v>
                </c:pt>
                <c:pt idx="896">
                  <c:v>-8.2101440399999994</c:v>
                </c:pt>
                <c:pt idx="897">
                  <c:v>-8.2135925299999997</c:v>
                </c:pt>
                <c:pt idx="898">
                  <c:v>-8.2135925299999997</c:v>
                </c:pt>
                <c:pt idx="899">
                  <c:v>-8.2156066899999995</c:v>
                </c:pt>
                <c:pt idx="900">
                  <c:v>-8.2115478500000005</c:v>
                </c:pt>
                <c:pt idx="901">
                  <c:v>-8.2099609400000002</c:v>
                </c:pt>
                <c:pt idx="902">
                  <c:v>-8.2099609400000002</c:v>
                </c:pt>
                <c:pt idx="903">
                  <c:v>-8.2095336900000007</c:v>
                </c:pt>
                <c:pt idx="904">
                  <c:v>-8.2100524900000007</c:v>
                </c:pt>
                <c:pt idx="905">
                  <c:v>-8.2100219699999997</c:v>
                </c:pt>
                <c:pt idx="906">
                  <c:v>-8.2106323200000002</c:v>
                </c:pt>
                <c:pt idx="907">
                  <c:v>-8.2158813500000001</c:v>
                </c:pt>
                <c:pt idx="908">
                  <c:v>-8.2158813500000001</c:v>
                </c:pt>
                <c:pt idx="909">
                  <c:v>-8.2161560100000006</c:v>
                </c:pt>
                <c:pt idx="910">
                  <c:v>-8.2174682600000004</c:v>
                </c:pt>
                <c:pt idx="911">
                  <c:v>-8.2174682600000004</c:v>
                </c:pt>
                <c:pt idx="912">
                  <c:v>-8.2179870600000005</c:v>
                </c:pt>
                <c:pt idx="913">
                  <c:v>-8.2197876000000001</c:v>
                </c:pt>
                <c:pt idx="914">
                  <c:v>-8.2197876000000001</c:v>
                </c:pt>
                <c:pt idx="915">
                  <c:v>-8.2217407199999997</c:v>
                </c:pt>
                <c:pt idx="916">
                  <c:v>-8.2257995600000005</c:v>
                </c:pt>
                <c:pt idx="917">
                  <c:v>-8.2257995600000005</c:v>
                </c:pt>
                <c:pt idx="918">
                  <c:v>-8.2183532699999997</c:v>
                </c:pt>
                <c:pt idx="919">
                  <c:v>-8.2207946799999991</c:v>
                </c:pt>
                <c:pt idx="920">
                  <c:v>-8.2303466800000002</c:v>
                </c:pt>
                <c:pt idx="921">
                  <c:v>-8.2281189000000001</c:v>
                </c:pt>
                <c:pt idx="922">
                  <c:v>-8.2281494100000003</c:v>
                </c:pt>
                <c:pt idx="923">
                  <c:v>-8.2281494100000003</c:v>
                </c:pt>
                <c:pt idx="924">
                  <c:v>-8.2291564899999994</c:v>
                </c:pt>
                <c:pt idx="925">
                  <c:v>-8.2287292500000007</c:v>
                </c:pt>
                <c:pt idx="926">
                  <c:v>-8.2263488799999998</c:v>
                </c:pt>
                <c:pt idx="927">
                  <c:v>-8.2263488799999998</c:v>
                </c:pt>
                <c:pt idx="928">
                  <c:v>-8.2235412599999993</c:v>
                </c:pt>
                <c:pt idx="929">
                  <c:v>-8.2239074700000003</c:v>
                </c:pt>
                <c:pt idx="930">
                  <c:v>-8.2265930199999993</c:v>
                </c:pt>
                <c:pt idx="931">
                  <c:v>-8.2278747600000006</c:v>
                </c:pt>
                <c:pt idx="932">
                  <c:v>-8.2290954599999999</c:v>
                </c:pt>
                <c:pt idx="933">
                  <c:v>-8.2290954599999999</c:v>
                </c:pt>
                <c:pt idx="934">
                  <c:v>-8.2306213400000008</c:v>
                </c:pt>
                <c:pt idx="935">
                  <c:v>-8.2327270499999994</c:v>
                </c:pt>
                <c:pt idx="936">
                  <c:v>-8.2327270499999994</c:v>
                </c:pt>
                <c:pt idx="937">
                  <c:v>-8.2296447799999992</c:v>
                </c:pt>
                <c:pt idx="938">
                  <c:v>-8.2334289599999995</c:v>
                </c:pt>
                <c:pt idx="939">
                  <c:v>-8.2334289599999995</c:v>
                </c:pt>
                <c:pt idx="940">
                  <c:v>-8.2364807100000004</c:v>
                </c:pt>
                <c:pt idx="941">
                  <c:v>-8.2391967800000003</c:v>
                </c:pt>
                <c:pt idx="942">
                  <c:v>-8.2391967800000003</c:v>
                </c:pt>
                <c:pt idx="943">
                  <c:v>-8.2392883300000008</c:v>
                </c:pt>
                <c:pt idx="944">
                  <c:v>-8.2404480000000007</c:v>
                </c:pt>
                <c:pt idx="945">
                  <c:v>-8.2403869600000004</c:v>
                </c:pt>
                <c:pt idx="946">
                  <c:v>-8.2407226599999994</c:v>
                </c:pt>
                <c:pt idx="947">
                  <c:v>-8.24185181</c:v>
                </c:pt>
                <c:pt idx="948">
                  <c:v>-8.24185181</c:v>
                </c:pt>
                <c:pt idx="949">
                  <c:v>-8.2433471699999998</c:v>
                </c:pt>
                <c:pt idx="950">
                  <c:v>-8.2439269999999993</c:v>
                </c:pt>
                <c:pt idx="951">
                  <c:v>-8.2375183100000005</c:v>
                </c:pt>
                <c:pt idx="952">
                  <c:v>-8.2375183100000005</c:v>
                </c:pt>
                <c:pt idx="953">
                  <c:v>-8.2350158699999998</c:v>
                </c:pt>
                <c:pt idx="954">
                  <c:v>-8.2369384799999992</c:v>
                </c:pt>
                <c:pt idx="955">
                  <c:v>-8.2381286599999992</c:v>
                </c:pt>
                <c:pt idx="956">
                  <c:v>-8.2370910599999991</c:v>
                </c:pt>
                <c:pt idx="957">
                  <c:v>-8.2373657199999997</c:v>
                </c:pt>
                <c:pt idx="958">
                  <c:v>-8.2373657199999997</c:v>
                </c:pt>
                <c:pt idx="959">
                  <c:v>-8.2398376500000001</c:v>
                </c:pt>
                <c:pt idx="960">
                  <c:v>-8.2471008300000008</c:v>
                </c:pt>
                <c:pt idx="961">
                  <c:v>-8.2471008300000008</c:v>
                </c:pt>
                <c:pt idx="962">
                  <c:v>-8.2467651400000008</c:v>
                </c:pt>
                <c:pt idx="963">
                  <c:v>-8.2503051799999998</c:v>
                </c:pt>
                <c:pt idx="964">
                  <c:v>-8.2472229000000006</c:v>
                </c:pt>
                <c:pt idx="965">
                  <c:v>-8.2490234400000002</c:v>
                </c:pt>
                <c:pt idx="966">
                  <c:v>-8.2497863799999998</c:v>
                </c:pt>
                <c:pt idx="967">
                  <c:v>-8.25</c:v>
                </c:pt>
                <c:pt idx="968">
                  <c:v>-8.25</c:v>
                </c:pt>
                <c:pt idx="969">
                  <c:v>-8.2550964400000009</c:v>
                </c:pt>
                <c:pt idx="970">
                  <c:v>-8.25695801</c:v>
                </c:pt>
                <c:pt idx="971">
                  <c:v>-8.25695801</c:v>
                </c:pt>
                <c:pt idx="972">
                  <c:v>-8.2520446799999991</c:v>
                </c:pt>
                <c:pt idx="973">
                  <c:v>-8.2514648400000006</c:v>
                </c:pt>
                <c:pt idx="974">
                  <c:v>-8.2514648400000006</c:v>
                </c:pt>
                <c:pt idx="975">
                  <c:v>-8.2520752000000002</c:v>
                </c:pt>
                <c:pt idx="976">
                  <c:v>-8.2532653800000002</c:v>
                </c:pt>
                <c:pt idx="977">
                  <c:v>-8.2532653800000002</c:v>
                </c:pt>
                <c:pt idx="978">
                  <c:v>-8.2497253399999995</c:v>
                </c:pt>
                <c:pt idx="979">
                  <c:v>-8.2515564000000001</c:v>
                </c:pt>
                <c:pt idx="980">
                  <c:v>-8.2526855500000007</c:v>
                </c:pt>
                <c:pt idx="981">
                  <c:v>-8.2526855500000007</c:v>
                </c:pt>
                <c:pt idx="982">
                  <c:v>-8.2515258800000009</c:v>
                </c:pt>
                <c:pt idx="983">
                  <c:v>-8.2525024400000007</c:v>
                </c:pt>
                <c:pt idx="984">
                  <c:v>-8.2525024400000007</c:v>
                </c:pt>
                <c:pt idx="985">
                  <c:v>-8.2518920900000001</c:v>
                </c:pt>
                <c:pt idx="986">
                  <c:v>-8.2528076200000005</c:v>
                </c:pt>
                <c:pt idx="987">
                  <c:v>-8.2528076200000005</c:v>
                </c:pt>
                <c:pt idx="988">
                  <c:v>-8.2588806199999993</c:v>
                </c:pt>
                <c:pt idx="989">
                  <c:v>-8.2561645499999994</c:v>
                </c:pt>
                <c:pt idx="990">
                  <c:v>-8.2587585400000005</c:v>
                </c:pt>
                <c:pt idx="991">
                  <c:v>-8.2587585400000005</c:v>
                </c:pt>
                <c:pt idx="992">
                  <c:v>-8.2631225599999993</c:v>
                </c:pt>
                <c:pt idx="993">
                  <c:v>-8.2679138200000004</c:v>
                </c:pt>
                <c:pt idx="994">
                  <c:v>-8.2679138200000004</c:v>
                </c:pt>
                <c:pt idx="995">
                  <c:v>-8.2612609900000002</c:v>
                </c:pt>
                <c:pt idx="996">
                  <c:v>-8.2603149400000007</c:v>
                </c:pt>
                <c:pt idx="997">
                  <c:v>-8.2649841300000002</c:v>
                </c:pt>
                <c:pt idx="998">
                  <c:v>-8.2649841300000002</c:v>
                </c:pt>
                <c:pt idx="999">
                  <c:v>-8.2672119100000003</c:v>
                </c:pt>
                <c:pt idx="1000">
                  <c:v>-8.2705383300000008</c:v>
                </c:pt>
                <c:pt idx="1001">
                  <c:v>-8.2636413599999994</c:v>
                </c:pt>
                <c:pt idx="1002">
                  <c:v>-8.2549438500000001</c:v>
                </c:pt>
                <c:pt idx="1003">
                  <c:v>-8.2572326700000005</c:v>
                </c:pt>
                <c:pt idx="1004">
                  <c:v>-8.2572326700000005</c:v>
                </c:pt>
                <c:pt idx="1005">
                  <c:v>-8.2566528300000002</c:v>
                </c:pt>
                <c:pt idx="1006">
                  <c:v>-8.2604370100000004</c:v>
                </c:pt>
                <c:pt idx="1007">
                  <c:v>-8.2604370100000004</c:v>
                </c:pt>
                <c:pt idx="1008">
                  <c:v>-8.2620239299999998</c:v>
                </c:pt>
                <c:pt idx="1009">
                  <c:v>-8.2611389200000005</c:v>
                </c:pt>
                <c:pt idx="1010">
                  <c:v>-8.2650146499999995</c:v>
                </c:pt>
                <c:pt idx="1011">
                  <c:v>-8.2653503399999995</c:v>
                </c:pt>
                <c:pt idx="1012">
                  <c:v>-8.2671508800000009</c:v>
                </c:pt>
                <c:pt idx="1013">
                  <c:v>-8.2707214400000009</c:v>
                </c:pt>
                <c:pt idx="1014">
                  <c:v>-8.2707214400000009</c:v>
                </c:pt>
                <c:pt idx="1015">
                  <c:v>-8.2745361299999995</c:v>
                </c:pt>
                <c:pt idx="1016">
                  <c:v>-8.2729492199999992</c:v>
                </c:pt>
                <c:pt idx="1017">
                  <c:v>-8.2729492199999992</c:v>
                </c:pt>
                <c:pt idx="1018">
                  <c:v>-8.2723388700000005</c:v>
                </c:pt>
                <c:pt idx="1019">
                  <c:v>-8.2735290500000005</c:v>
                </c:pt>
                <c:pt idx="1020">
                  <c:v>-8.2760620100000004</c:v>
                </c:pt>
                <c:pt idx="1021">
                  <c:v>-8.2776184100000005</c:v>
                </c:pt>
                <c:pt idx="1022">
                  <c:v>-8.2754516599999999</c:v>
                </c:pt>
                <c:pt idx="1023">
                  <c:v>-8.2754516599999999</c:v>
                </c:pt>
                <c:pt idx="1024">
                  <c:v>-8.2742614700000008</c:v>
                </c:pt>
                <c:pt idx="1025">
                  <c:v>-8.2786560100000006</c:v>
                </c:pt>
                <c:pt idx="1026">
                  <c:v>-8.2786560100000006</c:v>
                </c:pt>
                <c:pt idx="1027">
                  <c:v>-8.2797851599999994</c:v>
                </c:pt>
                <c:pt idx="1028">
                  <c:v>-8.2762756300000007</c:v>
                </c:pt>
                <c:pt idx="1029">
                  <c:v>-8.2762756300000007</c:v>
                </c:pt>
                <c:pt idx="1030">
                  <c:v>-8.2713317899999996</c:v>
                </c:pt>
                <c:pt idx="1031">
                  <c:v>-8.2692871100000005</c:v>
                </c:pt>
                <c:pt idx="1032">
                  <c:v>-8.2692871100000005</c:v>
                </c:pt>
                <c:pt idx="1033">
                  <c:v>-8.2698059100000005</c:v>
                </c:pt>
                <c:pt idx="1034">
                  <c:v>-8.2707214400000009</c:v>
                </c:pt>
                <c:pt idx="1035">
                  <c:v>-8.2729492199999992</c:v>
                </c:pt>
                <c:pt idx="1036">
                  <c:v>-8.2720642099999999</c:v>
                </c:pt>
                <c:pt idx="1037">
                  <c:v>-8.2747192399999996</c:v>
                </c:pt>
                <c:pt idx="1038">
                  <c:v>-8.2775573700000002</c:v>
                </c:pt>
                <c:pt idx="1039">
                  <c:v>-8.2775573700000002</c:v>
                </c:pt>
                <c:pt idx="1040">
                  <c:v>-8.2810058600000005</c:v>
                </c:pt>
                <c:pt idx="1041">
                  <c:v>-8.2823791500000006</c:v>
                </c:pt>
                <c:pt idx="1042">
                  <c:v>-8.2823791500000006</c:v>
                </c:pt>
                <c:pt idx="1043">
                  <c:v>-8.2819518999999993</c:v>
                </c:pt>
                <c:pt idx="1044">
                  <c:v>-8.28210449</c:v>
                </c:pt>
                <c:pt idx="1045">
                  <c:v>-8.2843933100000005</c:v>
                </c:pt>
                <c:pt idx="1046">
                  <c:v>-8.2904357900000001</c:v>
                </c:pt>
                <c:pt idx="1047">
                  <c:v>-8.2854309100000005</c:v>
                </c:pt>
                <c:pt idx="1048">
                  <c:v>-8.2854309100000005</c:v>
                </c:pt>
                <c:pt idx="1049">
                  <c:v>-8.2815551799999998</c:v>
                </c:pt>
                <c:pt idx="1050">
                  <c:v>-8.2912597699999999</c:v>
                </c:pt>
                <c:pt idx="1051">
                  <c:v>-8.2899780300000003</c:v>
                </c:pt>
                <c:pt idx="1052">
                  <c:v>-8.2899780300000003</c:v>
                </c:pt>
                <c:pt idx="1053">
                  <c:v>-8.2874145499999994</c:v>
                </c:pt>
                <c:pt idx="1054">
                  <c:v>-8.2874145499999994</c:v>
                </c:pt>
                <c:pt idx="1055">
                  <c:v>-8.2859191899999995</c:v>
                </c:pt>
                <c:pt idx="1056">
                  <c:v>-8.2835693399999997</c:v>
                </c:pt>
                <c:pt idx="1057">
                  <c:v>-8.2833252000000002</c:v>
                </c:pt>
                <c:pt idx="1058">
                  <c:v>-8.2833252000000002</c:v>
                </c:pt>
                <c:pt idx="1059">
                  <c:v>-8.2825012200000003</c:v>
                </c:pt>
                <c:pt idx="1060">
                  <c:v>-8.2807617199999992</c:v>
                </c:pt>
                <c:pt idx="1061">
                  <c:v>-8.2807617199999992</c:v>
                </c:pt>
                <c:pt idx="1062">
                  <c:v>-8.2805786099999992</c:v>
                </c:pt>
                <c:pt idx="1063">
                  <c:v>-8.2850341800000002</c:v>
                </c:pt>
                <c:pt idx="1064">
                  <c:v>-8.2850341800000002</c:v>
                </c:pt>
                <c:pt idx="1065">
                  <c:v>-8.2896728500000005</c:v>
                </c:pt>
                <c:pt idx="1066">
                  <c:v>-8.2852478000000005</c:v>
                </c:pt>
                <c:pt idx="1067">
                  <c:v>-8.2852478000000005</c:v>
                </c:pt>
                <c:pt idx="1068">
                  <c:v>-8.2864379899999996</c:v>
                </c:pt>
                <c:pt idx="1069">
                  <c:v>-8.2944335900000006</c:v>
                </c:pt>
                <c:pt idx="1070">
                  <c:v>-8.2936401400000008</c:v>
                </c:pt>
                <c:pt idx="1071">
                  <c:v>-8.2925109900000002</c:v>
                </c:pt>
                <c:pt idx="1072">
                  <c:v>-8.2918395999999994</c:v>
                </c:pt>
                <c:pt idx="1073">
                  <c:v>-8.2918395999999994</c:v>
                </c:pt>
                <c:pt idx="1074">
                  <c:v>-8.2976989700000008</c:v>
                </c:pt>
                <c:pt idx="1075">
                  <c:v>-8.2995605500000007</c:v>
                </c:pt>
                <c:pt idx="1076">
                  <c:v>-8.2924194300000007</c:v>
                </c:pt>
                <c:pt idx="1077">
                  <c:v>-8.2924194300000007</c:v>
                </c:pt>
                <c:pt idx="1078">
                  <c:v>-8.2940063500000001</c:v>
                </c:pt>
                <c:pt idx="1079">
                  <c:v>-8.2971496600000005</c:v>
                </c:pt>
                <c:pt idx="1080">
                  <c:v>-8.3016662599999993</c:v>
                </c:pt>
                <c:pt idx="1081">
                  <c:v>-8.3016967800000003</c:v>
                </c:pt>
                <c:pt idx="1082">
                  <c:v>-8.2949218800000004</c:v>
                </c:pt>
                <c:pt idx="1083">
                  <c:v>-8.2949218800000004</c:v>
                </c:pt>
                <c:pt idx="1084">
                  <c:v>-8.2979736299999995</c:v>
                </c:pt>
                <c:pt idx="1085">
                  <c:v>-8.2976074200000003</c:v>
                </c:pt>
                <c:pt idx="1086">
                  <c:v>-8.2977600099999993</c:v>
                </c:pt>
                <c:pt idx="1087">
                  <c:v>-8.2977600099999993</c:v>
                </c:pt>
                <c:pt idx="1088">
                  <c:v>-8.2990417500000007</c:v>
                </c:pt>
                <c:pt idx="1089">
                  <c:v>-8.2911682100000004</c:v>
                </c:pt>
                <c:pt idx="1090">
                  <c:v>-8.2877197299999992</c:v>
                </c:pt>
                <c:pt idx="1091">
                  <c:v>-8.2854309100000005</c:v>
                </c:pt>
                <c:pt idx="1092">
                  <c:v>-8.2875366199999991</c:v>
                </c:pt>
                <c:pt idx="1093">
                  <c:v>-8.2875366199999991</c:v>
                </c:pt>
                <c:pt idx="1094">
                  <c:v>-8.2914428699999991</c:v>
                </c:pt>
                <c:pt idx="1095">
                  <c:v>-8.2904663099999993</c:v>
                </c:pt>
                <c:pt idx="1096">
                  <c:v>-8.2935791000000005</c:v>
                </c:pt>
                <c:pt idx="1097">
                  <c:v>-8.2935791000000005</c:v>
                </c:pt>
                <c:pt idx="1098">
                  <c:v>-8.2934265099999998</c:v>
                </c:pt>
                <c:pt idx="1099">
                  <c:v>-8.2981872600000006</c:v>
                </c:pt>
                <c:pt idx="1100">
                  <c:v>-8.3013610799999995</c:v>
                </c:pt>
                <c:pt idx="1101">
                  <c:v>-8.30554199</c:v>
                </c:pt>
                <c:pt idx="1102">
                  <c:v>-8.2989502000000002</c:v>
                </c:pt>
                <c:pt idx="1103">
                  <c:v>-8.2989502000000002</c:v>
                </c:pt>
                <c:pt idx="1104">
                  <c:v>-8.29992676</c:v>
                </c:pt>
                <c:pt idx="1105">
                  <c:v>-8.3039550799999997</c:v>
                </c:pt>
                <c:pt idx="1106">
                  <c:v>-8.3046264599999997</c:v>
                </c:pt>
                <c:pt idx="1107">
                  <c:v>-8.3046264599999997</c:v>
                </c:pt>
                <c:pt idx="1108">
                  <c:v>-8.3069457999999994</c:v>
                </c:pt>
                <c:pt idx="1109">
                  <c:v>-8.3081359900000002</c:v>
                </c:pt>
                <c:pt idx="1110">
                  <c:v>-8.3049926799999998</c:v>
                </c:pt>
                <c:pt idx="1111">
                  <c:v>-8.3056030300000003</c:v>
                </c:pt>
                <c:pt idx="1112">
                  <c:v>-8.3062133800000009</c:v>
                </c:pt>
                <c:pt idx="1113">
                  <c:v>-8.3062133800000009</c:v>
                </c:pt>
                <c:pt idx="1114">
                  <c:v>-8.3058166500000006</c:v>
                </c:pt>
                <c:pt idx="1115">
                  <c:v>-8.3085021999999995</c:v>
                </c:pt>
                <c:pt idx="1116">
                  <c:v>-8.3085021999999995</c:v>
                </c:pt>
                <c:pt idx="1117">
                  <c:v>-8.3073425299999997</c:v>
                </c:pt>
                <c:pt idx="1118">
                  <c:v>-8.3061523400000006</c:v>
                </c:pt>
                <c:pt idx="1119">
                  <c:v>-8.3061523400000006</c:v>
                </c:pt>
                <c:pt idx="1120">
                  <c:v>-8.2991332999999994</c:v>
                </c:pt>
                <c:pt idx="1121">
                  <c:v>-8.2991332999999994</c:v>
                </c:pt>
                <c:pt idx="1122">
                  <c:v>-8.2950134299999991</c:v>
                </c:pt>
                <c:pt idx="1123">
                  <c:v>-8.2963867199999992</c:v>
                </c:pt>
                <c:pt idx="1124">
                  <c:v>-8.2963867199999992</c:v>
                </c:pt>
                <c:pt idx="1125">
                  <c:v>-8.2972717300000003</c:v>
                </c:pt>
                <c:pt idx="1126">
                  <c:v>-8.3010559100000005</c:v>
                </c:pt>
                <c:pt idx="1127">
                  <c:v>-8.3010559100000005</c:v>
                </c:pt>
                <c:pt idx="1128">
                  <c:v>-8.3035583499999994</c:v>
                </c:pt>
                <c:pt idx="1129">
                  <c:v>-8.3032531699999996</c:v>
                </c:pt>
                <c:pt idx="1130">
                  <c:v>-8.3064269999999993</c:v>
                </c:pt>
                <c:pt idx="1131">
                  <c:v>-8.3064269999999993</c:v>
                </c:pt>
                <c:pt idx="1132">
                  <c:v>-8.31268311</c:v>
                </c:pt>
                <c:pt idx="1133">
                  <c:v>-8.31268311</c:v>
                </c:pt>
                <c:pt idx="1134">
                  <c:v>-8.3085021999999995</c:v>
                </c:pt>
                <c:pt idx="1135">
                  <c:v>-8.3103942899999996</c:v>
                </c:pt>
                <c:pt idx="1136">
                  <c:v>-8.3103942899999996</c:v>
                </c:pt>
                <c:pt idx="1137">
                  <c:v>-8.3134460400000005</c:v>
                </c:pt>
                <c:pt idx="1138">
                  <c:v>-8.3164367699999993</c:v>
                </c:pt>
                <c:pt idx="1139">
                  <c:v>-8.3152465800000002</c:v>
                </c:pt>
                <c:pt idx="1140">
                  <c:v>-8.3130798299999995</c:v>
                </c:pt>
                <c:pt idx="1141">
                  <c:v>-8.3126525900000008</c:v>
                </c:pt>
                <c:pt idx="1142">
                  <c:v>-8.3126525900000008</c:v>
                </c:pt>
                <c:pt idx="1143">
                  <c:v>-8.3136291500000006</c:v>
                </c:pt>
                <c:pt idx="1144">
                  <c:v>-8.3129272499999995</c:v>
                </c:pt>
                <c:pt idx="1145">
                  <c:v>-8.3168029800000003</c:v>
                </c:pt>
                <c:pt idx="1146">
                  <c:v>-8.3168029800000003</c:v>
                </c:pt>
                <c:pt idx="1147">
                  <c:v>-8.3146667500000007</c:v>
                </c:pt>
                <c:pt idx="1148">
                  <c:v>-8.3130493199999993</c:v>
                </c:pt>
                <c:pt idx="1149">
                  <c:v>-8.3060607900000001</c:v>
                </c:pt>
                <c:pt idx="1150">
                  <c:v>-8.3054199200000003</c:v>
                </c:pt>
                <c:pt idx="1151">
                  <c:v>-8.3044738799999998</c:v>
                </c:pt>
                <c:pt idx="1152">
                  <c:v>-8.3044738799999998</c:v>
                </c:pt>
                <c:pt idx="1153">
                  <c:v>-8.30078125</c:v>
                </c:pt>
                <c:pt idx="1154">
                  <c:v>-8.3010559100000005</c:v>
                </c:pt>
                <c:pt idx="1155">
                  <c:v>-8.3010559100000005</c:v>
                </c:pt>
                <c:pt idx="1156">
                  <c:v>-8.3032226599999994</c:v>
                </c:pt>
                <c:pt idx="1157">
                  <c:v>-8.3063964800000001</c:v>
                </c:pt>
                <c:pt idx="1158">
                  <c:v>-8.3063964800000001</c:v>
                </c:pt>
                <c:pt idx="1159">
                  <c:v>-8.3091430699999993</c:v>
                </c:pt>
                <c:pt idx="1160">
                  <c:v>-8.3106079099999999</c:v>
                </c:pt>
                <c:pt idx="1161">
                  <c:v>-8.3106079099999999</c:v>
                </c:pt>
                <c:pt idx="1162">
                  <c:v>-8.3105163599999994</c:v>
                </c:pt>
                <c:pt idx="1163">
                  <c:v>-8.3150329599999999</c:v>
                </c:pt>
                <c:pt idx="1164">
                  <c:v>-8.31607056</c:v>
                </c:pt>
                <c:pt idx="1165">
                  <c:v>-8.31607056</c:v>
                </c:pt>
                <c:pt idx="1166">
                  <c:v>-8.3177490200000008</c:v>
                </c:pt>
                <c:pt idx="1167">
                  <c:v>-8.3177490200000008</c:v>
                </c:pt>
                <c:pt idx="1168">
                  <c:v>-8.3197326700000005</c:v>
                </c:pt>
                <c:pt idx="1169">
                  <c:v>-8.3198547400000002</c:v>
                </c:pt>
                <c:pt idx="1170">
                  <c:v>-8.3182678200000009</c:v>
                </c:pt>
                <c:pt idx="1171">
                  <c:v>-8.3182678200000009</c:v>
                </c:pt>
                <c:pt idx="1172">
                  <c:v>-8.3193359400000002</c:v>
                </c:pt>
                <c:pt idx="1173">
                  <c:v>-8.3224487299999996</c:v>
                </c:pt>
                <c:pt idx="1174">
                  <c:v>-8.3224487299999996</c:v>
                </c:pt>
                <c:pt idx="1175">
                  <c:v>-8.3202209499999995</c:v>
                </c:pt>
                <c:pt idx="1176">
                  <c:v>-8.3192138700000005</c:v>
                </c:pt>
                <c:pt idx="1177">
                  <c:v>-8.3192138700000005</c:v>
                </c:pt>
                <c:pt idx="1178">
                  <c:v>-8.3180236799999996</c:v>
                </c:pt>
                <c:pt idx="1179">
                  <c:v>-8.3152770999999994</c:v>
                </c:pt>
                <c:pt idx="1180">
                  <c:v>-8.3152770999999994</c:v>
                </c:pt>
                <c:pt idx="1181">
                  <c:v>-8.3117981000000007</c:v>
                </c:pt>
                <c:pt idx="1182">
                  <c:v>-8.3119506800000007</c:v>
                </c:pt>
                <c:pt idx="1183">
                  <c:v>-8.3079223599999992</c:v>
                </c:pt>
                <c:pt idx="1184">
                  <c:v>-8.3039856000000007</c:v>
                </c:pt>
                <c:pt idx="1185">
                  <c:v>-8.3063049299999996</c:v>
                </c:pt>
                <c:pt idx="1186">
                  <c:v>-8.30502319</c:v>
                </c:pt>
                <c:pt idx="1187">
                  <c:v>-8.30502319</c:v>
                </c:pt>
                <c:pt idx="1188">
                  <c:v>-8.3088989299999998</c:v>
                </c:pt>
                <c:pt idx="1189">
                  <c:v>-8.3103332499999993</c:v>
                </c:pt>
                <c:pt idx="1190">
                  <c:v>-8.3103332499999993</c:v>
                </c:pt>
                <c:pt idx="1191">
                  <c:v>-8.3131713900000008</c:v>
                </c:pt>
                <c:pt idx="1192">
                  <c:v>-8.3127136200000002</c:v>
                </c:pt>
                <c:pt idx="1193">
                  <c:v>-8.31726074</c:v>
                </c:pt>
                <c:pt idx="1194">
                  <c:v>-8.3202514599999997</c:v>
                </c:pt>
                <c:pt idx="1195">
                  <c:v>-8.3181457499999993</c:v>
                </c:pt>
                <c:pt idx="1196">
                  <c:v>-8.3181457499999993</c:v>
                </c:pt>
                <c:pt idx="1197">
                  <c:v>-8.3229064899999994</c:v>
                </c:pt>
                <c:pt idx="1198">
                  <c:v>-8.3253784199999998</c:v>
                </c:pt>
                <c:pt idx="1199">
                  <c:v>-8.3190002399999994</c:v>
                </c:pt>
                <c:pt idx="1200">
                  <c:v>-8.3190002399999994</c:v>
                </c:pt>
                <c:pt idx="1201">
                  <c:v>-8.3204040500000005</c:v>
                </c:pt>
                <c:pt idx="1202">
                  <c:v>-8.3204040500000005</c:v>
                </c:pt>
                <c:pt idx="1203">
                  <c:v>-8.3221130399999996</c:v>
                </c:pt>
                <c:pt idx="1204">
                  <c:v>-8.32336426</c:v>
                </c:pt>
                <c:pt idx="1205">
                  <c:v>-8.3241271999999995</c:v>
                </c:pt>
                <c:pt idx="1206">
                  <c:v>-8.3241271999999995</c:v>
                </c:pt>
                <c:pt idx="1207">
                  <c:v>-8.3269653300000002</c:v>
                </c:pt>
                <c:pt idx="1208">
                  <c:v>-8.3220214800000001</c:v>
                </c:pt>
                <c:pt idx="1209">
                  <c:v>-8.31640625</c:v>
                </c:pt>
                <c:pt idx="1210">
                  <c:v>-8.3222045900000001</c:v>
                </c:pt>
                <c:pt idx="1211">
                  <c:v>-8.3203735400000003</c:v>
                </c:pt>
                <c:pt idx="1212">
                  <c:v>-8.3203735400000003</c:v>
                </c:pt>
                <c:pt idx="1213">
                  <c:v>-8.3171081499999993</c:v>
                </c:pt>
                <c:pt idx="1214">
                  <c:v>-8.3134765599999998</c:v>
                </c:pt>
                <c:pt idx="1215">
                  <c:v>-8.3137206999999993</c:v>
                </c:pt>
                <c:pt idx="1216">
                  <c:v>-8.3137206999999993</c:v>
                </c:pt>
                <c:pt idx="1217">
                  <c:v>-8.3121948200000002</c:v>
                </c:pt>
                <c:pt idx="1218">
                  <c:v>-8.3098449700000003</c:v>
                </c:pt>
                <c:pt idx="1219">
                  <c:v>-8.3099670400000001</c:v>
                </c:pt>
                <c:pt idx="1220">
                  <c:v>-8.3070678699999991</c:v>
                </c:pt>
                <c:pt idx="1221">
                  <c:v>-8.3109741199999991</c:v>
                </c:pt>
                <c:pt idx="1222">
                  <c:v>-8.3109741199999991</c:v>
                </c:pt>
                <c:pt idx="1223">
                  <c:v>-8.3143920900000001</c:v>
                </c:pt>
                <c:pt idx="1224">
                  <c:v>-8.3156433100000005</c:v>
                </c:pt>
                <c:pt idx="1225">
                  <c:v>-8.3156433100000005</c:v>
                </c:pt>
                <c:pt idx="1226">
                  <c:v>-8.31945801</c:v>
                </c:pt>
                <c:pt idx="1227">
                  <c:v>-8.3192138700000005</c:v>
                </c:pt>
                <c:pt idx="1228">
                  <c:v>-8.3229675299999997</c:v>
                </c:pt>
                <c:pt idx="1229">
                  <c:v>-8.3229675299999997</c:v>
                </c:pt>
                <c:pt idx="1230">
                  <c:v>-8.3211059600000006</c:v>
                </c:pt>
                <c:pt idx="1231">
                  <c:v>-8.3211059600000006</c:v>
                </c:pt>
                <c:pt idx="1232">
                  <c:v>-8.3289184600000006</c:v>
                </c:pt>
                <c:pt idx="1233">
                  <c:v>-8.3275146499999995</c:v>
                </c:pt>
                <c:pt idx="1234">
                  <c:v>-8.3275146499999995</c:v>
                </c:pt>
                <c:pt idx="1235">
                  <c:v>-8.3254394499999993</c:v>
                </c:pt>
                <c:pt idx="1236">
                  <c:v>-8.3259582499999993</c:v>
                </c:pt>
                <c:pt idx="1237">
                  <c:v>-8.3259582499999993</c:v>
                </c:pt>
                <c:pt idx="1238">
                  <c:v>-8.3274841300000002</c:v>
                </c:pt>
                <c:pt idx="1239">
                  <c:v>-8.3258056600000003</c:v>
                </c:pt>
                <c:pt idx="1240">
                  <c:v>-8.3258056600000003</c:v>
                </c:pt>
                <c:pt idx="1241">
                  <c:v>-8.32421875</c:v>
                </c:pt>
                <c:pt idx="1242">
                  <c:v>-8.3271179199999992</c:v>
                </c:pt>
                <c:pt idx="1243">
                  <c:v>-8.3251647900000005</c:v>
                </c:pt>
                <c:pt idx="1244">
                  <c:v>-8.3251647900000005</c:v>
                </c:pt>
                <c:pt idx="1245">
                  <c:v>-8.3231811499999999</c:v>
                </c:pt>
                <c:pt idx="1246">
                  <c:v>-8.3263244600000004</c:v>
                </c:pt>
                <c:pt idx="1247">
                  <c:v>-8.3240661599999992</c:v>
                </c:pt>
                <c:pt idx="1248">
                  <c:v>-8.3168334999999995</c:v>
                </c:pt>
                <c:pt idx="1249">
                  <c:v>-8.3147888200000004</c:v>
                </c:pt>
                <c:pt idx="1250">
                  <c:v>-8.3147888200000004</c:v>
                </c:pt>
                <c:pt idx="1251">
                  <c:v>-8.3110961900000007</c:v>
                </c:pt>
                <c:pt idx="1252">
                  <c:v>-8.3148803699999991</c:v>
                </c:pt>
                <c:pt idx="1253">
                  <c:v>-8.3148803699999991</c:v>
                </c:pt>
                <c:pt idx="1254">
                  <c:v>-8.3180542000000006</c:v>
                </c:pt>
                <c:pt idx="1255">
                  <c:v>-8.3159484900000002</c:v>
                </c:pt>
                <c:pt idx="1256">
                  <c:v>-8.3147582999999994</c:v>
                </c:pt>
                <c:pt idx="1257">
                  <c:v>-8.3141479500000006</c:v>
                </c:pt>
                <c:pt idx="1258">
                  <c:v>-8.3179626500000001</c:v>
                </c:pt>
                <c:pt idx="1259">
                  <c:v>-8.3179626500000001</c:v>
                </c:pt>
                <c:pt idx="1260">
                  <c:v>-8.3179016099999998</c:v>
                </c:pt>
                <c:pt idx="1261">
                  <c:v>-8.3231201200000005</c:v>
                </c:pt>
                <c:pt idx="1262">
                  <c:v>-8.3291320800000008</c:v>
                </c:pt>
                <c:pt idx="1263">
                  <c:v>-8.3291320800000008</c:v>
                </c:pt>
                <c:pt idx="1264">
                  <c:v>-8.32897949</c:v>
                </c:pt>
                <c:pt idx="1265">
                  <c:v>-8.3258056600000003</c:v>
                </c:pt>
                <c:pt idx="1266">
                  <c:v>-8.3258056600000003</c:v>
                </c:pt>
                <c:pt idx="1267">
                  <c:v>-8.3292541500000006</c:v>
                </c:pt>
                <c:pt idx="1268">
                  <c:v>-8.3309936499999999</c:v>
                </c:pt>
                <c:pt idx="1269">
                  <c:v>-8.3309936499999999</c:v>
                </c:pt>
                <c:pt idx="1270">
                  <c:v>-8.32794189</c:v>
                </c:pt>
                <c:pt idx="1271">
                  <c:v>-8.3314819300000007</c:v>
                </c:pt>
                <c:pt idx="1272">
                  <c:v>-8.3314819300000007</c:v>
                </c:pt>
                <c:pt idx="1273">
                  <c:v>-8.3314514200000005</c:v>
                </c:pt>
                <c:pt idx="1274">
                  <c:v>-8.3291015599999998</c:v>
                </c:pt>
                <c:pt idx="1275">
                  <c:v>-8.3291015599999998</c:v>
                </c:pt>
                <c:pt idx="1276">
                  <c:v>-8.3298950200000004</c:v>
                </c:pt>
                <c:pt idx="1277">
                  <c:v>-8.3310546900000002</c:v>
                </c:pt>
                <c:pt idx="1278">
                  <c:v>-8.3291931199999993</c:v>
                </c:pt>
                <c:pt idx="1279">
                  <c:v>-8.3291931199999993</c:v>
                </c:pt>
                <c:pt idx="1280">
                  <c:v>-8.3298034699999999</c:v>
                </c:pt>
                <c:pt idx="1281">
                  <c:v>-8.3286743199999993</c:v>
                </c:pt>
                <c:pt idx="1282">
                  <c:v>-8.3286743199999993</c:v>
                </c:pt>
                <c:pt idx="1283">
                  <c:v>-8.3252563500000001</c:v>
                </c:pt>
                <c:pt idx="1284">
                  <c:v>-8.3252563500000001</c:v>
                </c:pt>
                <c:pt idx="1285">
                  <c:v>-8.3202819800000007</c:v>
                </c:pt>
                <c:pt idx="1286">
                  <c:v>-8.3203735400000003</c:v>
                </c:pt>
                <c:pt idx="1287">
                  <c:v>-8.3192138700000005</c:v>
                </c:pt>
                <c:pt idx="1288">
                  <c:v>-8.3192138700000005</c:v>
                </c:pt>
                <c:pt idx="1289">
                  <c:v>-8.3175048799999995</c:v>
                </c:pt>
                <c:pt idx="1290">
                  <c:v>-8.31622314</c:v>
                </c:pt>
                <c:pt idx="1291">
                  <c:v>-8.31622314</c:v>
                </c:pt>
                <c:pt idx="1292">
                  <c:v>-8.3187560999999999</c:v>
                </c:pt>
                <c:pt idx="1293">
                  <c:v>-8.3203125</c:v>
                </c:pt>
                <c:pt idx="1294">
                  <c:v>-8.3203125</c:v>
                </c:pt>
                <c:pt idx="1295">
                  <c:v>-8.3247070300000008</c:v>
                </c:pt>
                <c:pt idx="1296">
                  <c:v>-8.3258056600000003</c:v>
                </c:pt>
                <c:pt idx="1297">
                  <c:v>-8.3258056600000003</c:v>
                </c:pt>
                <c:pt idx="1298">
                  <c:v>-8.3281860400000003</c:v>
                </c:pt>
                <c:pt idx="1299">
                  <c:v>-8.3291626000000001</c:v>
                </c:pt>
                <c:pt idx="1300">
                  <c:v>-8.3259582499999993</c:v>
                </c:pt>
                <c:pt idx="1301">
                  <c:v>-8.3256835900000006</c:v>
                </c:pt>
                <c:pt idx="1302">
                  <c:v>-8.3258972199999999</c:v>
                </c:pt>
                <c:pt idx="1303">
                  <c:v>-8.3268737799999997</c:v>
                </c:pt>
                <c:pt idx="1304">
                  <c:v>-8.3268737799999997</c:v>
                </c:pt>
                <c:pt idx="1305">
                  <c:v>-8.3282470699999998</c:v>
                </c:pt>
                <c:pt idx="1306">
                  <c:v>-8.3265380899999997</c:v>
                </c:pt>
                <c:pt idx="1307">
                  <c:v>-8.3265380899999997</c:v>
                </c:pt>
                <c:pt idx="1308">
                  <c:v>-8.3270568800000007</c:v>
                </c:pt>
                <c:pt idx="1309">
                  <c:v>-8.3213806199999993</c:v>
                </c:pt>
                <c:pt idx="1310">
                  <c:v>-8.3196106000000007</c:v>
                </c:pt>
                <c:pt idx="1311">
                  <c:v>-8.3196106000000007</c:v>
                </c:pt>
                <c:pt idx="1312">
                  <c:v>-8.3250122100000006</c:v>
                </c:pt>
                <c:pt idx="1313">
                  <c:v>-8.3250122100000006</c:v>
                </c:pt>
                <c:pt idx="1314">
                  <c:v>-8.3196411099999992</c:v>
                </c:pt>
                <c:pt idx="1315">
                  <c:v>-8.3190918000000007</c:v>
                </c:pt>
                <c:pt idx="1316">
                  <c:v>-8.3237609900000002</c:v>
                </c:pt>
                <c:pt idx="1317">
                  <c:v>-8.3237609900000002</c:v>
                </c:pt>
                <c:pt idx="1318">
                  <c:v>-8.3261718800000004</c:v>
                </c:pt>
                <c:pt idx="1319">
                  <c:v>-8.3261718800000004</c:v>
                </c:pt>
                <c:pt idx="1320">
                  <c:v>-8.3258667000000006</c:v>
                </c:pt>
                <c:pt idx="1321">
                  <c:v>-8.3234558100000005</c:v>
                </c:pt>
                <c:pt idx="1322">
                  <c:v>-8.3274536099999992</c:v>
                </c:pt>
                <c:pt idx="1323">
                  <c:v>-8.3274536099999992</c:v>
                </c:pt>
                <c:pt idx="1324">
                  <c:v>-8.3324890099999998</c:v>
                </c:pt>
                <c:pt idx="1325">
                  <c:v>-8.33184814</c:v>
                </c:pt>
                <c:pt idx="1326">
                  <c:v>-8.33184814</c:v>
                </c:pt>
                <c:pt idx="1327">
                  <c:v>-8.3347168000000007</c:v>
                </c:pt>
                <c:pt idx="1328">
                  <c:v>-8.3325195300000008</c:v>
                </c:pt>
                <c:pt idx="1329">
                  <c:v>-8.3325195300000008</c:v>
                </c:pt>
                <c:pt idx="1330">
                  <c:v>-8.3327331499999993</c:v>
                </c:pt>
                <c:pt idx="1331">
                  <c:v>-8.3345642099999999</c:v>
                </c:pt>
                <c:pt idx="1332">
                  <c:v>-8.3378601099999994</c:v>
                </c:pt>
                <c:pt idx="1333">
                  <c:v>-8.3378601099999994</c:v>
                </c:pt>
                <c:pt idx="1334">
                  <c:v>-8.3343810999999999</c:v>
                </c:pt>
                <c:pt idx="1335">
                  <c:v>-8.3311157199999997</c:v>
                </c:pt>
                <c:pt idx="1336">
                  <c:v>-8.3311157199999997</c:v>
                </c:pt>
                <c:pt idx="1337">
                  <c:v>-8.3327941899999995</c:v>
                </c:pt>
                <c:pt idx="1338">
                  <c:v>-8.3289184600000006</c:v>
                </c:pt>
                <c:pt idx="1339">
                  <c:v>-8.3289184600000006</c:v>
                </c:pt>
                <c:pt idx="1340">
                  <c:v>-8.3265991199999991</c:v>
                </c:pt>
                <c:pt idx="1341">
                  <c:v>-8.3312988299999997</c:v>
                </c:pt>
                <c:pt idx="1342">
                  <c:v>-8.328125</c:v>
                </c:pt>
                <c:pt idx="1343">
                  <c:v>-8.328125</c:v>
                </c:pt>
                <c:pt idx="1344">
                  <c:v>-8.3245849599999993</c:v>
                </c:pt>
                <c:pt idx="1345">
                  <c:v>-8.3243103000000005</c:v>
                </c:pt>
                <c:pt idx="1346">
                  <c:v>-8.3243103000000005</c:v>
                </c:pt>
                <c:pt idx="1347">
                  <c:v>-8.3265075700000004</c:v>
                </c:pt>
                <c:pt idx="1348">
                  <c:v>-8.3240966800000002</c:v>
                </c:pt>
                <c:pt idx="1349">
                  <c:v>-8.3240966800000002</c:v>
                </c:pt>
                <c:pt idx="1350">
                  <c:v>-8.3250427200000008</c:v>
                </c:pt>
                <c:pt idx="1351">
                  <c:v>-8.3252868699999993</c:v>
                </c:pt>
                <c:pt idx="1352">
                  <c:v>-8.3252868699999993</c:v>
                </c:pt>
                <c:pt idx="1353">
                  <c:v>-8.3269958499999994</c:v>
                </c:pt>
                <c:pt idx="1354">
                  <c:v>-8.3358764599999997</c:v>
                </c:pt>
                <c:pt idx="1355">
                  <c:v>-8.3319091800000002</c:v>
                </c:pt>
                <c:pt idx="1356">
                  <c:v>-8.3319091800000002</c:v>
                </c:pt>
                <c:pt idx="1357">
                  <c:v>-8.3350524900000007</c:v>
                </c:pt>
                <c:pt idx="1358">
                  <c:v>-8.3350524900000007</c:v>
                </c:pt>
                <c:pt idx="1359">
                  <c:v>-8.3388671900000002</c:v>
                </c:pt>
                <c:pt idx="1360">
                  <c:v>-8.3376769999999993</c:v>
                </c:pt>
                <c:pt idx="1361">
                  <c:v>-8.3359375</c:v>
                </c:pt>
                <c:pt idx="1362">
                  <c:v>-8.3359375</c:v>
                </c:pt>
                <c:pt idx="1363">
                  <c:v>-8.3383178699999991</c:v>
                </c:pt>
                <c:pt idx="1364">
                  <c:v>-8.3407897900000005</c:v>
                </c:pt>
                <c:pt idx="1365">
                  <c:v>-8.3407897900000005</c:v>
                </c:pt>
                <c:pt idx="1366">
                  <c:v>-8.3385009799999992</c:v>
                </c:pt>
                <c:pt idx="1367">
                  <c:v>-8.3378906300000004</c:v>
                </c:pt>
                <c:pt idx="1368">
                  <c:v>-8.3378906300000004</c:v>
                </c:pt>
                <c:pt idx="1369">
                  <c:v>-8.3377685499999998</c:v>
                </c:pt>
                <c:pt idx="1370">
                  <c:v>-8.3371887200000003</c:v>
                </c:pt>
                <c:pt idx="1371">
                  <c:v>-8.3350524900000007</c:v>
                </c:pt>
                <c:pt idx="1372">
                  <c:v>-8.3350524900000007</c:v>
                </c:pt>
                <c:pt idx="1373">
                  <c:v>-8.3324279800000003</c:v>
                </c:pt>
                <c:pt idx="1374">
                  <c:v>-8.3293151900000009</c:v>
                </c:pt>
                <c:pt idx="1375">
                  <c:v>-8.3293151900000009</c:v>
                </c:pt>
                <c:pt idx="1376">
                  <c:v>-8.3311462400000007</c:v>
                </c:pt>
                <c:pt idx="1377">
                  <c:v>-8.3311462400000007</c:v>
                </c:pt>
                <c:pt idx="1378">
                  <c:v>-8.3321838400000008</c:v>
                </c:pt>
                <c:pt idx="1379">
                  <c:v>-8.3320617699999993</c:v>
                </c:pt>
                <c:pt idx="1380">
                  <c:v>-8.3339538599999994</c:v>
                </c:pt>
                <c:pt idx="1381">
                  <c:v>-8.3339538599999994</c:v>
                </c:pt>
                <c:pt idx="1382">
                  <c:v>-8.3344421400000002</c:v>
                </c:pt>
                <c:pt idx="1383">
                  <c:v>-8.3346862799999997</c:v>
                </c:pt>
                <c:pt idx="1384">
                  <c:v>-8.3422546400000002</c:v>
                </c:pt>
                <c:pt idx="1385">
                  <c:v>-8.3373107900000001</c:v>
                </c:pt>
                <c:pt idx="1386">
                  <c:v>-8.3365173299999995</c:v>
                </c:pt>
                <c:pt idx="1387">
                  <c:v>-8.3365173299999995</c:v>
                </c:pt>
                <c:pt idx="1388">
                  <c:v>-8.3421630899999997</c:v>
                </c:pt>
                <c:pt idx="1389">
                  <c:v>-8.3445129399999995</c:v>
                </c:pt>
                <c:pt idx="1390">
                  <c:v>-8.3445129399999995</c:v>
                </c:pt>
                <c:pt idx="1391">
                  <c:v>-8.3435974099999992</c:v>
                </c:pt>
                <c:pt idx="1392">
                  <c:v>-8.3455200200000004</c:v>
                </c:pt>
                <c:pt idx="1393">
                  <c:v>-8.3455200200000004</c:v>
                </c:pt>
                <c:pt idx="1394">
                  <c:v>-8.3471984900000002</c:v>
                </c:pt>
                <c:pt idx="1395">
                  <c:v>-8.3470153800000002</c:v>
                </c:pt>
                <c:pt idx="1396">
                  <c:v>-8.3470153800000002</c:v>
                </c:pt>
                <c:pt idx="1397">
                  <c:v>-8.3452453599999998</c:v>
                </c:pt>
                <c:pt idx="1398">
                  <c:v>-8.34069824</c:v>
                </c:pt>
                <c:pt idx="1399">
                  <c:v>-8.3392333999999995</c:v>
                </c:pt>
                <c:pt idx="1400">
                  <c:v>-8.3392333999999995</c:v>
                </c:pt>
                <c:pt idx="1401">
                  <c:v>-8.3351440399999994</c:v>
                </c:pt>
                <c:pt idx="1402">
                  <c:v>-8.3351440399999994</c:v>
                </c:pt>
                <c:pt idx="1403">
                  <c:v>-8.3341674799999996</c:v>
                </c:pt>
                <c:pt idx="1404">
                  <c:v>-8.3182678200000009</c:v>
                </c:pt>
                <c:pt idx="1405">
                  <c:v>-8.3294067399999996</c:v>
                </c:pt>
                <c:pt idx="1406">
                  <c:v>-8.3294067399999996</c:v>
                </c:pt>
                <c:pt idx="1407">
                  <c:v>-8.3411254899999996</c:v>
                </c:pt>
                <c:pt idx="1408">
                  <c:v>-8.3400573700000002</c:v>
                </c:pt>
                <c:pt idx="1409">
                  <c:v>-8.3365783699999998</c:v>
                </c:pt>
                <c:pt idx="1410">
                  <c:v>-8.3377380399999996</c:v>
                </c:pt>
                <c:pt idx="1411">
                  <c:v>-8.3457336400000006</c:v>
                </c:pt>
                <c:pt idx="1412">
                  <c:v>-8.3457336400000006</c:v>
                </c:pt>
                <c:pt idx="1413">
                  <c:v>-8.3399658199999998</c:v>
                </c:pt>
                <c:pt idx="1414">
                  <c:v>-8.3429565399999994</c:v>
                </c:pt>
                <c:pt idx="1415">
                  <c:v>-8.3429565399999994</c:v>
                </c:pt>
                <c:pt idx="1416">
                  <c:v>-8.3451232900000001</c:v>
                </c:pt>
                <c:pt idx="1417">
                  <c:v>-8.3470764200000005</c:v>
                </c:pt>
                <c:pt idx="1418">
                  <c:v>-8.3470764200000005</c:v>
                </c:pt>
                <c:pt idx="1419">
                  <c:v>-8.3486022900000005</c:v>
                </c:pt>
                <c:pt idx="1420">
                  <c:v>-8.3494872999999998</c:v>
                </c:pt>
                <c:pt idx="1421">
                  <c:v>-8.3494872999999998</c:v>
                </c:pt>
                <c:pt idx="1422">
                  <c:v>-8.3491210900000006</c:v>
                </c:pt>
                <c:pt idx="1423">
                  <c:v>-8.3501281699999996</c:v>
                </c:pt>
                <c:pt idx="1424">
                  <c:v>-8.3501586900000007</c:v>
                </c:pt>
                <c:pt idx="1425">
                  <c:v>-8.3501586900000007</c:v>
                </c:pt>
                <c:pt idx="1426">
                  <c:v>-8.3478698700000002</c:v>
                </c:pt>
                <c:pt idx="1427">
                  <c:v>-8.3471984900000002</c:v>
                </c:pt>
                <c:pt idx="1428">
                  <c:v>-8.34680176</c:v>
                </c:pt>
                <c:pt idx="1429">
                  <c:v>-8.3483886700000003</c:v>
                </c:pt>
                <c:pt idx="1430">
                  <c:v>-8.3460082999999994</c:v>
                </c:pt>
                <c:pt idx="1431">
                  <c:v>-8.3460082999999994</c:v>
                </c:pt>
                <c:pt idx="1432">
                  <c:v>-8.3433837900000007</c:v>
                </c:pt>
                <c:pt idx="1433">
                  <c:v>-8.3489379899999996</c:v>
                </c:pt>
                <c:pt idx="1434">
                  <c:v>-8.3489379899999996</c:v>
                </c:pt>
                <c:pt idx="1435">
                  <c:v>-8.3460388200000004</c:v>
                </c:pt>
                <c:pt idx="1436">
                  <c:v>-8.3483581499999993</c:v>
                </c:pt>
                <c:pt idx="1437">
                  <c:v>-8.3486633300000008</c:v>
                </c:pt>
                <c:pt idx="1438">
                  <c:v>-8.3504638700000005</c:v>
                </c:pt>
                <c:pt idx="1439">
                  <c:v>-8.3499755899999997</c:v>
                </c:pt>
                <c:pt idx="1440">
                  <c:v>-8.3499755899999997</c:v>
                </c:pt>
                <c:pt idx="1441">
                  <c:v>-8.3487548799999995</c:v>
                </c:pt>
                <c:pt idx="1442">
                  <c:v>-8.3503112799999997</c:v>
                </c:pt>
                <c:pt idx="1443">
                  <c:v>-8.3507690399999994</c:v>
                </c:pt>
                <c:pt idx="1444">
                  <c:v>-8.3507690399999994</c:v>
                </c:pt>
                <c:pt idx="1445">
                  <c:v>-8.3501586900000007</c:v>
                </c:pt>
                <c:pt idx="1446">
                  <c:v>-8.3508911099999992</c:v>
                </c:pt>
                <c:pt idx="1447">
                  <c:v>-8.3474426299999998</c:v>
                </c:pt>
                <c:pt idx="1448">
                  <c:v>-8.3483581499999993</c:v>
                </c:pt>
                <c:pt idx="1449">
                  <c:v>-8.3467712400000007</c:v>
                </c:pt>
                <c:pt idx="1450">
                  <c:v>-8.3467712400000007</c:v>
                </c:pt>
                <c:pt idx="1451">
                  <c:v>-8.3474121100000005</c:v>
                </c:pt>
                <c:pt idx="1452">
                  <c:v>-8.3523864700000008</c:v>
                </c:pt>
                <c:pt idx="1453">
                  <c:v>-8.3523864700000008</c:v>
                </c:pt>
                <c:pt idx="1454">
                  <c:v>-8.3523864700000008</c:v>
                </c:pt>
                <c:pt idx="1455">
                  <c:v>-8.3506774900000007</c:v>
                </c:pt>
                <c:pt idx="1456">
                  <c:v>-8.3506774900000007</c:v>
                </c:pt>
                <c:pt idx="1457">
                  <c:v>-8.3547668500000007</c:v>
                </c:pt>
                <c:pt idx="1458">
                  <c:v>-8.3554077099999997</c:v>
                </c:pt>
                <c:pt idx="1459">
                  <c:v>-8.3554077099999997</c:v>
                </c:pt>
                <c:pt idx="1460">
                  <c:v>-8.3546752899999994</c:v>
                </c:pt>
                <c:pt idx="1461">
                  <c:v>-8.3598938</c:v>
                </c:pt>
                <c:pt idx="1462">
                  <c:v>-8.3571777300000001</c:v>
                </c:pt>
                <c:pt idx="1463">
                  <c:v>-8.3571777300000001</c:v>
                </c:pt>
                <c:pt idx="1464">
                  <c:v>-8.3474426299999998</c:v>
                </c:pt>
                <c:pt idx="1465">
                  <c:v>-8.3496398900000006</c:v>
                </c:pt>
                <c:pt idx="1466">
                  <c:v>-8.3496398900000006</c:v>
                </c:pt>
                <c:pt idx="1467">
                  <c:v>-8.3516540500000005</c:v>
                </c:pt>
                <c:pt idx="1468">
                  <c:v>-8.3530578599999998</c:v>
                </c:pt>
                <c:pt idx="1469">
                  <c:v>-8.3530578599999998</c:v>
                </c:pt>
                <c:pt idx="1470">
                  <c:v>-8.3513183600000005</c:v>
                </c:pt>
                <c:pt idx="1471">
                  <c:v>-8.3483581499999993</c:v>
                </c:pt>
                <c:pt idx="1472">
                  <c:v>-8.3508300799999997</c:v>
                </c:pt>
                <c:pt idx="1473">
                  <c:v>-8.3552551299999998</c:v>
                </c:pt>
                <c:pt idx="1474">
                  <c:v>-8.3564147900000005</c:v>
                </c:pt>
                <c:pt idx="1475">
                  <c:v>-8.3564147900000005</c:v>
                </c:pt>
                <c:pt idx="1476">
                  <c:v>-8.3573608400000001</c:v>
                </c:pt>
                <c:pt idx="1477">
                  <c:v>-8.3566284199999998</c:v>
                </c:pt>
                <c:pt idx="1478">
                  <c:v>-8.3564758300000008</c:v>
                </c:pt>
                <c:pt idx="1479">
                  <c:v>-8.3564758300000008</c:v>
                </c:pt>
                <c:pt idx="1480">
                  <c:v>-8.3580627399999994</c:v>
                </c:pt>
                <c:pt idx="1481">
                  <c:v>-8.3596496600000005</c:v>
                </c:pt>
                <c:pt idx="1482">
                  <c:v>-8.3602905300000003</c:v>
                </c:pt>
                <c:pt idx="1483">
                  <c:v>-8.3537292500000007</c:v>
                </c:pt>
                <c:pt idx="1484">
                  <c:v>-8.3517761200000002</c:v>
                </c:pt>
                <c:pt idx="1485">
                  <c:v>-8.3517761200000002</c:v>
                </c:pt>
                <c:pt idx="1486">
                  <c:v>-8.3514099099999992</c:v>
                </c:pt>
                <c:pt idx="1487">
                  <c:v>-8.3508606000000007</c:v>
                </c:pt>
                <c:pt idx="1488">
                  <c:v>-8.3508606000000007</c:v>
                </c:pt>
                <c:pt idx="1489">
                  <c:v>-8.3540039099999994</c:v>
                </c:pt>
                <c:pt idx="1490">
                  <c:v>-8.3551025400000007</c:v>
                </c:pt>
                <c:pt idx="1491">
                  <c:v>-8.3551025400000007</c:v>
                </c:pt>
                <c:pt idx="1492">
                  <c:v>-8.3534851099999994</c:v>
                </c:pt>
                <c:pt idx="1493">
                  <c:v>-8.3542175299999997</c:v>
                </c:pt>
                <c:pt idx="1494">
                  <c:v>-8.3542175299999997</c:v>
                </c:pt>
                <c:pt idx="1495">
                  <c:v>-8.3589172400000002</c:v>
                </c:pt>
                <c:pt idx="1496">
                  <c:v>-8.3591003399999995</c:v>
                </c:pt>
                <c:pt idx="1497">
                  <c:v>-8.3589477500000005</c:v>
                </c:pt>
                <c:pt idx="1498">
                  <c:v>-8.3604126000000001</c:v>
                </c:pt>
                <c:pt idx="1499">
                  <c:v>-8.3575134299999991</c:v>
                </c:pt>
                <c:pt idx="1500">
                  <c:v>-8.3575134299999991</c:v>
                </c:pt>
                <c:pt idx="1501">
                  <c:v>-8.3567810100000006</c:v>
                </c:pt>
                <c:pt idx="1502">
                  <c:v>-8.3572387700000004</c:v>
                </c:pt>
                <c:pt idx="1503">
                  <c:v>-8.3615112299999996</c:v>
                </c:pt>
                <c:pt idx="1504">
                  <c:v>-8.3615112299999996</c:v>
                </c:pt>
                <c:pt idx="1505">
                  <c:v>-8.3575134299999991</c:v>
                </c:pt>
                <c:pt idx="1506">
                  <c:v>-8.3581848099999991</c:v>
                </c:pt>
                <c:pt idx="1507">
                  <c:v>-8.3581848099999991</c:v>
                </c:pt>
                <c:pt idx="1508">
                  <c:v>-8.3573913599999994</c:v>
                </c:pt>
                <c:pt idx="1509">
                  <c:v>-8.3598632800000008</c:v>
                </c:pt>
                <c:pt idx="1510">
                  <c:v>-8.3598632800000008</c:v>
                </c:pt>
                <c:pt idx="1511">
                  <c:v>-8.3588256800000007</c:v>
                </c:pt>
                <c:pt idx="1512">
                  <c:v>-8.3571777300000001</c:v>
                </c:pt>
                <c:pt idx="1513">
                  <c:v>-8.3579101599999994</c:v>
                </c:pt>
                <c:pt idx="1514">
                  <c:v>-8.3579101599999994</c:v>
                </c:pt>
                <c:pt idx="1515">
                  <c:v>-8.3589477500000005</c:v>
                </c:pt>
                <c:pt idx="1516">
                  <c:v>-8.3589477500000005</c:v>
                </c:pt>
                <c:pt idx="1517">
                  <c:v>-8.3642578099999998</c:v>
                </c:pt>
                <c:pt idx="1518">
                  <c:v>-8.36361694</c:v>
                </c:pt>
                <c:pt idx="1519">
                  <c:v>-8.3630065899999995</c:v>
                </c:pt>
                <c:pt idx="1520">
                  <c:v>-8.3630065899999995</c:v>
                </c:pt>
                <c:pt idx="1521">
                  <c:v>-8.3601379399999995</c:v>
                </c:pt>
                <c:pt idx="1522">
                  <c:v>-8.3638916000000005</c:v>
                </c:pt>
                <c:pt idx="1523">
                  <c:v>-8.3638916000000005</c:v>
                </c:pt>
                <c:pt idx="1524">
                  <c:v>-8.3645019499999993</c:v>
                </c:pt>
                <c:pt idx="1525">
                  <c:v>-8.3642272900000005</c:v>
                </c:pt>
                <c:pt idx="1526">
                  <c:v>-8.3642272900000005</c:v>
                </c:pt>
                <c:pt idx="1527">
                  <c:v>-8.36380005</c:v>
                </c:pt>
                <c:pt idx="1528">
                  <c:v>-8.36242676</c:v>
                </c:pt>
                <c:pt idx="1529">
                  <c:v>-8.36242676</c:v>
                </c:pt>
                <c:pt idx="1530">
                  <c:v>-8.3596191399999995</c:v>
                </c:pt>
                <c:pt idx="1531">
                  <c:v>-8.3626708999999995</c:v>
                </c:pt>
                <c:pt idx="1532">
                  <c:v>-8.3660278300000002</c:v>
                </c:pt>
                <c:pt idx="1533">
                  <c:v>-8.3631591800000002</c:v>
                </c:pt>
                <c:pt idx="1534">
                  <c:v>-8.3668212900000007</c:v>
                </c:pt>
                <c:pt idx="1535">
                  <c:v>-8.3668212900000007</c:v>
                </c:pt>
                <c:pt idx="1536">
                  <c:v>-8.3649292000000006</c:v>
                </c:pt>
                <c:pt idx="1537">
                  <c:v>-8.3658752399999994</c:v>
                </c:pt>
                <c:pt idx="1538">
                  <c:v>-8.3711853000000005</c:v>
                </c:pt>
                <c:pt idx="1539">
                  <c:v>-8.3711853000000005</c:v>
                </c:pt>
                <c:pt idx="1540">
                  <c:v>-8.3658752399999994</c:v>
                </c:pt>
                <c:pt idx="1541">
                  <c:v>-8.3664856000000007</c:v>
                </c:pt>
                <c:pt idx="1542">
                  <c:v>-8.3645935100000006</c:v>
                </c:pt>
                <c:pt idx="1543">
                  <c:v>-8.3673400900000008</c:v>
                </c:pt>
                <c:pt idx="1544">
                  <c:v>-8.3627319300000007</c:v>
                </c:pt>
                <c:pt idx="1545">
                  <c:v>-8.3627319300000007</c:v>
                </c:pt>
                <c:pt idx="1546">
                  <c:v>-8.3640136700000003</c:v>
                </c:pt>
                <c:pt idx="1547">
                  <c:v>-8.3664550799999997</c:v>
                </c:pt>
                <c:pt idx="1548">
                  <c:v>-8.3633728000000005</c:v>
                </c:pt>
                <c:pt idx="1549">
                  <c:v>-8.3633728000000005</c:v>
                </c:pt>
                <c:pt idx="1550">
                  <c:v>-8.3644714400000009</c:v>
                </c:pt>
                <c:pt idx="1551">
                  <c:v>-8.3679199200000003</c:v>
                </c:pt>
                <c:pt idx="1552">
                  <c:v>-8.3689880399999996</c:v>
                </c:pt>
                <c:pt idx="1553">
                  <c:v>-8.3695983900000002</c:v>
                </c:pt>
                <c:pt idx="1554">
                  <c:v>-8.3695983900000002</c:v>
                </c:pt>
                <c:pt idx="1555">
                  <c:v>-8.3687439000000001</c:v>
                </c:pt>
                <c:pt idx="1556">
                  <c:v>-8.3688354500000006</c:v>
                </c:pt>
                <c:pt idx="1557">
                  <c:v>-8.3715820300000008</c:v>
                </c:pt>
                <c:pt idx="1558">
                  <c:v>-8.3715820300000008</c:v>
                </c:pt>
                <c:pt idx="1559">
                  <c:v>-8.375</c:v>
                </c:pt>
                <c:pt idx="1560">
                  <c:v>-8.37127686</c:v>
                </c:pt>
                <c:pt idx="1561">
                  <c:v>-8.3709716800000002</c:v>
                </c:pt>
                <c:pt idx="1562">
                  <c:v>-8.3746032699999997</c:v>
                </c:pt>
                <c:pt idx="1563">
                  <c:v>-8.3723144499999993</c:v>
                </c:pt>
                <c:pt idx="1564">
                  <c:v>-8.3707275400000007</c:v>
                </c:pt>
                <c:pt idx="1565">
                  <c:v>-8.3707275400000007</c:v>
                </c:pt>
                <c:pt idx="1566">
                  <c:v>-8.3688659699999999</c:v>
                </c:pt>
                <c:pt idx="1567">
                  <c:v>-8.3682556199999993</c:v>
                </c:pt>
                <c:pt idx="1568">
                  <c:v>-8.3682556199999993</c:v>
                </c:pt>
                <c:pt idx="1569">
                  <c:v>-8.3683471699999998</c:v>
                </c:pt>
                <c:pt idx="1570">
                  <c:v>-8.3662414599999995</c:v>
                </c:pt>
                <c:pt idx="1571">
                  <c:v>-8.3687744100000003</c:v>
                </c:pt>
                <c:pt idx="1572">
                  <c:v>-8.3705444300000007</c:v>
                </c:pt>
                <c:pt idx="1573">
                  <c:v>-8.3718566899999995</c:v>
                </c:pt>
                <c:pt idx="1574">
                  <c:v>-8.3718566899999995</c:v>
                </c:pt>
                <c:pt idx="1575">
                  <c:v>-8.3735961900000007</c:v>
                </c:pt>
                <c:pt idx="1576">
                  <c:v>-8.3710021999999995</c:v>
                </c:pt>
                <c:pt idx="1577">
                  <c:v>-8.3744812</c:v>
                </c:pt>
                <c:pt idx="1578">
                  <c:v>-8.3744812</c:v>
                </c:pt>
                <c:pt idx="1579">
                  <c:v>-8.3745117199999992</c:v>
                </c:pt>
                <c:pt idx="1580">
                  <c:v>-8.3767089800000001</c:v>
                </c:pt>
                <c:pt idx="1581">
                  <c:v>-8.3759765599999998</c:v>
                </c:pt>
                <c:pt idx="1582">
                  <c:v>-8.3756408699999998</c:v>
                </c:pt>
                <c:pt idx="1583">
                  <c:v>-8.3750305199999993</c:v>
                </c:pt>
                <c:pt idx="1584">
                  <c:v>-8.3750305199999993</c:v>
                </c:pt>
                <c:pt idx="1585">
                  <c:v>-8.3711547900000003</c:v>
                </c:pt>
                <c:pt idx="1586">
                  <c:v>-8.3693542500000007</c:v>
                </c:pt>
                <c:pt idx="1587">
                  <c:v>-8.3693542500000007</c:v>
                </c:pt>
                <c:pt idx="1588">
                  <c:v>-8.37109375</c:v>
                </c:pt>
                <c:pt idx="1589">
                  <c:v>-8.3755493199999993</c:v>
                </c:pt>
                <c:pt idx="1590">
                  <c:v>-8.3755493199999993</c:v>
                </c:pt>
                <c:pt idx="1591">
                  <c:v>-8.3762817399999996</c:v>
                </c:pt>
                <c:pt idx="1592">
                  <c:v>-8.3770752000000002</c:v>
                </c:pt>
                <c:pt idx="1593">
                  <c:v>-8.3770752000000002</c:v>
                </c:pt>
                <c:pt idx="1594">
                  <c:v>-8.3743896499999995</c:v>
                </c:pt>
                <c:pt idx="1595">
                  <c:v>-8.3757018999999993</c:v>
                </c:pt>
                <c:pt idx="1596">
                  <c:v>-8.3814697299999992</c:v>
                </c:pt>
                <c:pt idx="1597">
                  <c:v>-8.3798522900000005</c:v>
                </c:pt>
                <c:pt idx="1598">
                  <c:v>-8.3788146999999995</c:v>
                </c:pt>
                <c:pt idx="1599">
                  <c:v>-8.3788146999999995</c:v>
                </c:pt>
                <c:pt idx="1600">
                  <c:v>-8.3792724599999993</c:v>
                </c:pt>
                <c:pt idx="1601">
                  <c:v>-8.3794860799999995</c:v>
                </c:pt>
                <c:pt idx="1602">
                  <c:v>-8.3781738299999997</c:v>
                </c:pt>
                <c:pt idx="1603">
                  <c:v>-8.3781738299999997</c:v>
                </c:pt>
                <c:pt idx="1604">
                  <c:v>-8.3761596699999998</c:v>
                </c:pt>
                <c:pt idx="1605">
                  <c:v>-8.3770752000000002</c:v>
                </c:pt>
                <c:pt idx="1606">
                  <c:v>-8.3768005399999996</c:v>
                </c:pt>
                <c:pt idx="1607">
                  <c:v>-8.3778076200000005</c:v>
                </c:pt>
                <c:pt idx="1608">
                  <c:v>-8.3774108900000002</c:v>
                </c:pt>
                <c:pt idx="1609">
                  <c:v>-8.3774108900000002</c:v>
                </c:pt>
                <c:pt idx="1610">
                  <c:v>-8.3749084499999995</c:v>
                </c:pt>
                <c:pt idx="1611">
                  <c:v>-8.3793640099999998</c:v>
                </c:pt>
                <c:pt idx="1612">
                  <c:v>-8.3793640099999998</c:v>
                </c:pt>
                <c:pt idx="1613">
                  <c:v>-8.37838745</c:v>
                </c:pt>
                <c:pt idx="1614">
                  <c:v>-8.3809509299999991</c:v>
                </c:pt>
                <c:pt idx="1615">
                  <c:v>-8.3809509299999991</c:v>
                </c:pt>
                <c:pt idx="1616">
                  <c:v>-8.3851318399999997</c:v>
                </c:pt>
                <c:pt idx="1617">
                  <c:v>-8.3778076200000005</c:v>
                </c:pt>
                <c:pt idx="1618">
                  <c:v>-8.3778076200000005</c:v>
                </c:pt>
                <c:pt idx="1619">
                  <c:v>-8.3823547400000002</c:v>
                </c:pt>
                <c:pt idx="1620">
                  <c:v>-8.3847351099999994</c:v>
                </c:pt>
                <c:pt idx="1621">
                  <c:v>-8.3825988799999998</c:v>
                </c:pt>
                <c:pt idx="1622">
                  <c:v>-8.3825988799999998</c:v>
                </c:pt>
                <c:pt idx="1623">
                  <c:v>-8.3831787099999993</c:v>
                </c:pt>
                <c:pt idx="1624">
                  <c:v>-8.3864746100000005</c:v>
                </c:pt>
                <c:pt idx="1625">
                  <c:v>-8.3864746100000005</c:v>
                </c:pt>
                <c:pt idx="1626">
                  <c:v>-8.3890991199999991</c:v>
                </c:pt>
                <c:pt idx="1627">
                  <c:v>-8.3832702599999998</c:v>
                </c:pt>
                <c:pt idx="1628">
                  <c:v>-8.3832702599999998</c:v>
                </c:pt>
                <c:pt idx="1629">
                  <c:v>-8.3819274900000007</c:v>
                </c:pt>
                <c:pt idx="1630">
                  <c:v>-8.3801269499999993</c:v>
                </c:pt>
                <c:pt idx="1631">
                  <c:v>-8.3784484900000002</c:v>
                </c:pt>
                <c:pt idx="1632">
                  <c:v>-8.3799438500000001</c:v>
                </c:pt>
                <c:pt idx="1633">
                  <c:v>-8.3771972699999999</c:v>
                </c:pt>
                <c:pt idx="1634">
                  <c:v>-8.3771972699999999</c:v>
                </c:pt>
                <c:pt idx="1635">
                  <c:v>-8.3818969699999997</c:v>
                </c:pt>
                <c:pt idx="1636">
                  <c:v>-8.3785400400000007</c:v>
                </c:pt>
                <c:pt idx="1637">
                  <c:v>-8.3767089800000001</c:v>
                </c:pt>
                <c:pt idx="1638">
                  <c:v>-8.3767089800000001</c:v>
                </c:pt>
                <c:pt idx="1639">
                  <c:v>-8.3791198700000002</c:v>
                </c:pt>
                <c:pt idx="1640">
                  <c:v>-8.3768920900000001</c:v>
                </c:pt>
                <c:pt idx="1641">
                  <c:v>-8.3816833499999994</c:v>
                </c:pt>
                <c:pt idx="1642">
                  <c:v>-8.38262939</c:v>
                </c:pt>
                <c:pt idx="1643">
                  <c:v>-8.38262939</c:v>
                </c:pt>
                <c:pt idx="1644">
                  <c:v>-8.3840331999999993</c:v>
                </c:pt>
                <c:pt idx="1645">
                  <c:v>-8.3865661599999992</c:v>
                </c:pt>
                <c:pt idx="1646">
                  <c:v>-8.3884887700000004</c:v>
                </c:pt>
                <c:pt idx="1647">
                  <c:v>-8.3884887700000004</c:v>
                </c:pt>
                <c:pt idx="1648">
                  <c:v>-8.3905639599999997</c:v>
                </c:pt>
                <c:pt idx="1649">
                  <c:v>-8.3905639599999997</c:v>
                </c:pt>
                <c:pt idx="1650">
                  <c:v>-8.3901977500000005</c:v>
                </c:pt>
                <c:pt idx="1651">
                  <c:v>-8.3917541500000006</c:v>
                </c:pt>
                <c:pt idx="1652">
                  <c:v>-8.3890991199999991</c:v>
                </c:pt>
                <c:pt idx="1653">
                  <c:v>-8.3890991199999991</c:v>
                </c:pt>
                <c:pt idx="1654">
                  <c:v>-8.3882751500000001</c:v>
                </c:pt>
                <c:pt idx="1655">
                  <c:v>-8.3853454599999999</c:v>
                </c:pt>
                <c:pt idx="1656">
                  <c:v>-8.3860473599999992</c:v>
                </c:pt>
                <c:pt idx="1657">
                  <c:v>-8.3848571799999991</c:v>
                </c:pt>
                <c:pt idx="1658">
                  <c:v>-8.3850402800000001</c:v>
                </c:pt>
                <c:pt idx="1659">
                  <c:v>-8.3850402800000001</c:v>
                </c:pt>
                <c:pt idx="1660">
                  <c:v>-8.3864135700000002</c:v>
                </c:pt>
                <c:pt idx="1661">
                  <c:v>-8.3848266599999999</c:v>
                </c:pt>
                <c:pt idx="1662">
                  <c:v>-8.38653564</c:v>
                </c:pt>
                <c:pt idx="1663">
                  <c:v>-8.38653564</c:v>
                </c:pt>
                <c:pt idx="1664">
                  <c:v>-8.3889160199999999</c:v>
                </c:pt>
                <c:pt idx="1665">
                  <c:v>-8.3897094699999997</c:v>
                </c:pt>
                <c:pt idx="1666">
                  <c:v>-8.3897094699999997</c:v>
                </c:pt>
                <c:pt idx="1667">
                  <c:v>-8.3927002000000002</c:v>
                </c:pt>
                <c:pt idx="1668">
                  <c:v>-8.3944702099999997</c:v>
                </c:pt>
                <c:pt idx="1669">
                  <c:v>-8.3944702099999997</c:v>
                </c:pt>
                <c:pt idx="1670">
                  <c:v>-8.3878173799999995</c:v>
                </c:pt>
                <c:pt idx="1671">
                  <c:v>-8.3881835900000006</c:v>
                </c:pt>
                <c:pt idx="1672">
                  <c:v>-8.3902587900000007</c:v>
                </c:pt>
                <c:pt idx="1673">
                  <c:v>-8.3902587900000007</c:v>
                </c:pt>
                <c:pt idx="1674">
                  <c:v>-8.3874206499999993</c:v>
                </c:pt>
                <c:pt idx="1675">
                  <c:v>-8.3879699700000003</c:v>
                </c:pt>
                <c:pt idx="1676">
                  <c:v>-8.3847656300000004</c:v>
                </c:pt>
                <c:pt idx="1677">
                  <c:v>-8.38619995</c:v>
                </c:pt>
                <c:pt idx="1678">
                  <c:v>-8.3888855000000007</c:v>
                </c:pt>
                <c:pt idx="1679">
                  <c:v>-8.3888855000000007</c:v>
                </c:pt>
                <c:pt idx="1680">
                  <c:v>-8.3865051299999998</c:v>
                </c:pt>
                <c:pt idx="1681">
                  <c:v>-8.3859863299999997</c:v>
                </c:pt>
                <c:pt idx="1682">
                  <c:v>-8.3859863299999997</c:v>
                </c:pt>
                <c:pt idx="1683">
                  <c:v>-8.3861389200000005</c:v>
                </c:pt>
                <c:pt idx="1684">
                  <c:v>-8.3850707999999994</c:v>
                </c:pt>
                <c:pt idx="1685">
                  <c:v>-8.3851318399999997</c:v>
                </c:pt>
                <c:pt idx="1686">
                  <c:v>-8.3810424799999996</c:v>
                </c:pt>
                <c:pt idx="1687">
                  <c:v>-8.3844604500000006</c:v>
                </c:pt>
                <c:pt idx="1688">
                  <c:v>-8.3844604500000006</c:v>
                </c:pt>
                <c:pt idx="1689">
                  <c:v>-8.3862609900000002</c:v>
                </c:pt>
                <c:pt idx="1690">
                  <c:v>-8.38671875</c:v>
                </c:pt>
                <c:pt idx="1691">
                  <c:v>-8.3843383800000009</c:v>
                </c:pt>
                <c:pt idx="1692">
                  <c:v>-8.3843383800000009</c:v>
                </c:pt>
                <c:pt idx="1693">
                  <c:v>-8.3865661599999992</c:v>
                </c:pt>
                <c:pt idx="1694">
                  <c:v>-8.3920288099999993</c:v>
                </c:pt>
                <c:pt idx="1695">
                  <c:v>-8.3928527800000001</c:v>
                </c:pt>
                <c:pt idx="1696">
                  <c:v>-8.3929748499999999</c:v>
                </c:pt>
                <c:pt idx="1697">
                  <c:v>-8.3959960900000006</c:v>
                </c:pt>
                <c:pt idx="1698">
                  <c:v>-8.3959960900000006</c:v>
                </c:pt>
                <c:pt idx="1699">
                  <c:v>-8.3968505899999997</c:v>
                </c:pt>
                <c:pt idx="1700">
                  <c:v>-8.3965759299999991</c:v>
                </c:pt>
                <c:pt idx="1701">
                  <c:v>-8.3965759299999991</c:v>
                </c:pt>
                <c:pt idx="1702">
                  <c:v>-8.3946838400000008</c:v>
                </c:pt>
                <c:pt idx="1703">
                  <c:v>-8.39825439</c:v>
                </c:pt>
                <c:pt idx="1704">
                  <c:v>-8.39825439</c:v>
                </c:pt>
                <c:pt idx="1705">
                  <c:v>-8.4001159699999999</c:v>
                </c:pt>
                <c:pt idx="1706">
                  <c:v>-8.4008178699999991</c:v>
                </c:pt>
                <c:pt idx="1707">
                  <c:v>-8.4008178699999991</c:v>
                </c:pt>
                <c:pt idx="1708">
                  <c:v>-8.3988647499999995</c:v>
                </c:pt>
                <c:pt idx="1709">
                  <c:v>-8.3997802700000008</c:v>
                </c:pt>
                <c:pt idx="1710">
                  <c:v>-8.3983154300000002</c:v>
                </c:pt>
                <c:pt idx="1711">
                  <c:v>-8.3941040000000005</c:v>
                </c:pt>
                <c:pt idx="1712">
                  <c:v>-8.3890075700000004</c:v>
                </c:pt>
                <c:pt idx="1713">
                  <c:v>-8.3881530800000004</c:v>
                </c:pt>
                <c:pt idx="1714">
                  <c:v>-8.3881530800000004</c:v>
                </c:pt>
                <c:pt idx="1715">
                  <c:v>-8.3896789599999995</c:v>
                </c:pt>
                <c:pt idx="1716">
                  <c:v>-8.3871154800000003</c:v>
                </c:pt>
                <c:pt idx="1717">
                  <c:v>-8.3871154800000003</c:v>
                </c:pt>
                <c:pt idx="1718">
                  <c:v>-8.3850402800000001</c:v>
                </c:pt>
                <c:pt idx="1719">
                  <c:v>-8.3865661599999992</c:v>
                </c:pt>
                <c:pt idx="1720">
                  <c:v>-8.3898010299999992</c:v>
                </c:pt>
                <c:pt idx="1721">
                  <c:v>-8.3933105500000007</c:v>
                </c:pt>
                <c:pt idx="1722">
                  <c:v>-8.3913574200000003</c:v>
                </c:pt>
                <c:pt idx="1723">
                  <c:v>-8.3913574200000003</c:v>
                </c:pt>
                <c:pt idx="1724">
                  <c:v>-8.3921508800000009</c:v>
                </c:pt>
                <c:pt idx="1725">
                  <c:v>-8.3935546900000002</c:v>
                </c:pt>
                <c:pt idx="1726">
                  <c:v>-8.3927612299999996</c:v>
                </c:pt>
                <c:pt idx="1727">
                  <c:v>-8.3927612299999996</c:v>
                </c:pt>
                <c:pt idx="1728">
                  <c:v>-8.3976135299999992</c:v>
                </c:pt>
                <c:pt idx="1729">
                  <c:v>-8.39538574</c:v>
                </c:pt>
                <c:pt idx="1730">
                  <c:v>-8.3952636700000003</c:v>
                </c:pt>
                <c:pt idx="1731">
                  <c:v>-8.3948059100000005</c:v>
                </c:pt>
                <c:pt idx="1732">
                  <c:v>-8.3939819300000007</c:v>
                </c:pt>
                <c:pt idx="1733">
                  <c:v>-8.3939819300000007</c:v>
                </c:pt>
                <c:pt idx="1734">
                  <c:v>-8.3968810999999999</c:v>
                </c:pt>
                <c:pt idx="1735">
                  <c:v>-8.3963317899999996</c:v>
                </c:pt>
                <c:pt idx="1736">
                  <c:v>-8.3963317899999996</c:v>
                </c:pt>
                <c:pt idx="1737">
                  <c:v>-8.3976135299999992</c:v>
                </c:pt>
                <c:pt idx="1738">
                  <c:v>-8.3961181600000003</c:v>
                </c:pt>
                <c:pt idx="1739">
                  <c:v>-8.3961181600000003</c:v>
                </c:pt>
                <c:pt idx="1740">
                  <c:v>-8.3963317899999996</c:v>
                </c:pt>
                <c:pt idx="1741">
                  <c:v>-8.3971862799999997</c:v>
                </c:pt>
                <c:pt idx="1742">
                  <c:v>-8.3971862799999997</c:v>
                </c:pt>
                <c:pt idx="1743">
                  <c:v>-8.3983764599999997</c:v>
                </c:pt>
                <c:pt idx="1744">
                  <c:v>-8.3982238799999998</c:v>
                </c:pt>
                <c:pt idx="1745">
                  <c:v>-8.3985900900000008</c:v>
                </c:pt>
                <c:pt idx="1746">
                  <c:v>-8.3985900900000008</c:v>
                </c:pt>
                <c:pt idx="1747">
                  <c:v>-8.3952636700000003</c:v>
                </c:pt>
                <c:pt idx="1748">
                  <c:v>-8.3952636700000003</c:v>
                </c:pt>
                <c:pt idx="1749">
                  <c:v>-8.3995361299999995</c:v>
                </c:pt>
                <c:pt idx="1750">
                  <c:v>-8.4005432100000004</c:v>
                </c:pt>
                <c:pt idx="1751">
                  <c:v>-8.4017639200000005</c:v>
                </c:pt>
                <c:pt idx="1752">
                  <c:v>-8.4017639200000005</c:v>
                </c:pt>
                <c:pt idx="1753">
                  <c:v>-8.4027099599999993</c:v>
                </c:pt>
                <c:pt idx="1754">
                  <c:v>-8.4011840800000002</c:v>
                </c:pt>
                <c:pt idx="1755">
                  <c:v>-8.4011840800000002</c:v>
                </c:pt>
                <c:pt idx="1756">
                  <c:v>-8.4029235799999995</c:v>
                </c:pt>
                <c:pt idx="1757">
                  <c:v>-8.4060974099999992</c:v>
                </c:pt>
                <c:pt idx="1758">
                  <c:v>-8.4060974099999992</c:v>
                </c:pt>
                <c:pt idx="1759">
                  <c:v>-8.4056396499999995</c:v>
                </c:pt>
                <c:pt idx="1760">
                  <c:v>-8.3981628399999995</c:v>
                </c:pt>
                <c:pt idx="1761">
                  <c:v>-8.3981628399999995</c:v>
                </c:pt>
                <c:pt idx="1762">
                  <c:v>-8.3975219699999997</c:v>
                </c:pt>
                <c:pt idx="1763">
                  <c:v>-8.3956909199999998</c:v>
                </c:pt>
                <c:pt idx="1764">
                  <c:v>-8.3949279800000003</c:v>
                </c:pt>
                <c:pt idx="1765">
                  <c:v>-8.39453125</c:v>
                </c:pt>
                <c:pt idx="1766">
                  <c:v>-8.3984375</c:v>
                </c:pt>
                <c:pt idx="1767">
                  <c:v>-8.3984375</c:v>
                </c:pt>
                <c:pt idx="1768">
                  <c:v>-8.3972473099999991</c:v>
                </c:pt>
                <c:pt idx="1769">
                  <c:v>-8.3927002000000002</c:v>
                </c:pt>
                <c:pt idx="1770">
                  <c:v>-8.3947753899999995</c:v>
                </c:pt>
                <c:pt idx="1771">
                  <c:v>-8.3947753899999995</c:v>
                </c:pt>
                <c:pt idx="1772">
                  <c:v>-8.3967895499999994</c:v>
                </c:pt>
                <c:pt idx="1773">
                  <c:v>-8.3997192399999996</c:v>
                </c:pt>
                <c:pt idx="1774">
                  <c:v>-8.3976135299999992</c:v>
                </c:pt>
                <c:pt idx="1775">
                  <c:v>-8.3991699200000003</c:v>
                </c:pt>
                <c:pt idx="1776">
                  <c:v>-8.4014282199999997</c:v>
                </c:pt>
                <c:pt idx="1777">
                  <c:v>-8.4014282199999997</c:v>
                </c:pt>
                <c:pt idx="1778">
                  <c:v>-8.4015197799999992</c:v>
                </c:pt>
                <c:pt idx="1779">
                  <c:v>-8.4060363799999998</c:v>
                </c:pt>
                <c:pt idx="1780">
                  <c:v>-8.4060363799999998</c:v>
                </c:pt>
                <c:pt idx="1781">
                  <c:v>-8.4061279300000002</c:v>
                </c:pt>
                <c:pt idx="1782">
                  <c:v>-8.4049377399999994</c:v>
                </c:pt>
                <c:pt idx="1783">
                  <c:v>-8.4049377399999994</c:v>
                </c:pt>
                <c:pt idx="1784">
                  <c:v>-8.4004516599999999</c:v>
                </c:pt>
                <c:pt idx="1785">
                  <c:v>-8.4008789099999994</c:v>
                </c:pt>
                <c:pt idx="1786">
                  <c:v>-8.4008789099999994</c:v>
                </c:pt>
                <c:pt idx="1787">
                  <c:v>-8.4000549299999996</c:v>
                </c:pt>
                <c:pt idx="1788">
                  <c:v>-8.3994140599999998</c:v>
                </c:pt>
                <c:pt idx="1789">
                  <c:v>-8.4003906300000004</c:v>
                </c:pt>
                <c:pt idx="1790">
                  <c:v>-8.4001464800000001</c:v>
                </c:pt>
                <c:pt idx="1791">
                  <c:v>-8.3989563</c:v>
                </c:pt>
                <c:pt idx="1792">
                  <c:v>-8.3977356000000007</c:v>
                </c:pt>
                <c:pt idx="1793">
                  <c:v>-8.3977356000000007</c:v>
                </c:pt>
                <c:pt idx="1794">
                  <c:v>-8.3990478500000005</c:v>
                </c:pt>
                <c:pt idx="1795">
                  <c:v>-8.40200806</c:v>
                </c:pt>
                <c:pt idx="1796">
                  <c:v>-8.40200806</c:v>
                </c:pt>
                <c:pt idx="1797">
                  <c:v>-8.4011535599999991</c:v>
                </c:pt>
                <c:pt idx="1798">
                  <c:v>-8.4010009799999992</c:v>
                </c:pt>
                <c:pt idx="1799">
                  <c:v>-8.4010009799999992</c:v>
                </c:pt>
                <c:pt idx="1800">
                  <c:v>-8.4016113299999997</c:v>
                </c:pt>
                <c:pt idx="1801">
                  <c:v>-8.4048156699999996</c:v>
                </c:pt>
                <c:pt idx="1802">
                  <c:v>-8.4048156699999996</c:v>
                </c:pt>
                <c:pt idx="1803">
                  <c:v>-8.4017639200000005</c:v>
                </c:pt>
                <c:pt idx="1804">
                  <c:v>-8.4037475599999993</c:v>
                </c:pt>
                <c:pt idx="1805">
                  <c:v>-8.4046630899999997</c:v>
                </c:pt>
                <c:pt idx="1806">
                  <c:v>-8.4078064000000001</c:v>
                </c:pt>
                <c:pt idx="1807">
                  <c:v>-8.40658569</c:v>
                </c:pt>
                <c:pt idx="1808">
                  <c:v>-8.40658569</c:v>
                </c:pt>
                <c:pt idx="1809">
                  <c:v>-8.4088439899999994</c:v>
                </c:pt>
                <c:pt idx="1810">
                  <c:v>-8.4095458999999995</c:v>
                </c:pt>
                <c:pt idx="1811">
                  <c:v>-8.4054260299999992</c:v>
                </c:pt>
                <c:pt idx="1812">
                  <c:v>-8.4054260299999992</c:v>
                </c:pt>
                <c:pt idx="1813">
                  <c:v>-8.4041137700000004</c:v>
                </c:pt>
                <c:pt idx="1814">
                  <c:v>-8.4035034199999998</c:v>
                </c:pt>
                <c:pt idx="1815">
                  <c:v>-8.4019470199999997</c:v>
                </c:pt>
                <c:pt idx="1816">
                  <c:v>-8.4064636200000002</c:v>
                </c:pt>
                <c:pt idx="1817">
                  <c:v>-8.4067993199999993</c:v>
                </c:pt>
                <c:pt idx="1818">
                  <c:v>-8.4067993199999993</c:v>
                </c:pt>
                <c:pt idx="1819">
                  <c:v>-8.4079284699999999</c:v>
                </c:pt>
                <c:pt idx="1820">
                  <c:v>-8.4111938500000001</c:v>
                </c:pt>
                <c:pt idx="1821">
                  <c:v>-8.4111938500000001</c:v>
                </c:pt>
                <c:pt idx="1822">
                  <c:v>-8.40963745</c:v>
                </c:pt>
                <c:pt idx="1823">
                  <c:v>-8.4096679699999992</c:v>
                </c:pt>
                <c:pt idx="1824">
                  <c:v>-8.4125366199999991</c:v>
                </c:pt>
                <c:pt idx="1825">
                  <c:v>-8.4158935499999998</c:v>
                </c:pt>
                <c:pt idx="1826">
                  <c:v>-8.40997314</c:v>
                </c:pt>
                <c:pt idx="1827">
                  <c:v>-8.40997314</c:v>
                </c:pt>
                <c:pt idx="1828">
                  <c:v>-8.4077453599999998</c:v>
                </c:pt>
                <c:pt idx="1829">
                  <c:v>-8.4097900400000007</c:v>
                </c:pt>
                <c:pt idx="1830">
                  <c:v>-8.4112854000000006</c:v>
                </c:pt>
                <c:pt idx="1831">
                  <c:v>-8.4112854000000006</c:v>
                </c:pt>
                <c:pt idx="1832">
                  <c:v>-8.4144592300000003</c:v>
                </c:pt>
                <c:pt idx="1833">
                  <c:v>-8.4144592300000003</c:v>
                </c:pt>
                <c:pt idx="1834">
                  <c:v>-8.4080505399999996</c:v>
                </c:pt>
                <c:pt idx="1835">
                  <c:v>-8.40997314</c:v>
                </c:pt>
                <c:pt idx="1836">
                  <c:v>-8.4092712400000007</c:v>
                </c:pt>
                <c:pt idx="1837">
                  <c:v>-8.4092712400000007</c:v>
                </c:pt>
                <c:pt idx="1838">
                  <c:v>-8.4119872999999998</c:v>
                </c:pt>
                <c:pt idx="1839">
                  <c:v>-8.4122619600000004</c:v>
                </c:pt>
                <c:pt idx="1840">
                  <c:v>-8.4122619600000004</c:v>
                </c:pt>
                <c:pt idx="1841">
                  <c:v>-8.4124450700000004</c:v>
                </c:pt>
                <c:pt idx="1842">
                  <c:v>-8.41067505</c:v>
                </c:pt>
                <c:pt idx="1843">
                  <c:v>-8.41067505</c:v>
                </c:pt>
                <c:pt idx="1844">
                  <c:v>-8.4161987299999996</c:v>
                </c:pt>
                <c:pt idx="1845">
                  <c:v>-8.4156799299999996</c:v>
                </c:pt>
                <c:pt idx="1846">
                  <c:v>-8.4156799299999996</c:v>
                </c:pt>
                <c:pt idx="1847">
                  <c:v>-8.4155273400000006</c:v>
                </c:pt>
                <c:pt idx="1848">
                  <c:v>-8.4155273400000006</c:v>
                </c:pt>
                <c:pt idx="1849">
                  <c:v>-8.4178161599999992</c:v>
                </c:pt>
                <c:pt idx="1850">
                  <c:v>-8.4161377000000002</c:v>
                </c:pt>
                <c:pt idx="1851">
                  <c:v>-8.4135437</c:v>
                </c:pt>
                <c:pt idx="1852">
                  <c:v>-8.4168701200000005</c:v>
                </c:pt>
                <c:pt idx="1853">
                  <c:v>-8.4168701200000005</c:v>
                </c:pt>
                <c:pt idx="1854">
                  <c:v>-8.4179382300000007</c:v>
                </c:pt>
                <c:pt idx="1855">
                  <c:v>-8.4157409699999999</c:v>
                </c:pt>
                <c:pt idx="1856">
                  <c:v>-8.4157409699999999</c:v>
                </c:pt>
                <c:pt idx="1857">
                  <c:v>-8.4172363299999997</c:v>
                </c:pt>
                <c:pt idx="1858">
                  <c:v>-8.4199218800000004</c:v>
                </c:pt>
                <c:pt idx="1859">
                  <c:v>-8.4199218800000004</c:v>
                </c:pt>
                <c:pt idx="1860">
                  <c:v>-8.4209289599999995</c:v>
                </c:pt>
                <c:pt idx="1861">
                  <c:v>-8.4192504899999996</c:v>
                </c:pt>
                <c:pt idx="1862">
                  <c:v>-8.4192504899999996</c:v>
                </c:pt>
                <c:pt idx="1863">
                  <c:v>-8.4191894499999993</c:v>
                </c:pt>
                <c:pt idx="1864">
                  <c:v>-8.4208679199999992</c:v>
                </c:pt>
                <c:pt idx="1865">
                  <c:v>-8.4237976099999994</c:v>
                </c:pt>
                <c:pt idx="1866">
                  <c:v>-8.4237976099999994</c:v>
                </c:pt>
                <c:pt idx="1867">
                  <c:v>-8.4215087900000007</c:v>
                </c:pt>
                <c:pt idx="1868">
                  <c:v>-8.4215087900000007</c:v>
                </c:pt>
                <c:pt idx="1869">
                  <c:v>-8.4244079599999999</c:v>
                </c:pt>
                <c:pt idx="1870">
                  <c:v>-8.4205627399999994</c:v>
                </c:pt>
                <c:pt idx="1871">
                  <c:v>-8.4239502000000002</c:v>
                </c:pt>
                <c:pt idx="1872">
                  <c:v>-8.4239502000000002</c:v>
                </c:pt>
                <c:pt idx="1873">
                  <c:v>-8.4240417500000007</c:v>
                </c:pt>
                <c:pt idx="1874">
                  <c:v>-8.4215087900000007</c:v>
                </c:pt>
                <c:pt idx="1875">
                  <c:v>-8.4215087900000007</c:v>
                </c:pt>
                <c:pt idx="1876">
                  <c:v>-8.4213256800000007</c:v>
                </c:pt>
                <c:pt idx="1877">
                  <c:v>-8.4213256800000007</c:v>
                </c:pt>
                <c:pt idx="1878">
                  <c:v>-8.4207763700000005</c:v>
                </c:pt>
                <c:pt idx="1879">
                  <c:v>-8.4207458499999994</c:v>
                </c:pt>
                <c:pt idx="1880">
                  <c:v>-8.4241943399999997</c:v>
                </c:pt>
                <c:pt idx="1881">
                  <c:v>-8.4241943399999997</c:v>
                </c:pt>
                <c:pt idx="1882">
                  <c:v>-8.42221069</c:v>
                </c:pt>
                <c:pt idx="1883">
                  <c:v>-8.4230956999999993</c:v>
                </c:pt>
                <c:pt idx="1884">
                  <c:v>-8.4260559100000005</c:v>
                </c:pt>
                <c:pt idx="1885">
                  <c:v>-8.4205932600000004</c:v>
                </c:pt>
                <c:pt idx="1886">
                  <c:v>-8.4223938</c:v>
                </c:pt>
                <c:pt idx="1887">
                  <c:v>-8.4223938</c:v>
                </c:pt>
                <c:pt idx="1888">
                  <c:v>-8.4277954099999999</c:v>
                </c:pt>
                <c:pt idx="1889">
                  <c:v>-8.4273986799999996</c:v>
                </c:pt>
                <c:pt idx="1890">
                  <c:v>-8.4273986799999996</c:v>
                </c:pt>
                <c:pt idx="1891">
                  <c:v>-8.4249572799999992</c:v>
                </c:pt>
                <c:pt idx="1892">
                  <c:v>-8.4265136700000003</c:v>
                </c:pt>
                <c:pt idx="1893">
                  <c:v>-8.4268798799999995</c:v>
                </c:pt>
                <c:pt idx="1894">
                  <c:v>-8.4258117699999993</c:v>
                </c:pt>
                <c:pt idx="1895">
                  <c:v>-8.4256896999999995</c:v>
                </c:pt>
                <c:pt idx="1896">
                  <c:v>-8.4302368199999993</c:v>
                </c:pt>
                <c:pt idx="1897">
                  <c:v>-8.4302368199999993</c:v>
                </c:pt>
                <c:pt idx="1898">
                  <c:v>-8.4271850599999993</c:v>
                </c:pt>
                <c:pt idx="1899">
                  <c:v>-8.4269104000000006</c:v>
                </c:pt>
                <c:pt idx="1900">
                  <c:v>-8.4269104000000006</c:v>
                </c:pt>
                <c:pt idx="1901">
                  <c:v>-8.4248046900000002</c:v>
                </c:pt>
                <c:pt idx="1902">
                  <c:v>-8.4288635299999992</c:v>
                </c:pt>
                <c:pt idx="1903">
                  <c:v>-8.4288635299999992</c:v>
                </c:pt>
                <c:pt idx="1904">
                  <c:v>-8.4280700700000004</c:v>
                </c:pt>
                <c:pt idx="1905">
                  <c:v>-8.4274902300000001</c:v>
                </c:pt>
                <c:pt idx="1906">
                  <c:v>-8.4274902300000001</c:v>
                </c:pt>
                <c:pt idx="1907">
                  <c:v>-8.4265747100000006</c:v>
                </c:pt>
                <c:pt idx="1908">
                  <c:v>-8.4251708999999995</c:v>
                </c:pt>
                <c:pt idx="1909">
                  <c:v>-8.4211120600000005</c:v>
                </c:pt>
                <c:pt idx="1910">
                  <c:v>-8.4211120600000005</c:v>
                </c:pt>
                <c:pt idx="1911">
                  <c:v>-8.4217834499999995</c:v>
                </c:pt>
                <c:pt idx="1912">
                  <c:v>-8.4217834499999995</c:v>
                </c:pt>
                <c:pt idx="1913">
                  <c:v>-8.4188537599999993</c:v>
                </c:pt>
                <c:pt idx="1914">
                  <c:v>-8.4182739299999998</c:v>
                </c:pt>
                <c:pt idx="1915">
                  <c:v>-8.4192810100000006</c:v>
                </c:pt>
                <c:pt idx="1916">
                  <c:v>-8.4192810100000006</c:v>
                </c:pt>
                <c:pt idx="1917">
                  <c:v>-8.4156799299999996</c:v>
                </c:pt>
                <c:pt idx="1918">
                  <c:v>-8.4178161599999992</c:v>
                </c:pt>
                <c:pt idx="1919">
                  <c:v>-8.4178161599999992</c:v>
                </c:pt>
                <c:pt idx="1920">
                  <c:v>-8.4123535199999999</c:v>
                </c:pt>
                <c:pt idx="1921">
                  <c:v>-8.41015625</c:v>
                </c:pt>
                <c:pt idx="1922">
                  <c:v>-8.41015625</c:v>
                </c:pt>
                <c:pt idx="1923">
                  <c:v>-8.4111938500000001</c:v>
                </c:pt>
                <c:pt idx="1924">
                  <c:v>-8.4184265099999998</c:v>
                </c:pt>
                <c:pt idx="1925">
                  <c:v>-8.4184265099999998</c:v>
                </c:pt>
                <c:pt idx="1926">
                  <c:v>-8.4147338900000008</c:v>
                </c:pt>
                <c:pt idx="1927">
                  <c:v>-8.4143371600000005</c:v>
                </c:pt>
                <c:pt idx="1928">
                  <c:v>-8.4125671400000002</c:v>
                </c:pt>
                <c:pt idx="1929">
                  <c:v>-8.4125671400000002</c:v>
                </c:pt>
                <c:pt idx="1930">
                  <c:v>-8.4162597699999999</c:v>
                </c:pt>
                <c:pt idx="1931">
                  <c:v>-8.4131469699999997</c:v>
                </c:pt>
                <c:pt idx="1932">
                  <c:v>-8.4131469699999997</c:v>
                </c:pt>
                <c:pt idx="1933">
                  <c:v>-8.4153747600000006</c:v>
                </c:pt>
                <c:pt idx="1934">
                  <c:v>-8.4146728500000005</c:v>
                </c:pt>
                <c:pt idx="1935">
                  <c:v>-8.4146728500000005</c:v>
                </c:pt>
                <c:pt idx="1936">
                  <c:v>-8.4165954599999999</c:v>
                </c:pt>
                <c:pt idx="1937">
                  <c:v>-8.4173583999999995</c:v>
                </c:pt>
                <c:pt idx="1938">
                  <c:v>-8.4163207999999994</c:v>
                </c:pt>
                <c:pt idx="1939">
                  <c:v>-8.4163207999999994</c:v>
                </c:pt>
                <c:pt idx="1940">
                  <c:v>-8.4189147900000005</c:v>
                </c:pt>
                <c:pt idx="1941">
                  <c:v>-8.4189147900000005</c:v>
                </c:pt>
                <c:pt idx="1942">
                  <c:v>-8.4203796400000002</c:v>
                </c:pt>
                <c:pt idx="1943">
                  <c:v>-8.4182739299999998</c:v>
                </c:pt>
                <c:pt idx="1944">
                  <c:v>-8.4164123499999999</c:v>
                </c:pt>
                <c:pt idx="1945">
                  <c:v>-8.4164123499999999</c:v>
                </c:pt>
                <c:pt idx="1946">
                  <c:v>-8.4172058100000005</c:v>
                </c:pt>
                <c:pt idx="1947">
                  <c:v>-8.4160156300000004</c:v>
                </c:pt>
                <c:pt idx="1948">
                  <c:v>-8.4205627399999994</c:v>
                </c:pt>
                <c:pt idx="1949">
                  <c:v>-8.4205627399999994</c:v>
                </c:pt>
                <c:pt idx="1950">
                  <c:v>-8.4218139599999997</c:v>
                </c:pt>
                <c:pt idx="1951">
                  <c:v>-8.4218139599999997</c:v>
                </c:pt>
                <c:pt idx="1952">
                  <c:v>-8.42153931</c:v>
                </c:pt>
                <c:pt idx="1953">
                  <c:v>-8.42205811</c:v>
                </c:pt>
                <c:pt idx="1954">
                  <c:v>-8.4203185999999999</c:v>
                </c:pt>
                <c:pt idx="1955">
                  <c:v>-8.4203185999999999</c:v>
                </c:pt>
                <c:pt idx="1956">
                  <c:v>-8.4225158699999998</c:v>
                </c:pt>
                <c:pt idx="1957">
                  <c:v>-8.4208984400000002</c:v>
                </c:pt>
                <c:pt idx="1958">
                  <c:v>-8.4225463900000008</c:v>
                </c:pt>
                <c:pt idx="1959">
                  <c:v>-8.4225463900000008</c:v>
                </c:pt>
                <c:pt idx="1960">
                  <c:v>-8.4199218800000004</c:v>
                </c:pt>
                <c:pt idx="1961">
                  <c:v>-8.4199218800000004</c:v>
                </c:pt>
                <c:pt idx="1962">
                  <c:v>-8.4234008800000009</c:v>
                </c:pt>
                <c:pt idx="1963">
                  <c:v>-8.4230956999999993</c:v>
                </c:pt>
                <c:pt idx="1964">
                  <c:v>-8.4208068800000007</c:v>
                </c:pt>
                <c:pt idx="1965">
                  <c:v>-8.4208068800000007</c:v>
                </c:pt>
                <c:pt idx="1966">
                  <c:v>-8.4175109900000002</c:v>
                </c:pt>
                <c:pt idx="1967">
                  <c:v>-8.4198913599999994</c:v>
                </c:pt>
                <c:pt idx="1968">
                  <c:v>-8.4237365700000009</c:v>
                </c:pt>
                <c:pt idx="1969">
                  <c:v>-8.4261779800000003</c:v>
                </c:pt>
                <c:pt idx="1970">
                  <c:v>-8.4245605500000007</c:v>
                </c:pt>
                <c:pt idx="1971">
                  <c:v>-8.4245605500000007</c:v>
                </c:pt>
                <c:pt idx="1972">
                  <c:v>-8.4228210400000005</c:v>
                </c:pt>
                <c:pt idx="1973">
                  <c:v>-8.4239196799999991</c:v>
                </c:pt>
                <c:pt idx="1974">
                  <c:v>-8.4239196799999991</c:v>
                </c:pt>
                <c:pt idx="1975">
                  <c:v>-8.4222412099999993</c:v>
                </c:pt>
                <c:pt idx="1976">
                  <c:v>-8.4202575700000004</c:v>
                </c:pt>
                <c:pt idx="1977">
                  <c:v>-8.4276428200000009</c:v>
                </c:pt>
                <c:pt idx="1978">
                  <c:v>-8.4282836900000007</c:v>
                </c:pt>
                <c:pt idx="1979">
                  <c:v>-8.4248352099999995</c:v>
                </c:pt>
                <c:pt idx="1980">
                  <c:v>-8.4248352099999995</c:v>
                </c:pt>
                <c:pt idx="1981">
                  <c:v>-8.4200744600000004</c:v>
                </c:pt>
                <c:pt idx="1982">
                  <c:v>-8.4228820800000008</c:v>
                </c:pt>
                <c:pt idx="1983">
                  <c:v>-8.4222717300000003</c:v>
                </c:pt>
                <c:pt idx="1984">
                  <c:v>-8.4222717300000003</c:v>
                </c:pt>
                <c:pt idx="1985">
                  <c:v>-8.4240417500000007</c:v>
                </c:pt>
                <c:pt idx="1986">
                  <c:v>-8.4240417500000007</c:v>
                </c:pt>
                <c:pt idx="1987">
                  <c:v>-8.4231872600000006</c:v>
                </c:pt>
                <c:pt idx="1988">
                  <c:v>-8.4207458499999994</c:v>
                </c:pt>
                <c:pt idx="1989">
                  <c:v>-8.4223327599999998</c:v>
                </c:pt>
                <c:pt idx="1990">
                  <c:v>-8.4223327599999998</c:v>
                </c:pt>
                <c:pt idx="1991">
                  <c:v>-8.4241943399999997</c:v>
                </c:pt>
                <c:pt idx="1992">
                  <c:v>-8.4284057600000004</c:v>
                </c:pt>
                <c:pt idx="1993">
                  <c:v>-8.4252319300000007</c:v>
                </c:pt>
                <c:pt idx="1994">
                  <c:v>-8.4219055199999993</c:v>
                </c:pt>
                <c:pt idx="1995">
                  <c:v>-8.4226989700000008</c:v>
                </c:pt>
                <c:pt idx="1996">
                  <c:v>-8.4226989700000008</c:v>
                </c:pt>
                <c:pt idx="1997">
                  <c:v>-8.4246215800000002</c:v>
                </c:pt>
                <c:pt idx="1998">
                  <c:v>-8.4262084999999995</c:v>
                </c:pt>
                <c:pt idx="1999">
                  <c:v>-8.4259948700000002</c:v>
                </c:pt>
                <c:pt idx="2000">
                  <c:v>-8.4259948700000002</c:v>
                </c:pt>
                <c:pt idx="2001">
                  <c:v>-8.4230956999999993</c:v>
                </c:pt>
                <c:pt idx="2002">
                  <c:v>-8.4190368699999993</c:v>
                </c:pt>
                <c:pt idx="2003">
                  <c:v>-8.4198608400000001</c:v>
                </c:pt>
                <c:pt idx="2004">
                  <c:v>-8.4208068800000007</c:v>
                </c:pt>
                <c:pt idx="2005">
                  <c:v>-8.4185791000000005</c:v>
                </c:pt>
                <c:pt idx="2006">
                  <c:v>-8.4185791000000005</c:v>
                </c:pt>
                <c:pt idx="2007">
                  <c:v>-8.4191589400000009</c:v>
                </c:pt>
                <c:pt idx="2008">
                  <c:v>-8.4217224099999992</c:v>
                </c:pt>
                <c:pt idx="2009">
                  <c:v>-8.4217224099999992</c:v>
                </c:pt>
                <c:pt idx="2010">
                  <c:v>-8.4217529300000002</c:v>
                </c:pt>
                <c:pt idx="2011">
                  <c:v>-8.4228515599999998</c:v>
                </c:pt>
                <c:pt idx="2012">
                  <c:v>-8.4186706499999993</c:v>
                </c:pt>
                <c:pt idx="2013">
                  <c:v>-8.4235534699999999</c:v>
                </c:pt>
                <c:pt idx="2014">
                  <c:v>-8.4234008800000009</c:v>
                </c:pt>
                <c:pt idx="2015">
                  <c:v>-8.4234008800000009</c:v>
                </c:pt>
                <c:pt idx="2016">
                  <c:v>-8.4245300299999997</c:v>
                </c:pt>
                <c:pt idx="2017">
                  <c:v>-8.4228210400000005</c:v>
                </c:pt>
                <c:pt idx="2018">
                  <c:v>-8.4228210400000005</c:v>
                </c:pt>
                <c:pt idx="2019">
                  <c:v>-8.4189758300000008</c:v>
                </c:pt>
                <c:pt idx="2020">
                  <c:v>-8.4232788099999993</c:v>
                </c:pt>
                <c:pt idx="2021">
                  <c:v>-8.4247131300000007</c:v>
                </c:pt>
                <c:pt idx="2022">
                  <c:v>-8.4253845199999997</c:v>
                </c:pt>
                <c:pt idx="2023">
                  <c:v>-8.4252014200000005</c:v>
                </c:pt>
                <c:pt idx="2024">
                  <c:v>-8.4252014200000005</c:v>
                </c:pt>
                <c:pt idx="2025">
                  <c:v>-8.4233093300000004</c:v>
                </c:pt>
                <c:pt idx="2026">
                  <c:v>-8.4219360400000003</c:v>
                </c:pt>
                <c:pt idx="2027">
                  <c:v>-8.4234314000000001</c:v>
                </c:pt>
                <c:pt idx="2028">
                  <c:v>-8.4234314000000001</c:v>
                </c:pt>
                <c:pt idx="2029">
                  <c:v>-8.4266967800000003</c:v>
                </c:pt>
                <c:pt idx="2030">
                  <c:v>-8.4266967800000003</c:v>
                </c:pt>
                <c:pt idx="2031">
                  <c:v>-8.4264831499999993</c:v>
                </c:pt>
                <c:pt idx="2032">
                  <c:v>-8.4233398400000006</c:v>
                </c:pt>
                <c:pt idx="2033">
                  <c:v>-8.4214172400000002</c:v>
                </c:pt>
                <c:pt idx="2034">
                  <c:v>-8.4214172400000002</c:v>
                </c:pt>
                <c:pt idx="2035">
                  <c:v>-8.4221496600000005</c:v>
                </c:pt>
                <c:pt idx="2036">
                  <c:v>-8.4213562</c:v>
                </c:pt>
                <c:pt idx="2037">
                  <c:v>-8.4213562</c:v>
                </c:pt>
                <c:pt idx="2038">
                  <c:v>-8.4231262200000003</c:v>
                </c:pt>
                <c:pt idx="2039">
                  <c:v>-8.4194030800000004</c:v>
                </c:pt>
                <c:pt idx="2040">
                  <c:v>-8.4194030800000004</c:v>
                </c:pt>
                <c:pt idx="2041">
                  <c:v>-8.4211731000000007</c:v>
                </c:pt>
                <c:pt idx="2042">
                  <c:v>-8.4225768999999993</c:v>
                </c:pt>
                <c:pt idx="2043">
                  <c:v>-8.4225768999999993</c:v>
                </c:pt>
                <c:pt idx="2044">
                  <c:v>-8.4242553699999991</c:v>
                </c:pt>
                <c:pt idx="2045">
                  <c:v>-8.4217224099999992</c:v>
                </c:pt>
                <c:pt idx="2046">
                  <c:v>-8.4194335900000006</c:v>
                </c:pt>
                <c:pt idx="2047">
                  <c:v>-8.4194335900000006</c:v>
                </c:pt>
                <c:pt idx="2048">
                  <c:v>-8.4134216300000002</c:v>
                </c:pt>
                <c:pt idx="2049">
                  <c:v>-8.4134216300000002</c:v>
                </c:pt>
                <c:pt idx="2050">
                  <c:v>-8.4132385299999992</c:v>
                </c:pt>
                <c:pt idx="2051">
                  <c:v>-8.4115295400000001</c:v>
                </c:pt>
                <c:pt idx="2052">
                  <c:v>-8.4112548799999995</c:v>
                </c:pt>
                <c:pt idx="2053">
                  <c:v>-8.4112548799999995</c:v>
                </c:pt>
                <c:pt idx="2054">
                  <c:v>-8.4097595199999997</c:v>
                </c:pt>
                <c:pt idx="2055">
                  <c:v>-8.4135742199999992</c:v>
                </c:pt>
                <c:pt idx="2056">
                  <c:v>-8.4135742199999992</c:v>
                </c:pt>
                <c:pt idx="2057">
                  <c:v>-8.4131774900000007</c:v>
                </c:pt>
                <c:pt idx="2058">
                  <c:v>-8.4149475099999993</c:v>
                </c:pt>
                <c:pt idx="2059">
                  <c:v>-8.4149475099999993</c:v>
                </c:pt>
                <c:pt idx="2060">
                  <c:v>-8.4127807600000004</c:v>
                </c:pt>
                <c:pt idx="2061">
                  <c:v>-8.4130554199999992</c:v>
                </c:pt>
                <c:pt idx="2062">
                  <c:v>-8.4130554199999992</c:v>
                </c:pt>
                <c:pt idx="2063">
                  <c:v>-8.4125671400000002</c:v>
                </c:pt>
                <c:pt idx="2064">
                  <c:v>-8.4106140099999998</c:v>
                </c:pt>
                <c:pt idx="2065">
                  <c:v>-8.4108581499999993</c:v>
                </c:pt>
                <c:pt idx="2066">
                  <c:v>-8.4086608900000002</c:v>
                </c:pt>
                <c:pt idx="2067">
                  <c:v>-8.4109191899999995</c:v>
                </c:pt>
                <c:pt idx="2068">
                  <c:v>-8.4113464400000009</c:v>
                </c:pt>
                <c:pt idx="2069">
                  <c:v>-8.4113464400000009</c:v>
                </c:pt>
                <c:pt idx="2070">
                  <c:v>-8.4108276400000008</c:v>
                </c:pt>
                <c:pt idx="2071">
                  <c:v>-8.4129638700000005</c:v>
                </c:pt>
                <c:pt idx="2072">
                  <c:v>-8.4129638700000005</c:v>
                </c:pt>
                <c:pt idx="2073">
                  <c:v>-8.4109802200000008</c:v>
                </c:pt>
                <c:pt idx="2074">
                  <c:v>-8.4131164599999995</c:v>
                </c:pt>
                <c:pt idx="2075">
                  <c:v>-8.4084167500000007</c:v>
                </c:pt>
                <c:pt idx="2076">
                  <c:v>-8.4075012200000003</c:v>
                </c:pt>
                <c:pt idx="2077">
                  <c:v>-8.4086303699999991</c:v>
                </c:pt>
                <c:pt idx="2078">
                  <c:v>-8.4069824200000003</c:v>
                </c:pt>
                <c:pt idx="2079">
                  <c:v>-8.4069824200000003</c:v>
                </c:pt>
                <c:pt idx="2080">
                  <c:v>-8.40658569</c:v>
                </c:pt>
                <c:pt idx="2081">
                  <c:v>-8.4100036599999992</c:v>
                </c:pt>
                <c:pt idx="2082">
                  <c:v>-8.4100036599999992</c:v>
                </c:pt>
                <c:pt idx="2083">
                  <c:v>-8.4053039599999995</c:v>
                </c:pt>
                <c:pt idx="2084">
                  <c:v>-8.4041747999999998</c:v>
                </c:pt>
                <c:pt idx="2085">
                  <c:v>-8.4041747999999998</c:v>
                </c:pt>
                <c:pt idx="2086">
                  <c:v>-8.4087524400000007</c:v>
                </c:pt>
                <c:pt idx="2087">
                  <c:v>-8.4098510700000002</c:v>
                </c:pt>
                <c:pt idx="2088">
                  <c:v>-8.4098510700000002</c:v>
                </c:pt>
                <c:pt idx="2089">
                  <c:v>-8.4051513700000005</c:v>
                </c:pt>
                <c:pt idx="2090">
                  <c:v>-8.4051513700000005</c:v>
                </c:pt>
                <c:pt idx="2091">
                  <c:v>-8.4034118699999993</c:v>
                </c:pt>
                <c:pt idx="2092">
                  <c:v>-8.4087524400000007</c:v>
                </c:pt>
                <c:pt idx="2093">
                  <c:v>-8.4080505399999996</c:v>
                </c:pt>
                <c:pt idx="2094">
                  <c:v>-8.4080505399999996</c:v>
                </c:pt>
                <c:pt idx="2095">
                  <c:v>-8.4082946799999991</c:v>
                </c:pt>
                <c:pt idx="2096">
                  <c:v>-8.4069213900000008</c:v>
                </c:pt>
                <c:pt idx="2097">
                  <c:v>-8.4069213900000008</c:v>
                </c:pt>
                <c:pt idx="2098">
                  <c:v>-8.4069213900000008</c:v>
                </c:pt>
                <c:pt idx="2099">
                  <c:v>-8.4064941399999995</c:v>
                </c:pt>
                <c:pt idx="2100">
                  <c:v>-8.4061584499999995</c:v>
                </c:pt>
                <c:pt idx="2101">
                  <c:v>-8.4075622600000006</c:v>
                </c:pt>
                <c:pt idx="2102">
                  <c:v>-8.40606689</c:v>
                </c:pt>
                <c:pt idx="2103">
                  <c:v>-8.40286255</c:v>
                </c:pt>
                <c:pt idx="2104">
                  <c:v>-8.40286255</c:v>
                </c:pt>
                <c:pt idx="2105">
                  <c:v>-8.4039306600000003</c:v>
                </c:pt>
                <c:pt idx="2106">
                  <c:v>-8.4039306600000003</c:v>
                </c:pt>
                <c:pt idx="2107">
                  <c:v>-8.4039306600000003</c:v>
                </c:pt>
                <c:pt idx="2108">
                  <c:v>-8.4022216800000002</c:v>
                </c:pt>
                <c:pt idx="2109">
                  <c:v>-8.4009094199999996</c:v>
                </c:pt>
                <c:pt idx="2110">
                  <c:v>-8.4009094199999996</c:v>
                </c:pt>
                <c:pt idx="2111">
                  <c:v>-8.4039917000000006</c:v>
                </c:pt>
                <c:pt idx="2112">
                  <c:v>-8.4051818800000007</c:v>
                </c:pt>
                <c:pt idx="2113">
                  <c:v>-8.4051818800000007</c:v>
                </c:pt>
                <c:pt idx="2114">
                  <c:v>-8.4032897900000005</c:v>
                </c:pt>
                <c:pt idx="2115">
                  <c:v>-8.4037780800000004</c:v>
                </c:pt>
                <c:pt idx="2116">
                  <c:v>-8.40591431</c:v>
                </c:pt>
                <c:pt idx="2117">
                  <c:v>-8.4030456499999993</c:v>
                </c:pt>
                <c:pt idx="2118">
                  <c:v>-8.4015808100000005</c:v>
                </c:pt>
                <c:pt idx="2119">
                  <c:v>-8.4015808100000005</c:v>
                </c:pt>
                <c:pt idx="2120">
                  <c:v>-8.4040222199999999</c:v>
                </c:pt>
                <c:pt idx="2121">
                  <c:v>-8.40234375</c:v>
                </c:pt>
                <c:pt idx="2122">
                  <c:v>-8.4018859900000002</c:v>
                </c:pt>
                <c:pt idx="2123">
                  <c:v>-8.4018859900000002</c:v>
                </c:pt>
                <c:pt idx="2124">
                  <c:v>-8.4024353000000005</c:v>
                </c:pt>
                <c:pt idx="2125">
                  <c:v>-8.3995666500000006</c:v>
                </c:pt>
                <c:pt idx="2126">
                  <c:v>-8.4006652800000001</c:v>
                </c:pt>
                <c:pt idx="2127">
                  <c:v>-8.4021911599999992</c:v>
                </c:pt>
                <c:pt idx="2128">
                  <c:v>-8.3994751000000001</c:v>
                </c:pt>
                <c:pt idx="2129">
                  <c:v>-8.3994751000000001</c:v>
                </c:pt>
                <c:pt idx="2130">
                  <c:v>-8.3989257800000008</c:v>
                </c:pt>
                <c:pt idx="2131">
                  <c:v>-8.3947448700000002</c:v>
                </c:pt>
                <c:pt idx="2132">
                  <c:v>-8.3947448700000002</c:v>
                </c:pt>
                <c:pt idx="2133">
                  <c:v>-8.3991088900000008</c:v>
                </c:pt>
                <c:pt idx="2134">
                  <c:v>-8.4011230500000007</c:v>
                </c:pt>
                <c:pt idx="2135">
                  <c:v>-8.3995971699999998</c:v>
                </c:pt>
                <c:pt idx="2136">
                  <c:v>-8.3991393999999993</c:v>
                </c:pt>
                <c:pt idx="2137">
                  <c:v>-8.3963012700000004</c:v>
                </c:pt>
                <c:pt idx="2138">
                  <c:v>-8.3963012700000004</c:v>
                </c:pt>
                <c:pt idx="2139">
                  <c:v>-8.3952941899999995</c:v>
                </c:pt>
                <c:pt idx="2140">
                  <c:v>-8.39538574</c:v>
                </c:pt>
                <c:pt idx="2141">
                  <c:v>-8.3970947299999992</c:v>
                </c:pt>
                <c:pt idx="2142">
                  <c:v>-8.3970947299999992</c:v>
                </c:pt>
                <c:pt idx="2143">
                  <c:v>-8.3963012700000004</c:v>
                </c:pt>
                <c:pt idx="2144">
                  <c:v>-8.3953247100000006</c:v>
                </c:pt>
                <c:pt idx="2145">
                  <c:v>-8.4008483900000002</c:v>
                </c:pt>
                <c:pt idx="2146">
                  <c:v>-8.3972168000000007</c:v>
                </c:pt>
                <c:pt idx="2147">
                  <c:v>-8.3971862799999997</c:v>
                </c:pt>
                <c:pt idx="2148">
                  <c:v>-8.3966369600000004</c:v>
                </c:pt>
                <c:pt idx="2149">
                  <c:v>-8.3966369600000004</c:v>
                </c:pt>
                <c:pt idx="2150">
                  <c:v>-8.3948059100000005</c:v>
                </c:pt>
                <c:pt idx="2151">
                  <c:v>-8.3983154300000002</c:v>
                </c:pt>
                <c:pt idx="2152">
                  <c:v>-8.3983154300000002</c:v>
                </c:pt>
                <c:pt idx="2153">
                  <c:v>-8.3994140599999998</c:v>
                </c:pt>
                <c:pt idx="2154">
                  <c:v>-8.3983764599999997</c:v>
                </c:pt>
                <c:pt idx="2155">
                  <c:v>-8.3983764599999997</c:v>
                </c:pt>
                <c:pt idx="2156">
                  <c:v>-8.3970642099999999</c:v>
                </c:pt>
                <c:pt idx="2157">
                  <c:v>-8.3970642099999999</c:v>
                </c:pt>
                <c:pt idx="2158">
                  <c:v>-8.3970642099999999</c:v>
                </c:pt>
                <c:pt idx="2159">
                  <c:v>-8.3976440399999994</c:v>
                </c:pt>
                <c:pt idx="2160">
                  <c:v>-8.4006042500000007</c:v>
                </c:pt>
                <c:pt idx="2161">
                  <c:v>-8.3966674799999996</c:v>
                </c:pt>
                <c:pt idx="2162">
                  <c:v>-8.3966674799999996</c:v>
                </c:pt>
                <c:pt idx="2163">
                  <c:v>-8.3956298799999995</c:v>
                </c:pt>
                <c:pt idx="2164">
                  <c:v>-8.3956298799999995</c:v>
                </c:pt>
                <c:pt idx="2165">
                  <c:v>-8.39367676</c:v>
                </c:pt>
                <c:pt idx="2166">
                  <c:v>-8.3907775900000008</c:v>
                </c:pt>
                <c:pt idx="2167">
                  <c:v>-8.3942565899999995</c:v>
                </c:pt>
                <c:pt idx="2168">
                  <c:v>-8.3942565899999995</c:v>
                </c:pt>
                <c:pt idx="2169">
                  <c:v>-8.3951721199999998</c:v>
                </c:pt>
                <c:pt idx="2170">
                  <c:v>-8.4009399400000007</c:v>
                </c:pt>
                <c:pt idx="2171">
                  <c:v>-8.3980712900000007</c:v>
                </c:pt>
                <c:pt idx="2172">
                  <c:v>-8.3970031699999996</c:v>
                </c:pt>
                <c:pt idx="2173">
                  <c:v>-8.3976440399999994</c:v>
                </c:pt>
                <c:pt idx="2174">
                  <c:v>-8.3976440399999994</c:v>
                </c:pt>
                <c:pt idx="2175">
                  <c:v>-8.3955688500000001</c:v>
                </c:pt>
                <c:pt idx="2176">
                  <c:v>-8.3959350599999993</c:v>
                </c:pt>
                <c:pt idx="2177">
                  <c:v>-8.3959350599999993</c:v>
                </c:pt>
                <c:pt idx="2178">
                  <c:v>-8.39401245</c:v>
                </c:pt>
                <c:pt idx="2179">
                  <c:v>-8.3977356000000007</c:v>
                </c:pt>
                <c:pt idx="2180">
                  <c:v>-8.3977356000000007</c:v>
                </c:pt>
                <c:pt idx="2181">
                  <c:v>-8.3976745600000005</c:v>
                </c:pt>
                <c:pt idx="2182">
                  <c:v>-8.3970642099999999</c:v>
                </c:pt>
                <c:pt idx="2183">
                  <c:v>-8.3970642099999999</c:v>
                </c:pt>
                <c:pt idx="2184">
                  <c:v>-8.3974304199999992</c:v>
                </c:pt>
                <c:pt idx="2185">
                  <c:v>-8.3982238799999998</c:v>
                </c:pt>
                <c:pt idx="2186">
                  <c:v>-8.3978881800000007</c:v>
                </c:pt>
                <c:pt idx="2187">
                  <c:v>-8.3978881800000007</c:v>
                </c:pt>
                <c:pt idx="2188">
                  <c:v>-8.3987426799999998</c:v>
                </c:pt>
                <c:pt idx="2189">
                  <c:v>-8.3987426799999998</c:v>
                </c:pt>
                <c:pt idx="2190">
                  <c:v>-8.3991088900000008</c:v>
                </c:pt>
                <c:pt idx="2191">
                  <c:v>-8.3990783699999998</c:v>
                </c:pt>
                <c:pt idx="2192">
                  <c:v>-8.39758301</c:v>
                </c:pt>
                <c:pt idx="2193">
                  <c:v>-8.39758301</c:v>
                </c:pt>
                <c:pt idx="2194">
                  <c:v>-8.3973083499999994</c:v>
                </c:pt>
                <c:pt idx="2195">
                  <c:v>-8.3963622999999998</c:v>
                </c:pt>
                <c:pt idx="2196">
                  <c:v>-8.3963622999999998</c:v>
                </c:pt>
                <c:pt idx="2197">
                  <c:v>-8.39825439</c:v>
                </c:pt>
                <c:pt idx="2198">
                  <c:v>-8.3972168000000007</c:v>
                </c:pt>
                <c:pt idx="2199">
                  <c:v>-8.3972168000000007</c:v>
                </c:pt>
                <c:pt idx="2200">
                  <c:v>-8.3970947299999992</c:v>
                </c:pt>
                <c:pt idx="2201">
                  <c:v>-8.3988342300000003</c:v>
                </c:pt>
                <c:pt idx="2202">
                  <c:v>-8.3988342300000003</c:v>
                </c:pt>
                <c:pt idx="2203">
                  <c:v>-8.4000854500000006</c:v>
                </c:pt>
                <c:pt idx="2204">
                  <c:v>-8.4009399400000007</c:v>
                </c:pt>
                <c:pt idx="2205">
                  <c:v>-8.4002685499999998</c:v>
                </c:pt>
                <c:pt idx="2206">
                  <c:v>-8.3993225099999993</c:v>
                </c:pt>
                <c:pt idx="2207">
                  <c:v>-8.3986816399999995</c:v>
                </c:pt>
                <c:pt idx="2208">
                  <c:v>-8.3986816399999995</c:v>
                </c:pt>
                <c:pt idx="2209">
                  <c:v>-8.4010009799999992</c:v>
                </c:pt>
                <c:pt idx="2210">
                  <c:v>-8.3991393999999993</c:v>
                </c:pt>
                <c:pt idx="2211">
                  <c:v>-8.3976745600000005</c:v>
                </c:pt>
                <c:pt idx="2212">
                  <c:v>-8.3976745600000005</c:v>
                </c:pt>
                <c:pt idx="2213">
                  <c:v>-8.3970031699999996</c:v>
                </c:pt>
                <c:pt idx="2214">
                  <c:v>-8.3764038099999993</c:v>
                </c:pt>
                <c:pt idx="2215">
                  <c:v>-8.3847045900000001</c:v>
                </c:pt>
                <c:pt idx="2216">
                  <c:v>-8.4073486299999995</c:v>
                </c:pt>
                <c:pt idx="2217">
                  <c:v>-8.4030456499999993</c:v>
                </c:pt>
                <c:pt idx="2218">
                  <c:v>-8.4030456499999993</c:v>
                </c:pt>
                <c:pt idx="2219">
                  <c:v>-8.4060058600000005</c:v>
                </c:pt>
                <c:pt idx="2220">
                  <c:v>-8.4084167500000007</c:v>
                </c:pt>
                <c:pt idx="2221">
                  <c:v>-8.4144592300000003</c:v>
                </c:pt>
                <c:pt idx="2222">
                  <c:v>-8.4144592300000003</c:v>
                </c:pt>
                <c:pt idx="2223">
                  <c:v>-8.4088439899999994</c:v>
                </c:pt>
                <c:pt idx="2224">
                  <c:v>-8.4132995600000005</c:v>
                </c:pt>
                <c:pt idx="2225">
                  <c:v>-8.4167480500000007</c:v>
                </c:pt>
                <c:pt idx="2226">
                  <c:v>-8.4158935499999998</c:v>
                </c:pt>
                <c:pt idx="2227">
                  <c:v>-8.4185791000000005</c:v>
                </c:pt>
                <c:pt idx="2228">
                  <c:v>-8.4185791000000005</c:v>
                </c:pt>
                <c:pt idx="2229">
                  <c:v>-8.4169311499999999</c:v>
                </c:pt>
                <c:pt idx="2230">
                  <c:v>-8.4144897499999995</c:v>
                </c:pt>
                <c:pt idx="2231">
                  <c:v>-8.4144897499999995</c:v>
                </c:pt>
                <c:pt idx="2232">
                  <c:v>-8.4186401400000008</c:v>
                </c:pt>
                <c:pt idx="2233">
                  <c:v>-8.4203796400000002</c:v>
                </c:pt>
                <c:pt idx="2234">
                  <c:v>-8.4203796400000002</c:v>
                </c:pt>
                <c:pt idx="2235">
                  <c:v>-8.4226379399999995</c:v>
                </c:pt>
                <c:pt idx="2236">
                  <c:v>-8.4206543000000007</c:v>
                </c:pt>
                <c:pt idx="2237">
                  <c:v>-8.4206543000000007</c:v>
                </c:pt>
                <c:pt idx="2238">
                  <c:v>-8.4251098599999992</c:v>
                </c:pt>
                <c:pt idx="2239">
                  <c:v>-8.4234924299999996</c:v>
                </c:pt>
                <c:pt idx="2240">
                  <c:v>-8.4237976099999994</c:v>
                </c:pt>
                <c:pt idx="2241">
                  <c:v>-8.4237976099999994</c:v>
                </c:pt>
                <c:pt idx="2242">
                  <c:v>-8.4222412099999993</c:v>
                </c:pt>
                <c:pt idx="2243">
                  <c:v>-8.4233093300000004</c:v>
                </c:pt>
                <c:pt idx="2244">
                  <c:v>-8.4233093300000004</c:v>
                </c:pt>
                <c:pt idx="2245">
                  <c:v>-8.4220886200000002</c:v>
                </c:pt>
                <c:pt idx="2246">
                  <c:v>-8.4218444800000007</c:v>
                </c:pt>
                <c:pt idx="2247">
                  <c:v>-8.4218444800000007</c:v>
                </c:pt>
                <c:pt idx="2248">
                  <c:v>-8.4240722699999999</c:v>
                </c:pt>
                <c:pt idx="2249">
                  <c:v>-8.4255676299999998</c:v>
                </c:pt>
                <c:pt idx="2250">
                  <c:v>-8.4252014200000005</c:v>
                </c:pt>
                <c:pt idx="2251">
                  <c:v>-8.42630005</c:v>
                </c:pt>
                <c:pt idx="2252">
                  <c:v>-8.4285888700000005</c:v>
                </c:pt>
                <c:pt idx="2253">
                  <c:v>-8.4285888700000005</c:v>
                </c:pt>
                <c:pt idx="2254">
                  <c:v>-8.4294738799999998</c:v>
                </c:pt>
                <c:pt idx="2255">
                  <c:v>-8.4288635299999992</c:v>
                </c:pt>
                <c:pt idx="2256">
                  <c:v>-8.42950439</c:v>
                </c:pt>
                <c:pt idx="2257">
                  <c:v>-8.42950439</c:v>
                </c:pt>
                <c:pt idx="2258">
                  <c:v>-8.4278564500000002</c:v>
                </c:pt>
                <c:pt idx="2259">
                  <c:v>-8.4283447299999992</c:v>
                </c:pt>
                <c:pt idx="2260">
                  <c:v>-8.4281005899999997</c:v>
                </c:pt>
                <c:pt idx="2261">
                  <c:v>-8.4306640599999998</c:v>
                </c:pt>
                <c:pt idx="2262">
                  <c:v>-8.4306640599999998</c:v>
                </c:pt>
                <c:pt idx="2263">
                  <c:v>-8.4285278300000002</c:v>
                </c:pt>
                <c:pt idx="2264">
                  <c:v>-8.4254150400000007</c:v>
                </c:pt>
                <c:pt idx="2265">
                  <c:v>-8.4274292000000006</c:v>
                </c:pt>
                <c:pt idx="2266">
                  <c:v>-8.4274292000000006</c:v>
                </c:pt>
                <c:pt idx="2267">
                  <c:v>-8.4279174799999996</c:v>
                </c:pt>
                <c:pt idx="2268">
                  <c:v>-8.43002319</c:v>
                </c:pt>
                <c:pt idx="2269">
                  <c:v>-8.43002319</c:v>
                </c:pt>
                <c:pt idx="2270">
                  <c:v>-8.4297790500000005</c:v>
                </c:pt>
                <c:pt idx="2271">
                  <c:v>-8.4326171900000002</c:v>
                </c:pt>
                <c:pt idx="2272">
                  <c:v>-8.4326171900000002</c:v>
                </c:pt>
                <c:pt idx="2273">
                  <c:v>-8.4295959499999995</c:v>
                </c:pt>
                <c:pt idx="2274">
                  <c:v>-8.4303893999999993</c:v>
                </c:pt>
                <c:pt idx="2275">
                  <c:v>-8.43002319</c:v>
                </c:pt>
                <c:pt idx="2276">
                  <c:v>-8.43002319</c:v>
                </c:pt>
                <c:pt idx="2277">
                  <c:v>-8.4342346199999998</c:v>
                </c:pt>
                <c:pt idx="2278">
                  <c:v>-8.4342346199999998</c:v>
                </c:pt>
                <c:pt idx="2279">
                  <c:v>-8.4331665000000005</c:v>
                </c:pt>
                <c:pt idx="2280">
                  <c:v>-8.4343261700000003</c:v>
                </c:pt>
                <c:pt idx="2281">
                  <c:v>-8.4343261700000003</c:v>
                </c:pt>
                <c:pt idx="2282">
                  <c:v>-8.43325806</c:v>
                </c:pt>
                <c:pt idx="2283">
                  <c:v>-8.4374084499999995</c:v>
                </c:pt>
                <c:pt idx="2284">
                  <c:v>-8.4384460400000005</c:v>
                </c:pt>
                <c:pt idx="2285">
                  <c:v>-8.4384460400000005</c:v>
                </c:pt>
                <c:pt idx="2286">
                  <c:v>-8.4398498499999999</c:v>
                </c:pt>
                <c:pt idx="2287">
                  <c:v>-8.4378662099999993</c:v>
                </c:pt>
                <c:pt idx="2288">
                  <c:v>-8.4378662099999993</c:v>
                </c:pt>
                <c:pt idx="2289">
                  <c:v>-8.4407043500000007</c:v>
                </c:pt>
                <c:pt idx="2290">
                  <c:v>-8.4418640099999998</c:v>
                </c:pt>
                <c:pt idx="2291">
                  <c:v>-8.4418640099999998</c:v>
                </c:pt>
                <c:pt idx="2292">
                  <c:v>-8.4408569300000007</c:v>
                </c:pt>
                <c:pt idx="2293">
                  <c:v>-8.4309387200000003</c:v>
                </c:pt>
                <c:pt idx="2294">
                  <c:v>-8.4284973099999991</c:v>
                </c:pt>
                <c:pt idx="2295">
                  <c:v>-8.4395141599999999</c:v>
                </c:pt>
                <c:pt idx="2296">
                  <c:v>-8.4404602099999995</c:v>
                </c:pt>
                <c:pt idx="2297">
                  <c:v>-8.4404602099999995</c:v>
                </c:pt>
                <c:pt idx="2298">
                  <c:v>-8.44140625</c:v>
                </c:pt>
                <c:pt idx="2299">
                  <c:v>-8.4430847199999999</c:v>
                </c:pt>
                <c:pt idx="2300">
                  <c:v>-8.4408264200000005</c:v>
                </c:pt>
                <c:pt idx="2301">
                  <c:v>-8.4408264200000005</c:v>
                </c:pt>
                <c:pt idx="2302">
                  <c:v>-8.4444885299999992</c:v>
                </c:pt>
                <c:pt idx="2303">
                  <c:v>-8.4462280300000003</c:v>
                </c:pt>
                <c:pt idx="2304">
                  <c:v>-8.4474487299999996</c:v>
                </c:pt>
                <c:pt idx="2305">
                  <c:v>-8.4472961400000006</c:v>
                </c:pt>
                <c:pt idx="2306">
                  <c:v>-8.4462890599999998</c:v>
                </c:pt>
                <c:pt idx="2307">
                  <c:v>-8.4462890599999998</c:v>
                </c:pt>
                <c:pt idx="2308">
                  <c:v>-8.4509887700000004</c:v>
                </c:pt>
                <c:pt idx="2309">
                  <c:v>-8.4478759799999992</c:v>
                </c:pt>
                <c:pt idx="2310">
                  <c:v>-8.4478759799999992</c:v>
                </c:pt>
                <c:pt idx="2311">
                  <c:v>-8.4511108400000001</c:v>
                </c:pt>
                <c:pt idx="2312">
                  <c:v>-8.4494323700000002</c:v>
                </c:pt>
                <c:pt idx="2313">
                  <c:v>-8.4494323700000002</c:v>
                </c:pt>
                <c:pt idx="2314">
                  <c:v>-8.44940186</c:v>
                </c:pt>
                <c:pt idx="2315">
                  <c:v>-8.4511108400000001</c:v>
                </c:pt>
                <c:pt idx="2316">
                  <c:v>-8.4511108400000001</c:v>
                </c:pt>
                <c:pt idx="2317">
                  <c:v>-8.4538879399999995</c:v>
                </c:pt>
                <c:pt idx="2318">
                  <c:v>-8.4518432600000004</c:v>
                </c:pt>
                <c:pt idx="2319">
                  <c:v>-8.4531860400000003</c:v>
                </c:pt>
                <c:pt idx="2320">
                  <c:v>-8.4531860400000003</c:v>
                </c:pt>
                <c:pt idx="2321">
                  <c:v>-8.4569702099999997</c:v>
                </c:pt>
                <c:pt idx="2322">
                  <c:v>-8.4574584999999995</c:v>
                </c:pt>
                <c:pt idx="2323">
                  <c:v>-8.4587707499999993</c:v>
                </c:pt>
                <c:pt idx="2324">
                  <c:v>-8.4548950200000004</c:v>
                </c:pt>
                <c:pt idx="2325">
                  <c:v>-8.4562683100000005</c:v>
                </c:pt>
                <c:pt idx="2326">
                  <c:v>-8.4562683100000005</c:v>
                </c:pt>
                <c:pt idx="2327">
                  <c:v>-8.4574584999999995</c:v>
                </c:pt>
                <c:pt idx="2328">
                  <c:v>-8.4584960900000006</c:v>
                </c:pt>
                <c:pt idx="2329">
                  <c:v>-8.4584960900000006</c:v>
                </c:pt>
                <c:pt idx="2330">
                  <c:v>-8.4443969699999997</c:v>
                </c:pt>
                <c:pt idx="2331">
                  <c:v>-8.44088745</c:v>
                </c:pt>
                <c:pt idx="2332">
                  <c:v>-8.4465026900000009</c:v>
                </c:pt>
                <c:pt idx="2333">
                  <c:v>-8.4477844199999996</c:v>
                </c:pt>
                <c:pt idx="2334">
                  <c:v>-8.4484558100000005</c:v>
                </c:pt>
                <c:pt idx="2335">
                  <c:v>-8.4501953099999998</c:v>
                </c:pt>
                <c:pt idx="2336">
                  <c:v>-8.4501953099999998</c:v>
                </c:pt>
                <c:pt idx="2337">
                  <c:v>-8.4494628899999995</c:v>
                </c:pt>
                <c:pt idx="2338">
                  <c:v>-8.4506530800000004</c:v>
                </c:pt>
                <c:pt idx="2339">
                  <c:v>-8.4506530800000004</c:v>
                </c:pt>
                <c:pt idx="2340">
                  <c:v>-8.4508972199999999</c:v>
                </c:pt>
                <c:pt idx="2341">
                  <c:v>-8.4515991199999991</c:v>
                </c:pt>
                <c:pt idx="2342">
                  <c:v>-8.4564819300000007</c:v>
                </c:pt>
                <c:pt idx="2343">
                  <c:v>-8.4559936499999999</c:v>
                </c:pt>
                <c:pt idx="2344">
                  <c:v>-8.4587707499999993</c:v>
                </c:pt>
                <c:pt idx="2345">
                  <c:v>-8.4587707499999993</c:v>
                </c:pt>
                <c:pt idx="2346">
                  <c:v>-8.4581909199999998</c:v>
                </c:pt>
                <c:pt idx="2347">
                  <c:v>-8.4584350599999993</c:v>
                </c:pt>
                <c:pt idx="2348">
                  <c:v>-8.4536743199999993</c:v>
                </c:pt>
                <c:pt idx="2349">
                  <c:v>-8.4536743199999993</c:v>
                </c:pt>
                <c:pt idx="2350">
                  <c:v>-8.4537353500000005</c:v>
                </c:pt>
                <c:pt idx="2351">
                  <c:v>-8.4584045400000001</c:v>
                </c:pt>
                <c:pt idx="2352">
                  <c:v>-8.4565734900000002</c:v>
                </c:pt>
                <c:pt idx="2353">
                  <c:v>-8.4578247100000006</c:v>
                </c:pt>
                <c:pt idx="2354">
                  <c:v>-8.4580688500000001</c:v>
                </c:pt>
                <c:pt idx="2355">
                  <c:v>-8.4580688500000001</c:v>
                </c:pt>
                <c:pt idx="2356">
                  <c:v>-8.4604492199999992</c:v>
                </c:pt>
                <c:pt idx="2357">
                  <c:v>-8.4618225099999993</c:v>
                </c:pt>
                <c:pt idx="2358">
                  <c:v>-8.4618225099999993</c:v>
                </c:pt>
                <c:pt idx="2359">
                  <c:v>-8.4613342300000003</c:v>
                </c:pt>
                <c:pt idx="2360">
                  <c:v>-8.4627075200000004</c:v>
                </c:pt>
                <c:pt idx="2361">
                  <c:v>-8.4605407699999997</c:v>
                </c:pt>
                <c:pt idx="2362">
                  <c:v>-8.4599304199999992</c:v>
                </c:pt>
                <c:pt idx="2363">
                  <c:v>-8.4597168000000007</c:v>
                </c:pt>
                <c:pt idx="2364">
                  <c:v>-8.4597168000000007</c:v>
                </c:pt>
                <c:pt idx="2365">
                  <c:v>-8.4599304199999992</c:v>
                </c:pt>
                <c:pt idx="2366">
                  <c:v>-8.46112061</c:v>
                </c:pt>
                <c:pt idx="2367">
                  <c:v>-8.4624023400000006</c:v>
                </c:pt>
                <c:pt idx="2368">
                  <c:v>-8.4624023400000006</c:v>
                </c:pt>
                <c:pt idx="2369">
                  <c:v>-8.4641723599999992</c:v>
                </c:pt>
                <c:pt idx="2370">
                  <c:v>-8.4647827099999997</c:v>
                </c:pt>
                <c:pt idx="2371">
                  <c:v>-8.4617004399999995</c:v>
                </c:pt>
                <c:pt idx="2372">
                  <c:v>-8.4629821799999991</c:v>
                </c:pt>
                <c:pt idx="2373">
                  <c:v>-8.4645996100000005</c:v>
                </c:pt>
                <c:pt idx="2374">
                  <c:v>-8.4645996100000005</c:v>
                </c:pt>
                <c:pt idx="2375">
                  <c:v>-8.4651184100000005</c:v>
                </c:pt>
                <c:pt idx="2376">
                  <c:v>-8.4636535599999991</c:v>
                </c:pt>
                <c:pt idx="2377">
                  <c:v>-8.4643859900000002</c:v>
                </c:pt>
                <c:pt idx="2378">
                  <c:v>-8.4643859900000002</c:v>
                </c:pt>
                <c:pt idx="2379">
                  <c:v>-8.4671630899999997</c:v>
                </c:pt>
                <c:pt idx="2380">
                  <c:v>-8.4617614700000008</c:v>
                </c:pt>
                <c:pt idx="2381">
                  <c:v>-8.4669799799999996</c:v>
                </c:pt>
                <c:pt idx="2382">
                  <c:v>-8.4650878899999995</c:v>
                </c:pt>
                <c:pt idx="2383">
                  <c:v>-8.4675598099999991</c:v>
                </c:pt>
                <c:pt idx="2384">
                  <c:v>-8.4675598099999991</c:v>
                </c:pt>
                <c:pt idx="2385">
                  <c:v>-8.4659118699999993</c:v>
                </c:pt>
                <c:pt idx="2386">
                  <c:v>-8.4622802700000008</c:v>
                </c:pt>
                <c:pt idx="2387">
                  <c:v>-8.4622802700000008</c:v>
                </c:pt>
                <c:pt idx="2388">
                  <c:v>-8.46466064</c:v>
                </c:pt>
                <c:pt idx="2389">
                  <c:v>-8.4652709999999995</c:v>
                </c:pt>
                <c:pt idx="2390">
                  <c:v>-8.4676208499999994</c:v>
                </c:pt>
                <c:pt idx="2391">
                  <c:v>-8.4670715300000001</c:v>
                </c:pt>
                <c:pt idx="2392">
                  <c:v>-8.4670715300000001</c:v>
                </c:pt>
                <c:pt idx="2393">
                  <c:v>-8.4617614700000008</c:v>
                </c:pt>
                <c:pt idx="2394">
                  <c:v>-8.4668273900000006</c:v>
                </c:pt>
                <c:pt idx="2395">
                  <c:v>-8.4671020499999994</c:v>
                </c:pt>
                <c:pt idx="2396">
                  <c:v>-8.4671020499999994</c:v>
                </c:pt>
                <c:pt idx="2397">
                  <c:v>-8.4699401900000009</c:v>
                </c:pt>
                <c:pt idx="2398">
                  <c:v>-8.4699401900000009</c:v>
                </c:pt>
                <c:pt idx="2399">
                  <c:v>-8.4684753399999995</c:v>
                </c:pt>
                <c:pt idx="2400">
                  <c:v>-8.4628601099999994</c:v>
                </c:pt>
                <c:pt idx="2401">
                  <c:v>-8.4649047900000003</c:v>
                </c:pt>
                <c:pt idx="2402">
                  <c:v>-8.4649047900000003</c:v>
                </c:pt>
                <c:pt idx="2403">
                  <c:v>-8.4630737299999996</c:v>
                </c:pt>
                <c:pt idx="2404">
                  <c:v>-8.4667053200000009</c:v>
                </c:pt>
                <c:pt idx="2405">
                  <c:v>-8.4667053200000009</c:v>
                </c:pt>
                <c:pt idx="2406">
                  <c:v>-8.4653930699999993</c:v>
                </c:pt>
                <c:pt idx="2407">
                  <c:v>-8.4664917000000006</c:v>
                </c:pt>
                <c:pt idx="2408">
                  <c:v>-8.4664917000000006</c:v>
                </c:pt>
                <c:pt idx="2409">
                  <c:v>-8.4642944300000007</c:v>
                </c:pt>
                <c:pt idx="2410">
                  <c:v>-8.4675293000000007</c:v>
                </c:pt>
                <c:pt idx="2411">
                  <c:v>-8.4675293000000007</c:v>
                </c:pt>
                <c:pt idx="2412">
                  <c:v>-8.46875</c:v>
                </c:pt>
                <c:pt idx="2413">
                  <c:v>-8.4654541000000005</c:v>
                </c:pt>
                <c:pt idx="2414">
                  <c:v>-8.4661865200000008</c:v>
                </c:pt>
                <c:pt idx="2415">
                  <c:v>-8.4655761700000003</c:v>
                </c:pt>
                <c:pt idx="2416">
                  <c:v>-8.4676208499999994</c:v>
                </c:pt>
                <c:pt idx="2417">
                  <c:v>-8.4676208499999994</c:v>
                </c:pt>
                <c:pt idx="2418">
                  <c:v>-8.4685974099999992</c:v>
                </c:pt>
                <c:pt idx="2419">
                  <c:v>-8.4655151400000008</c:v>
                </c:pt>
                <c:pt idx="2420">
                  <c:v>-8.4678649900000007</c:v>
                </c:pt>
                <c:pt idx="2421">
                  <c:v>-8.4678649900000007</c:v>
                </c:pt>
                <c:pt idx="2422">
                  <c:v>-8.4641418500000007</c:v>
                </c:pt>
                <c:pt idx="2423">
                  <c:v>-8.4647827099999997</c:v>
                </c:pt>
                <c:pt idx="2424">
                  <c:v>-8.4666442899999996</c:v>
                </c:pt>
                <c:pt idx="2425">
                  <c:v>-8.4649353000000005</c:v>
                </c:pt>
                <c:pt idx="2426">
                  <c:v>-8.4661865200000008</c:v>
                </c:pt>
                <c:pt idx="2427">
                  <c:v>-8.4661865200000008</c:v>
                </c:pt>
                <c:pt idx="2428">
                  <c:v>-8.4659118699999993</c:v>
                </c:pt>
                <c:pt idx="2429">
                  <c:v>-8.4660339400000009</c:v>
                </c:pt>
                <c:pt idx="2430">
                  <c:v>-8.4660339400000009</c:v>
                </c:pt>
                <c:pt idx="2431">
                  <c:v>-8.46398926</c:v>
                </c:pt>
                <c:pt idx="2432">
                  <c:v>-8.4673461900000007</c:v>
                </c:pt>
                <c:pt idx="2433">
                  <c:v>-8.4673461900000007</c:v>
                </c:pt>
                <c:pt idx="2434">
                  <c:v>-8.4659423799999995</c:v>
                </c:pt>
                <c:pt idx="2435">
                  <c:v>-8.4679260299999992</c:v>
                </c:pt>
                <c:pt idx="2436">
                  <c:v>-8.4679260299999992</c:v>
                </c:pt>
                <c:pt idx="2437">
                  <c:v>-8.4655456499999993</c:v>
                </c:pt>
                <c:pt idx="2438">
                  <c:v>-8.4646911599999992</c:v>
                </c:pt>
                <c:pt idx="2439">
                  <c:v>-8.4641418500000007</c:v>
                </c:pt>
                <c:pt idx="2440">
                  <c:v>-8.4642639200000005</c:v>
                </c:pt>
                <c:pt idx="2441">
                  <c:v>-8.4674682600000004</c:v>
                </c:pt>
                <c:pt idx="2442">
                  <c:v>-8.4674682600000004</c:v>
                </c:pt>
                <c:pt idx="2443">
                  <c:v>-8.4663696300000009</c:v>
                </c:pt>
                <c:pt idx="2444">
                  <c:v>-8.4662170400000001</c:v>
                </c:pt>
                <c:pt idx="2445">
                  <c:v>-8.4642944300000007</c:v>
                </c:pt>
                <c:pt idx="2446">
                  <c:v>-8.4642944300000007</c:v>
                </c:pt>
                <c:pt idx="2447">
                  <c:v>-8.46517944</c:v>
                </c:pt>
                <c:pt idx="2448">
                  <c:v>-8.46536255</c:v>
                </c:pt>
                <c:pt idx="2449">
                  <c:v>-8.46536255</c:v>
                </c:pt>
                <c:pt idx="2450">
                  <c:v>-8.4630127000000002</c:v>
                </c:pt>
                <c:pt idx="2451">
                  <c:v>-8.4635620100000004</c:v>
                </c:pt>
                <c:pt idx="2452">
                  <c:v>-8.4635620100000004</c:v>
                </c:pt>
                <c:pt idx="2453">
                  <c:v>-8.4607238799999998</c:v>
                </c:pt>
                <c:pt idx="2454">
                  <c:v>-8.4636840800000002</c:v>
                </c:pt>
                <c:pt idx="2455">
                  <c:v>-8.4632263200000004</c:v>
                </c:pt>
                <c:pt idx="2456">
                  <c:v>-8.4632263200000004</c:v>
                </c:pt>
                <c:pt idx="2457">
                  <c:v>-8.46398926</c:v>
                </c:pt>
                <c:pt idx="2458">
                  <c:v>-8.46398926</c:v>
                </c:pt>
                <c:pt idx="2459">
                  <c:v>-8.4638366699999992</c:v>
                </c:pt>
                <c:pt idx="2460">
                  <c:v>-8.4645385700000002</c:v>
                </c:pt>
                <c:pt idx="2461">
                  <c:v>-8.4637451200000005</c:v>
                </c:pt>
                <c:pt idx="2462">
                  <c:v>-8.4637451200000005</c:v>
                </c:pt>
                <c:pt idx="2463">
                  <c:v>-8.4640808100000005</c:v>
                </c:pt>
                <c:pt idx="2464">
                  <c:v>-8.4645385700000002</c:v>
                </c:pt>
                <c:pt idx="2465">
                  <c:v>-8.4625854500000006</c:v>
                </c:pt>
                <c:pt idx="2466">
                  <c:v>-8.4615783699999998</c:v>
                </c:pt>
                <c:pt idx="2467">
                  <c:v>-8.4612121600000005</c:v>
                </c:pt>
                <c:pt idx="2468">
                  <c:v>-8.4612121600000005</c:v>
                </c:pt>
                <c:pt idx="2469">
                  <c:v>-8.4642028800000002</c:v>
                </c:pt>
                <c:pt idx="2470">
                  <c:v>-8.4630737299999996</c:v>
                </c:pt>
                <c:pt idx="2471">
                  <c:v>-8.4630737299999996</c:v>
                </c:pt>
                <c:pt idx="2472">
                  <c:v>-8.4607238799999998</c:v>
                </c:pt>
                <c:pt idx="2473">
                  <c:v>-8.4621276900000009</c:v>
                </c:pt>
                <c:pt idx="2474">
                  <c:v>-8.4600524900000007</c:v>
                </c:pt>
                <c:pt idx="2475">
                  <c:v>-8.4618835400000005</c:v>
                </c:pt>
                <c:pt idx="2476">
                  <c:v>-8.4590148900000006</c:v>
                </c:pt>
                <c:pt idx="2477">
                  <c:v>-8.4590148900000006</c:v>
                </c:pt>
                <c:pt idx="2478">
                  <c:v>-8.4579467800000003</c:v>
                </c:pt>
                <c:pt idx="2479">
                  <c:v>-8.4614868199999993</c:v>
                </c:pt>
                <c:pt idx="2480">
                  <c:v>-8.4579467800000003</c:v>
                </c:pt>
                <c:pt idx="2481">
                  <c:v>-8.4579467800000003</c:v>
                </c:pt>
                <c:pt idx="2482">
                  <c:v>-8.4589843800000004</c:v>
                </c:pt>
                <c:pt idx="2483">
                  <c:v>-8.4584045400000001</c:v>
                </c:pt>
                <c:pt idx="2484">
                  <c:v>-8.4634704599999999</c:v>
                </c:pt>
                <c:pt idx="2485">
                  <c:v>-8.4637756300000007</c:v>
                </c:pt>
                <c:pt idx="2486">
                  <c:v>-8.4604187</c:v>
                </c:pt>
                <c:pt idx="2487">
                  <c:v>-8.4604187</c:v>
                </c:pt>
                <c:pt idx="2488">
                  <c:v>-8.4608459499999995</c:v>
                </c:pt>
                <c:pt idx="2489">
                  <c:v>-8.4618835400000005</c:v>
                </c:pt>
                <c:pt idx="2490">
                  <c:v>-8.4618835400000005</c:v>
                </c:pt>
                <c:pt idx="2491">
                  <c:v>-8.4631042500000007</c:v>
                </c:pt>
                <c:pt idx="2492">
                  <c:v>-8.4604187</c:v>
                </c:pt>
                <c:pt idx="2493">
                  <c:v>-8.4604187</c:v>
                </c:pt>
                <c:pt idx="2494">
                  <c:v>-8.4593200700000004</c:v>
                </c:pt>
                <c:pt idx="2495">
                  <c:v>-8.4555053699999991</c:v>
                </c:pt>
                <c:pt idx="2496">
                  <c:v>-8.4555053699999991</c:v>
                </c:pt>
                <c:pt idx="2497">
                  <c:v>-8.4577331499999993</c:v>
                </c:pt>
                <c:pt idx="2498">
                  <c:v>-8.45721436</c:v>
                </c:pt>
                <c:pt idx="2499">
                  <c:v>-8.4590759299999991</c:v>
                </c:pt>
                <c:pt idx="2500">
                  <c:v>-8.4590759299999991</c:v>
                </c:pt>
                <c:pt idx="2501">
                  <c:v>-8.4574890099999998</c:v>
                </c:pt>
                <c:pt idx="2502">
                  <c:v>-8.4574890099999998</c:v>
                </c:pt>
                <c:pt idx="2503">
                  <c:v>-8.4569091800000002</c:v>
                </c:pt>
                <c:pt idx="2504">
                  <c:v>-8.4576721199999998</c:v>
                </c:pt>
                <c:pt idx="2505">
                  <c:v>-8.4576721199999998</c:v>
                </c:pt>
                <c:pt idx="2506">
                  <c:v>-8.4563293500000007</c:v>
                </c:pt>
                <c:pt idx="2507">
                  <c:v>-8.4557800299999997</c:v>
                </c:pt>
                <c:pt idx="2508">
                  <c:v>-8.4569702099999997</c:v>
                </c:pt>
                <c:pt idx="2509">
                  <c:v>-8.4569702099999997</c:v>
                </c:pt>
                <c:pt idx="2510">
                  <c:v>-8.4538268999999993</c:v>
                </c:pt>
                <c:pt idx="2511">
                  <c:v>-8.4570922900000003</c:v>
                </c:pt>
                <c:pt idx="2512">
                  <c:v>-8.4570922900000003</c:v>
                </c:pt>
                <c:pt idx="2513">
                  <c:v>-8.4544677700000008</c:v>
                </c:pt>
                <c:pt idx="2514">
                  <c:v>-8.4551391599999999</c:v>
                </c:pt>
                <c:pt idx="2515">
                  <c:v>-8.4551391599999999</c:v>
                </c:pt>
                <c:pt idx="2516">
                  <c:v>-8.4574279800000003</c:v>
                </c:pt>
                <c:pt idx="2517">
                  <c:v>-8.4541931199999993</c:v>
                </c:pt>
                <c:pt idx="2518">
                  <c:v>-8.45703125</c:v>
                </c:pt>
                <c:pt idx="2519">
                  <c:v>-8.4552917500000007</c:v>
                </c:pt>
                <c:pt idx="2520">
                  <c:v>-8.4524841300000002</c:v>
                </c:pt>
                <c:pt idx="2521">
                  <c:v>-8.4524841300000002</c:v>
                </c:pt>
                <c:pt idx="2522">
                  <c:v>-8.4502258300000008</c:v>
                </c:pt>
                <c:pt idx="2523">
                  <c:v>-8.4557189899999994</c:v>
                </c:pt>
                <c:pt idx="2524">
                  <c:v>-8.4564514200000005</c:v>
                </c:pt>
                <c:pt idx="2525">
                  <c:v>-8.4564514200000005</c:v>
                </c:pt>
                <c:pt idx="2526">
                  <c:v>-8.4531860400000003</c:v>
                </c:pt>
                <c:pt idx="2527">
                  <c:v>-8.45330811</c:v>
                </c:pt>
                <c:pt idx="2528">
                  <c:v>-8.45330811</c:v>
                </c:pt>
                <c:pt idx="2529">
                  <c:v>-8.4542846699999998</c:v>
                </c:pt>
                <c:pt idx="2530">
                  <c:v>-8.4536743199999993</c:v>
                </c:pt>
                <c:pt idx="2531">
                  <c:v>-8.4536743199999993</c:v>
                </c:pt>
                <c:pt idx="2532">
                  <c:v>-8.4543456999999993</c:v>
                </c:pt>
                <c:pt idx="2533">
                  <c:v>-8.4542541500000006</c:v>
                </c:pt>
                <c:pt idx="2534">
                  <c:v>-8.45703125</c:v>
                </c:pt>
                <c:pt idx="2535">
                  <c:v>-8.45703125</c:v>
                </c:pt>
                <c:pt idx="2536">
                  <c:v>-8.4543762200000003</c:v>
                </c:pt>
                <c:pt idx="2537">
                  <c:v>-8.4543762200000003</c:v>
                </c:pt>
                <c:pt idx="2538">
                  <c:v>-8.4513244600000004</c:v>
                </c:pt>
                <c:pt idx="2539">
                  <c:v>-8.4506225599999993</c:v>
                </c:pt>
                <c:pt idx="2540">
                  <c:v>-8.4542236299999995</c:v>
                </c:pt>
                <c:pt idx="2541">
                  <c:v>-8.4542236299999995</c:v>
                </c:pt>
                <c:pt idx="2542">
                  <c:v>-8.4559020999999994</c:v>
                </c:pt>
                <c:pt idx="2543">
                  <c:v>-8.4546203599999998</c:v>
                </c:pt>
                <c:pt idx="2544">
                  <c:v>-8.4546203599999998</c:v>
                </c:pt>
                <c:pt idx="2545">
                  <c:v>-8.4546508800000009</c:v>
                </c:pt>
                <c:pt idx="2546">
                  <c:v>-8.4544067399999996</c:v>
                </c:pt>
                <c:pt idx="2547">
                  <c:v>-8.4544067399999996</c:v>
                </c:pt>
                <c:pt idx="2548">
                  <c:v>-8.4547424299999996</c:v>
                </c:pt>
                <c:pt idx="2549">
                  <c:v>-8.4551086400000006</c:v>
                </c:pt>
                <c:pt idx="2550">
                  <c:v>-8.4551086400000006</c:v>
                </c:pt>
                <c:pt idx="2551">
                  <c:v>-8.4531860400000003</c:v>
                </c:pt>
                <c:pt idx="2552">
                  <c:v>-8.4525756800000007</c:v>
                </c:pt>
                <c:pt idx="2553">
                  <c:v>-8.4525756800000007</c:v>
                </c:pt>
                <c:pt idx="2554">
                  <c:v>-8.4540405300000003</c:v>
                </c:pt>
                <c:pt idx="2555">
                  <c:v>-8.4512023900000006</c:v>
                </c:pt>
                <c:pt idx="2556">
                  <c:v>-8.4512023900000006</c:v>
                </c:pt>
                <c:pt idx="2557">
                  <c:v>-8.4512023900000006</c:v>
                </c:pt>
                <c:pt idx="2558">
                  <c:v>-8.4501342800000003</c:v>
                </c:pt>
                <c:pt idx="2559">
                  <c:v>-8.4501342800000003</c:v>
                </c:pt>
                <c:pt idx="2560">
                  <c:v>-8.44888306</c:v>
                </c:pt>
                <c:pt idx="2561">
                  <c:v>-8.4511108400000001</c:v>
                </c:pt>
                <c:pt idx="2562">
                  <c:v>-8.4517211900000007</c:v>
                </c:pt>
                <c:pt idx="2563">
                  <c:v>-8.44940186</c:v>
                </c:pt>
                <c:pt idx="2564">
                  <c:v>-8.4502563500000001</c:v>
                </c:pt>
                <c:pt idx="2565">
                  <c:v>-8.4502563500000001</c:v>
                </c:pt>
                <c:pt idx="2566">
                  <c:v>-8.4477539099999994</c:v>
                </c:pt>
                <c:pt idx="2567">
                  <c:v>-8.4501037599999993</c:v>
                </c:pt>
                <c:pt idx="2568">
                  <c:v>-8.4524841300000002</c:v>
                </c:pt>
                <c:pt idx="2569">
                  <c:v>-8.4524841300000002</c:v>
                </c:pt>
                <c:pt idx="2570">
                  <c:v>-8.4511413599999994</c:v>
                </c:pt>
                <c:pt idx="2571">
                  <c:v>-8.4510192899999996</c:v>
                </c:pt>
                <c:pt idx="2572">
                  <c:v>-8.4515380899999997</c:v>
                </c:pt>
                <c:pt idx="2573">
                  <c:v>-8.4497680699999993</c:v>
                </c:pt>
                <c:pt idx="2574">
                  <c:v>-8.4469909699999999</c:v>
                </c:pt>
                <c:pt idx="2575">
                  <c:v>-8.4469909699999999</c:v>
                </c:pt>
                <c:pt idx="2576">
                  <c:v>-8.4447021499999995</c:v>
                </c:pt>
                <c:pt idx="2577">
                  <c:v>-8.4496459999999995</c:v>
                </c:pt>
                <c:pt idx="2578">
                  <c:v>-8.4494323700000002</c:v>
                </c:pt>
                <c:pt idx="2579">
                  <c:v>-8.4494323700000002</c:v>
                </c:pt>
                <c:pt idx="2580">
                  <c:v>-8.4521484400000002</c:v>
                </c:pt>
                <c:pt idx="2581">
                  <c:v>-8.44921875</c:v>
                </c:pt>
                <c:pt idx="2582">
                  <c:v>-8.44921875</c:v>
                </c:pt>
                <c:pt idx="2583">
                  <c:v>-8.4509277300000001</c:v>
                </c:pt>
                <c:pt idx="2584">
                  <c:v>-8.4495849599999993</c:v>
                </c:pt>
                <c:pt idx="2585">
                  <c:v>-8.4495849599999993</c:v>
                </c:pt>
                <c:pt idx="2586">
                  <c:v>-8.4546814000000001</c:v>
                </c:pt>
                <c:pt idx="2587">
                  <c:v>-8.4544677700000008</c:v>
                </c:pt>
                <c:pt idx="2588">
                  <c:v>-8.4537048299999995</c:v>
                </c:pt>
                <c:pt idx="2589">
                  <c:v>-8.4543151900000009</c:v>
                </c:pt>
                <c:pt idx="2590">
                  <c:v>-8.4555969199999996</c:v>
                </c:pt>
                <c:pt idx="2591">
                  <c:v>-8.4555969199999996</c:v>
                </c:pt>
                <c:pt idx="2592">
                  <c:v>-8.4548034699999999</c:v>
                </c:pt>
                <c:pt idx="2593">
                  <c:v>-8.4535827599999998</c:v>
                </c:pt>
                <c:pt idx="2594">
                  <c:v>-8.4541320800000008</c:v>
                </c:pt>
                <c:pt idx="2595">
                  <c:v>-8.4541320800000008</c:v>
                </c:pt>
                <c:pt idx="2596">
                  <c:v>-8.4525756800000007</c:v>
                </c:pt>
                <c:pt idx="2597">
                  <c:v>-8.4484558100000005</c:v>
                </c:pt>
                <c:pt idx="2598">
                  <c:v>-8.4496459999999995</c:v>
                </c:pt>
                <c:pt idx="2599">
                  <c:v>-8.4502258300000008</c:v>
                </c:pt>
                <c:pt idx="2600">
                  <c:v>-8.4476013200000004</c:v>
                </c:pt>
                <c:pt idx="2601">
                  <c:v>-8.4476013200000004</c:v>
                </c:pt>
                <c:pt idx="2602">
                  <c:v>-8.4452209499999995</c:v>
                </c:pt>
                <c:pt idx="2603">
                  <c:v>-8.4425964400000009</c:v>
                </c:pt>
                <c:pt idx="2604">
                  <c:v>-8.4425964400000009</c:v>
                </c:pt>
                <c:pt idx="2605">
                  <c:v>-8.4428710900000006</c:v>
                </c:pt>
                <c:pt idx="2606">
                  <c:v>-8.4397888200000004</c:v>
                </c:pt>
                <c:pt idx="2607">
                  <c:v>-8.4397888200000004</c:v>
                </c:pt>
                <c:pt idx="2608">
                  <c:v>-8.4386596699999998</c:v>
                </c:pt>
                <c:pt idx="2609">
                  <c:v>-8.4350891099999998</c:v>
                </c:pt>
                <c:pt idx="2610">
                  <c:v>-8.4350891099999998</c:v>
                </c:pt>
                <c:pt idx="2611">
                  <c:v>-8.4362793000000007</c:v>
                </c:pt>
                <c:pt idx="2612">
                  <c:v>-8.4375305199999993</c:v>
                </c:pt>
                <c:pt idx="2613">
                  <c:v>-8.4406738299999997</c:v>
                </c:pt>
                <c:pt idx="2614">
                  <c:v>-8.4406738299999997</c:v>
                </c:pt>
                <c:pt idx="2615">
                  <c:v>-8.4451599099999992</c:v>
                </c:pt>
                <c:pt idx="2616">
                  <c:v>-8.4451599099999992</c:v>
                </c:pt>
                <c:pt idx="2617">
                  <c:v>-8.4459838900000008</c:v>
                </c:pt>
                <c:pt idx="2618">
                  <c:v>-8.4452209499999995</c:v>
                </c:pt>
                <c:pt idx="2619">
                  <c:v>-8.4508361799999996</c:v>
                </c:pt>
                <c:pt idx="2620">
                  <c:v>-8.4508361799999996</c:v>
                </c:pt>
                <c:pt idx="2621">
                  <c:v>-8.4500122100000006</c:v>
                </c:pt>
                <c:pt idx="2622">
                  <c:v>-8.4488220199999997</c:v>
                </c:pt>
                <c:pt idx="2623">
                  <c:v>-8.4488220199999997</c:v>
                </c:pt>
                <c:pt idx="2624">
                  <c:v>-8.4511718800000004</c:v>
                </c:pt>
                <c:pt idx="2625">
                  <c:v>-8.4509277300000001</c:v>
                </c:pt>
                <c:pt idx="2626">
                  <c:v>-8.4509277300000001</c:v>
                </c:pt>
                <c:pt idx="2627">
                  <c:v>-8.4464721699999998</c:v>
                </c:pt>
                <c:pt idx="2628">
                  <c:v>-8.4498291000000005</c:v>
                </c:pt>
                <c:pt idx="2629">
                  <c:v>-8.4539184600000006</c:v>
                </c:pt>
                <c:pt idx="2630">
                  <c:v>-8.4539184600000006</c:v>
                </c:pt>
                <c:pt idx="2631">
                  <c:v>-8.4508667000000006</c:v>
                </c:pt>
                <c:pt idx="2632">
                  <c:v>-8.4530639599999997</c:v>
                </c:pt>
                <c:pt idx="2633">
                  <c:v>-8.4518432600000004</c:v>
                </c:pt>
                <c:pt idx="2634">
                  <c:v>-8.4531555199999993</c:v>
                </c:pt>
                <c:pt idx="2635">
                  <c:v>-8.4530334499999995</c:v>
                </c:pt>
                <c:pt idx="2636">
                  <c:v>-8.4530334499999995</c:v>
                </c:pt>
                <c:pt idx="2637">
                  <c:v>-8.4506225599999993</c:v>
                </c:pt>
                <c:pt idx="2638">
                  <c:v>-8.4548644999999993</c:v>
                </c:pt>
                <c:pt idx="2639">
                  <c:v>-8.4548644999999993</c:v>
                </c:pt>
                <c:pt idx="2640">
                  <c:v>-8.4472351099999994</c:v>
                </c:pt>
                <c:pt idx="2641">
                  <c:v>-8.4502868699999993</c:v>
                </c:pt>
                <c:pt idx="2642">
                  <c:v>-8.4502868699999993</c:v>
                </c:pt>
                <c:pt idx="2643">
                  <c:v>-8.4513549799999996</c:v>
                </c:pt>
                <c:pt idx="2644">
                  <c:v>-8.4525451700000005</c:v>
                </c:pt>
                <c:pt idx="2645">
                  <c:v>-8.4525451700000005</c:v>
                </c:pt>
                <c:pt idx="2646">
                  <c:v>-8.44888306</c:v>
                </c:pt>
                <c:pt idx="2647">
                  <c:v>-8.4470214800000001</c:v>
                </c:pt>
                <c:pt idx="2648">
                  <c:v>-8.4452819800000007</c:v>
                </c:pt>
                <c:pt idx="2649">
                  <c:v>-8.4442443800000007</c:v>
                </c:pt>
                <c:pt idx="2650">
                  <c:v>-8.4418945300000008</c:v>
                </c:pt>
                <c:pt idx="2651">
                  <c:v>-8.4418945300000008</c:v>
                </c:pt>
                <c:pt idx="2652">
                  <c:v>-8.4379577599999998</c:v>
                </c:pt>
                <c:pt idx="2653">
                  <c:v>-8.4330139200000005</c:v>
                </c:pt>
                <c:pt idx="2654">
                  <c:v>-8.4307861299999995</c:v>
                </c:pt>
                <c:pt idx="2655">
                  <c:v>-8.4307861299999995</c:v>
                </c:pt>
                <c:pt idx="2656">
                  <c:v>-8.4414978000000005</c:v>
                </c:pt>
                <c:pt idx="2657">
                  <c:v>-8.4436035199999999</c:v>
                </c:pt>
                <c:pt idx="2658">
                  <c:v>-8.4410400400000007</c:v>
                </c:pt>
                <c:pt idx="2659">
                  <c:v>-8.4446411099999992</c:v>
                </c:pt>
                <c:pt idx="2660">
                  <c:v>-8.4366760299999992</c:v>
                </c:pt>
                <c:pt idx="2661">
                  <c:v>-8.4366760299999992</c:v>
                </c:pt>
                <c:pt idx="2662">
                  <c:v>-8.4330444300000007</c:v>
                </c:pt>
                <c:pt idx="2663">
                  <c:v>-8.4360046400000002</c:v>
                </c:pt>
                <c:pt idx="2664">
                  <c:v>-8.4360046400000002</c:v>
                </c:pt>
                <c:pt idx="2665">
                  <c:v>-8.4409790000000005</c:v>
                </c:pt>
                <c:pt idx="2666">
                  <c:v>-8.4454345699999998</c:v>
                </c:pt>
                <c:pt idx="2667">
                  <c:v>-8.4394836400000006</c:v>
                </c:pt>
                <c:pt idx="2668">
                  <c:v>-8.4421997100000006</c:v>
                </c:pt>
                <c:pt idx="2669">
                  <c:v>-8.4450683600000005</c:v>
                </c:pt>
                <c:pt idx="2670">
                  <c:v>-8.4450683600000005</c:v>
                </c:pt>
                <c:pt idx="2671">
                  <c:v>-8.4431152300000001</c:v>
                </c:pt>
                <c:pt idx="2672">
                  <c:v>-8.4468994100000003</c:v>
                </c:pt>
                <c:pt idx="2673">
                  <c:v>-8.4431762700000004</c:v>
                </c:pt>
                <c:pt idx="2674">
                  <c:v>-8.4431762700000004</c:v>
                </c:pt>
                <c:pt idx="2675">
                  <c:v>-8.4476013200000004</c:v>
                </c:pt>
                <c:pt idx="2676">
                  <c:v>-8.4476013200000004</c:v>
                </c:pt>
                <c:pt idx="2677">
                  <c:v>-8.4460754399999995</c:v>
                </c:pt>
                <c:pt idx="2678">
                  <c:v>-8.4484558100000005</c:v>
                </c:pt>
                <c:pt idx="2679">
                  <c:v>-8.4473877000000002</c:v>
                </c:pt>
                <c:pt idx="2680">
                  <c:v>-8.4473877000000002</c:v>
                </c:pt>
                <c:pt idx="2681">
                  <c:v>-8.4471435499999998</c:v>
                </c:pt>
                <c:pt idx="2682">
                  <c:v>-8.44888306</c:v>
                </c:pt>
                <c:pt idx="2683">
                  <c:v>-8.4470519999999993</c:v>
                </c:pt>
                <c:pt idx="2684">
                  <c:v>-8.4459228500000005</c:v>
                </c:pt>
                <c:pt idx="2685">
                  <c:v>-8.4424743699999993</c:v>
                </c:pt>
                <c:pt idx="2686">
                  <c:v>-8.4424743699999993</c:v>
                </c:pt>
                <c:pt idx="2687">
                  <c:v>-8.4481201200000005</c:v>
                </c:pt>
                <c:pt idx="2688">
                  <c:v>-8.4494323700000002</c:v>
                </c:pt>
                <c:pt idx="2689">
                  <c:v>-8.4472351099999994</c:v>
                </c:pt>
                <c:pt idx="2690">
                  <c:v>-8.4472351099999994</c:v>
                </c:pt>
                <c:pt idx="2691">
                  <c:v>-8.4401855500000007</c:v>
                </c:pt>
                <c:pt idx="2692">
                  <c:v>-8.4333801299999998</c:v>
                </c:pt>
                <c:pt idx="2693">
                  <c:v>-8.4350280800000004</c:v>
                </c:pt>
                <c:pt idx="2694">
                  <c:v>-8.4353637700000004</c:v>
                </c:pt>
                <c:pt idx="2695">
                  <c:v>-8.4314575200000004</c:v>
                </c:pt>
                <c:pt idx="2696">
                  <c:v>-8.4314575200000004</c:v>
                </c:pt>
                <c:pt idx="2697">
                  <c:v>-8.4364929199999992</c:v>
                </c:pt>
                <c:pt idx="2698">
                  <c:v>-8.4336242699999993</c:v>
                </c:pt>
                <c:pt idx="2699">
                  <c:v>-8.4336242699999993</c:v>
                </c:pt>
                <c:pt idx="2700">
                  <c:v>-8.4324951200000005</c:v>
                </c:pt>
                <c:pt idx="2701">
                  <c:v>-8.4358520499999994</c:v>
                </c:pt>
                <c:pt idx="2702">
                  <c:v>-8.4358520499999994</c:v>
                </c:pt>
                <c:pt idx="2703">
                  <c:v>-8.4396057100000004</c:v>
                </c:pt>
                <c:pt idx="2704">
                  <c:v>-8.4381408699999998</c:v>
                </c:pt>
                <c:pt idx="2705">
                  <c:v>-8.4381408699999998</c:v>
                </c:pt>
                <c:pt idx="2706">
                  <c:v>-8.4408569300000007</c:v>
                </c:pt>
                <c:pt idx="2707">
                  <c:v>-8.4427490200000008</c:v>
                </c:pt>
                <c:pt idx="2708">
                  <c:v>-8.4432067899999996</c:v>
                </c:pt>
                <c:pt idx="2709">
                  <c:v>-8.4464416500000006</c:v>
                </c:pt>
                <c:pt idx="2710">
                  <c:v>-8.4429321300000009</c:v>
                </c:pt>
                <c:pt idx="2711">
                  <c:v>-8.4429321300000009</c:v>
                </c:pt>
                <c:pt idx="2712">
                  <c:v>-8.4451904300000002</c:v>
                </c:pt>
                <c:pt idx="2713">
                  <c:v>-8.4427795400000001</c:v>
                </c:pt>
                <c:pt idx="2714">
                  <c:v>-8.44445801</c:v>
                </c:pt>
                <c:pt idx="2715">
                  <c:v>-8.44445801</c:v>
                </c:pt>
                <c:pt idx="2716">
                  <c:v>-8.4480895999999994</c:v>
                </c:pt>
                <c:pt idx="2717">
                  <c:v>-8.4455566399999995</c:v>
                </c:pt>
                <c:pt idx="2718">
                  <c:v>-8.4468689000000001</c:v>
                </c:pt>
                <c:pt idx="2719">
                  <c:v>-8.4440002399999994</c:v>
                </c:pt>
                <c:pt idx="2720">
                  <c:v>-8.4440002399999994</c:v>
                </c:pt>
                <c:pt idx="2721">
                  <c:v>-8.4449157699999997</c:v>
                </c:pt>
                <c:pt idx="2722">
                  <c:v>-8.4428100599999993</c:v>
                </c:pt>
                <c:pt idx="2723">
                  <c:v>-8.4382324200000003</c:v>
                </c:pt>
                <c:pt idx="2724">
                  <c:v>-8.4382324200000003</c:v>
                </c:pt>
                <c:pt idx="2725">
                  <c:v>-8.43341064</c:v>
                </c:pt>
                <c:pt idx="2726">
                  <c:v>-8.4290161099999992</c:v>
                </c:pt>
                <c:pt idx="2727">
                  <c:v>-8.4307861299999995</c:v>
                </c:pt>
                <c:pt idx="2728">
                  <c:v>-8.4346008300000008</c:v>
                </c:pt>
                <c:pt idx="2729">
                  <c:v>-8.4349060100000006</c:v>
                </c:pt>
                <c:pt idx="2730">
                  <c:v>-8.4349060100000006</c:v>
                </c:pt>
                <c:pt idx="2731">
                  <c:v>-8.4311828599999998</c:v>
                </c:pt>
                <c:pt idx="2732">
                  <c:v>-8.4282836900000007</c:v>
                </c:pt>
                <c:pt idx="2733">
                  <c:v>-8.4296569800000007</c:v>
                </c:pt>
                <c:pt idx="2734">
                  <c:v>-8.4296569800000007</c:v>
                </c:pt>
                <c:pt idx="2735">
                  <c:v>-8.4330444300000007</c:v>
                </c:pt>
                <c:pt idx="2736">
                  <c:v>-8.4366760299999992</c:v>
                </c:pt>
                <c:pt idx="2737">
                  <c:v>-8.4400024400000007</c:v>
                </c:pt>
                <c:pt idx="2738">
                  <c:v>-8.4399414099999994</c:v>
                </c:pt>
                <c:pt idx="2739">
                  <c:v>-8.4391784699999999</c:v>
                </c:pt>
                <c:pt idx="2740">
                  <c:v>-8.4391784699999999</c:v>
                </c:pt>
                <c:pt idx="2741">
                  <c:v>-8.4349060100000006</c:v>
                </c:pt>
                <c:pt idx="2742">
                  <c:v>-8.4335327099999997</c:v>
                </c:pt>
                <c:pt idx="2743">
                  <c:v>-8.4335327099999997</c:v>
                </c:pt>
                <c:pt idx="2744">
                  <c:v>-8.4360656699999996</c:v>
                </c:pt>
                <c:pt idx="2745">
                  <c:v>-8.4441833499999994</c:v>
                </c:pt>
                <c:pt idx="2746">
                  <c:v>-8.4441833499999994</c:v>
                </c:pt>
                <c:pt idx="2747">
                  <c:v>-8.4406433100000005</c:v>
                </c:pt>
                <c:pt idx="2748">
                  <c:v>-8.4399108900000002</c:v>
                </c:pt>
                <c:pt idx="2749">
                  <c:v>-8.4399108900000002</c:v>
                </c:pt>
                <c:pt idx="2750">
                  <c:v>-8.4378051799999998</c:v>
                </c:pt>
                <c:pt idx="2751">
                  <c:v>-8.4361572299999992</c:v>
                </c:pt>
                <c:pt idx="2752">
                  <c:v>-8.4335327099999997</c:v>
                </c:pt>
                <c:pt idx="2753">
                  <c:v>-8.4335327099999997</c:v>
                </c:pt>
                <c:pt idx="2754">
                  <c:v>-8.4325561499999999</c:v>
                </c:pt>
                <c:pt idx="2755">
                  <c:v>-8.4325561499999999</c:v>
                </c:pt>
                <c:pt idx="2756">
                  <c:v>-8.4295349099999992</c:v>
                </c:pt>
                <c:pt idx="2757">
                  <c:v>-8.4296875</c:v>
                </c:pt>
                <c:pt idx="2758">
                  <c:v>-8.4317321799999991</c:v>
                </c:pt>
                <c:pt idx="2759">
                  <c:v>-8.4317321799999991</c:v>
                </c:pt>
                <c:pt idx="2760">
                  <c:v>-8.4298095699999998</c:v>
                </c:pt>
                <c:pt idx="2761">
                  <c:v>-8.4274597199999999</c:v>
                </c:pt>
                <c:pt idx="2762">
                  <c:v>-8.4274597199999999</c:v>
                </c:pt>
                <c:pt idx="2763">
                  <c:v>-8.4264526400000008</c:v>
                </c:pt>
                <c:pt idx="2764">
                  <c:v>-8.4284668000000007</c:v>
                </c:pt>
                <c:pt idx="2765">
                  <c:v>-8.4284668000000007</c:v>
                </c:pt>
                <c:pt idx="2766">
                  <c:v>-8.4302063</c:v>
                </c:pt>
                <c:pt idx="2767">
                  <c:v>-8.4304199200000003</c:v>
                </c:pt>
                <c:pt idx="2768">
                  <c:v>-8.4317932100000004</c:v>
                </c:pt>
                <c:pt idx="2769">
                  <c:v>-8.4317932100000004</c:v>
                </c:pt>
                <c:pt idx="2770">
                  <c:v>-8.4305725099999993</c:v>
                </c:pt>
                <c:pt idx="2771">
                  <c:v>-8.4297790500000005</c:v>
                </c:pt>
                <c:pt idx="2772">
                  <c:v>-8.4278869600000004</c:v>
                </c:pt>
                <c:pt idx="2773">
                  <c:v>-8.4313659699999999</c:v>
                </c:pt>
                <c:pt idx="2774">
                  <c:v>-8.4313659699999999</c:v>
                </c:pt>
                <c:pt idx="2775">
                  <c:v>-8.4301147499999995</c:v>
                </c:pt>
                <c:pt idx="2776">
                  <c:v>-8.4306335400000005</c:v>
                </c:pt>
                <c:pt idx="2777">
                  <c:v>-8.4317016599999999</c:v>
                </c:pt>
                <c:pt idx="2778">
                  <c:v>-8.4317016599999999</c:v>
                </c:pt>
                <c:pt idx="2779">
                  <c:v>-8.4281310999999999</c:v>
                </c:pt>
                <c:pt idx="2780">
                  <c:v>-8.4285278300000002</c:v>
                </c:pt>
                <c:pt idx="2781">
                  <c:v>-8.4281005899999997</c:v>
                </c:pt>
                <c:pt idx="2782">
                  <c:v>-8.4275512700000004</c:v>
                </c:pt>
                <c:pt idx="2783">
                  <c:v>-8.4281005899999997</c:v>
                </c:pt>
                <c:pt idx="2784">
                  <c:v>-8.4281005899999997</c:v>
                </c:pt>
                <c:pt idx="2785">
                  <c:v>-8.4273681600000003</c:v>
                </c:pt>
                <c:pt idx="2786">
                  <c:v>-8.4273681600000003</c:v>
                </c:pt>
                <c:pt idx="2787">
                  <c:v>-8.4273681600000003</c:v>
                </c:pt>
                <c:pt idx="2788">
                  <c:v>-8.4255676299999998</c:v>
                </c:pt>
                <c:pt idx="2789">
                  <c:v>-8.4285583499999994</c:v>
                </c:pt>
                <c:pt idx="2790">
                  <c:v>-8.4285583499999994</c:v>
                </c:pt>
                <c:pt idx="2791">
                  <c:v>-8.4258728000000005</c:v>
                </c:pt>
                <c:pt idx="2792">
                  <c:v>-8.4267272900000005</c:v>
                </c:pt>
                <c:pt idx="2793">
                  <c:v>-8.4255371100000005</c:v>
                </c:pt>
                <c:pt idx="2794">
                  <c:v>-8.4255371100000005</c:v>
                </c:pt>
                <c:pt idx="2795">
                  <c:v>-8.4285888700000005</c:v>
                </c:pt>
                <c:pt idx="2796">
                  <c:v>-8.42578125</c:v>
                </c:pt>
                <c:pt idx="2797">
                  <c:v>-8.42578125</c:v>
                </c:pt>
                <c:pt idx="2798">
                  <c:v>-8.4257202099999997</c:v>
                </c:pt>
                <c:pt idx="2799">
                  <c:v>-8.4227905300000003</c:v>
                </c:pt>
                <c:pt idx="2800">
                  <c:v>-8.4227905300000003</c:v>
                </c:pt>
                <c:pt idx="2801">
                  <c:v>-8.4262695300000008</c:v>
                </c:pt>
                <c:pt idx="2802">
                  <c:v>-8.4271850599999993</c:v>
                </c:pt>
                <c:pt idx="2803">
                  <c:v>-8.4271850599999993</c:v>
                </c:pt>
                <c:pt idx="2804">
                  <c:v>-8.4291381800000007</c:v>
                </c:pt>
                <c:pt idx="2805">
                  <c:v>-8.4267578099999998</c:v>
                </c:pt>
                <c:pt idx="2806">
                  <c:v>-8.4265136700000003</c:v>
                </c:pt>
                <c:pt idx="2807">
                  <c:v>-8.4252319300000007</c:v>
                </c:pt>
                <c:pt idx="2808">
                  <c:v>-8.4216003399999995</c:v>
                </c:pt>
                <c:pt idx="2809">
                  <c:v>-8.4216003399999995</c:v>
                </c:pt>
                <c:pt idx="2810">
                  <c:v>-8.4275512700000004</c:v>
                </c:pt>
                <c:pt idx="2811">
                  <c:v>-8.4277648900000006</c:v>
                </c:pt>
                <c:pt idx="2812">
                  <c:v>-8.4298095699999998</c:v>
                </c:pt>
                <c:pt idx="2813">
                  <c:v>-8.4298095699999998</c:v>
                </c:pt>
                <c:pt idx="2814">
                  <c:v>-8.4292297400000002</c:v>
                </c:pt>
                <c:pt idx="2815">
                  <c:v>-8.4239196799999991</c:v>
                </c:pt>
                <c:pt idx="2816">
                  <c:v>-8.4301757800000008</c:v>
                </c:pt>
                <c:pt idx="2817">
                  <c:v>-8.4306335400000005</c:v>
                </c:pt>
                <c:pt idx="2818">
                  <c:v>-8.4269409199999998</c:v>
                </c:pt>
                <c:pt idx="2819">
                  <c:v>-8.4269409199999998</c:v>
                </c:pt>
                <c:pt idx="2820">
                  <c:v>-8.4278869600000004</c:v>
                </c:pt>
                <c:pt idx="2821">
                  <c:v>-8.4254760700000002</c:v>
                </c:pt>
                <c:pt idx="2822">
                  <c:v>-8.4254760700000002</c:v>
                </c:pt>
                <c:pt idx="2823">
                  <c:v>-8.4244079599999999</c:v>
                </c:pt>
                <c:pt idx="2824">
                  <c:v>-8.4253540000000005</c:v>
                </c:pt>
                <c:pt idx="2825">
                  <c:v>-8.4253540000000005</c:v>
                </c:pt>
                <c:pt idx="2826">
                  <c:v>-8.4241943399999997</c:v>
                </c:pt>
                <c:pt idx="2827">
                  <c:v>-8.42544556</c:v>
                </c:pt>
                <c:pt idx="2828">
                  <c:v>-8.4260253899999995</c:v>
                </c:pt>
                <c:pt idx="2829">
                  <c:v>-8.4260253899999995</c:v>
                </c:pt>
                <c:pt idx="2830">
                  <c:v>-8.4244384799999992</c:v>
                </c:pt>
                <c:pt idx="2831">
                  <c:v>-8.4223632800000008</c:v>
                </c:pt>
                <c:pt idx="2832">
                  <c:v>-8.4234924299999996</c:v>
                </c:pt>
                <c:pt idx="2833">
                  <c:v>-8.4225768999999993</c:v>
                </c:pt>
                <c:pt idx="2834">
                  <c:v>-8.4233398400000006</c:v>
                </c:pt>
                <c:pt idx="2835">
                  <c:v>-8.4233398400000006</c:v>
                </c:pt>
                <c:pt idx="2836">
                  <c:v>-8.4226074200000003</c:v>
                </c:pt>
                <c:pt idx="2837">
                  <c:v>-8.4216308600000005</c:v>
                </c:pt>
                <c:pt idx="2838">
                  <c:v>-8.4216308600000005</c:v>
                </c:pt>
                <c:pt idx="2839">
                  <c:v>-8.4240417500000007</c:v>
                </c:pt>
                <c:pt idx="2840">
                  <c:v>-8.4220275900000008</c:v>
                </c:pt>
                <c:pt idx="2841">
                  <c:v>-8.4237365700000009</c:v>
                </c:pt>
                <c:pt idx="2842">
                  <c:v>-8.4246826200000005</c:v>
                </c:pt>
                <c:pt idx="2843">
                  <c:v>-8.4239807100000004</c:v>
                </c:pt>
                <c:pt idx="2844">
                  <c:v>-8.4239807100000004</c:v>
                </c:pt>
                <c:pt idx="2845">
                  <c:v>-8.4267883300000008</c:v>
                </c:pt>
                <c:pt idx="2846">
                  <c:v>-8.4278869600000004</c:v>
                </c:pt>
                <c:pt idx="2847">
                  <c:v>-8.4293212900000007</c:v>
                </c:pt>
                <c:pt idx="2848">
                  <c:v>-8.4293212900000007</c:v>
                </c:pt>
                <c:pt idx="2849">
                  <c:v>-8.4264221199999998</c:v>
                </c:pt>
                <c:pt idx="2850">
                  <c:v>-8.42630005</c:v>
                </c:pt>
                <c:pt idx="2851">
                  <c:v>-8.4258728000000005</c:v>
                </c:pt>
                <c:pt idx="2852">
                  <c:v>-8.4245605500000007</c:v>
                </c:pt>
                <c:pt idx="2853">
                  <c:v>-8.4245910599999991</c:v>
                </c:pt>
                <c:pt idx="2854">
                  <c:v>-8.4245910599999991</c:v>
                </c:pt>
                <c:pt idx="2855">
                  <c:v>-8.4250183100000005</c:v>
                </c:pt>
                <c:pt idx="2856">
                  <c:v>-8.4253234900000002</c:v>
                </c:pt>
                <c:pt idx="2857">
                  <c:v>-8.4253234900000002</c:v>
                </c:pt>
                <c:pt idx="2858">
                  <c:v>-8.4246215800000002</c:v>
                </c:pt>
                <c:pt idx="2859">
                  <c:v>-8.4244689899999994</c:v>
                </c:pt>
                <c:pt idx="2860">
                  <c:v>-8.4244689899999994</c:v>
                </c:pt>
                <c:pt idx="2861">
                  <c:v>-8.4234314000000001</c:v>
                </c:pt>
                <c:pt idx="2862">
                  <c:v>-8.4241332999999994</c:v>
                </c:pt>
                <c:pt idx="2863">
                  <c:v>-8.4234314000000001</c:v>
                </c:pt>
                <c:pt idx="2864">
                  <c:v>-8.4234314000000001</c:v>
                </c:pt>
                <c:pt idx="2865">
                  <c:v>-8.4203491199999991</c:v>
                </c:pt>
                <c:pt idx="2866">
                  <c:v>-8.4225768999999993</c:v>
                </c:pt>
                <c:pt idx="2867">
                  <c:v>-8.4216613799999998</c:v>
                </c:pt>
                <c:pt idx="2868">
                  <c:v>-8.4237670900000001</c:v>
                </c:pt>
                <c:pt idx="2869">
                  <c:v>-8.4237670900000001</c:v>
                </c:pt>
                <c:pt idx="2870">
                  <c:v>-8.4226379399999995</c:v>
                </c:pt>
                <c:pt idx="2871">
                  <c:v>-8.4226379399999995</c:v>
                </c:pt>
                <c:pt idx="2872">
                  <c:v>-8.4228820800000008</c:v>
                </c:pt>
                <c:pt idx="2873">
                  <c:v>-8.4228820800000008</c:v>
                </c:pt>
                <c:pt idx="2874">
                  <c:v>-8.4214477500000005</c:v>
                </c:pt>
                <c:pt idx="2875">
                  <c:v>-8.42153931</c:v>
                </c:pt>
                <c:pt idx="2876">
                  <c:v>-8.421875</c:v>
                </c:pt>
                <c:pt idx="2877">
                  <c:v>-8.4238281300000004</c:v>
                </c:pt>
                <c:pt idx="2878">
                  <c:v>-8.4251708999999995</c:v>
                </c:pt>
                <c:pt idx="2879">
                  <c:v>-8.4251708999999995</c:v>
                </c:pt>
                <c:pt idx="2880">
                  <c:v>-8.4216003399999995</c:v>
                </c:pt>
                <c:pt idx="2881">
                  <c:v>-8.4228515599999998</c:v>
                </c:pt>
                <c:pt idx="2882">
                  <c:v>-8.4228515599999998</c:v>
                </c:pt>
                <c:pt idx="2883">
                  <c:v>-8.4208068800000007</c:v>
                </c:pt>
                <c:pt idx="2884">
                  <c:v>-8.4186096199999998</c:v>
                </c:pt>
                <c:pt idx="2885">
                  <c:v>-8.4186096199999998</c:v>
                </c:pt>
                <c:pt idx="2886">
                  <c:v>-8.4208679199999992</c:v>
                </c:pt>
                <c:pt idx="2887">
                  <c:v>-8.4220275900000008</c:v>
                </c:pt>
                <c:pt idx="2888">
                  <c:v>-8.4220275900000008</c:v>
                </c:pt>
                <c:pt idx="2889">
                  <c:v>-8.4196777300000001</c:v>
                </c:pt>
                <c:pt idx="2890">
                  <c:v>-8.4228820800000008</c:v>
                </c:pt>
                <c:pt idx="2891">
                  <c:v>-8.4226379399999995</c:v>
                </c:pt>
                <c:pt idx="2892">
                  <c:v>-8.4226379399999995</c:v>
                </c:pt>
                <c:pt idx="2893">
                  <c:v>-8.4216613799999998</c:v>
                </c:pt>
                <c:pt idx="2894">
                  <c:v>-8.4216613799999998</c:v>
                </c:pt>
                <c:pt idx="2895">
                  <c:v>-8.4203491199999991</c:v>
                </c:pt>
                <c:pt idx="2896">
                  <c:v>-8.4215087900000007</c:v>
                </c:pt>
                <c:pt idx="2897">
                  <c:v>-8.4209289599999995</c:v>
                </c:pt>
                <c:pt idx="2898">
                  <c:v>-8.4209289599999995</c:v>
                </c:pt>
                <c:pt idx="2899">
                  <c:v>-8.42205811</c:v>
                </c:pt>
                <c:pt idx="2900">
                  <c:v>-8.4217834499999995</c:v>
                </c:pt>
                <c:pt idx="2901">
                  <c:v>-8.4184570300000008</c:v>
                </c:pt>
                <c:pt idx="2902">
                  <c:v>-8.4202270499999994</c:v>
                </c:pt>
                <c:pt idx="2903">
                  <c:v>-8.4190979000000006</c:v>
                </c:pt>
                <c:pt idx="2904">
                  <c:v>-8.4190979000000006</c:v>
                </c:pt>
                <c:pt idx="2905">
                  <c:v>-8.4196777300000001</c:v>
                </c:pt>
                <c:pt idx="2906">
                  <c:v>-8.4197997999999998</c:v>
                </c:pt>
                <c:pt idx="2907">
                  <c:v>-8.4197997999999998</c:v>
                </c:pt>
                <c:pt idx="2908">
                  <c:v>-8.4171447799999992</c:v>
                </c:pt>
                <c:pt idx="2909">
                  <c:v>-8.4170227099999995</c:v>
                </c:pt>
                <c:pt idx="2910">
                  <c:v>-8.4146118199999993</c:v>
                </c:pt>
                <c:pt idx="2911">
                  <c:v>-8.4193725599999993</c:v>
                </c:pt>
                <c:pt idx="2912">
                  <c:v>-8.4168395999999994</c:v>
                </c:pt>
                <c:pt idx="2913">
                  <c:v>-8.4168395999999994</c:v>
                </c:pt>
                <c:pt idx="2914">
                  <c:v>-8.4156799299999996</c:v>
                </c:pt>
                <c:pt idx="2915">
                  <c:v>-8.4168395999999994</c:v>
                </c:pt>
                <c:pt idx="2916">
                  <c:v>-8.4122619600000004</c:v>
                </c:pt>
                <c:pt idx="2917">
                  <c:v>-8.4122619600000004</c:v>
                </c:pt>
                <c:pt idx="2918">
                  <c:v>-8.4142761200000002</c:v>
                </c:pt>
                <c:pt idx="2919">
                  <c:v>-8.4147643999999993</c:v>
                </c:pt>
                <c:pt idx="2920">
                  <c:v>-8.4177551299999998</c:v>
                </c:pt>
                <c:pt idx="2921">
                  <c:v>-8.4173889200000005</c:v>
                </c:pt>
                <c:pt idx="2922">
                  <c:v>-8.4173889200000005</c:v>
                </c:pt>
                <c:pt idx="2923">
                  <c:v>-8.4146423299999995</c:v>
                </c:pt>
                <c:pt idx="2924">
                  <c:v>-8.4146118199999993</c:v>
                </c:pt>
                <c:pt idx="2925">
                  <c:v>-8.4132690399999994</c:v>
                </c:pt>
                <c:pt idx="2926">
                  <c:v>-8.4132690399999994</c:v>
                </c:pt>
                <c:pt idx="2927">
                  <c:v>-8.4132690399999994</c:v>
                </c:pt>
                <c:pt idx="2928">
                  <c:v>-8.4154052700000008</c:v>
                </c:pt>
                <c:pt idx="2929">
                  <c:v>-8.4161071799999991</c:v>
                </c:pt>
                <c:pt idx="2930">
                  <c:v>-8.4115295400000001</c:v>
                </c:pt>
                <c:pt idx="2931">
                  <c:v>-8.4095458999999995</c:v>
                </c:pt>
                <c:pt idx="2932">
                  <c:v>-8.4095458999999995</c:v>
                </c:pt>
                <c:pt idx="2933">
                  <c:v>-8.4141540500000005</c:v>
                </c:pt>
                <c:pt idx="2934">
                  <c:v>-8.4130859400000002</c:v>
                </c:pt>
                <c:pt idx="2935">
                  <c:v>-8.4130859400000002</c:v>
                </c:pt>
                <c:pt idx="2936">
                  <c:v>-8.4122924799999996</c:v>
                </c:pt>
                <c:pt idx="2937">
                  <c:v>-8.4093933100000005</c:v>
                </c:pt>
                <c:pt idx="2938">
                  <c:v>-8.4093933100000005</c:v>
                </c:pt>
                <c:pt idx="2939">
                  <c:v>-8.4108886700000003</c:v>
                </c:pt>
                <c:pt idx="2940">
                  <c:v>-8.4093933100000005</c:v>
                </c:pt>
                <c:pt idx="2941">
                  <c:v>-8.4093933100000005</c:v>
                </c:pt>
                <c:pt idx="2942">
                  <c:v>-8.4130859400000002</c:v>
                </c:pt>
                <c:pt idx="2943">
                  <c:v>-8.4109497100000006</c:v>
                </c:pt>
                <c:pt idx="2944">
                  <c:v>-8.4092712400000007</c:v>
                </c:pt>
                <c:pt idx="2945">
                  <c:v>-8.4092712400000007</c:v>
                </c:pt>
                <c:pt idx="2946">
                  <c:v>-8.4061584499999995</c:v>
                </c:pt>
                <c:pt idx="2947">
                  <c:v>-8.4061584499999995</c:v>
                </c:pt>
                <c:pt idx="2948">
                  <c:v>-8.4063415500000005</c:v>
                </c:pt>
                <c:pt idx="2949">
                  <c:v>-8.4078979500000006</c:v>
                </c:pt>
                <c:pt idx="2950">
                  <c:v>-8.4107360799999995</c:v>
                </c:pt>
                <c:pt idx="2951">
                  <c:v>-8.4107360799999995</c:v>
                </c:pt>
                <c:pt idx="2952">
                  <c:v>-8.4100952099999997</c:v>
                </c:pt>
                <c:pt idx="2953">
                  <c:v>-8.4092712400000007</c:v>
                </c:pt>
                <c:pt idx="2954">
                  <c:v>-8.4080810499999998</c:v>
                </c:pt>
                <c:pt idx="2955">
                  <c:v>-8.4061889599999997</c:v>
                </c:pt>
                <c:pt idx="2956">
                  <c:v>-8.4081115700000009</c:v>
                </c:pt>
                <c:pt idx="2957">
                  <c:v>-8.4081115700000009</c:v>
                </c:pt>
                <c:pt idx="2958">
                  <c:v>-8.4046630899999997</c:v>
                </c:pt>
                <c:pt idx="2959">
                  <c:v>-8.4046935999999999</c:v>
                </c:pt>
                <c:pt idx="2960">
                  <c:v>-8.4046935999999999</c:v>
                </c:pt>
                <c:pt idx="2961">
                  <c:v>-8.4066467300000003</c:v>
                </c:pt>
                <c:pt idx="2962">
                  <c:v>-8.4059448200000002</c:v>
                </c:pt>
                <c:pt idx="2963">
                  <c:v>-8.4071960400000005</c:v>
                </c:pt>
                <c:pt idx="2964">
                  <c:v>-8.4071960400000005</c:v>
                </c:pt>
                <c:pt idx="2965">
                  <c:v>-8.4100646999999995</c:v>
                </c:pt>
                <c:pt idx="2966">
                  <c:v>-8.4100646999999995</c:v>
                </c:pt>
                <c:pt idx="2967">
                  <c:v>-8.4080505399999996</c:v>
                </c:pt>
                <c:pt idx="2968">
                  <c:v>-8.4048461900000007</c:v>
                </c:pt>
                <c:pt idx="2969">
                  <c:v>-8.4075927700000008</c:v>
                </c:pt>
                <c:pt idx="2970">
                  <c:v>-8.4075927700000008</c:v>
                </c:pt>
                <c:pt idx="2971">
                  <c:v>-8.4089050299999997</c:v>
                </c:pt>
                <c:pt idx="2972">
                  <c:v>-8.4107055699999993</c:v>
                </c:pt>
                <c:pt idx="2973">
                  <c:v>-8.41049194</c:v>
                </c:pt>
                <c:pt idx="2974">
                  <c:v>-8.4095153800000002</c:v>
                </c:pt>
                <c:pt idx="2975">
                  <c:v>-8.4121704099999999</c:v>
                </c:pt>
                <c:pt idx="2976">
                  <c:v>-8.4121704099999999</c:v>
                </c:pt>
                <c:pt idx="2977">
                  <c:v>-8.4108276400000008</c:v>
                </c:pt>
                <c:pt idx="2978">
                  <c:v>-8.4136657699999997</c:v>
                </c:pt>
                <c:pt idx="2979">
                  <c:v>-8.4123840300000001</c:v>
                </c:pt>
                <c:pt idx="2980">
                  <c:v>-8.4123840300000001</c:v>
                </c:pt>
                <c:pt idx="2981">
                  <c:v>-8.4092407199999997</c:v>
                </c:pt>
                <c:pt idx="2982">
                  <c:v>-8.4099121100000005</c:v>
                </c:pt>
                <c:pt idx="2983">
                  <c:v>-8.4076538099999993</c:v>
                </c:pt>
                <c:pt idx="2984">
                  <c:v>-8.4113769499999993</c:v>
                </c:pt>
                <c:pt idx="2985">
                  <c:v>-8.4112854000000006</c:v>
                </c:pt>
                <c:pt idx="2986">
                  <c:v>-8.4112854000000006</c:v>
                </c:pt>
                <c:pt idx="2987">
                  <c:v>-8.4132385299999992</c:v>
                </c:pt>
                <c:pt idx="2988">
                  <c:v>-8.4098815899999995</c:v>
                </c:pt>
                <c:pt idx="2989">
                  <c:v>-8.4098815899999995</c:v>
                </c:pt>
                <c:pt idx="2990">
                  <c:v>-8.4079894999999993</c:v>
                </c:pt>
                <c:pt idx="2991">
                  <c:v>-8.4116210900000006</c:v>
                </c:pt>
                <c:pt idx="2992">
                  <c:v>-8.4116210900000006</c:v>
                </c:pt>
                <c:pt idx="2993">
                  <c:v>-8.4125366199999991</c:v>
                </c:pt>
                <c:pt idx="2994">
                  <c:v>-8.4102478000000005</c:v>
                </c:pt>
                <c:pt idx="2995">
                  <c:v>-8.4102478000000005</c:v>
                </c:pt>
                <c:pt idx="2996">
                  <c:v>-8.4087829599999999</c:v>
                </c:pt>
                <c:pt idx="2997">
                  <c:v>-8.4127502399999994</c:v>
                </c:pt>
                <c:pt idx="2998">
                  <c:v>-8.4107666000000005</c:v>
                </c:pt>
                <c:pt idx="2999">
                  <c:v>-8.4111938500000001</c:v>
                </c:pt>
                <c:pt idx="3000">
                  <c:v>-8.4089660599999991</c:v>
                </c:pt>
                <c:pt idx="3001">
                  <c:v>-8.4089660599999991</c:v>
                </c:pt>
                <c:pt idx="3002">
                  <c:v>-8.4095764200000005</c:v>
                </c:pt>
                <c:pt idx="3003">
                  <c:v>-8.4092712400000007</c:v>
                </c:pt>
                <c:pt idx="3004">
                  <c:v>-8.4066467300000003</c:v>
                </c:pt>
                <c:pt idx="3005">
                  <c:v>-8.4066467300000003</c:v>
                </c:pt>
                <c:pt idx="3006">
                  <c:v>-8.4083252000000002</c:v>
                </c:pt>
                <c:pt idx="3007">
                  <c:v>-8.4093627899999994</c:v>
                </c:pt>
                <c:pt idx="3008">
                  <c:v>-8.4087219199999996</c:v>
                </c:pt>
                <c:pt idx="3009">
                  <c:v>-8.4074401900000009</c:v>
                </c:pt>
                <c:pt idx="3010">
                  <c:v>-8.4032592800000003</c:v>
                </c:pt>
                <c:pt idx="3011">
                  <c:v>-8.4032592800000003</c:v>
                </c:pt>
                <c:pt idx="3012">
                  <c:v>-8.4055481000000007</c:v>
                </c:pt>
                <c:pt idx="3013">
                  <c:v>-8.4066162099999993</c:v>
                </c:pt>
                <c:pt idx="3014">
                  <c:v>-8.4066162099999993</c:v>
                </c:pt>
                <c:pt idx="3015">
                  <c:v>-8.40625</c:v>
                </c:pt>
                <c:pt idx="3016">
                  <c:v>-8.4083252000000002</c:v>
                </c:pt>
                <c:pt idx="3017">
                  <c:v>-8.4083252000000002</c:v>
                </c:pt>
                <c:pt idx="3018">
                  <c:v>-8.4079284699999999</c:v>
                </c:pt>
                <c:pt idx="3019">
                  <c:v>-8.40658569</c:v>
                </c:pt>
                <c:pt idx="3020">
                  <c:v>-8.40658569</c:v>
                </c:pt>
                <c:pt idx="3021">
                  <c:v>-8.4093322799999992</c:v>
                </c:pt>
                <c:pt idx="3022">
                  <c:v>-8.4093322799999992</c:v>
                </c:pt>
                <c:pt idx="3023">
                  <c:v>-8.4077758800000009</c:v>
                </c:pt>
                <c:pt idx="3024">
                  <c:v>-8.4077758800000009</c:v>
                </c:pt>
                <c:pt idx="3025">
                  <c:v>-8.4072570800000008</c:v>
                </c:pt>
                <c:pt idx="3026">
                  <c:v>-8.4072570800000008</c:v>
                </c:pt>
                <c:pt idx="3027">
                  <c:v>-8.4077758800000009</c:v>
                </c:pt>
                <c:pt idx="3028">
                  <c:v>-8.4064025900000008</c:v>
                </c:pt>
                <c:pt idx="3029">
                  <c:v>-8.4053039599999995</c:v>
                </c:pt>
                <c:pt idx="3030">
                  <c:v>-8.4053039599999995</c:v>
                </c:pt>
                <c:pt idx="3031">
                  <c:v>-8.4087524400000007</c:v>
                </c:pt>
                <c:pt idx="3032">
                  <c:v>-8.4071655300000003</c:v>
                </c:pt>
                <c:pt idx="3033">
                  <c:v>-8.4071655300000003</c:v>
                </c:pt>
                <c:pt idx="3034">
                  <c:v>-8.4092712400000007</c:v>
                </c:pt>
                <c:pt idx="3035">
                  <c:v>-8.4092712400000007</c:v>
                </c:pt>
                <c:pt idx="3036">
                  <c:v>-8.4125366199999991</c:v>
                </c:pt>
                <c:pt idx="3037">
                  <c:v>-8.4099121100000005</c:v>
                </c:pt>
                <c:pt idx="3038">
                  <c:v>-8.4099121100000005</c:v>
                </c:pt>
                <c:pt idx="3039">
                  <c:v>-8.4112854000000006</c:v>
                </c:pt>
                <c:pt idx="3040">
                  <c:v>-8.4072876000000001</c:v>
                </c:pt>
                <c:pt idx="3041">
                  <c:v>-8.4108581499999993</c:v>
                </c:pt>
                <c:pt idx="3042">
                  <c:v>-8.4108581499999993</c:v>
                </c:pt>
                <c:pt idx="3043">
                  <c:v>-8.4119567899999996</c:v>
                </c:pt>
                <c:pt idx="3044">
                  <c:v>-8.4104003899999995</c:v>
                </c:pt>
                <c:pt idx="3045">
                  <c:v>-8.4125060999999999</c:v>
                </c:pt>
                <c:pt idx="3046">
                  <c:v>-8.4110717800000003</c:v>
                </c:pt>
                <c:pt idx="3047">
                  <c:v>-8.4117431600000003</c:v>
                </c:pt>
                <c:pt idx="3048">
                  <c:v>-8.4117431600000003</c:v>
                </c:pt>
                <c:pt idx="3049">
                  <c:v>-8.41067505</c:v>
                </c:pt>
                <c:pt idx="3050">
                  <c:v>-8.4101867699999993</c:v>
                </c:pt>
                <c:pt idx="3051">
                  <c:v>-8.4101867699999993</c:v>
                </c:pt>
                <c:pt idx="3052">
                  <c:v>-8.4118347199999999</c:v>
                </c:pt>
                <c:pt idx="3053">
                  <c:v>-8.4131164599999995</c:v>
                </c:pt>
                <c:pt idx="3054">
                  <c:v>-8.4131164599999995</c:v>
                </c:pt>
                <c:pt idx="3055">
                  <c:v>-8.4132385299999992</c:v>
                </c:pt>
                <c:pt idx="3056">
                  <c:v>-8.4120788599999994</c:v>
                </c:pt>
                <c:pt idx="3057">
                  <c:v>-8.4120788599999994</c:v>
                </c:pt>
                <c:pt idx="3058">
                  <c:v>-8.4132690399999994</c:v>
                </c:pt>
                <c:pt idx="3059">
                  <c:v>-8.4128418000000007</c:v>
                </c:pt>
                <c:pt idx="3060">
                  <c:v>-8.4114990200000008</c:v>
                </c:pt>
                <c:pt idx="3061">
                  <c:v>-8.4114990200000008</c:v>
                </c:pt>
                <c:pt idx="3062">
                  <c:v>-8.4090270999999994</c:v>
                </c:pt>
                <c:pt idx="3063">
                  <c:v>-8.4090270999999994</c:v>
                </c:pt>
                <c:pt idx="3064">
                  <c:v>-8.4118652300000001</c:v>
                </c:pt>
                <c:pt idx="3065">
                  <c:v>-8.4109802200000008</c:v>
                </c:pt>
                <c:pt idx="3066">
                  <c:v>-8.4126586900000007</c:v>
                </c:pt>
                <c:pt idx="3067">
                  <c:v>-8.4126586900000007</c:v>
                </c:pt>
                <c:pt idx="3068">
                  <c:v>-8.4110412599999993</c:v>
                </c:pt>
                <c:pt idx="3069">
                  <c:v>-8.4105529800000003</c:v>
                </c:pt>
                <c:pt idx="3070">
                  <c:v>-8.4105529800000003</c:v>
                </c:pt>
                <c:pt idx="3071">
                  <c:v>-8.4081115700000009</c:v>
                </c:pt>
                <c:pt idx="3072">
                  <c:v>-8.4078979500000006</c:v>
                </c:pt>
                <c:pt idx="3073">
                  <c:v>-8.4078979500000006</c:v>
                </c:pt>
                <c:pt idx="3074">
                  <c:v>-8.41067505</c:v>
                </c:pt>
                <c:pt idx="3075">
                  <c:v>-8.4129333499999994</c:v>
                </c:pt>
                <c:pt idx="3076">
                  <c:v>-8.4129333499999994</c:v>
                </c:pt>
                <c:pt idx="3077">
                  <c:v>-8.4093322799999992</c:v>
                </c:pt>
                <c:pt idx="3078">
                  <c:v>-8.4068298299999995</c:v>
                </c:pt>
                <c:pt idx="3079">
                  <c:v>-8.4078674299999996</c:v>
                </c:pt>
                <c:pt idx="3080">
                  <c:v>-8.41015625</c:v>
                </c:pt>
                <c:pt idx="3081">
                  <c:v>-8.40997314</c:v>
                </c:pt>
                <c:pt idx="3082">
                  <c:v>-8.40997314</c:v>
                </c:pt>
                <c:pt idx="3083">
                  <c:v>-8.4089965800000002</c:v>
                </c:pt>
                <c:pt idx="3084">
                  <c:v>-8.4089965800000002</c:v>
                </c:pt>
                <c:pt idx="3085">
                  <c:v>-8.4075622600000006</c:v>
                </c:pt>
                <c:pt idx="3086">
                  <c:v>-8.4075622600000006</c:v>
                </c:pt>
                <c:pt idx="3087">
                  <c:v>-8.4047546400000002</c:v>
                </c:pt>
                <c:pt idx="3088">
                  <c:v>-8.4067688</c:v>
                </c:pt>
                <c:pt idx="3089">
                  <c:v>-8.4035034199999998</c:v>
                </c:pt>
                <c:pt idx="3090">
                  <c:v>-8.4042968800000004</c:v>
                </c:pt>
                <c:pt idx="3091">
                  <c:v>-8.4083557100000004</c:v>
                </c:pt>
                <c:pt idx="3092">
                  <c:v>-8.4083557100000004</c:v>
                </c:pt>
                <c:pt idx="3093">
                  <c:v>-8.4074096699999998</c:v>
                </c:pt>
                <c:pt idx="3094">
                  <c:v>-8.4091491699999992</c:v>
                </c:pt>
                <c:pt idx="3095">
                  <c:v>-8.4091491699999992</c:v>
                </c:pt>
                <c:pt idx="3096">
                  <c:v>-8.4053649900000007</c:v>
                </c:pt>
                <c:pt idx="3097">
                  <c:v>-8.4100646999999995</c:v>
                </c:pt>
                <c:pt idx="3098">
                  <c:v>-8.4100646999999995</c:v>
                </c:pt>
                <c:pt idx="3099">
                  <c:v>-8.4067688</c:v>
                </c:pt>
                <c:pt idx="3100">
                  <c:v>-8.4092102099999995</c:v>
                </c:pt>
                <c:pt idx="3101">
                  <c:v>-8.4090881300000007</c:v>
                </c:pt>
                <c:pt idx="3102">
                  <c:v>-8.4090881300000007</c:v>
                </c:pt>
                <c:pt idx="3103">
                  <c:v>-8.41067505</c:v>
                </c:pt>
                <c:pt idx="3104">
                  <c:v>-8.4097290000000005</c:v>
                </c:pt>
                <c:pt idx="3105">
                  <c:v>-8.4097290000000005</c:v>
                </c:pt>
                <c:pt idx="3106">
                  <c:v>-8.4099121100000005</c:v>
                </c:pt>
                <c:pt idx="3107">
                  <c:v>-8.4096069300000007</c:v>
                </c:pt>
                <c:pt idx="3108">
                  <c:v>-8.4096069300000007</c:v>
                </c:pt>
                <c:pt idx="3109">
                  <c:v>-8.4078979500000006</c:v>
                </c:pt>
                <c:pt idx="3110">
                  <c:v>-8.4092102099999995</c:v>
                </c:pt>
                <c:pt idx="3111">
                  <c:v>-8.4092102099999995</c:v>
                </c:pt>
                <c:pt idx="3112">
                  <c:v>-8.4099121100000005</c:v>
                </c:pt>
                <c:pt idx="3113">
                  <c:v>-8.4078979500000006</c:v>
                </c:pt>
                <c:pt idx="3114">
                  <c:v>-8.4043884299999991</c:v>
                </c:pt>
                <c:pt idx="3115">
                  <c:v>-8.4062805199999993</c:v>
                </c:pt>
                <c:pt idx="3116">
                  <c:v>-8.4063110400000003</c:v>
                </c:pt>
                <c:pt idx="3117">
                  <c:v>-8.4063110400000003</c:v>
                </c:pt>
                <c:pt idx="3118">
                  <c:v>-8.4049377399999994</c:v>
                </c:pt>
                <c:pt idx="3119">
                  <c:v>-8.4081726099999994</c:v>
                </c:pt>
                <c:pt idx="3120">
                  <c:v>-8.4057006800000007</c:v>
                </c:pt>
                <c:pt idx="3121">
                  <c:v>-8.4057006800000007</c:v>
                </c:pt>
                <c:pt idx="3122">
                  <c:v>-8.4056396499999995</c:v>
                </c:pt>
                <c:pt idx="3123">
                  <c:v>-8.40658569</c:v>
                </c:pt>
                <c:pt idx="3124">
                  <c:v>-8.40930176</c:v>
                </c:pt>
                <c:pt idx="3125">
                  <c:v>-8.4112548799999995</c:v>
                </c:pt>
                <c:pt idx="3126">
                  <c:v>-8.4066772499999995</c:v>
                </c:pt>
                <c:pt idx="3127">
                  <c:v>-8.4066772499999995</c:v>
                </c:pt>
                <c:pt idx="3128">
                  <c:v>-8.4067993199999993</c:v>
                </c:pt>
                <c:pt idx="3129">
                  <c:v>-8.4082641599999999</c:v>
                </c:pt>
                <c:pt idx="3130">
                  <c:v>-8.4082641599999999</c:v>
                </c:pt>
                <c:pt idx="3131">
                  <c:v>-8.4111633300000008</c:v>
                </c:pt>
                <c:pt idx="3132">
                  <c:v>-8.4121704099999999</c:v>
                </c:pt>
                <c:pt idx="3133">
                  <c:v>-8.4121704099999999</c:v>
                </c:pt>
                <c:pt idx="3134">
                  <c:v>-8.4104309100000005</c:v>
                </c:pt>
                <c:pt idx="3135">
                  <c:v>-8.4042358400000001</c:v>
                </c:pt>
                <c:pt idx="3136">
                  <c:v>-8.4042358400000001</c:v>
                </c:pt>
                <c:pt idx="3137">
                  <c:v>-8.4061279300000002</c:v>
                </c:pt>
                <c:pt idx="3138">
                  <c:v>-8.4111328099999998</c:v>
                </c:pt>
                <c:pt idx="3139">
                  <c:v>-8.4102172900000003</c:v>
                </c:pt>
                <c:pt idx="3140">
                  <c:v>-8.4089965800000002</c:v>
                </c:pt>
                <c:pt idx="3141">
                  <c:v>-8.4074401900000009</c:v>
                </c:pt>
                <c:pt idx="3142">
                  <c:v>-8.4074401900000009</c:v>
                </c:pt>
                <c:pt idx="3143">
                  <c:v>-8.4058532699999997</c:v>
                </c:pt>
                <c:pt idx="3144">
                  <c:v>-8.4058532699999997</c:v>
                </c:pt>
                <c:pt idx="3145">
                  <c:v>-8.4039001500000001</c:v>
                </c:pt>
                <c:pt idx="3146">
                  <c:v>-8.4039001500000001</c:v>
                </c:pt>
                <c:pt idx="3147">
                  <c:v>-8.40539551</c:v>
                </c:pt>
                <c:pt idx="3148">
                  <c:v>-8.4040832499999993</c:v>
                </c:pt>
                <c:pt idx="3149">
                  <c:v>-8.4049682600000004</c:v>
                </c:pt>
                <c:pt idx="3150">
                  <c:v>-8.4089050299999997</c:v>
                </c:pt>
                <c:pt idx="3151">
                  <c:v>-8.4089355500000007</c:v>
                </c:pt>
                <c:pt idx="3152">
                  <c:v>-8.4089355500000007</c:v>
                </c:pt>
                <c:pt idx="3153">
                  <c:v>-8.4094238299999997</c:v>
                </c:pt>
                <c:pt idx="3154">
                  <c:v>-8.4050598099999991</c:v>
                </c:pt>
                <c:pt idx="3155">
                  <c:v>-8.4050598099999991</c:v>
                </c:pt>
                <c:pt idx="3156">
                  <c:v>-8.4086303699999991</c:v>
                </c:pt>
                <c:pt idx="3157">
                  <c:v>-8.4104003899999995</c:v>
                </c:pt>
                <c:pt idx="3158">
                  <c:v>-8.4112243699999993</c:v>
                </c:pt>
                <c:pt idx="3159">
                  <c:v>-8.4091796900000002</c:v>
                </c:pt>
                <c:pt idx="3160">
                  <c:v>-8.4046020499999994</c:v>
                </c:pt>
                <c:pt idx="3161">
                  <c:v>-8.4046020499999994</c:v>
                </c:pt>
                <c:pt idx="3162">
                  <c:v>-8.4099121100000005</c:v>
                </c:pt>
                <c:pt idx="3163">
                  <c:v>-8.4065246600000005</c:v>
                </c:pt>
                <c:pt idx="3164">
                  <c:v>-8.4043579099999999</c:v>
                </c:pt>
                <c:pt idx="3165">
                  <c:v>-8.4043579099999999</c:v>
                </c:pt>
                <c:pt idx="3166">
                  <c:v>-8.4046325700000004</c:v>
                </c:pt>
                <c:pt idx="3167">
                  <c:v>-8.4046325700000004</c:v>
                </c:pt>
                <c:pt idx="3168">
                  <c:v>-8.4081420900000001</c:v>
                </c:pt>
                <c:pt idx="3169">
                  <c:v>-8.4054260299999992</c:v>
                </c:pt>
                <c:pt idx="3170">
                  <c:v>-8.4088134799999992</c:v>
                </c:pt>
                <c:pt idx="3171">
                  <c:v>-8.4088134799999992</c:v>
                </c:pt>
                <c:pt idx="3172">
                  <c:v>-8.4096984900000002</c:v>
                </c:pt>
                <c:pt idx="3173">
                  <c:v>-8.4045105000000007</c:v>
                </c:pt>
                <c:pt idx="3174">
                  <c:v>-8.4045105000000007</c:v>
                </c:pt>
                <c:pt idx="3175">
                  <c:v>-8.4072265599999998</c:v>
                </c:pt>
                <c:pt idx="3176">
                  <c:v>-8.4085693399999997</c:v>
                </c:pt>
                <c:pt idx="3177">
                  <c:v>-8.4085693399999997</c:v>
                </c:pt>
                <c:pt idx="3178">
                  <c:v>-8.4065246600000005</c:v>
                </c:pt>
                <c:pt idx="3179">
                  <c:v>-8.4071655300000003</c:v>
                </c:pt>
                <c:pt idx="3180">
                  <c:v>-8.4071655300000003</c:v>
                </c:pt>
                <c:pt idx="3181">
                  <c:v>-8.41015625</c:v>
                </c:pt>
                <c:pt idx="3182">
                  <c:v>-8.4067688</c:v>
                </c:pt>
                <c:pt idx="3183">
                  <c:v>-8.4115905800000004</c:v>
                </c:pt>
                <c:pt idx="3184">
                  <c:v>-8.4113159199999998</c:v>
                </c:pt>
                <c:pt idx="3185">
                  <c:v>-8.4136657699999997</c:v>
                </c:pt>
                <c:pt idx="3186">
                  <c:v>-8.4136657699999997</c:v>
                </c:pt>
                <c:pt idx="3187">
                  <c:v>-8.4115295400000001</c:v>
                </c:pt>
                <c:pt idx="3188">
                  <c:v>-8.4090270999999994</c:v>
                </c:pt>
                <c:pt idx="3189">
                  <c:v>-8.4111938500000001</c:v>
                </c:pt>
                <c:pt idx="3190">
                  <c:v>-8.4111938500000001</c:v>
                </c:pt>
                <c:pt idx="3191">
                  <c:v>-8.4126892099999999</c:v>
                </c:pt>
                <c:pt idx="3192">
                  <c:v>-8.4126892099999999</c:v>
                </c:pt>
                <c:pt idx="3193">
                  <c:v>-8.4136047400000002</c:v>
                </c:pt>
                <c:pt idx="3194">
                  <c:v>-8.4104003899999995</c:v>
                </c:pt>
                <c:pt idx="3195">
                  <c:v>-8.4147338900000008</c:v>
                </c:pt>
                <c:pt idx="3196">
                  <c:v>-8.4147338900000008</c:v>
                </c:pt>
                <c:pt idx="3197">
                  <c:v>-8.4105834999999995</c:v>
                </c:pt>
                <c:pt idx="3198">
                  <c:v>-8.4140014599999997</c:v>
                </c:pt>
                <c:pt idx="3199">
                  <c:v>-8.4140014599999997</c:v>
                </c:pt>
                <c:pt idx="3200">
                  <c:v>-8.4148254399999995</c:v>
                </c:pt>
                <c:pt idx="3201">
                  <c:v>-8.4171447799999992</c:v>
                </c:pt>
                <c:pt idx="3202">
                  <c:v>-8.4171447799999992</c:v>
                </c:pt>
                <c:pt idx="3203">
                  <c:v>-8.4120483400000001</c:v>
                </c:pt>
                <c:pt idx="3204">
                  <c:v>-8.4140319800000007</c:v>
                </c:pt>
                <c:pt idx="3205">
                  <c:v>-8.4140319800000007</c:v>
                </c:pt>
                <c:pt idx="3206">
                  <c:v>-8.4155273400000006</c:v>
                </c:pt>
                <c:pt idx="3207">
                  <c:v>-8.4154968300000004</c:v>
                </c:pt>
                <c:pt idx="3208">
                  <c:v>-8.4167480500000007</c:v>
                </c:pt>
                <c:pt idx="3209">
                  <c:v>-8.4167480500000007</c:v>
                </c:pt>
                <c:pt idx="3210">
                  <c:v>-8.4166259799999992</c:v>
                </c:pt>
                <c:pt idx="3211">
                  <c:v>-8.4165649400000007</c:v>
                </c:pt>
                <c:pt idx="3212">
                  <c:v>-8.4165649400000007</c:v>
                </c:pt>
                <c:pt idx="3213">
                  <c:v>-8.4158019999999993</c:v>
                </c:pt>
                <c:pt idx="3214">
                  <c:v>-8.41491699</c:v>
                </c:pt>
                <c:pt idx="3215">
                  <c:v>-8.4152831999999993</c:v>
                </c:pt>
                <c:pt idx="3216">
                  <c:v>-8.4152831999999993</c:v>
                </c:pt>
                <c:pt idx="3217">
                  <c:v>-8.4155578599999998</c:v>
                </c:pt>
                <c:pt idx="3218">
                  <c:v>-8.4148864700000008</c:v>
                </c:pt>
                <c:pt idx="3219">
                  <c:v>-8.4150085400000005</c:v>
                </c:pt>
                <c:pt idx="3220">
                  <c:v>-8.4153137200000003</c:v>
                </c:pt>
                <c:pt idx="3221">
                  <c:v>-8.4153137200000003</c:v>
                </c:pt>
                <c:pt idx="3222">
                  <c:v>-8.4122009299999991</c:v>
                </c:pt>
                <c:pt idx="3223">
                  <c:v>-8.4161071799999991</c:v>
                </c:pt>
                <c:pt idx="3224">
                  <c:v>-8.4139099099999992</c:v>
                </c:pt>
                <c:pt idx="3225">
                  <c:v>-8.4139099099999992</c:v>
                </c:pt>
                <c:pt idx="3226">
                  <c:v>-8.4166259799999992</c:v>
                </c:pt>
                <c:pt idx="3227">
                  <c:v>-8.4157409699999999</c:v>
                </c:pt>
                <c:pt idx="3228">
                  <c:v>-8.41439819</c:v>
                </c:pt>
                <c:pt idx="3229">
                  <c:v>-8.4176635700000002</c:v>
                </c:pt>
                <c:pt idx="3230">
                  <c:v>-8.4133606000000007</c:v>
                </c:pt>
                <c:pt idx="3231">
                  <c:v>-8.4133606000000007</c:v>
                </c:pt>
                <c:pt idx="3232">
                  <c:v>-8.4156799299999996</c:v>
                </c:pt>
                <c:pt idx="3233">
                  <c:v>-8.4151306199999993</c:v>
                </c:pt>
                <c:pt idx="3234">
                  <c:v>-8.4151306199999993</c:v>
                </c:pt>
                <c:pt idx="3235">
                  <c:v>-8.4134826700000005</c:v>
                </c:pt>
                <c:pt idx="3236">
                  <c:v>-8.4155273400000006</c:v>
                </c:pt>
                <c:pt idx="3237">
                  <c:v>-8.4155273400000006</c:v>
                </c:pt>
                <c:pt idx="3238">
                  <c:v>-8.4192810100000006</c:v>
                </c:pt>
                <c:pt idx="3239">
                  <c:v>-8.4176635700000002</c:v>
                </c:pt>
                <c:pt idx="3240">
                  <c:v>-8.4179382300000007</c:v>
                </c:pt>
                <c:pt idx="3241">
                  <c:v>-8.4179382300000007</c:v>
                </c:pt>
                <c:pt idx="3242">
                  <c:v>-8.4182434100000005</c:v>
                </c:pt>
                <c:pt idx="3243">
                  <c:v>-8.4146728500000005</c:v>
                </c:pt>
                <c:pt idx="3244">
                  <c:v>-8.4151001000000001</c:v>
                </c:pt>
                <c:pt idx="3245">
                  <c:v>-8.4221191399999995</c:v>
                </c:pt>
                <c:pt idx="3246">
                  <c:v>-8.4192810100000006</c:v>
                </c:pt>
                <c:pt idx="3247">
                  <c:v>-8.4192810100000006</c:v>
                </c:pt>
                <c:pt idx="3248">
                  <c:v>-8.4137878399999995</c:v>
                </c:pt>
                <c:pt idx="3249">
                  <c:v>-8.4167480500000007</c:v>
                </c:pt>
                <c:pt idx="3250">
                  <c:v>-8.4167480500000007</c:v>
                </c:pt>
                <c:pt idx="3251">
                  <c:v>-8.41763306</c:v>
                </c:pt>
                <c:pt idx="3252">
                  <c:v>-8.4172058100000005</c:v>
                </c:pt>
                <c:pt idx="3253">
                  <c:v>-8.4172058100000005</c:v>
                </c:pt>
                <c:pt idx="3254">
                  <c:v>-8.4172058100000005</c:v>
                </c:pt>
                <c:pt idx="3255">
                  <c:v>-8.4191284199999998</c:v>
                </c:pt>
                <c:pt idx="3256">
                  <c:v>-8.4191284199999998</c:v>
                </c:pt>
                <c:pt idx="3257">
                  <c:v>-8.4212341300000002</c:v>
                </c:pt>
                <c:pt idx="3258">
                  <c:v>-8.4205627399999994</c:v>
                </c:pt>
                <c:pt idx="3259">
                  <c:v>-8.4205627399999994</c:v>
                </c:pt>
                <c:pt idx="3260">
                  <c:v>-8.4213256800000007</c:v>
                </c:pt>
                <c:pt idx="3261">
                  <c:v>-8.4211425799999997</c:v>
                </c:pt>
                <c:pt idx="3262">
                  <c:v>-8.4220886200000002</c:v>
                </c:pt>
                <c:pt idx="3263">
                  <c:v>-8.4213256800000007</c:v>
                </c:pt>
                <c:pt idx="3264">
                  <c:v>-8.4220275900000008</c:v>
                </c:pt>
                <c:pt idx="3265">
                  <c:v>-8.4220275900000008</c:v>
                </c:pt>
                <c:pt idx="3266">
                  <c:v>-8.42221069</c:v>
                </c:pt>
                <c:pt idx="3267">
                  <c:v>-8.4203185999999999</c:v>
                </c:pt>
                <c:pt idx="3268">
                  <c:v>-8.4223632800000008</c:v>
                </c:pt>
                <c:pt idx="3269">
                  <c:v>-8.4223632800000008</c:v>
                </c:pt>
                <c:pt idx="3270">
                  <c:v>-8.4237670900000001</c:v>
                </c:pt>
                <c:pt idx="3271">
                  <c:v>-8.4231872600000006</c:v>
                </c:pt>
                <c:pt idx="3272">
                  <c:v>-8.4273376500000001</c:v>
                </c:pt>
                <c:pt idx="3273">
                  <c:v>-8.4278564500000002</c:v>
                </c:pt>
                <c:pt idx="3274">
                  <c:v>-8.4261779800000003</c:v>
                </c:pt>
                <c:pt idx="3275">
                  <c:v>-8.4261779800000003</c:v>
                </c:pt>
                <c:pt idx="3276">
                  <c:v>-8.4219665500000005</c:v>
                </c:pt>
                <c:pt idx="3277">
                  <c:v>-8.4254150400000007</c:v>
                </c:pt>
                <c:pt idx="3278">
                  <c:v>-8.4254150400000007</c:v>
                </c:pt>
                <c:pt idx="3279">
                  <c:v>-8.4238281300000004</c:v>
                </c:pt>
                <c:pt idx="3280">
                  <c:v>-8.4274292000000006</c:v>
                </c:pt>
                <c:pt idx="3281">
                  <c:v>-8.4274292000000006</c:v>
                </c:pt>
                <c:pt idx="3282">
                  <c:v>-8.4271545400000001</c:v>
                </c:pt>
                <c:pt idx="3283">
                  <c:v>-8.4263305699999993</c:v>
                </c:pt>
                <c:pt idx="3284">
                  <c:v>-8.4263305699999993</c:v>
                </c:pt>
                <c:pt idx="3285">
                  <c:v>-8.4241638200000004</c:v>
                </c:pt>
                <c:pt idx="3286">
                  <c:v>-8.42544556</c:v>
                </c:pt>
                <c:pt idx="3287">
                  <c:v>-8.4286804199999992</c:v>
                </c:pt>
                <c:pt idx="3288">
                  <c:v>-8.4287719699999997</c:v>
                </c:pt>
                <c:pt idx="3289">
                  <c:v>-8.4252929699999992</c:v>
                </c:pt>
                <c:pt idx="3290">
                  <c:v>-8.4279174799999996</c:v>
                </c:pt>
                <c:pt idx="3291">
                  <c:v>-8.4279174799999996</c:v>
                </c:pt>
                <c:pt idx="3292">
                  <c:v>-8.4255371100000005</c:v>
                </c:pt>
                <c:pt idx="3293">
                  <c:v>-8.4283142099999999</c:v>
                </c:pt>
                <c:pt idx="3294">
                  <c:v>-8.4283142099999999</c:v>
                </c:pt>
                <c:pt idx="3295">
                  <c:v>-8.43002319</c:v>
                </c:pt>
                <c:pt idx="3296">
                  <c:v>-8.4308471699999998</c:v>
                </c:pt>
                <c:pt idx="3297">
                  <c:v>-8.4308471699999998</c:v>
                </c:pt>
                <c:pt idx="3298">
                  <c:v>-8.4309081999999993</c:v>
                </c:pt>
                <c:pt idx="3299">
                  <c:v>-8.4259033199999998</c:v>
                </c:pt>
                <c:pt idx="3300">
                  <c:v>-8.4241332999999994</c:v>
                </c:pt>
                <c:pt idx="3301">
                  <c:v>-8.4241332999999994</c:v>
                </c:pt>
                <c:pt idx="3302">
                  <c:v>-8.4227905300000003</c:v>
                </c:pt>
                <c:pt idx="3303">
                  <c:v>-8.4297790500000005</c:v>
                </c:pt>
                <c:pt idx="3304">
                  <c:v>-8.4297790500000005</c:v>
                </c:pt>
                <c:pt idx="3305">
                  <c:v>-8.4291076700000005</c:v>
                </c:pt>
                <c:pt idx="3306">
                  <c:v>-8.4298400900000008</c:v>
                </c:pt>
                <c:pt idx="3307">
                  <c:v>-8.4298400900000008</c:v>
                </c:pt>
                <c:pt idx="3308">
                  <c:v>-8.4303893999999993</c:v>
                </c:pt>
                <c:pt idx="3309">
                  <c:v>-8.4313354500000006</c:v>
                </c:pt>
                <c:pt idx="3310">
                  <c:v>-8.4313354500000006</c:v>
                </c:pt>
                <c:pt idx="3311">
                  <c:v>-8.4299316399999995</c:v>
                </c:pt>
                <c:pt idx="3312">
                  <c:v>-8.4334716800000002</c:v>
                </c:pt>
                <c:pt idx="3313">
                  <c:v>-8.4285583499999994</c:v>
                </c:pt>
                <c:pt idx="3314">
                  <c:v>-8.4285583499999994</c:v>
                </c:pt>
                <c:pt idx="3315">
                  <c:v>-8.4316101099999994</c:v>
                </c:pt>
                <c:pt idx="3316">
                  <c:v>-8.4333801299999998</c:v>
                </c:pt>
                <c:pt idx="3317">
                  <c:v>-8.4333801299999998</c:v>
                </c:pt>
                <c:pt idx="3318">
                  <c:v>-8.4384765599999998</c:v>
                </c:pt>
                <c:pt idx="3319">
                  <c:v>-8.4324951200000005</c:v>
                </c:pt>
                <c:pt idx="3320">
                  <c:v>-8.4324951200000005</c:v>
                </c:pt>
                <c:pt idx="3321">
                  <c:v>-8.4316711400000006</c:v>
                </c:pt>
                <c:pt idx="3322">
                  <c:v>-8.4322509799999992</c:v>
                </c:pt>
                <c:pt idx="3323">
                  <c:v>-8.4322509799999992</c:v>
                </c:pt>
                <c:pt idx="3324">
                  <c:v>-8.4292907699999997</c:v>
                </c:pt>
                <c:pt idx="3325">
                  <c:v>-8.4331054699999992</c:v>
                </c:pt>
                <c:pt idx="3326">
                  <c:v>-8.4331054699999992</c:v>
                </c:pt>
                <c:pt idx="3327">
                  <c:v>-8.4364929199999992</c:v>
                </c:pt>
                <c:pt idx="3328">
                  <c:v>-8.4329833999999995</c:v>
                </c:pt>
                <c:pt idx="3329">
                  <c:v>-8.4363403300000002</c:v>
                </c:pt>
                <c:pt idx="3330">
                  <c:v>-8.4363403300000002</c:v>
                </c:pt>
                <c:pt idx="3331">
                  <c:v>-8.4387206999999993</c:v>
                </c:pt>
                <c:pt idx="3332">
                  <c:v>-8.4360046400000002</c:v>
                </c:pt>
                <c:pt idx="3333">
                  <c:v>-8.4385376000000001</c:v>
                </c:pt>
                <c:pt idx="3334">
                  <c:v>-8.4372863799999998</c:v>
                </c:pt>
                <c:pt idx="3335">
                  <c:v>-8.4371337900000007</c:v>
                </c:pt>
                <c:pt idx="3336">
                  <c:v>-8.4371337900000007</c:v>
                </c:pt>
                <c:pt idx="3337">
                  <c:v>-8.4418945300000008</c:v>
                </c:pt>
                <c:pt idx="3338">
                  <c:v>-8.4396667500000007</c:v>
                </c:pt>
                <c:pt idx="3339">
                  <c:v>-8.4396667500000007</c:v>
                </c:pt>
                <c:pt idx="3340">
                  <c:v>-8.4397582999999994</c:v>
                </c:pt>
                <c:pt idx="3341">
                  <c:v>-8.4453430199999993</c:v>
                </c:pt>
                <c:pt idx="3342">
                  <c:v>-8.4453430199999993</c:v>
                </c:pt>
                <c:pt idx="3343">
                  <c:v>-8.4424438500000001</c:v>
                </c:pt>
                <c:pt idx="3344">
                  <c:v>-8.4402770999999994</c:v>
                </c:pt>
                <c:pt idx="3345">
                  <c:v>-8.4402770999999994</c:v>
                </c:pt>
                <c:pt idx="3346">
                  <c:v>-8.4442138700000005</c:v>
                </c:pt>
                <c:pt idx="3347">
                  <c:v>-8.4447937</c:v>
                </c:pt>
                <c:pt idx="3348">
                  <c:v>-8.4493408199999998</c:v>
                </c:pt>
                <c:pt idx="3349">
                  <c:v>-8.4493408199999998</c:v>
                </c:pt>
                <c:pt idx="3350">
                  <c:v>-8.4441528300000002</c:v>
                </c:pt>
                <c:pt idx="3351">
                  <c:v>-8.4441528300000002</c:v>
                </c:pt>
                <c:pt idx="3352">
                  <c:v>-8.4481201200000005</c:v>
                </c:pt>
                <c:pt idx="3353">
                  <c:v>-8.4481201200000005</c:v>
                </c:pt>
                <c:pt idx="3354">
                  <c:v>-8.4490661599999992</c:v>
                </c:pt>
                <c:pt idx="3355">
                  <c:v>-8.4490661599999992</c:v>
                </c:pt>
                <c:pt idx="3356">
                  <c:v>-8.4443359400000002</c:v>
                </c:pt>
                <c:pt idx="3357">
                  <c:v>-8.4472961400000006</c:v>
                </c:pt>
                <c:pt idx="3358">
                  <c:v>-8.4472961400000006</c:v>
                </c:pt>
                <c:pt idx="3359">
                  <c:v>-8.44903564</c:v>
                </c:pt>
                <c:pt idx="3360">
                  <c:v>-8.44903564</c:v>
                </c:pt>
                <c:pt idx="3361">
                  <c:v>-8.4478454599999999</c:v>
                </c:pt>
                <c:pt idx="3362">
                  <c:v>-8.4476318399999997</c:v>
                </c:pt>
                <c:pt idx="3363">
                  <c:v>-8.4523620600000005</c:v>
                </c:pt>
                <c:pt idx="3364">
                  <c:v>-8.4523620600000005</c:v>
                </c:pt>
                <c:pt idx="3365">
                  <c:v>-8.4512329099999999</c:v>
                </c:pt>
                <c:pt idx="3366">
                  <c:v>-8.4519043000000007</c:v>
                </c:pt>
                <c:pt idx="3367">
                  <c:v>-8.4519043000000007</c:v>
                </c:pt>
                <c:pt idx="3368">
                  <c:v>-8.4497680699999993</c:v>
                </c:pt>
                <c:pt idx="3369">
                  <c:v>-8.4486083999999995</c:v>
                </c:pt>
                <c:pt idx="3370">
                  <c:v>-8.4486083999999995</c:v>
                </c:pt>
                <c:pt idx="3371">
                  <c:v>-8.4507446300000009</c:v>
                </c:pt>
                <c:pt idx="3372">
                  <c:v>-8.4509582499999993</c:v>
                </c:pt>
                <c:pt idx="3373">
                  <c:v>-8.4524231000000007</c:v>
                </c:pt>
                <c:pt idx="3374">
                  <c:v>-8.4524231000000007</c:v>
                </c:pt>
                <c:pt idx="3375">
                  <c:v>-8.4503784199999998</c:v>
                </c:pt>
                <c:pt idx="3376">
                  <c:v>-8.4524841300000002</c:v>
                </c:pt>
                <c:pt idx="3377">
                  <c:v>-8.4526977500000005</c:v>
                </c:pt>
                <c:pt idx="3378">
                  <c:v>-8.4516601599999994</c:v>
                </c:pt>
                <c:pt idx="3379">
                  <c:v>-8.4516601599999994</c:v>
                </c:pt>
                <c:pt idx="3380">
                  <c:v>-8.4491271999999995</c:v>
                </c:pt>
                <c:pt idx="3381">
                  <c:v>-8.4516906699999996</c:v>
                </c:pt>
                <c:pt idx="3382">
                  <c:v>-8.4573059100000005</c:v>
                </c:pt>
                <c:pt idx="3383">
                  <c:v>-8.4573059100000005</c:v>
                </c:pt>
                <c:pt idx="3384">
                  <c:v>-8.4506225599999993</c:v>
                </c:pt>
                <c:pt idx="3385">
                  <c:v>-8.4506225599999993</c:v>
                </c:pt>
                <c:pt idx="3386">
                  <c:v>-8.4513244600000004</c:v>
                </c:pt>
                <c:pt idx="3387">
                  <c:v>-8.4473877000000002</c:v>
                </c:pt>
                <c:pt idx="3388">
                  <c:v>-8.4473877000000002</c:v>
                </c:pt>
                <c:pt idx="3389">
                  <c:v>-8.4537963900000008</c:v>
                </c:pt>
                <c:pt idx="3390">
                  <c:v>-8.4523010299999992</c:v>
                </c:pt>
                <c:pt idx="3391">
                  <c:v>-8.4515380899999997</c:v>
                </c:pt>
                <c:pt idx="3392">
                  <c:v>-8.4515380899999997</c:v>
                </c:pt>
                <c:pt idx="3393">
                  <c:v>-8.4516296400000002</c:v>
                </c:pt>
                <c:pt idx="3394">
                  <c:v>-8.4509582499999993</c:v>
                </c:pt>
                <c:pt idx="3395">
                  <c:v>-8.4536743199999993</c:v>
                </c:pt>
                <c:pt idx="3396">
                  <c:v>-8.4511413599999994</c:v>
                </c:pt>
                <c:pt idx="3397">
                  <c:v>-8.4515380899999997</c:v>
                </c:pt>
                <c:pt idx="3398">
                  <c:v>-8.4515380899999997</c:v>
                </c:pt>
                <c:pt idx="3399">
                  <c:v>-8.4555969199999996</c:v>
                </c:pt>
                <c:pt idx="3400">
                  <c:v>-8.45330811</c:v>
                </c:pt>
                <c:pt idx="3401">
                  <c:v>-8.45330811</c:v>
                </c:pt>
                <c:pt idx="3402">
                  <c:v>-8.45294189</c:v>
                </c:pt>
                <c:pt idx="3403">
                  <c:v>-8.4560241699999992</c:v>
                </c:pt>
                <c:pt idx="3404">
                  <c:v>-8.4560241699999992</c:v>
                </c:pt>
                <c:pt idx="3405">
                  <c:v>-8.4555053699999991</c:v>
                </c:pt>
                <c:pt idx="3406">
                  <c:v>-8.4550781300000004</c:v>
                </c:pt>
                <c:pt idx="3407">
                  <c:v>-8.4539489700000008</c:v>
                </c:pt>
                <c:pt idx="3408">
                  <c:v>-8.4539489700000008</c:v>
                </c:pt>
                <c:pt idx="3409">
                  <c:v>-8.4535522499999995</c:v>
                </c:pt>
                <c:pt idx="3410">
                  <c:v>-8.4527282699999997</c:v>
                </c:pt>
                <c:pt idx="3411">
                  <c:v>-8.4487304699999992</c:v>
                </c:pt>
                <c:pt idx="3412">
                  <c:v>-8.45397949</c:v>
                </c:pt>
                <c:pt idx="3413">
                  <c:v>-8.4521484400000002</c:v>
                </c:pt>
                <c:pt idx="3414">
                  <c:v>-8.4521484400000002</c:v>
                </c:pt>
                <c:pt idx="3415">
                  <c:v>-8.4518127399999994</c:v>
                </c:pt>
                <c:pt idx="3416">
                  <c:v>-8.4549560499999998</c:v>
                </c:pt>
                <c:pt idx="3417">
                  <c:v>-8.4549560499999998</c:v>
                </c:pt>
                <c:pt idx="3418">
                  <c:v>-8.4505615200000008</c:v>
                </c:pt>
                <c:pt idx="3419">
                  <c:v>-8.4524841300000002</c:v>
                </c:pt>
                <c:pt idx="3420">
                  <c:v>-8.4524841300000002</c:v>
                </c:pt>
                <c:pt idx="3421">
                  <c:v>-8.4510803200000009</c:v>
                </c:pt>
                <c:pt idx="3422">
                  <c:v>-8.4536438</c:v>
                </c:pt>
                <c:pt idx="3423">
                  <c:v>-8.4536438</c:v>
                </c:pt>
                <c:pt idx="3424">
                  <c:v>-8.4532165500000005</c:v>
                </c:pt>
                <c:pt idx="3425">
                  <c:v>-8.4521789599999995</c:v>
                </c:pt>
                <c:pt idx="3426">
                  <c:v>-8.4521789599999995</c:v>
                </c:pt>
                <c:pt idx="3427">
                  <c:v>-8.4518127399999994</c:v>
                </c:pt>
                <c:pt idx="3428">
                  <c:v>-8.4492492699999993</c:v>
                </c:pt>
                <c:pt idx="3429">
                  <c:v>-8.4477539099999994</c:v>
                </c:pt>
                <c:pt idx="3430">
                  <c:v>-8.4505615200000008</c:v>
                </c:pt>
                <c:pt idx="3431">
                  <c:v>-8.4486694300000007</c:v>
                </c:pt>
                <c:pt idx="3432">
                  <c:v>-8.4486694300000007</c:v>
                </c:pt>
                <c:pt idx="3433">
                  <c:v>-8.4496765099999998</c:v>
                </c:pt>
                <c:pt idx="3434">
                  <c:v>-8.4512023900000006</c:v>
                </c:pt>
                <c:pt idx="3435">
                  <c:v>-8.4512023900000006</c:v>
                </c:pt>
                <c:pt idx="3436">
                  <c:v>-8.4509887700000004</c:v>
                </c:pt>
                <c:pt idx="3437">
                  <c:v>-8.4509887700000004</c:v>
                </c:pt>
                <c:pt idx="3438">
                  <c:v>-8.4463806199999993</c:v>
                </c:pt>
                <c:pt idx="3439">
                  <c:v>-8.4446411099999992</c:v>
                </c:pt>
                <c:pt idx="3440">
                  <c:v>-8.4530639599999997</c:v>
                </c:pt>
                <c:pt idx="3441">
                  <c:v>-8.4530639599999997</c:v>
                </c:pt>
                <c:pt idx="3442">
                  <c:v>-8.4507446300000009</c:v>
                </c:pt>
                <c:pt idx="3443">
                  <c:v>-8.4508667000000006</c:v>
                </c:pt>
                <c:pt idx="3444">
                  <c:v>-8.4476623499999999</c:v>
                </c:pt>
                <c:pt idx="3445">
                  <c:v>-8.4494628899999995</c:v>
                </c:pt>
                <c:pt idx="3446">
                  <c:v>-8.4482421900000002</c:v>
                </c:pt>
                <c:pt idx="3447">
                  <c:v>-8.4482421900000002</c:v>
                </c:pt>
                <c:pt idx="3448">
                  <c:v>-8.4471130399999996</c:v>
                </c:pt>
                <c:pt idx="3449">
                  <c:v>-8.4495849599999993</c:v>
                </c:pt>
                <c:pt idx="3450">
                  <c:v>-8.4526977500000005</c:v>
                </c:pt>
                <c:pt idx="3451">
                  <c:v>-8.4526977500000005</c:v>
                </c:pt>
                <c:pt idx="3452">
                  <c:v>-8.4490966800000002</c:v>
                </c:pt>
                <c:pt idx="3453">
                  <c:v>-8.4497070300000008</c:v>
                </c:pt>
                <c:pt idx="3454">
                  <c:v>-8.4493103000000005</c:v>
                </c:pt>
                <c:pt idx="3455">
                  <c:v>-8.4493103000000005</c:v>
                </c:pt>
                <c:pt idx="3456">
                  <c:v>-8.4452819800000007</c:v>
                </c:pt>
                <c:pt idx="3457">
                  <c:v>-8.4480895999999994</c:v>
                </c:pt>
                <c:pt idx="3458">
                  <c:v>-8.4499816899999995</c:v>
                </c:pt>
                <c:pt idx="3459">
                  <c:v>-8.4499816899999995</c:v>
                </c:pt>
                <c:pt idx="3460">
                  <c:v>-8.4464416500000006</c:v>
                </c:pt>
                <c:pt idx="3461">
                  <c:v>-8.4440612799999997</c:v>
                </c:pt>
                <c:pt idx="3462">
                  <c:v>-8.4450988799999998</c:v>
                </c:pt>
                <c:pt idx="3463">
                  <c:v>-8.4479980500000007</c:v>
                </c:pt>
                <c:pt idx="3464">
                  <c:v>-8.4479980500000007</c:v>
                </c:pt>
                <c:pt idx="3465">
                  <c:v>-8.4468383800000009</c:v>
                </c:pt>
                <c:pt idx="3466">
                  <c:v>-8.4457702599999998</c:v>
                </c:pt>
                <c:pt idx="3467">
                  <c:v>-8.4447937</c:v>
                </c:pt>
                <c:pt idx="3468">
                  <c:v>-8.4447937</c:v>
                </c:pt>
                <c:pt idx="3469">
                  <c:v>-8.4461364700000008</c:v>
                </c:pt>
                <c:pt idx="3470">
                  <c:v>-8.4454345699999998</c:v>
                </c:pt>
                <c:pt idx="3471">
                  <c:v>-8.4447937</c:v>
                </c:pt>
                <c:pt idx="3472">
                  <c:v>-8.4434814500000002</c:v>
                </c:pt>
                <c:pt idx="3473">
                  <c:v>-8.4429626500000001</c:v>
                </c:pt>
                <c:pt idx="3474">
                  <c:v>-8.4429626500000001</c:v>
                </c:pt>
                <c:pt idx="3475">
                  <c:v>-8.4475097699999999</c:v>
                </c:pt>
                <c:pt idx="3476">
                  <c:v>-8.4450378399999995</c:v>
                </c:pt>
                <c:pt idx="3477">
                  <c:v>-8.4439392099999999</c:v>
                </c:pt>
                <c:pt idx="3478">
                  <c:v>-8.4439392099999999</c:v>
                </c:pt>
                <c:pt idx="3479">
                  <c:v>-8.4436950700000004</c:v>
                </c:pt>
                <c:pt idx="3480">
                  <c:v>-8.4436950700000004</c:v>
                </c:pt>
                <c:pt idx="3481">
                  <c:v>-8.4452514599999997</c:v>
                </c:pt>
                <c:pt idx="3482">
                  <c:v>-8.4426269499999993</c:v>
                </c:pt>
                <c:pt idx="3483">
                  <c:v>-8.4440612799999997</c:v>
                </c:pt>
                <c:pt idx="3484">
                  <c:v>-8.4440612799999997</c:v>
                </c:pt>
                <c:pt idx="3485">
                  <c:v>-8.4472045900000001</c:v>
                </c:pt>
                <c:pt idx="3486">
                  <c:v>-8.4416503899999995</c:v>
                </c:pt>
                <c:pt idx="3487">
                  <c:v>-8.4416503899999995</c:v>
                </c:pt>
                <c:pt idx="3488">
                  <c:v>-8.4436340300000001</c:v>
                </c:pt>
                <c:pt idx="3489">
                  <c:v>-8.4414367699999993</c:v>
                </c:pt>
                <c:pt idx="3490">
                  <c:v>-8.4414367699999993</c:v>
                </c:pt>
                <c:pt idx="3491">
                  <c:v>-8.4438171400000002</c:v>
                </c:pt>
                <c:pt idx="3492">
                  <c:v>-8.4439086900000007</c:v>
                </c:pt>
                <c:pt idx="3493">
                  <c:v>-8.4439086900000007</c:v>
                </c:pt>
                <c:pt idx="3494">
                  <c:v>-8.4462585400000005</c:v>
                </c:pt>
                <c:pt idx="3495">
                  <c:v>-8.4439086900000007</c:v>
                </c:pt>
                <c:pt idx="3496">
                  <c:v>-8.4435730000000007</c:v>
                </c:pt>
                <c:pt idx="3497">
                  <c:v>-8.4435730000000007</c:v>
                </c:pt>
                <c:pt idx="3498">
                  <c:v>-8.4417724599999993</c:v>
                </c:pt>
                <c:pt idx="3499">
                  <c:v>-8.4431762700000004</c:v>
                </c:pt>
                <c:pt idx="3500">
                  <c:v>-8.4431762700000004</c:v>
                </c:pt>
                <c:pt idx="3501">
                  <c:v>-8.4417114299999998</c:v>
                </c:pt>
                <c:pt idx="3502">
                  <c:v>-8.4431152300000001</c:v>
                </c:pt>
                <c:pt idx="3503">
                  <c:v>-8.4431152300000001</c:v>
                </c:pt>
                <c:pt idx="3504">
                  <c:v>-8.4461975099999993</c:v>
                </c:pt>
                <c:pt idx="3505">
                  <c:v>-8.44174194</c:v>
                </c:pt>
                <c:pt idx="3506">
                  <c:v>-8.4418640099999998</c:v>
                </c:pt>
                <c:pt idx="3507">
                  <c:v>-8.4424133300000008</c:v>
                </c:pt>
                <c:pt idx="3508">
                  <c:v>-8.4440918000000007</c:v>
                </c:pt>
                <c:pt idx="3509">
                  <c:v>-8.4440918000000007</c:v>
                </c:pt>
                <c:pt idx="3510">
                  <c:v>-8.4411621100000005</c:v>
                </c:pt>
                <c:pt idx="3511">
                  <c:v>-8.4404296900000002</c:v>
                </c:pt>
                <c:pt idx="3512">
                  <c:v>-8.4416198700000002</c:v>
                </c:pt>
                <c:pt idx="3513">
                  <c:v>-8.4416198700000002</c:v>
                </c:pt>
                <c:pt idx="3514">
                  <c:v>-8.4425964400000009</c:v>
                </c:pt>
                <c:pt idx="3515">
                  <c:v>-8.4425964400000009</c:v>
                </c:pt>
                <c:pt idx="3516">
                  <c:v>-8.4426269499999993</c:v>
                </c:pt>
                <c:pt idx="3517">
                  <c:v>-8.4415588400000008</c:v>
                </c:pt>
                <c:pt idx="3518">
                  <c:v>-8.4416503899999995</c:v>
                </c:pt>
                <c:pt idx="3519">
                  <c:v>-8.4416503899999995</c:v>
                </c:pt>
                <c:pt idx="3520">
                  <c:v>-8.4380188</c:v>
                </c:pt>
                <c:pt idx="3521">
                  <c:v>-8.4426879899999996</c:v>
                </c:pt>
                <c:pt idx="3522">
                  <c:v>-8.4426879899999996</c:v>
                </c:pt>
                <c:pt idx="3523">
                  <c:v>-8.4432372999999998</c:v>
                </c:pt>
                <c:pt idx="3524">
                  <c:v>-8.4423828099999998</c:v>
                </c:pt>
                <c:pt idx="3525">
                  <c:v>-8.4423828099999998</c:v>
                </c:pt>
                <c:pt idx="3526">
                  <c:v>-8.4375915500000005</c:v>
                </c:pt>
                <c:pt idx="3527">
                  <c:v>-8.43835449</c:v>
                </c:pt>
                <c:pt idx="3528">
                  <c:v>-8.43835449</c:v>
                </c:pt>
                <c:pt idx="3529">
                  <c:v>-8.43716431</c:v>
                </c:pt>
                <c:pt idx="3530">
                  <c:v>-8.4424743699999993</c:v>
                </c:pt>
                <c:pt idx="3531">
                  <c:v>-8.4406127899999994</c:v>
                </c:pt>
                <c:pt idx="3532">
                  <c:v>-8.4393005399999996</c:v>
                </c:pt>
                <c:pt idx="3533">
                  <c:v>-8.4396972699999999</c:v>
                </c:pt>
                <c:pt idx="3534">
                  <c:v>-8.4396972699999999</c:v>
                </c:pt>
                <c:pt idx="3535">
                  <c:v>-8.4382018999999993</c:v>
                </c:pt>
                <c:pt idx="3536">
                  <c:v>-8.4404907199999997</c:v>
                </c:pt>
                <c:pt idx="3537">
                  <c:v>-8.4404907199999997</c:v>
                </c:pt>
                <c:pt idx="3538">
                  <c:v>-8.4378967300000003</c:v>
                </c:pt>
                <c:pt idx="3539">
                  <c:v>-8.43768311</c:v>
                </c:pt>
                <c:pt idx="3540">
                  <c:v>-8.4407348599999992</c:v>
                </c:pt>
                <c:pt idx="3541">
                  <c:v>-8.4384765599999998</c:v>
                </c:pt>
                <c:pt idx="3542">
                  <c:v>-8.4384155300000003</c:v>
                </c:pt>
                <c:pt idx="3543">
                  <c:v>-8.4384155300000003</c:v>
                </c:pt>
                <c:pt idx="3544">
                  <c:v>-8.4357910199999999</c:v>
                </c:pt>
                <c:pt idx="3545">
                  <c:v>-8.4357910199999999</c:v>
                </c:pt>
                <c:pt idx="3546">
                  <c:v>-8.4357910199999999</c:v>
                </c:pt>
                <c:pt idx="3547">
                  <c:v>-8.4370727500000005</c:v>
                </c:pt>
                <c:pt idx="3548">
                  <c:v>-8.4391174299999996</c:v>
                </c:pt>
                <c:pt idx="3549">
                  <c:v>-8.4362487799999997</c:v>
                </c:pt>
                <c:pt idx="3550">
                  <c:v>-8.4387206999999993</c:v>
                </c:pt>
                <c:pt idx="3551">
                  <c:v>-8.4385986299999995</c:v>
                </c:pt>
                <c:pt idx="3552">
                  <c:v>-8.4385986299999995</c:v>
                </c:pt>
                <c:pt idx="3553">
                  <c:v>-8.43768311</c:v>
                </c:pt>
                <c:pt idx="3554">
                  <c:v>-8.4356079099999999</c:v>
                </c:pt>
                <c:pt idx="3555">
                  <c:v>-8.4356079099999999</c:v>
                </c:pt>
                <c:pt idx="3556">
                  <c:v>-8.4364318800000007</c:v>
                </c:pt>
                <c:pt idx="3557">
                  <c:v>-8.4375305199999993</c:v>
                </c:pt>
                <c:pt idx="3558">
                  <c:v>-8.4356384299999991</c:v>
                </c:pt>
                <c:pt idx="3559">
                  <c:v>-8.4315795900000001</c:v>
                </c:pt>
                <c:pt idx="3560">
                  <c:v>-8.4333190899999995</c:v>
                </c:pt>
                <c:pt idx="3561">
                  <c:v>-8.4333190899999995</c:v>
                </c:pt>
                <c:pt idx="3562">
                  <c:v>-8.4366760299999992</c:v>
                </c:pt>
                <c:pt idx="3563">
                  <c:v>-8.4350891099999998</c:v>
                </c:pt>
                <c:pt idx="3564">
                  <c:v>-8.4350891099999998</c:v>
                </c:pt>
                <c:pt idx="3565">
                  <c:v>-8.4334716800000002</c:v>
                </c:pt>
                <c:pt idx="3566">
                  <c:v>-8.4356994600000004</c:v>
                </c:pt>
                <c:pt idx="3567">
                  <c:v>-8.4356994600000004</c:v>
                </c:pt>
                <c:pt idx="3568">
                  <c:v>-8.4330444300000007</c:v>
                </c:pt>
                <c:pt idx="3569">
                  <c:v>-8.4333801299999998</c:v>
                </c:pt>
                <c:pt idx="3570">
                  <c:v>-8.4333801299999998</c:v>
                </c:pt>
                <c:pt idx="3571">
                  <c:v>-8.4351501500000001</c:v>
                </c:pt>
                <c:pt idx="3572">
                  <c:v>-8.4363403300000002</c:v>
                </c:pt>
                <c:pt idx="3573">
                  <c:v>-8.4338989299999998</c:v>
                </c:pt>
                <c:pt idx="3574">
                  <c:v>-8.4338989299999998</c:v>
                </c:pt>
                <c:pt idx="3575">
                  <c:v>-8.4324951200000005</c:v>
                </c:pt>
                <c:pt idx="3576">
                  <c:v>-8.4324951200000005</c:v>
                </c:pt>
                <c:pt idx="3577">
                  <c:v>-8.4342041000000005</c:v>
                </c:pt>
                <c:pt idx="3578">
                  <c:v>-8.4316711400000006</c:v>
                </c:pt>
                <c:pt idx="3579">
                  <c:v>-8.4332885700000002</c:v>
                </c:pt>
                <c:pt idx="3580">
                  <c:v>-8.4332885700000002</c:v>
                </c:pt>
                <c:pt idx="3581">
                  <c:v>-8.4349060100000006</c:v>
                </c:pt>
                <c:pt idx="3582">
                  <c:v>-8.4327697799999992</c:v>
                </c:pt>
                <c:pt idx="3583">
                  <c:v>-8.4330139200000005</c:v>
                </c:pt>
                <c:pt idx="3584">
                  <c:v>-8.4315795900000001</c:v>
                </c:pt>
                <c:pt idx="3585">
                  <c:v>-8.4322814899999994</c:v>
                </c:pt>
                <c:pt idx="3586">
                  <c:v>-8.4322814899999994</c:v>
                </c:pt>
                <c:pt idx="3587">
                  <c:v>-8.4335327099999997</c:v>
                </c:pt>
                <c:pt idx="3588">
                  <c:v>-8.4313659699999999</c:v>
                </c:pt>
                <c:pt idx="3589">
                  <c:v>-8.4313659699999999</c:v>
                </c:pt>
                <c:pt idx="3590">
                  <c:v>-8.4346313500000001</c:v>
                </c:pt>
                <c:pt idx="3591">
                  <c:v>-8.4326477099999995</c:v>
                </c:pt>
                <c:pt idx="3592">
                  <c:v>-8.4270324700000003</c:v>
                </c:pt>
                <c:pt idx="3593">
                  <c:v>-8.4300537099999993</c:v>
                </c:pt>
                <c:pt idx="3594">
                  <c:v>-8.4296875</c:v>
                </c:pt>
                <c:pt idx="3595">
                  <c:v>-8.4296875</c:v>
                </c:pt>
                <c:pt idx="3596">
                  <c:v>-8.4290161099999992</c:v>
                </c:pt>
                <c:pt idx="3597">
                  <c:v>-8.4297180199999993</c:v>
                </c:pt>
                <c:pt idx="3598">
                  <c:v>-8.4297180199999993</c:v>
                </c:pt>
                <c:pt idx="3599">
                  <c:v>-8.4301147499999995</c:v>
                </c:pt>
                <c:pt idx="3600">
                  <c:v>-8.4301757800000008</c:v>
                </c:pt>
                <c:pt idx="3601">
                  <c:v>-8.4299926799999998</c:v>
                </c:pt>
                <c:pt idx="3602">
                  <c:v>-8.4265747100000006</c:v>
                </c:pt>
                <c:pt idx="3603">
                  <c:v>-8.4245300299999997</c:v>
                </c:pt>
                <c:pt idx="3604">
                  <c:v>-8.4245300299999997</c:v>
                </c:pt>
                <c:pt idx="3605">
                  <c:v>-8.4256286599999992</c:v>
                </c:pt>
                <c:pt idx="3606">
                  <c:v>-8.4267578099999998</c:v>
                </c:pt>
                <c:pt idx="3607">
                  <c:v>-8.4290161099999992</c:v>
                </c:pt>
                <c:pt idx="3608">
                  <c:v>-8.4290161099999992</c:v>
                </c:pt>
                <c:pt idx="3609">
                  <c:v>-8.4265136700000003</c:v>
                </c:pt>
                <c:pt idx="3610">
                  <c:v>-8.42544556</c:v>
                </c:pt>
                <c:pt idx="3611">
                  <c:v>-8.4241332999999994</c:v>
                </c:pt>
                <c:pt idx="3612">
                  <c:v>-8.4265441899999995</c:v>
                </c:pt>
                <c:pt idx="3613">
                  <c:v>-8.4272155800000004</c:v>
                </c:pt>
                <c:pt idx="3614">
                  <c:v>-8.4272155800000004</c:v>
                </c:pt>
                <c:pt idx="3615">
                  <c:v>-8.4241943399999997</c:v>
                </c:pt>
                <c:pt idx="3616">
                  <c:v>-8.4251403800000002</c:v>
                </c:pt>
                <c:pt idx="3617">
                  <c:v>-8.4251403800000002</c:v>
                </c:pt>
                <c:pt idx="3618">
                  <c:v>-8.4234924299999996</c:v>
                </c:pt>
                <c:pt idx="3619">
                  <c:v>-8.4247131300000007</c:v>
                </c:pt>
                <c:pt idx="3620">
                  <c:v>-8.4247131300000007</c:v>
                </c:pt>
                <c:pt idx="3621">
                  <c:v>-8.42221069</c:v>
                </c:pt>
                <c:pt idx="3622">
                  <c:v>-8.4188537599999993</c:v>
                </c:pt>
                <c:pt idx="3623">
                  <c:v>-8.4188537599999993</c:v>
                </c:pt>
                <c:pt idx="3624">
                  <c:v>-8.4148559600000006</c:v>
                </c:pt>
                <c:pt idx="3625">
                  <c:v>-8.4167480500000007</c:v>
                </c:pt>
                <c:pt idx="3626">
                  <c:v>-8.4198913599999994</c:v>
                </c:pt>
                <c:pt idx="3627">
                  <c:v>-8.4193420400000001</c:v>
                </c:pt>
                <c:pt idx="3628">
                  <c:v>-8.4248046900000002</c:v>
                </c:pt>
                <c:pt idx="3629">
                  <c:v>-8.4248046900000002</c:v>
                </c:pt>
                <c:pt idx="3630">
                  <c:v>-8.4234924299999996</c:v>
                </c:pt>
                <c:pt idx="3631">
                  <c:v>-8.4221191399999995</c:v>
                </c:pt>
                <c:pt idx="3632">
                  <c:v>-8.4220275900000008</c:v>
                </c:pt>
                <c:pt idx="3633">
                  <c:v>-8.4220275900000008</c:v>
                </c:pt>
                <c:pt idx="3634">
                  <c:v>-8.4237670900000001</c:v>
                </c:pt>
                <c:pt idx="3635">
                  <c:v>-8.4243774400000007</c:v>
                </c:pt>
                <c:pt idx="3636">
                  <c:v>-8.4207763700000005</c:v>
                </c:pt>
                <c:pt idx="3637">
                  <c:v>-8.4230956999999993</c:v>
                </c:pt>
                <c:pt idx="3638">
                  <c:v>-8.4258728000000005</c:v>
                </c:pt>
                <c:pt idx="3639">
                  <c:v>-8.4258728000000005</c:v>
                </c:pt>
                <c:pt idx="3640">
                  <c:v>-8.4219970699999998</c:v>
                </c:pt>
                <c:pt idx="3641">
                  <c:v>-8.4249572799999992</c:v>
                </c:pt>
                <c:pt idx="3642">
                  <c:v>-8.4249572799999992</c:v>
                </c:pt>
                <c:pt idx="3643">
                  <c:v>-8.4255371100000005</c:v>
                </c:pt>
                <c:pt idx="3644">
                  <c:v>-8.4236144999999993</c:v>
                </c:pt>
                <c:pt idx="3645">
                  <c:v>-8.4211425799999997</c:v>
                </c:pt>
                <c:pt idx="3646">
                  <c:v>-8.4201965300000001</c:v>
                </c:pt>
                <c:pt idx="3647">
                  <c:v>-8.4211425799999997</c:v>
                </c:pt>
                <c:pt idx="3648">
                  <c:v>-8.4207458499999994</c:v>
                </c:pt>
                <c:pt idx="3649">
                  <c:v>-8.4207458499999994</c:v>
                </c:pt>
                <c:pt idx="3650">
                  <c:v>-8.4236144999999993</c:v>
                </c:pt>
                <c:pt idx="3651">
                  <c:v>-8.4176635700000002</c:v>
                </c:pt>
                <c:pt idx="3652">
                  <c:v>-8.4176635700000002</c:v>
                </c:pt>
                <c:pt idx="3653">
                  <c:v>-8.4219055199999993</c:v>
                </c:pt>
                <c:pt idx="3654">
                  <c:v>-8.4229736299999995</c:v>
                </c:pt>
                <c:pt idx="3655">
                  <c:v>-8.42102051</c:v>
                </c:pt>
                <c:pt idx="3656">
                  <c:v>-8.4223938</c:v>
                </c:pt>
                <c:pt idx="3657">
                  <c:v>-8.4191894499999993</c:v>
                </c:pt>
                <c:pt idx="3658">
                  <c:v>-8.4191894499999993</c:v>
                </c:pt>
                <c:pt idx="3659">
                  <c:v>-8.4185180699999993</c:v>
                </c:pt>
                <c:pt idx="3660">
                  <c:v>-8.4163207999999994</c:v>
                </c:pt>
                <c:pt idx="3661">
                  <c:v>-8.41049194</c:v>
                </c:pt>
                <c:pt idx="3662">
                  <c:v>-8.41049194</c:v>
                </c:pt>
                <c:pt idx="3663">
                  <c:v>-8.4113464400000009</c:v>
                </c:pt>
                <c:pt idx="3664">
                  <c:v>-8.4069518999999993</c:v>
                </c:pt>
                <c:pt idx="3665">
                  <c:v>-8.4107971199999998</c:v>
                </c:pt>
                <c:pt idx="3666">
                  <c:v>-8.4165344199999996</c:v>
                </c:pt>
                <c:pt idx="3667">
                  <c:v>-8.4175415000000005</c:v>
                </c:pt>
                <c:pt idx="3668">
                  <c:v>-8.4175415000000005</c:v>
                </c:pt>
                <c:pt idx="3669">
                  <c:v>-8.4169006300000007</c:v>
                </c:pt>
                <c:pt idx="3670">
                  <c:v>-8.4127197299999992</c:v>
                </c:pt>
                <c:pt idx="3671">
                  <c:v>-8.4127197299999992</c:v>
                </c:pt>
                <c:pt idx="3672">
                  <c:v>-8.4176635700000002</c:v>
                </c:pt>
                <c:pt idx="3673">
                  <c:v>-8.4170532199999997</c:v>
                </c:pt>
                <c:pt idx="3674">
                  <c:v>-8.4170532199999997</c:v>
                </c:pt>
                <c:pt idx="3675">
                  <c:v>-8.4192504899999996</c:v>
                </c:pt>
                <c:pt idx="3676">
                  <c:v>-8.4171447799999992</c:v>
                </c:pt>
                <c:pt idx="3677">
                  <c:v>-8.4171447799999992</c:v>
                </c:pt>
                <c:pt idx="3678">
                  <c:v>-8.4158630399999996</c:v>
                </c:pt>
                <c:pt idx="3679">
                  <c:v>-8.4148864700000008</c:v>
                </c:pt>
                <c:pt idx="3680">
                  <c:v>-8.4160766599999999</c:v>
                </c:pt>
                <c:pt idx="3681">
                  <c:v>-8.4160766599999999</c:v>
                </c:pt>
                <c:pt idx="3682">
                  <c:v>-8.4164123499999999</c:v>
                </c:pt>
                <c:pt idx="3683">
                  <c:v>-8.4164123499999999</c:v>
                </c:pt>
                <c:pt idx="3684">
                  <c:v>-8.4169006300000007</c:v>
                </c:pt>
                <c:pt idx="3685">
                  <c:v>-8.4138488799999998</c:v>
                </c:pt>
                <c:pt idx="3686">
                  <c:v>-8.4159851099999994</c:v>
                </c:pt>
                <c:pt idx="3687">
                  <c:v>-8.4159851099999994</c:v>
                </c:pt>
                <c:pt idx="3688">
                  <c:v>-8.4182434100000005</c:v>
                </c:pt>
                <c:pt idx="3689">
                  <c:v>-8.4158935499999998</c:v>
                </c:pt>
                <c:pt idx="3690">
                  <c:v>-8.4158935499999998</c:v>
                </c:pt>
                <c:pt idx="3691">
                  <c:v>-8.4107360799999995</c:v>
                </c:pt>
                <c:pt idx="3692">
                  <c:v>-8.4107666000000005</c:v>
                </c:pt>
                <c:pt idx="3693">
                  <c:v>-8.4107666000000005</c:v>
                </c:pt>
                <c:pt idx="3694">
                  <c:v>-8.4071960400000005</c:v>
                </c:pt>
                <c:pt idx="3695">
                  <c:v>-8.4030761700000003</c:v>
                </c:pt>
                <c:pt idx="3696">
                  <c:v>-8.4030761700000003</c:v>
                </c:pt>
                <c:pt idx="3697">
                  <c:v>-8.4046630899999997</c:v>
                </c:pt>
                <c:pt idx="3698">
                  <c:v>-8.4046630899999997</c:v>
                </c:pt>
                <c:pt idx="3699">
                  <c:v>-8.4069824200000003</c:v>
                </c:pt>
                <c:pt idx="3700">
                  <c:v>-8.4141235400000003</c:v>
                </c:pt>
                <c:pt idx="3701">
                  <c:v>-8.4141235400000003</c:v>
                </c:pt>
                <c:pt idx="3702">
                  <c:v>-8.4108581499999993</c:v>
                </c:pt>
                <c:pt idx="3703">
                  <c:v>-8.4084777800000001</c:v>
                </c:pt>
                <c:pt idx="3704">
                  <c:v>-8.4084777800000001</c:v>
                </c:pt>
                <c:pt idx="3705">
                  <c:v>-8.40982056</c:v>
                </c:pt>
                <c:pt idx="3706">
                  <c:v>-8.4121398900000006</c:v>
                </c:pt>
                <c:pt idx="3707">
                  <c:v>-8.4122009299999991</c:v>
                </c:pt>
                <c:pt idx="3708">
                  <c:v>-8.4097290000000005</c:v>
                </c:pt>
                <c:pt idx="3709">
                  <c:v>-8.4085388200000004</c:v>
                </c:pt>
                <c:pt idx="3710">
                  <c:v>-8.4085388200000004</c:v>
                </c:pt>
                <c:pt idx="3711">
                  <c:v>-8.4099121100000005</c:v>
                </c:pt>
                <c:pt idx="3712">
                  <c:v>-8.4093627899999994</c:v>
                </c:pt>
                <c:pt idx="3713">
                  <c:v>-8.4111633300000008</c:v>
                </c:pt>
                <c:pt idx="3714">
                  <c:v>-8.4111633300000008</c:v>
                </c:pt>
                <c:pt idx="3715">
                  <c:v>-8.4088439899999994</c:v>
                </c:pt>
                <c:pt idx="3716">
                  <c:v>-8.4104003899999995</c:v>
                </c:pt>
                <c:pt idx="3717">
                  <c:v>-8.4086303699999991</c:v>
                </c:pt>
                <c:pt idx="3718">
                  <c:v>-8.4046935999999999</c:v>
                </c:pt>
                <c:pt idx="3719">
                  <c:v>-8.4037780800000004</c:v>
                </c:pt>
                <c:pt idx="3720">
                  <c:v>-8.4037780800000004</c:v>
                </c:pt>
                <c:pt idx="3721">
                  <c:v>-8.3992614700000008</c:v>
                </c:pt>
                <c:pt idx="3722">
                  <c:v>-8.39862061</c:v>
                </c:pt>
                <c:pt idx="3723">
                  <c:v>-8.39862061</c:v>
                </c:pt>
                <c:pt idx="3724">
                  <c:v>-8.3992309600000006</c:v>
                </c:pt>
                <c:pt idx="3725">
                  <c:v>-8.4029541000000005</c:v>
                </c:pt>
                <c:pt idx="3726">
                  <c:v>-8.4077453599999998</c:v>
                </c:pt>
                <c:pt idx="3727">
                  <c:v>-8.4045105000000007</c:v>
                </c:pt>
                <c:pt idx="3728">
                  <c:v>-8.4028015099999998</c:v>
                </c:pt>
                <c:pt idx="3729">
                  <c:v>-8.4028015099999998</c:v>
                </c:pt>
                <c:pt idx="3730">
                  <c:v>-8.4043579099999999</c:v>
                </c:pt>
                <c:pt idx="3731">
                  <c:v>-8.4056091300000002</c:v>
                </c:pt>
                <c:pt idx="3732">
                  <c:v>-8.4057922400000002</c:v>
                </c:pt>
                <c:pt idx="3733">
                  <c:v>-8.4057922400000002</c:v>
                </c:pt>
                <c:pt idx="3734">
                  <c:v>-8.4060058600000005</c:v>
                </c:pt>
                <c:pt idx="3735">
                  <c:v>-8.3997192399999996</c:v>
                </c:pt>
                <c:pt idx="3736">
                  <c:v>-8.3997192399999996</c:v>
                </c:pt>
                <c:pt idx="3737">
                  <c:v>-8.3959350599999993</c:v>
                </c:pt>
                <c:pt idx="3738">
                  <c:v>-8.3915405300000003</c:v>
                </c:pt>
                <c:pt idx="3739">
                  <c:v>-8.3915405300000003</c:v>
                </c:pt>
                <c:pt idx="3740">
                  <c:v>-8.3944702099999997</c:v>
                </c:pt>
                <c:pt idx="3741">
                  <c:v>-8.4029541000000005</c:v>
                </c:pt>
                <c:pt idx="3742">
                  <c:v>-8.4013366699999992</c:v>
                </c:pt>
                <c:pt idx="3743">
                  <c:v>-8.4013366699999992</c:v>
                </c:pt>
                <c:pt idx="3744">
                  <c:v>-8.4006347699999999</c:v>
                </c:pt>
                <c:pt idx="3745">
                  <c:v>-8.4006347699999999</c:v>
                </c:pt>
                <c:pt idx="3746">
                  <c:v>-8.3983764599999997</c:v>
                </c:pt>
                <c:pt idx="3747">
                  <c:v>-8.4042053200000009</c:v>
                </c:pt>
                <c:pt idx="3748">
                  <c:v>-8.4010925299999997</c:v>
                </c:pt>
                <c:pt idx="3749">
                  <c:v>-8.4010925299999997</c:v>
                </c:pt>
                <c:pt idx="3750">
                  <c:v>-8.3999023400000006</c:v>
                </c:pt>
                <c:pt idx="3751">
                  <c:v>-8.39862061</c:v>
                </c:pt>
                <c:pt idx="3752">
                  <c:v>-8.3989563</c:v>
                </c:pt>
                <c:pt idx="3753">
                  <c:v>-8.4009399400000007</c:v>
                </c:pt>
                <c:pt idx="3754">
                  <c:v>-8.4009399400000007</c:v>
                </c:pt>
                <c:pt idx="3755">
                  <c:v>-8.3986511200000002</c:v>
                </c:pt>
                <c:pt idx="3756">
                  <c:v>-8.3920288099999993</c:v>
                </c:pt>
                <c:pt idx="3757">
                  <c:v>-8.3883056600000003</c:v>
                </c:pt>
                <c:pt idx="3758">
                  <c:v>-8.3883056600000003</c:v>
                </c:pt>
                <c:pt idx="3759">
                  <c:v>-8.3915405300000003</c:v>
                </c:pt>
                <c:pt idx="3760">
                  <c:v>-8.3928527800000001</c:v>
                </c:pt>
                <c:pt idx="3761">
                  <c:v>-8.3918456999999993</c:v>
                </c:pt>
                <c:pt idx="3762">
                  <c:v>-8.3975524900000007</c:v>
                </c:pt>
                <c:pt idx="3763">
                  <c:v>-8.39505005</c:v>
                </c:pt>
                <c:pt idx="3764">
                  <c:v>-8.39505005</c:v>
                </c:pt>
                <c:pt idx="3765">
                  <c:v>-8.3950195300000008</c:v>
                </c:pt>
                <c:pt idx="3766">
                  <c:v>-8.3891906699999996</c:v>
                </c:pt>
                <c:pt idx="3767">
                  <c:v>-8.3868713400000008</c:v>
                </c:pt>
                <c:pt idx="3768">
                  <c:v>-8.3868713400000008</c:v>
                </c:pt>
                <c:pt idx="3769">
                  <c:v>-8.38619995</c:v>
                </c:pt>
                <c:pt idx="3770">
                  <c:v>-8.38619995</c:v>
                </c:pt>
                <c:pt idx="3771">
                  <c:v>-8.3863525400000007</c:v>
                </c:pt>
                <c:pt idx="3772">
                  <c:v>-8.3912658699999998</c:v>
                </c:pt>
                <c:pt idx="3773">
                  <c:v>-8.3876647900000005</c:v>
                </c:pt>
                <c:pt idx="3774">
                  <c:v>-8.3876647900000005</c:v>
                </c:pt>
                <c:pt idx="3775">
                  <c:v>-8.3905639599999997</c:v>
                </c:pt>
                <c:pt idx="3776">
                  <c:v>-8.3862304699999992</c:v>
                </c:pt>
                <c:pt idx="3777">
                  <c:v>-8.3862304699999992</c:v>
                </c:pt>
                <c:pt idx="3778">
                  <c:v>-8.3818969699999997</c:v>
                </c:pt>
                <c:pt idx="3779">
                  <c:v>-8.3812866199999991</c:v>
                </c:pt>
                <c:pt idx="3780">
                  <c:v>-8.3812866199999991</c:v>
                </c:pt>
                <c:pt idx="3781">
                  <c:v>-8.3861694300000007</c:v>
                </c:pt>
                <c:pt idx="3782">
                  <c:v>-8.3867492699999993</c:v>
                </c:pt>
                <c:pt idx="3783">
                  <c:v>-8.3867492699999993</c:v>
                </c:pt>
                <c:pt idx="3784">
                  <c:v>-8.3877563500000001</c:v>
                </c:pt>
                <c:pt idx="3785">
                  <c:v>-8.3854675299999997</c:v>
                </c:pt>
                <c:pt idx="3786">
                  <c:v>-8.3839721699999998</c:v>
                </c:pt>
                <c:pt idx="3787">
                  <c:v>-8.3798522900000005</c:v>
                </c:pt>
                <c:pt idx="3788">
                  <c:v>-8.3793640099999998</c:v>
                </c:pt>
                <c:pt idx="3789">
                  <c:v>-8.3793640099999998</c:v>
                </c:pt>
                <c:pt idx="3790">
                  <c:v>-8.3849487299999996</c:v>
                </c:pt>
                <c:pt idx="3791">
                  <c:v>-8.3806457499999993</c:v>
                </c:pt>
                <c:pt idx="3792">
                  <c:v>-8.3814392099999999</c:v>
                </c:pt>
                <c:pt idx="3793">
                  <c:v>-8.3814392099999999</c:v>
                </c:pt>
                <c:pt idx="3794">
                  <c:v>-8.3813171400000002</c:v>
                </c:pt>
                <c:pt idx="3795">
                  <c:v>-8.3764343300000004</c:v>
                </c:pt>
                <c:pt idx="3796">
                  <c:v>-8.3764648400000006</c:v>
                </c:pt>
                <c:pt idx="3797">
                  <c:v>-8.37518311</c:v>
                </c:pt>
                <c:pt idx="3798">
                  <c:v>-8.3808288599999994</c:v>
                </c:pt>
                <c:pt idx="3799">
                  <c:v>-8.3808288599999994</c:v>
                </c:pt>
                <c:pt idx="3800">
                  <c:v>-8.37976074</c:v>
                </c:pt>
                <c:pt idx="3801">
                  <c:v>-8.3774108900000002</c:v>
                </c:pt>
                <c:pt idx="3802">
                  <c:v>-8.3774108900000002</c:v>
                </c:pt>
                <c:pt idx="3803">
                  <c:v>-8.3763427700000008</c:v>
                </c:pt>
                <c:pt idx="3804">
                  <c:v>-8.3741760299999992</c:v>
                </c:pt>
                <c:pt idx="3805">
                  <c:v>-8.3741760299999992</c:v>
                </c:pt>
                <c:pt idx="3806">
                  <c:v>-8.3741149900000007</c:v>
                </c:pt>
                <c:pt idx="3807">
                  <c:v>-8.3750915500000005</c:v>
                </c:pt>
                <c:pt idx="3808">
                  <c:v>-8.3750915500000005</c:v>
                </c:pt>
                <c:pt idx="3809">
                  <c:v>-8.3715820300000008</c:v>
                </c:pt>
                <c:pt idx="3810">
                  <c:v>-8.3661804199999992</c:v>
                </c:pt>
                <c:pt idx="3811">
                  <c:v>-8.3725280800000004</c:v>
                </c:pt>
                <c:pt idx="3812">
                  <c:v>-8.3725280800000004</c:v>
                </c:pt>
                <c:pt idx="3813">
                  <c:v>-8.3677978500000005</c:v>
                </c:pt>
                <c:pt idx="3814">
                  <c:v>-8.3677978500000005</c:v>
                </c:pt>
                <c:pt idx="3815">
                  <c:v>-8.3686523400000006</c:v>
                </c:pt>
                <c:pt idx="3816">
                  <c:v>-8.3661193800000007</c:v>
                </c:pt>
                <c:pt idx="3817">
                  <c:v>-8.3665771499999995</c:v>
                </c:pt>
                <c:pt idx="3818">
                  <c:v>-8.3665771499999995</c:v>
                </c:pt>
                <c:pt idx="3819">
                  <c:v>-8.3664550799999997</c:v>
                </c:pt>
                <c:pt idx="3820">
                  <c:v>-8.3661193800000007</c:v>
                </c:pt>
                <c:pt idx="3821">
                  <c:v>-8.3643188500000001</c:v>
                </c:pt>
                <c:pt idx="3822">
                  <c:v>-8.3643188500000001</c:v>
                </c:pt>
                <c:pt idx="3823">
                  <c:v>-8.3600463900000008</c:v>
                </c:pt>
                <c:pt idx="3824">
                  <c:v>-8.3600463900000008</c:v>
                </c:pt>
                <c:pt idx="3825">
                  <c:v>-8.3608703599999998</c:v>
                </c:pt>
                <c:pt idx="3826">
                  <c:v>-8.3619079599999999</c:v>
                </c:pt>
                <c:pt idx="3827">
                  <c:v>-8.3592529300000002</c:v>
                </c:pt>
                <c:pt idx="3828">
                  <c:v>-8.3592529300000002</c:v>
                </c:pt>
                <c:pt idx="3829">
                  <c:v>-8.3597717300000003</c:v>
                </c:pt>
                <c:pt idx="3830">
                  <c:v>-8.3595275900000008</c:v>
                </c:pt>
                <c:pt idx="3831">
                  <c:v>-8.3595275900000008</c:v>
                </c:pt>
                <c:pt idx="3832">
                  <c:v>-8.3543395999999994</c:v>
                </c:pt>
                <c:pt idx="3833">
                  <c:v>-8.3529968300000004</c:v>
                </c:pt>
                <c:pt idx="3834">
                  <c:v>-8.3529968300000004</c:v>
                </c:pt>
                <c:pt idx="3835">
                  <c:v>-8.3538513200000004</c:v>
                </c:pt>
                <c:pt idx="3836">
                  <c:v>-8.3538513200000004</c:v>
                </c:pt>
                <c:pt idx="3837">
                  <c:v>-8.3538513200000004</c:v>
                </c:pt>
                <c:pt idx="3838">
                  <c:v>-8.3520813</c:v>
                </c:pt>
                <c:pt idx="3839">
                  <c:v>-8.3516540500000005</c:v>
                </c:pt>
                <c:pt idx="3840">
                  <c:v>-8.3521118199999993</c:v>
                </c:pt>
                <c:pt idx="3841">
                  <c:v>-8.3510742199999992</c:v>
                </c:pt>
                <c:pt idx="3842">
                  <c:v>-8.3526916500000006</c:v>
                </c:pt>
                <c:pt idx="3843">
                  <c:v>-8.3526916500000006</c:v>
                </c:pt>
                <c:pt idx="3844">
                  <c:v>-8.3470764200000005</c:v>
                </c:pt>
                <c:pt idx="3845">
                  <c:v>-8.34799194</c:v>
                </c:pt>
                <c:pt idx="3846">
                  <c:v>-8.3491210900000006</c:v>
                </c:pt>
                <c:pt idx="3847">
                  <c:v>-8.3491210900000006</c:v>
                </c:pt>
                <c:pt idx="3848">
                  <c:v>-8.3485717800000003</c:v>
                </c:pt>
                <c:pt idx="3849">
                  <c:v>-8.34341431</c:v>
                </c:pt>
                <c:pt idx="3850">
                  <c:v>-8.34341431</c:v>
                </c:pt>
                <c:pt idx="3851">
                  <c:v>-8.3457336400000006</c:v>
                </c:pt>
                <c:pt idx="3852">
                  <c:v>-8.34408569</c:v>
                </c:pt>
                <c:pt idx="3853">
                  <c:v>-8.34408569</c:v>
                </c:pt>
                <c:pt idx="3854">
                  <c:v>-8.3419799799999996</c:v>
                </c:pt>
                <c:pt idx="3855">
                  <c:v>-8.3449401900000009</c:v>
                </c:pt>
                <c:pt idx="3856">
                  <c:v>-8.3444824200000003</c:v>
                </c:pt>
                <c:pt idx="3857">
                  <c:v>-8.3448486299999995</c:v>
                </c:pt>
                <c:pt idx="3858">
                  <c:v>-8.3417663599999994</c:v>
                </c:pt>
                <c:pt idx="3859">
                  <c:v>-8.3417663599999994</c:v>
                </c:pt>
                <c:pt idx="3860">
                  <c:v>-8.3395996100000005</c:v>
                </c:pt>
                <c:pt idx="3861">
                  <c:v>-8.3398742699999993</c:v>
                </c:pt>
                <c:pt idx="3862">
                  <c:v>-8.3393859900000002</c:v>
                </c:pt>
                <c:pt idx="3863">
                  <c:v>-8.3393859900000002</c:v>
                </c:pt>
                <c:pt idx="3864">
                  <c:v>-8.3425903300000002</c:v>
                </c:pt>
                <c:pt idx="3865">
                  <c:v>-8.3392944300000007</c:v>
                </c:pt>
                <c:pt idx="3866">
                  <c:v>-8.3381957999999994</c:v>
                </c:pt>
                <c:pt idx="3867">
                  <c:v>-8.3406677200000008</c:v>
                </c:pt>
                <c:pt idx="3868">
                  <c:v>-8.3382568399999997</c:v>
                </c:pt>
                <c:pt idx="3869">
                  <c:v>-8.3382568399999997</c:v>
                </c:pt>
                <c:pt idx="3870">
                  <c:v>-8.3384094199999996</c:v>
                </c:pt>
                <c:pt idx="3871">
                  <c:v>-8.3354187</c:v>
                </c:pt>
                <c:pt idx="3872">
                  <c:v>-8.3354187</c:v>
                </c:pt>
                <c:pt idx="3873">
                  <c:v>-8.3366393999999993</c:v>
                </c:pt>
                <c:pt idx="3874">
                  <c:v>-8.3360595699999998</c:v>
                </c:pt>
                <c:pt idx="3875">
                  <c:v>-8.3363952599999998</c:v>
                </c:pt>
                <c:pt idx="3876">
                  <c:v>-8.33508301</c:v>
                </c:pt>
                <c:pt idx="3877">
                  <c:v>-8.3358154300000002</c:v>
                </c:pt>
                <c:pt idx="3878">
                  <c:v>-8.3358154300000002</c:v>
                </c:pt>
                <c:pt idx="3879">
                  <c:v>-8.3343810999999999</c:v>
                </c:pt>
                <c:pt idx="3880">
                  <c:v>-8.3360290500000005</c:v>
                </c:pt>
                <c:pt idx="3881">
                  <c:v>-8.3349914599999995</c:v>
                </c:pt>
                <c:pt idx="3882">
                  <c:v>-8.3349914599999995</c:v>
                </c:pt>
                <c:pt idx="3883">
                  <c:v>-8.33627319</c:v>
                </c:pt>
                <c:pt idx="3884">
                  <c:v>-8.3343810999999999</c:v>
                </c:pt>
                <c:pt idx="3885">
                  <c:v>-8.3360290500000005</c:v>
                </c:pt>
                <c:pt idx="3886">
                  <c:v>-8.3340759299999991</c:v>
                </c:pt>
                <c:pt idx="3887">
                  <c:v>-8.3341064500000002</c:v>
                </c:pt>
                <c:pt idx="3888">
                  <c:v>-8.3341064500000002</c:v>
                </c:pt>
                <c:pt idx="3889">
                  <c:v>-8.3330688500000001</c:v>
                </c:pt>
                <c:pt idx="3890">
                  <c:v>-8.3326416000000005</c:v>
                </c:pt>
                <c:pt idx="3891">
                  <c:v>-8.3326416000000005</c:v>
                </c:pt>
                <c:pt idx="3892">
                  <c:v>-8.3340454099999999</c:v>
                </c:pt>
                <c:pt idx="3893">
                  <c:v>-8.3348388700000005</c:v>
                </c:pt>
                <c:pt idx="3894">
                  <c:v>-8.3348388700000005</c:v>
                </c:pt>
                <c:pt idx="3895">
                  <c:v>-8.3341674799999996</c:v>
                </c:pt>
                <c:pt idx="3896">
                  <c:v>-8.3324279800000003</c:v>
                </c:pt>
                <c:pt idx="3897">
                  <c:v>-8.3324279800000003</c:v>
                </c:pt>
                <c:pt idx="3898">
                  <c:v>-8.3341674799999996</c:v>
                </c:pt>
                <c:pt idx="3899">
                  <c:v>-8.3333435100000006</c:v>
                </c:pt>
                <c:pt idx="3900">
                  <c:v>-8.3316040000000005</c:v>
                </c:pt>
                <c:pt idx="3901">
                  <c:v>-8.3316040000000005</c:v>
                </c:pt>
                <c:pt idx="3902">
                  <c:v>-8.3332824700000003</c:v>
                </c:pt>
                <c:pt idx="3903">
                  <c:v>-8.3332824700000003</c:v>
                </c:pt>
                <c:pt idx="3904">
                  <c:v>-8.3329162599999993</c:v>
                </c:pt>
                <c:pt idx="3905">
                  <c:v>-8.3287963900000008</c:v>
                </c:pt>
                <c:pt idx="3906">
                  <c:v>-8.3332214400000009</c:v>
                </c:pt>
                <c:pt idx="3907">
                  <c:v>-8.3332214400000009</c:v>
                </c:pt>
                <c:pt idx="3908">
                  <c:v>-8.3309020999999994</c:v>
                </c:pt>
                <c:pt idx="3909">
                  <c:v>-8.3302612299999996</c:v>
                </c:pt>
                <c:pt idx="3910">
                  <c:v>-8.3302612299999996</c:v>
                </c:pt>
                <c:pt idx="3911">
                  <c:v>-8.3284912099999993</c:v>
                </c:pt>
                <c:pt idx="3912">
                  <c:v>-8.3286743199999993</c:v>
                </c:pt>
                <c:pt idx="3913">
                  <c:v>-8.3286743199999993</c:v>
                </c:pt>
                <c:pt idx="3914">
                  <c:v>-8.3291320800000008</c:v>
                </c:pt>
                <c:pt idx="3915">
                  <c:v>-8.3294372600000006</c:v>
                </c:pt>
                <c:pt idx="3916">
                  <c:v>-8.3294372600000006</c:v>
                </c:pt>
                <c:pt idx="3917">
                  <c:v>-8.3314208999999995</c:v>
                </c:pt>
                <c:pt idx="3918">
                  <c:v>-8.3273315399999994</c:v>
                </c:pt>
                <c:pt idx="3919">
                  <c:v>-8.3298950200000004</c:v>
                </c:pt>
                <c:pt idx="3920">
                  <c:v>-8.3290405300000003</c:v>
                </c:pt>
                <c:pt idx="3921">
                  <c:v>-8.3300170900000001</c:v>
                </c:pt>
                <c:pt idx="3922">
                  <c:v>-8.3275146499999995</c:v>
                </c:pt>
                <c:pt idx="3923">
                  <c:v>-8.3275146499999995</c:v>
                </c:pt>
                <c:pt idx="3924">
                  <c:v>-8.3278503399999995</c:v>
                </c:pt>
                <c:pt idx="3925">
                  <c:v>-8.3292846699999998</c:v>
                </c:pt>
                <c:pt idx="3926">
                  <c:v>-8.3292846699999998</c:v>
                </c:pt>
                <c:pt idx="3927">
                  <c:v>-8.3252258300000008</c:v>
                </c:pt>
                <c:pt idx="3928">
                  <c:v>-8.3285522499999995</c:v>
                </c:pt>
                <c:pt idx="3929">
                  <c:v>-8.3273925799999997</c:v>
                </c:pt>
                <c:pt idx="3930">
                  <c:v>-8.3270263700000005</c:v>
                </c:pt>
                <c:pt idx="3931">
                  <c:v>-8.3266906699999996</c:v>
                </c:pt>
                <c:pt idx="3932">
                  <c:v>-8.3266906699999996</c:v>
                </c:pt>
                <c:pt idx="3933">
                  <c:v>-8.3260497999999998</c:v>
                </c:pt>
                <c:pt idx="3934">
                  <c:v>-8.3250122100000006</c:v>
                </c:pt>
                <c:pt idx="3935">
                  <c:v>-8.3239440899999995</c:v>
                </c:pt>
                <c:pt idx="3936">
                  <c:v>-8.3239440899999995</c:v>
                </c:pt>
                <c:pt idx="3937">
                  <c:v>-8.3237915000000005</c:v>
                </c:pt>
                <c:pt idx="3938">
                  <c:v>-8.3237915000000005</c:v>
                </c:pt>
                <c:pt idx="3939">
                  <c:v>-8.3208007800000008</c:v>
                </c:pt>
                <c:pt idx="3940">
                  <c:v>-8.3219299299999996</c:v>
                </c:pt>
                <c:pt idx="3941">
                  <c:v>-8.3219299299999996</c:v>
                </c:pt>
                <c:pt idx="3942">
                  <c:v>-8.3202819800000007</c:v>
                </c:pt>
                <c:pt idx="3943">
                  <c:v>-8.3223877000000002</c:v>
                </c:pt>
                <c:pt idx="3944">
                  <c:v>-8.3199462900000007</c:v>
                </c:pt>
                <c:pt idx="3945">
                  <c:v>-8.3199462900000007</c:v>
                </c:pt>
                <c:pt idx="3946">
                  <c:v>-8.3193664599999995</c:v>
                </c:pt>
                <c:pt idx="3947">
                  <c:v>-8.3185424799999996</c:v>
                </c:pt>
                <c:pt idx="3948">
                  <c:v>-8.3185424799999996</c:v>
                </c:pt>
                <c:pt idx="3949">
                  <c:v>-8.3197631800000007</c:v>
                </c:pt>
                <c:pt idx="3950">
                  <c:v>-8.3190918000000007</c:v>
                </c:pt>
                <c:pt idx="3951">
                  <c:v>-8.3190918000000007</c:v>
                </c:pt>
                <c:pt idx="3952">
                  <c:v>-8.32064819</c:v>
                </c:pt>
                <c:pt idx="3953">
                  <c:v>-8.3192443800000007</c:v>
                </c:pt>
                <c:pt idx="3954">
                  <c:v>-8.3198547400000002</c:v>
                </c:pt>
                <c:pt idx="3955">
                  <c:v>-8.31726074</c:v>
                </c:pt>
                <c:pt idx="3956">
                  <c:v>-8.3169860799999995</c:v>
                </c:pt>
                <c:pt idx="3957">
                  <c:v>-8.3169860799999995</c:v>
                </c:pt>
                <c:pt idx="3958">
                  <c:v>-8.3185424799999996</c:v>
                </c:pt>
                <c:pt idx="3959">
                  <c:v>-8.3198547400000002</c:v>
                </c:pt>
                <c:pt idx="3960">
                  <c:v>-8.3195800799999997</c:v>
                </c:pt>
                <c:pt idx="3961">
                  <c:v>-8.3195800799999997</c:v>
                </c:pt>
                <c:pt idx="3962">
                  <c:v>-8.3225707999999994</c:v>
                </c:pt>
                <c:pt idx="3963">
                  <c:v>-8.3193054199999992</c:v>
                </c:pt>
                <c:pt idx="3964">
                  <c:v>-8.3158264200000005</c:v>
                </c:pt>
                <c:pt idx="3965">
                  <c:v>-8.3177490200000008</c:v>
                </c:pt>
                <c:pt idx="3966">
                  <c:v>-8.3156738299999997</c:v>
                </c:pt>
                <c:pt idx="3967">
                  <c:v>-8.3156738299999997</c:v>
                </c:pt>
                <c:pt idx="3968">
                  <c:v>-8.3171997100000006</c:v>
                </c:pt>
                <c:pt idx="3969">
                  <c:v>-8.3168029800000003</c:v>
                </c:pt>
                <c:pt idx="3970">
                  <c:v>-8.3168029800000003</c:v>
                </c:pt>
                <c:pt idx="3971">
                  <c:v>-8.3163757300000007</c:v>
                </c:pt>
                <c:pt idx="3972">
                  <c:v>-8.3139038099999993</c:v>
                </c:pt>
                <c:pt idx="3973">
                  <c:v>-8.3139038099999993</c:v>
                </c:pt>
                <c:pt idx="3974">
                  <c:v>-8.3142089800000001</c:v>
                </c:pt>
                <c:pt idx="3975">
                  <c:v>-8.31335449</c:v>
                </c:pt>
                <c:pt idx="3976">
                  <c:v>-8.31335449</c:v>
                </c:pt>
                <c:pt idx="3977">
                  <c:v>-8.3130188</c:v>
                </c:pt>
                <c:pt idx="3978">
                  <c:v>-8.3144531300000004</c:v>
                </c:pt>
                <c:pt idx="3979">
                  <c:v>-8.3135681199999993</c:v>
                </c:pt>
                <c:pt idx="3980">
                  <c:v>-8.3151245100000004</c:v>
                </c:pt>
                <c:pt idx="3981">
                  <c:v>-8.3119812</c:v>
                </c:pt>
                <c:pt idx="3982">
                  <c:v>-8.3119812</c:v>
                </c:pt>
                <c:pt idx="3983">
                  <c:v>-8.3126220699999998</c:v>
                </c:pt>
                <c:pt idx="3984">
                  <c:v>-8.3107605000000007</c:v>
                </c:pt>
                <c:pt idx="3985">
                  <c:v>-8.3094787599999993</c:v>
                </c:pt>
                <c:pt idx="3986">
                  <c:v>-8.3094787599999993</c:v>
                </c:pt>
                <c:pt idx="3987">
                  <c:v>-8.3110656699999996</c:v>
                </c:pt>
                <c:pt idx="3988">
                  <c:v>-8.3074951200000005</c:v>
                </c:pt>
                <c:pt idx="3989">
                  <c:v>-8.3117675799999997</c:v>
                </c:pt>
                <c:pt idx="3990">
                  <c:v>-8.31216431</c:v>
                </c:pt>
                <c:pt idx="3991">
                  <c:v>-8.3100280800000004</c:v>
                </c:pt>
                <c:pt idx="3992">
                  <c:v>-8.3100280800000004</c:v>
                </c:pt>
                <c:pt idx="3993">
                  <c:v>-8.3093566899999995</c:v>
                </c:pt>
                <c:pt idx="3994">
                  <c:v>-8.3079833999999995</c:v>
                </c:pt>
                <c:pt idx="3995">
                  <c:v>-8.3115844699999997</c:v>
                </c:pt>
                <c:pt idx="3996">
                  <c:v>-8.3115844699999997</c:v>
                </c:pt>
                <c:pt idx="3997">
                  <c:v>-8.3120117199999992</c:v>
                </c:pt>
                <c:pt idx="3998">
                  <c:v>-8.3094787599999993</c:v>
                </c:pt>
                <c:pt idx="3999">
                  <c:v>-8.3094177200000008</c:v>
                </c:pt>
                <c:pt idx="4000">
                  <c:v>-8.3089599599999993</c:v>
                </c:pt>
                <c:pt idx="4001">
                  <c:v>-8.3089599599999993</c:v>
                </c:pt>
                <c:pt idx="4002">
                  <c:v>-8.3106689500000002</c:v>
                </c:pt>
                <c:pt idx="4003">
                  <c:v>-8.3065185499999998</c:v>
                </c:pt>
                <c:pt idx="4004">
                  <c:v>-8.3054199200000003</c:v>
                </c:pt>
                <c:pt idx="4005">
                  <c:v>-8.3054199200000003</c:v>
                </c:pt>
                <c:pt idx="4006">
                  <c:v>-8.3054809600000006</c:v>
                </c:pt>
                <c:pt idx="4007">
                  <c:v>-8.3054809600000006</c:v>
                </c:pt>
                <c:pt idx="4008">
                  <c:v>-8.3057251000000001</c:v>
                </c:pt>
                <c:pt idx="4009">
                  <c:v>-8.3088989299999998</c:v>
                </c:pt>
                <c:pt idx="4010">
                  <c:v>-8.3088989299999998</c:v>
                </c:pt>
                <c:pt idx="4011">
                  <c:v>-8.30859375</c:v>
                </c:pt>
                <c:pt idx="4012">
                  <c:v>-8.30877686</c:v>
                </c:pt>
                <c:pt idx="4013">
                  <c:v>-8.3086547900000003</c:v>
                </c:pt>
                <c:pt idx="4014">
                  <c:v>-8.3089904800000003</c:v>
                </c:pt>
                <c:pt idx="4015">
                  <c:v>-8.3067627000000002</c:v>
                </c:pt>
                <c:pt idx="4016">
                  <c:v>-8.3067627000000002</c:v>
                </c:pt>
                <c:pt idx="4017">
                  <c:v>-8.3095092800000003</c:v>
                </c:pt>
                <c:pt idx="4018">
                  <c:v>-8.3089599599999993</c:v>
                </c:pt>
                <c:pt idx="4019">
                  <c:v>-8.3079833999999995</c:v>
                </c:pt>
                <c:pt idx="4020">
                  <c:v>-8.3079833999999995</c:v>
                </c:pt>
                <c:pt idx="4021">
                  <c:v>-8.3095397900000005</c:v>
                </c:pt>
                <c:pt idx="4022">
                  <c:v>-8.3071594199999996</c:v>
                </c:pt>
                <c:pt idx="4023">
                  <c:v>-8.3072814899999994</c:v>
                </c:pt>
                <c:pt idx="4024">
                  <c:v>-8.3074035599999991</c:v>
                </c:pt>
                <c:pt idx="4025">
                  <c:v>-8.3074035599999991</c:v>
                </c:pt>
                <c:pt idx="4026">
                  <c:v>-8.3063964800000001</c:v>
                </c:pt>
                <c:pt idx="4027">
                  <c:v>-8.3087463400000008</c:v>
                </c:pt>
                <c:pt idx="4028">
                  <c:v>-8.3087463400000008</c:v>
                </c:pt>
                <c:pt idx="4029">
                  <c:v>-8.3056335400000005</c:v>
                </c:pt>
                <c:pt idx="4030">
                  <c:v>-8.3062744100000003</c:v>
                </c:pt>
                <c:pt idx="4031">
                  <c:v>-8.3062744100000003</c:v>
                </c:pt>
                <c:pt idx="4032">
                  <c:v>-8.3040466300000002</c:v>
                </c:pt>
                <c:pt idx="4033">
                  <c:v>-8.3036193800000007</c:v>
                </c:pt>
                <c:pt idx="4034">
                  <c:v>-8.3036193800000007</c:v>
                </c:pt>
                <c:pt idx="4035">
                  <c:v>-8.3011779800000003</c:v>
                </c:pt>
                <c:pt idx="4036">
                  <c:v>-8.3028259299999991</c:v>
                </c:pt>
                <c:pt idx="4037">
                  <c:v>-8.3028259299999991</c:v>
                </c:pt>
                <c:pt idx="4038">
                  <c:v>-8.3054504399999995</c:v>
                </c:pt>
                <c:pt idx="4039">
                  <c:v>-8.3030395499999994</c:v>
                </c:pt>
                <c:pt idx="4040">
                  <c:v>-8.3030395499999994</c:v>
                </c:pt>
                <c:pt idx="4041">
                  <c:v>-8.3056030300000003</c:v>
                </c:pt>
                <c:pt idx="4042">
                  <c:v>-8.3056030300000003</c:v>
                </c:pt>
                <c:pt idx="4043">
                  <c:v>-8.3044433600000005</c:v>
                </c:pt>
                <c:pt idx="4044">
                  <c:v>-8.3023376500000001</c:v>
                </c:pt>
                <c:pt idx="4045">
                  <c:v>-8.3013916000000005</c:v>
                </c:pt>
                <c:pt idx="4046">
                  <c:v>-8.3013916000000005</c:v>
                </c:pt>
                <c:pt idx="4047">
                  <c:v>-8.2987365700000009</c:v>
                </c:pt>
                <c:pt idx="4048">
                  <c:v>-8.29992676</c:v>
                </c:pt>
                <c:pt idx="4049">
                  <c:v>-8.29992676</c:v>
                </c:pt>
                <c:pt idx="4050">
                  <c:v>-8.3044433600000005</c:v>
                </c:pt>
                <c:pt idx="4051">
                  <c:v>-8.3013610799999995</c:v>
                </c:pt>
                <c:pt idx="4052">
                  <c:v>-8.3013610799999995</c:v>
                </c:pt>
                <c:pt idx="4053">
                  <c:v>-8.2998962400000007</c:v>
                </c:pt>
                <c:pt idx="4054">
                  <c:v>-8.3032226599999994</c:v>
                </c:pt>
                <c:pt idx="4055">
                  <c:v>-8.3032226599999994</c:v>
                </c:pt>
                <c:pt idx="4056">
                  <c:v>-8.3006591800000002</c:v>
                </c:pt>
                <c:pt idx="4057">
                  <c:v>-8.2984314000000001</c:v>
                </c:pt>
                <c:pt idx="4058">
                  <c:v>-8.2988586400000006</c:v>
                </c:pt>
                <c:pt idx="4059">
                  <c:v>-8.2987060499999998</c:v>
                </c:pt>
                <c:pt idx="4060">
                  <c:v>-8.3007202099999997</c:v>
                </c:pt>
                <c:pt idx="4061">
                  <c:v>-8.3007202099999997</c:v>
                </c:pt>
                <c:pt idx="4062">
                  <c:v>-8.2987060499999998</c:v>
                </c:pt>
                <c:pt idx="4063">
                  <c:v>-8.2976074200000003</c:v>
                </c:pt>
                <c:pt idx="4064">
                  <c:v>-8.2976989700000008</c:v>
                </c:pt>
                <c:pt idx="4065">
                  <c:v>-8.2976989700000008</c:v>
                </c:pt>
                <c:pt idx="4066">
                  <c:v>-8.2978210400000005</c:v>
                </c:pt>
                <c:pt idx="4067">
                  <c:v>-8.2978820800000008</c:v>
                </c:pt>
                <c:pt idx="4068">
                  <c:v>-8.2993164099999994</c:v>
                </c:pt>
                <c:pt idx="4069">
                  <c:v>-8.2986450200000004</c:v>
                </c:pt>
                <c:pt idx="4070">
                  <c:v>-8.2962951700000005</c:v>
                </c:pt>
                <c:pt idx="4071">
                  <c:v>-8.2962951700000005</c:v>
                </c:pt>
                <c:pt idx="4072">
                  <c:v>-8.2982788099999993</c:v>
                </c:pt>
                <c:pt idx="4073">
                  <c:v>-8.2991027800000001</c:v>
                </c:pt>
                <c:pt idx="4074">
                  <c:v>-8.2991027800000001</c:v>
                </c:pt>
                <c:pt idx="4075">
                  <c:v>-8.2948608400000001</c:v>
                </c:pt>
                <c:pt idx="4076">
                  <c:v>-8.29653931</c:v>
                </c:pt>
                <c:pt idx="4077">
                  <c:v>-8.29653931</c:v>
                </c:pt>
                <c:pt idx="4078">
                  <c:v>-8.2947997999999998</c:v>
                </c:pt>
                <c:pt idx="4079">
                  <c:v>-8.2958068800000007</c:v>
                </c:pt>
                <c:pt idx="4080">
                  <c:v>-8.2933349599999993</c:v>
                </c:pt>
                <c:pt idx="4081">
                  <c:v>-8.2933349599999993</c:v>
                </c:pt>
                <c:pt idx="4082">
                  <c:v>-8.2954101599999994</c:v>
                </c:pt>
                <c:pt idx="4083">
                  <c:v>-8.2941589400000009</c:v>
                </c:pt>
                <c:pt idx="4084">
                  <c:v>-8.2941589400000009</c:v>
                </c:pt>
                <c:pt idx="4085">
                  <c:v>-8.2948303200000009</c:v>
                </c:pt>
                <c:pt idx="4086">
                  <c:v>-8.2934265099999998</c:v>
                </c:pt>
                <c:pt idx="4087">
                  <c:v>-8.2934265099999998</c:v>
                </c:pt>
                <c:pt idx="4088">
                  <c:v>-8.2947997999999998</c:v>
                </c:pt>
                <c:pt idx="4089">
                  <c:v>-8.2952270499999994</c:v>
                </c:pt>
                <c:pt idx="4090">
                  <c:v>-8.2930297900000003</c:v>
                </c:pt>
                <c:pt idx="4091">
                  <c:v>-8.2930297900000003</c:v>
                </c:pt>
                <c:pt idx="4092">
                  <c:v>-8.2923889200000005</c:v>
                </c:pt>
                <c:pt idx="4093">
                  <c:v>-8.2890319800000007</c:v>
                </c:pt>
                <c:pt idx="4094">
                  <c:v>-8.2893066399999995</c:v>
                </c:pt>
                <c:pt idx="4095">
                  <c:v>-8.2896728500000005</c:v>
                </c:pt>
                <c:pt idx="4096">
                  <c:v>-8.2907714800000001</c:v>
                </c:pt>
                <c:pt idx="4097">
                  <c:v>-8.2907714800000001</c:v>
                </c:pt>
                <c:pt idx="4098">
                  <c:v>-8.2925415000000005</c:v>
                </c:pt>
                <c:pt idx="4099">
                  <c:v>-8.2947387700000004</c:v>
                </c:pt>
                <c:pt idx="4100">
                  <c:v>-8.2947387700000004</c:v>
                </c:pt>
                <c:pt idx="4101">
                  <c:v>-8.2938537599999993</c:v>
                </c:pt>
                <c:pt idx="4102">
                  <c:v>-8.2901916500000006</c:v>
                </c:pt>
                <c:pt idx="4103">
                  <c:v>-8.2902831999999993</c:v>
                </c:pt>
                <c:pt idx="4104">
                  <c:v>-8.2913818399999997</c:v>
                </c:pt>
                <c:pt idx="4105">
                  <c:v>-8.2914428699999991</c:v>
                </c:pt>
                <c:pt idx="4106">
                  <c:v>-8.2914428699999991</c:v>
                </c:pt>
                <c:pt idx="4107">
                  <c:v>-8.2907714800000001</c:v>
                </c:pt>
                <c:pt idx="4108">
                  <c:v>-8.2906189000000001</c:v>
                </c:pt>
                <c:pt idx="4109">
                  <c:v>-8.2922058100000005</c:v>
                </c:pt>
                <c:pt idx="4110">
                  <c:v>-8.2922058100000005</c:v>
                </c:pt>
                <c:pt idx="4111">
                  <c:v>-8.2870178200000009</c:v>
                </c:pt>
                <c:pt idx="4112">
                  <c:v>-8.2870178200000009</c:v>
                </c:pt>
                <c:pt idx="4113">
                  <c:v>-8.2919616699999992</c:v>
                </c:pt>
                <c:pt idx="4114">
                  <c:v>-8.2869872999999998</c:v>
                </c:pt>
                <c:pt idx="4115">
                  <c:v>-8.2870788599999994</c:v>
                </c:pt>
                <c:pt idx="4116">
                  <c:v>-8.2870788599999994</c:v>
                </c:pt>
                <c:pt idx="4117">
                  <c:v>-8.2871093800000004</c:v>
                </c:pt>
                <c:pt idx="4118">
                  <c:v>-8.28567505</c:v>
                </c:pt>
                <c:pt idx="4119">
                  <c:v>-8.2858581499999993</c:v>
                </c:pt>
                <c:pt idx="4120">
                  <c:v>-8.2846069300000007</c:v>
                </c:pt>
                <c:pt idx="4121">
                  <c:v>-8.2846069300000007</c:v>
                </c:pt>
                <c:pt idx="4122">
                  <c:v>-8.2907409699999999</c:v>
                </c:pt>
                <c:pt idx="4123">
                  <c:v>-8.2932739299999998</c:v>
                </c:pt>
                <c:pt idx="4124">
                  <c:v>-8.2914123499999999</c:v>
                </c:pt>
                <c:pt idx="4125">
                  <c:v>-8.2914123499999999</c:v>
                </c:pt>
                <c:pt idx="4126">
                  <c:v>-8.2903442399999996</c:v>
                </c:pt>
                <c:pt idx="4127">
                  <c:v>-8.2918701200000005</c:v>
                </c:pt>
                <c:pt idx="4128">
                  <c:v>-8.2933654800000003</c:v>
                </c:pt>
                <c:pt idx="4129">
                  <c:v>-8.2878418000000007</c:v>
                </c:pt>
                <c:pt idx="4130">
                  <c:v>-8.2904052700000008</c:v>
                </c:pt>
                <c:pt idx="4131">
                  <c:v>-8.2904052700000008</c:v>
                </c:pt>
                <c:pt idx="4132">
                  <c:v>-8.2909240700000009</c:v>
                </c:pt>
                <c:pt idx="4133">
                  <c:v>-8.2908935499999998</c:v>
                </c:pt>
                <c:pt idx="4134">
                  <c:v>-8.2908935499999998</c:v>
                </c:pt>
                <c:pt idx="4135">
                  <c:v>-8.2904663099999993</c:v>
                </c:pt>
                <c:pt idx="4136">
                  <c:v>-8.2875366199999991</c:v>
                </c:pt>
                <c:pt idx="4137">
                  <c:v>-8.2875366199999991</c:v>
                </c:pt>
                <c:pt idx="4138">
                  <c:v>-8.2859802200000008</c:v>
                </c:pt>
                <c:pt idx="4139">
                  <c:v>-8.2852172900000003</c:v>
                </c:pt>
                <c:pt idx="4140">
                  <c:v>-8.2852172900000003</c:v>
                </c:pt>
                <c:pt idx="4141">
                  <c:v>-8.2865905800000004</c:v>
                </c:pt>
                <c:pt idx="4142">
                  <c:v>-8.2849426299999998</c:v>
                </c:pt>
                <c:pt idx="4143">
                  <c:v>-8.2907409699999999</c:v>
                </c:pt>
                <c:pt idx="4144">
                  <c:v>-8.2907409699999999</c:v>
                </c:pt>
                <c:pt idx="4145">
                  <c:v>-8.2824096699999998</c:v>
                </c:pt>
                <c:pt idx="4146">
                  <c:v>-8.2822876000000001</c:v>
                </c:pt>
                <c:pt idx="4147">
                  <c:v>-8.2822876000000001</c:v>
                </c:pt>
                <c:pt idx="4148">
                  <c:v>-8.2799987799999997</c:v>
                </c:pt>
                <c:pt idx="4149">
                  <c:v>-8.2852172900000003</c:v>
                </c:pt>
                <c:pt idx="4150">
                  <c:v>-8.2852172900000003</c:v>
                </c:pt>
                <c:pt idx="4151">
                  <c:v>-8.2847900400000007</c:v>
                </c:pt>
                <c:pt idx="4152">
                  <c:v>-8.2836608900000002</c:v>
                </c:pt>
                <c:pt idx="4153">
                  <c:v>-8.2855834999999995</c:v>
                </c:pt>
                <c:pt idx="4154">
                  <c:v>-8.2821960400000005</c:v>
                </c:pt>
                <c:pt idx="4155">
                  <c:v>-8.2873535199999999</c:v>
                </c:pt>
                <c:pt idx="4156">
                  <c:v>-8.2873535199999999</c:v>
                </c:pt>
                <c:pt idx="4157">
                  <c:v>-8.2828674299999996</c:v>
                </c:pt>
                <c:pt idx="4158">
                  <c:v>-8.2855834999999995</c:v>
                </c:pt>
                <c:pt idx="4159">
                  <c:v>-8.2850952099999997</c:v>
                </c:pt>
                <c:pt idx="4160">
                  <c:v>-8.2850952099999997</c:v>
                </c:pt>
                <c:pt idx="4161">
                  <c:v>-8.2830200200000004</c:v>
                </c:pt>
                <c:pt idx="4162">
                  <c:v>-8.2840881300000007</c:v>
                </c:pt>
                <c:pt idx="4163">
                  <c:v>-8.28210449</c:v>
                </c:pt>
                <c:pt idx="4164">
                  <c:v>-8.2817077599999998</c:v>
                </c:pt>
                <c:pt idx="4165">
                  <c:v>-8.2808837900000007</c:v>
                </c:pt>
                <c:pt idx="4166">
                  <c:v>-8.2808837900000007</c:v>
                </c:pt>
                <c:pt idx="4167">
                  <c:v>-8.2817077599999998</c:v>
                </c:pt>
                <c:pt idx="4168">
                  <c:v>-8.2829589800000001</c:v>
                </c:pt>
                <c:pt idx="4169">
                  <c:v>-8.2829589800000001</c:v>
                </c:pt>
                <c:pt idx="4170">
                  <c:v>-8.28430176</c:v>
                </c:pt>
                <c:pt idx="4171">
                  <c:v>-8.28430176</c:v>
                </c:pt>
                <c:pt idx="4172">
                  <c:v>-8.2854003899999995</c:v>
                </c:pt>
                <c:pt idx="4173">
                  <c:v>-8.2885131800000007</c:v>
                </c:pt>
                <c:pt idx="4174">
                  <c:v>-8.2892150900000008</c:v>
                </c:pt>
                <c:pt idx="4175">
                  <c:v>-8.2892150900000008</c:v>
                </c:pt>
                <c:pt idx="4176">
                  <c:v>-8.2882690399999994</c:v>
                </c:pt>
                <c:pt idx="4177">
                  <c:v>-8.2873840300000001</c:v>
                </c:pt>
                <c:pt idx="4178">
                  <c:v>-8.28820801</c:v>
                </c:pt>
                <c:pt idx="4179">
                  <c:v>-8.28820801</c:v>
                </c:pt>
                <c:pt idx="4180">
                  <c:v>-8.28601074</c:v>
                </c:pt>
                <c:pt idx="4181">
                  <c:v>-8.28601074</c:v>
                </c:pt>
                <c:pt idx="4182">
                  <c:v>-8.2830810499999998</c:v>
                </c:pt>
                <c:pt idx="4183">
                  <c:v>-8.2841796900000002</c:v>
                </c:pt>
                <c:pt idx="4184">
                  <c:v>-8.2841796900000002</c:v>
                </c:pt>
                <c:pt idx="4185">
                  <c:v>-8.2844238299999997</c:v>
                </c:pt>
                <c:pt idx="4186">
                  <c:v>-8.2862548799999995</c:v>
                </c:pt>
                <c:pt idx="4187">
                  <c:v>-8.28601074</c:v>
                </c:pt>
                <c:pt idx="4188">
                  <c:v>-8.2867736799999996</c:v>
                </c:pt>
                <c:pt idx="4189">
                  <c:v>-8.2859802200000008</c:v>
                </c:pt>
                <c:pt idx="4190">
                  <c:v>-8.2859802200000008</c:v>
                </c:pt>
                <c:pt idx="4191">
                  <c:v>-8.2850341800000002</c:v>
                </c:pt>
                <c:pt idx="4192">
                  <c:v>-8.2844848599999992</c:v>
                </c:pt>
                <c:pt idx="4193">
                  <c:v>-8.2824096699999998</c:v>
                </c:pt>
                <c:pt idx="4194">
                  <c:v>-8.2824096699999998</c:v>
                </c:pt>
                <c:pt idx="4195">
                  <c:v>-8.2832031300000004</c:v>
                </c:pt>
                <c:pt idx="4196">
                  <c:v>-8.2819213900000008</c:v>
                </c:pt>
                <c:pt idx="4197">
                  <c:v>-8.2817382800000008</c:v>
                </c:pt>
                <c:pt idx="4198">
                  <c:v>-8.2826232900000001</c:v>
                </c:pt>
                <c:pt idx="4199">
                  <c:v>-8.2797851599999994</c:v>
                </c:pt>
                <c:pt idx="4200">
                  <c:v>-8.2797851599999994</c:v>
                </c:pt>
                <c:pt idx="4201">
                  <c:v>-8.2826843300000004</c:v>
                </c:pt>
                <c:pt idx="4202">
                  <c:v>-8.2821350099999993</c:v>
                </c:pt>
                <c:pt idx="4203">
                  <c:v>-8.2821350099999993</c:v>
                </c:pt>
                <c:pt idx="4204">
                  <c:v>-8.2830505399999996</c:v>
                </c:pt>
                <c:pt idx="4205">
                  <c:v>-8.2813415500000005</c:v>
                </c:pt>
                <c:pt idx="4206">
                  <c:v>-8.2813415500000005</c:v>
                </c:pt>
                <c:pt idx="4207">
                  <c:v>-8.2827148400000006</c:v>
                </c:pt>
                <c:pt idx="4208">
                  <c:v>-8.2813415500000005</c:v>
                </c:pt>
                <c:pt idx="4209">
                  <c:v>-8.2813415500000005</c:v>
                </c:pt>
                <c:pt idx="4210">
                  <c:v>-8.2817077599999998</c:v>
                </c:pt>
                <c:pt idx="4211">
                  <c:v>-8.2793273900000006</c:v>
                </c:pt>
                <c:pt idx="4212">
                  <c:v>-8.2793273900000006</c:v>
                </c:pt>
                <c:pt idx="4213">
                  <c:v>-8.2787780800000004</c:v>
                </c:pt>
                <c:pt idx="4214">
                  <c:v>-8.2803039599999995</c:v>
                </c:pt>
                <c:pt idx="4215">
                  <c:v>-8.2803039599999995</c:v>
                </c:pt>
                <c:pt idx="4216">
                  <c:v>-8.2814025900000008</c:v>
                </c:pt>
                <c:pt idx="4217">
                  <c:v>-8.2825317399999996</c:v>
                </c:pt>
                <c:pt idx="4218">
                  <c:v>-8.2825317399999996</c:v>
                </c:pt>
                <c:pt idx="4219">
                  <c:v>-8.2825317399999996</c:v>
                </c:pt>
                <c:pt idx="4220">
                  <c:v>-8.2815246600000005</c:v>
                </c:pt>
                <c:pt idx="4221">
                  <c:v>-8.2794799799999996</c:v>
                </c:pt>
                <c:pt idx="4222">
                  <c:v>-8.2829589800000001</c:v>
                </c:pt>
                <c:pt idx="4223">
                  <c:v>-8.2793579099999999</c:v>
                </c:pt>
                <c:pt idx="4224">
                  <c:v>-8.2792358400000001</c:v>
                </c:pt>
                <c:pt idx="4225">
                  <c:v>-8.2792358400000001</c:v>
                </c:pt>
                <c:pt idx="4226">
                  <c:v>-8.2799072299999992</c:v>
                </c:pt>
                <c:pt idx="4227">
                  <c:v>-8.2788696300000009</c:v>
                </c:pt>
                <c:pt idx="4228">
                  <c:v>-8.2788696300000009</c:v>
                </c:pt>
                <c:pt idx="4229">
                  <c:v>-8.2803039599999995</c:v>
                </c:pt>
                <c:pt idx="4230">
                  <c:v>-8.2804870600000005</c:v>
                </c:pt>
                <c:pt idx="4231">
                  <c:v>-8.2820129399999995</c:v>
                </c:pt>
                <c:pt idx="4232">
                  <c:v>-8.2795410199999999</c:v>
                </c:pt>
                <c:pt idx="4233">
                  <c:v>-8.2803039599999995</c:v>
                </c:pt>
                <c:pt idx="4234">
                  <c:v>-8.2833862299999996</c:v>
                </c:pt>
                <c:pt idx="4235">
                  <c:v>-8.2833862299999996</c:v>
                </c:pt>
                <c:pt idx="4236">
                  <c:v>-8.28039551</c:v>
                </c:pt>
                <c:pt idx="4237">
                  <c:v>-8.2771301299999998</c:v>
                </c:pt>
                <c:pt idx="4238">
                  <c:v>-8.2771301299999998</c:v>
                </c:pt>
                <c:pt idx="4239">
                  <c:v>-8.2790527300000001</c:v>
                </c:pt>
                <c:pt idx="4240">
                  <c:v>-8.2793579099999999</c:v>
                </c:pt>
                <c:pt idx="4241">
                  <c:v>-8.2793579099999999</c:v>
                </c:pt>
                <c:pt idx="4242">
                  <c:v>-8.2794189500000002</c:v>
                </c:pt>
                <c:pt idx="4243">
                  <c:v>-8.2808227500000005</c:v>
                </c:pt>
                <c:pt idx="4244">
                  <c:v>-8.2808227500000005</c:v>
                </c:pt>
                <c:pt idx="4245">
                  <c:v>-8.2802429199999992</c:v>
                </c:pt>
                <c:pt idx="4246">
                  <c:v>-8.2782897900000005</c:v>
                </c:pt>
                <c:pt idx="4247">
                  <c:v>-8.2805175799999997</c:v>
                </c:pt>
                <c:pt idx="4248">
                  <c:v>-8.2805175799999997</c:v>
                </c:pt>
                <c:pt idx="4249">
                  <c:v>-8.2826538099999993</c:v>
                </c:pt>
                <c:pt idx="4250">
                  <c:v>-8.2826538099999993</c:v>
                </c:pt>
                <c:pt idx="4251">
                  <c:v>-8.2822570800000008</c:v>
                </c:pt>
                <c:pt idx="4252">
                  <c:v>-8.27752686</c:v>
                </c:pt>
                <c:pt idx="4253">
                  <c:v>-8.2811279300000002</c:v>
                </c:pt>
                <c:pt idx="4254">
                  <c:v>-8.2811279300000002</c:v>
                </c:pt>
                <c:pt idx="4255">
                  <c:v>-8.2838439899999994</c:v>
                </c:pt>
                <c:pt idx="4256">
                  <c:v>-8.2830810499999998</c:v>
                </c:pt>
                <c:pt idx="4257">
                  <c:v>-8.2830810499999998</c:v>
                </c:pt>
                <c:pt idx="4258">
                  <c:v>-8.2830200200000004</c:v>
                </c:pt>
                <c:pt idx="4259">
                  <c:v>-8.2859191899999995</c:v>
                </c:pt>
                <c:pt idx="4260">
                  <c:v>-8.2859191899999995</c:v>
                </c:pt>
                <c:pt idx="4261">
                  <c:v>-8.2845764200000005</c:v>
                </c:pt>
                <c:pt idx="4262">
                  <c:v>-8.2824706999999993</c:v>
                </c:pt>
                <c:pt idx="4263">
                  <c:v>-8.2824706999999993</c:v>
                </c:pt>
                <c:pt idx="4264">
                  <c:v>-8.2819824200000003</c:v>
                </c:pt>
                <c:pt idx="4265">
                  <c:v>-8.2828674299999996</c:v>
                </c:pt>
                <c:pt idx="4266">
                  <c:v>-8.2832641599999999</c:v>
                </c:pt>
                <c:pt idx="4267">
                  <c:v>-8.2817993199999993</c:v>
                </c:pt>
                <c:pt idx="4268">
                  <c:v>-8.2832946799999991</c:v>
                </c:pt>
                <c:pt idx="4269">
                  <c:v>-8.2832946799999991</c:v>
                </c:pt>
                <c:pt idx="4270">
                  <c:v>-8.2819824200000003</c:v>
                </c:pt>
                <c:pt idx="4271">
                  <c:v>-8.28125</c:v>
                </c:pt>
                <c:pt idx="4272">
                  <c:v>-8.2854003899999995</c:v>
                </c:pt>
                <c:pt idx="4273">
                  <c:v>-8.2854003899999995</c:v>
                </c:pt>
                <c:pt idx="4274">
                  <c:v>-8.2829894999999993</c:v>
                </c:pt>
                <c:pt idx="4275">
                  <c:v>-8.2873230000000007</c:v>
                </c:pt>
                <c:pt idx="4276">
                  <c:v>-8.2839660599999991</c:v>
                </c:pt>
                <c:pt idx="4277">
                  <c:v>-8.2831115700000009</c:v>
                </c:pt>
                <c:pt idx="4278">
                  <c:v>-8.2851257300000007</c:v>
                </c:pt>
                <c:pt idx="4279">
                  <c:v>-8.2851257300000007</c:v>
                </c:pt>
                <c:pt idx="4280">
                  <c:v>-8.2824401900000009</c:v>
                </c:pt>
                <c:pt idx="4281">
                  <c:v>-8.2828674299999996</c:v>
                </c:pt>
                <c:pt idx="4282">
                  <c:v>-8.2828674299999996</c:v>
                </c:pt>
                <c:pt idx="4283">
                  <c:v>-8.2791747999999998</c:v>
                </c:pt>
                <c:pt idx="4284">
                  <c:v>-8.2787475599999993</c:v>
                </c:pt>
                <c:pt idx="4285">
                  <c:v>-8.2787475599999993</c:v>
                </c:pt>
                <c:pt idx="4286">
                  <c:v>-8.2778015099999998</c:v>
                </c:pt>
                <c:pt idx="4287">
                  <c:v>-8.2791137700000004</c:v>
                </c:pt>
                <c:pt idx="4288">
                  <c:v>-8.2791137700000004</c:v>
                </c:pt>
                <c:pt idx="4289">
                  <c:v>-8.2787170400000001</c:v>
                </c:pt>
                <c:pt idx="4290">
                  <c:v>-8.2785339400000009</c:v>
                </c:pt>
                <c:pt idx="4291">
                  <c:v>-8.2778320300000008</c:v>
                </c:pt>
                <c:pt idx="4292">
                  <c:v>-8.2778320300000008</c:v>
                </c:pt>
                <c:pt idx="4293">
                  <c:v>-8.2803344699999997</c:v>
                </c:pt>
                <c:pt idx="4294">
                  <c:v>-8.2803344699999997</c:v>
                </c:pt>
                <c:pt idx="4295">
                  <c:v>-8.2790527300000001</c:v>
                </c:pt>
                <c:pt idx="4296">
                  <c:v>-8.2787780800000004</c:v>
                </c:pt>
                <c:pt idx="4297">
                  <c:v>-8.2779846199999998</c:v>
                </c:pt>
                <c:pt idx="4298">
                  <c:v>-8.2779846199999998</c:v>
                </c:pt>
                <c:pt idx="4299">
                  <c:v>-8.2789306600000003</c:v>
                </c:pt>
                <c:pt idx="4300">
                  <c:v>-8.2796325700000004</c:v>
                </c:pt>
                <c:pt idx="4301">
                  <c:v>-8.2807922400000002</c:v>
                </c:pt>
                <c:pt idx="4302">
                  <c:v>-8.2801513700000005</c:v>
                </c:pt>
                <c:pt idx="4303">
                  <c:v>-8.2822570800000008</c:v>
                </c:pt>
                <c:pt idx="4304">
                  <c:v>-8.2822570800000008</c:v>
                </c:pt>
                <c:pt idx="4305">
                  <c:v>-8.2805786099999992</c:v>
                </c:pt>
                <c:pt idx="4306">
                  <c:v>-8.2791747999999998</c:v>
                </c:pt>
                <c:pt idx="4307">
                  <c:v>-8.2791747999999998</c:v>
                </c:pt>
                <c:pt idx="4308">
                  <c:v>-8.2761840800000002</c:v>
                </c:pt>
                <c:pt idx="4309">
                  <c:v>-8.2791747999999998</c:v>
                </c:pt>
                <c:pt idx="4310">
                  <c:v>-8.2806396499999995</c:v>
                </c:pt>
                <c:pt idx="4311">
                  <c:v>-8.2780456499999993</c:v>
                </c:pt>
                <c:pt idx="4312">
                  <c:v>-8.2808532699999997</c:v>
                </c:pt>
                <c:pt idx="4313">
                  <c:v>-8.2808532699999997</c:v>
                </c:pt>
                <c:pt idx="4314">
                  <c:v>-8.2778015099999998</c:v>
                </c:pt>
                <c:pt idx="4315">
                  <c:v>-8.2784729000000006</c:v>
                </c:pt>
                <c:pt idx="4316">
                  <c:v>-8.2749328599999998</c:v>
                </c:pt>
                <c:pt idx="4317">
                  <c:v>-8.2749328599999998</c:v>
                </c:pt>
                <c:pt idx="4318">
                  <c:v>-8.2767333999999995</c:v>
                </c:pt>
                <c:pt idx="4319">
                  <c:v>-8.27682495</c:v>
                </c:pt>
                <c:pt idx="4320">
                  <c:v>-8.2769165000000005</c:v>
                </c:pt>
                <c:pt idx="4321">
                  <c:v>-8.2787780800000004</c:v>
                </c:pt>
                <c:pt idx="4322">
                  <c:v>-8.2757263200000004</c:v>
                </c:pt>
                <c:pt idx="4323">
                  <c:v>-8.2757263200000004</c:v>
                </c:pt>
                <c:pt idx="4324">
                  <c:v>-8.2763061499999999</c:v>
                </c:pt>
                <c:pt idx="4325">
                  <c:v>-8.2774963400000008</c:v>
                </c:pt>
                <c:pt idx="4326">
                  <c:v>-8.2754516599999999</c:v>
                </c:pt>
                <c:pt idx="4327">
                  <c:v>-8.2754516599999999</c:v>
                </c:pt>
                <c:pt idx="4328">
                  <c:v>-8.2777404800000003</c:v>
                </c:pt>
                <c:pt idx="4329">
                  <c:v>-8.2755432100000004</c:v>
                </c:pt>
                <c:pt idx="4330">
                  <c:v>-8.2763977099999995</c:v>
                </c:pt>
                <c:pt idx="4331">
                  <c:v>-8.2775573700000002</c:v>
                </c:pt>
                <c:pt idx="4332">
                  <c:v>-8.2768859900000002</c:v>
                </c:pt>
                <c:pt idx="4333">
                  <c:v>-8.2768859900000002</c:v>
                </c:pt>
                <c:pt idx="4334">
                  <c:v>-8.2785034199999998</c:v>
                </c:pt>
                <c:pt idx="4335">
                  <c:v>-8.2790222199999999</c:v>
                </c:pt>
                <c:pt idx="4336">
                  <c:v>-8.2790222199999999</c:v>
                </c:pt>
                <c:pt idx="4337">
                  <c:v>-8.2810363799999998</c:v>
                </c:pt>
                <c:pt idx="4338">
                  <c:v>-8.2787780800000004</c:v>
                </c:pt>
                <c:pt idx="4339">
                  <c:v>-8.2787780800000004</c:v>
                </c:pt>
                <c:pt idx="4340">
                  <c:v>-8.2800293000000007</c:v>
                </c:pt>
                <c:pt idx="4341">
                  <c:v>-8.28091431</c:v>
                </c:pt>
                <c:pt idx="4342">
                  <c:v>-8.28091431</c:v>
                </c:pt>
                <c:pt idx="4343">
                  <c:v>-8.2798156699999996</c:v>
                </c:pt>
                <c:pt idx="4344">
                  <c:v>-8.2796325700000004</c:v>
                </c:pt>
                <c:pt idx="4345">
                  <c:v>-8.2786865200000008</c:v>
                </c:pt>
                <c:pt idx="4346">
                  <c:v>-8.2786865200000008</c:v>
                </c:pt>
                <c:pt idx="4347">
                  <c:v>-8.2750244100000003</c:v>
                </c:pt>
                <c:pt idx="4348">
                  <c:v>-8.2750244100000003</c:v>
                </c:pt>
                <c:pt idx="4349">
                  <c:v>-8.2763366699999992</c:v>
                </c:pt>
                <c:pt idx="4350">
                  <c:v>-8.27786255</c:v>
                </c:pt>
                <c:pt idx="4351">
                  <c:v>-8.2800903300000002</c:v>
                </c:pt>
                <c:pt idx="4352">
                  <c:v>-8.2800903300000002</c:v>
                </c:pt>
                <c:pt idx="4353">
                  <c:v>-8.2809448200000002</c:v>
                </c:pt>
                <c:pt idx="4354">
                  <c:v>-8.2789001500000001</c:v>
                </c:pt>
                <c:pt idx="4355">
                  <c:v>-8.2805481000000007</c:v>
                </c:pt>
                <c:pt idx="4356">
                  <c:v>-8.2774963400000008</c:v>
                </c:pt>
                <c:pt idx="4357">
                  <c:v>-8.28106689</c:v>
                </c:pt>
                <c:pt idx="4358">
                  <c:v>-8.28106689</c:v>
                </c:pt>
                <c:pt idx="4359">
                  <c:v>-8.2802123999999999</c:v>
                </c:pt>
                <c:pt idx="4360">
                  <c:v>-8.2806396499999995</c:v>
                </c:pt>
                <c:pt idx="4361">
                  <c:v>-8.2806396499999995</c:v>
                </c:pt>
                <c:pt idx="4362">
                  <c:v>-8.2832946799999991</c:v>
                </c:pt>
                <c:pt idx="4363">
                  <c:v>-8.2819518999999993</c:v>
                </c:pt>
                <c:pt idx="4364">
                  <c:v>-8.2826843300000004</c:v>
                </c:pt>
                <c:pt idx="4365">
                  <c:v>-8.2833557100000004</c:v>
                </c:pt>
                <c:pt idx="4366">
                  <c:v>-8.2815246600000005</c:v>
                </c:pt>
                <c:pt idx="4367">
                  <c:v>-8.2817382800000008</c:v>
                </c:pt>
                <c:pt idx="4368">
                  <c:v>-8.2817382800000008</c:v>
                </c:pt>
                <c:pt idx="4369">
                  <c:v>-8.2803344699999997</c:v>
                </c:pt>
                <c:pt idx="4370">
                  <c:v>-8.2813415500000005</c:v>
                </c:pt>
                <c:pt idx="4371">
                  <c:v>-8.2813415500000005</c:v>
                </c:pt>
                <c:pt idx="4372">
                  <c:v>-8.2830200200000004</c:v>
                </c:pt>
                <c:pt idx="4373">
                  <c:v>-8.2807617199999992</c:v>
                </c:pt>
                <c:pt idx="4374">
                  <c:v>-8.2807617199999992</c:v>
                </c:pt>
                <c:pt idx="4375">
                  <c:v>-8.2818908699999998</c:v>
                </c:pt>
                <c:pt idx="4376">
                  <c:v>-8.2799682600000004</c:v>
                </c:pt>
                <c:pt idx="4377">
                  <c:v>-8.2799682600000004</c:v>
                </c:pt>
                <c:pt idx="4378">
                  <c:v>-8.2821350099999993</c:v>
                </c:pt>
                <c:pt idx="4379">
                  <c:v>-8.2824706999999993</c:v>
                </c:pt>
                <c:pt idx="4380">
                  <c:v>-8.2796630899999997</c:v>
                </c:pt>
                <c:pt idx="4381">
                  <c:v>-8.2796630899999997</c:v>
                </c:pt>
                <c:pt idx="4382">
                  <c:v>-8.2811279300000002</c:v>
                </c:pt>
                <c:pt idx="4383">
                  <c:v>-8.2811279300000002</c:v>
                </c:pt>
                <c:pt idx="4384">
                  <c:v>-8.2799377399999994</c:v>
                </c:pt>
                <c:pt idx="4385">
                  <c:v>-8.2831420900000001</c:v>
                </c:pt>
                <c:pt idx="4386">
                  <c:v>-8.2825927700000008</c:v>
                </c:pt>
                <c:pt idx="4387">
                  <c:v>-8.2825927700000008</c:v>
                </c:pt>
                <c:pt idx="4388">
                  <c:v>-8.2796020499999994</c:v>
                </c:pt>
                <c:pt idx="4389">
                  <c:v>-8.2824401900000009</c:v>
                </c:pt>
                <c:pt idx="4390">
                  <c:v>-8.2827758800000009</c:v>
                </c:pt>
                <c:pt idx="4391">
                  <c:v>-8.2823791500000006</c:v>
                </c:pt>
                <c:pt idx="4392">
                  <c:v>-8.2844848599999992</c:v>
                </c:pt>
                <c:pt idx="4393">
                  <c:v>-8.2844848599999992</c:v>
                </c:pt>
                <c:pt idx="4394">
                  <c:v>-8.2836914099999994</c:v>
                </c:pt>
                <c:pt idx="4395">
                  <c:v>-8.2849426299999998</c:v>
                </c:pt>
                <c:pt idx="4396">
                  <c:v>-8.2849426299999998</c:v>
                </c:pt>
                <c:pt idx="4397">
                  <c:v>-8.2838134799999992</c:v>
                </c:pt>
                <c:pt idx="4398">
                  <c:v>-8.2890930199999993</c:v>
                </c:pt>
                <c:pt idx="4399">
                  <c:v>-8.2856140099999998</c:v>
                </c:pt>
                <c:pt idx="4400">
                  <c:v>-8.2827453599999998</c:v>
                </c:pt>
                <c:pt idx="4401">
                  <c:v>-8.2857360799999995</c:v>
                </c:pt>
                <c:pt idx="4402">
                  <c:v>-8.2857360799999995</c:v>
                </c:pt>
                <c:pt idx="4403">
                  <c:v>-8.2841796900000002</c:v>
                </c:pt>
                <c:pt idx="4404">
                  <c:v>-8.2857666000000005</c:v>
                </c:pt>
                <c:pt idx="4405">
                  <c:v>-8.2872619600000004</c:v>
                </c:pt>
                <c:pt idx="4406">
                  <c:v>-8.2872619600000004</c:v>
                </c:pt>
                <c:pt idx="4407">
                  <c:v>-8.2866821300000009</c:v>
                </c:pt>
                <c:pt idx="4408">
                  <c:v>-8.2911071799999991</c:v>
                </c:pt>
                <c:pt idx="4409">
                  <c:v>-8.2854614299999998</c:v>
                </c:pt>
                <c:pt idx="4410">
                  <c:v>-8.2895507800000008</c:v>
                </c:pt>
                <c:pt idx="4411">
                  <c:v>-8.2878112799999997</c:v>
                </c:pt>
                <c:pt idx="4412">
                  <c:v>-8.2878112799999997</c:v>
                </c:pt>
                <c:pt idx="4413">
                  <c:v>-8.2863159199999998</c:v>
                </c:pt>
                <c:pt idx="4414">
                  <c:v>-8.2857360799999995</c:v>
                </c:pt>
                <c:pt idx="4415">
                  <c:v>-8.2857360799999995</c:v>
                </c:pt>
                <c:pt idx="4416">
                  <c:v>-8.2873230000000007</c:v>
                </c:pt>
                <c:pt idx="4417">
                  <c:v>-8.2895813</c:v>
                </c:pt>
                <c:pt idx="4418">
                  <c:v>-8.2895813</c:v>
                </c:pt>
                <c:pt idx="4419">
                  <c:v>-8.2887573200000002</c:v>
                </c:pt>
                <c:pt idx="4420">
                  <c:v>-8.2922363299999997</c:v>
                </c:pt>
                <c:pt idx="4421">
                  <c:v>-8.2922363299999997</c:v>
                </c:pt>
                <c:pt idx="4422">
                  <c:v>-8.2917175299999997</c:v>
                </c:pt>
                <c:pt idx="4423">
                  <c:v>-8.2944030800000004</c:v>
                </c:pt>
                <c:pt idx="4424">
                  <c:v>-8.2928466800000002</c:v>
                </c:pt>
                <c:pt idx="4425">
                  <c:v>-8.2928466800000002</c:v>
                </c:pt>
                <c:pt idx="4426">
                  <c:v>-8.2921447799999992</c:v>
                </c:pt>
                <c:pt idx="4427">
                  <c:v>-8.2921447799999992</c:v>
                </c:pt>
                <c:pt idx="4428">
                  <c:v>-8.2958679199999992</c:v>
                </c:pt>
                <c:pt idx="4429">
                  <c:v>-8.2978820800000008</c:v>
                </c:pt>
                <c:pt idx="4430">
                  <c:v>-8.2946167000000006</c:v>
                </c:pt>
                <c:pt idx="4431">
                  <c:v>-8.2946167000000006</c:v>
                </c:pt>
                <c:pt idx="4432">
                  <c:v>-8.2694091800000002</c:v>
                </c:pt>
                <c:pt idx="4433">
                  <c:v>-8.2440795900000001</c:v>
                </c:pt>
                <c:pt idx="4434">
                  <c:v>-8.2299194300000007</c:v>
                </c:pt>
                <c:pt idx="4435">
                  <c:v>-8.2133483900000002</c:v>
                </c:pt>
                <c:pt idx="4436">
                  <c:v>-8.1916198700000002</c:v>
                </c:pt>
                <c:pt idx="4437">
                  <c:v>-8.1916198700000002</c:v>
                </c:pt>
                <c:pt idx="4438">
                  <c:v>-8.1703185999999999</c:v>
                </c:pt>
                <c:pt idx="4439">
                  <c:v>-8.1479187</c:v>
                </c:pt>
                <c:pt idx="4440">
                  <c:v>-8.1479187</c:v>
                </c:pt>
                <c:pt idx="4441">
                  <c:v>-8.1192321799999991</c:v>
                </c:pt>
                <c:pt idx="4442">
                  <c:v>-8.0708007800000008</c:v>
                </c:pt>
                <c:pt idx="4443">
                  <c:v>-8.0708007800000008</c:v>
                </c:pt>
                <c:pt idx="4444">
                  <c:v>-8.0439758300000008</c:v>
                </c:pt>
                <c:pt idx="4445">
                  <c:v>-8.0131835900000006</c:v>
                </c:pt>
                <c:pt idx="4446">
                  <c:v>-8.0131835900000006</c:v>
                </c:pt>
                <c:pt idx="4447">
                  <c:v>-7.9831237799999997</c:v>
                </c:pt>
                <c:pt idx="4448">
                  <c:v>-7.9519958500000003</c:v>
                </c:pt>
                <c:pt idx="4449">
                  <c:v>-7.9214172400000002</c:v>
                </c:pt>
                <c:pt idx="4450">
                  <c:v>-7.9214172400000002</c:v>
                </c:pt>
                <c:pt idx="4451">
                  <c:v>-7.8583984400000002</c:v>
                </c:pt>
                <c:pt idx="4452">
                  <c:v>-7.8264465300000001</c:v>
                </c:pt>
                <c:pt idx="4453">
                  <c:v>-7.8264465300000001</c:v>
                </c:pt>
                <c:pt idx="4454">
                  <c:v>-7.7961120599999996</c:v>
                </c:pt>
                <c:pt idx="4455">
                  <c:v>-7.7606506299999998</c:v>
                </c:pt>
                <c:pt idx="4456">
                  <c:v>-7.7606506299999998</c:v>
                </c:pt>
                <c:pt idx="4457">
                  <c:v>-7.7303161600000001</c:v>
                </c:pt>
                <c:pt idx="4458">
                  <c:v>-7.6919860800000004</c:v>
                </c:pt>
                <c:pt idx="4459">
                  <c:v>-7.6627197300000001</c:v>
                </c:pt>
                <c:pt idx="4460">
                  <c:v>-7.6246032699999997</c:v>
                </c:pt>
                <c:pt idx="4461">
                  <c:v>-7.5950317399999996</c:v>
                </c:pt>
                <c:pt idx="4462">
                  <c:v>-7.5950317399999996</c:v>
                </c:pt>
                <c:pt idx="4463">
                  <c:v>-7.5610656699999996</c:v>
                </c:pt>
                <c:pt idx="4464">
                  <c:v>-7.5307617200000001</c:v>
                </c:pt>
                <c:pt idx="4465">
                  <c:v>-7.4927063</c:v>
                </c:pt>
                <c:pt idx="4466">
                  <c:v>-7.4927063</c:v>
                </c:pt>
                <c:pt idx="4467">
                  <c:v>-7.4587097199999999</c:v>
                </c:pt>
                <c:pt idx="4468">
                  <c:v>-7.4278564500000002</c:v>
                </c:pt>
                <c:pt idx="4469">
                  <c:v>-7.39334106</c:v>
                </c:pt>
                <c:pt idx="4470">
                  <c:v>-7.3615722699999999</c:v>
                </c:pt>
                <c:pt idx="4471">
                  <c:v>-7.3259887700000004</c:v>
                </c:pt>
                <c:pt idx="4472">
                  <c:v>-7.3259887700000004</c:v>
                </c:pt>
                <c:pt idx="4473">
                  <c:v>-7.29211426</c:v>
                </c:pt>
                <c:pt idx="4474">
                  <c:v>-7.2608947800000001</c:v>
                </c:pt>
                <c:pt idx="4475">
                  <c:v>-7.2252502400000003</c:v>
                </c:pt>
                <c:pt idx="4476">
                  <c:v>-7.2252502400000003</c:v>
                </c:pt>
                <c:pt idx="4477">
                  <c:v>-7.1628417999999998</c:v>
                </c:pt>
                <c:pt idx="4478">
                  <c:v>-7.1628417999999998</c:v>
                </c:pt>
                <c:pt idx="4479">
                  <c:v>-7.1278991700000001</c:v>
                </c:pt>
                <c:pt idx="4480">
                  <c:v>-7.0946655300000003</c:v>
                </c:pt>
                <c:pt idx="4481">
                  <c:v>-7.0634765599999998</c:v>
                </c:pt>
                <c:pt idx="4482">
                  <c:v>-7.0634765599999998</c:v>
                </c:pt>
                <c:pt idx="4483">
                  <c:v>-7.0268859900000002</c:v>
                </c:pt>
                <c:pt idx="4484">
                  <c:v>-6.9920959500000004</c:v>
                </c:pt>
                <c:pt idx="4485">
                  <c:v>-6.95788574</c:v>
                </c:pt>
                <c:pt idx="4486">
                  <c:v>-6.9236145000000002</c:v>
                </c:pt>
                <c:pt idx="4487">
                  <c:v>-6.8884887700000004</c:v>
                </c:pt>
                <c:pt idx="4488">
                  <c:v>-6.8884887700000004</c:v>
                </c:pt>
                <c:pt idx="4489">
                  <c:v>-6.85394287</c:v>
                </c:pt>
                <c:pt idx="4490">
                  <c:v>-6.8172912600000002</c:v>
                </c:pt>
                <c:pt idx="4491">
                  <c:v>-6.7839965800000002</c:v>
                </c:pt>
                <c:pt idx="4492">
                  <c:v>-6.7839965800000002</c:v>
                </c:pt>
                <c:pt idx="4493">
                  <c:v>-6.7492370599999996</c:v>
                </c:pt>
                <c:pt idx="4494">
                  <c:v>-6.7137146000000003</c:v>
                </c:pt>
                <c:pt idx="4495">
                  <c:v>-6.6796569799999999</c:v>
                </c:pt>
                <c:pt idx="4496">
                  <c:v>-6.6419067399999996</c:v>
                </c:pt>
                <c:pt idx="4497">
                  <c:v>-6.6123962399999998</c:v>
                </c:pt>
                <c:pt idx="4498">
                  <c:v>-6.6123962399999998</c:v>
                </c:pt>
                <c:pt idx="4499">
                  <c:v>-6.5760192899999996</c:v>
                </c:pt>
                <c:pt idx="4500">
                  <c:v>-6.5423278800000002</c:v>
                </c:pt>
                <c:pt idx="4501">
                  <c:v>-6.5104675299999997</c:v>
                </c:pt>
                <c:pt idx="4502">
                  <c:v>-6.5104675299999997</c:v>
                </c:pt>
                <c:pt idx="4503">
                  <c:v>-6.4734497099999997</c:v>
                </c:pt>
                <c:pt idx="4504">
                  <c:v>-6.4413452099999997</c:v>
                </c:pt>
                <c:pt idx="4505">
                  <c:v>-6.4046020500000003</c:v>
                </c:pt>
                <c:pt idx="4506">
                  <c:v>-6.3725891099999998</c:v>
                </c:pt>
                <c:pt idx="4507">
                  <c:v>-6.3358764599999997</c:v>
                </c:pt>
                <c:pt idx="4508">
                  <c:v>-6.3358764599999997</c:v>
                </c:pt>
                <c:pt idx="4509">
                  <c:v>-6.3035888699999996</c:v>
                </c:pt>
                <c:pt idx="4510">
                  <c:v>-6.2658691400000004</c:v>
                </c:pt>
                <c:pt idx="4511">
                  <c:v>-6.2658691400000004</c:v>
                </c:pt>
                <c:pt idx="4512">
                  <c:v>-6.1958923300000004</c:v>
                </c:pt>
                <c:pt idx="4513">
                  <c:v>-6.1608886700000003</c:v>
                </c:pt>
                <c:pt idx="4514">
                  <c:v>-6.1608886700000003</c:v>
                </c:pt>
                <c:pt idx="4515">
                  <c:v>-6.1257629400000004</c:v>
                </c:pt>
                <c:pt idx="4516">
                  <c:v>-6.09036255</c:v>
                </c:pt>
                <c:pt idx="4517">
                  <c:v>-6.09036255</c:v>
                </c:pt>
                <c:pt idx="4518">
                  <c:v>-6.0553588899999999</c:v>
                </c:pt>
                <c:pt idx="4519">
                  <c:v>-6.0176391599999999</c:v>
                </c:pt>
                <c:pt idx="4520">
                  <c:v>-6.0176391599999999</c:v>
                </c:pt>
                <c:pt idx="4521">
                  <c:v>-5.9377136200000002</c:v>
                </c:pt>
                <c:pt idx="4522">
                  <c:v>-5.9377136200000002</c:v>
                </c:pt>
                <c:pt idx="4523">
                  <c:v>-5.8922119100000003</c:v>
                </c:pt>
                <c:pt idx="4524">
                  <c:v>-5.85733032</c:v>
                </c:pt>
                <c:pt idx="4525">
                  <c:v>-5.85733032</c:v>
                </c:pt>
                <c:pt idx="4526">
                  <c:v>-5.8223877000000002</c:v>
                </c:pt>
                <c:pt idx="4527">
                  <c:v>-5.7871704099999999</c:v>
                </c:pt>
                <c:pt idx="4528">
                  <c:v>-5.7871704099999999</c:v>
                </c:pt>
                <c:pt idx="4529">
                  <c:v>-5.7546386700000003</c:v>
                </c:pt>
                <c:pt idx="4530">
                  <c:v>-5.6822204599999999</c:v>
                </c:pt>
                <c:pt idx="4531">
                  <c:v>-5.6822204599999999</c:v>
                </c:pt>
                <c:pt idx="4532">
                  <c:v>-5.6478271500000004</c:v>
                </c:pt>
                <c:pt idx="4533">
                  <c:v>-5.6103820799999999</c:v>
                </c:pt>
                <c:pt idx="4534">
                  <c:v>-5.6103820799999999</c:v>
                </c:pt>
                <c:pt idx="4535">
                  <c:v>-5.5778198200000002</c:v>
                </c:pt>
                <c:pt idx="4536">
                  <c:v>-5.5452575700000004</c:v>
                </c:pt>
                <c:pt idx="4537">
                  <c:v>-5.5083313</c:v>
                </c:pt>
                <c:pt idx="4538">
                  <c:v>-5.4760131799999998</c:v>
                </c:pt>
                <c:pt idx="4539">
                  <c:v>-5.4407348600000001</c:v>
                </c:pt>
                <c:pt idx="4540">
                  <c:v>-5.4046325700000004</c:v>
                </c:pt>
                <c:pt idx="4541">
                  <c:v>-5.4046325700000004</c:v>
                </c:pt>
                <c:pt idx="4542">
                  <c:v>-5.3694763200000004</c:v>
                </c:pt>
                <c:pt idx="4543">
                  <c:v>-5.3364563</c:v>
                </c:pt>
                <c:pt idx="4544">
                  <c:v>-5.3364563</c:v>
                </c:pt>
                <c:pt idx="4545">
                  <c:v>-5.2991638200000004</c:v>
                </c:pt>
                <c:pt idx="4546">
                  <c:v>-5.2654724100000001</c:v>
                </c:pt>
                <c:pt idx="4547">
                  <c:v>-5.2304077099999997</c:v>
                </c:pt>
                <c:pt idx="4548">
                  <c:v>-5.1951904300000002</c:v>
                </c:pt>
                <c:pt idx="4549">
                  <c:v>-5.1630554200000001</c:v>
                </c:pt>
                <c:pt idx="4550">
                  <c:v>-5.1630554200000001</c:v>
                </c:pt>
                <c:pt idx="4551">
                  <c:v>-5.1258850100000002</c:v>
                </c:pt>
                <c:pt idx="4552">
                  <c:v>-5.0900573700000002</c:v>
                </c:pt>
                <c:pt idx="4553">
                  <c:v>-5.0552673300000004</c:v>
                </c:pt>
                <c:pt idx="4554">
                  <c:v>-5.0552673300000004</c:v>
                </c:pt>
                <c:pt idx="4555">
                  <c:v>-5.0202636700000003</c:v>
                </c:pt>
                <c:pt idx="4556">
                  <c:v>-4.9828796400000002</c:v>
                </c:pt>
                <c:pt idx="4557">
                  <c:v>-4.9507751500000001</c:v>
                </c:pt>
                <c:pt idx="4558">
                  <c:v>-4.9148559599999997</c:v>
                </c:pt>
                <c:pt idx="4559">
                  <c:v>-4.8796691900000004</c:v>
                </c:pt>
                <c:pt idx="4560">
                  <c:v>-4.8796691900000004</c:v>
                </c:pt>
                <c:pt idx="4561">
                  <c:v>-4.8429565400000003</c:v>
                </c:pt>
                <c:pt idx="4562">
                  <c:v>-4.8102416999999997</c:v>
                </c:pt>
                <c:pt idx="4563">
                  <c:v>-4.8102416999999997</c:v>
                </c:pt>
                <c:pt idx="4564">
                  <c:v>-4.7431030300000003</c:v>
                </c:pt>
                <c:pt idx="4565">
                  <c:v>-4.7429199200000003</c:v>
                </c:pt>
                <c:pt idx="4566">
                  <c:v>-4.7429199200000003</c:v>
                </c:pt>
                <c:pt idx="4567">
                  <c:v>-4.7415161100000001</c:v>
                </c:pt>
                <c:pt idx="4568">
                  <c:v>-4.7414245599999996</c:v>
                </c:pt>
                <c:pt idx="4569">
                  <c:v>-4.7405090300000001</c:v>
                </c:pt>
                <c:pt idx="4570">
                  <c:v>-4.7405090300000001</c:v>
                </c:pt>
                <c:pt idx="4571">
                  <c:v>-4.7404174799999996</c:v>
                </c:pt>
                <c:pt idx="4572">
                  <c:v>-4.7437744100000003</c:v>
                </c:pt>
                <c:pt idx="4573">
                  <c:v>-4.7436828599999998</c:v>
                </c:pt>
                <c:pt idx="4574">
                  <c:v>-4.7437439000000001</c:v>
                </c:pt>
                <c:pt idx="4575">
                  <c:v>-4.7438049299999996</c:v>
                </c:pt>
                <c:pt idx="4576">
                  <c:v>-4.7438049299999996</c:v>
                </c:pt>
                <c:pt idx="4577">
                  <c:v>-4.74371338</c:v>
                </c:pt>
                <c:pt idx="4578">
                  <c:v>-4.7438659699999999</c:v>
                </c:pt>
                <c:pt idx="4579">
                  <c:v>-4.7442627000000002</c:v>
                </c:pt>
                <c:pt idx="4580">
                  <c:v>-4.7442627000000002</c:v>
                </c:pt>
                <c:pt idx="4581">
                  <c:v>-4.7441101100000003</c:v>
                </c:pt>
                <c:pt idx="4582">
                  <c:v>-4.7435302699999999</c:v>
                </c:pt>
                <c:pt idx="4583">
                  <c:v>-4.7435302699999999</c:v>
                </c:pt>
              </c:numCache>
            </c:numRef>
          </c:yVal>
          <c:smooth val="0"/>
        </c:ser>
        <c:ser>
          <c:idx val="3"/>
          <c:order val="6"/>
          <c:tx>
            <c:strRef>
              <c:f>sheet1!$N$1</c:f>
              <c:strCache>
                <c:ptCount val="1"/>
                <c:pt idx="0">
                  <c:v>Sts_02</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N$2:$N$5000</c:f>
            </c:numRef>
          </c:yVal>
          <c:smooth val="0"/>
        </c:ser>
        <c:ser>
          <c:idx val="4"/>
          <c:order val="11"/>
          <c:tx>
            <c:strRef>
              <c:f>sheet1!$S$1</c:f>
              <c:strCache>
                <c:ptCount val="1"/>
                <c:pt idx="0">
                  <c:v>Y Force (N)</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S$2:$S$5000</c:f>
            </c:numRef>
          </c:yVal>
          <c:smooth val="0"/>
        </c:ser>
        <c:ser>
          <c:idx val="5"/>
          <c:order val="15"/>
          <c:tx>
            <c:v>Spindle speed</c:v>
          </c:tx>
          <c:spPr>
            <a:ln w="25400">
              <a:solidFill>
                <a:srgbClr val="FF0000"/>
              </a:solidFill>
              <a:prstDash val="solid"/>
            </a:ln>
          </c:spPr>
          <c:marker>
            <c:symbol val="none"/>
          </c:marker>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W$2:$W$5000</c:f>
              <c:numCache>
                <c:formatCode>0.00000000</c:formatCode>
                <c:ptCount val="4999"/>
                <c:pt idx="0">
                  <c:v>602</c:v>
                </c:pt>
                <c:pt idx="1">
                  <c:v>602</c:v>
                </c:pt>
                <c:pt idx="2">
                  <c:v>602</c:v>
                </c:pt>
                <c:pt idx="3">
                  <c:v>0</c:v>
                </c:pt>
                <c:pt idx="4">
                  <c:v>0</c:v>
                </c:pt>
                <c:pt idx="5">
                  <c:v>0</c:v>
                </c:pt>
                <c:pt idx="6">
                  <c:v>0</c:v>
                </c:pt>
                <c:pt idx="7">
                  <c:v>0</c:v>
                </c:pt>
                <c:pt idx="8">
                  <c:v>0</c:v>
                </c:pt>
                <c:pt idx="9">
                  <c:v>4</c:v>
                </c:pt>
                <c:pt idx="10">
                  <c:v>15</c:v>
                </c:pt>
                <c:pt idx="11">
                  <c:v>32</c:v>
                </c:pt>
                <c:pt idx="12">
                  <c:v>69</c:v>
                </c:pt>
                <c:pt idx="13">
                  <c:v>69</c:v>
                </c:pt>
                <c:pt idx="14">
                  <c:v>147</c:v>
                </c:pt>
                <c:pt idx="15">
                  <c:v>147</c:v>
                </c:pt>
                <c:pt idx="16">
                  <c:v>183</c:v>
                </c:pt>
                <c:pt idx="17">
                  <c:v>215</c:v>
                </c:pt>
                <c:pt idx="18">
                  <c:v>215</c:v>
                </c:pt>
                <c:pt idx="19">
                  <c:v>252</c:v>
                </c:pt>
                <c:pt idx="20">
                  <c:v>285</c:v>
                </c:pt>
                <c:pt idx="21">
                  <c:v>285</c:v>
                </c:pt>
                <c:pt idx="22">
                  <c:v>318</c:v>
                </c:pt>
                <c:pt idx="23">
                  <c:v>381</c:v>
                </c:pt>
                <c:pt idx="24">
                  <c:v>381</c:v>
                </c:pt>
                <c:pt idx="25">
                  <c:v>412</c:v>
                </c:pt>
                <c:pt idx="26">
                  <c:v>440</c:v>
                </c:pt>
                <c:pt idx="27">
                  <c:v>475</c:v>
                </c:pt>
                <c:pt idx="28">
                  <c:v>475</c:v>
                </c:pt>
                <c:pt idx="29">
                  <c:v>502</c:v>
                </c:pt>
                <c:pt idx="30">
                  <c:v>534</c:v>
                </c:pt>
                <c:pt idx="31">
                  <c:v>534</c:v>
                </c:pt>
                <c:pt idx="32">
                  <c:v>578</c:v>
                </c:pt>
                <c:pt idx="33">
                  <c:v>602</c:v>
                </c:pt>
                <c:pt idx="34">
                  <c:v>608</c:v>
                </c:pt>
                <c:pt idx="35">
                  <c:v>608</c:v>
                </c:pt>
                <c:pt idx="36">
                  <c:v>608</c:v>
                </c:pt>
                <c:pt idx="37">
                  <c:v>608</c:v>
                </c:pt>
                <c:pt idx="38">
                  <c:v>606</c:v>
                </c:pt>
                <c:pt idx="39">
                  <c:v>606</c:v>
                </c:pt>
                <c:pt idx="40">
                  <c:v>604</c:v>
                </c:pt>
                <c:pt idx="41">
                  <c:v>604</c:v>
                </c:pt>
                <c:pt idx="42">
                  <c:v>604</c:v>
                </c:pt>
                <c:pt idx="43">
                  <c:v>602</c:v>
                </c:pt>
                <c:pt idx="44">
                  <c:v>602</c:v>
                </c:pt>
                <c:pt idx="45">
                  <c:v>602</c:v>
                </c:pt>
                <c:pt idx="46">
                  <c:v>602</c:v>
                </c:pt>
                <c:pt idx="47">
                  <c:v>602</c:v>
                </c:pt>
                <c:pt idx="48">
                  <c:v>602</c:v>
                </c:pt>
                <c:pt idx="49">
                  <c:v>602</c:v>
                </c:pt>
                <c:pt idx="50">
                  <c:v>602</c:v>
                </c:pt>
                <c:pt idx="51">
                  <c:v>600</c:v>
                </c:pt>
                <c:pt idx="52">
                  <c:v>600</c:v>
                </c:pt>
                <c:pt idx="53">
                  <c:v>601</c:v>
                </c:pt>
                <c:pt idx="54">
                  <c:v>600</c:v>
                </c:pt>
                <c:pt idx="55">
                  <c:v>600</c:v>
                </c:pt>
                <c:pt idx="56">
                  <c:v>602</c:v>
                </c:pt>
                <c:pt idx="57">
                  <c:v>600</c:v>
                </c:pt>
                <c:pt idx="58">
                  <c:v>600</c:v>
                </c:pt>
                <c:pt idx="59">
                  <c:v>599</c:v>
                </c:pt>
                <c:pt idx="60">
                  <c:v>600</c:v>
                </c:pt>
                <c:pt idx="61">
                  <c:v>600</c:v>
                </c:pt>
                <c:pt idx="62">
                  <c:v>602</c:v>
                </c:pt>
                <c:pt idx="63">
                  <c:v>601</c:v>
                </c:pt>
                <c:pt idx="64">
                  <c:v>601</c:v>
                </c:pt>
                <c:pt idx="65">
                  <c:v>602</c:v>
                </c:pt>
                <c:pt idx="66">
                  <c:v>601</c:v>
                </c:pt>
                <c:pt idx="67">
                  <c:v>599</c:v>
                </c:pt>
                <c:pt idx="68">
                  <c:v>600</c:v>
                </c:pt>
                <c:pt idx="69">
                  <c:v>600</c:v>
                </c:pt>
                <c:pt idx="70">
                  <c:v>602</c:v>
                </c:pt>
                <c:pt idx="71">
                  <c:v>602</c:v>
                </c:pt>
                <c:pt idx="72">
                  <c:v>601</c:v>
                </c:pt>
                <c:pt idx="73">
                  <c:v>600</c:v>
                </c:pt>
                <c:pt idx="74">
                  <c:v>600</c:v>
                </c:pt>
                <c:pt idx="75">
                  <c:v>600</c:v>
                </c:pt>
                <c:pt idx="76">
                  <c:v>600</c:v>
                </c:pt>
                <c:pt idx="77">
                  <c:v>601</c:v>
                </c:pt>
                <c:pt idx="78">
                  <c:v>601</c:v>
                </c:pt>
                <c:pt idx="79">
                  <c:v>601</c:v>
                </c:pt>
                <c:pt idx="80">
                  <c:v>601</c:v>
                </c:pt>
                <c:pt idx="81">
                  <c:v>601</c:v>
                </c:pt>
                <c:pt idx="82">
                  <c:v>599</c:v>
                </c:pt>
                <c:pt idx="83">
                  <c:v>600</c:v>
                </c:pt>
                <c:pt idx="84">
                  <c:v>600</c:v>
                </c:pt>
                <c:pt idx="85">
                  <c:v>602</c:v>
                </c:pt>
                <c:pt idx="86">
                  <c:v>600</c:v>
                </c:pt>
                <c:pt idx="87">
                  <c:v>600</c:v>
                </c:pt>
                <c:pt idx="88">
                  <c:v>600</c:v>
                </c:pt>
                <c:pt idx="89">
                  <c:v>601</c:v>
                </c:pt>
                <c:pt idx="90">
                  <c:v>601</c:v>
                </c:pt>
                <c:pt idx="91">
                  <c:v>601</c:v>
                </c:pt>
                <c:pt idx="92">
                  <c:v>601</c:v>
                </c:pt>
                <c:pt idx="93">
                  <c:v>601</c:v>
                </c:pt>
                <c:pt idx="94">
                  <c:v>601</c:v>
                </c:pt>
                <c:pt idx="95">
                  <c:v>600</c:v>
                </c:pt>
                <c:pt idx="96">
                  <c:v>600</c:v>
                </c:pt>
                <c:pt idx="97">
                  <c:v>602</c:v>
                </c:pt>
                <c:pt idx="98">
                  <c:v>601</c:v>
                </c:pt>
                <c:pt idx="99">
                  <c:v>601</c:v>
                </c:pt>
                <c:pt idx="100">
                  <c:v>601</c:v>
                </c:pt>
                <c:pt idx="101">
                  <c:v>600</c:v>
                </c:pt>
                <c:pt idx="102">
                  <c:v>601</c:v>
                </c:pt>
                <c:pt idx="103">
                  <c:v>601</c:v>
                </c:pt>
                <c:pt idx="104">
                  <c:v>601</c:v>
                </c:pt>
                <c:pt idx="105">
                  <c:v>601</c:v>
                </c:pt>
                <c:pt idx="106">
                  <c:v>600</c:v>
                </c:pt>
                <c:pt idx="107">
                  <c:v>600</c:v>
                </c:pt>
                <c:pt idx="108">
                  <c:v>600</c:v>
                </c:pt>
                <c:pt idx="109">
                  <c:v>600</c:v>
                </c:pt>
                <c:pt idx="110">
                  <c:v>600</c:v>
                </c:pt>
                <c:pt idx="111">
                  <c:v>602</c:v>
                </c:pt>
                <c:pt idx="112">
                  <c:v>602</c:v>
                </c:pt>
                <c:pt idx="113">
                  <c:v>601</c:v>
                </c:pt>
                <c:pt idx="114">
                  <c:v>600</c:v>
                </c:pt>
                <c:pt idx="115">
                  <c:v>600</c:v>
                </c:pt>
                <c:pt idx="116">
                  <c:v>600</c:v>
                </c:pt>
                <c:pt idx="117">
                  <c:v>600</c:v>
                </c:pt>
                <c:pt idx="118">
                  <c:v>601</c:v>
                </c:pt>
                <c:pt idx="119">
                  <c:v>601</c:v>
                </c:pt>
                <c:pt idx="120">
                  <c:v>600</c:v>
                </c:pt>
                <c:pt idx="121">
                  <c:v>600</c:v>
                </c:pt>
                <c:pt idx="122">
                  <c:v>601</c:v>
                </c:pt>
                <c:pt idx="123">
                  <c:v>600</c:v>
                </c:pt>
                <c:pt idx="124">
                  <c:v>601</c:v>
                </c:pt>
                <c:pt idx="125">
                  <c:v>601</c:v>
                </c:pt>
                <c:pt idx="126">
                  <c:v>602</c:v>
                </c:pt>
                <c:pt idx="127">
                  <c:v>600</c:v>
                </c:pt>
                <c:pt idx="128">
                  <c:v>600</c:v>
                </c:pt>
                <c:pt idx="129">
                  <c:v>599</c:v>
                </c:pt>
                <c:pt idx="130">
                  <c:v>600</c:v>
                </c:pt>
                <c:pt idx="131">
                  <c:v>600</c:v>
                </c:pt>
                <c:pt idx="132">
                  <c:v>601</c:v>
                </c:pt>
                <c:pt idx="133">
                  <c:v>602</c:v>
                </c:pt>
                <c:pt idx="134">
                  <c:v>602</c:v>
                </c:pt>
                <c:pt idx="135">
                  <c:v>600</c:v>
                </c:pt>
                <c:pt idx="136">
                  <c:v>600</c:v>
                </c:pt>
                <c:pt idx="137">
                  <c:v>601</c:v>
                </c:pt>
                <c:pt idx="138">
                  <c:v>601</c:v>
                </c:pt>
                <c:pt idx="139">
                  <c:v>601</c:v>
                </c:pt>
                <c:pt idx="140">
                  <c:v>601</c:v>
                </c:pt>
                <c:pt idx="141">
                  <c:v>602</c:v>
                </c:pt>
                <c:pt idx="142">
                  <c:v>600</c:v>
                </c:pt>
                <c:pt idx="143">
                  <c:v>601</c:v>
                </c:pt>
                <c:pt idx="144">
                  <c:v>601</c:v>
                </c:pt>
                <c:pt idx="145">
                  <c:v>602</c:v>
                </c:pt>
                <c:pt idx="146">
                  <c:v>601</c:v>
                </c:pt>
                <c:pt idx="147">
                  <c:v>602</c:v>
                </c:pt>
                <c:pt idx="148">
                  <c:v>600</c:v>
                </c:pt>
                <c:pt idx="149">
                  <c:v>600</c:v>
                </c:pt>
                <c:pt idx="150">
                  <c:v>600</c:v>
                </c:pt>
                <c:pt idx="151">
                  <c:v>601</c:v>
                </c:pt>
                <c:pt idx="152">
                  <c:v>600</c:v>
                </c:pt>
                <c:pt idx="153">
                  <c:v>600</c:v>
                </c:pt>
                <c:pt idx="154">
                  <c:v>601</c:v>
                </c:pt>
                <c:pt idx="155">
                  <c:v>600</c:v>
                </c:pt>
                <c:pt idx="156">
                  <c:v>600</c:v>
                </c:pt>
                <c:pt idx="157">
                  <c:v>601</c:v>
                </c:pt>
                <c:pt idx="158">
                  <c:v>601</c:v>
                </c:pt>
                <c:pt idx="159">
                  <c:v>601</c:v>
                </c:pt>
                <c:pt idx="160">
                  <c:v>601</c:v>
                </c:pt>
                <c:pt idx="161">
                  <c:v>600</c:v>
                </c:pt>
                <c:pt idx="162">
                  <c:v>601</c:v>
                </c:pt>
                <c:pt idx="163">
                  <c:v>601</c:v>
                </c:pt>
                <c:pt idx="164">
                  <c:v>600</c:v>
                </c:pt>
                <c:pt idx="165">
                  <c:v>600</c:v>
                </c:pt>
                <c:pt idx="166">
                  <c:v>600</c:v>
                </c:pt>
                <c:pt idx="167">
                  <c:v>600</c:v>
                </c:pt>
                <c:pt idx="168">
                  <c:v>600</c:v>
                </c:pt>
                <c:pt idx="169">
                  <c:v>600</c:v>
                </c:pt>
                <c:pt idx="170">
                  <c:v>600</c:v>
                </c:pt>
                <c:pt idx="171">
                  <c:v>600</c:v>
                </c:pt>
                <c:pt idx="172">
                  <c:v>600</c:v>
                </c:pt>
                <c:pt idx="173">
                  <c:v>600</c:v>
                </c:pt>
                <c:pt idx="174">
                  <c:v>602</c:v>
                </c:pt>
                <c:pt idx="175">
                  <c:v>600</c:v>
                </c:pt>
                <c:pt idx="176">
                  <c:v>600</c:v>
                </c:pt>
                <c:pt idx="177">
                  <c:v>600</c:v>
                </c:pt>
                <c:pt idx="178">
                  <c:v>601</c:v>
                </c:pt>
                <c:pt idx="179">
                  <c:v>601</c:v>
                </c:pt>
                <c:pt idx="180">
                  <c:v>601</c:v>
                </c:pt>
                <c:pt idx="181">
                  <c:v>600</c:v>
                </c:pt>
                <c:pt idx="182">
                  <c:v>600</c:v>
                </c:pt>
                <c:pt idx="183">
                  <c:v>601</c:v>
                </c:pt>
                <c:pt idx="184">
                  <c:v>599</c:v>
                </c:pt>
                <c:pt idx="185">
                  <c:v>599</c:v>
                </c:pt>
                <c:pt idx="186">
                  <c:v>600</c:v>
                </c:pt>
                <c:pt idx="187">
                  <c:v>601</c:v>
                </c:pt>
                <c:pt idx="188">
                  <c:v>600</c:v>
                </c:pt>
                <c:pt idx="189">
                  <c:v>602</c:v>
                </c:pt>
                <c:pt idx="190">
                  <c:v>600</c:v>
                </c:pt>
                <c:pt idx="191">
                  <c:v>600</c:v>
                </c:pt>
                <c:pt idx="192">
                  <c:v>600</c:v>
                </c:pt>
                <c:pt idx="193">
                  <c:v>600</c:v>
                </c:pt>
                <c:pt idx="194">
                  <c:v>600</c:v>
                </c:pt>
                <c:pt idx="195">
                  <c:v>600</c:v>
                </c:pt>
                <c:pt idx="196">
                  <c:v>601</c:v>
                </c:pt>
                <c:pt idx="197">
                  <c:v>600</c:v>
                </c:pt>
                <c:pt idx="198">
                  <c:v>601</c:v>
                </c:pt>
                <c:pt idx="199">
                  <c:v>600</c:v>
                </c:pt>
                <c:pt idx="200">
                  <c:v>600</c:v>
                </c:pt>
                <c:pt idx="201">
                  <c:v>600</c:v>
                </c:pt>
                <c:pt idx="202">
                  <c:v>600</c:v>
                </c:pt>
                <c:pt idx="203">
                  <c:v>601</c:v>
                </c:pt>
                <c:pt idx="204">
                  <c:v>600</c:v>
                </c:pt>
                <c:pt idx="205">
                  <c:v>600</c:v>
                </c:pt>
                <c:pt idx="206">
                  <c:v>601</c:v>
                </c:pt>
                <c:pt idx="207">
                  <c:v>601</c:v>
                </c:pt>
                <c:pt idx="208">
                  <c:v>600</c:v>
                </c:pt>
                <c:pt idx="209">
                  <c:v>600</c:v>
                </c:pt>
                <c:pt idx="210">
                  <c:v>601</c:v>
                </c:pt>
                <c:pt idx="211">
                  <c:v>601</c:v>
                </c:pt>
                <c:pt idx="212">
                  <c:v>601</c:v>
                </c:pt>
                <c:pt idx="213">
                  <c:v>601</c:v>
                </c:pt>
                <c:pt idx="214">
                  <c:v>601</c:v>
                </c:pt>
                <c:pt idx="215">
                  <c:v>601</c:v>
                </c:pt>
                <c:pt idx="216">
                  <c:v>600</c:v>
                </c:pt>
                <c:pt idx="217">
                  <c:v>600</c:v>
                </c:pt>
                <c:pt idx="218">
                  <c:v>601</c:v>
                </c:pt>
                <c:pt idx="219">
                  <c:v>600</c:v>
                </c:pt>
                <c:pt idx="220">
                  <c:v>600</c:v>
                </c:pt>
                <c:pt idx="221">
                  <c:v>600</c:v>
                </c:pt>
                <c:pt idx="222">
                  <c:v>601</c:v>
                </c:pt>
                <c:pt idx="223">
                  <c:v>599</c:v>
                </c:pt>
                <c:pt idx="224">
                  <c:v>599</c:v>
                </c:pt>
                <c:pt idx="225">
                  <c:v>600</c:v>
                </c:pt>
                <c:pt idx="226">
                  <c:v>600</c:v>
                </c:pt>
                <c:pt idx="227">
                  <c:v>600</c:v>
                </c:pt>
                <c:pt idx="228">
                  <c:v>600</c:v>
                </c:pt>
                <c:pt idx="229">
                  <c:v>602</c:v>
                </c:pt>
                <c:pt idx="230">
                  <c:v>602</c:v>
                </c:pt>
                <c:pt idx="231">
                  <c:v>601</c:v>
                </c:pt>
                <c:pt idx="232">
                  <c:v>601</c:v>
                </c:pt>
                <c:pt idx="233">
                  <c:v>600</c:v>
                </c:pt>
                <c:pt idx="234">
                  <c:v>598</c:v>
                </c:pt>
                <c:pt idx="235">
                  <c:v>597</c:v>
                </c:pt>
                <c:pt idx="236">
                  <c:v>597</c:v>
                </c:pt>
                <c:pt idx="237">
                  <c:v>599</c:v>
                </c:pt>
                <c:pt idx="238">
                  <c:v>600</c:v>
                </c:pt>
                <c:pt idx="239">
                  <c:v>600</c:v>
                </c:pt>
                <c:pt idx="240">
                  <c:v>600</c:v>
                </c:pt>
                <c:pt idx="241">
                  <c:v>600</c:v>
                </c:pt>
                <c:pt idx="242">
                  <c:v>601</c:v>
                </c:pt>
                <c:pt idx="243">
                  <c:v>601</c:v>
                </c:pt>
                <c:pt idx="244">
                  <c:v>601</c:v>
                </c:pt>
                <c:pt idx="245">
                  <c:v>601</c:v>
                </c:pt>
                <c:pt idx="246">
                  <c:v>601</c:v>
                </c:pt>
                <c:pt idx="247">
                  <c:v>601</c:v>
                </c:pt>
                <c:pt idx="248">
                  <c:v>601</c:v>
                </c:pt>
                <c:pt idx="249">
                  <c:v>601</c:v>
                </c:pt>
                <c:pt idx="250">
                  <c:v>600</c:v>
                </c:pt>
                <c:pt idx="251">
                  <c:v>601</c:v>
                </c:pt>
                <c:pt idx="252">
                  <c:v>601</c:v>
                </c:pt>
                <c:pt idx="253">
                  <c:v>601</c:v>
                </c:pt>
                <c:pt idx="254">
                  <c:v>601</c:v>
                </c:pt>
                <c:pt idx="255">
                  <c:v>601</c:v>
                </c:pt>
                <c:pt idx="256">
                  <c:v>600</c:v>
                </c:pt>
                <c:pt idx="257">
                  <c:v>600</c:v>
                </c:pt>
                <c:pt idx="258">
                  <c:v>600</c:v>
                </c:pt>
                <c:pt idx="259">
                  <c:v>600</c:v>
                </c:pt>
                <c:pt idx="260">
                  <c:v>600</c:v>
                </c:pt>
                <c:pt idx="261">
                  <c:v>600</c:v>
                </c:pt>
                <c:pt idx="262">
                  <c:v>601</c:v>
                </c:pt>
                <c:pt idx="263">
                  <c:v>600</c:v>
                </c:pt>
                <c:pt idx="264">
                  <c:v>601</c:v>
                </c:pt>
                <c:pt idx="265">
                  <c:v>601</c:v>
                </c:pt>
                <c:pt idx="266">
                  <c:v>602</c:v>
                </c:pt>
                <c:pt idx="267">
                  <c:v>600</c:v>
                </c:pt>
                <c:pt idx="268">
                  <c:v>600</c:v>
                </c:pt>
                <c:pt idx="269">
                  <c:v>600</c:v>
                </c:pt>
                <c:pt idx="270">
                  <c:v>601</c:v>
                </c:pt>
                <c:pt idx="271">
                  <c:v>601</c:v>
                </c:pt>
                <c:pt idx="272">
                  <c:v>601</c:v>
                </c:pt>
                <c:pt idx="273">
                  <c:v>600</c:v>
                </c:pt>
                <c:pt idx="274">
                  <c:v>600</c:v>
                </c:pt>
                <c:pt idx="275">
                  <c:v>600</c:v>
                </c:pt>
                <c:pt idx="276">
                  <c:v>600</c:v>
                </c:pt>
                <c:pt idx="277">
                  <c:v>601</c:v>
                </c:pt>
                <c:pt idx="278">
                  <c:v>601</c:v>
                </c:pt>
                <c:pt idx="279">
                  <c:v>600</c:v>
                </c:pt>
                <c:pt idx="280">
                  <c:v>601</c:v>
                </c:pt>
                <c:pt idx="281">
                  <c:v>601</c:v>
                </c:pt>
                <c:pt idx="282">
                  <c:v>601</c:v>
                </c:pt>
                <c:pt idx="283">
                  <c:v>600</c:v>
                </c:pt>
                <c:pt idx="284">
                  <c:v>601</c:v>
                </c:pt>
                <c:pt idx="285">
                  <c:v>600</c:v>
                </c:pt>
                <c:pt idx="286">
                  <c:v>600</c:v>
                </c:pt>
                <c:pt idx="287">
                  <c:v>600</c:v>
                </c:pt>
                <c:pt idx="288">
                  <c:v>600</c:v>
                </c:pt>
                <c:pt idx="289">
                  <c:v>600</c:v>
                </c:pt>
                <c:pt idx="290">
                  <c:v>600</c:v>
                </c:pt>
                <c:pt idx="291">
                  <c:v>600</c:v>
                </c:pt>
                <c:pt idx="292">
                  <c:v>601</c:v>
                </c:pt>
                <c:pt idx="293">
                  <c:v>600</c:v>
                </c:pt>
                <c:pt idx="294">
                  <c:v>600</c:v>
                </c:pt>
                <c:pt idx="295">
                  <c:v>600</c:v>
                </c:pt>
                <c:pt idx="296">
                  <c:v>600</c:v>
                </c:pt>
                <c:pt idx="297">
                  <c:v>600</c:v>
                </c:pt>
                <c:pt idx="298">
                  <c:v>601</c:v>
                </c:pt>
                <c:pt idx="299">
                  <c:v>600</c:v>
                </c:pt>
                <c:pt idx="300">
                  <c:v>600</c:v>
                </c:pt>
                <c:pt idx="301">
                  <c:v>600</c:v>
                </c:pt>
                <c:pt idx="302">
                  <c:v>600</c:v>
                </c:pt>
                <c:pt idx="303">
                  <c:v>600</c:v>
                </c:pt>
                <c:pt idx="304">
                  <c:v>599</c:v>
                </c:pt>
                <c:pt idx="305">
                  <c:v>596</c:v>
                </c:pt>
                <c:pt idx="306">
                  <c:v>595</c:v>
                </c:pt>
                <c:pt idx="307">
                  <c:v>595</c:v>
                </c:pt>
                <c:pt idx="308">
                  <c:v>594</c:v>
                </c:pt>
                <c:pt idx="309">
                  <c:v>593</c:v>
                </c:pt>
                <c:pt idx="310">
                  <c:v>593</c:v>
                </c:pt>
                <c:pt idx="311">
                  <c:v>595</c:v>
                </c:pt>
                <c:pt idx="312">
                  <c:v>602</c:v>
                </c:pt>
                <c:pt idx="313">
                  <c:v>602</c:v>
                </c:pt>
                <c:pt idx="314">
                  <c:v>602</c:v>
                </c:pt>
                <c:pt idx="315">
                  <c:v>602</c:v>
                </c:pt>
                <c:pt idx="316">
                  <c:v>602</c:v>
                </c:pt>
                <c:pt idx="317">
                  <c:v>602</c:v>
                </c:pt>
                <c:pt idx="318">
                  <c:v>602</c:v>
                </c:pt>
                <c:pt idx="319">
                  <c:v>602</c:v>
                </c:pt>
                <c:pt idx="320">
                  <c:v>602</c:v>
                </c:pt>
                <c:pt idx="321">
                  <c:v>602</c:v>
                </c:pt>
                <c:pt idx="322">
                  <c:v>602</c:v>
                </c:pt>
                <c:pt idx="323">
                  <c:v>602</c:v>
                </c:pt>
                <c:pt idx="324">
                  <c:v>602</c:v>
                </c:pt>
                <c:pt idx="325">
                  <c:v>602</c:v>
                </c:pt>
                <c:pt idx="326">
                  <c:v>600</c:v>
                </c:pt>
                <c:pt idx="327">
                  <c:v>600</c:v>
                </c:pt>
                <c:pt idx="328">
                  <c:v>602</c:v>
                </c:pt>
                <c:pt idx="329">
                  <c:v>601</c:v>
                </c:pt>
                <c:pt idx="330">
                  <c:v>600</c:v>
                </c:pt>
                <c:pt idx="331">
                  <c:v>601</c:v>
                </c:pt>
                <c:pt idx="332">
                  <c:v>599</c:v>
                </c:pt>
                <c:pt idx="333">
                  <c:v>599</c:v>
                </c:pt>
                <c:pt idx="334">
                  <c:v>597</c:v>
                </c:pt>
                <c:pt idx="335">
                  <c:v>599</c:v>
                </c:pt>
                <c:pt idx="336">
                  <c:v>601</c:v>
                </c:pt>
                <c:pt idx="337">
                  <c:v>601</c:v>
                </c:pt>
                <c:pt idx="338">
                  <c:v>601</c:v>
                </c:pt>
                <c:pt idx="339">
                  <c:v>601</c:v>
                </c:pt>
                <c:pt idx="340">
                  <c:v>602</c:v>
                </c:pt>
                <c:pt idx="341">
                  <c:v>602</c:v>
                </c:pt>
                <c:pt idx="342">
                  <c:v>602</c:v>
                </c:pt>
                <c:pt idx="343">
                  <c:v>602</c:v>
                </c:pt>
                <c:pt idx="344">
                  <c:v>600</c:v>
                </c:pt>
                <c:pt idx="345">
                  <c:v>601</c:v>
                </c:pt>
                <c:pt idx="346">
                  <c:v>601</c:v>
                </c:pt>
                <c:pt idx="347">
                  <c:v>601</c:v>
                </c:pt>
                <c:pt idx="348">
                  <c:v>597</c:v>
                </c:pt>
                <c:pt idx="349">
                  <c:v>597</c:v>
                </c:pt>
                <c:pt idx="350">
                  <c:v>593</c:v>
                </c:pt>
                <c:pt idx="351">
                  <c:v>598</c:v>
                </c:pt>
                <c:pt idx="352">
                  <c:v>600</c:v>
                </c:pt>
                <c:pt idx="353">
                  <c:v>600</c:v>
                </c:pt>
                <c:pt idx="354">
                  <c:v>602</c:v>
                </c:pt>
                <c:pt idx="355">
                  <c:v>602</c:v>
                </c:pt>
                <c:pt idx="356">
                  <c:v>601</c:v>
                </c:pt>
                <c:pt idx="357">
                  <c:v>601</c:v>
                </c:pt>
                <c:pt idx="358">
                  <c:v>600</c:v>
                </c:pt>
                <c:pt idx="359">
                  <c:v>601</c:v>
                </c:pt>
                <c:pt idx="360">
                  <c:v>601</c:v>
                </c:pt>
                <c:pt idx="361">
                  <c:v>600</c:v>
                </c:pt>
                <c:pt idx="362">
                  <c:v>600</c:v>
                </c:pt>
                <c:pt idx="363">
                  <c:v>600</c:v>
                </c:pt>
                <c:pt idx="364">
                  <c:v>601</c:v>
                </c:pt>
                <c:pt idx="365">
                  <c:v>600</c:v>
                </c:pt>
                <c:pt idx="366">
                  <c:v>600</c:v>
                </c:pt>
                <c:pt idx="367">
                  <c:v>600</c:v>
                </c:pt>
                <c:pt idx="368">
                  <c:v>601</c:v>
                </c:pt>
                <c:pt idx="369">
                  <c:v>603</c:v>
                </c:pt>
                <c:pt idx="370">
                  <c:v>603</c:v>
                </c:pt>
                <c:pt idx="371">
                  <c:v>602</c:v>
                </c:pt>
                <c:pt idx="372">
                  <c:v>602</c:v>
                </c:pt>
                <c:pt idx="373">
                  <c:v>602</c:v>
                </c:pt>
                <c:pt idx="374">
                  <c:v>602</c:v>
                </c:pt>
                <c:pt idx="375">
                  <c:v>602</c:v>
                </c:pt>
                <c:pt idx="376">
                  <c:v>602</c:v>
                </c:pt>
                <c:pt idx="377">
                  <c:v>602</c:v>
                </c:pt>
                <c:pt idx="378">
                  <c:v>602</c:v>
                </c:pt>
                <c:pt idx="379">
                  <c:v>602</c:v>
                </c:pt>
                <c:pt idx="380">
                  <c:v>602</c:v>
                </c:pt>
                <c:pt idx="381">
                  <c:v>601</c:v>
                </c:pt>
                <c:pt idx="382">
                  <c:v>601</c:v>
                </c:pt>
                <c:pt idx="383">
                  <c:v>601</c:v>
                </c:pt>
                <c:pt idx="384">
                  <c:v>602</c:v>
                </c:pt>
                <c:pt idx="385">
                  <c:v>601</c:v>
                </c:pt>
                <c:pt idx="386">
                  <c:v>601</c:v>
                </c:pt>
                <c:pt idx="387">
                  <c:v>600</c:v>
                </c:pt>
                <c:pt idx="388">
                  <c:v>600</c:v>
                </c:pt>
                <c:pt idx="389">
                  <c:v>600</c:v>
                </c:pt>
                <c:pt idx="390">
                  <c:v>600</c:v>
                </c:pt>
                <c:pt idx="391">
                  <c:v>600</c:v>
                </c:pt>
                <c:pt idx="392">
                  <c:v>600</c:v>
                </c:pt>
                <c:pt idx="393">
                  <c:v>600</c:v>
                </c:pt>
                <c:pt idx="394">
                  <c:v>601</c:v>
                </c:pt>
                <c:pt idx="395">
                  <c:v>600</c:v>
                </c:pt>
                <c:pt idx="396">
                  <c:v>601</c:v>
                </c:pt>
                <c:pt idx="397">
                  <c:v>600</c:v>
                </c:pt>
                <c:pt idx="398">
                  <c:v>601</c:v>
                </c:pt>
                <c:pt idx="399">
                  <c:v>601</c:v>
                </c:pt>
                <c:pt idx="400">
                  <c:v>600</c:v>
                </c:pt>
                <c:pt idx="401">
                  <c:v>600</c:v>
                </c:pt>
                <c:pt idx="402">
                  <c:v>600</c:v>
                </c:pt>
                <c:pt idx="403">
                  <c:v>600</c:v>
                </c:pt>
                <c:pt idx="404">
                  <c:v>600</c:v>
                </c:pt>
                <c:pt idx="405">
                  <c:v>600</c:v>
                </c:pt>
                <c:pt idx="406">
                  <c:v>600</c:v>
                </c:pt>
                <c:pt idx="407">
                  <c:v>601</c:v>
                </c:pt>
                <c:pt idx="408">
                  <c:v>601</c:v>
                </c:pt>
                <c:pt idx="409">
                  <c:v>600</c:v>
                </c:pt>
                <c:pt idx="410">
                  <c:v>602</c:v>
                </c:pt>
                <c:pt idx="411">
                  <c:v>600</c:v>
                </c:pt>
                <c:pt idx="412">
                  <c:v>600</c:v>
                </c:pt>
                <c:pt idx="413">
                  <c:v>601</c:v>
                </c:pt>
                <c:pt idx="414">
                  <c:v>601</c:v>
                </c:pt>
                <c:pt idx="415">
                  <c:v>600</c:v>
                </c:pt>
                <c:pt idx="416">
                  <c:v>600</c:v>
                </c:pt>
                <c:pt idx="417">
                  <c:v>601</c:v>
                </c:pt>
                <c:pt idx="418">
                  <c:v>601</c:v>
                </c:pt>
                <c:pt idx="419">
                  <c:v>601</c:v>
                </c:pt>
                <c:pt idx="420">
                  <c:v>600</c:v>
                </c:pt>
                <c:pt idx="421">
                  <c:v>601</c:v>
                </c:pt>
                <c:pt idx="422">
                  <c:v>600</c:v>
                </c:pt>
                <c:pt idx="423">
                  <c:v>601</c:v>
                </c:pt>
                <c:pt idx="424">
                  <c:v>601</c:v>
                </c:pt>
                <c:pt idx="425">
                  <c:v>600</c:v>
                </c:pt>
                <c:pt idx="426">
                  <c:v>602</c:v>
                </c:pt>
                <c:pt idx="427">
                  <c:v>600</c:v>
                </c:pt>
                <c:pt idx="428">
                  <c:v>600</c:v>
                </c:pt>
                <c:pt idx="429">
                  <c:v>600</c:v>
                </c:pt>
                <c:pt idx="430">
                  <c:v>600</c:v>
                </c:pt>
                <c:pt idx="431">
                  <c:v>601</c:v>
                </c:pt>
                <c:pt idx="432">
                  <c:v>600</c:v>
                </c:pt>
                <c:pt idx="433">
                  <c:v>600</c:v>
                </c:pt>
                <c:pt idx="434">
                  <c:v>600</c:v>
                </c:pt>
                <c:pt idx="435">
                  <c:v>600</c:v>
                </c:pt>
                <c:pt idx="436">
                  <c:v>600</c:v>
                </c:pt>
                <c:pt idx="437">
                  <c:v>600</c:v>
                </c:pt>
                <c:pt idx="438">
                  <c:v>601</c:v>
                </c:pt>
                <c:pt idx="439">
                  <c:v>600</c:v>
                </c:pt>
                <c:pt idx="440">
                  <c:v>600</c:v>
                </c:pt>
                <c:pt idx="441">
                  <c:v>600</c:v>
                </c:pt>
                <c:pt idx="442">
                  <c:v>600</c:v>
                </c:pt>
                <c:pt idx="443">
                  <c:v>600</c:v>
                </c:pt>
                <c:pt idx="444">
                  <c:v>600</c:v>
                </c:pt>
                <c:pt idx="445">
                  <c:v>600</c:v>
                </c:pt>
                <c:pt idx="446">
                  <c:v>601</c:v>
                </c:pt>
                <c:pt idx="447">
                  <c:v>601</c:v>
                </c:pt>
                <c:pt idx="448">
                  <c:v>601</c:v>
                </c:pt>
                <c:pt idx="449">
                  <c:v>601</c:v>
                </c:pt>
                <c:pt idx="450">
                  <c:v>600</c:v>
                </c:pt>
                <c:pt idx="451">
                  <c:v>601</c:v>
                </c:pt>
                <c:pt idx="452">
                  <c:v>601</c:v>
                </c:pt>
                <c:pt idx="453">
                  <c:v>602</c:v>
                </c:pt>
                <c:pt idx="454">
                  <c:v>600</c:v>
                </c:pt>
                <c:pt idx="455">
                  <c:v>600</c:v>
                </c:pt>
                <c:pt idx="456">
                  <c:v>600</c:v>
                </c:pt>
                <c:pt idx="457">
                  <c:v>600</c:v>
                </c:pt>
                <c:pt idx="458">
                  <c:v>600</c:v>
                </c:pt>
                <c:pt idx="459">
                  <c:v>600</c:v>
                </c:pt>
                <c:pt idx="460">
                  <c:v>600</c:v>
                </c:pt>
                <c:pt idx="461">
                  <c:v>600</c:v>
                </c:pt>
                <c:pt idx="462">
                  <c:v>600</c:v>
                </c:pt>
                <c:pt idx="463">
                  <c:v>600</c:v>
                </c:pt>
                <c:pt idx="464">
                  <c:v>601</c:v>
                </c:pt>
                <c:pt idx="465">
                  <c:v>600</c:v>
                </c:pt>
                <c:pt idx="466">
                  <c:v>600</c:v>
                </c:pt>
                <c:pt idx="467">
                  <c:v>600</c:v>
                </c:pt>
                <c:pt idx="468">
                  <c:v>600</c:v>
                </c:pt>
                <c:pt idx="469">
                  <c:v>601</c:v>
                </c:pt>
                <c:pt idx="470">
                  <c:v>600</c:v>
                </c:pt>
                <c:pt idx="471">
                  <c:v>600</c:v>
                </c:pt>
                <c:pt idx="472">
                  <c:v>601</c:v>
                </c:pt>
                <c:pt idx="473">
                  <c:v>600</c:v>
                </c:pt>
                <c:pt idx="474">
                  <c:v>602</c:v>
                </c:pt>
                <c:pt idx="475">
                  <c:v>601</c:v>
                </c:pt>
                <c:pt idx="476">
                  <c:v>601</c:v>
                </c:pt>
                <c:pt idx="477">
                  <c:v>601</c:v>
                </c:pt>
                <c:pt idx="478">
                  <c:v>600</c:v>
                </c:pt>
                <c:pt idx="479">
                  <c:v>600</c:v>
                </c:pt>
                <c:pt idx="480">
                  <c:v>600</c:v>
                </c:pt>
                <c:pt idx="481">
                  <c:v>600</c:v>
                </c:pt>
                <c:pt idx="482">
                  <c:v>601</c:v>
                </c:pt>
                <c:pt idx="483">
                  <c:v>600</c:v>
                </c:pt>
                <c:pt idx="484">
                  <c:v>600</c:v>
                </c:pt>
                <c:pt idx="485">
                  <c:v>600</c:v>
                </c:pt>
                <c:pt idx="486">
                  <c:v>600</c:v>
                </c:pt>
                <c:pt idx="487">
                  <c:v>600</c:v>
                </c:pt>
                <c:pt idx="488">
                  <c:v>600</c:v>
                </c:pt>
                <c:pt idx="489">
                  <c:v>600</c:v>
                </c:pt>
                <c:pt idx="490">
                  <c:v>600</c:v>
                </c:pt>
                <c:pt idx="491">
                  <c:v>601</c:v>
                </c:pt>
                <c:pt idx="492">
                  <c:v>601</c:v>
                </c:pt>
                <c:pt idx="493">
                  <c:v>601</c:v>
                </c:pt>
                <c:pt idx="494">
                  <c:v>600</c:v>
                </c:pt>
                <c:pt idx="495">
                  <c:v>600</c:v>
                </c:pt>
                <c:pt idx="496">
                  <c:v>602</c:v>
                </c:pt>
                <c:pt idx="497">
                  <c:v>600</c:v>
                </c:pt>
                <c:pt idx="498">
                  <c:v>600</c:v>
                </c:pt>
                <c:pt idx="499">
                  <c:v>601</c:v>
                </c:pt>
                <c:pt idx="500">
                  <c:v>601</c:v>
                </c:pt>
                <c:pt idx="501">
                  <c:v>601</c:v>
                </c:pt>
                <c:pt idx="502">
                  <c:v>601</c:v>
                </c:pt>
                <c:pt idx="503">
                  <c:v>600</c:v>
                </c:pt>
                <c:pt idx="504">
                  <c:v>600</c:v>
                </c:pt>
                <c:pt idx="505">
                  <c:v>600</c:v>
                </c:pt>
                <c:pt idx="506">
                  <c:v>601</c:v>
                </c:pt>
                <c:pt idx="507">
                  <c:v>601</c:v>
                </c:pt>
                <c:pt idx="508">
                  <c:v>601</c:v>
                </c:pt>
                <c:pt idx="509">
                  <c:v>600</c:v>
                </c:pt>
                <c:pt idx="510">
                  <c:v>600</c:v>
                </c:pt>
                <c:pt idx="511">
                  <c:v>600</c:v>
                </c:pt>
                <c:pt idx="512">
                  <c:v>601</c:v>
                </c:pt>
                <c:pt idx="513">
                  <c:v>601</c:v>
                </c:pt>
                <c:pt idx="514">
                  <c:v>601</c:v>
                </c:pt>
                <c:pt idx="515">
                  <c:v>600</c:v>
                </c:pt>
                <c:pt idx="516">
                  <c:v>602</c:v>
                </c:pt>
                <c:pt idx="517">
                  <c:v>600</c:v>
                </c:pt>
                <c:pt idx="518">
                  <c:v>601</c:v>
                </c:pt>
                <c:pt idx="519">
                  <c:v>601</c:v>
                </c:pt>
                <c:pt idx="520">
                  <c:v>600</c:v>
                </c:pt>
                <c:pt idx="521">
                  <c:v>601</c:v>
                </c:pt>
                <c:pt idx="522">
                  <c:v>601</c:v>
                </c:pt>
                <c:pt idx="523">
                  <c:v>601</c:v>
                </c:pt>
                <c:pt idx="524">
                  <c:v>601</c:v>
                </c:pt>
                <c:pt idx="525">
                  <c:v>602</c:v>
                </c:pt>
                <c:pt idx="526">
                  <c:v>600</c:v>
                </c:pt>
                <c:pt idx="527">
                  <c:v>600</c:v>
                </c:pt>
                <c:pt idx="528">
                  <c:v>600</c:v>
                </c:pt>
                <c:pt idx="529">
                  <c:v>600</c:v>
                </c:pt>
                <c:pt idx="530">
                  <c:v>600</c:v>
                </c:pt>
                <c:pt idx="531">
                  <c:v>600</c:v>
                </c:pt>
                <c:pt idx="532">
                  <c:v>600</c:v>
                </c:pt>
                <c:pt idx="533">
                  <c:v>600</c:v>
                </c:pt>
                <c:pt idx="534">
                  <c:v>601</c:v>
                </c:pt>
                <c:pt idx="535">
                  <c:v>601</c:v>
                </c:pt>
                <c:pt idx="536">
                  <c:v>600</c:v>
                </c:pt>
                <c:pt idx="537">
                  <c:v>600</c:v>
                </c:pt>
                <c:pt idx="538">
                  <c:v>600</c:v>
                </c:pt>
                <c:pt idx="539">
                  <c:v>601</c:v>
                </c:pt>
                <c:pt idx="540">
                  <c:v>601</c:v>
                </c:pt>
                <c:pt idx="541">
                  <c:v>601</c:v>
                </c:pt>
                <c:pt idx="542">
                  <c:v>600</c:v>
                </c:pt>
                <c:pt idx="543">
                  <c:v>600</c:v>
                </c:pt>
                <c:pt idx="544">
                  <c:v>600</c:v>
                </c:pt>
                <c:pt idx="545">
                  <c:v>601</c:v>
                </c:pt>
                <c:pt idx="546">
                  <c:v>601</c:v>
                </c:pt>
                <c:pt idx="547">
                  <c:v>600</c:v>
                </c:pt>
                <c:pt idx="548">
                  <c:v>600</c:v>
                </c:pt>
                <c:pt idx="549">
                  <c:v>600</c:v>
                </c:pt>
                <c:pt idx="550">
                  <c:v>601</c:v>
                </c:pt>
                <c:pt idx="551">
                  <c:v>601</c:v>
                </c:pt>
                <c:pt idx="552">
                  <c:v>600</c:v>
                </c:pt>
                <c:pt idx="553">
                  <c:v>600</c:v>
                </c:pt>
                <c:pt idx="554">
                  <c:v>600</c:v>
                </c:pt>
                <c:pt idx="555">
                  <c:v>602</c:v>
                </c:pt>
                <c:pt idx="556">
                  <c:v>601</c:v>
                </c:pt>
                <c:pt idx="557">
                  <c:v>601</c:v>
                </c:pt>
                <c:pt idx="558">
                  <c:v>601</c:v>
                </c:pt>
                <c:pt idx="559">
                  <c:v>600</c:v>
                </c:pt>
                <c:pt idx="560">
                  <c:v>600</c:v>
                </c:pt>
                <c:pt idx="561">
                  <c:v>600</c:v>
                </c:pt>
                <c:pt idx="562">
                  <c:v>600</c:v>
                </c:pt>
                <c:pt idx="563">
                  <c:v>601</c:v>
                </c:pt>
                <c:pt idx="564">
                  <c:v>601</c:v>
                </c:pt>
                <c:pt idx="565">
                  <c:v>599</c:v>
                </c:pt>
                <c:pt idx="566">
                  <c:v>600</c:v>
                </c:pt>
                <c:pt idx="567">
                  <c:v>600</c:v>
                </c:pt>
                <c:pt idx="568">
                  <c:v>600</c:v>
                </c:pt>
                <c:pt idx="569">
                  <c:v>601</c:v>
                </c:pt>
                <c:pt idx="570">
                  <c:v>601</c:v>
                </c:pt>
                <c:pt idx="571">
                  <c:v>600</c:v>
                </c:pt>
                <c:pt idx="572">
                  <c:v>602</c:v>
                </c:pt>
                <c:pt idx="573">
                  <c:v>602</c:v>
                </c:pt>
                <c:pt idx="574">
                  <c:v>600</c:v>
                </c:pt>
                <c:pt idx="575">
                  <c:v>600</c:v>
                </c:pt>
                <c:pt idx="576">
                  <c:v>600</c:v>
                </c:pt>
                <c:pt idx="577">
                  <c:v>602</c:v>
                </c:pt>
                <c:pt idx="578">
                  <c:v>601</c:v>
                </c:pt>
                <c:pt idx="579">
                  <c:v>601</c:v>
                </c:pt>
                <c:pt idx="580">
                  <c:v>600</c:v>
                </c:pt>
                <c:pt idx="581">
                  <c:v>600</c:v>
                </c:pt>
                <c:pt idx="582">
                  <c:v>600</c:v>
                </c:pt>
                <c:pt idx="583">
                  <c:v>600</c:v>
                </c:pt>
                <c:pt idx="584">
                  <c:v>600</c:v>
                </c:pt>
                <c:pt idx="585">
                  <c:v>602</c:v>
                </c:pt>
                <c:pt idx="586">
                  <c:v>600</c:v>
                </c:pt>
                <c:pt idx="587">
                  <c:v>601</c:v>
                </c:pt>
                <c:pt idx="588">
                  <c:v>601</c:v>
                </c:pt>
                <c:pt idx="589">
                  <c:v>601</c:v>
                </c:pt>
                <c:pt idx="590">
                  <c:v>600</c:v>
                </c:pt>
                <c:pt idx="591">
                  <c:v>601</c:v>
                </c:pt>
                <c:pt idx="592">
                  <c:v>601</c:v>
                </c:pt>
                <c:pt idx="593">
                  <c:v>601</c:v>
                </c:pt>
                <c:pt idx="594">
                  <c:v>601</c:v>
                </c:pt>
                <c:pt idx="595">
                  <c:v>600</c:v>
                </c:pt>
                <c:pt idx="596">
                  <c:v>600</c:v>
                </c:pt>
                <c:pt idx="597">
                  <c:v>600</c:v>
                </c:pt>
                <c:pt idx="598">
                  <c:v>600</c:v>
                </c:pt>
                <c:pt idx="599">
                  <c:v>600</c:v>
                </c:pt>
                <c:pt idx="600">
                  <c:v>602</c:v>
                </c:pt>
                <c:pt idx="601">
                  <c:v>602</c:v>
                </c:pt>
                <c:pt idx="602">
                  <c:v>600</c:v>
                </c:pt>
                <c:pt idx="603">
                  <c:v>600</c:v>
                </c:pt>
                <c:pt idx="604">
                  <c:v>600</c:v>
                </c:pt>
                <c:pt idx="605">
                  <c:v>601</c:v>
                </c:pt>
                <c:pt idx="606">
                  <c:v>601</c:v>
                </c:pt>
                <c:pt idx="607">
                  <c:v>601</c:v>
                </c:pt>
                <c:pt idx="608">
                  <c:v>601</c:v>
                </c:pt>
                <c:pt idx="609">
                  <c:v>602</c:v>
                </c:pt>
                <c:pt idx="610">
                  <c:v>602</c:v>
                </c:pt>
                <c:pt idx="611">
                  <c:v>601</c:v>
                </c:pt>
                <c:pt idx="612">
                  <c:v>600</c:v>
                </c:pt>
                <c:pt idx="613">
                  <c:v>600</c:v>
                </c:pt>
                <c:pt idx="614">
                  <c:v>601</c:v>
                </c:pt>
                <c:pt idx="615">
                  <c:v>600</c:v>
                </c:pt>
                <c:pt idx="616">
                  <c:v>600</c:v>
                </c:pt>
                <c:pt idx="617">
                  <c:v>600</c:v>
                </c:pt>
                <c:pt idx="618">
                  <c:v>600</c:v>
                </c:pt>
                <c:pt idx="619">
                  <c:v>600</c:v>
                </c:pt>
                <c:pt idx="620">
                  <c:v>601</c:v>
                </c:pt>
                <c:pt idx="621">
                  <c:v>600</c:v>
                </c:pt>
                <c:pt idx="622">
                  <c:v>600</c:v>
                </c:pt>
                <c:pt idx="623">
                  <c:v>600</c:v>
                </c:pt>
                <c:pt idx="624">
                  <c:v>600</c:v>
                </c:pt>
                <c:pt idx="625">
                  <c:v>600</c:v>
                </c:pt>
                <c:pt idx="626">
                  <c:v>601</c:v>
                </c:pt>
                <c:pt idx="627">
                  <c:v>599</c:v>
                </c:pt>
                <c:pt idx="628">
                  <c:v>600</c:v>
                </c:pt>
                <c:pt idx="629">
                  <c:v>600</c:v>
                </c:pt>
                <c:pt idx="630">
                  <c:v>600</c:v>
                </c:pt>
                <c:pt idx="631">
                  <c:v>600</c:v>
                </c:pt>
                <c:pt idx="632">
                  <c:v>600</c:v>
                </c:pt>
                <c:pt idx="633">
                  <c:v>600</c:v>
                </c:pt>
                <c:pt idx="634">
                  <c:v>600</c:v>
                </c:pt>
                <c:pt idx="635">
                  <c:v>600</c:v>
                </c:pt>
                <c:pt idx="636">
                  <c:v>600</c:v>
                </c:pt>
                <c:pt idx="637">
                  <c:v>599</c:v>
                </c:pt>
                <c:pt idx="638">
                  <c:v>600</c:v>
                </c:pt>
                <c:pt idx="639">
                  <c:v>598</c:v>
                </c:pt>
                <c:pt idx="640">
                  <c:v>598</c:v>
                </c:pt>
                <c:pt idx="641">
                  <c:v>600</c:v>
                </c:pt>
                <c:pt idx="642">
                  <c:v>601</c:v>
                </c:pt>
                <c:pt idx="643">
                  <c:v>601</c:v>
                </c:pt>
                <c:pt idx="644">
                  <c:v>601</c:v>
                </c:pt>
                <c:pt idx="645">
                  <c:v>600</c:v>
                </c:pt>
                <c:pt idx="646">
                  <c:v>600</c:v>
                </c:pt>
                <c:pt idx="647">
                  <c:v>600</c:v>
                </c:pt>
                <c:pt idx="648">
                  <c:v>600</c:v>
                </c:pt>
                <c:pt idx="649">
                  <c:v>601</c:v>
                </c:pt>
                <c:pt idx="650">
                  <c:v>601</c:v>
                </c:pt>
                <c:pt idx="651">
                  <c:v>600</c:v>
                </c:pt>
                <c:pt idx="652">
                  <c:v>600</c:v>
                </c:pt>
                <c:pt idx="653">
                  <c:v>600</c:v>
                </c:pt>
                <c:pt idx="654">
                  <c:v>601</c:v>
                </c:pt>
                <c:pt idx="655">
                  <c:v>600</c:v>
                </c:pt>
                <c:pt idx="656">
                  <c:v>600</c:v>
                </c:pt>
                <c:pt idx="657">
                  <c:v>600</c:v>
                </c:pt>
                <c:pt idx="658">
                  <c:v>601</c:v>
                </c:pt>
                <c:pt idx="659">
                  <c:v>601</c:v>
                </c:pt>
                <c:pt idx="660">
                  <c:v>600</c:v>
                </c:pt>
                <c:pt idx="661">
                  <c:v>601</c:v>
                </c:pt>
                <c:pt idx="662">
                  <c:v>601</c:v>
                </c:pt>
                <c:pt idx="663">
                  <c:v>600</c:v>
                </c:pt>
                <c:pt idx="664">
                  <c:v>600</c:v>
                </c:pt>
                <c:pt idx="665">
                  <c:v>600</c:v>
                </c:pt>
                <c:pt idx="666">
                  <c:v>600</c:v>
                </c:pt>
                <c:pt idx="667">
                  <c:v>601</c:v>
                </c:pt>
                <c:pt idx="668">
                  <c:v>601</c:v>
                </c:pt>
                <c:pt idx="669">
                  <c:v>601</c:v>
                </c:pt>
                <c:pt idx="670">
                  <c:v>600</c:v>
                </c:pt>
                <c:pt idx="671">
                  <c:v>600</c:v>
                </c:pt>
                <c:pt idx="672">
                  <c:v>600</c:v>
                </c:pt>
                <c:pt idx="673">
                  <c:v>600</c:v>
                </c:pt>
                <c:pt idx="674">
                  <c:v>600</c:v>
                </c:pt>
                <c:pt idx="675">
                  <c:v>600</c:v>
                </c:pt>
                <c:pt idx="676">
                  <c:v>601</c:v>
                </c:pt>
                <c:pt idx="677">
                  <c:v>601</c:v>
                </c:pt>
                <c:pt idx="678">
                  <c:v>600</c:v>
                </c:pt>
                <c:pt idx="679">
                  <c:v>600</c:v>
                </c:pt>
                <c:pt idx="680">
                  <c:v>600</c:v>
                </c:pt>
                <c:pt idx="681">
                  <c:v>600</c:v>
                </c:pt>
                <c:pt idx="682">
                  <c:v>600</c:v>
                </c:pt>
                <c:pt idx="683">
                  <c:v>600</c:v>
                </c:pt>
                <c:pt idx="684">
                  <c:v>600</c:v>
                </c:pt>
                <c:pt idx="685">
                  <c:v>600</c:v>
                </c:pt>
                <c:pt idx="686">
                  <c:v>601</c:v>
                </c:pt>
                <c:pt idx="687">
                  <c:v>601</c:v>
                </c:pt>
                <c:pt idx="688">
                  <c:v>601</c:v>
                </c:pt>
                <c:pt idx="689">
                  <c:v>600</c:v>
                </c:pt>
                <c:pt idx="690">
                  <c:v>600</c:v>
                </c:pt>
                <c:pt idx="691">
                  <c:v>599</c:v>
                </c:pt>
                <c:pt idx="692">
                  <c:v>600</c:v>
                </c:pt>
                <c:pt idx="693">
                  <c:v>600</c:v>
                </c:pt>
                <c:pt idx="694">
                  <c:v>601</c:v>
                </c:pt>
                <c:pt idx="695">
                  <c:v>600</c:v>
                </c:pt>
                <c:pt idx="696">
                  <c:v>600</c:v>
                </c:pt>
                <c:pt idx="697">
                  <c:v>601</c:v>
                </c:pt>
                <c:pt idx="698">
                  <c:v>600</c:v>
                </c:pt>
                <c:pt idx="699">
                  <c:v>600</c:v>
                </c:pt>
                <c:pt idx="700">
                  <c:v>601</c:v>
                </c:pt>
                <c:pt idx="701">
                  <c:v>600</c:v>
                </c:pt>
                <c:pt idx="702">
                  <c:v>601</c:v>
                </c:pt>
                <c:pt idx="703">
                  <c:v>601</c:v>
                </c:pt>
                <c:pt idx="704">
                  <c:v>601</c:v>
                </c:pt>
                <c:pt idx="705">
                  <c:v>600</c:v>
                </c:pt>
                <c:pt idx="706">
                  <c:v>600</c:v>
                </c:pt>
                <c:pt idx="707">
                  <c:v>600</c:v>
                </c:pt>
                <c:pt idx="708">
                  <c:v>601</c:v>
                </c:pt>
                <c:pt idx="709">
                  <c:v>601</c:v>
                </c:pt>
                <c:pt idx="710">
                  <c:v>600</c:v>
                </c:pt>
                <c:pt idx="711">
                  <c:v>601</c:v>
                </c:pt>
                <c:pt idx="712">
                  <c:v>600</c:v>
                </c:pt>
                <c:pt idx="713">
                  <c:v>600</c:v>
                </c:pt>
                <c:pt idx="714">
                  <c:v>600</c:v>
                </c:pt>
                <c:pt idx="715">
                  <c:v>600</c:v>
                </c:pt>
                <c:pt idx="716">
                  <c:v>601</c:v>
                </c:pt>
                <c:pt idx="717">
                  <c:v>600</c:v>
                </c:pt>
                <c:pt idx="718">
                  <c:v>600</c:v>
                </c:pt>
                <c:pt idx="719">
                  <c:v>600</c:v>
                </c:pt>
                <c:pt idx="720">
                  <c:v>600</c:v>
                </c:pt>
                <c:pt idx="721">
                  <c:v>601</c:v>
                </c:pt>
                <c:pt idx="722">
                  <c:v>600</c:v>
                </c:pt>
                <c:pt idx="723">
                  <c:v>600</c:v>
                </c:pt>
                <c:pt idx="724">
                  <c:v>600</c:v>
                </c:pt>
                <c:pt idx="725">
                  <c:v>600</c:v>
                </c:pt>
                <c:pt idx="726">
                  <c:v>602</c:v>
                </c:pt>
                <c:pt idx="727">
                  <c:v>601</c:v>
                </c:pt>
                <c:pt idx="728">
                  <c:v>601</c:v>
                </c:pt>
                <c:pt idx="729">
                  <c:v>601</c:v>
                </c:pt>
                <c:pt idx="730">
                  <c:v>602</c:v>
                </c:pt>
                <c:pt idx="731">
                  <c:v>602</c:v>
                </c:pt>
                <c:pt idx="732">
                  <c:v>601</c:v>
                </c:pt>
                <c:pt idx="733">
                  <c:v>600</c:v>
                </c:pt>
                <c:pt idx="734">
                  <c:v>600</c:v>
                </c:pt>
                <c:pt idx="735">
                  <c:v>600</c:v>
                </c:pt>
                <c:pt idx="736">
                  <c:v>600</c:v>
                </c:pt>
                <c:pt idx="737">
                  <c:v>600</c:v>
                </c:pt>
                <c:pt idx="738">
                  <c:v>600</c:v>
                </c:pt>
                <c:pt idx="739">
                  <c:v>601</c:v>
                </c:pt>
                <c:pt idx="740">
                  <c:v>600</c:v>
                </c:pt>
                <c:pt idx="741">
                  <c:v>600</c:v>
                </c:pt>
                <c:pt idx="742">
                  <c:v>600</c:v>
                </c:pt>
                <c:pt idx="743">
                  <c:v>601</c:v>
                </c:pt>
                <c:pt idx="744">
                  <c:v>601</c:v>
                </c:pt>
                <c:pt idx="745">
                  <c:v>600</c:v>
                </c:pt>
                <c:pt idx="746">
                  <c:v>600</c:v>
                </c:pt>
                <c:pt idx="747">
                  <c:v>600</c:v>
                </c:pt>
                <c:pt idx="748">
                  <c:v>600</c:v>
                </c:pt>
                <c:pt idx="749">
                  <c:v>601</c:v>
                </c:pt>
                <c:pt idx="750">
                  <c:v>601</c:v>
                </c:pt>
                <c:pt idx="751">
                  <c:v>601</c:v>
                </c:pt>
                <c:pt idx="752">
                  <c:v>601</c:v>
                </c:pt>
                <c:pt idx="753">
                  <c:v>601</c:v>
                </c:pt>
                <c:pt idx="754">
                  <c:v>601</c:v>
                </c:pt>
                <c:pt idx="755">
                  <c:v>600</c:v>
                </c:pt>
                <c:pt idx="756">
                  <c:v>601</c:v>
                </c:pt>
                <c:pt idx="757">
                  <c:v>601</c:v>
                </c:pt>
                <c:pt idx="758">
                  <c:v>600</c:v>
                </c:pt>
                <c:pt idx="759">
                  <c:v>601</c:v>
                </c:pt>
                <c:pt idx="760">
                  <c:v>601</c:v>
                </c:pt>
                <c:pt idx="761">
                  <c:v>600</c:v>
                </c:pt>
                <c:pt idx="762">
                  <c:v>600</c:v>
                </c:pt>
                <c:pt idx="763">
                  <c:v>600</c:v>
                </c:pt>
                <c:pt idx="764">
                  <c:v>601</c:v>
                </c:pt>
                <c:pt idx="765">
                  <c:v>600</c:v>
                </c:pt>
                <c:pt idx="766">
                  <c:v>601</c:v>
                </c:pt>
                <c:pt idx="767">
                  <c:v>600</c:v>
                </c:pt>
                <c:pt idx="768">
                  <c:v>601</c:v>
                </c:pt>
                <c:pt idx="769">
                  <c:v>601</c:v>
                </c:pt>
                <c:pt idx="770">
                  <c:v>601</c:v>
                </c:pt>
                <c:pt idx="771">
                  <c:v>599</c:v>
                </c:pt>
                <c:pt idx="772">
                  <c:v>601</c:v>
                </c:pt>
                <c:pt idx="773">
                  <c:v>601</c:v>
                </c:pt>
                <c:pt idx="774">
                  <c:v>600</c:v>
                </c:pt>
                <c:pt idx="775">
                  <c:v>600</c:v>
                </c:pt>
                <c:pt idx="776">
                  <c:v>601</c:v>
                </c:pt>
                <c:pt idx="777">
                  <c:v>600</c:v>
                </c:pt>
                <c:pt idx="778">
                  <c:v>600</c:v>
                </c:pt>
                <c:pt idx="779">
                  <c:v>600</c:v>
                </c:pt>
                <c:pt idx="780">
                  <c:v>601</c:v>
                </c:pt>
                <c:pt idx="781">
                  <c:v>601</c:v>
                </c:pt>
                <c:pt idx="782">
                  <c:v>601</c:v>
                </c:pt>
                <c:pt idx="783">
                  <c:v>601</c:v>
                </c:pt>
                <c:pt idx="784">
                  <c:v>601</c:v>
                </c:pt>
                <c:pt idx="785">
                  <c:v>601</c:v>
                </c:pt>
                <c:pt idx="786">
                  <c:v>601</c:v>
                </c:pt>
                <c:pt idx="787">
                  <c:v>601</c:v>
                </c:pt>
                <c:pt idx="788">
                  <c:v>601</c:v>
                </c:pt>
                <c:pt idx="789">
                  <c:v>600</c:v>
                </c:pt>
                <c:pt idx="790">
                  <c:v>600</c:v>
                </c:pt>
                <c:pt idx="791">
                  <c:v>600</c:v>
                </c:pt>
                <c:pt idx="792">
                  <c:v>600</c:v>
                </c:pt>
                <c:pt idx="793">
                  <c:v>601</c:v>
                </c:pt>
                <c:pt idx="794">
                  <c:v>601</c:v>
                </c:pt>
                <c:pt idx="795">
                  <c:v>600</c:v>
                </c:pt>
                <c:pt idx="796">
                  <c:v>600</c:v>
                </c:pt>
                <c:pt idx="797">
                  <c:v>602</c:v>
                </c:pt>
                <c:pt idx="798">
                  <c:v>602</c:v>
                </c:pt>
                <c:pt idx="799">
                  <c:v>601</c:v>
                </c:pt>
                <c:pt idx="800">
                  <c:v>600</c:v>
                </c:pt>
                <c:pt idx="801">
                  <c:v>600</c:v>
                </c:pt>
                <c:pt idx="802">
                  <c:v>600</c:v>
                </c:pt>
                <c:pt idx="803">
                  <c:v>600</c:v>
                </c:pt>
                <c:pt idx="804">
                  <c:v>600</c:v>
                </c:pt>
                <c:pt idx="805">
                  <c:v>600</c:v>
                </c:pt>
                <c:pt idx="806">
                  <c:v>602</c:v>
                </c:pt>
                <c:pt idx="807">
                  <c:v>602</c:v>
                </c:pt>
                <c:pt idx="808">
                  <c:v>600</c:v>
                </c:pt>
                <c:pt idx="809">
                  <c:v>600</c:v>
                </c:pt>
                <c:pt idx="810">
                  <c:v>601</c:v>
                </c:pt>
                <c:pt idx="811">
                  <c:v>600</c:v>
                </c:pt>
                <c:pt idx="812">
                  <c:v>601</c:v>
                </c:pt>
                <c:pt idx="813">
                  <c:v>600</c:v>
                </c:pt>
                <c:pt idx="814">
                  <c:v>600</c:v>
                </c:pt>
                <c:pt idx="815">
                  <c:v>600</c:v>
                </c:pt>
                <c:pt idx="816">
                  <c:v>601</c:v>
                </c:pt>
                <c:pt idx="817">
                  <c:v>601</c:v>
                </c:pt>
                <c:pt idx="818">
                  <c:v>602</c:v>
                </c:pt>
                <c:pt idx="819">
                  <c:v>600</c:v>
                </c:pt>
                <c:pt idx="820">
                  <c:v>600</c:v>
                </c:pt>
                <c:pt idx="821">
                  <c:v>600</c:v>
                </c:pt>
                <c:pt idx="822">
                  <c:v>601</c:v>
                </c:pt>
                <c:pt idx="823">
                  <c:v>601</c:v>
                </c:pt>
                <c:pt idx="824">
                  <c:v>600</c:v>
                </c:pt>
                <c:pt idx="825">
                  <c:v>600</c:v>
                </c:pt>
                <c:pt idx="826">
                  <c:v>600</c:v>
                </c:pt>
                <c:pt idx="827">
                  <c:v>600</c:v>
                </c:pt>
                <c:pt idx="828">
                  <c:v>600</c:v>
                </c:pt>
                <c:pt idx="829">
                  <c:v>601</c:v>
                </c:pt>
                <c:pt idx="830">
                  <c:v>601</c:v>
                </c:pt>
                <c:pt idx="831">
                  <c:v>602</c:v>
                </c:pt>
                <c:pt idx="832">
                  <c:v>600</c:v>
                </c:pt>
                <c:pt idx="833">
                  <c:v>600</c:v>
                </c:pt>
                <c:pt idx="834">
                  <c:v>602</c:v>
                </c:pt>
                <c:pt idx="835">
                  <c:v>600</c:v>
                </c:pt>
                <c:pt idx="836">
                  <c:v>600</c:v>
                </c:pt>
                <c:pt idx="837">
                  <c:v>600</c:v>
                </c:pt>
                <c:pt idx="838">
                  <c:v>600</c:v>
                </c:pt>
                <c:pt idx="839">
                  <c:v>600</c:v>
                </c:pt>
                <c:pt idx="840">
                  <c:v>600</c:v>
                </c:pt>
                <c:pt idx="841">
                  <c:v>601</c:v>
                </c:pt>
                <c:pt idx="842">
                  <c:v>601</c:v>
                </c:pt>
                <c:pt idx="843">
                  <c:v>600</c:v>
                </c:pt>
                <c:pt idx="844">
                  <c:v>601</c:v>
                </c:pt>
                <c:pt idx="845">
                  <c:v>600</c:v>
                </c:pt>
                <c:pt idx="846">
                  <c:v>601</c:v>
                </c:pt>
                <c:pt idx="847">
                  <c:v>601</c:v>
                </c:pt>
                <c:pt idx="848">
                  <c:v>601</c:v>
                </c:pt>
                <c:pt idx="849">
                  <c:v>600</c:v>
                </c:pt>
                <c:pt idx="850">
                  <c:v>602</c:v>
                </c:pt>
                <c:pt idx="851">
                  <c:v>600</c:v>
                </c:pt>
                <c:pt idx="852">
                  <c:v>600</c:v>
                </c:pt>
                <c:pt idx="853">
                  <c:v>602</c:v>
                </c:pt>
                <c:pt idx="854">
                  <c:v>602</c:v>
                </c:pt>
                <c:pt idx="855">
                  <c:v>600</c:v>
                </c:pt>
                <c:pt idx="856">
                  <c:v>600</c:v>
                </c:pt>
                <c:pt idx="857">
                  <c:v>600</c:v>
                </c:pt>
                <c:pt idx="858">
                  <c:v>600</c:v>
                </c:pt>
                <c:pt idx="859">
                  <c:v>601</c:v>
                </c:pt>
                <c:pt idx="860">
                  <c:v>600</c:v>
                </c:pt>
                <c:pt idx="861">
                  <c:v>601</c:v>
                </c:pt>
                <c:pt idx="862">
                  <c:v>601</c:v>
                </c:pt>
                <c:pt idx="863">
                  <c:v>601</c:v>
                </c:pt>
                <c:pt idx="864">
                  <c:v>601</c:v>
                </c:pt>
                <c:pt idx="865">
                  <c:v>600</c:v>
                </c:pt>
                <c:pt idx="866">
                  <c:v>600</c:v>
                </c:pt>
                <c:pt idx="867">
                  <c:v>600</c:v>
                </c:pt>
                <c:pt idx="868">
                  <c:v>601</c:v>
                </c:pt>
                <c:pt idx="869">
                  <c:v>601</c:v>
                </c:pt>
                <c:pt idx="870">
                  <c:v>600</c:v>
                </c:pt>
                <c:pt idx="871">
                  <c:v>600</c:v>
                </c:pt>
                <c:pt idx="872">
                  <c:v>600</c:v>
                </c:pt>
                <c:pt idx="873">
                  <c:v>600</c:v>
                </c:pt>
                <c:pt idx="874">
                  <c:v>602</c:v>
                </c:pt>
                <c:pt idx="875">
                  <c:v>602</c:v>
                </c:pt>
                <c:pt idx="876">
                  <c:v>601</c:v>
                </c:pt>
                <c:pt idx="877">
                  <c:v>601</c:v>
                </c:pt>
                <c:pt idx="878">
                  <c:v>600</c:v>
                </c:pt>
                <c:pt idx="879">
                  <c:v>600</c:v>
                </c:pt>
                <c:pt idx="880">
                  <c:v>600</c:v>
                </c:pt>
                <c:pt idx="881">
                  <c:v>601</c:v>
                </c:pt>
                <c:pt idx="882">
                  <c:v>601</c:v>
                </c:pt>
                <c:pt idx="883">
                  <c:v>601</c:v>
                </c:pt>
                <c:pt idx="884">
                  <c:v>601</c:v>
                </c:pt>
                <c:pt idx="885">
                  <c:v>601</c:v>
                </c:pt>
                <c:pt idx="886">
                  <c:v>602</c:v>
                </c:pt>
                <c:pt idx="887">
                  <c:v>600</c:v>
                </c:pt>
                <c:pt idx="888">
                  <c:v>602</c:v>
                </c:pt>
                <c:pt idx="889">
                  <c:v>602</c:v>
                </c:pt>
                <c:pt idx="890">
                  <c:v>600</c:v>
                </c:pt>
                <c:pt idx="891">
                  <c:v>600</c:v>
                </c:pt>
                <c:pt idx="892">
                  <c:v>600</c:v>
                </c:pt>
                <c:pt idx="893">
                  <c:v>601</c:v>
                </c:pt>
                <c:pt idx="894">
                  <c:v>601</c:v>
                </c:pt>
                <c:pt idx="895">
                  <c:v>601</c:v>
                </c:pt>
                <c:pt idx="896">
                  <c:v>601</c:v>
                </c:pt>
                <c:pt idx="897">
                  <c:v>600</c:v>
                </c:pt>
                <c:pt idx="898">
                  <c:v>600</c:v>
                </c:pt>
                <c:pt idx="899">
                  <c:v>600</c:v>
                </c:pt>
                <c:pt idx="900">
                  <c:v>599</c:v>
                </c:pt>
                <c:pt idx="901">
                  <c:v>599</c:v>
                </c:pt>
                <c:pt idx="902">
                  <c:v>599</c:v>
                </c:pt>
                <c:pt idx="903">
                  <c:v>600</c:v>
                </c:pt>
                <c:pt idx="904">
                  <c:v>600</c:v>
                </c:pt>
                <c:pt idx="905">
                  <c:v>601</c:v>
                </c:pt>
                <c:pt idx="906">
                  <c:v>600</c:v>
                </c:pt>
                <c:pt idx="907">
                  <c:v>601</c:v>
                </c:pt>
                <c:pt idx="908">
                  <c:v>601</c:v>
                </c:pt>
                <c:pt idx="909">
                  <c:v>600</c:v>
                </c:pt>
                <c:pt idx="910">
                  <c:v>601</c:v>
                </c:pt>
                <c:pt idx="911">
                  <c:v>601</c:v>
                </c:pt>
                <c:pt idx="912">
                  <c:v>601</c:v>
                </c:pt>
                <c:pt idx="913">
                  <c:v>602</c:v>
                </c:pt>
                <c:pt idx="914">
                  <c:v>601</c:v>
                </c:pt>
                <c:pt idx="915">
                  <c:v>602</c:v>
                </c:pt>
                <c:pt idx="916">
                  <c:v>600</c:v>
                </c:pt>
                <c:pt idx="917">
                  <c:v>600</c:v>
                </c:pt>
                <c:pt idx="918">
                  <c:v>601</c:v>
                </c:pt>
                <c:pt idx="919">
                  <c:v>602</c:v>
                </c:pt>
                <c:pt idx="920">
                  <c:v>600</c:v>
                </c:pt>
                <c:pt idx="921">
                  <c:v>600</c:v>
                </c:pt>
                <c:pt idx="922">
                  <c:v>600</c:v>
                </c:pt>
                <c:pt idx="923">
                  <c:v>600</c:v>
                </c:pt>
                <c:pt idx="924">
                  <c:v>600</c:v>
                </c:pt>
                <c:pt idx="925">
                  <c:v>600</c:v>
                </c:pt>
                <c:pt idx="926">
                  <c:v>601</c:v>
                </c:pt>
                <c:pt idx="927">
                  <c:v>601</c:v>
                </c:pt>
                <c:pt idx="928">
                  <c:v>598</c:v>
                </c:pt>
                <c:pt idx="929">
                  <c:v>600</c:v>
                </c:pt>
                <c:pt idx="930">
                  <c:v>600</c:v>
                </c:pt>
                <c:pt idx="931">
                  <c:v>601</c:v>
                </c:pt>
                <c:pt idx="932">
                  <c:v>600</c:v>
                </c:pt>
                <c:pt idx="933">
                  <c:v>600</c:v>
                </c:pt>
                <c:pt idx="934">
                  <c:v>602</c:v>
                </c:pt>
                <c:pt idx="935">
                  <c:v>601</c:v>
                </c:pt>
                <c:pt idx="936">
                  <c:v>601</c:v>
                </c:pt>
                <c:pt idx="937">
                  <c:v>602</c:v>
                </c:pt>
                <c:pt idx="938">
                  <c:v>602</c:v>
                </c:pt>
                <c:pt idx="939">
                  <c:v>602</c:v>
                </c:pt>
                <c:pt idx="940">
                  <c:v>602</c:v>
                </c:pt>
                <c:pt idx="941">
                  <c:v>600</c:v>
                </c:pt>
                <c:pt idx="942">
                  <c:v>600</c:v>
                </c:pt>
                <c:pt idx="943">
                  <c:v>600</c:v>
                </c:pt>
                <c:pt idx="944">
                  <c:v>600</c:v>
                </c:pt>
                <c:pt idx="945">
                  <c:v>601</c:v>
                </c:pt>
                <c:pt idx="946">
                  <c:v>601</c:v>
                </c:pt>
                <c:pt idx="947">
                  <c:v>600</c:v>
                </c:pt>
                <c:pt idx="948">
                  <c:v>600</c:v>
                </c:pt>
                <c:pt idx="949">
                  <c:v>600</c:v>
                </c:pt>
                <c:pt idx="950">
                  <c:v>598</c:v>
                </c:pt>
                <c:pt idx="951">
                  <c:v>599</c:v>
                </c:pt>
                <c:pt idx="952">
                  <c:v>599</c:v>
                </c:pt>
                <c:pt idx="953">
                  <c:v>599</c:v>
                </c:pt>
                <c:pt idx="954">
                  <c:v>601</c:v>
                </c:pt>
                <c:pt idx="955">
                  <c:v>601</c:v>
                </c:pt>
                <c:pt idx="956">
                  <c:v>600</c:v>
                </c:pt>
                <c:pt idx="957">
                  <c:v>601</c:v>
                </c:pt>
                <c:pt idx="958">
                  <c:v>601</c:v>
                </c:pt>
                <c:pt idx="959">
                  <c:v>602</c:v>
                </c:pt>
                <c:pt idx="960">
                  <c:v>601</c:v>
                </c:pt>
                <c:pt idx="961">
                  <c:v>601</c:v>
                </c:pt>
                <c:pt idx="962">
                  <c:v>602</c:v>
                </c:pt>
                <c:pt idx="963">
                  <c:v>602</c:v>
                </c:pt>
                <c:pt idx="964">
                  <c:v>602</c:v>
                </c:pt>
                <c:pt idx="965">
                  <c:v>602</c:v>
                </c:pt>
                <c:pt idx="966">
                  <c:v>601</c:v>
                </c:pt>
                <c:pt idx="967">
                  <c:v>601</c:v>
                </c:pt>
                <c:pt idx="968">
                  <c:v>601</c:v>
                </c:pt>
                <c:pt idx="969">
                  <c:v>600</c:v>
                </c:pt>
                <c:pt idx="970">
                  <c:v>602</c:v>
                </c:pt>
                <c:pt idx="971">
                  <c:v>602</c:v>
                </c:pt>
                <c:pt idx="972">
                  <c:v>600</c:v>
                </c:pt>
                <c:pt idx="973">
                  <c:v>600</c:v>
                </c:pt>
                <c:pt idx="974">
                  <c:v>599</c:v>
                </c:pt>
                <c:pt idx="975">
                  <c:v>598</c:v>
                </c:pt>
                <c:pt idx="976">
                  <c:v>600</c:v>
                </c:pt>
                <c:pt idx="977">
                  <c:v>600</c:v>
                </c:pt>
                <c:pt idx="978">
                  <c:v>600</c:v>
                </c:pt>
                <c:pt idx="979">
                  <c:v>600</c:v>
                </c:pt>
                <c:pt idx="980">
                  <c:v>600</c:v>
                </c:pt>
                <c:pt idx="981">
                  <c:v>600</c:v>
                </c:pt>
                <c:pt idx="982">
                  <c:v>601</c:v>
                </c:pt>
                <c:pt idx="983">
                  <c:v>601</c:v>
                </c:pt>
                <c:pt idx="984">
                  <c:v>601</c:v>
                </c:pt>
                <c:pt idx="985">
                  <c:v>600</c:v>
                </c:pt>
                <c:pt idx="986">
                  <c:v>602</c:v>
                </c:pt>
                <c:pt idx="987">
                  <c:v>602</c:v>
                </c:pt>
                <c:pt idx="988">
                  <c:v>602</c:v>
                </c:pt>
                <c:pt idx="989">
                  <c:v>601</c:v>
                </c:pt>
                <c:pt idx="990">
                  <c:v>602</c:v>
                </c:pt>
                <c:pt idx="991">
                  <c:v>602</c:v>
                </c:pt>
                <c:pt idx="992">
                  <c:v>601</c:v>
                </c:pt>
                <c:pt idx="993">
                  <c:v>601</c:v>
                </c:pt>
                <c:pt idx="994">
                  <c:v>601</c:v>
                </c:pt>
                <c:pt idx="995">
                  <c:v>600</c:v>
                </c:pt>
                <c:pt idx="996">
                  <c:v>600</c:v>
                </c:pt>
                <c:pt idx="997">
                  <c:v>600</c:v>
                </c:pt>
                <c:pt idx="998">
                  <c:v>601</c:v>
                </c:pt>
                <c:pt idx="999">
                  <c:v>600</c:v>
                </c:pt>
                <c:pt idx="1000">
                  <c:v>598</c:v>
                </c:pt>
                <c:pt idx="1001">
                  <c:v>598</c:v>
                </c:pt>
                <c:pt idx="1002">
                  <c:v>600</c:v>
                </c:pt>
                <c:pt idx="1003">
                  <c:v>601</c:v>
                </c:pt>
                <c:pt idx="1004">
                  <c:v>601</c:v>
                </c:pt>
                <c:pt idx="1005">
                  <c:v>600</c:v>
                </c:pt>
                <c:pt idx="1006">
                  <c:v>600</c:v>
                </c:pt>
                <c:pt idx="1007">
                  <c:v>600</c:v>
                </c:pt>
                <c:pt idx="1008">
                  <c:v>600</c:v>
                </c:pt>
                <c:pt idx="1009">
                  <c:v>601</c:v>
                </c:pt>
                <c:pt idx="1010">
                  <c:v>602</c:v>
                </c:pt>
                <c:pt idx="1011">
                  <c:v>602</c:v>
                </c:pt>
                <c:pt idx="1012">
                  <c:v>602</c:v>
                </c:pt>
                <c:pt idx="1013">
                  <c:v>602</c:v>
                </c:pt>
                <c:pt idx="1014">
                  <c:v>602</c:v>
                </c:pt>
                <c:pt idx="1015">
                  <c:v>602</c:v>
                </c:pt>
                <c:pt idx="1016">
                  <c:v>602</c:v>
                </c:pt>
                <c:pt idx="1017">
                  <c:v>602</c:v>
                </c:pt>
                <c:pt idx="1018">
                  <c:v>601</c:v>
                </c:pt>
                <c:pt idx="1019">
                  <c:v>601</c:v>
                </c:pt>
                <c:pt idx="1020">
                  <c:v>601</c:v>
                </c:pt>
                <c:pt idx="1021">
                  <c:v>600</c:v>
                </c:pt>
                <c:pt idx="1022">
                  <c:v>600</c:v>
                </c:pt>
                <c:pt idx="1023">
                  <c:v>600</c:v>
                </c:pt>
                <c:pt idx="1024">
                  <c:v>600</c:v>
                </c:pt>
                <c:pt idx="1025">
                  <c:v>599</c:v>
                </c:pt>
                <c:pt idx="1026">
                  <c:v>599</c:v>
                </c:pt>
                <c:pt idx="1027">
                  <c:v>599</c:v>
                </c:pt>
                <c:pt idx="1028">
                  <c:v>599</c:v>
                </c:pt>
                <c:pt idx="1029">
                  <c:v>599</c:v>
                </c:pt>
                <c:pt idx="1030">
                  <c:v>600</c:v>
                </c:pt>
                <c:pt idx="1031">
                  <c:v>600</c:v>
                </c:pt>
                <c:pt idx="1032">
                  <c:v>600</c:v>
                </c:pt>
                <c:pt idx="1033">
                  <c:v>601</c:v>
                </c:pt>
                <c:pt idx="1034">
                  <c:v>601</c:v>
                </c:pt>
                <c:pt idx="1035">
                  <c:v>601</c:v>
                </c:pt>
                <c:pt idx="1036">
                  <c:v>601</c:v>
                </c:pt>
                <c:pt idx="1037">
                  <c:v>602</c:v>
                </c:pt>
                <c:pt idx="1038">
                  <c:v>602</c:v>
                </c:pt>
                <c:pt idx="1039">
                  <c:v>602</c:v>
                </c:pt>
                <c:pt idx="1040">
                  <c:v>602</c:v>
                </c:pt>
                <c:pt idx="1041">
                  <c:v>601</c:v>
                </c:pt>
                <c:pt idx="1042">
                  <c:v>601</c:v>
                </c:pt>
                <c:pt idx="1043">
                  <c:v>602</c:v>
                </c:pt>
                <c:pt idx="1044">
                  <c:v>600</c:v>
                </c:pt>
                <c:pt idx="1045">
                  <c:v>602</c:v>
                </c:pt>
                <c:pt idx="1046">
                  <c:v>600</c:v>
                </c:pt>
                <c:pt idx="1047">
                  <c:v>601</c:v>
                </c:pt>
                <c:pt idx="1048">
                  <c:v>601</c:v>
                </c:pt>
                <c:pt idx="1049">
                  <c:v>600</c:v>
                </c:pt>
                <c:pt idx="1050">
                  <c:v>601</c:v>
                </c:pt>
                <c:pt idx="1051">
                  <c:v>601</c:v>
                </c:pt>
                <c:pt idx="1052">
                  <c:v>601</c:v>
                </c:pt>
                <c:pt idx="1053">
                  <c:v>600</c:v>
                </c:pt>
                <c:pt idx="1054">
                  <c:v>600</c:v>
                </c:pt>
                <c:pt idx="1055">
                  <c:v>600</c:v>
                </c:pt>
                <c:pt idx="1056">
                  <c:v>599</c:v>
                </c:pt>
                <c:pt idx="1057">
                  <c:v>599</c:v>
                </c:pt>
                <c:pt idx="1058">
                  <c:v>599</c:v>
                </c:pt>
                <c:pt idx="1059">
                  <c:v>599</c:v>
                </c:pt>
                <c:pt idx="1060">
                  <c:v>600</c:v>
                </c:pt>
                <c:pt idx="1061">
                  <c:v>600</c:v>
                </c:pt>
                <c:pt idx="1062">
                  <c:v>601</c:v>
                </c:pt>
                <c:pt idx="1063">
                  <c:v>602</c:v>
                </c:pt>
                <c:pt idx="1064">
                  <c:v>602</c:v>
                </c:pt>
                <c:pt idx="1065">
                  <c:v>601</c:v>
                </c:pt>
                <c:pt idx="1066">
                  <c:v>602</c:v>
                </c:pt>
                <c:pt idx="1067">
                  <c:v>602</c:v>
                </c:pt>
                <c:pt idx="1068">
                  <c:v>602</c:v>
                </c:pt>
                <c:pt idx="1069">
                  <c:v>602</c:v>
                </c:pt>
                <c:pt idx="1070">
                  <c:v>602</c:v>
                </c:pt>
                <c:pt idx="1071">
                  <c:v>602</c:v>
                </c:pt>
                <c:pt idx="1072">
                  <c:v>600</c:v>
                </c:pt>
                <c:pt idx="1073">
                  <c:v>600</c:v>
                </c:pt>
                <c:pt idx="1074">
                  <c:v>602</c:v>
                </c:pt>
                <c:pt idx="1075">
                  <c:v>600</c:v>
                </c:pt>
                <c:pt idx="1076">
                  <c:v>600</c:v>
                </c:pt>
                <c:pt idx="1077">
                  <c:v>600</c:v>
                </c:pt>
                <c:pt idx="1078">
                  <c:v>600</c:v>
                </c:pt>
                <c:pt idx="1079">
                  <c:v>600</c:v>
                </c:pt>
                <c:pt idx="1080">
                  <c:v>600</c:v>
                </c:pt>
                <c:pt idx="1081">
                  <c:v>600</c:v>
                </c:pt>
                <c:pt idx="1082">
                  <c:v>600</c:v>
                </c:pt>
                <c:pt idx="1083">
                  <c:v>600</c:v>
                </c:pt>
                <c:pt idx="1084">
                  <c:v>600</c:v>
                </c:pt>
                <c:pt idx="1085">
                  <c:v>599</c:v>
                </c:pt>
                <c:pt idx="1086">
                  <c:v>601</c:v>
                </c:pt>
                <c:pt idx="1087">
                  <c:v>601</c:v>
                </c:pt>
                <c:pt idx="1088">
                  <c:v>599</c:v>
                </c:pt>
                <c:pt idx="1089">
                  <c:v>599</c:v>
                </c:pt>
                <c:pt idx="1090">
                  <c:v>599</c:v>
                </c:pt>
                <c:pt idx="1091">
                  <c:v>601</c:v>
                </c:pt>
                <c:pt idx="1092">
                  <c:v>602</c:v>
                </c:pt>
                <c:pt idx="1093">
                  <c:v>602</c:v>
                </c:pt>
                <c:pt idx="1094">
                  <c:v>600</c:v>
                </c:pt>
                <c:pt idx="1095">
                  <c:v>600</c:v>
                </c:pt>
                <c:pt idx="1096">
                  <c:v>602</c:v>
                </c:pt>
                <c:pt idx="1097">
                  <c:v>602</c:v>
                </c:pt>
                <c:pt idx="1098">
                  <c:v>602</c:v>
                </c:pt>
                <c:pt idx="1099">
                  <c:v>602</c:v>
                </c:pt>
                <c:pt idx="1100">
                  <c:v>602</c:v>
                </c:pt>
                <c:pt idx="1101">
                  <c:v>602</c:v>
                </c:pt>
                <c:pt idx="1102">
                  <c:v>602</c:v>
                </c:pt>
                <c:pt idx="1103">
                  <c:v>602</c:v>
                </c:pt>
                <c:pt idx="1104">
                  <c:v>601</c:v>
                </c:pt>
                <c:pt idx="1105">
                  <c:v>600</c:v>
                </c:pt>
                <c:pt idx="1106">
                  <c:v>600</c:v>
                </c:pt>
                <c:pt idx="1107">
                  <c:v>600</c:v>
                </c:pt>
                <c:pt idx="1108">
                  <c:v>600</c:v>
                </c:pt>
                <c:pt idx="1109">
                  <c:v>600</c:v>
                </c:pt>
                <c:pt idx="1110">
                  <c:v>600</c:v>
                </c:pt>
                <c:pt idx="1111">
                  <c:v>600</c:v>
                </c:pt>
                <c:pt idx="1112">
                  <c:v>600</c:v>
                </c:pt>
                <c:pt idx="1113">
                  <c:v>600</c:v>
                </c:pt>
                <c:pt idx="1114">
                  <c:v>601</c:v>
                </c:pt>
                <c:pt idx="1115">
                  <c:v>599</c:v>
                </c:pt>
                <c:pt idx="1116">
                  <c:v>599</c:v>
                </c:pt>
                <c:pt idx="1117">
                  <c:v>599</c:v>
                </c:pt>
                <c:pt idx="1118">
                  <c:v>598</c:v>
                </c:pt>
                <c:pt idx="1119">
                  <c:v>598</c:v>
                </c:pt>
                <c:pt idx="1120">
                  <c:v>599</c:v>
                </c:pt>
                <c:pt idx="1121">
                  <c:v>601</c:v>
                </c:pt>
                <c:pt idx="1122">
                  <c:v>601</c:v>
                </c:pt>
                <c:pt idx="1123">
                  <c:v>602</c:v>
                </c:pt>
                <c:pt idx="1124">
                  <c:v>602</c:v>
                </c:pt>
                <c:pt idx="1125">
                  <c:v>600</c:v>
                </c:pt>
                <c:pt idx="1126">
                  <c:v>601</c:v>
                </c:pt>
                <c:pt idx="1127">
                  <c:v>601</c:v>
                </c:pt>
                <c:pt idx="1128">
                  <c:v>602</c:v>
                </c:pt>
                <c:pt idx="1129">
                  <c:v>602</c:v>
                </c:pt>
                <c:pt idx="1130">
                  <c:v>602</c:v>
                </c:pt>
                <c:pt idx="1131">
                  <c:v>602</c:v>
                </c:pt>
                <c:pt idx="1132">
                  <c:v>602</c:v>
                </c:pt>
                <c:pt idx="1133">
                  <c:v>602</c:v>
                </c:pt>
                <c:pt idx="1134">
                  <c:v>600</c:v>
                </c:pt>
                <c:pt idx="1135">
                  <c:v>601</c:v>
                </c:pt>
                <c:pt idx="1136">
                  <c:v>601</c:v>
                </c:pt>
                <c:pt idx="1137">
                  <c:v>600</c:v>
                </c:pt>
                <c:pt idx="1138">
                  <c:v>600</c:v>
                </c:pt>
                <c:pt idx="1139">
                  <c:v>600</c:v>
                </c:pt>
                <c:pt idx="1140">
                  <c:v>600</c:v>
                </c:pt>
                <c:pt idx="1141">
                  <c:v>600</c:v>
                </c:pt>
                <c:pt idx="1142">
                  <c:v>600</c:v>
                </c:pt>
                <c:pt idx="1143">
                  <c:v>601</c:v>
                </c:pt>
                <c:pt idx="1144">
                  <c:v>600</c:v>
                </c:pt>
                <c:pt idx="1145">
                  <c:v>599</c:v>
                </c:pt>
                <c:pt idx="1146">
                  <c:v>599</c:v>
                </c:pt>
                <c:pt idx="1147">
                  <c:v>599</c:v>
                </c:pt>
                <c:pt idx="1148">
                  <c:v>599</c:v>
                </c:pt>
                <c:pt idx="1149">
                  <c:v>599</c:v>
                </c:pt>
                <c:pt idx="1150">
                  <c:v>600</c:v>
                </c:pt>
                <c:pt idx="1151">
                  <c:v>600</c:v>
                </c:pt>
                <c:pt idx="1152">
                  <c:v>600</c:v>
                </c:pt>
                <c:pt idx="1153">
                  <c:v>600</c:v>
                </c:pt>
                <c:pt idx="1154">
                  <c:v>601</c:v>
                </c:pt>
                <c:pt idx="1155">
                  <c:v>601</c:v>
                </c:pt>
                <c:pt idx="1156">
                  <c:v>602</c:v>
                </c:pt>
                <c:pt idx="1157">
                  <c:v>602</c:v>
                </c:pt>
                <c:pt idx="1158">
                  <c:v>602</c:v>
                </c:pt>
                <c:pt idx="1159">
                  <c:v>602</c:v>
                </c:pt>
                <c:pt idx="1160">
                  <c:v>602</c:v>
                </c:pt>
                <c:pt idx="1161">
                  <c:v>602</c:v>
                </c:pt>
                <c:pt idx="1162">
                  <c:v>601</c:v>
                </c:pt>
                <c:pt idx="1163">
                  <c:v>602</c:v>
                </c:pt>
                <c:pt idx="1164">
                  <c:v>601</c:v>
                </c:pt>
                <c:pt idx="1165">
                  <c:v>601</c:v>
                </c:pt>
                <c:pt idx="1166">
                  <c:v>600</c:v>
                </c:pt>
                <c:pt idx="1167">
                  <c:v>600</c:v>
                </c:pt>
                <c:pt idx="1168">
                  <c:v>600</c:v>
                </c:pt>
                <c:pt idx="1169">
                  <c:v>601</c:v>
                </c:pt>
                <c:pt idx="1170">
                  <c:v>601</c:v>
                </c:pt>
                <c:pt idx="1171">
                  <c:v>601</c:v>
                </c:pt>
                <c:pt idx="1172">
                  <c:v>600</c:v>
                </c:pt>
                <c:pt idx="1173">
                  <c:v>600</c:v>
                </c:pt>
                <c:pt idx="1174">
                  <c:v>600</c:v>
                </c:pt>
                <c:pt idx="1175">
                  <c:v>600</c:v>
                </c:pt>
                <c:pt idx="1176">
                  <c:v>601</c:v>
                </c:pt>
                <c:pt idx="1177">
                  <c:v>601</c:v>
                </c:pt>
                <c:pt idx="1178">
                  <c:v>600</c:v>
                </c:pt>
                <c:pt idx="1179">
                  <c:v>601</c:v>
                </c:pt>
                <c:pt idx="1180">
                  <c:v>601</c:v>
                </c:pt>
                <c:pt idx="1181">
                  <c:v>600</c:v>
                </c:pt>
                <c:pt idx="1182">
                  <c:v>599</c:v>
                </c:pt>
                <c:pt idx="1183">
                  <c:v>599</c:v>
                </c:pt>
                <c:pt idx="1184">
                  <c:v>600</c:v>
                </c:pt>
                <c:pt idx="1185">
                  <c:v>600</c:v>
                </c:pt>
                <c:pt idx="1186">
                  <c:v>601</c:v>
                </c:pt>
                <c:pt idx="1187">
                  <c:v>601</c:v>
                </c:pt>
                <c:pt idx="1188">
                  <c:v>602</c:v>
                </c:pt>
                <c:pt idx="1189">
                  <c:v>602</c:v>
                </c:pt>
                <c:pt idx="1190">
                  <c:v>602</c:v>
                </c:pt>
                <c:pt idx="1191">
                  <c:v>602</c:v>
                </c:pt>
                <c:pt idx="1192">
                  <c:v>602</c:v>
                </c:pt>
                <c:pt idx="1193">
                  <c:v>602</c:v>
                </c:pt>
                <c:pt idx="1194">
                  <c:v>602</c:v>
                </c:pt>
                <c:pt idx="1195">
                  <c:v>602</c:v>
                </c:pt>
                <c:pt idx="1196">
                  <c:v>602</c:v>
                </c:pt>
                <c:pt idx="1197">
                  <c:v>602</c:v>
                </c:pt>
                <c:pt idx="1198">
                  <c:v>601</c:v>
                </c:pt>
                <c:pt idx="1199">
                  <c:v>601</c:v>
                </c:pt>
                <c:pt idx="1200">
                  <c:v>601</c:v>
                </c:pt>
                <c:pt idx="1201">
                  <c:v>600</c:v>
                </c:pt>
                <c:pt idx="1202">
                  <c:v>600</c:v>
                </c:pt>
                <c:pt idx="1203">
                  <c:v>600</c:v>
                </c:pt>
                <c:pt idx="1204">
                  <c:v>600</c:v>
                </c:pt>
                <c:pt idx="1205">
                  <c:v>600</c:v>
                </c:pt>
                <c:pt idx="1206">
                  <c:v>600</c:v>
                </c:pt>
                <c:pt idx="1207">
                  <c:v>599</c:v>
                </c:pt>
                <c:pt idx="1208">
                  <c:v>601</c:v>
                </c:pt>
                <c:pt idx="1209">
                  <c:v>600</c:v>
                </c:pt>
                <c:pt idx="1210">
                  <c:v>600</c:v>
                </c:pt>
                <c:pt idx="1211">
                  <c:v>600</c:v>
                </c:pt>
                <c:pt idx="1212">
                  <c:v>598</c:v>
                </c:pt>
                <c:pt idx="1213">
                  <c:v>599</c:v>
                </c:pt>
                <c:pt idx="1214">
                  <c:v>600</c:v>
                </c:pt>
                <c:pt idx="1215">
                  <c:v>600</c:v>
                </c:pt>
                <c:pt idx="1216">
                  <c:v>600</c:v>
                </c:pt>
                <c:pt idx="1217">
                  <c:v>600</c:v>
                </c:pt>
                <c:pt idx="1218">
                  <c:v>600</c:v>
                </c:pt>
                <c:pt idx="1219">
                  <c:v>600</c:v>
                </c:pt>
                <c:pt idx="1220">
                  <c:v>600</c:v>
                </c:pt>
                <c:pt idx="1221">
                  <c:v>601</c:v>
                </c:pt>
                <c:pt idx="1222">
                  <c:v>601</c:v>
                </c:pt>
                <c:pt idx="1223">
                  <c:v>602</c:v>
                </c:pt>
                <c:pt idx="1224">
                  <c:v>602</c:v>
                </c:pt>
                <c:pt idx="1225">
                  <c:v>602</c:v>
                </c:pt>
                <c:pt idx="1226">
                  <c:v>602</c:v>
                </c:pt>
                <c:pt idx="1227">
                  <c:v>602</c:v>
                </c:pt>
                <c:pt idx="1228">
                  <c:v>602</c:v>
                </c:pt>
                <c:pt idx="1229">
                  <c:v>602</c:v>
                </c:pt>
                <c:pt idx="1230">
                  <c:v>602</c:v>
                </c:pt>
                <c:pt idx="1231">
                  <c:v>602</c:v>
                </c:pt>
                <c:pt idx="1232">
                  <c:v>600</c:v>
                </c:pt>
                <c:pt idx="1233">
                  <c:v>600</c:v>
                </c:pt>
                <c:pt idx="1234">
                  <c:v>600</c:v>
                </c:pt>
                <c:pt idx="1235">
                  <c:v>601</c:v>
                </c:pt>
                <c:pt idx="1236">
                  <c:v>600</c:v>
                </c:pt>
                <c:pt idx="1237">
                  <c:v>600</c:v>
                </c:pt>
                <c:pt idx="1238">
                  <c:v>600</c:v>
                </c:pt>
                <c:pt idx="1239">
                  <c:v>601</c:v>
                </c:pt>
                <c:pt idx="1240">
                  <c:v>599</c:v>
                </c:pt>
                <c:pt idx="1241">
                  <c:v>600</c:v>
                </c:pt>
                <c:pt idx="1242">
                  <c:v>601</c:v>
                </c:pt>
                <c:pt idx="1243">
                  <c:v>600</c:v>
                </c:pt>
                <c:pt idx="1244">
                  <c:v>600</c:v>
                </c:pt>
                <c:pt idx="1245">
                  <c:v>600</c:v>
                </c:pt>
                <c:pt idx="1246">
                  <c:v>600</c:v>
                </c:pt>
                <c:pt idx="1247">
                  <c:v>600</c:v>
                </c:pt>
                <c:pt idx="1248">
                  <c:v>599</c:v>
                </c:pt>
                <c:pt idx="1249">
                  <c:v>600</c:v>
                </c:pt>
                <c:pt idx="1250">
                  <c:v>600</c:v>
                </c:pt>
                <c:pt idx="1251">
                  <c:v>599</c:v>
                </c:pt>
                <c:pt idx="1252">
                  <c:v>601</c:v>
                </c:pt>
                <c:pt idx="1253">
                  <c:v>601</c:v>
                </c:pt>
                <c:pt idx="1254">
                  <c:v>600</c:v>
                </c:pt>
                <c:pt idx="1255">
                  <c:v>602</c:v>
                </c:pt>
                <c:pt idx="1256">
                  <c:v>601</c:v>
                </c:pt>
                <c:pt idx="1257">
                  <c:v>601</c:v>
                </c:pt>
                <c:pt idx="1258">
                  <c:v>602</c:v>
                </c:pt>
                <c:pt idx="1259">
                  <c:v>602</c:v>
                </c:pt>
                <c:pt idx="1260">
                  <c:v>602</c:v>
                </c:pt>
                <c:pt idx="1261">
                  <c:v>602</c:v>
                </c:pt>
                <c:pt idx="1262">
                  <c:v>600</c:v>
                </c:pt>
                <c:pt idx="1263">
                  <c:v>600</c:v>
                </c:pt>
                <c:pt idx="1264">
                  <c:v>601</c:v>
                </c:pt>
                <c:pt idx="1265">
                  <c:v>600</c:v>
                </c:pt>
                <c:pt idx="1266">
                  <c:v>601</c:v>
                </c:pt>
                <c:pt idx="1267">
                  <c:v>601</c:v>
                </c:pt>
                <c:pt idx="1268">
                  <c:v>600</c:v>
                </c:pt>
                <c:pt idx="1269">
                  <c:v>600</c:v>
                </c:pt>
                <c:pt idx="1270">
                  <c:v>600</c:v>
                </c:pt>
                <c:pt idx="1271">
                  <c:v>600</c:v>
                </c:pt>
                <c:pt idx="1272">
                  <c:v>600</c:v>
                </c:pt>
                <c:pt idx="1273">
                  <c:v>600</c:v>
                </c:pt>
                <c:pt idx="1274">
                  <c:v>600</c:v>
                </c:pt>
                <c:pt idx="1275">
                  <c:v>600</c:v>
                </c:pt>
                <c:pt idx="1276">
                  <c:v>600</c:v>
                </c:pt>
                <c:pt idx="1277">
                  <c:v>600</c:v>
                </c:pt>
                <c:pt idx="1278">
                  <c:v>600</c:v>
                </c:pt>
                <c:pt idx="1279">
                  <c:v>600</c:v>
                </c:pt>
                <c:pt idx="1280">
                  <c:v>599</c:v>
                </c:pt>
                <c:pt idx="1281">
                  <c:v>598</c:v>
                </c:pt>
                <c:pt idx="1282">
                  <c:v>598</c:v>
                </c:pt>
                <c:pt idx="1283">
                  <c:v>598</c:v>
                </c:pt>
                <c:pt idx="1284">
                  <c:v>599</c:v>
                </c:pt>
                <c:pt idx="1285">
                  <c:v>600</c:v>
                </c:pt>
                <c:pt idx="1286">
                  <c:v>600</c:v>
                </c:pt>
                <c:pt idx="1287">
                  <c:v>600</c:v>
                </c:pt>
                <c:pt idx="1288">
                  <c:v>600</c:v>
                </c:pt>
                <c:pt idx="1289">
                  <c:v>600</c:v>
                </c:pt>
                <c:pt idx="1290">
                  <c:v>601</c:v>
                </c:pt>
                <c:pt idx="1291">
                  <c:v>601</c:v>
                </c:pt>
                <c:pt idx="1292">
                  <c:v>601</c:v>
                </c:pt>
                <c:pt idx="1293">
                  <c:v>602</c:v>
                </c:pt>
                <c:pt idx="1294">
                  <c:v>602</c:v>
                </c:pt>
                <c:pt idx="1295">
                  <c:v>602</c:v>
                </c:pt>
                <c:pt idx="1296">
                  <c:v>601</c:v>
                </c:pt>
                <c:pt idx="1297">
                  <c:v>601</c:v>
                </c:pt>
                <c:pt idx="1298">
                  <c:v>600</c:v>
                </c:pt>
                <c:pt idx="1299">
                  <c:v>600</c:v>
                </c:pt>
                <c:pt idx="1300">
                  <c:v>600</c:v>
                </c:pt>
                <c:pt idx="1301">
                  <c:v>600</c:v>
                </c:pt>
                <c:pt idx="1302">
                  <c:v>600</c:v>
                </c:pt>
                <c:pt idx="1303">
                  <c:v>601</c:v>
                </c:pt>
                <c:pt idx="1304">
                  <c:v>601</c:v>
                </c:pt>
                <c:pt idx="1305">
                  <c:v>600</c:v>
                </c:pt>
                <c:pt idx="1306">
                  <c:v>600</c:v>
                </c:pt>
                <c:pt idx="1307">
                  <c:v>600</c:v>
                </c:pt>
                <c:pt idx="1308">
                  <c:v>600</c:v>
                </c:pt>
                <c:pt idx="1309">
                  <c:v>600</c:v>
                </c:pt>
                <c:pt idx="1310">
                  <c:v>601</c:v>
                </c:pt>
                <c:pt idx="1311">
                  <c:v>600</c:v>
                </c:pt>
                <c:pt idx="1312">
                  <c:v>601</c:v>
                </c:pt>
                <c:pt idx="1313">
                  <c:v>601</c:v>
                </c:pt>
                <c:pt idx="1314">
                  <c:v>600</c:v>
                </c:pt>
                <c:pt idx="1315">
                  <c:v>602</c:v>
                </c:pt>
                <c:pt idx="1316">
                  <c:v>600</c:v>
                </c:pt>
                <c:pt idx="1317">
                  <c:v>600</c:v>
                </c:pt>
                <c:pt idx="1318">
                  <c:v>600</c:v>
                </c:pt>
                <c:pt idx="1319">
                  <c:v>600</c:v>
                </c:pt>
                <c:pt idx="1320">
                  <c:v>600</c:v>
                </c:pt>
                <c:pt idx="1321">
                  <c:v>600</c:v>
                </c:pt>
                <c:pt idx="1322">
                  <c:v>602</c:v>
                </c:pt>
                <c:pt idx="1323">
                  <c:v>602</c:v>
                </c:pt>
                <c:pt idx="1324">
                  <c:v>600</c:v>
                </c:pt>
                <c:pt idx="1325">
                  <c:v>602</c:v>
                </c:pt>
                <c:pt idx="1326">
                  <c:v>602</c:v>
                </c:pt>
                <c:pt idx="1327">
                  <c:v>600</c:v>
                </c:pt>
                <c:pt idx="1328">
                  <c:v>600</c:v>
                </c:pt>
                <c:pt idx="1329">
                  <c:v>600</c:v>
                </c:pt>
                <c:pt idx="1330">
                  <c:v>600</c:v>
                </c:pt>
                <c:pt idx="1331">
                  <c:v>600</c:v>
                </c:pt>
                <c:pt idx="1332">
                  <c:v>601</c:v>
                </c:pt>
                <c:pt idx="1333">
                  <c:v>601</c:v>
                </c:pt>
                <c:pt idx="1334">
                  <c:v>600</c:v>
                </c:pt>
                <c:pt idx="1335">
                  <c:v>600</c:v>
                </c:pt>
                <c:pt idx="1336">
                  <c:v>600</c:v>
                </c:pt>
                <c:pt idx="1337">
                  <c:v>601</c:v>
                </c:pt>
                <c:pt idx="1338">
                  <c:v>600</c:v>
                </c:pt>
                <c:pt idx="1339">
                  <c:v>598</c:v>
                </c:pt>
                <c:pt idx="1340">
                  <c:v>598</c:v>
                </c:pt>
                <c:pt idx="1341">
                  <c:v>598</c:v>
                </c:pt>
                <c:pt idx="1342">
                  <c:v>599</c:v>
                </c:pt>
                <c:pt idx="1343">
                  <c:v>599</c:v>
                </c:pt>
                <c:pt idx="1344">
                  <c:v>600</c:v>
                </c:pt>
                <c:pt idx="1345">
                  <c:v>601</c:v>
                </c:pt>
                <c:pt idx="1346">
                  <c:v>601</c:v>
                </c:pt>
                <c:pt idx="1347">
                  <c:v>600</c:v>
                </c:pt>
                <c:pt idx="1348">
                  <c:v>600</c:v>
                </c:pt>
                <c:pt idx="1349">
                  <c:v>601</c:v>
                </c:pt>
                <c:pt idx="1350">
                  <c:v>601</c:v>
                </c:pt>
                <c:pt idx="1351">
                  <c:v>602</c:v>
                </c:pt>
                <c:pt idx="1352">
                  <c:v>602</c:v>
                </c:pt>
                <c:pt idx="1353">
                  <c:v>602</c:v>
                </c:pt>
                <c:pt idx="1354">
                  <c:v>602</c:v>
                </c:pt>
                <c:pt idx="1355">
                  <c:v>600</c:v>
                </c:pt>
                <c:pt idx="1356">
                  <c:v>600</c:v>
                </c:pt>
                <c:pt idx="1357">
                  <c:v>602</c:v>
                </c:pt>
                <c:pt idx="1358">
                  <c:v>600</c:v>
                </c:pt>
                <c:pt idx="1359">
                  <c:v>601</c:v>
                </c:pt>
                <c:pt idx="1360">
                  <c:v>600</c:v>
                </c:pt>
                <c:pt idx="1361">
                  <c:v>600</c:v>
                </c:pt>
                <c:pt idx="1362">
                  <c:v>600</c:v>
                </c:pt>
                <c:pt idx="1363">
                  <c:v>600</c:v>
                </c:pt>
                <c:pt idx="1364">
                  <c:v>600</c:v>
                </c:pt>
                <c:pt idx="1365">
                  <c:v>600</c:v>
                </c:pt>
                <c:pt idx="1366">
                  <c:v>601</c:v>
                </c:pt>
                <c:pt idx="1367">
                  <c:v>600</c:v>
                </c:pt>
                <c:pt idx="1368">
                  <c:v>600</c:v>
                </c:pt>
                <c:pt idx="1369">
                  <c:v>598</c:v>
                </c:pt>
                <c:pt idx="1370">
                  <c:v>600</c:v>
                </c:pt>
                <c:pt idx="1371">
                  <c:v>599</c:v>
                </c:pt>
                <c:pt idx="1372">
                  <c:v>599</c:v>
                </c:pt>
                <c:pt idx="1373">
                  <c:v>600</c:v>
                </c:pt>
                <c:pt idx="1374">
                  <c:v>600</c:v>
                </c:pt>
                <c:pt idx="1375">
                  <c:v>600</c:v>
                </c:pt>
                <c:pt idx="1376">
                  <c:v>600</c:v>
                </c:pt>
                <c:pt idx="1377">
                  <c:v>600</c:v>
                </c:pt>
                <c:pt idx="1378">
                  <c:v>601</c:v>
                </c:pt>
                <c:pt idx="1379">
                  <c:v>600</c:v>
                </c:pt>
                <c:pt idx="1380">
                  <c:v>602</c:v>
                </c:pt>
                <c:pt idx="1381">
                  <c:v>602</c:v>
                </c:pt>
                <c:pt idx="1382">
                  <c:v>602</c:v>
                </c:pt>
                <c:pt idx="1383">
                  <c:v>602</c:v>
                </c:pt>
                <c:pt idx="1384">
                  <c:v>602</c:v>
                </c:pt>
                <c:pt idx="1385">
                  <c:v>602</c:v>
                </c:pt>
                <c:pt idx="1386">
                  <c:v>601</c:v>
                </c:pt>
                <c:pt idx="1387">
                  <c:v>601</c:v>
                </c:pt>
                <c:pt idx="1388">
                  <c:v>601</c:v>
                </c:pt>
                <c:pt idx="1389">
                  <c:v>602</c:v>
                </c:pt>
                <c:pt idx="1390">
                  <c:v>602</c:v>
                </c:pt>
                <c:pt idx="1391">
                  <c:v>600</c:v>
                </c:pt>
                <c:pt idx="1392">
                  <c:v>601</c:v>
                </c:pt>
                <c:pt idx="1393">
                  <c:v>600</c:v>
                </c:pt>
                <c:pt idx="1394">
                  <c:v>600</c:v>
                </c:pt>
                <c:pt idx="1395">
                  <c:v>601</c:v>
                </c:pt>
                <c:pt idx="1396">
                  <c:v>601</c:v>
                </c:pt>
                <c:pt idx="1397">
                  <c:v>600</c:v>
                </c:pt>
                <c:pt idx="1398">
                  <c:v>599</c:v>
                </c:pt>
                <c:pt idx="1399">
                  <c:v>599</c:v>
                </c:pt>
                <c:pt idx="1400">
                  <c:v>599</c:v>
                </c:pt>
                <c:pt idx="1401">
                  <c:v>599</c:v>
                </c:pt>
                <c:pt idx="1402">
                  <c:v>599</c:v>
                </c:pt>
                <c:pt idx="1403">
                  <c:v>594</c:v>
                </c:pt>
                <c:pt idx="1404">
                  <c:v>600</c:v>
                </c:pt>
                <c:pt idx="1405">
                  <c:v>602</c:v>
                </c:pt>
                <c:pt idx="1406">
                  <c:v>602</c:v>
                </c:pt>
                <c:pt idx="1407">
                  <c:v>602</c:v>
                </c:pt>
                <c:pt idx="1408">
                  <c:v>602</c:v>
                </c:pt>
                <c:pt idx="1409">
                  <c:v>602</c:v>
                </c:pt>
                <c:pt idx="1410">
                  <c:v>602</c:v>
                </c:pt>
                <c:pt idx="1411">
                  <c:v>602</c:v>
                </c:pt>
                <c:pt idx="1412">
                  <c:v>602</c:v>
                </c:pt>
                <c:pt idx="1413">
                  <c:v>602</c:v>
                </c:pt>
                <c:pt idx="1414">
                  <c:v>602</c:v>
                </c:pt>
                <c:pt idx="1415">
                  <c:v>602</c:v>
                </c:pt>
                <c:pt idx="1416">
                  <c:v>601</c:v>
                </c:pt>
                <c:pt idx="1417">
                  <c:v>600</c:v>
                </c:pt>
                <c:pt idx="1418">
                  <c:v>600</c:v>
                </c:pt>
                <c:pt idx="1419">
                  <c:v>601</c:v>
                </c:pt>
                <c:pt idx="1420">
                  <c:v>601</c:v>
                </c:pt>
                <c:pt idx="1421">
                  <c:v>601</c:v>
                </c:pt>
                <c:pt idx="1422">
                  <c:v>600</c:v>
                </c:pt>
                <c:pt idx="1423">
                  <c:v>600</c:v>
                </c:pt>
                <c:pt idx="1424">
                  <c:v>601</c:v>
                </c:pt>
                <c:pt idx="1425">
                  <c:v>601</c:v>
                </c:pt>
                <c:pt idx="1426">
                  <c:v>600</c:v>
                </c:pt>
                <c:pt idx="1427">
                  <c:v>599</c:v>
                </c:pt>
                <c:pt idx="1428">
                  <c:v>599</c:v>
                </c:pt>
                <c:pt idx="1429">
                  <c:v>599</c:v>
                </c:pt>
                <c:pt idx="1430">
                  <c:v>600</c:v>
                </c:pt>
                <c:pt idx="1431">
                  <c:v>600</c:v>
                </c:pt>
                <c:pt idx="1432">
                  <c:v>600</c:v>
                </c:pt>
                <c:pt idx="1433">
                  <c:v>601</c:v>
                </c:pt>
                <c:pt idx="1434">
                  <c:v>601</c:v>
                </c:pt>
                <c:pt idx="1435">
                  <c:v>600</c:v>
                </c:pt>
                <c:pt idx="1436">
                  <c:v>601</c:v>
                </c:pt>
                <c:pt idx="1437">
                  <c:v>600</c:v>
                </c:pt>
                <c:pt idx="1438">
                  <c:v>601</c:v>
                </c:pt>
                <c:pt idx="1439">
                  <c:v>601</c:v>
                </c:pt>
                <c:pt idx="1440">
                  <c:v>601</c:v>
                </c:pt>
                <c:pt idx="1441">
                  <c:v>600</c:v>
                </c:pt>
                <c:pt idx="1442">
                  <c:v>601</c:v>
                </c:pt>
                <c:pt idx="1443">
                  <c:v>601</c:v>
                </c:pt>
                <c:pt idx="1444">
                  <c:v>601</c:v>
                </c:pt>
                <c:pt idx="1445">
                  <c:v>601</c:v>
                </c:pt>
                <c:pt idx="1446">
                  <c:v>600</c:v>
                </c:pt>
                <c:pt idx="1447">
                  <c:v>600</c:v>
                </c:pt>
                <c:pt idx="1448">
                  <c:v>600</c:v>
                </c:pt>
                <c:pt idx="1449">
                  <c:v>600</c:v>
                </c:pt>
                <c:pt idx="1450">
                  <c:v>600</c:v>
                </c:pt>
                <c:pt idx="1451">
                  <c:v>601</c:v>
                </c:pt>
                <c:pt idx="1452">
                  <c:v>602</c:v>
                </c:pt>
                <c:pt idx="1453">
                  <c:v>602</c:v>
                </c:pt>
                <c:pt idx="1454">
                  <c:v>601</c:v>
                </c:pt>
                <c:pt idx="1455">
                  <c:v>602</c:v>
                </c:pt>
                <c:pt idx="1456">
                  <c:v>601</c:v>
                </c:pt>
                <c:pt idx="1457">
                  <c:v>600</c:v>
                </c:pt>
                <c:pt idx="1458">
                  <c:v>600</c:v>
                </c:pt>
                <c:pt idx="1459">
                  <c:v>600</c:v>
                </c:pt>
                <c:pt idx="1460">
                  <c:v>600</c:v>
                </c:pt>
                <c:pt idx="1461">
                  <c:v>601</c:v>
                </c:pt>
                <c:pt idx="1462">
                  <c:v>600</c:v>
                </c:pt>
                <c:pt idx="1463">
                  <c:v>600</c:v>
                </c:pt>
                <c:pt idx="1464">
                  <c:v>600</c:v>
                </c:pt>
                <c:pt idx="1465">
                  <c:v>600</c:v>
                </c:pt>
                <c:pt idx="1466">
                  <c:v>600</c:v>
                </c:pt>
                <c:pt idx="1467">
                  <c:v>600</c:v>
                </c:pt>
                <c:pt idx="1468">
                  <c:v>600</c:v>
                </c:pt>
                <c:pt idx="1469">
                  <c:v>600</c:v>
                </c:pt>
                <c:pt idx="1470">
                  <c:v>600</c:v>
                </c:pt>
                <c:pt idx="1471">
                  <c:v>600</c:v>
                </c:pt>
                <c:pt idx="1472">
                  <c:v>601</c:v>
                </c:pt>
                <c:pt idx="1473">
                  <c:v>601</c:v>
                </c:pt>
                <c:pt idx="1474">
                  <c:v>602</c:v>
                </c:pt>
                <c:pt idx="1475">
                  <c:v>602</c:v>
                </c:pt>
                <c:pt idx="1476">
                  <c:v>601</c:v>
                </c:pt>
                <c:pt idx="1477">
                  <c:v>601</c:v>
                </c:pt>
                <c:pt idx="1478">
                  <c:v>601</c:v>
                </c:pt>
                <c:pt idx="1479">
                  <c:v>601</c:v>
                </c:pt>
                <c:pt idx="1480">
                  <c:v>601</c:v>
                </c:pt>
                <c:pt idx="1481">
                  <c:v>600</c:v>
                </c:pt>
                <c:pt idx="1482">
                  <c:v>600</c:v>
                </c:pt>
                <c:pt idx="1483">
                  <c:v>599</c:v>
                </c:pt>
                <c:pt idx="1484">
                  <c:v>599</c:v>
                </c:pt>
                <c:pt idx="1485">
                  <c:v>599</c:v>
                </c:pt>
                <c:pt idx="1486">
                  <c:v>601</c:v>
                </c:pt>
                <c:pt idx="1487">
                  <c:v>600</c:v>
                </c:pt>
                <c:pt idx="1488">
                  <c:v>600</c:v>
                </c:pt>
                <c:pt idx="1489">
                  <c:v>601</c:v>
                </c:pt>
                <c:pt idx="1490">
                  <c:v>600</c:v>
                </c:pt>
                <c:pt idx="1491">
                  <c:v>600</c:v>
                </c:pt>
                <c:pt idx="1492">
                  <c:v>602</c:v>
                </c:pt>
                <c:pt idx="1493">
                  <c:v>602</c:v>
                </c:pt>
                <c:pt idx="1494">
                  <c:v>602</c:v>
                </c:pt>
                <c:pt idx="1495">
                  <c:v>601</c:v>
                </c:pt>
                <c:pt idx="1496">
                  <c:v>600</c:v>
                </c:pt>
                <c:pt idx="1497">
                  <c:v>600</c:v>
                </c:pt>
                <c:pt idx="1498">
                  <c:v>600</c:v>
                </c:pt>
                <c:pt idx="1499">
                  <c:v>600</c:v>
                </c:pt>
                <c:pt idx="1500">
                  <c:v>601</c:v>
                </c:pt>
                <c:pt idx="1501">
                  <c:v>600</c:v>
                </c:pt>
                <c:pt idx="1502">
                  <c:v>601</c:v>
                </c:pt>
                <c:pt idx="1503">
                  <c:v>600</c:v>
                </c:pt>
                <c:pt idx="1504">
                  <c:v>600</c:v>
                </c:pt>
                <c:pt idx="1505">
                  <c:v>600</c:v>
                </c:pt>
                <c:pt idx="1506">
                  <c:v>601</c:v>
                </c:pt>
                <c:pt idx="1507">
                  <c:v>600</c:v>
                </c:pt>
                <c:pt idx="1508">
                  <c:v>601</c:v>
                </c:pt>
                <c:pt idx="1509">
                  <c:v>600</c:v>
                </c:pt>
                <c:pt idx="1510">
                  <c:v>600</c:v>
                </c:pt>
                <c:pt idx="1511">
                  <c:v>600</c:v>
                </c:pt>
                <c:pt idx="1512">
                  <c:v>600</c:v>
                </c:pt>
                <c:pt idx="1513">
                  <c:v>600</c:v>
                </c:pt>
                <c:pt idx="1514">
                  <c:v>600</c:v>
                </c:pt>
                <c:pt idx="1515">
                  <c:v>601</c:v>
                </c:pt>
                <c:pt idx="1516">
                  <c:v>601</c:v>
                </c:pt>
                <c:pt idx="1517">
                  <c:v>600</c:v>
                </c:pt>
                <c:pt idx="1518">
                  <c:v>601</c:v>
                </c:pt>
                <c:pt idx="1519">
                  <c:v>601</c:v>
                </c:pt>
                <c:pt idx="1520">
                  <c:v>601</c:v>
                </c:pt>
                <c:pt idx="1521">
                  <c:v>600</c:v>
                </c:pt>
                <c:pt idx="1522">
                  <c:v>600</c:v>
                </c:pt>
                <c:pt idx="1523">
                  <c:v>600</c:v>
                </c:pt>
                <c:pt idx="1524">
                  <c:v>601</c:v>
                </c:pt>
                <c:pt idx="1525">
                  <c:v>600</c:v>
                </c:pt>
                <c:pt idx="1526">
                  <c:v>600</c:v>
                </c:pt>
                <c:pt idx="1527">
                  <c:v>600</c:v>
                </c:pt>
                <c:pt idx="1528">
                  <c:v>600</c:v>
                </c:pt>
                <c:pt idx="1529">
                  <c:v>600</c:v>
                </c:pt>
                <c:pt idx="1530">
                  <c:v>600</c:v>
                </c:pt>
                <c:pt idx="1531">
                  <c:v>600</c:v>
                </c:pt>
                <c:pt idx="1532">
                  <c:v>601</c:v>
                </c:pt>
                <c:pt idx="1533">
                  <c:v>601</c:v>
                </c:pt>
                <c:pt idx="1534">
                  <c:v>600</c:v>
                </c:pt>
                <c:pt idx="1535">
                  <c:v>602</c:v>
                </c:pt>
                <c:pt idx="1536">
                  <c:v>600</c:v>
                </c:pt>
                <c:pt idx="1537">
                  <c:v>600</c:v>
                </c:pt>
                <c:pt idx="1538">
                  <c:v>602</c:v>
                </c:pt>
                <c:pt idx="1539">
                  <c:v>602</c:v>
                </c:pt>
                <c:pt idx="1540">
                  <c:v>601</c:v>
                </c:pt>
                <c:pt idx="1541">
                  <c:v>600</c:v>
                </c:pt>
                <c:pt idx="1542">
                  <c:v>600</c:v>
                </c:pt>
                <c:pt idx="1543">
                  <c:v>600</c:v>
                </c:pt>
                <c:pt idx="1544">
                  <c:v>600</c:v>
                </c:pt>
                <c:pt idx="1545">
                  <c:v>600</c:v>
                </c:pt>
                <c:pt idx="1546">
                  <c:v>600</c:v>
                </c:pt>
                <c:pt idx="1547">
                  <c:v>600</c:v>
                </c:pt>
                <c:pt idx="1548">
                  <c:v>600</c:v>
                </c:pt>
                <c:pt idx="1549">
                  <c:v>600</c:v>
                </c:pt>
                <c:pt idx="1550">
                  <c:v>600</c:v>
                </c:pt>
                <c:pt idx="1551">
                  <c:v>600</c:v>
                </c:pt>
                <c:pt idx="1552">
                  <c:v>600</c:v>
                </c:pt>
                <c:pt idx="1553">
                  <c:v>602</c:v>
                </c:pt>
                <c:pt idx="1554">
                  <c:v>602</c:v>
                </c:pt>
                <c:pt idx="1555">
                  <c:v>602</c:v>
                </c:pt>
                <c:pt idx="1556">
                  <c:v>602</c:v>
                </c:pt>
                <c:pt idx="1557">
                  <c:v>602</c:v>
                </c:pt>
                <c:pt idx="1558">
                  <c:v>602</c:v>
                </c:pt>
                <c:pt idx="1559">
                  <c:v>601</c:v>
                </c:pt>
                <c:pt idx="1560">
                  <c:v>601</c:v>
                </c:pt>
                <c:pt idx="1561">
                  <c:v>600</c:v>
                </c:pt>
                <c:pt idx="1562">
                  <c:v>600</c:v>
                </c:pt>
                <c:pt idx="1563">
                  <c:v>599</c:v>
                </c:pt>
                <c:pt idx="1564">
                  <c:v>598</c:v>
                </c:pt>
                <c:pt idx="1565">
                  <c:v>598</c:v>
                </c:pt>
                <c:pt idx="1566">
                  <c:v>600</c:v>
                </c:pt>
                <c:pt idx="1567">
                  <c:v>600</c:v>
                </c:pt>
                <c:pt idx="1568">
                  <c:v>600</c:v>
                </c:pt>
                <c:pt idx="1569">
                  <c:v>601</c:v>
                </c:pt>
                <c:pt idx="1570">
                  <c:v>600</c:v>
                </c:pt>
                <c:pt idx="1571">
                  <c:v>600</c:v>
                </c:pt>
                <c:pt idx="1572">
                  <c:v>602</c:v>
                </c:pt>
                <c:pt idx="1573">
                  <c:v>602</c:v>
                </c:pt>
                <c:pt idx="1574">
                  <c:v>602</c:v>
                </c:pt>
                <c:pt idx="1575">
                  <c:v>600</c:v>
                </c:pt>
                <c:pt idx="1576">
                  <c:v>602</c:v>
                </c:pt>
                <c:pt idx="1577">
                  <c:v>601</c:v>
                </c:pt>
                <c:pt idx="1578">
                  <c:v>601</c:v>
                </c:pt>
                <c:pt idx="1579">
                  <c:v>600</c:v>
                </c:pt>
                <c:pt idx="1580">
                  <c:v>601</c:v>
                </c:pt>
                <c:pt idx="1581">
                  <c:v>601</c:v>
                </c:pt>
                <c:pt idx="1582">
                  <c:v>600</c:v>
                </c:pt>
                <c:pt idx="1583">
                  <c:v>600</c:v>
                </c:pt>
                <c:pt idx="1584">
                  <c:v>600</c:v>
                </c:pt>
                <c:pt idx="1585">
                  <c:v>599</c:v>
                </c:pt>
                <c:pt idx="1586">
                  <c:v>601</c:v>
                </c:pt>
                <c:pt idx="1587">
                  <c:v>601</c:v>
                </c:pt>
                <c:pt idx="1588">
                  <c:v>601</c:v>
                </c:pt>
                <c:pt idx="1589">
                  <c:v>600</c:v>
                </c:pt>
                <c:pt idx="1590">
                  <c:v>601</c:v>
                </c:pt>
                <c:pt idx="1591">
                  <c:v>600</c:v>
                </c:pt>
                <c:pt idx="1592">
                  <c:v>600</c:v>
                </c:pt>
                <c:pt idx="1593">
                  <c:v>600</c:v>
                </c:pt>
                <c:pt idx="1594">
                  <c:v>601</c:v>
                </c:pt>
                <c:pt idx="1595">
                  <c:v>601</c:v>
                </c:pt>
                <c:pt idx="1596">
                  <c:v>602</c:v>
                </c:pt>
                <c:pt idx="1597">
                  <c:v>602</c:v>
                </c:pt>
                <c:pt idx="1598">
                  <c:v>602</c:v>
                </c:pt>
                <c:pt idx="1599">
                  <c:v>602</c:v>
                </c:pt>
                <c:pt idx="1600">
                  <c:v>600</c:v>
                </c:pt>
                <c:pt idx="1601">
                  <c:v>599</c:v>
                </c:pt>
                <c:pt idx="1602">
                  <c:v>600</c:v>
                </c:pt>
                <c:pt idx="1603">
                  <c:v>600</c:v>
                </c:pt>
                <c:pt idx="1604">
                  <c:v>600</c:v>
                </c:pt>
                <c:pt idx="1605">
                  <c:v>602</c:v>
                </c:pt>
                <c:pt idx="1606">
                  <c:v>602</c:v>
                </c:pt>
                <c:pt idx="1607">
                  <c:v>600</c:v>
                </c:pt>
                <c:pt idx="1608">
                  <c:v>600</c:v>
                </c:pt>
                <c:pt idx="1609">
                  <c:v>600</c:v>
                </c:pt>
                <c:pt idx="1610">
                  <c:v>600</c:v>
                </c:pt>
                <c:pt idx="1611">
                  <c:v>601</c:v>
                </c:pt>
                <c:pt idx="1612">
                  <c:v>601</c:v>
                </c:pt>
                <c:pt idx="1613">
                  <c:v>600</c:v>
                </c:pt>
                <c:pt idx="1614">
                  <c:v>600</c:v>
                </c:pt>
                <c:pt idx="1615">
                  <c:v>601</c:v>
                </c:pt>
                <c:pt idx="1616">
                  <c:v>600</c:v>
                </c:pt>
                <c:pt idx="1617">
                  <c:v>600</c:v>
                </c:pt>
                <c:pt idx="1618">
                  <c:v>600</c:v>
                </c:pt>
                <c:pt idx="1619">
                  <c:v>602</c:v>
                </c:pt>
                <c:pt idx="1620">
                  <c:v>600</c:v>
                </c:pt>
                <c:pt idx="1621">
                  <c:v>602</c:v>
                </c:pt>
                <c:pt idx="1622">
                  <c:v>602</c:v>
                </c:pt>
                <c:pt idx="1623">
                  <c:v>601</c:v>
                </c:pt>
                <c:pt idx="1624">
                  <c:v>601</c:v>
                </c:pt>
                <c:pt idx="1625">
                  <c:v>601</c:v>
                </c:pt>
                <c:pt idx="1626">
                  <c:v>600</c:v>
                </c:pt>
                <c:pt idx="1627">
                  <c:v>599</c:v>
                </c:pt>
                <c:pt idx="1628">
                  <c:v>599</c:v>
                </c:pt>
                <c:pt idx="1629">
                  <c:v>599</c:v>
                </c:pt>
                <c:pt idx="1630">
                  <c:v>599</c:v>
                </c:pt>
                <c:pt idx="1631">
                  <c:v>600</c:v>
                </c:pt>
                <c:pt idx="1632">
                  <c:v>600</c:v>
                </c:pt>
                <c:pt idx="1633">
                  <c:v>600</c:v>
                </c:pt>
                <c:pt idx="1634">
                  <c:v>600</c:v>
                </c:pt>
                <c:pt idx="1635">
                  <c:v>601</c:v>
                </c:pt>
                <c:pt idx="1636">
                  <c:v>600</c:v>
                </c:pt>
                <c:pt idx="1637">
                  <c:v>600</c:v>
                </c:pt>
                <c:pt idx="1638">
                  <c:v>600</c:v>
                </c:pt>
                <c:pt idx="1639">
                  <c:v>600</c:v>
                </c:pt>
                <c:pt idx="1640">
                  <c:v>600</c:v>
                </c:pt>
                <c:pt idx="1641">
                  <c:v>600</c:v>
                </c:pt>
                <c:pt idx="1642">
                  <c:v>600</c:v>
                </c:pt>
                <c:pt idx="1643">
                  <c:v>600</c:v>
                </c:pt>
                <c:pt idx="1644">
                  <c:v>602</c:v>
                </c:pt>
                <c:pt idx="1645">
                  <c:v>602</c:v>
                </c:pt>
                <c:pt idx="1646">
                  <c:v>602</c:v>
                </c:pt>
                <c:pt idx="1647">
                  <c:v>602</c:v>
                </c:pt>
                <c:pt idx="1648">
                  <c:v>600</c:v>
                </c:pt>
                <c:pt idx="1649">
                  <c:v>601</c:v>
                </c:pt>
                <c:pt idx="1650">
                  <c:v>600</c:v>
                </c:pt>
                <c:pt idx="1651">
                  <c:v>600</c:v>
                </c:pt>
                <c:pt idx="1652">
                  <c:v>599</c:v>
                </c:pt>
                <c:pt idx="1653">
                  <c:v>599</c:v>
                </c:pt>
                <c:pt idx="1654">
                  <c:v>601</c:v>
                </c:pt>
                <c:pt idx="1655">
                  <c:v>600</c:v>
                </c:pt>
                <c:pt idx="1656">
                  <c:v>599</c:v>
                </c:pt>
                <c:pt idx="1657">
                  <c:v>599</c:v>
                </c:pt>
                <c:pt idx="1658">
                  <c:v>600</c:v>
                </c:pt>
                <c:pt idx="1659">
                  <c:v>600</c:v>
                </c:pt>
                <c:pt idx="1660">
                  <c:v>600</c:v>
                </c:pt>
                <c:pt idx="1661">
                  <c:v>600</c:v>
                </c:pt>
                <c:pt idx="1662">
                  <c:v>600</c:v>
                </c:pt>
                <c:pt idx="1663">
                  <c:v>600</c:v>
                </c:pt>
                <c:pt idx="1664">
                  <c:v>601</c:v>
                </c:pt>
                <c:pt idx="1665">
                  <c:v>602</c:v>
                </c:pt>
                <c:pt idx="1666">
                  <c:v>602</c:v>
                </c:pt>
                <c:pt idx="1667">
                  <c:v>600</c:v>
                </c:pt>
                <c:pt idx="1668">
                  <c:v>601</c:v>
                </c:pt>
                <c:pt idx="1669">
                  <c:v>600</c:v>
                </c:pt>
                <c:pt idx="1670">
                  <c:v>600</c:v>
                </c:pt>
                <c:pt idx="1671">
                  <c:v>600</c:v>
                </c:pt>
                <c:pt idx="1672">
                  <c:v>600</c:v>
                </c:pt>
                <c:pt idx="1673">
                  <c:v>600</c:v>
                </c:pt>
                <c:pt idx="1674">
                  <c:v>601</c:v>
                </c:pt>
                <c:pt idx="1675">
                  <c:v>600</c:v>
                </c:pt>
                <c:pt idx="1676">
                  <c:v>600</c:v>
                </c:pt>
                <c:pt idx="1677">
                  <c:v>601</c:v>
                </c:pt>
                <c:pt idx="1678">
                  <c:v>601</c:v>
                </c:pt>
                <c:pt idx="1679">
                  <c:v>601</c:v>
                </c:pt>
                <c:pt idx="1680">
                  <c:v>600</c:v>
                </c:pt>
                <c:pt idx="1681">
                  <c:v>600</c:v>
                </c:pt>
                <c:pt idx="1682">
                  <c:v>600</c:v>
                </c:pt>
                <c:pt idx="1683">
                  <c:v>600</c:v>
                </c:pt>
                <c:pt idx="1684">
                  <c:v>600</c:v>
                </c:pt>
                <c:pt idx="1685">
                  <c:v>600</c:v>
                </c:pt>
                <c:pt idx="1686">
                  <c:v>600</c:v>
                </c:pt>
                <c:pt idx="1687">
                  <c:v>600</c:v>
                </c:pt>
                <c:pt idx="1688">
                  <c:v>600</c:v>
                </c:pt>
                <c:pt idx="1689">
                  <c:v>600</c:v>
                </c:pt>
                <c:pt idx="1690">
                  <c:v>600</c:v>
                </c:pt>
                <c:pt idx="1691">
                  <c:v>602</c:v>
                </c:pt>
                <c:pt idx="1692">
                  <c:v>602</c:v>
                </c:pt>
                <c:pt idx="1693">
                  <c:v>602</c:v>
                </c:pt>
                <c:pt idx="1694">
                  <c:v>602</c:v>
                </c:pt>
                <c:pt idx="1695">
                  <c:v>600</c:v>
                </c:pt>
                <c:pt idx="1696">
                  <c:v>600</c:v>
                </c:pt>
                <c:pt idx="1697">
                  <c:v>601</c:v>
                </c:pt>
                <c:pt idx="1698">
                  <c:v>601</c:v>
                </c:pt>
                <c:pt idx="1699">
                  <c:v>602</c:v>
                </c:pt>
                <c:pt idx="1700">
                  <c:v>600</c:v>
                </c:pt>
                <c:pt idx="1701">
                  <c:v>600</c:v>
                </c:pt>
                <c:pt idx="1702">
                  <c:v>600</c:v>
                </c:pt>
                <c:pt idx="1703">
                  <c:v>602</c:v>
                </c:pt>
                <c:pt idx="1704">
                  <c:v>602</c:v>
                </c:pt>
                <c:pt idx="1705">
                  <c:v>601</c:v>
                </c:pt>
                <c:pt idx="1706">
                  <c:v>600</c:v>
                </c:pt>
                <c:pt idx="1707">
                  <c:v>600</c:v>
                </c:pt>
                <c:pt idx="1708">
                  <c:v>600</c:v>
                </c:pt>
                <c:pt idx="1709">
                  <c:v>599</c:v>
                </c:pt>
                <c:pt idx="1710">
                  <c:v>599</c:v>
                </c:pt>
                <c:pt idx="1711">
                  <c:v>599</c:v>
                </c:pt>
                <c:pt idx="1712">
                  <c:v>600</c:v>
                </c:pt>
                <c:pt idx="1713">
                  <c:v>600</c:v>
                </c:pt>
                <c:pt idx="1714">
                  <c:v>600</c:v>
                </c:pt>
                <c:pt idx="1715">
                  <c:v>599</c:v>
                </c:pt>
                <c:pt idx="1716">
                  <c:v>600</c:v>
                </c:pt>
                <c:pt idx="1717">
                  <c:v>600</c:v>
                </c:pt>
                <c:pt idx="1718">
                  <c:v>600</c:v>
                </c:pt>
                <c:pt idx="1719">
                  <c:v>600</c:v>
                </c:pt>
                <c:pt idx="1720">
                  <c:v>600</c:v>
                </c:pt>
                <c:pt idx="1721">
                  <c:v>600</c:v>
                </c:pt>
                <c:pt idx="1722">
                  <c:v>601</c:v>
                </c:pt>
                <c:pt idx="1723">
                  <c:v>601</c:v>
                </c:pt>
                <c:pt idx="1724">
                  <c:v>601</c:v>
                </c:pt>
                <c:pt idx="1725">
                  <c:v>600</c:v>
                </c:pt>
                <c:pt idx="1726">
                  <c:v>601</c:v>
                </c:pt>
                <c:pt idx="1727">
                  <c:v>601</c:v>
                </c:pt>
                <c:pt idx="1728">
                  <c:v>601</c:v>
                </c:pt>
                <c:pt idx="1729">
                  <c:v>600</c:v>
                </c:pt>
                <c:pt idx="1730">
                  <c:v>600</c:v>
                </c:pt>
                <c:pt idx="1731">
                  <c:v>600</c:v>
                </c:pt>
                <c:pt idx="1732">
                  <c:v>600</c:v>
                </c:pt>
                <c:pt idx="1733">
                  <c:v>600</c:v>
                </c:pt>
                <c:pt idx="1734">
                  <c:v>600</c:v>
                </c:pt>
                <c:pt idx="1735">
                  <c:v>600</c:v>
                </c:pt>
                <c:pt idx="1736">
                  <c:v>600</c:v>
                </c:pt>
                <c:pt idx="1737">
                  <c:v>600</c:v>
                </c:pt>
                <c:pt idx="1738">
                  <c:v>600</c:v>
                </c:pt>
                <c:pt idx="1739">
                  <c:v>601</c:v>
                </c:pt>
                <c:pt idx="1740">
                  <c:v>600</c:v>
                </c:pt>
                <c:pt idx="1741">
                  <c:v>600</c:v>
                </c:pt>
                <c:pt idx="1742">
                  <c:v>600</c:v>
                </c:pt>
                <c:pt idx="1743">
                  <c:v>600</c:v>
                </c:pt>
                <c:pt idx="1744">
                  <c:v>600</c:v>
                </c:pt>
                <c:pt idx="1745">
                  <c:v>601</c:v>
                </c:pt>
                <c:pt idx="1746">
                  <c:v>601</c:v>
                </c:pt>
                <c:pt idx="1747">
                  <c:v>600</c:v>
                </c:pt>
                <c:pt idx="1748">
                  <c:v>600</c:v>
                </c:pt>
                <c:pt idx="1749">
                  <c:v>601</c:v>
                </c:pt>
                <c:pt idx="1750">
                  <c:v>600</c:v>
                </c:pt>
                <c:pt idx="1751">
                  <c:v>602</c:v>
                </c:pt>
                <c:pt idx="1752">
                  <c:v>602</c:v>
                </c:pt>
                <c:pt idx="1753">
                  <c:v>601</c:v>
                </c:pt>
                <c:pt idx="1754">
                  <c:v>602</c:v>
                </c:pt>
                <c:pt idx="1755">
                  <c:v>602</c:v>
                </c:pt>
                <c:pt idx="1756">
                  <c:v>601</c:v>
                </c:pt>
                <c:pt idx="1757">
                  <c:v>599</c:v>
                </c:pt>
                <c:pt idx="1758">
                  <c:v>599</c:v>
                </c:pt>
                <c:pt idx="1759">
                  <c:v>600</c:v>
                </c:pt>
                <c:pt idx="1760">
                  <c:v>600</c:v>
                </c:pt>
                <c:pt idx="1761">
                  <c:v>600</c:v>
                </c:pt>
                <c:pt idx="1762">
                  <c:v>600</c:v>
                </c:pt>
                <c:pt idx="1763">
                  <c:v>600</c:v>
                </c:pt>
                <c:pt idx="1764">
                  <c:v>600</c:v>
                </c:pt>
                <c:pt idx="1765">
                  <c:v>601</c:v>
                </c:pt>
                <c:pt idx="1766">
                  <c:v>600</c:v>
                </c:pt>
                <c:pt idx="1767">
                  <c:v>600</c:v>
                </c:pt>
                <c:pt idx="1768">
                  <c:v>600</c:v>
                </c:pt>
                <c:pt idx="1769">
                  <c:v>602</c:v>
                </c:pt>
                <c:pt idx="1770">
                  <c:v>601</c:v>
                </c:pt>
                <c:pt idx="1771">
                  <c:v>601</c:v>
                </c:pt>
                <c:pt idx="1772">
                  <c:v>600</c:v>
                </c:pt>
                <c:pt idx="1773">
                  <c:v>600</c:v>
                </c:pt>
                <c:pt idx="1774">
                  <c:v>600</c:v>
                </c:pt>
                <c:pt idx="1775">
                  <c:v>601</c:v>
                </c:pt>
                <c:pt idx="1776">
                  <c:v>601</c:v>
                </c:pt>
                <c:pt idx="1777">
                  <c:v>601</c:v>
                </c:pt>
                <c:pt idx="1778">
                  <c:v>601</c:v>
                </c:pt>
                <c:pt idx="1779">
                  <c:v>601</c:v>
                </c:pt>
                <c:pt idx="1780">
                  <c:v>601</c:v>
                </c:pt>
                <c:pt idx="1781">
                  <c:v>601</c:v>
                </c:pt>
                <c:pt idx="1782">
                  <c:v>600</c:v>
                </c:pt>
                <c:pt idx="1783">
                  <c:v>600</c:v>
                </c:pt>
                <c:pt idx="1784">
                  <c:v>600</c:v>
                </c:pt>
                <c:pt idx="1785">
                  <c:v>601</c:v>
                </c:pt>
                <c:pt idx="1786">
                  <c:v>601</c:v>
                </c:pt>
                <c:pt idx="1787">
                  <c:v>601</c:v>
                </c:pt>
                <c:pt idx="1788">
                  <c:v>600</c:v>
                </c:pt>
                <c:pt idx="1789">
                  <c:v>600</c:v>
                </c:pt>
                <c:pt idx="1790">
                  <c:v>600</c:v>
                </c:pt>
                <c:pt idx="1791">
                  <c:v>601</c:v>
                </c:pt>
                <c:pt idx="1792">
                  <c:v>600</c:v>
                </c:pt>
                <c:pt idx="1793">
                  <c:v>600</c:v>
                </c:pt>
                <c:pt idx="1794">
                  <c:v>600</c:v>
                </c:pt>
                <c:pt idx="1795">
                  <c:v>600</c:v>
                </c:pt>
                <c:pt idx="1796">
                  <c:v>600</c:v>
                </c:pt>
                <c:pt idx="1797">
                  <c:v>601</c:v>
                </c:pt>
                <c:pt idx="1798">
                  <c:v>601</c:v>
                </c:pt>
                <c:pt idx="1799">
                  <c:v>600</c:v>
                </c:pt>
                <c:pt idx="1800">
                  <c:v>601</c:v>
                </c:pt>
                <c:pt idx="1801">
                  <c:v>600</c:v>
                </c:pt>
                <c:pt idx="1802">
                  <c:v>600</c:v>
                </c:pt>
                <c:pt idx="1803">
                  <c:v>600</c:v>
                </c:pt>
                <c:pt idx="1804">
                  <c:v>600</c:v>
                </c:pt>
                <c:pt idx="1805">
                  <c:v>601</c:v>
                </c:pt>
                <c:pt idx="1806">
                  <c:v>601</c:v>
                </c:pt>
                <c:pt idx="1807">
                  <c:v>602</c:v>
                </c:pt>
                <c:pt idx="1808">
                  <c:v>600</c:v>
                </c:pt>
                <c:pt idx="1809">
                  <c:v>601</c:v>
                </c:pt>
                <c:pt idx="1810">
                  <c:v>600</c:v>
                </c:pt>
                <c:pt idx="1811">
                  <c:v>599</c:v>
                </c:pt>
                <c:pt idx="1812">
                  <c:v>599</c:v>
                </c:pt>
                <c:pt idx="1813">
                  <c:v>600</c:v>
                </c:pt>
                <c:pt idx="1814">
                  <c:v>600</c:v>
                </c:pt>
                <c:pt idx="1815">
                  <c:v>600</c:v>
                </c:pt>
                <c:pt idx="1816">
                  <c:v>601</c:v>
                </c:pt>
                <c:pt idx="1817">
                  <c:v>601</c:v>
                </c:pt>
                <c:pt idx="1818">
                  <c:v>601</c:v>
                </c:pt>
                <c:pt idx="1819">
                  <c:v>602</c:v>
                </c:pt>
                <c:pt idx="1820">
                  <c:v>602</c:v>
                </c:pt>
                <c:pt idx="1821">
                  <c:v>602</c:v>
                </c:pt>
                <c:pt idx="1822">
                  <c:v>601</c:v>
                </c:pt>
                <c:pt idx="1823">
                  <c:v>600</c:v>
                </c:pt>
                <c:pt idx="1824">
                  <c:v>600</c:v>
                </c:pt>
                <c:pt idx="1825">
                  <c:v>601</c:v>
                </c:pt>
                <c:pt idx="1826">
                  <c:v>600</c:v>
                </c:pt>
                <c:pt idx="1827">
                  <c:v>600</c:v>
                </c:pt>
                <c:pt idx="1828">
                  <c:v>601</c:v>
                </c:pt>
                <c:pt idx="1829">
                  <c:v>600</c:v>
                </c:pt>
                <c:pt idx="1830">
                  <c:v>601</c:v>
                </c:pt>
                <c:pt idx="1831">
                  <c:v>601</c:v>
                </c:pt>
                <c:pt idx="1832">
                  <c:v>600</c:v>
                </c:pt>
                <c:pt idx="1833">
                  <c:v>600</c:v>
                </c:pt>
                <c:pt idx="1834">
                  <c:v>600</c:v>
                </c:pt>
                <c:pt idx="1835">
                  <c:v>600</c:v>
                </c:pt>
                <c:pt idx="1836">
                  <c:v>601</c:v>
                </c:pt>
                <c:pt idx="1837">
                  <c:v>601</c:v>
                </c:pt>
                <c:pt idx="1838">
                  <c:v>600</c:v>
                </c:pt>
                <c:pt idx="1839">
                  <c:v>600</c:v>
                </c:pt>
                <c:pt idx="1840">
                  <c:v>600</c:v>
                </c:pt>
                <c:pt idx="1841">
                  <c:v>600</c:v>
                </c:pt>
                <c:pt idx="1842">
                  <c:v>601</c:v>
                </c:pt>
                <c:pt idx="1843">
                  <c:v>600</c:v>
                </c:pt>
                <c:pt idx="1844">
                  <c:v>600</c:v>
                </c:pt>
                <c:pt idx="1845">
                  <c:v>601</c:v>
                </c:pt>
                <c:pt idx="1846">
                  <c:v>601</c:v>
                </c:pt>
                <c:pt idx="1847">
                  <c:v>600</c:v>
                </c:pt>
                <c:pt idx="1848">
                  <c:v>600</c:v>
                </c:pt>
                <c:pt idx="1849">
                  <c:v>600</c:v>
                </c:pt>
                <c:pt idx="1850">
                  <c:v>600</c:v>
                </c:pt>
                <c:pt idx="1851">
                  <c:v>600</c:v>
                </c:pt>
                <c:pt idx="1852">
                  <c:v>601</c:v>
                </c:pt>
                <c:pt idx="1853">
                  <c:v>601</c:v>
                </c:pt>
                <c:pt idx="1854">
                  <c:v>601</c:v>
                </c:pt>
                <c:pt idx="1855">
                  <c:v>600</c:v>
                </c:pt>
                <c:pt idx="1856">
                  <c:v>600</c:v>
                </c:pt>
                <c:pt idx="1857">
                  <c:v>600</c:v>
                </c:pt>
                <c:pt idx="1858">
                  <c:v>602</c:v>
                </c:pt>
                <c:pt idx="1859">
                  <c:v>600</c:v>
                </c:pt>
                <c:pt idx="1860">
                  <c:v>601</c:v>
                </c:pt>
                <c:pt idx="1861">
                  <c:v>600</c:v>
                </c:pt>
                <c:pt idx="1862">
                  <c:v>600</c:v>
                </c:pt>
                <c:pt idx="1863">
                  <c:v>602</c:v>
                </c:pt>
                <c:pt idx="1864">
                  <c:v>600</c:v>
                </c:pt>
                <c:pt idx="1865">
                  <c:v>600</c:v>
                </c:pt>
                <c:pt idx="1866">
                  <c:v>600</c:v>
                </c:pt>
                <c:pt idx="1867">
                  <c:v>600</c:v>
                </c:pt>
                <c:pt idx="1868">
                  <c:v>601</c:v>
                </c:pt>
                <c:pt idx="1869">
                  <c:v>600</c:v>
                </c:pt>
                <c:pt idx="1870">
                  <c:v>601</c:v>
                </c:pt>
                <c:pt idx="1871">
                  <c:v>601</c:v>
                </c:pt>
                <c:pt idx="1872">
                  <c:v>601</c:v>
                </c:pt>
                <c:pt idx="1873">
                  <c:v>600</c:v>
                </c:pt>
                <c:pt idx="1874">
                  <c:v>600</c:v>
                </c:pt>
                <c:pt idx="1875">
                  <c:v>600</c:v>
                </c:pt>
                <c:pt idx="1876">
                  <c:v>600</c:v>
                </c:pt>
                <c:pt idx="1877">
                  <c:v>600</c:v>
                </c:pt>
                <c:pt idx="1878">
                  <c:v>600</c:v>
                </c:pt>
                <c:pt idx="1879">
                  <c:v>600</c:v>
                </c:pt>
                <c:pt idx="1880">
                  <c:v>600</c:v>
                </c:pt>
                <c:pt idx="1881">
                  <c:v>600</c:v>
                </c:pt>
                <c:pt idx="1882">
                  <c:v>600</c:v>
                </c:pt>
                <c:pt idx="1883">
                  <c:v>600</c:v>
                </c:pt>
                <c:pt idx="1884">
                  <c:v>600</c:v>
                </c:pt>
                <c:pt idx="1885">
                  <c:v>600</c:v>
                </c:pt>
                <c:pt idx="1886">
                  <c:v>601</c:v>
                </c:pt>
                <c:pt idx="1887">
                  <c:v>601</c:v>
                </c:pt>
                <c:pt idx="1888">
                  <c:v>600</c:v>
                </c:pt>
                <c:pt idx="1889">
                  <c:v>600</c:v>
                </c:pt>
                <c:pt idx="1890">
                  <c:v>600</c:v>
                </c:pt>
                <c:pt idx="1891">
                  <c:v>602</c:v>
                </c:pt>
                <c:pt idx="1892">
                  <c:v>600</c:v>
                </c:pt>
                <c:pt idx="1893">
                  <c:v>600</c:v>
                </c:pt>
                <c:pt idx="1894">
                  <c:v>601</c:v>
                </c:pt>
                <c:pt idx="1895">
                  <c:v>602</c:v>
                </c:pt>
                <c:pt idx="1896">
                  <c:v>602</c:v>
                </c:pt>
                <c:pt idx="1897">
                  <c:v>600</c:v>
                </c:pt>
                <c:pt idx="1898">
                  <c:v>600</c:v>
                </c:pt>
                <c:pt idx="1899">
                  <c:v>600</c:v>
                </c:pt>
                <c:pt idx="1900">
                  <c:v>600</c:v>
                </c:pt>
                <c:pt idx="1901">
                  <c:v>600</c:v>
                </c:pt>
                <c:pt idx="1902">
                  <c:v>600</c:v>
                </c:pt>
                <c:pt idx="1903">
                  <c:v>601</c:v>
                </c:pt>
                <c:pt idx="1904">
                  <c:v>600</c:v>
                </c:pt>
                <c:pt idx="1905">
                  <c:v>600</c:v>
                </c:pt>
                <c:pt idx="1906">
                  <c:v>600</c:v>
                </c:pt>
                <c:pt idx="1907">
                  <c:v>600</c:v>
                </c:pt>
                <c:pt idx="1908">
                  <c:v>600</c:v>
                </c:pt>
                <c:pt idx="1909">
                  <c:v>601</c:v>
                </c:pt>
                <c:pt idx="1910">
                  <c:v>601</c:v>
                </c:pt>
                <c:pt idx="1911">
                  <c:v>600</c:v>
                </c:pt>
                <c:pt idx="1912">
                  <c:v>600</c:v>
                </c:pt>
                <c:pt idx="1913">
                  <c:v>600</c:v>
                </c:pt>
                <c:pt idx="1914">
                  <c:v>600</c:v>
                </c:pt>
                <c:pt idx="1915">
                  <c:v>600</c:v>
                </c:pt>
                <c:pt idx="1916">
                  <c:v>600</c:v>
                </c:pt>
                <c:pt idx="1917">
                  <c:v>601</c:v>
                </c:pt>
                <c:pt idx="1918">
                  <c:v>601</c:v>
                </c:pt>
                <c:pt idx="1919">
                  <c:v>601</c:v>
                </c:pt>
                <c:pt idx="1920">
                  <c:v>601</c:v>
                </c:pt>
                <c:pt idx="1921">
                  <c:v>600</c:v>
                </c:pt>
                <c:pt idx="1922">
                  <c:v>600</c:v>
                </c:pt>
                <c:pt idx="1923">
                  <c:v>601</c:v>
                </c:pt>
                <c:pt idx="1924">
                  <c:v>600</c:v>
                </c:pt>
                <c:pt idx="1925">
                  <c:v>600</c:v>
                </c:pt>
                <c:pt idx="1926">
                  <c:v>600</c:v>
                </c:pt>
                <c:pt idx="1927">
                  <c:v>601</c:v>
                </c:pt>
                <c:pt idx="1928">
                  <c:v>600</c:v>
                </c:pt>
                <c:pt idx="1929">
                  <c:v>600</c:v>
                </c:pt>
                <c:pt idx="1930">
                  <c:v>600</c:v>
                </c:pt>
                <c:pt idx="1931">
                  <c:v>601</c:v>
                </c:pt>
                <c:pt idx="1932">
                  <c:v>601</c:v>
                </c:pt>
                <c:pt idx="1933">
                  <c:v>601</c:v>
                </c:pt>
                <c:pt idx="1934">
                  <c:v>600</c:v>
                </c:pt>
                <c:pt idx="1935">
                  <c:v>600</c:v>
                </c:pt>
                <c:pt idx="1936">
                  <c:v>601</c:v>
                </c:pt>
                <c:pt idx="1937">
                  <c:v>601</c:v>
                </c:pt>
                <c:pt idx="1938">
                  <c:v>601</c:v>
                </c:pt>
                <c:pt idx="1939">
                  <c:v>601</c:v>
                </c:pt>
                <c:pt idx="1940">
                  <c:v>600</c:v>
                </c:pt>
                <c:pt idx="1941">
                  <c:v>600</c:v>
                </c:pt>
                <c:pt idx="1942">
                  <c:v>600</c:v>
                </c:pt>
                <c:pt idx="1943">
                  <c:v>601</c:v>
                </c:pt>
                <c:pt idx="1944">
                  <c:v>601</c:v>
                </c:pt>
                <c:pt idx="1945">
                  <c:v>601</c:v>
                </c:pt>
                <c:pt idx="1946">
                  <c:v>601</c:v>
                </c:pt>
                <c:pt idx="1947">
                  <c:v>600</c:v>
                </c:pt>
                <c:pt idx="1948">
                  <c:v>600</c:v>
                </c:pt>
                <c:pt idx="1949">
                  <c:v>600</c:v>
                </c:pt>
                <c:pt idx="1950">
                  <c:v>601</c:v>
                </c:pt>
                <c:pt idx="1951">
                  <c:v>601</c:v>
                </c:pt>
                <c:pt idx="1952">
                  <c:v>601</c:v>
                </c:pt>
                <c:pt idx="1953">
                  <c:v>600</c:v>
                </c:pt>
                <c:pt idx="1954">
                  <c:v>600</c:v>
                </c:pt>
                <c:pt idx="1955">
                  <c:v>600</c:v>
                </c:pt>
                <c:pt idx="1956">
                  <c:v>601</c:v>
                </c:pt>
                <c:pt idx="1957">
                  <c:v>600</c:v>
                </c:pt>
                <c:pt idx="1958">
                  <c:v>601</c:v>
                </c:pt>
                <c:pt idx="1959">
                  <c:v>601</c:v>
                </c:pt>
                <c:pt idx="1960">
                  <c:v>600</c:v>
                </c:pt>
                <c:pt idx="1961">
                  <c:v>601</c:v>
                </c:pt>
                <c:pt idx="1962">
                  <c:v>600</c:v>
                </c:pt>
                <c:pt idx="1963">
                  <c:v>600</c:v>
                </c:pt>
                <c:pt idx="1964">
                  <c:v>601</c:v>
                </c:pt>
                <c:pt idx="1965">
                  <c:v>601</c:v>
                </c:pt>
                <c:pt idx="1966">
                  <c:v>600</c:v>
                </c:pt>
                <c:pt idx="1967">
                  <c:v>600</c:v>
                </c:pt>
                <c:pt idx="1968">
                  <c:v>600</c:v>
                </c:pt>
                <c:pt idx="1969">
                  <c:v>601</c:v>
                </c:pt>
                <c:pt idx="1970">
                  <c:v>601</c:v>
                </c:pt>
                <c:pt idx="1971">
                  <c:v>601</c:v>
                </c:pt>
                <c:pt idx="1972">
                  <c:v>600</c:v>
                </c:pt>
                <c:pt idx="1973">
                  <c:v>600</c:v>
                </c:pt>
                <c:pt idx="1974">
                  <c:v>600</c:v>
                </c:pt>
                <c:pt idx="1975">
                  <c:v>600</c:v>
                </c:pt>
                <c:pt idx="1976">
                  <c:v>600</c:v>
                </c:pt>
                <c:pt idx="1977">
                  <c:v>600</c:v>
                </c:pt>
                <c:pt idx="1978">
                  <c:v>600</c:v>
                </c:pt>
                <c:pt idx="1979">
                  <c:v>600</c:v>
                </c:pt>
                <c:pt idx="1980">
                  <c:v>600</c:v>
                </c:pt>
                <c:pt idx="1981">
                  <c:v>600</c:v>
                </c:pt>
                <c:pt idx="1982">
                  <c:v>600</c:v>
                </c:pt>
                <c:pt idx="1983">
                  <c:v>600</c:v>
                </c:pt>
                <c:pt idx="1984">
                  <c:v>600</c:v>
                </c:pt>
                <c:pt idx="1985">
                  <c:v>602</c:v>
                </c:pt>
                <c:pt idx="1986">
                  <c:v>600</c:v>
                </c:pt>
                <c:pt idx="1987">
                  <c:v>602</c:v>
                </c:pt>
                <c:pt idx="1988">
                  <c:v>600</c:v>
                </c:pt>
                <c:pt idx="1989">
                  <c:v>600</c:v>
                </c:pt>
                <c:pt idx="1990">
                  <c:v>600</c:v>
                </c:pt>
                <c:pt idx="1991">
                  <c:v>601</c:v>
                </c:pt>
                <c:pt idx="1992">
                  <c:v>600</c:v>
                </c:pt>
                <c:pt idx="1993">
                  <c:v>601</c:v>
                </c:pt>
                <c:pt idx="1994">
                  <c:v>601</c:v>
                </c:pt>
                <c:pt idx="1995">
                  <c:v>600</c:v>
                </c:pt>
                <c:pt idx="1996">
                  <c:v>600</c:v>
                </c:pt>
                <c:pt idx="1997">
                  <c:v>600</c:v>
                </c:pt>
                <c:pt idx="1998">
                  <c:v>600</c:v>
                </c:pt>
                <c:pt idx="1999">
                  <c:v>600</c:v>
                </c:pt>
                <c:pt idx="2000">
                  <c:v>600</c:v>
                </c:pt>
                <c:pt idx="2001">
                  <c:v>599</c:v>
                </c:pt>
                <c:pt idx="2002">
                  <c:v>601</c:v>
                </c:pt>
                <c:pt idx="2003">
                  <c:v>601</c:v>
                </c:pt>
                <c:pt idx="2004">
                  <c:v>600</c:v>
                </c:pt>
                <c:pt idx="2005">
                  <c:v>601</c:v>
                </c:pt>
                <c:pt idx="2006">
                  <c:v>601</c:v>
                </c:pt>
                <c:pt idx="2007">
                  <c:v>600</c:v>
                </c:pt>
                <c:pt idx="2008">
                  <c:v>601</c:v>
                </c:pt>
                <c:pt idx="2009">
                  <c:v>601</c:v>
                </c:pt>
                <c:pt idx="2010">
                  <c:v>600</c:v>
                </c:pt>
                <c:pt idx="2011">
                  <c:v>600</c:v>
                </c:pt>
                <c:pt idx="2012">
                  <c:v>600</c:v>
                </c:pt>
                <c:pt idx="2013">
                  <c:v>602</c:v>
                </c:pt>
                <c:pt idx="2014">
                  <c:v>601</c:v>
                </c:pt>
                <c:pt idx="2015">
                  <c:v>601</c:v>
                </c:pt>
                <c:pt idx="2016">
                  <c:v>600</c:v>
                </c:pt>
                <c:pt idx="2017">
                  <c:v>600</c:v>
                </c:pt>
                <c:pt idx="2018">
                  <c:v>600</c:v>
                </c:pt>
                <c:pt idx="2019">
                  <c:v>600</c:v>
                </c:pt>
                <c:pt idx="2020">
                  <c:v>602</c:v>
                </c:pt>
                <c:pt idx="2021">
                  <c:v>601</c:v>
                </c:pt>
                <c:pt idx="2022">
                  <c:v>600</c:v>
                </c:pt>
                <c:pt idx="2023">
                  <c:v>600</c:v>
                </c:pt>
                <c:pt idx="2024">
                  <c:v>600</c:v>
                </c:pt>
                <c:pt idx="2025">
                  <c:v>601</c:v>
                </c:pt>
                <c:pt idx="2026">
                  <c:v>600</c:v>
                </c:pt>
                <c:pt idx="2027">
                  <c:v>601</c:v>
                </c:pt>
                <c:pt idx="2028">
                  <c:v>601</c:v>
                </c:pt>
                <c:pt idx="2029">
                  <c:v>602</c:v>
                </c:pt>
                <c:pt idx="2030">
                  <c:v>601</c:v>
                </c:pt>
                <c:pt idx="2031">
                  <c:v>600</c:v>
                </c:pt>
                <c:pt idx="2032">
                  <c:v>600</c:v>
                </c:pt>
                <c:pt idx="2033">
                  <c:v>601</c:v>
                </c:pt>
                <c:pt idx="2034">
                  <c:v>601</c:v>
                </c:pt>
                <c:pt idx="2035">
                  <c:v>601</c:v>
                </c:pt>
                <c:pt idx="2036">
                  <c:v>600</c:v>
                </c:pt>
                <c:pt idx="2037">
                  <c:v>600</c:v>
                </c:pt>
                <c:pt idx="2038">
                  <c:v>600</c:v>
                </c:pt>
                <c:pt idx="2039">
                  <c:v>600</c:v>
                </c:pt>
                <c:pt idx="2040">
                  <c:v>601</c:v>
                </c:pt>
                <c:pt idx="2041">
                  <c:v>600</c:v>
                </c:pt>
                <c:pt idx="2042">
                  <c:v>600</c:v>
                </c:pt>
                <c:pt idx="2043">
                  <c:v>600</c:v>
                </c:pt>
                <c:pt idx="2044">
                  <c:v>600</c:v>
                </c:pt>
                <c:pt idx="2045">
                  <c:v>601</c:v>
                </c:pt>
                <c:pt idx="2046">
                  <c:v>598</c:v>
                </c:pt>
                <c:pt idx="2047">
                  <c:v>598</c:v>
                </c:pt>
                <c:pt idx="2048">
                  <c:v>600</c:v>
                </c:pt>
                <c:pt idx="2049">
                  <c:v>599</c:v>
                </c:pt>
                <c:pt idx="2050">
                  <c:v>600</c:v>
                </c:pt>
                <c:pt idx="2051">
                  <c:v>602</c:v>
                </c:pt>
                <c:pt idx="2052">
                  <c:v>600</c:v>
                </c:pt>
                <c:pt idx="2053">
                  <c:v>600</c:v>
                </c:pt>
                <c:pt idx="2054">
                  <c:v>600</c:v>
                </c:pt>
                <c:pt idx="2055">
                  <c:v>602</c:v>
                </c:pt>
                <c:pt idx="2056">
                  <c:v>602</c:v>
                </c:pt>
                <c:pt idx="2057">
                  <c:v>600</c:v>
                </c:pt>
                <c:pt idx="2058">
                  <c:v>602</c:v>
                </c:pt>
                <c:pt idx="2059">
                  <c:v>600</c:v>
                </c:pt>
                <c:pt idx="2060">
                  <c:v>601</c:v>
                </c:pt>
                <c:pt idx="2061">
                  <c:v>601</c:v>
                </c:pt>
                <c:pt idx="2062">
                  <c:v>601</c:v>
                </c:pt>
                <c:pt idx="2063">
                  <c:v>601</c:v>
                </c:pt>
                <c:pt idx="2064">
                  <c:v>602</c:v>
                </c:pt>
                <c:pt idx="2065">
                  <c:v>600</c:v>
                </c:pt>
                <c:pt idx="2066">
                  <c:v>600</c:v>
                </c:pt>
                <c:pt idx="2067">
                  <c:v>600</c:v>
                </c:pt>
                <c:pt idx="2068">
                  <c:v>600</c:v>
                </c:pt>
                <c:pt idx="2069">
                  <c:v>600</c:v>
                </c:pt>
                <c:pt idx="2070">
                  <c:v>600</c:v>
                </c:pt>
                <c:pt idx="2071">
                  <c:v>601</c:v>
                </c:pt>
                <c:pt idx="2072">
                  <c:v>601</c:v>
                </c:pt>
                <c:pt idx="2073">
                  <c:v>600</c:v>
                </c:pt>
                <c:pt idx="2074">
                  <c:v>601</c:v>
                </c:pt>
                <c:pt idx="2075">
                  <c:v>600</c:v>
                </c:pt>
                <c:pt idx="2076">
                  <c:v>601</c:v>
                </c:pt>
                <c:pt idx="2077">
                  <c:v>600</c:v>
                </c:pt>
                <c:pt idx="2078">
                  <c:v>600</c:v>
                </c:pt>
                <c:pt idx="2079">
                  <c:v>600</c:v>
                </c:pt>
                <c:pt idx="2080">
                  <c:v>600</c:v>
                </c:pt>
                <c:pt idx="2081">
                  <c:v>600</c:v>
                </c:pt>
                <c:pt idx="2082">
                  <c:v>600</c:v>
                </c:pt>
                <c:pt idx="2083">
                  <c:v>600</c:v>
                </c:pt>
                <c:pt idx="2084">
                  <c:v>600</c:v>
                </c:pt>
                <c:pt idx="2085">
                  <c:v>600</c:v>
                </c:pt>
                <c:pt idx="2086">
                  <c:v>600</c:v>
                </c:pt>
                <c:pt idx="2087">
                  <c:v>601</c:v>
                </c:pt>
                <c:pt idx="2088">
                  <c:v>601</c:v>
                </c:pt>
                <c:pt idx="2089">
                  <c:v>600</c:v>
                </c:pt>
                <c:pt idx="2090">
                  <c:v>600</c:v>
                </c:pt>
                <c:pt idx="2091">
                  <c:v>600</c:v>
                </c:pt>
                <c:pt idx="2092">
                  <c:v>600</c:v>
                </c:pt>
                <c:pt idx="2093">
                  <c:v>600</c:v>
                </c:pt>
                <c:pt idx="2094">
                  <c:v>600</c:v>
                </c:pt>
                <c:pt idx="2095">
                  <c:v>600</c:v>
                </c:pt>
                <c:pt idx="2096">
                  <c:v>600</c:v>
                </c:pt>
                <c:pt idx="2097">
                  <c:v>600</c:v>
                </c:pt>
                <c:pt idx="2098">
                  <c:v>600</c:v>
                </c:pt>
                <c:pt idx="2099">
                  <c:v>600</c:v>
                </c:pt>
                <c:pt idx="2100">
                  <c:v>600</c:v>
                </c:pt>
                <c:pt idx="2101">
                  <c:v>600</c:v>
                </c:pt>
                <c:pt idx="2102">
                  <c:v>600</c:v>
                </c:pt>
                <c:pt idx="2103">
                  <c:v>600</c:v>
                </c:pt>
                <c:pt idx="2104">
                  <c:v>600</c:v>
                </c:pt>
                <c:pt idx="2105">
                  <c:v>600</c:v>
                </c:pt>
                <c:pt idx="2106">
                  <c:v>600</c:v>
                </c:pt>
                <c:pt idx="2107">
                  <c:v>600</c:v>
                </c:pt>
                <c:pt idx="2108">
                  <c:v>601</c:v>
                </c:pt>
                <c:pt idx="2109">
                  <c:v>602</c:v>
                </c:pt>
                <c:pt idx="2110">
                  <c:v>601</c:v>
                </c:pt>
                <c:pt idx="2111">
                  <c:v>601</c:v>
                </c:pt>
                <c:pt idx="2112">
                  <c:v>600</c:v>
                </c:pt>
                <c:pt idx="2113">
                  <c:v>600</c:v>
                </c:pt>
                <c:pt idx="2114">
                  <c:v>600</c:v>
                </c:pt>
                <c:pt idx="2115">
                  <c:v>601</c:v>
                </c:pt>
                <c:pt idx="2116">
                  <c:v>600</c:v>
                </c:pt>
                <c:pt idx="2117">
                  <c:v>600</c:v>
                </c:pt>
                <c:pt idx="2118">
                  <c:v>600</c:v>
                </c:pt>
                <c:pt idx="2119">
                  <c:v>600</c:v>
                </c:pt>
                <c:pt idx="2120">
                  <c:v>601</c:v>
                </c:pt>
                <c:pt idx="2121">
                  <c:v>600</c:v>
                </c:pt>
                <c:pt idx="2122">
                  <c:v>601</c:v>
                </c:pt>
                <c:pt idx="2123">
                  <c:v>601</c:v>
                </c:pt>
                <c:pt idx="2124">
                  <c:v>601</c:v>
                </c:pt>
                <c:pt idx="2125">
                  <c:v>601</c:v>
                </c:pt>
                <c:pt idx="2126">
                  <c:v>601</c:v>
                </c:pt>
                <c:pt idx="2127">
                  <c:v>600</c:v>
                </c:pt>
                <c:pt idx="2128">
                  <c:v>601</c:v>
                </c:pt>
                <c:pt idx="2129">
                  <c:v>601</c:v>
                </c:pt>
                <c:pt idx="2130">
                  <c:v>600</c:v>
                </c:pt>
                <c:pt idx="2131">
                  <c:v>600</c:v>
                </c:pt>
                <c:pt idx="2132">
                  <c:v>600</c:v>
                </c:pt>
                <c:pt idx="2133">
                  <c:v>600</c:v>
                </c:pt>
                <c:pt idx="2134">
                  <c:v>601</c:v>
                </c:pt>
                <c:pt idx="2135">
                  <c:v>601</c:v>
                </c:pt>
                <c:pt idx="2136">
                  <c:v>601</c:v>
                </c:pt>
                <c:pt idx="2137">
                  <c:v>601</c:v>
                </c:pt>
                <c:pt idx="2138">
                  <c:v>601</c:v>
                </c:pt>
                <c:pt idx="2139">
                  <c:v>600</c:v>
                </c:pt>
                <c:pt idx="2140">
                  <c:v>601</c:v>
                </c:pt>
                <c:pt idx="2141">
                  <c:v>601</c:v>
                </c:pt>
                <c:pt idx="2142">
                  <c:v>601</c:v>
                </c:pt>
                <c:pt idx="2143">
                  <c:v>601</c:v>
                </c:pt>
                <c:pt idx="2144">
                  <c:v>600</c:v>
                </c:pt>
                <c:pt idx="2145">
                  <c:v>601</c:v>
                </c:pt>
                <c:pt idx="2146">
                  <c:v>601</c:v>
                </c:pt>
                <c:pt idx="2147">
                  <c:v>601</c:v>
                </c:pt>
                <c:pt idx="2148">
                  <c:v>600</c:v>
                </c:pt>
                <c:pt idx="2149">
                  <c:v>600</c:v>
                </c:pt>
                <c:pt idx="2150">
                  <c:v>601</c:v>
                </c:pt>
                <c:pt idx="2151">
                  <c:v>600</c:v>
                </c:pt>
                <c:pt idx="2152">
                  <c:v>600</c:v>
                </c:pt>
                <c:pt idx="2153">
                  <c:v>601</c:v>
                </c:pt>
                <c:pt idx="2154">
                  <c:v>600</c:v>
                </c:pt>
                <c:pt idx="2155">
                  <c:v>602</c:v>
                </c:pt>
                <c:pt idx="2156">
                  <c:v>601</c:v>
                </c:pt>
                <c:pt idx="2157">
                  <c:v>600</c:v>
                </c:pt>
                <c:pt idx="2158">
                  <c:v>600</c:v>
                </c:pt>
                <c:pt idx="2159">
                  <c:v>600</c:v>
                </c:pt>
                <c:pt idx="2160">
                  <c:v>601</c:v>
                </c:pt>
                <c:pt idx="2161">
                  <c:v>601</c:v>
                </c:pt>
                <c:pt idx="2162">
                  <c:v>601</c:v>
                </c:pt>
                <c:pt idx="2163">
                  <c:v>600</c:v>
                </c:pt>
                <c:pt idx="2164">
                  <c:v>600</c:v>
                </c:pt>
                <c:pt idx="2165">
                  <c:v>601</c:v>
                </c:pt>
                <c:pt idx="2166">
                  <c:v>600</c:v>
                </c:pt>
                <c:pt idx="2167">
                  <c:v>602</c:v>
                </c:pt>
                <c:pt idx="2168">
                  <c:v>602</c:v>
                </c:pt>
                <c:pt idx="2169">
                  <c:v>600</c:v>
                </c:pt>
                <c:pt idx="2170">
                  <c:v>600</c:v>
                </c:pt>
                <c:pt idx="2171">
                  <c:v>600</c:v>
                </c:pt>
                <c:pt idx="2172">
                  <c:v>600</c:v>
                </c:pt>
                <c:pt idx="2173">
                  <c:v>600</c:v>
                </c:pt>
                <c:pt idx="2174">
                  <c:v>600</c:v>
                </c:pt>
                <c:pt idx="2175">
                  <c:v>601</c:v>
                </c:pt>
                <c:pt idx="2176">
                  <c:v>601</c:v>
                </c:pt>
                <c:pt idx="2177">
                  <c:v>601</c:v>
                </c:pt>
                <c:pt idx="2178">
                  <c:v>600</c:v>
                </c:pt>
                <c:pt idx="2179">
                  <c:v>600</c:v>
                </c:pt>
                <c:pt idx="2180">
                  <c:v>601</c:v>
                </c:pt>
                <c:pt idx="2181">
                  <c:v>601</c:v>
                </c:pt>
                <c:pt idx="2182">
                  <c:v>600</c:v>
                </c:pt>
                <c:pt idx="2183">
                  <c:v>600</c:v>
                </c:pt>
                <c:pt idx="2184">
                  <c:v>600</c:v>
                </c:pt>
                <c:pt idx="2185">
                  <c:v>600</c:v>
                </c:pt>
                <c:pt idx="2186">
                  <c:v>600</c:v>
                </c:pt>
                <c:pt idx="2187">
                  <c:v>600</c:v>
                </c:pt>
                <c:pt idx="2188">
                  <c:v>601</c:v>
                </c:pt>
                <c:pt idx="2189">
                  <c:v>600</c:v>
                </c:pt>
                <c:pt idx="2190">
                  <c:v>601</c:v>
                </c:pt>
                <c:pt idx="2191">
                  <c:v>600</c:v>
                </c:pt>
                <c:pt idx="2192">
                  <c:v>600</c:v>
                </c:pt>
                <c:pt idx="2193">
                  <c:v>600</c:v>
                </c:pt>
                <c:pt idx="2194">
                  <c:v>600</c:v>
                </c:pt>
                <c:pt idx="2195">
                  <c:v>600</c:v>
                </c:pt>
                <c:pt idx="2196">
                  <c:v>600</c:v>
                </c:pt>
                <c:pt idx="2197">
                  <c:v>601</c:v>
                </c:pt>
                <c:pt idx="2198">
                  <c:v>600</c:v>
                </c:pt>
                <c:pt idx="2199">
                  <c:v>600</c:v>
                </c:pt>
                <c:pt idx="2200">
                  <c:v>600</c:v>
                </c:pt>
                <c:pt idx="2201">
                  <c:v>600</c:v>
                </c:pt>
                <c:pt idx="2202">
                  <c:v>600</c:v>
                </c:pt>
                <c:pt idx="2203">
                  <c:v>600</c:v>
                </c:pt>
                <c:pt idx="2204">
                  <c:v>600</c:v>
                </c:pt>
                <c:pt idx="2205">
                  <c:v>600</c:v>
                </c:pt>
                <c:pt idx="2206">
                  <c:v>600</c:v>
                </c:pt>
                <c:pt idx="2207">
                  <c:v>601</c:v>
                </c:pt>
                <c:pt idx="2208">
                  <c:v>601</c:v>
                </c:pt>
                <c:pt idx="2209">
                  <c:v>600</c:v>
                </c:pt>
                <c:pt idx="2210">
                  <c:v>601</c:v>
                </c:pt>
                <c:pt idx="2211">
                  <c:v>601</c:v>
                </c:pt>
                <c:pt idx="2212">
                  <c:v>601</c:v>
                </c:pt>
                <c:pt idx="2213">
                  <c:v>595</c:v>
                </c:pt>
                <c:pt idx="2214">
                  <c:v>602</c:v>
                </c:pt>
                <c:pt idx="2215">
                  <c:v>602</c:v>
                </c:pt>
                <c:pt idx="2216">
                  <c:v>602</c:v>
                </c:pt>
                <c:pt idx="2217">
                  <c:v>602</c:v>
                </c:pt>
                <c:pt idx="2218">
                  <c:v>602</c:v>
                </c:pt>
                <c:pt idx="2219">
                  <c:v>602</c:v>
                </c:pt>
                <c:pt idx="2220">
                  <c:v>601</c:v>
                </c:pt>
                <c:pt idx="2221">
                  <c:v>600</c:v>
                </c:pt>
                <c:pt idx="2222">
                  <c:v>600</c:v>
                </c:pt>
                <c:pt idx="2223">
                  <c:v>602</c:v>
                </c:pt>
                <c:pt idx="2224">
                  <c:v>602</c:v>
                </c:pt>
                <c:pt idx="2225">
                  <c:v>602</c:v>
                </c:pt>
                <c:pt idx="2226">
                  <c:v>600</c:v>
                </c:pt>
                <c:pt idx="2227">
                  <c:v>600</c:v>
                </c:pt>
                <c:pt idx="2228">
                  <c:v>600</c:v>
                </c:pt>
                <c:pt idx="2229">
                  <c:v>601</c:v>
                </c:pt>
                <c:pt idx="2230">
                  <c:v>601</c:v>
                </c:pt>
                <c:pt idx="2231">
                  <c:v>601</c:v>
                </c:pt>
                <c:pt idx="2232">
                  <c:v>600</c:v>
                </c:pt>
                <c:pt idx="2233">
                  <c:v>600</c:v>
                </c:pt>
                <c:pt idx="2234">
                  <c:v>600</c:v>
                </c:pt>
                <c:pt idx="2235">
                  <c:v>601</c:v>
                </c:pt>
                <c:pt idx="2236">
                  <c:v>600</c:v>
                </c:pt>
                <c:pt idx="2237">
                  <c:v>600</c:v>
                </c:pt>
                <c:pt idx="2238">
                  <c:v>601</c:v>
                </c:pt>
                <c:pt idx="2239">
                  <c:v>600</c:v>
                </c:pt>
                <c:pt idx="2240">
                  <c:v>600</c:v>
                </c:pt>
                <c:pt idx="2241">
                  <c:v>600</c:v>
                </c:pt>
                <c:pt idx="2242">
                  <c:v>600</c:v>
                </c:pt>
                <c:pt idx="2243">
                  <c:v>600</c:v>
                </c:pt>
                <c:pt idx="2244">
                  <c:v>600</c:v>
                </c:pt>
                <c:pt idx="2245">
                  <c:v>600</c:v>
                </c:pt>
                <c:pt idx="2246">
                  <c:v>601</c:v>
                </c:pt>
                <c:pt idx="2247">
                  <c:v>601</c:v>
                </c:pt>
                <c:pt idx="2248">
                  <c:v>600</c:v>
                </c:pt>
                <c:pt idx="2249">
                  <c:v>602</c:v>
                </c:pt>
                <c:pt idx="2250">
                  <c:v>601</c:v>
                </c:pt>
                <c:pt idx="2251">
                  <c:v>601</c:v>
                </c:pt>
                <c:pt idx="2252">
                  <c:v>600</c:v>
                </c:pt>
                <c:pt idx="2253">
                  <c:v>600</c:v>
                </c:pt>
                <c:pt idx="2254">
                  <c:v>600</c:v>
                </c:pt>
                <c:pt idx="2255">
                  <c:v>602</c:v>
                </c:pt>
                <c:pt idx="2256">
                  <c:v>600</c:v>
                </c:pt>
                <c:pt idx="2257">
                  <c:v>600</c:v>
                </c:pt>
                <c:pt idx="2258">
                  <c:v>601</c:v>
                </c:pt>
                <c:pt idx="2259">
                  <c:v>600</c:v>
                </c:pt>
                <c:pt idx="2260">
                  <c:v>600</c:v>
                </c:pt>
                <c:pt idx="2261">
                  <c:v>600</c:v>
                </c:pt>
                <c:pt idx="2262">
                  <c:v>600</c:v>
                </c:pt>
                <c:pt idx="2263">
                  <c:v>600</c:v>
                </c:pt>
                <c:pt idx="2264">
                  <c:v>601</c:v>
                </c:pt>
                <c:pt idx="2265">
                  <c:v>601</c:v>
                </c:pt>
                <c:pt idx="2266">
                  <c:v>601</c:v>
                </c:pt>
                <c:pt idx="2267">
                  <c:v>601</c:v>
                </c:pt>
                <c:pt idx="2268">
                  <c:v>600</c:v>
                </c:pt>
                <c:pt idx="2269">
                  <c:v>600</c:v>
                </c:pt>
                <c:pt idx="2270">
                  <c:v>601</c:v>
                </c:pt>
                <c:pt idx="2271">
                  <c:v>600</c:v>
                </c:pt>
                <c:pt idx="2272">
                  <c:v>600</c:v>
                </c:pt>
                <c:pt idx="2273">
                  <c:v>602</c:v>
                </c:pt>
                <c:pt idx="2274">
                  <c:v>600</c:v>
                </c:pt>
                <c:pt idx="2275">
                  <c:v>600</c:v>
                </c:pt>
                <c:pt idx="2276">
                  <c:v>600</c:v>
                </c:pt>
                <c:pt idx="2277">
                  <c:v>600</c:v>
                </c:pt>
                <c:pt idx="2278">
                  <c:v>600</c:v>
                </c:pt>
                <c:pt idx="2279">
                  <c:v>601</c:v>
                </c:pt>
                <c:pt idx="2280">
                  <c:v>602</c:v>
                </c:pt>
                <c:pt idx="2281">
                  <c:v>602</c:v>
                </c:pt>
                <c:pt idx="2282">
                  <c:v>601</c:v>
                </c:pt>
                <c:pt idx="2283">
                  <c:v>601</c:v>
                </c:pt>
                <c:pt idx="2284">
                  <c:v>600</c:v>
                </c:pt>
                <c:pt idx="2285">
                  <c:v>600</c:v>
                </c:pt>
                <c:pt idx="2286">
                  <c:v>601</c:v>
                </c:pt>
                <c:pt idx="2287">
                  <c:v>600</c:v>
                </c:pt>
                <c:pt idx="2288">
                  <c:v>600</c:v>
                </c:pt>
                <c:pt idx="2289">
                  <c:v>601</c:v>
                </c:pt>
                <c:pt idx="2290">
                  <c:v>600</c:v>
                </c:pt>
                <c:pt idx="2291">
                  <c:v>600</c:v>
                </c:pt>
                <c:pt idx="2292">
                  <c:v>598</c:v>
                </c:pt>
                <c:pt idx="2293">
                  <c:v>598</c:v>
                </c:pt>
                <c:pt idx="2294">
                  <c:v>600</c:v>
                </c:pt>
                <c:pt idx="2295">
                  <c:v>600</c:v>
                </c:pt>
                <c:pt idx="2296">
                  <c:v>600</c:v>
                </c:pt>
                <c:pt idx="2297">
                  <c:v>600</c:v>
                </c:pt>
                <c:pt idx="2298">
                  <c:v>602</c:v>
                </c:pt>
                <c:pt idx="2299">
                  <c:v>602</c:v>
                </c:pt>
                <c:pt idx="2300">
                  <c:v>602</c:v>
                </c:pt>
                <c:pt idx="2301">
                  <c:v>602</c:v>
                </c:pt>
                <c:pt idx="2302">
                  <c:v>600</c:v>
                </c:pt>
                <c:pt idx="2303">
                  <c:v>600</c:v>
                </c:pt>
                <c:pt idx="2304">
                  <c:v>600</c:v>
                </c:pt>
                <c:pt idx="2305">
                  <c:v>600</c:v>
                </c:pt>
                <c:pt idx="2306">
                  <c:v>601</c:v>
                </c:pt>
                <c:pt idx="2307">
                  <c:v>601</c:v>
                </c:pt>
                <c:pt idx="2308">
                  <c:v>601</c:v>
                </c:pt>
                <c:pt idx="2309">
                  <c:v>600</c:v>
                </c:pt>
                <c:pt idx="2310">
                  <c:v>600</c:v>
                </c:pt>
                <c:pt idx="2311">
                  <c:v>600</c:v>
                </c:pt>
                <c:pt idx="2312">
                  <c:v>600</c:v>
                </c:pt>
                <c:pt idx="2313">
                  <c:v>600</c:v>
                </c:pt>
                <c:pt idx="2314">
                  <c:v>600</c:v>
                </c:pt>
                <c:pt idx="2315">
                  <c:v>600</c:v>
                </c:pt>
                <c:pt idx="2316">
                  <c:v>600</c:v>
                </c:pt>
                <c:pt idx="2317">
                  <c:v>600</c:v>
                </c:pt>
                <c:pt idx="2318">
                  <c:v>601</c:v>
                </c:pt>
                <c:pt idx="2319">
                  <c:v>600</c:v>
                </c:pt>
                <c:pt idx="2320">
                  <c:v>600</c:v>
                </c:pt>
                <c:pt idx="2321">
                  <c:v>601</c:v>
                </c:pt>
                <c:pt idx="2322">
                  <c:v>600</c:v>
                </c:pt>
                <c:pt idx="2323">
                  <c:v>600</c:v>
                </c:pt>
                <c:pt idx="2324">
                  <c:v>600</c:v>
                </c:pt>
                <c:pt idx="2325">
                  <c:v>600</c:v>
                </c:pt>
                <c:pt idx="2326">
                  <c:v>600</c:v>
                </c:pt>
                <c:pt idx="2327">
                  <c:v>600</c:v>
                </c:pt>
                <c:pt idx="2328">
                  <c:v>597</c:v>
                </c:pt>
                <c:pt idx="2329">
                  <c:v>597</c:v>
                </c:pt>
                <c:pt idx="2330">
                  <c:v>599</c:v>
                </c:pt>
                <c:pt idx="2331">
                  <c:v>599</c:v>
                </c:pt>
                <c:pt idx="2332">
                  <c:v>601</c:v>
                </c:pt>
                <c:pt idx="2333">
                  <c:v>601</c:v>
                </c:pt>
                <c:pt idx="2334">
                  <c:v>601</c:v>
                </c:pt>
                <c:pt idx="2335">
                  <c:v>601</c:v>
                </c:pt>
                <c:pt idx="2336">
                  <c:v>602</c:v>
                </c:pt>
                <c:pt idx="2337">
                  <c:v>600</c:v>
                </c:pt>
                <c:pt idx="2338">
                  <c:v>601</c:v>
                </c:pt>
                <c:pt idx="2339">
                  <c:v>601</c:v>
                </c:pt>
                <c:pt idx="2340">
                  <c:v>600</c:v>
                </c:pt>
                <c:pt idx="2341">
                  <c:v>600</c:v>
                </c:pt>
                <c:pt idx="2342">
                  <c:v>600</c:v>
                </c:pt>
                <c:pt idx="2343">
                  <c:v>600</c:v>
                </c:pt>
                <c:pt idx="2344">
                  <c:v>601</c:v>
                </c:pt>
                <c:pt idx="2345">
                  <c:v>601</c:v>
                </c:pt>
                <c:pt idx="2346">
                  <c:v>600</c:v>
                </c:pt>
                <c:pt idx="2347">
                  <c:v>600</c:v>
                </c:pt>
                <c:pt idx="2348">
                  <c:v>601</c:v>
                </c:pt>
                <c:pt idx="2349">
                  <c:v>601</c:v>
                </c:pt>
                <c:pt idx="2350">
                  <c:v>600</c:v>
                </c:pt>
                <c:pt idx="2351">
                  <c:v>602</c:v>
                </c:pt>
                <c:pt idx="2352">
                  <c:v>602</c:v>
                </c:pt>
                <c:pt idx="2353">
                  <c:v>600</c:v>
                </c:pt>
                <c:pt idx="2354">
                  <c:v>600</c:v>
                </c:pt>
                <c:pt idx="2355">
                  <c:v>600</c:v>
                </c:pt>
                <c:pt idx="2356">
                  <c:v>600</c:v>
                </c:pt>
                <c:pt idx="2357">
                  <c:v>601</c:v>
                </c:pt>
                <c:pt idx="2358">
                  <c:v>601</c:v>
                </c:pt>
                <c:pt idx="2359">
                  <c:v>600</c:v>
                </c:pt>
                <c:pt idx="2360">
                  <c:v>600</c:v>
                </c:pt>
                <c:pt idx="2361">
                  <c:v>600</c:v>
                </c:pt>
                <c:pt idx="2362">
                  <c:v>600</c:v>
                </c:pt>
                <c:pt idx="2363">
                  <c:v>600</c:v>
                </c:pt>
                <c:pt idx="2364">
                  <c:v>600</c:v>
                </c:pt>
                <c:pt idx="2365">
                  <c:v>601</c:v>
                </c:pt>
                <c:pt idx="2366">
                  <c:v>600</c:v>
                </c:pt>
                <c:pt idx="2367">
                  <c:v>600</c:v>
                </c:pt>
                <c:pt idx="2368">
                  <c:v>600</c:v>
                </c:pt>
                <c:pt idx="2369">
                  <c:v>600</c:v>
                </c:pt>
                <c:pt idx="2370">
                  <c:v>600</c:v>
                </c:pt>
                <c:pt idx="2371">
                  <c:v>600</c:v>
                </c:pt>
                <c:pt idx="2372">
                  <c:v>600</c:v>
                </c:pt>
                <c:pt idx="2373">
                  <c:v>600</c:v>
                </c:pt>
                <c:pt idx="2374">
                  <c:v>600</c:v>
                </c:pt>
                <c:pt idx="2375">
                  <c:v>601</c:v>
                </c:pt>
                <c:pt idx="2376">
                  <c:v>601</c:v>
                </c:pt>
                <c:pt idx="2377">
                  <c:v>600</c:v>
                </c:pt>
                <c:pt idx="2378">
                  <c:v>600</c:v>
                </c:pt>
                <c:pt idx="2379">
                  <c:v>600</c:v>
                </c:pt>
                <c:pt idx="2380">
                  <c:v>600</c:v>
                </c:pt>
                <c:pt idx="2381">
                  <c:v>600</c:v>
                </c:pt>
                <c:pt idx="2382">
                  <c:v>600</c:v>
                </c:pt>
                <c:pt idx="2383">
                  <c:v>602</c:v>
                </c:pt>
                <c:pt idx="2384">
                  <c:v>602</c:v>
                </c:pt>
                <c:pt idx="2385">
                  <c:v>600</c:v>
                </c:pt>
                <c:pt idx="2386">
                  <c:v>601</c:v>
                </c:pt>
                <c:pt idx="2387">
                  <c:v>601</c:v>
                </c:pt>
                <c:pt idx="2388">
                  <c:v>600</c:v>
                </c:pt>
                <c:pt idx="2389">
                  <c:v>600</c:v>
                </c:pt>
                <c:pt idx="2390">
                  <c:v>600</c:v>
                </c:pt>
                <c:pt idx="2391">
                  <c:v>601</c:v>
                </c:pt>
                <c:pt idx="2392">
                  <c:v>601</c:v>
                </c:pt>
                <c:pt idx="2393">
                  <c:v>600</c:v>
                </c:pt>
                <c:pt idx="2394">
                  <c:v>600</c:v>
                </c:pt>
                <c:pt idx="2395">
                  <c:v>601</c:v>
                </c:pt>
                <c:pt idx="2396">
                  <c:v>601</c:v>
                </c:pt>
                <c:pt idx="2397">
                  <c:v>600</c:v>
                </c:pt>
                <c:pt idx="2398">
                  <c:v>600</c:v>
                </c:pt>
                <c:pt idx="2399">
                  <c:v>600</c:v>
                </c:pt>
                <c:pt idx="2400">
                  <c:v>600</c:v>
                </c:pt>
                <c:pt idx="2401">
                  <c:v>600</c:v>
                </c:pt>
                <c:pt idx="2402">
                  <c:v>600</c:v>
                </c:pt>
                <c:pt idx="2403">
                  <c:v>601</c:v>
                </c:pt>
                <c:pt idx="2404">
                  <c:v>601</c:v>
                </c:pt>
                <c:pt idx="2405">
                  <c:v>601</c:v>
                </c:pt>
                <c:pt idx="2406">
                  <c:v>601</c:v>
                </c:pt>
                <c:pt idx="2407">
                  <c:v>601</c:v>
                </c:pt>
                <c:pt idx="2408">
                  <c:v>601</c:v>
                </c:pt>
                <c:pt idx="2409">
                  <c:v>600</c:v>
                </c:pt>
                <c:pt idx="2410">
                  <c:v>600</c:v>
                </c:pt>
                <c:pt idx="2411">
                  <c:v>600</c:v>
                </c:pt>
                <c:pt idx="2412">
                  <c:v>600</c:v>
                </c:pt>
                <c:pt idx="2413">
                  <c:v>600</c:v>
                </c:pt>
                <c:pt idx="2414">
                  <c:v>600</c:v>
                </c:pt>
                <c:pt idx="2415">
                  <c:v>600</c:v>
                </c:pt>
                <c:pt idx="2416">
                  <c:v>601</c:v>
                </c:pt>
                <c:pt idx="2417">
                  <c:v>601</c:v>
                </c:pt>
                <c:pt idx="2418">
                  <c:v>601</c:v>
                </c:pt>
                <c:pt idx="2419">
                  <c:v>600</c:v>
                </c:pt>
                <c:pt idx="2420">
                  <c:v>601</c:v>
                </c:pt>
                <c:pt idx="2421">
                  <c:v>601</c:v>
                </c:pt>
                <c:pt idx="2422">
                  <c:v>600</c:v>
                </c:pt>
                <c:pt idx="2423">
                  <c:v>601</c:v>
                </c:pt>
                <c:pt idx="2424">
                  <c:v>601</c:v>
                </c:pt>
                <c:pt idx="2425">
                  <c:v>600</c:v>
                </c:pt>
                <c:pt idx="2426">
                  <c:v>600</c:v>
                </c:pt>
                <c:pt idx="2427">
                  <c:v>600</c:v>
                </c:pt>
                <c:pt idx="2428">
                  <c:v>600</c:v>
                </c:pt>
                <c:pt idx="2429">
                  <c:v>600</c:v>
                </c:pt>
                <c:pt idx="2430">
                  <c:v>600</c:v>
                </c:pt>
                <c:pt idx="2431">
                  <c:v>601</c:v>
                </c:pt>
                <c:pt idx="2432">
                  <c:v>600</c:v>
                </c:pt>
                <c:pt idx="2433">
                  <c:v>600</c:v>
                </c:pt>
                <c:pt idx="2434">
                  <c:v>600</c:v>
                </c:pt>
                <c:pt idx="2435">
                  <c:v>600</c:v>
                </c:pt>
                <c:pt idx="2436">
                  <c:v>600</c:v>
                </c:pt>
                <c:pt idx="2437">
                  <c:v>600</c:v>
                </c:pt>
                <c:pt idx="2438">
                  <c:v>600</c:v>
                </c:pt>
                <c:pt idx="2439">
                  <c:v>601</c:v>
                </c:pt>
                <c:pt idx="2440">
                  <c:v>601</c:v>
                </c:pt>
                <c:pt idx="2441">
                  <c:v>600</c:v>
                </c:pt>
                <c:pt idx="2442">
                  <c:v>600</c:v>
                </c:pt>
                <c:pt idx="2443">
                  <c:v>600</c:v>
                </c:pt>
                <c:pt idx="2444">
                  <c:v>600</c:v>
                </c:pt>
                <c:pt idx="2445">
                  <c:v>600</c:v>
                </c:pt>
                <c:pt idx="2446">
                  <c:v>600</c:v>
                </c:pt>
                <c:pt idx="2447">
                  <c:v>600</c:v>
                </c:pt>
                <c:pt idx="2448">
                  <c:v>600</c:v>
                </c:pt>
                <c:pt idx="2449">
                  <c:v>601</c:v>
                </c:pt>
                <c:pt idx="2450">
                  <c:v>601</c:v>
                </c:pt>
                <c:pt idx="2451">
                  <c:v>601</c:v>
                </c:pt>
                <c:pt idx="2452">
                  <c:v>601</c:v>
                </c:pt>
                <c:pt idx="2453">
                  <c:v>600</c:v>
                </c:pt>
                <c:pt idx="2454">
                  <c:v>600</c:v>
                </c:pt>
                <c:pt idx="2455">
                  <c:v>600</c:v>
                </c:pt>
                <c:pt idx="2456">
                  <c:v>600</c:v>
                </c:pt>
                <c:pt idx="2457">
                  <c:v>600</c:v>
                </c:pt>
                <c:pt idx="2458">
                  <c:v>601</c:v>
                </c:pt>
                <c:pt idx="2459">
                  <c:v>600</c:v>
                </c:pt>
                <c:pt idx="2460">
                  <c:v>601</c:v>
                </c:pt>
                <c:pt idx="2461">
                  <c:v>600</c:v>
                </c:pt>
                <c:pt idx="2462">
                  <c:v>600</c:v>
                </c:pt>
                <c:pt idx="2463">
                  <c:v>600</c:v>
                </c:pt>
                <c:pt idx="2464">
                  <c:v>600</c:v>
                </c:pt>
                <c:pt idx="2465">
                  <c:v>600</c:v>
                </c:pt>
                <c:pt idx="2466">
                  <c:v>601</c:v>
                </c:pt>
                <c:pt idx="2467">
                  <c:v>600</c:v>
                </c:pt>
                <c:pt idx="2468">
                  <c:v>600</c:v>
                </c:pt>
                <c:pt idx="2469">
                  <c:v>601</c:v>
                </c:pt>
                <c:pt idx="2470">
                  <c:v>600</c:v>
                </c:pt>
                <c:pt idx="2471">
                  <c:v>600</c:v>
                </c:pt>
                <c:pt idx="2472">
                  <c:v>600</c:v>
                </c:pt>
                <c:pt idx="2473">
                  <c:v>600</c:v>
                </c:pt>
                <c:pt idx="2474">
                  <c:v>601</c:v>
                </c:pt>
                <c:pt idx="2475">
                  <c:v>601</c:v>
                </c:pt>
                <c:pt idx="2476">
                  <c:v>601</c:v>
                </c:pt>
                <c:pt idx="2477">
                  <c:v>601</c:v>
                </c:pt>
                <c:pt idx="2478">
                  <c:v>601</c:v>
                </c:pt>
                <c:pt idx="2479">
                  <c:v>600</c:v>
                </c:pt>
                <c:pt idx="2480">
                  <c:v>600</c:v>
                </c:pt>
                <c:pt idx="2481">
                  <c:v>600</c:v>
                </c:pt>
                <c:pt idx="2482">
                  <c:v>602</c:v>
                </c:pt>
                <c:pt idx="2483">
                  <c:v>600</c:v>
                </c:pt>
                <c:pt idx="2484">
                  <c:v>600</c:v>
                </c:pt>
                <c:pt idx="2485">
                  <c:v>600</c:v>
                </c:pt>
                <c:pt idx="2486">
                  <c:v>600</c:v>
                </c:pt>
                <c:pt idx="2487">
                  <c:v>600</c:v>
                </c:pt>
                <c:pt idx="2488">
                  <c:v>601</c:v>
                </c:pt>
                <c:pt idx="2489">
                  <c:v>600</c:v>
                </c:pt>
                <c:pt idx="2490">
                  <c:v>600</c:v>
                </c:pt>
                <c:pt idx="2491">
                  <c:v>600</c:v>
                </c:pt>
                <c:pt idx="2492">
                  <c:v>601</c:v>
                </c:pt>
                <c:pt idx="2493">
                  <c:v>601</c:v>
                </c:pt>
                <c:pt idx="2494">
                  <c:v>600</c:v>
                </c:pt>
                <c:pt idx="2495">
                  <c:v>600</c:v>
                </c:pt>
                <c:pt idx="2496">
                  <c:v>600</c:v>
                </c:pt>
                <c:pt idx="2497">
                  <c:v>600</c:v>
                </c:pt>
                <c:pt idx="2498">
                  <c:v>600</c:v>
                </c:pt>
                <c:pt idx="2499">
                  <c:v>600</c:v>
                </c:pt>
                <c:pt idx="2500">
                  <c:v>600</c:v>
                </c:pt>
                <c:pt idx="2501">
                  <c:v>600</c:v>
                </c:pt>
                <c:pt idx="2502">
                  <c:v>600</c:v>
                </c:pt>
                <c:pt idx="2503">
                  <c:v>602</c:v>
                </c:pt>
                <c:pt idx="2504">
                  <c:v>601</c:v>
                </c:pt>
                <c:pt idx="2505">
                  <c:v>601</c:v>
                </c:pt>
                <c:pt idx="2506">
                  <c:v>601</c:v>
                </c:pt>
                <c:pt idx="2507">
                  <c:v>600</c:v>
                </c:pt>
                <c:pt idx="2508">
                  <c:v>600</c:v>
                </c:pt>
                <c:pt idx="2509">
                  <c:v>600</c:v>
                </c:pt>
                <c:pt idx="2510">
                  <c:v>601</c:v>
                </c:pt>
                <c:pt idx="2511">
                  <c:v>600</c:v>
                </c:pt>
                <c:pt idx="2512">
                  <c:v>600</c:v>
                </c:pt>
                <c:pt idx="2513">
                  <c:v>600</c:v>
                </c:pt>
                <c:pt idx="2514">
                  <c:v>601</c:v>
                </c:pt>
                <c:pt idx="2515">
                  <c:v>601</c:v>
                </c:pt>
                <c:pt idx="2516">
                  <c:v>600</c:v>
                </c:pt>
                <c:pt idx="2517">
                  <c:v>600</c:v>
                </c:pt>
                <c:pt idx="2518">
                  <c:v>600</c:v>
                </c:pt>
                <c:pt idx="2519">
                  <c:v>600</c:v>
                </c:pt>
                <c:pt idx="2520">
                  <c:v>600</c:v>
                </c:pt>
                <c:pt idx="2521">
                  <c:v>600</c:v>
                </c:pt>
                <c:pt idx="2522">
                  <c:v>601</c:v>
                </c:pt>
                <c:pt idx="2523">
                  <c:v>600</c:v>
                </c:pt>
                <c:pt idx="2524">
                  <c:v>600</c:v>
                </c:pt>
                <c:pt idx="2525">
                  <c:v>600</c:v>
                </c:pt>
                <c:pt idx="2526">
                  <c:v>600</c:v>
                </c:pt>
                <c:pt idx="2527">
                  <c:v>600</c:v>
                </c:pt>
                <c:pt idx="2528">
                  <c:v>601</c:v>
                </c:pt>
                <c:pt idx="2529">
                  <c:v>600</c:v>
                </c:pt>
                <c:pt idx="2530">
                  <c:v>600</c:v>
                </c:pt>
                <c:pt idx="2531">
                  <c:v>600</c:v>
                </c:pt>
                <c:pt idx="2532">
                  <c:v>600</c:v>
                </c:pt>
                <c:pt idx="2533">
                  <c:v>600</c:v>
                </c:pt>
                <c:pt idx="2534">
                  <c:v>600</c:v>
                </c:pt>
                <c:pt idx="2535">
                  <c:v>600</c:v>
                </c:pt>
                <c:pt idx="2536">
                  <c:v>600</c:v>
                </c:pt>
                <c:pt idx="2537">
                  <c:v>600</c:v>
                </c:pt>
                <c:pt idx="2538">
                  <c:v>601</c:v>
                </c:pt>
                <c:pt idx="2539">
                  <c:v>600</c:v>
                </c:pt>
                <c:pt idx="2540">
                  <c:v>600</c:v>
                </c:pt>
                <c:pt idx="2541">
                  <c:v>601</c:v>
                </c:pt>
                <c:pt idx="2542">
                  <c:v>600</c:v>
                </c:pt>
                <c:pt idx="2543">
                  <c:v>601</c:v>
                </c:pt>
                <c:pt idx="2544">
                  <c:v>601</c:v>
                </c:pt>
                <c:pt idx="2545">
                  <c:v>600</c:v>
                </c:pt>
                <c:pt idx="2546">
                  <c:v>600</c:v>
                </c:pt>
                <c:pt idx="2547">
                  <c:v>600</c:v>
                </c:pt>
                <c:pt idx="2548">
                  <c:v>600</c:v>
                </c:pt>
                <c:pt idx="2549">
                  <c:v>600</c:v>
                </c:pt>
                <c:pt idx="2550">
                  <c:v>600</c:v>
                </c:pt>
                <c:pt idx="2551">
                  <c:v>600</c:v>
                </c:pt>
                <c:pt idx="2552">
                  <c:v>600</c:v>
                </c:pt>
                <c:pt idx="2553">
                  <c:v>600</c:v>
                </c:pt>
                <c:pt idx="2554">
                  <c:v>600</c:v>
                </c:pt>
                <c:pt idx="2555">
                  <c:v>601</c:v>
                </c:pt>
                <c:pt idx="2556">
                  <c:v>601</c:v>
                </c:pt>
                <c:pt idx="2557">
                  <c:v>601</c:v>
                </c:pt>
                <c:pt idx="2558">
                  <c:v>602</c:v>
                </c:pt>
                <c:pt idx="2559">
                  <c:v>602</c:v>
                </c:pt>
                <c:pt idx="2560">
                  <c:v>601</c:v>
                </c:pt>
                <c:pt idx="2561">
                  <c:v>600</c:v>
                </c:pt>
                <c:pt idx="2562">
                  <c:v>600</c:v>
                </c:pt>
                <c:pt idx="2563">
                  <c:v>600</c:v>
                </c:pt>
                <c:pt idx="2564">
                  <c:v>600</c:v>
                </c:pt>
                <c:pt idx="2565">
                  <c:v>600</c:v>
                </c:pt>
                <c:pt idx="2566">
                  <c:v>600</c:v>
                </c:pt>
                <c:pt idx="2567">
                  <c:v>601</c:v>
                </c:pt>
                <c:pt idx="2568">
                  <c:v>600</c:v>
                </c:pt>
                <c:pt idx="2569">
                  <c:v>600</c:v>
                </c:pt>
                <c:pt idx="2570">
                  <c:v>600</c:v>
                </c:pt>
                <c:pt idx="2571">
                  <c:v>600</c:v>
                </c:pt>
                <c:pt idx="2572">
                  <c:v>600</c:v>
                </c:pt>
                <c:pt idx="2573">
                  <c:v>601</c:v>
                </c:pt>
                <c:pt idx="2574">
                  <c:v>601</c:v>
                </c:pt>
                <c:pt idx="2575">
                  <c:v>601</c:v>
                </c:pt>
                <c:pt idx="2576">
                  <c:v>600</c:v>
                </c:pt>
                <c:pt idx="2577">
                  <c:v>600</c:v>
                </c:pt>
                <c:pt idx="2578">
                  <c:v>601</c:v>
                </c:pt>
                <c:pt idx="2579">
                  <c:v>601</c:v>
                </c:pt>
                <c:pt idx="2580">
                  <c:v>601</c:v>
                </c:pt>
                <c:pt idx="2581">
                  <c:v>601</c:v>
                </c:pt>
                <c:pt idx="2582">
                  <c:v>601</c:v>
                </c:pt>
                <c:pt idx="2583">
                  <c:v>600</c:v>
                </c:pt>
                <c:pt idx="2584">
                  <c:v>600</c:v>
                </c:pt>
                <c:pt idx="2585">
                  <c:v>600</c:v>
                </c:pt>
                <c:pt idx="2586">
                  <c:v>600</c:v>
                </c:pt>
                <c:pt idx="2587">
                  <c:v>600</c:v>
                </c:pt>
                <c:pt idx="2588">
                  <c:v>600</c:v>
                </c:pt>
                <c:pt idx="2589">
                  <c:v>600</c:v>
                </c:pt>
                <c:pt idx="2590">
                  <c:v>601</c:v>
                </c:pt>
                <c:pt idx="2591">
                  <c:v>601</c:v>
                </c:pt>
                <c:pt idx="2592">
                  <c:v>600</c:v>
                </c:pt>
                <c:pt idx="2593">
                  <c:v>600</c:v>
                </c:pt>
                <c:pt idx="2594">
                  <c:v>600</c:v>
                </c:pt>
                <c:pt idx="2595">
                  <c:v>600</c:v>
                </c:pt>
                <c:pt idx="2596">
                  <c:v>600</c:v>
                </c:pt>
                <c:pt idx="2597">
                  <c:v>600</c:v>
                </c:pt>
                <c:pt idx="2598">
                  <c:v>600</c:v>
                </c:pt>
                <c:pt idx="2599">
                  <c:v>599</c:v>
                </c:pt>
                <c:pt idx="2600">
                  <c:v>599</c:v>
                </c:pt>
                <c:pt idx="2601">
                  <c:v>599</c:v>
                </c:pt>
                <c:pt idx="2602">
                  <c:v>601</c:v>
                </c:pt>
                <c:pt idx="2603">
                  <c:v>601</c:v>
                </c:pt>
                <c:pt idx="2604">
                  <c:v>601</c:v>
                </c:pt>
                <c:pt idx="2605">
                  <c:v>600</c:v>
                </c:pt>
                <c:pt idx="2606">
                  <c:v>600</c:v>
                </c:pt>
                <c:pt idx="2607">
                  <c:v>600</c:v>
                </c:pt>
                <c:pt idx="2608">
                  <c:v>601</c:v>
                </c:pt>
                <c:pt idx="2609">
                  <c:v>601</c:v>
                </c:pt>
                <c:pt idx="2610">
                  <c:v>601</c:v>
                </c:pt>
                <c:pt idx="2611">
                  <c:v>601</c:v>
                </c:pt>
                <c:pt idx="2612">
                  <c:v>602</c:v>
                </c:pt>
                <c:pt idx="2613">
                  <c:v>602</c:v>
                </c:pt>
                <c:pt idx="2614">
                  <c:v>602</c:v>
                </c:pt>
                <c:pt idx="2615">
                  <c:v>602</c:v>
                </c:pt>
                <c:pt idx="2616">
                  <c:v>602</c:v>
                </c:pt>
                <c:pt idx="2617">
                  <c:v>602</c:v>
                </c:pt>
                <c:pt idx="2618">
                  <c:v>602</c:v>
                </c:pt>
                <c:pt idx="2619">
                  <c:v>601</c:v>
                </c:pt>
                <c:pt idx="2620">
                  <c:v>601</c:v>
                </c:pt>
                <c:pt idx="2621">
                  <c:v>601</c:v>
                </c:pt>
                <c:pt idx="2622">
                  <c:v>600</c:v>
                </c:pt>
                <c:pt idx="2623">
                  <c:v>600</c:v>
                </c:pt>
                <c:pt idx="2624">
                  <c:v>600</c:v>
                </c:pt>
                <c:pt idx="2625">
                  <c:v>600</c:v>
                </c:pt>
                <c:pt idx="2626">
                  <c:v>600</c:v>
                </c:pt>
                <c:pt idx="2627">
                  <c:v>601</c:v>
                </c:pt>
                <c:pt idx="2628">
                  <c:v>602</c:v>
                </c:pt>
                <c:pt idx="2629">
                  <c:v>600</c:v>
                </c:pt>
                <c:pt idx="2630">
                  <c:v>600</c:v>
                </c:pt>
                <c:pt idx="2631">
                  <c:v>600</c:v>
                </c:pt>
                <c:pt idx="2632">
                  <c:v>601</c:v>
                </c:pt>
                <c:pt idx="2633">
                  <c:v>601</c:v>
                </c:pt>
                <c:pt idx="2634">
                  <c:v>600</c:v>
                </c:pt>
                <c:pt idx="2635">
                  <c:v>600</c:v>
                </c:pt>
                <c:pt idx="2636">
                  <c:v>600</c:v>
                </c:pt>
                <c:pt idx="2637">
                  <c:v>600</c:v>
                </c:pt>
                <c:pt idx="2638">
                  <c:v>600</c:v>
                </c:pt>
                <c:pt idx="2639">
                  <c:v>600</c:v>
                </c:pt>
                <c:pt idx="2640">
                  <c:v>600</c:v>
                </c:pt>
                <c:pt idx="2641">
                  <c:v>601</c:v>
                </c:pt>
                <c:pt idx="2642">
                  <c:v>601</c:v>
                </c:pt>
                <c:pt idx="2643">
                  <c:v>600</c:v>
                </c:pt>
                <c:pt idx="2644">
                  <c:v>601</c:v>
                </c:pt>
                <c:pt idx="2645">
                  <c:v>601</c:v>
                </c:pt>
                <c:pt idx="2646">
                  <c:v>600</c:v>
                </c:pt>
                <c:pt idx="2647">
                  <c:v>599</c:v>
                </c:pt>
                <c:pt idx="2648">
                  <c:v>600</c:v>
                </c:pt>
                <c:pt idx="2649">
                  <c:v>600</c:v>
                </c:pt>
                <c:pt idx="2650">
                  <c:v>601</c:v>
                </c:pt>
                <c:pt idx="2651">
                  <c:v>599</c:v>
                </c:pt>
                <c:pt idx="2652">
                  <c:v>599</c:v>
                </c:pt>
                <c:pt idx="2653">
                  <c:v>598</c:v>
                </c:pt>
                <c:pt idx="2654">
                  <c:v>602</c:v>
                </c:pt>
                <c:pt idx="2655">
                  <c:v>602</c:v>
                </c:pt>
                <c:pt idx="2656">
                  <c:v>602</c:v>
                </c:pt>
                <c:pt idx="2657">
                  <c:v>602</c:v>
                </c:pt>
                <c:pt idx="2658">
                  <c:v>600</c:v>
                </c:pt>
                <c:pt idx="2659">
                  <c:v>600</c:v>
                </c:pt>
                <c:pt idx="2660">
                  <c:v>600</c:v>
                </c:pt>
                <c:pt idx="2661">
                  <c:v>600</c:v>
                </c:pt>
                <c:pt idx="2662">
                  <c:v>602</c:v>
                </c:pt>
                <c:pt idx="2663">
                  <c:v>602</c:v>
                </c:pt>
                <c:pt idx="2664">
                  <c:v>602</c:v>
                </c:pt>
                <c:pt idx="2665">
                  <c:v>602</c:v>
                </c:pt>
                <c:pt idx="2666">
                  <c:v>602</c:v>
                </c:pt>
                <c:pt idx="2667">
                  <c:v>601</c:v>
                </c:pt>
                <c:pt idx="2668">
                  <c:v>601</c:v>
                </c:pt>
                <c:pt idx="2669">
                  <c:v>601</c:v>
                </c:pt>
                <c:pt idx="2670">
                  <c:v>601</c:v>
                </c:pt>
                <c:pt idx="2671">
                  <c:v>600</c:v>
                </c:pt>
                <c:pt idx="2672">
                  <c:v>601</c:v>
                </c:pt>
                <c:pt idx="2673">
                  <c:v>600</c:v>
                </c:pt>
                <c:pt idx="2674">
                  <c:v>600</c:v>
                </c:pt>
                <c:pt idx="2675">
                  <c:v>601</c:v>
                </c:pt>
                <c:pt idx="2676">
                  <c:v>600</c:v>
                </c:pt>
                <c:pt idx="2677">
                  <c:v>600</c:v>
                </c:pt>
                <c:pt idx="2678">
                  <c:v>600</c:v>
                </c:pt>
                <c:pt idx="2679">
                  <c:v>601</c:v>
                </c:pt>
                <c:pt idx="2680">
                  <c:v>601</c:v>
                </c:pt>
                <c:pt idx="2681">
                  <c:v>600</c:v>
                </c:pt>
                <c:pt idx="2682">
                  <c:v>600</c:v>
                </c:pt>
                <c:pt idx="2683">
                  <c:v>600</c:v>
                </c:pt>
                <c:pt idx="2684">
                  <c:v>600</c:v>
                </c:pt>
                <c:pt idx="2685">
                  <c:v>600</c:v>
                </c:pt>
                <c:pt idx="2686">
                  <c:v>600</c:v>
                </c:pt>
                <c:pt idx="2687">
                  <c:v>600</c:v>
                </c:pt>
                <c:pt idx="2688">
                  <c:v>600</c:v>
                </c:pt>
                <c:pt idx="2689">
                  <c:v>598</c:v>
                </c:pt>
                <c:pt idx="2690">
                  <c:v>598</c:v>
                </c:pt>
                <c:pt idx="2691">
                  <c:v>599</c:v>
                </c:pt>
                <c:pt idx="2692">
                  <c:v>599</c:v>
                </c:pt>
                <c:pt idx="2693">
                  <c:v>599</c:v>
                </c:pt>
                <c:pt idx="2694">
                  <c:v>601</c:v>
                </c:pt>
                <c:pt idx="2695">
                  <c:v>600</c:v>
                </c:pt>
                <c:pt idx="2696">
                  <c:v>600</c:v>
                </c:pt>
                <c:pt idx="2697">
                  <c:v>600</c:v>
                </c:pt>
                <c:pt idx="2698">
                  <c:v>600</c:v>
                </c:pt>
                <c:pt idx="2699">
                  <c:v>600</c:v>
                </c:pt>
                <c:pt idx="2700">
                  <c:v>601</c:v>
                </c:pt>
                <c:pt idx="2701">
                  <c:v>602</c:v>
                </c:pt>
                <c:pt idx="2702">
                  <c:v>602</c:v>
                </c:pt>
                <c:pt idx="2703">
                  <c:v>602</c:v>
                </c:pt>
                <c:pt idx="2704">
                  <c:v>601</c:v>
                </c:pt>
                <c:pt idx="2705">
                  <c:v>601</c:v>
                </c:pt>
                <c:pt idx="2706">
                  <c:v>602</c:v>
                </c:pt>
                <c:pt idx="2707">
                  <c:v>601</c:v>
                </c:pt>
                <c:pt idx="2708">
                  <c:v>600</c:v>
                </c:pt>
                <c:pt idx="2709">
                  <c:v>600</c:v>
                </c:pt>
                <c:pt idx="2710">
                  <c:v>601</c:v>
                </c:pt>
                <c:pt idx="2711">
                  <c:v>601</c:v>
                </c:pt>
                <c:pt idx="2712">
                  <c:v>600</c:v>
                </c:pt>
                <c:pt idx="2713">
                  <c:v>600</c:v>
                </c:pt>
                <c:pt idx="2714">
                  <c:v>601</c:v>
                </c:pt>
                <c:pt idx="2715">
                  <c:v>601</c:v>
                </c:pt>
                <c:pt idx="2716">
                  <c:v>601</c:v>
                </c:pt>
                <c:pt idx="2717">
                  <c:v>600</c:v>
                </c:pt>
                <c:pt idx="2718">
                  <c:v>600</c:v>
                </c:pt>
                <c:pt idx="2719">
                  <c:v>600</c:v>
                </c:pt>
                <c:pt idx="2720">
                  <c:v>600</c:v>
                </c:pt>
                <c:pt idx="2721">
                  <c:v>599</c:v>
                </c:pt>
                <c:pt idx="2722">
                  <c:v>597</c:v>
                </c:pt>
                <c:pt idx="2723">
                  <c:v>598</c:v>
                </c:pt>
                <c:pt idx="2724">
                  <c:v>598</c:v>
                </c:pt>
                <c:pt idx="2725">
                  <c:v>600</c:v>
                </c:pt>
                <c:pt idx="2726">
                  <c:v>601</c:v>
                </c:pt>
                <c:pt idx="2727">
                  <c:v>601</c:v>
                </c:pt>
                <c:pt idx="2728">
                  <c:v>600</c:v>
                </c:pt>
                <c:pt idx="2729">
                  <c:v>601</c:v>
                </c:pt>
                <c:pt idx="2730">
                  <c:v>601</c:v>
                </c:pt>
                <c:pt idx="2731">
                  <c:v>600</c:v>
                </c:pt>
                <c:pt idx="2732">
                  <c:v>602</c:v>
                </c:pt>
                <c:pt idx="2733">
                  <c:v>602</c:v>
                </c:pt>
                <c:pt idx="2734">
                  <c:v>602</c:v>
                </c:pt>
                <c:pt idx="2735">
                  <c:v>602</c:v>
                </c:pt>
                <c:pt idx="2736">
                  <c:v>601</c:v>
                </c:pt>
                <c:pt idx="2737">
                  <c:v>600</c:v>
                </c:pt>
                <c:pt idx="2738">
                  <c:v>601</c:v>
                </c:pt>
                <c:pt idx="2739">
                  <c:v>600</c:v>
                </c:pt>
                <c:pt idx="2740">
                  <c:v>600</c:v>
                </c:pt>
                <c:pt idx="2741">
                  <c:v>600</c:v>
                </c:pt>
                <c:pt idx="2742">
                  <c:v>602</c:v>
                </c:pt>
                <c:pt idx="2743">
                  <c:v>602</c:v>
                </c:pt>
                <c:pt idx="2744">
                  <c:v>601</c:v>
                </c:pt>
                <c:pt idx="2745">
                  <c:v>602</c:v>
                </c:pt>
                <c:pt idx="2746">
                  <c:v>602</c:v>
                </c:pt>
                <c:pt idx="2747">
                  <c:v>600</c:v>
                </c:pt>
                <c:pt idx="2748">
                  <c:v>600</c:v>
                </c:pt>
                <c:pt idx="2749">
                  <c:v>600</c:v>
                </c:pt>
                <c:pt idx="2750">
                  <c:v>599</c:v>
                </c:pt>
                <c:pt idx="2751">
                  <c:v>599</c:v>
                </c:pt>
                <c:pt idx="2752">
                  <c:v>600</c:v>
                </c:pt>
                <c:pt idx="2753">
                  <c:v>600</c:v>
                </c:pt>
                <c:pt idx="2754">
                  <c:v>600</c:v>
                </c:pt>
                <c:pt idx="2755">
                  <c:v>600</c:v>
                </c:pt>
                <c:pt idx="2756">
                  <c:v>600</c:v>
                </c:pt>
                <c:pt idx="2757">
                  <c:v>600</c:v>
                </c:pt>
                <c:pt idx="2758">
                  <c:v>601</c:v>
                </c:pt>
                <c:pt idx="2759">
                  <c:v>601</c:v>
                </c:pt>
                <c:pt idx="2760">
                  <c:v>601</c:v>
                </c:pt>
                <c:pt idx="2761">
                  <c:v>600</c:v>
                </c:pt>
                <c:pt idx="2762">
                  <c:v>600</c:v>
                </c:pt>
                <c:pt idx="2763">
                  <c:v>600</c:v>
                </c:pt>
                <c:pt idx="2764">
                  <c:v>601</c:v>
                </c:pt>
                <c:pt idx="2765">
                  <c:v>601</c:v>
                </c:pt>
                <c:pt idx="2766">
                  <c:v>601</c:v>
                </c:pt>
                <c:pt idx="2767">
                  <c:v>600</c:v>
                </c:pt>
                <c:pt idx="2768">
                  <c:v>600</c:v>
                </c:pt>
                <c:pt idx="2769">
                  <c:v>600</c:v>
                </c:pt>
                <c:pt idx="2770">
                  <c:v>600</c:v>
                </c:pt>
                <c:pt idx="2771">
                  <c:v>600</c:v>
                </c:pt>
                <c:pt idx="2772">
                  <c:v>600</c:v>
                </c:pt>
                <c:pt idx="2773">
                  <c:v>601</c:v>
                </c:pt>
                <c:pt idx="2774">
                  <c:v>601</c:v>
                </c:pt>
                <c:pt idx="2775">
                  <c:v>600</c:v>
                </c:pt>
                <c:pt idx="2776">
                  <c:v>600</c:v>
                </c:pt>
                <c:pt idx="2777">
                  <c:v>600</c:v>
                </c:pt>
                <c:pt idx="2778">
                  <c:v>600</c:v>
                </c:pt>
                <c:pt idx="2779">
                  <c:v>600</c:v>
                </c:pt>
                <c:pt idx="2780">
                  <c:v>600</c:v>
                </c:pt>
                <c:pt idx="2781">
                  <c:v>600</c:v>
                </c:pt>
                <c:pt idx="2782">
                  <c:v>600</c:v>
                </c:pt>
                <c:pt idx="2783">
                  <c:v>600</c:v>
                </c:pt>
                <c:pt idx="2784">
                  <c:v>600</c:v>
                </c:pt>
                <c:pt idx="2785">
                  <c:v>602</c:v>
                </c:pt>
                <c:pt idx="2786">
                  <c:v>600</c:v>
                </c:pt>
                <c:pt idx="2787">
                  <c:v>600</c:v>
                </c:pt>
                <c:pt idx="2788">
                  <c:v>601</c:v>
                </c:pt>
                <c:pt idx="2789">
                  <c:v>601</c:v>
                </c:pt>
                <c:pt idx="2790">
                  <c:v>601</c:v>
                </c:pt>
                <c:pt idx="2791">
                  <c:v>600</c:v>
                </c:pt>
                <c:pt idx="2792">
                  <c:v>600</c:v>
                </c:pt>
                <c:pt idx="2793">
                  <c:v>600</c:v>
                </c:pt>
                <c:pt idx="2794">
                  <c:v>600</c:v>
                </c:pt>
                <c:pt idx="2795">
                  <c:v>600</c:v>
                </c:pt>
                <c:pt idx="2796">
                  <c:v>601</c:v>
                </c:pt>
                <c:pt idx="2797">
                  <c:v>601</c:v>
                </c:pt>
                <c:pt idx="2798">
                  <c:v>600</c:v>
                </c:pt>
                <c:pt idx="2799">
                  <c:v>600</c:v>
                </c:pt>
                <c:pt idx="2800">
                  <c:v>600</c:v>
                </c:pt>
                <c:pt idx="2801">
                  <c:v>600</c:v>
                </c:pt>
                <c:pt idx="2802">
                  <c:v>601</c:v>
                </c:pt>
                <c:pt idx="2803">
                  <c:v>601</c:v>
                </c:pt>
                <c:pt idx="2804">
                  <c:v>601</c:v>
                </c:pt>
                <c:pt idx="2805">
                  <c:v>601</c:v>
                </c:pt>
                <c:pt idx="2806">
                  <c:v>600</c:v>
                </c:pt>
                <c:pt idx="2807">
                  <c:v>600</c:v>
                </c:pt>
                <c:pt idx="2808">
                  <c:v>601</c:v>
                </c:pt>
                <c:pt idx="2809">
                  <c:v>601</c:v>
                </c:pt>
                <c:pt idx="2810">
                  <c:v>601</c:v>
                </c:pt>
                <c:pt idx="2811">
                  <c:v>600</c:v>
                </c:pt>
                <c:pt idx="2812">
                  <c:v>600</c:v>
                </c:pt>
                <c:pt idx="2813">
                  <c:v>600</c:v>
                </c:pt>
                <c:pt idx="2814">
                  <c:v>601</c:v>
                </c:pt>
                <c:pt idx="2815">
                  <c:v>600</c:v>
                </c:pt>
                <c:pt idx="2816">
                  <c:v>601</c:v>
                </c:pt>
                <c:pt idx="2817">
                  <c:v>600</c:v>
                </c:pt>
                <c:pt idx="2818">
                  <c:v>602</c:v>
                </c:pt>
                <c:pt idx="2819">
                  <c:v>602</c:v>
                </c:pt>
                <c:pt idx="2820">
                  <c:v>600</c:v>
                </c:pt>
                <c:pt idx="2821">
                  <c:v>600</c:v>
                </c:pt>
                <c:pt idx="2822">
                  <c:v>600</c:v>
                </c:pt>
                <c:pt idx="2823">
                  <c:v>600</c:v>
                </c:pt>
                <c:pt idx="2824">
                  <c:v>602</c:v>
                </c:pt>
                <c:pt idx="2825">
                  <c:v>602</c:v>
                </c:pt>
                <c:pt idx="2826">
                  <c:v>600</c:v>
                </c:pt>
                <c:pt idx="2827">
                  <c:v>600</c:v>
                </c:pt>
                <c:pt idx="2828">
                  <c:v>601</c:v>
                </c:pt>
                <c:pt idx="2829">
                  <c:v>601</c:v>
                </c:pt>
                <c:pt idx="2830">
                  <c:v>601</c:v>
                </c:pt>
                <c:pt idx="2831">
                  <c:v>600</c:v>
                </c:pt>
                <c:pt idx="2832">
                  <c:v>600</c:v>
                </c:pt>
                <c:pt idx="2833">
                  <c:v>600</c:v>
                </c:pt>
                <c:pt idx="2834">
                  <c:v>601</c:v>
                </c:pt>
                <c:pt idx="2835">
                  <c:v>601</c:v>
                </c:pt>
                <c:pt idx="2836">
                  <c:v>600</c:v>
                </c:pt>
                <c:pt idx="2837">
                  <c:v>600</c:v>
                </c:pt>
                <c:pt idx="2838">
                  <c:v>600</c:v>
                </c:pt>
                <c:pt idx="2839">
                  <c:v>600</c:v>
                </c:pt>
                <c:pt idx="2840">
                  <c:v>600</c:v>
                </c:pt>
                <c:pt idx="2841">
                  <c:v>600</c:v>
                </c:pt>
                <c:pt idx="2842">
                  <c:v>600</c:v>
                </c:pt>
                <c:pt idx="2843">
                  <c:v>600</c:v>
                </c:pt>
                <c:pt idx="2844">
                  <c:v>600</c:v>
                </c:pt>
                <c:pt idx="2845">
                  <c:v>601</c:v>
                </c:pt>
                <c:pt idx="2846">
                  <c:v>601</c:v>
                </c:pt>
                <c:pt idx="2847">
                  <c:v>600</c:v>
                </c:pt>
                <c:pt idx="2848">
                  <c:v>600</c:v>
                </c:pt>
                <c:pt idx="2849">
                  <c:v>600</c:v>
                </c:pt>
                <c:pt idx="2850">
                  <c:v>600</c:v>
                </c:pt>
                <c:pt idx="2851">
                  <c:v>600</c:v>
                </c:pt>
                <c:pt idx="2852">
                  <c:v>600</c:v>
                </c:pt>
                <c:pt idx="2853">
                  <c:v>600</c:v>
                </c:pt>
                <c:pt idx="2854">
                  <c:v>600</c:v>
                </c:pt>
                <c:pt idx="2855">
                  <c:v>600</c:v>
                </c:pt>
                <c:pt idx="2856">
                  <c:v>600</c:v>
                </c:pt>
                <c:pt idx="2857">
                  <c:v>600</c:v>
                </c:pt>
                <c:pt idx="2858">
                  <c:v>600</c:v>
                </c:pt>
                <c:pt idx="2859">
                  <c:v>601</c:v>
                </c:pt>
                <c:pt idx="2860">
                  <c:v>601</c:v>
                </c:pt>
                <c:pt idx="2861">
                  <c:v>600</c:v>
                </c:pt>
                <c:pt idx="2862">
                  <c:v>600</c:v>
                </c:pt>
                <c:pt idx="2863">
                  <c:v>600</c:v>
                </c:pt>
                <c:pt idx="2864">
                  <c:v>600</c:v>
                </c:pt>
                <c:pt idx="2865">
                  <c:v>600</c:v>
                </c:pt>
                <c:pt idx="2866">
                  <c:v>600</c:v>
                </c:pt>
                <c:pt idx="2867">
                  <c:v>600</c:v>
                </c:pt>
                <c:pt idx="2868">
                  <c:v>600</c:v>
                </c:pt>
                <c:pt idx="2869">
                  <c:v>600</c:v>
                </c:pt>
                <c:pt idx="2870">
                  <c:v>600</c:v>
                </c:pt>
                <c:pt idx="2871">
                  <c:v>600</c:v>
                </c:pt>
                <c:pt idx="2872">
                  <c:v>601</c:v>
                </c:pt>
                <c:pt idx="2873">
                  <c:v>601</c:v>
                </c:pt>
                <c:pt idx="2874">
                  <c:v>600</c:v>
                </c:pt>
                <c:pt idx="2875">
                  <c:v>600</c:v>
                </c:pt>
                <c:pt idx="2876">
                  <c:v>600</c:v>
                </c:pt>
                <c:pt idx="2877">
                  <c:v>600</c:v>
                </c:pt>
                <c:pt idx="2878">
                  <c:v>600</c:v>
                </c:pt>
                <c:pt idx="2879">
                  <c:v>600</c:v>
                </c:pt>
                <c:pt idx="2880">
                  <c:v>600</c:v>
                </c:pt>
                <c:pt idx="2881">
                  <c:v>600</c:v>
                </c:pt>
                <c:pt idx="2882">
                  <c:v>600</c:v>
                </c:pt>
                <c:pt idx="2883">
                  <c:v>601</c:v>
                </c:pt>
                <c:pt idx="2884">
                  <c:v>600</c:v>
                </c:pt>
                <c:pt idx="2885">
                  <c:v>601</c:v>
                </c:pt>
                <c:pt idx="2886">
                  <c:v>600</c:v>
                </c:pt>
                <c:pt idx="2887">
                  <c:v>601</c:v>
                </c:pt>
                <c:pt idx="2888">
                  <c:v>601</c:v>
                </c:pt>
                <c:pt idx="2889">
                  <c:v>600</c:v>
                </c:pt>
                <c:pt idx="2890">
                  <c:v>600</c:v>
                </c:pt>
                <c:pt idx="2891">
                  <c:v>600</c:v>
                </c:pt>
                <c:pt idx="2892">
                  <c:v>600</c:v>
                </c:pt>
                <c:pt idx="2893">
                  <c:v>602</c:v>
                </c:pt>
                <c:pt idx="2894">
                  <c:v>600</c:v>
                </c:pt>
                <c:pt idx="2895">
                  <c:v>600</c:v>
                </c:pt>
                <c:pt idx="2896">
                  <c:v>600</c:v>
                </c:pt>
                <c:pt idx="2897">
                  <c:v>600</c:v>
                </c:pt>
                <c:pt idx="2898">
                  <c:v>600</c:v>
                </c:pt>
                <c:pt idx="2899">
                  <c:v>600</c:v>
                </c:pt>
                <c:pt idx="2900">
                  <c:v>600</c:v>
                </c:pt>
                <c:pt idx="2901">
                  <c:v>600</c:v>
                </c:pt>
                <c:pt idx="2902">
                  <c:v>600</c:v>
                </c:pt>
                <c:pt idx="2903">
                  <c:v>600</c:v>
                </c:pt>
                <c:pt idx="2904">
                  <c:v>600</c:v>
                </c:pt>
                <c:pt idx="2905">
                  <c:v>601</c:v>
                </c:pt>
                <c:pt idx="2906">
                  <c:v>601</c:v>
                </c:pt>
                <c:pt idx="2907">
                  <c:v>601</c:v>
                </c:pt>
                <c:pt idx="2908">
                  <c:v>600</c:v>
                </c:pt>
                <c:pt idx="2909">
                  <c:v>600</c:v>
                </c:pt>
                <c:pt idx="2910">
                  <c:v>600</c:v>
                </c:pt>
                <c:pt idx="2911">
                  <c:v>601</c:v>
                </c:pt>
                <c:pt idx="2912">
                  <c:v>600</c:v>
                </c:pt>
                <c:pt idx="2913">
                  <c:v>600</c:v>
                </c:pt>
                <c:pt idx="2914">
                  <c:v>600</c:v>
                </c:pt>
                <c:pt idx="2915">
                  <c:v>600</c:v>
                </c:pt>
                <c:pt idx="2916">
                  <c:v>600</c:v>
                </c:pt>
                <c:pt idx="2917">
                  <c:v>602</c:v>
                </c:pt>
                <c:pt idx="2918">
                  <c:v>600</c:v>
                </c:pt>
                <c:pt idx="2919">
                  <c:v>601</c:v>
                </c:pt>
                <c:pt idx="2920">
                  <c:v>601</c:v>
                </c:pt>
                <c:pt idx="2921">
                  <c:v>602</c:v>
                </c:pt>
                <c:pt idx="2922">
                  <c:v>602</c:v>
                </c:pt>
                <c:pt idx="2923">
                  <c:v>600</c:v>
                </c:pt>
                <c:pt idx="2924">
                  <c:v>600</c:v>
                </c:pt>
                <c:pt idx="2925">
                  <c:v>600</c:v>
                </c:pt>
                <c:pt idx="2926">
                  <c:v>600</c:v>
                </c:pt>
                <c:pt idx="2927">
                  <c:v>600</c:v>
                </c:pt>
                <c:pt idx="2928">
                  <c:v>601</c:v>
                </c:pt>
                <c:pt idx="2929">
                  <c:v>600</c:v>
                </c:pt>
                <c:pt idx="2930">
                  <c:v>600</c:v>
                </c:pt>
                <c:pt idx="2931">
                  <c:v>600</c:v>
                </c:pt>
                <c:pt idx="2932">
                  <c:v>600</c:v>
                </c:pt>
                <c:pt idx="2933">
                  <c:v>600</c:v>
                </c:pt>
                <c:pt idx="2934">
                  <c:v>601</c:v>
                </c:pt>
                <c:pt idx="2935">
                  <c:v>601</c:v>
                </c:pt>
                <c:pt idx="2936">
                  <c:v>600</c:v>
                </c:pt>
                <c:pt idx="2937">
                  <c:v>601</c:v>
                </c:pt>
                <c:pt idx="2938">
                  <c:v>600</c:v>
                </c:pt>
                <c:pt idx="2939">
                  <c:v>601</c:v>
                </c:pt>
                <c:pt idx="2940">
                  <c:v>601</c:v>
                </c:pt>
                <c:pt idx="2941">
                  <c:v>601</c:v>
                </c:pt>
                <c:pt idx="2942">
                  <c:v>601</c:v>
                </c:pt>
                <c:pt idx="2943">
                  <c:v>601</c:v>
                </c:pt>
                <c:pt idx="2944">
                  <c:v>600</c:v>
                </c:pt>
                <c:pt idx="2945">
                  <c:v>600</c:v>
                </c:pt>
                <c:pt idx="2946">
                  <c:v>601</c:v>
                </c:pt>
                <c:pt idx="2947">
                  <c:v>600</c:v>
                </c:pt>
                <c:pt idx="2948">
                  <c:v>600</c:v>
                </c:pt>
                <c:pt idx="2949">
                  <c:v>601</c:v>
                </c:pt>
                <c:pt idx="2950">
                  <c:v>600</c:v>
                </c:pt>
                <c:pt idx="2951">
                  <c:v>600</c:v>
                </c:pt>
                <c:pt idx="2952">
                  <c:v>601</c:v>
                </c:pt>
                <c:pt idx="2953">
                  <c:v>601</c:v>
                </c:pt>
                <c:pt idx="2954">
                  <c:v>600</c:v>
                </c:pt>
                <c:pt idx="2955">
                  <c:v>600</c:v>
                </c:pt>
                <c:pt idx="2956">
                  <c:v>600</c:v>
                </c:pt>
                <c:pt idx="2957">
                  <c:v>600</c:v>
                </c:pt>
                <c:pt idx="2958">
                  <c:v>601</c:v>
                </c:pt>
                <c:pt idx="2959">
                  <c:v>601</c:v>
                </c:pt>
                <c:pt idx="2960">
                  <c:v>601</c:v>
                </c:pt>
                <c:pt idx="2961">
                  <c:v>601</c:v>
                </c:pt>
                <c:pt idx="2962">
                  <c:v>600</c:v>
                </c:pt>
                <c:pt idx="2963">
                  <c:v>600</c:v>
                </c:pt>
                <c:pt idx="2964">
                  <c:v>600</c:v>
                </c:pt>
                <c:pt idx="2965">
                  <c:v>601</c:v>
                </c:pt>
                <c:pt idx="2966">
                  <c:v>601</c:v>
                </c:pt>
                <c:pt idx="2967">
                  <c:v>600</c:v>
                </c:pt>
                <c:pt idx="2968">
                  <c:v>601</c:v>
                </c:pt>
                <c:pt idx="2969">
                  <c:v>600</c:v>
                </c:pt>
                <c:pt idx="2970">
                  <c:v>600</c:v>
                </c:pt>
                <c:pt idx="2971">
                  <c:v>600</c:v>
                </c:pt>
                <c:pt idx="2972">
                  <c:v>600</c:v>
                </c:pt>
                <c:pt idx="2973">
                  <c:v>600</c:v>
                </c:pt>
                <c:pt idx="2974">
                  <c:v>600</c:v>
                </c:pt>
                <c:pt idx="2975">
                  <c:v>600</c:v>
                </c:pt>
                <c:pt idx="2976">
                  <c:v>600</c:v>
                </c:pt>
                <c:pt idx="2977">
                  <c:v>601</c:v>
                </c:pt>
                <c:pt idx="2978">
                  <c:v>601</c:v>
                </c:pt>
                <c:pt idx="2979">
                  <c:v>601</c:v>
                </c:pt>
                <c:pt idx="2980">
                  <c:v>601</c:v>
                </c:pt>
                <c:pt idx="2981">
                  <c:v>600</c:v>
                </c:pt>
                <c:pt idx="2982">
                  <c:v>600</c:v>
                </c:pt>
                <c:pt idx="2983">
                  <c:v>601</c:v>
                </c:pt>
                <c:pt idx="2984">
                  <c:v>600</c:v>
                </c:pt>
                <c:pt idx="2985">
                  <c:v>601</c:v>
                </c:pt>
                <c:pt idx="2986">
                  <c:v>601</c:v>
                </c:pt>
                <c:pt idx="2987">
                  <c:v>601</c:v>
                </c:pt>
                <c:pt idx="2988">
                  <c:v>601</c:v>
                </c:pt>
                <c:pt idx="2989">
                  <c:v>601</c:v>
                </c:pt>
                <c:pt idx="2990">
                  <c:v>600</c:v>
                </c:pt>
                <c:pt idx="2991">
                  <c:v>600</c:v>
                </c:pt>
                <c:pt idx="2992">
                  <c:v>600</c:v>
                </c:pt>
                <c:pt idx="2993">
                  <c:v>600</c:v>
                </c:pt>
                <c:pt idx="2994">
                  <c:v>601</c:v>
                </c:pt>
                <c:pt idx="2995">
                  <c:v>601</c:v>
                </c:pt>
                <c:pt idx="2996">
                  <c:v>600</c:v>
                </c:pt>
                <c:pt idx="2997">
                  <c:v>600</c:v>
                </c:pt>
                <c:pt idx="2998">
                  <c:v>600</c:v>
                </c:pt>
                <c:pt idx="2999">
                  <c:v>600</c:v>
                </c:pt>
                <c:pt idx="3000">
                  <c:v>600</c:v>
                </c:pt>
                <c:pt idx="3001">
                  <c:v>600</c:v>
                </c:pt>
                <c:pt idx="3002">
                  <c:v>601</c:v>
                </c:pt>
                <c:pt idx="3003">
                  <c:v>601</c:v>
                </c:pt>
                <c:pt idx="3004">
                  <c:v>600</c:v>
                </c:pt>
                <c:pt idx="3005">
                  <c:v>600</c:v>
                </c:pt>
                <c:pt idx="3006">
                  <c:v>599</c:v>
                </c:pt>
                <c:pt idx="3007">
                  <c:v>600</c:v>
                </c:pt>
                <c:pt idx="3008">
                  <c:v>600</c:v>
                </c:pt>
                <c:pt idx="3009">
                  <c:v>601</c:v>
                </c:pt>
                <c:pt idx="3010">
                  <c:v>600</c:v>
                </c:pt>
                <c:pt idx="3011">
                  <c:v>600</c:v>
                </c:pt>
                <c:pt idx="3012">
                  <c:v>601</c:v>
                </c:pt>
                <c:pt idx="3013">
                  <c:v>600</c:v>
                </c:pt>
                <c:pt idx="3014">
                  <c:v>600</c:v>
                </c:pt>
                <c:pt idx="3015">
                  <c:v>602</c:v>
                </c:pt>
                <c:pt idx="3016">
                  <c:v>600</c:v>
                </c:pt>
                <c:pt idx="3017">
                  <c:v>600</c:v>
                </c:pt>
                <c:pt idx="3018">
                  <c:v>600</c:v>
                </c:pt>
                <c:pt idx="3019">
                  <c:v>600</c:v>
                </c:pt>
                <c:pt idx="3020">
                  <c:v>600</c:v>
                </c:pt>
                <c:pt idx="3021">
                  <c:v>600</c:v>
                </c:pt>
                <c:pt idx="3022">
                  <c:v>601</c:v>
                </c:pt>
                <c:pt idx="3023">
                  <c:v>600</c:v>
                </c:pt>
                <c:pt idx="3024">
                  <c:v>600</c:v>
                </c:pt>
                <c:pt idx="3025">
                  <c:v>601</c:v>
                </c:pt>
                <c:pt idx="3026">
                  <c:v>600</c:v>
                </c:pt>
                <c:pt idx="3027">
                  <c:v>600</c:v>
                </c:pt>
                <c:pt idx="3028">
                  <c:v>600</c:v>
                </c:pt>
                <c:pt idx="3029">
                  <c:v>600</c:v>
                </c:pt>
                <c:pt idx="3030">
                  <c:v>600</c:v>
                </c:pt>
                <c:pt idx="3031">
                  <c:v>601</c:v>
                </c:pt>
                <c:pt idx="3032">
                  <c:v>600</c:v>
                </c:pt>
                <c:pt idx="3033">
                  <c:v>600</c:v>
                </c:pt>
                <c:pt idx="3034">
                  <c:v>600</c:v>
                </c:pt>
                <c:pt idx="3035">
                  <c:v>600</c:v>
                </c:pt>
                <c:pt idx="3036">
                  <c:v>600</c:v>
                </c:pt>
                <c:pt idx="3037">
                  <c:v>601</c:v>
                </c:pt>
                <c:pt idx="3038">
                  <c:v>601</c:v>
                </c:pt>
                <c:pt idx="3039">
                  <c:v>600</c:v>
                </c:pt>
                <c:pt idx="3040">
                  <c:v>600</c:v>
                </c:pt>
                <c:pt idx="3041">
                  <c:v>600</c:v>
                </c:pt>
                <c:pt idx="3042">
                  <c:v>600</c:v>
                </c:pt>
                <c:pt idx="3043">
                  <c:v>601</c:v>
                </c:pt>
                <c:pt idx="3044">
                  <c:v>600</c:v>
                </c:pt>
                <c:pt idx="3045">
                  <c:v>600</c:v>
                </c:pt>
                <c:pt idx="3046">
                  <c:v>600</c:v>
                </c:pt>
                <c:pt idx="3047">
                  <c:v>600</c:v>
                </c:pt>
                <c:pt idx="3048">
                  <c:v>600</c:v>
                </c:pt>
                <c:pt idx="3049">
                  <c:v>601</c:v>
                </c:pt>
                <c:pt idx="3050">
                  <c:v>601</c:v>
                </c:pt>
                <c:pt idx="3051">
                  <c:v>601</c:v>
                </c:pt>
                <c:pt idx="3052">
                  <c:v>600</c:v>
                </c:pt>
                <c:pt idx="3053">
                  <c:v>600</c:v>
                </c:pt>
                <c:pt idx="3054">
                  <c:v>600</c:v>
                </c:pt>
                <c:pt idx="3055">
                  <c:v>600</c:v>
                </c:pt>
                <c:pt idx="3056">
                  <c:v>600</c:v>
                </c:pt>
                <c:pt idx="3057">
                  <c:v>600</c:v>
                </c:pt>
                <c:pt idx="3058">
                  <c:v>600</c:v>
                </c:pt>
                <c:pt idx="3059">
                  <c:v>602</c:v>
                </c:pt>
                <c:pt idx="3060">
                  <c:v>600</c:v>
                </c:pt>
                <c:pt idx="3061">
                  <c:v>600</c:v>
                </c:pt>
                <c:pt idx="3062">
                  <c:v>600</c:v>
                </c:pt>
                <c:pt idx="3063">
                  <c:v>600</c:v>
                </c:pt>
                <c:pt idx="3064">
                  <c:v>600</c:v>
                </c:pt>
                <c:pt idx="3065">
                  <c:v>600</c:v>
                </c:pt>
                <c:pt idx="3066">
                  <c:v>600</c:v>
                </c:pt>
                <c:pt idx="3067">
                  <c:v>600</c:v>
                </c:pt>
                <c:pt idx="3068">
                  <c:v>601</c:v>
                </c:pt>
                <c:pt idx="3069">
                  <c:v>601</c:v>
                </c:pt>
                <c:pt idx="3070">
                  <c:v>601</c:v>
                </c:pt>
                <c:pt idx="3071">
                  <c:v>600</c:v>
                </c:pt>
                <c:pt idx="3072">
                  <c:v>600</c:v>
                </c:pt>
                <c:pt idx="3073">
                  <c:v>600</c:v>
                </c:pt>
                <c:pt idx="3074">
                  <c:v>600</c:v>
                </c:pt>
                <c:pt idx="3075">
                  <c:v>601</c:v>
                </c:pt>
                <c:pt idx="3076">
                  <c:v>601</c:v>
                </c:pt>
                <c:pt idx="3077">
                  <c:v>601</c:v>
                </c:pt>
                <c:pt idx="3078">
                  <c:v>601</c:v>
                </c:pt>
                <c:pt idx="3079">
                  <c:v>600</c:v>
                </c:pt>
                <c:pt idx="3080">
                  <c:v>600</c:v>
                </c:pt>
                <c:pt idx="3081">
                  <c:v>600</c:v>
                </c:pt>
                <c:pt idx="3082">
                  <c:v>600</c:v>
                </c:pt>
                <c:pt idx="3083">
                  <c:v>601</c:v>
                </c:pt>
                <c:pt idx="3084">
                  <c:v>600</c:v>
                </c:pt>
                <c:pt idx="3085">
                  <c:v>601</c:v>
                </c:pt>
                <c:pt idx="3086">
                  <c:v>601</c:v>
                </c:pt>
                <c:pt idx="3087">
                  <c:v>600</c:v>
                </c:pt>
                <c:pt idx="3088">
                  <c:v>601</c:v>
                </c:pt>
                <c:pt idx="3089">
                  <c:v>601</c:v>
                </c:pt>
                <c:pt idx="3090">
                  <c:v>600</c:v>
                </c:pt>
                <c:pt idx="3091">
                  <c:v>600</c:v>
                </c:pt>
                <c:pt idx="3092">
                  <c:v>600</c:v>
                </c:pt>
                <c:pt idx="3093">
                  <c:v>600</c:v>
                </c:pt>
                <c:pt idx="3094">
                  <c:v>600</c:v>
                </c:pt>
                <c:pt idx="3095">
                  <c:v>600</c:v>
                </c:pt>
                <c:pt idx="3096">
                  <c:v>601</c:v>
                </c:pt>
                <c:pt idx="3097">
                  <c:v>600</c:v>
                </c:pt>
                <c:pt idx="3098">
                  <c:v>600</c:v>
                </c:pt>
                <c:pt idx="3099">
                  <c:v>599</c:v>
                </c:pt>
                <c:pt idx="3100">
                  <c:v>600</c:v>
                </c:pt>
                <c:pt idx="3101">
                  <c:v>600</c:v>
                </c:pt>
                <c:pt idx="3102">
                  <c:v>600</c:v>
                </c:pt>
                <c:pt idx="3103">
                  <c:v>600</c:v>
                </c:pt>
                <c:pt idx="3104">
                  <c:v>600</c:v>
                </c:pt>
                <c:pt idx="3105">
                  <c:v>600</c:v>
                </c:pt>
                <c:pt idx="3106">
                  <c:v>600</c:v>
                </c:pt>
                <c:pt idx="3107">
                  <c:v>601</c:v>
                </c:pt>
                <c:pt idx="3108">
                  <c:v>601</c:v>
                </c:pt>
                <c:pt idx="3109">
                  <c:v>601</c:v>
                </c:pt>
                <c:pt idx="3110">
                  <c:v>600</c:v>
                </c:pt>
                <c:pt idx="3111">
                  <c:v>600</c:v>
                </c:pt>
                <c:pt idx="3112">
                  <c:v>600</c:v>
                </c:pt>
                <c:pt idx="3113">
                  <c:v>600</c:v>
                </c:pt>
                <c:pt idx="3114">
                  <c:v>600</c:v>
                </c:pt>
                <c:pt idx="3115">
                  <c:v>600</c:v>
                </c:pt>
                <c:pt idx="3116">
                  <c:v>600</c:v>
                </c:pt>
                <c:pt idx="3117">
                  <c:v>600</c:v>
                </c:pt>
                <c:pt idx="3118">
                  <c:v>601</c:v>
                </c:pt>
                <c:pt idx="3119">
                  <c:v>601</c:v>
                </c:pt>
                <c:pt idx="3120">
                  <c:v>600</c:v>
                </c:pt>
                <c:pt idx="3121">
                  <c:v>600</c:v>
                </c:pt>
                <c:pt idx="3122">
                  <c:v>601</c:v>
                </c:pt>
                <c:pt idx="3123">
                  <c:v>600</c:v>
                </c:pt>
                <c:pt idx="3124">
                  <c:v>600</c:v>
                </c:pt>
                <c:pt idx="3125">
                  <c:v>601</c:v>
                </c:pt>
                <c:pt idx="3126">
                  <c:v>600</c:v>
                </c:pt>
                <c:pt idx="3127">
                  <c:v>600</c:v>
                </c:pt>
                <c:pt idx="3128">
                  <c:v>600</c:v>
                </c:pt>
                <c:pt idx="3129">
                  <c:v>600</c:v>
                </c:pt>
                <c:pt idx="3130">
                  <c:v>600</c:v>
                </c:pt>
                <c:pt idx="3131">
                  <c:v>600</c:v>
                </c:pt>
                <c:pt idx="3132">
                  <c:v>600</c:v>
                </c:pt>
                <c:pt idx="3133">
                  <c:v>600</c:v>
                </c:pt>
                <c:pt idx="3134">
                  <c:v>601</c:v>
                </c:pt>
                <c:pt idx="3135">
                  <c:v>600</c:v>
                </c:pt>
                <c:pt idx="3136">
                  <c:v>600</c:v>
                </c:pt>
                <c:pt idx="3137">
                  <c:v>601</c:v>
                </c:pt>
                <c:pt idx="3138">
                  <c:v>600</c:v>
                </c:pt>
                <c:pt idx="3139">
                  <c:v>600</c:v>
                </c:pt>
                <c:pt idx="3140">
                  <c:v>600</c:v>
                </c:pt>
                <c:pt idx="3141">
                  <c:v>600</c:v>
                </c:pt>
                <c:pt idx="3142">
                  <c:v>600</c:v>
                </c:pt>
                <c:pt idx="3143">
                  <c:v>601</c:v>
                </c:pt>
                <c:pt idx="3144">
                  <c:v>601</c:v>
                </c:pt>
                <c:pt idx="3145">
                  <c:v>600</c:v>
                </c:pt>
                <c:pt idx="3146">
                  <c:v>600</c:v>
                </c:pt>
                <c:pt idx="3147">
                  <c:v>600</c:v>
                </c:pt>
                <c:pt idx="3148">
                  <c:v>600</c:v>
                </c:pt>
                <c:pt idx="3149">
                  <c:v>600</c:v>
                </c:pt>
                <c:pt idx="3150">
                  <c:v>601</c:v>
                </c:pt>
                <c:pt idx="3151">
                  <c:v>602</c:v>
                </c:pt>
                <c:pt idx="3152">
                  <c:v>602</c:v>
                </c:pt>
                <c:pt idx="3153">
                  <c:v>600</c:v>
                </c:pt>
                <c:pt idx="3154">
                  <c:v>600</c:v>
                </c:pt>
                <c:pt idx="3155">
                  <c:v>600</c:v>
                </c:pt>
                <c:pt idx="3156">
                  <c:v>600</c:v>
                </c:pt>
                <c:pt idx="3157">
                  <c:v>600</c:v>
                </c:pt>
                <c:pt idx="3158">
                  <c:v>600</c:v>
                </c:pt>
                <c:pt idx="3159">
                  <c:v>601</c:v>
                </c:pt>
                <c:pt idx="3160">
                  <c:v>602</c:v>
                </c:pt>
                <c:pt idx="3161">
                  <c:v>602</c:v>
                </c:pt>
                <c:pt idx="3162">
                  <c:v>600</c:v>
                </c:pt>
                <c:pt idx="3163">
                  <c:v>600</c:v>
                </c:pt>
                <c:pt idx="3164">
                  <c:v>600</c:v>
                </c:pt>
                <c:pt idx="3165">
                  <c:v>600</c:v>
                </c:pt>
                <c:pt idx="3166">
                  <c:v>600</c:v>
                </c:pt>
                <c:pt idx="3167">
                  <c:v>600</c:v>
                </c:pt>
                <c:pt idx="3168">
                  <c:v>600</c:v>
                </c:pt>
                <c:pt idx="3169">
                  <c:v>600</c:v>
                </c:pt>
                <c:pt idx="3170">
                  <c:v>601</c:v>
                </c:pt>
                <c:pt idx="3171">
                  <c:v>601</c:v>
                </c:pt>
                <c:pt idx="3172">
                  <c:v>600</c:v>
                </c:pt>
                <c:pt idx="3173">
                  <c:v>601</c:v>
                </c:pt>
                <c:pt idx="3174">
                  <c:v>601</c:v>
                </c:pt>
                <c:pt idx="3175">
                  <c:v>600</c:v>
                </c:pt>
                <c:pt idx="3176">
                  <c:v>600</c:v>
                </c:pt>
                <c:pt idx="3177">
                  <c:v>600</c:v>
                </c:pt>
                <c:pt idx="3178">
                  <c:v>601</c:v>
                </c:pt>
                <c:pt idx="3179">
                  <c:v>602</c:v>
                </c:pt>
                <c:pt idx="3180">
                  <c:v>602</c:v>
                </c:pt>
                <c:pt idx="3181">
                  <c:v>600</c:v>
                </c:pt>
                <c:pt idx="3182">
                  <c:v>600</c:v>
                </c:pt>
                <c:pt idx="3183">
                  <c:v>600</c:v>
                </c:pt>
                <c:pt idx="3184">
                  <c:v>600</c:v>
                </c:pt>
                <c:pt idx="3185">
                  <c:v>601</c:v>
                </c:pt>
                <c:pt idx="3186">
                  <c:v>601</c:v>
                </c:pt>
                <c:pt idx="3187">
                  <c:v>600</c:v>
                </c:pt>
                <c:pt idx="3188">
                  <c:v>601</c:v>
                </c:pt>
                <c:pt idx="3189">
                  <c:v>600</c:v>
                </c:pt>
                <c:pt idx="3190">
                  <c:v>600</c:v>
                </c:pt>
                <c:pt idx="3191">
                  <c:v>600</c:v>
                </c:pt>
                <c:pt idx="3192">
                  <c:v>601</c:v>
                </c:pt>
                <c:pt idx="3193">
                  <c:v>601</c:v>
                </c:pt>
                <c:pt idx="3194">
                  <c:v>601</c:v>
                </c:pt>
                <c:pt idx="3195">
                  <c:v>600</c:v>
                </c:pt>
                <c:pt idx="3196">
                  <c:v>600</c:v>
                </c:pt>
                <c:pt idx="3197">
                  <c:v>601</c:v>
                </c:pt>
                <c:pt idx="3198">
                  <c:v>601</c:v>
                </c:pt>
                <c:pt idx="3199">
                  <c:v>601</c:v>
                </c:pt>
                <c:pt idx="3200">
                  <c:v>601</c:v>
                </c:pt>
                <c:pt idx="3201">
                  <c:v>601</c:v>
                </c:pt>
                <c:pt idx="3202">
                  <c:v>601</c:v>
                </c:pt>
                <c:pt idx="3203">
                  <c:v>600</c:v>
                </c:pt>
                <c:pt idx="3204">
                  <c:v>601</c:v>
                </c:pt>
                <c:pt idx="3205">
                  <c:v>601</c:v>
                </c:pt>
                <c:pt idx="3206">
                  <c:v>600</c:v>
                </c:pt>
                <c:pt idx="3207">
                  <c:v>600</c:v>
                </c:pt>
                <c:pt idx="3208">
                  <c:v>600</c:v>
                </c:pt>
                <c:pt idx="3209">
                  <c:v>600</c:v>
                </c:pt>
                <c:pt idx="3210">
                  <c:v>600</c:v>
                </c:pt>
                <c:pt idx="3211">
                  <c:v>600</c:v>
                </c:pt>
                <c:pt idx="3212">
                  <c:v>600</c:v>
                </c:pt>
                <c:pt idx="3213">
                  <c:v>600</c:v>
                </c:pt>
                <c:pt idx="3214">
                  <c:v>600</c:v>
                </c:pt>
                <c:pt idx="3215">
                  <c:v>600</c:v>
                </c:pt>
                <c:pt idx="3216">
                  <c:v>601</c:v>
                </c:pt>
                <c:pt idx="3217">
                  <c:v>600</c:v>
                </c:pt>
                <c:pt idx="3218">
                  <c:v>600</c:v>
                </c:pt>
                <c:pt idx="3219">
                  <c:v>601</c:v>
                </c:pt>
                <c:pt idx="3220">
                  <c:v>600</c:v>
                </c:pt>
                <c:pt idx="3221">
                  <c:v>600</c:v>
                </c:pt>
                <c:pt idx="3222">
                  <c:v>600</c:v>
                </c:pt>
                <c:pt idx="3223">
                  <c:v>601</c:v>
                </c:pt>
                <c:pt idx="3224">
                  <c:v>601</c:v>
                </c:pt>
                <c:pt idx="3225">
                  <c:v>601</c:v>
                </c:pt>
                <c:pt idx="3226">
                  <c:v>600</c:v>
                </c:pt>
                <c:pt idx="3227">
                  <c:v>600</c:v>
                </c:pt>
                <c:pt idx="3228">
                  <c:v>600</c:v>
                </c:pt>
                <c:pt idx="3229">
                  <c:v>600</c:v>
                </c:pt>
                <c:pt idx="3230">
                  <c:v>600</c:v>
                </c:pt>
                <c:pt idx="3231">
                  <c:v>600</c:v>
                </c:pt>
                <c:pt idx="3232">
                  <c:v>600</c:v>
                </c:pt>
                <c:pt idx="3233">
                  <c:v>600</c:v>
                </c:pt>
                <c:pt idx="3234">
                  <c:v>600</c:v>
                </c:pt>
                <c:pt idx="3235">
                  <c:v>600</c:v>
                </c:pt>
                <c:pt idx="3236">
                  <c:v>601</c:v>
                </c:pt>
                <c:pt idx="3237">
                  <c:v>600</c:v>
                </c:pt>
                <c:pt idx="3238">
                  <c:v>600</c:v>
                </c:pt>
                <c:pt idx="3239">
                  <c:v>600</c:v>
                </c:pt>
                <c:pt idx="3240">
                  <c:v>600</c:v>
                </c:pt>
                <c:pt idx="3241">
                  <c:v>600</c:v>
                </c:pt>
                <c:pt idx="3242">
                  <c:v>601</c:v>
                </c:pt>
                <c:pt idx="3243">
                  <c:v>600</c:v>
                </c:pt>
                <c:pt idx="3244">
                  <c:v>600</c:v>
                </c:pt>
                <c:pt idx="3245">
                  <c:v>600</c:v>
                </c:pt>
                <c:pt idx="3246">
                  <c:v>601</c:v>
                </c:pt>
                <c:pt idx="3247">
                  <c:v>601</c:v>
                </c:pt>
                <c:pt idx="3248">
                  <c:v>600</c:v>
                </c:pt>
                <c:pt idx="3249">
                  <c:v>600</c:v>
                </c:pt>
                <c:pt idx="3250">
                  <c:v>600</c:v>
                </c:pt>
                <c:pt idx="3251">
                  <c:v>600</c:v>
                </c:pt>
                <c:pt idx="3252">
                  <c:v>600</c:v>
                </c:pt>
                <c:pt idx="3253">
                  <c:v>600</c:v>
                </c:pt>
                <c:pt idx="3254">
                  <c:v>600</c:v>
                </c:pt>
                <c:pt idx="3255">
                  <c:v>600</c:v>
                </c:pt>
                <c:pt idx="3256">
                  <c:v>600</c:v>
                </c:pt>
                <c:pt idx="3257">
                  <c:v>600</c:v>
                </c:pt>
                <c:pt idx="3258">
                  <c:v>600</c:v>
                </c:pt>
                <c:pt idx="3259">
                  <c:v>600</c:v>
                </c:pt>
                <c:pt idx="3260">
                  <c:v>600</c:v>
                </c:pt>
                <c:pt idx="3261">
                  <c:v>600</c:v>
                </c:pt>
                <c:pt idx="3262">
                  <c:v>601</c:v>
                </c:pt>
                <c:pt idx="3263">
                  <c:v>601</c:v>
                </c:pt>
                <c:pt idx="3264">
                  <c:v>600</c:v>
                </c:pt>
                <c:pt idx="3265">
                  <c:v>600</c:v>
                </c:pt>
                <c:pt idx="3266">
                  <c:v>600</c:v>
                </c:pt>
                <c:pt idx="3267">
                  <c:v>602</c:v>
                </c:pt>
                <c:pt idx="3268">
                  <c:v>601</c:v>
                </c:pt>
                <c:pt idx="3269">
                  <c:v>601</c:v>
                </c:pt>
                <c:pt idx="3270">
                  <c:v>601</c:v>
                </c:pt>
                <c:pt idx="3271">
                  <c:v>602</c:v>
                </c:pt>
                <c:pt idx="3272">
                  <c:v>600</c:v>
                </c:pt>
                <c:pt idx="3273">
                  <c:v>600</c:v>
                </c:pt>
                <c:pt idx="3274">
                  <c:v>601</c:v>
                </c:pt>
                <c:pt idx="3275">
                  <c:v>601</c:v>
                </c:pt>
                <c:pt idx="3276">
                  <c:v>600</c:v>
                </c:pt>
                <c:pt idx="3277">
                  <c:v>600</c:v>
                </c:pt>
                <c:pt idx="3278">
                  <c:v>600</c:v>
                </c:pt>
                <c:pt idx="3279">
                  <c:v>600</c:v>
                </c:pt>
                <c:pt idx="3280">
                  <c:v>600</c:v>
                </c:pt>
                <c:pt idx="3281">
                  <c:v>601</c:v>
                </c:pt>
                <c:pt idx="3282">
                  <c:v>600</c:v>
                </c:pt>
                <c:pt idx="3283">
                  <c:v>600</c:v>
                </c:pt>
                <c:pt idx="3284">
                  <c:v>600</c:v>
                </c:pt>
                <c:pt idx="3285">
                  <c:v>600</c:v>
                </c:pt>
                <c:pt idx="3286">
                  <c:v>600</c:v>
                </c:pt>
                <c:pt idx="3287">
                  <c:v>600</c:v>
                </c:pt>
                <c:pt idx="3288">
                  <c:v>600</c:v>
                </c:pt>
                <c:pt idx="3289">
                  <c:v>602</c:v>
                </c:pt>
                <c:pt idx="3290">
                  <c:v>601</c:v>
                </c:pt>
                <c:pt idx="3291">
                  <c:v>601</c:v>
                </c:pt>
                <c:pt idx="3292">
                  <c:v>600</c:v>
                </c:pt>
                <c:pt idx="3293">
                  <c:v>600</c:v>
                </c:pt>
                <c:pt idx="3294">
                  <c:v>600</c:v>
                </c:pt>
                <c:pt idx="3295">
                  <c:v>600</c:v>
                </c:pt>
                <c:pt idx="3296">
                  <c:v>602</c:v>
                </c:pt>
                <c:pt idx="3297">
                  <c:v>602</c:v>
                </c:pt>
                <c:pt idx="3298">
                  <c:v>601</c:v>
                </c:pt>
                <c:pt idx="3299">
                  <c:v>599</c:v>
                </c:pt>
                <c:pt idx="3300">
                  <c:v>599</c:v>
                </c:pt>
                <c:pt idx="3301">
                  <c:v>599</c:v>
                </c:pt>
                <c:pt idx="3302">
                  <c:v>602</c:v>
                </c:pt>
                <c:pt idx="3303">
                  <c:v>601</c:v>
                </c:pt>
                <c:pt idx="3304">
                  <c:v>601</c:v>
                </c:pt>
                <c:pt idx="3305">
                  <c:v>601</c:v>
                </c:pt>
                <c:pt idx="3306">
                  <c:v>600</c:v>
                </c:pt>
                <c:pt idx="3307">
                  <c:v>600</c:v>
                </c:pt>
                <c:pt idx="3308">
                  <c:v>600</c:v>
                </c:pt>
                <c:pt idx="3309">
                  <c:v>601</c:v>
                </c:pt>
                <c:pt idx="3310">
                  <c:v>601</c:v>
                </c:pt>
                <c:pt idx="3311">
                  <c:v>600</c:v>
                </c:pt>
                <c:pt idx="3312">
                  <c:v>600</c:v>
                </c:pt>
                <c:pt idx="3313">
                  <c:v>600</c:v>
                </c:pt>
                <c:pt idx="3314">
                  <c:v>600</c:v>
                </c:pt>
                <c:pt idx="3315">
                  <c:v>601</c:v>
                </c:pt>
                <c:pt idx="3316">
                  <c:v>600</c:v>
                </c:pt>
                <c:pt idx="3317">
                  <c:v>602</c:v>
                </c:pt>
                <c:pt idx="3318">
                  <c:v>601</c:v>
                </c:pt>
                <c:pt idx="3319">
                  <c:v>600</c:v>
                </c:pt>
                <c:pt idx="3320">
                  <c:v>600</c:v>
                </c:pt>
                <c:pt idx="3321">
                  <c:v>602</c:v>
                </c:pt>
                <c:pt idx="3322">
                  <c:v>598</c:v>
                </c:pt>
                <c:pt idx="3323">
                  <c:v>598</c:v>
                </c:pt>
                <c:pt idx="3324">
                  <c:v>600</c:v>
                </c:pt>
                <c:pt idx="3325">
                  <c:v>601</c:v>
                </c:pt>
                <c:pt idx="3326">
                  <c:v>602</c:v>
                </c:pt>
                <c:pt idx="3327">
                  <c:v>600</c:v>
                </c:pt>
                <c:pt idx="3328">
                  <c:v>600</c:v>
                </c:pt>
                <c:pt idx="3329">
                  <c:v>602</c:v>
                </c:pt>
                <c:pt idx="3330">
                  <c:v>602</c:v>
                </c:pt>
                <c:pt idx="3331">
                  <c:v>600</c:v>
                </c:pt>
                <c:pt idx="3332">
                  <c:v>600</c:v>
                </c:pt>
                <c:pt idx="3333">
                  <c:v>600</c:v>
                </c:pt>
                <c:pt idx="3334">
                  <c:v>602</c:v>
                </c:pt>
                <c:pt idx="3335">
                  <c:v>601</c:v>
                </c:pt>
                <c:pt idx="3336">
                  <c:v>601</c:v>
                </c:pt>
                <c:pt idx="3337">
                  <c:v>601</c:v>
                </c:pt>
                <c:pt idx="3338">
                  <c:v>600</c:v>
                </c:pt>
                <c:pt idx="3339">
                  <c:v>600</c:v>
                </c:pt>
                <c:pt idx="3340">
                  <c:v>600</c:v>
                </c:pt>
                <c:pt idx="3341">
                  <c:v>600</c:v>
                </c:pt>
                <c:pt idx="3342">
                  <c:v>601</c:v>
                </c:pt>
                <c:pt idx="3343">
                  <c:v>600</c:v>
                </c:pt>
                <c:pt idx="3344">
                  <c:v>600</c:v>
                </c:pt>
                <c:pt idx="3345">
                  <c:v>600</c:v>
                </c:pt>
                <c:pt idx="3346">
                  <c:v>601</c:v>
                </c:pt>
                <c:pt idx="3347">
                  <c:v>600</c:v>
                </c:pt>
                <c:pt idx="3348">
                  <c:v>600</c:v>
                </c:pt>
                <c:pt idx="3349">
                  <c:v>600</c:v>
                </c:pt>
                <c:pt idx="3350">
                  <c:v>601</c:v>
                </c:pt>
                <c:pt idx="3351">
                  <c:v>601</c:v>
                </c:pt>
                <c:pt idx="3352">
                  <c:v>600</c:v>
                </c:pt>
                <c:pt idx="3353">
                  <c:v>600</c:v>
                </c:pt>
                <c:pt idx="3354">
                  <c:v>601</c:v>
                </c:pt>
                <c:pt idx="3355">
                  <c:v>601</c:v>
                </c:pt>
                <c:pt idx="3356">
                  <c:v>600</c:v>
                </c:pt>
                <c:pt idx="3357">
                  <c:v>600</c:v>
                </c:pt>
                <c:pt idx="3358">
                  <c:v>600</c:v>
                </c:pt>
                <c:pt idx="3359">
                  <c:v>600</c:v>
                </c:pt>
                <c:pt idx="3360">
                  <c:v>601</c:v>
                </c:pt>
                <c:pt idx="3361">
                  <c:v>600</c:v>
                </c:pt>
                <c:pt idx="3362">
                  <c:v>601</c:v>
                </c:pt>
                <c:pt idx="3363">
                  <c:v>600</c:v>
                </c:pt>
                <c:pt idx="3364">
                  <c:v>600</c:v>
                </c:pt>
                <c:pt idx="3365">
                  <c:v>600</c:v>
                </c:pt>
                <c:pt idx="3366">
                  <c:v>600</c:v>
                </c:pt>
                <c:pt idx="3367">
                  <c:v>600</c:v>
                </c:pt>
                <c:pt idx="3368">
                  <c:v>601</c:v>
                </c:pt>
                <c:pt idx="3369">
                  <c:v>601</c:v>
                </c:pt>
                <c:pt idx="3370">
                  <c:v>601</c:v>
                </c:pt>
                <c:pt idx="3371">
                  <c:v>600</c:v>
                </c:pt>
                <c:pt idx="3372">
                  <c:v>600</c:v>
                </c:pt>
                <c:pt idx="3373">
                  <c:v>600</c:v>
                </c:pt>
                <c:pt idx="3374">
                  <c:v>600</c:v>
                </c:pt>
                <c:pt idx="3375">
                  <c:v>601</c:v>
                </c:pt>
                <c:pt idx="3376">
                  <c:v>601</c:v>
                </c:pt>
                <c:pt idx="3377">
                  <c:v>600</c:v>
                </c:pt>
                <c:pt idx="3378">
                  <c:v>600</c:v>
                </c:pt>
                <c:pt idx="3379">
                  <c:v>600</c:v>
                </c:pt>
                <c:pt idx="3380">
                  <c:v>601</c:v>
                </c:pt>
                <c:pt idx="3381">
                  <c:v>601</c:v>
                </c:pt>
                <c:pt idx="3382">
                  <c:v>600</c:v>
                </c:pt>
                <c:pt idx="3383">
                  <c:v>600</c:v>
                </c:pt>
                <c:pt idx="3384">
                  <c:v>600</c:v>
                </c:pt>
                <c:pt idx="3385">
                  <c:v>599</c:v>
                </c:pt>
                <c:pt idx="3386">
                  <c:v>600</c:v>
                </c:pt>
                <c:pt idx="3387">
                  <c:v>601</c:v>
                </c:pt>
                <c:pt idx="3388">
                  <c:v>601</c:v>
                </c:pt>
                <c:pt idx="3389">
                  <c:v>602</c:v>
                </c:pt>
                <c:pt idx="3390">
                  <c:v>600</c:v>
                </c:pt>
                <c:pt idx="3391">
                  <c:v>600</c:v>
                </c:pt>
                <c:pt idx="3392">
                  <c:v>600</c:v>
                </c:pt>
                <c:pt idx="3393">
                  <c:v>600</c:v>
                </c:pt>
                <c:pt idx="3394">
                  <c:v>600</c:v>
                </c:pt>
                <c:pt idx="3395">
                  <c:v>600</c:v>
                </c:pt>
                <c:pt idx="3396">
                  <c:v>600</c:v>
                </c:pt>
                <c:pt idx="3397">
                  <c:v>600</c:v>
                </c:pt>
                <c:pt idx="3398">
                  <c:v>600</c:v>
                </c:pt>
                <c:pt idx="3399">
                  <c:v>600</c:v>
                </c:pt>
                <c:pt idx="3400">
                  <c:v>600</c:v>
                </c:pt>
                <c:pt idx="3401">
                  <c:v>600</c:v>
                </c:pt>
                <c:pt idx="3402">
                  <c:v>601</c:v>
                </c:pt>
                <c:pt idx="3403">
                  <c:v>600</c:v>
                </c:pt>
                <c:pt idx="3404">
                  <c:v>600</c:v>
                </c:pt>
                <c:pt idx="3405">
                  <c:v>601</c:v>
                </c:pt>
                <c:pt idx="3406">
                  <c:v>600</c:v>
                </c:pt>
                <c:pt idx="3407">
                  <c:v>600</c:v>
                </c:pt>
                <c:pt idx="3408">
                  <c:v>600</c:v>
                </c:pt>
                <c:pt idx="3409">
                  <c:v>600</c:v>
                </c:pt>
                <c:pt idx="3410">
                  <c:v>601</c:v>
                </c:pt>
                <c:pt idx="3411">
                  <c:v>600</c:v>
                </c:pt>
                <c:pt idx="3412">
                  <c:v>601</c:v>
                </c:pt>
                <c:pt idx="3413">
                  <c:v>600</c:v>
                </c:pt>
                <c:pt idx="3414">
                  <c:v>600</c:v>
                </c:pt>
                <c:pt idx="3415">
                  <c:v>601</c:v>
                </c:pt>
                <c:pt idx="3416">
                  <c:v>600</c:v>
                </c:pt>
                <c:pt idx="3417">
                  <c:v>600</c:v>
                </c:pt>
                <c:pt idx="3418">
                  <c:v>600</c:v>
                </c:pt>
                <c:pt idx="3419">
                  <c:v>600</c:v>
                </c:pt>
                <c:pt idx="3420">
                  <c:v>600</c:v>
                </c:pt>
                <c:pt idx="3421">
                  <c:v>600</c:v>
                </c:pt>
                <c:pt idx="3422">
                  <c:v>600</c:v>
                </c:pt>
                <c:pt idx="3423">
                  <c:v>600</c:v>
                </c:pt>
                <c:pt idx="3424">
                  <c:v>601</c:v>
                </c:pt>
                <c:pt idx="3425">
                  <c:v>601</c:v>
                </c:pt>
                <c:pt idx="3426">
                  <c:v>601</c:v>
                </c:pt>
                <c:pt idx="3427">
                  <c:v>600</c:v>
                </c:pt>
                <c:pt idx="3428">
                  <c:v>600</c:v>
                </c:pt>
                <c:pt idx="3429">
                  <c:v>601</c:v>
                </c:pt>
                <c:pt idx="3430">
                  <c:v>600</c:v>
                </c:pt>
                <c:pt idx="3431">
                  <c:v>600</c:v>
                </c:pt>
                <c:pt idx="3432">
                  <c:v>600</c:v>
                </c:pt>
                <c:pt idx="3433">
                  <c:v>601</c:v>
                </c:pt>
                <c:pt idx="3434">
                  <c:v>601</c:v>
                </c:pt>
                <c:pt idx="3435">
                  <c:v>601</c:v>
                </c:pt>
                <c:pt idx="3436">
                  <c:v>601</c:v>
                </c:pt>
                <c:pt idx="3437">
                  <c:v>600</c:v>
                </c:pt>
                <c:pt idx="3438">
                  <c:v>601</c:v>
                </c:pt>
                <c:pt idx="3439">
                  <c:v>601</c:v>
                </c:pt>
                <c:pt idx="3440">
                  <c:v>600</c:v>
                </c:pt>
                <c:pt idx="3441">
                  <c:v>600</c:v>
                </c:pt>
                <c:pt idx="3442">
                  <c:v>600</c:v>
                </c:pt>
                <c:pt idx="3443">
                  <c:v>600</c:v>
                </c:pt>
                <c:pt idx="3444">
                  <c:v>600</c:v>
                </c:pt>
                <c:pt idx="3445">
                  <c:v>600</c:v>
                </c:pt>
                <c:pt idx="3446">
                  <c:v>601</c:v>
                </c:pt>
                <c:pt idx="3447">
                  <c:v>601</c:v>
                </c:pt>
                <c:pt idx="3448">
                  <c:v>600</c:v>
                </c:pt>
                <c:pt idx="3449">
                  <c:v>600</c:v>
                </c:pt>
                <c:pt idx="3450">
                  <c:v>600</c:v>
                </c:pt>
                <c:pt idx="3451">
                  <c:v>600</c:v>
                </c:pt>
                <c:pt idx="3452">
                  <c:v>600</c:v>
                </c:pt>
                <c:pt idx="3453">
                  <c:v>600</c:v>
                </c:pt>
                <c:pt idx="3454">
                  <c:v>600</c:v>
                </c:pt>
                <c:pt idx="3455">
                  <c:v>600</c:v>
                </c:pt>
                <c:pt idx="3456">
                  <c:v>600</c:v>
                </c:pt>
                <c:pt idx="3457">
                  <c:v>600</c:v>
                </c:pt>
                <c:pt idx="3458">
                  <c:v>600</c:v>
                </c:pt>
                <c:pt idx="3459">
                  <c:v>600</c:v>
                </c:pt>
                <c:pt idx="3460">
                  <c:v>600</c:v>
                </c:pt>
                <c:pt idx="3461">
                  <c:v>600</c:v>
                </c:pt>
                <c:pt idx="3462">
                  <c:v>600</c:v>
                </c:pt>
                <c:pt idx="3463">
                  <c:v>600</c:v>
                </c:pt>
                <c:pt idx="3464">
                  <c:v>600</c:v>
                </c:pt>
                <c:pt idx="3465">
                  <c:v>601</c:v>
                </c:pt>
                <c:pt idx="3466">
                  <c:v>600</c:v>
                </c:pt>
                <c:pt idx="3467">
                  <c:v>600</c:v>
                </c:pt>
                <c:pt idx="3468">
                  <c:v>600</c:v>
                </c:pt>
                <c:pt idx="3469">
                  <c:v>601</c:v>
                </c:pt>
                <c:pt idx="3470">
                  <c:v>600</c:v>
                </c:pt>
                <c:pt idx="3471">
                  <c:v>600</c:v>
                </c:pt>
                <c:pt idx="3472">
                  <c:v>601</c:v>
                </c:pt>
                <c:pt idx="3473">
                  <c:v>601</c:v>
                </c:pt>
                <c:pt idx="3474">
                  <c:v>601</c:v>
                </c:pt>
                <c:pt idx="3475">
                  <c:v>600</c:v>
                </c:pt>
                <c:pt idx="3476">
                  <c:v>600</c:v>
                </c:pt>
                <c:pt idx="3477">
                  <c:v>601</c:v>
                </c:pt>
                <c:pt idx="3478">
                  <c:v>601</c:v>
                </c:pt>
                <c:pt idx="3479">
                  <c:v>600</c:v>
                </c:pt>
                <c:pt idx="3480">
                  <c:v>601</c:v>
                </c:pt>
                <c:pt idx="3481">
                  <c:v>600</c:v>
                </c:pt>
                <c:pt idx="3482">
                  <c:v>601</c:v>
                </c:pt>
                <c:pt idx="3483">
                  <c:v>600</c:v>
                </c:pt>
                <c:pt idx="3484">
                  <c:v>600</c:v>
                </c:pt>
                <c:pt idx="3485">
                  <c:v>601</c:v>
                </c:pt>
                <c:pt idx="3486">
                  <c:v>600</c:v>
                </c:pt>
                <c:pt idx="3487">
                  <c:v>600</c:v>
                </c:pt>
                <c:pt idx="3488">
                  <c:v>602</c:v>
                </c:pt>
                <c:pt idx="3489">
                  <c:v>600</c:v>
                </c:pt>
                <c:pt idx="3490">
                  <c:v>600</c:v>
                </c:pt>
                <c:pt idx="3491">
                  <c:v>601</c:v>
                </c:pt>
                <c:pt idx="3492">
                  <c:v>600</c:v>
                </c:pt>
                <c:pt idx="3493">
                  <c:v>600</c:v>
                </c:pt>
                <c:pt idx="3494">
                  <c:v>600</c:v>
                </c:pt>
                <c:pt idx="3495">
                  <c:v>600</c:v>
                </c:pt>
                <c:pt idx="3496">
                  <c:v>600</c:v>
                </c:pt>
                <c:pt idx="3497">
                  <c:v>600</c:v>
                </c:pt>
                <c:pt idx="3498">
                  <c:v>600</c:v>
                </c:pt>
                <c:pt idx="3499">
                  <c:v>600</c:v>
                </c:pt>
                <c:pt idx="3500">
                  <c:v>600</c:v>
                </c:pt>
                <c:pt idx="3501">
                  <c:v>600</c:v>
                </c:pt>
                <c:pt idx="3502">
                  <c:v>600</c:v>
                </c:pt>
                <c:pt idx="3503">
                  <c:v>600</c:v>
                </c:pt>
                <c:pt idx="3504">
                  <c:v>600</c:v>
                </c:pt>
                <c:pt idx="3505">
                  <c:v>601</c:v>
                </c:pt>
                <c:pt idx="3506">
                  <c:v>601</c:v>
                </c:pt>
                <c:pt idx="3507">
                  <c:v>601</c:v>
                </c:pt>
                <c:pt idx="3508">
                  <c:v>600</c:v>
                </c:pt>
                <c:pt idx="3509">
                  <c:v>600</c:v>
                </c:pt>
                <c:pt idx="3510">
                  <c:v>601</c:v>
                </c:pt>
                <c:pt idx="3511">
                  <c:v>601</c:v>
                </c:pt>
                <c:pt idx="3512">
                  <c:v>600</c:v>
                </c:pt>
                <c:pt idx="3513">
                  <c:v>600</c:v>
                </c:pt>
                <c:pt idx="3514">
                  <c:v>600</c:v>
                </c:pt>
                <c:pt idx="3515">
                  <c:v>600</c:v>
                </c:pt>
                <c:pt idx="3516">
                  <c:v>600</c:v>
                </c:pt>
                <c:pt idx="3517">
                  <c:v>601</c:v>
                </c:pt>
                <c:pt idx="3518">
                  <c:v>600</c:v>
                </c:pt>
                <c:pt idx="3519">
                  <c:v>600</c:v>
                </c:pt>
                <c:pt idx="3520">
                  <c:v>601</c:v>
                </c:pt>
                <c:pt idx="3521">
                  <c:v>600</c:v>
                </c:pt>
                <c:pt idx="3522">
                  <c:v>600</c:v>
                </c:pt>
                <c:pt idx="3523">
                  <c:v>600</c:v>
                </c:pt>
                <c:pt idx="3524">
                  <c:v>601</c:v>
                </c:pt>
                <c:pt idx="3525">
                  <c:v>601</c:v>
                </c:pt>
                <c:pt idx="3526">
                  <c:v>600</c:v>
                </c:pt>
                <c:pt idx="3527">
                  <c:v>600</c:v>
                </c:pt>
                <c:pt idx="3528">
                  <c:v>600</c:v>
                </c:pt>
                <c:pt idx="3529">
                  <c:v>600</c:v>
                </c:pt>
                <c:pt idx="3530">
                  <c:v>600</c:v>
                </c:pt>
                <c:pt idx="3531">
                  <c:v>600</c:v>
                </c:pt>
                <c:pt idx="3532">
                  <c:v>600</c:v>
                </c:pt>
                <c:pt idx="3533">
                  <c:v>601</c:v>
                </c:pt>
                <c:pt idx="3534">
                  <c:v>601</c:v>
                </c:pt>
                <c:pt idx="3535">
                  <c:v>600</c:v>
                </c:pt>
                <c:pt idx="3536">
                  <c:v>600</c:v>
                </c:pt>
                <c:pt idx="3537">
                  <c:v>600</c:v>
                </c:pt>
                <c:pt idx="3538">
                  <c:v>601</c:v>
                </c:pt>
                <c:pt idx="3539">
                  <c:v>600</c:v>
                </c:pt>
                <c:pt idx="3540">
                  <c:v>600</c:v>
                </c:pt>
                <c:pt idx="3541">
                  <c:v>600</c:v>
                </c:pt>
                <c:pt idx="3542">
                  <c:v>600</c:v>
                </c:pt>
                <c:pt idx="3543">
                  <c:v>600</c:v>
                </c:pt>
                <c:pt idx="3544">
                  <c:v>600</c:v>
                </c:pt>
                <c:pt idx="3545">
                  <c:v>600</c:v>
                </c:pt>
                <c:pt idx="3546">
                  <c:v>600</c:v>
                </c:pt>
                <c:pt idx="3547">
                  <c:v>600</c:v>
                </c:pt>
                <c:pt idx="3548">
                  <c:v>600</c:v>
                </c:pt>
                <c:pt idx="3549">
                  <c:v>600</c:v>
                </c:pt>
                <c:pt idx="3550">
                  <c:v>600</c:v>
                </c:pt>
                <c:pt idx="3551">
                  <c:v>600</c:v>
                </c:pt>
                <c:pt idx="3552">
                  <c:v>600</c:v>
                </c:pt>
                <c:pt idx="3553">
                  <c:v>600</c:v>
                </c:pt>
                <c:pt idx="3554">
                  <c:v>600</c:v>
                </c:pt>
                <c:pt idx="3555">
                  <c:v>600</c:v>
                </c:pt>
                <c:pt idx="3556">
                  <c:v>600</c:v>
                </c:pt>
                <c:pt idx="3557">
                  <c:v>600</c:v>
                </c:pt>
                <c:pt idx="3558">
                  <c:v>600</c:v>
                </c:pt>
                <c:pt idx="3559">
                  <c:v>600</c:v>
                </c:pt>
                <c:pt idx="3560">
                  <c:v>601</c:v>
                </c:pt>
                <c:pt idx="3561">
                  <c:v>601</c:v>
                </c:pt>
                <c:pt idx="3562">
                  <c:v>600</c:v>
                </c:pt>
                <c:pt idx="3563">
                  <c:v>600</c:v>
                </c:pt>
                <c:pt idx="3564">
                  <c:v>600</c:v>
                </c:pt>
                <c:pt idx="3565">
                  <c:v>600</c:v>
                </c:pt>
                <c:pt idx="3566">
                  <c:v>601</c:v>
                </c:pt>
                <c:pt idx="3567">
                  <c:v>600</c:v>
                </c:pt>
                <c:pt idx="3568">
                  <c:v>600</c:v>
                </c:pt>
                <c:pt idx="3569">
                  <c:v>600</c:v>
                </c:pt>
                <c:pt idx="3570">
                  <c:v>600</c:v>
                </c:pt>
                <c:pt idx="3571">
                  <c:v>601</c:v>
                </c:pt>
                <c:pt idx="3572">
                  <c:v>600</c:v>
                </c:pt>
                <c:pt idx="3573">
                  <c:v>601</c:v>
                </c:pt>
                <c:pt idx="3574">
                  <c:v>601</c:v>
                </c:pt>
                <c:pt idx="3575">
                  <c:v>600</c:v>
                </c:pt>
                <c:pt idx="3576">
                  <c:v>601</c:v>
                </c:pt>
                <c:pt idx="3577">
                  <c:v>600</c:v>
                </c:pt>
                <c:pt idx="3578">
                  <c:v>600</c:v>
                </c:pt>
                <c:pt idx="3579">
                  <c:v>600</c:v>
                </c:pt>
                <c:pt idx="3580">
                  <c:v>600</c:v>
                </c:pt>
                <c:pt idx="3581">
                  <c:v>600</c:v>
                </c:pt>
                <c:pt idx="3582">
                  <c:v>600</c:v>
                </c:pt>
                <c:pt idx="3583">
                  <c:v>600</c:v>
                </c:pt>
                <c:pt idx="3584">
                  <c:v>601</c:v>
                </c:pt>
                <c:pt idx="3585">
                  <c:v>600</c:v>
                </c:pt>
                <c:pt idx="3586">
                  <c:v>600</c:v>
                </c:pt>
                <c:pt idx="3587">
                  <c:v>601</c:v>
                </c:pt>
                <c:pt idx="3588">
                  <c:v>600</c:v>
                </c:pt>
                <c:pt idx="3589">
                  <c:v>600</c:v>
                </c:pt>
                <c:pt idx="3590">
                  <c:v>600</c:v>
                </c:pt>
                <c:pt idx="3591">
                  <c:v>600</c:v>
                </c:pt>
                <c:pt idx="3592">
                  <c:v>600</c:v>
                </c:pt>
                <c:pt idx="3593">
                  <c:v>600</c:v>
                </c:pt>
                <c:pt idx="3594">
                  <c:v>601</c:v>
                </c:pt>
                <c:pt idx="3595">
                  <c:v>601</c:v>
                </c:pt>
                <c:pt idx="3596">
                  <c:v>601</c:v>
                </c:pt>
                <c:pt idx="3597">
                  <c:v>600</c:v>
                </c:pt>
                <c:pt idx="3598">
                  <c:v>600</c:v>
                </c:pt>
                <c:pt idx="3599">
                  <c:v>600</c:v>
                </c:pt>
                <c:pt idx="3600">
                  <c:v>600</c:v>
                </c:pt>
                <c:pt idx="3601">
                  <c:v>600</c:v>
                </c:pt>
                <c:pt idx="3602">
                  <c:v>600</c:v>
                </c:pt>
                <c:pt idx="3603">
                  <c:v>601</c:v>
                </c:pt>
                <c:pt idx="3604">
                  <c:v>601</c:v>
                </c:pt>
                <c:pt idx="3605">
                  <c:v>601</c:v>
                </c:pt>
                <c:pt idx="3606">
                  <c:v>601</c:v>
                </c:pt>
                <c:pt idx="3607">
                  <c:v>601</c:v>
                </c:pt>
                <c:pt idx="3608">
                  <c:v>601</c:v>
                </c:pt>
                <c:pt idx="3609">
                  <c:v>600</c:v>
                </c:pt>
                <c:pt idx="3610">
                  <c:v>601</c:v>
                </c:pt>
                <c:pt idx="3611">
                  <c:v>601</c:v>
                </c:pt>
                <c:pt idx="3612">
                  <c:v>600</c:v>
                </c:pt>
                <c:pt idx="3613">
                  <c:v>601</c:v>
                </c:pt>
                <c:pt idx="3614">
                  <c:v>601</c:v>
                </c:pt>
                <c:pt idx="3615">
                  <c:v>601</c:v>
                </c:pt>
                <c:pt idx="3616">
                  <c:v>599</c:v>
                </c:pt>
                <c:pt idx="3617">
                  <c:v>599</c:v>
                </c:pt>
                <c:pt idx="3618">
                  <c:v>600</c:v>
                </c:pt>
                <c:pt idx="3619">
                  <c:v>600</c:v>
                </c:pt>
                <c:pt idx="3620">
                  <c:v>600</c:v>
                </c:pt>
                <c:pt idx="3621">
                  <c:v>599</c:v>
                </c:pt>
                <c:pt idx="3622">
                  <c:v>599</c:v>
                </c:pt>
                <c:pt idx="3623">
                  <c:v>599</c:v>
                </c:pt>
                <c:pt idx="3624">
                  <c:v>600</c:v>
                </c:pt>
                <c:pt idx="3625">
                  <c:v>602</c:v>
                </c:pt>
                <c:pt idx="3626">
                  <c:v>602</c:v>
                </c:pt>
                <c:pt idx="3627">
                  <c:v>602</c:v>
                </c:pt>
                <c:pt idx="3628">
                  <c:v>601</c:v>
                </c:pt>
                <c:pt idx="3629">
                  <c:v>601</c:v>
                </c:pt>
                <c:pt idx="3630">
                  <c:v>601</c:v>
                </c:pt>
                <c:pt idx="3631">
                  <c:v>600</c:v>
                </c:pt>
                <c:pt idx="3632">
                  <c:v>602</c:v>
                </c:pt>
                <c:pt idx="3633">
                  <c:v>602</c:v>
                </c:pt>
                <c:pt idx="3634">
                  <c:v>602</c:v>
                </c:pt>
                <c:pt idx="3635">
                  <c:v>600</c:v>
                </c:pt>
                <c:pt idx="3636">
                  <c:v>600</c:v>
                </c:pt>
                <c:pt idx="3637">
                  <c:v>600</c:v>
                </c:pt>
                <c:pt idx="3638">
                  <c:v>600</c:v>
                </c:pt>
                <c:pt idx="3639">
                  <c:v>600</c:v>
                </c:pt>
                <c:pt idx="3640">
                  <c:v>601</c:v>
                </c:pt>
                <c:pt idx="3641">
                  <c:v>601</c:v>
                </c:pt>
                <c:pt idx="3642">
                  <c:v>601</c:v>
                </c:pt>
                <c:pt idx="3643">
                  <c:v>600</c:v>
                </c:pt>
                <c:pt idx="3644">
                  <c:v>601</c:v>
                </c:pt>
                <c:pt idx="3645">
                  <c:v>601</c:v>
                </c:pt>
                <c:pt idx="3646">
                  <c:v>601</c:v>
                </c:pt>
                <c:pt idx="3647">
                  <c:v>600</c:v>
                </c:pt>
                <c:pt idx="3648">
                  <c:v>600</c:v>
                </c:pt>
                <c:pt idx="3649">
                  <c:v>601</c:v>
                </c:pt>
                <c:pt idx="3650">
                  <c:v>600</c:v>
                </c:pt>
                <c:pt idx="3651">
                  <c:v>600</c:v>
                </c:pt>
                <c:pt idx="3652">
                  <c:v>600</c:v>
                </c:pt>
                <c:pt idx="3653">
                  <c:v>600</c:v>
                </c:pt>
                <c:pt idx="3654">
                  <c:v>600</c:v>
                </c:pt>
                <c:pt idx="3655">
                  <c:v>600</c:v>
                </c:pt>
                <c:pt idx="3656">
                  <c:v>600</c:v>
                </c:pt>
                <c:pt idx="3657">
                  <c:v>601</c:v>
                </c:pt>
                <c:pt idx="3658">
                  <c:v>601</c:v>
                </c:pt>
                <c:pt idx="3659">
                  <c:v>599</c:v>
                </c:pt>
                <c:pt idx="3660">
                  <c:v>598</c:v>
                </c:pt>
                <c:pt idx="3661">
                  <c:v>598</c:v>
                </c:pt>
                <c:pt idx="3662">
                  <c:v>598</c:v>
                </c:pt>
                <c:pt idx="3663">
                  <c:v>600</c:v>
                </c:pt>
                <c:pt idx="3664">
                  <c:v>602</c:v>
                </c:pt>
                <c:pt idx="3665">
                  <c:v>602</c:v>
                </c:pt>
                <c:pt idx="3666">
                  <c:v>602</c:v>
                </c:pt>
                <c:pt idx="3667">
                  <c:v>602</c:v>
                </c:pt>
                <c:pt idx="3668">
                  <c:v>602</c:v>
                </c:pt>
                <c:pt idx="3669">
                  <c:v>602</c:v>
                </c:pt>
                <c:pt idx="3670">
                  <c:v>602</c:v>
                </c:pt>
                <c:pt idx="3671">
                  <c:v>602</c:v>
                </c:pt>
                <c:pt idx="3672">
                  <c:v>600</c:v>
                </c:pt>
                <c:pt idx="3673">
                  <c:v>602</c:v>
                </c:pt>
                <c:pt idx="3674">
                  <c:v>600</c:v>
                </c:pt>
                <c:pt idx="3675">
                  <c:v>602</c:v>
                </c:pt>
                <c:pt idx="3676">
                  <c:v>600</c:v>
                </c:pt>
                <c:pt idx="3677">
                  <c:v>600</c:v>
                </c:pt>
                <c:pt idx="3678">
                  <c:v>600</c:v>
                </c:pt>
                <c:pt idx="3679">
                  <c:v>600</c:v>
                </c:pt>
                <c:pt idx="3680">
                  <c:v>601</c:v>
                </c:pt>
                <c:pt idx="3681">
                  <c:v>601</c:v>
                </c:pt>
                <c:pt idx="3682">
                  <c:v>600</c:v>
                </c:pt>
                <c:pt idx="3683">
                  <c:v>601</c:v>
                </c:pt>
                <c:pt idx="3684">
                  <c:v>600</c:v>
                </c:pt>
                <c:pt idx="3685">
                  <c:v>600</c:v>
                </c:pt>
                <c:pt idx="3686">
                  <c:v>600</c:v>
                </c:pt>
                <c:pt idx="3687">
                  <c:v>600</c:v>
                </c:pt>
                <c:pt idx="3688">
                  <c:v>601</c:v>
                </c:pt>
                <c:pt idx="3689">
                  <c:v>600</c:v>
                </c:pt>
                <c:pt idx="3690">
                  <c:v>600</c:v>
                </c:pt>
                <c:pt idx="3691">
                  <c:v>600</c:v>
                </c:pt>
                <c:pt idx="3692">
                  <c:v>599</c:v>
                </c:pt>
                <c:pt idx="3693">
                  <c:v>599</c:v>
                </c:pt>
                <c:pt idx="3694">
                  <c:v>598</c:v>
                </c:pt>
                <c:pt idx="3695">
                  <c:v>600</c:v>
                </c:pt>
                <c:pt idx="3696">
                  <c:v>600</c:v>
                </c:pt>
                <c:pt idx="3697">
                  <c:v>601</c:v>
                </c:pt>
                <c:pt idx="3698">
                  <c:v>601</c:v>
                </c:pt>
                <c:pt idx="3699">
                  <c:v>602</c:v>
                </c:pt>
                <c:pt idx="3700">
                  <c:v>602</c:v>
                </c:pt>
                <c:pt idx="3701">
                  <c:v>600</c:v>
                </c:pt>
                <c:pt idx="3702">
                  <c:v>602</c:v>
                </c:pt>
                <c:pt idx="3703">
                  <c:v>601</c:v>
                </c:pt>
                <c:pt idx="3704">
                  <c:v>601</c:v>
                </c:pt>
                <c:pt idx="3705">
                  <c:v>600</c:v>
                </c:pt>
                <c:pt idx="3706">
                  <c:v>601</c:v>
                </c:pt>
                <c:pt idx="3707">
                  <c:v>600</c:v>
                </c:pt>
                <c:pt idx="3708">
                  <c:v>600</c:v>
                </c:pt>
                <c:pt idx="3709">
                  <c:v>600</c:v>
                </c:pt>
                <c:pt idx="3710">
                  <c:v>600</c:v>
                </c:pt>
                <c:pt idx="3711">
                  <c:v>600</c:v>
                </c:pt>
                <c:pt idx="3712">
                  <c:v>600</c:v>
                </c:pt>
                <c:pt idx="3713">
                  <c:v>601</c:v>
                </c:pt>
                <c:pt idx="3714">
                  <c:v>601</c:v>
                </c:pt>
                <c:pt idx="3715">
                  <c:v>600</c:v>
                </c:pt>
                <c:pt idx="3716">
                  <c:v>600</c:v>
                </c:pt>
                <c:pt idx="3717">
                  <c:v>600</c:v>
                </c:pt>
                <c:pt idx="3718">
                  <c:v>599</c:v>
                </c:pt>
                <c:pt idx="3719">
                  <c:v>599</c:v>
                </c:pt>
                <c:pt idx="3720">
                  <c:v>599</c:v>
                </c:pt>
                <c:pt idx="3721">
                  <c:v>599</c:v>
                </c:pt>
                <c:pt idx="3722">
                  <c:v>601</c:v>
                </c:pt>
                <c:pt idx="3723">
                  <c:v>601</c:v>
                </c:pt>
                <c:pt idx="3724">
                  <c:v>602</c:v>
                </c:pt>
                <c:pt idx="3725">
                  <c:v>602</c:v>
                </c:pt>
                <c:pt idx="3726">
                  <c:v>602</c:v>
                </c:pt>
                <c:pt idx="3727">
                  <c:v>602</c:v>
                </c:pt>
                <c:pt idx="3728">
                  <c:v>600</c:v>
                </c:pt>
                <c:pt idx="3729">
                  <c:v>600</c:v>
                </c:pt>
                <c:pt idx="3730">
                  <c:v>600</c:v>
                </c:pt>
                <c:pt idx="3731">
                  <c:v>601</c:v>
                </c:pt>
                <c:pt idx="3732">
                  <c:v>600</c:v>
                </c:pt>
                <c:pt idx="3733">
                  <c:v>600</c:v>
                </c:pt>
                <c:pt idx="3734">
                  <c:v>600</c:v>
                </c:pt>
                <c:pt idx="3735">
                  <c:v>599</c:v>
                </c:pt>
                <c:pt idx="3736">
                  <c:v>599</c:v>
                </c:pt>
                <c:pt idx="3737">
                  <c:v>600</c:v>
                </c:pt>
                <c:pt idx="3738">
                  <c:v>602</c:v>
                </c:pt>
                <c:pt idx="3739">
                  <c:v>602</c:v>
                </c:pt>
                <c:pt idx="3740">
                  <c:v>602</c:v>
                </c:pt>
                <c:pt idx="3741">
                  <c:v>602</c:v>
                </c:pt>
                <c:pt idx="3742">
                  <c:v>602</c:v>
                </c:pt>
                <c:pt idx="3743">
                  <c:v>602</c:v>
                </c:pt>
                <c:pt idx="3744">
                  <c:v>601</c:v>
                </c:pt>
                <c:pt idx="3745">
                  <c:v>601</c:v>
                </c:pt>
                <c:pt idx="3746">
                  <c:v>601</c:v>
                </c:pt>
                <c:pt idx="3747">
                  <c:v>601</c:v>
                </c:pt>
                <c:pt idx="3748">
                  <c:v>601</c:v>
                </c:pt>
                <c:pt idx="3749">
                  <c:v>601</c:v>
                </c:pt>
                <c:pt idx="3750">
                  <c:v>600</c:v>
                </c:pt>
                <c:pt idx="3751">
                  <c:v>601</c:v>
                </c:pt>
                <c:pt idx="3752">
                  <c:v>601</c:v>
                </c:pt>
                <c:pt idx="3753">
                  <c:v>598</c:v>
                </c:pt>
                <c:pt idx="3754">
                  <c:v>598</c:v>
                </c:pt>
                <c:pt idx="3755">
                  <c:v>599</c:v>
                </c:pt>
                <c:pt idx="3756">
                  <c:v>599</c:v>
                </c:pt>
                <c:pt idx="3757">
                  <c:v>601</c:v>
                </c:pt>
                <c:pt idx="3758">
                  <c:v>601</c:v>
                </c:pt>
                <c:pt idx="3759">
                  <c:v>601</c:v>
                </c:pt>
                <c:pt idx="3760">
                  <c:v>602</c:v>
                </c:pt>
                <c:pt idx="3761">
                  <c:v>602</c:v>
                </c:pt>
                <c:pt idx="3762">
                  <c:v>602</c:v>
                </c:pt>
                <c:pt idx="3763">
                  <c:v>600</c:v>
                </c:pt>
                <c:pt idx="3764">
                  <c:v>600</c:v>
                </c:pt>
                <c:pt idx="3765">
                  <c:v>600</c:v>
                </c:pt>
                <c:pt idx="3766">
                  <c:v>600</c:v>
                </c:pt>
                <c:pt idx="3767">
                  <c:v>599</c:v>
                </c:pt>
                <c:pt idx="3768">
                  <c:v>599</c:v>
                </c:pt>
                <c:pt idx="3769">
                  <c:v>600</c:v>
                </c:pt>
                <c:pt idx="3770">
                  <c:v>600</c:v>
                </c:pt>
                <c:pt idx="3771">
                  <c:v>602</c:v>
                </c:pt>
                <c:pt idx="3772">
                  <c:v>600</c:v>
                </c:pt>
                <c:pt idx="3773">
                  <c:v>601</c:v>
                </c:pt>
                <c:pt idx="3774">
                  <c:v>601</c:v>
                </c:pt>
                <c:pt idx="3775">
                  <c:v>600</c:v>
                </c:pt>
                <c:pt idx="3776">
                  <c:v>598</c:v>
                </c:pt>
                <c:pt idx="3777">
                  <c:v>598</c:v>
                </c:pt>
                <c:pt idx="3778">
                  <c:v>601</c:v>
                </c:pt>
                <c:pt idx="3779">
                  <c:v>602</c:v>
                </c:pt>
                <c:pt idx="3780">
                  <c:v>602</c:v>
                </c:pt>
                <c:pt idx="3781">
                  <c:v>601</c:v>
                </c:pt>
                <c:pt idx="3782">
                  <c:v>601</c:v>
                </c:pt>
                <c:pt idx="3783">
                  <c:v>601</c:v>
                </c:pt>
                <c:pt idx="3784">
                  <c:v>600</c:v>
                </c:pt>
                <c:pt idx="3785">
                  <c:v>599</c:v>
                </c:pt>
                <c:pt idx="3786">
                  <c:v>601</c:v>
                </c:pt>
                <c:pt idx="3787">
                  <c:v>601</c:v>
                </c:pt>
                <c:pt idx="3788">
                  <c:v>602</c:v>
                </c:pt>
                <c:pt idx="3789">
                  <c:v>602</c:v>
                </c:pt>
                <c:pt idx="3790">
                  <c:v>600</c:v>
                </c:pt>
                <c:pt idx="3791">
                  <c:v>601</c:v>
                </c:pt>
                <c:pt idx="3792">
                  <c:v>600</c:v>
                </c:pt>
                <c:pt idx="3793">
                  <c:v>600</c:v>
                </c:pt>
                <c:pt idx="3794">
                  <c:v>599</c:v>
                </c:pt>
                <c:pt idx="3795">
                  <c:v>601</c:v>
                </c:pt>
                <c:pt idx="3796">
                  <c:v>601</c:v>
                </c:pt>
                <c:pt idx="3797">
                  <c:v>602</c:v>
                </c:pt>
                <c:pt idx="3798">
                  <c:v>601</c:v>
                </c:pt>
                <c:pt idx="3799">
                  <c:v>601</c:v>
                </c:pt>
                <c:pt idx="3800">
                  <c:v>600</c:v>
                </c:pt>
                <c:pt idx="3801">
                  <c:v>600</c:v>
                </c:pt>
                <c:pt idx="3802">
                  <c:v>600</c:v>
                </c:pt>
                <c:pt idx="3803">
                  <c:v>600</c:v>
                </c:pt>
                <c:pt idx="3804">
                  <c:v>600</c:v>
                </c:pt>
                <c:pt idx="3805">
                  <c:v>600</c:v>
                </c:pt>
                <c:pt idx="3806">
                  <c:v>601</c:v>
                </c:pt>
                <c:pt idx="3807">
                  <c:v>600</c:v>
                </c:pt>
                <c:pt idx="3808">
                  <c:v>600</c:v>
                </c:pt>
                <c:pt idx="3809">
                  <c:v>600</c:v>
                </c:pt>
                <c:pt idx="3810">
                  <c:v>602</c:v>
                </c:pt>
                <c:pt idx="3811">
                  <c:v>601</c:v>
                </c:pt>
                <c:pt idx="3812">
                  <c:v>601</c:v>
                </c:pt>
                <c:pt idx="3813">
                  <c:v>601</c:v>
                </c:pt>
                <c:pt idx="3814">
                  <c:v>601</c:v>
                </c:pt>
                <c:pt idx="3815">
                  <c:v>601</c:v>
                </c:pt>
                <c:pt idx="3816">
                  <c:v>600</c:v>
                </c:pt>
                <c:pt idx="3817">
                  <c:v>601</c:v>
                </c:pt>
                <c:pt idx="3818">
                  <c:v>601</c:v>
                </c:pt>
                <c:pt idx="3819">
                  <c:v>601</c:v>
                </c:pt>
                <c:pt idx="3820">
                  <c:v>600</c:v>
                </c:pt>
                <c:pt idx="3821">
                  <c:v>601</c:v>
                </c:pt>
                <c:pt idx="3822">
                  <c:v>601</c:v>
                </c:pt>
                <c:pt idx="3823">
                  <c:v>600</c:v>
                </c:pt>
                <c:pt idx="3824">
                  <c:v>600</c:v>
                </c:pt>
                <c:pt idx="3825">
                  <c:v>600</c:v>
                </c:pt>
                <c:pt idx="3826">
                  <c:v>601</c:v>
                </c:pt>
                <c:pt idx="3827">
                  <c:v>600</c:v>
                </c:pt>
                <c:pt idx="3828">
                  <c:v>600</c:v>
                </c:pt>
                <c:pt idx="3829">
                  <c:v>600</c:v>
                </c:pt>
                <c:pt idx="3830">
                  <c:v>601</c:v>
                </c:pt>
                <c:pt idx="3831">
                  <c:v>601</c:v>
                </c:pt>
                <c:pt idx="3832">
                  <c:v>600</c:v>
                </c:pt>
                <c:pt idx="3833">
                  <c:v>600</c:v>
                </c:pt>
                <c:pt idx="3834">
                  <c:v>600</c:v>
                </c:pt>
                <c:pt idx="3835">
                  <c:v>601</c:v>
                </c:pt>
                <c:pt idx="3836">
                  <c:v>601</c:v>
                </c:pt>
                <c:pt idx="3837">
                  <c:v>601</c:v>
                </c:pt>
                <c:pt idx="3838">
                  <c:v>601</c:v>
                </c:pt>
                <c:pt idx="3839">
                  <c:v>600</c:v>
                </c:pt>
                <c:pt idx="3840">
                  <c:v>600</c:v>
                </c:pt>
                <c:pt idx="3841">
                  <c:v>600</c:v>
                </c:pt>
                <c:pt idx="3842">
                  <c:v>601</c:v>
                </c:pt>
                <c:pt idx="3843">
                  <c:v>601</c:v>
                </c:pt>
                <c:pt idx="3844">
                  <c:v>600</c:v>
                </c:pt>
                <c:pt idx="3845">
                  <c:v>600</c:v>
                </c:pt>
                <c:pt idx="3846">
                  <c:v>601</c:v>
                </c:pt>
                <c:pt idx="3847">
                  <c:v>601</c:v>
                </c:pt>
                <c:pt idx="3848">
                  <c:v>602</c:v>
                </c:pt>
                <c:pt idx="3849">
                  <c:v>600</c:v>
                </c:pt>
                <c:pt idx="3850">
                  <c:v>601</c:v>
                </c:pt>
                <c:pt idx="3851">
                  <c:v>601</c:v>
                </c:pt>
                <c:pt idx="3852">
                  <c:v>600</c:v>
                </c:pt>
                <c:pt idx="3853">
                  <c:v>600</c:v>
                </c:pt>
                <c:pt idx="3854">
                  <c:v>600</c:v>
                </c:pt>
                <c:pt idx="3855">
                  <c:v>601</c:v>
                </c:pt>
                <c:pt idx="3856">
                  <c:v>600</c:v>
                </c:pt>
                <c:pt idx="3857">
                  <c:v>600</c:v>
                </c:pt>
                <c:pt idx="3858">
                  <c:v>601</c:v>
                </c:pt>
                <c:pt idx="3859">
                  <c:v>601</c:v>
                </c:pt>
                <c:pt idx="3860">
                  <c:v>600</c:v>
                </c:pt>
                <c:pt idx="3861">
                  <c:v>601</c:v>
                </c:pt>
                <c:pt idx="3862">
                  <c:v>601</c:v>
                </c:pt>
                <c:pt idx="3863">
                  <c:v>601</c:v>
                </c:pt>
                <c:pt idx="3864">
                  <c:v>601</c:v>
                </c:pt>
                <c:pt idx="3865">
                  <c:v>600</c:v>
                </c:pt>
                <c:pt idx="3866">
                  <c:v>600</c:v>
                </c:pt>
                <c:pt idx="3867">
                  <c:v>600</c:v>
                </c:pt>
                <c:pt idx="3868">
                  <c:v>600</c:v>
                </c:pt>
                <c:pt idx="3869">
                  <c:v>600</c:v>
                </c:pt>
                <c:pt idx="3870">
                  <c:v>600</c:v>
                </c:pt>
                <c:pt idx="3871">
                  <c:v>600</c:v>
                </c:pt>
                <c:pt idx="3872">
                  <c:v>600</c:v>
                </c:pt>
                <c:pt idx="3873">
                  <c:v>601</c:v>
                </c:pt>
                <c:pt idx="3874">
                  <c:v>600</c:v>
                </c:pt>
                <c:pt idx="3875">
                  <c:v>600</c:v>
                </c:pt>
                <c:pt idx="3876">
                  <c:v>600</c:v>
                </c:pt>
                <c:pt idx="3877">
                  <c:v>600</c:v>
                </c:pt>
                <c:pt idx="3878">
                  <c:v>600</c:v>
                </c:pt>
                <c:pt idx="3879">
                  <c:v>600</c:v>
                </c:pt>
                <c:pt idx="3880">
                  <c:v>600</c:v>
                </c:pt>
                <c:pt idx="3881">
                  <c:v>600</c:v>
                </c:pt>
                <c:pt idx="3882">
                  <c:v>600</c:v>
                </c:pt>
                <c:pt idx="3883">
                  <c:v>601</c:v>
                </c:pt>
                <c:pt idx="3884">
                  <c:v>600</c:v>
                </c:pt>
                <c:pt idx="3885">
                  <c:v>600</c:v>
                </c:pt>
                <c:pt idx="3886">
                  <c:v>600</c:v>
                </c:pt>
                <c:pt idx="3887">
                  <c:v>600</c:v>
                </c:pt>
                <c:pt idx="3888">
                  <c:v>600</c:v>
                </c:pt>
                <c:pt idx="3889">
                  <c:v>600</c:v>
                </c:pt>
                <c:pt idx="3890">
                  <c:v>601</c:v>
                </c:pt>
                <c:pt idx="3891">
                  <c:v>601</c:v>
                </c:pt>
                <c:pt idx="3892">
                  <c:v>600</c:v>
                </c:pt>
                <c:pt idx="3893">
                  <c:v>600</c:v>
                </c:pt>
                <c:pt idx="3894">
                  <c:v>600</c:v>
                </c:pt>
                <c:pt idx="3895">
                  <c:v>601</c:v>
                </c:pt>
                <c:pt idx="3896">
                  <c:v>601</c:v>
                </c:pt>
                <c:pt idx="3897">
                  <c:v>601</c:v>
                </c:pt>
                <c:pt idx="3898">
                  <c:v>601</c:v>
                </c:pt>
                <c:pt idx="3899">
                  <c:v>600</c:v>
                </c:pt>
                <c:pt idx="3900">
                  <c:v>600</c:v>
                </c:pt>
                <c:pt idx="3901">
                  <c:v>600</c:v>
                </c:pt>
                <c:pt idx="3902">
                  <c:v>600</c:v>
                </c:pt>
                <c:pt idx="3903">
                  <c:v>600</c:v>
                </c:pt>
                <c:pt idx="3904">
                  <c:v>600</c:v>
                </c:pt>
                <c:pt idx="3905">
                  <c:v>600</c:v>
                </c:pt>
                <c:pt idx="3906">
                  <c:v>600</c:v>
                </c:pt>
                <c:pt idx="3907">
                  <c:v>600</c:v>
                </c:pt>
                <c:pt idx="3908">
                  <c:v>600</c:v>
                </c:pt>
                <c:pt idx="3909">
                  <c:v>600</c:v>
                </c:pt>
                <c:pt idx="3910">
                  <c:v>600</c:v>
                </c:pt>
                <c:pt idx="3911">
                  <c:v>600</c:v>
                </c:pt>
                <c:pt idx="3912">
                  <c:v>600</c:v>
                </c:pt>
                <c:pt idx="3913">
                  <c:v>600</c:v>
                </c:pt>
                <c:pt idx="3914">
                  <c:v>600</c:v>
                </c:pt>
                <c:pt idx="3915">
                  <c:v>600</c:v>
                </c:pt>
                <c:pt idx="3916">
                  <c:v>600</c:v>
                </c:pt>
                <c:pt idx="3917">
                  <c:v>601</c:v>
                </c:pt>
                <c:pt idx="3918">
                  <c:v>600</c:v>
                </c:pt>
                <c:pt idx="3919">
                  <c:v>600</c:v>
                </c:pt>
                <c:pt idx="3920">
                  <c:v>600</c:v>
                </c:pt>
                <c:pt idx="3921">
                  <c:v>601</c:v>
                </c:pt>
                <c:pt idx="3922">
                  <c:v>600</c:v>
                </c:pt>
                <c:pt idx="3923">
                  <c:v>600</c:v>
                </c:pt>
                <c:pt idx="3924">
                  <c:v>600</c:v>
                </c:pt>
                <c:pt idx="3925">
                  <c:v>600</c:v>
                </c:pt>
                <c:pt idx="3926">
                  <c:v>600</c:v>
                </c:pt>
                <c:pt idx="3927">
                  <c:v>601</c:v>
                </c:pt>
                <c:pt idx="3928">
                  <c:v>600</c:v>
                </c:pt>
                <c:pt idx="3929">
                  <c:v>600</c:v>
                </c:pt>
                <c:pt idx="3930">
                  <c:v>600</c:v>
                </c:pt>
                <c:pt idx="3931">
                  <c:v>601</c:v>
                </c:pt>
                <c:pt idx="3932">
                  <c:v>601</c:v>
                </c:pt>
                <c:pt idx="3933">
                  <c:v>601</c:v>
                </c:pt>
                <c:pt idx="3934">
                  <c:v>600</c:v>
                </c:pt>
                <c:pt idx="3935">
                  <c:v>600</c:v>
                </c:pt>
                <c:pt idx="3936">
                  <c:v>600</c:v>
                </c:pt>
                <c:pt idx="3937">
                  <c:v>600</c:v>
                </c:pt>
                <c:pt idx="3938">
                  <c:v>600</c:v>
                </c:pt>
                <c:pt idx="3939">
                  <c:v>602</c:v>
                </c:pt>
                <c:pt idx="3940">
                  <c:v>600</c:v>
                </c:pt>
                <c:pt idx="3941">
                  <c:v>600</c:v>
                </c:pt>
                <c:pt idx="3942">
                  <c:v>601</c:v>
                </c:pt>
                <c:pt idx="3943">
                  <c:v>600</c:v>
                </c:pt>
                <c:pt idx="3944">
                  <c:v>600</c:v>
                </c:pt>
                <c:pt idx="3945">
                  <c:v>600</c:v>
                </c:pt>
                <c:pt idx="3946">
                  <c:v>600</c:v>
                </c:pt>
                <c:pt idx="3947">
                  <c:v>600</c:v>
                </c:pt>
                <c:pt idx="3948">
                  <c:v>600</c:v>
                </c:pt>
                <c:pt idx="3949">
                  <c:v>602</c:v>
                </c:pt>
                <c:pt idx="3950">
                  <c:v>600</c:v>
                </c:pt>
                <c:pt idx="3951">
                  <c:v>600</c:v>
                </c:pt>
                <c:pt idx="3952">
                  <c:v>601</c:v>
                </c:pt>
                <c:pt idx="3953">
                  <c:v>600</c:v>
                </c:pt>
                <c:pt idx="3954">
                  <c:v>600</c:v>
                </c:pt>
                <c:pt idx="3955">
                  <c:v>601</c:v>
                </c:pt>
                <c:pt idx="3956">
                  <c:v>600</c:v>
                </c:pt>
                <c:pt idx="3957">
                  <c:v>600</c:v>
                </c:pt>
                <c:pt idx="3958">
                  <c:v>601</c:v>
                </c:pt>
                <c:pt idx="3959">
                  <c:v>600</c:v>
                </c:pt>
                <c:pt idx="3960">
                  <c:v>601</c:v>
                </c:pt>
                <c:pt idx="3961">
                  <c:v>601</c:v>
                </c:pt>
                <c:pt idx="3962">
                  <c:v>600</c:v>
                </c:pt>
                <c:pt idx="3963">
                  <c:v>600</c:v>
                </c:pt>
                <c:pt idx="3964">
                  <c:v>600</c:v>
                </c:pt>
                <c:pt idx="3965">
                  <c:v>600</c:v>
                </c:pt>
                <c:pt idx="3966">
                  <c:v>600</c:v>
                </c:pt>
                <c:pt idx="3967">
                  <c:v>600</c:v>
                </c:pt>
                <c:pt idx="3968">
                  <c:v>600</c:v>
                </c:pt>
                <c:pt idx="3969">
                  <c:v>600</c:v>
                </c:pt>
                <c:pt idx="3970">
                  <c:v>600</c:v>
                </c:pt>
                <c:pt idx="3971">
                  <c:v>600</c:v>
                </c:pt>
                <c:pt idx="3972">
                  <c:v>600</c:v>
                </c:pt>
                <c:pt idx="3973">
                  <c:v>600</c:v>
                </c:pt>
                <c:pt idx="3974">
                  <c:v>600</c:v>
                </c:pt>
                <c:pt idx="3975">
                  <c:v>601</c:v>
                </c:pt>
                <c:pt idx="3976">
                  <c:v>601</c:v>
                </c:pt>
                <c:pt idx="3977">
                  <c:v>601</c:v>
                </c:pt>
                <c:pt idx="3978">
                  <c:v>600</c:v>
                </c:pt>
                <c:pt idx="3979">
                  <c:v>600</c:v>
                </c:pt>
                <c:pt idx="3980">
                  <c:v>600</c:v>
                </c:pt>
                <c:pt idx="3981">
                  <c:v>600</c:v>
                </c:pt>
                <c:pt idx="3982">
                  <c:v>600</c:v>
                </c:pt>
                <c:pt idx="3983">
                  <c:v>600</c:v>
                </c:pt>
                <c:pt idx="3984">
                  <c:v>600</c:v>
                </c:pt>
                <c:pt idx="3985">
                  <c:v>600</c:v>
                </c:pt>
                <c:pt idx="3986">
                  <c:v>600</c:v>
                </c:pt>
                <c:pt idx="3987">
                  <c:v>601</c:v>
                </c:pt>
                <c:pt idx="3988">
                  <c:v>601</c:v>
                </c:pt>
                <c:pt idx="3989">
                  <c:v>601</c:v>
                </c:pt>
                <c:pt idx="3990">
                  <c:v>600</c:v>
                </c:pt>
                <c:pt idx="3991">
                  <c:v>602</c:v>
                </c:pt>
                <c:pt idx="3992">
                  <c:v>602</c:v>
                </c:pt>
                <c:pt idx="3993">
                  <c:v>600</c:v>
                </c:pt>
                <c:pt idx="3994">
                  <c:v>601</c:v>
                </c:pt>
                <c:pt idx="3995">
                  <c:v>601</c:v>
                </c:pt>
                <c:pt idx="3996">
                  <c:v>601</c:v>
                </c:pt>
                <c:pt idx="3997">
                  <c:v>600</c:v>
                </c:pt>
                <c:pt idx="3998">
                  <c:v>601</c:v>
                </c:pt>
                <c:pt idx="3999">
                  <c:v>601</c:v>
                </c:pt>
                <c:pt idx="4000">
                  <c:v>600</c:v>
                </c:pt>
                <c:pt idx="4001">
                  <c:v>600</c:v>
                </c:pt>
                <c:pt idx="4002">
                  <c:v>600</c:v>
                </c:pt>
                <c:pt idx="4003">
                  <c:v>600</c:v>
                </c:pt>
                <c:pt idx="4004">
                  <c:v>600</c:v>
                </c:pt>
                <c:pt idx="4005">
                  <c:v>600</c:v>
                </c:pt>
                <c:pt idx="4006">
                  <c:v>600</c:v>
                </c:pt>
                <c:pt idx="4007">
                  <c:v>601</c:v>
                </c:pt>
                <c:pt idx="4008">
                  <c:v>600</c:v>
                </c:pt>
                <c:pt idx="4009">
                  <c:v>600</c:v>
                </c:pt>
                <c:pt idx="4010">
                  <c:v>600</c:v>
                </c:pt>
                <c:pt idx="4011">
                  <c:v>602</c:v>
                </c:pt>
                <c:pt idx="4012">
                  <c:v>600</c:v>
                </c:pt>
                <c:pt idx="4013">
                  <c:v>600</c:v>
                </c:pt>
                <c:pt idx="4014">
                  <c:v>600</c:v>
                </c:pt>
                <c:pt idx="4015">
                  <c:v>601</c:v>
                </c:pt>
                <c:pt idx="4016">
                  <c:v>601</c:v>
                </c:pt>
                <c:pt idx="4017">
                  <c:v>600</c:v>
                </c:pt>
                <c:pt idx="4018">
                  <c:v>600</c:v>
                </c:pt>
                <c:pt idx="4019">
                  <c:v>600</c:v>
                </c:pt>
                <c:pt idx="4020">
                  <c:v>600</c:v>
                </c:pt>
                <c:pt idx="4021">
                  <c:v>600</c:v>
                </c:pt>
                <c:pt idx="4022">
                  <c:v>601</c:v>
                </c:pt>
                <c:pt idx="4023">
                  <c:v>601</c:v>
                </c:pt>
                <c:pt idx="4024">
                  <c:v>601</c:v>
                </c:pt>
                <c:pt idx="4025">
                  <c:v>602</c:v>
                </c:pt>
                <c:pt idx="4026">
                  <c:v>602</c:v>
                </c:pt>
                <c:pt idx="4027">
                  <c:v>601</c:v>
                </c:pt>
                <c:pt idx="4028">
                  <c:v>601</c:v>
                </c:pt>
                <c:pt idx="4029">
                  <c:v>601</c:v>
                </c:pt>
                <c:pt idx="4030">
                  <c:v>601</c:v>
                </c:pt>
                <c:pt idx="4031">
                  <c:v>601</c:v>
                </c:pt>
                <c:pt idx="4032">
                  <c:v>601</c:v>
                </c:pt>
                <c:pt idx="4033">
                  <c:v>600</c:v>
                </c:pt>
                <c:pt idx="4034">
                  <c:v>600</c:v>
                </c:pt>
                <c:pt idx="4035">
                  <c:v>600</c:v>
                </c:pt>
                <c:pt idx="4036">
                  <c:v>602</c:v>
                </c:pt>
                <c:pt idx="4037">
                  <c:v>602</c:v>
                </c:pt>
                <c:pt idx="4038">
                  <c:v>601</c:v>
                </c:pt>
                <c:pt idx="4039">
                  <c:v>601</c:v>
                </c:pt>
                <c:pt idx="4040">
                  <c:v>601</c:v>
                </c:pt>
                <c:pt idx="4041">
                  <c:v>600</c:v>
                </c:pt>
                <c:pt idx="4042">
                  <c:v>601</c:v>
                </c:pt>
                <c:pt idx="4043">
                  <c:v>600</c:v>
                </c:pt>
                <c:pt idx="4044">
                  <c:v>600</c:v>
                </c:pt>
                <c:pt idx="4045">
                  <c:v>600</c:v>
                </c:pt>
                <c:pt idx="4046">
                  <c:v>600</c:v>
                </c:pt>
                <c:pt idx="4047">
                  <c:v>602</c:v>
                </c:pt>
                <c:pt idx="4048">
                  <c:v>600</c:v>
                </c:pt>
                <c:pt idx="4049">
                  <c:v>600</c:v>
                </c:pt>
                <c:pt idx="4050">
                  <c:v>601</c:v>
                </c:pt>
                <c:pt idx="4051">
                  <c:v>601</c:v>
                </c:pt>
                <c:pt idx="4052">
                  <c:v>601</c:v>
                </c:pt>
                <c:pt idx="4053">
                  <c:v>601</c:v>
                </c:pt>
                <c:pt idx="4054">
                  <c:v>600</c:v>
                </c:pt>
                <c:pt idx="4055">
                  <c:v>600</c:v>
                </c:pt>
                <c:pt idx="4056">
                  <c:v>601</c:v>
                </c:pt>
                <c:pt idx="4057">
                  <c:v>601</c:v>
                </c:pt>
                <c:pt idx="4058">
                  <c:v>600</c:v>
                </c:pt>
                <c:pt idx="4059">
                  <c:v>600</c:v>
                </c:pt>
                <c:pt idx="4060">
                  <c:v>602</c:v>
                </c:pt>
                <c:pt idx="4061">
                  <c:v>602</c:v>
                </c:pt>
                <c:pt idx="4062">
                  <c:v>600</c:v>
                </c:pt>
                <c:pt idx="4063">
                  <c:v>600</c:v>
                </c:pt>
                <c:pt idx="4064">
                  <c:v>600</c:v>
                </c:pt>
                <c:pt idx="4065">
                  <c:v>600</c:v>
                </c:pt>
                <c:pt idx="4066">
                  <c:v>600</c:v>
                </c:pt>
                <c:pt idx="4067">
                  <c:v>600</c:v>
                </c:pt>
                <c:pt idx="4068">
                  <c:v>600</c:v>
                </c:pt>
                <c:pt idx="4069">
                  <c:v>600</c:v>
                </c:pt>
                <c:pt idx="4070">
                  <c:v>600</c:v>
                </c:pt>
                <c:pt idx="4071">
                  <c:v>600</c:v>
                </c:pt>
                <c:pt idx="4072">
                  <c:v>602</c:v>
                </c:pt>
                <c:pt idx="4073">
                  <c:v>600</c:v>
                </c:pt>
                <c:pt idx="4074">
                  <c:v>600</c:v>
                </c:pt>
                <c:pt idx="4075">
                  <c:v>600</c:v>
                </c:pt>
                <c:pt idx="4076">
                  <c:v>600</c:v>
                </c:pt>
                <c:pt idx="4077">
                  <c:v>600</c:v>
                </c:pt>
                <c:pt idx="4078">
                  <c:v>601</c:v>
                </c:pt>
                <c:pt idx="4079">
                  <c:v>600</c:v>
                </c:pt>
                <c:pt idx="4080">
                  <c:v>600</c:v>
                </c:pt>
                <c:pt idx="4081">
                  <c:v>600</c:v>
                </c:pt>
                <c:pt idx="4082">
                  <c:v>601</c:v>
                </c:pt>
                <c:pt idx="4083">
                  <c:v>601</c:v>
                </c:pt>
                <c:pt idx="4084">
                  <c:v>601</c:v>
                </c:pt>
                <c:pt idx="4085">
                  <c:v>600</c:v>
                </c:pt>
                <c:pt idx="4086">
                  <c:v>601</c:v>
                </c:pt>
                <c:pt idx="4087">
                  <c:v>600</c:v>
                </c:pt>
                <c:pt idx="4088">
                  <c:v>601</c:v>
                </c:pt>
                <c:pt idx="4089">
                  <c:v>600</c:v>
                </c:pt>
                <c:pt idx="4090">
                  <c:v>601</c:v>
                </c:pt>
                <c:pt idx="4091">
                  <c:v>601</c:v>
                </c:pt>
                <c:pt idx="4092">
                  <c:v>600</c:v>
                </c:pt>
                <c:pt idx="4093">
                  <c:v>600</c:v>
                </c:pt>
                <c:pt idx="4094">
                  <c:v>600</c:v>
                </c:pt>
                <c:pt idx="4095">
                  <c:v>601</c:v>
                </c:pt>
                <c:pt idx="4096">
                  <c:v>600</c:v>
                </c:pt>
                <c:pt idx="4097">
                  <c:v>600</c:v>
                </c:pt>
                <c:pt idx="4098">
                  <c:v>600</c:v>
                </c:pt>
                <c:pt idx="4099">
                  <c:v>600</c:v>
                </c:pt>
                <c:pt idx="4100">
                  <c:v>600</c:v>
                </c:pt>
                <c:pt idx="4101">
                  <c:v>600</c:v>
                </c:pt>
                <c:pt idx="4102">
                  <c:v>600</c:v>
                </c:pt>
                <c:pt idx="4103">
                  <c:v>600</c:v>
                </c:pt>
                <c:pt idx="4104">
                  <c:v>600</c:v>
                </c:pt>
                <c:pt idx="4105">
                  <c:v>601</c:v>
                </c:pt>
                <c:pt idx="4106">
                  <c:v>601</c:v>
                </c:pt>
                <c:pt idx="4107">
                  <c:v>600</c:v>
                </c:pt>
                <c:pt idx="4108">
                  <c:v>601</c:v>
                </c:pt>
                <c:pt idx="4109">
                  <c:v>601</c:v>
                </c:pt>
                <c:pt idx="4110">
                  <c:v>601</c:v>
                </c:pt>
                <c:pt idx="4111">
                  <c:v>600</c:v>
                </c:pt>
                <c:pt idx="4112">
                  <c:v>602</c:v>
                </c:pt>
                <c:pt idx="4113">
                  <c:v>601</c:v>
                </c:pt>
                <c:pt idx="4114">
                  <c:v>600</c:v>
                </c:pt>
                <c:pt idx="4115">
                  <c:v>601</c:v>
                </c:pt>
                <c:pt idx="4116">
                  <c:v>601</c:v>
                </c:pt>
                <c:pt idx="4117">
                  <c:v>600</c:v>
                </c:pt>
                <c:pt idx="4118">
                  <c:v>600</c:v>
                </c:pt>
                <c:pt idx="4119">
                  <c:v>600</c:v>
                </c:pt>
                <c:pt idx="4120">
                  <c:v>601</c:v>
                </c:pt>
                <c:pt idx="4121">
                  <c:v>600</c:v>
                </c:pt>
                <c:pt idx="4122">
                  <c:v>600</c:v>
                </c:pt>
                <c:pt idx="4123">
                  <c:v>600</c:v>
                </c:pt>
                <c:pt idx="4124">
                  <c:v>600</c:v>
                </c:pt>
                <c:pt idx="4125">
                  <c:v>600</c:v>
                </c:pt>
                <c:pt idx="4126">
                  <c:v>600</c:v>
                </c:pt>
                <c:pt idx="4127">
                  <c:v>600</c:v>
                </c:pt>
                <c:pt idx="4128">
                  <c:v>600</c:v>
                </c:pt>
                <c:pt idx="4129">
                  <c:v>600</c:v>
                </c:pt>
                <c:pt idx="4130">
                  <c:v>600</c:v>
                </c:pt>
                <c:pt idx="4131">
                  <c:v>600</c:v>
                </c:pt>
                <c:pt idx="4132">
                  <c:v>601</c:v>
                </c:pt>
                <c:pt idx="4133">
                  <c:v>601</c:v>
                </c:pt>
                <c:pt idx="4134">
                  <c:v>601</c:v>
                </c:pt>
                <c:pt idx="4135">
                  <c:v>601</c:v>
                </c:pt>
                <c:pt idx="4136">
                  <c:v>600</c:v>
                </c:pt>
                <c:pt idx="4137">
                  <c:v>600</c:v>
                </c:pt>
                <c:pt idx="4138">
                  <c:v>600</c:v>
                </c:pt>
                <c:pt idx="4139">
                  <c:v>601</c:v>
                </c:pt>
                <c:pt idx="4140">
                  <c:v>601</c:v>
                </c:pt>
                <c:pt idx="4141">
                  <c:v>600</c:v>
                </c:pt>
                <c:pt idx="4142">
                  <c:v>601</c:v>
                </c:pt>
                <c:pt idx="4143">
                  <c:v>600</c:v>
                </c:pt>
                <c:pt idx="4144">
                  <c:v>600</c:v>
                </c:pt>
                <c:pt idx="4145">
                  <c:v>600</c:v>
                </c:pt>
                <c:pt idx="4146">
                  <c:v>601</c:v>
                </c:pt>
                <c:pt idx="4147">
                  <c:v>600</c:v>
                </c:pt>
                <c:pt idx="4148">
                  <c:v>601</c:v>
                </c:pt>
                <c:pt idx="4149">
                  <c:v>600</c:v>
                </c:pt>
                <c:pt idx="4150">
                  <c:v>600</c:v>
                </c:pt>
                <c:pt idx="4151">
                  <c:v>600</c:v>
                </c:pt>
                <c:pt idx="4152">
                  <c:v>601</c:v>
                </c:pt>
                <c:pt idx="4153">
                  <c:v>601</c:v>
                </c:pt>
                <c:pt idx="4154">
                  <c:v>601</c:v>
                </c:pt>
                <c:pt idx="4155">
                  <c:v>600</c:v>
                </c:pt>
                <c:pt idx="4156">
                  <c:v>600</c:v>
                </c:pt>
                <c:pt idx="4157">
                  <c:v>600</c:v>
                </c:pt>
                <c:pt idx="4158">
                  <c:v>600</c:v>
                </c:pt>
                <c:pt idx="4159">
                  <c:v>600</c:v>
                </c:pt>
                <c:pt idx="4160">
                  <c:v>600</c:v>
                </c:pt>
                <c:pt idx="4161">
                  <c:v>600</c:v>
                </c:pt>
                <c:pt idx="4162">
                  <c:v>600</c:v>
                </c:pt>
                <c:pt idx="4163">
                  <c:v>600</c:v>
                </c:pt>
                <c:pt idx="4164">
                  <c:v>601</c:v>
                </c:pt>
                <c:pt idx="4165">
                  <c:v>600</c:v>
                </c:pt>
                <c:pt idx="4166">
                  <c:v>600</c:v>
                </c:pt>
                <c:pt idx="4167">
                  <c:v>601</c:v>
                </c:pt>
                <c:pt idx="4168">
                  <c:v>600</c:v>
                </c:pt>
                <c:pt idx="4169">
                  <c:v>600</c:v>
                </c:pt>
                <c:pt idx="4170">
                  <c:v>600</c:v>
                </c:pt>
                <c:pt idx="4171">
                  <c:v>600</c:v>
                </c:pt>
                <c:pt idx="4172">
                  <c:v>600</c:v>
                </c:pt>
                <c:pt idx="4173">
                  <c:v>600</c:v>
                </c:pt>
                <c:pt idx="4174">
                  <c:v>600</c:v>
                </c:pt>
                <c:pt idx="4175">
                  <c:v>600</c:v>
                </c:pt>
                <c:pt idx="4176">
                  <c:v>600</c:v>
                </c:pt>
                <c:pt idx="4177">
                  <c:v>601</c:v>
                </c:pt>
                <c:pt idx="4178">
                  <c:v>600</c:v>
                </c:pt>
                <c:pt idx="4179">
                  <c:v>600</c:v>
                </c:pt>
                <c:pt idx="4180">
                  <c:v>600</c:v>
                </c:pt>
                <c:pt idx="4181">
                  <c:v>601</c:v>
                </c:pt>
                <c:pt idx="4182">
                  <c:v>600</c:v>
                </c:pt>
                <c:pt idx="4183">
                  <c:v>600</c:v>
                </c:pt>
                <c:pt idx="4184">
                  <c:v>600</c:v>
                </c:pt>
                <c:pt idx="4185">
                  <c:v>601</c:v>
                </c:pt>
                <c:pt idx="4186">
                  <c:v>600</c:v>
                </c:pt>
                <c:pt idx="4187">
                  <c:v>601</c:v>
                </c:pt>
                <c:pt idx="4188">
                  <c:v>601</c:v>
                </c:pt>
                <c:pt idx="4189">
                  <c:v>600</c:v>
                </c:pt>
                <c:pt idx="4190">
                  <c:v>600</c:v>
                </c:pt>
                <c:pt idx="4191">
                  <c:v>600</c:v>
                </c:pt>
                <c:pt idx="4192">
                  <c:v>600</c:v>
                </c:pt>
                <c:pt idx="4193">
                  <c:v>600</c:v>
                </c:pt>
                <c:pt idx="4194">
                  <c:v>600</c:v>
                </c:pt>
                <c:pt idx="4195">
                  <c:v>600</c:v>
                </c:pt>
                <c:pt idx="4196">
                  <c:v>600</c:v>
                </c:pt>
                <c:pt idx="4197">
                  <c:v>600</c:v>
                </c:pt>
                <c:pt idx="4198">
                  <c:v>600</c:v>
                </c:pt>
                <c:pt idx="4199">
                  <c:v>601</c:v>
                </c:pt>
                <c:pt idx="4200">
                  <c:v>601</c:v>
                </c:pt>
                <c:pt idx="4201">
                  <c:v>600</c:v>
                </c:pt>
                <c:pt idx="4202">
                  <c:v>601</c:v>
                </c:pt>
                <c:pt idx="4203">
                  <c:v>601</c:v>
                </c:pt>
                <c:pt idx="4204">
                  <c:v>600</c:v>
                </c:pt>
                <c:pt idx="4205">
                  <c:v>600</c:v>
                </c:pt>
                <c:pt idx="4206">
                  <c:v>600</c:v>
                </c:pt>
                <c:pt idx="4207">
                  <c:v>601</c:v>
                </c:pt>
                <c:pt idx="4208">
                  <c:v>601</c:v>
                </c:pt>
                <c:pt idx="4209">
                  <c:v>601</c:v>
                </c:pt>
                <c:pt idx="4210">
                  <c:v>600</c:v>
                </c:pt>
                <c:pt idx="4211">
                  <c:v>600</c:v>
                </c:pt>
                <c:pt idx="4212">
                  <c:v>600</c:v>
                </c:pt>
                <c:pt idx="4213">
                  <c:v>600</c:v>
                </c:pt>
                <c:pt idx="4214">
                  <c:v>600</c:v>
                </c:pt>
                <c:pt idx="4215">
                  <c:v>601</c:v>
                </c:pt>
                <c:pt idx="4216">
                  <c:v>600</c:v>
                </c:pt>
                <c:pt idx="4217">
                  <c:v>600</c:v>
                </c:pt>
                <c:pt idx="4218">
                  <c:v>600</c:v>
                </c:pt>
                <c:pt idx="4219">
                  <c:v>600</c:v>
                </c:pt>
                <c:pt idx="4220">
                  <c:v>601</c:v>
                </c:pt>
                <c:pt idx="4221">
                  <c:v>600</c:v>
                </c:pt>
                <c:pt idx="4222">
                  <c:v>600</c:v>
                </c:pt>
                <c:pt idx="4223">
                  <c:v>600</c:v>
                </c:pt>
                <c:pt idx="4224">
                  <c:v>601</c:v>
                </c:pt>
                <c:pt idx="4225">
                  <c:v>601</c:v>
                </c:pt>
                <c:pt idx="4226">
                  <c:v>600</c:v>
                </c:pt>
                <c:pt idx="4227">
                  <c:v>601</c:v>
                </c:pt>
                <c:pt idx="4228">
                  <c:v>601</c:v>
                </c:pt>
                <c:pt idx="4229">
                  <c:v>600</c:v>
                </c:pt>
                <c:pt idx="4230">
                  <c:v>600</c:v>
                </c:pt>
                <c:pt idx="4231">
                  <c:v>600</c:v>
                </c:pt>
                <c:pt idx="4232">
                  <c:v>600</c:v>
                </c:pt>
                <c:pt idx="4233">
                  <c:v>600</c:v>
                </c:pt>
                <c:pt idx="4234">
                  <c:v>600</c:v>
                </c:pt>
                <c:pt idx="4235">
                  <c:v>600</c:v>
                </c:pt>
                <c:pt idx="4236">
                  <c:v>600</c:v>
                </c:pt>
                <c:pt idx="4237">
                  <c:v>600</c:v>
                </c:pt>
                <c:pt idx="4238">
                  <c:v>600</c:v>
                </c:pt>
                <c:pt idx="4239">
                  <c:v>600</c:v>
                </c:pt>
                <c:pt idx="4240">
                  <c:v>600</c:v>
                </c:pt>
                <c:pt idx="4241">
                  <c:v>600</c:v>
                </c:pt>
                <c:pt idx="4242">
                  <c:v>601</c:v>
                </c:pt>
                <c:pt idx="4243">
                  <c:v>600</c:v>
                </c:pt>
                <c:pt idx="4244">
                  <c:v>600</c:v>
                </c:pt>
                <c:pt idx="4245">
                  <c:v>602</c:v>
                </c:pt>
                <c:pt idx="4246">
                  <c:v>601</c:v>
                </c:pt>
                <c:pt idx="4247">
                  <c:v>600</c:v>
                </c:pt>
                <c:pt idx="4248">
                  <c:v>600</c:v>
                </c:pt>
                <c:pt idx="4249">
                  <c:v>600</c:v>
                </c:pt>
                <c:pt idx="4250">
                  <c:v>601</c:v>
                </c:pt>
                <c:pt idx="4251">
                  <c:v>600</c:v>
                </c:pt>
                <c:pt idx="4252">
                  <c:v>600</c:v>
                </c:pt>
                <c:pt idx="4253">
                  <c:v>600</c:v>
                </c:pt>
                <c:pt idx="4254">
                  <c:v>600</c:v>
                </c:pt>
                <c:pt idx="4255">
                  <c:v>600</c:v>
                </c:pt>
                <c:pt idx="4256">
                  <c:v>600</c:v>
                </c:pt>
                <c:pt idx="4257">
                  <c:v>600</c:v>
                </c:pt>
                <c:pt idx="4258">
                  <c:v>601</c:v>
                </c:pt>
                <c:pt idx="4259">
                  <c:v>600</c:v>
                </c:pt>
                <c:pt idx="4260">
                  <c:v>600</c:v>
                </c:pt>
                <c:pt idx="4261">
                  <c:v>600</c:v>
                </c:pt>
                <c:pt idx="4262">
                  <c:v>600</c:v>
                </c:pt>
                <c:pt idx="4263">
                  <c:v>600</c:v>
                </c:pt>
                <c:pt idx="4264">
                  <c:v>600</c:v>
                </c:pt>
                <c:pt idx="4265">
                  <c:v>601</c:v>
                </c:pt>
                <c:pt idx="4266">
                  <c:v>600</c:v>
                </c:pt>
                <c:pt idx="4267">
                  <c:v>600</c:v>
                </c:pt>
                <c:pt idx="4268">
                  <c:v>600</c:v>
                </c:pt>
                <c:pt idx="4269">
                  <c:v>600</c:v>
                </c:pt>
                <c:pt idx="4270">
                  <c:v>600</c:v>
                </c:pt>
                <c:pt idx="4271">
                  <c:v>601</c:v>
                </c:pt>
                <c:pt idx="4272">
                  <c:v>600</c:v>
                </c:pt>
                <c:pt idx="4273">
                  <c:v>600</c:v>
                </c:pt>
                <c:pt idx="4274">
                  <c:v>601</c:v>
                </c:pt>
                <c:pt idx="4275">
                  <c:v>601</c:v>
                </c:pt>
                <c:pt idx="4276">
                  <c:v>601</c:v>
                </c:pt>
                <c:pt idx="4277">
                  <c:v>600</c:v>
                </c:pt>
                <c:pt idx="4278">
                  <c:v>602</c:v>
                </c:pt>
                <c:pt idx="4279">
                  <c:v>602</c:v>
                </c:pt>
                <c:pt idx="4280">
                  <c:v>600</c:v>
                </c:pt>
                <c:pt idx="4281">
                  <c:v>601</c:v>
                </c:pt>
                <c:pt idx="4282">
                  <c:v>601</c:v>
                </c:pt>
                <c:pt idx="4283">
                  <c:v>601</c:v>
                </c:pt>
                <c:pt idx="4284">
                  <c:v>601</c:v>
                </c:pt>
                <c:pt idx="4285">
                  <c:v>600</c:v>
                </c:pt>
                <c:pt idx="4286">
                  <c:v>600</c:v>
                </c:pt>
                <c:pt idx="4287">
                  <c:v>600</c:v>
                </c:pt>
                <c:pt idx="4288">
                  <c:v>600</c:v>
                </c:pt>
                <c:pt idx="4289">
                  <c:v>600</c:v>
                </c:pt>
                <c:pt idx="4290">
                  <c:v>600</c:v>
                </c:pt>
                <c:pt idx="4291">
                  <c:v>601</c:v>
                </c:pt>
                <c:pt idx="4292">
                  <c:v>601</c:v>
                </c:pt>
                <c:pt idx="4293">
                  <c:v>600</c:v>
                </c:pt>
                <c:pt idx="4294">
                  <c:v>600</c:v>
                </c:pt>
                <c:pt idx="4295">
                  <c:v>600</c:v>
                </c:pt>
                <c:pt idx="4296">
                  <c:v>601</c:v>
                </c:pt>
                <c:pt idx="4297">
                  <c:v>600</c:v>
                </c:pt>
                <c:pt idx="4298">
                  <c:v>600</c:v>
                </c:pt>
                <c:pt idx="4299">
                  <c:v>601</c:v>
                </c:pt>
                <c:pt idx="4300">
                  <c:v>600</c:v>
                </c:pt>
                <c:pt idx="4301">
                  <c:v>601</c:v>
                </c:pt>
                <c:pt idx="4302">
                  <c:v>601</c:v>
                </c:pt>
                <c:pt idx="4303">
                  <c:v>600</c:v>
                </c:pt>
                <c:pt idx="4304">
                  <c:v>601</c:v>
                </c:pt>
                <c:pt idx="4305">
                  <c:v>601</c:v>
                </c:pt>
                <c:pt idx="4306">
                  <c:v>601</c:v>
                </c:pt>
                <c:pt idx="4307">
                  <c:v>601</c:v>
                </c:pt>
                <c:pt idx="4308">
                  <c:v>601</c:v>
                </c:pt>
                <c:pt idx="4309">
                  <c:v>600</c:v>
                </c:pt>
                <c:pt idx="4310">
                  <c:v>600</c:v>
                </c:pt>
                <c:pt idx="4311">
                  <c:v>600</c:v>
                </c:pt>
                <c:pt idx="4312">
                  <c:v>601</c:v>
                </c:pt>
                <c:pt idx="4313">
                  <c:v>601</c:v>
                </c:pt>
                <c:pt idx="4314">
                  <c:v>600</c:v>
                </c:pt>
                <c:pt idx="4315">
                  <c:v>600</c:v>
                </c:pt>
                <c:pt idx="4316">
                  <c:v>602</c:v>
                </c:pt>
                <c:pt idx="4317">
                  <c:v>602</c:v>
                </c:pt>
                <c:pt idx="4318">
                  <c:v>601</c:v>
                </c:pt>
                <c:pt idx="4319">
                  <c:v>600</c:v>
                </c:pt>
                <c:pt idx="4320">
                  <c:v>600</c:v>
                </c:pt>
                <c:pt idx="4321">
                  <c:v>601</c:v>
                </c:pt>
                <c:pt idx="4322">
                  <c:v>601</c:v>
                </c:pt>
                <c:pt idx="4323">
                  <c:v>601</c:v>
                </c:pt>
                <c:pt idx="4324">
                  <c:v>600</c:v>
                </c:pt>
                <c:pt idx="4325">
                  <c:v>600</c:v>
                </c:pt>
                <c:pt idx="4326">
                  <c:v>601</c:v>
                </c:pt>
                <c:pt idx="4327">
                  <c:v>601</c:v>
                </c:pt>
                <c:pt idx="4328">
                  <c:v>600</c:v>
                </c:pt>
                <c:pt idx="4329">
                  <c:v>600</c:v>
                </c:pt>
                <c:pt idx="4330">
                  <c:v>600</c:v>
                </c:pt>
                <c:pt idx="4331">
                  <c:v>600</c:v>
                </c:pt>
                <c:pt idx="4332">
                  <c:v>601</c:v>
                </c:pt>
                <c:pt idx="4333">
                  <c:v>601</c:v>
                </c:pt>
                <c:pt idx="4334">
                  <c:v>600</c:v>
                </c:pt>
                <c:pt idx="4335">
                  <c:v>602</c:v>
                </c:pt>
                <c:pt idx="4336">
                  <c:v>602</c:v>
                </c:pt>
                <c:pt idx="4337">
                  <c:v>600</c:v>
                </c:pt>
                <c:pt idx="4338">
                  <c:v>600</c:v>
                </c:pt>
                <c:pt idx="4339">
                  <c:v>600</c:v>
                </c:pt>
                <c:pt idx="4340">
                  <c:v>600</c:v>
                </c:pt>
                <c:pt idx="4341">
                  <c:v>601</c:v>
                </c:pt>
                <c:pt idx="4342">
                  <c:v>601</c:v>
                </c:pt>
                <c:pt idx="4343">
                  <c:v>600</c:v>
                </c:pt>
                <c:pt idx="4344">
                  <c:v>600</c:v>
                </c:pt>
                <c:pt idx="4345">
                  <c:v>600</c:v>
                </c:pt>
                <c:pt idx="4346">
                  <c:v>600</c:v>
                </c:pt>
                <c:pt idx="4347">
                  <c:v>600</c:v>
                </c:pt>
                <c:pt idx="4348">
                  <c:v>600</c:v>
                </c:pt>
                <c:pt idx="4349">
                  <c:v>600</c:v>
                </c:pt>
                <c:pt idx="4350">
                  <c:v>601</c:v>
                </c:pt>
                <c:pt idx="4351">
                  <c:v>600</c:v>
                </c:pt>
                <c:pt idx="4352">
                  <c:v>600</c:v>
                </c:pt>
                <c:pt idx="4353">
                  <c:v>601</c:v>
                </c:pt>
                <c:pt idx="4354">
                  <c:v>601</c:v>
                </c:pt>
                <c:pt idx="4355">
                  <c:v>601</c:v>
                </c:pt>
                <c:pt idx="4356">
                  <c:v>600</c:v>
                </c:pt>
                <c:pt idx="4357">
                  <c:v>600</c:v>
                </c:pt>
                <c:pt idx="4358">
                  <c:v>600</c:v>
                </c:pt>
                <c:pt idx="4359">
                  <c:v>600</c:v>
                </c:pt>
                <c:pt idx="4360">
                  <c:v>600</c:v>
                </c:pt>
                <c:pt idx="4361">
                  <c:v>600</c:v>
                </c:pt>
                <c:pt idx="4362">
                  <c:v>600</c:v>
                </c:pt>
                <c:pt idx="4363">
                  <c:v>600</c:v>
                </c:pt>
                <c:pt idx="4364">
                  <c:v>600</c:v>
                </c:pt>
                <c:pt idx="4365">
                  <c:v>600</c:v>
                </c:pt>
                <c:pt idx="4366">
                  <c:v>600</c:v>
                </c:pt>
                <c:pt idx="4367">
                  <c:v>601</c:v>
                </c:pt>
                <c:pt idx="4368">
                  <c:v>601</c:v>
                </c:pt>
                <c:pt idx="4369">
                  <c:v>601</c:v>
                </c:pt>
                <c:pt idx="4370">
                  <c:v>600</c:v>
                </c:pt>
                <c:pt idx="4371">
                  <c:v>600</c:v>
                </c:pt>
                <c:pt idx="4372">
                  <c:v>601</c:v>
                </c:pt>
                <c:pt idx="4373">
                  <c:v>600</c:v>
                </c:pt>
                <c:pt idx="4374">
                  <c:v>601</c:v>
                </c:pt>
                <c:pt idx="4375">
                  <c:v>600</c:v>
                </c:pt>
                <c:pt idx="4376">
                  <c:v>600</c:v>
                </c:pt>
                <c:pt idx="4377">
                  <c:v>600</c:v>
                </c:pt>
                <c:pt idx="4378">
                  <c:v>600</c:v>
                </c:pt>
                <c:pt idx="4379">
                  <c:v>601</c:v>
                </c:pt>
                <c:pt idx="4380">
                  <c:v>601</c:v>
                </c:pt>
                <c:pt idx="4381">
                  <c:v>601</c:v>
                </c:pt>
                <c:pt idx="4382">
                  <c:v>600</c:v>
                </c:pt>
                <c:pt idx="4383">
                  <c:v>601</c:v>
                </c:pt>
                <c:pt idx="4384">
                  <c:v>601</c:v>
                </c:pt>
                <c:pt idx="4385">
                  <c:v>600</c:v>
                </c:pt>
                <c:pt idx="4386">
                  <c:v>600</c:v>
                </c:pt>
                <c:pt idx="4387">
                  <c:v>600</c:v>
                </c:pt>
                <c:pt idx="4388">
                  <c:v>600</c:v>
                </c:pt>
                <c:pt idx="4389">
                  <c:v>600</c:v>
                </c:pt>
                <c:pt idx="4390">
                  <c:v>600</c:v>
                </c:pt>
                <c:pt idx="4391">
                  <c:v>600</c:v>
                </c:pt>
                <c:pt idx="4392">
                  <c:v>600</c:v>
                </c:pt>
                <c:pt idx="4393">
                  <c:v>600</c:v>
                </c:pt>
                <c:pt idx="4394">
                  <c:v>600</c:v>
                </c:pt>
                <c:pt idx="4395">
                  <c:v>600</c:v>
                </c:pt>
                <c:pt idx="4396">
                  <c:v>600</c:v>
                </c:pt>
                <c:pt idx="4397">
                  <c:v>601</c:v>
                </c:pt>
                <c:pt idx="4398">
                  <c:v>601</c:v>
                </c:pt>
                <c:pt idx="4399">
                  <c:v>600</c:v>
                </c:pt>
                <c:pt idx="4400">
                  <c:v>600</c:v>
                </c:pt>
                <c:pt idx="4401">
                  <c:v>600</c:v>
                </c:pt>
                <c:pt idx="4402">
                  <c:v>600</c:v>
                </c:pt>
                <c:pt idx="4403">
                  <c:v>600</c:v>
                </c:pt>
                <c:pt idx="4404">
                  <c:v>600</c:v>
                </c:pt>
                <c:pt idx="4405">
                  <c:v>600</c:v>
                </c:pt>
                <c:pt idx="4406">
                  <c:v>600</c:v>
                </c:pt>
                <c:pt idx="4407">
                  <c:v>600</c:v>
                </c:pt>
                <c:pt idx="4408">
                  <c:v>600</c:v>
                </c:pt>
                <c:pt idx="4409">
                  <c:v>600</c:v>
                </c:pt>
                <c:pt idx="4410">
                  <c:v>600</c:v>
                </c:pt>
                <c:pt idx="4411">
                  <c:v>600</c:v>
                </c:pt>
                <c:pt idx="4412">
                  <c:v>600</c:v>
                </c:pt>
                <c:pt idx="4413">
                  <c:v>600</c:v>
                </c:pt>
                <c:pt idx="4414">
                  <c:v>601</c:v>
                </c:pt>
                <c:pt idx="4415">
                  <c:v>601</c:v>
                </c:pt>
                <c:pt idx="4416">
                  <c:v>600</c:v>
                </c:pt>
                <c:pt idx="4417">
                  <c:v>600</c:v>
                </c:pt>
                <c:pt idx="4418">
                  <c:v>600</c:v>
                </c:pt>
                <c:pt idx="4419">
                  <c:v>601</c:v>
                </c:pt>
                <c:pt idx="4420">
                  <c:v>600</c:v>
                </c:pt>
                <c:pt idx="4421">
                  <c:v>600</c:v>
                </c:pt>
                <c:pt idx="4422">
                  <c:v>600</c:v>
                </c:pt>
                <c:pt idx="4423">
                  <c:v>600</c:v>
                </c:pt>
                <c:pt idx="4424">
                  <c:v>600</c:v>
                </c:pt>
                <c:pt idx="4425">
                  <c:v>600</c:v>
                </c:pt>
                <c:pt idx="4426">
                  <c:v>600</c:v>
                </c:pt>
                <c:pt idx="4427">
                  <c:v>601</c:v>
                </c:pt>
                <c:pt idx="4428">
                  <c:v>602</c:v>
                </c:pt>
                <c:pt idx="4429">
                  <c:v>601</c:v>
                </c:pt>
                <c:pt idx="4430">
                  <c:v>601</c:v>
                </c:pt>
                <c:pt idx="4431">
                  <c:v>601</c:v>
                </c:pt>
                <c:pt idx="4432">
                  <c:v>602</c:v>
                </c:pt>
                <c:pt idx="4433">
                  <c:v>602</c:v>
                </c:pt>
                <c:pt idx="4434">
                  <c:v>602</c:v>
                </c:pt>
                <c:pt idx="4435">
                  <c:v>602</c:v>
                </c:pt>
                <c:pt idx="4436">
                  <c:v>602</c:v>
                </c:pt>
                <c:pt idx="4437">
                  <c:v>602</c:v>
                </c:pt>
                <c:pt idx="4438">
                  <c:v>602</c:v>
                </c:pt>
                <c:pt idx="4439">
                  <c:v>600</c:v>
                </c:pt>
                <c:pt idx="4440">
                  <c:v>600</c:v>
                </c:pt>
                <c:pt idx="4441">
                  <c:v>602</c:v>
                </c:pt>
                <c:pt idx="4442">
                  <c:v>602</c:v>
                </c:pt>
                <c:pt idx="4443">
                  <c:v>602</c:v>
                </c:pt>
                <c:pt idx="4444">
                  <c:v>602</c:v>
                </c:pt>
                <c:pt idx="4445">
                  <c:v>602</c:v>
                </c:pt>
                <c:pt idx="4446">
                  <c:v>602</c:v>
                </c:pt>
                <c:pt idx="4447">
                  <c:v>600</c:v>
                </c:pt>
                <c:pt idx="4448">
                  <c:v>602</c:v>
                </c:pt>
                <c:pt idx="4449">
                  <c:v>602</c:v>
                </c:pt>
                <c:pt idx="4450">
                  <c:v>602</c:v>
                </c:pt>
                <c:pt idx="4451">
                  <c:v>600</c:v>
                </c:pt>
                <c:pt idx="4452">
                  <c:v>601</c:v>
                </c:pt>
                <c:pt idx="4453">
                  <c:v>601</c:v>
                </c:pt>
                <c:pt idx="4454">
                  <c:v>602</c:v>
                </c:pt>
                <c:pt idx="4455">
                  <c:v>601</c:v>
                </c:pt>
                <c:pt idx="4456">
                  <c:v>601</c:v>
                </c:pt>
                <c:pt idx="4457">
                  <c:v>600</c:v>
                </c:pt>
                <c:pt idx="4458">
                  <c:v>602</c:v>
                </c:pt>
                <c:pt idx="4459">
                  <c:v>601</c:v>
                </c:pt>
                <c:pt idx="4460">
                  <c:v>602</c:v>
                </c:pt>
                <c:pt idx="4461">
                  <c:v>602</c:v>
                </c:pt>
                <c:pt idx="4462">
                  <c:v>602</c:v>
                </c:pt>
                <c:pt idx="4463">
                  <c:v>601</c:v>
                </c:pt>
                <c:pt idx="4464">
                  <c:v>602</c:v>
                </c:pt>
                <c:pt idx="4465">
                  <c:v>602</c:v>
                </c:pt>
                <c:pt idx="4466">
                  <c:v>602</c:v>
                </c:pt>
                <c:pt idx="4467">
                  <c:v>600</c:v>
                </c:pt>
                <c:pt idx="4468">
                  <c:v>602</c:v>
                </c:pt>
                <c:pt idx="4469">
                  <c:v>602</c:v>
                </c:pt>
                <c:pt idx="4470">
                  <c:v>602</c:v>
                </c:pt>
                <c:pt idx="4471">
                  <c:v>600</c:v>
                </c:pt>
                <c:pt idx="4472">
                  <c:v>600</c:v>
                </c:pt>
                <c:pt idx="4473">
                  <c:v>600</c:v>
                </c:pt>
                <c:pt idx="4474">
                  <c:v>601</c:v>
                </c:pt>
                <c:pt idx="4475">
                  <c:v>601</c:v>
                </c:pt>
                <c:pt idx="4476">
                  <c:v>601</c:v>
                </c:pt>
                <c:pt idx="4477">
                  <c:v>600</c:v>
                </c:pt>
                <c:pt idx="4478">
                  <c:v>601</c:v>
                </c:pt>
                <c:pt idx="4479">
                  <c:v>602</c:v>
                </c:pt>
                <c:pt idx="4480">
                  <c:v>602</c:v>
                </c:pt>
                <c:pt idx="4481">
                  <c:v>600</c:v>
                </c:pt>
                <c:pt idx="4482">
                  <c:v>600</c:v>
                </c:pt>
                <c:pt idx="4483">
                  <c:v>601</c:v>
                </c:pt>
                <c:pt idx="4484">
                  <c:v>600</c:v>
                </c:pt>
                <c:pt idx="4485">
                  <c:v>601</c:v>
                </c:pt>
                <c:pt idx="4486">
                  <c:v>601</c:v>
                </c:pt>
                <c:pt idx="4487">
                  <c:v>600</c:v>
                </c:pt>
                <c:pt idx="4488">
                  <c:v>600</c:v>
                </c:pt>
                <c:pt idx="4489">
                  <c:v>601</c:v>
                </c:pt>
                <c:pt idx="4490">
                  <c:v>601</c:v>
                </c:pt>
                <c:pt idx="4491">
                  <c:v>600</c:v>
                </c:pt>
                <c:pt idx="4492">
                  <c:v>600</c:v>
                </c:pt>
                <c:pt idx="4493">
                  <c:v>600</c:v>
                </c:pt>
                <c:pt idx="4494">
                  <c:v>602</c:v>
                </c:pt>
                <c:pt idx="4495">
                  <c:v>602</c:v>
                </c:pt>
                <c:pt idx="4496">
                  <c:v>601</c:v>
                </c:pt>
                <c:pt idx="4497">
                  <c:v>602</c:v>
                </c:pt>
                <c:pt idx="4498">
                  <c:v>602</c:v>
                </c:pt>
                <c:pt idx="4499">
                  <c:v>602</c:v>
                </c:pt>
                <c:pt idx="4500">
                  <c:v>600</c:v>
                </c:pt>
                <c:pt idx="4501">
                  <c:v>602</c:v>
                </c:pt>
                <c:pt idx="4502">
                  <c:v>602</c:v>
                </c:pt>
                <c:pt idx="4503">
                  <c:v>602</c:v>
                </c:pt>
                <c:pt idx="4504">
                  <c:v>601</c:v>
                </c:pt>
                <c:pt idx="4505">
                  <c:v>602</c:v>
                </c:pt>
                <c:pt idx="4506">
                  <c:v>600</c:v>
                </c:pt>
                <c:pt idx="4507">
                  <c:v>600</c:v>
                </c:pt>
                <c:pt idx="4508">
                  <c:v>600</c:v>
                </c:pt>
                <c:pt idx="4509">
                  <c:v>602</c:v>
                </c:pt>
                <c:pt idx="4510">
                  <c:v>600</c:v>
                </c:pt>
                <c:pt idx="4511">
                  <c:v>600</c:v>
                </c:pt>
                <c:pt idx="4512">
                  <c:v>602</c:v>
                </c:pt>
                <c:pt idx="4513">
                  <c:v>600</c:v>
                </c:pt>
                <c:pt idx="4514">
                  <c:v>601</c:v>
                </c:pt>
                <c:pt idx="4515">
                  <c:v>601</c:v>
                </c:pt>
                <c:pt idx="4516">
                  <c:v>600</c:v>
                </c:pt>
                <c:pt idx="4517">
                  <c:v>600</c:v>
                </c:pt>
                <c:pt idx="4518">
                  <c:v>600</c:v>
                </c:pt>
                <c:pt idx="4519">
                  <c:v>600</c:v>
                </c:pt>
                <c:pt idx="4520">
                  <c:v>600</c:v>
                </c:pt>
                <c:pt idx="4521">
                  <c:v>601</c:v>
                </c:pt>
                <c:pt idx="4522">
                  <c:v>600</c:v>
                </c:pt>
                <c:pt idx="4523">
                  <c:v>600</c:v>
                </c:pt>
                <c:pt idx="4524">
                  <c:v>600</c:v>
                </c:pt>
                <c:pt idx="4525">
                  <c:v>600</c:v>
                </c:pt>
                <c:pt idx="4526">
                  <c:v>600</c:v>
                </c:pt>
                <c:pt idx="4527">
                  <c:v>601</c:v>
                </c:pt>
                <c:pt idx="4528">
                  <c:v>601</c:v>
                </c:pt>
                <c:pt idx="4529">
                  <c:v>602</c:v>
                </c:pt>
                <c:pt idx="4530">
                  <c:v>601</c:v>
                </c:pt>
                <c:pt idx="4531">
                  <c:v>602</c:v>
                </c:pt>
                <c:pt idx="4532">
                  <c:v>600</c:v>
                </c:pt>
                <c:pt idx="4533">
                  <c:v>600</c:v>
                </c:pt>
                <c:pt idx="4534">
                  <c:v>600</c:v>
                </c:pt>
                <c:pt idx="4535">
                  <c:v>600</c:v>
                </c:pt>
                <c:pt idx="4536">
                  <c:v>600</c:v>
                </c:pt>
                <c:pt idx="4537">
                  <c:v>602</c:v>
                </c:pt>
                <c:pt idx="4538">
                  <c:v>602</c:v>
                </c:pt>
                <c:pt idx="4539">
                  <c:v>600</c:v>
                </c:pt>
                <c:pt idx="4540">
                  <c:v>602</c:v>
                </c:pt>
                <c:pt idx="4541">
                  <c:v>602</c:v>
                </c:pt>
                <c:pt idx="4542">
                  <c:v>602</c:v>
                </c:pt>
                <c:pt idx="4543">
                  <c:v>600</c:v>
                </c:pt>
                <c:pt idx="4544">
                  <c:v>600</c:v>
                </c:pt>
                <c:pt idx="4545">
                  <c:v>601</c:v>
                </c:pt>
                <c:pt idx="4546">
                  <c:v>600</c:v>
                </c:pt>
                <c:pt idx="4547">
                  <c:v>601</c:v>
                </c:pt>
                <c:pt idx="4548">
                  <c:v>601</c:v>
                </c:pt>
                <c:pt idx="4549">
                  <c:v>602</c:v>
                </c:pt>
                <c:pt idx="4550">
                  <c:v>602</c:v>
                </c:pt>
                <c:pt idx="4551">
                  <c:v>600</c:v>
                </c:pt>
                <c:pt idx="4552">
                  <c:v>600</c:v>
                </c:pt>
                <c:pt idx="4553">
                  <c:v>602</c:v>
                </c:pt>
                <c:pt idx="4554">
                  <c:v>602</c:v>
                </c:pt>
                <c:pt idx="4555">
                  <c:v>600</c:v>
                </c:pt>
                <c:pt idx="4556">
                  <c:v>601</c:v>
                </c:pt>
                <c:pt idx="4557">
                  <c:v>600</c:v>
                </c:pt>
                <c:pt idx="4558">
                  <c:v>600</c:v>
                </c:pt>
                <c:pt idx="4559">
                  <c:v>600</c:v>
                </c:pt>
                <c:pt idx="4560">
                  <c:v>600</c:v>
                </c:pt>
                <c:pt idx="4561">
                  <c:v>600</c:v>
                </c:pt>
                <c:pt idx="4562">
                  <c:v>601</c:v>
                </c:pt>
                <c:pt idx="4563">
                  <c:v>601</c:v>
                </c:pt>
                <c:pt idx="4564">
                  <c:v>600</c:v>
                </c:pt>
                <c:pt idx="4565">
                  <c:v>600</c:v>
                </c:pt>
                <c:pt idx="4566">
                  <c:v>600</c:v>
                </c:pt>
                <c:pt idx="4567">
                  <c:v>600</c:v>
                </c:pt>
                <c:pt idx="4568">
                  <c:v>602</c:v>
                </c:pt>
                <c:pt idx="4569">
                  <c:v>600</c:v>
                </c:pt>
                <c:pt idx="4570">
                  <c:v>600</c:v>
                </c:pt>
                <c:pt idx="4571">
                  <c:v>600</c:v>
                </c:pt>
                <c:pt idx="4572">
                  <c:v>597</c:v>
                </c:pt>
                <c:pt idx="4573">
                  <c:v>579</c:v>
                </c:pt>
                <c:pt idx="4574">
                  <c:v>556</c:v>
                </c:pt>
                <c:pt idx="4575">
                  <c:v>525</c:v>
                </c:pt>
                <c:pt idx="4576">
                  <c:v>525</c:v>
                </c:pt>
                <c:pt idx="4577">
                  <c:v>492</c:v>
                </c:pt>
                <c:pt idx="4578">
                  <c:v>463</c:v>
                </c:pt>
                <c:pt idx="4579">
                  <c:v>429</c:v>
                </c:pt>
                <c:pt idx="4580">
                  <c:v>429</c:v>
                </c:pt>
                <c:pt idx="4581">
                  <c:v>395</c:v>
                </c:pt>
                <c:pt idx="4582">
                  <c:v>368</c:v>
                </c:pt>
                <c:pt idx="4583">
                  <c:v>368</c:v>
                </c:pt>
              </c:numCache>
            </c:numRef>
          </c:yVal>
          <c:smooth val="0"/>
        </c:ser>
        <c:ser>
          <c:idx val="6"/>
          <c:order val="16"/>
          <c:tx>
            <c:strRef>
              <c:f>sheet1!$X$1</c:f>
              <c:strCache>
                <c:ptCount val="1"/>
                <c:pt idx="0">
                  <c:v>Sts_07</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X$2:$X$5000</c:f>
            </c:numRef>
          </c:yVal>
          <c:smooth val="0"/>
        </c:ser>
        <c:ser>
          <c:idx val="7"/>
          <c:order val="18"/>
          <c:tx>
            <c:strRef>
              <c:f>sheet1!$Z$1</c:f>
              <c:strCache>
                <c:ptCount val="1"/>
                <c:pt idx="0">
                  <c:v>Sts_08</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Z$2:$Z$5000</c:f>
            </c:numRef>
          </c:yVal>
          <c:smooth val="0"/>
        </c:ser>
        <c:ser>
          <c:idx val="11"/>
          <c:order val="7"/>
          <c:tx>
            <c:strRef>
              <c:f>sheet1!$O$1</c:f>
              <c:strCache>
                <c:ptCount val="1"/>
                <c:pt idx="0">
                  <c:v>Z velocity (mm/min)</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O$2:$O$5000</c:f>
            </c:numRef>
          </c:yVal>
          <c:smooth val="0"/>
        </c:ser>
        <c:ser>
          <c:idx val="12"/>
          <c:order val="8"/>
          <c:tx>
            <c:strRef>
              <c:f>sheet1!$P$1</c:f>
              <c:strCache>
                <c:ptCount val="1"/>
                <c:pt idx="0">
                  <c:v>Sts_03</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P$2:$P$5000</c:f>
            </c:numRef>
          </c:yVal>
          <c:smooth val="0"/>
        </c:ser>
        <c:ser>
          <c:idx val="13"/>
          <c:order val="9"/>
          <c:tx>
            <c:strRef>
              <c:f>sheet1!$Q$1</c:f>
              <c:strCache>
                <c:ptCount val="1"/>
                <c:pt idx="0">
                  <c:v>X Force (N)</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Q$2:$Q$5000</c:f>
            </c:numRef>
          </c:yVal>
          <c:smooth val="0"/>
        </c:ser>
        <c:ser>
          <c:idx val="14"/>
          <c:order val="12"/>
          <c:tx>
            <c:strRef>
              <c:f>sheet1!$T$1</c:f>
              <c:strCache>
                <c:ptCount val="1"/>
                <c:pt idx="0">
                  <c:v>Y Force (kN)</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T$2:$T$5000</c:f>
            </c:numRef>
          </c:yVal>
          <c:smooth val="0"/>
        </c:ser>
        <c:ser>
          <c:idx val="15"/>
          <c:order val="13"/>
          <c:tx>
            <c:strRef>
              <c:f>sheet1!$U$1</c:f>
              <c:strCache>
                <c:ptCount val="1"/>
                <c:pt idx="0">
                  <c:v>Z Force (N)</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U$2:$U$5000</c:f>
            </c:numRef>
          </c:yVal>
          <c:smooth val="0"/>
        </c:ser>
        <c:ser>
          <c:idx val="16"/>
          <c:order val="19"/>
          <c:tx>
            <c:strRef>
              <c:f>sheet1!$AA$1</c:f>
              <c:strCache>
                <c:ptCount val="1"/>
                <c:pt idx="0">
                  <c:v>Tool Temperature (°C)</c:v>
                </c:pt>
              </c:strCache>
            </c:strRef>
          </c:tx>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AA$2:$AA$5000</c:f>
            </c:numRef>
          </c:yVal>
          <c:smooth val="0"/>
        </c:ser>
        <c:dLbls>
          <c:showLegendKey val="0"/>
          <c:showVal val="0"/>
          <c:showCatName val="0"/>
          <c:showSerName val="0"/>
          <c:showPercent val="0"/>
          <c:showBubbleSize val="0"/>
        </c:dLbls>
        <c:axId val="399445848"/>
        <c:axId val="399444280"/>
      </c:scatterChart>
      <c:scatterChart>
        <c:scatterStyle val="lineMarker"/>
        <c:varyColors val="0"/>
        <c:ser>
          <c:idx val="11"/>
          <c:order val="10"/>
          <c:tx>
            <c:v>Traverse Force</c:v>
          </c:tx>
          <c:spPr>
            <a:ln w="25400">
              <a:solidFill>
                <a:srgbClr val="000080"/>
              </a:solidFill>
              <a:prstDash val="solid"/>
            </a:ln>
          </c:spPr>
          <c:marker>
            <c:symbol val="none"/>
          </c:marker>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R$2:$R$5000</c:f>
              <c:numCache>
                <c:formatCode>0.0000</c:formatCode>
                <c:ptCount val="4999"/>
                <c:pt idx="0">
                  <c:v>-0.15288594054999999</c:v>
                </c:pt>
                <c:pt idx="1">
                  <c:v>-0.15288594054999999</c:v>
                </c:pt>
                <c:pt idx="2">
                  <c:v>-0.15288594054999999</c:v>
                </c:pt>
                <c:pt idx="3">
                  <c:v>-3.3233559099999999E-3</c:v>
                </c:pt>
                <c:pt idx="4">
                  <c:v>-2.5720827599999998E-3</c:v>
                </c:pt>
                <c:pt idx="5">
                  <c:v>-2.5720827599999998E-3</c:v>
                </c:pt>
                <c:pt idx="6">
                  <c:v>-2.0599112500000001E-3</c:v>
                </c:pt>
                <c:pt idx="7">
                  <c:v>-2.0599112500000001E-3</c:v>
                </c:pt>
                <c:pt idx="8">
                  <c:v>-2.8017816500000002E-3</c:v>
                </c:pt>
                <c:pt idx="9">
                  <c:v>-2.8017816500000002E-3</c:v>
                </c:pt>
                <c:pt idx="10">
                  <c:v>4.8266058000000006E-3</c:v>
                </c:pt>
                <c:pt idx="11">
                  <c:v>5.8521618799999998E-3</c:v>
                </c:pt>
                <c:pt idx="12">
                  <c:v>5.9174728400000001E-3</c:v>
                </c:pt>
                <c:pt idx="13">
                  <c:v>5.9174728400000001E-3</c:v>
                </c:pt>
                <c:pt idx="14">
                  <c:v>7.8449416200000004E-3</c:v>
                </c:pt>
                <c:pt idx="15">
                  <c:v>7.8449416200000004E-3</c:v>
                </c:pt>
                <c:pt idx="16">
                  <c:v>2.6381692889999999E-2</c:v>
                </c:pt>
                <c:pt idx="17">
                  <c:v>2.5819879530000003E-2</c:v>
                </c:pt>
                <c:pt idx="18">
                  <c:v>2.5819879530000003E-2</c:v>
                </c:pt>
                <c:pt idx="19">
                  <c:v>2.3241632460000002E-2</c:v>
                </c:pt>
                <c:pt idx="20">
                  <c:v>3.4759937290000001E-2</c:v>
                </c:pt>
                <c:pt idx="21">
                  <c:v>3.4759937290000001E-2</c:v>
                </c:pt>
                <c:pt idx="22">
                  <c:v>2.2644437790000003E-2</c:v>
                </c:pt>
                <c:pt idx="23">
                  <c:v>9.6174221000000001E-3</c:v>
                </c:pt>
                <c:pt idx="24">
                  <c:v>9.6174221000000001E-3</c:v>
                </c:pt>
                <c:pt idx="25">
                  <c:v>-1.5694635389999999E-2</c:v>
                </c:pt>
                <c:pt idx="26">
                  <c:v>-1.9672809600000001E-2</c:v>
                </c:pt>
                <c:pt idx="27">
                  <c:v>3.805760574E-2</c:v>
                </c:pt>
                <c:pt idx="28">
                  <c:v>3.805760574E-2</c:v>
                </c:pt>
                <c:pt idx="29">
                  <c:v>2.5296278000000002E-2</c:v>
                </c:pt>
                <c:pt idx="30">
                  <c:v>-3.5423652649999998E-2</c:v>
                </c:pt>
                <c:pt idx="31">
                  <c:v>-3.5423652649999998E-2</c:v>
                </c:pt>
                <c:pt idx="32">
                  <c:v>0.10461151123000001</c:v>
                </c:pt>
                <c:pt idx="33">
                  <c:v>2.5025133130000002E-2</c:v>
                </c:pt>
                <c:pt idx="34">
                  <c:v>4.4774166110000006E-2</c:v>
                </c:pt>
                <c:pt idx="35">
                  <c:v>2.7997783660000001E-2</c:v>
                </c:pt>
                <c:pt idx="36">
                  <c:v>2.7997783660000001E-2</c:v>
                </c:pt>
                <c:pt idx="37">
                  <c:v>-3.088012695E-2</c:v>
                </c:pt>
                <c:pt idx="38">
                  <c:v>6.758834075999999E-2</c:v>
                </c:pt>
                <c:pt idx="39">
                  <c:v>6.758834075999999E-2</c:v>
                </c:pt>
                <c:pt idx="40">
                  <c:v>-1.4994841579999999E-2</c:v>
                </c:pt>
                <c:pt idx="41">
                  <c:v>1.5584229470000001E-2</c:v>
                </c:pt>
                <c:pt idx="42">
                  <c:v>1.5584229470000001E-2</c:v>
                </c:pt>
                <c:pt idx="43">
                  <c:v>-9.3998756409999995E-2</c:v>
                </c:pt>
                <c:pt idx="44">
                  <c:v>5.2817455289999996E-2</c:v>
                </c:pt>
                <c:pt idx="45">
                  <c:v>5.2817455289999996E-2</c:v>
                </c:pt>
                <c:pt idx="46">
                  <c:v>3.8880439760000003E-2</c:v>
                </c:pt>
                <c:pt idx="47">
                  <c:v>-3.1398656849999998E-2</c:v>
                </c:pt>
                <c:pt idx="48">
                  <c:v>7.7310104370000007E-2</c:v>
                </c:pt>
                <c:pt idx="49">
                  <c:v>-8.8586549800000001E-3</c:v>
                </c:pt>
                <c:pt idx="50">
                  <c:v>2.4558378220000003E-2</c:v>
                </c:pt>
                <c:pt idx="51">
                  <c:v>-2.1600360869999998E-2</c:v>
                </c:pt>
                <c:pt idx="52">
                  <c:v>-2.1600360869999998E-2</c:v>
                </c:pt>
                <c:pt idx="53">
                  <c:v>7.4404787999999998E-3</c:v>
                </c:pt>
                <c:pt idx="54">
                  <c:v>3.599476242E-2</c:v>
                </c:pt>
                <c:pt idx="55">
                  <c:v>3.599476242E-2</c:v>
                </c:pt>
                <c:pt idx="56">
                  <c:v>-8.2476608279999988E-2</c:v>
                </c:pt>
                <c:pt idx="57">
                  <c:v>0.14963508606000001</c:v>
                </c:pt>
                <c:pt idx="58">
                  <c:v>0.11541577148</c:v>
                </c:pt>
                <c:pt idx="59">
                  <c:v>8.6319725039999989E-2</c:v>
                </c:pt>
                <c:pt idx="60">
                  <c:v>0.10293780517999999</c:v>
                </c:pt>
                <c:pt idx="61">
                  <c:v>0.10293780517999999</c:v>
                </c:pt>
                <c:pt idx="62">
                  <c:v>-2.165303993E-2</c:v>
                </c:pt>
                <c:pt idx="63">
                  <c:v>7.569535828E-2</c:v>
                </c:pt>
                <c:pt idx="64">
                  <c:v>7.569535828E-2</c:v>
                </c:pt>
                <c:pt idx="65">
                  <c:v>-4.0277122499999998E-2</c:v>
                </c:pt>
                <c:pt idx="66">
                  <c:v>9.2459640500000009E-2</c:v>
                </c:pt>
                <c:pt idx="67">
                  <c:v>4.3043846130000001E-2</c:v>
                </c:pt>
                <c:pt idx="68">
                  <c:v>8.90066051E-3</c:v>
                </c:pt>
                <c:pt idx="69">
                  <c:v>0.21728080750000001</c:v>
                </c:pt>
                <c:pt idx="70">
                  <c:v>1.890699387E-2</c:v>
                </c:pt>
                <c:pt idx="71">
                  <c:v>1.890699387E-2</c:v>
                </c:pt>
                <c:pt idx="72">
                  <c:v>0.1294498291</c:v>
                </c:pt>
                <c:pt idx="73">
                  <c:v>0.13757157898</c:v>
                </c:pt>
                <c:pt idx="74">
                  <c:v>0.13757157898</c:v>
                </c:pt>
                <c:pt idx="75">
                  <c:v>1.2985473629999999E-2</c:v>
                </c:pt>
                <c:pt idx="76">
                  <c:v>6.3836254120000005E-2</c:v>
                </c:pt>
                <c:pt idx="77">
                  <c:v>6.3836254120000005E-2</c:v>
                </c:pt>
                <c:pt idx="78">
                  <c:v>7.3248870850000009E-2</c:v>
                </c:pt>
                <c:pt idx="79">
                  <c:v>-0.10157797240999999</c:v>
                </c:pt>
                <c:pt idx="80">
                  <c:v>-0.10157797240999999</c:v>
                </c:pt>
                <c:pt idx="81">
                  <c:v>2.3226049419999999E-2</c:v>
                </c:pt>
                <c:pt idx="82">
                  <c:v>6.6935440060000004E-2</c:v>
                </c:pt>
                <c:pt idx="83">
                  <c:v>-2.4285449979999998E-2</c:v>
                </c:pt>
                <c:pt idx="84">
                  <c:v>-2.4285449979999998E-2</c:v>
                </c:pt>
                <c:pt idx="85">
                  <c:v>8.4005928039999997E-2</c:v>
                </c:pt>
                <c:pt idx="86">
                  <c:v>8.4005928039999997E-2</c:v>
                </c:pt>
                <c:pt idx="87">
                  <c:v>-3.7233825680000006E-2</c:v>
                </c:pt>
                <c:pt idx="88">
                  <c:v>6.9398560500000001E-3</c:v>
                </c:pt>
                <c:pt idx="89">
                  <c:v>-5.6434021000000001E-2</c:v>
                </c:pt>
                <c:pt idx="90">
                  <c:v>-5.6434021000000001E-2</c:v>
                </c:pt>
                <c:pt idx="91">
                  <c:v>3.7084533689999997E-2</c:v>
                </c:pt>
                <c:pt idx="92">
                  <c:v>-0.10440309906</c:v>
                </c:pt>
                <c:pt idx="93">
                  <c:v>-0.10440309906</c:v>
                </c:pt>
                <c:pt idx="94">
                  <c:v>7.7572021500000006E-3</c:v>
                </c:pt>
                <c:pt idx="95">
                  <c:v>-0.20029873657</c:v>
                </c:pt>
                <c:pt idx="96">
                  <c:v>-0.20029873657</c:v>
                </c:pt>
                <c:pt idx="97">
                  <c:v>-0.24255628967000001</c:v>
                </c:pt>
                <c:pt idx="98">
                  <c:v>-0.46478610228999995</c:v>
                </c:pt>
                <c:pt idx="99">
                  <c:v>-0.37441470336999999</c:v>
                </c:pt>
                <c:pt idx="100">
                  <c:v>-0.37441470336999999</c:v>
                </c:pt>
                <c:pt idx="101">
                  <c:v>-0.65210925292999999</c:v>
                </c:pt>
                <c:pt idx="102">
                  <c:v>-0.84102966308999993</c:v>
                </c:pt>
                <c:pt idx="103">
                  <c:v>-0.79654034423999998</c:v>
                </c:pt>
                <c:pt idx="104">
                  <c:v>-0.93251721191000003</c:v>
                </c:pt>
                <c:pt idx="105">
                  <c:v>-0.93251721191000003</c:v>
                </c:pt>
                <c:pt idx="106">
                  <c:v>-0.86947546386999996</c:v>
                </c:pt>
                <c:pt idx="107">
                  <c:v>-0.96265191649999993</c:v>
                </c:pt>
                <c:pt idx="108">
                  <c:v>-0.82645623778999999</c:v>
                </c:pt>
                <c:pt idx="109">
                  <c:v>-0.82645623778999999</c:v>
                </c:pt>
                <c:pt idx="110">
                  <c:v>-0.94001837158000001</c:v>
                </c:pt>
                <c:pt idx="111">
                  <c:v>-1.1180646972699999</c:v>
                </c:pt>
                <c:pt idx="112">
                  <c:v>-1.0795709228499999</c:v>
                </c:pt>
                <c:pt idx="113">
                  <c:v>-1.3305317382799999</c:v>
                </c:pt>
                <c:pt idx="114">
                  <c:v>-1.2220395507799999</c:v>
                </c:pt>
                <c:pt idx="115">
                  <c:v>-1.2220395507799999</c:v>
                </c:pt>
                <c:pt idx="116">
                  <c:v>-1.2436740722699999</c:v>
                </c:pt>
                <c:pt idx="117">
                  <c:v>-1.3391335449200001</c:v>
                </c:pt>
                <c:pt idx="118">
                  <c:v>-1.20205444336</c:v>
                </c:pt>
                <c:pt idx="119">
                  <c:v>-1.4527658691400001</c:v>
                </c:pt>
                <c:pt idx="120">
                  <c:v>-1.2699028320299999</c:v>
                </c:pt>
                <c:pt idx="121">
                  <c:v>-1.2699028320299999</c:v>
                </c:pt>
                <c:pt idx="122">
                  <c:v>-1.13469946289</c:v>
                </c:pt>
                <c:pt idx="123">
                  <c:v>-1.28750341797</c:v>
                </c:pt>
                <c:pt idx="124">
                  <c:v>-1.06711132813</c:v>
                </c:pt>
                <c:pt idx="125">
                  <c:v>-1.06711132813</c:v>
                </c:pt>
                <c:pt idx="126">
                  <c:v>-1.2029960937499999</c:v>
                </c:pt>
                <c:pt idx="127">
                  <c:v>-1.17434472656</c:v>
                </c:pt>
                <c:pt idx="128">
                  <c:v>-1.3683825683599999</c:v>
                </c:pt>
                <c:pt idx="129">
                  <c:v>-1.3529538574200002</c:v>
                </c:pt>
                <c:pt idx="130">
                  <c:v>-1.0906439209000001</c:v>
                </c:pt>
                <c:pt idx="131">
                  <c:v>-1.0906439209000001</c:v>
                </c:pt>
                <c:pt idx="132">
                  <c:v>-1.1512452392600001</c:v>
                </c:pt>
                <c:pt idx="133">
                  <c:v>-1.1360279541</c:v>
                </c:pt>
                <c:pt idx="134">
                  <c:v>-1.1360279541</c:v>
                </c:pt>
                <c:pt idx="135">
                  <c:v>-1.31250146484</c:v>
                </c:pt>
                <c:pt idx="136">
                  <c:v>-1.2301683349600001</c:v>
                </c:pt>
                <c:pt idx="137">
                  <c:v>-1.0036681518599999</c:v>
                </c:pt>
                <c:pt idx="138">
                  <c:v>-1.1739335937499999</c:v>
                </c:pt>
                <c:pt idx="139">
                  <c:v>-1.13774694824</c:v>
                </c:pt>
                <c:pt idx="140">
                  <c:v>-1.13774694824</c:v>
                </c:pt>
                <c:pt idx="141">
                  <c:v>-1.4160869140600001</c:v>
                </c:pt>
                <c:pt idx="142">
                  <c:v>-1.42505078125</c:v>
                </c:pt>
                <c:pt idx="143">
                  <c:v>-1.2124468994099999</c:v>
                </c:pt>
                <c:pt idx="144">
                  <c:v>-1.2124468994099999</c:v>
                </c:pt>
                <c:pt idx="145">
                  <c:v>-1.3171044921899999</c:v>
                </c:pt>
                <c:pt idx="146">
                  <c:v>-1.2448270263700001</c:v>
                </c:pt>
                <c:pt idx="147">
                  <c:v>-1.2997412109399999</c:v>
                </c:pt>
                <c:pt idx="148">
                  <c:v>-1.4467629394499999</c:v>
                </c:pt>
                <c:pt idx="149">
                  <c:v>-1.2369235839800001</c:v>
                </c:pt>
                <c:pt idx="150">
                  <c:v>-1.2369235839800001</c:v>
                </c:pt>
                <c:pt idx="151">
                  <c:v>-1.42366772461</c:v>
                </c:pt>
                <c:pt idx="152">
                  <c:v>-1.3217244873</c:v>
                </c:pt>
                <c:pt idx="153">
                  <c:v>-1.35972241211</c:v>
                </c:pt>
                <c:pt idx="154">
                  <c:v>-1.60825280762</c:v>
                </c:pt>
                <c:pt idx="155">
                  <c:v>-1.4365816650400001</c:v>
                </c:pt>
                <c:pt idx="156">
                  <c:v>-1.4365816650400001</c:v>
                </c:pt>
                <c:pt idx="157">
                  <c:v>-1.45693469238</c:v>
                </c:pt>
                <c:pt idx="158">
                  <c:v>-1.4769835205100001</c:v>
                </c:pt>
                <c:pt idx="159">
                  <c:v>-1.5779719238299998</c:v>
                </c:pt>
                <c:pt idx="160">
                  <c:v>-1.5779719238299998</c:v>
                </c:pt>
                <c:pt idx="161">
                  <c:v>-1.6063311767600001</c:v>
                </c:pt>
                <c:pt idx="162">
                  <c:v>-1.44130749512</c:v>
                </c:pt>
                <c:pt idx="163">
                  <c:v>-1.44130749512</c:v>
                </c:pt>
                <c:pt idx="164">
                  <c:v>-1.63785949707</c:v>
                </c:pt>
                <c:pt idx="165">
                  <c:v>-1.6721135253899999</c:v>
                </c:pt>
                <c:pt idx="166">
                  <c:v>-1.6721135253899999</c:v>
                </c:pt>
                <c:pt idx="167">
                  <c:v>-1.7792581787100001</c:v>
                </c:pt>
                <c:pt idx="168">
                  <c:v>-1.60683886719</c:v>
                </c:pt>
                <c:pt idx="169">
                  <c:v>-1.8246429443400001</c:v>
                </c:pt>
                <c:pt idx="170">
                  <c:v>-1.8246429443400001</c:v>
                </c:pt>
                <c:pt idx="171">
                  <c:v>-1.7862388916</c:v>
                </c:pt>
                <c:pt idx="172">
                  <c:v>-1.7224050292999999</c:v>
                </c:pt>
                <c:pt idx="173">
                  <c:v>-1.8867695312499999</c:v>
                </c:pt>
                <c:pt idx="174">
                  <c:v>-1.9149534912100001</c:v>
                </c:pt>
                <c:pt idx="175">
                  <c:v>-1.9816529541000001</c:v>
                </c:pt>
                <c:pt idx="176">
                  <c:v>-1.9816529541000001</c:v>
                </c:pt>
                <c:pt idx="177">
                  <c:v>-1.9658642578100001</c:v>
                </c:pt>
                <c:pt idx="178">
                  <c:v>-1.8633463134799999</c:v>
                </c:pt>
                <c:pt idx="179">
                  <c:v>-1.9924011230500001</c:v>
                </c:pt>
                <c:pt idx="180">
                  <c:v>-1.9924011230500001</c:v>
                </c:pt>
                <c:pt idx="181">
                  <c:v>-1.9540671386700001</c:v>
                </c:pt>
                <c:pt idx="182">
                  <c:v>-1.9907480468799998</c:v>
                </c:pt>
                <c:pt idx="183">
                  <c:v>-2.0376003418000002</c:v>
                </c:pt>
                <c:pt idx="184">
                  <c:v>-1.9249982910199999</c:v>
                </c:pt>
                <c:pt idx="185">
                  <c:v>-1.9249982910199999</c:v>
                </c:pt>
                <c:pt idx="186">
                  <c:v>-2.0684946289099999</c:v>
                </c:pt>
                <c:pt idx="187">
                  <c:v>-1.9716431884799999</c:v>
                </c:pt>
                <c:pt idx="188">
                  <c:v>-2.0899150390599996</c:v>
                </c:pt>
                <c:pt idx="189">
                  <c:v>-1.97604589844</c:v>
                </c:pt>
                <c:pt idx="190">
                  <c:v>-1.9489752197299999</c:v>
                </c:pt>
                <c:pt idx="191">
                  <c:v>-2.0470505371100001</c:v>
                </c:pt>
                <c:pt idx="192">
                  <c:v>-2.0470505371100001</c:v>
                </c:pt>
                <c:pt idx="193">
                  <c:v>-1.92101855469</c:v>
                </c:pt>
                <c:pt idx="194">
                  <c:v>-2.0788898925799999</c:v>
                </c:pt>
                <c:pt idx="195">
                  <c:v>-2.0788898925799999</c:v>
                </c:pt>
                <c:pt idx="196">
                  <c:v>-2.08419140625</c:v>
                </c:pt>
                <c:pt idx="197">
                  <c:v>-2.1393068847700003</c:v>
                </c:pt>
                <c:pt idx="198">
                  <c:v>-2.1393068847700003</c:v>
                </c:pt>
                <c:pt idx="199">
                  <c:v>-2.0379238281299998</c:v>
                </c:pt>
                <c:pt idx="200">
                  <c:v>-2.0925739746099996</c:v>
                </c:pt>
                <c:pt idx="201">
                  <c:v>-2.0925739746099996</c:v>
                </c:pt>
                <c:pt idx="202">
                  <c:v>-1.9890054931600001</c:v>
                </c:pt>
                <c:pt idx="203">
                  <c:v>-2.00524829102</c:v>
                </c:pt>
                <c:pt idx="204">
                  <c:v>-2.1452314453099999</c:v>
                </c:pt>
                <c:pt idx="205">
                  <c:v>-2.1452314453099999</c:v>
                </c:pt>
                <c:pt idx="206">
                  <c:v>-2.3103161621099999</c:v>
                </c:pt>
                <c:pt idx="207">
                  <c:v>-2.3103161621099999</c:v>
                </c:pt>
                <c:pt idx="208">
                  <c:v>-2.0953725585900003</c:v>
                </c:pt>
                <c:pt idx="209">
                  <c:v>-2.0624660644500001</c:v>
                </c:pt>
                <c:pt idx="210">
                  <c:v>-2.1922409668</c:v>
                </c:pt>
                <c:pt idx="211">
                  <c:v>-2.1922409668</c:v>
                </c:pt>
                <c:pt idx="212">
                  <c:v>-2.0023616943399998</c:v>
                </c:pt>
                <c:pt idx="213">
                  <c:v>-2.1246794433599998</c:v>
                </c:pt>
                <c:pt idx="214">
                  <c:v>-2.1020639648400001</c:v>
                </c:pt>
                <c:pt idx="215">
                  <c:v>-2.0342060546899998</c:v>
                </c:pt>
                <c:pt idx="216">
                  <c:v>-2.0521420898400002</c:v>
                </c:pt>
                <c:pt idx="217">
                  <c:v>-2.0521420898400002</c:v>
                </c:pt>
                <c:pt idx="218">
                  <c:v>-1.7892355956999999</c:v>
                </c:pt>
                <c:pt idx="219">
                  <c:v>-1.8378170166000001</c:v>
                </c:pt>
                <c:pt idx="220">
                  <c:v>-1.8378170166000001</c:v>
                </c:pt>
                <c:pt idx="221">
                  <c:v>-1.7764818115200001</c:v>
                </c:pt>
                <c:pt idx="222">
                  <c:v>-1.8051517334</c:v>
                </c:pt>
                <c:pt idx="223">
                  <c:v>-1.9056663818399999</c:v>
                </c:pt>
                <c:pt idx="224">
                  <c:v>-1.87195581055</c:v>
                </c:pt>
                <c:pt idx="225">
                  <c:v>-1.7929257812499999</c:v>
                </c:pt>
                <c:pt idx="226">
                  <c:v>-1.7929257812499999</c:v>
                </c:pt>
                <c:pt idx="227">
                  <c:v>-1.5862170410199998</c:v>
                </c:pt>
                <c:pt idx="228">
                  <c:v>-1.07690759277</c:v>
                </c:pt>
                <c:pt idx="229">
                  <c:v>-0.97779284667999999</c:v>
                </c:pt>
                <c:pt idx="230">
                  <c:v>-0.97779284667999999</c:v>
                </c:pt>
                <c:pt idx="231">
                  <c:v>-0.85420166015999999</c:v>
                </c:pt>
                <c:pt idx="232">
                  <c:v>-0.85588122559000002</c:v>
                </c:pt>
                <c:pt idx="233">
                  <c:v>-0.85588122559000002</c:v>
                </c:pt>
                <c:pt idx="234">
                  <c:v>-0.69733709717000003</c:v>
                </c:pt>
                <c:pt idx="235">
                  <c:v>-0.72329284668000005</c:v>
                </c:pt>
                <c:pt idx="236">
                  <c:v>-0.72329284668000005</c:v>
                </c:pt>
                <c:pt idx="237">
                  <c:v>-0.56364636229999998</c:v>
                </c:pt>
                <c:pt idx="238">
                  <c:v>-3.4780273400000002E-3</c:v>
                </c:pt>
                <c:pt idx="239">
                  <c:v>-3.9381645200000003E-2</c:v>
                </c:pt>
                <c:pt idx="240">
                  <c:v>-3.9381645200000003E-2</c:v>
                </c:pt>
                <c:pt idx="241">
                  <c:v>-0.32207946777000002</c:v>
                </c:pt>
                <c:pt idx="242">
                  <c:v>-0.32207946777000002</c:v>
                </c:pt>
                <c:pt idx="243">
                  <c:v>-0.21355061340000001</c:v>
                </c:pt>
                <c:pt idx="244">
                  <c:v>-0.26485571288999998</c:v>
                </c:pt>
                <c:pt idx="245">
                  <c:v>0.48759732055999999</c:v>
                </c:pt>
                <c:pt idx="246">
                  <c:v>0.48759732055999999</c:v>
                </c:pt>
                <c:pt idx="247">
                  <c:v>0.36226596069</c:v>
                </c:pt>
                <c:pt idx="248">
                  <c:v>-0.32856353760000001</c:v>
                </c:pt>
                <c:pt idx="249">
                  <c:v>-0.32856353760000001</c:v>
                </c:pt>
                <c:pt idx="250">
                  <c:v>0.28327438353999995</c:v>
                </c:pt>
                <c:pt idx="251">
                  <c:v>8.6669929499999993E-2</c:v>
                </c:pt>
                <c:pt idx="252">
                  <c:v>8.6669929499999993E-2</c:v>
                </c:pt>
                <c:pt idx="253">
                  <c:v>-2.9159717559999999E-2</c:v>
                </c:pt>
                <c:pt idx="254">
                  <c:v>0.29644296265000003</c:v>
                </c:pt>
                <c:pt idx="255">
                  <c:v>0.29644296265000003</c:v>
                </c:pt>
                <c:pt idx="256">
                  <c:v>5.8924232479999998E-2</c:v>
                </c:pt>
                <c:pt idx="257">
                  <c:v>0.29344561767999999</c:v>
                </c:pt>
                <c:pt idx="258">
                  <c:v>0.3629128418</c:v>
                </c:pt>
                <c:pt idx="259">
                  <c:v>-0.23033926392000001</c:v>
                </c:pt>
                <c:pt idx="260">
                  <c:v>4.6894298550000005E-2</c:v>
                </c:pt>
                <c:pt idx="261">
                  <c:v>4.6894298550000005E-2</c:v>
                </c:pt>
                <c:pt idx="262">
                  <c:v>0.20609634399000001</c:v>
                </c:pt>
                <c:pt idx="263">
                  <c:v>-0.21722213744999999</c:v>
                </c:pt>
                <c:pt idx="264">
                  <c:v>0.48971221924000002</c:v>
                </c:pt>
                <c:pt idx="265">
                  <c:v>0.48971221924000002</c:v>
                </c:pt>
                <c:pt idx="266">
                  <c:v>0.27358563231999999</c:v>
                </c:pt>
                <c:pt idx="267">
                  <c:v>-3.1595874789999999E-2</c:v>
                </c:pt>
                <c:pt idx="268">
                  <c:v>0.45818978882</c:v>
                </c:pt>
                <c:pt idx="269">
                  <c:v>0.62575354003999994</c:v>
                </c:pt>
                <c:pt idx="270">
                  <c:v>0.23348869324000002</c:v>
                </c:pt>
                <c:pt idx="271">
                  <c:v>0.23348869324000002</c:v>
                </c:pt>
                <c:pt idx="272">
                  <c:v>-0.26041583252</c:v>
                </c:pt>
                <c:pt idx="273">
                  <c:v>-7.6050010680000002E-2</c:v>
                </c:pt>
                <c:pt idx="274">
                  <c:v>7.5236442569999992E-2</c:v>
                </c:pt>
                <c:pt idx="275">
                  <c:v>7.5236442569999992E-2</c:v>
                </c:pt>
                <c:pt idx="276">
                  <c:v>0.30089535521999999</c:v>
                </c:pt>
                <c:pt idx="277">
                  <c:v>0.44374487305000004</c:v>
                </c:pt>
                <c:pt idx="278">
                  <c:v>0.44374487305000004</c:v>
                </c:pt>
                <c:pt idx="279">
                  <c:v>-8.1137943300000001E-3</c:v>
                </c:pt>
                <c:pt idx="280">
                  <c:v>0.24105879211</c:v>
                </c:pt>
                <c:pt idx="281">
                  <c:v>0.24105879211</c:v>
                </c:pt>
                <c:pt idx="282">
                  <c:v>0.26718270874</c:v>
                </c:pt>
                <c:pt idx="283">
                  <c:v>-5.4468284610000001E-2</c:v>
                </c:pt>
                <c:pt idx="284">
                  <c:v>-7.2935928339999997E-2</c:v>
                </c:pt>
                <c:pt idx="285">
                  <c:v>1.2142468450000001E-2</c:v>
                </c:pt>
                <c:pt idx="286">
                  <c:v>0.10736564636</c:v>
                </c:pt>
                <c:pt idx="287">
                  <c:v>0.10736564636</c:v>
                </c:pt>
                <c:pt idx="288">
                  <c:v>4.9558113100000002E-2</c:v>
                </c:pt>
                <c:pt idx="289">
                  <c:v>0.32336761474999998</c:v>
                </c:pt>
                <c:pt idx="290">
                  <c:v>0.37300872802999996</c:v>
                </c:pt>
                <c:pt idx="291">
                  <c:v>0.37300872802999996</c:v>
                </c:pt>
                <c:pt idx="292">
                  <c:v>0.13106074524</c:v>
                </c:pt>
                <c:pt idx="293">
                  <c:v>0.25899200438999997</c:v>
                </c:pt>
                <c:pt idx="294">
                  <c:v>0.10845829773</c:v>
                </c:pt>
                <c:pt idx="295">
                  <c:v>0.23479829407</c:v>
                </c:pt>
                <c:pt idx="296">
                  <c:v>0.16717678832999999</c:v>
                </c:pt>
                <c:pt idx="297">
                  <c:v>0.16717678832999999</c:v>
                </c:pt>
                <c:pt idx="298">
                  <c:v>0.17808560181000002</c:v>
                </c:pt>
                <c:pt idx="299">
                  <c:v>0.38394366455000001</c:v>
                </c:pt>
                <c:pt idx="300">
                  <c:v>0.38394366455000001</c:v>
                </c:pt>
                <c:pt idx="301">
                  <c:v>0.11532446289000001</c:v>
                </c:pt>
                <c:pt idx="302">
                  <c:v>0.14494499207</c:v>
                </c:pt>
                <c:pt idx="303">
                  <c:v>0.14494499207</c:v>
                </c:pt>
                <c:pt idx="304">
                  <c:v>0.22336230469000001</c:v>
                </c:pt>
                <c:pt idx="305">
                  <c:v>-9.8419284799999996E-3</c:v>
                </c:pt>
                <c:pt idx="306">
                  <c:v>-0.19270115662000001</c:v>
                </c:pt>
                <c:pt idx="307">
                  <c:v>-0.19270115662000001</c:v>
                </c:pt>
                <c:pt idx="308">
                  <c:v>2.7779755599999997E-3</c:v>
                </c:pt>
                <c:pt idx="309">
                  <c:v>3.4822509300000003E-3</c:v>
                </c:pt>
                <c:pt idx="310">
                  <c:v>-9.0523376459999999E-2</c:v>
                </c:pt>
                <c:pt idx="311">
                  <c:v>-5.0081764219999998E-2</c:v>
                </c:pt>
                <c:pt idx="312">
                  <c:v>-8.3825912480000001E-2</c:v>
                </c:pt>
                <c:pt idx="313">
                  <c:v>-8.3825912480000001E-2</c:v>
                </c:pt>
                <c:pt idx="314">
                  <c:v>0.11565007019</c:v>
                </c:pt>
                <c:pt idx="315">
                  <c:v>-0.25174096680000002</c:v>
                </c:pt>
                <c:pt idx="316">
                  <c:v>-0.34132580566000004</c:v>
                </c:pt>
                <c:pt idx="317">
                  <c:v>-0.34132580566000004</c:v>
                </c:pt>
                <c:pt idx="318">
                  <c:v>7.2905759800000001E-3</c:v>
                </c:pt>
                <c:pt idx="319">
                  <c:v>-1.893136024E-2</c:v>
                </c:pt>
                <c:pt idx="320">
                  <c:v>-6.898747253000001E-2</c:v>
                </c:pt>
                <c:pt idx="321">
                  <c:v>0.35826544188999998</c:v>
                </c:pt>
                <c:pt idx="322">
                  <c:v>0.40132717896000003</c:v>
                </c:pt>
                <c:pt idx="323">
                  <c:v>0.40132717896000003</c:v>
                </c:pt>
                <c:pt idx="324">
                  <c:v>0.41355181885000003</c:v>
                </c:pt>
                <c:pt idx="325">
                  <c:v>0.35913275146000001</c:v>
                </c:pt>
                <c:pt idx="326">
                  <c:v>0.14050325011999998</c:v>
                </c:pt>
                <c:pt idx="327">
                  <c:v>0.14050325011999998</c:v>
                </c:pt>
                <c:pt idx="328">
                  <c:v>8.0204658509999999E-2</c:v>
                </c:pt>
                <c:pt idx="329">
                  <c:v>7.1715896609999996E-2</c:v>
                </c:pt>
                <c:pt idx="330">
                  <c:v>0.23177529907</c:v>
                </c:pt>
                <c:pt idx="331">
                  <c:v>0.12793013763</c:v>
                </c:pt>
                <c:pt idx="332">
                  <c:v>-0.17861239624</c:v>
                </c:pt>
                <c:pt idx="333">
                  <c:v>-0.17861239624</c:v>
                </c:pt>
                <c:pt idx="334">
                  <c:v>-0.20090705872</c:v>
                </c:pt>
                <c:pt idx="335">
                  <c:v>-0.14801565551999998</c:v>
                </c:pt>
                <c:pt idx="336">
                  <c:v>-0.14875662231</c:v>
                </c:pt>
                <c:pt idx="337">
                  <c:v>-0.14875662231</c:v>
                </c:pt>
                <c:pt idx="338">
                  <c:v>-9.9989341740000001E-2</c:v>
                </c:pt>
                <c:pt idx="339">
                  <c:v>-9.9989341740000001E-2</c:v>
                </c:pt>
                <c:pt idx="340">
                  <c:v>9.4595100400000007E-2</c:v>
                </c:pt>
                <c:pt idx="341">
                  <c:v>8.5792701720000003E-2</c:v>
                </c:pt>
                <c:pt idx="342">
                  <c:v>7.2834487919999996E-2</c:v>
                </c:pt>
                <c:pt idx="343">
                  <c:v>7.2834487919999996E-2</c:v>
                </c:pt>
                <c:pt idx="344">
                  <c:v>9.0728309630000004E-2</c:v>
                </c:pt>
                <c:pt idx="345">
                  <c:v>-0.12576815032999999</c:v>
                </c:pt>
                <c:pt idx="346">
                  <c:v>-7.9888427730000003E-2</c:v>
                </c:pt>
                <c:pt idx="347">
                  <c:v>-6.7958724979999996E-2</c:v>
                </c:pt>
                <c:pt idx="348">
                  <c:v>-8.6046920779999994E-2</c:v>
                </c:pt>
                <c:pt idx="349">
                  <c:v>-8.6046920779999994E-2</c:v>
                </c:pt>
                <c:pt idx="350">
                  <c:v>0.12647962952</c:v>
                </c:pt>
                <c:pt idx="351">
                  <c:v>0.43283358765000002</c:v>
                </c:pt>
                <c:pt idx="352">
                  <c:v>0.41626367188000002</c:v>
                </c:pt>
                <c:pt idx="353">
                  <c:v>0.41626367188000002</c:v>
                </c:pt>
                <c:pt idx="354">
                  <c:v>0.13308746337999999</c:v>
                </c:pt>
                <c:pt idx="355">
                  <c:v>0.12128407288</c:v>
                </c:pt>
                <c:pt idx="356">
                  <c:v>0.21528964233</c:v>
                </c:pt>
                <c:pt idx="357">
                  <c:v>0.13825903319999999</c:v>
                </c:pt>
                <c:pt idx="358">
                  <c:v>0.35565786743</c:v>
                </c:pt>
                <c:pt idx="359">
                  <c:v>0.36648645019999998</c:v>
                </c:pt>
                <c:pt idx="360">
                  <c:v>0.36648645019999998</c:v>
                </c:pt>
                <c:pt idx="361">
                  <c:v>0.53397644043000003</c:v>
                </c:pt>
                <c:pt idx="362">
                  <c:v>0.50711761474999995</c:v>
                </c:pt>
                <c:pt idx="363">
                  <c:v>0.50711761474999995</c:v>
                </c:pt>
                <c:pt idx="364">
                  <c:v>0.25371244811999999</c:v>
                </c:pt>
                <c:pt idx="365">
                  <c:v>0.48903973388999999</c:v>
                </c:pt>
                <c:pt idx="366">
                  <c:v>0.43709707642000001</c:v>
                </c:pt>
                <c:pt idx="367">
                  <c:v>0.19078517150999999</c:v>
                </c:pt>
                <c:pt idx="368">
                  <c:v>0.34238452147999998</c:v>
                </c:pt>
                <c:pt idx="369">
                  <c:v>0.32450073241999999</c:v>
                </c:pt>
                <c:pt idx="370">
                  <c:v>0.32450073241999999</c:v>
                </c:pt>
                <c:pt idx="371">
                  <c:v>0.44603240967000002</c:v>
                </c:pt>
                <c:pt idx="372">
                  <c:v>0.43993997192000001</c:v>
                </c:pt>
                <c:pt idx="373">
                  <c:v>0.43993997192000001</c:v>
                </c:pt>
                <c:pt idx="374">
                  <c:v>0.32013043212999998</c:v>
                </c:pt>
                <c:pt idx="375">
                  <c:v>0.32140536499</c:v>
                </c:pt>
                <c:pt idx="376">
                  <c:v>0.22822177124000001</c:v>
                </c:pt>
                <c:pt idx="377">
                  <c:v>0.37446435547000001</c:v>
                </c:pt>
                <c:pt idx="378">
                  <c:v>0.29287155150999999</c:v>
                </c:pt>
                <c:pt idx="379">
                  <c:v>0.29287155150999999</c:v>
                </c:pt>
                <c:pt idx="380">
                  <c:v>0.40983105468999997</c:v>
                </c:pt>
                <c:pt idx="381">
                  <c:v>0.47856948852999998</c:v>
                </c:pt>
                <c:pt idx="382">
                  <c:v>0.22072868346999999</c:v>
                </c:pt>
                <c:pt idx="383">
                  <c:v>0.22072868346999999</c:v>
                </c:pt>
                <c:pt idx="384">
                  <c:v>0.25960626220999999</c:v>
                </c:pt>
                <c:pt idx="385">
                  <c:v>0.25303417969000003</c:v>
                </c:pt>
                <c:pt idx="386">
                  <c:v>0.28750030517999997</c:v>
                </c:pt>
                <c:pt idx="387">
                  <c:v>0.39137097168000001</c:v>
                </c:pt>
                <c:pt idx="388">
                  <c:v>0.35183755493000002</c:v>
                </c:pt>
                <c:pt idx="389">
                  <c:v>0.35183755493000002</c:v>
                </c:pt>
                <c:pt idx="390">
                  <c:v>0.39101892090000001</c:v>
                </c:pt>
                <c:pt idx="391">
                  <c:v>0.1780369873</c:v>
                </c:pt>
                <c:pt idx="392">
                  <c:v>0.18969473267</c:v>
                </c:pt>
                <c:pt idx="393">
                  <c:v>0.18969473267</c:v>
                </c:pt>
                <c:pt idx="394">
                  <c:v>0.21371530150999998</c:v>
                </c:pt>
                <c:pt idx="395">
                  <c:v>0.18320600891</c:v>
                </c:pt>
                <c:pt idx="396">
                  <c:v>0.22029385375999999</c:v>
                </c:pt>
                <c:pt idx="397">
                  <c:v>0.24220683288999997</c:v>
                </c:pt>
                <c:pt idx="398">
                  <c:v>0.34253735352000003</c:v>
                </c:pt>
                <c:pt idx="399">
                  <c:v>0.34253735352000003</c:v>
                </c:pt>
                <c:pt idx="400">
                  <c:v>0.23833598328</c:v>
                </c:pt>
                <c:pt idx="401">
                  <c:v>0.11625862122</c:v>
                </c:pt>
                <c:pt idx="402">
                  <c:v>0.11625862122</c:v>
                </c:pt>
                <c:pt idx="403">
                  <c:v>0.15720803832999999</c:v>
                </c:pt>
                <c:pt idx="404">
                  <c:v>0.29434439086999997</c:v>
                </c:pt>
                <c:pt idx="405">
                  <c:v>0.29434439086999997</c:v>
                </c:pt>
                <c:pt idx="406">
                  <c:v>0.31576840210000001</c:v>
                </c:pt>
                <c:pt idx="407">
                  <c:v>0.30714886474999997</c:v>
                </c:pt>
                <c:pt idx="408">
                  <c:v>0.30714886474999997</c:v>
                </c:pt>
                <c:pt idx="409">
                  <c:v>0.30721978760000002</c:v>
                </c:pt>
                <c:pt idx="410">
                  <c:v>0.14476078796</c:v>
                </c:pt>
                <c:pt idx="411">
                  <c:v>0.31240380859</c:v>
                </c:pt>
                <c:pt idx="412">
                  <c:v>0.15534295653999999</c:v>
                </c:pt>
                <c:pt idx="413">
                  <c:v>0.15274655150999999</c:v>
                </c:pt>
                <c:pt idx="414">
                  <c:v>0.15274655150999999</c:v>
                </c:pt>
                <c:pt idx="415">
                  <c:v>0.27196783447</c:v>
                </c:pt>
                <c:pt idx="416">
                  <c:v>0.18316317749000002</c:v>
                </c:pt>
                <c:pt idx="417">
                  <c:v>0.33784698486000003</c:v>
                </c:pt>
                <c:pt idx="418">
                  <c:v>0.33784698486000003</c:v>
                </c:pt>
                <c:pt idx="419">
                  <c:v>0.28641885375999998</c:v>
                </c:pt>
                <c:pt idx="420">
                  <c:v>0.30098297119</c:v>
                </c:pt>
                <c:pt idx="421">
                  <c:v>0.38014898681999998</c:v>
                </c:pt>
                <c:pt idx="422">
                  <c:v>0.32661856079000001</c:v>
                </c:pt>
                <c:pt idx="423">
                  <c:v>0.35847158812999996</c:v>
                </c:pt>
                <c:pt idx="424">
                  <c:v>0.35847158812999996</c:v>
                </c:pt>
                <c:pt idx="425">
                  <c:v>0.10423164368</c:v>
                </c:pt>
                <c:pt idx="426">
                  <c:v>0.28184555053999999</c:v>
                </c:pt>
                <c:pt idx="427">
                  <c:v>0.39914477538999998</c:v>
                </c:pt>
                <c:pt idx="428">
                  <c:v>0.18283657837</c:v>
                </c:pt>
                <c:pt idx="429">
                  <c:v>0.22298739624</c:v>
                </c:pt>
                <c:pt idx="430">
                  <c:v>0.22298739624</c:v>
                </c:pt>
                <c:pt idx="431">
                  <c:v>0.20667077637</c:v>
                </c:pt>
                <c:pt idx="432">
                  <c:v>0.43077239989999999</c:v>
                </c:pt>
                <c:pt idx="433">
                  <c:v>0.40676660156000005</c:v>
                </c:pt>
                <c:pt idx="434">
                  <c:v>0.40676660156000005</c:v>
                </c:pt>
                <c:pt idx="435">
                  <c:v>0.26366516112999999</c:v>
                </c:pt>
                <c:pt idx="436">
                  <c:v>0.51818176270000005</c:v>
                </c:pt>
                <c:pt idx="437">
                  <c:v>0.25145950316999999</c:v>
                </c:pt>
                <c:pt idx="438">
                  <c:v>0.26347659301999998</c:v>
                </c:pt>
                <c:pt idx="439">
                  <c:v>0.29710238646999998</c:v>
                </c:pt>
                <c:pt idx="440">
                  <c:v>0.29710238646999998</c:v>
                </c:pt>
                <c:pt idx="441">
                  <c:v>0.29533822632000001</c:v>
                </c:pt>
                <c:pt idx="442">
                  <c:v>0.54407159423999996</c:v>
                </c:pt>
                <c:pt idx="443">
                  <c:v>0.54407159423999996</c:v>
                </c:pt>
                <c:pt idx="444">
                  <c:v>0.33435018920999998</c:v>
                </c:pt>
                <c:pt idx="445">
                  <c:v>0.41556298827999999</c:v>
                </c:pt>
                <c:pt idx="446">
                  <c:v>0.19076930237</c:v>
                </c:pt>
                <c:pt idx="447">
                  <c:v>0.23301570129000002</c:v>
                </c:pt>
                <c:pt idx="448">
                  <c:v>0.23301570129000002</c:v>
                </c:pt>
                <c:pt idx="449">
                  <c:v>0.44273992919999999</c:v>
                </c:pt>
                <c:pt idx="450">
                  <c:v>0.57176971436000001</c:v>
                </c:pt>
                <c:pt idx="451">
                  <c:v>0.44237463379000003</c:v>
                </c:pt>
                <c:pt idx="452">
                  <c:v>0.44237463379000003</c:v>
                </c:pt>
                <c:pt idx="453">
                  <c:v>0.35105093384000002</c:v>
                </c:pt>
                <c:pt idx="454">
                  <c:v>0.46780273438000003</c:v>
                </c:pt>
                <c:pt idx="455">
                  <c:v>0.34810504150000005</c:v>
                </c:pt>
                <c:pt idx="456">
                  <c:v>0.47497225952</c:v>
                </c:pt>
                <c:pt idx="457">
                  <c:v>0.32407095336999997</c:v>
                </c:pt>
                <c:pt idx="458">
                  <c:v>0.32407095336999997</c:v>
                </c:pt>
                <c:pt idx="459">
                  <c:v>0.32213568114999996</c:v>
                </c:pt>
                <c:pt idx="460">
                  <c:v>0.35261651611</c:v>
                </c:pt>
                <c:pt idx="461">
                  <c:v>0.46015756226000004</c:v>
                </c:pt>
                <c:pt idx="462">
                  <c:v>0.46015756226000004</c:v>
                </c:pt>
                <c:pt idx="463">
                  <c:v>0.57233435059000004</c:v>
                </c:pt>
                <c:pt idx="464">
                  <c:v>0.41640713500999998</c:v>
                </c:pt>
                <c:pt idx="465">
                  <c:v>0.65727001952999997</c:v>
                </c:pt>
                <c:pt idx="466">
                  <c:v>0.35359002686000002</c:v>
                </c:pt>
                <c:pt idx="467">
                  <c:v>0.37155142211999997</c:v>
                </c:pt>
                <c:pt idx="468">
                  <c:v>0.37155142211999997</c:v>
                </c:pt>
                <c:pt idx="469">
                  <c:v>0.39316644287000002</c:v>
                </c:pt>
                <c:pt idx="470">
                  <c:v>0.46097445678999999</c:v>
                </c:pt>
                <c:pt idx="471">
                  <c:v>0.46097445678999999</c:v>
                </c:pt>
                <c:pt idx="472">
                  <c:v>0.63357366943000004</c:v>
                </c:pt>
                <c:pt idx="473">
                  <c:v>0.39294976806999998</c:v>
                </c:pt>
                <c:pt idx="474">
                  <c:v>0.66530975341999998</c:v>
                </c:pt>
                <c:pt idx="475">
                  <c:v>0.40187356566999999</c:v>
                </c:pt>
                <c:pt idx="476">
                  <c:v>0.31639282226999998</c:v>
                </c:pt>
                <c:pt idx="477">
                  <c:v>0.31639282226999998</c:v>
                </c:pt>
                <c:pt idx="478">
                  <c:v>0.34637417602999998</c:v>
                </c:pt>
                <c:pt idx="479">
                  <c:v>0.18032759094</c:v>
                </c:pt>
                <c:pt idx="480">
                  <c:v>0.18032759094</c:v>
                </c:pt>
                <c:pt idx="481">
                  <c:v>0.47755697631999999</c:v>
                </c:pt>
                <c:pt idx="482">
                  <c:v>0.30395239257999995</c:v>
                </c:pt>
                <c:pt idx="483">
                  <c:v>0.62115789794999998</c:v>
                </c:pt>
                <c:pt idx="484">
                  <c:v>0.35376022339000002</c:v>
                </c:pt>
                <c:pt idx="485">
                  <c:v>0.65859350586000009</c:v>
                </c:pt>
                <c:pt idx="486">
                  <c:v>0.65859350586000009</c:v>
                </c:pt>
                <c:pt idx="487">
                  <c:v>0.56707073975</c:v>
                </c:pt>
                <c:pt idx="488">
                  <c:v>0.57009094238000002</c:v>
                </c:pt>
                <c:pt idx="489">
                  <c:v>0.57009094238000002</c:v>
                </c:pt>
                <c:pt idx="490">
                  <c:v>0.40340661620999996</c:v>
                </c:pt>
                <c:pt idx="491">
                  <c:v>0.80351409911999994</c:v>
                </c:pt>
                <c:pt idx="492">
                  <c:v>0.80351409911999994</c:v>
                </c:pt>
                <c:pt idx="493">
                  <c:v>0.63389416503999996</c:v>
                </c:pt>
                <c:pt idx="494">
                  <c:v>0.54372698975</c:v>
                </c:pt>
                <c:pt idx="495">
                  <c:v>0.54372698975</c:v>
                </c:pt>
                <c:pt idx="496">
                  <c:v>0.73133526610999999</c:v>
                </c:pt>
                <c:pt idx="497">
                  <c:v>0.65791705321999994</c:v>
                </c:pt>
                <c:pt idx="498">
                  <c:v>0.65791705321999994</c:v>
                </c:pt>
                <c:pt idx="499">
                  <c:v>0.63109454345999993</c:v>
                </c:pt>
                <c:pt idx="500">
                  <c:v>0.85186291504</c:v>
                </c:pt>
                <c:pt idx="501">
                  <c:v>0.85186291504</c:v>
                </c:pt>
                <c:pt idx="502">
                  <c:v>0.69873596190999998</c:v>
                </c:pt>
                <c:pt idx="503">
                  <c:v>0.96734912109000004</c:v>
                </c:pt>
                <c:pt idx="504">
                  <c:v>0.96734912109000004</c:v>
                </c:pt>
                <c:pt idx="505">
                  <c:v>0.77130352783</c:v>
                </c:pt>
                <c:pt idx="506">
                  <c:v>0.93022412109000008</c:v>
                </c:pt>
                <c:pt idx="507">
                  <c:v>1.2136088867200001</c:v>
                </c:pt>
                <c:pt idx="508">
                  <c:v>0.8561710815400001</c:v>
                </c:pt>
                <c:pt idx="509">
                  <c:v>1.3148269043</c:v>
                </c:pt>
                <c:pt idx="510">
                  <c:v>1.3148269043</c:v>
                </c:pt>
                <c:pt idx="511">
                  <c:v>1.0588215331999999</c:v>
                </c:pt>
                <c:pt idx="512">
                  <c:v>1.1479265136700001</c:v>
                </c:pt>
                <c:pt idx="513">
                  <c:v>1.0523195800799998</c:v>
                </c:pt>
                <c:pt idx="514">
                  <c:v>1.0523195800799998</c:v>
                </c:pt>
                <c:pt idx="515">
                  <c:v>1.1154172363299999</c:v>
                </c:pt>
                <c:pt idx="516">
                  <c:v>1.5321802978500001</c:v>
                </c:pt>
                <c:pt idx="517">
                  <c:v>1.4074167480499999</c:v>
                </c:pt>
                <c:pt idx="518">
                  <c:v>1.69670019531</c:v>
                </c:pt>
                <c:pt idx="519">
                  <c:v>1.69670019531</c:v>
                </c:pt>
                <c:pt idx="520">
                  <c:v>1.48998999023</c:v>
                </c:pt>
                <c:pt idx="521">
                  <c:v>1.4053592529299999</c:v>
                </c:pt>
                <c:pt idx="522">
                  <c:v>1.7316257324200002</c:v>
                </c:pt>
                <c:pt idx="523">
                  <c:v>1.7316257324200002</c:v>
                </c:pt>
                <c:pt idx="524">
                  <c:v>1.5464362792999999</c:v>
                </c:pt>
                <c:pt idx="525">
                  <c:v>2.0246702880899998</c:v>
                </c:pt>
                <c:pt idx="526">
                  <c:v>1.96906481934</c:v>
                </c:pt>
                <c:pt idx="527">
                  <c:v>2.37884814453</c:v>
                </c:pt>
                <c:pt idx="528">
                  <c:v>2.3999741210900001</c:v>
                </c:pt>
                <c:pt idx="529">
                  <c:v>2.3999741210900001</c:v>
                </c:pt>
                <c:pt idx="530">
                  <c:v>2.3956699218800002</c:v>
                </c:pt>
                <c:pt idx="531">
                  <c:v>2.5604873046900001</c:v>
                </c:pt>
                <c:pt idx="532">
                  <c:v>2.5604873046900001</c:v>
                </c:pt>
                <c:pt idx="533">
                  <c:v>2.4152597656300001</c:v>
                </c:pt>
                <c:pt idx="534">
                  <c:v>2.81316479492</c:v>
                </c:pt>
                <c:pt idx="535">
                  <c:v>2.81316479492</c:v>
                </c:pt>
                <c:pt idx="536">
                  <c:v>3.0268059082000001</c:v>
                </c:pt>
                <c:pt idx="537">
                  <c:v>3.1776381835900001</c:v>
                </c:pt>
                <c:pt idx="538">
                  <c:v>3.1776381835900001</c:v>
                </c:pt>
                <c:pt idx="539">
                  <c:v>3.09918530273</c:v>
                </c:pt>
                <c:pt idx="540">
                  <c:v>3.4417377929700002</c:v>
                </c:pt>
                <c:pt idx="541">
                  <c:v>3.42288916016</c:v>
                </c:pt>
                <c:pt idx="542">
                  <c:v>3.6357624511700002</c:v>
                </c:pt>
                <c:pt idx="543">
                  <c:v>3.7830004882799999</c:v>
                </c:pt>
                <c:pt idx="544">
                  <c:v>3.7830004882799999</c:v>
                </c:pt>
                <c:pt idx="545">
                  <c:v>3.8145441894499998</c:v>
                </c:pt>
                <c:pt idx="546">
                  <c:v>4.0432553710899999</c:v>
                </c:pt>
                <c:pt idx="547">
                  <c:v>4.0171049804700001</c:v>
                </c:pt>
                <c:pt idx="548">
                  <c:v>4.0171049804700001</c:v>
                </c:pt>
                <c:pt idx="549">
                  <c:v>4.4334970703099996</c:v>
                </c:pt>
                <c:pt idx="550">
                  <c:v>4.4015043945300008</c:v>
                </c:pt>
                <c:pt idx="551">
                  <c:v>4.4015043945300008</c:v>
                </c:pt>
                <c:pt idx="552">
                  <c:v>4.9089223632800003</c:v>
                </c:pt>
                <c:pt idx="553">
                  <c:v>4.62665429688</c:v>
                </c:pt>
                <c:pt idx="554">
                  <c:v>4.62665429688</c:v>
                </c:pt>
                <c:pt idx="555">
                  <c:v>4.9640273437499998</c:v>
                </c:pt>
                <c:pt idx="556">
                  <c:v>5.2756040039099998</c:v>
                </c:pt>
                <c:pt idx="557">
                  <c:v>5.3130961914099997</c:v>
                </c:pt>
                <c:pt idx="558">
                  <c:v>5.3130961914099997</c:v>
                </c:pt>
                <c:pt idx="559">
                  <c:v>5.2943862304699998</c:v>
                </c:pt>
                <c:pt idx="560">
                  <c:v>5.2943862304699998</c:v>
                </c:pt>
                <c:pt idx="561">
                  <c:v>5.4486791992199999</c:v>
                </c:pt>
                <c:pt idx="562">
                  <c:v>5.6357900390599998</c:v>
                </c:pt>
                <c:pt idx="563">
                  <c:v>5.6481328125000001</c:v>
                </c:pt>
                <c:pt idx="564">
                  <c:v>5.6481328125000001</c:v>
                </c:pt>
                <c:pt idx="565">
                  <c:v>6.01568115234</c:v>
                </c:pt>
                <c:pt idx="566">
                  <c:v>5.8516884765599997</c:v>
                </c:pt>
                <c:pt idx="567">
                  <c:v>6.1884252929699999</c:v>
                </c:pt>
                <c:pt idx="568">
                  <c:v>6.1136855468800002</c:v>
                </c:pt>
                <c:pt idx="569">
                  <c:v>6.3715288085899999</c:v>
                </c:pt>
                <c:pt idx="570">
                  <c:v>6.3715288085899999</c:v>
                </c:pt>
                <c:pt idx="571">
                  <c:v>6.6709960937500004</c:v>
                </c:pt>
                <c:pt idx="572">
                  <c:v>6.5382055664100003</c:v>
                </c:pt>
                <c:pt idx="573">
                  <c:v>6.5382055664100003</c:v>
                </c:pt>
                <c:pt idx="574">
                  <c:v>6.9371694335900003</c:v>
                </c:pt>
                <c:pt idx="575">
                  <c:v>6.8611054687499999</c:v>
                </c:pt>
                <c:pt idx="576">
                  <c:v>7.2679375000000004</c:v>
                </c:pt>
                <c:pt idx="577">
                  <c:v>7.1864184570300003</c:v>
                </c:pt>
                <c:pt idx="578">
                  <c:v>7.0622368164099996</c:v>
                </c:pt>
                <c:pt idx="579">
                  <c:v>7.0622368164099996</c:v>
                </c:pt>
                <c:pt idx="580">
                  <c:v>7.4701259765599994</c:v>
                </c:pt>
                <c:pt idx="581">
                  <c:v>7.31726855469</c:v>
                </c:pt>
                <c:pt idx="582">
                  <c:v>7.6787001953099994</c:v>
                </c:pt>
                <c:pt idx="583">
                  <c:v>7.6787001953099994</c:v>
                </c:pt>
                <c:pt idx="584">
                  <c:v>7.5667724609400002</c:v>
                </c:pt>
                <c:pt idx="585">
                  <c:v>7.6360415039099996</c:v>
                </c:pt>
                <c:pt idx="586">
                  <c:v>7.6182133789100002</c:v>
                </c:pt>
                <c:pt idx="587">
                  <c:v>7.5737421874999997</c:v>
                </c:pt>
                <c:pt idx="588">
                  <c:v>7.8884423828100001</c:v>
                </c:pt>
                <c:pt idx="589">
                  <c:v>7.8884423828100001</c:v>
                </c:pt>
                <c:pt idx="590">
                  <c:v>7.7524990234400004</c:v>
                </c:pt>
                <c:pt idx="591">
                  <c:v>8.0450371093800008</c:v>
                </c:pt>
                <c:pt idx="592">
                  <c:v>8.0450371093800008</c:v>
                </c:pt>
                <c:pt idx="593">
                  <c:v>8.2277705078099999</c:v>
                </c:pt>
                <c:pt idx="594">
                  <c:v>8.2277705078099999</c:v>
                </c:pt>
                <c:pt idx="595">
                  <c:v>8.4548369140600013</c:v>
                </c:pt>
                <c:pt idx="596">
                  <c:v>8.2214316406299996</c:v>
                </c:pt>
                <c:pt idx="597">
                  <c:v>8.4531953125000001</c:v>
                </c:pt>
                <c:pt idx="598">
                  <c:v>8.4531953125000001</c:v>
                </c:pt>
                <c:pt idx="599">
                  <c:v>8.6602685546899991</c:v>
                </c:pt>
                <c:pt idx="600">
                  <c:v>8.5680546875000001</c:v>
                </c:pt>
                <c:pt idx="601">
                  <c:v>8.5680546875000001</c:v>
                </c:pt>
                <c:pt idx="602">
                  <c:v>8.7022333984399989</c:v>
                </c:pt>
                <c:pt idx="603">
                  <c:v>9.0416308593799997</c:v>
                </c:pt>
                <c:pt idx="604">
                  <c:v>9.0416308593799997</c:v>
                </c:pt>
                <c:pt idx="605">
                  <c:v>8.8506953124999992</c:v>
                </c:pt>
                <c:pt idx="606">
                  <c:v>9.0004775390600003</c:v>
                </c:pt>
                <c:pt idx="607">
                  <c:v>9.0004775390600003</c:v>
                </c:pt>
                <c:pt idx="608">
                  <c:v>9.2497490234399997</c:v>
                </c:pt>
                <c:pt idx="609">
                  <c:v>9.0778808593800004</c:v>
                </c:pt>
                <c:pt idx="610">
                  <c:v>9.5603613281299999</c:v>
                </c:pt>
                <c:pt idx="611">
                  <c:v>9.2494990234399985</c:v>
                </c:pt>
                <c:pt idx="612">
                  <c:v>9.5410664062499997</c:v>
                </c:pt>
                <c:pt idx="613">
                  <c:v>9.5410664062499997</c:v>
                </c:pt>
                <c:pt idx="614">
                  <c:v>9.4837011718799999</c:v>
                </c:pt>
                <c:pt idx="615">
                  <c:v>9.6066708984399991</c:v>
                </c:pt>
                <c:pt idx="616">
                  <c:v>9.6066708984399991</c:v>
                </c:pt>
                <c:pt idx="617">
                  <c:v>9.4117373046899999</c:v>
                </c:pt>
                <c:pt idx="618">
                  <c:v>9.4099501953100013</c:v>
                </c:pt>
                <c:pt idx="619">
                  <c:v>9.6742089843799999</c:v>
                </c:pt>
                <c:pt idx="620">
                  <c:v>9.7935605468800002</c:v>
                </c:pt>
                <c:pt idx="621">
                  <c:v>9.8843779296899985</c:v>
                </c:pt>
                <c:pt idx="622">
                  <c:v>9.8843779296899985</c:v>
                </c:pt>
                <c:pt idx="623">
                  <c:v>9.6490078125000007</c:v>
                </c:pt>
                <c:pt idx="624">
                  <c:v>10.026762695310001</c:v>
                </c:pt>
                <c:pt idx="625">
                  <c:v>10.026762695310001</c:v>
                </c:pt>
                <c:pt idx="626">
                  <c:v>9.7420996093800003</c:v>
                </c:pt>
                <c:pt idx="627">
                  <c:v>10.179114257810001</c:v>
                </c:pt>
                <c:pt idx="628">
                  <c:v>10.179114257810001</c:v>
                </c:pt>
                <c:pt idx="629">
                  <c:v>10.02931054688</c:v>
                </c:pt>
                <c:pt idx="630">
                  <c:v>10.40399023438</c:v>
                </c:pt>
                <c:pt idx="631">
                  <c:v>10.40399023438</c:v>
                </c:pt>
                <c:pt idx="632">
                  <c:v>10.12998046875</c:v>
                </c:pt>
                <c:pt idx="633">
                  <c:v>10.434890625</c:v>
                </c:pt>
                <c:pt idx="634">
                  <c:v>10.260482421880001</c:v>
                </c:pt>
                <c:pt idx="635">
                  <c:v>10.39503515625</c:v>
                </c:pt>
                <c:pt idx="636">
                  <c:v>10.65960351563</c:v>
                </c:pt>
                <c:pt idx="637">
                  <c:v>10.65960351563</c:v>
                </c:pt>
                <c:pt idx="638">
                  <c:v>10.3298671875</c:v>
                </c:pt>
                <c:pt idx="639">
                  <c:v>10.53251367188</c:v>
                </c:pt>
                <c:pt idx="640">
                  <c:v>10.53251367188</c:v>
                </c:pt>
                <c:pt idx="641">
                  <c:v>10.45607324219</c:v>
                </c:pt>
                <c:pt idx="642">
                  <c:v>10.497036132810001</c:v>
                </c:pt>
                <c:pt idx="643">
                  <c:v>10.659505859380001</c:v>
                </c:pt>
                <c:pt idx="644">
                  <c:v>10.706557617189999</c:v>
                </c:pt>
                <c:pt idx="645">
                  <c:v>11.075957031250001</c:v>
                </c:pt>
                <c:pt idx="646">
                  <c:v>11.075957031250001</c:v>
                </c:pt>
                <c:pt idx="647">
                  <c:v>10.829009765630001</c:v>
                </c:pt>
                <c:pt idx="648">
                  <c:v>10.92016796875</c:v>
                </c:pt>
                <c:pt idx="649">
                  <c:v>10.929891601560001</c:v>
                </c:pt>
                <c:pt idx="650">
                  <c:v>10.929891601560001</c:v>
                </c:pt>
                <c:pt idx="651">
                  <c:v>11.17622460938</c:v>
                </c:pt>
                <c:pt idx="652">
                  <c:v>11.10018945313</c:v>
                </c:pt>
                <c:pt idx="653">
                  <c:v>10.92082519531</c:v>
                </c:pt>
                <c:pt idx="654">
                  <c:v>11.034203124999999</c:v>
                </c:pt>
                <c:pt idx="655">
                  <c:v>11.013951171880001</c:v>
                </c:pt>
                <c:pt idx="656">
                  <c:v>11.013951171880001</c:v>
                </c:pt>
                <c:pt idx="657">
                  <c:v>11.33217773438</c:v>
                </c:pt>
                <c:pt idx="658">
                  <c:v>11.09022167969</c:v>
                </c:pt>
                <c:pt idx="659">
                  <c:v>11.09022167969</c:v>
                </c:pt>
                <c:pt idx="660">
                  <c:v>11.590217773439999</c:v>
                </c:pt>
                <c:pt idx="661">
                  <c:v>11.24092480469</c:v>
                </c:pt>
                <c:pt idx="662">
                  <c:v>11.24092480469</c:v>
                </c:pt>
                <c:pt idx="663">
                  <c:v>11.363371093750001</c:v>
                </c:pt>
                <c:pt idx="664">
                  <c:v>11.287005859380001</c:v>
                </c:pt>
                <c:pt idx="665">
                  <c:v>11.287005859380001</c:v>
                </c:pt>
                <c:pt idx="666">
                  <c:v>11.489337890630001</c:v>
                </c:pt>
                <c:pt idx="667">
                  <c:v>11.660135742189999</c:v>
                </c:pt>
                <c:pt idx="668">
                  <c:v>11.35144726563</c:v>
                </c:pt>
                <c:pt idx="669">
                  <c:v>11.54487597656</c:v>
                </c:pt>
                <c:pt idx="670">
                  <c:v>11.564112304689999</c:v>
                </c:pt>
                <c:pt idx="671">
                  <c:v>11.564112304689999</c:v>
                </c:pt>
                <c:pt idx="672">
                  <c:v>11.69514648438</c:v>
                </c:pt>
                <c:pt idx="673">
                  <c:v>11.863028320310001</c:v>
                </c:pt>
                <c:pt idx="674">
                  <c:v>11.647384765630001</c:v>
                </c:pt>
                <c:pt idx="675">
                  <c:v>11.647384765630001</c:v>
                </c:pt>
                <c:pt idx="676">
                  <c:v>11.953841796880001</c:v>
                </c:pt>
                <c:pt idx="677">
                  <c:v>11.741375</c:v>
                </c:pt>
                <c:pt idx="678">
                  <c:v>11.869953125</c:v>
                </c:pt>
                <c:pt idx="679">
                  <c:v>12.168458007810001</c:v>
                </c:pt>
                <c:pt idx="680">
                  <c:v>11.916149414060001</c:v>
                </c:pt>
                <c:pt idx="681">
                  <c:v>11.916149414060001</c:v>
                </c:pt>
                <c:pt idx="682">
                  <c:v>12.243216796880001</c:v>
                </c:pt>
                <c:pt idx="683">
                  <c:v>11.868314453130001</c:v>
                </c:pt>
                <c:pt idx="684">
                  <c:v>11.868314453130001</c:v>
                </c:pt>
                <c:pt idx="685">
                  <c:v>12.17308398438</c:v>
                </c:pt>
                <c:pt idx="686">
                  <c:v>12.053246093749999</c:v>
                </c:pt>
                <c:pt idx="687">
                  <c:v>12.053246093749999</c:v>
                </c:pt>
                <c:pt idx="688">
                  <c:v>12.247325195310001</c:v>
                </c:pt>
                <c:pt idx="689">
                  <c:v>12.2112265625</c:v>
                </c:pt>
                <c:pt idx="690">
                  <c:v>12.2112265625</c:v>
                </c:pt>
                <c:pt idx="691">
                  <c:v>12.351947265630001</c:v>
                </c:pt>
                <c:pt idx="692">
                  <c:v>12.217405273439999</c:v>
                </c:pt>
                <c:pt idx="693">
                  <c:v>12.217405273439999</c:v>
                </c:pt>
                <c:pt idx="694">
                  <c:v>12.399592773439998</c:v>
                </c:pt>
                <c:pt idx="695">
                  <c:v>12.54966210938</c:v>
                </c:pt>
                <c:pt idx="696">
                  <c:v>12.54966210938</c:v>
                </c:pt>
                <c:pt idx="697">
                  <c:v>12.49354492188</c:v>
                </c:pt>
                <c:pt idx="698">
                  <c:v>12.44222949219</c:v>
                </c:pt>
                <c:pt idx="699">
                  <c:v>12.44222949219</c:v>
                </c:pt>
                <c:pt idx="700">
                  <c:v>12.78033398438</c:v>
                </c:pt>
                <c:pt idx="701">
                  <c:v>12.542144531250001</c:v>
                </c:pt>
                <c:pt idx="702">
                  <c:v>12.61701464844</c:v>
                </c:pt>
                <c:pt idx="703">
                  <c:v>12.77469140625</c:v>
                </c:pt>
                <c:pt idx="704">
                  <c:v>12.48782519531</c:v>
                </c:pt>
                <c:pt idx="705">
                  <c:v>12.744681640630001</c:v>
                </c:pt>
                <c:pt idx="706">
                  <c:v>12.744681640630001</c:v>
                </c:pt>
                <c:pt idx="707">
                  <c:v>12.96501367188</c:v>
                </c:pt>
                <c:pt idx="708">
                  <c:v>12.795338867189999</c:v>
                </c:pt>
                <c:pt idx="709">
                  <c:v>12.795338867189999</c:v>
                </c:pt>
                <c:pt idx="710">
                  <c:v>12.9290078125</c:v>
                </c:pt>
                <c:pt idx="711">
                  <c:v>12.59888671875</c:v>
                </c:pt>
                <c:pt idx="712">
                  <c:v>13.093622070310001</c:v>
                </c:pt>
                <c:pt idx="713">
                  <c:v>12.75244921875</c:v>
                </c:pt>
                <c:pt idx="714">
                  <c:v>12.919637695310001</c:v>
                </c:pt>
                <c:pt idx="715">
                  <c:v>12.919637695310001</c:v>
                </c:pt>
                <c:pt idx="716">
                  <c:v>13.27248632813</c:v>
                </c:pt>
                <c:pt idx="717">
                  <c:v>13.070664062500001</c:v>
                </c:pt>
                <c:pt idx="718">
                  <c:v>13.37167773438</c:v>
                </c:pt>
                <c:pt idx="719">
                  <c:v>13.37167773438</c:v>
                </c:pt>
                <c:pt idx="720">
                  <c:v>12.90252539063</c:v>
                </c:pt>
                <c:pt idx="721">
                  <c:v>13.138185546880001</c:v>
                </c:pt>
                <c:pt idx="722">
                  <c:v>13.04293359375</c:v>
                </c:pt>
                <c:pt idx="723">
                  <c:v>13.113614257810001</c:v>
                </c:pt>
                <c:pt idx="724">
                  <c:v>13.279184570310001</c:v>
                </c:pt>
                <c:pt idx="725">
                  <c:v>13.279184570310001</c:v>
                </c:pt>
                <c:pt idx="726">
                  <c:v>13.283695312500001</c:v>
                </c:pt>
                <c:pt idx="727">
                  <c:v>13.57684375</c:v>
                </c:pt>
                <c:pt idx="728">
                  <c:v>13.39179101563</c:v>
                </c:pt>
                <c:pt idx="729">
                  <c:v>13.39179101563</c:v>
                </c:pt>
                <c:pt idx="730">
                  <c:v>13.30802539063</c:v>
                </c:pt>
                <c:pt idx="731">
                  <c:v>13.45252148438</c:v>
                </c:pt>
                <c:pt idx="732">
                  <c:v>13.346179687499999</c:v>
                </c:pt>
                <c:pt idx="733">
                  <c:v>13.73406054688</c:v>
                </c:pt>
                <c:pt idx="734">
                  <c:v>13.71419726563</c:v>
                </c:pt>
                <c:pt idx="735">
                  <c:v>13.71419726563</c:v>
                </c:pt>
                <c:pt idx="736">
                  <c:v>13.71491699219</c:v>
                </c:pt>
                <c:pt idx="737">
                  <c:v>13.5841328125</c:v>
                </c:pt>
                <c:pt idx="738">
                  <c:v>13.5841328125</c:v>
                </c:pt>
                <c:pt idx="739">
                  <c:v>13.434433593750001</c:v>
                </c:pt>
                <c:pt idx="740">
                  <c:v>13.7654765625</c:v>
                </c:pt>
                <c:pt idx="741">
                  <c:v>13.7654765625</c:v>
                </c:pt>
                <c:pt idx="742">
                  <c:v>13.995189453130001</c:v>
                </c:pt>
                <c:pt idx="743">
                  <c:v>14.12813476563</c:v>
                </c:pt>
                <c:pt idx="744">
                  <c:v>14.12813476563</c:v>
                </c:pt>
                <c:pt idx="745">
                  <c:v>14.402835937500001</c:v>
                </c:pt>
                <c:pt idx="746">
                  <c:v>14.459005859380001</c:v>
                </c:pt>
                <c:pt idx="747">
                  <c:v>14.459005859380001</c:v>
                </c:pt>
                <c:pt idx="748">
                  <c:v>14.270609374999999</c:v>
                </c:pt>
                <c:pt idx="749">
                  <c:v>14.028340820310001</c:v>
                </c:pt>
                <c:pt idx="750">
                  <c:v>14.028340820310001</c:v>
                </c:pt>
                <c:pt idx="751">
                  <c:v>14.303097656249999</c:v>
                </c:pt>
                <c:pt idx="752">
                  <c:v>14.291357421880001</c:v>
                </c:pt>
                <c:pt idx="753">
                  <c:v>14.291357421880001</c:v>
                </c:pt>
                <c:pt idx="754">
                  <c:v>14.511818359380001</c:v>
                </c:pt>
                <c:pt idx="755">
                  <c:v>14.759853515630001</c:v>
                </c:pt>
                <c:pt idx="756">
                  <c:v>14.465716796880001</c:v>
                </c:pt>
                <c:pt idx="757">
                  <c:v>14.465716796880001</c:v>
                </c:pt>
                <c:pt idx="758">
                  <c:v>14.70590136719</c:v>
                </c:pt>
                <c:pt idx="759">
                  <c:v>14.70590136719</c:v>
                </c:pt>
                <c:pt idx="760">
                  <c:v>14.91653613281</c:v>
                </c:pt>
                <c:pt idx="761">
                  <c:v>15.2171875</c:v>
                </c:pt>
                <c:pt idx="762">
                  <c:v>14.933551757810001</c:v>
                </c:pt>
                <c:pt idx="763">
                  <c:v>14.933551757810001</c:v>
                </c:pt>
                <c:pt idx="764">
                  <c:v>15.253723632810001</c:v>
                </c:pt>
                <c:pt idx="765">
                  <c:v>14.906146484380001</c:v>
                </c:pt>
                <c:pt idx="766">
                  <c:v>14.991554687500001</c:v>
                </c:pt>
                <c:pt idx="767">
                  <c:v>15.398350585939999</c:v>
                </c:pt>
                <c:pt idx="768">
                  <c:v>14.93983105469</c:v>
                </c:pt>
                <c:pt idx="769">
                  <c:v>15.06046679688</c:v>
                </c:pt>
                <c:pt idx="770">
                  <c:v>15.06046679688</c:v>
                </c:pt>
                <c:pt idx="771">
                  <c:v>15.450531249999999</c:v>
                </c:pt>
                <c:pt idx="772">
                  <c:v>15.164411132810001</c:v>
                </c:pt>
                <c:pt idx="773">
                  <c:v>15.164411132810001</c:v>
                </c:pt>
                <c:pt idx="774">
                  <c:v>15.54893652344</c:v>
                </c:pt>
                <c:pt idx="775">
                  <c:v>15.3226328125</c:v>
                </c:pt>
                <c:pt idx="776">
                  <c:v>15.50652832031</c:v>
                </c:pt>
                <c:pt idx="777">
                  <c:v>15.456501953130001</c:v>
                </c:pt>
                <c:pt idx="778">
                  <c:v>15.509593750000001</c:v>
                </c:pt>
                <c:pt idx="779">
                  <c:v>15.509593750000001</c:v>
                </c:pt>
                <c:pt idx="780">
                  <c:v>15.717583984380001</c:v>
                </c:pt>
                <c:pt idx="781">
                  <c:v>15.50044335938</c:v>
                </c:pt>
                <c:pt idx="782">
                  <c:v>15.50044335938</c:v>
                </c:pt>
                <c:pt idx="783">
                  <c:v>15.58756445313</c:v>
                </c:pt>
                <c:pt idx="784">
                  <c:v>15.757851562500001</c:v>
                </c:pt>
                <c:pt idx="785">
                  <c:v>15.757851562500001</c:v>
                </c:pt>
                <c:pt idx="786">
                  <c:v>16.181078124999999</c:v>
                </c:pt>
                <c:pt idx="787">
                  <c:v>15.949603515630001</c:v>
                </c:pt>
                <c:pt idx="788">
                  <c:v>15.949603515630001</c:v>
                </c:pt>
                <c:pt idx="789">
                  <c:v>16.474884765629998</c:v>
                </c:pt>
                <c:pt idx="790">
                  <c:v>16.179599609380002</c:v>
                </c:pt>
                <c:pt idx="791">
                  <c:v>16.314173828130002</c:v>
                </c:pt>
                <c:pt idx="792">
                  <c:v>16.117684570310001</c:v>
                </c:pt>
                <c:pt idx="793">
                  <c:v>16.178480468749999</c:v>
                </c:pt>
                <c:pt idx="794">
                  <c:v>16.178480468749999</c:v>
                </c:pt>
                <c:pt idx="795">
                  <c:v>16.74772070313</c:v>
                </c:pt>
                <c:pt idx="796">
                  <c:v>16.197706054689998</c:v>
                </c:pt>
                <c:pt idx="797">
                  <c:v>16.514617187500001</c:v>
                </c:pt>
                <c:pt idx="798">
                  <c:v>16.514617187500001</c:v>
                </c:pt>
                <c:pt idx="799">
                  <c:v>16.321411132810002</c:v>
                </c:pt>
                <c:pt idx="800">
                  <c:v>16.208216796880002</c:v>
                </c:pt>
                <c:pt idx="801">
                  <c:v>16.641505859379997</c:v>
                </c:pt>
                <c:pt idx="802">
                  <c:v>16.591410156249999</c:v>
                </c:pt>
                <c:pt idx="803">
                  <c:v>16.950458984379999</c:v>
                </c:pt>
                <c:pt idx="804">
                  <c:v>16.950458984379999</c:v>
                </c:pt>
                <c:pt idx="805">
                  <c:v>16.662082031250002</c:v>
                </c:pt>
                <c:pt idx="806">
                  <c:v>16.356020507810001</c:v>
                </c:pt>
                <c:pt idx="807">
                  <c:v>16.356020507810001</c:v>
                </c:pt>
                <c:pt idx="808">
                  <c:v>16.659839843749999</c:v>
                </c:pt>
                <c:pt idx="809">
                  <c:v>17.010546874999999</c:v>
                </c:pt>
                <c:pt idx="810">
                  <c:v>17.010546874999999</c:v>
                </c:pt>
                <c:pt idx="811">
                  <c:v>16.881988281249999</c:v>
                </c:pt>
                <c:pt idx="812">
                  <c:v>16.774941406250001</c:v>
                </c:pt>
                <c:pt idx="813">
                  <c:v>16.674425781250001</c:v>
                </c:pt>
                <c:pt idx="814">
                  <c:v>16.674425781250001</c:v>
                </c:pt>
                <c:pt idx="815">
                  <c:v>16.508873046879998</c:v>
                </c:pt>
                <c:pt idx="816">
                  <c:v>16.86436328125</c:v>
                </c:pt>
                <c:pt idx="817">
                  <c:v>16.86436328125</c:v>
                </c:pt>
                <c:pt idx="818">
                  <c:v>17.135009765629999</c:v>
                </c:pt>
                <c:pt idx="819">
                  <c:v>16.930509765629999</c:v>
                </c:pt>
                <c:pt idx="820">
                  <c:v>16.930509765629999</c:v>
                </c:pt>
                <c:pt idx="821">
                  <c:v>16.825087890629998</c:v>
                </c:pt>
                <c:pt idx="822">
                  <c:v>17.1249296875</c:v>
                </c:pt>
                <c:pt idx="823">
                  <c:v>17.1249296875</c:v>
                </c:pt>
                <c:pt idx="824">
                  <c:v>16.87925390625</c:v>
                </c:pt>
                <c:pt idx="825">
                  <c:v>17.082875000000001</c:v>
                </c:pt>
                <c:pt idx="826">
                  <c:v>17.22457421875</c:v>
                </c:pt>
                <c:pt idx="827">
                  <c:v>17.22457421875</c:v>
                </c:pt>
                <c:pt idx="828">
                  <c:v>16.850328125000001</c:v>
                </c:pt>
                <c:pt idx="829">
                  <c:v>17.231794921879999</c:v>
                </c:pt>
                <c:pt idx="830">
                  <c:v>17.077197265629998</c:v>
                </c:pt>
                <c:pt idx="831">
                  <c:v>17.121890624999999</c:v>
                </c:pt>
                <c:pt idx="832">
                  <c:v>17.275980468749999</c:v>
                </c:pt>
                <c:pt idx="833">
                  <c:v>17.275980468749999</c:v>
                </c:pt>
                <c:pt idx="834">
                  <c:v>17.102429687499999</c:v>
                </c:pt>
                <c:pt idx="835">
                  <c:v>17.387949218749998</c:v>
                </c:pt>
                <c:pt idx="836">
                  <c:v>17.221894531250001</c:v>
                </c:pt>
                <c:pt idx="837">
                  <c:v>17.30800585938</c:v>
                </c:pt>
                <c:pt idx="838">
                  <c:v>17.283705078129998</c:v>
                </c:pt>
                <c:pt idx="839">
                  <c:v>17.283705078129998</c:v>
                </c:pt>
                <c:pt idx="840">
                  <c:v>17.26452734375</c:v>
                </c:pt>
                <c:pt idx="841">
                  <c:v>17.578707031250001</c:v>
                </c:pt>
                <c:pt idx="842">
                  <c:v>17.578707031250001</c:v>
                </c:pt>
                <c:pt idx="843">
                  <c:v>17.440453125000001</c:v>
                </c:pt>
                <c:pt idx="844">
                  <c:v>17.421779296879997</c:v>
                </c:pt>
                <c:pt idx="845">
                  <c:v>17.421779296879997</c:v>
                </c:pt>
                <c:pt idx="846">
                  <c:v>17.532269531250002</c:v>
                </c:pt>
                <c:pt idx="847">
                  <c:v>17.919511718750002</c:v>
                </c:pt>
                <c:pt idx="848">
                  <c:v>17.919511718750002</c:v>
                </c:pt>
                <c:pt idx="849">
                  <c:v>17.50675</c:v>
                </c:pt>
                <c:pt idx="850">
                  <c:v>17.67451367188</c:v>
                </c:pt>
                <c:pt idx="851">
                  <c:v>17.450998046879999</c:v>
                </c:pt>
                <c:pt idx="852">
                  <c:v>17.450998046879999</c:v>
                </c:pt>
                <c:pt idx="853">
                  <c:v>17.51475976563</c:v>
                </c:pt>
                <c:pt idx="854">
                  <c:v>17.51475976563</c:v>
                </c:pt>
                <c:pt idx="855">
                  <c:v>17.507457031249999</c:v>
                </c:pt>
                <c:pt idx="856">
                  <c:v>17.721777343749999</c:v>
                </c:pt>
                <c:pt idx="857">
                  <c:v>17.571542968749998</c:v>
                </c:pt>
                <c:pt idx="858">
                  <c:v>17.571542968749998</c:v>
                </c:pt>
                <c:pt idx="859">
                  <c:v>17.572275390629997</c:v>
                </c:pt>
                <c:pt idx="860">
                  <c:v>17.777527343749998</c:v>
                </c:pt>
                <c:pt idx="861">
                  <c:v>17.680498046879997</c:v>
                </c:pt>
                <c:pt idx="862">
                  <c:v>17.906666015629998</c:v>
                </c:pt>
                <c:pt idx="863">
                  <c:v>17.45164453125</c:v>
                </c:pt>
                <c:pt idx="864">
                  <c:v>17.45164453125</c:v>
                </c:pt>
                <c:pt idx="865">
                  <c:v>17.79450390625</c:v>
                </c:pt>
                <c:pt idx="866">
                  <c:v>17.84474609375</c:v>
                </c:pt>
                <c:pt idx="867">
                  <c:v>17.84474609375</c:v>
                </c:pt>
                <c:pt idx="868">
                  <c:v>17.793564453129999</c:v>
                </c:pt>
                <c:pt idx="869">
                  <c:v>17.905185546879999</c:v>
                </c:pt>
                <c:pt idx="870">
                  <c:v>17.390638671879998</c:v>
                </c:pt>
                <c:pt idx="871">
                  <c:v>17.633359375000001</c:v>
                </c:pt>
                <c:pt idx="872">
                  <c:v>17.931644531250001</c:v>
                </c:pt>
                <c:pt idx="873">
                  <c:v>17.931644531250001</c:v>
                </c:pt>
                <c:pt idx="874">
                  <c:v>17.923082031250001</c:v>
                </c:pt>
                <c:pt idx="875">
                  <c:v>18.134703125000001</c:v>
                </c:pt>
                <c:pt idx="876">
                  <c:v>17.652933593749999</c:v>
                </c:pt>
                <c:pt idx="877">
                  <c:v>17.652933593749999</c:v>
                </c:pt>
                <c:pt idx="878">
                  <c:v>17.581298828129999</c:v>
                </c:pt>
                <c:pt idx="879">
                  <c:v>17.581298828129999</c:v>
                </c:pt>
                <c:pt idx="880">
                  <c:v>17.701529296879997</c:v>
                </c:pt>
                <c:pt idx="881">
                  <c:v>17.984140624999998</c:v>
                </c:pt>
                <c:pt idx="882">
                  <c:v>17.652111328129998</c:v>
                </c:pt>
                <c:pt idx="883">
                  <c:v>17.652111328129998</c:v>
                </c:pt>
                <c:pt idx="884">
                  <c:v>17.845068359379997</c:v>
                </c:pt>
                <c:pt idx="885">
                  <c:v>17.661519531250001</c:v>
                </c:pt>
                <c:pt idx="886">
                  <c:v>17.877958984379998</c:v>
                </c:pt>
                <c:pt idx="887">
                  <c:v>18.147525390629998</c:v>
                </c:pt>
                <c:pt idx="888">
                  <c:v>17.914824218749999</c:v>
                </c:pt>
                <c:pt idx="889">
                  <c:v>17.914824218749999</c:v>
                </c:pt>
                <c:pt idx="890">
                  <c:v>18.151556640629998</c:v>
                </c:pt>
                <c:pt idx="891">
                  <c:v>17.856843749999999</c:v>
                </c:pt>
                <c:pt idx="892">
                  <c:v>17.856843749999999</c:v>
                </c:pt>
                <c:pt idx="893">
                  <c:v>18.154238281249999</c:v>
                </c:pt>
                <c:pt idx="894">
                  <c:v>17.924515625000002</c:v>
                </c:pt>
                <c:pt idx="895">
                  <c:v>17.856207031250001</c:v>
                </c:pt>
                <c:pt idx="896">
                  <c:v>18.025976562499999</c:v>
                </c:pt>
                <c:pt idx="897">
                  <c:v>17.696970703129999</c:v>
                </c:pt>
                <c:pt idx="898">
                  <c:v>17.696970703129999</c:v>
                </c:pt>
                <c:pt idx="899">
                  <c:v>18.231925781249998</c:v>
                </c:pt>
                <c:pt idx="900">
                  <c:v>17.838318359379997</c:v>
                </c:pt>
                <c:pt idx="901">
                  <c:v>18.194183593750001</c:v>
                </c:pt>
                <c:pt idx="902">
                  <c:v>18.194183593750001</c:v>
                </c:pt>
                <c:pt idx="903">
                  <c:v>18.11429882813</c:v>
                </c:pt>
                <c:pt idx="904">
                  <c:v>18.200875</c:v>
                </c:pt>
                <c:pt idx="905">
                  <c:v>18.155201171879998</c:v>
                </c:pt>
                <c:pt idx="906">
                  <c:v>17.906175781249999</c:v>
                </c:pt>
                <c:pt idx="907">
                  <c:v>18.191671875000001</c:v>
                </c:pt>
                <c:pt idx="908">
                  <c:v>18.191671875000001</c:v>
                </c:pt>
                <c:pt idx="909">
                  <c:v>18.066853515629997</c:v>
                </c:pt>
                <c:pt idx="910">
                  <c:v>18.159765624999999</c:v>
                </c:pt>
                <c:pt idx="911">
                  <c:v>18.159765624999999</c:v>
                </c:pt>
                <c:pt idx="912">
                  <c:v>17.956345703129998</c:v>
                </c:pt>
                <c:pt idx="913">
                  <c:v>17.676988281250001</c:v>
                </c:pt>
                <c:pt idx="914">
                  <c:v>18.123248046879997</c:v>
                </c:pt>
                <c:pt idx="915">
                  <c:v>17.95219921875</c:v>
                </c:pt>
                <c:pt idx="916">
                  <c:v>18.149841796879997</c:v>
                </c:pt>
                <c:pt idx="917">
                  <c:v>18.149841796879997</c:v>
                </c:pt>
                <c:pt idx="918">
                  <c:v>18.187792968749999</c:v>
                </c:pt>
                <c:pt idx="919">
                  <c:v>17.95495703125</c:v>
                </c:pt>
                <c:pt idx="920">
                  <c:v>18.076617187499998</c:v>
                </c:pt>
                <c:pt idx="921">
                  <c:v>18.076617187499998</c:v>
                </c:pt>
                <c:pt idx="922">
                  <c:v>18.170431640629999</c:v>
                </c:pt>
                <c:pt idx="923">
                  <c:v>18.170431640629999</c:v>
                </c:pt>
                <c:pt idx="924">
                  <c:v>18.069904296879997</c:v>
                </c:pt>
                <c:pt idx="925">
                  <c:v>18.32687109375</c:v>
                </c:pt>
                <c:pt idx="926">
                  <c:v>18.564656249999999</c:v>
                </c:pt>
                <c:pt idx="927">
                  <c:v>18.564656249999999</c:v>
                </c:pt>
                <c:pt idx="928">
                  <c:v>18.110121093749999</c:v>
                </c:pt>
                <c:pt idx="929">
                  <c:v>18.363353515629999</c:v>
                </c:pt>
                <c:pt idx="930">
                  <c:v>18.060605468750001</c:v>
                </c:pt>
                <c:pt idx="931">
                  <c:v>18.16410351563</c:v>
                </c:pt>
                <c:pt idx="932">
                  <c:v>18.18931835938</c:v>
                </c:pt>
                <c:pt idx="933">
                  <c:v>18.18931835938</c:v>
                </c:pt>
                <c:pt idx="934">
                  <c:v>18.25604101563</c:v>
                </c:pt>
                <c:pt idx="935">
                  <c:v>18.3761875</c:v>
                </c:pt>
                <c:pt idx="936">
                  <c:v>18.3761875</c:v>
                </c:pt>
                <c:pt idx="937">
                  <c:v>18.084138671879998</c:v>
                </c:pt>
                <c:pt idx="938">
                  <c:v>18.118789062499999</c:v>
                </c:pt>
                <c:pt idx="939">
                  <c:v>18.118789062499999</c:v>
                </c:pt>
                <c:pt idx="940">
                  <c:v>17.999124999999999</c:v>
                </c:pt>
                <c:pt idx="941">
                  <c:v>18.273560546879999</c:v>
                </c:pt>
                <c:pt idx="942">
                  <c:v>18.273560546879999</c:v>
                </c:pt>
                <c:pt idx="943">
                  <c:v>18.151900390629997</c:v>
                </c:pt>
                <c:pt idx="944">
                  <c:v>18.141283203129998</c:v>
                </c:pt>
                <c:pt idx="945">
                  <c:v>17.9763359375</c:v>
                </c:pt>
                <c:pt idx="946">
                  <c:v>17.9763359375</c:v>
                </c:pt>
                <c:pt idx="947">
                  <c:v>18.41696289063</c:v>
                </c:pt>
                <c:pt idx="948">
                  <c:v>18.41696289063</c:v>
                </c:pt>
                <c:pt idx="949">
                  <c:v>18.012251953129997</c:v>
                </c:pt>
                <c:pt idx="950">
                  <c:v>18.26639453125</c:v>
                </c:pt>
                <c:pt idx="951">
                  <c:v>18.068572265629999</c:v>
                </c:pt>
                <c:pt idx="952">
                  <c:v>18.068572265629999</c:v>
                </c:pt>
                <c:pt idx="953">
                  <c:v>18.3005</c:v>
                </c:pt>
                <c:pt idx="954">
                  <c:v>18.210513671879998</c:v>
                </c:pt>
                <c:pt idx="955">
                  <c:v>18.210513671879998</c:v>
                </c:pt>
                <c:pt idx="956">
                  <c:v>18.34619726563</c:v>
                </c:pt>
                <c:pt idx="957">
                  <c:v>18.20787304688</c:v>
                </c:pt>
                <c:pt idx="958">
                  <c:v>18.20787304688</c:v>
                </c:pt>
                <c:pt idx="959">
                  <c:v>18.34722265625</c:v>
                </c:pt>
                <c:pt idx="960">
                  <c:v>18.23394726563</c:v>
                </c:pt>
                <c:pt idx="961">
                  <c:v>18.23394726563</c:v>
                </c:pt>
                <c:pt idx="962">
                  <c:v>17.97627148438</c:v>
                </c:pt>
                <c:pt idx="963">
                  <c:v>18.37104882813</c:v>
                </c:pt>
                <c:pt idx="964">
                  <c:v>18.06618554688</c:v>
                </c:pt>
                <c:pt idx="965">
                  <c:v>18.26942578125</c:v>
                </c:pt>
                <c:pt idx="966">
                  <c:v>18.420005859379998</c:v>
                </c:pt>
                <c:pt idx="967">
                  <c:v>18.131859375000001</c:v>
                </c:pt>
                <c:pt idx="968">
                  <c:v>18.131859375000001</c:v>
                </c:pt>
                <c:pt idx="969">
                  <c:v>18.423980468749999</c:v>
                </c:pt>
                <c:pt idx="970">
                  <c:v>18.122355468750001</c:v>
                </c:pt>
                <c:pt idx="971">
                  <c:v>18.122355468750001</c:v>
                </c:pt>
                <c:pt idx="972">
                  <c:v>18.155160156249998</c:v>
                </c:pt>
                <c:pt idx="973">
                  <c:v>18.150683593749999</c:v>
                </c:pt>
                <c:pt idx="974">
                  <c:v>18.150683593749999</c:v>
                </c:pt>
                <c:pt idx="975">
                  <c:v>18.481359375</c:v>
                </c:pt>
                <c:pt idx="976">
                  <c:v>18.5093984375</c:v>
                </c:pt>
                <c:pt idx="977">
                  <c:v>18.5093984375</c:v>
                </c:pt>
                <c:pt idx="978">
                  <c:v>18.099572265629998</c:v>
                </c:pt>
                <c:pt idx="979">
                  <c:v>18.36129882813</c:v>
                </c:pt>
                <c:pt idx="980">
                  <c:v>18.193427734379998</c:v>
                </c:pt>
                <c:pt idx="981">
                  <c:v>18.193427734379998</c:v>
                </c:pt>
                <c:pt idx="982">
                  <c:v>18.341707031249999</c:v>
                </c:pt>
                <c:pt idx="983">
                  <c:v>18.157929687500001</c:v>
                </c:pt>
                <c:pt idx="984">
                  <c:v>18.157929687500001</c:v>
                </c:pt>
                <c:pt idx="985">
                  <c:v>18.22863671875</c:v>
                </c:pt>
                <c:pt idx="986">
                  <c:v>17.790283203129999</c:v>
                </c:pt>
                <c:pt idx="987">
                  <c:v>17.790283203129999</c:v>
                </c:pt>
                <c:pt idx="988">
                  <c:v>17.78744140625</c:v>
                </c:pt>
                <c:pt idx="989">
                  <c:v>17.747728515629998</c:v>
                </c:pt>
                <c:pt idx="990">
                  <c:v>17.885347656250001</c:v>
                </c:pt>
                <c:pt idx="991">
                  <c:v>17.885347656250001</c:v>
                </c:pt>
                <c:pt idx="992">
                  <c:v>17.866066406249999</c:v>
                </c:pt>
                <c:pt idx="993">
                  <c:v>17.91188867188</c:v>
                </c:pt>
                <c:pt idx="994">
                  <c:v>17.91188867188</c:v>
                </c:pt>
                <c:pt idx="995">
                  <c:v>18.214003906249999</c:v>
                </c:pt>
                <c:pt idx="996">
                  <c:v>17.745597656249998</c:v>
                </c:pt>
                <c:pt idx="997">
                  <c:v>18.060359375000001</c:v>
                </c:pt>
                <c:pt idx="998">
                  <c:v>18.060359375000001</c:v>
                </c:pt>
                <c:pt idx="999">
                  <c:v>17.944269531250001</c:v>
                </c:pt>
                <c:pt idx="1000">
                  <c:v>18.122238281249999</c:v>
                </c:pt>
                <c:pt idx="1001">
                  <c:v>18.311681640629999</c:v>
                </c:pt>
                <c:pt idx="1002">
                  <c:v>18.061052734379999</c:v>
                </c:pt>
                <c:pt idx="1003">
                  <c:v>18.281367187499999</c:v>
                </c:pt>
                <c:pt idx="1004">
                  <c:v>18.281367187499999</c:v>
                </c:pt>
                <c:pt idx="1005">
                  <c:v>17.994484374999999</c:v>
                </c:pt>
                <c:pt idx="1006">
                  <c:v>18.171347656249999</c:v>
                </c:pt>
                <c:pt idx="1007">
                  <c:v>18.171347656249999</c:v>
                </c:pt>
                <c:pt idx="1008">
                  <c:v>17.825587890629997</c:v>
                </c:pt>
                <c:pt idx="1009">
                  <c:v>17.825345703129997</c:v>
                </c:pt>
                <c:pt idx="1010">
                  <c:v>18.122390625000001</c:v>
                </c:pt>
                <c:pt idx="1011">
                  <c:v>17.743158203129997</c:v>
                </c:pt>
                <c:pt idx="1012">
                  <c:v>17.8026796875</c:v>
                </c:pt>
                <c:pt idx="1013">
                  <c:v>17.92662304688</c:v>
                </c:pt>
                <c:pt idx="1014">
                  <c:v>17.92662304688</c:v>
                </c:pt>
                <c:pt idx="1015">
                  <c:v>17.523562500000001</c:v>
                </c:pt>
                <c:pt idx="1016">
                  <c:v>17.897500000000001</c:v>
                </c:pt>
                <c:pt idx="1017">
                  <c:v>17.897500000000001</c:v>
                </c:pt>
                <c:pt idx="1018">
                  <c:v>17.538482421879998</c:v>
                </c:pt>
                <c:pt idx="1019">
                  <c:v>17.74966796875</c:v>
                </c:pt>
                <c:pt idx="1020">
                  <c:v>17.404324218749998</c:v>
                </c:pt>
                <c:pt idx="1021">
                  <c:v>17.39178320313</c:v>
                </c:pt>
                <c:pt idx="1022">
                  <c:v>17.717400390629997</c:v>
                </c:pt>
                <c:pt idx="1023">
                  <c:v>17.717400390629997</c:v>
                </c:pt>
                <c:pt idx="1024">
                  <c:v>17.315589843750001</c:v>
                </c:pt>
                <c:pt idx="1025">
                  <c:v>17.648794921879997</c:v>
                </c:pt>
                <c:pt idx="1026">
                  <c:v>17.648794921879997</c:v>
                </c:pt>
                <c:pt idx="1027">
                  <c:v>17.385589843750001</c:v>
                </c:pt>
                <c:pt idx="1028">
                  <c:v>17.50073046875</c:v>
                </c:pt>
                <c:pt idx="1029">
                  <c:v>17.50073046875</c:v>
                </c:pt>
                <c:pt idx="1030">
                  <c:v>17.37248828125</c:v>
                </c:pt>
                <c:pt idx="1031">
                  <c:v>17.731619140629999</c:v>
                </c:pt>
                <c:pt idx="1032">
                  <c:v>17.731619140629999</c:v>
                </c:pt>
                <c:pt idx="1033">
                  <c:v>17.439994140629999</c:v>
                </c:pt>
                <c:pt idx="1034">
                  <c:v>17.594050781250001</c:v>
                </c:pt>
                <c:pt idx="1035">
                  <c:v>17.625527343750001</c:v>
                </c:pt>
                <c:pt idx="1036">
                  <c:v>17.625527343750001</c:v>
                </c:pt>
                <c:pt idx="1037">
                  <c:v>17.705673828129999</c:v>
                </c:pt>
                <c:pt idx="1038">
                  <c:v>17.198634765629997</c:v>
                </c:pt>
                <c:pt idx="1039">
                  <c:v>17.198634765629997</c:v>
                </c:pt>
                <c:pt idx="1040">
                  <c:v>17.457597656250002</c:v>
                </c:pt>
                <c:pt idx="1041">
                  <c:v>17.354843750000001</c:v>
                </c:pt>
                <c:pt idx="1042">
                  <c:v>17.354843750000001</c:v>
                </c:pt>
                <c:pt idx="1043">
                  <c:v>17.180751953129999</c:v>
                </c:pt>
                <c:pt idx="1044">
                  <c:v>17.506425781250002</c:v>
                </c:pt>
                <c:pt idx="1045">
                  <c:v>17.25906640625</c:v>
                </c:pt>
                <c:pt idx="1046">
                  <c:v>17.593734375</c:v>
                </c:pt>
                <c:pt idx="1047">
                  <c:v>17.50587890625</c:v>
                </c:pt>
                <c:pt idx="1048">
                  <c:v>17.50587890625</c:v>
                </c:pt>
                <c:pt idx="1049">
                  <c:v>17.14413476563</c:v>
                </c:pt>
                <c:pt idx="1050">
                  <c:v>17.13180664063</c:v>
                </c:pt>
                <c:pt idx="1051">
                  <c:v>16.820189453129998</c:v>
                </c:pt>
                <c:pt idx="1052">
                  <c:v>16.820189453129998</c:v>
                </c:pt>
                <c:pt idx="1053">
                  <c:v>17.08298828125</c:v>
                </c:pt>
                <c:pt idx="1054">
                  <c:v>17.33683398438</c:v>
                </c:pt>
                <c:pt idx="1055">
                  <c:v>16.969919921879999</c:v>
                </c:pt>
                <c:pt idx="1056">
                  <c:v>17.174730468749999</c:v>
                </c:pt>
                <c:pt idx="1057">
                  <c:v>16.960494140629997</c:v>
                </c:pt>
                <c:pt idx="1058">
                  <c:v>16.960494140629997</c:v>
                </c:pt>
                <c:pt idx="1059">
                  <c:v>17.13811328125</c:v>
                </c:pt>
                <c:pt idx="1060">
                  <c:v>17.371902343750001</c:v>
                </c:pt>
                <c:pt idx="1061">
                  <c:v>17.371902343750001</c:v>
                </c:pt>
                <c:pt idx="1062">
                  <c:v>17.22112109375</c:v>
                </c:pt>
                <c:pt idx="1063">
                  <c:v>16.953058593750001</c:v>
                </c:pt>
                <c:pt idx="1064">
                  <c:v>16.953058593750001</c:v>
                </c:pt>
                <c:pt idx="1065">
                  <c:v>17.203798828129997</c:v>
                </c:pt>
                <c:pt idx="1066">
                  <c:v>16.98721875</c:v>
                </c:pt>
                <c:pt idx="1067">
                  <c:v>16.98721875</c:v>
                </c:pt>
                <c:pt idx="1068">
                  <c:v>17.1019453125</c:v>
                </c:pt>
                <c:pt idx="1069">
                  <c:v>17.19346484375</c:v>
                </c:pt>
                <c:pt idx="1070">
                  <c:v>16.8918984375</c:v>
                </c:pt>
                <c:pt idx="1071">
                  <c:v>17.300175781250001</c:v>
                </c:pt>
                <c:pt idx="1072">
                  <c:v>16.95532421875</c:v>
                </c:pt>
                <c:pt idx="1073">
                  <c:v>16.95532421875</c:v>
                </c:pt>
                <c:pt idx="1074">
                  <c:v>16.863791015629999</c:v>
                </c:pt>
                <c:pt idx="1075">
                  <c:v>17.233396484379998</c:v>
                </c:pt>
                <c:pt idx="1076">
                  <c:v>16.797027343749999</c:v>
                </c:pt>
                <c:pt idx="1077">
                  <c:v>16.797027343749999</c:v>
                </c:pt>
                <c:pt idx="1078">
                  <c:v>17.166105468750001</c:v>
                </c:pt>
                <c:pt idx="1079">
                  <c:v>16.781621093750001</c:v>
                </c:pt>
                <c:pt idx="1080">
                  <c:v>16.779582031250001</c:v>
                </c:pt>
                <c:pt idx="1081">
                  <c:v>16.978859374999999</c:v>
                </c:pt>
                <c:pt idx="1082">
                  <c:v>16.792890624999998</c:v>
                </c:pt>
                <c:pt idx="1083">
                  <c:v>16.792890624999998</c:v>
                </c:pt>
                <c:pt idx="1084">
                  <c:v>17.141111328129998</c:v>
                </c:pt>
                <c:pt idx="1085">
                  <c:v>16.798546875</c:v>
                </c:pt>
                <c:pt idx="1086">
                  <c:v>16.679500000000001</c:v>
                </c:pt>
                <c:pt idx="1087">
                  <c:v>16.679500000000001</c:v>
                </c:pt>
                <c:pt idx="1088">
                  <c:v>16.87886132813</c:v>
                </c:pt>
                <c:pt idx="1089">
                  <c:v>16.620562499999998</c:v>
                </c:pt>
                <c:pt idx="1090">
                  <c:v>16.901248046879999</c:v>
                </c:pt>
                <c:pt idx="1091">
                  <c:v>16.7116015625</c:v>
                </c:pt>
                <c:pt idx="1092">
                  <c:v>16.572841796879999</c:v>
                </c:pt>
                <c:pt idx="1093">
                  <c:v>16.572841796879999</c:v>
                </c:pt>
                <c:pt idx="1094">
                  <c:v>16.573505859379999</c:v>
                </c:pt>
                <c:pt idx="1095">
                  <c:v>16.617771484379997</c:v>
                </c:pt>
                <c:pt idx="1096">
                  <c:v>16.788210937500001</c:v>
                </c:pt>
                <c:pt idx="1097">
                  <c:v>16.788210937500001</c:v>
                </c:pt>
                <c:pt idx="1098">
                  <c:v>16.580886718750001</c:v>
                </c:pt>
                <c:pt idx="1099">
                  <c:v>16.80706445313</c:v>
                </c:pt>
                <c:pt idx="1100">
                  <c:v>16.80706445313</c:v>
                </c:pt>
                <c:pt idx="1101">
                  <c:v>16.650886718750002</c:v>
                </c:pt>
                <c:pt idx="1102">
                  <c:v>16.710906250000001</c:v>
                </c:pt>
                <c:pt idx="1103">
                  <c:v>16.710906250000001</c:v>
                </c:pt>
                <c:pt idx="1104">
                  <c:v>16.665013671879997</c:v>
                </c:pt>
                <c:pt idx="1105">
                  <c:v>16.937277343750001</c:v>
                </c:pt>
                <c:pt idx="1106">
                  <c:v>16.819937500000002</c:v>
                </c:pt>
                <c:pt idx="1107">
                  <c:v>16.819937500000002</c:v>
                </c:pt>
                <c:pt idx="1108">
                  <c:v>16.462058593750001</c:v>
                </c:pt>
                <c:pt idx="1109">
                  <c:v>16.827449218750001</c:v>
                </c:pt>
                <c:pt idx="1110">
                  <c:v>16.578238281250002</c:v>
                </c:pt>
                <c:pt idx="1111">
                  <c:v>16.605988281249999</c:v>
                </c:pt>
                <c:pt idx="1112">
                  <c:v>16.858619140629997</c:v>
                </c:pt>
                <c:pt idx="1113">
                  <c:v>16.858619140629997</c:v>
                </c:pt>
                <c:pt idx="1114">
                  <c:v>16.652181640629998</c:v>
                </c:pt>
                <c:pt idx="1115">
                  <c:v>16.443679687500001</c:v>
                </c:pt>
                <c:pt idx="1116">
                  <c:v>16.443679687500001</c:v>
                </c:pt>
                <c:pt idx="1117">
                  <c:v>16.700191406249999</c:v>
                </c:pt>
                <c:pt idx="1118">
                  <c:v>16.87471875</c:v>
                </c:pt>
                <c:pt idx="1119">
                  <c:v>16.87471875</c:v>
                </c:pt>
                <c:pt idx="1120">
                  <c:v>16.9994765625</c:v>
                </c:pt>
                <c:pt idx="1121">
                  <c:v>16.800769531250001</c:v>
                </c:pt>
                <c:pt idx="1122">
                  <c:v>17.165091796879999</c:v>
                </c:pt>
                <c:pt idx="1123">
                  <c:v>16.961859375</c:v>
                </c:pt>
                <c:pt idx="1124">
                  <c:v>16.961859375</c:v>
                </c:pt>
                <c:pt idx="1125">
                  <c:v>16.87104296875</c:v>
                </c:pt>
                <c:pt idx="1126">
                  <c:v>16.874574218749999</c:v>
                </c:pt>
                <c:pt idx="1127">
                  <c:v>16.874574218749999</c:v>
                </c:pt>
                <c:pt idx="1128">
                  <c:v>16.999207031249998</c:v>
                </c:pt>
                <c:pt idx="1129">
                  <c:v>16.999207031249998</c:v>
                </c:pt>
                <c:pt idx="1130">
                  <c:v>16.592378906250001</c:v>
                </c:pt>
                <c:pt idx="1131">
                  <c:v>16.592378906250001</c:v>
                </c:pt>
                <c:pt idx="1132">
                  <c:v>16.695527343750001</c:v>
                </c:pt>
                <c:pt idx="1133">
                  <c:v>16.695527343750001</c:v>
                </c:pt>
                <c:pt idx="1134">
                  <c:v>16.68368554688</c:v>
                </c:pt>
                <c:pt idx="1135">
                  <c:v>16.72328515625</c:v>
                </c:pt>
                <c:pt idx="1136">
                  <c:v>16.72328515625</c:v>
                </c:pt>
                <c:pt idx="1137">
                  <c:v>16.901677734379998</c:v>
                </c:pt>
                <c:pt idx="1138">
                  <c:v>16.4013515625</c:v>
                </c:pt>
                <c:pt idx="1139">
                  <c:v>16.657193359379999</c:v>
                </c:pt>
                <c:pt idx="1140">
                  <c:v>16.437824218749999</c:v>
                </c:pt>
                <c:pt idx="1141">
                  <c:v>16.514109375</c:v>
                </c:pt>
                <c:pt idx="1142">
                  <c:v>16.514109375</c:v>
                </c:pt>
                <c:pt idx="1143">
                  <c:v>16.386156249999999</c:v>
                </c:pt>
                <c:pt idx="1144">
                  <c:v>16.220861328129999</c:v>
                </c:pt>
                <c:pt idx="1145">
                  <c:v>16.55711328125</c:v>
                </c:pt>
                <c:pt idx="1146">
                  <c:v>16.55711328125</c:v>
                </c:pt>
                <c:pt idx="1147">
                  <c:v>16.549183593750001</c:v>
                </c:pt>
                <c:pt idx="1148">
                  <c:v>16.908042968749999</c:v>
                </c:pt>
                <c:pt idx="1149">
                  <c:v>16.908042968749999</c:v>
                </c:pt>
                <c:pt idx="1150">
                  <c:v>16.7712578125</c:v>
                </c:pt>
                <c:pt idx="1151">
                  <c:v>16.87758203125</c:v>
                </c:pt>
                <c:pt idx="1152">
                  <c:v>16.87758203125</c:v>
                </c:pt>
                <c:pt idx="1153">
                  <c:v>16.646472656250001</c:v>
                </c:pt>
                <c:pt idx="1154">
                  <c:v>16.793496093750001</c:v>
                </c:pt>
                <c:pt idx="1155">
                  <c:v>16.793496093750001</c:v>
                </c:pt>
                <c:pt idx="1156">
                  <c:v>16.918550781250001</c:v>
                </c:pt>
                <c:pt idx="1157">
                  <c:v>16.76106054688</c:v>
                </c:pt>
                <c:pt idx="1158">
                  <c:v>16.695812499999999</c:v>
                </c:pt>
                <c:pt idx="1159">
                  <c:v>16.43478710938</c:v>
                </c:pt>
                <c:pt idx="1160">
                  <c:v>16.509480468749999</c:v>
                </c:pt>
                <c:pt idx="1161">
                  <c:v>16.509480468749999</c:v>
                </c:pt>
                <c:pt idx="1162">
                  <c:v>16.627677734379997</c:v>
                </c:pt>
                <c:pt idx="1163">
                  <c:v>16.389117187499998</c:v>
                </c:pt>
                <c:pt idx="1164">
                  <c:v>16.550464843749999</c:v>
                </c:pt>
                <c:pt idx="1165">
                  <c:v>16.550464843749999</c:v>
                </c:pt>
                <c:pt idx="1166">
                  <c:v>16.594291015629999</c:v>
                </c:pt>
                <c:pt idx="1167">
                  <c:v>16.594291015629999</c:v>
                </c:pt>
                <c:pt idx="1168">
                  <c:v>16.185981445310002</c:v>
                </c:pt>
                <c:pt idx="1169">
                  <c:v>16.266031250000001</c:v>
                </c:pt>
                <c:pt idx="1170">
                  <c:v>16.632105468750002</c:v>
                </c:pt>
                <c:pt idx="1171">
                  <c:v>16.632105468750002</c:v>
                </c:pt>
                <c:pt idx="1172">
                  <c:v>16.200989257810001</c:v>
                </c:pt>
                <c:pt idx="1173">
                  <c:v>16.372570312499999</c:v>
                </c:pt>
                <c:pt idx="1174">
                  <c:v>16.372570312499999</c:v>
                </c:pt>
                <c:pt idx="1175">
                  <c:v>16.146271484380001</c:v>
                </c:pt>
                <c:pt idx="1176">
                  <c:v>16.199004882810002</c:v>
                </c:pt>
                <c:pt idx="1177">
                  <c:v>16.199004882810002</c:v>
                </c:pt>
                <c:pt idx="1178">
                  <c:v>16.107544921879999</c:v>
                </c:pt>
                <c:pt idx="1179">
                  <c:v>16.564990234379998</c:v>
                </c:pt>
                <c:pt idx="1180">
                  <c:v>16.564990234379998</c:v>
                </c:pt>
                <c:pt idx="1181">
                  <c:v>16.286075195310001</c:v>
                </c:pt>
                <c:pt idx="1182">
                  <c:v>16.703781249999999</c:v>
                </c:pt>
                <c:pt idx="1183">
                  <c:v>16.449474609379998</c:v>
                </c:pt>
                <c:pt idx="1184">
                  <c:v>16.47765039063</c:v>
                </c:pt>
                <c:pt idx="1185">
                  <c:v>16.749400390629997</c:v>
                </c:pt>
                <c:pt idx="1186">
                  <c:v>16.513271484379999</c:v>
                </c:pt>
                <c:pt idx="1187">
                  <c:v>16.513271484379999</c:v>
                </c:pt>
                <c:pt idx="1188">
                  <c:v>16.355588867190001</c:v>
                </c:pt>
                <c:pt idx="1189">
                  <c:v>16.475046875</c:v>
                </c:pt>
                <c:pt idx="1190">
                  <c:v>16.475046875</c:v>
                </c:pt>
                <c:pt idx="1191">
                  <c:v>16.436888671879998</c:v>
                </c:pt>
                <c:pt idx="1192">
                  <c:v>16.535376953129997</c:v>
                </c:pt>
                <c:pt idx="1193">
                  <c:v>16.006236328130001</c:v>
                </c:pt>
                <c:pt idx="1194">
                  <c:v>16.143013671880002</c:v>
                </c:pt>
                <c:pt idx="1195">
                  <c:v>15.991671875</c:v>
                </c:pt>
                <c:pt idx="1196">
                  <c:v>15.991671875</c:v>
                </c:pt>
                <c:pt idx="1197">
                  <c:v>15.864059570310001</c:v>
                </c:pt>
                <c:pt idx="1198">
                  <c:v>15.933510742189998</c:v>
                </c:pt>
                <c:pt idx="1199">
                  <c:v>15.991369140630001</c:v>
                </c:pt>
                <c:pt idx="1200">
                  <c:v>15.991369140630001</c:v>
                </c:pt>
                <c:pt idx="1201">
                  <c:v>16.069369140630002</c:v>
                </c:pt>
                <c:pt idx="1202">
                  <c:v>16.069369140630002</c:v>
                </c:pt>
                <c:pt idx="1203">
                  <c:v>16.179635742189998</c:v>
                </c:pt>
                <c:pt idx="1204">
                  <c:v>16.01427148438</c:v>
                </c:pt>
                <c:pt idx="1205">
                  <c:v>15.962015624999999</c:v>
                </c:pt>
                <c:pt idx="1206">
                  <c:v>15.962015624999999</c:v>
                </c:pt>
                <c:pt idx="1207">
                  <c:v>16.20572851563</c:v>
                </c:pt>
                <c:pt idx="1208">
                  <c:v>16.249740234379999</c:v>
                </c:pt>
                <c:pt idx="1209">
                  <c:v>15.98566210938</c:v>
                </c:pt>
                <c:pt idx="1210">
                  <c:v>15.98566210938</c:v>
                </c:pt>
                <c:pt idx="1211">
                  <c:v>15.79011523438</c:v>
                </c:pt>
                <c:pt idx="1212">
                  <c:v>15.79011523438</c:v>
                </c:pt>
                <c:pt idx="1213">
                  <c:v>16.066542968749999</c:v>
                </c:pt>
                <c:pt idx="1214">
                  <c:v>16.153659179689999</c:v>
                </c:pt>
                <c:pt idx="1215">
                  <c:v>15.94540820313</c:v>
                </c:pt>
                <c:pt idx="1216">
                  <c:v>15.94540820313</c:v>
                </c:pt>
                <c:pt idx="1217">
                  <c:v>16.394371093749999</c:v>
                </c:pt>
                <c:pt idx="1218">
                  <c:v>16.35298242188</c:v>
                </c:pt>
                <c:pt idx="1219">
                  <c:v>16.35298242188</c:v>
                </c:pt>
                <c:pt idx="1220">
                  <c:v>16.847880859379998</c:v>
                </c:pt>
                <c:pt idx="1221">
                  <c:v>16.46939453125</c:v>
                </c:pt>
                <c:pt idx="1222">
                  <c:v>16.46939453125</c:v>
                </c:pt>
                <c:pt idx="1223">
                  <c:v>16.63586914063</c:v>
                </c:pt>
                <c:pt idx="1224">
                  <c:v>16.464796875000001</c:v>
                </c:pt>
                <c:pt idx="1225">
                  <c:v>16.464796875000001</c:v>
                </c:pt>
                <c:pt idx="1226">
                  <c:v>16.521791015629997</c:v>
                </c:pt>
                <c:pt idx="1227">
                  <c:v>16.22988476563</c:v>
                </c:pt>
                <c:pt idx="1228">
                  <c:v>16.413410156249999</c:v>
                </c:pt>
                <c:pt idx="1229">
                  <c:v>16.413410156249999</c:v>
                </c:pt>
                <c:pt idx="1230">
                  <c:v>16.152986328130002</c:v>
                </c:pt>
                <c:pt idx="1231">
                  <c:v>16.152986328130002</c:v>
                </c:pt>
                <c:pt idx="1232">
                  <c:v>15.89908007813</c:v>
                </c:pt>
                <c:pt idx="1233">
                  <c:v>16.06759375</c:v>
                </c:pt>
                <c:pt idx="1234">
                  <c:v>16.06759375</c:v>
                </c:pt>
                <c:pt idx="1235">
                  <c:v>16.461691406250001</c:v>
                </c:pt>
                <c:pt idx="1236">
                  <c:v>16.12441601563</c:v>
                </c:pt>
                <c:pt idx="1237">
                  <c:v>16.12441601563</c:v>
                </c:pt>
                <c:pt idx="1238">
                  <c:v>16.303798828129999</c:v>
                </c:pt>
                <c:pt idx="1239">
                  <c:v>16.3427890625</c:v>
                </c:pt>
                <c:pt idx="1240">
                  <c:v>16.3427890625</c:v>
                </c:pt>
                <c:pt idx="1241">
                  <c:v>16.049299804689998</c:v>
                </c:pt>
                <c:pt idx="1242">
                  <c:v>15.81348242188</c:v>
                </c:pt>
                <c:pt idx="1243">
                  <c:v>15.872927734380001</c:v>
                </c:pt>
                <c:pt idx="1244">
                  <c:v>15.872927734380001</c:v>
                </c:pt>
                <c:pt idx="1245">
                  <c:v>15.734328124999999</c:v>
                </c:pt>
                <c:pt idx="1246">
                  <c:v>16.15670898438</c:v>
                </c:pt>
                <c:pt idx="1247">
                  <c:v>16.15670898438</c:v>
                </c:pt>
                <c:pt idx="1248">
                  <c:v>15.907333984380001</c:v>
                </c:pt>
                <c:pt idx="1249">
                  <c:v>16.3813984375</c:v>
                </c:pt>
                <c:pt idx="1250">
                  <c:v>16.3813984375</c:v>
                </c:pt>
                <c:pt idx="1251">
                  <c:v>16.221361328130001</c:v>
                </c:pt>
                <c:pt idx="1252">
                  <c:v>16.47779101563</c:v>
                </c:pt>
                <c:pt idx="1253">
                  <c:v>16.47779101563</c:v>
                </c:pt>
                <c:pt idx="1254">
                  <c:v>16.261375000000001</c:v>
                </c:pt>
                <c:pt idx="1255">
                  <c:v>16.125945312500001</c:v>
                </c:pt>
                <c:pt idx="1256">
                  <c:v>16.416357421879997</c:v>
                </c:pt>
                <c:pt idx="1257">
                  <c:v>16.416357421879997</c:v>
                </c:pt>
                <c:pt idx="1258">
                  <c:v>16.598328124999998</c:v>
                </c:pt>
                <c:pt idx="1259">
                  <c:v>16.598328124999998</c:v>
                </c:pt>
                <c:pt idx="1260">
                  <c:v>16.114497070310001</c:v>
                </c:pt>
                <c:pt idx="1261">
                  <c:v>16.199970703129999</c:v>
                </c:pt>
                <c:pt idx="1262">
                  <c:v>16.011239257810001</c:v>
                </c:pt>
                <c:pt idx="1263">
                  <c:v>16.011239257810001</c:v>
                </c:pt>
                <c:pt idx="1264">
                  <c:v>15.897073242189999</c:v>
                </c:pt>
                <c:pt idx="1265">
                  <c:v>16.32436523438</c:v>
                </c:pt>
                <c:pt idx="1266">
                  <c:v>15.86983789063</c:v>
                </c:pt>
                <c:pt idx="1267">
                  <c:v>16.053929687499998</c:v>
                </c:pt>
                <c:pt idx="1268">
                  <c:v>15.9586171875</c:v>
                </c:pt>
                <c:pt idx="1269">
                  <c:v>15.9586171875</c:v>
                </c:pt>
                <c:pt idx="1270">
                  <c:v>15.82645800781</c:v>
                </c:pt>
                <c:pt idx="1271">
                  <c:v>16.00622167969</c:v>
                </c:pt>
                <c:pt idx="1272">
                  <c:v>16.00622167969</c:v>
                </c:pt>
                <c:pt idx="1273">
                  <c:v>15.68639355469</c:v>
                </c:pt>
                <c:pt idx="1274">
                  <c:v>15.90036914063</c:v>
                </c:pt>
                <c:pt idx="1275">
                  <c:v>15.721814453130001</c:v>
                </c:pt>
                <c:pt idx="1276">
                  <c:v>15.772793945310001</c:v>
                </c:pt>
                <c:pt idx="1277">
                  <c:v>15.81467675781</c:v>
                </c:pt>
                <c:pt idx="1278">
                  <c:v>15.65</c:v>
                </c:pt>
                <c:pt idx="1279">
                  <c:v>15.65</c:v>
                </c:pt>
                <c:pt idx="1280">
                  <c:v>15.886728515630001</c:v>
                </c:pt>
                <c:pt idx="1281">
                  <c:v>15.899443359380001</c:v>
                </c:pt>
                <c:pt idx="1282">
                  <c:v>15.899443359380001</c:v>
                </c:pt>
                <c:pt idx="1283">
                  <c:v>16.066939453130001</c:v>
                </c:pt>
                <c:pt idx="1284">
                  <c:v>16.279560546879999</c:v>
                </c:pt>
                <c:pt idx="1285">
                  <c:v>16.05722460938</c:v>
                </c:pt>
                <c:pt idx="1286">
                  <c:v>16.414457031249999</c:v>
                </c:pt>
                <c:pt idx="1287">
                  <c:v>16.222126953130001</c:v>
                </c:pt>
                <c:pt idx="1288">
                  <c:v>16.222126953130001</c:v>
                </c:pt>
                <c:pt idx="1289">
                  <c:v>16.585537109379999</c:v>
                </c:pt>
                <c:pt idx="1290">
                  <c:v>16.382431640629999</c:v>
                </c:pt>
                <c:pt idx="1291">
                  <c:v>16.382431640629999</c:v>
                </c:pt>
                <c:pt idx="1292">
                  <c:v>16.313681640630001</c:v>
                </c:pt>
                <c:pt idx="1293">
                  <c:v>16.24564550781</c:v>
                </c:pt>
                <c:pt idx="1294">
                  <c:v>16.24564550781</c:v>
                </c:pt>
                <c:pt idx="1295">
                  <c:v>16.198470703129999</c:v>
                </c:pt>
                <c:pt idx="1296">
                  <c:v>15.727705078130001</c:v>
                </c:pt>
                <c:pt idx="1297">
                  <c:v>15.727705078130001</c:v>
                </c:pt>
                <c:pt idx="1298">
                  <c:v>15.6252109375</c:v>
                </c:pt>
                <c:pt idx="1299">
                  <c:v>15.94536132813</c:v>
                </c:pt>
                <c:pt idx="1300">
                  <c:v>15.89833789063</c:v>
                </c:pt>
                <c:pt idx="1301">
                  <c:v>15.89833789063</c:v>
                </c:pt>
                <c:pt idx="1302">
                  <c:v>16.34905664063</c:v>
                </c:pt>
                <c:pt idx="1303">
                  <c:v>16.393855468750001</c:v>
                </c:pt>
                <c:pt idx="1304">
                  <c:v>16.393855468750001</c:v>
                </c:pt>
                <c:pt idx="1305">
                  <c:v>16.082301757810001</c:v>
                </c:pt>
                <c:pt idx="1306">
                  <c:v>15.98278613281</c:v>
                </c:pt>
                <c:pt idx="1307">
                  <c:v>15.98278613281</c:v>
                </c:pt>
                <c:pt idx="1308">
                  <c:v>15.99032324219</c:v>
                </c:pt>
                <c:pt idx="1309">
                  <c:v>16.033684570310001</c:v>
                </c:pt>
                <c:pt idx="1310">
                  <c:v>15.921076171880001</c:v>
                </c:pt>
                <c:pt idx="1311">
                  <c:v>15.921076171880001</c:v>
                </c:pt>
                <c:pt idx="1312">
                  <c:v>16.377541015630001</c:v>
                </c:pt>
                <c:pt idx="1313">
                  <c:v>16.377541015630001</c:v>
                </c:pt>
                <c:pt idx="1314">
                  <c:v>16.632482421879999</c:v>
                </c:pt>
                <c:pt idx="1315">
                  <c:v>15.99618261719</c:v>
                </c:pt>
                <c:pt idx="1316">
                  <c:v>16.330432617189999</c:v>
                </c:pt>
                <c:pt idx="1317">
                  <c:v>16.330432617189999</c:v>
                </c:pt>
                <c:pt idx="1318">
                  <c:v>16.277440429689999</c:v>
                </c:pt>
                <c:pt idx="1319">
                  <c:v>15.94262695313</c:v>
                </c:pt>
                <c:pt idx="1320">
                  <c:v>16.16005664063</c:v>
                </c:pt>
                <c:pt idx="1321">
                  <c:v>16.231093749999999</c:v>
                </c:pt>
                <c:pt idx="1322">
                  <c:v>16.347979492189999</c:v>
                </c:pt>
                <c:pt idx="1323">
                  <c:v>16.347979492189999</c:v>
                </c:pt>
                <c:pt idx="1324">
                  <c:v>16.143099609380002</c:v>
                </c:pt>
                <c:pt idx="1325">
                  <c:v>15.834487304689999</c:v>
                </c:pt>
                <c:pt idx="1326">
                  <c:v>15.834487304689999</c:v>
                </c:pt>
                <c:pt idx="1327">
                  <c:v>16.155307617190001</c:v>
                </c:pt>
                <c:pt idx="1328">
                  <c:v>16.02710644531</c:v>
                </c:pt>
                <c:pt idx="1329">
                  <c:v>16.02710644531</c:v>
                </c:pt>
                <c:pt idx="1330">
                  <c:v>16.009037109379999</c:v>
                </c:pt>
                <c:pt idx="1331">
                  <c:v>15.57554101563</c:v>
                </c:pt>
                <c:pt idx="1332">
                  <c:v>15.91258789063</c:v>
                </c:pt>
                <c:pt idx="1333">
                  <c:v>15.91258789063</c:v>
                </c:pt>
                <c:pt idx="1334">
                  <c:v>15.6832734375</c:v>
                </c:pt>
                <c:pt idx="1335">
                  <c:v>15.845823242189999</c:v>
                </c:pt>
                <c:pt idx="1336">
                  <c:v>15.845823242189999</c:v>
                </c:pt>
                <c:pt idx="1337">
                  <c:v>15.832888671880001</c:v>
                </c:pt>
                <c:pt idx="1338">
                  <c:v>16.045376953129999</c:v>
                </c:pt>
                <c:pt idx="1339">
                  <c:v>16.045376953129999</c:v>
                </c:pt>
                <c:pt idx="1340">
                  <c:v>15.75984667969</c:v>
                </c:pt>
                <c:pt idx="1341">
                  <c:v>15.89527050781</c:v>
                </c:pt>
                <c:pt idx="1342">
                  <c:v>15.860023437500001</c:v>
                </c:pt>
                <c:pt idx="1343">
                  <c:v>15.860023437500001</c:v>
                </c:pt>
                <c:pt idx="1344">
                  <c:v>16.02679003906</c:v>
                </c:pt>
                <c:pt idx="1345">
                  <c:v>16.34211914063</c:v>
                </c:pt>
                <c:pt idx="1346">
                  <c:v>16.34211914063</c:v>
                </c:pt>
                <c:pt idx="1347">
                  <c:v>15.896888671880001</c:v>
                </c:pt>
                <c:pt idx="1348">
                  <c:v>15.863916992189999</c:v>
                </c:pt>
                <c:pt idx="1349">
                  <c:v>15.863916992189999</c:v>
                </c:pt>
                <c:pt idx="1350">
                  <c:v>15.718325195310001</c:v>
                </c:pt>
                <c:pt idx="1351">
                  <c:v>15.962728515630001</c:v>
                </c:pt>
                <c:pt idx="1352">
                  <c:v>15.962728515630001</c:v>
                </c:pt>
                <c:pt idx="1353">
                  <c:v>15.50322949219</c:v>
                </c:pt>
                <c:pt idx="1354">
                  <c:v>15.86996875</c:v>
                </c:pt>
                <c:pt idx="1355">
                  <c:v>15.425357421880001</c:v>
                </c:pt>
                <c:pt idx="1356">
                  <c:v>15.425357421880001</c:v>
                </c:pt>
                <c:pt idx="1357">
                  <c:v>15.656861328130001</c:v>
                </c:pt>
                <c:pt idx="1358">
                  <c:v>15.289715820310001</c:v>
                </c:pt>
                <c:pt idx="1359">
                  <c:v>15.293528320310001</c:v>
                </c:pt>
                <c:pt idx="1360">
                  <c:v>15.64823242188</c:v>
                </c:pt>
                <c:pt idx="1361">
                  <c:v>15.487583007810001</c:v>
                </c:pt>
                <c:pt idx="1362">
                  <c:v>15.487583007810001</c:v>
                </c:pt>
                <c:pt idx="1363">
                  <c:v>15.700544921880001</c:v>
                </c:pt>
                <c:pt idx="1364">
                  <c:v>15.438659179689999</c:v>
                </c:pt>
                <c:pt idx="1365">
                  <c:v>15.438659179689999</c:v>
                </c:pt>
                <c:pt idx="1366">
                  <c:v>15.40019726563</c:v>
                </c:pt>
                <c:pt idx="1367">
                  <c:v>15.386296874999999</c:v>
                </c:pt>
                <c:pt idx="1368">
                  <c:v>15.386296874999999</c:v>
                </c:pt>
                <c:pt idx="1369">
                  <c:v>15.668906249999999</c:v>
                </c:pt>
                <c:pt idx="1370">
                  <c:v>15.48053125</c:v>
                </c:pt>
                <c:pt idx="1371">
                  <c:v>15.543757812500001</c:v>
                </c:pt>
                <c:pt idx="1372">
                  <c:v>15.543757812500001</c:v>
                </c:pt>
                <c:pt idx="1373">
                  <c:v>15.953010742189999</c:v>
                </c:pt>
                <c:pt idx="1374">
                  <c:v>15.786090820310001</c:v>
                </c:pt>
                <c:pt idx="1375">
                  <c:v>15.786090820310001</c:v>
                </c:pt>
                <c:pt idx="1376">
                  <c:v>15.779570312500001</c:v>
                </c:pt>
                <c:pt idx="1377">
                  <c:v>15.779570312500001</c:v>
                </c:pt>
                <c:pt idx="1378">
                  <c:v>15.6688828125</c:v>
                </c:pt>
                <c:pt idx="1379">
                  <c:v>15.77371289063</c:v>
                </c:pt>
                <c:pt idx="1380">
                  <c:v>15.702298828130001</c:v>
                </c:pt>
                <c:pt idx="1381">
                  <c:v>15.702298828130001</c:v>
                </c:pt>
                <c:pt idx="1382">
                  <c:v>15.840749023439999</c:v>
                </c:pt>
                <c:pt idx="1383">
                  <c:v>15.504010742189999</c:v>
                </c:pt>
                <c:pt idx="1384">
                  <c:v>15.504010742189999</c:v>
                </c:pt>
                <c:pt idx="1385">
                  <c:v>15.581515625</c:v>
                </c:pt>
                <c:pt idx="1386">
                  <c:v>15.374853515630001</c:v>
                </c:pt>
                <c:pt idx="1387">
                  <c:v>15.374853515630001</c:v>
                </c:pt>
                <c:pt idx="1388">
                  <c:v>15.72964648438</c:v>
                </c:pt>
                <c:pt idx="1389">
                  <c:v>15.39918457031</c:v>
                </c:pt>
                <c:pt idx="1390">
                  <c:v>15.39918457031</c:v>
                </c:pt>
                <c:pt idx="1391">
                  <c:v>15.7335390625</c:v>
                </c:pt>
                <c:pt idx="1392">
                  <c:v>15.4518515625</c:v>
                </c:pt>
                <c:pt idx="1393">
                  <c:v>15.372929687499999</c:v>
                </c:pt>
                <c:pt idx="1394">
                  <c:v>15.271815429689999</c:v>
                </c:pt>
                <c:pt idx="1395">
                  <c:v>15.226583007810001</c:v>
                </c:pt>
                <c:pt idx="1396">
                  <c:v>15.226583007810001</c:v>
                </c:pt>
                <c:pt idx="1397">
                  <c:v>15.5270234375</c:v>
                </c:pt>
                <c:pt idx="1398">
                  <c:v>15.21677929688</c:v>
                </c:pt>
                <c:pt idx="1399">
                  <c:v>15.69725</c:v>
                </c:pt>
                <c:pt idx="1400">
                  <c:v>15.69725</c:v>
                </c:pt>
                <c:pt idx="1401">
                  <c:v>15.406697265630001</c:v>
                </c:pt>
                <c:pt idx="1402">
                  <c:v>15.3161875</c:v>
                </c:pt>
                <c:pt idx="1403">
                  <c:v>15.70491210938</c:v>
                </c:pt>
                <c:pt idx="1404">
                  <c:v>15.638822265630001</c:v>
                </c:pt>
                <c:pt idx="1405">
                  <c:v>15.947103515630001</c:v>
                </c:pt>
                <c:pt idx="1406">
                  <c:v>15.947103515630001</c:v>
                </c:pt>
                <c:pt idx="1407">
                  <c:v>15.543448242189999</c:v>
                </c:pt>
                <c:pt idx="1408">
                  <c:v>15.272497070310001</c:v>
                </c:pt>
                <c:pt idx="1409">
                  <c:v>15.272497070310001</c:v>
                </c:pt>
                <c:pt idx="1410">
                  <c:v>15.15326757813</c:v>
                </c:pt>
                <c:pt idx="1411">
                  <c:v>15.510921874999999</c:v>
                </c:pt>
                <c:pt idx="1412">
                  <c:v>15.510921874999999</c:v>
                </c:pt>
                <c:pt idx="1413">
                  <c:v>15.200984375000001</c:v>
                </c:pt>
                <c:pt idx="1414">
                  <c:v>15.428245117189999</c:v>
                </c:pt>
                <c:pt idx="1415">
                  <c:v>15.428245117189999</c:v>
                </c:pt>
                <c:pt idx="1416">
                  <c:v>15.09519726563</c:v>
                </c:pt>
                <c:pt idx="1417">
                  <c:v>15.075137695310001</c:v>
                </c:pt>
                <c:pt idx="1418">
                  <c:v>15.075137695310001</c:v>
                </c:pt>
                <c:pt idx="1419">
                  <c:v>15.357650390630001</c:v>
                </c:pt>
                <c:pt idx="1420">
                  <c:v>15.647107421880001</c:v>
                </c:pt>
                <c:pt idx="1421">
                  <c:v>15.647107421880001</c:v>
                </c:pt>
                <c:pt idx="1422">
                  <c:v>15.441531250000001</c:v>
                </c:pt>
                <c:pt idx="1423">
                  <c:v>15.299453124999999</c:v>
                </c:pt>
                <c:pt idx="1424">
                  <c:v>15.28954882813</c:v>
                </c:pt>
                <c:pt idx="1425">
                  <c:v>15.28954882813</c:v>
                </c:pt>
                <c:pt idx="1426">
                  <c:v>15.27053320313</c:v>
                </c:pt>
                <c:pt idx="1427">
                  <c:v>15.556521484380001</c:v>
                </c:pt>
                <c:pt idx="1428">
                  <c:v>15.162451171880001</c:v>
                </c:pt>
                <c:pt idx="1429">
                  <c:v>15.1009765625</c:v>
                </c:pt>
                <c:pt idx="1430">
                  <c:v>15.08839550781</c:v>
                </c:pt>
                <c:pt idx="1431">
                  <c:v>15.08839550781</c:v>
                </c:pt>
                <c:pt idx="1432">
                  <c:v>15.139494140630001</c:v>
                </c:pt>
                <c:pt idx="1433">
                  <c:v>15.436043945310001</c:v>
                </c:pt>
                <c:pt idx="1434">
                  <c:v>15.436043945310001</c:v>
                </c:pt>
                <c:pt idx="1435">
                  <c:v>15.1162265625</c:v>
                </c:pt>
                <c:pt idx="1436">
                  <c:v>14.976453125000001</c:v>
                </c:pt>
                <c:pt idx="1437">
                  <c:v>14.92562988281</c:v>
                </c:pt>
                <c:pt idx="1438">
                  <c:v>14.927875</c:v>
                </c:pt>
                <c:pt idx="1439">
                  <c:v>15.211751953130001</c:v>
                </c:pt>
                <c:pt idx="1440">
                  <c:v>15.211751953130001</c:v>
                </c:pt>
                <c:pt idx="1441">
                  <c:v>14.91541992188</c:v>
                </c:pt>
                <c:pt idx="1442">
                  <c:v>15.303210937499999</c:v>
                </c:pt>
                <c:pt idx="1443">
                  <c:v>15.048813476560001</c:v>
                </c:pt>
                <c:pt idx="1444">
                  <c:v>15.048813476560001</c:v>
                </c:pt>
                <c:pt idx="1445">
                  <c:v>14.9645234375</c:v>
                </c:pt>
                <c:pt idx="1446">
                  <c:v>15.20306835938</c:v>
                </c:pt>
                <c:pt idx="1447">
                  <c:v>14.824479492189999</c:v>
                </c:pt>
                <c:pt idx="1448">
                  <c:v>15.305721679689999</c:v>
                </c:pt>
                <c:pt idx="1449">
                  <c:v>15.068921874999999</c:v>
                </c:pt>
                <c:pt idx="1450">
                  <c:v>15.068921874999999</c:v>
                </c:pt>
                <c:pt idx="1451">
                  <c:v>14.94580664063</c:v>
                </c:pt>
                <c:pt idx="1452">
                  <c:v>15.32127929688</c:v>
                </c:pt>
                <c:pt idx="1453">
                  <c:v>15.32127929688</c:v>
                </c:pt>
                <c:pt idx="1454">
                  <c:v>15.08281445313</c:v>
                </c:pt>
                <c:pt idx="1455">
                  <c:v>15.06069042969</c:v>
                </c:pt>
                <c:pt idx="1456">
                  <c:v>15.06069042969</c:v>
                </c:pt>
                <c:pt idx="1457">
                  <c:v>15.318706054689999</c:v>
                </c:pt>
                <c:pt idx="1458">
                  <c:v>14.962953125</c:v>
                </c:pt>
                <c:pt idx="1459">
                  <c:v>14.962953125</c:v>
                </c:pt>
                <c:pt idx="1460">
                  <c:v>14.85385351563</c:v>
                </c:pt>
                <c:pt idx="1461">
                  <c:v>15.185648437499999</c:v>
                </c:pt>
                <c:pt idx="1462">
                  <c:v>14.9785859375</c:v>
                </c:pt>
                <c:pt idx="1463">
                  <c:v>14.9785859375</c:v>
                </c:pt>
                <c:pt idx="1464">
                  <c:v>15.317333007810001</c:v>
                </c:pt>
                <c:pt idx="1465">
                  <c:v>15.106645507810001</c:v>
                </c:pt>
                <c:pt idx="1466">
                  <c:v>14.949635742189999</c:v>
                </c:pt>
                <c:pt idx="1467">
                  <c:v>15.189185546880001</c:v>
                </c:pt>
                <c:pt idx="1468">
                  <c:v>14.798387695310002</c:v>
                </c:pt>
                <c:pt idx="1469">
                  <c:v>14.798387695310002</c:v>
                </c:pt>
                <c:pt idx="1470">
                  <c:v>15.14298632813</c:v>
                </c:pt>
                <c:pt idx="1471">
                  <c:v>14.74008886719</c:v>
                </c:pt>
                <c:pt idx="1472">
                  <c:v>14.75866601563</c:v>
                </c:pt>
                <c:pt idx="1473">
                  <c:v>15.0698671875</c:v>
                </c:pt>
                <c:pt idx="1474">
                  <c:v>14.87496289063</c:v>
                </c:pt>
                <c:pt idx="1475">
                  <c:v>14.87496289063</c:v>
                </c:pt>
                <c:pt idx="1476">
                  <c:v>14.945565429689999</c:v>
                </c:pt>
                <c:pt idx="1477">
                  <c:v>14.614161132810001</c:v>
                </c:pt>
                <c:pt idx="1478">
                  <c:v>14.544208007810001</c:v>
                </c:pt>
                <c:pt idx="1479">
                  <c:v>14.544208007810001</c:v>
                </c:pt>
                <c:pt idx="1480">
                  <c:v>14.5995390625</c:v>
                </c:pt>
                <c:pt idx="1481">
                  <c:v>14.61732519531</c:v>
                </c:pt>
                <c:pt idx="1482">
                  <c:v>14.826364257810001</c:v>
                </c:pt>
                <c:pt idx="1483">
                  <c:v>14.69397460938</c:v>
                </c:pt>
                <c:pt idx="1484">
                  <c:v>14.911573242189998</c:v>
                </c:pt>
                <c:pt idx="1485">
                  <c:v>14.911573242189998</c:v>
                </c:pt>
                <c:pt idx="1486">
                  <c:v>15.435689453130001</c:v>
                </c:pt>
                <c:pt idx="1487">
                  <c:v>14.969377929689999</c:v>
                </c:pt>
                <c:pt idx="1488">
                  <c:v>14.969377929689999</c:v>
                </c:pt>
                <c:pt idx="1489">
                  <c:v>15.061942382810001</c:v>
                </c:pt>
                <c:pt idx="1490">
                  <c:v>14.91863085938</c:v>
                </c:pt>
                <c:pt idx="1491">
                  <c:v>14.91863085938</c:v>
                </c:pt>
                <c:pt idx="1492">
                  <c:v>15.176317382810002</c:v>
                </c:pt>
                <c:pt idx="1493">
                  <c:v>14.778340820310001</c:v>
                </c:pt>
                <c:pt idx="1494">
                  <c:v>14.778340820310001</c:v>
                </c:pt>
                <c:pt idx="1495">
                  <c:v>15.185916015630001</c:v>
                </c:pt>
                <c:pt idx="1496">
                  <c:v>14.70883105469</c:v>
                </c:pt>
                <c:pt idx="1497">
                  <c:v>14.768872070310001</c:v>
                </c:pt>
                <c:pt idx="1498">
                  <c:v>14.83959570313</c:v>
                </c:pt>
                <c:pt idx="1499">
                  <c:v>14.88574511719</c:v>
                </c:pt>
                <c:pt idx="1500">
                  <c:v>14.88574511719</c:v>
                </c:pt>
                <c:pt idx="1501">
                  <c:v>15.052393554689999</c:v>
                </c:pt>
                <c:pt idx="1502">
                  <c:v>14.917240234380001</c:v>
                </c:pt>
                <c:pt idx="1503">
                  <c:v>15.166276367189999</c:v>
                </c:pt>
                <c:pt idx="1504">
                  <c:v>15.166276367189999</c:v>
                </c:pt>
                <c:pt idx="1505">
                  <c:v>15.146968749999999</c:v>
                </c:pt>
                <c:pt idx="1506">
                  <c:v>15.05275976563</c:v>
                </c:pt>
                <c:pt idx="1507">
                  <c:v>15.389382812499999</c:v>
                </c:pt>
                <c:pt idx="1508">
                  <c:v>15.10476757813</c:v>
                </c:pt>
                <c:pt idx="1509">
                  <c:v>15.10594726563</c:v>
                </c:pt>
                <c:pt idx="1510">
                  <c:v>15.10594726563</c:v>
                </c:pt>
                <c:pt idx="1511">
                  <c:v>15.277606445310001</c:v>
                </c:pt>
                <c:pt idx="1512">
                  <c:v>15.32533300781</c:v>
                </c:pt>
                <c:pt idx="1513">
                  <c:v>15.50315332031</c:v>
                </c:pt>
                <c:pt idx="1514">
                  <c:v>15.50315332031</c:v>
                </c:pt>
                <c:pt idx="1515">
                  <c:v>15.14328808594</c:v>
                </c:pt>
                <c:pt idx="1516">
                  <c:v>15.168323242189999</c:v>
                </c:pt>
                <c:pt idx="1517">
                  <c:v>14.859918945310001</c:v>
                </c:pt>
                <c:pt idx="1518">
                  <c:v>14.94307617188</c:v>
                </c:pt>
                <c:pt idx="1519">
                  <c:v>15.217548828130001</c:v>
                </c:pt>
                <c:pt idx="1520">
                  <c:v>15.217548828130001</c:v>
                </c:pt>
                <c:pt idx="1521">
                  <c:v>15.047588867189999</c:v>
                </c:pt>
                <c:pt idx="1522">
                  <c:v>15.38805273438</c:v>
                </c:pt>
                <c:pt idx="1523">
                  <c:v>15.38805273438</c:v>
                </c:pt>
                <c:pt idx="1524">
                  <c:v>15.20786523438</c:v>
                </c:pt>
                <c:pt idx="1525">
                  <c:v>15.370174804689999</c:v>
                </c:pt>
                <c:pt idx="1526">
                  <c:v>15.370174804689999</c:v>
                </c:pt>
                <c:pt idx="1527">
                  <c:v>15.19969042969</c:v>
                </c:pt>
                <c:pt idx="1528">
                  <c:v>15.402151367189999</c:v>
                </c:pt>
                <c:pt idx="1529">
                  <c:v>15.402151367189999</c:v>
                </c:pt>
                <c:pt idx="1530">
                  <c:v>15.255546875</c:v>
                </c:pt>
                <c:pt idx="1531">
                  <c:v>15.403715820310001</c:v>
                </c:pt>
                <c:pt idx="1532">
                  <c:v>15.571729492189998</c:v>
                </c:pt>
                <c:pt idx="1533">
                  <c:v>15.571729492189998</c:v>
                </c:pt>
                <c:pt idx="1534">
                  <c:v>15.541815429689999</c:v>
                </c:pt>
                <c:pt idx="1535">
                  <c:v>15.541815429689999</c:v>
                </c:pt>
                <c:pt idx="1536">
                  <c:v>15.406411132810002</c:v>
                </c:pt>
                <c:pt idx="1537">
                  <c:v>15.58224804688</c:v>
                </c:pt>
                <c:pt idx="1538">
                  <c:v>15.361601562500001</c:v>
                </c:pt>
                <c:pt idx="1539">
                  <c:v>15.361601562500001</c:v>
                </c:pt>
                <c:pt idx="1540">
                  <c:v>15.1781640625</c:v>
                </c:pt>
                <c:pt idx="1541">
                  <c:v>15.377951171880001</c:v>
                </c:pt>
                <c:pt idx="1542">
                  <c:v>15.242479492189998</c:v>
                </c:pt>
                <c:pt idx="1543">
                  <c:v>15.54315820313</c:v>
                </c:pt>
                <c:pt idx="1544">
                  <c:v>15.519490234380001</c:v>
                </c:pt>
                <c:pt idx="1545">
                  <c:v>15.519490234380001</c:v>
                </c:pt>
                <c:pt idx="1546">
                  <c:v>15.416801757810001</c:v>
                </c:pt>
                <c:pt idx="1547">
                  <c:v>15.53734667969</c:v>
                </c:pt>
                <c:pt idx="1548">
                  <c:v>15.28237792969</c:v>
                </c:pt>
                <c:pt idx="1549">
                  <c:v>15.28237792969</c:v>
                </c:pt>
                <c:pt idx="1550">
                  <c:v>15.56871679688</c:v>
                </c:pt>
                <c:pt idx="1551">
                  <c:v>15.391203125000001</c:v>
                </c:pt>
                <c:pt idx="1552">
                  <c:v>15.480943359380001</c:v>
                </c:pt>
                <c:pt idx="1553">
                  <c:v>15.6668984375</c:v>
                </c:pt>
                <c:pt idx="1554">
                  <c:v>15.6668984375</c:v>
                </c:pt>
                <c:pt idx="1555">
                  <c:v>15.290205078130001</c:v>
                </c:pt>
                <c:pt idx="1556">
                  <c:v>15.71928710938</c:v>
                </c:pt>
                <c:pt idx="1557">
                  <c:v>15.21613085938</c:v>
                </c:pt>
                <c:pt idx="1558">
                  <c:v>15.21613085938</c:v>
                </c:pt>
                <c:pt idx="1559">
                  <c:v>15.252200195310001</c:v>
                </c:pt>
                <c:pt idx="1560">
                  <c:v>15.31411914063</c:v>
                </c:pt>
                <c:pt idx="1561">
                  <c:v>15.21692773438</c:v>
                </c:pt>
                <c:pt idx="1562">
                  <c:v>15.375291992189998</c:v>
                </c:pt>
                <c:pt idx="1563">
                  <c:v>15.22661132813</c:v>
                </c:pt>
                <c:pt idx="1564">
                  <c:v>15.54215625</c:v>
                </c:pt>
                <c:pt idx="1565">
                  <c:v>15.54215625</c:v>
                </c:pt>
                <c:pt idx="1566">
                  <c:v>15.29540527344</c:v>
                </c:pt>
                <c:pt idx="1567">
                  <c:v>15.40587207031</c:v>
                </c:pt>
                <c:pt idx="1568">
                  <c:v>15.40587207031</c:v>
                </c:pt>
                <c:pt idx="1569">
                  <c:v>15.605604492189999</c:v>
                </c:pt>
                <c:pt idx="1570">
                  <c:v>15.317498046880001</c:v>
                </c:pt>
                <c:pt idx="1571">
                  <c:v>15.225900390630001</c:v>
                </c:pt>
                <c:pt idx="1572">
                  <c:v>15.107359375</c:v>
                </c:pt>
                <c:pt idx="1573">
                  <c:v>15.19925195313</c:v>
                </c:pt>
                <c:pt idx="1574">
                  <c:v>15.19925195313</c:v>
                </c:pt>
                <c:pt idx="1575">
                  <c:v>15.258353515630001</c:v>
                </c:pt>
                <c:pt idx="1576">
                  <c:v>15.14842675781</c:v>
                </c:pt>
                <c:pt idx="1577">
                  <c:v>15.43516894531</c:v>
                </c:pt>
                <c:pt idx="1578">
                  <c:v>15.43516894531</c:v>
                </c:pt>
                <c:pt idx="1579">
                  <c:v>15.224112304689999</c:v>
                </c:pt>
                <c:pt idx="1580">
                  <c:v>15.37743164063</c:v>
                </c:pt>
                <c:pt idx="1581">
                  <c:v>15.322331054689998</c:v>
                </c:pt>
                <c:pt idx="1582">
                  <c:v>15.067036132810001</c:v>
                </c:pt>
                <c:pt idx="1583">
                  <c:v>15.45647070313</c:v>
                </c:pt>
                <c:pt idx="1584">
                  <c:v>15.45647070313</c:v>
                </c:pt>
                <c:pt idx="1585">
                  <c:v>15.3238359375</c:v>
                </c:pt>
                <c:pt idx="1586">
                  <c:v>15.52400976563</c:v>
                </c:pt>
                <c:pt idx="1587">
                  <c:v>15.52400976563</c:v>
                </c:pt>
                <c:pt idx="1588">
                  <c:v>15.34674023438</c:v>
                </c:pt>
                <c:pt idx="1589">
                  <c:v>15.312486328130001</c:v>
                </c:pt>
                <c:pt idx="1590">
                  <c:v>15.312486328130001</c:v>
                </c:pt>
                <c:pt idx="1591">
                  <c:v>15.432732421880001</c:v>
                </c:pt>
                <c:pt idx="1592">
                  <c:v>15.685198242189999</c:v>
                </c:pt>
                <c:pt idx="1593">
                  <c:v>15.685198242189999</c:v>
                </c:pt>
                <c:pt idx="1594">
                  <c:v>15.619439453130001</c:v>
                </c:pt>
                <c:pt idx="1595">
                  <c:v>15.77915332031</c:v>
                </c:pt>
                <c:pt idx="1596">
                  <c:v>15.585725585939999</c:v>
                </c:pt>
                <c:pt idx="1597">
                  <c:v>15.585725585939999</c:v>
                </c:pt>
                <c:pt idx="1598">
                  <c:v>15.55976171875</c:v>
                </c:pt>
                <c:pt idx="1599">
                  <c:v>15.55976171875</c:v>
                </c:pt>
                <c:pt idx="1600">
                  <c:v>15.50787304688</c:v>
                </c:pt>
                <c:pt idx="1601">
                  <c:v>15.6397421875</c:v>
                </c:pt>
                <c:pt idx="1602">
                  <c:v>15.32902050781</c:v>
                </c:pt>
                <c:pt idx="1603">
                  <c:v>15.32902050781</c:v>
                </c:pt>
                <c:pt idx="1604">
                  <c:v>15.52816113281</c:v>
                </c:pt>
                <c:pt idx="1605">
                  <c:v>15.621192382810001</c:v>
                </c:pt>
                <c:pt idx="1606">
                  <c:v>15.27690429688</c:v>
                </c:pt>
                <c:pt idx="1607">
                  <c:v>15.606158203130001</c:v>
                </c:pt>
                <c:pt idx="1608">
                  <c:v>15.54035742188</c:v>
                </c:pt>
                <c:pt idx="1609">
                  <c:v>15.54035742188</c:v>
                </c:pt>
                <c:pt idx="1610">
                  <c:v>15.624796874999999</c:v>
                </c:pt>
                <c:pt idx="1611">
                  <c:v>15.7372421875</c:v>
                </c:pt>
                <c:pt idx="1612">
                  <c:v>15.7372421875</c:v>
                </c:pt>
                <c:pt idx="1613">
                  <c:v>15.533232421880001</c:v>
                </c:pt>
                <c:pt idx="1614">
                  <c:v>15.782830078130001</c:v>
                </c:pt>
                <c:pt idx="1615">
                  <c:v>15.36245117188</c:v>
                </c:pt>
                <c:pt idx="1616">
                  <c:v>15.59232519531</c:v>
                </c:pt>
                <c:pt idx="1617">
                  <c:v>15.58434179688</c:v>
                </c:pt>
                <c:pt idx="1618">
                  <c:v>15.58434179688</c:v>
                </c:pt>
                <c:pt idx="1619">
                  <c:v>15.499823242189999</c:v>
                </c:pt>
                <c:pt idx="1620">
                  <c:v>15.558849609380001</c:v>
                </c:pt>
                <c:pt idx="1621">
                  <c:v>15.1546640625</c:v>
                </c:pt>
                <c:pt idx="1622">
                  <c:v>15.1546640625</c:v>
                </c:pt>
                <c:pt idx="1623">
                  <c:v>15.13245605469</c:v>
                </c:pt>
                <c:pt idx="1624">
                  <c:v>15.037081054689999</c:v>
                </c:pt>
                <c:pt idx="1625">
                  <c:v>15.037081054689999</c:v>
                </c:pt>
                <c:pt idx="1626">
                  <c:v>15.23751269531</c:v>
                </c:pt>
                <c:pt idx="1627">
                  <c:v>15.155997070310001</c:v>
                </c:pt>
                <c:pt idx="1628">
                  <c:v>15.155997070310001</c:v>
                </c:pt>
                <c:pt idx="1629">
                  <c:v>15.61422070313</c:v>
                </c:pt>
                <c:pt idx="1630">
                  <c:v>15.55139941406</c:v>
                </c:pt>
                <c:pt idx="1631">
                  <c:v>15.526120117189999</c:v>
                </c:pt>
                <c:pt idx="1632">
                  <c:v>15.78785742188</c:v>
                </c:pt>
                <c:pt idx="1633">
                  <c:v>15.541140625000001</c:v>
                </c:pt>
                <c:pt idx="1634">
                  <c:v>15.541140625000001</c:v>
                </c:pt>
                <c:pt idx="1635">
                  <c:v>15.639755859380001</c:v>
                </c:pt>
                <c:pt idx="1636">
                  <c:v>15.60349707031</c:v>
                </c:pt>
                <c:pt idx="1637">
                  <c:v>15.428471679689999</c:v>
                </c:pt>
                <c:pt idx="1638">
                  <c:v>15.428471679689999</c:v>
                </c:pt>
                <c:pt idx="1639">
                  <c:v>15.594706054689999</c:v>
                </c:pt>
                <c:pt idx="1640">
                  <c:v>15.296791015630001</c:v>
                </c:pt>
                <c:pt idx="1641">
                  <c:v>15.43345605469</c:v>
                </c:pt>
                <c:pt idx="1642">
                  <c:v>15.176166015630001</c:v>
                </c:pt>
                <c:pt idx="1643">
                  <c:v>15.176166015630001</c:v>
                </c:pt>
                <c:pt idx="1644">
                  <c:v>15.20231054688</c:v>
                </c:pt>
                <c:pt idx="1645">
                  <c:v>15.394080078130001</c:v>
                </c:pt>
                <c:pt idx="1646">
                  <c:v>15.29062304688</c:v>
                </c:pt>
                <c:pt idx="1647">
                  <c:v>15.29062304688</c:v>
                </c:pt>
                <c:pt idx="1648">
                  <c:v>15.47956835938</c:v>
                </c:pt>
                <c:pt idx="1649">
                  <c:v>15.095463867189999</c:v>
                </c:pt>
                <c:pt idx="1650">
                  <c:v>15.300880859380001</c:v>
                </c:pt>
                <c:pt idx="1651">
                  <c:v>15.232809570310001</c:v>
                </c:pt>
                <c:pt idx="1652">
                  <c:v>15.12885351563</c:v>
                </c:pt>
                <c:pt idx="1653">
                  <c:v>15.12885351563</c:v>
                </c:pt>
                <c:pt idx="1654">
                  <c:v>15.57627539063</c:v>
                </c:pt>
                <c:pt idx="1655">
                  <c:v>15.380536132810001</c:v>
                </c:pt>
                <c:pt idx="1656">
                  <c:v>15.452057617189999</c:v>
                </c:pt>
                <c:pt idx="1657">
                  <c:v>15.452057617189999</c:v>
                </c:pt>
                <c:pt idx="1658">
                  <c:v>15.43128222656</c:v>
                </c:pt>
                <c:pt idx="1659">
                  <c:v>15.43128222656</c:v>
                </c:pt>
                <c:pt idx="1660">
                  <c:v>15.766495117189999</c:v>
                </c:pt>
                <c:pt idx="1661">
                  <c:v>15.49556835938</c:v>
                </c:pt>
                <c:pt idx="1662">
                  <c:v>15.424093750000001</c:v>
                </c:pt>
                <c:pt idx="1663">
                  <c:v>15.424093750000001</c:v>
                </c:pt>
                <c:pt idx="1664">
                  <c:v>15.392531249999999</c:v>
                </c:pt>
                <c:pt idx="1665">
                  <c:v>15.322385742189999</c:v>
                </c:pt>
                <c:pt idx="1666">
                  <c:v>15.322385742189999</c:v>
                </c:pt>
                <c:pt idx="1667">
                  <c:v>15.76549414063</c:v>
                </c:pt>
                <c:pt idx="1668">
                  <c:v>15.6148515625</c:v>
                </c:pt>
                <c:pt idx="1669">
                  <c:v>15.6148515625</c:v>
                </c:pt>
                <c:pt idx="1670">
                  <c:v>15.608965820310001</c:v>
                </c:pt>
                <c:pt idx="1671">
                  <c:v>15.670376953130001</c:v>
                </c:pt>
                <c:pt idx="1672">
                  <c:v>15.698583007810001</c:v>
                </c:pt>
                <c:pt idx="1673">
                  <c:v>15.698583007810001</c:v>
                </c:pt>
                <c:pt idx="1674">
                  <c:v>15.39640625</c:v>
                </c:pt>
                <c:pt idx="1675">
                  <c:v>15.57006835938</c:v>
                </c:pt>
                <c:pt idx="1676">
                  <c:v>15.55445898438</c:v>
                </c:pt>
                <c:pt idx="1677">
                  <c:v>15.58400292969</c:v>
                </c:pt>
                <c:pt idx="1678">
                  <c:v>15.8281328125</c:v>
                </c:pt>
                <c:pt idx="1679">
                  <c:v>15.8281328125</c:v>
                </c:pt>
                <c:pt idx="1680">
                  <c:v>15.595804687499999</c:v>
                </c:pt>
                <c:pt idx="1681">
                  <c:v>15.8386328125</c:v>
                </c:pt>
                <c:pt idx="1682">
                  <c:v>15.8386328125</c:v>
                </c:pt>
                <c:pt idx="1683">
                  <c:v>15.658380859380001</c:v>
                </c:pt>
                <c:pt idx="1684">
                  <c:v>15.743132812500001</c:v>
                </c:pt>
                <c:pt idx="1685">
                  <c:v>15.72375976563</c:v>
                </c:pt>
                <c:pt idx="1686">
                  <c:v>15.65370898438</c:v>
                </c:pt>
                <c:pt idx="1687">
                  <c:v>15.755000000000001</c:v>
                </c:pt>
                <c:pt idx="1688">
                  <c:v>15.755000000000001</c:v>
                </c:pt>
                <c:pt idx="1689">
                  <c:v>15.55229199219</c:v>
                </c:pt>
                <c:pt idx="1690">
                  <c:v>15.72259960938</c:v>
                </c:pt>
                <c:pt idx="1691">
                  <c:v>15.691357421880001</c:v>
                </c:pt>
                <c:pt idx="1692">
                  <c:v>15.691357421880001</c:v>
                </c:pt>
                <c:pt idx="1693">
                  <c:v>15.31592382813</c:v>
                </c:pt>
                <c:pt idx="1694">
                  <c:v>15.646330078130001</c:v>
                </c:pt>
                <c:pt idx="1695">
                  <c:v>15.368812500000001</c:v>
                </c:pt>
                <c:pt idx="1696">
                  <c:v>15.45453710938</c:v>
                </c:pt>
                <c:pt idx="1697">
                  <c:v>15.59817480469</c:v>
                </c:pt>
                <c:pt idx="1698">
                  <c:v>15.59817480469</c:v>
                </c:pt>
                <c:pt idx="1699">
                  <c:v>15.291958984380001</c:v>
                </c:pt>
                <c:pt idx="1700">
                  <c:v>15.55600976563</c:v>
                </c:pt>
                <c:pt idx="1701">
                  <c:v>15.55600976563</c:v>
                </c:pt>
                <c:pt idx="1702">
                  <c:v>15.2511875</c:v>
                </c:pt>
                <c:pt idx="1703">
                  <c:v>15.471054687500001</c:v>
                </c:pt>
                <c:pt idx="1704">
                  <c:v>15.471054687500001</c:v>
                </c:pt>
                <c:pt idx="1705">
                  <c:v>15.40084375</c:v>
                </c:pt>
                <c:pt idx="1706">
                  <c:v>15.451721679689999</c:v>
                </c:pt>
                <c:pt idx="1707">
                  <c:v>15.451721679689999</c:v>
                </c:pt>
                <c:pt idx="1708">
                  <c:v>15.216013671880001</c:v>
                </c:pt>
                <c:pt idx="1709">
                  <c:v>15.444388671880001</c:v>
                </c:pt>
                <c:pt idx="1710">
                  <c:v>15.255229492189999</c:v>
                </c:pt>
                <c:pt idx="1711">
                  <c:v>15.255229492189999</c:v>
                </c:pt>
                <c:pt idx="1712">
                  <c:v>15.665294921880001</c:v>
                </c:pt>
                <c:pt idx="1713">
                  <c:v>15.40677050781</c:v>
                </c:pt>
                <c:pt idx="1714">
                  <c:v>15.40677050781</c:v>
                </c:pt>
                <c:pt idx="1715">
                  <c:v>15.55359570313</c:v>
                </c:pt>
                <c:pt idx="1716">
                  <c:v>15.554726562500001</c:v>
                </c:pt>
                <c:pt idx="1717">
                  <c:v>15.554726562500001</c:v>
                </c:pt>
                <c:pt idx="1718">
                  <c:v>15.60100195313</c:v>
                </c:pt>
                <c:pt idx="1719">
                  <c:v>15.783757812499999</c:v>
                </c:pt>
                <c:pt idx="1720">
                  <c:v>15.432059570310001</c:v>
                </c:pt>
                <c:pt idx="1721">
                  <c:v>15.80134570313</c:v>
                </c:pt>
                <c:pt idx="1722">
                  <c:v>15.587376953130001</c:v>
                </c:pt>
                <c:pt idx="1723">
                  <c:v>15.587376953130001</c:v>
                </c:pt>
                <c:pt idx="1724">
                  <c:v>15.80215136719</c:v>
                </c:pt>
                <c:pt idx="1725">
                  <c:v>15.758887695310001</c:v>
                </c:pt>
                <c:pt idx="1726">
                  <c:v>15.59737695313</c:v>
                </c:pt>
                <c:pt idx="1727">
                  <c:v>15.59737695313</c:v>
                </c:pt>
                <c:pt idx="1728">
                  <c:v>15.8225859375</c:v>
                </c:pt>
                <c:pt idx="1729">
                  <c:v>15.495317382810001</c:v>
                </c:pt>
                <c:pt idx="1730">
                  <c:v>15.88365625</c:v>
                </c:pt>
                <c:pt idx="1731">
                  <c:v>15.6416640625</c:v>
                </c:pt>
                <c:pt idx="1732">
                  <c:v>15.590187500000001</c:v>
                </c:pt>
                <c:pt idx="1733">
                  <c:v>15.590187500000001</c:v>
                </c:pt>
                <c:pt idx="1734">
                  <c:v>15.937580078130001</c:v>
                </c:pt>
                <c:pt idx="1735">
                  <c:v>15.709205078130001</c:v>
                </c:pt>
                <c:pt idx="1736">
                  <c:v>15.709205078130001</c:v>
                </c:pt>
                <c:pt idx="1737">
                  <c:v>16.051837890630001</c:v>
                </c:pt>
                <c:pt idx="1738">
                  <c:v>15.652671874999999</c:v>
                </c:pt>
                <c:pt idx="1739">
                  <c:v>15.652671874999999</c:v>
                </c:pt>
                <c:pt idx="1740">
                  <c:v>15.89318457031</c:v>
                </c:pt>
                <c:pt idx="1741">
                  <c:v>15.8664921875</c:v>
                </c:pt>
                <c:pt idx="1742">
                  <c:v>15.8664921875</c:v>
                </c:pt>
                <c:pt idx="1743">
                  <c:v>16.08651757813</c:v>
                </c:pt>
                <c:pt idx="1744">
                  <c:v>16.106664062499998</c:v>
                </c:pt>
                <c:pt idx="1745">
                  <c:v>15.95663867188</c:v>
                </c:pt>
                <c:pt idx="1746">
                  <c:v>15.95663867188</c:v>
                </c:pt>
                <c:pt idx="1747">
                  <c:v>15.7270859375</c:v>
                </c:pt>
                <c:pt idx="1748">
                  <c:v>15.7270859375</c:v>
                </c:pt>
                <c:pt idx="1749">
                  <c:v>16.09575976563</c:v>
                </c:pt>
                <c:pt idx="1750">
                  <c:v>15.809041015630001</c:v>
                </c:pt>
                <c:pt idx="1751">
                  <c:v>15.8813828125</c:v>
                </c:pt>
                <c:pt idx="1752">
                  <c:v>15.8813828125</c:v>
                </c:pt>
                <c:pt idx="1753">
                  <c:v>15.770136718750001</c:v>
                </c:pt>
                <c:pt idx="1754">
                  <c:v>15.7737578125</c:v>
                </c:pt>
                <c:pt idx="1755">
                  <c:v>15.7737578125</c:v>
                </c:pt>
                <c:pt idx="1756">
                  <c:v>15.78087792969</c:v>
                </c:pt>
                <c:pt idx="1757">
                  <c:v>15.933708984380001</c:v>
                </c:pt>
                <c:pt idx="1758">
                  <c:v>15.933708984380001</c:v>
                </c:pt>
                <c:pt idx="1759">
                  <c:v>15.789957031249999</c:v>
                </c:pt>
                <c:pt idx="1760">
                  <c:v>15.802607421880001</c:v>
                </c:pt>
                <c:pt idx="1761">
                  <c:v>15.802607421880001</c:v>
                </c:pt>
                <c:pt idx="1762">
                  <c:v>16.029510742189998</c:v>
                </c:pt>
                <c:pt idx="1763">
                  <c:v>15.65301269531</c:v>
                </c:pt>
                <c:pt idx="1764">
                  <c:v>15.811821289060001</c:v>
                </c:pt>
                <c:pt idx="1765">
                  <c:v>15.71209570313</c:v>
                </c:pt>
                <c:pt idx="1766">
                  <c:v>15.822858398439999</c:v>
                </c:pt>
                <c:pt idx="1767">
                  <c:v>15.822858398439999</c:v>
                </c:pt>
                <c:pt idx="1768">
                  <c:v>16.063677734380001</c:v>
                </c:pt>
                <c:pt idx="1769">
                  <c:v>15.633018554689999</c:v>
                </c:pt>
                <c:pt idx="1770">
                  <c:v>15.85243164063</c:v>
                </c:pt>
                <c:pt idx="1771">
                  <c:v>15.85243164063</c:v>
                </c:pt>
                <c:pt idx="1772">
                  <c:v>15.57849804688</c:v>
                </c:pt>
                <c:pt idx="1773">
                  <c:v>15.963048828130001</c:v>
                </c:pt>
                <c:pt idx="1774">
                  <c:v>15.751964843750001</c:v>
                </c:pt>
                <c:pt idx="1775">
                  <c:v>15.910689453130001</c:v>
                </c:pt>
                <c:pt idx="1776">
                  <c:v>15.927617187499999</c:v>
                </c:pt>
                <c:pt idx="1777">
                  <c:v>15.927617187499999</c:v>
                </c:pt>
                <c:pt idx="1778">
                  <c:v>15.653200195310001</c:v>
                </c:pt>
                <c:pt idx="1779">
                  <c:v>15.744970703130001</c:v>
                </c:pt>
                <c:pt idx="1780">
                  <c:v>15.744970703130001</c:v>
                </c:pt>
                <c:pt idx="1781">
                  <c:v>15.5618984375</c:v>
                </c:pt>
                <c:pt idx="1782">
                  <c:v>15.766492187500001</c:v>
                </c:pt>
                <c:pt idx="1783">
                  <c:v>15.766492187500001</c:v>
                </c:pt>
                <c:pt idx="1784">
                  <c:v>15.449309570310001</c:v>
                </c:pt>
                <c:pt idx="1785">
                  <c:v>15.680034179689999</c:v>
                </c:pt>
                <c:pt idx="1786">
                  <c:v>15.680034179689999</c:v>
                </c:pt>
                <c:pt idx="1787">
                  <c:v>15.859213867189998</c:v>
                </c:pt>
                <c:pt idx="1788">
                  <c:v>15.63164257813</c:v>
                </c:pt>
                <c:pt idx="1789">
                  <c:v>15.926794921880001</c:v>
                </c:pt>
                <c:pt idx="1790">
                  <c:v>15.665337890630001</c:v>
                </c:pt>
                <c:pt idx="1791">
                  <c:v>15.642982421880001</c:v>
                </c:pt>
                <c:pt idx="1792">
                  <c:v>15.61073144531</c:v>
                </c:pt>
                <c:pt idx="1793">
                  <c:v>15.61073144531</c:v>
                </c:pt>
                <c:pt idx="1794">
                  <c:v>15.519640624999999</c:v>
                </c:pt>
                <c:pt idx="1795">
                  <c:v>15.986526367189999</c:v>
                </c:pt>
                <c:pt idx="1796">
                  <c:v>15.986526367189999</c:v>
                </c:pt>
                <c:pt idx="1797">
                  <c:v>15.72193066406</c:v>
                </c:pt>
                <c:pt idx="1798">
                  <c:v>15.873486328130001</c:v>
                </c:pt>
                <c:pt idx="1799">
                  <c:v>15.873486328130001</c:v>
                </c:pt>
                <c:pt idx="1800">
                  <c:v>15.708411132810001</c:v>
                </c:pt>
                <c:pt idx="1801">
                  <c:v>15.877676757810001</c:v>
                </c:pt>
                <c:pt idx="1802">
                  <c:v>15.877676757810001</c:v>
                </c:pt>
                <c:pt idx="1803">
                  <c:v>15.65880175781</c:v>
                </c:pt>
                <c:pt idx="1804">
                  <c:v>15.81543261719</c:v>
                </c:pt>
                <c:pt idx="1805">
                  <c:v>15.55738574219</c:v>
                </c:pt>
                <c:pt idx="1806">
                  <c:v>15.55738574219</c:v>
                </c:pt>
                <c:pt idx="1807">
                  <c:v>15.858481445310002</c:v>
                </c:pt>
                <c:pt idx="1808">
                  <c:v>15.858481445310002</c:v>
                </c:pt>
                <c:pt idx="1809">
                  <c:v>15.48199023438</c:v>
                </c:pt>
                <c:pt idx="1810">
                  <c:v>15.89102539063</c:v>
                </c:pt>
                <c:pt idx="1811">
                  <c:v>15.717015625</c:v>
                </c:pt>
                <c:pt idx="1812">
                  <c:v>15.717015625</c:v>
                </c:pt>
                <c:pt idx="1813">
                  <c:v>15.813453125000001</c:v>
                </c:pt>
                <c:pt idx="1814">
                  <c:v>16.09846582031</c:v>
                </c:pt>
                <c:pt idx="1815">
                  <c:v>16.09846582031</c:v>
                </c:pt>
                <c:pt idx="1816">
                  <c:v>15.926046875000001</c:v>
                </c:pt>
                <c:pt idx="1817">
                  <c:v>15.713231445310001</c:v>
                </c:pt>
                <c:pt idx="1818">
                  <c:v>15.713231445310001</c:v>
                </c:pt>
                <c:pt idx="1819">
                  <c:v>15.614348632810001</c:v>
                </c:pt>
                <c:pt idx="1820">
                  <c:v>15.894648437500001</c:v>
                </c:pt>
                <c:pt idx="1821">
                  <c:v>15.894648437500001</c:v>
                </c:pt>
                <c:pt idx="1822">
                  <c:v>15.70786425781</c:v>
                </c:pt>
                <c:pt idx="1823">
                  <c:v>15.893380859380001</c:v>
                </c:pt>
                <c:pt idx="1824">
                  <c:v>15.845729492189999</c:v>
                </c:pt>
                <c:pt idx="1825">
                  <c:v>15.69795898438</c:v>
                </c:pt>
                <c:pt idx="1826">
                  <c:v>15.822364257810001</c:v>
                </c:pt>
                <c:pt idx="1827">
                  <c:v>15.822364257810001</c:v>
                </c:pt>
                <c:pt idx="1828">
                  <c:v>15.61705273438</c:v>
                </c:pt>
                <c:pt idx="1829">
                  <c:v>15.87201367188</c:v>
                </c:pt>
                <c:pt idx="1830">
                  <c:v>15.70499804688</c:v>
                </c:pt>
                <c:pt idx="1831">
                  <c:v>15.70499804688</c:v>
                </c:pt>
                <c:pt idx="1832">
                  <c:v>15.683064453130001</c:v>
                </c:pt>
                <c:pt idx="1833">
                  <c:v>15.683064453130001</c:v>
                </c:pt>
                <c:pt idx="1834">
                  <c:v>15.70369726563</c:v>
                </c:pt>
                <c:pt idx="1835">
                  <c:v>16.0792578125</c:v>
                </c:pt>
                <c:pt idx="1836">
                  <c:v>15.64160644531</c:v>
                </c:pt>
                <c:pt idx="1837">
                  <c:v>15.64160644531</c:v>
                </c:pt>
                <c:pt idx="1838">
                  <c:v>15.77818554688</c:v>
                </c:pt>
                <c:pt idx="1839">
                  <c:v>15.547036132810002</c:v>
                </c:pt>
                <c:pt idx="1840">
                  <c:v>15.547036132810002</c:v>
                </c:pt>
                <c:pt idx="1841">
                  <c:v>15.67687597656</c:v>
                </c:pt>
                <c:pt idx="1842">
                  <c:v>15.620370117189999</c:v>
                </c:pt>
                <c:pt idx="1843">
                  <c:v>15.620370117189999</c:v>
                </c:pt>
                <c:pt idx="1844">
                  <c:v>15.744301757810002</c:v>
                </c:pt>
                <c:pt idx="1845">
                  <c:v>15.49955273438</c:v>
                </c:pt>
                <c:pt idx="1846">
                  <c:v>15.49955273438</c:v>
                </c:pt>
                <c:pt idx="1847">
                  <c:v>15.606403320310001</c:v>
                </c:pt>
                <c:pt idx="1848">
                  <c:v>15.568275390630001</c:v>
                </c:pt>
                <c:pt idx="1849">
                  <c:v>15.39987207031</c:v>
                </c:pt>
                <c:pt idx="1850">
                  <c:v>15.922348632810001</c:v>
                </c:pt>
                <c:pt idx="1851">
                  <c:v>15.88544335938</c:v>
                </c:pt>
                <c:pt idx="1852">
                  <c:v>15.863231445310001</c:v>
                </c:pt>
                <c:pt idx="1853">
                  <c:v>15.863231445310001</c:v>
                </c:pt>
                <c:pt idx="1854">
                  <c:v>15.58449707031</c:v>
                </c:pt>
                <c:pt idx="1855">
                  <c:v>15.270171875000001</c:v>
                </c:pt>
                <c:pt idx="1856">
                  <c:v>15.270171875000001</c:v>
                </c:pt>
                <c:pt idx="1857">
                  <c:v>15.5465859375</c:v>
                </c:pt>
                <c:pt idx="1858">
                  <c:v>15.377208984380001</c:v>
                </c:pt>
                <c:pt idx="1859">
                  <c:v>15.61410644531</c:v>
                </c:pt>
                <c:pt idx="1860">
                  <c:v>15.495301757810001</c:v>
                </c:pt>
                <c:pt idx="1861">
                  <c:v>15.453650390630001</c:v>
                </c:pt>
                <c:pt idx="1862">
                  <c:v>15.453650390630001</c:v>
                </c:pt>
                <c:pt idx="1863">
                  <c:v>15.70175488281</c:v>
                </c:pt>
                <c:pt idx="1864">
                  <c:v>15.54980273438</c:v>
                </c:pt>
                <c:pt idx="1865">
                  <c:v>15.74968554688</c:v>
                </c:pt>
                <c:pt idx="1866">
                  <c:v>15.74968554688</c:v>
                </c:pt>
                <c:pt idx="1867">
                  <c:v>15.43833105469</c:v>
                </c:pt>
                <c:pt idx="1868">
                  <c:v>15.281526367189999</c:v>
                </c:pt>
                <c:pt idx="1869">
                  <c:v>15.623169921880001</c:v>
                </c:pt>
                <c:pt idx="1870">
                  <c:v>15.470976562500001</c:v>
                </c:pt>
                <c:pt idx="1871">
                  <c:v>15.701135742189999</c:v>
                </c:pt>
                <c:pt idx="1872">
                  <c:v>15.701135742189999</c:v>
                </c:pt>
                <c:pt idx="1873">
                  <c:v>15.48718164063</c:v>
                </c:pt>
                <c:pt idx="1874">
                  <c:v>15.500573242189999</c:v>
                </c:pt>
                <c:pt idx="1875">
                  <c:v>15.500573242189999</c:v>
                </c:pt>
                <c:pt idx="1876">
                  <c:v>15.648471679689999</c:v>
                </c:pt>
                <c:pt idx="1877">
                  <c:v>15.584877929689998</c:v>
                </c:pt>
                <c:pt idx="1878">
                  <c:v>15.71719042969</c:v>
                </c:pt>
                <c:pt idx="1879">
                  <c:v>15.18020898438</c:v>
                </c:pt>
                <c:pt idx="1880">
                  <c:v>15.413213867189999</c:v>
                </c:pt>
                <c:pt idx="1881">
                  <c:v>15.413213867189999</c:v>
                </c:pt>
                <c:pt idx="1882">
                  <c:v>15.289992187499999</c:v>
                </c:pt>
                <c:pt idx="1883">
                  <c:v>15.53184179688</c:v>
                </c:pt>
                <c:pt idx="1884">
                  <c:v>15.92480273438</c:v>
                </c:pt>
                <c:pt idx="1885">
                  <c:v>15.477072265630001</c:v>
                </c:pt>
                <c:pt idx="1886">
                  <c:v>15.745601562499999</c:v>
                </c:pt>
                <c:pt idx="1887">
                  <c:v>15.745601562499999</c:v>
                </c:pt>
                <c:pt idx="1888">
                  <c:v>15.54109082031</c:v>
                </c:pt>
                <c:pt idx="1889">
                  <c:v>15.62470019531</c:v>
                </c:pt>
                <c:pt idx="1890">
                  <c:v>15.62470019531</c:v>
                </c:pt>
                <c:pt idx="1891">
                  <c:v>15.673505859380001</c:v>
                </c:pt>
                <c:pt idx="1892">
                  <c:v>15.50924707031</c:v>
                </c:pt>
                <c:pt idx="1893">
                  <c:v>15.608963867189999</c:v>
                </c:pt>
                <c:pt idx="1894">
                  <c:v>15.439291992189998</c:v>
                </c:pt>
                <c:pt idx="1895">
                  <c:v>15.580994140630001</c:v>
                </c:pt>
                <c:pt idx="1896">
                  <c:v>15.766536132810002</c:v>
                </c:pt>
                <c:pt idx="1897">
                  <c:v>15.766536132810002</c:v>
                </c:pt>
                <c:pt idx="1898">
                  <c:v>15.479140624999999</c:v>
                </c:pt>
                <c:pt idx="1899">
                  <c:v>15.767682617189999</c:v>
                </c:pt>
                <c:pt idx="1900">
                  <c:v>15.767682617189999</c:v>
                </c:pt>
                <c:pt idx="1901">
                  <c:v>15.708325195310001</c:v>
                </c:pt>
                <c:pt idx="1902">
                  <c:v>15.709708984380001</c:v>
                </c:pt>
                <c:pt idx="1903">
                  <c:v>15.78104882813</c:v>
                </c:pt>
                <c:pt idx="1904">
                  <c:v>15.66234667969</c:v>
                </c:pt>
                <c:pt idx="1905">
                  <c:v>16.22499804688</c:v>
                </c:pt>
                <c:pt idx="1906">
                  <c:v>16.22499804688</c:v>
                </c:pt>
                <c:pt idx="1907">
                  <c:v>16.072117187500002</c:v>
                </c:pt>
                <c:pt idx="1908">
                  <c:v>16.275685546880002</c:v>
                </c:pt>
                <c:pt idx="1909">
                  <c:v>16.27407226563</c:v>
                </c:pt>
                <c:pt idx="1910">
                  <c:v>16.27407226563</c:v>
                </c:pt>
                <c:pt idx="1911">
                  <c:v>16.238315429690001</c:v>
                </c:pt>
                <c:pt idx="1912">
                  <c:v>16.238315429690001</c:v>
                </c:pt>
                <c:pt idx="1913">
                  <c:v>16.043213867189998</c:v>
                </c:pt>
                <c:pt idx="1914">
                  <c:v>16.212345703130001</c:v>
                </c:pt>
                <c:pt idx="1915">
                  <c:v>16.21342480469</c:v>
                </c:pt>
                <c:pt idx="1916">
                  <c:v>16.21342480469</c:v>
                </c:pt>
                <c:pt idx="1917">
                  <c:v>16.170418945310001</c:v>
                </c:pt>
                <c:pt idx="1918">
                  <c:v>16.40335546875</c:v>
                </c:pt>
                <c:pt idx="1919">
                  <c:v>16.40335546875</c:v>
                </c:pt>
                <c:pt idx="1920">
                  <c:v>16.320460937499998</c:v>
                </c:pt>
                <c:pt idx="1921">
                  <c:v>16.007151367189998</c:v>
                </c:pt>
                <c:pt idx="1922">
                  <c:v>16.007151367189998</c:v>
                </c:pt>
                <c:pt idx="1923">
                  <c:v>16.041346679690001</c:v>
                </c:pt>
                <c:pt idx="1924">
                  <c:v>16.167443359380002</c:v>
                </c:pt>
                <c:pt idx="1925">
                  <c:v>16.167443359380002</c:v>
                </c:pt>
                <c:pt idx="1926">
                  <c:v>15.89156445313</c:v>
                </c:pt>
                <c:pt idx="1927">
                  <c:v>16.14304199219</c:v>
                </c:pt>
                <c:pt idx="1928">
                  <c:v>16.221856445309999</c:v>
                </c:pt>
                <c:pt idx="1929">
                  <c:v>16.221856445309999</c:v>
                </c:pt>
                <c:pt idx="1930">
                  <c:v>15.93005273438</c:v>
                </c:pt>
                <c:pt idx="1931">
                  <c:v>15.66419335938</c:v>
                </c:pt>
                <c:pt idx="1932">
                  <c:v>15.66419335938</c:v>
                </c:pt>
                <c:pt idx="1933">
                  <c:v>15.733429687499999</c:v>
                </c:pt>
                <c:pt idx="1934">
                  <c:v>15.70155761719</c:v>
                </c:pt>
                <c:pt idx="1935">
                  <c:v>15.70155761719</c:v>
                </c:pt>
                <c:pt idx="1936">
                  <c:v>15.75245800781</c:v>
                </c:pt>
                <c:pt idx="1937">
                  <c:v>15.939822265630001</c:v>
                </c:pt>
                <c:pt idx="1938">
                  <c:v>15.73890234375</c:v>
                </c:pt>
                <c:pt idx="1939">
                  <c:v>15.73890234375</c:v>
                </c:pt>
                <c:pt idx="1940">
                  <c:v>15.82443457031</c:v>
                </c:pt>
                <c:pt idx="1941">
                  <c:v>15.82443457031</c:v>
                </c:pt>
                <c:pt idx="1942">
                  <c:v>16.050643554689998</c:v>
                </c:pt>
                <c:pt idx="1943">
                  <c:v>16.076437500000001</c:v>
                </c:pt>
                <c:pt idx="1944">
                  <c:v>15.796104492189999</c:v>
                </c:pt>
                <c:pt idx="1945">
                  <c:v>15.796104492189999</c:v>
                </c:pt>
                <c:pt idx="1946">
                  <c:v>16.044731445309999</c:v>
                </c:pt>
                <c:pt idx="1947">
                  <c:v>15.881470703130001</c:v>
                </c:pt>
                <c:pt idx="1948">
                  <c:v>15.890518554689999</c:v>
                </c:pt>
                <c:pt idx="1949">
                  <c:v>15.890518554689999</c:v>
                </c:pt>
                <c:pt idx="1950">
                  <c:v>15.72343945313</c:v>
                </c:pt>
                <c:pt idx="1951">
                  <c:v>15.72343945313</c:v>
                </c:pt>
                <c:pt idx="1952">
                  <c:v>16.089208984380001</c:v>
                </c:pt>
                <c:pt idx="1953">
                  <c:v>15.945966796880001</c:v>
                </c:pt>
                <c:pt idx="1954">
                  <c:v>16.233625</c:v>
                </c:pt>
                <c:pt idx="1955">
                  <c:v>16.233625</c:v>
                </c:pt>
                <c:pt idx="1956">
                  <c:v>15.984306640630001</c:v>
                </c:pt>
                <c:pt idx="1957">
                  <c:v>15.919060546880001</c:v>
                </c:pt>
                <c:pt idx="1958">
                  <c:v>16.308114257810001</c:v>
                </c:pt>
                <c:pt idx="1959">
                  <c:v>16.308114257810001</c:v>
                </c:pt>
                <c:pt idx="1960">
                  <c:v>15.932132812500001</c:v>
                </c:pt>
                <c:pt idx="1961">
                  <c:v>16.135265624999999</c:v>
                </c:pt>
                <c:pt idx="1962">
                  <c:v>15.94657617188</c:v>
                </c:pt>
                <c:pt idx="1963">
                  <c:v>15.923724609380001</c:v>
                </c:pt>
                <c:pt idx="1964">
                  <c:v>16.120253906249999</c:v>
                </c:pt>
                <c:pt idx="1965">
                  <c:v>16.120253906249999</c:v>
                </c:pt>
                <c:pt idx="1966">
                  <c:v>15.932106445310001</c:v>
                </c:pt>
                <c:pt idx="1967">
                  <c:v>16.124781250000002</c:v>
                </c:pt>
                <c:pt idx="1968">
                  <c:v>16.124781250000002</c:v>
                </c:pt>
                <c:pt idx="1969">
                  <c:v>15.888791992189999</c:v>
                </c:pt>
                <c:pt idx="1970">
                  <c:v>16.146234374999999</c:v>
                </c:pt>
                <c:pt idx="1971">
                  <c:v>16.146234374999999</c:v>
                </c:pt>
                <c:pt idx="1972">
                  <c:v>15.94922363281</c:v>
                </c:pt>
                <c:pt idx="1973">
                  <c:v>16.08190039063</c:v>
                </c:pt>
                <c:pt idx="1974">
                  <c:v>16.08190039063</c:v>
                </c:pt>
                <c:pt idx="1975">
                  <c:v>16.023865234380001</c:v>
                </c:pt>
                <c:pt idx="1976">
                  <c:v>16.278182617189998</c:v>
                </c:pt>
                <c:pt idx="1977">
                  <c:v>16.07473730469</c:v>
                </c:pt>
                <c:pt idx="1978">
                  <c:v>15.710407226560001</c:v>
                </c:pt>
                <c:pt idx="1979">
                  <c:v>16.098820312499999</c:v>
                </c:pt>
                <c:pt idx="1980">
                  <c:v>16.098820312499999</c:v>
                </c:pt>
                <c:pt idx="1981">
                  <c:v>15.95381835938</c:v>
                </c:pt>
                <c:pt idx="1982">
                  <c:v>16.147208007810001</c:v>
                </c:pt>
                <c:pt idx="1983">
                  <c:v>15.92099023438</c:v>
                </c:pt>
                <c:pt idx="1984">
                  <c:v>15.92099023438</c:v>
                </c:pt>
                <c:pt idx="1985">
                  <c:v>16.306956054689998</c:v>
                </c:pt>
                <c:pt idx="1986">
                  <c:v>16.306956054689998</c:v>
                </c:pt>
                <c:pt idx="1987">
                  <c:v>15.90705078125</c:v>
                </c:pt>
                <c:pt idx="1988">
                  <c:v>16.27276367188</c:v>
                </c:pt>
                <c:pt idx="1989">
                  <c:v>15.958213867189999</c:v>
                </c:pt>
                <c:pt idx="1990">
                  <c:v>15.958213867189999</c:v>
                </c:pt>
                <c:pt idx="1991">
                  <c:v>15.804376953130001</c:v>
                </c:pt>
                <c:pt idx="1992">
                  <c:v>16.124800781249998</c:v>
                </c:pt>
                <c:pt idx="1993">
                  <c:v>16.0144375</c:v>
                </c:pt>
                <c:pt idx="1994">
                  <c:v>16.0144375</c:v>
                </c:pt>
                <c:pt idx="1995">
                  <c:v>16.13196582031</c:v>
                </c:pt>
                <c:pt idx="1996">
                  <c:v>16.13196582031</c:v>
                </c:pt>
                <c:pt idx="1997">
                  <c:v>16.020556640630002</c:v>
                </c:pt>
                <c:pt idx="1998">
                  <c:v>16.128552734380001</c:v>
                </c:pt>
                <c:pt idx="1999">
                  <c:v>15.8680234375</c:v>
                </c:pt>
                <c:pt idx="2000">
                  <c:v>15.8680234375</c:v>
                </c:pt>
                <c:pt idx="2001">
                  <c:v>16.138564453130002</c:v>
                </c:pt>
                <c:pt idx="2002">
                  <c:v>15.968929687499999</c:v>
                </c:pt>
                <c:pt idx="2003">
                  <c:v>15.968929687499999</c:v>
                </c:pt>
                <c:pt idx="2004">
                  <c:v>16.209463867189999</c:v>
                </c:pt>
                <c:pt idx="2005">
                  <c:v>15.96906542969</c:v>
                </c:pt>
                <c:pt idx="2006">
                  <c:v>15.96906542969</c:v>
                </c:pt>
                <c:pt idx="2007">
                  <c:v>16.222685546880001</c:v>
                </c:pt>
                <c:pt idx="2008">
                  <c:v>15.926208007810001</c:v>
                </c:pt>
                <c:pt idx="2009">
                  <c:v>15.926208007810001</c:v>
                </c:pt>
                <c:pt idx="2010">
                  <c:v>16.122078125000002</c:v>
                </c:pt>
                <c:pt idx="2011">
                  <c:v>15.907168945310001</c:v>
                </c:pt>
                <c:pt idx="2012">
                  <c:v>15.907168945310001</c:v>
                </c:pt>
                <c:pt idx="2013">
                  <c:v>16.056447265630002</c:v>
                </c:pt>
                <c:pt idx="2014">
                  <c:v>15.93870898438</c:v>
                </c:pt>
                <c:pt idx="2015">
                  <c:v>15.93870898438</c:v>
                </c:pt>
                <c:pt idx="2016">
                  <c:v>16.290989257810001</c:v>
                </c:pt>
                <c:pt idx="2017">
                  <c:v>16.085627929689998</c:v>
                </c:pt>
                <c:pt idx="2018">
                  <c:v>16.085627929689998</c:v>
                </c:pt>
                <c:pt idx="2019">
                  <c:v>16.144804687499999</c:v>
                </c:pt>
                <c:pt idx="2020">
                  <c:v>16.047671874999999</c:v>
                </c:pt>
                <c:pt idx="2021">
                  <c:v>16.099708984380001</c:v>
                </c:pt>
                <c:pt idx="2022">
                  <c:v>16.124598632810002</c:v>
                </c:pt>
                <c:pt idx="2023">
                  <c:v>15.906680664060001</c:v>
                </c:pt>
                <c:pt idx="2024">
                  <c:v>15.906680664060001</c:v>
                </c:pt>
                <c:pt idx="2025">
                  <c:v>16.277304687499999</c:v>
                </c:pt>
                <c:pt idx="2026">
                  <c:v>16.148955078130001</c:v>
                </c:pt>
                <c:pt idx="2027">
                  <c:v>15.956325195310001</c:v>
                </c:pt>
                <c:pt idx="2028">
                  <c:v>15.956325195310001</c:v>
                </c:pt>
                <c:pt idx="2029">
                  <c:v>16.057620117189998</c:v>
                </c:pt>
                <c:pt idx="2030">
                  <c:v>15.893033203130001</c:v>
                </c:pt>
                <c:pt idx="2031">
                  <c:v>16.078812500000002</c:v>
                </c:pt>
                <c:pt idx="2032">
                  <c:v>15.955734375</c:v>
                </c:pt>
                <c:pt idx="2033">
                  <c:v>16.208117187500001</c:v>
                </c:pt>
                <c:pt idx="2034">
                  <c:v>16.208117187500001</c:v>
                </c:pt>
                <c:pt idx="2035">
                  <c:v>16.384537109379998</c:v>
                </c:pt>
                <c:pt idx="2036">
                  <c:v>15.888515625</c:v>
                </c:pt>
                <c:pt idx="2037">
                  <c:v>15.888515625</c:v>
                </c:pt>
                <c:pt idx="2038">
                  <c:v>16.098268554689998</c:v>
                </c:pt>
                <c:pt idx="2039">
                  <c:v>15.76509082031</c:v>
                </c:pt>
                <c:pt idx="2040">
                  <c:v>15.76509082031</c:v>
                </c:pt>
                <c:pt idx="2041">
                  <c:v>15.73775</c:v>
                </c:pt>
                <c:pt idx="2042">
                  <c:v>15.75775976563</c:v>
                </c:pt>
                <c:pt idx="2043">
                  <c:v>15.75775976563</c:v>
                </c:pt>
                <c:pt idx="2044">
                  <c:v>16.11923632813</c:v>
                </c:pt>
                <c:pt idx="2045">
                  <c:v>15.904665039060001</c:v>
                </c:pt>
                <c:pt idx="2046">
                  <c:v>16.165927734380002</c:v>
                </c:pt>
                <c:pt idx="2047">
                  <c:v>16.165927734380002</c:v>
                </c:pt>
                <c:pt idx="2048">
                  <c:v>16.235056640629999</c:v>
                </c:pt>
                <c:pt idx="2049">
                  <c:v>16.395066406249999</c:v>
                </c:pt>
                <c:pt idx="2050">
                  <c:v>16.23776855469</c:v>
                </c:pt>
                <c:pt idx="2051">
                  <c:v>16.12274023438</c:v>
                </c:pt>
                <c:pt idx="2052">
                  <c:v>16.429683593749999</c:v>
                </c:pt>
                <c:pt idx="2053">
                  <c:v>16.429683593749999</c:v>
                </c:pt>
                <c:pt idx="2054">
                  <c:v>16.063745117189999</c:v>
                </c:pt>
                <c:pt idx="2055">
                  <c:v>16.18672949219</c:v>
                </c:pt>
                <c:pt idx="2056">
                  <c:v>16.18672949219</c:v>
                </c:pt>
                <c:pt idx="2057">
                  <c:v>16.271164062499999</c:v>
                </c:pt>
                <c:pt idx="2058">
                  <c:v>16.14786914063</c:v>
                </c:pt>
                <c:pt idx="2059">
                  <c:v>16.529865234379997</c:v>
                </c:pt>
                <c:pt idx="2060">
                  <c:v>16.17892773438</c:v>
                </c:pt>
                <c:pt idx="2061">
                  <c:v>16.425699218750001</c:v>
                </c:pt>
                <c:pt idx="2062">
                  <c:v>16.425699218750001</c:v>
                </c:pt>
                <c:pt idx="2063">
                  <c:v>16.219729492189998</c:v>
                </c:pt>
                <c:pt idx="2064">
                  <c:v>16.195419921879999</c:v>
                </c:pt>
                <c:pt idx="2065">
                  <c:v>16.471449218749999</c:v>
                </c:pt>
                <c:pt idx="2066">
                  <c:v>16.216674804689998</c:v>
                </c:pt>
                <c:pt idx="2067">
                  <c:v>16.463613281250002</c:v>
                </c:pt>
                <c:pt idx="2068">
                  <c:v>16.3291875</c:v>
                </c:pt>
                <c:pt idx="2069">
                  <c:v>16.3291875</c:v>
                </c:pt>
                <c:pt idx="2070">
                  <c:v>16.229337890629999</c:v>
                </c:pt>
                <c:pt idx="2071">
                  <c:v>16.381872070309999</c:v>
                </c:pt>
                <c:pt idx="2072">
                  <c:v>16.381872070309999</c:v>
                </c:pt>
                <c:pt idx="2073">
                  <c:v>16.113823242189998</c:v>
                </c:pt>
                <c:pt idx="2074">
                  <c:v>16.520154296879998</c:v>
                </c:pt>
                <c:pt idx="2075">
                  <c:v>16.635316406249999</c:v>
                </c:pt>
                <c:pt idx="2076">
                  <c:v>16.045112304690001</c:v>
                </c:pt>
                <c:pt idx="2077">
                  <c:v>16.286695312500001</c:v>
                </c:pt>
                <c:pt idx="2078">
                  <c:v>16.246182617189998</c:v>
                </c:pt>
                <c:pt idx="2079">
                  <c:v>16.246182617189998</c:v>
                </c:pt>
                <c:pt idx="2080">
                  <c:v>16.394890624999999</c:v>
                </c:pt>
                <c:pt idx="2081">
                  <c:v>16.393558593750001</c:v>
                </c:pt>
                <c:pt idx="2082">
                  <c:v>16.393558593750001</c:v>
                </c:pt>
                <c:pt idx="2083">
                  <c:v>16.424232421879999</c:v>
                </c:pt>
                <c:pt idx="2084">
                  <c:v>16.316478515629999</c:v>
                </c:pt>
                <c:pt idx="2085">
                  <c:v>16.316478515629999</c:v>
                </c:pt>
                <c:pt idx="2086">
                  <c:v>16.520914062500001</c:v>
                </c:pt>
                <c:pt idx="2087">
                  <c:v>16.413843750000002</c:v>
                </c:pt>
                <c:pt idx="2088">
                  <c:v>16.413843750000002</c:v>
                </c:pt>
                <c:pt idx="2089">
                  <c:v>16.371560546880001</c:v>
                </c:pt>
                <c:pt idx="2090">
                  <c:v>16.533124999999998</c:v>
                </c:pt>
                <c:pt idx="2091">
                  <c:v>16.241126953129999</c:v>
                </c:pt>
                <c:pt idx="2092">
                  <c:v>16.141248046880001</c:v>
                </c:pt>
                <c:pt idx="2093">
                  <c:v>16.048750976560001</c:v>
                </c:pt>
                <c:pt idx="2094">
                  <c:v>16.048750976560001</c:v>
                </c:pt>
                <c:pt idx="2095">
                  <c:v>15.989666992189999</c:v>
                </c:pt>
                <c:pt idx="2096">
                  <c:v>16.357015624999999</c:v>
                </c:pt>
                <c:pt idx="2097">
                  <c:v>16.116164062500001</c:v>
                </c:pt>
                <c:pt idx="2098">
                  <c:v>16.116164062500001</c:v>
                </c:pt>
                <c:pt idx="2099">
                  <c:v>16.491474609379999</c:v>
                </c:pt>
                <c:pt idx="2100">
                  <c:v>16.175548828130001</c:v>
                </c:pt>
                <c:pt idx="2101">
                  <c:v>16.175548828130001</c:v>
                </c:pt>
                <c:pt idx="2102">
                  <c:v>16.273132812499998</c:v>
                </c:pt>
                <c:pt idx="2103">
                  <c:v>16.132659179689998</c:v>
                </c:pt>
                <c:pt idx="2104">
                  <c:v>16.132659179689998</c:v>
                </c:pt>
                <c:pt idx="2105">
                  <c:v>16.335887695309999</c:v>
                </c:pt>
                <c:pt idx="2106">
                  <c:v>16.12284570313</c:v>
                </c:pt>
                <c:pt idx="2107">
                  <c:v>16.12284570313</c:v>
                </c:pt>
                <c:pt idx="2108">
                  <c:v>16.1755390625</c:v>
                </c:pt>
                <c:pt idx="2109">
                  <c:v>16.373328125</c:v>
                </c:pt>
                <c:pt idx="2110">
                  <c:v>16.15077832031</c:v>
                </c:pt>
                <c:pt idx="2111">
                  <c:v>16.34827050781</c:v>
                </c:pt>
                <c:pt idx="2112">
                  <c:v>16.11829980469</c:v>
                </c:pt>
                <c:pt idx="2113">
                  <c:v>16.11829980469</c:v>
                </c:pt>
                <c:pt idx="2114">
                  <c:v>16.175768554689999</c:v>
                </c:pt>
                <c:pt idx="2115">
                  <c:v>16.345106445310002</c:v>
                </c:pt>
                <c:pt idx="2116">
                  <c:v>16.275853515630001</c:v>
                </c:pt>
                <c:pt idx="2117">
                  <c:v>16.275853515630001</c:v>
                </c:pt>
                <c:pt idx="2118">
                  <c:v>16.504652343749999</c:v>
                </c:pt>
                <c:pt idx="2119">
                  <c:v>16.504652343749999</c:v>
                </c:pt>
                <c:pt idx="2120">
                  <c:v>16.596609375</c:v>
                </c:pt>
                <c:pt idx="2121">
                  <c:v>16.52973046875</c:v>
                </c:pt>
                <c:pt idx="2122">
                  <c:v>16.471873046879999</c:v>
                </c:pt>
                <c:pt idx="2123">
                  <c:v>16.471873046879999</c:v>
                </c:pt>
                <c:pt idx="2124">
                  <c:v>16.528126953129998</c:v>
                </c:pt>
                <c:pt idx="2125">
                  <c:v>16.21868457031</c:v>
                </c:pt>
                <c:pt idx="2126">
                  <c:v>16.419029296879998</c:v>
                </c:pt>
                <c:pt idx="2127">
                  <c:v>16.538152343749999</c:v>
                </c:pt>
                <c:pt idx="2128">
                  <c:v>16.454910156250001</c:v>
                </c:pt>
                <c:pt idx="2129">
                  <c:v>16.454910156250001</c:v>
                </c:pt>
                <c:pt idx="2130">
                  <c:v>16.662378906250002</c:v>
                </c:pt>
                <c:pt idx="2131">
                  <c:v>16.464011718750001</c:v>
                </c:pt>
                <c:pt idx="2132">
                  <c:v>16.464011718750001</c:v>
                </c:pt>
                <c:pt idx="2133">
                  <c:v>16.661792968749999</c:v>
                </c:pt>
                <c:pt idx="2134">
                  <c:v>16.444902343750002</c:v>
                </c:pt>
                <c:pt idx="2135">
                  <c:v>16.266815429689998</c:v>
                </c:pt>
                <c:pt idx="2136">
                  <c:v>16.605306640629998</c:v>
                </c:pt>
                <c:pt idx="2137">
                  <c:v>16.5093125</c:v>
                </c:pt>
                <c:pt idx="2138">
                  <c:v>16.5093125</c:v>
                </c:pt>
                <c:pt idx="2139">
                  <c:v>16.640722656249999</c:v>
                </c:pt>
                <c:pt idx="2140">
                  <c:v>16.226521484380001</c:v>
                </c:pt>
                <c:pt idx="2141">
                  <c:v>16.31987011719</c:v>
                </c:pt>
                <c:pt idx="2142">
                  <c:v>16.31987011719</c:v>
                </c:pt>
                <c:pt idx="2143">
                  <c:v>16.62058984375</c:v>
                </c:pt>
                <c:pt idx="2144">
                  <c:v>16.250671874999998</c:v>
                </c:pt>
                <c:pt idx="2145">
                  <c:v>16.271095703130001</c:v>
                </c:pt>
                <c:pt idx="2146">
                  <c:v>16.320294921879999</c:v>
                </c:pt>
                <c:pt idx="2147">
                  <c:v>16.33488574219</c:v>
                </c:pt>
                <c:pt idx="2148">
                  <c:v>16.608447265629998</c:v>
                </c:pt>
                <c:pt idx="2149">
                  <c:v>16.608447265629998</c:v>
                </c:pt>
                <c:pt idx="2150">
                  <c:v>16.245004882810001</c:v>
                </c:pt>
                <c:pt idx="2151">
                  <c:v>16.49332617188</c:v>
                </c:pt>
                <c:pt idx="2152">
                  <c:v>16.49332617188</c:v>
                </c:pt>
                <c:pt idx="2153">
                  <c:v>16.336231445310002</c:v>
                </c:pt>
                <c:pt idx="2154">
                  <c:v>16.1381484375</c:v>
                </c:pt>
                <c:pt idx="2155">
                  <c:v>16.50605664063</c:v>
                </c:pt>
                <c:pt idx="2156">
                  <c:v>16.285064453130001</c:v>
                </c:pt>
                <c:pt idx="2157">
                  <c:v>16.412869140629997</c:v>
                </c:pt>
                <c:pt idx="2158">
                  <c:v>16.412869140629997</c:v>
                </c:pt>
                <c:pt idx="2159">
                  <c:v>16.296414062499998</c:v>
                </c:pt>
                <c:pt idx="2160">
                  <c:v>16.421193359379998</c:v>
                </c:pt>
                <c:pt idx="2161">
                  <c:v>16.505480468750001</c:v>
                </c:pt>
                <c:pt idx="2162">
                  <c:v>16.505480468750001</c:v>
                </c:pt>
                <c:pt idx="2163">
                  <c:v>16.631980468750001</c:v>
                </c:pt>
                <c:pt idx="2164">
                  <c:v>16.631980468750001</c:v>
                </c:pt>
                <c:pt idx="2165">
                  <c:v>16.224299804689998</c:v>
                </c:pt>
                <c:pt idx="2166">
                  <c:v>16.490277343750002</c:v>
                </c:pt>
                <c:pt idx="2167">
                  <c:v>16.420582031249999</c:v>
                </c:pt>
                <c:pt idx="2168">
                  <c:v>16.420582031249999</c:v>
                </c:pt>
                <c:pt idx="2169">
                  <c:v>16.172775390630001</c:v>
                </c:pt>
                <c:pt idx="2170">
                  <c:v>16.52630273438</c:v>
                </c:pt>
                <c:pt idx="2171">
                  <c:v>16.283423828130001</c:v>
                </c:pt>
                <c:pt idx="2172">
                  <c:v>16.485185546879997</c:v>
                </c:pt>
                <c:pt idx="2173">
                  <c:v>16.547175781250001</c:v>
                </c:pt>
                <c:pt idx="2174">
                  <c:v>16.547175781250001</c:v>
                </c:pt>
                <c:pt idx="2175">
                  <c:v>16.38967382813</c:v>
                </c:pt>
                <c:pt idx="2176">
                  <c:v>16.532339843750002</c:v>
                </c:pt>
                <c:pt idx="2177">
                  <c:v>16.532339843750002</c:v>
                </c:pt>
                <c:pt idx="2178">
                  <c:v>16.057176757810002</c:v>
                </c:pt>
                <c:pt idx="2179">
                  <c:v>16.35502050781</c:v>
                </c:pt>
                <c:pt idx="2180">
                  <c:v>16.104156249999999</c:v>
                </c:pt>
                <c:pt idx="2181">
                  <c:v>16.299453124999999</c:v>
                </c:pt>
                <c:pt idx="2182">
                  <c:v>16.35577636719</c:v>
                </c:pt>
                <c:pt idx="2183">
                  <c:v>16.35577636719</c:v>
                </c:pt>
                <c:pt idx="2184">
                  <c:v>16.387970703129998</c:v>
                </c:pt>
                <c:pt idx="2185">
                  <c:v>16.516066406250001</c:v>
                </c:pt>
                <c:pt idx="2186">
                  <c:v>16.281581054690001</c:v>
                </c:pt>
                <c:pt idx="2187">
                  <c:v>16.281581054690001</c:v>
                </c:pt>
                <c:pt idx="2188">
                  <c:v>16.561845703129997</c:v>
                </c:pt>
                <c:pt idx="2189">
                  <c:v>16.528437499999999</c:v>
                </c:pt>
                <c:pt idx="2190">
                  <c:v>16.38474609375</c:v>
                </c:pt>
                <c:pt idx="2191">
                  <c:v>16.561291015629998</c:v>
                </c:pt>
                <c:pt idx="2192">
                  <c:v>16.533781250000001</c:v>
                </c:pt>
                <c:pt idx="2193">
                  <c:v>16.533781250000001</c:v>
                </c:pt>
                <c:pt idx="2194">
                  <c:v>16.690531249999999</c:v>
                </c:pt>
                <c:pt idx="2195">
                  <c:v>16.70956445313</c:v>
                </c:pt>
                <c:pt idx="2196">
                  <c:v>16.70956445313</c:v>
                </c:pt>
                <c:pt idx="2197">
                  <c:v>16.364745117190001</c:v>
                </c:pt>
                <c:pt idx="2198">
                  <c:v>16.208362304689999</c:v>
                </c:pt>
                <c:pt idx="2199">
                  <c:v>16.208362304689999</c:v>
                </c:pt>
                <c:pt idx="2200">
                  <c:v>16.456021484379999</c:v>
                </c:pt>
                <c:pt idx="2201">
                  <c:v>16.265341796880001</c:v>
                </c:pt>
                <c:pt idx="2202">
                  <c:v>16.265341796880001</c:v>
                </c:pt>
                <c:pt idx="2203">
                  <c:v>16.273440429689998</c:v>
                </c:pt>
                <c:pt idx="2204">
                  <c:v>16.552087890629998</c:v>
                </c:pt>
                <c:pt idx="2205">
                  <c:v>16.324650390630001</c:v>
                </c:pt>
                <c:pt idx="2206">
                  <c:v>16.324650390630001</c:v>
                </c:pt>
                <c:pt idx="2207">
                  <c:v>16.498750000000001</c:v>
                </c:pt>
                <c:pt idx="2208">
                  <c:v>16.498750000000001</c:v>
                </c:pt>
                <c:pt idx="2209">
                  <c:v>16.666001953129999</c:v>
                </c:pt>
                <c:pt idx="2210">
                  <c:v>16.513886718750001</c:v>
                </c:pt>
                <c:pt idx="2211">
                  <c:v>16.22688476563</c:v>
                </c:pt>
                <c:pt idx="2212">
                  <c:v>16.22688476563</c:v>
                </c:pt>
                <c:pt idx="2213">
                  <c:v>16.410257812499999</c:v>
                </c:pt>
                <c:pt idx="2214">
                  <c:v>16.5018984375</c:v>
                </c:pt>
                <c:pt idx="2215">
                  <c:v>16.692980468750001</c:v>
                </c:pt>
                <c:pt idx="2216">
                  <c:v>16.855105468750001</c:v>
                </c:pt>
                <c:pt idx="2217">
                  <c:v>16.206595703129999</c:v>
                </c:pt>
                <c:pt idx="2218">
                  <c:v>16.206595703129999</c:v>
                </c:pt>
                <c:pt idx="2219">
                  <c:v>16.433701171879999</c:v>
                </c:pt>
                <c:pt idx="2220">
                  <c:v>16.311276367190001</c:v>
                </c:pt>
                <c:pt idx="2221">
                  <c:v>16.158374999999999</c:v>
                </c:pt>
                <c:pt idx="2222">
                  <c:v>16.158374999999999</c:v>
                </c:pt>
                <c:pt idx="2223">
                  <c:v>16.24053710938</c:v>
                </c:pt>
                <c:pt idx="2224">
                  <c:v>16.108345703130002</c:v>
                </c:pt>
                <c:pt idx="2225">
                  <c:v>16.416929687500001</c:v>
                </c:pt>
                <c:pt idx="2226">
                  <c:v>16.064107421879999</c:v>
                </c:pt>
                <c:pt idx="2227">
                  <c:v>16.40607421875</c:v>
                </c:pt>
                <c:pt idx="2228">
                  <c:v>16.40607421875</c:v>
                </c:pt>
                <c:pt idx="2229">
                  <c:v>16.330595703130001</c:v>
                </c:pt>
                <c:pt idx="2230">
                  <c:v>16.00639355469</c:v>
                </c:pt>
                <c:pt idx="2231">
                  <c:v>16.00639355469</c:v>
                </c:pt>
                <c:pt idx="2232">
                  <c:v>16.341778320310002</c:v>
                </c:pt>
                <c:pt idx="2233">
                  <c:v>16.209278320310002</c:v>
                </c:pt>
                <c:pt idx="2234">
                  <c:v>16.209278320310002</c:v>
                </c:pt>
                <c:pt idx="2235">
                  <c:v>16.16152539063</c:v>
                </c:pt>
                <c:pt idx="2236">
                  <c:v>16.173252929689998</c:v>
                </c:pt>
                <c:pt idx="2237">
                  <c:v>16.173252929689998</c:v>
                </c:pt>
                <c:pt idx="2238">
                  <c:v>16.46669140625</c:v>
                </c:pt>
                <c:pt idx="2239">
                  <c:v>16.376833984379999</c:v>
                </c:pt>
                <c:pt idx="2240">
                  <c:v>16.696666015629997</c:v>
                </c:pt>
                <c:pt idx="2241">
                  <c:v>16.696666015629997</c:v>
                </c:pt>
                <c:pt idx="2242">
                  <c:v>16.39112890625</c:v>
                </c:pt>
                <c:pt idx="2243">
                  <c:v>16.682546875</c:v>
                </c:pt>
                <c:pt idx="2244">
                  <c:v>16.682546875</c:v>
                </c:pt>
                <c:pt idx="2245">
                  <c:v>16.470156249999999</c:v>
                </c:pt>
                <c:pt idx="2246">
                  <c:v>16.607484374999999</c:v>
                </c:pt>
                <c:pt idx="2247">
                  <c:v>16.607484374999999</c:v>
                </c:pt>
                <c:pt idx="2248">
                  <c:v>16.650277343749998</c:v>
                </c:pt>
                <c:pt idx="2249">
                  <c:v>16.523984375000001</c:v>
                </c:pt>
                <c:pt idx="2250">
                  <c:v>16.609525390629997</c:v>
                </c:pt>
                <c:pt idx="2251">
                  <c:v>16.44887695313</c:v>
                </c:pt>
                <c:pt idx="2252">
                  <c:v>16.542738281249999</c:v>
                </c:pt>
                <c:pt idx="2253">
                  <c:v>16.542738281249999</c:v>
                </c:pt>
                <c:pt idx="2254">
                  <c:v>16.207859375000002</c:v>
                </c:pt>
                <c:pt idx="2255">
                  <c:v>16.537699218749999</c:v>
                </c:pt>
                <c:pt idx="2256">
                  <c:v>16.376765625000001</c:v>
                </c:pt>
                <c:pt idx="2257">
                  <c:v>16.376765625000001</c:v>
                </c:pt>
                <c:pt idx="2258">
                  <c:v>16.245068359379999</c:v>
                </c:pt>
                <c:pt idx="2259">
                  <c:v>16.599880859379997</c:v>
                </c:pt>
                <c:pt idx="2260">
                  <c:v>16.361153320310002</c:v>
                </c:pt>
                <c:pt idx="2261">
                  <c:v>16.67590234375</c:v>
                </c:pt>
                <c:pt idx="2262">
                  <c:v>16.67590234375</c:v>
                </c:pt>
                <c:pt idx="2263">
                  <c:v>16.605699218750001</c:v>
                </c:pt>
                <c:pt idx="2264">
                  <c:v>16.62541796875</c:v>
                </c:pt>
                <c:pt idx="2265">
                  <c:v>16.675673828129998</c:v>
                </c:pt>
                <c:pt idx="2266">
                  <c:v>16.675673828129998</c:v>
                </c:pt>
                <c:pt idx="2267">
                  <c:v>16.389218750000001</c:v>
                </c:pt>
                <c:pt idx="2268">
                  <c:v>16.749189453129997</c:v>
                </c:pt>
                <c:pt idx="2269">
                  <c:v>16.478230468749999</c:v>
                </c:pt>
                <c:pt idx="2270">
                  <c:v>16.549164062500001</c:v>
                </c:pt>
                <c:pt idx="2271">
                  <c:v>16.733296875000001</c:v>
                </c:pt>
                <c:pt idx="2272">
                  <c:v>16.733296875000001</c:v>
                </c:pt>
                <c:pt idx="2273">
                  <c:v>16.4172890625</c:v>
                </c:pt>
                <c:pt idx="2274">
                  <c:v>16.769558593749998</c:v>
                </c:pt>
                <c:pt idx="2275">
                  <c:v>16.645220703129997</c:v>
                </c:pt>
                <c:pt idx="2276">
                  <c:v>16.645220703129997</c:v>
                </c:pt>
                <c:pt idx="2277">
                  <c:v>16.850425781249999</c:v>
                </c:pt>
                <c:pt idx="2278">
                  <c:v>16.655542968750002</c:v>
                </c:pt>
                <c:pt idx="2279">
                  <c:v>16.787357421879999</c:v>
                </c:pt>
                <c:pt idx="2280">
                  <c:v>16.79715625</c:v>
                </c:pt>
                <c:pt idx="2281">
                  <c:v>16.79715625</c:v>
                </c:pt>
                <c:pt idx="2282">
                  <c:v>16.286981445310001</c:v>
                </c:pt>
                <c:pt idx="2283">
                  <c:v>16.400095703129999</c:v>
                </c:pt>
                <c:pt idx="2284">
                  <c:v>16.25438476563</c:v>
                </c:pt>
                <c:pt idx="2285">
                  <c:v>16.25438476563</c:v>
                </c:pt>
                <c:pt idx="2286">
                  <c:v>16.27109667969</c:v>
                </c:pt>
                <c:pt idx="2287">
                  <c:v>16.339888671880001</c:v>
                </c:pt>
                <c:pt idx="2288">
                  <c:v>16.339888671880001</c:v>
                </c:pt>
                <c:pt idx="2289">
                  <c:v>16.6785546875</c:v>
                </c:pt>
                <c:pt idx="2290">
                  <c:v>16.462779296879997</c:v>
                </c:pt>
                <c:pt idx="2291">
                  <c:v>16.462779296879997</c:v>
                </c:pt>
                <c:pt idx="2292">
                  <c:v>16.43316210938</c:v>
                </c:pt>
                <c:pt idx="2293">
                  <c:v>16.80542773438</c:v>
                </c:pt>
                <c:pt idx="2294">
                  <c:v>16.81195703125</c:v>
                </c:pt>
                <c:pt idx="2295">
                  <c:v>16.81195703125</c:v>
                </c:pt>
                <c:pt idx="2296">
                  <c:v>16.61983984375</c:v>
                </c:pt>
                <c:pt idx="2297">
                  <c:v>16.61983984375</c:v>
                </c:pt>
                <c:pt idx="2298">
                  <c:v>16.729072265629998</c:v>
                </c:pt>
                <c:pt idx="2299">
                  <c:v>16.788265625000001</c:v>
                </c:pt>
                <c:pt idx="2300">
                  <c:v>16.388072265629997</c:v>
                </c:pt>
                <c:pt idx="2301">
                  <c:v>16.388072265629997</c:v>
                </c:pt>
                <c:pt idx="2302">
                  <c:v>16.683242187499999</c:v>
                </c:pt>
                <c:pt idx="2303">
                  <c:v>16.356257812500001</c:v>
                </c:pt>
                <c:pt idx="2304">
                  <c:v>16.483345703129999</c:v>
                </c:pt>
                <c:pt idx="2305">
                  <c:v>16.586720703129998</c:v>
                </c:pt>
                <c:pt idx="2306">
                  <c:v>16.601417968749999</c:v>
                </c:pt>
                <c:pt idx="2307">
                  <c:v>16.601417968749999</c:v>
                </c:pt>
                <c:pt idx="2308">
                  <c:v>16.702066406250001</c:v>
                </c:pt>
                <c:pt idx="2309">
                  <c:v>16.456806640629999</c:v>
                </c:pt>
                <c:pt idx="2310">
                  <c:v>16.456806640629999</c:v>
                </c:pt>
                <c:pt idx="2311">
                  <c:v>16.710062499999999</c:v>
                </c:pt>
                <c:pt idx="2312">
                  <c:v>16.54410742188</c:v>
                </c:pt>
                <c:pt idx="2313">
                  <c:v>16.869794921879997</c:v>
                </c:pt>
                <c:pt idx="2314">
                  <c:v>16.863474609379999</c:v>
                </c:pt>
                <c:pt idx="2315">
                  <c:v>16.695902343749999</c:v>
                </c:pt>
                <c:pt idx="2316">
                  <c:v>16.695902343749999</c:v>
                </c:pt>
                <c:pt idx="2317">
                  <c:v>16.868398437500002</c:v>
                </c:pt>
                <c:pt idx="2318">
                  <c:v>16.544234374999998</c:v>
                </c:pt>
                <c:pt idx="2319">
                  <c:v>16.612986328129999</c:v>
                </c:pt>
                <c:pt idx="2320">
                  <c:v>16.612986328129999</c:v>
                </c:pt>
                <c:pt idx="2321">
                  <c:v>16.59061328125</c:v>
                </c:pt>
                <c:pt idx="2322">
                  <c:v>16.551876953129998</c:v>
                </c:pt>
                <c:pt idx="2323">
                  <c:v>16.756822265629999</c:v>
                </c:pt>
                <c:pt idx="2324">
                  <c:v>16.590421875000001</c:v>
                </c:pt>
                <c:pt idx="2325">
                  <c:v>16.89941992188</c:v>
                </c:pt>
                <c:pt idx="2326">
                  <c:v>16.89941992188</c:v>
                </c:pt>
                <c:pt idx="2327">
                  <c:v>16.842322265629999</c:v>
                </c:pt>
                <c:pt idx="2328">
                  <c:v>16.756011718749999</c:v>
                </c:pt>
                <c:pt idx="2329">
                  <c:v>16.756011718749999</c:v>
                </c:pt>
                <c:pt idx="2330">
                  <c:v>16.90503710938</c:v>
                </c:pt>
                <c:pt idx="2331">
                  <c:v>16.887087890629999</c:v>
                </c:pt>
                <c:pt idx="2332">
                  <c:v>17.11916601563</c:v>
                </c:pt>
                <c:pt idx="2333">
                  <c:v>16.849511718750001</c:v>
                </c:pt>
                <c:pt idx="2334">
                  <c:v>16.98274023438</c:v>
                </c:pt>
                <c:pt idx="2335">
                  <c:v>17.241300781250001</c:v>
                </c:pt>
                <c:pt idx="2336">
                  <c:v>17.241300781250001</c:v>
                </c:pt>
                <c:pt idx="2337">
                  <c:v>16.869615234379999</c:v>
                </c:pt>
                <c:pt idx="2338">
                  <c:v>17.053240234379999</c:v>
                </c:pt>
                <c:pt idx="2339">
                  <c:v>17.053240234379999</c:v>
                </c:pt>
                <c:pt idx="2340">
                  <c:v>16.720615234379999</c:v>
                </c:pt>
                <c:pt idx="2341">
                  <c:v>16.920824218749999</c:v>
                </c:pt>
                <c:pt idx="2342">
                  <c:v>16.694558593749999</c:v>
                </c:pt>
                <c:pt idx="2343">
                  <c:v>16.779910156250001</c:v>
                </c:pt>
                <c:pt idx="2344">
                  <c:v>16.946347656250001</c:v>
                </c:pt>
                <c:pt idx="2345">
                  <c:v>16.946347656250001</c:v>
                </c:pt>
                <c:pt idx="2346">
                  <c:v>16.823253906249999</c:v>
                </c:pt>
                <c:pt idx="2347">
                  <c:v>16.87854492188</c:v>
                </c:pt>
                <c:pt idx="2348">
                  <c:v>16.895199218750001</c:v>
                </c:pt>
                <c:pt idx="2349">
                  <c:v>16.895199218750001</c:v>
                </c:pt>
                <c:pt idx="2350">
                  <c:v>16.805986328129997</c:v>
                </c:pt>
                <c:pt idx="2351">
                  <c:v>16.917738281249999</c:v>
                </c:pt>
                <c:pt idx="2352">
                  <c:v>16.563160156249999</c:v>
                </c:pt>
                <c:pt idx="2353">
                  <c:v>16.950410156250001</c:v>
                </c:pt>
                <c:pt idx="2354">
                  <c:v>16.632871093750001</c:v>
                </c:pt>
                <c:pt idx="2355">
                  <c:v>16.632871093750001</c:v>
                </c:pt>
                <c:pt idx="2356">
                  <c:v>16.81549023438</c:v>
                </c:pt>
                <c:pt idx="2357">
                  <c:v>16.664843749999999</c:v>
                </c:pt>
                <c:pt idx="2358">
                  <c:v>16.664843749999999</c:v>
                </c:pt>
                <c:pt idx="2359">
                  <c:v>16.659244140629998</c:v>
                </c:pt>
                <c:pt idx="2360">
                  <c:v>16.85902734375</c:v>
                </c:pt>
                <c:pt idx="2361">
                  <c:v>16.73799023438</c:v>
                </c:pt>
                <c:pt idx="2362">
                  <c:v>16.78424023438</c:v>
                </c:pt>
                <c:pt idx="2363">
                  <c:v>16.779869140629998</c:v>
                </c:pt>
                <c:pt idx="2364">
                  <c:v>16.779869140629998</c:v>
                </c:pt>
                <c:pt idx="2365">
                  <c:v>16.666625</c:v>
                </c:pt>
                <c:pt idx="2366">
                  <c:v>16.802681640629999</c:v>
                </c:pt>
                <c:pt idx="2367">
                  <c:v>16.434939453129999</c:v>
                </c:pt>
                <c:pt idx="2368">
                  <c:v>16.434939453129999</c:v>
                </c:pt>
                <c:pt idx="2369">
                  <c:v>16.626363281250001</c:v>
                </c:pt>
                <c:pt idx="2370">
                  <c:v>16.520636718750001</c:v>
                </c:pt>
                <c:pt idx="2371">
                  <c:v>16.599691406249999</c:v>
                </c:pt>
                <c:pt idx="2372">
                  <c:v>16.65986523438</c:v>
                </c:pt>
                <c:pt idx="2373">
                  <c:v>16.637960937500001</c:v>
                </c:pt>
                <c:pt idx="2374">
                  <c:v>16.637960937500001</c:v>
                </c:pt>
                <c:pt idx="2375">
                  <c:v>16.910218749999999</c:v>
                </c:pt>
                <c:pt idx="2376">
                  <c:v>16.642333984379999</c:v>
                </c:pt>
                <c:pt idx="2377">
                  <c:v>16.901414062499999</c:v>
                </c:pt>
                <c:pt idx="2378">
                  <c:v>16.901414062499999</c:v>
                </c:pt>
                <c:pt idx="2379">
                  <c:v>16.73803515625</c:v>
                </c:pt>
                <c:pt idx="2380">
                  <c:v>16.689173828129999</c:v>
                </c:pt>
                <c:pt idx="2381">
                  <c:v>16.879474609379997</c:v>
                </c:pt>
                <c:pt idx="2382">
                  <c:v>16.517197265629999</c:v>
                </c:pt>
                <c:pt idx="2383">
                  <c:v>16.725191406250001</c:v>
                </c:pt>
                <c:pt idx="2384">
                  <c:v>16.725191406250001</c:v>
                </c:pt>
                <c:pt idx="2385">
                  <c:v>16.969113281249999</c:v>
                </c:pt>
                <c:pt idx="2386">
                  <c:v>16.894041015629998</c:v>
                </c:pt>
                <c:pt idx="2387">
                  <c:v>16.894041015629998</c:v>
                </c:pt>
                <c:pt idx="2388">
                  <c:v>16.658386718749998</c:v>
                </c:pt>
                <c:pt idx="2389">
                  <c:v>16.607707031250001</c:v>
                </c:pt>
                <c:pt idx="2390">
                  <c:v>16.789781250000001</c:v>
                </c:pt>
                <c:pt idx="2391">
                  <c:v>16.665140624999999</c:v>
                </c:pt>
                <c:pt idx="2392">
                  <c:v>16.665140624999999</c:v>
                </c:pt>
                <c:pt idx="2393">
                  <c:v>16.989003906250002</c:v>
                </c:pt>
                <c:pt idx="2394">
                  <c:v>16.83388476563</c:v>
                </c:pt>
                <c:pt idx="2395">
                  <c:v>16.64330859375</c:v>
                </c:pt>
                <c:pt idx="2396">
                  <c:v>16.64330859375</c:v>
                </c:pt>
                <c:pt idx="2397">
                  <c:v>16.65344140625</c:v>
                </c:pt>
                <c:pt idx="2398">
                  <c:v>16.881257812499999</c:v>
                </c:pt>
                <c:pt idx="2399">
                  <c:v>17.012039062500001</c:v>
                </c:pt>
                <c:pt idx="2400">
                  <c:v>16.70129296875</c:v>
                </c:pt>
                <c:pt idx="2401">
                  <c:v>16.94817773438</c:v>
                </c:pt>
                <c:pt idx="2402">
                  <c:v>16.94817773438</c:v>
                </c:pt>
                <c:pt idx="2403">
                  <c:v>16.612144531249999</c:v>
                </c:pt>
                <c:pt idx="2404">
                  <c:v>16.493902343750001</c:v>
                </c:pt>
                <c:pt idx="2405">
                  <c:v>16.493902343750001</c:v>
                </c:pt>
                <c:pt idx="2406">
                  <c:v>16.709972656249999</c:v>
                </c:pt>
                <c:pt idx="2407">
                  <c:v>16.982416015629997</c:v>
                </c:pt>
                <c:pt idx="2408">
                  <c:v>16.982416015629997</c:v>
                </c:pt>
                <c:pt idx="2409">
                  <c:v>16.674136718749999</c:v>
                </c:pt>
                <c:pt idx="2410">
                  <c:v>16.78443164063</c:v>
                </c:pt>
                <c:pt idx="2411">
                  <c:v>16.78443164063</c:v>
                </c:pt>
                <c:pt idx="2412">
                  <c:v>16.7057734375</c:v>
                </c:pt>
                <c:pt idx="2413">
                  <c:v>16.587183593750002</c:v>
                </c:pt>
                <c:pt idx="2414">
                  <c:v>16.62350585938</c:v>
                </c:pt>
                <c:pt idx="2415">
                  <c:v>16.481787109379997</c:v>
                </c:pt>
                <c:pt idx="2416">
                  <c:v>16.652300781249998</c:v>
                </c:pt>
                <c:pt idx="2417">
                  <c:v>16.652300781249998</c:v>
                </c:pt>
                <c:pt idx="2418">
                  <c:v>16.747082031249999</c:v>
                </c:pt>
                <c:pt idx="2419">
                  <c:v>16.447302734379999</c:v>
                </c:pt>
                <c:pt idx="2420">
                  <c:v>16.77744921875</c:v>
                </c:pt>
                <c:pt idx="2421">
                  <c:v>16.77744921875</c:v>
                </c:pt>
                <c:pt idx="2422">
                  <c:v>16.485312499999999</c:v>
                </c:pt>
                <c:pt idx="2423">
                  <c:v>16.62668164063</c:v>
                </c:pt>
                <c:pt idx="2424">
                  <c:v>16.893517578129998</c:v>
                </c:pt>
                <c:pt idx="2425">
                  <c:v>16.652667968749999</c:v>
                </c:pt>
                <c:pt idx="2426">
                  <c:v>16.763648437499999</c:v>
                </c:pt>
                <c:pt idx="2427">
                  <c:v>16.763648437499999</c:v>
                </c:pt>
                <c:pt idx="2428">
                  <c:v>16.663910156250001</c:v>
                </c:pt>
                <c:pt idx="2429">
                  <c:v>16.90750390625</c:v>
                </c:pt>
                <c:pt idx="2430">
                  <c:v>16.90750390625</c:v>
                </c:pt>
                <c:pt idx="2431">
                  <c:v>16.721328124999999</c:v>
                </c:pt>
                <c:pt idx="2432">
                  <c:v>16.774000000000001</c:v>
                </c:pt>
                <c:pt idx="2433">
                  <c:v>16.774000000000001</c:v>
                </c:pt>
                <c:pt idx="2434">
                  <c:v>16.586925781249999</c:v>
                </c:pt>
                <c:pt idx="2435">
                  <c:v>16.883564453129999</c:v>
                </c:pt>
                <c:pt idx="2436">
                  <c:v>16.883564453129999</c:v>
                </c:pt>
                <c:pt idx="2437">
                  <c:v>16.609238281250001</c:v>
                </c:pt>
                <c:pt idx="2438">
                  <c:v>16.842646484379998</c:v>
                </c:pt>
                <c:pt idx="2439">
                  <c:v>16.89786328125</c:v>
                </c:pt>
                <c:pt idx="2440">
                  <c:v>16.637703125000002</c:v>
                </c:pt>
                <c:pt idx="2441">
                  <c:v>16.72630664063</c:v>
                </c:pt>
                <c:pt idx="2442">
                  <c:v>16.72630664063</c:v>
                </c:pt>
                <c:pt idx="2443">
                  <c:v>16.522675781250001</c:v>
                </c:pt>
                <c:pt idx="2444">
                  <c:v>16.592730468749998</c:v>
                </c:pt>
                <c:pt idx="2445">
                  <c:v>16.941238281250001</c:v>
                </c:pt>
                <c:pt idx="2446">
                  <c:v>16.941238281250001</c:v>
                </c:pt>
                <c:pt idx="2447">
                  <c:v>16.600333984379997</c:v>
                </c:pt>
                <c:pt idx="2448">
                  <c:v>16.86887890625</c:v>
                </c:pt>
                <c:pt idx="2449">
                  <c:v>16.92503125</c:v>
                </c:pt>
                <c:pt idx="2450">
                  <c:v>17.036949218749999</c:v>
                </c:pt>
                <c:pt idx="2451">
                  <c:v>16.9218203125</c:v>
                </c:pt>
                <c:pt idx="2452">
                  <c:v>16.9218203125</c:v>
                </c:pt>
                <c:pt idx="2453">
                  <c:v>16.687492187499998</c:v>
                </c:pt>
                <c:pt idx="2454">
                  <c:v>17.001533203129998</c:v>
                </c:pt>
                <c:pt idx="2455">
                  <c:v>16.641234375</c:v>
                </c:pt>
                <c:pt idx="2456">
                  <c:v>16.641234375</c:v>
                </c:pt>
                <c:pt idx="2457">
                  <c:v>16.95525976563</c:v>
                </c:pt>
                <c:pt idx="2458">
                  <c:v>16.95525976563</c:v>
                </c:pt>
                <c:pt idx="2459">
                  <c:v>16.812281250000002</c:v>
                </c:pt>
                <c:pt idx="2460">
                  <c:v>16.95141796875</c:v>
                </c:pt>
                <c:pt idx="2461">
                  <c:v>16.669753906250001</c:v>
                </c:pt>
                <c:pt idx="2462">
                  <c:v>16.669753906250001</c:v>
                </c:pt>
                <c:pt idx="2463">
                  <c:v>16.85181445313</c:v>
                </c:pt>
                <c:pt idx="2464">
                  <c:v>16.69128515625</c:v>
                </c:pt>
                <c:pt idx="2465">
                  <c:v>16.69128515625</c:v>
                </c:pt>
                <c:pt idx="2466">
                  <c:v>16.87013671875</c:v>
                </c:pt>
                <c:pt idx="2467">
                  <c:v>16.715499999999999</c:v>
                </c:pt>
                <c:pt idx="2468">
                  <c:v>16.715499999999999</c:v>
                </c:pt>
                <c:pt idx="2469">
                  <c:v>16.904783203129998</c:v>
                </c:pt>
                <c:pt idx="2470">
                  <c:v>16.881052734379999</c:v>
                </c:pt>
                <c:pt idx="2471">
                  <c:v>16.881052734379999</c:v>
                </c:pt>
                <c:pt idx="2472">
                  <c:v>16.866511718750001</c:v>
                </c:pt>
                <c:pt idx="2473">
                  <c:v>16.99640625</c:v>
                </c:pt>
                <c:pt idx="2474">
                  <c:v>16.71160742188</c:v>
                </c:pt>
                <c:pt idx="2475">
                  <c:v>16.910582031250001</c:v>
                </c:pt>
                <c:pt idx="2476">
                  <c:v>16.598775390629999</c:v>
                </c:pt>
                <c:pt idx="2477">
                  <c:v>16.598775390629999</c:v>
                </c:pt>
                <c:pt idx="2478">
                  <c:v>16.775005859379998</c:v>
                </c:pt>
                <c:pt idx="2479">
                  <c:v>17.031556640629997</c:v>
                </c:pt>
                <c:pt idx="2480">
                  <c:v>16.717607421879997</c:v>
                </c:pt>
                <c:pt idx="2481">
                  <c:v>16.717607421879997</c:v>
                </c:pt>
                <c:pt idx="2482">
                  <c:v>16.908578124999998</c:v>
                </c:pt>
                <c:pt idx="2483">
                  <c:v>16.617578125000001</c:v>
                </c:pt>
                <c:pt idx="2484">
                  <c:v>16.936378906249999</c:v>
                </c:pt>
                <c:pt idx="2485">
                  <c:v>16.786326171879999</c:v>
                </c:pt>
                <c:pt idx="2486">
                  <c:v>16.830941406249998</c:v>
                </c:pt>
                <c:pt idx="2487">
                  <c:v>16.830941406249998</c:v>
                </c:pt>
                <c:pt idx="2488">
                  <c:v>17.025332031249999</c:v>
                </c:pt>
                <c:pt idx="2489">
                  <c:v>16.887878906249998</c:v>
                </c:pt>
                <c:pt idx="2490">
                  <c:v>16.887878906249998</c:v>
                </c:pt>
                <c:pt idx="2491">
                  <c:v>17.047201171879998</c:v>
                </c:pt>
                <c:pt idx="2492">
                  <c:v>16.96831835938</c:v>
                </c:pt>
                <c:pt idx="2493">
                  <c:v>16.985187499999999</c:v>
                </c:pt>
                <c:pt idx="2494">
                  <c:v>17.023998046879999</c:v>
                </c:pt>
                <c:pt idx="2495">
                  <c:v>16.827074218749999</c:v>
                </c:pt>
                <c:pt idx="2496">
                  <c:v>16.827074218749999</c:v>
                </c:pt>
                <c:pt idx="2497">
                  <c:v>17.00155664063</c:v>
                </c:pt>
                <c:pt idx="2498">
                  <c:v>16.78215625</c:v>
                </c:pt>
                <c:pt idx="2499">
                  <c:v>16.84680078125</c:v>
                </c:pt>
                <c:pt idx="2500">
                  <c:v>16.84680078125</c:v>
                </c:pt>
                <c:pt idx="2501">
                  <c:v>16.996492187499999</c:v>
                </c:pt>
                <c:pt idx="2502">
                  <c:v>16.996492187499999</c:v>
                </c:pt>
                <c:pt idx="2503">
                  <c:v>17.15247070313</c:v>
                </c:pt>
                <c:pt idx="2504">
                  <c:v>16.86489257813</c:v>
                </c:pt>
                <c:pt idx="2505">
                  <c:v>16.86489257813</c:v>
                </c:pt>
                <c:pt idx="2506">
                  <c:v>17.166980468750001</c:v>
                </c:pt>
                <c:pt idx="2507">
                  <c:v>16.866369140629999</c:v>
                </c:pt>
                <c:pt idx="2508">
                  <c:v>16.822617187500001</c:v>
                </c:pt>
                <c:pt idx="2509">
                  <c:v>16.822617187500001</c:v>
                </c:pt>
                <c:pt idx="2510">
                  <c:v>16.76659179688</c:v>
                </c:pt>
                <c:pt idx="2511">
                  <c:v>16.983744140629998</c:v>
                </c:pt>
                <c:pt idx="2512">
                  <c:v>16.983744140629998</c:v>
                </c:pt>
                <c:pt idx="2513">
                  <c:v>16.754617187499999</c:v>
                </c:pt>
                <c:pt idx="2514">
                  <c:v>16.61480078125</c:v>
                </c:pt>
                <c:pt idx="2515">
                  <c:v>16.61480078125</c:v>
                </c:pt>
                <c:pt idx="2516">
                  <c:v>16.90421679688</c:v>
                </c:pt>
                <c:pt idx="2517">
                  <c:v>16.795861328129998</c:v>
                </c:pt>
                <c:pt idx="2518">
                  <c:v>16.976171874999999</c:v>
                </c:pt>
                <c:pt idx="2519">
                  <c:v>16.799767578129998</c:v>
                </c:pt>
                <c:pt idx="2520">
                  <c:v>16.973546875</c:v>
                </c:pt>
                <c:pt idx="2521">
                  <c:v>16.973546875</c:v>
                </c:pt>
                <c:pt idx="2522">
                  <c:v>17.192074218750001</c:v>
                </c:pt>
                <c:pt idx="2523">
                  <c:v>16.848666015629998</c:v>
                </c:pt>
                <c:pt idx="2524">
                  <c:v>16.899070312500001</c:v>
                </c:pt>
                <c:pt idx="2525">
                  <c:v>16.899070312500001</c:v>
                </c:pt>
                <c:pt idx="2526">
                  <c:v>17.077044921879999</c:v>
                </c:pt>
                <c:pt idx="2527">
                  <c:v>17.014841796879999</c:v>
                </c:pt>
                <c:pt idx="2528">
                  <c:v>17.014841796879999</c:v>
                </c:pt>
                <c:pt idx="2529">
                  <c:v>16.816154296879997</c:v>
                </c:pt>
                <c:pt idx="2530">
                  <c:v>17.011898437500001</c:v>
                </c:pt>
                <c:pt idx="2531">
                  <c:v>17.011898437500001</c:v>
                </c:pt>
                <c:pt idx="2532">
                  <c:v>16.795894531249999</c:v>
                </c:pt>
                <c:pt idx="2533">
                  <c:v>16.82050976563</c:v>
                </c:pt>
                <c:pt idx="2534">
                  <c:v>17.035224609379998</c:v>
                </c:pt>
                <c:pt idx="2535">
                  <c:v>17.035224609379998</c:v>
                </c:pt>
                <c:pt idx="2536">
                  <c:v>16.858917968749999</c:v>
                </c:pt>
                <c:pt idx="2537">
                  <c:v>17.18120898438</c:v>
                </c:pt>
                <c:pt idx="2538">
                  <c:v>17.003597656250001</c:v>
                </c:pt>
                <c:pt idx="2539">
                  <c:v>17.133207031249999</c:v>
                </c:pt>
                <c:pt idx="2540">
                  <c:v>17.18633203125</c:v>
                </c:pt>
                <c:pt idx="2541">
                  <c:v>17.18633203125</c:v>
                </c:pt>
                <c:pt idx="2542">
                  <c:v>17.035595703129999</c:v>
                </c:pt>
                <c:pt idx="2543">
                  <c:v>17.061609375</c:v>
                </c:pt>
                <c:pt idx="2544">
                  <c:v>17.061609375</c:v>
                </c:pt>
                <c:pt idx="2545">
                  <c:v>16.912687500000001</c:v>
                </c:pt>
                <c:pt idx="2546">
                  <c:v>16.751884765629999</c:v>
                </c:pt>
                <c:pt idx="2547">
                  <c:v>16.751884765629999</c:v>
                </c:pt>
                <c:pt idx="2548">
                  <c:v>16.872306640629997</c:v>
                </c:pt>
                <c:pt idx="2549">
                  <c:v>17.305341796879997</c:v>
                </c:pt>
                <c:pt idx="2550">
                  <c:v>17.305341796879997</c:v>
                </c:pt>
                <c:pt idx="2551">
                  <c:v>17.097367187500002</c:v>
                </c:pt>
                <c:pt idx="2552">
                  <c:v>17.251603515629998</c:v>
                </c:pt>
                <c:pt idx="2553">
                  <c:v>17.251603515629998</c:v>
                </c:pt>
                <c:pt idx="2554">
                  <c:v>16.923208984379997</c:v>
                </c:pt>
                <c:pt idx="2555">
                  <c:v>16.89523632813</c:v>
                </c:pt>
                <c:pt idx="2556">
                  <c:v>16.89523632813</c:v>
                </c:pt>
                <c:pt idx="2557">
                  <c:v>16.995548828129998</c:v>
                </c:pt>
                <c:pt idx="2558">
                  <c:v>17.316101562499998</c:v>
                </c:pt>
                <c:pt idx="2559">
                  <c:v>17.316101562499998</c:v>
                </c:pt>
                <c:pt idx="2560">
                  <c:v>17.029292968749999</c:v>
                </c:pt>
                <c:pt idx="2561">
                  <c:v>17.325162109379999</c:v>
                </c:pt>
                <c:pt idx="2562">
                  <c:v>16.963789062499998</c:v>
                </c:pt>
                <c:pt idx="2563">
                  <c:v>17.133347656249999</c:v>
                </c:pt>
                <c:pt idx="2564">
                  <c:v>17.121181640629999</c:v>
                </c:pt>
                <c:pt idx="2565">
                  <c:v>17.121181640629999</c:v>
                </c:pt>
                <c:pt idx="2566">
                  <c:v>16.85428710938</c:v>
                </c:pt>
                <c:pt idx="2567">
                  <c:v>17.196759765629999</c:v>
                </c:pt>
                <c:pt idx="2568">
                  <c:v>17.06201757813</c:v>
                </c:pt>
                <c:pt idx="2569">
                  <c:v>17.06201757813</c:v>
                </c:pt>
                <c:pt idx="2570">
                  <c:v>17.18218945313</c:v>
                </c:pt>
                <c:pt idx="2571">
                  <c:v>17.44870117188</c:v>
                </c:pt>
                <c:pt idx="2572">
                  <c:v>17.164646484379997</c:v>
                </c:pt>
                <c:pt idx="2573">
                  <c:v>17.334296875</c:v>
                </c:pt>
                <c:pt idx="2574">
                  <c:v>17.29115625</c:v>
                </c:pt>
                <c:pt idx="2575">
                  <c:v>17.29115625</c:v>
                </c:pt>
                <c:pt idx="2576">
                  <c:v>17.33357226563</c:v>
                </c:pt>
                <c:pt idx="2577">
                  <c:v>17.5440859375</c:v>
                </c:pt>
                <c:pt idx="2578">
                  <c:v>17.200378906249998</c:v>
                </c:pt>
                <c:pt idx="2579">
                  <c:v>17.200378906249998</c:v>
                </c:pt>
                <c:pt idx="2580">
                  <c:v>17.425707031249999</c:v>
                </c:pt>
                <c:pt idx="2581">
                  <c:v>17.441755859379999</c:v>
                </c:pt>
                <c:pt idx="2582">
                  <c:v>17.441755859379999</c:v>
                </c:pt>
                <c:pt idx="2583">
                  <c:v>17.273117187499999</c:v>
                </c:pt>
                <c:pt idx="2584">
                  <c:v>17.044888671879999</c:v>
                </c:pt>
                <c:pt idx="2585">
                  <c:v>17.044888671879999</c:v>
                </c:pt>
                <c:pt idx="2586">
                  <c:v>17.359158203129997</c:v>
                </c:pt>
                <c:pt idx="2587">
                  <c:v>17.204376953129998</c:v>
                </c:pt>
                <c:pt idx="2588">
                  <c:v>17.315185546879999</c:v>
                </c:pt>
                <c:pt idx="2589">
                  <c:v>17.315185546879999</c:v>
                </c:pt>
                <c:pt idx="2590">
                  <c:v>17.292515625</c:v>
                </c:pt>
                <c:pt idx="2591">
                  <c:v>17.292515625</c:v>
                </c:pt>
                <c:pt idx="2592">
                  <c:v>17.451572265629999</c:v>
                </c:pt>
                <c:pt idx="2593">
                  <c:v>17.16524609375</c:v>
                </c:pt>
                <c:pt idx="2594">
                  <c:v>17.107992187499999</c:v>
                </c:pt>
                <c:pt idx="2595">
                  <c:v>17.107992187499999</c:v>
                </c:pt>
                <c:pt idx="2596">
                  <c:v>17.177324218750002</c:v>
                </c:pt>
                <c:pt idx="2597">
                  <c:v>17.156613281249999</c:v>
                </c:pt>
                <c:pt idx="2598">
                  <c:v>17.156613281249999</c:v>
                </c:pt>
                <c:pt idx="2599">
                  <c:v>17.239361328129998</c:v>
                </c:pt>
                <c:pt idx="2600">
                  <c:v>17.54736914063</c:v>
                </c:pt>
                <c:pt idx="2601">
                  <c:v>17.54736914063</c:v>
                </c:pt>
                <c:pt idx="2602">
                  <c:v>17.671058593750001</c:v>
                </c:pt>
                <c:pt idx="2603">
                  <c:v>17.620294921879999</c:v>
                </c:pt>
                <c:pt idx="2604">
                  <c:v>17.620294921879999</c:v>
                </c:pt>
                <c:pt idx="2605">
                  <c:v>17.785087890629999</c:v>
                </c:pt>
                <c:pt idx="2606">
                  <c:v>17.505917968750001</c:v>
                </c:pt>
                <c:pt idx="2607">
                  <c:v>17.806929687499998</c:v>
                </c:pt>
                <c:pt idx="2608">
                  <c:v>17.708017578129997</c:v>
                </c:pt>
                <c:pt idx="2609">
                  <c:v>17.770382812499999</c:v>
                </c:pt>
                <c:pt idx="2610">
                  <c:v>17.770382812499999</c:v>
                </c:pt>
                <c:pt idx="2611">
                  <c:v>17.99261132813</c:v>
                </c:pt>
                <c:pt idx="2612">
                  <c:v>17.771115234379998</c:v>
                </c:pt>
                <c:pt idx="2613">
                  <c:v>17.79008984375</c:v>
                </c:pt>
                <c:pt idx="2614">
                  <c:v>17.79008984375</c:v>
                </c:pt>
                <c:pt idx="2615">
                  <c:v>17.315789062499999</c:v>
                </c:pt>
                <c:pt idx="2616">
                  <c:v>17.315789062499999</c:v>
                </c:pt>
                <c:pt idx="2617">
                  <c:v>17.49018359375</c:v>
                </c:pt>
                <c:pt idx="2618">
                  <c:v>17.365644531249998</c:v>
                </c:pt>
                <c:pt idx="2619">
                  <c:v>17.548357421879999</c:v>
                </c:pt>
                <c:pt idx="2620">
                  <c:v>17.548357421879999</c:v>
                </c:pt>
                <c:pt idx="2621">
                  <c:v>17.326849609379998</c:v>
                </c:pt>
                <c:pt idx="2622">
                  <c:v>17.50781835938</c:v>
                </c:pt>
                <c:pt idx="2623">
                  <c:v>17.50781835938</c:v>
                </c:pt>
                <c:pt idx="2624">
                  <c:v>17.458535156250001</c:v>
                </c:pt>
                <c:pt idx="2625">
                  <c:v>17.619365234379998</c:v>
                </c:pt>
                <c:pt idx="2626">
                  <c:v>17.619365234379998</c:v>
                </c:pt>
                <c:pt idx="2627">
                  <c:v>17.705527343749999</c:v>
                </c:pt>
                <c:pt idx="2628">
                  <c:v>17.502826171879999</c:v>
                </c:pt>
                <c:pt idx="2629">
                  <c:v>17.527287109379998</c:v>
                </c:pt>
                <c:pt idx="2630">
                  <c:v>17.527287109379998</c:v>
                </c:pt>
                <c:pt idx="2631">
                  <c:v>17.313136718749998</c:v>
                </c:pt>
                <c:pt idx="2632">
                  <c:v>17.29175585938</c:v>
                </c:pt>
                <c:pt idx="2633">
                  <c:v>17.265070312500001</c:v>
                </c:pt>
                <c:pt idx="2634">
                  <c:v>17.336925781249999</c:v>
                </c:pt>
                <c:pt idx="2635">
                  <c:v>17.6910390625</c:v>
                </c:pt>
                <c:pt idx="2636">
                  <c:v>17.6910390625</c:v>
                </c:pt>
                <c:pt idx="2637">
                  <c:v>17.438343750000001</c:v>
                </c:pt>
                <c:pt idx="2638">
                  <c:v>17.653968750000001</c:v>
                </c:pt>
                <c:pt idx="2639">
                  <c:v>17.653968750000001</c:v>
                </c:pt>
                <c:pt idx="2640">
                  <c:v>17.53653515625</c:v>
                </c:pt>
                <c:pt idx="2641">
                  <c:v>17.631873046879999</c:v>
                </c:pt>
                <c:pt idx="2642">
                  <c:v>17.631873046879999</c:v>
                </c:pt>
                <c:pt idx="2643">
                  <c:v>17.390910156250001</c:v>
                </c:pt>
                <c:pt idx="2644">
                  <c:v>17.727326171879998</c:v>
                </c:pt>
                <c:pt idx="2645">
                  <c:v>17.727326171879998</c:v>
                </c:pt>
                <c:pt idx="2646">
                  <c:v>17.575888671879998</c:v>
                </c:pt>
                <c:pt idx="2647">
                  <c:v>17.751085937500001</c:v>
                </c:pt>
                <c:pt idx="2648">
                  <c:v>17.930433593749999</c:v>
                </c:pt>
                <c:pt idx="2649">
                  <c:v>17.930433593749999</c:v>
                </c:pt>
                <c:pt idx="2650">
                  <c:v>17.992511718749999</c:v>
                </c:pt>
                <c:pt idx="2651">
                  <c:v>17.992511718749999</c:v>
                </c:pt>
                <c:pt idx="2652">
                  <c:v>17.830316406249999</c:v>
                </c:pt>
                <c:pt idx="2653">
                  <c:v>18.156011718750001</c:v>
                </c:pt>
                <c:pt idx="2654">
                  <c:v>17.876874999999998</c:v>
                </c:pt>
                <c:pt idx="2655">
                  <c:v>17.876874999999998</c:v>
                </c:pt>
                <c:pt idx="2656">
                  <c:v>17.771722656249999</c:v>
                </c:pt>
                <c:pt idx="2657">
                  <c:v>17.890078124999999</c:v>
                </c:pt>
                <c:pt idx="2658">
                  <c:v>17.683044921879997</c:v>
                </c:pt>
                <c:pt idx="2659">
                  <c:v>17.96458203125</c:v>
                </c:pt>
                <c:pt idx="2660">
                  <c:v>17.790988281250002</c:v>
                </c:pt>
                <c:pt idx="2661">
                  <c:v>17.790988281250002</c:v>
                </c:pt>
                <c:pt idx="2662">
                  <c:v>17.998921875000001</c:v>
                </c:pt>
                <c:pt idx="2663">
                  <c:v>17.862888671879997</c:v>
                </c:pt>
                <c:pt idx="2664">
                  <c:v>17.862888671879997</c:v>
                </c:pt>
                <c:pt idx="2665">
                  <c:v>17.414144531249999</c:v>
                </c:pt>
                <c:pt idx="2666">
                  <c:v>17.628119140629998</c:v>
                </c:pt>
                <c:pt idx="2667">
                  <c:v>17.410238281249999</c:v>
                </c:pt>
                <c:pt idx="2668">
                  <c:v>17.581097656250002</c:v>
                </c:pt>
                <c:pt idx="2669">
                  <c:v>17.34776171875</c:v>
                </c:pt>
                <c:pt idx="2670">
                  <c:v>17.34776171875</c:v>
                </c:pt>
                <c:pt idx="2671">
                  <c:v>17.347042968749999</c:v>
                </c:pt>
                <c:pt idx="2672">
                  <c:v>17.664371093749999</c:v>
                </c:pt>
                <c:pt idx="2673">
                  <c:v>17.314724609379997</c:v>
                </c:pt>
                <c:pt idx="2674">
                  <c:v>17.314724609379997</c:v>
                </c:pt>
                <c:pt idx="2675">
                  <c:v>17.616556640629998</c:v>
                </c:pt>
                <c:pt idx="2676">
                  <c:v>17.416664062500001</c:v>
                </c:pt>
                <c:pt idx="2677">
                  <c:v>17.214082031250001</c:v>
                </c:pt>
                <c:pt idx="2678">
                  <c:v>17.512845703129997</c:v>
                </c:pt>
                <c:pt idx="2679">
                  <c:v>17.412404296879998</c:v>
                </c:pt>
                <c:pt idx="2680">
                  <c:v>17.412404296879998</c:v>
                </c:pt>
                <c:pt idx="2681">
                  <c:v>17.69451757813</c:v>
                </c:pt>
                <c:pt idx="2682">
                  <c:v>17.50690625</c:v>
                </c:pt>
                <c:pt idx="2683">
                  <c:v>17.483777343749999</c:v>
                </c:pt>
                <c:pt idx="2684">
                  <c:v>17.661562499999999</c:v>
                </c:pt>
                <c:pt idx="2685">
                  <c:v>17.731835937500001</c:v>
                </c:pt>
                <c:pt idx="2686">
                  <c:v>17.731835937500001</c:v>
                </c:pt>
                <c:pt idx="2687">
                  <c:v>17.52427929688</c:v>
                </c:pt>
                <c:pt idx="2688">
                  <c:v>17.635728515629999</c:v>
                </c:pt>
                <c:pt idx="2689">
                  <c:v>17.47351757813</c:v>
                </c:pt>
                <c:pt idx="2690">
                  <c:v>17.47351757813</c:v>
                </c:pt>
                <c:pt idx="2691">
                  <c:v>17.702136718750001</c:v>
                </c:pt>
                <c:pt idx="2692">
                  <c:v>17.584205078129997</c:v>
                </c:pt>
                <c:pt idx="2693">
                  <c:v>17.698273437499999</c:v>
                </c:pt>
                <c:pt idx="2694">
                  <c:v>18.060751953129998</c:v>
                </c:pt>
                <c:pt idx="2695">
                  <c:v>17.68282421875</c:v>
                </c:pt>
                <c:pt idx="2696">
                  <c:v>17.68282421875</c:v>
                </c:pt>
                <c:pt idx="2697">
                  <c:v>17.82711914063</c:v>
                </c:pt>
                <c:pt idx="2698">
                  <c:v>17.704587890629998</c:v>
                </c:pt>
                <c:pt idx="2699">
                  <c:v>17.704587890629998</c:v>
                </c:pt>
                <c:pt idx="2700">
                  <c:v>17.90909375</c:v>
                </c:pt>
                <c:pt idx="2701">
                  <c:v>17.862996093749999</c:v>
                </c:pt>
                <c:pt idx="2702">
                  <c:v>17.862996093749999</c:v>
                </c:pt>
                <c:pt idx="2703">
                  <c:v>17.792605468750001</c:v>
                </c:pt>
                <c:pt idx="2704">
                  <c:v>17.393035156250001</c:v>
                </c:pt>
                <c:pt idx="2705">
                  <c:v>17.393035156250001</c:v>
                </c:pt>
                <c:pt idx="2706">
                  <c:v>17.56538476563</c:v>
                </c:pt>
                <c:pt idx="2707">
                  <c:v>17.410689453129997</c:v>
                </c:pt>
                <c:pt idx="2708">
                  <c:v>17.463312500000001</c:v>
                </c:pt>
                <c:pt idx="2709">
                  <c:v>17.463312500000001</c:v>
                </c:pt>
                <c:pt idx="2710">
                  <c:v>17.36933203125</c:v>
                </c:pt>
                <c:pt idx="2711">
                  <c:v>17.36933203125</c:v>
                </c:pt>
                <c:pt idx="2712">
                  <c:v>17.581751953129999</c:v>
                </c:pt>
                <c:pt idx="2713">
                  <c:v>17.215375000000002</c:v>
                </c:pt>
                <c:pt idx="2714">
                  <c:v>17.460945312500002</c:v>
                </c:pt>
                <c:pt idx="2715">
                  <c:v>17.460945312500002</c:v>
                </c:pt>
                <c:pt idx="2716">
                  <c:v>17.19161328125</c:v>
                </c:pt>
                <c:pt idx="2717">
                  <c:v>17.259761718749999</c:v>
                </c:pt>
                <c:pt idx="2718">
                  <c:v>17.259761718749999</c:v>
                </c:pt>
                <c:pt idx="2719">
                  <c:v>17.2481171875</c:v>
                </c:pt>
                <c:pt idx="2720">
                  <c:v>17.2481171875</c:v>
                </c:pt>
                <c:pt idx="2721">
                  <c:v>17.58149804688</c:v>
                </c:pt>
                <c:pt idx="2722">
                  <c:v>17.335023437499999</c:v>
                </c:pt>
                <c:pt idx="2723">
                  <c:v>17.620953125</c:v>
                </c:pt>
                <c:pt idx="2724">
                  <c:v>17.620953125</c:v>
                </c:pt>
                <c:pt idx="2725">
                  <c:v>17.73232226563</c:v>
                </c:pt>
                <c:pt idx="2726">
                  <c:v>17.668808593750001</c:v>
                </c:pt>
                <c:pt idx="2727">
                  <c:v>17.668808593750001</c:v>
                </c:pt>
                <c:pt idx="2728">
                  <c:v>17.422199218749999</c:v>
                </c:pt>
                <c:pt idx="2729">
                  <c:v>17.44902734375</c:v>
                </c:pt>
                <c:pt idx="2730">
                  <c:v>17.44902734375</c:v>
                </c:pt>
                <c:pt idx="2731">
                  <c:v>17.809224609379999</c:v>
                </c:pt>
                <c:pt idx="2732">
                  <c:v>17.5329765625</c:v>
                </c:pt>
                <c:pt idx="2733">
                  <c:v>17.73074609375</c:v>
                </c:pt>
                <c:pt idx="2734">
                  <c:v>17.73074609375</c:v>
                </c:pt>
                <c:pt idx="2735">
                  <c:v>17.552208984379998</c:v>
                </c:pt>
                <c:pt idx="2736">
                  <c:v>17.68238085938</c:v>
                </c:pt>
                <c:pt idx="2737">
                  <c:v>17.434894531249999</c:v>
                </c:pt>
                <c:pt idx="2738">
                  <c:v>17.287154296879997</c:v>
                </c:pt>
                <c:pt idx="2739">
                  <c:v>17.705859374999999</c:v>
                </c:pt>
                <c:pt idx="2740">
                  <c:v>17.705859374999999</c:v>
                </c:pt>
                <c:pt idx="2741">
                  <c:v>17.471144531250001</c:v>
                </c:pt>
                <c:pt idx="2742">
                  <c:v>17.55708398438</c:v>
                </c:pt>
                <c:pt idx="2743">
                  <c:v>17.55708398438</c:v>
                </c:pt>
                <c:pt idx="2744">
                  <c:v>17.57179296875</c:v>
                </c:pt>
                <c:pt idx="2745">
                  <c:v>17.581580078129999</c:v>
                </c:pt>
                <c:pt idx="2746">
                  <c:v>17.581580078129999</c:v>
                </c:pt>
                <c:pt idx="2747">
                  <c:v>17.163683593750001</c:v>
                </c:pt>
                <c:pt idx="2748">
                  <c:v>17.27618164063</c:v>
                </c:pt>
                <c:pt idx="2749">
                  <c:v>17.27618164063</c:v>
                </c:pt>
                <c:pt idx="2750">
                  <c:v>17.05240234375</c:v>
                </c:pt>
                <c:pt idx="2751">
                  <c:v>17.120933593749999</c:v>
                </c:pt>
                <c:pt idx="2752">
                  <c:v>17.474001953129999</c:v>
                </c:pt>
                <c:pt idx="2753">
                  <c:v>17.474001953129999</c:v>
                </c:pt>
                <c:pt idx="2754">
                  <c:v>17.189306640629997</c:v>
                </c:pt>
                <c:pt idx="2755">
                  <c:v>17.417277343750001</c:v>
                </c:pt>
                <c:pt idx="2756">
                  <c:v>17.25598046875</c:v>
                </c:pt>
                <c:pt idx="2757">
                  <c:v>17.27904101563</c:v>
                </c:pt>
                <c:pt idx="2758">
                  <c:v>17.40619921875</c:v>
                </c:pt>
                <c:pt idx="2759">
                  <c:v>17.40619921875</c:v>
                </c:pt>
                <c:pt idx="2760">
                  <c:v>17.32453125</c:v>
                </c:pt>
                <c:pt idx="2761">
                  <c:v>17.618253906250001</c:v>
                </c:pt>
                <c:pt idx="2762">
                  <c:v>17.618253906250001</c:v>
                </c:pt>
                <c:pt idx="2763">
                  <c:v>17.246068359379997</c:v>
                </c:pt>
                <c:pt idx="2764">
                  <c:v>17.482050781249999</c:v>
                </c:pt>
                <c:pt idx="2765">
                  <c:v>17.482050781249999</c:v>
                </c:pt>
                <c:pt idx="2766">
                  <c:v>17.36158984375</c:v>
                </c:pt>
                <c:pt idx="2767">
                  <c:v>17.524830078129998</c:v>
                </c:pt>
                <c:pt idx="2768">
                  <c:v>17.280175781250001</c:v>
                </c:pt>
                <c:pt idx="2769">
                  <c:v>17.280175781250001</c:v>
                </c:pt>
                <c:pt idx="2770">
                  <c:v>17.372742187499998</c:v>
                </c:pt>
                <c:pt idx="2771">
                  <c:v>17.440037109379997</c:v>
                </c:pt>
                <c:pt idx="2772">
                  <c:v>17.359003906249999</c:v>
                </c:pt>
                <c:pt idx="2773">
                  <c:v>17.610250000000001</c:v>
                </c:pt>
                <c:pt idx="2774">
                  <c:v>17.610250000000001</c:v>
                </c:pt>
                <c:pt idx="2775">
                  <c:v>17.284390625</c:v>
                </c:pt>
                <c:pt idx="2776">
                  <c:v>17.464210937499999</c:v>
                </c:pt>
                <c:pt idx="2777">
                  <c:v>17.416199218749998</c:v>
                </c:pt>
                <c:pt idx="2778">
                  <c:v>17.416199218749998</c:v>
                </c:pt>
                <c:pt idx="2779">
                  <c:v>17.421937499999999</c:v>
                </c:pt>
                <c:pt idx="2780">
                  <c:v>17.57834179688</c:v>
                </c:pt>
                <c:pt idx="2781">
                  <c:v>17.266433593750001</c:v>
                </c:pt>
                <c:pt idx="2782">
                  <c:v>17.447318359379999</c:v>
                </c:pt>
                <c:pt idx="2783">
                  <c:v>17.405003906249998</c:v>
                </c:pt>
                <c:pt idx="2784">
                  <c:v>17.405003906249998</c:v>
                </c:pt>
                <c:pt idx="2785">
                  <c:v>17.36610546875</c:v>
                </c:pt>
                <c:pt idx="2786">
                  <c:v>17.51393945313</c:v>
                </c:pt>
                <c:pt idx="2787">
                  <c:v>17.51393945313</c:v>
                </c:pt>
                <c:pt idx="2788">
                  <c:v>17.14691796875</c:v>
                </c:pt>
                <c:pt idx="2789">
                  <c:v>17.355722656249998</c:v>
                </c:pt>
                <c:pt idx="2790">
                  <c:v>17.221511718750001</c:v>
                </c:pt>
                <c:pt idx="2791">
                  <c:v>17.21184375</c:v>
                </c:pt>
                <c:pt idx="2792">
                  <c:v>17.237628906249999</c:v>
                </c:pt>
                <c:pt idx="2793">
                  <c:v>17.318826171879998</c:v>
                </c:pt>
                <c:pt idx="2794">
                  <c:v>17.318826171879998</c:v>
                </c:pt>
                <c:pt idx="2795">
                  <c:v>17.585019531250001</c:v>
                </c:pt>
                <c:pt idx="2796">
                  <c:v>17.456136718749999</c:v>
                </c:pt>
                <c:pt idx="2797">
                  <c:v>17.456136718749999</c:v>
                </c:pt>
                <c:pt idx="2798">
                  <c:v>17.34935351563</c:v>
                </c:pt>
                <c:pt idx="2799">
                  <c:v>17.074791015629998</c:v>
                </c:pt>
                <c:pt idx="2800">
                  <c:v>17.074791015629998</c:v>
                </c:pt>
                <c:pt idx="2801">
                  <c:v>17.417166015629999</c:v>
                </c:pt>
                <c:pt idx="2802">
                  <c:v>17.32281445313</c:v>
                </c:pt>
                <c:pt idx="2803">
                  <c:v>17.32281445313</c:v>
                </c:pt>
                <c:pt idx="2804">
                  <c:v>17.471824218750001</c:v>
                </c:pt>
                <c:pt idx="2805">
                  <c:v>17.624322265629999</c:v>
                </c:pt>
                <c:pt idx="2806">
                  <c:v>17.301953125000001</c:v>
                </c:pt>
                <c:pt idx="2807">
                  <c:v>17.42396875</c:v>
                </c:pt>
                <c:pt idx="2808">
                  <c:v>17.170964843749999</c:v>
                </c:pt>
                <c:pt idx="2809">
                  <c:v>17.170964843749999</c:v>
                </c:pt>
                <c:pt idx="2810">
                  <c:v>17.19995898438</c:v>
                </c:pt>
                <c:pt idx="2811">
                  <c:v>17.146806640629997</c:v>
                </c:pt>
                <c:pt idx="2812">
                  <c:v>17.242285156249999</c:v>
                </c:pt>
                <c:pt idx="2813">
                  <c:v>17.242285156249999</c:v>
                </c:pt>
                <c:pt idx="2814">
                  <c:v>17.710359374999999</c:v>
                </c:pt>
                <c:pt idx="2815">
                  <c:v>17.531414062500001</c:v>
                </c:pt>
                <c:pt idx="2816">
                  <c:v>17.636320312500001</c:v>
                </c:pt>
                <c:pt idx="2817">
                  <c:v>17.49619921875</c:v>
                </c:pt>
                <c:pt idx="2818">
                  <c:v>17.391439453129998</c:v>
                </c:pt>
                <c:pt idx="2819">
                  <c:v>17.391439453129998</c:v>
                </c:pt>
                <c:pt idx="2820">
                  <c:v>17.551011718750001</c:v>
                </c:pt>
                <c:pt idx="2821">
                  <c:v>17.193769531249998</c:v>
                </c:pt>
                <c:pt idx="2822">
                  <c:v>17.193769531249998</c:v>
                </c:pt>
                <c:pt idx="2823">
                  <c:v>17.427988281249998</c:v>
                </c:pt>
                <c:pt idx="2824">
                  <c:v>17.314818359379998</c:v>
                </c:pt>
                <c:pt idx="2825">
                  <c:v>17.314818359379998</c:v>
                </c:pt>
                <c:pt idx="2826">
                  <c:v>17.564742187499998</c:v>
                </c:pt>
                <c:pt idx="2827">
                  <c:v>17.41917773438</c:v>
                </c:pt>
                <c:pt idx="2828">
                  <c:v>17.645863281250001</c:v>
                </c:pt>
                <c:pt idx="2829">
                  <c:v>17.645863281250001</c:v>
                </c:pt>
                <c:pt idx="2830">
                  <c:v>17.817527343750001</c:v>
                </c:pt>
                <c:pt idx="2831">
                  <c:v>17.40314453125</c:v>
                </c:pt>
                <c:pt idx="2832">
                  <c:v>17.40314453125</c:v>
                </c:pt>
                <c:pt idx="2833">
                  <c:v>17.29778125</c:v>
                </c:pt>
                <c:pt idx="2834">
                  <c:v>17.277925781250001</c:v>
                </c:pt>
                <c:pt idx="2835">
                  <c:v>17.277925781250001</c:v>
                </c:pt>
                <c:pt idx="2836">
                  <c:v>17.336673828129999</c:v>
                </c:pt>
                <c:pt idx="2837">
                  <c:v>17.315999999999999</c:v>
                </c:pt>
                <c:pt idx="2838">
                  <c:v>17.315999999999999</c:v>
                </c:pt>
                <c:pt idx="2839">
                  <c:v>17.563917968750001</c:v>
                </c:pt>
                <c:pt idx="2840">
                  <c:v>17.30675195313</c:v>
                </c:pt>
                <c:pt idx="2841">
                  <c:v>17.470277343749999</c:v>
                </c:pt>
                <c:pt idx="2842">
                  <c:v>17.476263671879998</c:v>
                </c:pt>
                <c:pt idx="2843">
                  <c:v>17.255251953129999</c:v>
                </c:pt>
                <c:pt idx="2844">
                  <c:v>17.255251953129999</c:v>
                </c:pt>
                <c:pt idx="2845">
                  <c:v>17.44191015625</c:v>
                </c:pt>
                <c:pt idx="2846">
                  <c:v>17.32824609375</c:v>
                </c:pt>
                <c:pt idx="2847">
                  <c:v>17.71001757813</c:v>
                </c:pt>
                <c:pt idx="2848">
                  <c:v>17.71001757813</c:v>
                </c:pt>
                <c:pt idx="2849">
                  <c:v>17.299566406250001</c:v>
                </c:pt>
                <c:pt idx="2850">
                  <c:v>17.390291015629998</c:v>
                </c:pt>
                <c:pt idx="2851">
                  <c:v>17.487441406249999</c:v>
                </c:pt>
                <c:pt idx="2852">
                  <c:v>17.463777343749999</c:v>
                </c:pt>
                <c:pt idx="2853">
                  <c:v>17.746980468749999</c:v>
                </c:pt>
                <c:pt idx="2854">
                  <c:v>17.746980468749999</c:v>
                </c:pt>
                <c:pt idx="2855">
                  <c:v>17.432232421879998</c:v>
                </c:pt>
                <c:pt idx="2856">
                  <c:v>17.205085937500002</c:v>
                </c:pt>
                <c:pt idx="2857">
                  <c:v>17.205085937500002</c:v>
                </c:pt>
                <c:pt idx="2858">
                  <c:v>17.383257812499998</c:v>
                </c:pt>
                <c:pt idx="2859">
                  <c:v>17.55508984375</c:v>
                </c:pt>
                <c:pt idx="2860">
                  <c:v>17.55508984375</c:v>
                </c:pt>
                <c:pt idx="2861">
                  <c:v>17.318859374999999</c:v>
                </c:pt>
                <c:pt idx="2862">
                  <c:v>17.549716796879999</c:v>
                </c:pt>
                <c:pt idx="2863">
                  <c:v>17.551667968749999</c:v>
                </c:pt>
                <c:pt idx="2864">
                  <c:v>17.551667968749999</c:v>
                </c:pt>
                <c:pt idx="2865">
                  <c:v>17.129126953129997</c:v>
                </c:pt>
                <c:pt idx="2866">
                  <c:v>17.4589140625</c:v>
                </c:pt>
                <c:pt idx="2867">
                  <c:v>17.118375</c:v>
                </c:pt>
                <c:pt idx="2868">
                  <c:v>17.20512890625</c:v>
                </c:pt>
                <c:pt idx="2869">
                  <c:v>17.20512890625</c:v>
                </c:pt>
                <c:pt idx="2870">
                  <c:v>16.97845117188</c:v>
                </c:pt>
                <c:pt idx="2871">
                  <c:v>17.039705078129998</c:v>
                </c:pt>
                <c:pt idx="2872">
                  <c:v>17.377404296879998</c:v>
                </c:pt>
                <c:pt idx="2873">
                  <c:v>17.377404296879998</c:v>
                </c:pt>
                <c:pt idx="2874">
                  <c:v>17.137472656250001</c:v>
                </c:pt>
                <c:pt idx="2875">
                  <c:v>17.380875</c:v>
                </c:pt>
                <c:pt idx="2876">
                  <c:v>17.380875</c:v>
                </c:pt>
                <c:pt idx="2877">
                  <c:v>17.528044921879999</c:v>
                </c:pt>
                <c:pt idx="2878">
                  <c:v>17.446187500000001</c:v>
                </c:pt>
                <c:pt idx="2879">
                  <c:v>17.446187500000001</c:v>
                </c:pt>
                <c:pt idx="2880">
                  <c:v>17.317974609379998</c:v>
                </c:pt>
                <c:pt idx="2881">
                  <c:v>17.515542968750001</c:v>
                </c:pt>
                <c:pt idx="2882">
                  <c:v>17.515542968750001</c:v>
                </c:pt>
                <c:pt idx="2883">
                  <c:v>17.196644531250001</c:v>
                </c:pt>
                <c:pt idx="2884">
                  <c:v>17.376759765629998</c:v>
                </c:pt>
                <c:pt idx="2885">
                  <c:v>17.517761718749998</c:v>
                </c:pt>
                <c:pt idx="2886">
                  <c:v>17.158582031249999</c:v>
                </c:pt>
                <c:pt idx="2887">
                  <c:v>17.361097656249999</c:v>
                </c:pt>
                <c:pt idx="2888">
                  <c:v>17.361097656249999</c:v>
                </c:pt>
                <c:pt idx="2889">
                  <c:v>17.129996093750002</c:v>
                </c:pt>
                <c:pt idx="2890">
                  <c:v>17.410099609379998</c:v>
                </c:pt>
                <c:pt idx="2891">
                  <c:v>17.22345703125</c:v>
                </c:pt>
                <c:pt idx="2892">
                  <c:v>17.22345703125</c:v>
                </c:pt>
                <c:pt idx="2893">
                  <c:v>17.461832031250001</c:v>
                </c:pt>
                <c:pt idx="2894">
                  <c:v>17.461832031250001</c:v>
                </c:pt>
                <c:pt idx="2895">
                  <c:v>17.329697265629999</c:v>
                </c:pt>
                <c:pt idx="2896">
                  <c:v>17.61964453125</c:v>
                </c:pt>
                <c:pt idx="2897">
                  <c:v>17.289150390629999</c:v>
                </c:pt>
                <c:pt idx="2898">
                  <c:v>17.289150390629999</c:v>
                </c:pt>
                <c:pt idx="2899">
                  <c:v>17.351755859379999</c:v>
                </c:pt>
                <c:pt idx="2900">
                  <c:v>17.37387304688</c:v>
                </c:pt>
                <c:pt idx="2901">
                  <c:v>17.37387304688</c:v>
                </c:pt>
                <c:pt idx="2902">
                  <c:v>17.672648437500001</c:v>
                </c:pt>
                <c:pt idx="2903">
                  <c:v>17.299652343750001</c:v>
                </c:pt>
                <c:pt idx="2904">
                  <c:v>17.299652343750001</c:v>
                </c:pt>
                <c:pt idx="2905">
                  <c:v>17.507203125</c:v>
                </c:pt>
                <c:pt idx="2906">
                  <c:v>17.2859921875</c:v>
                </c:pt>
                <c:pt idx="2907">
                  <c:v>17.2859921875</c:v>
                </c:pt>
                <c:pt idx="2908">
                  <c:v>17.255027343750001</c:v>
                </c:pt>
                <c:pt idx="2909">
                  <c:v>17.53003710938</c:v>
                </c:pt>
                <c:pt idx="2910">
                  <c:v>17.275732421879997</c:v>
                </c:pt>
                <c:pt idx="2911">
                  <c:v>17.556437500000001</c:v>
                </c:pt>
                <c:pt idx="2912">
                  <c:v>17.33693945313</c:v>
                </c:pt>
                <c:pt idx="2913">
                  <c:v>17.33693945313</c:v>
                </c:pt>
                <c:pt idx="2914">
                  <c:v>17.22180078125</c:v>
                </c:pt>
                <c:pt idx="2915">
                  <c:v>17.4210390625</c:v>
                </c:pt>
                <c:pt idx="2916">
                  <c:v>17.344070312500001</c:v>
                </c:pt>
                <c:pt idx="2917">
                  <c:v>17.344070312500001</c:v>
                </c:pt>
                <c:pt idx="2918">
                  <c:v>17.478005859379998</c:v>
                </c:pt>
                <c:pt idx="2919">
                  <c:v>17.177224609379998</c:v>
                </c:pt>
                <c:pt idx="2920">
                  <c:v>17.526998046879999</c:v>
                </c:pt>
                <c:pt idx="2921">
                  <c:v>17.431562499999998</c:v>
                </c:pt>
                <c:pt idx="2922">
                  <c:v>17.431562499999998</c:v>
                </c:pt>
                <c:pt idx="2923">
                  <c:v>17.531062500000001</c:v>
                </c:pt>
                <c:pt idx="2924">
                  <c:v>17.686248046879999</c:v>
                </c:pt>
                <c:pt idx="2925">
                  <c:v>17.43658007813</c:v>
                </c:pt>
                <c:pt idx="2926">
                  <c:v>17.43658007813</c:v>
                </c:pt>
                <c:pt idx="2927">
                  <c:v>17.53939453125</c:v>
                </c:pt>
                <c:pt idx="2928">
                  <c:v>17.212058593750001</c:v>
                </c:pt>
                <c:pt idx="2929">
                  <c:v>17.133382812499999</c:v>
                </c:pt>
                <c:pt idx="2930">
                  <c:v>17.286548828129998</c:v>
                </c:pt>
                <c:pt idx="2931">
                  <c:v>17.188535156250001</c:v>
                </c:pt>
                <c:pt idx="2932">
                  <c:v>17.188535156250001</c:v>
                </c:pt>
                <c:pt idx="2933">
                  <c:v>17.465400390629998</c:v>
                </c:pt>
                <c:pt idx="2934">
                  <c:v>17.473109375</c:v>
                </c:pt>
                <c:pt idx="2935">
                  <c:v>17.473109375</c:v>
                </c:pt>
                <c:pt idx="2936">
                  <c:v>17.572478515629999</c:v>
                </c:pt>
                <c:pt idx="2937">
                  <c:v>17.53887109375</c:v>
                </c:pt>
                <c:pt idx="2938">
                  <c:v>17.422613281250001</c:v>
                </c:pt>
                <c:pt idx="2939">
                  <c:v>17.335296875000001</c:v>
                </c:pt>
                <c:pt idx="2940">
                  <c:v>17.113792968750001</c:v>
                </c:pt>
                <c:pt idx="2941">
                  <c:v>17.113792968750001</c:v>
                </c:pt>
                <c:pt idx="2942">
                  <c:v>17.29159570313</c:v>
                </c:pt>
                <c:pt idx="2943">
                  <c:v>17.454089843750001</c:v>
                </c:pt>
                <c:pt idx="2944">
                  <c:v>17.296466796879997</c:v>
                </c:pt>
                <c:pt idx="2945">
                  <c:v>17.296466796879997</c:v>
                </c:pt>
                <c:pt idx="2946">
                  <c:v>17.594753906249998</c:v>
                </c:pt>
                <c:pt idx="2947">
                  <c:v>17.240490234379998</c:v>
                </c:pt>
                <c:pt idx="2948">
                  <c:v>17.469667968749999</c:v>
                </c:pt>
                <c:pt idx="2949">
                  <c:v>17.262324218749999</c:v>
                </c:pt>
                <c:pt idx="2950">
                  <c:v>17.36809960938</c:v>
                </c:pt>
                <c:pt idx="2951">
                  <c:v>17.36809960938</c:v>
                </c:pt>
                <c:pt idx="2952">
                  <c:v>17.324511718749999</c:v>
                </c:pt>
                <c:pt idx="2953">
                  <c:v>17.367089843750001</c:v>
                </c:pt>
                <c:pt idx="2954">
                  <c:v>17.536437500000002</c:v>
                </c:pt>
                <c:pt idx="2955">
                  <c:v>17.536437500000002</c:v>
                </c:pt>
                <c:pt idx="2956">
                  <c:v>17.476011718750001</c:v>
                </c:pt>
                <c:pt idx="2957">
                  <c:v>17.476011718750001</c:v>
                </c:pt>
                <c:pt idx="2958">
                  <c:v>17.122087890629999</c:v>
                </c:pt>
                <c:pt idx="2959">
                  <c:v>17.228199218749999</c:v>
                </c:pt>
                <c:pt idx="2960">
                  <c:v>17.228199218749999</c:v>
                </c:pt>
                <c:pt idx="2961">
                  <c:v>17.391478515629998</c:v>
                </c:pt>
                <c:pt idx="2962">
                  <c:v>16.939027343749999</c:v>
                </c:pt>
                <c:pt idx="2963">
                  <c:v>17.29448828125</c:v>
                </c:pt>
                <c:pt idx="2964">
                  <c:v>17.29448828125</c:v>
                </c:pt>
                <c:pt idx="2965">
                  <c:v>17.078449218749999</c:v>
                </c:pt>
                <c:pt idx="2966">
                  <c:v>17.347892578129997</c:v>
                </c:pt>
                <c:pt idx="2967">
                  <c:v>17.24694921875</c:v>
                </c:pt>
                <c:pt idx="2968">
                  <c:v>17.200511718750001</c:v>
                </c:pt>
                <c:pt idx="2969">
                  <c:v>17.210662109379999</c:v>
                </c:pt>
                <c:pt idx="2970">
                  <c:v>17.210662109379999</c:v>
                </c:pt>
                <c:pt idx="2971">
                  <c:v>17.120796875</c:v>
                </c:pt>
                <c:pt idx="2972">
                  <c:v>17.409839843749999</c:v>
                </c:pt>
                <c:pt idx="2973">
                  <c:v>17.409839843749999</c:v>
                </c:pt>
                <c:pt idx="2974">
                  <c:v>17.101574218749999</c:v>
                </c:pt>
                <c:pt idx="2975">
                  <c:v>17.35401953125</c:v>
                </c:pt>
                <c:pt idx="2976">
                  <c:v>17.35401953125</c:v>
                </c:pt>
                <c:pt idx="2977">
                  <c:v>17.296650390629999</c:v>
                </c:pt>
                <c:pt idx="2978">
                  <c:v>17.418816406249999</c:v>
                </c:pt>
                <c:pt idx="2979">
                  <c:v>17.545244140629997</c:v>
                </c:pt>
                <c:pt idx="2980">
                  <c:v>17.545244140629997</c:v>
                </c:pt>
                <c:pt idx="2981">
                  <c:v>17.429859374999999</c:v>
                </c:pt>
                <c:pt idx="2982">
                  <c:v>17.565300781249999</c:v>
                </c:pt>
                <c:pt idx="2983">
                  <c:v>17.367919921879999</c:v>
                </c:pt>
                <c:pt idx="2984">
                  <c:v>17.468009765629997</c:v>
                </c:pt>
                <c:pt idx="2985">
                  <c:v>17.241636718750001</c:v>
                </c:pt>
                <c:pt idx="2986">
                  <c:v>17.241636718750001</c:v>
                </c:pt>
                <c:pt idx="2987">
                  <c:v>17.153191406249999</c:v>
                </c:pt>
                <c:pt idx="2988">
                  <c:v>17.329076171879997</c:v>
                </c:pt>
                <c:pt idx="2989">
                  <c:v>17.329076171879997</c:v>
                </c:pt>
                <c:pt idx="2990">
                  <c:v>17.2243828125</c:v>
                </c:pt>
                <c:pt idx="2991">
                  <c:v>17.266179687499999</c:v>
                </c:pt>
                <c:pt idx="2992">
                  <c:v>17.266179687499999</c:v>
                </c:pt>
                <c:pt idx="2993">
                  <c:v>17.466509765629997</c:v>
                </c:pt>
                <c:pt idx="2994">
                  <c:v>17.52431445313</c:v>
                </c:pt>
                <c:pt idx="2995">
                  <c:v>17.52431445313</c:v>
                </c:pt>
                <c:pt idx="2996">
                  <c:v>17.146699218750001</c:v>
                </c:pt>
                <c:pt idx="2997">
                  <c:v>17.43862304688</c:v>
                </c:pt>
                <c:pt idx="2998">
                  <c:v>17.18680078125</c:v>
                </c:pt>
                <c:pt idx="2999">
                  <c:v>17.18680078125</c:v>
                </c:pt>
                <c:pt idx="3000">
                  <c:v>17.085425781249999</c:v>
                </c:pt>
                <c:pt idx="3001">
                  <c:v>17.085425781249999</c:v>
                </c:pt>
                <c:pt idx="3002">
                  <c:v>17.019484375000001</c:v>
                </c:pt>
                <c:pt idx="3003">
                  <c:v>17.394749999999998</c:v>
                </c:pt>
                <c:pt idx="3004">
                  <c:v>17.138769531249999</c:v>
                </c:pt>
                <c:pt idx="3005">
                  <c:v>17.138769531249999</c:v>
                </c:pt>
                <c:pt idx="3006">
                  <c:v>17.295179687499999</c:v>
                </c:pt>
                <c:pt idx="3007">
                  <c:v>17.088023437499999</c:v>
                </c:pt>
                <c:pt idx="3008">
                  <c:v>16.994455078129999</c:v>
                </c:pt>
                <c:pt idx="3009">
                  <c:v>17.330482421879999</c:v>
                </c:pt>
                <c:pt idx="3010">
                  <c:v>17.093525390629999</c:v>
                </c:pt>
                <c:pt idx="3011">
                  <c:v>17.093525390629999</c:v>
                </c:pt>
                <c:pt idx="3012">
                  <c:v>17.209011718749998</c:v>
                </c:pt>
                <c:pt idx="3013">
                  <c:v>17.127566406250001</c:v>
                </c:pt>
                <c:pt idx="3014">
                  <c:v>17.127566406250001</c:v>
                </c:pt>
                <c:pt idx="3015">
                  <c:v>17.108839843750001</c:v>
                </c:pt>
                <c:pt idx="3016">
                  <c:v>16.913341796879998</c:v>
                </c:pt>
                <c:pt idx="3017">
                  <c:v>16.913341796879998</c:v>
                </c:pt>
                <c:pt idx="3018">
                  <c:v>17.229251953129999</c:v>
                </c:pt>
                <c:pt idx="3019">
                  <c:v>17.12149609375</c:v>
                </c:pt>
                <c:pt idx="3020">
                  <c:v>17.12149609375</c:v>
                </c:pt>
                <c:pt idx="3021">
                  <c:v>17.504671875</c:v>
                </c:pt>
                <c:pt idx="3022">
                  <c:v>17.317699218750001</c:v>
                </c:pt>
                <c:pt idx="3023">
                  <c:v>17.249449218750001</c:v>
                </c:pt>
                <c:pt idx="3024">
                  <c:v>17.249449218750001</c:v>
                </c:pt>
                <c:pt idx="3025">
                  <c:v>17.51326953125</c:v>
                </c:pt>
                <c:pt idx="3026">
                  <c:v>17.187966796879998</c:v>
                </c:pt>
                <c:pt idx="3027">
                  <c:v>17.509681640629999</c:v>
                </c:pt>
                <c:pt idx="3028">
                  <c:v>17.629255859379999</c:v>
                </c:pt>
                <c:pt idx="3029">
                  <c:v>17.432251953129999</c:v>
                </c:pt>
                <c:pt idx="3030">
                  <c:v>17.432251953129999</c:v>
                </c:pt>
                <c:pt idx="3031">
                  <c:v>17.534666015629998</c:v>
                </c:pt>
                <c:pt idx="3032">
                  <c:v>17.25448046875</c:v>
                </c:pt>
                <c:pt idx="3033">
                  <c:v>17.25448046875</c:v>
                </c:pt>
                <c:pt idx="3034">
                  <c:v>16.800878906249999</c:v>
                </c:pt>
                <c:pt idx="3035">
                  <c:v>16.800878906249999</c:v>
                </c:pt>
                <c:pt idx="3036">
                  <c:v>17.229949218750001</c:v>
                </c:pt>
                <c:pt idx="3037">
                  <c:v>16.959300781250001</c:v>
                </c:pt>
                <c:pt idx="3038">
                  <c:v>16.959300781250001</c:v>
                </c:pt>
                <c:pt idx="3039">
                  <c:v>17.293183593750001</c:v>
                </c:pt>
                <c:pt idx="3040">
                  <c:v>17.09745117188</c:v>
                </c:pt>
                <c:pt idx="3041">
                  <c:v>17.226855468749999</c:v>
                </c:pt>
                <c:pt idx="3042">
                  <c:v>17.226855468749999</c:v>
                </c:pt>
                <c:pt idx="3043">
                  <c:v>17.280410156249999</c:v>
                </c:pt>
                <c:pt idx="3044">
                  <c:v>17.251910156249998</c:v>
                </c:pt>
                <c:pt idx="3045">
                  <c:v>17.288443359379997</c:v>
                </c:pt>
                <c:pt idx="3046">
                  <c:v>16.985736328129999</c:v>
                </c:pt>
                <c:pt idx="3047">
                  <c:v>17.23530078125</c:v>
                </c:pt>
                <c:pt idx="3048">
                  <c:v>17.23530078125</c:v>
                </c:pt>
                <c:pt idx="3049">
                  <c:v>16.931195312500002</c:v>
                </c:pt>
                <c:pt idx="3050">
                  <c:v>17.026171874999999</c:v>
                </c:pt>
                <c:pt idx="3051">
                  <c:v>17.026171874999999</c:v>
                </c:pt>
                <c:pt idx="3052">
                  <c:v>17.211123046879997</c:v>
                </c:pt>
                <c:pt idx="3053">
                  <c:v>16.99751367188</c:v>
                </c:pt>
                <c:pt idx="3054">
                  <c:v>17.267958984379998</c:v>
                </c:pt>
                <c:pt idx="3055">
                  <c:v>17.114849609379998</c:v>
                </c:pt>
                <c:pt idx="3056">
                  <c:v>17.282257812499999</c:v>
                </c:pt>
                <c:pt idx="3057">
                  <c:v>17.282257812499999</c:v>
                </c:pt>
                <c:pt idx="3058">
                  <c:v>17.29415234375</c:v>
                </c:pt>
                <c:pt idx="3059">
                  <c:v>17.161757812499999</c:v>
                </c:pt>
                <c:pt idx="3060">
                  <c:v>17.440080078129998</c:v>
                </c:pt>
                <c:pt idx="3061">
                  <c:v>17.440080078129998</c:v>
                </c:pt>
                <c:pt idx="3062">
                  <c:v>17.489144531249998</c:v>
                </c:pt>
                <c:pt idx="3063">
                  <c:v>17.295865234379999</c:v>
                </c:pt>
                <c:pt idx="3064">
                  <c:v>17.41604101563</c:v>
                </c:pt>
                <c:pt idx="3065">
                  <c:v>17.209646484379999</c:v>
                </c:pt>
                <c:pt idx="3066">
                  <c:v>17.436886718749999</c:v>
                </c:pt>
                <c:pt idx="3067">
                  <c:v>17.436886718749999</c:v>
                </c:pt>
                <c:pt idx="3068">
                  <c:v>17.168953125000002</c:v>
                </c:pt>
                <c:pt idx="3069">
                  <c:v>17.247328124999999</c:v>
                </c:pt>
                <c:pt idx="3070">
                  <c:v>17.247328124999999</c:v>
                </c:pt>
                <c:pt idx="3071">
                  <c:v>17.214734374999999</c:v>
                </c:pt>
                <c:pt idx="3072">
                  <c:v>17.255091796879999</c:v>
                </c:pt>
                <c:pt idx="3073">
                  <c:v>17.255091796879999</c:v>
                </c:pt>
                <c:pt idx="3074">
                  <c:v>16.950896484379999</c:v>
                </c:pt>
                <c:pt idx="3075">
                  <c:v>17.18640820313</c:v>
                </c:pt>
                <c:pt idx="3076">
                  <c:v>17.18640820313</c:v>
                </c:pt>
                <c:pt idx="3077">
                  <c:v>17.097009765629998</c:v>
                </c:pt>
                <c:pt idx="3078">
                  <c:v>16.99648242188</c:v>
                </c:pt>
                <c:pt idx="3079">
                  <c:v>17.066421875</c:v>
                </c:pt>
                <c:pt idx="3080">
                  <c:v>17.066421875</c:v>
                </c:pt>
                <c:pt idx="3081">
                  <c:v>17.386537109379997</c:v>
                </c:pt>
                <c:pt idx="3082">
                  <c:v>17.386537109379997</c:v>
                </c:pt>
                <c:pt idx="3083">
                  <c:v>17.340238281249999</c:v>
                </c:pt>
                <c:pt idx="3084">
                  <c:v>17.2745546875</c:v>
                </c:pt>
                <c:pt idx="3085">
                  <c:v>17.409265625</c:v>
                </c:pt>
                <c:pt idx="3086">
                  <c:v>17.409265625</c:v>
                </c:pt>
                <c:pt idx="3087">
                  <c:v>17.037136718749998</c:v>
                </c:pt>
                <c:pt idx="3088">
                  <c:v>17.261279296879998</c:v>
                </c:pt>
                <c:pt idx="3089">
                  <c:v>16.992542968750001</c:v>
                </c:pt>
                <c:pt idx="3090">
                  <c:v>16.986162109379997</c:v>
                </c:pt>
                <c:pt idx="3091">
                  <c:v>17.017199218750001</c:v>
                </c:pt>
                <c:pt idx="3092">
                  <c:v>17.017199218750001</c:v>
                </c:pt>
                <c:pt idx="3093">
                  <c:v>17.02886328125</c:v>
                </c:pt>
                <c:pt idx="3094">
                  <c:v>17.355546875000002</c:v>
                </c:pt>
                <c:pt idx="3095">
                  <c:v>17.355546875000002</c:v>
                </c:pt>
                <c:pt idx="3096">
                  <c:v>17.135716796879997</c:v>
                </c:pt>
                <c:pt idx="3097">
                  <c:v>17.501759765629998</c:v>
                </c:pt>
                <c:pt idx="3098">
                  <c:v>17.449292968750001</c:v>
                </c:pt>
                <c:pt idx="3099">
                  <c:v>17.13213867188</c:v>
                </c:pt>
                <c:pt idx="3100">
                  <c:v>17.320169921879998</c:v>
                </c:pt>
                <c:pt idx="3101">
                  <c:v>17.44611328125</c:v>
                </c:pt>
                <c:pt idx="3102">
                  <c:v>17.44611328125</c:v>
                </c:pt>
                <c:pt idx="3103">
                  <c:v>17.421662109379998</c:v>
                </c:pt>
                <c:pt idx="3104">
                  <c:v>17.340683593750001</c:v>
                </c:pt>
                <c:pt idx="3105">
                  <c:v>17.340683593750001</c:v>
                </c:pt>
                <c:pt idx="3106">
                  <c:v>17.188089843749999</c:v>
                </c:pt>
                <c:pt idx="3107">
                  <c:v>17.086570312500001</c:v>
                </c:pt>
                <c:pt idx="3108">
                  <c:v>17.086570312500001</c:v>
                </c:pt>
                <c:pt idx="3109">
                  <c:v>17.185533203129999</c:v>
                </c:pt>
                <c:pt idx="3110">
                  <c:v>17.430199218750001</c:v>
                </c:pt>
                <c:pt idx="3111">
                  <c:v>17.430199218750001</c:v>
                </c:pt>
                <c:pt idx="3112">
                  <c:v>17.191298828129998</c:v>
                </c:pt>
                <c:pt idx="3113">
                  <c:v>17.463201171879998</c:v>
                </c:pt>
                <c:pt idx="3114">
                  <c:v>17.128244140629999</c:v>
                </c:pt>
                <c:pt idx="3115">
                  <c:v>17.372304687500002</c:v>
                </c:pt>
                <c:pt idx="3116">
                  <c:v>17.27245117188</c:v>
                </c:pt>
                <c:pt idx="3117">
                  <c:v>17.27245117188</c:v>
                </c:pt>
                <c:pt idx="3118">
                  <c:v>17.197679687499999</c:v>
                </c:pt>
                <c:pt idx="3119">
                  <c:v>17.411191406250001</c:v>
                </c:pt>
                <c:pt idx="3120">
                  <c:v>17.155583984379998</c:v>
                </c:pt>
                <c:pt idx="3121">
                  <c:v>17.155583984379998</c:v>
                </c:pt>
                <c:pt idx="3122">
                  <c:v>17.300621093749999</c:v>
                </c:pt>
                <c:pt idx="3123">
                  <c:v>17.157486328129998</c:v>
                </c:pt>
                <c:pt idx="3124">
                  <c:v>17.145777343750002</c:v>
                </c:pt>
                <c:pt idx="3125">
                  <c:v>17.271566406249999</c:v>
                </c:pt>
                <c:pt idx="3126">
                  <c:v>17.10446289063</c:v>
                </c:pt>
                <c:pt idx="3127">
                  <c:v>17.10446289063</c:v>
                </c:pt>
                <c:pt idx="3128">
                  <c:v>17.40118164063</c:v>
                </c:pt>
                <c:pt idx="3129">
                  <c:v>17.164896484379998</c:v>
                </c:pt>
                <c:pt idx="3130">
                  <c:v>17.164896484379998</c:v>
                </c:pt>
                <c:pt idx="3131">
                  <c:v>17.187531249999999</c:v>
                </c:pt>
                <c:pt idx="3132">
                  <c:v>17.475849609379999</c:v>
                </c:pt>
                <c:pt idx="3133">
                  <c:v>17.27083984375</c:v>
                </c:pt>
                <c:pt idx="3134">
                  <c:v>17.508988281250002</c:v>
                </c:pt>
                <c:pt idx="3135">
                  <c:v>17.221763671879998</c:v>
                </c:pt>
                <c:pt idx="3136">
                  <c:v>17.221763671879998</c:v>
                </c:pt>
                <c:pt idx="3137">
                  <c:v>17.052425781250001</c:v>
                </c:pt>
                <c:pt idx="3138">
                  <c:v>17.27269335938</c:v>
                </c:pt>
                <c:pt idx="3139">
                  <c:v>17.192904296879998</c:v>
                </c:pt>
                <c:pt idx="3140">
                  <c:v>17.192904296879998</c:v>
                </c:pt>
                <c:pt idx="3141">
                  <c:v>17.271945312500002</c:v>
                </c:pt>
                <c:pt idx="3142">
                  <c:v>17.271945312500002</c:v>
                </c:pt>
                <c:pt idx="3143">
                  <c:v>17.490248046879998</c:v>
                </c:pt>
                <c:pt idx="3144">
                  <c:v>17.567460937500002</c:v>
                </c:pt>
                <c:pt idx="3145">
                  <c:v>17.140798828129999</c:v>
                </c:pt>
                <c:pt idx="3146">
                  <c:v>17.140798828129999</c:v>
                </c:pt>
                <c:pt idx="3147">
                  <c:v>17.488701171879999</c:v>
                </c:pt>
                <c:pt idx="3148">
                  <c:v>17.258148437500001</c:v>
                </c:pt>
                <c:pt idx="3149">
                  <c:v>17.434755859379997</c:v>
                </c:pt>
                <c:pt idx="3150">
                  <c:v>17.170820312499998</c:v>
                </c:pt>
                <c:pt idx="3151">
                  <c:v>17.230656249999999</c:v>
                </c:pt>
                <c:pt idx="3152">
                  <c:v>17.230656249999999</c:v>
                </c:pt>
                <c:pt idx="3153">
                  <c:v>17.46306640625</c:v>
                </c:pt>
                <c:pt idx="3154">
                  <c:v>17.270853515629998</c:v>
                </c:pt>
                <c:pt idx="3155">
                  <c:v>17.270853515629998</c:v>
                </c:pt>
                <c:pt idx="3156">
                  <c:v>17.503279296879999</c:v>
                </c:pt>
                <c:pt idx="3157">
                  <c:v>17.165101562499999</c:v>
                </c:pt>
                <c:pt idx="3158">
                  <c:v>17.381595703129999</c:v>
                </c:pt>
                <c:pt idx="3159">
                  <c:v>17.417552734379999</c:v>
                </c:pt>
                <c:pt idx="3160">
                  <c:v>17.277259765629999</c:v>
                </c:pt>
                <c:pt idx="3161">
                  <c:v>17.277259765629999</c:v>
                </c:pt>
                <c:pt idx="3162">
                  <c:v>17.540785156249999</c:v>
                </c:pt>
                <c:pt idx="3163">
                  <c:v>17.180865234379997</c:v>
                </c:pt>
                <c:pt idx="3164">
                  <c:v>17.306808593749999</c:v>
                </c:pt>
                <c:pt idx="3165">
                  <c:v>17.306808593749999</c:v>
                </c:pt>
                <c:pt idx="3166">
                  <c:v>17.457626953129999</c:v>
                </c:pt>
                <c:pt idx="3167">
                  <c:v>17.106355468749999</c:v>
                </c:pt>
                <c:pt idx="3168">
                  <c:v>17.43437890625</c:v>
                </c:pt>
                <c:pt idx="3169">
                  <c:v>17.252519531250002</c:v>
                </c:pt>
                <c:pt idx="3170">
                  <c:v>17.40026953125</c:v>
                </c:pt>
                <c:pt idx="3171">
                  <c:v>17.40026953125</c:v>
                </c:pt>
                <c:pt idx="3172">
                  <c:v>17.234749999999998</c:v>
                </c:pt>
                <c:pt idx="3173">
                  <c:v>17.227132812499999</c:v>
                </c:pt>
                <c:pt idx="3174">
                  <c:v>17.227132812499999</c:v>
                </c:pt>
                <c:pt idx="3175">
                  <c:v>17.552738281250001</c:v>
                </c:pt>
                <c:pt idx="3176">
                  <c:v>17.370396484379999</c:v>
                </c:pt>
                <c:pt idx="3177">
                  <c:v>17.370396484379999</c:v>
                </c:pt>
                <c:pt idx="3178">
                  <c:v>17.387621093749999</c:v>
                </c:pt>
                <c:pt idx="3179">
                  <c:v>17.469332031250001</c:v>
                </c:pt>
                <c:pt idx="3180">
                  <c:v>17.469332031250001</c:v>
                </c:pt>
                <c:pt idx="3181">
                  <c:v>17.46186914063</c:v>
                </c:pt>
                <c:pt idx="3182">
                  <c:v>17.366578125</c:v>
                </c:pt>
                <c:pt idx="3183">
                  <c:v>17.410619140629997</c:v>
                </c:pt>
                <c:pt idx="3184">
                  <c:v>17.158164062499999</c:v>
                </c:pt>
                <c:pt idx="3185">
                  <c:v>17.213871093750001</c:v>
                </c:pt>
                <c:pt idx="3186">
                  <c:v>17.213871093750001</c:v>
                </c:pt>
                <c:pt idx="3187">
                  <c:v>17.29675390625</c:v>
                </c:pt>
                <c:pt idx="3188">
                  <c:v>17.287886718749998</c:v>
                </c:pt>
                <c:pt idx="3189">
                  <c:v>17.52634765625</c:v>
                </c:pt>
                <c:pt idx="3190">
                  <c:v>17.52634765625</c:v>
                </c:pt>
                <c:pt idx="3191">
                  <c:v>17.345218750000001</c:v>
                </c:pt>
                <c:pt idx="3192">
                  <c:v>17.343425781250001</c:v>
                </c:pt>
                <c:pt idx="3193">
                  <c:v>17.082435546879999</c:v>
                </c:pt>
                <c:pt idx="3194">
                  <c:v>17.047374999999999</c:v>
                </c:pt>
                <c:pt idx="3195">
                  <c:v>17.414210937499998</c:v>
                </c:pt>
                <c:pt idx="3196">
                  <c:v>17.414210937499998</c:v>
                </c:pt>
                <c:pt idx="3197">
                  <c:v>17.2936328125</c:v>
                </c:pt>
                <c:pt idx="3198">
                  <c:v>17.481298828129997</c:v>
                </c:pt>
                <c:pt idx="3199">
                  <c:v>17.481298828129997</c:v>
                </c:pt>
                <c:pt idx="3200">
                  <c:v>17.340304687500002</c:v>
                </c:pt>
                <c:pt idx="3201">
                  <c:v>17.476541015629998</c:v>
                </c:pt>
                <c:pt idx="3202">
                  <c:v>17.476541015629998</c:v>
                </c:pt>
                <c:pt idx="3203">
                  <c:v>17.19591210938</c:v>
                </c:pt>
                <c:pt idx="3204">
                  <c:v>17.378675781249999</c:v>
                </c:pt>
                <c:pt idx="3205">
                  <c:v>17.378675781249999</c:v>
                </c:pt>
                <c:pt idx="3206">
                  <c:v>17.198804687500001</c:v>
                </c:pt>
                <c:pt idx="3207">
                  <c:v>17.204476562499998</c:v>
                </c:pt>
                <c:pt idx="3208">
                  <c:v>17.418332031249999</c:v>
                </c:pt>
                <c:pt idx="3209">
                  <c:v>17.418332031249999</c:v>
                </c:pt>
                <c:pt idx="3210">
                  <c:v>17.445378906249999</c:v>
                </c:pt>
                <c:pt idx="3211">
                  <c:v>17.25209960938</c:v>
                </c:pt>
                <c:pt idx="3212">
                  <c:v>17.25209960938</c:v>
                </c:pt>
                <c:pt idx="3213">
                  <c:v>17.1706171875</c:v>
                </c:pt>
                <c:pt idx="3214">
                  <c:v>17.299503906249999</c:v>
                </c:pt>
                <c:pt idx="3215">
                  <c:v>17.300777343749999</c:v>
                </c:pt>
                <c:pt idx="3216">
                  <c:v>17.300777343749999</c:v>
                </c:pt>
                <c:pt idx="3217">
                  <c:v>17.527544921879997</c:v>
                </c:pt>
                <c:pt idx="3218">
                  <c:v>17.301390625</c:v>
                </c:pt>
                <c:pt idx="3219">
                  <c:v>17.575001953129998</c:v>
                </c:pt>
                <c:pt idx="3220">
                  <c:v>17.494734375</c:v>
                </c:pt>
                <c:pt idx="3221">
                  <c:v>17.494734375</c:v>
                </c:pt>
                <c:pt idx="3222">
                  <c:v>17.187992187500001</c:v>
                </c:pt>
                <c:pt idx="3223">
                  <c:v>17.26806640625</c:v>
                </c:pt>
                <c:pt idx="3224">
                  <c:v>17.028742187500001</c:v>
                </c:pt>
                <c:pt idx="3225">
                  <c:v>17.028742187500001</c:v>
                </c:pt>
                <c:pt idx="3226">
                  <c:v>17.138957031250001</c:v>
                </c:pt>
                <c:pt idx="3227">
                  <c:v>17.114517578129998</c:v>
                </c:pt>
                <c:pt idx="3228">
                  <c:v>17.235187499999999</c:v>
                </c:pt>
                <c:pt idx="3229">
                  <c:v>17.462062499999998</c:v>
                </c:pt>
                <c:pt idx="3230">
                  <c:v>17.118238281250001</c:v>
                </c:pt>
                <c:pt idx="3231">
                  <c:v>17.118238281250001</c:v>
                </c:pt>
                <c:pt idx="3232">
                  <c:v>17.321763671879999</c:v>
                </c:pt>
                <c:pt idx="3233">
                  <c:v>17.133222656249998</c:v>
                </c:pt>
                <c:pt idx="3234">
                  <c:v>17.133222656249998</c:v>
                </c:pt>
                <c:pt idx="3235">
                  <c:v>17.18591992188</c:v>
                </c:pt>
                <c:pt idx="3236">
                  <c:v>17.190048828129999</c:v>
                </c:pt>
                <c:pt idx="3237">
                  <c:v>17.190048828129999</c:v>
                </c:pt>
                <c:pt idx="3238">
                  <c:v>17.478519531250001</c:v>
                </c:pt>
                <c:pt idx="3239">
                  <c:v>17.153710937500001</c:v>
                </c:pt>
                <c:pt idx="3240">
                  <c:v>17.28202539063</c:v>
                </c:pt>
                <c:pt idx="3241">
                  <c:v>17.28202539063</c:v>
                </c:pt>
                <c:pt idx="3242">
                  <c:v>17.280980468749998</c:v>
                </c:pt>
                <c:pt idx="3243">
                  <c:v>17.080214843749999</c:v>
                </c:pt>
                <c:pt idx="3244">
                  <c:v>16.859031250000001</c:v>
                </c:pt>
                <c:pt idx="3245">
                  <c:v>17.114234374999999</c:v>
                </c:pt>
                <c:pt idx="3246">
                  <c:v>16.95587890625</c:v>
                </c:pt>
                <c:pt idx="3247">
                  <c:v>16.95587890625</c:v>
                </c:pt>
                <c:pt idx="3248">
                  <c:v>16.993535156250001</c:v>
                </c:pt>
                <c:pt idx="3249">
                  <c:v>16.968509765629999</c:v>
                </c:pt>
                <c:pt idx="3250">
                  <c:v>16.968509765629999</c:v>
                </c:pt>
                <c:pt idx="3251">
                  <c:v>17.294921875</c:v>
                </c:pt>
                <c:pt idx="3252">
                  <c:v>17.01723046875</c:v>
                </c:pt>
                <c:pt idx="3253">
                  <c:v>17.01723046875</c:v>
                </c:pt>
                <c:pt idx="3254">
                  <c:v>17.058951171879997</c:v>
                </c:pt>
                <c:pt idx="3255">
                  <c:v>17.30546289063</c:v>
                </c:pt>
                <c:pt idx="3256">
                  <c:v>17.30546289063</c:v>
                </c:pt>
                <c:pt idx="3257">
                  <c:v>17.231746093750001</c:v>
                </c:pt>
                <c:pt idx="3258">
                  <c:v>17.080765625000002</c:v>
                </c:pt>
                <c:pt idx="3259">
                  <c:v>17.080765625000002</c:v>
                </c:pt>
                <c:pt idx="3260">
                  <c:v>17.26165429688</c:v>
                </c:pt>
                <c:pt idx="3261">
                  <c:v>16.996896484379999</c:v>
                </c:pt>
                <c:pt idx="3262">
                  <c:v>17.308353515629999</c:v>
                </c:pt>
                <c:pt idx="3263">
                  <c:v>17.422685546879997</c:v>
                </c:pt>
                <c:pt idx="3264">
                  <c:v>17.10693359375</c:v>
                </c:pt>
                <c:pt idx="3265">
                  <c:v>17.10693359375</c:v>
                </c:pt>
                <c:pt idx="3266">
                  <c:v>17.274458984379997</c:v>
                </c:pt>
                <c:pt idx="3267">
                  <c:v>16.989558593750001</c:v>
                </c:pt>
                <c:pt idx="3268">
                  <c:v>17.075066406249999</c:v>
                </c:pt>
                <c:pt idx="3269">
                  <c:v>17.075066406249999</c:v>
                </c:pt>
                <c:pt idx="3270">
                  <c:v>17.093248046879999</c:v>
                </c:pt>
                <c:pt idx="3271">
                  <c:v>16.90560546875</c:v>
                </c:pt>
                <c:pt idx="3272">
                  <c:v>17.125400390629999</c:v>
                </c:pt>
                <c:pt idx="3273">
                  <c:v>16.914128906249999</c:v>
                </c:pt>
                <c:pt idx="3274">
                  <c:v>17.296042968750001</c:v>
                </c:pt>
                <c:pt idx="3275">
                  <c:v>17.296042968750001</c:v>
                </c:pt>
                <c:pt idx="3276">
                  <c:v>17.09000585938</c:v>
                </c:pt>
                <c:pt idx="3277">
                  <c:v>16.872998046879999</c:v>
                </c:pt>
                <c:pt idx="3278">
                  <c:v>16.872998046879999</c:v>
                </c:pt>
                <c:pt idx="3279">
                  <c:v>16.86635742188</c:v>
                </c:pt>
                <c:pt idx="3280">
                  <c:v>16.992447265629998</c:v>
                </c:pt>
                <c:pt idx="3281">
                  <c:v>16.992447265629998</c:v>
                </c:pt>
                <c:pt idx="3282">
                  <c:v>16.805240234379998</c:v>
                </c:pt>
                <c:pt idx="3283">
                  <c:v>17.036859374999999</c:v>
                </c:pt>
                <c:pt idx="3284">
                  <c:v>17.036859374999999</c:v>
                </c:pt>
                <c:pt idx="3285">
                  <c:v>17.014068359379998</c:v>
                </c:pt>
                <c:pt idx="3286">
                  <c:v>16.659265625</c:v>
                </c:pt>
                <c:pt idx="3287">
                  <c:v>16.905021484379997</c:v>
                </c:pt>
                <c:pt idx="3288">
                  <c:v>16.905021484379997</c:v>
                </c:pt>
                <c:pt idx="3289">
                  <c:v>16.766070312499998</c:v>
                </c:pt>
                <c:pt idx="3290">
                  <c:v>17.044599609379997</c:v>
                </c:pt>
                <c:pt idx="3291">
                  <c:v>17.044599609379997</c:v>
                </c:pt>
                <c:pt idx="3292">
                  <c:v>16.68944335938</c:v>
                </c:pt>
                <c:pt idx="3293">
                  <c:v>16.869576171879999</c:v>
                </c:pt>
                <c:pt idx="3294">
                  <c:v>16.869576171879999</c:v>
                </c:pt>
                <c:pt idx="3295">
                  <c:v>16.96623828125</c:v>
                </c:pt>
                <c:pt idx="3296">
                  <c:v>16.92257421875</c:v>
                </c:pt>
                <c:pt idx="3297">
                  <c:v>17.085208984379999</c:v>
                </c:pt>
                <c:pt idx="3298">
                  <c:v>16.668035156249999</c:v>
                </c:pt>
                <c:pt idx="3299">
                  <c:v>16.74526367188</c:v>
                </c:pt>
                <c:pt idx="3300">
                  <c:v>17.01751367188</c:v>
                </c:pt>
                <c:pt idx="3301">
                  <c:v>17.01751367188</c:v>
                </c:pt>
                <c:pt idx="3302">
                  <c:v>17.172324218749999</c:v>
                </c:pt>
                <c:pt idx="3303">
                  <c:v>17.328871093749999</c:v>
                </c:pt>
                <c:pt idx="3304">
                  <c:v>17.328871093749999</c:v>
                </c:pt>
                <c:pt idx="3305">
                  <c:v>17.05574023438</c:v>
                </c:pt>
                <c:pt idx="3306">
                  <c:v>17.091966796879998</c:v>
                </c:pt>
                <c:pt idx="3307">
                  <c:v>16.790630859379998</c:v>
                </c:pt>
                <c:pt idx="3308">
                  <c:v>16.825027343750001</c:v>
                </c:pt>
                <c:pt idx="3309">
                  <c:v>16.885699218749998</c:v>
                </c:pt>
                <c:pt idx="3310">
                  <c:v>16.885699218749998</c:v>
                </c:pt>
                <c:pt idx="3311">
                  <c:v>16.817689453129997</c:v>
                </c:pt>
                <c:pt idx="3312">
                  <c:v>17.077292968750001</c:v>
                </c:pt>
                <c:pt idx="3313">
                  <c:v>17.071763671879999</c:v>
                </c:pt>
                <c:pt idx="3314">
                  <c:v>17.071763671879999</c:v>
                </c:pt>
                <c:pt idx="3315">
                  <c:v>16.858769531250001</c:v>
                </c:pt>
                <c:pt idx="3316">
                  <c:v>16.678371093749998</c:v>
                </c:pt>
                <c:pt idx="3317">
                  <c:v>16.678371093749998</c:v>
                </c:pt>
                <c:pt idx="3318">
                  <c:v>16.774199218749999</c:v>
                </c:pt>
                <c:pt idx="3319">
                  <c:v>16.639878906250001</c:v>
                </c:pt>
                <c:pt idx="3320">
                  <c:v>16.639878906250001</c:v>
                </c:pt>
                <c:pt idx="3321">
                  <c:v>16.829058593749998</c:v>
                </c:pt>
                <c:pt idx="3322">
                  <c:v>16.899425781249999</c:v>
                </c:pt>
                <c:pt idx="3323">
                  <c:v>16.899425781249999</c:v>
                </c:pt>
                <c:pt idx="3324">
                  <c:v>17.103093749999999</c:v>
                </c:pt>
                <c:pt idx="3325">
                  <c:v>17.03055078125</c:v>
                </c:pt>
                <c:pt idx="3326">
                  <c:v>17.03055078125</c:v>
                </c:pt>
                <c:pt idx="3327">
                  <c:v>17.050394531249999</c:v>
                </c:pt>
                <c:pt idx="3328">
                  <c:v>16.824511718749999</c:v>
                </c:pt>
                <c:pt idx="3329">
                  <c:v>16.72464453125</c:v>
                </c:pt>
                <c:pt idx="3330">
                  <c:v>16.72464453125</c:v>
                </c:pt>
                <c:pt idx="3331">
                  <c:v>16.80599609375</c:v>
                </c:pt>
                <c:pt idx="3332">
                  <c:v>16.70594921875</c:v>
                </c:pt>
                <c:pt idx="3333">
                  <c:v>16.70594921875</c:v>
                </c:pt>
                <c:pt idx="3334">
                  <c:v>16.788046874999999</c:v>
                </c:pt>
                <c:pt idx="3335">
                  <c:v>16.74462890625</c:v>
                </c:pt>
                <c:pt idx="3336">
                  <c:v>16.74462890625</c:v>
                </c:pt>
                <c:pt idx="3337">
                  <c:v>16.837449218749999</c:v>
                </c:pt>
                <c:pt idx="3338">
                  <c:v>16.617585937499999</c:v>
                </c:pt>
                <c:pt idx="3339">
                  <c:v>16.617585937499999</c:v>
                </c:pt>
                <c:pt idx="3340">
                  <c:v>16.910775390629997</c:v>
                </c:pt>
                <c:pt idx="3341">
                  <c:v>16.94180859375</c:v>
                </c:pt>
                <c:pt idx="3342">
                  <c:v>16.938277343749998</c:v>
                </c:pt>
                <c:pt idx="3343">
                  <c:v>17.146833984379999</c:v>
                </c:pt>
                <c:pt idx="3344">
                  <c:v>17.023496093750001</c:v>
                </c:pt>
                <c:pt idx="3345">
                  <c:v>17.023496093750001</c:v>
                </c:pt>
                <c:pt idx="3346">
                  <c:v>17.099416015629998</c:v>
                </c:pt>
                <c:pt idx="3347">
                  <c:v>16.753568359379997</c:v>
                </c:pt>
                <c:pt idx="3348">
                  <c:v>16.927396484379997</c:v>
                </c:pt>
                <c:pt idx="3349">
                  <c:v>16.927396484379997</c:v>
                </c:pt>
                <c:pt idx="3350">
                  <c:v>16.81449414063</c:v>
                </c:pt>
                <c:pt idx="3351">
                  <c:v>16.860269531250001</c:v>
                </c:pt>
                <c:pt idx="3352">
                  <c:v>17.233699218750001</c:v>
                </c:pt>
                <c:pt idx="3353">
                  <c:v>16.953771484379999</c:v>
                </c:pt>
                <c:pt idx="3354">
                  <c:v>17.006908203129999</c:v>
                </c:pt>
                <c:pt idx="3355">
                  <c:v>17.006908203129999</c:v>
                </c:pt>
                <c:pt idx="3356">
                  <c:v>17.039402343750002</c:v>
                </c:pt>
                <c:pt idx="3357">
                  <c:v>17.074082031250001</c:v>
                </c:pt>
                <c:pt idx="3358">
                  <c:v>17.074082031250001</c:v>
                </c:pt>
                <c:pt idx="3359">
                  <c:v>16.998390624999999</c:v>
                </c:pt>
                <c:pt idx="3360">
                  <c:v>17.025634765629999</c:v>
                </c:pt>
                <c:pt idx="3361">
                  <c:v>17.026957031249999</c:v>
                </c:pt>
                <c:pt idx="3362">
                  <c:v>16.743595703129998</c:v>
                </c:pt>
                <c:pt idx="3363">
                  <c:v>16.718824218750001</c:v>
                </c:pt>
                <c:pt idx="3364">
                  <c:v>16.718824218750001</c:v>
                </c:pt>
                <c:pt idx="3365">
                  <c:v>16.745458984379997</c:v>
                </c:pt>
                <c:pt idx="3366">
                  <c:v>16.850542968749998</c:v>
                </c:pt>
                <c:pt idx="3367">
                  <c:v>16.850542968749998</c:v>
                </c:pt>
                <c:pt idx="3368">
                  <c:v>16.80708398438</c:v>
                </c:pt>
                <c:pt idx="3369">
                  <c:v>16.962763671879998</c:v>
                </c:pt>
                <c:pt idx="3370">
                  <c:v>16.962763671879998</c:v>
                </c:pt>
                <c:pt idx="3371">
                  <c:v>16.81082421875</c:v>
                </c:pt>
                <c:pt idx="3372">
                  <c:v>16.702031250000001</c:v>
                </c:pt>
                <c:pt idx="3373">
                  <c:v>16.724769531250001</c:v>
                </c:pt>
                <c:pt idx="3374">
                  <c:v>16.724769531250001</c:v>
                </c:pt>
                <c:pt idx="3375">
                  <c:v>16.764882812500002</c:v>
                </c:pt>
                <c:pt idx="3376">
                  <c:v>17.038742187499999</c:v>
                </c:pt>
                <c:pt idx="3377">
                  <c:v>16.833101562500001</c:v>
                </c:pt>
                <c:pt idx="3378">
                  <c:v>17.006501953129998</c:v>
                </c:pt>
                <c:pt idx="3379">
                  <c:v>17.006501953129998</c:v>
                </c:pt>
                <c:pt idx="3380">
                  <c:v>17.035832031249999</c:v>
                </c:pt>
                <c:pt idx="3381">
                  <c:v>16.628335937500001</c:v>
                </c:pt>
                <c:pt idx="3382">
                  <c:v>16.867748046879999</c:v>
                </c:pt>
                <c:pt idx="3383">
                  <c:v>16.867748046879999</c:v>
                </c:pt>
                <c:pt idx="3384">
                  <c:v>16.71179296875</c:v>
                </c:pt>
                <c:pt idx="3385">
                  <c:v>17.172130859379998</c:v>
                </c:pt>
                <c:pt idx="3386">
                  <c:v>16.938294921879997</c:v>
                </c:pt>
                <c:pt idx="3387">
                  <c:v>16.938765624999998</c:v>
                </c:pt>
                <c:pt idx="3388">
                  <c:v>16.938765624999998</c:v>
                </c:pt>
                <c:pt idx="3389">
                  <c:v>16.96126953125</c:v>
                </c:pt>
                <c:pt idx="3390">
                  <c:v>16.791767578129999</c:v>
                </c:pt>
                <c:pt idx="3391">
                  <c:v>16.934880859379998</c:v>
                </c:pt>
                <c:pt idx="3392">
                  <c:v>16.934880859379998</c:v>
                </c:pt>
                <c:pt idx="3393">
                  <c:v>16.780339843749999</c:v>
                </c:pt>
                <c:pt idx="3394">
                  <c:v>16.92250390625</c:v>
                </c:pt>
                <c:pt idx="3395">
                  <c:v>16.968142578129999</c:v>
                </c:pt>
                <c:pt idx="3396">
                  <c:v>17.002472656249999</c:v>
                </c:pt>
                <c:pt idx="3397">
                  <c:v>17.08711132813</c:v>
                </c:pt>
                <c:pt idx="3398">
                  <c:v>17.08711132813</c:v>
                </c:pt>
                <c:pt idx="3399">
                  <c:v>16.83084375</c:v>
                </c:pt>
                <c:pt idx="3400">
                  <c:v>16.98814648438</c:v>
                </c:pt>
                <c:pt idx="3401">
                  <c:v>16.98814648438</c:v>
                </c:pt>
                <c:pt idx="3402">
                  <c:v>16.868384765629997</c:v>
                </c:pt>
                <c:pt idx="3403">
                  <c:v>16.877353515629999</c:v>
                </c:pt>
                <c:pt idx="3404">
                  <c:v>16.877353515629999</c:v>
                </c:pt>
                <c:pt idx="3405">
                  <c:v>16.83816796875</c:v>
                </c:pt>
                <c:pt idx="3406">
                  <c:v>16.990171875000001</c:v>
                </c:pt>
                <c:pt idx="3407">
                  <c:v>16.9270703125</c:v>
                </c:pt>
                <c:pt idx="3408">
                  <c:v>16.9270703125</c:v>
                </c:pt>
                <c:pt idx="3409">
                  <c:v>16.961714843749998</c:v>
                </c:pt>
                <c:pt idx="3410">
                  <c:v>17.104974609379997</c:v>
                </c:pt>
                <c:pt idx="3411">
                  <c:v>16.985591796879998</c:v>
                </c:pt>
                <c:pt idx="3412">
                  <c:v>17.166019531250001</c:v>
                </c:pt>
                <c:pt idx="3413">
                  <c:v>16.909097656250001</c:v>
                </c:pt>
                <c:pt idx="3414">
                  <c:v>16.909097656250001</c:v>
                </c:pt>
                <c:pt idx="3415">
                  <c:v>16.973257812500002</c:v>
                </c:pt>
                <c:pt idx="3416">
                  <c:v>17.081591796879998</c:v>
                </c:pt>
                <c:pt idx="3417">
                  <c:v>17.081591796879998</c:v>
                </c:pt>
                <c:pt idx="3418">
                  <c:v>16.834546875000001</c:v>
                </c:pt>
                <c:pt idx="3419">
                  <c:v>16.91716796875</c:v>
                </c:pt>
                <c:pt idx="3420">
                  <c:v>16.91716796875</c:v>
                </c:pt>
                <c:pt idx="3421">
                  <c:v>16.829593750000001</c:v>
                </c:pt>
                <c:pt idx="3422">
                  <c:v>16.904951171879997</c:v>
                </c:pt>
                <c:pt idx="3423">
                  <c:v>16.904951171879997</c:v>
                </c:pt>
                <c:pt idx="3424">
                  <c:v>16.975076171879998</c:v>
                </c:pt>
                <c:pt idx="3425">
                  <c:v>16.999121093749999</c:v>
                </c:pt>
                <c:pt idx="3426">
                  <c:v>16.999121093749999</c:v>
                </c:pt>
                <c:pt idx="3427">
                  <c:v>17.036472656250002</c:v>
                </c:pt>
                <c:pt idx="3428">
                  <c:v>17.105287109379997</c:v>
                </c:pt>
                <c:pt idx="3429">
                  <c:v>16.803226562500001</c:v>
                </c:pt>
                <c:pt idx="3430">
                  <c:v>17.059005859379997</c:v>
                </c:pt>
                <c:pt idx="3431">
                  <c:v>16.745003906249998</c:v>
                </c:pt>
                <c:pt idx="3432">
                  <c:v>16.745003906249998</c:v>
                </c:pt>
                <c:pt idx="3433">
                  <c:v>16.817341796879997</c:v>
                </c:pt>
                <c:pt idx="3434">
                  <c:v>16.760699218749998</c:v>
                </c:pt>
                <c:pt idx="3435">
                  <c:v>16.760699218749998</c:v>
                </c:pt>
                <c:pt idx="3436">
                  <c:v>16.785455078129999</c:v>
                </c:pt>
                <c:pt idx="3437">
                  <c:v>16.92949609375</c:v>
                </c:pt>
                <c:pt idx="3438">
                  <c:v>16.642029296879997</c:v>
                </c:pt>
                <c:pt idx="3439">
                  <c:v>16.942246093750001</c:v>
                </c:pt>
                <c:pt idx="3440">
                  <c:v>16.726564453129999</c:v>
                </c:pt>
                <c:pt idx="3441">
                  <c:v>16.726564453129999</c:v>
                </c:pt>
                <c:pt idx="3442">
                  <c:v>16.6862109375</c:v>
                </c:pt>
                <c:pt idx="3443">
                  <c:v>16.785808593750001</c:v>
                </c:pt>
                <c:pt idx="3444">
                  <c:v>16.785808593750001</c:v>
                </c:pt>
                <c:pt idx="3445">
                  <c:v>16.832753906250002</c:v>
                </c:pt>
                <c:pt idx="3446">
                  <c:v>16.698875000000001</c:v>
                </c:pt>
                <c:pt idx="3447">
                  <c:v>16.698875000000001</c:v>
                </c:pt>
                <c:pt idx="3448">
                  <c:v>16.787558593749999</c:v>
                </c:pt>
                <c:pt idx="3449">
                  <c:v>16.951988281249999</c:v>
                </c:pt>
                <c:pt idx="3450">
                  <c:v>16.81726757813</c:v>
                </c:pt>
                <c:pt idx="3451">
                  <c:v>16.81726757813</c:v>
                </c:pt>
                <c:pt idx="3452">
                  <c:v>17.059537109379999</c:v>
                </c:pt>
                <c:pt idx="3453">
                  <c:v>16.820027343749999</c:v>
                </c:pt>
                <c:pt idx="3454">
                  <c:v>16.829542968750001</c:v>
                </c:pt>
                <c:pt idx="3455">
                  <c:v>16.829542968750001</c:v>
                </c:pt>
                <c:pt idx="3456">
                  <c:v>16.733955078129998</c:v>
                </c:pt>
                <c:pt idx="3457">
                  <c:v>16.8735</c:v>
                </c:pt>
                <c:pt idx="3458">
                  <c:v>16.731421874999999</c:v>
                </c:pt>
                <c:pt idx="3459">
                  <c:v>16.731421874999999</c:v>
                </c:pt>
                <c:pt idx="3460">
                  <c:v>17.002248046879998</c:v>
                </c:pt>
                <c:pt idx="3461">
                  <c:v>17.07491796875</c:v>
                </c:pt>
                <c:pt idx="3462">
                  <c:v>17.07491796875</c:v>
                </c:pt>
                <c:pt idx="3463">
                  <c:v>17.036623046879999</c:v>
                </c:pt>
                <c:pt idx="3464">
                  <c:v>17.036623046879999</c:v>
                </c:pt>
                <c:pt idx="3465">
                  <c:v>16.903785156249999</c:v>
                </c:pt>
                <c:pt idx="3466">
                  <c:v>16.71748242188</c:v>
                </c:pt>
                <c:pt idx="3467">
                  <c:v>16.75951953125</c:v>
                </c:pt>
                <c:pt idx="3468">
                  <c:v>16.75951953125</c:v>
                </c:pt>
                <c:pt idx="3469">
                  <c:v>16.979050781249999</c:v>
                </c:pt>
                <c:pt idx="3470">
                  <c:v>16.827285156249999</c:v>
                </c:pt>
                <c:pt idx="3471">
                  <c:v>17.04345703125</c:v>
                </c:pt>
                <c:pt idx="3472">
                  <c:v>16.778324218750001</c:v>
                </c:pt>
                <c:pt idx="3473">
                  <c:v>16.702906250000002</c:v>
                </c:pt>
                <c:pt idx="3474">
                  <c:v>16.702906250000002</c:v>
                </c:pt>
                <c:pt idx="3475">
                  <c:v>16.901919921879998</c:v>
                </c:pt>
                <c:pt idx="3476">
                  <c:v>16.788058593750002</c:v>
                </c:pt>
                <c:pt idx="3477">
                  <c:v>16.8125859375</c:v>
                </c:pt>
                <c:pt idx="3478">
                  <c:v>16.8125859375</c:v>
                </c:pt>
                <c:pt idx="3479">
                  <c:v>16.684281250000002</c:v>
                </c:pt>
                <c:pt idx="3480">
                  <c:v>16.684281250000002</c:v>
                </c:pt>
                <c:pt idx="3481">
                  <c:v>16.859738281249999</c:v>
                </c:pt>
                <c:pt idx="3482">
                  <c:v>16.684083984379999</c:v>
                </c:pt>
                <c:pt idx="3483">
                  <c:v>16.83515234375</c:v>
                </c:pt>
                <c:pt idx="3484">
                  <c:v>16.83515234375</c:v>
                </c:pt>
                <c:pt idx="3485">
                  <c:v>17.067042968749998</c:v>
                </c:pt>
                <c:pt idx="3486">
                  <c:v>16.84800390625</c:v>
                </c:pt>
                <c:pt idx="3487">
                  <c:v>16.84800390625</c:v>
                </c:pt>
                <c:pt idx="3488">
                  <c:v>17.009677734379999</c:v>
                </c:pt>
                <c:pt idx="3489">
                  <c:v>16.800648437500001</c:v>
                </c:pt>
                <c:pt idx="3490">
                  <c:v>16.800648437500001</c:v>
                </c:pt>
                <c:pt idx="3491">
                  <c:v>16.995617187499999</c:v>
                </c:pt>
                <c:pt idx="3492">
                  <c:v>16.664666015629997</c:v>
                </c:pt>
                <c:pt idx="3493">
                  <c:v>16.664666015629997</c:v>
                </c:pt>
                <c:pt idx="3494">
                  <c:v>16.88295898438</c:v>
                </c:pt>
                <c:pt idx="3495">
                  <c:v>16.731128906249999</c:v>
                </c:pt>
                <c:pt idx="3496">
                  <c:v>16.935871093749999</c:v>
                </c:pt>
                <c:pt idx="3497">
                  <c:v>16.971255859379998</c:v>
                </c:pt>
                <c:pt idx="3498">
                  <c:v>16.853990234379999</c:v>
                </c:pt>
                <c:pt idx="3499">
                  <c:v>17.029160156250001</c:v>
                </c:pt>
                <c:pt idx="3500">
                  <c:v>17.029160156250001</c:v>
                </c:pt>
                <c:pt idx="3501">
                  <c:v>16.868912109379998</c:v>
                </c:pt>
                <c:pt idx="3502">
                  <c:v>16.922480468749999</c:v>
                </c:pt>
                <c:pt idx="3503">
                  <c:v>16.922480468749999</c:v>
                </c:pt>
                <c:pt idx="3504">
                  <c:v>16.96278515625</c:v>
                </c:pt>
                <c:pt idx="3505">
                  <c:v>16.772917968750001</c:v>
                </c:pt>
                <c:pt idx="3506">
                  <c:v>16.912953125000001</c:v>
                </c:pt>
                <c:pt idx="3507">
                  <c:v>16.80351953125</c:v>
                </c:pt>
                <c:pt idx="3508">
                  <c:v>16.8695078125</c:v>
                </c:pt>
                <c:pt idx="3509">
                  <c:v>16.8695078125</c:v>
                </c:pt>
                <c:pt idx="3510">
                  <c:v>17.066902343750002</c:v>
                </c:pt>
                <c:pt idx="3511">
                  <c:v>16.851869140629997</c:v>
                </c:pt>
                <c:pt idx="3512">
                  <c:v>16.974802734379999</c:v>
                </c:pt>
                <c:pt idx="3513">
                  <c:v>16.974802734379999</c:v>
                </c:pt>
                <c:pt idx="3514">
                  <c:v>16.696957031250001</c:v>
                </c:pt>
                <c:pt idx="3515">
                  <c:v>16.926896484379998</c:v>
                </c:pt>
                <c:pt idx="3516">
                  <c:v>16.827234375</c:v>
                </c:pt>
                <c:pt idx="3517">
                  <c:v>16.87751171875</c:v>
                </c:pt>
                <c:pt idx="3518">
                  <c:v>16.883312499999999</c:v>
                </c:pt>
                <c:pt idx="3519">
                  <c:v>16.883312499999999</c:v>
                </c:pt>
                <c:pt idx="3520">
                  <c:v>16.729410156250001</c:v>
                </c:pt>
                <c:pt idx="3521">
                  <c:v>16.91840625</c:v>
                </c:pt>
                <c:pt idx="3522">
                  <c:v>16.91840625</c:v>
                </c:pt>
                <c:pt idx="3523">
                  <c:v>17.135640625000001</c:v>
                </c:pt>
                <c:pt idx="3524">
                  <c:v>17.110189453129998</c:v>
                </c:pt>
                <c:pt idx="3525">
                  <c:v>17.110189453129998</c:v>
                </c:pt>
                <c:pt idx="3526">
                  <c:v>16.935123046879998</c:v>
                </c:pt>
                <c:pt idx="3527">
                  <c:v>17.145136718749999</c:v>
                </c:pt>
                <c:pt idx="3528">
                  <c:v>17.145136718749999</c:v>
                </c:pt>
                <c:pt idx="3529">
                  <c:v>16.912048828129997</c:v>
                </c:pt>
                <c:pt idx="3530">
                  <c:v>17.109708984379999</c:v>
                </c:pt>
                <c:pt idx="3531">
                  <c:v>16.880722656250001</c:v>
                </c:pt>
                <c:pt idx="3532">
                  <c:v>16.952406249999999</c:v>
                </c:pt>
                <c:pt idx="3533">
                  <c:v>17.089376953129999</c:v>
                </c:pt>
                <c:pt idx="3534">
                  <c:v>17.089376953129999</c:v>
                </c:pt>
                <c:pt idx="3535">
                  <c:v>17.048902343750001</c:v>
                </c:pt>
                <c:pt idx="3536">
                  <c:v>17.225560546879997</c:v>
                </c:pt>
                <c:pt idx="3537">
                  <c:v>17.225560546879997</c:v>
                </c:pt>
                <c:pt idx="3538">
                  <c:v>17.005167968750001</c:v>
                </c:pt>
                <c:pt idx="3539">
                  <c:v>17.129798828129999</c:v>
                </c:pt>
                <c:pt idx="3540">
                  <c:v>17.128003906250001</c:v>
                </c:pt>
                <c:pt idx="3541">
                  <c:v>16.98899609375</c:v>
                </c:pt>
                <c:pt idx="3542">
                  <c:v>17.13117773438</c:v>
                </c:pt>
                <c:pt idx="3543">
                  <c:v>17.13117773438</c:v>
                </c:pt>
                <c:pt idx="3544">
                  <c:v>16.973207031249999</c:v>
                </c:pt>
                <c:pt idx="3545">
                  <c:v>17.060550781250001</c:v>
                </c:pt>
                <c:pt idx="3546">
                  <c:v>17.060550781250001</c:v>
                </c:pt>
                <c:pt idx="3547">
                  <c:v>17.14540820313</c:v>
                </c:pt>
                <c:pt idx="3548">
                  <c:v>17.381107421879999</c:v>
                </c:pt>
                <c:pt idx="3549">
                  <c:v>17.381107421879999</c:v>
                </c:pt>
                <c:pt idx="3550">
                  <c:v>17.183412109379997</c:v>
                </c:pt>
                <c:pt idx="3551">
                  <c:v>17.022226562499998</c:v>
                </c:pt>
                <c:pt idx="3552">
                  <c:v>17.022226562499998</c:v>
                </c:pt>
                <c:pt idx="3553">
                  <c:v>17.1629453125</c:v>
                </c:pt>
                <c:pt idx="3554">
                  <c:v>16.986921875</c:v>
                </c:pt>
                <c:pt idx="3555">
                  <c:v>16.986921875</c:v>
                </c:pt>
                <c:pt idx="3556">
                  <c:v>17.149324218749999</c:v>
                </c:pt>
                <c:pt idx="3557">
                  <c:v>17.252330078129997</c:v>
                </c:pt>
                <c:pt idx="3558">
                  <c:v>17.083529296879998</c:v>
                </c:pt>
                <c:pt idx="3559">
                  <c:v>17.257371093749999</c:v>
                </c:pt>
                <c:pt idx="3560">
                  <c:v>17.016509765629998</c:v>
                </c:pt>
                <c:pt idx="3561">
                  <c:v>17.016509765629998</c:v>
                </c:pt>
                <c:pt idx="3562">
                  <c:v>17.134867187499999</c:v>
                </c:pt>
                <c:pt idx="3563">
                  <c:v>16.91665039063</c:v>
                </c:pt>
                <c:pt idx="3564">
                  <c:v>16.91665039063</c:v>
                </c:pt>
                <c:pt idx="3565">
                  <c:v>16.945484374999999</c:v>
                </c:pt>
                <c:pt idx="3566">
                  <c:v>17.25347265625</c:v>
                </c:pt>
                <c:pt idx="3567">
                  <c:v>17.03639453125</c:v>
                </c:pt>
                <c:pt idx="3568">
                  <c:v>17.281957031249998</c:v>
                </c:pt>
                <c:pt idx="3569">
                  <c:v>17.115910156249999</c:v>
                </c:pt>
                <c:pt idx="3570">
                  <c:v>17.115910156249999</c:v>
                </c:pt>
                <c:pt idx="3571">
                  <c:v>17.085128906249999</c:v>
                </c:pt>
                <c:pt idx="3572">
                  <c:v>17.246312499999998</c:v>
                </c:pt>
                <c:pt idx="3573">
                  <c:v>17.05666601563</c:v>
                </c:pt>
                <c:pt idx="3574">
                  <c:v>17.05666601563</c:v>
                </c:pt>
                <c:pt idx="3575">
                  <c:v>17.145167968749998</c:v>
                </c:pt>
                <c:pt idx="3576">
                  <c:v>17.145167968749998</c:v>
                </c:pt>
                <c:pt idx="3577">
                  <c:v>17.050607421879999</c:v>
                </c:pt>
                <c:pt idx="3578">
                  <c:v>17.069390625</c:v>
                </c:pt>
                <c:pt idx="3579">
                  <c:v>16.85526171875</c:v>
                </c:pt>
                <c:pt idx="3580">
                  <c:v>16.85526171875</c:v>
                </c:pt>
                <c:pt idx="3581">
                  <c:v>17.123652343749999</c:v>
                </c:pt>
                <c:pt idx="3582">
                  <c:v>16.984999999999999</c:v>
                </c:pt>
                <c:pt idx="3583">
                  <c:v>16.984999999999999</c:v>
                </c:pt>
                <c:pt idx="3584">
                  <c:v>17.041634765629997</c:v>
                </c:pt>
                <c:pt idx="3585">
                  <c:v>16.9946640625</c:v>
                </c:pt>
                <c:pt idx="3586">
                  <c:v>16.9946640625</c:v>
                </c:pt>
                <c:pt idx="3587">
                  <c:v>17.23487890625</c:v>
                </c:pt>
                <c:pt idx="3588">
                  <c:v>17.008685546879999</c:v>
                </c:pt>
                <c:pt idx="3589">
                  <c:v>17.008685546879999</c:v>
                </c:pt>
                <c:pt idx="3590">
                  <c:v>17.23382226563</c:v>
                </c:pt>
                <c:pt idx="3591">
                  <c:v>17.097980468749999</c:v>
                </c:pt>
                <c:pt idx="3592">
                  <c:v>16.9626484375</c:v>
                </c:pt>
                <c:pt idx="3593">
                  <c:v>17.006310546879998</c:v>
                </c:pt>
                <c:pt idx="3594">
                  <c:v>17.00680078125</c:v>
                </c:pt>
                <c:pt idx="3595">
                  <c:v>17.00680078125</c:v>
                </c:pt>
                <c:pt idx="3596">
                  <c:v>16.847910156249998</c:v>
                </c:pt>
                <c:pt idx="3597">
                  <c:v>16.889099609379997</c:v>
                </c:pt>
                <c:pt idx="3598">
                  <c:v>16.889099609379997</c:v>
                </c:pt>
                <c:pt idx="3599">
                  <c:v>17.03594140625</c:v>
                </c:pt>
                <c:pt idx="3600">
                  <c:v>16.88222460938</c:v>
                </c:pt>
                <c:pt idx="3601">
                  <c:v>17.17183984375</c:v>
                </c:pt>
                <c:pt idx="3602">
                  <c:v>16.784554687499998</c:v>
                </c:pt>
                <c:pt idx="3603">
                  <c:v>17.055949218750001</c:v>
                </c:pt>
                <c:pt idx="3604">
                  <c:v>17.055949218750001</c:v>
                </c:pt>
                <c:pt idx="3605">
                  <c:v>16.89646875</c:v>
                </c:pt>
                <c:pt idx="3606">
                  <c:v>16.79015039063</c:v>
                </c:pt>
                <c:pt idx="3607">
                  <c:v>16.971722656250002</c:v>
                </c:pt>
                <c:pt idx="3608">
                  <c:v>16.971722656250002</c:v>
                </c:pt>
                <c:pt idx="3609">
                  <c:v>16.756</c:v>
                </c:pt>
                <c:pt idx="3610">
                  <c:v>16.946861328129998</c:v>
                </c:pt>
                <c:pt idx="3611">
                  <c:v>16.773761718749999</c:v>
                </c:pt>
                <c:pt idx="3612">
                  <c:v>16.845634765629999</c:v>
                </c:pt>
                <c:pt idx="3613">
                  <c:v>16.99669335938</c:v>
                </c:pt>
                <c:pt idx="3614">
                  <c:v>16.99669335938</c:v>
                </c:pt>
                <c:pt idx="3615">
                  <c:v>16.7944140625</c:v>
                </c:pt>
                <c:pt idx="3616">
                  <c:v>16.892890625</c:v>
                </c:pt>
                <c:pt idx="3617">
                  <c:v>16.892890625</c:v>
                </c:pt>
                <c:pt idx="3618">
                  <c:v>16.947671875000001</c:v>
                </c:pt>
                <c:pt idx="3619">
                  <c:v>17.136656250000001</c:v>
                </c:pt>
                <c:pt idx="3620">
                  <c:v>17.136656250000001</c:v>
                </c:pt>
                <c:pt idx="3621">
                  <c:v>16.883628906249999</c:v>
                </c:pt>
                <c:pt idx="3622">
                  <c:v>17.240894531249999</c:v>
                </c:pt>
                <c:pt idx="3623">
                  <c:v>17.240894531249999</c:v>
                </c:pt>
                <c:pt idx="3624">
                  <c:v>17.31553515625</c:v>
                </c:pt>
                <c:pt idx="3625">
                  <c:v>17.263935546879999</c:v>
                </c:pt>
                <c:pt idx="3626">
                  <c:v>17.27792382813</c:v>
                </c:pt>
                <c:pt idx="3627">
                  <c:v>17.11560742188</c:v>
                </c:pt>
                <c:pt idx="3628">
                  <c:v>17.166566406249999</c:v>
                </c:pt>
                <c:pt idx="3629">
                  <c:v>17.166566406249999</c:v>
                </c:pt>
                <c:pt idx="3630">
                  <c:v>16.899021484379997</c:v>
                </c:pt>
                <c:pt idx="3631">
                  <c:v>17.013162109379998</c:v>
                </c:pt>
                <c:pt idx="3632">
                  <c:v>17.07921289063</c:v>
                </c:pt>
                <c:pt idx="3633">
                  <c:v>17.07921289063</c:v>
                </c:pt>
                <c:pt idx="3634">
                  <c:v>16.80809570313</c:v>
                </c:pt>
                <c:pt idx="3635">
                  <c:v>16.970261718749999</c:v>
                </c:pt>
                <c:pt idx="3636">
                  <c:v>16.659218750000001</c:v>
                </c:pt>
                <c:pt idx="3637">
                  <c:v>17.027916015629998</c:v>
                </c:pt>
                <c:pt idx="3638">
                  <c:v>16.798417968750002</c:v>
                </c:pt>
                <c:pt idx="3639">
                  <c:v>16.798417968750002</c:v>
                </c:pt>
                <c:pt idx="3640">
                  <c:v>16.89305664063</c:v>
                </c:pt>
                <c:pt idx="3641">
                  <c:v>17.060207031249998</c:v>
                </c:pt>
                <c:pt idx="3642">
                  <c:v>17.060207031249998</c:v>
                </c:pt>
                <c:pt idx="3643">
                  <c:v>16.953626953129998</c:v>
                </c:pt>
                <c:pt idx="3644">
                  <c:v>17.0426875</c:v>
                </c:pt>
                <c:pt idx="3645">
                  <c:v>16.871716796879998</c:v>
                </c:pt>
                <c:pt idx="3646">
                  <c:v>17.003980468750001</c:v>
                </c:pt>
                <c:pt idx="3647">
                  <c:v>17.115761718750001</c:v>
                </c:pt>
                <c:pt idx="3648">
                  <c:v>16.848855468749999</c:v>
                </c:pt>
                <c:pt idx="3649">
                  <c:v>16.848855468749999</c:v>
                </c:pt>
                <c:pt idx="3650">
                  <c:v>17.02757617188</c:v>
                </c:pt>
                <c:pt idx="3651">
                  <c:v>16.744878906250001</c:v>
                </c:pt>
                <c:pt idx="3652">
                  <c:v>16.744878906250001</c:v>
                </c:pt>
                <c:pt idx="3653">
                  <c:v>16.897527343749999</c:v>
                </c:pt>
                <c:pt idx="3654">
                  <c:v>16.965968749999998</c:v>
                </c:pt>
                <c:pt idx="3655">
                  <c:v>16.943412109379999</c:v>
                </c:pt>
                <c:pt idx="3656">
                  <c:v>17.187582031249999</c:v>
                </c:pt>
                <c:pt idx="3657">
                  <c:v>17.005433593749999</c:v>
                </c:pt>
                <c:pt idx="3658">
                  <c:v>17.005433593749999</c:v>
                </c:pt>
                <c:pt idx="3659">
                  <c:v>17.199419921879997</c:v>
                </c:pt>
                <c:pt idx="3660">
                  <c:v>17.181054687500001</c:v>
                </c:pt>
                <c:pt idx="3661">
                  <c:v>17.246593749999999</c:v>
                </c:pt>
                <c:pt idx="3662">
                  <c:v>17.246593749999999</c:v>
                </c:pt>
                <c:pt idx="3663">
                  <c:v>17.67602734375</c:v>
                </c:pt>
                <c:pt idx="3664">
                  <c:v>17.52078515625</c:v>
                </c:pt>
                <c:pt idx="3665">
                  <c:v>17.786746093750001</c:v>
                </c:pt>
                <c:pt idx="3666">
                  <c:v>17.19868554688</c:v>
                </c:pt>
                <c:pt idx="3667">
                  <c:v>17.245677734379999</c:v>
                </c:pt>
                <c:pt idx="3668">
                  <c:v>17.245677734379999</c:v>
                </c:pt>
                <c:pt idx="3669">
                  <c:v>17.32573828125</c:v>
                </c:pt>
                <c:pt idx="3670">
                  <c:v>16.96399414063</c:v>
                </c:pt>
                <c:pt idx="3671">
                  <c:v>16.96399414063</c:v>
                </c:pt>
                <c:pt idx="3672">
                  <c:v>17.032400390629999</c:v>
                </c:pt>
                <c:pt idx="3673">
                  <c:v>16.75411328125</c:v>
                </c:pt>
                <c:pt idx="3674">
                  <c:v>16.78807617188</c:v>
                </c:pt>
                <c:pt idx="3675">
                  <c:v>16.794080078129998</c:v>
                </c:pt>
                <c:pt idx="3676">
                  <c:v>16.875802734379999</c:v>
                </c:pt>
                <c:pt idx="3677">
                  <c:v>16.875802734379999</c:v>
                </c:pt>
                <c:pt idx="3678">
                  <c:v>17.306210937500001</c:v>
                </c:pt>
                <c:pt idx="3679">
                  <c:v>17.016613281249999</c:v>
                </c:pt>
                <c:pt idx="3680">
                  <c:v>17.04382421875</c:v>
                </c:pt>
                <c:pt idx="3681">
                  <c:v>17.04382421875</c:v>
                </c:pt>
                <c:pt idx="3682">
                  <c:v>16.874767578129998</c:v>
                </c:pt>
                <c:pt idx="3683">
                  <c:v>16.923009765629999</c:v>
                </c:pt>
                <c:pt idx="3684">
                  <c:v>16.929896484379999</c:v>
                </c:pt>
                <c:pt idx="3685">
                  <c:v>16.764884765629997</c:v>
                </c:pt>
                <c:pt idx="3686">
                  <c:v>16.984363281250001</c:v>
                </c:pt>
                <c:pt idx="3687">
                  <c:v>16.984363281250001</c:v>
                </c:pt>
                <c:pt idx="3688">
                  <c:v>16.948777343749999</c:v>
                </c:pt>
                <c:pt idx="3689">
                  <c:v>17.103513671879998</c:v>
                </c:pt>
                <c:pt idx="3690">
                  <c:v>17.103513671879998</c:v>
                </c:pt>
                <c:pt idx="3691">
                  <c:v>17.2377578125</c:v>
                </c:pt>
                <c:pt idx="3692">
                  <c:v>17.0957890625</c:v>
                </c:pt>
                <c:pt idx="3693">
                  <c:v>17.0957890625</c:v>
                </c:pt>
                <c:pt idx="3694">
                  <c:v>16.975212890629997</c:v>
                </c:pt>
                <c:pt idx="3695">
                  <c:v>17.28082226563</c:v>
                </c:pt>
                <c:pt idx="3696">
                  <c:v>17.28082226563</c:v>
                </c:pt>
                <c:pt idx="3697">
                  <c:v>17.552031249999999</c:v>
                </c:pt>
                <c:pt idx="3698">
                  <c:v>17.552031249999999</c:v>
                </c:pt>
                <c:pt idx="3699">
                  <c:v>17.373355468749999</c:v>
                </c:pt>
                <c:pt idx="3700">
                  <c:v>16.989550781249999</c:v>
                </c:pt>
                <c:pt idx="3701">
                  <c:v>17.19137109375</c:v>
                </c:pt>
                <c:pt idx="3702">
                  <c:v>16.917999999999999</c:v>
                </c:pt>
                <c:pt idx="3703">
                  <c:v>16.99462890625</c:v>
                </c:pt>
                <c:pt idx="3704">
                  <c:v>16.99462890625</c:v>
                </c:pt>
                <c:pt idx="3705">
                  <c:v>16.923441406249999</c:v>
                </c:pt>
                <c:pt idx="3706">
                  <c:v>17.034095703129999</c:v>
                </c:pt>
                <c:pt idx="3707">
                  <c:v>17.09221484375</c:v>
                </c:pt>
                <c:pt idx="3708">
                  <c:v>17.09221484375</c:v>
                </c:pt>
                <c:pt idx="3709">
                  <c:v>16.974726562499999</c:v>
                </c:pt>
                <c:pt idx="3710">
                  <c:v>16.974726562499999</c:v>
                </c:pt>
                <c:pt idx="3711">
                  <c:v>16.871033203129997</c:v>
                </c:pt>
                <c:pt idx="3712">
                  <c:v>16.792085937500001</c:v>
                </c:pt>
                <c:pt idx="3713">
                  <c:v>16.94857421875</c:v>
                </c:pt>
                <c:pt idx="3714">
                  <c:v>16.94857421875</c:v>
                </c:pt>
                <c:pt idx="3715">
                  <c:v>16.82912109375</c:v>
                </c:pt>
                <c:pt idx="3716">
                  <c:v>17.05907226563</c:v>
                </c:pt>
                <c:pt idx="3717">
                  <c:v>17.05907226563</c:v>
                </c:pt>
                <c:pt idx="3718">
                  <c:v>17.138976562500002</c:v>
                </c:pt>
                <c:pt idx="3719">
                  <c:v>17.239337890629997</c:v>
                </c:pt>
                <c:pt idx="3720">
                  <c:v>17.239337890629997</c:v>
                </c:pt>
                <c:pt idx="3721">
                  <c:v>17.132937500000001</c:v>
                </c:pt>
                <c:pt idx="3722">
                  <c:v>17.453042968750001</c:v>
                </c:pt>
                <c:pt idx="3723">
                  <c:v>17.453042968750001</c:v>
                </c:pt>
                <c:pt idx="3724">
                  <c:v>17.422824218750002</c:v>
                </c:pt>
                <c:pt idx="3725">
                  <c:v>17.389871093749999</c:v>
                </c:pt>
                <c:pt idx="3726">
                  <c:v>17.487814453129999</c:v>
                </c:pt>
                <c:pt idx="3727">
                  <c:v>17.075509765629999</c:v>
                </c:pt>
                <c:pt idx="3728">
                  <c:v>17.303328125</c:v>
                </c:pt>
                <c:pt idx="3729">
                  <c:v>17.303328125</c:v>
                </c:pt>
                <c:pt idx="3730">
                  <c:v>17.103806640629998</c:v>
                </c:pt>
                <c:pt idx="3731">
                  <c:v>17.07544140625</c:v>
                </c:pt>
                <c:pt idx="3732">
                  <c:v>17.212078125000001</c:v>
                </c:pt>
                <c:pt idx="3733">
                  <c:v>17.212078125000001</c:v>
                </c:pt>
                <c:pt idx="3734">
                  <c:v>17.053019531250001</c:v>
                </c:pt>
                <c:pt idx="3735">
                  <c:v>17.311421875000001</c:v>
                </c:pt>
                <c:pt idx="3736">
                  <c:v>17.311421875000001</c:v>
                </c:pt>
                <c:pt idx="3737">
                  <c:v>17.570789062500001</c:v>
                </c:pt>
                <c:pt idx="3738">
                  <c:v>17.60620898438</c:v>
                </c:pt>
                <c:pt idx="3739">
                  <c:v>17.60620898438</c:v>
                </c:pt>
                <c:pt idx="3740">
                  <c:v>17.167222656250001</c:v>
                </c:pt>
                <c:pt idx="3741">
                  <c:v>17.278234375</c:v>
                </c:pt>
                <c:pt idx="3742">
                  <c:v>17.03385351563</c:v>
                </c:pt>
                <c:pt idx="3743">
                  <c:v>17.03385351563</c:v>
                </c:pt>
                <c:pt idx="3744">
                  <c:v>17.349017578129999</c:v>
                </c:pt>
                <c:pt idx="3745">
                  <c:v>17.349017578129999</c:v>
                </c:pt>
                <c:pt idx="3746">
                  <c:v>16.962253906250002</c:v>
                </c:pt>
                <c:pt idx="3747">
                  <c:v>17.250013671879998</c:v>
                </c:pt>
                <c:pt idx="3748">
                  <c:v>17.069197265629999</c:v>
                </c:pt>
                <c:pt idx="3749">
                  <c:v>17.069197265629999</c:v>
                </c:pt>
                <c:pt idx="3750">
                  <c:v>17.224003906250001</c:v>
                </c:pt>
                <c:pt idx="3751">
                  <c:v>17.02604101563</c:v>
                </c:pt>
                <c:pt idx="3752">
                  <c:v>17.02604101563</c:v>
                </c:pt>
                <c:pt idx="3753">
                  <c:v>16.90041601563</c:v>
                </c:pt>
                <c:pt idx="3754">
                  <c:v>16.90041601563</c:v>
                </c:pt>
                <c:pt idx="3755">
                  <c:v>16.887511718750002</c:v>
                </c:pt>
                <c:pt idx="3756">
                  <c:v>17.467183593750001</c:v>
                </c:pt>
                <c:pt idx="3757">
                  <c:v>17.511630859379999</c:v>
                </c:pt>
                <c:pt idx="3758">
                  <c:v>17.511630859379999</c:v>
                </c:pt>
                <c:pt idx="3759">
                  <c:v>17.721371093750001</c:v>
                </c:pt>
                <c:pt idx="3760">
                  <c:v>17.68069921875</c:v>
                </c:pt>
                <c:pt idx="3761">
                  <c:v>16.971103515629999</c:v>
                </c:pt>
                <c:pt idx="3762">
                  <c:v>17.053531249999999</c:v>
                </c:pt>
                <c:pt idx="3763">
                  <c:v>16.994933593750002</c:v>
                </c:pt>
                <c:pt idx="3764">
                  <c:v>16.994933593750002</c:v>
                </c:pt>
                <c:pt idx="3765">
                  <c:v>17.071603515629999</c:v>
                </c:pt>
                <c:pt idx="3766">
                  <c:v>17.33869726563</c:v>
                </c:pt>
                <c:pt idx="3767">
                  <c:v>17.203441406250001</c:v>
                </c:pt>
                <c:pt idx="3768">
                  <c:v>17.203441406250001</c:v>
                </c:pt>
                <c:pt idx="3769">
                  <c:v>17.441015624999999</c:v>
                </c:pt>
                <c:pt idx="3770">
                  <c:v>17.364062499999999</c:v>
                </c:pt>
                <c:pt idx="3771">
                  <c:v>17.334496093750001</c:v>
                </c:pt>
                <c:pt idx="3772">
                  <c:v>17.238250000000001</c:v>
                </c:pt>
                <c:pt idx="3773">
                  <c:v>17.027580078129997</c:v>
                </c:pt>
                <c:pt idx="3774">
                  <c:v>17.027580078129997</c:v>
                </c:pt>
                <c:pt idx="3775">
                  <c:v>17.269705078129999</c:v>
                </c:pt>
                <c:pt idx="3776">
                  <c:v>17.142714843749999</c:v>
                </c:pt>
                <c:pt idx="3777">
                  <c:v>17.142714843749999</c:v>
                </c:pt>
                <c:pt idx="3778">
                  <c:v>17.56584765625</c:v>
                </c:pt>
                <c:pt idx="3779">
                  <c:v>17.336564453129998</c:v>
                </c:pt>
                <c:pt idx="3780">
                  <c:v>17.336564453129998</c:v>
                </c:pt>
                <c:pt idx="3781">
                  <c:v>17.298216796879998</c:v>
                </c:pt>
                <c:pt idx="3782">
                  <c:v>17.240800781250002</c:v>
                </c:pt>
                <c:pt idx="3783">
                  <c:v>17.240800781250002</c:v>
                </c:pt>
                <c:pt idx="3784">
                  <c:v>17.337671875000002</c:v>
                </c:pt>
                <c:pt idx="3785">
                  <c:v>17.1757265625</c:v>
                </c:pt>
                <c:pt idx="3786">
                  <c:v>17.386162109379999</c:v>
                </c:pt>
                <c:pt idx="3787">
                  <c:v>17.657011718749999</c:v>
                </c:pt>
                <c:pt idx="3788">
                  <c:v>17.564761718749999</c:v>
                </c:pt>
                <c:pt idx="3789">
                  <c:v>17.564761718749999</c:v>
                </c:pt>
                <c:pt idx="3790">
                  <c:v>17.709212890629999</c:v>
                </c:pt>
                <c:pt idx="3791">
                  <c:v>17.373218749999999</c:v>
                </c:pt>
                <c:pt idx="3792">
                  <c:v>17.651339843750002</c:v>
                </c:pt>
                <c:pt idx="3793">
                  <c:v>17.651339843750002</c:v>
                </c:pt>
                <c:pt idx="3794">
                  <c:v>17.71908203125</c:v>
                </c:pt>
                <c:pt idx="3795">
                  <c:v>17.57530078125</c:v>
                </c:pt>
                <c:pt idx="3796">
                  <c:v>17.832931640629997</c:v>
                </c:pt>
                <c:pt idx="3797">
                  <c:v>17.519398437500001</c:v>
                </c:pt>
                <c:pt idx="3798">
                  <c:v>17.54086523438</c:v>
                </c:pt>
                <c:pt idx="3799">
                  <c:v>17.54086523438</c:v>
                </c:pt>
                <c:pt idx="3800">
                  <c:v>17.62812109375</c:v>
                </c:pt>
                <c:pt idx="3801">
                  <c:v>17.52536132813</c:v>
                </c:pt>
                <c:pt idx="3802">
                  <c:v>17.52536132813</c:v>
                </c:pt>
                <c:pt idx="3803">
                  <c:v>17.75919140625</c:v>
                </c:pt>
                <c:pt idx="3804">
                  <c:v>17.505656250000001</c:v>
                </c:pt>
                <c:pt idx="3805">
                  <c:v>17.706886718749999</c:v>
                </c:pt>
                <c:pt idx="3806">
                  <c:v>17.492945312500002</c:v>
                </c:pt>
                <c:pt idx="3807">
                  <c:v>17.438761718750001</c:v>
                </c:pt>
                <c:pt idx="3808">
                  <c:v>17.438761718750001</c:v>
                </c:pt>
                <c:pt idx="3809">
                  <c:v>17.688761718750001</c:v>
                </c:pt>
                <c:pt idx="3810">
                  <c:v>17.556650390629997</c:v>
                </c:pt>
                <c:pt idx="3811">
                  <c:v>17.675175781250001</c:v>
                </c:pt>
                <c:pt idx="3812">
                  <c:v>17.675175781250001</c:v>
                </c:pt>
                <c:pt idx="3813">
                  <c:v>17.468728515629998</c:v>
                </c:pt>
                <c:pt idx="3814">
                  <c:v>17.485042968750001</c:v>
                </c:pt>
                <c:pt idx="3815">
                  <c:v>17.69000195313</c:v>
                </c:pt>
                <c:pt idx="3816">
                  <c:v>17.575066406249999</c:v>
                </c:pt>
                <c:pt idx="3817">
                  <c:v>17.779902343749999</c:v>
                </c:pt>
                <c:pt idx="3818">
                  <c:v>17.779902343749999</c:v>
                </c:pt>
                <c:pt idx="3819">
                  <c:v>17.614113281249999</c:v>
                </c:pt>
                <c:pt idx="3820">
                  <c:v>17.72049804688</c:v>
                </c:pt>
                <c:pt idx="3821">
                  <c:v>17.656271484379999</c:v>
                </c:pt>
                <c:pt idx="3822">
                  <c:v>17.656271484379999</c:v>
                </c:pt>
                <c:pt idx="3823">
                  <c:v>18.067117187499999</c:v>
                </c:pt>
                <c:pt idx="3824">
                  <c:v>18.067117187499999</c:v>
                </c:pt>
                <c:pt idx="3825">
                  <c:v>17.720277343749999</c:v>
                </c:pt>
                <c:pt idx="3826">
                  <c:v>17.902462890629998</c:v>
                </c:pt>
                <c:pt idx="3827">
                  <c:v>17.86797851563</c:v>
                </c:pt>
                <c:pt idx="3828">
                  <c:v>17.86797851563</c:v>
                </c:pt>
                <c:pt idx="3829">
                  <c:v>17.71387304688</c:v>
                </c:pt>
                <c:pt idx="3830">
                  <c:v>17.83851953125</c:v>
                </c:pt>
                <c:pt idx="3831">
                  <c:v>17.83851953125</c:v>
                </c:pt>
                <c:pt idx="3832">
                  <c:v>17.838537109379999</c:v>
                </c:pt>
                <c:pt idx="3833">
                  <c:v>18.06101953125</c:v>
                </c:pt>
                <c:pt idx="3834">
                  <c:v>18.06101953125</c:v>
                </c:pt>
                <c:pt idx="3835">
                  <c:v>17.858052734379999</c:v>
                </c:pt>
                <c:pt idx="3836">
                  <c:v>18.046589843749999</c:v>
                </c:pt>
                <c:pt idx="3837">
                  <c:v>18.046589843749999</c:v>
                </c:pt>
                <c:pt idx="3838">
                  <c:v>17.68071484375</c:v>
                </c:pt>
                <c:pt idx="3839">
                  <c:v>18.015613281250001</c:v>
                </c:pt>
                <c:pt idx="3840">
                  <c:v>17.657447265629997</c:v>
                </c:pt>
                <c:pt idx="3841">
                  <c:v>17.657447265629997</c:v>
                </c:pt>
                <c:pt idx="3842">
                  <c:v>18.196828125</c:v>
                </c:pt>
                <c:pt idx="3843">
                  <c:v>18.196828125</c:v>
                </c:pt>
                <c:pt idx="3844">
                  <c:v>17.90808203125</c:v>
                </c:pt>
                <c:pt idx="3845">
                  <c:v>18.251205078129999</c:v>
                </c:pt>
                <c:pt idx="3846">
                  <c:v>17.9901640625</c:v>
                </c:pt>
                <c:pt idx="3847">
                  <c:v>17.9901640625</c:v>
                </c:pt>
                <c:pt idx="3848">
                  <c:v>18.205003906249999</c:v>
                </c:pt>
                <c:pt idx="3849">
                  <c:v>18.181261718750001</c:v>
                </c:pt>
                <c:pt idx="3850">
                  <c:v>17.7644921875</c:v>
                </c:pt>
                <c:pt idx="3851">
                  <c:v>18.0878359375</c:v>
                </c:pt>
                <c:pt idx="3852">
                  <c:v>17.859332031249998</c:v>
                </c:pt>
                <c:pt idx="3853">
                  <c:v>17.859332031249998</c:v>
                </c:pt>
                <c:pt idx="3854">
                  <c:v>17.995027343749999</c:v>
                </c:pt>
                <c:pt idx="3855">
                  <c:v>18.112107421879998</c:v>
                </c:pt>
                <c:pt idx="3856">
                  <c:v>17.942535156249999</c:v>
                </c:pt>
                <c:pt idx="3857">
                  <c:v>17.942535156249999</c:v>
                </c:pt>
                <c:pt idx="3858">
                  <c:v>17.92355078125</c:v>
                </c:pt>
                <c:pt idx="3859">
                  <c:v>17.92355078125</c:v>
                </c:pt>
                <c:pt idx="3860">
                  <c:v>18.018285156249998</c:v>
                </c:pt>
                <c:pt idx="3861">
                  <c:v>18.065437500000002</c:v>
                </c:pt>
                <c:pt idx="3862">
                  <c:v>17.989109375000002</c:v>
                </c:pt>
                <c:pt idx="3863">
                  <c:v>17.989109375000002</c:v>
                </c:pt>
                <c:pt idx="3864">
                  <c:v>18.098414062500002</c:v>
                </c:pt>
                <c:pt idx="3865">
                  <c:v>17.956066406249999</c:v>
                </c:pt>
                <c:pt idx="3866">
                  <c:v>17.956066406249999</c:v>
                </c:pt>
                <c:pt idx="3867">
                  <c:v>18.151097656249998</c:v>
                </c:pt>
                <c:pt idx="3868">
                  <c:v>18.29488671875</c:v>
                </c:pt>
                <c:pt idx="3869">
                  <c:v>18.29488671875</c:v>
                </c:pt>
                <c:pt idx="3870">
                  <c:v>18.338708984379998</c:v>
                </c:pt>
                <c:pt idx="3871">
                  <c:v>18.065263671879997</c:v>
                </c:pt>
                <c:pt idx="3872">
                  <c:v>18.065263671879997</c:v>
                </c:pt>
                <c:pt idx="3873">
                  <c:v>18.281439453129998</c:v>
                </c:pt>
                <c:pt idx="3874">
                  <c:v>17.863255859379997</c:v>
                </c:pt>
                <c:pt idx="3875">
                  <c:v>17.863255859379997</c:v>
                </c:pt>
                <c:pt idx="3876">
                  <c:v>18.00387109375</c:v>
                </c:pt>
                <c:pt idx="3877">
                  <c:v>18.05930859375</c:v>
                </c:pt>
                <c:pt idx="3878">
                  <c:v>18.05930859375</c:v>
                </c:pt>
                <c:pt idx="3879">
                  <c:v>18.436916015629997</c:v>
                </c:pt>
                <c:pt idx="3880">
                  <c:v>18.29585351563</c:v>
                </c:pt>
                <c:pt idx="3881">
                  <c:v>17.924511718750001</c:v>
                </c:pt>
                <c:pt idx="3882">
                  <c:v>17.924511718750001</c:v>
                </c:pt>
                <c:pt idx="3883">
                  <c:v>17.934849609379999</c:v>
                </c:pt>
                <c:pt idx="3884">
                  <c:v>17.8508671875</c:v>
                </c:pt>
                <c:pt idx="3885">
                  <c:v>18.009457031250001</c:v>
                </c:pt>
                <c:pt idx="3886">
                  <c:v>17.979535156250002</c:v>
                </c:pt>
                <c:pt idx="3887">
                  <c:v>18.262531249999999</c:v>
                </c:pt>
                <c:pt idx="3888">
                  <c:v>18.262531249999999</c:v>
                </c:pt>
                <c:pt idx="3889">
                  <c:v>18.466099609379999</c:v>
                </c:pt>
                <c:pt idx="3890">
                  <c:v>18.07350390625</c:v>
                </c:pt>
                <c:pt idx="3891">
                  <c:v>18.07350390625</c:v>
                </c:pt>
                <c:pt idx="3892">
                  <c:v>18.234363281250001</c:v>
                </c:pt>
                <c:pt idx="3893">
                  <c:v>17.975140625000002</c:v>
                </c:pt>
                <c:pt idx="3894">
                  <c:v>18.275457031249999</c:v>
                </c:pt>
                <c:pt idx="3895">
                  <c:v>17.959103515629998</c:v>
                </c:pt>
                <c:pt idx="3896">
                  <c:v>17.927906249999999</c:v>
                </c:pt>
                <c:pt idx="3897">
                  <c:v>17.927906249999999</c:v>
                </c:pt>
                <c:pt idx="3898">
                  <c:v>18.05813085938</c:v>
                </c:pt>
                <c:pt idx="3899">
                  <c:v>17.956429687499998</c:v>
                </c:pt>
                <c:pt idx="3900">
                  <c:v>18.494027343749998</c:v>
                </c:pt>
                <c:pt idx="3901">
                  <c:v>18.494027343749998</c:v>
                </c:pt>
                <c:pt idx="3902">
                  <c:v>18.326324218749999</c:v>
                </c:pt>
                <c:pt idx="3903">
                  <c:v>18.326324218749999</c:v>
                </c:pt>
                <c:pt idx="3904">
                  <c:v>18.29579296875</c:v>
                </c:pt>
                <c:pt idx="3905">
                  <c:v>18.126269531249999</c:v>
                </c:pt>
                <c:pt idx="3906">
                  <c:v>18.296257812499999</c:v>
                </c:pt>
                <c:pt idx="3907">
                  <c:v>18.296257812499999</c:v>
                </c:pt>
                <c:pt idx="3908">
                  <c:v>17.957175781250001</c:v>
                </c:pt>
                <c:pt idx="3909">
                  <c:v>18.110734375</c:v>
                </c:pt>
                <c:pt idx="3910">
                  <c:v>18.110734375</c:v>
                </c:pt>
                <c:pt idx="3911">
                  <c:v>18.119103515629998</c:v>
                </c:pt>
                <c:pt idx="3912">
                  <c:v>18.265130859379997</c:v>
                </c:pt>
                <c:pt idx="3913">
                  <c:v>18.265130859379997</c:v>
                </c:pt>
                <c:pt idx="3914">
                  <c:v>17.919058593750002</c:v>
                </c:pt>
                <c:pt idx="3915">
                  <c:v>17.888986328129999</c:v>
                </c:pt>
                <c:pt idx="3916">
                  <c:v>17.888986328129999</c:v>
                </c:pt>
                <c:pt idx="3917">
                  <c:v>17.943431640629999</c:v>
                </c:pt>
                <c:pt idx="3918">
                  <c:v>18.072707031250001</c:v>
                </c:pt>
                <c:pt idx="3919">
                  <c:v>18.349072265629999</c:v>
                </c:pt>
                <c:pt idx="3920">
                  <c:v>18.349072265629999</c:v>
                </c:pt>
                <c:pt idx="3921">
                  <c:v>18.293062500000001</c:v>
                </c:pt>
                <c:pt idx="3922">
                  <c:v>18.216683593749998</c:v>
                </c:pt>
                <c:pt idx="3923">
                  <c:v>18.216683593749998</c:v>
                </c:pt>
                <c:pt idx="3924">
                  <c:v>17.82984179688</c:v>
                </c:pt>
                <c:pt idx="3925">
                  <c:v>18.06703515625</c:v>
                </c:pt>
                <c:pt idx="3926">
                  <c:v>18.06703515625</c:v>
                </c:pt>
                <c:pt idx="3927">
                  <c:v>17.861015625</c:v>
                </c:pt>
                <c:pt idx="3928">
                  <c:v>18.12990820313</c:v>
                </c:pt>
                <c:pt idx="3929">
                  <c:v>18.02385546875</c:v>
                </c:pt>
                <c:pt idx="3930">
                  <c:v>18.130308593750001</c:v>
                </c:pt>
                <c:pt idx="3931">
                  <c:v>18.57002148438</c:v>
                </c:pt>
                <c:pt idx="3932">
                  <c:v>18.57002148438</c:v>
                </c:pt>
                <c:pt idx="3933">
                  <c:v>18.289441406249999</c:v>
                </c:pt>
                <c:pt idx="3934">
                  <c:v>18.44360546875</c:v>
                </c:pt>
                <c:pt idx="3935">
                  <c:v>18.095539062499999</c:v>
                </c:pt>
                <c:pt idx="3936">
                  <c:v>18.095539062499999</c:v>
                </c:pt>
                <c:pt idx="3937">
                  <c:v>18.1895390625</c:v>
                </c:pt>
                <c:pt idx="3938">
                  <c:v>18.1895390625</c:v>
                </c:pt>
                <c:pt idx="3939">
                  <c:v>18.092787109379998</c:v>
                </c:pt>
                <c:pt idx="3940">
                  <c:v>18.349025390629997</c:v>
                </c:pt>
                <c:pt idx="3941">
                  <c:v>18.349025390629997</c:v>
                </c:pt>
                <c:pt idx="3942">
                  <c:v>18.14283984375</c:v>
                </c:pt>
                <c:pt idx="3943">
                  <c:v>18.438542968749999</c:v>
                </c:pt>
                <c:pt idx="3944">
                  <c:v>18.463941406250001</c:v>
                </c:pt>
                <c:pt idx="3945">
                  <c:v>18.463941406250001</c:v>
                </c:pt>
                <c:pt idx="3946">
                  <c:v>18.249433593749998</c:v>
                </c:pt>
                <c:pt idx="3947">
                  <c:v>18.110193359379998</c:v>
                </c:pt>
                <c:pt idx="3948">
                  <c:v>18.110193359379998</c:v>
                </c:pt>
                <c:pt idx="3949">
                  <c:v>18.38142382813</c:v>
                </c:pt>
                <c:pt idx="3950">
                  <c:v>18.524501953129999</c:v>
                </c:pt>
                <c:pt idx="3951">
                  <c:v>18.524501953129999</c:v>
                </c:pt>
                <c:pt idx="3952">
                  <c:v>18.169597656250001</c:v>
                </c:pt>
                <c:pt idx="3953">
                  <c:v>18.51648632813</c:v>
                </c:pt>
                <c:pt idx="3954">
                  <c:v>18.227990234379998</c:v>
                </c:pt>
                <c:pt idx="3955">
                  <c:v>18.52996679688</c:v>
                </c:pt>
                <c:pt idx="3956">
                  <c:v>18.3535</c:v>
                </c:pt>
                <c:pt idx="3957">
                  <c:v>18.3535</c:v>
                </c:pt>
                <c:pt idx="3958">
                  <c:v>18.272626953129997</c:v>
                </c:pt>
                <c:pt idx="3959">
                  <c:v>18.709214843750001</c:v>
                </c:pt>
                <c:pt idx="3960">
                  <c:v>18.349128906250002</c:v>
                </c:pt>
                <c:pt idx="3961">
                  <c:v>18.349128906250002</c:v>
                </c:pt>
                <c:pt idx="3962">
                  <c:v>18.565824218749999</c:v>
                </c:pt>
                <c:pt idx="3963">
                  <c:v>18.518007812499999</c:v>
                </c:pt>
                <c:pt idx="3964">
                  <c:v>18.34903515625</c:v>
                </c:pt>
                <c:pt idx="3965">
                  <c:v>18.54098046875</c:v>
                </c:pt>
                <c:pt idx="3966">
                  <c:v>18.301859374999999</c:v>
                </c:pt>
                <c:pt idx="3967">
                  <c:v>18.301859374999999</c:v>
                </c:pt>
                <c:pt idx="3968">
                  <c:v>18.469667968749999</c:v>
                </c:pt>
                <c:pt idx="3969">
                  <c:v>18.208646484379997</c:v>
                </c:pt>
                <c:pt idx="3970">
                  <c:v>18.208646484379997</c:v>
                </c:pt>
                <c:pt idx="3971">
                  <c:v>18.2080078125</c:v>
                </c:pt>
                <c:pt idx="3972">
                  <c:v>18.118333984379998</c:v>
                </c:pt>
                <c:pt idx="3973">
                  <c:v>18.118333984379998</c:v>
                </c:pt>
                <c:pt idx="3974">
                  <c:v>18.52188671875</c:v>
                </c:pt>
                <c:pt idx="3975">
                  <c:v>18.194812500000001</c:v>
                </c:pt>
                <c:pt idx="3976">
                  <c:v>18.194812500000001</c:v>
                </c:pt>
                <c:pt idx="3977">
                  <c:v>18.159996093749999</c:v>
                </c:pt>
                <c:pt idx="3978">
                  <c:v>18.222869140629999</c:v>
                </c:pt>
                <c:pt idx="3979">
                  <c:v>18.172728515629998</c:v>
                </c:pt>
                <c:pt idx="3980">
                  <c:v>18.172728515629998</c:v>
                </c:pt>
                <c:pt idx="3981">
                  <c:v>18.245144531249998</c:v>
                </c:pt>
                <c:pt idx="3982">
                  <c:v>18.245144531249998</c:v>
                </c:pt>
                <c:pt idx="3983">
                  <c:v>18.431494140629997</c:v>
                </c:pt>
                <c:pt idx="3984">
                  <c:v>18.511841796879999</c:v>
                </c:pt>
                <c:pt idx="3985">
                  <c:v>18.456421875</c:v>
                </c:pt>
                <c:pt idx="3986">
                  <c:v>18.456421875</c:v>
                </c:pt>
                <c:pt idx="3987">
                  <c:v>18.39081640625</c:v>
                </c:pt>
                <c:pt idx="3988">
                  <c:v>18.146373046879997</c:v>
                </c:pt>
                <c:pt idx="3989">
                  <c:v>18.146373046879997</c:v>
                </c:pt>
                <c:pt idx="3990">
                  <c:v>18.09117382813</c:v>
                </c:pt>
                <c:pt idx="3991">
                  <c:v>18.169412109379998</c:v>
                </c:pt>
                <c:pt idx="3992">
                  <c:v>18.169412109379998</c:v>
                </c:pt>
                <c:pt idx="3993">
                  <c:v>18.393863281249999</c:v>
                </c:pt>
                <c:pt idx="3994">
                  <c:v>18.31265625</c:v>
                </c:pt>
                <c:pt idx="3995">
                  <c:v>18.482943359379998</c:v>
                </c:pt>
                <c:pt idx="3996">
                  <c:v>18.482943359379998</c:v>
                </c:pt>
                <c:pt idx="3997">
                  <c:v>18.21276953125</c:v>
                </c:pt>
                <c:pt idx="3998">
                  <c:v>18.196753906249999</c:v>
                </c:pt>
                <c:pt idx="3999">
                  <c:v>18.318185546879999</c:v>
                </c:pt>
                <c:pt idx="4000">
                  <c:v>18.151712890629998</c:v>
                </c:pt>
                <c:pt idx="4001">
                  <c:v>18.151712890629998</c:v>
                </c:pt>
                <c:pt idx="4002">
                  <c:v>18.41346875</c:v>
                </c:pt>
                <c:pt idx="4003">
                  <c:v>18.36144921875</c:v>
                </c:pt>
                <c:pt idx="4004">
                  <c:v>18.58762890625</c:v>
                </c:pt>
                <c:pt idx="4005">
                  <c:v>18.58762890625</c:v>
                </c:pt>
                <c:pt idx="4006">
                  <c:v>18.3068828125</c:v>
                </c:pt>
                <c:pt idx="4007">
                  <c:v>18.367041015629997</c:v>
                </c:pt>
                <c:pt idx="4008">
                  <c:v>18.524476562499999</c:v>
                </c:pt>
                <c:pt idx="4009">
                  <c:v>18.413818359379999</c:v>
                </c:pt>
                <c:pt idx="4010">
                  <c:v>18.413818359379999</c:v>
                </c:pt>
                <c:pt idx="4011">
                  <c:v>18.48898046875</c:v>
                </c:pt>
                <c:pt idx="4012">
                  <c:v>18.30446679688</c:v>
                </c:pt>
                <c:pt idx="4013">
                  <c:v>18.606414062500001</c:v>
                </c:pt>
                <c:pt idx="4014">
                  <c:v>18.606414062500001</c:v>
                </c:pt>
                <c:pt idx="4015">
                  <c:v>18.52000976563</c:v>
                </c:pt>
                <c:pt idx="4016">
                  <c:v>18.52000976563</c:v>
                </c:pt>
                <c:pt idx="4017">
                  <c:v>18.60431640625</c:v>
                </c:pt>
                <c:pt idx="4018">
                  <c:v>18.61488671875</c:v>
                </c:pt>
                <c:pt idx="4019">
                  <c:v>18.353085937500001</c:v>
                </c:pt>
                <c:pt idx="4020">
                  <c:v>18.353085937500001</c:v>
                </c:pt>
                <c:pt idx="4021">
                  <c:v>18.22944140625</c:v>
                </c:pt>
                <c:pt idx="4022">
                  <c:v>18.6127421875</c:v>
                </c:pt>
                <c:pt idx="4023">
                  <c:v>18.6127421875</c:v>
                </c:pt>
                <c:pt idx="4024">
                  <c:v>18.477251953129997</c:v>
                </c:pt>
                <c:pt idx="4025">
                  <c:v>18.477251953129997</c:v>
                </c:pt>
                <c:pt idx="4026">
                  <c:v>18.433277343749999</c:v>
                </c:pt>
                <c:pt idx="4027">
                  <c:v>18.723636718750001</c:v>
                </c:pt>
                <c:pt idx="4028">
                  <c:v>18.723636718750001</c:v>
                </c:pt>
                <c:pt idx="4029">
                  <c:v>18.448349609379999</c:v>
                </c:pt>
                <c:pt idx="4030">
                  <c:v>18.525082031250001</c:v>
                </c:pt>
                <c:pt idx="4031">
                  <c:v>18.525082031250001</c:v>
                </c:pt>
                <c:pt idx="4032">
                  <c:v>18.367773437499999</c:v>
                </c:pt>
                <c:pt idx="4033">
                  <c:v>18.629115234379999</c:v>
                </c:pt>
                <c:pt idx="4034">
                  <c:v>18.629115234379999</c:v>
                </c:pt>
                <c:pt idx="4035">
                  <c:v>18.461414062500001</c:v>
                </c:pt>
                <c:pt idx="4036">
                  <c:v>18.587572265629998</c:v>
                </c:pt>
                <c:pt idx="4037">
                  <c:v>18.587572265629998</c:v>
                </c:pt>
                <c:pt idx="4038">
                  <c:v>18.24288671875</c:v>
                </c:pt>
                <c:pt idx="4039">
                  <c:v>18.644855468749999</c:v>
                </c:pt>
                <c:pt idx="4040">
                  <c:v>18.644855468749999</c:v>
                </c:pt>
                <c:pt idx="4041">
                  <c:v>18.462884765629997</c:v>
                </c:pt>
                <c:pt idx="4042">
                  <c:v>18.627541015629998</c:v>
                </c:pt>
                <c:pt idx="4043">
                  <c:v>18.433744140629997</c:v>
                </c:pt>
                <c:pt idx="4044">
                  <c:v>18.780261718750001</c:v>
                </c:pt>
                <c:pt idx="4045">
                  <c:v>18.715933593750002</c:v>
                </c:pt>
                <c:pt idx="4046">
                  <c:v>18.715933593750002</c:v>
                </c:pt>
                <c:pt idx="4047">
                  <c:v>18.55555859375</c:v>
                </c:pt>
                <c:pt idx="4048">
                  <c:v>18.487714843749998</c:v>
                </c:pt>
                <c:pt idx="4049">
                  <c:v>18.487714843749998</c:v>
                </c:pt>
                <c:pt idx="4050">
                  <c:v>18.268613281250001</c:v>
                </c:pt>
                <c:pt idx="4051">
                  <c:v>18.398800781249999</c:v>
                </c:pt>
                <c:pt idx="4052">
                  <c:v>18.398800781249999</c:v>
                </c:pt>
                <c:pt idx="4053">
                  <c:v>18.366173828129998</c:v>
                </c:pt>
                <c:pt idx="4054">
                  <c:v>18.663058593750002</c:v>
                </c:pt>
                <c:pt idx="4055">
                  <c:v>18.663058593750002</c:v>
                </c:pt>
                <c:pt idx="4056">
                  <c:v>18.453125</c:v>
                </c:pt>
                <c:pt idx="4057">
                  <c:v>18.715550781249998</c:v>
                </c:pt>
                <c:pt idx="4058">
                  <c:v>18.542378906250001</c:v>
                </c:pt>
                <c:pt idx="4059">
                  <c:v>18.575947265629999</c:v>
                </c:pt>
                <c:pt idx="4060">
                  <c:v>18.392691406250002</c:v>
                </c:pt>
                <c:pt idx="4061">
                  <c:v>18.392691406250002</c:v>
                </c:pt>
                <c:pt idx="4062">
                  <c:v>18.1797734375</c:v>
                </c:pt>
                <c:pt idx="4063">
                  <c:v>18.48673046875</c:v>
                </c:pt>
                <c:pt idx="4064">
                  <c:v>18.32792382813</c:v>
                </c:pt>
                <c:pt idx="4065">
                  <c:v>18.32792382813</c:v>
                </c:pt>
                <c:pt idx="4066">
                  <c:v>18.437863281249999</c:v>
                </c:pt>
                <c:pt idx="4067">
                  <c:v>18.580615234379998</c:v>
                </c:pt>
                <c:pt idx="4068">
                  <c:v>18.48211523438</c:v>
                </c:pt>
                <c:pt idx="4069">
                  <c:v>18.672689453129998</c:v>
                </c:pt>
                <c:pt idx="4070">
                  <c:v>18.236945312500001</c:v>
                </c:pt>
                <c:pt idx="4071">
                  <c:v>18.236945312500001</c:v>
                </c:pt>
                <c:pt idx="4072">
                  <c:v>18.548011718750001</c:v>
                </c:pt>
                <c:pt idx="4073">
                  <c:v>18.803974609379999</c:v>
                </c:pt>
                <c:pt idx="4074">
                  <c:v>18.803974609379999</c:v>
                </c:pt>
                <c:pt idx="4075">
                  <c:v>18.54061328125</c:v>
                </c:pt>
                <c:pt idx="4076">
                  <c:v>18.409535156250001</c:v>
                </c:pt>
                <c:pt idx="4077">
                  <c:v>18.409535156250001</c:v>
                </c:pt>
                <c:pt idx="4078">
                  <c:v>18.13954296875</c:v>
                </c:pt>
                <c:pt idx="4079">
                  <c:v>18.328685546879999</c:v>
                </c:pt>
                <c:pt idx="4080">
                  <c:v>18.194921874999999</c:v>
                </c:pt>
                <c:pt idx="4081">
                  <c:v>18.194921874999999</c:v>
                </c:pt>
                <c:pt idx="4082">
                  <c:v>18.408750000000001</c:v>
                </c:pt>
                <c:pt idx="4083">
                  <c:v>18.311031249999999</c:v>
                </c:pt>
                <c:pt idx="4084">
                  <c:v>18.311031249999999</c:v>
                </c:pt>
                <c:pt idx="4085">
                  <c:v>18.497914062500001</c:v>
                </c:pt>
                <c:pt idx="4086">
                  <c:v>18.28113476563</c:v>
                </c:pt>
                <c:pt idx="4087">
                  <c:v>18.28113476563</c:v>
                </c:pt>
                <c:pt idx="4088">
                  <c:v>18.473876953129999</c:v>
                </c:pt>
                <c:pt idx="4089">
                  <c:v>18.323097656249999</c:v>
                </c:pt>
                <c:pt idx="4090">
                  <c:v>18.467580078129998</c:v>
                </c:pt>
                <c:pt idx="4091">
                  <c:v>18.467580078129998</c:v>
                </c:pt>
                <c:pt idx="4092">
                  <c:v>18.842402343749999</c:v>
                </c:pt>
                <c:pt idx="4093">
                  <c:v>18.486994140629999</c:v>
                </c:pt>
                <c:pt idx="4094">
                  <c:v>18.760746093750001</c:v>
                </c:pt>
                <c:pt idx="4095">
                  <c:v>18.468796874999999</c:v>
                </c:pt>
                <c:pt idx="4096">
                  <c:v>18.754041015629998</c:v>
                </c:pt>
                <c:pt idx="4097">
                  <c:v>18.754041015629998</c:v>
                </c:pt>
                <c:pt idx="4098">
                  <c:v>18.545962890629998</c:v>
                </c:pt>
                <c:pt idx="4099">
                  <c:v>18.24252539063</c:v>
                </c:pt>
                <c:pt idx="4100">
                  <c:v>18.24252539063</c:v>
                </c:pt>
                <c:pt idx="4101">
                  <c:v>18.634732421879999</c:v>
                </c:pt>
                <c:pt idx="4102">
                  <c:v>18.498593750000001</c:v>
                </c:pt>
                <c:pt idx="4103">
                  <c:v>18.83084765625</c:v>
                </c:pt>
                <c:pt idx="4104">
                  <c:v>18.931326171879999</c:v>
                </c:pt>
                <c:pt idx="4105">
                  <c:v>18.825464843750002</c:v>
                </c:pt>
                <c:pt idx="4106">
                  <c:v>18.825464843750002</c:v>
                </c:pt>
                <c:pt idx="4107">
                  <c:v>18.940488281250001</c:v>
                </c:pt>
                <c:pt idx="4108">
                  <c:v>18.5397578125</c:v>
                </c:pt>
                <c:pt idx="4109">
                  <c:v>18.781062500000001</c:v>
                </c:pt>
                <c:pt idx="4110">
                  <c:v>18.781062500000001</c:v>
                </c:pt>
                <c:pt idx="4111">
                  <c:v>18.499316406249999</c:v>
                </c:pt>
                <c:pt idx="4112">
                  <c:v>18.499316406249999</c:v>
                </c:pt>
                <c:pt idx="4113">
                  <c:v>18.727968749999999</c:v>
                </c:pt>
                <c:pt idx="4114">
                  <c:v>18.43458984375</c:v>
                </c:pt>
                <c:pt idx="4115">
                  <c:v>18.64202539063</c:v>
                </c:pt>
                <c:pt idx="4116">
                  <c:v>18.64202539063</c:v>
                </c:pt>
                <c:pt idx="4117">
                  <c:v>18.432095703129999</c:v>
                </c:pt>
                <c:pt idx="4118">
                  <c:v>18.52077539063</c:v>
                </c:pt>
                <c:pt idx="4119">
                  <c:v>18.52077539063</c:v>
                </c:pt>
                <c:pt idx="4120">
                  <c:v>18.38719726563</c:v>
                </c:pt>
                <c:pt idx="4121">
                  <c:v>18.38719726563</c:v>
                </c:pt>
                <c:pt idx="4122">
                  <c:v>18.448152343749999</c:v>
                </c:pt>
                <c:pt idx="4123">
                  <c:v>18.254515625</c:v>
                </c:pt>
                <c:pt idx="4124">
                  <c:v>18.555673828129997</c:v>
                </c:pt>
                <c:pt idx="4125">
                  <c:v>18.555673828129997</c:v>
                </c:pt>
                <c:pt idx="4126">
                  <c:v>18.190126953129997</c:v>
                </c:pt>
                <c:pt idx="4127">
                  <c:v>18.279824218750001</c:v>
                </c:pt>
                <c:pt idx="4128">
                  <c:v>18.613828125000001</c:v>
                </c:pt>
                <c:pt idx="4129">
                  <c:v>18.206082031249998</c:v>
                </c:pt>
                <c:pt idx="4130">
                  <c:v>18.4959375</c:v>
                </c:pt>
                <c:pt idx="4131">
                  <c:v>18.4959375</c:v>
                </c:pt>
                <c:pt idx="4132">
                  <c:v>18.347339843749999</c:v>
                </c:pt>
                <c:pt idx="4133">
                  <c:v>18.27138476563</c:v>
                </c:pt>
                <c:pt idx="4134">
                  <c:v>18.27138476563</c:v>
                </c:pt>
                <c:pt idx="4135">
                  <c:v>18.429597656249999</c:v>
                </c:pt>
                <c:pt idx="4136">
                  <c:v>18.558667968750001</c:v>
                </c:pt>
                <c:pt idx="4137">
                  <c:v>18.75861914063</c:v>
                </c:pt>
                <c:pt idx="4138">
                  <c:v>18.121753906249999</c:v>
                </c:pt>
                <c:pt idx="4139">
                  <c:v>18.409152343750002</c:v>
                </c:pt>
                <c:pt idx="4140">
                  <c:v>18.409152343750002</c:v>
                </c:pt>
                <c:pt idx="4141">
                  <c:v>18.531494140629999</c:v>
                </c:pt>
                <c:pt idx="4142">
                  <c:v>18.344769531250002</c:v>
                </c:pt>
                <c:pt idx="4143">
                  <c:v>18.71334375</c:v>
                </c:pt>
                <c:pt idx="4144">
                  <c:v>18.71334375</c:v>
                </c:pt>
                <c:pt idx="4145">
                  <c:v>18.25256835938</c:v>
                </c:pt>
                <c:pt idx="4146">
                  <c:v>18.7895</c:v>
                </c:pt>
                <c:pt idx="4147">
                  <c:v>18.7895</c:v>
                </c:pt>
                <c:pt idx="4148">
                  <c:v>18.367894531249998</c:v>
                </c:pt>
                <c:pt idx="4149">
                  <c:v>18.607449218749998</c:v>
                </c:pt>
                <c:pt idx="4150">
                  <c:v>18.607449218749998</c:v>
                </c:pt>
                <c:pt idx="4151">
                  <c:v>18.325587890629997</c:v>
                </c:pt>
                <c:pt idx="4152">
                  <c:v>18.781228515629998</c:v>
                </c:pt>
                <c:pt idx="4153">
                  <c:v>18.846974609379998</c:v>
                </c:pt>
                <c:pt idx="4154">
                  <c:v>18.846974609379998</c:v>
                </c:pt>
                <c:pt idx="4155">
                  <c:v>18.847089843749998</c:v>
                </c:pt>
                <c:pt idx="4156">
                  <c:v>18.847089843749998</c:v>
                </c:pt>
                <c:pt idx="4157">
                  <c:v>18.595267578129999</c:v>
                </c:pt>
                <c:pt idx="4158">
                  <c:v>18.759316406250001</c:v>
                </c:pt>
                <c:pt idx="4159">
                  <c:v>18.558724609379997</c:v>
                </c:pt>
                <c:pt idx="4160">
                  <c:v>18.558724609379997</c:v>
                </c:pt>
                <c:pt idx="4161">
                  <c:v>18.472664062500002</c:v>
                </c:pt>
                <c:pt idx="4162">
                  <c:v>18.69022460938</c:v>
                </c:pt>
                <c:pt idx="4163">
                  <c:v>18.69022460938</c:v>
                </c:pt>
                <c:pt idx="4164">
                  <c:v>18.438845703129999</c:v>
                </c:pt>
                <c:pt idx="4165">
                  <c:v>18.124494140629999</c:v>
                </c:pt>
                <c:pt idx="4166">
                  <c:v>18.124494140629999</c:v>
                </c:pt>
                <c:pt idx="4167">
                  <c:v>18.487312500000002</c:v>
                </c:pt>
                <c:pt idx="4168">
                  <c:v>18.60025976563</c:v>
                </c:pt>
                <c:pt idx="4169">
                  <c:v>18.60025976563</c:v>
                </c:pt>
                <c:pt idx="4170">
                  <c:v>18.467316406249999</c:v>
                </c:pt>
                <c:pt idx="4171">
                  <c:v>18.821076171879998</c:v>
                </c:pt>
                <c:pt idx="4172">
                  <c:v>18.410328124999999</c:v>
                </c:pt>
                <c:pt idx="4173">
                  <c:v>18.646042968749999</c:v>
                </c:pt>
                <c:pt idx="4174">
                  <c:v>18.238906249999999</c:v>
                </c:pt>
                <c:pt idx="4175">
                  <c:v>18.238906249999999</c:v>
                </c:pt>
                <c:pt idx="4176">
                  <c:v>18.178621093749999</c:v>
                </c:pt>
                <c:pt idx="4177">
                  <c:v>18.648794921879997</c:v>
                </c:pt>
                <c:pt idx="4178">
                  <c:v>18.431968749999999</c:v>
                </c:pt>
                <c:pt idx="4179">
                  <c:v>18.431968749999999</c:v>
                </c:pt>
                <c:pt idx="4180">
                  <c:v>18.675144531250002</c:v>
                </c:pt>
                <c:pt idx="4181">
                  <c:v>18.675144531250002</c:v>
                </c:pt>
                <c:pt idx="4182">
                  <c:v>18.787550781250001</c:v>
                </c:pt>
                <c:pt idx="4183">
                  <c:v>18.809515625</c:v>
                </c:pt>
                <c:pt idx="4184">
                  <c:v>18.809515625</c:v>
                </c:pt>
                <c:pt idx="4185">
                  <c:v>18.59934765625</c:v>
                </c:pt>
                <c:pt idx="4186">
                  <c:v>18.933927734379999</c:v>
                </c:pt>
                <c:pt idx="4187">
                  <c:v>18.619681640629999</c:v>
                </c:pt>
                <c:pt idx="4188">
                  <c:v>18.619681640629999</c:v>
                </c:pt>
                <c:pt idx="4189">
                  <c:v>18.640828124999999</c:v>
                </c:pt>
                <c:pt idx="4190">
                  <c:v>18.640828124999999</c:v>
                </c:pt>
                <c:pt idx="4191">
                  <c:v>18.791425781249998</c:v>
                </c:pt>
                <c:pt idx="4192">
                  <c:v>19.091572265629999</c:v>
                </c:pt>
                <c:pt idx="4193">
                  <c:v>18.640757812499999</c:v>
                </c:pt>
                <c:pt idx="4194">
                  <c:v>18.640757812499999</c:v>
                </c:pt>
                <c:pt idx="4195">
                  <c:v>19.051535156250001</c:v>
                </c:pt>
                <c:pt idx="4196">
                  <c:v>18.755800781249999</c:v>
                </c:pt>
                <c:pt idx="4197">
                  <c:v>18.619404296879999</c:v>
                </c:pt>
                <c:pt idx="4198">
                  <c:v>18.885558593750002</c:v>
                </c:pt>
                <c:pt idx="4199">
                  <c:v>18.64350390625</c:v>
                </c:pt>
                <c:pt idx="4200">
                  <c:v>18.64350390625</c:v>
                </c:pt>
                <c:pt idx="4201">
                  <c:v>18.878794921879997</c:v>
                </c:pt>
                <c:pt idx="4202">
                  <c:v>18.713019531250001</c:v>
                </c:pt>
                <c:pt idx="4203">
                  <c:v>18.713019531250001</c:v>
                </c:pt>
                <c:pt idx="4204">
                  <c:v>18.932292968750001</c:v>
                </c:pt>
                <c:pt idx="4205">
                  <c:v>18.987689453129999</c:v>
                </c:pt>
                <c:pt idx="4206">
                  <c:v>18.905773437499999</c:v>
                </c:pt>
                <c:pt idx="4207">
                  <c:v>19.119632812500001</c:v>
                </c:pt>
                <c:pt idx="4208">
                  <c:v>18.752572265629997</c:v>
                </c:pt>
                <c:pt idx="4209">
                  <c:v>18.752572265629997</c:v>
                </c:pt>
                <c:pt idx="4210">
                  <c:v>19.065113281249999</c:v>
                </c:pt>
                <c:pt idx="4211">
                  <c:v>18.787835937499999</c:v>
                </c:pt>
                <c:pt idx="4212">
                  <c:v>18.787835937499999</c:v>
                </c:pt>
                <c:pt idx="4213">
                  <c:v>18.997167968749999</c:v>
                </c:pt>
                <c:pt idx="4214">
                  <c:v>18.935203125000001</c:v>
                </c:pt>
                <c:pt idx="4215">
                  <c:v>18.935203125000001</c:v>
                </c:pt>
                <c:pt idx="4216">
                  <c:v>19.031378906250001</c:v>
                </c:pt>
                <c:pt idx="4217">
                  <c:v>18.85186523438</c:v>
                </c:pt>
                <c:pt idx="4218">
                  <c:v>18.85186523438</c:v>
                </c:pt>
                <c:pt idx="4219">
                  <c:v>19.282253906249998</c:v>
                </c:pt>
                <c:pt idx="4220">
                  <c:v>18.944087890629998</c:v>
                </c:pt>
                <c:pt idx="4221">
                  <c:v>19.16619140625</c:v>
                </c:pt>
                <c:pt idx="4222">
                  <c:v>19.16619140625</c:v>
                </c:pt>
                <c:pt idx="4223">
                  <c:v>19.116113281250001</c:v>
                </c:pt>
                <c:pt idx="4224">
                  <c:v>19.302486328129998</c:v>
                </c:pt>
                <c:pt idx="4225">
                  <c:v>19.302486328129998</c:v>
                </c:pt>
                <c:pt idx="4226">
                  <c:v>19.341582031249999</c:v>
                </c:pt>
                <c:pt idx="4227">
                  <c:v>19.122609375</c:v>
                </c:pt>
                <c:pt idx="4228">
                  <c:v>19.122609375</c:v>
                </c:pt>
                <c:pt idx="4229">
                  <c:v>19.300064453129998</c:v>
                </c:pt>
                <c:pt idx="4230">
                  <c:v>18.966347656250001</c:v>
                </c:pt>
                <c:pt idx="4231">
                  <c:v>19.321605468750001</c:v>
                </c:pt>
                <c:pt idx="4232">
                  <c:v>19.08643164063</c:v>
                </c:pt>
                <c:pt idx="4233">
                  <c:v>19.234412109379999</c:v>
                </c:pt>
                <c:pt idx="4234">
                  <c:v>19.616994140629998</c:v>
                </c:pt>
                <c:pt idx="4235">
                  <c:v>19.616994140629998</c:v>
                </c:pt>
                <c:pt idx="4236">
                  <c:v>19.1974921875</c:v>
                </c:pt>
                <c:pt idx="4237">
                  <c:v>19.230878906249998</c:v>
                </c:pt>
                <c:pt idx="4238">
                  <c:v>19.230878906249998</c:v>
                </c:pt>
                <c:pt idx="4239">
                  <c:v>19.645800781249999</c:v>
                </c:pt>
                <c:pt idx="4240">
                  <c:v>19.283212890629997</c:v>
                </c:pt>
                <c:pt idx="4241">
                  <c:v>19.539371093749999</c:v>
                </c:pt>
                <c:pt idx="4242">
                  <c:v>19.294199218749998</c:v>
                </c:pt>
                <c:pt idx="4243">
                  <c:v>19.608578125000001</c:v>
                </c:pt>
                <c:pt idx="4244">
                  <c:v>19.608578125000001</c:v>
                </c:pt>
                <c:pt idx="4245">
                  <c:v>19.413453125</c:v>
                </c:pt>
                <c:pt idx="4246">
                  <c:v>19.02039257813</c:v>
                </c:pt>
                <c:pt idx="4247">
                  <c:v>19.340499999999999</c:v>
                </c:pt>
                <c:pt idx="4248">
                  <c:v>19.340499999999999</c:v>
                </c:pt>
                <c:pt idx="4249">
                  <c:v>19.214429687500001</c:v>
                </c:pt>
                <c:pt idx="4250">
                  <c:v>19.612998046879998</c:v>
                </c:pt>
                <c:pt idx="4251">
                  <c:v>19.59448046875</c:v>
                </c:pt>
                <c:pt idx="4252">
                  <c:v>19.477271484379997</c:v>
                </c:pt>
                <c:pt idx="4253">
                  <c:v>19.5870703125</c:v>
                </c:pt>
                <c:pt idx="4254">
                  <c:v>19.5870703125</c:v>
                </c:pt>
                <c:pt idx="4255">
                  <c:v>19.340572265629998</c:v>
                </c:pt>
                <c:pt idx="4256">
                  <c:v>19.637748046879999</c:v>
                </c:pt>
                <c:pt idx="4257">
                  <c:v>19.637748046879999</c:v>
                </c:pt>
                <c:pt idx="4258">
                  <c:v>19.361113281249999</c:v>
                </c:pt>
                <c:pt idx="4259">
                  <c:v>19.63081445313</c:v>
                </c:pt>
                <c:pt idx="4260">
                  <c:v>19.63081445313</c:v>
                </c:pt>
                <c:pt idx="4261">
                  <c:v>19.480201171879997</c:v>
                </c:pt>
                <c:pt idx="4262">
                  <c:v>19.912890624999999</c:v>
                </c:pt>
                <c:pt idx="4263">
                  <c:v>19.912890624999999</c:v>
                </c:pt>
                <c:pt idx="4264">
                  <c:v>19.673439453129998</c:v>
                </c:pt>
                <c:pt idx="4265">
                  <c:v>20.021619140629998</c:v>
                </c:pt>
                <c:pt idx="4266">
                  <c:v>19.877339843750001</c:v>
                </c:pt>
                <c:pt idx="4267">
                  <c:v>19.80514648438</c:v>
                </c:pt>
                <c:pt idx="4268">
                  <c:v>20.085521484379999</c:v>
                </c:pt>
                <c:pt idx="4269">
                  <c:v>20.085521484379999</c:v>
                </c:pt>
                <c:pt idx="4270">
                  <c:v>19.638937500000001</c:v>
                </c:pt>
                <c:pt idx="4271">
                  <c:v>19.937085937500001</c:v>
                </c:pt>
                <c:pt idx="4272">
                  <c:v>20.079291015629998</c:v>
                </c:pt>
                <c:pt idx="4273">
                  <c:v>20.079291015629998</c:v>
                </c:pt>
                <c:pt idx="4274">
                  <c:v>19.65337109375</c:v>
                </c:pt>
                <c:pt idx="4275">
                  <c:v>19.997917968749999</c:v>
                </c:pt>
                <c:pt idx="4276">
                  <c:v>19.677644531249999</c:v>
                </c:pt>
                <c:pt idx="4277">
                  <c:v>19.941775390629999</c:v>
                </c:pt>
                <c:pt idx="4278">
                  <c:v>19.785789062500001</c:v>
                </c:pt>
                <c:pt idx="4279">
                  <c:v>19.785789062500001</c:v>
                </c:pt>
                <c:pt idx="4280">
                  <c:v>19.812453125000001</c:v>
                </c:pt>
                <c:pt idx="4281">
                  <c:v>19.925966796879997</c:v>
                </c:pt>
                <c:pt idx="4282">
                  <c:v>19.925966796879997</c:v>
                </c:pt>
                <c:pt idx="4283">
                  <c:v>19.64976171875</c:v>
                </c:pt>
                <c:pt idx="4284">
                  <c:v>19.6100546875</c:v>
                </c:pt>
                <c:pt idx="4285">
                  <c:v>19.60122070313</c:v>
                </c:pt>
                <c:pt idx="4286">
                  <c:v>19.432847656250001</c:v>
                </c:pt>
                <c:pt idx="4287">
                  <c:v>19.658089843749998</c:v>
                </c:pt>
                <c:pt idx="4288">
                  <c:v>19.658089843749998</c:v>
                </c:pt>
                <c:pt idx="4289">
                  <c:v>19.327992187500001</c:v>
                </c:pt>
                <c:pt idx="4290">
                  <c:v>19.555537109379998</c:v>
                </c:pt>
                <c:pt idx="4291">
                  <c:v>19.45398046875</c:v>
                </c:pt>
                <c:pt idx="4292">
                  <c:v>19.45398046875</c:v>
                </c:pt>
                <c:pt idx="4293">
                  <c:v>19.749761718750001</c:v>
                </c:pt>
                <c:pt idx="4294">
                  <c:v>19.749761718750001</c:v>
                </c:pt>
                <c:pt idx="4295">
                  <c:v>19.515410156249999</c:v>
                </c:pt>
                <c:pt idx="4296">
                  <c:v>19.725943359379997</c:v>
                </c:pt>
                <c:pt idx="4297">
                  <c:v>19.855390624999998</c:v>
                </c:pt>
                <c:pt idx="4298">
                  <c:v>19.855390624999998</c:v>
                </c:pt>
                <c:pt idx="4299">
                  <c:v>19.684949218749999</c:v>
                </c:pt>
                <c:pt idx="4300">
                  <c:v>20.010326171879999</c:v>
                </c:pt>
                <c:pt idx="4301">
                  <c:v>19.68584960938</c:v>
                </c:pt>
                <c:pt idx="4302">
                  <c:v>19.823378906249999</c:v>
                </c:pt>
                <c:pt idx="4303">
                  <c:v>19.607222656249998</c:v>
                </c:pt>
                <c:pt idx="4304">
                  <c:v>19.607222656249998</c:v>
                </c:pt>
                <c:pt idx="4305">
                  <c:v>19.760191406250001</c:v>
                </c:pt>
                <c:pt idx="4306">
                  <c:v>20.383167968750001</c:v>
                </c:pt>
                <c:pt idx="4307">
                  <c:v>20.383167968750001</c:v>
                </c:pt>
                <c:pt idx="4308">
                  <c:v>19.93793359375</c:v>
                </c:pt>
                <c:pt idx="4309">
                  <c:v>20.255640625000002</c:v>
                </c:pt>
                <c:pt idx="4310">
                  <c:v>20.110636718750001</c:v>
                </c:pt>
                <c:pt idx="4311">
                  <c:v>20.30196484375</c:v>
                </c:pt>
                <c:pt idx="4312">
                  <c:v>20.208056640629998</c:v>
                </c:pt>
                <c:pt idx="4313">
                  <c:v>20.208056640629998</c:v>
                </c:pt>
                <c:pt idx="4314">
                  <c:v>20.132785156250002</c:v>
                </c:pt>
                <c:pt idx="4315">
                  <c:v>20.454964843749998</c:v>
                </c:pt>
                <c:pt idx="4316">
                  <c:v>19.885390624999999</c:v>
                </c:pt>
                <c:pt idx="4317">
                  <c:v>19.885390624999999</c:v>
                </c:pt>
                <c:pt idx="4318">
                  <c:v>20.117800781250001</c:v>
                </c:pt>
                <c:pt idx="4319">
                  <c:v>19.89439648438</c:v>
                </c:pt>
                <c:pt idx="4320">
                  <c:v>20.02464648438</c:v>
                </c:pt>
                <c:pt idx="4321">
                  <c:v>20.223451171879997</c:v>
                </c:pt>
                <c:pt idx="4322">
                  <c:v>19.928480468749999</c:v>
                </c:pt>
                <c:pt idx="4323">
                  <c:v>19.928480468749999</c:v>
                </c:pt>
                <c:pt idx="4324">
                  <c:v>20.410017578129999</c:v>
                </c:pt>
                <c:pt idx="4325">
                  <c:v>20.161744140629999</c:v>
                </c:pt>
                <c:pt idx="4326">
                  <c:v>20.137761718749999</c:v>
                </c:pt>
                <c:pt idx="4327">
                  <c:v>20.137761718749999</c:v>
                </c:pt>
                <c:pt idx="4328">
                  <c:v>20.480585937499999</c:v>
                </c:pt>
                <c:pt idx="4329">
                  <c:v>20.184121093750001</c:v>
                </c:pt>
                <c:pt idx="4330">
                  <c:v>20.545474609379998</c:v>
                </c:pt>
                <c:pt idx="4331">
                  <c:v>20.246519531250001</c:v>
                </c:pt>
                <c:pt idx="4332">
                  <c:v>20.343822265629999</c:v>
                </c:pt>
                <c:pt idx="4333">
                  <c:v>20.343822265629999</c:v>
                </c:pt>
                <c:pt idx="4334">
                  <c:v>20.33394921875</c:v>
                </c:pt>
                <c:pt idx="4335">
                  <c:v>20.095353515629998</c:v>
                </c:pt>
                <c:pt idx="4336">
                  <c:v>20.095353515629998</c:v>
                </c:pt>
                <c:pt idx="4337">
                  <c:v>20.35672265625</c:v>
                </c:pt>
                <c:pt idx="4338">
                  <c:v>20.482375000000001</c:v>
                </c:pt>
                <c:pt idx="4339">
                  <c:v>20.482375000000001</c:v>
                </c:pt>
                <c:pt idx="4340">
                  <c:v>20.590451171879998</c:v>
                </c:pt>
                <c:pt idx="4341">
                  <c:v>20.472537109379999</c:v>
                </c:pt>
                <c:pt idx="4342">
                  <c:v>20.472537109379999</c:v>
                </c:pt>
                <c:pt idx="4343">
                  <c:v>20.785357421879997</c:v>
                </c:pt>
                <c:pt idx="4344">
                  <c:v>20.457482421879998</c:v>
                </c:pt>
                <c:pt idx="4345">
                  <c:v>20.976832031250002</c:v>
                </c:pt>
                <c:pt idx="4346">
                  <c:v>20.976832031250002</c:v>
                </c:pt>
                <c:pt idx="4347">
                  <c:v>20.69091796875</c:v>
                </c:pt>
                <c:pt idx="4348">
                  <c:v>20.69091796875</c:v>
                </c:pt>
                <c:pt idx="4349">
                  <c:v>20.395318359379999</c:v>
                </c:pt>
                <c:pt idx="4350">
                  <c:v>20.335005859379997</c:v>
                </c:pt>
                <c:pt idx="4351">
                  <c:v>20.83011328125</c:v>
                </c:pt>
                <c:pt idx="4352">
                  <c:v>20.83011328125</c:v>
                </c:pt>
                <c:pt idx="4353">
                  <c:v>20.81341210938</c:v>
                </c:pt>
                <c:pt idx="4354">
                  <c:v>20.78034960938</c:v>
                </c:pt>
                <c:pt idx="4355">
                  <c:v>20.78034960938</c:v>
                </c:pt>
                <c:pt idx="4356">
                  <c:v>20.585783203129999</c:v>
                </c:pt>
                <c:pt idx="4357">
                  <c:v>21.071517578129999</c:v>
                </c:pt>
                <c:pt idx="4358">
                  <c:v>21.071517578129999</c:v>
                </c:pt>
                <c:pt idx="4359">
                  <c:v>20.769126953129998</c:v>
                </c:pt>
                <c:pt idx="4360">
                  <c:v>20.919689453129998</c:v>
                </c:pt>
                <c:pt idx="4361">
                  <c:v>20.919689453129998</c:v>
                </c:pt>
                <c:pt idx="4362">
                  <c:v>21.115074218749999</c:v>
                </c:pt>
                <c:pt idx="4363">
                  <c:v>20.98751171875</c:v>
                </c:pt>
                <c:pt idx="4364">
                  <c:v>21.215753906250001</c:v>
                </c:pt>
                <c:pt idx="4365">
                  <c:v>20.883349609379998</c:v>
                </c:pt>
                <c:pt idx="4366">
                  <c:v>20.94194921875</c:v>
                </c:pt>
                <c:pt idx="4367">
                  <c:v>21.189818359379998</c:v>
                </c:pt>
                <c:pt idx="4368">
                  <c:v>21.189818359379998</c:v>
                </c:pt>
                <c:pt idx="4369">
                  <c:v>20.7608125</c:v>
                </c:pt>
                <c:pt idx="4370">
                  <c:v>21.28069140625</c:v>
                </c:pt>
                <c:pt idx="4371">
                  <c:v>21.28069140625</c:v>
                </c:pt>
                <c:pt idx="4372">
                  <c:v>20.933048828129998</c:v>
                </c:pt>
                <c:pt idx="4373">
                  <c:v>20.885816406250001</c:v>
                </c:pt>
                <c:pt idx="4374">
                  <c:v>21.386369140629998</c:v>
                </c:pt>
                <c:pt idx="4375">
                  <c:v>20.925427734379998</c:v>
                </c:pt>
                <c:pt idx="4376">
                  <c:v>21.174837890629998</c:v>
                </c:pt>
                <c:pt idx="4377">
                  <c:v>21.174837890629998</c:v>
                </c:pt>
                <c:pt idx="4378">
                  <c:v>21.186587890629998</c:v>
                </c:pt>
                <c:pt idx="4379">
                  <c:v>21.20271289063</c:v>
                </c:pt>
                <c:pt idx="4380">
                  <c:v>21.229042968750001</c:v>
                </c:pt>
                <c:pt idx="4381">
                  <c:v>21.229042968750001</c:v>
                </c:pt>
                <c:pt idx="4382">
                  <c:v>20.99416601563</c:v>
                </c:pt>
                <c:pt idx="4383">
                  <c:v>21.248291015629999</c:v>
                </c:pt>
                <c:pt idx="4384">
                  <c:v>20.959253906250002</c:v>
                </c:pt>
                <c:pt idx="4385">
                  <c:v>20.994203124999999</c:v>
                </c:pt>
                <c:pt idx="4386">
                  <c:v>21.287599609379999</c:v>
                </c:pt>
                <c:pt idx="4387">
                  <c:v>21.287599609379999</c:v>
                </c:pt>
                <c:pt idx="4388">
                  <c:v>20.949644531250001</c:v>
                </c:pt>
                <c:pt idx="4389">
                  <c:v>21.20375976563</c:v>
                </c:pt>
                <c:pt idx="4390">
                  <c:v>21.20375976563</c:v>
                </c:pt>
                <c:pt idx="4391">
                  <c:v>20.912437499999999</c:v>
                </c:pt>
                <c:pt idx="4392">
                  <c:v>20.936878906250001</c:v>
                </c:pt>
                <c:pt idx="4393">
                  <c:v>20.936878906250001</c:v>
                </c:pt>
                <c:pt idx="4394">
                  <c:v>20.80594726563</c:v>
                </c:pt>
                <c:pt idx="4395">
                  <c:v>21.108890625000001</c:v>
                </c:pt>
                <c:pt idx="4396">
                  <c:v>21.108890625000001</c:v>
                </c:pt>
                <c:pt idx="4397">
                  <c:v>20.807519531250001</c:v>
                </c:pt>
                <c:pt idx="4398">
                  <c:v>20.820330078129999</c:v>
                </c:pt>
                <c:pt idx="4399">
                  <c:v>21.078396484379997</c:v>
                </c:pt>
                <c:pt idx="4400">
                  <c:v>21.018871093750001</c:v>
                </c:pt>
                <c:pt idx="4401">
                  <c:v>21.348691406250001</c:v>
                </c:pt>
                <c:pt idx="4402">
                  <c:v>21.348691406250001</c:v>
                </c:pt>
                <c:pt idx="4403">
                  <c:v>20.870744140629998</c:v>
                </c:pt>
                <c:pt idx="4404">
                  <c:v>21.275589843750002</c:v>
                </c:pt>
                <c:pt idx="4405">
                  <c:v>20.815191406250001</c:v>
                </c:pt>
                <c:pt idx="4406">
                  <c:v>20.815191406250001</c:v>
                </c:pt>
                <c:pt idx="4407">
                  <c:v>20.760580078129998</c:v>
                </c:pt>
                <c:pt idx="4408">
                  <c:v>21.23585546875</c:v>
                </c:pt>
                <c:pt idx="4409">
                  <c:v>21.143929687499998</c:v>
                </c:pt>
                <c:pt idx="4410">
                  <c:v>21.579386718750001</c:v>
                </c:pt>
                <c:pt idx="4411">
                  <c:v>21.44461328125</c:v>
                </c:pt>
                <c:pt idx="4412">
                  <c:v>21.44461328125</c:v>
                </c:pt>
                <c:pt idx="4413">
                  <c:v>21.61577734375</c:v>
                </c:pt>
                <c:pt idx="4414">
                  <c:v>21.419314453129999</c:v>
                </c:pt>
                <c:pt idx="4415">
                  <c:v>21.419314453129999</c:v>
                </c:pt>
                <c:pt idx="4416">
                  <c:v>21.06555664063</c:v>
                </c:pt>
                <c:pt idx="4417">
                  <c:v>21.340605468749999</c:v>
                </c:pt>
                <c:pt idx="4418">
                  <c:v>21.059210937500001</c:v>
                </c:pt>
                <c:pt idx="4419">
                  <c:v>21.414542968749998</c:v>
                </c:pt>
                <c:pt idx="4420">
                  <c:v>21.355820312500001</c:v>
                </c:pt>
                <c:pt idx="4421">
                  <c:v>21.355820312500001</c:v>
                </c:pt>
                <c:pt idx="4422">
                  <c:v>21.473859375</c:v>
                </c:pt>
                <c:pt idx="4423">
                  <c:v>21.526851562499999</c:v>
                </c:pt>
                <c:pt idx="4424">
                  <c:v>20.98922851563</c:v>
                </c:pt>
                <c:pt idx="4425">
                  <c:v>20.98922851563</c:v>
                </c:pt>
                <c:pt idx="4426">
                  <c:v>21.646103515629999</c:v>
                </c:pt>
                <c:pt idx="4427">
                  <c:v>21.646103515629999</c:v>
                </c:pt>
                <c:pt idx="4428">
                  <c:v>21.824951171879999</c:v>
                </c:pt>
                <c:pt idx="4429">
                  <c:v>21.556501953129999</c:v>
                </c:pt>
                <c:pt idx="4430">
                  <c:v>21.261162109379999</c:v>
                </c:pt>
                <c:pt idx="4431">
                  <c:v>21.261162109379999</c:v>
                </c:pt>
                <c:pt idx="4432">
                  <c:v>20.98426953125</c:v>
                </c:pt>
                <c:pt idx="4433">
                  <c:v>19.347396484379999</c:v>
                </c:pt>
                <c:pt idx="4434">
                  <c:v>17.682263671879998</c:v>
                </c:pt>
                <c:pt idx="4435">
                  <c:v>15.653148437500001</c:v>
                </c:pt>
                <c:pt idx="4436">
                  <c:v>13.907859374999999</c:v>
                </c:pt>
                <c:pt idx="4437">
                  <c:v>13.907859374999999</c:v>
                </c:pt>
                <c:pt idx="4438">
                  <c:v>12.64265625</c:v>
                </c:pt>
                <c:pt idx="4439">
                  <c:v>11.392728515630001</c:v>
                </c:pt>
                <c:pt idx="4440">
                  <c:v>11.392728515630001</c:v>
                </c:pt>
                <c:pt idx="4441">
                  <c:v>10.00466210938</c:v>
                </c:pt>
                <c:pt idx="4442">
                  <c:v>8.1557041015599996</c:v>
                </c:pt>
                <c:pt idx="4443">
                  <c:v>8.1557041015599996</c:v>
                </c:pt>
                <c:pt idx="4444">
                  <c:v>7.07977832031</c:v>
                </c:pt>
                <c:pt idx="4445">
                  <c:v>6.0262080078100002</c:v>
                </c:pt>
                <c:pt idx="4446">
                  <c:v>6.0262080078100002</c:v>
                </c:pt>
                <c:pt idx="4447">
                  <c:v>4.4484365234399998</c:v>
                </c:pt>
                <c:pt idx="4448">
                  <c:v>3.30264111328</c:v>
                </c:pt>
                <c:pt idx="4449">
                  <c:v>2.90962841797</c:v>
                </c:pt>
                <c:pt idx="4450">
                  <c:v>2.90962841797</c:v>
                </c:pt>
                <c:pt idx="4451">
                  <c:v>1.98301342773</c:v>
                </c:pt>
                <c:pt idx="4452">
                  <c:v>1.6426406250000001</c:v>
                </c:pt>
                <c:pt idx="4453">
                  <c:v>1.6426406250000001</c:v>
                </c:pt>
                <c:pt idx="4454">
                  <c:v>1.5357824707000001</c:v>
                </c:pt>
                <c:pt idx="4455">
                  <c:v>1.17579333496</c:v>
                </c:pt>
                <c:pt idx="4456">
                  <c:v>1.17579333496</c:v>
                </c:pt>
                <c:pt idx="4457">
                  <c:v>0.79631970215000003</c:v>
                </c:pt>
                <c:pt idx="4458">
                  <c:v>0.76385711670000001</c:v>
                </c:pt>
                <c:pt idx="4459">
                  <c:v>0.61215350341999997</c:v>
                </c:pt>
                <c:pt idx="4460">
                  <c:v>0.57730371093999999</c:v>
                </c:pt>
                <c:pt idx="4461">
                  <c:v>0.53475305175999999</c:v>
                </c:pt>
                <c:pt idx="4462">
                  <c:v>0.53475305175999999</c:v>
                </c:pt>
                <c:pt idx="4463">
                  <c:v>0.56132055663999991</c:v>
                </c:pt>
                <c:pt idx="4464">
                  <c:v>0.54178497314000007</c:v>
                </c:pt>
                <c:pt idx="4465">
                  <c:v>0.37098666382000001</c:v>
                </c:pt>
                <c:pt idx="4466">
                  <c:v>0.37098666382000001</c:v>
                </c:pt>
                <c:pt idx="4467">
                  <c:v>0.37469256592</c:v>
                </c:pt>
                <c:pt idx="4468">
                  <c:v>0.30381024169999998</c:v>
                </c:pt>
                <c:pt idx="4469">
                  <c:v>0.31922720336999999</c:v>
                </c:pt>
                <c:pt idx="4470">
                  <c:v>0.28990957641999998</c:v>
                </c:pt>
                <c:pt idx="4471">
                  <c:v>0.19544911194</c:v>
                </c:pt>
                <c:pt idx="4472">
                  <c:v>0.19544911194</c:v>
                </c:pt>
                <c:pt idx="4473">
                  <c:v>0.31451675415000002</c:v>
                </c:pt>
                <c:pt idx="4474">
                  <c:v>0.35608709716999998</c:v>
                </c:pt>
                <c:pt idx="4475">
                  <c:v>0.35464398193000002</c:v>
                </c:pt>
                <c:pt idx="4476">
                  <c:v>0.35464398193000002</c:v>
                </c:pt>
                <c:pt idx="4477">
                  <c:v>0.52899670409999999</c:v>
                </c:pt>
                <c:pt idx="4478">
                  <c:v>0.43920526123000003</c:v>
                </c:pt>
                <c:pt idx="4479">
                  <c:v>0.32843829346000003</c:v>
                </c:pt>
                <c:pt idx="4480">
                  <c:v>0.19713589477999999</c:v>
                </c:pt>
                <c:pt idx="4481">
                  <c:v>0.13150202942000003</c:v>
                </c:pt>
                <c:pt idx="4482">
                  <c:v>0.13150202942000003</c:v>
                </c:pt>
                <c:pt idx="4483">
                  <c:v>0.18254922485</c:v>
                </c:pt>
                <c:pt idx="4484">
                  <c:v>0.14506628418</c:v>
                </c:pt>
                <c:pt idx="4485">
                  <c:v>0.17926986693999999</c:v>
                </c:pt>
                <c:pt idx="4486">
                  <c:v>3.550423431E-2</c:v>
                </c:pt>
                <c:pt idx="4487">
                  <c:v>-7.8334754940000001E-2</c:v>
                </c:pt>
                <c:pt idx="4488">
                  <c:v>-7.8334754940000001E-2</c:v>
                </c:pt>
                <c:pt idx="4489">
                  <c:v>-9.3730445859999997E-2</c:v>
                </c:pt>
                <c:pt idx="4490">
                  <c:v>-0.34342120361</c:v>
                </c:pt>
                <c:pt idx="4491">
                  <c:v>-0.18242526244999999</c:v>
                </c:pt>
                <c:pt idx="4492">
                  <c:v>-0.18242526244999999</c:v>
                </c:pt>
                <c:pt idx="4493">
                  <c:v>-0.15994674682999999</c:v>
                </c:pt>
                <c:pt idx="4494">
                  <c:v>-0.24536177063</c:v>
                </c:pt>
                <c:pt idx="4495">
                  <c:v>-0.21688546752999999</c:v>
                </c:pt>
                <c:pt idx="4496">
                  <c:v>-0.13683346558000001</c:v>
                </c:pt>
                <c:pt idx="4497">
                  <c:v>-5.1955200200000003E-2</c:v>
                </c:pt>
                <c:pt idx="4498">
                  <c:v>-5.1955200200000003E-2</c:v>
                </c:pt>
                <c:pt idx="4499">
                  <c:v>-0.35859524535999998</c:v>
                </c:pt>
                <c:pt idx="4500">
                  <c:v>-0.58470489502</c:v>
                </c:pt>
                <c:pt idx="4501">
                  <c:v>-0.57816345214999998</c:v>
                </c:pt>
                <c:pt idx="4502">
                  <c:v>-0.57816345214999998</c:v>
                </c:pt>
                <c:pt idx="4503">
                  <c:v>-0.69570983887000004</c:v>
                </c:pt>
                <c:pt idx="4504">
                  <c:v>-0.44018536377</c:v>
                </c:pt>
                <c:pt idx="4505">
                  <c:v>-0.45997045898</c:v>
                </c:pt>
                <c:pt idx="4506">
                  <c:v>-0.29661053466999998</c:v>
                </c:pt>
                <c:pt idx="4507">
                  <c:v>-0.12804652405</c:v>
                </c:pt>
                <c:pt idx="4508">
                  <c:v>-0.12804652405</c:v>
                </c:pt>
                <c:pt idx="4509">
                  <c:v>-0.22285884094</c:v>
                </c:pt>
                <c:pt idx="4510">
                  <c:v>-0.13807211304</c:v>
                </c:pt>
                <c:pt idx="4511">
                  <c:v>-0.13807211304</c:v>
                </c:pt>
                <c:pt idx="4512">
                  <c:v>-0.18316723633000001</c:v>
                </c:pt>
                <c:pt idx="4513">
                  <c:v>0.11910373688000001</c:v>
                </c:pt>
                <c:pt idx="4514">
                  <c:v>0.11910373688000001</c:v>
                </c:pt>
                <c:pt idx="4515">
                  <c:v>5.6077331540000004E-2</c:v>
                </c:pt>
                <c:pt idx="4516">
                  <c:v>5.2869781490000003E-2</c:v>
                </c:pt>
                <c:pt idx="4517">
                  <c:v>5.2869781490000003E-2</c:v>
                </c:pt>
                <c:pt idx="4518">
                  <c:v>-1.8236160000000001E-4</c:v>
                </c:pt>
                <c:pt idx="4519">
                  <c:v>4.1410789490000002E-2</c:v>
                </c:pt>
                <c:pt idx="4520">
                  <c:v>4.1410789490000002E-2</c:v>
                </c:pt>
                <c:pt idx="4521">
                  <c:v>3.5023094179999999E-2</c:v>
                </c:pt>
                <c:pt idx="4522">
                  <c:v>3.5023094179999999E-2</c:v>
                </c:pt>
                <c:pt idx="4523">
                  <c:v>6.8978073120000011E-2</c:v>
                </c:pt>
                <c:pt idx="4524">
                  <c:v>-4.3187225339999996E-2</c:v>
                </c:pt>
                <c:pt idx="4525">
                  <c:v>-4.3187225339999996E-2</c:v>
                </c:pt>
                <c:pt idx="4526">
                  <c:v>0.17344407653999999</c:v>
                </c:pt>
                <c:pt idx="4527">
                  <c:v>0.18898439026</c:v>
                </c:pt>
                <c:pt idx="4528">
                  <c:v>0.18898439026</c:v>
                </c:pt>
                <c:pt idx="4529">
                  <c:v>3.6047668459999994E-2</c:v>
                </c:pt>
                <c:pt idx="4530">
                  <c:v>-6.1147686E-2</c:v>
                </c:pt>
                <c:pt idx="4531">
                  <c:v>-6.1147686E-2</c:v>
                </c:pt>
                <c:pt idx="4532">
                  <c:v>-4.1620155330000005E-2</c:v>
                </c:pt>
                <c:pt idx="4533">
                  <c:v>-7.77648926E-3</c:v>
                </c:pt>
                <c:pt idx="4534">
                  <c:v>-7.77648926E-3</c:v>
                </c:pt>
                <c:pt idx="4535">
                  <c:v>-7.9765501000000003E-3</c:v>
                </c:pt>
                <c:pt idx="4536">
                  <c:v>8.804763031E-2</c:v>
                </c:pt>
                <c:pt idx="4537">
                  <c:v>-0.14281770324999998</c:v>
                </c:pt>
                <c:pt idx="4538">
                  <c:v>-0.14281770324999998</c:v>
                </c:pt>
                <c:pt idx="4539">
                  <c:v>4.0889198299999999E-2</c:v>
                </c:pt>
                <c:pt idx="4540">
                  <c:v>-0.12514355468999999</c:v>
                </c:pt>
                <c:pt idx="4541">
                  <c:v>-0.12514355468999999</c:v>
                </c:pt>
                <c:pt idx="4542">
                  <c:v>-4.7391227720000005E-2</c:v>
                </c:pt>
                <c:pt idx="4543">
                  <c:v>-5.2492897029999999E-2</c:v>
                </c:pt>
                <c:pt idx="4544">
                  <c:v>-5.2492897029999999E-2</c:v>
                </c:pt>
                <c:pt idx="4545">
                  <c:v>-3.3476940159999996E-2</c:v>
                </c:pt>
                <c:pt idx="4546">
                  <c:v>2.2353313450000002E-2</c:v>
                </c:pt>
                <c:pt idx="4547">
                  <c:v>0.12150402832</c:v>
                </c:pt>
                <c:pt idx="4548">
                  <c:v>0.29473123169000004</c:v>
                </c:pt>
                <c:pt idx="4549">
                  <c:v>0.10158675384999999</c:v>
                </c:pt>
                <c:pt idx="4550">
                  <c:v>0.10158675384999999</c:v>
                </c:pt>
                <c:pt idx="4551">
                  <c:v>0.37874346924000002</c:v>
                </c:pt>
                <c:pt idx="4552">
                  <c:v>0.35306881714000005</c:v>
                </c:pt>
                <c:pt idx="4553">
                  <c:v>0.25419316101</c:v>
                </c:pt>
                <c:pt idx="4554">
                  <c:v>0.25419316101</c:v>
                </c:pt>
                <c:pt idx="4555">
                  <c:v>0.28634301757999997</c:v>
                </c:pt>
                <c:pt idx="4556">
                  <c:v>5.2521148680000004E-2</c:v>
                </c:pt>
                <c:pt idx="4557">
                  <c:v>0.22914237976000001</c:v>
                </c:pt>
                <c:pt idx="4558">
                  <c:v>0.23485324096999999</c:v>
                </c:pt>
                <c:pt idx="4559">
                  <c:v>0.34986849976000001</c:v>
                </c:pt>
                <c:pt idx="4560">
                  <c:v>0.34986849976000001</c:v>
                </c:pt>
                <c:pt idx="4561">
                  <c:v>0.42178265381000002</c:v>
                </c:pt>
                <c:pt idx="4562">
                  <c:v>0.12600173186999999</c:v>
                </c:pt>
                <c:pt idx="4563">
                  <c:v>0.12600173186999999</c:v>
                </c:pt>
                <c:pt idx="4564">
                  <c:v>0.36457440186000001</c:v>
                </c:pt>
                <c:pt idx="4565">
                  <c:v>0.24018984985</c:v>
                </c:pt>
                <c:pt idx="4566">
                  <c:v>0.24018984985</c:v>
                </c:pt>
                <c:pt idx="4567">
                  <c:v>0.20757099915000002</c:v>
                </c:pt>
                <c:pt idx="4568">
                  <c:v>0.11309997559</c:v>
                </c:pt>
                <c:pt idx="4569">
                  <c:v>0.52364471435999993</c:v>
                </c:pt>
                <c:pt idx="4570">
                  <c:v>0.52364471435999993</c:v>
                </c:pt>
                <c:pt idx="4571">
                  <c:v>0.54749816895000003</c:v>
                </c:pt>
                <c:pt idx="4572">
                  <c:v>0.10146205901999999</c:v>
                </c:pt>
                <c:pt idx="4573">
                  <c:v>0.45689096068999996</c:v>
                </c:pt>
                <c:pt idx="4574">
                  <c:v>0.12419155121</c:v>
                </c:pt>
                <c:pt idx="4575">
                  <c:v>0.12464030457</c:v>
                </c:pt>
                <c:pt idx="4576">
                  <c:v>0.12464030457</c:v>
                </c:pt>
                <c:pt idx="4577">
                  <c:v>0.32874691771999998</c:v>
                </c:pt>
                <c:pt idx="4578">
                  <c:v>5.244402695E-2</c:v>
                </c:pt>
                <c:pt idx="4579">
                  <c:v>0.31572399902000003</c:v>
                </c:pt>
                <c:pt idx="4580">
                  <c:v>0.31572399902000003</c:v>
                </c:pt>
                <c:pt idx="4581">
                  <c:v>0.13969296265</c:v>
                </c:pt>
                <c:pt idx="4582">
                  <c:v>0.15531832886000002</c:v>
                </c:pt>
                <c:pt idx="4583">
                  <c:v>0.15531832886000002</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2"/>
          <c:order val="14"/>
          <c:tx>
            <c:v>Downforce</c:v>
          </c:tx>
          <c:spPr>
            <a:ln w="25400">
              <a:solidFill>
                <a:srgbClr val="FF6600"/>
              </a:solidFill>
              <a:prstDash val="solid"/>
            </a:ln>
          </c:spPr>
          <c:marker>
            <c:symbol val="none"/>
          </c:marker>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V$2:$V$5000</c:f>
              <c:numCache>
                <c:formatCode>0.0000</c:formatCode>
                <c:ptCount val="4999"/>
                <c:pt idx="0">
                  <c:v>-3.4726154330000002E-2</c:v>
                </c:pt>
                <c:pt idx="1">
                  <c:v>-3.4726154330000002E-2</c:v>
                </c:pt>
                <c:pt idx="2">
                  <c:v>-3.4726154330000002E-2</c:v>
                </c:pt>
                <c:pt idx="3">
                  <c:v>-6.1727743100000003E-3</c:v>
                </c:pt>
                <c:pt idx="4">
                  <c:v>-8.4973011000000001E-3</c:v>
                </c:pt>
                <c:pt idx="5">
                  <c:v>-8.4973011000000001E-3</c:v>
                </c:pt>
                <c:pt idx="6">
                  <c:v>-5.3804130600000003E-3</c:v>
                </c:pt>
                <c:pt idx="7">
                  <c:v>-5.3804130600000003E-3</c:v>
                </c:pt>
                <c:pt idx="8">
                  <c:v>-2.3004393599999999E-3</c:v>
                </c:pt>
                <c:pt idx="9">
                  <c:v>-3.0849800100000001E-3</c:v>
                </c:pt>
                <c:pt idx="10">
                  <c:v>1.0924743650000001E-2</c:v>
                </c:pt>
                <c:pt idx="11">
                  <c:v>1.2453157419999999E-2</c:v>
                </c:pt>
                <c:pt idx="12">
                  <c:v>2.635589218E-2</c:v>
                </c:pt>
                <c:pt idx="13">
                  <c:v>2.635589218E-2</c:v>
                </c:pt>
                <c:pt idx="14">
                  <c:v>1.098886967E-2</c:v>
                </c:pt>
                <c:pt idx="15">
                  <c:v>1.098886967E-2</c:v>
                </c:pt>
                <c:pt idx="16">
                  <c:v>-6.4023795100000003E-3</c:v>
                </c:pt>
                <c:pt idx="17">
                  <c:v>-2.3470491410000002E-2</c:v>
                </c:pt>
                <c:pt idx="18">
                  <c:v>-2.3470491410000002E-2</c:v>
                </c:pt>
                <c:pt idx="19">
                  <c:v>1.7418151859999998E-2</c:v>
                </c:pt>
                <c:pt idx="20">
                  <c:v>-1.3519228939999999E-2</c:v>
                </c:pt>
                <c:pt idx="21">
                  <c:v>-1.3519228939999999E-2</c:v>
                </c:pt>
                <c:pt idx="22">
                  <c:v>-4.456640244E-2</c:v>
                </c:pt>
                <c:pt idx="23">
                  <c:v>1.4907818790000001E-2</c:v>
                </c:pt>
                <c:pt idx="24">
                  <c:v>1.4907818790000001E-2</c:v>
                </c:pt>
                <c:pt idx="25">
                  <c:v>4.6210247039999999E-2</c:v>
                </c:pt>
                <c:pt idx="26">
                  <c:v>3.2660362239999997E-2</c:v>
                </c:pt>
                <c:pt idx="27">
                  <c:v>3.2696643829999997E-2</c:v>
                </c:pt>
                <c:pt idx="28">
                  <c:v>3.2696643829999997E-2</c:v>
                </c:pt>
                <c:pt idx="29">
                  <c:v>-4.300764847E-2</c:v>
                </c:pt>
                <c:pt idx="30">
                  <c:v>-4.5548011780000001E-2</c:v>
                </c:pt>
                <c:pt idx="31">
                  <c:v>-4.5548011780000001E-2</c:v>
                </c:pt>
                <c:pt idx="32">
                  <c:v>4.5395652769999996E-2</c:v>
                </c:pt>
                <c:pt idx="33">
                  <c:v>0.10123028564</c:v>
                </c:pt>
                <c:pt idx="34">
                  <c:v>4.012443542E-2</c:v>
                </c:pt>
                <c:pt idx="35">
                  <c:v>7.3226158139999997E-2</c:v>
                </c:pt>
                <c:pt idx="36">
                  <c:v>7.3226158139999997E-2</c:v>
                </c:pt>
                <c:pt idx="37">
                  <c:v>0.10730075836</c:v>
                </c:pt>
                <c:pt idx="38">
                  <c:v>-9.3081254999999984E-3</c:v>
                </c:pt>
                <c:pt idx="39">
                  <c:v>-9.3081254999999984E-3</c:v>
                </c:pt>
                <c:pt idx="40">
                  <c:v>-7.3495193479999998E-2</c:v>
                </c:pt>
                <c:pt idx="41">
                  <c:v>-1.7659015660000003E-2</c:v>
                </c:pt>
                <c:pt idx="42">
                  <c:v>-1.7659015660000003E-2</c:v>
                </c:pt>
                <c:pt idx="43">
                  <c:v>-7.7086663199999999E-3</c:v>
                </c:pt>
                <c:pt idx="44">
                  <c:v>4.5797966000000002E-2</c:v>
                </c:pt>
                <c:pt idx="45">
                  <c:v>4.5797966000000002E-2</c:v>
                </c:pt>
                <c:pt idx="46">
                  <c:v>6.6426482200000001E-3</c:v>
                </c:pt>
                <c:pt idx="47">
                  <c:v>1.957471085E-2</c:v>
                </c:pt>
                <c:pt idx="48">
                  <c:v>4.0538871769999998E-2</c:v>
                </c:pt>
                <c:pt idx="49">
                  <c:v>4.0538871769999998E-2</c:v>
                </c:pt>
                <c:pt idx="50">
                  <c:v>5.565847015E-2</c:v>
                </c:pt>
                <c:pt idx="51">
                  <c:v>0.10914857483</c:v>
                </c:pt>
                <c:pt idx="52">
                  <c:v>0.10914857483</c:v>
                </c:pt>
                <c:pt idx="53">
                  <c:v>6.395809174E-2</c:v>
                </c:pt>
                <c:pt idx="54">
                  <c:v>5.0833297729999997E-2</c:v>
                </c:pt>
                <c:pt idx="55">
                  <c:v>5.0833297729999997E-2</c:v>
                </c:pt>
                <c:pt idx="56">
                  <c:v>-6.6867591860000006E-2</c:v>
                </c:pt>
                <c:pt idx="57">
                  <c:v>-0.11036820221</c:v>
                </c:pt>
                <c:pt idx="58">
                  <c:v>4.9137220399999995E-3</c:v>
                </c:pt>
                <c:pt idx="59">
                  <c:v>8.3186210630000007E-2</c:v>
                </c:pt>
                <c:pt idx="60">
                  <c:v>8.3485572809999992E-2</c:v>
                </c:pt>
                <c:pt idx="61">
                  <c:v>8.3485572809999992E-2</c:v>
                </c:pt>
                <c:pt idx="62">
                  <c:v>3.4085872650000001E-2</c:v>
                </c:pt>
                <c:pt idx="63">
                  <c:v>-3.2041282650000003E-2</c:v>
                </c:pt>
                <c:pt idx="64">
                  <c:v>-3.2041282650000003E-2</c:v>
                </c:pt>
                <c:pt idx="65">
                  <c:v>-4.9337116239999999E-2</c:v>
                </c:pt>
                <c:pt idx="66">
                  <c:v>-1.5738665579999998E-2</c:v>
                </c:pt>
                <c:pt idx="67">
                  <c:v>5.4881439210000001E-2</c:v>
                </c:pt>
                <c:pt idx="68">
                  <c:v>1.7125690460000002E-2</c:v>
                </c:pt>
                <c:pt idx="69">
                  <c:v>-1.1716779710000002E-2</c:v>
                </c:pt>
                <c:pt idx="70">
                  <c:v>-4.6746414180000001E-2</c:v>
                </c:pt>
                <c:pt idx="71">
                  <c:v>-4.6746414180000001E-2</c:v>
                </c:pt>
                <c:pt idx="72">
                  <c:v>3.201468658E-2</c:v>
                </c:pt>
                <c:pt idx="73">
                  <c:v>8.6812316890000005E-2</c:v>
                </c:pt>
                <c:pt idx="74">
                  <c:v>8.6812316890000005E-2</c:v>
                </c:pt>
                <c:pt idx="75">
                  <c:v>7.9712417600000002E-2</c:v>
                </c:pt>
                <c:pt idx="76">
                  <c:v>2.3458608629999999E-2</c:v>
                </c:pt>
                <c:pt idx="77">
                  <c:v>2.3458608629999999E-2</c:v>
                </c:pt>
                <c:pt idx="78">
                  <c:v>-1.741907883E-2</c:v>
                </c:pt>
                <c:pt idx="79">
                  <c:v>-0.14176132202</c:v>
                </c:pt>
                <c:pt idx="80">
                  <c:v>-0.14176132202</c:v>
                </c:pt>
                <c:pt idx="81">
                  <c:v>-0.11888020325</c:v>
                </c:pt>
                <c:pt idx="82">
                  <c:v>-1.1989557270000001E-2</c:v>
                </c:pt>
                <c:pt idx="83">
                  <c:v>-7.0607566829999996E-2</c:v>
                </c:pt>
                <c:pt idx="84">
                  <c:v>-7.0607566829999996E-2</c:v>
                </c:pt>
                <c:pt idx="85">
                  <c:v>-3.1896429060000002E-2</c:v>
                </c:pt>
                <c:pt idx="86">
                  <c:v>-3.1896429060000002E-2</c:v>
                </c:pt>
                <c:pt idx="87">
                  <c:v>-2.3491424559999998E-2</c:v>
                </c:pt>
                <c:pt idx="88">
                  <c:v>1.6140295030000001E-2</c:v>
                </c:pt>
                <c:pt idx="89">
                  <c:v>7.7065000499999996E-3</c:v>
                </c:pt>
                <c:pt idx="90">
                  <c:v>7.7065000499999996E-3</c:v>
                </c:pt>
                <c:pt idx="91">
                  <c:v>-2.7764160159999999E-2</c:v>
                </c:pt>
                <c:pt idx="92">
                  <c:v>-5.0741954800000003E-2</c:v>
                </c:pt>
                <c:pt idx="93">
                  <c:v>-5.0741954800000003E-2</c:v>
                </c:pt>
                <c:pt idx="94">
                  <c:v>1.361121845E-2</c:v>
                </c:pt>
                <c:pt idx="95">
                  <c:v>0.46694570922999995</c:v>
                </c:pt>
                <c:pt idx="96">
                  <c:v>0.46694570922999995</c:v>
                </c:pt>
                <c:pt idx="97">
                  <c:v>0.65411492920000003</c:v>
                </c:pt>
                <c:pt idx="98">
                  <c:v>0.85510400390999997</c:v>
                </c:pt>
                <c:pt idx="99">
                  <c:v>0.97041912842</c:v>
                </c:pt>
                <c:pt idx="100">
                  <c:v>0.97041912842</c:v>
                </c:pt>
                <c:pt idx="101">
                  <c:v>1.1902205810499999</c:v>
                </c:pt>
                <c:pt idx="102">
                  <c:v>1.4480012206999999</c:v>
                </c:pt>
                <c:pt idx="103">
                  <c:v>1.4480012206999999</c:v>
                </c:pt>
                <c:pt idx="104">
                  <c:v>1.8368599853500001</c:v>
                </c:pt>
                <c:pt idx="105">
                  <c:v>1.8368599853500001</c:v>
                </c:pt>
                <c:pt idx="106">
                  <c:v>1.87453149414</c:v>
                </c:pt>
                <c:pt idx="107">
                  <c:v>1.9794675292999999</c:v>
                </c:pt>
                <c:pt idx="108">
                  <c:v>2.11285107422</c:v>
                </c:pt>
                <c:pt idx="109">
                  <c:v>2.11285107422</c:v>
                </c:pt>
                <c:pt idx="110">
                  <c:v>2.1868310546900003</c:v>
                </c:pt>
                <c:pt idx="111">
                  <c:v>2.2793215332000001</c:v>
                </c:pt>
                <c:pt idx="112">
                  <c:v>2.3905952148400003</c:v>
                </c:pt>
                <c:pt idx="113">
                  <c:v>2.53708276367</c:v>
                </c:pt>
                <c:pt idx="114">
                  <c:v>2.58457592773</c:v>
                </c:pt>
                <c:pt idx="115">
                  <c:v>2.58457592773</c:v>
                </c:pt>
                <c:pt idx="116">
                  <c:v>2.6421120605500001</c:v>
                </c:pt>
                <c:pt idx="117">
                  <c:v>2.6718344726599996</c:v>
                </c:pt>
                <c:pt idx="118">
                  <c:v>2.6755415039099999</c:v>
                </c:pt>
                <c:pt idx="119">
                  <c:v>2.6755415039099999</c:v>
                </c:pt>
                <c:pt idx="120">
                  <c:v>2.7608803710900003</c:v>
                </c:pt>
                <c:pt idx="121">
                  <c:v>2.7608803710900003</c:v>
                </c:pt>
                <c:pt idx="122">
                  <c:v>2.5023994140599997</c:v>
                </c:pt>
                <c:pt idx="123">
                  <c:v>2.4533151855500002</c:v>
                </c:pt>
                <c:pt idx="124">
                  <c:v>2.5800712890599997</c:v>
                </c:pt>
                <c:pt idx="125">
                  <c:v>2.5800712890599997</c:v>
                </c:pt>
                <c:pt idx="126">
                  <c:v>2.55386279297</c:v>
                </c:pt>
                <c:pt idx="127">
                  <c:v>2.56394580078</c:v>
                </c:pt>
                <c:pt idx="128">
                  <c:v>2.56394580078</c:v>
                </c:pt>
                <c:pt idx="129">
                  <c:v>2.60410864258</c:v>
                </c:pt>
                <c:pt idx="130">
                  <c:v>2.5635534668000002</c:v>
                </c:pt>
                <c:pt idx="131">
                  <c:v>2.5635534668000002</c:v>
                </c:pt>
                <c:pt idx="132">
                  <c:v>2.5253842773400001</c:v>
                </c:pt>
                <c:pt idx="133">
                  <c:v>2.5488247070300001</c:v>
                </c:pt>
                <c:pt idx="134">
                  <c:v>2.5488247070300001</c:v>
                </c:pt>
                <c:pt idx="135">
                  <c:v>2.6293957519500002</c:v>
                </c:pt>
                <c:pt idx="136">
                  <c:v>2.61913061523</c:v>
                </c:pt>
                <c:pt idx="137">
                  <c:v>2.6635168456999998</c:v>
                </c:pt>
                <c:pt idx="138">
                  <c:v>2.6331977539099998</c:v>
                </c:pt>
                <c:pt idx="139">
                  <c:v>2.6552275390599998</c:v>
                </c:pt>
                <c:pt idx="140">
                  <c:v>2.6552275390599998</c:v>
                </c:pt>
                <c:pt idx="141">
                  <c:v>2.75713525391</c:v>
                </c:pt>
                <c:pt idx="142">
                  <c:v>2.7919226074200001</c:v>
                </c:pt>
                <c:pt idx="143">
                  <c:v>2.72180151367</c:v>
                </c:pt>
                <c:pt idx="144">
                  <c:v>2.72180151367</c:v>
                </c:pt>
                <c:pt idx="145">
                  <c:v>2.77293212891</c:v>
                </c:pt>
                <c:pt idx="146">
                  <c:v>2.8243408203099998</c:v>
                </c:pt>
                <c:pt idx="147">
                  <c:v>2.85139501953</c:v>
                </c:pt>
                <c:pt idx="148">
                  <c:v>2.82619189453</c:v>
                </c:pt>
                <c:pt idx="149">
                  <c:v>2.8022368164099998</c:v>
                </c:pt>
                <c:pt idx="150">
                  <c:v>2.8022368164099998</c:v>
                </c:pt>
                <c:pt idx="151">
                  <c:v>2.9004814453099996</c:v>
                </c:pt>
                <c:pt idx="152">
                  <c:v>3.05756811523</c:v>
                </c:pt>
                <c:pt idx="153">
                  <c:v>3.1751391601599996</c:v>
                </c:pt>
                <c:pt idx="154">
                  <c:v>3.1751391601599996</c:v>
                </c:pt>
                <c:pt idx="155">
                  <c:v>3.30716455078</c:v>
                </c:pt>
                <c:pt idx="156">
                  <c:v>3.30716455078</c:v>
                </c:pt>
                <c:pt idx="157">
                  <c:v>3.3466313476599998</c:v>
                </c:pt>
                <c:pt idx="158">
                  <c:v>3.4063137207</c:v>
                </c:pt>
                <c:pt idx="159">
                  <c:v>3.5683320312500002</c:v>
                </c:pt>
                <c:pt idx="160">
                  <c:v>3.5683320312500002</c:v>
                </c:pt>
                <c:pt idx="161">
                  <c:v>3.5408901367200003</c:v>
                </c:pt>
                <c:pt idx="162">
                  <c:v>3.62974194336</c:v>
                </c:pt>
                <c:pt idx="163">
                  <c:v>3.62974194336</c:v>
                </c:pt>
                <c:pt idx="164">
                  <c:v>3.9605026855499998</c:v>
                </c:pt>
                <c:pt idx="165">
                  <c:v>4.1511171874999997</c:v>
                </c:pt>
                <c:pt idx="166">
                  <c:v>4.1511171874999997</c:v>
                </c:pt>
                <c:pt idx="167">
                  <c:v>4.1793823242199997</c:v>
                </c:pt>
                <c:pt idx="168">
                  <c:v>4.1395654296900002</c:v>
                </c:pt>
                <c:pt idx="169">
                  <c:v>4.2422314453099998</c:v>
                </c:pt>
                <c:pt idx="170">
                  <c:v>4.2422314453099998</c:v>
                </c:pt>
                <c:pt idx="171">
                  <c:v>4.2268398437499997</c:v>
                </c:pt>
                <c:pt idx="172">
                  <c:v>4.3090756835900006</c:v>
                </c:pt>
                <c:pt idx="173">
                  <c:v>4.4955791015599997</c:v>
                </c:pt>
                <c:pt idx="174">
                  <c:v>4.5663276367199996</c:v>
                </c:pt>
                <c:pt idx="175">
                  <c:v>4.6104980468800001</c:v>
                </c:pt>
                <c:pt idx="176">
                  <c:v>4.6104980468800001</c:v>
                </c:pt>
                <c:pt idx="177">
                  <c:v>4.5404897460900004</c:v>
                </c:pt>
                <c:pt idx="178">
                  <c:v>4.6135200195300001</c:v>
                </c:pt>
                <c:pt idx="179">
                  <c:v>4.7659965820300005</c:v>
                </c:pt>
                <c:pt idx="180">
                  <c:v>4.7659965820300005</c:v>
                </c:pt>
                <c:pt idx="181">
                  <c:v>4.8683623046900006</c:v>
                </c:pt>
                <c:pt idx="182">
                  <c:v>4.9818569335900005</c:v>
                </c:pt>
                <c:pt idx="183">
                  <c:v>4.9340576171900006</c:v>
                </c:pt>
                <c:pt idx="184">
                  <c:v>5.1310395507800006</c:v>
                </c:pt>
                <c:pt idx="185">
                  <c:v>5.1310395507800006</c:v>
                </c:pt>
                <c:pt idx="186">
                  <c:v>5.1236796875000001</c:v>
                </c:pt>
                <c:pt idx="187">
                  <c:v>5.2165942382800008</c:v>
                </c:pt>
                <c:pt idx="188">
                  <c:v>5.3263037109400004</c:v>
                </c:pt>
                <c:pt idx="189">
                  <c:v>5.39712402344</c:v>
                </c:pt>
                <c:pt idx="190">
                  <c:v>5.4238515625000003</c:v>
                </c:pt>
                <c:pt idx="191">
                  <c:v>5.4569658203099998</c:v>
                </c:pt>
                <c:pt idx="192">
                  <c:v>5.4569658203099998</c:v>
                </c:pt>
                <c:pt idx="193">
                  <c:v>5.694671875</c:v>
                </c:pt>
                <c:pt idx="194">
                  <c:v>5.7717548828099998</c:v>
                </c:pt>
                <c:pt idx="195">
                  <c:v>5.7717548828099998</c:v>
                </c:pt>
                <c:pt idx="196">
                  <c:v>5.6471103515599994</c:v>
                </c:pt>
                <c:pt idx="197">
                  <c:v>5.79170947266</c:v>
                </c:pt>
                <c:pt idx="198">
                  <c:v>5.9187275390599998</c:v>
                </c:pt>
                <c:pt idx="199">
                  <c:v>6.0399360351600002</c:v>
                </c:pt>
                <c:pt idx="200">
                  <c:v>6.1667158203099994</c:v>
                </c:pt>
                <c:pt idx="201">
                  <c:v>6.1667158203099994</c:v>
                </c:pt>
                <c:pt idx="202">
                  <c:v>6.3775439453100002</c:v>
                </c:pt>
                <c:pt idx="203">
                  <c:v>6.48892089844</c:v>
                </c:pt>
                <c:pt idx="204">
                  <c:v>6.4166235351600003</c:v>
                </c:pt>
                <c:pt idx="205">
                  <c:v>6.4166235351600003</c:v>
                </c:pt>
                <c:pt idx="206">
                  <c:v>6.5301279296899999</c:v>
                </c:pt>
                <c:pt idx="207">
                  <c:v>6.5301279296899999</c:v>
                </c:pt>
                <c:pt idx="208">
                  <c:v>6.6831484374999999</c:v>
                </c:pt>
                <c:pt idx="209">
                  <c:v>6.4167753906300007</c:v>
                </c:pt>
                <c:pt idx="210">
                  <c:v>5.8403803710900002</c:v>
                </c:pt>
                <c:pt idx="211">
                  <c:v>5.8403803710900002</c:v>
                </c:pt>
                <c:pt idx="212">
                  <c:v>5.5514233398400004</c:v>
                </c:pt>
                <c:pt idx="213">
                  <c:v>6.0239199218800001</c:v>
                </c:pt>
                <c:pt idx="214">
                  <c:v>6.5016835937500002</c:v>
                </c:pt>
                <c:pt idx="215">
                  <c:v>6.6137822265599997</c:v>
                </c:pt>
                <c:pt idx="216">
                  <c:v>5.9358291015599995</c:v>
                </c:pt>
                <c:pt idx="217">
                  <c:v>5.9358291015599995</c:v>
                </c:pt>
                <c:pt idx="218">
                  <c:v>5.3762509765599997</c:v>
                </c:pt>
                <c:pt idx="219">
                  <c:v>5.3643618164099998</c:v>
                </c:pt>
                <c:pt idx="220">
                  <c:v>5.3643618164099998</c:v>
                </c:pt>
                <c:pt idx="221">
                  <c:v>5.5930268554699998</c:v>
                </c:pt>
                <c:pt idx="222">
                  <c:v>5.6417714843800004</c:v>
                </c:pt>
                <c:pt idx="223">
                  <c:v>5.8704970703099999</c:v>
                </c:pt>
                <c:pt idx="224">
                  <c:v>5.9613095703100001</c:v>
                </c:pt>
                <c:pt idx="225">
                  <c:v>6.3256391601599997</c:v>
                </c:pt>
                <c:pt idx="226">
                  <c:v>6.3256391601599997</c:v>
                </c:pt>
                <c:pt idx="227">
                  <c:v>6.67574511719</c:v>
                </c:pt>
                <c:pt idx="228">
                  <c:v>6.6537631835899997</c:v>
                </c:pt>
                <c:pt idx="229">
                  <c:v>6.7020615234400003</c:v>
                </c:pt>
                <c:pt idx="230">
                  <c:v>6.7020615234400003</c:v>
                </c:pt>
                <c:pt idx="231">
                  <c:v>7.2529233398400006</c:v>
                </c:pt>
                <c:pt idx="232">
                  <c:v>7.9740380859400002</c:v>
                </c:pt>
                <c:pt idx="233">
                  <c:v>8.9953642578100013</c:v>
                </c:pt>
                <c:pt idx="234">
                  <c:v>10.093951171880001</c:v>
                </c:pt>
                <c:pt idx="235">
                  <c:v>10.96178125</c:v>
                </c:pt>
                <c:pt idx="236">
                  <c:v>10.96178125</c:v>
                </c:pt>
                <c:pt idx="237">
                  <c:v>11.565641601560001</c:v>
                </c:pt>
                <c:pt idx="238">
                  <c:v>11.87290917969</c:v>
                </c:pt>
                <c:pt idx="239">
                  <c:v>11.52559277344</c:v>
                </c:pt>
                <c:pt idx="240">
                  <c:v>11.52559277344</c:v>
                </c:pt>
                <c:pt idx="241">
                  <c:v>11.079143554689999</c:v>
                </c:pt>
                <c:pt idx="242">
                  <c:v>11.079143554689999</c:v>
                </c:pt>
                <c:pt idx="243">
                  <c:v>10.8350234375</c:v>
                </c:pt>
                <c:pt idx="244">
                  <c:v>10.822159179689999</c:v>
                </c:pt>
                <c:pt idx="245">
                  <c:v>10.74222070313</c:v>
                </c:pt>
                <c:pt idx="246">
                  <c:v>10.74222070313</c:v>
                </c:pt>
                <c:pt idx="247">
                  <c:v>10.64016992188</c:v>
                </c:pt>
                <c:pt idx="248">
                  <c:v>10.532663085939999</c:v>
                </c:pt>
                <c:pt idx="249">
                  <c:v>10.532663085939999</c:v>
                </c:pt>
                <c:pt idx="250">
                  <c:v>10.520205078130001</c:v>
                </c:pt>
                <c:pt idx="251">
                  <c:v>10.246973632810001</c:v>
                </c:pt>
                <c:pt idx="252">
                  <c:v>10.246973632810001</c:v>
                </c:pt>
                <c:pt idx="253">
                  <c:v>10.21042773438</c:v>
                </c:pt>
                <c:pt idx="254">
                  <c:v>10.281994140630001</c:v>
                </c:pt>
                <c:pt idx="255">
                  <c:v>10.281994140630001</c:v>
                </c:pt>
                <c:pt idx="256">
                  <c:v>10.21293066406</c:v>
                </c:pt>
                <c:pt idx="257">
                  <c:v>10.357090820310001</c:v>
                </c:pt>
                <c:pt idx="258">
                  <c:v>10.196217773439999</c:v>
                </c:pt>
                <c:pt idx="259">
                  <c:v>10.120607421880001</c:v>
                </c:pt>
                <c:pt idx="260">
                  <c:v>10.160821289060001</c:v>
                </c:pt>
                <c:pt idx="261">
                  <c:v>10.160821289060001</c:v>
                </c:pt>
                <c:pt idx="262">
                  <c:v>10.10783203125</c:v>
                </c:pt>
                <c:pt idx="263">
                  <c:v>10.007147460939999</c:v>
                </c:pt>
                <c:pt idx="264">
                  <c:v>9.900271484380001</c:v>
                </c:pt>
                <c:pt idx="265">
                  <c:v>9.900271484380001</c:v>
                </c:pt>
                <c:pt idx="266">
                  <c:v>9.9342734374999999</c:v>
                </c:pt>
                <c:pt idx="267">
                  <c:v>9.8912050781299996</c:v>
                </c:pt>
                <c:pt idx="268">
                  <c:v>10.00015429688</c:v>
                </c:pt>
                <c:pt idx="269">
                  <c:v>10.13521582031</c:v>
                </c:pt>
                <c:pt idx="270">
                  <c:v>9.9666572265600006</c:v>
                </c:pt>
                <c:pt idx="271">
                  <c:v>9.9666572265600006</c:v>
                </c:pt>
                <c:pt idx="272">
                  <c:v>9.9527285156299996</c:v>
                </c:pt>
                <c:pt idx="273">
                  <c:v>9.9652792968800004</c:v>
                </c:pt>
                <c:pt idx="274">
                  <c:v>9.9579384765600008</c:v>
                </c:pt>
                <c:pt idx="275">
                  <c:v>9.9579384765600008</c:v>
                </c:pt>
                <c:pt idx="276">
                  <c:v>10.148325195310001</c:v>
                </c:pt>
                <c:pt idx="277">
                  <c:v>10.221157226560001</c:v>
                </c:pt>
                <c:pt idx="278">
                  <c:v>10.221157226560001</c:v>
                </c:pt>
                <c:pt idx="279">
                  <c:v>10.182923828130001</c:v>
                </c:pt>
                <c:pt idx="280">
                  <c:v>10.11484082031</c:v>
                </c:pt>
                <c:pt idx="281">
                  <c:v>10.11484082031</c:v>
                </c:pt>
                <c:pt idx="282">
                  <c:v>10.104537109380001</c:v>
                </c:pt>
                <c:pt idx="283">
                  <c:v>10.09597070313</c:v>
                </c:pt>
                <c:pt idx="284">
                  <c:v>10.16956542969</c:v>
                </c:pt>
                <c:pt idx="285">
                  <c:v>10.12729882813</c:v>
                </c:pt>
                <c:pt idx="286">
                  <c:v>10.15472851563</c:v>
                </c:pt>
                <c:pt idx="287">
                  <c:v>10.15472851563</c:v>
                </c:pt>
                <c:pt idx="288">
                  <c:v>10.260716796880001</c:v>
                </c:pt>
                <c:pt idx="289">
                  <c:v>10.224543945310002</c:v>
                </c:pt>
                <c:pt idx="290">
                  <c:v>10.303677734380001</c:v>
                </c:pt>
                <c:pt idx="291">
                  <c:v>10.303677734380001</c:v>
                </c:pt>
                <c:pt idx="292">
                  <c:v>10.245967773439999</c:v>
                </c:pt>
                <c:pt idx="293">
                  <c:v>10.32029492188</c:v>
                </c:pt>
                <c:pt idx="294">
                  <c:v>10.30885058594</c:v>
                </c:pt>
                <c:pt idx="295">
                  <c:v>10.37634667969</c:v>
                </c:pt>
                <c:pt idx="296">
                  <c:v>10.543261718749999</c:v>
                </c:pt>
                <c:pt idx="297">
                  <c:v>10.543261718749999</c:v>
                </c:pt>
                <c:pt idx="298">
                  <c:v>10.44838574219</c:v>
                </c:pt>
                <c:pt idx="299">
                  <c:v>10.587202148439999</c:v>
                </c:pt>
                <c:pt idx="300">
                  <c:v>10.587202148439999</c:v>
                </c:pt>
                <c:pt idx="301">
                  <c:v>10.65668164063</c:v>
                </c:pt>
                <c:pt idx="302">
                  <c:v>10.774253906249999</c:v>
                </c:pt>
                <c:pt idx="303">
                  <c:v>10.774253906249999</c:v>
                </c:pt>
                <c:pt idx="304">
                  <c:v>10.769052734380001</c:v>
                </c:pt>
                <c:pt idx="305">
                  <c:v>11.053364257810001</c:v>
                </c:pt>
                <c:pt idx="306">
                  <c:v>11.583890625</c:v>
                </c:pt>
                <c:pt idx="307">
                  <c:v>11.583890625</c:v>
                </c:pt>
                <c:pt idx="308">
                  <c:v>12.116843749999999</c:v>
                </c:pt>
                <c:pt idx="309">
                  <c:v>12.52370410156</c:v>
                </c:pt>
                <c:pt idx="310">
                  <c:v>12.52370410156</c:v>
                </c:pt>
                <c:pt idx="311">
                  <c:v>13.338259765630001</c:v>
                </c:pt>
                <c:pt idx="312">
                  <c:v>13.656588867189999</c:v>
                </c:pt>
                <c:pt idx="313">
                  <c:v>13.656588867189999</c:v>
                </c:pt>
                <c:pt idx="314">
                  <c:v>13.64354394531</c:v>
                </c:pt>
                <c:pt idx="315">
                  <c:v>13.647208007810001</c:v>
                </c:pt>
                <c:pt idx="316">
                  <c:v>13.950252929689999</c:v>
                </c:pt>
                <c:pt idx="317">
                  <c:v>13.950252929689999</c:v>
                </c:pt>
                <c:pt idx="318">
                  <c:v>14.25386328125</c:v>
                </c:pt>
                <c:pt idx="319">
                  <c:v>14.73228417969</c:v>
                </c:pt>
                <c:pt idx="320">
                  <c:v>15.282098632810001</c:v>
                </c:pt>
                <c:pt idx="321">
                  <c:v>15.702074218750001</c:v>
                </c:pt>
                <c:pt idx="322">
                  <c:v>15.961418945310001</c:v>
                </c:pt>
                <c:pt idx="323">
                  <c:v>15.961418945310001</c:v>
                </c:pt>
                <c:pt idx="324">
                  <c:v>16.353791015630001</c:v>
                </c:pt>
                <c:pt idx="325">
                  <c:v>16.804267578129998</c:v>
                </c:pt>
                <c:pt idx="326">
                  <c:v>17.21508984375</c:v>
                </c:pt>
                <c:pt idx="327">
                  <c:v>17.21508984375</c:v>
                </c:pt>
                <c:pt idx="328">
                  <c:v>17.624988281250001</c:v>
                </c:pt>
                <c:pt idx="329">
                  <c:v>18.130816406249998</c:v>
                </c:pt>
                <c:pt idx="330">
                  <c:v>18.72869726563</c:v>
                </c:pt>
                <c:pt idx="331">
                  <c:v>19.28038476563</c:v>
                </c:pt>
                <c:pt idx="332">
                  <c:v>19.697582031250001</c:v>
                </c:pt>
                <c:pt idx="333">
                  <c:v>19.697582031250001</c:v>
                </c:pt>
                <c:pt idx="334">
                  <c:v>20.31430273438</c:v>
                </c:pt>
                <c:pt idx="335">
                  <c:v>20.808875</c:v>
                </c:pt>
                <c:pt idx="336">
                  <c:v>21.44823242188</c:v>
                </c:pt>
                <c:pt idx="337">
                  <c:v>21.44823242188</c:v>
                </c:pt>
                <c:pt idx="338">
                  <c:v>22.848871093749999</c:v>
                </c:pt>
                <c:pt idx="339">
                  <c:v>22.848871093749999</c:v>
                </c:pt>
                <c:pt idx="340">
                  <c:v>23.473925781249999</c:v>
                </c:pt>
                <c:pt idx="341">
                  <c:v>24.295730468750001</c:v>
                </c:pt>
                <c:pt idx="342">
                  <c:v>25.059871093750001</c:v>
                </c:pt>
                <c:pt idx="343">
                  <c:v>25.059871093750001</c:v>
                </c:pt>
                <c:pt idx="344">
                  <c:v>25.777921875000001</c:v>
                </c:pt>
                <c:pt idx="345">
                  <c:v>26.706375000000001</c:v>
                </c:pt>
                <c:pt idx="346">
                  <c:v>27.71630859375</c:v>
                </c:pt>
                <c:pt idx="347">
                  <c:v>28.817187499999999</c:v>
                </c:pt>
                <c:pt idx="348">
                  <c:v>29.768808593749998</c:v>
                </c:pt>
                <c:pt idx="349">
                  <c:v>29.768808593749998</c:v>
                </c:pt>
                <c:pt idx="350">
                  <c:v>31.2645625</c:v>
                </c:pt>
                <c:pt idx="351">
                  <c:v>32.59694726563</c:v>
                </c:pt>
                <c:pt idx="352">
                  <c:v>33.400468750000002</c:v>
                </c:pt>
                <c:pt idx="353">
                  <c:v>33.400468750000002</c:v>
                </c:pt>
                <c:pt idx="354">
                  <c:v>34.582257812500004</c:v>
                </c:pt>
                <c:pt idx="355">
                  <c:v>36.008101562500002</c:v>
                </c:pt>
                <c:pt idx="356">
                  <c:v>37.447429687499998</c:v>
                </c:pt>
                <c:pt idx="357">
                  <c:v>37.447429687499998</c:v>
                </c:pt>
                <c:pt idx="358">
                  <c:v>40.031539062500002</c:v>
                </c:pt>
                <c:pt idx="359">
                  <c:v>41.441429687499998</c:v>
                </c:pt>
                <c:pt idx="360">
                  <c:v>41.441429687499998</c:v>
                </c:pt>
                <c:pt idx="361">
                  <c:v>42.575812499999998</c:v>
                </c:pt>
                <c:pt idx="362">
                  <c:v>44.038835937499996</c:v>
                </c:pt>
                <c:pt idx="363">
                  <c:v>44.038835937499996</c:v>
                </c:pt>
                <c:pt idx="364">
                  <c:v>45.168468750000002</c:v>
                </c:pt>
                <c:pt idx="365">
                  <c:v>46.584273437500002</c:v>
                </c:pt>
                <c:pt idx="366">
                  <c:v>47.868671874999997</c:v>
                </c:pt>
                <c:pt idx="367">
                  <c:v>48.555566406250001</c:v>
                </c:pt>
                <c:pt idx="368">
                  <c:v>48.359195312499999</c:v>
                </c:pt>
                <c:pt idx="369">
                  <c:v>46.919414062500003</c:v>
                </c:pt>
                <c:pt idx="370">
                  <c:v>46.919414062500003</c:v>
                </c:pt>
                <c:pt idx="371">
                  <c:v>45.262195312499998</c:v>
                </c:pt>
                <c:pt idx="372">
                  <c:v>43.9363828125</c:v>
                </c:pt>
                <c:pt idx="373">
                  <c:v>43.9363828125</c:v>
                </c:pt>
                <c:pt idx="374">
                  <c:v>42.160808593749998</c:v>
                </c:pt>
                <c:pt idx="375">
                  <c:v>40.398468749999999</c:v>
                </c:pt>
                <c:pt idx="376">
                  <c:v>38.787335937500004</c:v>
                </c:pt>
                <c:pt idx="377">
                  <c:v>37.274632812500002</c:v>
                </c:pt>
                <c:pt idx="378">
                  <c:v>36.14951953125</c:v>
                </c:pt>
                <c:pt idx="379">
                  <c:v>36.14951953125</c:v>
                </c:pt>
                <c:pt idx="380">
                  <c:v>35.157617187500001</c:v>
                </c:pt>
                <c:pt idx="381">
                  <c:v>34.399550781249999</c:v>
                </c:pt>
                <c:pt idx="382">
                  <c:v>33.909097656249997</c:v>
                </c:pt>
                <c:pt idx="383">
                  <c:v>33.909097656249997</c:v>
                </c:pt>
                <c:pt idx="384">
                  <c:v>33.494953125000002</c:v>
                </c:pt>
                <c:pt idx="385">
                  <c:v>33.1509140625</c:v>
                </c:pt>
                <c:pt idx="386">
                  <c:v>32.93062890625</c:v>
                </c:pt>
                <c:pt idx="387">
                  <c:v>32.833374999999997</c:v>
                </c:pt>
                <c:pt idx="388">
                  <c:v>32.824050781250001</c:v>
                </c:pt>
                <c:pt idx="389">
                  <c:v>32.824050781250001</c:v>
                </c:pt>
                <c:pt idx="390">
                  <c:v>32.766287109380002</c:v>
                </c:pt>
                <c:pt idx="391">
                  <c:v>32.760003906249999</c:v>
                </c:pt>
                <c:pt idx="392">
                  <c:v>32.808562500000001</c:v>
                </c:pt>
                <c:pt idx="393">
                  <c:v>32.808562500000001</c:v>
                </c:pt>
                <c:pt idx="394">
                  <c:v>32.738943359380002</c:v>
                </c:pt>
                <c:pt idx="395">
                  <c:v>32.800429687499999</c:v>
                </c:pt>
                <c:pt idx="396">
                  <c:v>32.796164062499997</c:v>
                </c:pt>
                <c:pt idx="397">
                  <c:v>32.798886718749998</c:v>
                </c:pt>
                <c:pt idx="398">
                  <c:v>32.876332031250001</c:v>
                </c:pt>
                <c:pt idx="399">
                  <c:v>32.876332031250001</c:v>
                </c:pt>
                <c:pt idx="400">
                  <c:v>32.817914062500002</c:v>
                </c:pt>
                <c:pt idx="401">
                  <c:v>32.824210937499998</c:v>
                </c:pt>
                <c:pt idx="402">
                  <c:v>32.824210937499998</c:v>
                </c:pt>
                <c:pt idx="403">
                  <c:v>32.836207031249998</c:v>
                </c:pt>
                <c:pt idx="404">
                  <c:v>32.860894531249997</c:v>
                </c:pt>
                <c:pt idx="405">
                  <c:v>32.860894531249997</c:v>
                </c:pt>
                <c:pt idx="406">
                  <c:v>32.879230468750002</c:v>
                </c:pt>
                <c:pt idx="407">
                  <c:v>32.901199218750001</c:v>
                </c:pt>
                <c:pt idx="408">
                  <c:v>32.901199218750001</c:v>
                </c:pt>
                <c:pt idx="409">
                  <c:v>32.882175781249998</c:v>
                </c:pt>
                <c:pt idx="410">
                  <c:v>32.855914062499998</c:v>
                </c:pt>
                <c:pt idx="411">
                  <c:v>32.877890624999999</c:v>
                </c:pt>
                <c:pt idx="412">
                  <c:v>32.8537265625</c:v>
                </c:pt>
                <c:pt idx="413">
                  <c:v>32.8171015625</c:v>
                </c:pt>
                <c:pt idx="414">
                  <c:v>32.8171015625</c:v>
                </c:pt>
                <c:pt idx="415">
                  <c:v>32.923074218750003</c:v>
                </c:pt>
                <c:pt idx="416">
                  <c:v>32.958070312499999</c:v>
                </c:pt>
                <c:pt idx="417">
                  <c:v>32.98252734375</c:v>
                </c:pt>
                <c:pt idx="418">
                  <c:v>32.98252734375</c:v>
                </c:pt>
                <c:pt idx="419">
                  <c:v>32.984148437499996</c:v>
                </c:pt>
                <c:pt idx="420">
                  <c:v>33.016660156249998</c:v>
                </c:pt>
                <c:pt idx="421">
                  <c:v>33.013843749999999</c:v>
                </c:pt>
                <c:pt idx="422">
                  <c:v>32.967902343749998</c:v>
                </c:pt>
                <c:pt idx="423">
                  <c:v>33.019800781249998</c:v>
                </c:pt>
                <c:pt idx="424">
                  <c:v>33.019800781249998</c:v>
                </c:pt>
                <c:pt idx="425">
                  <c:v>32.986019531250001</c:v>
                </c:pt>
                <c:pt idx="426">
                  <c:v>32.960683593749998</c:v>
                </c:pt>
                <c:pt idx="427">
                  <c:v>33.074960937500002</c:v>
                </c:pt>
                <c:pt idx="428">
                  <c:v>33.074960937500002</c:v>
                </c:pt>
                <c:pt idx="429">
                  <c:v>33.04171484375</c:v>
                </c:pt>
                <c:pt idx="430">
                  <c:v>33.04171484375</c:v>
                </c:pt>
                <c:pt idx="431">
                  <c:v>33.111007812499999</c:v>
                </c:pt>
                <c:pt idx="432">
                  <c:v>33.101695312499999</c:v>
                </c:pt>
                <c:pt idx="433">
                  <c:v>33.100746093749997</c:v>
                </c:pt>
                <c:pt idx="434">
                  <c:v>33.100746093749997</c:v>
                </c:pt>
                <c:pt idx="435">
                  <c:v>33.101566406250001</c:v>
                </c:pt>
                <c:pt idx="436">
                  <c:v>33.167406249999999</c:v>
                </c:pt>
                <c:pt idx="437">
                  <c:v>33.080562499999999</c:v>
                </c:pt>
                <c:pt idx="438">
                  <c:v>33.104500000000002</c:v>
                </c:pt>
                <c:pt idx="439">
                  <c:v>33.1109453125</c:v>
                </c:pt>
                <c:pt idx="440">
                  <c:v>33.1109453125</c:v>
                </c:pt>
                <c:pt idx="441">
                  <c:v>33.062335937500002</c:v>
                </c:pt>
                <c:pt idx="442">
                  <c:v>33.103753906249999</c:v>
                </c:pt>
                <c:pt idx="443">
                  <c:v>33.103753906249999</c:v>
                </c:pt>
                <c:pt idx="444">
                  <c:v>33.0685703125</c:v>
                </c:pt>
                <c:pt idx="445">
                  <c:v>33.122894531249997</c:v>
                </c:pt>
                <c:pt idx="446">
                  <c:v>33.035617187500002</c:v>
                </c:pt>
                <c:pt idx="447">
                  <c:v>33.114121093750001</c:v>
                </c:pt>
                <c:pt idx="448">
                  <c:v>33.114121093750001</c:v>
                </c:pt>
                <c:pt idx="449">
                  <c:v>33.198664062500001</c:v>
                </c:pt>
                <c:pt idx="450">
                  <c:v>33.222570312499997</c:v>
                </c:pt>
                <c:pt idx="451">
                  <c:v>33.1856875</c:v>
                </c:pt>
                <c:pt idx="452">
                  <c:v>33.1856875</c:v>
                </c:pt>
                <c:pt idx="453">
                  <c:v>33.174398437500003</c:v>
                </c:pt>
                <c:pt idx="454">
                  <c:v>33.288019531250001</c:v>
                </c:pt>
                <c:pt idx="455">
                  <c:v>33.270492187499997</c:v>
                </c:pt>
                <c:pt idx="456">
                  <c:v>33.223519531249998</c:v>
                </c:pt>
                <c:pt idx="457">
                  <c:v>33.295492187500003</c:v>
                </c:pt>
                <c:pt idx="458">
                  <c:v>33.295492187500003</c:v>
                </c:pt>
                <c:pt idx="459">
                  <c:v>34.194785156249999</c:v>
                </c:pt>
                <c:pt idx="460">
                  <c:v>34.923257812499997</c:v>
                </c:pt>
                <c:pt idx="461">
                  <c:v>35.081832031250002</c:v>
                </c:pt>
                <c:pt idx="462">
                  <c:v>35.081832031250002</c:v>
                </c:pt>
                <c:pt idx="463">
                  <c:v>34.981574218749998</c:v>
                </c:pt>
                <c:pt idx="464">
                  <c:v>35.0385390625</c:v>
                </c:pt>
                <c:pt idx="465">
                  <c:v>35.010273437499997</c:v>
                </c:pt>
                <c:pt idx="466">
                  <c:v>34.957855468749997</c:v>
                </c:pt>
                <c:pt idx="467">
                  <c:v>34.951648437499998</c:v>
                </c:pt>
                <c:pt idx="468">
                  <c:v>34.951648437499998</c:v>
                </c:pt>
                <c:pt idx="469">
                  <c:v>34.945890624999997</c:v>
                </c:pt>
                <c:pt idx="470">
                  <c:v>34.910042968749998</c:v>
                </c:pt>
                <c:pt idx="471">
                  <c:v>34.910042968749998</c:v>
                </c:pt>
                <c:pt idx="472">
                  <c:v>34.914335937499999</c:v>
                </c:pt>
                <c:pt idx="473">
                  <c:v>34.829019531249997</c:v>
                </c:pt>
                <c:pt idx="474">
                  <c:v>34.898417968750003</c:v>
                </c:pt>
                <c:pt idx="475">
                  <c:v>34.977718750000001</c:v>
                </c:pt>
                <c:pt idx="476">
                  <c:v>34.990667968750003</c:v>
                </c:pt>
                <c:pt idx="477">
                  <c:v>34.990667968750003</c:v>
                </c:pt>
                <c:pt idx="478">
                  <c:v>34.987238281250001</c:v>
                </c:pt>
                <c:pt idx="479">
                  <c:v>35.007335937500002</c:v>
                </c:pt>
                <c:pt idx="480">
                  <c:v>35.007335937500002</c:v>
                </c:pt>
                <c:pt idx="481">
                  <c:v>35.150234374999997</c:v>
                </c:pt>
                <c:pt idx="482">
                  <c:v>35.104390625000001</c:v>
                </c:pt>
                <c:pt idx="483">
                  <c:v>35.129062500000003</c:v>
                </c:pt>
                <c:pt idx="484">
                  <c:v>35.103082031249997</c:v>
                </c:pt>
                <c:pt idx="485">
                  <c:v>35.1096171875</c:v>
                </c:pt>
                <c:pt idx="486">
                  <c:v>35.1096171875</c:v>
                </c:pt>
                <c:pt idx="487">
                  <c:v>35.082492187500002</c:v>
                </c:pt>
                <c:pt idx="488">
                  <c:v>35.000273437499999</c:v>
                </c:pt>
                <c:pt idx="489">
                  <c:v>35.000273437499999</c:v>
                </c:pt>
                <c:pt idx="490">
                  <c:v>34.813124999999999</c:v>
                </c:pt>
                <c:pt idx="491">
                  <c:v>34.940960937500002</c:v>
                </c:pt>
                <c:pt idx="492">
                  <c:v>34.940960937500002</c:v>
                </c:pt>
                <c:pt idx="493">
                  <c:v>34.920398437499998</c:v>
                </c:pt>
                <c:pt idx="494">
                  <c:v>34.813851562499998</c:v>
                </c:pt>
                <c:pt idx="495">
                  <c:v>34.813851562499998</c:v>
                </c:pt>
                <c:pt idx="496">
                  <c:v>34.896296874999997</c:v>
                </c:pt>
                <c:pt idx="497">
                  <c:v>34.916593749999997</c:v>
                </c:pt>
                <c:pt idx="498">
                  <c:v>34.916593749999997</c:v>
                </c:pt>
                <c:pt idx="499">
                  <c:v>34.985476562499997</c:v>
                </c:pt>
                <c:pt idx="500">
                  <c:v>35.035843749999998</c:v>
                </c:pt>
                <c:pt idx="501">
                  <c:v>35.035843749999998</c:v>
                </c:pt>
                <c:pt idx="502">
                  <c:v>35.039476562499999</c:v>
                </c:pt>
                <c:pt idx="503">
                  <c:v>35.106359374999997</c:v>
                </c:pt>
                <c:pt idx="504">
                  <c:v>35.106359374999997</c:v>
                </c:pt>
                <c:pt idx="505">
                  <c:v>35.14170703125</c:v>
                </c:pt>
                <c:pt idx="506">
                  <c:v>35.169511718750002</c:v>
                </c:pt>
                <c:pt idx="507">
                  <c:v>34.957960937499998</c:v>
                </c:pt>
                <c:pt idx="508">
                  <c:v>34.957960937499998</c:v>
                </c:pt>
                <c:pt idx="509">
                  <c:v>35.042070312500002</c:v>
                </c:pt>
                <c:pt idx="510">
                  <c:v>35.042070312500002</c:v>
                </c:pt>
                <c:pt idx="511">
                  <c:v>34.87740625</c:v>
                </c:pt>
                <c:pt idx="512">
                  <c:v>34.829734375000001</c:v>
                </c:pt>
                <c:pt idx="513">
                  <c:v>35.010363281250001</c:v>
                </c:pt>
                <c:pt idx="514">
                  <c:v>35.010363281250001</c:v>
                </c:pt>
                <c:pt idx="515">
                  <c:v>34.862148437499997</c:v>
                </c:pt>
                <c:pt idx="516">
                  <c:v>34.9313984375</c:v>
                </c:pt>
                <c:pt idx="517">
                  <c:v>34.9601015625</c:v>
                </c:pt>
                <c:pt idx="518">
                  <c:v>35.021804687500001</c:v>
                </c:pt>
                <c:pt idx="519">
                  <c:v>35.021804687500001</c:v>
                </c:pt>
                <c:pt idx="520">
                  <c:v>35.017273437500002</c:v>
                </c:pt>
                <c:pt idx="521">
                  <c:v>35.032296875</c:v>
                </c:pt>
                <c:pt idx="522">
                  <c:v>35.169980468749998</c:v>
                </c:pt>
                <c:pt idx="523">
                  <c:v>35.169980468749998</c:v>
                </c:pt>
                <c:pt idx="524">
                  <c:v>35.169382812499997</c:v>
                </c:pt>
                <c:pt idx="525">
                  <c:v>35.074292968750001</c:v>
                </c:pt>
                <c:pt idx="526">
                  <c:v>35.023015624999999</c:v>
                </c:pt>
                <c:pt idx="527">
                  <c:v>35.095054687500003</c:v>
                </c:pt>
                <c:pt idx="528">
                  <c:v>35.0696484375</c:v>
                </c:pt>
                <c:pt idx="529">
                  <c:v>35.0696484375</c:v>
                </c:pt>
                <c:pt idx="530">
                  <c:v>34.958374999999997</c:v>
                </c:pt>
                <c:pt idx="531">
                  <c:v>35.010257812500001</c:v>
                </c:pt>
                <c:pt idx="532">
                  <c:v>35.010257812500001</c:v>
                </c:pt>
                <c:pt idx="533">
                  <c:v>34.982394531250002</c:v>
                </c:pt>
                <c:pt idx="534">
                  <c:v>34.891367187500002</c:v>
                </c:pt>
                <c:pt idx="535">
                  <c:v>34.891367187500002</c:v>
                </c:pt>
                <c:pt idx="536">
                  <c:v>34.876808593749999</c:v>
                </c:pt>
                <c:pt idx="537">
                  <c:v>34.894382812499998</c:v>
                </c:pt>
                <c:pt idx="538">
                  <c:v>34.894382812499998</c:v>
                </c:pt>
                <c:pt idx="539">
                  <c:v>34.847976562500001</c:v>
                </c:pt>
                <c:pt idx="540">
                  <c:v>34.878847656250002</c:v>
                </c:pt>
                <c:pt idx="541">
                  <c:v>35.002992187499999</c:v>
                </c:pt>
                <c:pt idx="542">
                  <c:v>35.077785156250002</c:v>
                </c:pt>
                <c:pt idx="543">
                  <c:v>35.137039062500001</c:v>
                </c:pt>
                <c:pt idx="544">
                  <c:v>35.137039062500001</c:v>
                </c:pt>
                <c:pt idx="545">
                  <c:v>35.013585937499997</c:v>
                </c:pt>
                <c:pt idx="546">
                  <c:v>35.020570312499999</c:v>
                </c:pt>
                <c:pt idx="547">
                  <c:v>35.063867187500001</c:v>
                </c:pt>
                <c:pt idx="548">
                  <c:v>35.063867187500001</c:v>
                </c:pt>
                <c:pt idx="549">
                  <c:v>35.162476562499997</c:v>
                </c:pt>
                <c:pt idx="550">
                  <c:v>35.197378906250002</c:v>
                </c:pt>
                <c:pt idx="551">
                  <c:v>35.021683593749998</c:v>
                </c:pt>
                <c:pt idx="552">
                  <c:v>34.949132812499997</c:v>
                </c:pt>
                <c:pt idx="553">
                  <c:v>34.898636718749998</c:v>
                </c:pt>
                <c:pt idx="554">
                  <c:v>34.898636718749998</c:v>
                </c:pt>
                <c:pt idx="555">
                  <c:v>34.914976562500001</c:v>
                </c:pt>
                <c:pt idx="556">
                  <c:v>34.859503906249998</c:v>
                </c:pt>
                <c:pt idx="557">
                  <c:v>34.928042968749999</c:v>
                </c:pt>
                <c:pt idx="558">
                  <c:v>34.928042968749999</c:v>
                </c:pt>
                <c:pt idx="559">
                  <c:v>34.913058593750002</c:v>
                </c:pt>
                <c:pt idx="560">
                  <c:v>34.913058593750002</c:v>
                </c:pt>
                <c:pt idx="561">
                  <c:v>34.910519531250003</c:v>
                </c:pt>
                <c:pt idx="562">
                  <c:v>34.994500000000002</c:v>
                </c:pt>
                <c:pt idx="563">
                  <c:v>35.033894531249999</c:v>
                </c:pt>
                <c:pt idx="564">
                  <c:v>35.033894531249999</c:v>
                </c:pt>
                <c:pt idx="565">
                  <c:v>35.079105468750001</c:v>
                </c:pt>
                <c:pt idx="566">
                  <c:v>35.116355468750001</c:v>
                </c:pt>
                <c:pt idx="567">
                  <c:v>34.956007812499998</c:v>
                </c:pt>
                <c:pt idx="568">
                  <c:v>34.994492187500001</c:v>
                </c:pt>
                <c:pt idx="569">
                  <c:v>34.988917968750002</c:v>
                </c:pt>
                <c:pt idx="570">
                  <c:v>34.988917968750002</c:v>
                </c:pt>
                <c:pt idx="571">
                  <c:v>34.920375</c:v>
                </c:pt>
                <c:pt idx="572">
                  <c:v>34.948062499999999</c:v>
                </c:pt>
                <c:pt idx="573">
                  <c:v>34.948062499999999</c:v>
                </c:pt>
                <c:pt idx="574">
                  <c:v>34.973648437500003</c:v>
                </c:pt>
                <c:pt idx="575">
                  <c:v>34.870484374999997</c:v>
                </c:pt>
                <c:pt idx="576">
                  <c:v>34.870484374999997</c:v>
                </c:pt>
                <c:pt idx="577">
                  <c:v>34.808949218750001</c:v>
                </c:pt>
                <c:pt idx="578">
                  <c:v>34.849972656250003</c:v>
                </c:pt>
                <c:pt idx="579">
                  <c:v>34.849972656250003</c:v>
                </c:pt>
                <c:pt idx="580">
                  <c:v>34.939621093749999</c:v>
                </c:pt>
                <c:pt idx="581">
                  <c:v>34.940070312499998</c:v>
                </c:pt>
                <c:pt idx="582">
                  <c:v>35.020664062500003</c:v>
                </c:pt>
                <c:pt idx="583">
                  <c:v>35.020664062500003</c:v>
                </c:pt>
                <c:pt idx="584">
                  <c:v>34.979101562499999</c:v>
                </c:pt>
                <c:pt idx="585">
                  <c:v>34.943437500000002</c:v>
                </c:pt>
                <c:pt idx="586">
                  <c:v>35.073820312499997</c:v>
                </c:pt>
                <c:pt idx="587">
                  <c:v>34.988093749999997</c:v>
                </c:pt>
                <c:pt idx="588">
                  <c:v>34.952351562499999</c:v>
                </c:pt>
                <c:pt idx="589">
                  <c:v>34.952351562499999</c:v>
                </c:pt>
                <c:pt idx="590">
                  <c:v>35.0932265625</c:v>
                </c:pt>
                <c:pt idx="591">
                  <c:v>35.071976562499998</c:v>
                </c:pt>
                <c:pt idx="592">
                  <c:v>35.071976562499998</c:v>
                </c:pt>
                <c:pt idx="593">
                  <c:v>35.101332031250003</c:v>
                </c:pt>
                <c:pt idx="594">
                  <c:v>35.101332031250003</c:v>
                </c:pt>
                <c:pt idx="595">
                  <c:v>35.005273437500001</c:v>
                </c:pt>
                <c:pt idx="596">
                  <c:v>34.92348046875</c:v>
                </c:pt>
                <c:pt idx="597">
                  <c:v>34.932777343749997</c:v>
                </c:pt>
                <c:pt idx="598">
                  <c:v>34.932777343749997</c:v>
                </c:pt>
                <c:pt idx="599">
                  <c:v>34.860957031250003</c:v>
                </c:pt>
                <c:pt idx="600">
                  <c:v>34.810117187499998</c:v>
                </c:pt>
                <c:pt idx="601">
                  <c:v>34.810117187499998</c:v>
                </c:pt>
                <c:pt idx="602">
                  <c:v>34.879210937499998</c:v>
                </c:pt>
                <c:pt idx="603">
                  <c:v>34.971570312499999</c:v>
                </c:pt>
                <c:pt idx="604">
                  <c:v>34.971570312499999</c:v>
                </c:pt>
                <c:pt idx="605">
                  <c:v>35.009910156250001</c:v>
                </c:pt>
                <c:pt idx="606">
                  <c:v>34.986070312499997</c:v>
                </c:pt>
                <c:pt idx="607">
                  <c:v>34.986070312499997</c:v>
                </c:pt>
                <c:pt idx="608">
                  <c:v>34.974101562500003</c:v>
                </c:pt>
                <c:pt idx="609">
                  <c:v>34.948738281250002</c:v>
                </c:pt>
                <c:pt idx="610">
                  <c:v>34.962757812500001</c:v>
                </c:pt>
                <c:pt idx="611">
                  <c:v>35.043042968750001</c:v>
                </c:pt>
                <c:pt idx="612">
                  <c:v>35.031855468750003</c:v>
                </c:pt>
                <c:pt idx="613">
                  <c:v>35.031855468750003</c:v>
                </c:pt>
                <c:pt idx="614">
                  <c:v>35.021289062500003</c:v>
                </c:pt>
                <c:pt idx="615">
                  <c:v>35.035738281249998</c:v>
                </c:pt>
                <c:pt idx="616">
                  <c:v>35.035738281249998</c:v>
                </c:pt>
                <c:pt idx="617">
                  <c:v>35.079398437499997</c:v>
                </c:pt>
                <c:pt idx="618">
                  <c:v>34.997945312500001</c:v>
                </c:pt>
                <c:pt idx="619">
                  <c:v>34.892589843750002</c:v>
                </c:pt>
                <c:pt idx="620">
                  <c:v>34.965246093749997</c:v>
                </c:pt>
                <c:pt idx="621">
                  <c:v>34.893476562499998</c:v>
                </c:pt>
                <c:pt idx="622">
                  <c:v>34.893476562499998</c:v>
                </c:pt>
                <c:pt idx="623">
                  <c:v>34.911800781250001</c:v>
                </c:pt>
                <c:pt idx="624">
                  <c:v>34.894874999999999</c:v>
                </c:pt>
                <c:pt idx="625">
                  <c:v>34.894874999999999</c:v>
                </c:pt>
                <c:pt idx="626">
                  <c:v>34.887050781249997</c:v>
                </c:pt>
                <c:pt idx="627">
                  <c:v>34.771390625000002</c:v>
                </c:pt>
                <c:pt idx="628">
                  <c:v>34.771390625000002</c:v>
                </c:pt>
                <c:pt idx="629">
                  <c:v>34.919898437500002</c:v>
                </c:pt>
                <c:pt idx="630">
                  <c:v>34.936</c:v>
                </c:pt>
                <c:pt idx="631">
                  <c:v>34.936</c:v>
                </c:pt>
                <c:pt idx="632">
                  <c:v>34.85055078125</c:v>
                </c:pt>
                <c:pt idx="633">
                  <c:v>34.856843750000003</c:v>
                </c:pt>
                <c:pt idx="634">
                  <c:v>34.914570312499997</c:v>
                </c:pt>
                <c:pt idx="635">
                  <c:v>34.914570312499997</c:v>
                </c:pt>
                <c:pt idx="636">
                  <c:v>34.923210937500002</c:v>
                </c:pt>
                <c:pt idx="637">
                  <c:v>34.923210937500002</c:v>
                </c:pt>
                <c:pt idx="638">
                  <c:v>34.944367187499999</c:v>
                </c:pt>
                <c:pt idx="639">
                  <c:v>34.945019531249997</c:v>
                </c:pt>
                <c:pt idx="640">
                  <c:v>34.945019531249997</c:v>
                </c:pt>
                <c:pt idx="641">
                  <c:v>34.915894531249997</c:v>
                </c:pt>
                <c:pt idx="642">
                  <c:v>34.974863281250002</c:v>
                </c:pt>
                <c:pt idx="643">
                  <c:v>35.017546875000001</c:v>
                </c:pt>
                <c:pt idx="644">
                  <c:v>35.017546875000001</c:v>
                </c:pt>
                <c:pt idx="645">
                  <c:v>34.934960937500001</c:v>
                </c:pt>
                <c:pt idx="646">
                  <c:v>34.934960937500001</c:v>
                </c:pt>
                <c:pt idx="647">
                  <c:v>34.972652343749999</c:v>
                </c:pt>
                <c:pt idx="648">
                  <c:v>34.953882812499998</c:v>
                </c:pt>
                <c:pt idx="649">
                  <c:v>34.923800781250002</c:v>
                </c:pt>
                <c:pt idx="650">
                  <c:v>34.923800781250002</c:v>
                </c:pt>
                <c:pt idx="651">
                  <c:v>34.925624999999997</c:v>
                </c:pt>
                <c:pt idx="652">
                  <c:v>34.923457031250003</c:v>
                </c:pt>
                <c:pt idx="653">
                  <c:v>34.893082031250003</c:v>
                </c:pt>
                <c:pt idx="654">
                  <c:v>34.981882812499997</c:v>
                </c:pt>
                <c:pt idx="655">
                  <c:v>34.870574218750001</c:v>
                </c:pt>
                <c:pt idx="656">
                  <c:v>34.870574218750001</c:v>
                </c:pt>
                <c:pt idx="657">
                  <c:v>34.845078125000001</c:v>
                </c:pt>
                <c:pt idx="658">
                  <c:v>34.92138671875</c:v>
                </c:pt>
                <c:pt idx="659">
                  <c:v>34.92138671875</c:v>
                </c:pt>
                <c:pt idx="660">
                  <c:v>34.963476562499999</c:v>
                </c:pt>
                <c:pt idx="661">
                  <c:v>34.960511718749999</c:v>
                </c:pt>
                <c:pt idx="662">
                  <c:v>34.960511718749999</c:v>
                </c:pt>
                <c:pt idx="663">
                  <c:v>34.8684453125</c:v>
                </c:pt>
                <c:pt idx="664">
                  <c:v>35.013050781250001</c:v>
                </c:pt>
                <c:pt idx="665">
                  <c:v>35.013050781250001</c:v>
                </c:pt>
                <c:pt idx="666">
                  <c:v>34.922996093750001</c:v>
                </c:pt>
                <c:pt idx="667">
                  <c:v>34.899949218750002</c:v>
                </c:pt>
                <c:pt idx="668">
                  <c:v>35.0158359375</c:v>
                </c:pt>
                <c:pt idx="669">
                  <c:v>34.878101562499999</c:v>
                </c:pt>
                <c:pt idx="670">
                  <c:v>34.952574218750001</c:v>
                </c:pt>
                <c:pt idx="671">
                  <c:v>34.952574218750001</c:v>
                </c:pt>
                <c:pt idx="672">
                  <c:v>34.97733203125</c:v>
                </c:pt>
                <c:pt idx="673">
                  <c:v>34.90454296875</c:v>
                </c:pt>
                <c:pt idx="674">
                  <c:v>34.941749999999999</c:v>
                </c:pt>
                <c:pt idx="675">
                  <c:v>34.941749999999999</c:v>
                </c:pt>
                <c:pt idx="676">
                  <c:v>34.926804687500002</c:v>
                </c:pt>
                <c:pt idx="677">
                  <c:v>34.925980468749998</c:v>
                </c:pt>
                <c:pt idx="678">
                  <c:v>35.000656249999999</c:v>
                </c:pt>
                <c:pt idx="679">
                  <c:v>34.942148437500002</c:v>
                </c:pt>
                <c:pt idx="680">
                  <c:v>34.996414062500001</c:v>
                </c:pt>
                <c:pt idx="681">
                  <c:v>34.996414062500001</c:v>
                </c:pt>
                <c:pt idx="682">
                  <c:v>34.880082031249998</c:v>
                </c:pt>
                <c:pt idx="683">
                  <c:v>34.982207031249999</c:v>
                </c:pt>
                <c:pt idx="684">
                  <c:v>34.982207031249999</c:v>
                </c:pt>
                <c:pt idx="685">
                  <c:v>35.014808593749997</c:v>
                </c:pt>
                <c:pt idx="686">
                  <c:v>34.964804687499999</c:v>
                </c:pt>
                <c:pt idx="687">
                  <c:v>34.964804687499999</c:v>
                </c:pt>
                <c:pt idx="688">
                  <c:v>34.921445312499998</c:v>
                </c:pt>
                <c:pt idx="689">
                  <c:v>34.920300781249999</c:v>
                </c:pt>
                <c:pt idx="690">
                  <c:v>34.920300781249999</c:v>
                </c:pt>
                <c:pt idx="691">
                  <c:v>34.962109374999997</c:v>
                </c:pt>
                <c:pt idx="692">
                  <c:v>34.90352734375</c:v>
                </c:pt>
                <c:pt idx="693">
                  <c:v>34.90352734375</c:v>
                </c:pt>
                <c:pt idx="694">
                  <c:v>34.849945312499997</c:v>
                </c:pt>
                <c:pt idx="695">
                  <c:v>34.7993515625</c:v>
                </c:pt>
                <c:pt idx="696">
                  <c:v>34.7993515625</c:v>
                </c:pt>
                <c:pt idx="697">
                  <c:v>34.893062499999999</c:v>
                </c:pt>
                <c:pt idx="698">
                  <c:v>34.943699218749998</c:v>
                </c:pt>
                <c:pt idx="699">
                  <c:v>34.943699218749998</c:v>
                </c:pt>
                <c:pt idx="700">
                  <c:v>34.899007812500003</c:v>
                </c:pt>
                <c:pt idx="701">
                  <c:v>34.904886718749999</c:v>
                </c:pt>
                <c:pt idx="702">
                  <c:v>34.934171874999997</c:v>
                </c:pt>
                <c:pt idx="703">
                  <c:v>34.864750000000001</c:v>
                </c:pt>
                <c:pt idx="704">
                  <c:v>34.901355468749998</c:v>
                </c:pt>
                <c:pt idx="705">
                  <c:v>34.856519531250001</c:v>
                </c:pt>
                <c:pt idx="706">
                  <c:v>34.856519531250001</c:v>
                </c:pt>
                <c:pt idx="707">
                  <c:v>34.840062500000002</c:v>
                </c:pt>
                <c:pt idx="708">
                  <c:v>34.845523437499999</c:v>
                </c:pt>
                <c:pt idx="709">
                  <c:v>34.845523437499999</c:v>
                </c:pt>
                <c:pt idx="710">
                  <c:v>34.878589843749999</c:v>
                </c:pt>
                <c:pt idx="711">
                  <c:v>34.919738281249998</c:v>
                </c:pt>
                <c:pt idx="712">
                  <c:v>34.872335937499997</c:v>
                </c:pt>
                <c:pt idx="713">
                  <c:v>34.893609374999997</c:v>
                </c:pt>
                <c:pt idx="714">
                  <c:v>34.933449218749999</c:v>
                </c:pt>
                <c:pt idx="715">
                  <c:v>34.933449218749999</c:v>
                </c:pt>
                <c:pt idx="716">
                  <c:v>34.944214843749997</c:v>
                </c:pt>
                <c:pt idx="717">
                  <c:v>34.966871093750001</c:v>
                </c:pt>
                <c:pt idx="718">
                  <c:v>34.881792968749998</c:v>
                </c:pt>
                <c:pt idx="719">
                  <c:v>34.881792968749998</c:v>
                </c:pt>
                <c:pt idx="720">
                  <c:v>34.951128906249998</c:v>
                </c:pt>
                <c:pt idx="721">
                  <c:v>34.938960937499999</c:v>
                </c:pt>
                <c:pt idx="722">
                  <c:v>34.930429687500002</c:v>
                </c:pt>
                <c:pt idx="723">
                  <c:v>34.946816406250001</c:v>
                </c:pt>
                <c:pt idx="724">
                  <c:v>34.939945312500001</c:v>
                </c:pt>
                <c:pt idx="725">
                  <c:v>34.939945312500001</c:v>
                </c:pt>
                <c:pt idx="726">
                  <c:v>34.928335937500002</c:v>
                </c:pt>
                <c:pt idx="727">
                  <c:v>34.959273437500002</c:v>
                </c:pt>
                <c:pt idx="728">
                  <c:v>34.998214843749999</c:v>
                </c:pt>
                <c:pt idx="729">
                  <c:v>34.998214843749999</c:v>
                </c:pt>
                <c:pt idx="730">
                  <c:v>34.838945312500002</c:v>
                </c:pt>
                <c:pt idx="731">
                  <c:v>34.9560546875</c:v>
                </c:pt>
                <c:pt idx="732">
                  <c:v>34.930124999999997</c:v>
                </c:pt>
                <c:pt idx="733">
                  <c:v>34.823097656249999</c:v>
                </c:pt>
                <c:pt idx="734">
                  <c:v>35.013851562500001</c:v>
                </c:pt>
                <c:pt idx="735">
                  <c:v>35.013851562500001</c:v>
                </c:pt>
                <c:pt idx="736">
                  <c:v>34.861171874999997</c:v>
                </c:pt>
                <c:pt idx="737">
                  <c:v>34.884999999999998</c:v>
                </c:pt>
                <c:pt idx="738">
                  <c:v>34.884999999999998</c:v>
                </c:pt>
                <c:pt idx="739">
                  <c:v>34.892132812500002</c:v>
                </c:pt>
                <c:pt idx="740">
                  <c:v>34.875683593749997</c:v>
                </c:pt>
                <c:pt idx="741">
                  <c:v>34.982128906249997</c:v>
                </c:pt>
                <c:pt idx="742">
                  <c:v>34.976617187499997</c:v>
                </c:pt>
                <c:pt idx="743">
                  <c:v>34.89201953125</c:v>
                </c:pt>
                <c:pt idx="744">
                  <c:v>34.89201953125</c:v>
                </c:pt>
                <c:pt idx="745">
                  <c:v>34.801375</c:v>
                </c:pt>
                <c:pt idx="746">
                  <c:v>34.773320312499997</c:v>
                </c:pt>
                <c:pt idx="747">
                  <c:v>34.773320312499997</c:v>
                </c:pt>
                <c:pt idx="748">
                  <c:v>34.832023437499998</c:v>
                </c:pt>
                <c:pt idx="749">
                  <c:v>34.850523437500001</c:v>
                </c:pt>
                <c:pt idx="750">
                  <c:v>34.850523437500001</c:v>
                </c:pt>
                <c:pt idx="751">
                  <c:v>34.860792968749998</c:v>
                </c:pt>
                <c:pt idx="752">
                  <c:v>34.887714843749997</c:v>
                </c:pt>
                <c:pt idx="753">
                  <c:v>34.887714843749997</c:v>
                </c:pt>
                <c:pt idx="754">
                  <c:v>34.741562500000001</c:v>
                </c:pt>
                <c:pt idx="755">
                  <c:v>34.848613281250003</c:v>
                </c:pt>
                <c:pt idx="756">
                  <c:v>35.032312500000003</c:v>
                </c:pt>
                <c:pt idx="757">
                  <c:v>35.032312500000003</c:v>
                </c:pt>
                <c:pt idx="758">
                  <c:v>34.90035546875</c:v>
                </c:pt>
                <c:pt idx="759">
                  <c:v>34.90035546875</c:v>
                </c:pt>
                <c:pt idx="760">
                  <c:v>35.019699218749999</c:v>
                </c:pt>
                <c:pt idx="761">
                  <c:v>34.855804687499997</c:v>
                </c:pt>
                <c:pt idx="762">
                  <c:v>34.833050781250002</c:v>
                </c:pt>
                <c:pt idx="763">
                  <c:v>34.833050781250002</c:v>
                </c:pt>
                <c:pt idx="764">
                  <c:v>34.846195312500001</c:v>
                </c:pt>
                <c:pt idx="765">
                  <c:v>34.887289062500003</c:v>
                </c:pt>
                <c:pt idx="766">
                  <c:v>34.8910078125</c:v>
                </c:pt>
                <c:pt idx="767">
                  <c:v>34.984050781249998</c:v>
                </c:pt>
                <c:pt idx="768">
                  <c:v>35.027539062499997</c:v>
                </c:pt>
                <c:pt idx="769">
                  <c:v>34.797679687500001</c:v>
                </c:pt>
                <c:pt idx="770">
                  <c:v>34.797679687500001</c:v>
                </c:pt>
                <c:pt idx="771">
                  <c:v>34.963648437499998</c:v>
                </c:pt>
                <c:pt idx="772">
                  <c:v>35.113136718749999</c:v>
                </c:pt>
                <c:pt idx="773">
                  <c:v>35.113136718749999</c:v>
                </c:pt>
                <c:pt idx="774">
                  <c:v>34.826074218750001</c:v>
                </c:pt>
                <c:pt idx="775">
                  <c:v>34.776378906250002</c:v>
                </c:pt>
                <c:pt idx="776">
                  <c:v>34.832699218750001</c:v>
                </c:pt>
                <c:pt idx="777">
                  <c:v>34.8229296875</c:v>
                </c:pt>
                <c:pt idx="778">
                  <c:v>34.8749296875</c:v>
                </c:pt>
                <c:pt idx="779">
                  <c:v>34.8749296875</c:v>
                </c:pt>
                <c:pt idx="780">
                  <c:v>34.882558593749998</c:v>
                </c:pt>
                <c:pt idx="781">
                  <c:v>34.926746093749998</c:v>
                </c:pt>
                <c:pt idx="782">
                  <c:v>34.926746093749998</c:v>
                </c:pt>
                <c:pt idx="783">
                  <c:v>35.000406249999997</c:v>
                </c:pt>
                <c:pt idx="784">
                  <c:v>35.004800781249997</c:v>
                </c:pt>
                <c:pt idx="785">
                  <c:v>35.004800781249997</c:v>
                </c:pt>
                <c:pt idx="786">
                  <c:v>34.793109375</c:v>
                </c:pt>
                <c:pt idx="787">
                  <c:v>34.869898437499998</c:v>
                </c:pt>
                <c:pt idx="788">
                  <c:v>34.869898437499998</c:v>
                </c:pt>
                <c:pt idx="789">
                  <c:v>34.8478671875</c:v>
                </c:pt>
                <c:pt idx="790">
                  <c:v>34.926976562500002</c:v>
                </c:pt>
                <c:pt idx="791">
                  <c:v>34.893769531250001</c:v>
                </c:pt>
                <c:pt idx="792">
                  <c:v>34.996312500000002</c:v>
                </c:pt>
                <c:pt idx="793">
                  <c:v>34.911636718750003</c:v>
                </c:pt>
                <c:pt idx="794">
                  <c:v>34.911636718750003</c:v>
                </c:pt>
                <c:pt idx="795">
                  <c:v>34.819414062500002</c:v>
                </c:pt>
                <c:pt idx="796">
                  <c:v>34.899156249999997</c:v>
                </c:pt>
                <c:pt idx="797">
                  <c:v>34.750792968749998</c:v>
                </c:pt>
                <c:pt idx="798">
                  <c:v>34.750792968749998</c:v>
                </c:pt>
                <c:pt idx="799">
                  <c:v>34.826714843749997</c:v>
                </c:pt>
                <c:pt idx="800">
                  <c:v>34.904257812499999</c:v>
                </c:pt>
                <c:pt idx="801">
                  <c:v>34.847148437500003</c:v>
                </c:pt>
                <c:pt idx="802">
                  <c:v>34.872863281249998</c:v>
                </c:pt>
                <c:pt idx="803">
                  <c:v>34.897359375000001</c:v>
                </c:pt>
                <c:pt idx="804">
                  <c:v>34.897359375000001</c:v>
                </c:pt>
                <c:pt idx="805">
                  <c:v>35.091445312499999</c:v>
                </c:pt>
                <c:pt idx="806">
                  <c:v>35.0416796875</c:v>
                </c:pt>
                <c:pt idx="807">
                  <c:v>35.0416796875</c:v>
                </c:pt>
                <c:pt idx="808">
                  <c:v>34.778660156249998</c:v>
                </c:pt>
                <c:pt idx="809">
                  <c:v>34.913601562499998</c:v>
                </c:pt>
                <c:pt idx="810">
                  <c:v>34.913601562499998</c:v>
                </c:pt>
                <c:pt idx="811">
                  <c:v>34.97286328125</c:v>
                </c:pt>
                <c:pt idx="812">
                  <c:v>34.920902343750001</c:v>
                </c:pt>
                <c:pt idx="813">
                  <c:v>34.952164062500003</c:v>
                </c:pt>
                <c:pt idx="814">
                  <c:v>34.952164062500003</c:v>
                </c:pt>
                <c:pt idx="815">
                  <c:v>34.937820312500001</c:v>
                </c:pt>
                <c:pt idx="816">
                  <c:v>34.912207031249999</c:v>
                </c:pt>
                <c:pt idx="817">
                  <c:v>34.912207031249999</c:v>
                </c:pt>
                <c:pt idx="818">
                  <c:v>34.9422421875</c:v>
                </c:pt>
                <c:pt idx="819">
                  <c:v>34.882593749999998</c:v>
                </c:pt>
                <c:pt idx="820">
                  <c:v>34.9332109375</c:v>
                </c:pt>
                <c:pt idx="821">
                  <c:v>34.869167968749998</c:v>
                </c:pt>
                <c:pt idx="822">
                  <c:v>34.761851562499999</c:v>
                </c:pt>
                <c:pt idx="823">
                  <c:v>34.761851562499999</c:v>
                </c:pt>
                <c:pt idx="824">
                  <c:v>34.90844921875</c:v>
                </c:pt>
                <c:pt idx="825">
                  <c:v>34.927242187499999</c:v>
                </c:pt>
                <c:pt idx="826">
                  <c:v>34.930757812499998</c:v>
                </c:pt>
                <c:pt idx="827">
                  <c:v>34.930757812499998</c:v>
                </c:pt>
                <c:pt idx="828">
                  <c:v>34.871000000000002</c:v>
                </c:pt>
                <c:pt idx="829">
                  <c:v>34.718000000000004</c:v>
                </c:pt>
                <c:pt idx="830">
                  <c:v>34.777906250000001</c:v>
                </c:pt>
                <c:pt idx="831">
                  <c:v>34.895851562499999</c:v>
                </c:pt>
                <c:pt idx="832">
                  <c:v>34.999726562500001</c:v>
                </c:pt>
                <c:pt idx="833">
                  <c:v>34.999726562500001</c:v>
                </c:pt>
                <c:pt idx="834">
                  <c:v>35.007789062500002</c:v>
                </c:pt>
                <c:pt idx="835">
                  <c:v>34.886015624999999</c:v>
                </c:pt>
                <c:pt idx="836">
                  <c:v>34.830921875000001</c:v>
                </c:pt>
                <c:pt idx="837">
                  <c:v>34.830921875000001</c:v>
                </c:pt>
                <c:pt idx="838">
                  <c:v>34.8535859375</c:v>
                </c:pt>
                <c:pt idx="839">
                  <c:v>34.8535859375</c:v>
                </c:pt>
                <c:pt idx="840">
                  <c:v>34.936429687500002</c:v>
                </c:pt>
                <c:pt idx="841">
                  <c:v>34.961070312499999</c:v>
                </c:pt>
                <c:pt idx="842">
                  <c:v>34.961070312499999</c:v>
                </c:pt>
                <c:pt idx="843">
                  <c:v>34.982148437500001</c:v>
                </c:pt>
                <c:pt idx="844">
                  <c:v>34.835398437499997</c:v>
                </c:pt>
                <c:pt idx="845">
                  <c:v>34.835398437499997</c:v>
                </c:pt>
                <c:pt idx="846">
                  <c:v>34.92843359375</c:v>
                </c:pt>
                <c:pt idx="847">
                  <c:v>35.042007812500003</c:v>
                </c:pt>
                <c:pt idx="848">
                  <c:v>35.042007812500003</c:v>
                </c:pt>
                <c:pt idx="849">
                  <c:v>35.075570312499998</c:v>
                </c:pt>
                <c:pt idx="850">
                  <c:v>34.72809765625</c:v>
                </c:pt>
                <c:pt idx="851">
                  <c:v>34.831976562500003</c:v>
                </c:pt>
                <c:pt idx="852">
                  <c:v>34.831976562500003</c:v>
                </c:pt>
                <c:pt idx="853">
                  <c:v>34.975562500000002</c:v>
                </c:pt>
                <c:pt idx="854">
                  <c:v>34.975562500000002</c:v>
                </c:pt>
                <c:pt idx="855">
                  <c:v>34.911179687500002</c:v>
                </c:pt>
                <c:pt idx="856">
                  <c:v>34.889812499999998</c:v>
                </c:pt>
                <c:pt idx="857">
                  <c:v>35.053757812500002</c:v>
                </c:pt>
                <c:pt idx="858">
                  <c:v>35.053757812500002</c:v>
                </c:pt>
                <c:pt idx="859">
                  <c:v>34.846976562499997</c:v>
                </c:pt>
                <c:pt idx="860">
                  <c:v>34.987664062500002</c:v>
                </c:pt>
                <c:pt idx="861">
                  <c:v>35.106867187500001</c:v>
                </c:pt>
                <c:pt idx="862">
                  <c:v>35.022992187500002</c:v>
                </c:pt>
                <c:pt idx="863">
                  <c:v>34.818234375000003</c:v>
                </c:pt>
                <c:pt idx="864">
                  <c:v>34.818234375000003</c:v>
                </c:pt>
                <c:pt idx="865">
                  <c:v>34.711812500000001</c:v>
                </c:pt>
                <c:pt idx="866">
                  <c:v>35.024160156249998</c:v>
                </c:pt>
                <c:pt idx="867">
                  <c:v>35.024160156249998</c:v>
                </c:pt>
                <c:pt idx="868">
                  <c:v>35.088492187500002</c:v>
                </c:pt>
                <c:pt idx="869">
                  <c:v>35.083988281250001</c:v>
                </c:pt>
                <c:pt idx="870">
                  <c:v>35.009332031249997</c:v>
                </c:pt>
                <c:pt idx="871">
                  <c:v>34.719085937499997</c:v>
                </c:pt>
                <c:pt idx="872">
                  <c:v>34.870476562500002</c:v>
                </c:pt>
                <c:pt idx="873">
                  <c:v>34.870476562500002</c:v>
                </c:pt>
                <c:pt idx="874">
                  <c:v>34.991007812500001</c:v>
                </c:pt>
                <c:pt idx="875">
                  <c:v>34.982691406249998</c:v>
                </c:pt>
                <c:pt idx="876">
                  <c:v>34.966480468749999</c:v>
                </c:pt>
                <c:pt idx="877">
                  <c:v>34.966480468749999</c:v>
                </c:pt>
                <c:pt idx="878">
                  <c:v>34.976554687499998</c:v>
                </c:pt>
                <c:pt idx="879">
                  <c:v>34.976554687499998</c:v>
                </c:pt>
                <c:pt idx="880">
                  <c:v>34.809062500000003</c:v>
                </c:pt>
                <c:pt idx="881">
                  <c:v>34.797382812499997</c:v>
                </c:pt>
                <c:pt idx="882">
                  <c:v>34.987835937500002</c:v>
                </c:pt>
                <c:pt idx="883">
                  <c:v>34.987835937500002</c:v>
                </c:pt>
                <c:pt idx="884">
                  <c:v>35.088992187499997</c:v>
                </c:pt>
                <c:pt idx="885">
                  <c:v>35.193800781249998</c:v>
                </c:pt>
                <c:pt idx="886">
                  <c:v>34.911996093749998</c:v>
                </c:pt>
                <c:pt idx="887">
                  <c:v>34.7714140625</c:v>
                </c:pt>
                <c:pt idx="888">
                  <c:v>34.903722656249997</c:v>
                </c:pt>
                <c:pt idx="889">
                  <c:v>34.903722656249997</c:v>
                </c:pt>
                <c:pt idx="890">
                  <c:v>35.019874999999999</c:v>
                </c:pt>
                <c:pt idx="891">
                  <c:v>35.029042968749998</c:v>
                </c:pt>
                <c:pt idx="892">
                  <c:v>35.029042968749998</c:v>
                </c:pt>
                <c:pt idx="893">
                  <c:v>34.95985546875</c:v>
                </c:pt>
                <c:pt idx="894">
                  <c:v>35.184035156249998</c:v>
                </c:pt>
                <c:pt idx="895">
                  <c:v>35.10623828125</c:v>
                </c:pt>
                <c:pt idx="896">
                  <c:v>34.86774609375</c:v>
                </c:pt>
                <c:pt idx="897">
                  <c:v>34.733843749999998</c:v>
                </c:pt>
                <c:pt idx="898">
                  <c:v>34.733843749999998</c:v>
                </c:pt>
                <c:pt idx="899">
                  <c:v>34.740640624999997</c:v>
                </c:pt>
                <c:pt idx="900">
                  <c:v>35.025246093749999</c:v>
                </c:pt>
                <c:pt idx="901">
                  <c:v>34.960855468749997</c:v>
                </c:pt>
                <c:pt idx="902">
                  <c:v>34.960855468749997</c:v>
                </c:pt>
                <c:pt idx="903">
                  <c:v>34.994113281250002</c:v>
                </c:pt>
                <c:pt idx="904">
                  <c:v>35.022429687500001</c:v>
                </c:pt>
                <c:pt idx="905">
                  <c:v>35.144945312499999</c:v>
                </c:pt>
                <c:pt idx="906">
                  <c:v>34.883460937499997</c:v>
                </c:pt>
                <c:pt idx="907">
                  <c:v>34.724140624999997</c:v>
                </c:pt>
                <c:pt idx="908">
                  <c:v>34.724140624999997</c:v>
                </c:pt>
                <c:pt idx="909">
                  <c:v>34.894082031250001</c:v>
                </c:pt>
                <c:pt idx="910">
                  <c:v>34.881644531249997</c:v>
                </c:pt>
                <c:pt idx="911">
                  <c:v>34.881644531249997</c:v>
                </c:pt>
                <c:pt idx="912">
                  <c:v>35.036187499999997</c:v>
                </c:pt>
                <c:pt idx="913">
                  <c:v>35.101273437499998</c:v>
                </c:pt>
                <c:pt idx="914">
                  <c:v>34.961718750000003</c:v>
                </c:pt>
                <c:pt idx="915">
                  <c:v>34.922066406250003</c:v>
                </c:pt>
                <c:pt idx="916">
                  <c:v>34.8324140625</c:v>
                </c:pt>
                <c:pt idx="917">
                  <c:v>34.8324140625</c:v>
                </c:pt>
                <c:pt idx="918">
                  <c:v>35.086417968749998</c:v>
                </c:pt>
                <c:pt idx="919">
                  <c:v>34.965249999999997</c:v>
                </c:pt>
                <c:pt idx="920">
                  <c:v>34.704011718750003</c:v>
                </c:pt>
                <c:pt idx="921">
                  <c:v>34.704011718750003</c:v>
                </c:pt>
                <c:pt idx="922">
                  <c:v>34.970874999999999</c:v>
                </c:pt>
                <c:pt idx="923">
                  <c:v>34.970874999999999</c:v>
                </c:pt>
                <c:pt idx="924">
                  <c:v>35.006878906250002</c:v>
                </c:pt>
                <c:pt idx="925">
                  <c:v>34.924089843749996</c:v>
                </c:pt>
                <c:pt idx="926">
                  <c:v>35.062851562500001</c:v>
                </c:pt>
                <c:pt idx="927">
                  <c:v>35.062851562500001</c:v>
                </c:pt>
                <c:pt idx="928">
                  <c:v>35.16688671875</c:v>
                </c:pt>
                <c:pt idx="929">
                  <c:v>35.053339843750003</c:v>
                </c:pt>
                <c:pt idx="930">
                  <c:v>34.943968750000003</c:v>
                </c:pt>
                <c:pt idx="931">
                  <c:v>34.814148437500002</c:v>
                </c:pt>
                <c:pt idx="932">
                  <c:v>34.917136718750001</c:v>
                </c:pt>
                <c:pt idx="933">
                  <c:v>34.917136718750001</c:v>
                </c:pt>
                <c:pt idx="934">
                  <c:v>34.795324218749997</c:v>
                </c:pt>
                <c:pt idx="935">
                  <c:v>34.931351562499998</c:v>
                </c:pt>
                <c:pt idx="936">
                  <c:v>34.931351562499998</c:v>
                </c:pt>
                <c:pt idx="937">
                  <c:v>35.139820312499999</c:v>
                </c:pt>
                <c:pt idx="938">
                  <c:v>34.942601562500002</c:v>
                </c:pt>
                <c:pt idx="939">
                  <c:v>34.942601562500002</c:v>
                </c:pt>
                <c:pt idx="940">
                  <c:v>34.673429687499997</c:v>
                </c:pt>
                <c:pt idx="941">
                  <c:v>34.731710937499997</c:v>
                </c:pt>
                <c:pt idx="942">
                  <c:v>34.731710937499997</c:v>
                </c:pt>
                <c:pt idx="943">
                  <c:v>34.920078125000003</c:v>
                </c:pt>
                <c:pt idx="944">
                  <c:v>34.877703124999996</c:v>
                </c:pt>
                <c:pt idx="945">
                  <c:v>34.971972656250003</c:v>
                </c:pt>
                <c:pt idx="946">
                  <c:v>34.971972656250003</c:v>
                </c:pt>
                <c:pt idx="947">
                  <c:v>34.920378906250001</c:v>
                </c:pt>
                <c:pt idx="948">
                  <c:v>34.920378906250001</c:v>
                </c:pt>
                <c:pt idx="949">
                  <c:v>35.001906249999998</c:v>
                </c:pt>
                <c:pt idx="950">
                  <c:v>35.035976562499997</c:v>
                </c:pt>
                <c:pt idx="951">
                  <c:v>35.316605468749998</c:v>
                </c:pt>
                <c:pt idx="952">
                  <c:v>35.316605468749998</c:v>
                </c:pt>
                <c:pt idx="953">
                  <c:v>35.149074218750002</c:v>
                </c:pt>
                <c:pt idx="954">
                  <c:v>35.08663671875</c:v>
                </c:pt>
                <c:pt idx="955">
                  <c:v>35.08663671875</c:v>
                </c:pt>
                <c:pt idx="956">
                  <c:v>34.986531249999999</c:v>
                </c:pt>
                <c:pt idx="957">
                  <c:v>35.064250000000001</c:v>
                </c:pt>
                <c:pt idx="958">
                  <c:v>35.064250000000001</c:v>
                </c:pt>
                <c:pt idx="959">
                  <c:v>34.738871093749999</c:v>
                </c:pt>
                <c:pt idx="960">
                  <c:v>34.781406250000003</c:v>
                </c:pt>
                <c:pt idx="961">
                  <c:v>34.781406250000003</c:v>
                </c:pt>
                <c:pt idx="962">
                  <c:v>34.779410156250002</c:v>
                </c:pt>
                <c:pt idx="963">
                  <c:v>34.886125</c:v>
                </c:pt>
                <c:pt idx="964">
                  <c:v>34.900839843749999</c:v>
                </c:pt>
                <c:pt idx="965">
                  <c:v>34.810324218749997</c:v>
                </c:pt>
                <c:pt idx="966">
                  <c:v>34.910960937500001</c:v>
                </c:pt>
                <c:pt idx="967">
                  <c:v>34.906859375000003</c:v>
                </c:pt>
                <c:pt idx="968">
                  <c:v>34.906859375000003</c:v>
                </c:pt>
                <c:pt idx="969">
                  <c:v>34.764664062500003</c:v>
                </c:pt>
                <c:pt idx="970">
                  <c:v>34.962128906250001</c:v>
                </c:pt>
                <c:pt idx="971">
                  <c:v>34.962128906250001</c:v>
                </c:pt>
                <c:pt idx="972">
                  <c:v>35.121566406249997</c:v>
                </c:pt>
                <c:pt idx="973">
                  <c:v>35.013179687499999</c:v>
                </c:pt>
                <c:pt idx="974">
                  <c:v>35.013179687499999</c:v>
                </c:pt>
                <c:pt idx="975">
                  <c:v>34.878632812500001</c:v>
                </c:pt>
                <c:pt idx="976">
                  <c:v>34.937617187500003</c:v>
                </c:pt>
                <c:pt idx="977">
                  <c:v>34.937617187500003</c:v>
                </c:pt>
                <c:pt idx="978">
                  <c:v>35.011464843749998</c:v>
                </c:pt>
                <c:pt idx="979">
                  <c:v>35.040886718750002</c:v>
                </c:pt>
                <c:pt idx="980">
                  <c:v>34.998457031249998</c:v>
                </c:pt>
                <c:pt idx="981">
                  <c:v>34.998457031249998</c:v>
                </c:pt>
                <c:pt idx="982">
                  <c:v>34.946355468749999</c:v>
                </c:pt>
                <c:pt idx="983">
                  <c:v>34.920226562499998</c:v>
                </c:pt>
                <c:pt idx="984">
                  <c:v>34.920226562499998</c:v>
                </c:pt>
                <c:pt idx="985">
                  <c:v>34.957687499999999</c:v>
                </c:pt>
                <c:pt idx="986">
                  <c:v>34.919988281249999</c:v>
                </c:pt>
                <c:pt idx="987">
                  <c:v>34.919988281249999</c:v>
                </c:pt>
                <c:pt idx="988">
                  <c:v>34.792425781250003</c:v>
                </c:pt>
                <c:pt idx="989">
                  <c:v>34.983480468750003</c:v>
                </c:pt>
                <c:pt idx="990">
                  <c:v>34.917351562500002</c:v>
                </c:pt>
                <c:pt idx="991">
                  <c:v>34.917351562500002</c:v>
                </c:pt>
                <c:pt idx="992">
                  <c:v>34.857109375</c:v>
                </c:pt>
                <c:pt idx="993">
                  <c:v>34.788199218750002</c:v>
                </c:pt>
                <c:pt idx="994">
                  <c:v>34.788199218750002</c:v>
                </c:pt>
                <c:pt idx="995">
                  <c:v>34.986511718750002</c:v>
                </c:pt>
                <c:pt idx="996">
                  <c:v>35.152277343750001</c:v>
                </c:pt>
                <c:pt idx="997">
                  <c:v>35.019953125000001</c:v>
                </c:pt>
                <c:pt idx="998">
                  <c:v>35.019953125000001</c:v>
                </c:pt>
                <c:pt idx="999">
                  <c:v>34.932507812499999</c:v>
                </c:pt>
                <c:pt idx="1000">
                  <c:v>34.86610546875</c:v>
                </c:pt>
                <c:pt idx="1001">
                  <c:v>34.86610546875</c:v>
                </c:pt>
                <c:pt idx="1002">
                  <c:v>35.408042968750003</c:v>
                </c:pt>
                <c:pt idx="1003">
                  <c:v>35.135398437500001</c:v>
                </c:pt>
                <c:pt idx="1004">
                  <c:v>35.135398437500001</c:v>
                </c:pt>
                <c:pt idx="1005">
                  <c:v>34.911124999999998</c:v>
                </c:pt>
                <c:pt idx="1006">
                  <c:v>34.909281249999999</c:v>
                </c:pt>
                <c:pt idx="1007">
                  <c:v>34.909281249999999</c:v>
                </c:pt>
                <c:pt idx="1008">
                  <c:v>34.843652343750001</c:v>
                </c:pt>
                <c:pt idx="1009">
                  <c:v>34.8044453125</c:v>
                </c:pt>
                <c:pt idx="1010">
                  <c:v>34.886792968750001</c:v>
                </c:pt>
                <c:pt idx="1011">
                  <c:v>34.924750000000003</c:v>
                </c:pt>
                <c:pt idx="1012">
                  <c:v>34.773492187499997</c:v>
                </c:pt>
                <c:pt idx="1013">
                  <c:v>34.787054687500003</c:v>
                </c:pt>
                <c:pt idx="1014">
                  <c:v>34.787054687500003</c:v>
                </c:pt>
                <c:pt idx="1015">
                  <c:v>34.760261718750002</c:v>
                </c:pt>
                <c:pt idx="1016">
                  <c:v>34.933808593750001</c:v>
                </c:pt>
                <c:pt idx="1017">
                  <c:v>34.933808593750001</c:v>
                </c:pt>
                <c:pt idx="1018">
                  <c:v>35.11844140625</c:v>
                </c:pt>
                <c:pt idx="1019">
                  <c:v>34.862285156250003</c:v>
                </c:pt>
                <c:pt idx="1020">
                  <c:v>34.931730468749997</c:v>
                </c:pt>
                <c:pt idx="1021">
                  <c:v>34.970539062500002</c:v>
                </c:pt>
                <c:pt idx="1022">
                  <c:v>35.053812499999999</c:v>
                </c:pt>
                <c:pt idx="1023">
                  <c:v>35.053812499999999</c:v>
                </c:pt>
                <c:pt idx="1024">
                  <c:v>35.022929687500003</c:v>
                </c:pt>
                <c:pt idx="1025">
                  <c:v>34.871144531250003</c:v>
                </c:pt>
                <c:pt idx="1026">
                  <c:v>34.871144531250003</c:v>
                </c:pt>
                <c:pt idx="1027">
                  <c:v>35.017906250000003</c:v>
                </c:pt>
                <c:pt idx="1028">
                  <c:v>35.303425781249999</c:v>
                </c:pt>
                <c:pt idx="1029">
                  <c:v>35.303425781249999</c:v>
                </c:pt>
                <c:pt idx="1030">
                  <c:v>35.258273437500002</c:v>
                </c:pt>
                <c:pt idx="1031">
                  <c:v>35.087390624999998</c:v>
                </c:pt>
                <c:pt idx="1032">
                  <c:v>35.087390624999998</c:v>
                </c:pt>
                <c:pt idx="1033">
                  <c:v>35.082300781249998</c:v>
                </c:pt>
                <c:pt idx="1034">
                  <c:v>34.814863281249998</c:v>
                </c:pt>
                <c:pt idx="1035">
                  <c:v>34.952546875000003</c:v>
                </c:pt>
                <c:pt idx="1036">
                  <c:v>34.952546875000003</c:v>
                </c:pt>
                <c:pt idx="1037">
                  <c:v>34.925542968750001</c:v>
                </c:pt>
                <c:pt idx="1038">
                  <c:v>34.848820312500003</c:v>
                </c:pt>
                <c:pt idx="1039">
                  <c:v>34.848820312500003</c:v>
                </c:pt>
                <c:pt idx="1040">
                  <c:v>34.684617187500002</c:v>
                </c:pt>
                <c:pt idx="1041">
                  <c:v>34.920273437500001</c:v>
                </c:pt>
                <c:pt idx="1042">
                  <c:v>34.920273437500001</c:v>
                </c:pt>
                <c:pt idx="1043">
                  <c:v>35.012273437499999</c:v>
                </c:pt>
                <c:pt idx="1044">
                  <c:v>34.967136718749998</c:v>
                </c:pt>
                <c:pt idx="1045">
                  <c:v>34.816988281249998</c:v>
                </c:pt>
                <c:pt idx="1046">
                  <c:v>34.670085937499998</c:v>
                </c:pt>
                <c:pt idx="1047">
                  <c:v>34.953664062500003</c:v>
                </c:pt>
                <c:pt idx="1048">
                  <c:v>34.953664062500003</c:v>
                </c:pt>
                <c:pt idx="1049">
                  <c:v>35.045660156250001</c:v>
                </c:pt>
                <c:pt idx="1050">
                  <c:v>34.851066406249998</c:v>
                </c:pt>
                <c:pt idx="1051">
                  <c:v>34.872585937499998</c:v>
                </c:pt>
                <c:pt idx="1052">
                  <c:v>34.872585937499998</c:v>
                </c:pt>
                <c:pt idx="1053">
                  <c:v>34.915148437500001</c:v>
                </c:pt>
                <c:pt idx="1054">
                  <c:v>34.950132812500001</c:v>
                </c:pt>
                <c:pt idx="1055">
                  <c:v>35.001691406250004</c:v>
                </c:pt>
                <c:pt idx="1056">
                  <c:v>35.068523437499998</c:v>
                </c:pt>
                <c:pt idx="1057">
                  <c:v>34.986195312500001</c:v>
                </c:pt>
                <c:pt idx="1058">
                  <c:v>34.986195312500001</c:v>
                </c:pt>
                <c:pt idx="1059">
                  <c:v>34.862117187499997</c:v>
                </c:pt>
                <c:pt idx="1060">
                  <c:v>35.027339843749999</c:v>
                </c:pt>
                <c:pt idx="1061">
                  <c:v>35.027339843749999</c:v>
                </c:pt>
                <c:pt idx="1062">
                  <c:v>34.996742187499997</c:v>
                </c:pt>
                <c:pt idx="1063">
                  <c:v>34.821136718749997</c:v>
                </c:pt>
                <c:pt idx="1064">
                  <c:v>34.821136718749997</c:v>
                </c:pt>
                <c:pt idx="1065">
                  <c:v>34.741152343750002</c:v>
                </c:pt>
                <c:pt idx="1066">
                  <c:v>35.013992187500001</c:v>
                </c:pt>
                <c:pt idx="1067">
                  <c:v>35.013992187500001</c:v>
                </c:pt>
                <c:pt idx="1068">
                  <c:v>34.856476562499999</c:v>
                </c:pt>
                <c:pt idx="1069">
                  <c:v>34.770781249999999</c:v>
                </c:pt>
                <c:pt idx="1070">
                  <c:v>34.848164062499997</c:v>
                </c:pt>
                <c:pt idx="1071">
                  <c:v>34.848164062499997</c:v>
                </c:pt>
                <c:pt idx="1072">
                  <c:v>34.959882812499998</c:v>
                </c:pt>
                <c:pt idx="1073">
                  <c:v>34.959882812499998</c:v>
                </c:pt>
                <c:pt idx="1074">
                  <c:v>34.8035</c:v>
                </c:pt>
                <c:pt idx="1075">
                  <c:v>34.92696484375</c:v>
                </c:pt>
                <c:pt idx="1076">
                  <c:v>35.285105468749997</c:v>
                </c:pt>
                <c:pt idx="1077">
                  <c:v>35.285105468749997</c:v>
                </c:pt>
                <c:pt idx="1078">
                  <c:v>35.071703124999999</c:v>
                </c:pt>
                <c:pt idx="1079">
                  <c:v>34.895527343749997</c:v>
                </c:pt>
                <c:pt idx="1080">
                  <c:v>34.760789062500002</c:v>
                </c:pt>
                <c:pt idx="1081">
                  <c:v>34.760789062500002</c:v>
                </c:pt>
                <c:pt idx="1082">
                  <c:v>35.135699218749998</c:v>
                </c:pt>
                <c:pt idx="1083">
                  <c:v>35.135699218749998</c:v>
                </c:pt>
                <c:pt idx="1084">
                  <c:v>35.033847656250003</c:v>
                </c:pt>
                <c:pt idx="1085">
                  <c:v>34.958351562499999</c:v>
                </c:pt>
                <c:pt idx="1086">
                  <c:v>34.887089843749997</c:v>
                </c:pt>
                <c:pt idx="1087">
                  <c:v>34.887089843749997</c:v>
                </c:pt>
                <c:pt idx="1088">
                  <c:v>34.900257812500001</c:v>
                </c:pt>
                <c:pt idx="1089">
                  <c:v>35.198746093750003</c:v>
                </c:pt>
                <c:pt idx="1090">
                  <c:v>35.19301171875</c:v>
                </c:pt>
                <c:pt idx="1091">
                  <c:v>35.1262890625</c:v>
                </c:pt>
                <c:pt idx="1092">
                  <c:v>34.97262109375</c:v>
                </c:pt>
                <c:pt idx="1093">
                  <c:v>34.97262109375</c:v>
                </c:pt>
                <c:pt idx="1094">
                  <c:v>34.850679687499998</c:v>
                </c:pt>
                <c:pt idx="1095">
                  <c:v>34.897078125</c:v>
                </c:pt>
                <c:pt idx="1096">
                  <c:v>34.877492187500003</c:v>
                </c:pt>
                <c:pt idx="1097">
                  <c:v>34.877492187500003</c:v>
                </c:pt>
                <c:pt idx="1098">
                  <c:v>34.971238281250002</c:v>
                </c:pt>
                <c:pt idx="1099">
                  <c:v>34.828554687500002</c:v>
                </c:pt>
                <c:pt idx="1100">
                  <c:v>34.828554687500002</c:v>
                </c:pt>
                <c:pt idx="1101">
                  <c:v>34.966218750000003</c:v>
                </c:pt>
                <c:pt idx="1102">
                  <c:v>35.128437499999997</c:v>
                </c:pt>
                <c:pt idx="1103">
                  <c:v>35.128437499999997</c:v>
                </c:pt>
                <c:pt idx="1104">
                  <c:v>35.0729609375</c:v>
                </c:pt>
                <c:pt idx="1105">
                  <c:v>34.761828125000001</c:v>
                </c:pt>
                <c:pt idx="1106">
                  <c:v>34.814589843749999</c:v>
                </c:pt>
                <c:pt idx="1107">
                  <c:v>34.814589843749999</c:v>
                </c:pt>
                <c:pt idx="1108">
                  <c:v>34.805273437499999</c:v>
                </c:pt>
                <c:pt idx="1109">
                  <c:v>34.915937499999998</c:v>
                </c:pt>
                <c:pt idx="1110">
                  <c:v>35.026445312500002</c:v>
                </c:pt>
                <c:pt idx="1111">
                  <c:v>34.989945312499998</c:v>
                </c:pt>
                <c:pt idx="1112">
                  <c:v>34.906480468749997</c:v>
                </c:pt>
                <c:pt idx="1113">
                  <c:v>34.906480468749997</c:v>
                </c:pt>
                <c:pt idx="1114">
                  <c:v>34.903445312499997</c:v>
                </c:pt>
                <c:pt idx="1115">
                  <c:v>34.96557421875</c:v>
                </c:pt>
                <c:pt idx="1116">
                  <c:v>34.96557421875</c:v>
                </c:pt>
                <c:pt idx="1117">
                  <c:v>34.940613281250002</c:v>
                </c:pt>
                <c:pt idx="1118">
                  <c:v>35.1787109375</c:v>
                </c:pt>
                <c:pt idx="1119">
                  <c:v>35.1787109375</c:v>
                </c:pt>
                <c:pt idx="1120">
                  <c:v>35.237003906250003</c:v>
                </c:pt>
                <c:pt idx="1121">
                  <c:v>35.144242187499998</c:v>
                </c:pt>
                <c:pt idx="1122">
                  <c:v>34.900874999999999</c:v>
                </c:pt>
                <c:pt idx="1123">
                  <c:v>35.031335937500003</c:v>
                </c:pt>
                <c:pt idx="1124">
                  <c:v>35.031335937500003</c:v>
                </c:pt>
                <c:pt idx="1125">
                  <c:v>34.839824218750003</c:v>
                </c:pt>
                <c:pt idx="1126">
                  <c:v>34.955835937499998</c:v>
                </c:pt>
                <c:pt idx="1127">
                  <c:v>34.955835937499998</c:v>
                </c:pt>
                <c:pt idx="1128">
                  <c:v>34.9557421875</c:v>
                </c:pt>
                <c:pt idx="1129">
                  <c:v>34.9557421875</c:v>
                </c:pt>
                <c:pt idx="1130">
                  <c:v>34.926273437500001</c:v>
                </c:pt>
                <c:pt idx="1131">
                  <c:v>34.926273437500001</c:v>
                </c:pt>
                <c:pt idx="1132">
                  <c:v>34.837499999999999</c:v>
                </c:pt>
                <c:pt idx="1133">
                  <c:v>34.837499999999999</c:v>
                </c:pt>
                <c:pt idx="1134">
                  <c:v>34.930554687499999</c:v>
                </c:pt>
                <c:pt idx="1135">
                  <c:v>34.79628125</c:v>
                </c:pt>
                <c:pt idx="1136">
                  <c:v>34.79628125</c:v>
                </c:pt>
                <c:pt idx="1137">
                  <c:v>34.686261718750004</c:v>
                </c:pt>
                <c:pt idx="1138">
                  <c:v>34.762726562499999</c:v>
                </c:pt>
                <c:pt idx="1139">
                  <c:v>34.845617187499997</c:v>
                </c:pt>
                <c:pt idx="1140">
                  <c:v>35.0636171875</c:v>
                </c:pt>
                <c:pt idx="1141">
                  <c:v>34.916914062499998</c:v>
                </c:pt>
                <c:pt idx="1142">
                  <c:v>34.916914062499998</c:v>
                </c:pt>
                <c:pt idx="1143">
                  <c:v>35.000164062499998</c:v>
                </c:pt>
                <c:pt idx="1144">
                  <c:v>34.935660156250002</c:v>
                </c:pt>
                <c:pt idx="1145">
                  <c:v>34.849683593750001</c:v>
                </c:pt>
                <c:pt idx="1146">
                  <c:v>34.849683593750001</c:v>
                </c:pt>
                <c:pt idx="1147">
                  <c:v>35.099898437500002</c:v>
                </c:pt>
                <c:pt idx="1148">
                  <c:v>35.195492187500001</c:v>
                </c:pt>
                <c:pt idx="1149">
                  <c:v>35.195492187500001</c:v>
                </c:pt>
                <c:pt idx="1150">
                  <c:v>35.141519531249997</c:v>
                </c:pt>
                <c:pt idx="1151">
                  <c:v>35.160460937499998</c:v>
                </c:pt>
                <c:pt idx="1152">
                  <c:v>35.160460937499998</c:v>
                </c:pt>
                <c:pt idx="1153">
                  <c:v>35.158542968749998</c:v>
                </c:pt>
                <c:pt idx="1154">
                  <c:v>35.0280390625</c:v>
                </c:pt>
                <c:pt idx="1155">
                  <c:v>35.0280390625</c:v>
                </c:pt>
                <c:pt idx="1156">
                  <c:v>35.010179687499999</c:v>
                </c:pt>
                <c:pt idx="1157">
                  <c:v>34.879214843749999</c:v>
                </c:pt>
                <c:pt idx="1158">
                  <c:v>34.92124609375</c:v>
                </c:pt>
                <c:pt idx="1159">
                  <c:v>34.849687500000002</c:v>
                </c:pt>
                <c:pt idx="1160">
                  <c:v>34.851312499999999</c:v>
                </c:pt>
                <c:pt idx="1161">
                  <c:v>34.851312499999999</c:v>
                </c:pt>
                <c:pt idx="1162">
                  <c:v>34.958109374999999</c:v>
                </c:pt>
                <c:pt idx="1163">
                  <c:v>34.814687499999998</c:v>
                </c:pt>
                <c:pt idx="1164">
                  <c:v>34.961929687500003</c:v>
                </c:pt>
                <c:pt idx="1165">
                  <c:v>34.961929687500003</c:v>
                </c:pt>
                <c:pt idx="1166">
                  <c:v>35.050003906249998</c:v>
                </c:pt>
                <c:pt idx="1167">
                  <c:v>34.880398437499998</c:v>
                </c:pt>
                <c:pt idx="1168">
                  <c:v>34.846113281249998</c:v>
                </c:pt>
                <c:pt idx="1169">
                  <c:v>34.828800781250003</c:v>
                </c:pt>
                <c:pt idx="1170">
                  <c:v>34.883281250000003</c:v>
                </c:pt>
                <c:pt idx="1171">
                  <c:v>34.883281250000003</c:v>
                </c:pt>
                <c:pt idx="1172">
                  <c:v>34.966582031249999</c:v>
                </c:pt>
                <c:pt idx="1173">
                  <c:v>34.90115625</c:v>
                </c:pt>
                <c:pt idx="1174">
                  <c:v>34.90115625</c:v>
                </c:pt>
                <c:pt idx="1175">
                  <c:v>35.006585937499999</c:v>
                </c:pt>
                <c:pt idx="1176">
                  <c:v>35.036199218749999</c:v>
                </c:pt>
                <c:pt idx="1177">
                  <c:v>35.036199218749999</c:v>
                </c:pt>
                <c:pt idx="1178">
                  <c:v>35.037085937500002</c:v>
                </c:pt>
                <c:pt idx="1179">
                  <c:v>35.076847656250003</c:v>
                </c:pt>
                <c:pt idx="1180">
                  <c:v>35.076847656250003</c:v>
                </c:pt>
                <c:pt idx="1181">
                  <c:v>35.114707031249999</c:v>
                </c:pt>
                <c:pt idx="1182">
                  <c:v>35.044699218749997</c:v>
                </c:pt>
                <c:pt idx="1183">
                  <c:v>35.201539062499997</c:v>
                </c:pt>
                <c:pt idx="1184">
                  <c:v>35.119054687499997</c:v>
                </c:pt>
                <c:pt idx="1185">
                  <c:v>35.0069765625</c:v>
                </c:pt>
                <c:pt idx="1186">
                  <c:v>34.964175781249999</c:v>
                </c:pt>
                <c:pt idx="1187">
                  <c:v>34.964175781249999</c:v>
                </c:pt>
                <c:pt idx="1188">
                  <c:v>34.798539062499998</c:v>
                </c:pt>
                <c:pt idx="1189">
                  <c:v>34.781546874999997</c:v>
                </c:pt>
                <c:pt idx="1190">
                  <c:v>34.781546874999997</c:v>
                </c:pt>
                <c:pt idx="1191">
                  <c:v>34.770308593750002</c:v>
                </c:pt>
                <c:pt idx="1192">
                  <c:v>34.775882812500001</c:v>
                </c:pt>
                <c:pt idx="1193">
                  <c:v>34.812214843749999</c:v>
                </c:pt>
                <c:pt idx="1194">
                  <c:v>34.767480468750001</c:v>
                </c:pt>
                <c:pt idx="1195">
                  <c:v>34.934859375000002</c:v>
                </c:pt>
                <c:pt idx="1196">
                  <c:v>34.934859375000002</c:v>
                </c:pt>
                <c:pt idx="1197">
                  <c:v>34.934761718750003</c:v>
                </c:pt>
                <c:pt idx="1198">
                  <c:v>34.994917968750002</c:v>
                </c:pt>
                <c:pt idx="1199">
                  <c:v>35.168519531249999</c:v>
                </c:pt>
                <c:pt idx="1200">
                  <c:v>35.168519531249999</c:v>
                </c:pt>
                <c:pt idx="1201">
                  <c:v>35.158554687500001</c:v>
                </c:pt>
                <c:pt idx="1202">
                  <c:v>35.028261718750002</c:v>
                </c:pt>
                <c:pt idx="1203">
                  <c:v>34.861042968749999</c:v>
                </c:pt>
                <c:pt idx="1204">
                  <c:v>34.954253906250003</c:v>
                </c:pt>
                <c:pt idx="1205">
                  <c:v>34.981945312500002</c:v>
                </c:pt>
                <c:pt idx="1206">
                  <c:v>34.981945312500002</c:v>
                </c:pt>
                <c:pt idx="1207">
                  <c:v>34.911957031249997</c:v>
                </c:pt>
                <c:pt idx="1208">
                  <c:v>35.154249999999998</c:v>
                </c:pt>
                <c:pt idx="1209">
                  <c:v>35.310769531250003</c:v>
                </c:pt>
                <c:pt idx="1210">
                  <c:v>35.310769531250003</c:v>
                </c:pt>
                <c:pt idx="1211">
                  <c:v>34.909671875000001</c:v>
                </c:pt>
                <c:pt idx="1212">
                  <c:v>34.909671875000001</c:v>
                </c:pt>
                <c:pt idx="1213">
                  <c:v>34.914765625000001</c:v>
                </c:pt>
                <c:pt idx="1214">
                  <c:v>35.101273437499998</c:v>
                </c:pt>
                <c:pt idx="1215">
                  <c:v>35.066238281250001</c:v>
                </c:pt>
                <c:pt idx="1216">
                  <c:v>35.066238281250001</c:v>
                </c:pt>
                <c:pt idx="1217">
                  <c:v>35.021753906249998</c:v>
                </c:pt>
                <c:pt idx="1218">
                  <c:v>35.19918359375</c:v>
                </c:pt>
                <c:pt idx="1219">
                  <c:v>35.19918359375</c:v>
                </c:pt>
                <c:pt idx="1220">
                  <c:v>35.061937499999999</c:v>
                </c:pt>
                <c:pt idx="1221">
                  <c:v>34.984742187499997</c:v>
                </c:pt>
                <c:pt idx="1222">
                  <c:v>34.984742187499997</c:v>
                </c:pt>
                <c:pt idx="1223">
                  <c:v>34.909257812500002</c:v>
                </c:pt>
                <c:pt idx="1224">
                  <c:v>34.916695312500003</c:v>
                </c:pt>
                <c:pt idx="1225">
                  <c:v>34.916695312500003</c:v>
                </c:pt>
                <c:pt idx="1226">
                  <c:v>34.806167968750003</c:v>
                </c:pt>
                <c:pt idx="1227">
                  <c:v>34.867765624999997</c:v>
                </c:pt>
                <c:pt idx="1228">
                  <c:v>34.784195312500003</c:v>
                </c:pt>
                <c:pt idx="1229">
                  <c:v>34.784195312500003</c:v>
                </c:pt>
                <c:pt idx="1230">
                  <c:v>34.917644531249998</c:v>
                </c:pt>
                <c:pt idx="1231">
                  <c:v>34.917644531249998</c:v>
                </c:pt>
                <c:pt idx="1232">
                  <c:v>34.835808593750002</c:v>
                </c:pt>
                <c:pt idx="1233">
                  <c:v>34.831582031250001</c:v>
                </c:pt>
                <c:pt idx="1234">
                  <c:v>34.831582031250001</c:v>
                </c:pt>
                <c:pt idx="1235">
                  <c:v>35.034437500000003</c:v>
                </c:pt>
                <c:pt idx="1236">
                  <c:v>35.017800781250003</c:v>
                </c:pt>
                <c:pt idx="1237">
                  <c:v>35.017800781250003</c:v>
                </c:pt>
                <c:pt idx="1238">
                  <c:v>34.9869921875</c:v>
                </c:pt>
                <c:pt idx="1239">
                  <c:v>35.006738281250001</c:v>
                </c:pt>
                <c:pt idx="1240">
                  <c:v>35.002695312500002</c:v>
                </c:pt>
                <c:pt idx="1241">
                  <c:v>35.088007812500003</c:v>
                </c:pt>
                <c:pt idx="1242">
                  <c:v>34.943164062500003</c:v>
                </c:pt>
                <c:pt idx="1243">
                  <c:v>35.055421875</c:v>
                </c:pt>
                <c:pt idx="1244">
                  <c:v>35.055421875</c:v>
                </c:pt>
                <c:pt idx="1245">
                  <c:v>35.032917968749999</c:v>
                </c:pt>
                <c:pt idx="1246">
                  <c:v>34.861457031249998</c:v>
                </c:pt>
                <c:pt idx="1247">
                  <c:v>34.861457031249998</c:v>
                </c:pt>
                <c:pt idx="1248">
                  <c:v>35.10176953125</c:v>
                </c:pt>
                <c:pt idx="1249">
                  <c:v>35.101867187499998</c:v>
                </c:pt>
                <c:pt idx="1250">
                  <c:v>35.101867187499998</c:v>
                </c:pt>
                <c:pt idx="1251">
                  <c:v>35.053996093750001</c:v>
                </c:pt>
                <c:pt idx="1252">
                  <c:v>34.871781249999998</c:v>
                </c:pt>
                <c:pt idx="1253">
                  <c:v>34.871781249999998</c:v>
                </c:pt>
                <c:pt idx="1254">
                  <c:v>34.859664062500002</c:v>
                </c:pt>
                <c:pt idx="1255">
                  <c:v>34.982507812500003</c:v>
                </c:pt>
                <c:pt idx="1256">
                  <c:v>35.094777343750003</c:v>
                </c:pt>
                <c:pt idx="1257">
                  <c:v>35.094777343750003</c:v>
                </c:pt>
                <c:pt idx="1258">
                  <c:v>34.874960937499999</c:v>
                </c:pt>
                <c:pt idx="1259">
                  <c:v>34.874960937499999</c:v>
                </c:pt>
                <c:pt idx="1260">
                  <c:v>34.862769531250002</c:v>
                </c:pt>
                <c:pt idx="1261">
                  <c:v>34.713503906249997</c:v>
                </c:pt>
                <c:pt idx="1262">
                  <c:v>34.735605468750002</c:v>
                </c:pt>
                <c:pt idx="1263">
                  <c:v>34.735605468750002</c:v>
                </c:pt>
                <c:pt idx="1264">
                  <c:v>34.905496093750003</c:v>
                </c:pt>
                <c:pt idx="1265">
                  <c:v>34.963320312500002</c:v>
                </c:pt>
                <c:pt idx="1266">
                  <c:v>34.963898437499999</c:v>
                </c:pt>
                <c:pt idx="1267">
                  <c:v>34.674050781250003</c:v>
                </c:pt>
                <c:pt idx="1268">
                  <c:v>34.834957031249999</c:v>
                </c:pt>
                <c:pt idx="1269">
                  <c:v>34.834957031249999</c:v>
                </c:pt>
                <c:pt idx="1270">
                  <c:v>34.881851562500003</c:v>
                </c:pt>
                <c:pt idx="1271">
                  <c:v>34.906289062500001</c:v>
                </c:pt>
                <c:pt idx="1272">
                  <c:v>34.906289062500001</c:v>
                </c:pt>
                <c:pt idx="1273">
                  <c:v>34.91559765625</c:v>
                </c:pt>
                <c:pt idx="1274">
                  <c:v>34.892945312499997</c:v>
                </c:pt>
                <c:pt idx="1275">
                  <c:v>34.977601562499999</c:v>
                </c:pt>
                <c:pt idx="1276">
                  <c:v>34.895093750000001</c:v>
                </c:pt>
                <c:pt idx="1277">
                  <c:v>35.054656250000001</c:v>
                </c:pt>
                <c:pt idx="1278">
                  <c:v>35.072859375</c:v>
                </c:pt>
                <c:pt idx="1279">
                  <c:v>35.072859375</c:v>
                </c:pt>
                <c:pt idx="1280">
                  <c:v>34.925742187499999</c:v>
                </c:pt>
                <c:pt idx="1281">
                  <c:v>34.980437500000001</c:v>
                </c:pt>
                <c:pt idx="1282">
                  <c:v>34.980437500000001</c:v>
                </c:pt>
                <c:pt idx="1283">
                  <c:v>34.953499999999998</c:v>
                </c:pt>
                <c:pt idx="1284">
                  <c:v>35.052589843749999</c:v>
                </c:pt>
                <c:pt idx="1285">
                  <c:v>35.070535156250003</c:v>
                </c:pt>
                <c:pt idx="1286">
                  <c:v>35.074804687499999</c:v>
                </c:pt>
                <c:pt idx="1287">
                  <c:v>35.056335937500002</c:v>
                </c:pt>
                <c:pt idx="1288">
                  <c:v>35.056335937500002</c:v>
                </c:pt>
                <c:pt idx="1289">
                  <c:v>35.008562499999996</c:v>
                </c:pt>
                <c:pt idx="1290">
                  <c:v>35.063402343749999</c:v>
                </c:pt>
                <c:pt idx="1291">
                  <c:v>35.063402343749999</c:v>
                </c:pt>
                <c:pt idx="1292">
                  <c:v>34.914101562500001</c:v>
                </c:pt>
                <c:pt idx="1293">
                  <c:v>34.800199218750002</c:v>
                </c:pt>
                <c:pt idx="1294">
                  <c:v>34.800199218750002</c:v>
                </c:pt>
                <c:pt idx="1295">
                  <c:v>34.722843750000003</c:v>
                </c:pt>
                <c:pt idx="1296">
                  <c:v>34.823039062500001</c:v>
                </c:pt>
                <c:pt idx="1297">
                  <c:v>34.823039062500001</c:v>
                </c:pt>
                <c:pt idx="1298">
                  <c:v>34.822800781250002</c:v>
                </c:pt>
                <c:pt idx="1299">
                  <c:v>34.979414062499998</c:v>
                </c:pt>
                <c:pt idx="1300">
                  <c:v>35.113152343750002</c:v>
                </c:pt>
                <c:pt idx="1301">
                  <c:v>35.113152343750002</c:v>
                </c:pt>
                <c:pt idx="1302">
                  <c:v>35.0397265625</c:v>
                </c:pt>
                <c:pt idx="1303">
                  <c:v>34.957531250000002</c:v>
                </c:pt>
                <c:pt idx="1304">
                  <c:v>34.957531250000002</c:v>
                </c:pt>
                <c:pt idx="1305">
                  <c:v>35.028210937499999</c:v>
                </c:pt>
                <c:pt idx="1306">
                  <c:v>35.061085937500003</c:v>
                </c:pt>
                <c:pt idx="1307">
                  <c:v>35.061085937500003</c:v>
                </c:pt>
                <c:pt idx="1308">
                  <c:v>35.035410156250002</c:v>
                </c:pt>
                <c:pt idx="1309">
                  <c:v>35.18334765625</c:v>
                </c:pt>
                <c:pt idx="1310">
                  <c:v>35.099214843749998</c:v>
                </c:pt>
                <c:pt idx="1311">
                  <c:v>35.099214843749998</c:v>
                </c:pt>
                <c:pt idx="1312">
                  <c:v>34.862261718749998</c:v>
                </c:pt>
                <c:pt idx="1313">
                  <c:v>34.862261718749998</c:v>
                </c:pt>
                <c:pt idx="1314">
                  <c:v>34.924429687500002</c:v>
                </c:pt>
                <c:pt idx="1315">
                  <c:v>35.010226562500002</c:v>
                </c:pt>
                <c:pt idx="1316">
                  <c:v>34.864617187500002</c:v>
                </c:pt>
                <c:pt idx="1317">
                  <c:v>34.864617187500002</c:v>
                </c:pt>
                <c:pt idx="1318">
                  <c:v>34.993320312500003</c:v>
                </c:pt>
                <c:pt idx="1319">
                  <c:v>34.992566406249999</c:v>
                </c:pt>
                <c:pt idx="1320">
                  <c:v>34.923976562500002</c:v>
                </c:pt>
                <c:pt idx="1321">
                  <c:v>35.061496093750002</c:v>
                </c:pt>
                <c:pt idx="1322">
                  <c:v>34.735101562499999</c:v>
                </c:pt>
                <c:pt idx="1323">
                  <c:v>34.735101562499999</c:v>
                </c:pt>
                <c:pt idx="1324">
                  <c:v>34.7272578125</c:v>
                </c:pt>
                <c:pt idx="1325">
                  <c:v>34.784132812499998</c:v>
                </c:pt>
                <c:pt idx="1326">
                  <c:v>34.784132812499998</c:v>
                </c:pt>
                <c:pt idx="1327">
                  <c:v>34.734148437499996</c:v>
                </c:pt>
                <c:pt idx="1328">
                  <c:v>34.818164062500003</c:v>
                </c:pt>
                <c:pt idx="1329">
                  <c:v>34.818164062500003</c:v>
                </c:pt>
                <c:pt idx="1330">
                  <c:v>34.869374999999998</c:v>
                </c:pt>
                <c:pt idx="1331">
                  <c:v>34.739058593750002</c:v>
                </c:pt>
                <c:pt idx="1332">
                  <c:v>34.794023437500002</c:v>
                </c:pt>
                <c:pt idx="1333">
                  <c:v>34.794023437500002</c:v>
                </c:pt>
                <c:pt idx="1334">
                  <c:v>35.087449218750002</c:v>
                </c:pt>
                <c:pt idx="1335">
                  <c:v>35.087570312499999</c:v>
                </c:pt>
                <c:pt idx="1336">
                  <c:v>35.087570312499999</c:v>
                </c:pt>
                <c:pt idx="1337">
                  <c:v>34.934832031249996</c:v>
                </c:pt>
                <c:pt idx="1338">
                  <c:v>35.111902343750003</c:v>
                </c:pt>
                <c:pt idx="1339">
                  <c:v>35.111902343750003</c:v>
                </c:pt>
                <c:pt idx="1340">
                  <c:v>35.111460937499999</c:v>
                </c:pt>
                <c:pt idx="1341">
                  <c:v>34.892265625</c:v>
                </c:pt>
                <c:pt idx="1342">
                  <c:v>35.109464843749997</c:v>
                </c:pt>
                <c:pt idx="1343">
                  <c:v>35.109464843749997</c:v>
                </c:pt>
                <c:pt idx="1344">
                  <c:v>35.10829296875</c:v>
                </c:pt>
                <c:pt idx="1345">
                  <c:v>35.105859375000001</c:v>
                </c:pt>
                <c:pt idx="1346">
                  <c:v>35.105859375000001</c:v>
                </c:pt>
                <c:pt idx="1347">
                  <c:v>35.122332031249996</c:v>
                </c:pt>
                <c:pt idx="1348">
                  <c:v>34.996332031249999</c:v>
                </c:pt>
                <c:pt idx="1349">
                  <c:v>34.996332031249999</c:v>
                </c:pt>
                <c:pt idx="1350">
                  <c:v>34.948433593750003</c:v>
                </c:pt>
                <c:pt idx="1351">
                  <c:v>34.848101562499998</c:v>
                </c:pt>
                <c:pt idx="1352">
                  <c:v>34.848101562499998</c:v>
                </c:pt>
                <c:pt idx="1353">
                  <c:v>34.812343749999997</c:v>
                </c:pt>
                <c:pt idx="1354">
                  <c:v>34.730773437499998</c:v>
                </c:pt>
                <c:pt idx="1355">
                  <c:v>34.933398437500003</c:v>
                </c:pt>
                <c:pt idx="1356">
                  <c:v>34.933398437500003</c:v>
                </c:pt>
                <c:pt idx="1357">
                  <c:v>34.882371093750002</c:v>
                </c:pt>
                <c:pt idx="1358">
                  <c:v>34.885285156249999</c:v>
                </c:pt>
                <c:pt idx="1359">
                  <c:v>34.723027343749997</c:v>
                </c:pt>
                <c:pt idx="1360">
                  <c:v>34.829144531250002</c:v>
                </c:pt>
                <c:pt idx="1361">
                  <c:v>34.907773437499998</c:v>
                </c:pt>
                <c:pt idx="1362">
                  <c:v>34.907773437499998</c:v>
                </c:pt>
                <c:pt idx="1363">
                  <c:v>34.768367187499997</c:v>
                </c:pt>
                <c:pt idx="1364">
                  <c:v>34.779406250000001</c:v>
                </c:pt>
                <c:pt idx="1365">
                  <c:v>34.779406250000001</c:v>
                </c:pt>
                <c:pt idx="1366">
                  <c:v>34.827894531250003</c:v>
                </c:pt>
                <c:pt idx="1367">
                  <c:v>34.847796875</c:v>
                </c:pt>
                <c:pt idx="1368">
                  <c:v>34.969625000000001</c:v>
                </c:pt>
                <c:pt idx="1369">
                  <c:v>34.870964843750002</c:v>
                </c:pt>
                <c:pt idx="1370">
                  <c:v>35.096492187499997</c:v>
                </c:pt>
                <c:pt idx="1371">
                  <c:v>35.058367187499996</c:v>
                </c:pt>
                <c:pt idx="1372">
                  <c:v>35.058367187499996</c:v>
                </c:pt>
                <c:pt idx="1373">
                  <c:v>35.134398437500003</c:v>
                </c:pt>
                <c:pt idx="1374">
                  <c:v>34.987945312500003</c:v>
                </c:pt>
                <c:pt idx="1375">
                  <c:v>34.987945312500003</c:v>
                </c:pt>
                <c:pt idx="1376">
                  <c:v>35.012820312499997</c:v>
                </c:pt>
                <c:pt idx="1377">
                  <c:v>35.012820312499997</c:v>
                </c:pt>
                <c:pt idx="1378">
                  <c:v>34.986226562500001</c:v>
                </c:pt>
                <c:pt idx="1379">
                  <c:v>34.969824218749999</c:v>
                </c:pt>
                <c:pt idx="1380">
                  <c:v>34.918093749999997</c:v>
                </c:pt>
                <c:pt idx="1381">
                  <c:v>34.918093749999997</c:v>
                </c:pt>
                <c:pt idx="1382">
                  <c:v>34.891699218749999</c:v>
                </c:pt>
                <c:pt idx="1383">
                  <c:v>34.903960937500003</c:v>
                </c:pt>
                <c:pt idx="1384">
                  <c:v>34.903960937500003</c:v>
                </c:pt>
                <c:pt idx="1385">
                  <c:v>35.054382812500002</c:v>
                </c:pt>
                <c:pt idx="1386">
                  <c:v>35.037941406249999</c:v>
                </c:pt>
                <c:pt idx="1387">
                  <c:v>35.037941406249999</c:v>
                </c:pt>
                <c:pt idx="1388">
                  <c:v>34.880496093749997</c:v>
                </c:pt>
                <c:pt idx="1389">
                  <c:v>34.788710937499999</c:v>
                </c:pt>
                <c:pt idx="1390">
                  <c:v>34.788710937499999</c:v>
                </c:pt>
                <c:pt idx="1391">
                  <c:v>34.896664062500001</c:v>
                </c:pt>
                <c:pt idx="1392">
                  <c:v>34.961910156249999</c:v>
                </c:pt>
                <c:pt idx="1393">
                  <c:v>34.855835937499997</c:v>
                </c:pt>
                <c:pt idx="1394">
                  <c:v>34.91245703125</c:v>
                </c:pt>
                <c:pt idx="1395">
                  <c:v>34.9489765625</c:v>
                </c:pt>
                <c:pt idx="1396">
                  <c:v>34.9489765625</c:v>
                </c:pt>
                <c:pt idx="1397">
                  <c:v>35.072535156249998</c:v>
                </c:pt>
                <c:pt idx="1398">
                  <c:v>35.169726562500003</c:v>
                </c:pt>
                <c:pt idx="1399">
                  <c:v>35.060664062500003</c:v>
                </c:pt>
                <c:pt idx="1400">
                  <c:v>35.060664062500003</c:v>
                </c:pt>
                <c:pt idx="1401">
                  <c:v>35.141593749999998</c:v>
                </c:pt>
                <c:pt idx="1402">
                  <c:v>35.069015624999999</c:v>
                </c:pt>
                <c:pt idx="1403">
                  <c:v>35.102773437499998</c:v>
                </c:pt>
                <c:pt idx="1404">
                  <c:v>35.333125000000003</c:v>
                </c:pt>
                <c:pt idx="1405">
                  <c:v>35.023382812500003</c:v>
                </c:pt>
                <c:pt idx="1406">
                  <c:v>35.023382812500003</c:v>
                </c:pt>
                <c:pt idx="1407">
                  <c:v>34.535097656250002</c:v>
                </c:pt>
                <c:pt idx="1408">
                  <c:v>34.654113281249998</c:v>
                </c:pt>
                <c:pt idx="1409">
                  <c:v>34.654113281249998</c:v>
                </c:pt>
                <c:pt idx="1410">
                  <c:v>34.891382812499998</c:v>
                </c:pt>
                <c:pt idx="1411">
                  <c:v>34.80029296875</c:v>
                </c:pt>
                <c:pt idx="1412">
                  <c:v>34.80029296875</c:v>
                </c:pt>
                <c:pt idx="1413">
                  <c:v>35.054042968749997</c:v>
                </c:pt>
                <c:pt idx="1414">
                  <c:v>35.006746093750003</c:v>
                </c:pt>
                <c:pt idx="1415">
                  <c:v>35.006746093750003</c:v>
                </c:pt>
                <c:pt idx="1416">
                  <c:v>34.9064921875</c:v>
                </c:pt>
                <c:pt idx="1417">
                  <c:v>34.81811328125</c:v>
                </c:pt>
                <c:pt idx="1418">
                  <c:v>34.81811328125</c:v>
                </c:pt>
                <c:pt idx="1419">
                  <c:v>34.766761718749997</c:v>
                </c:pt>
                <c:pt idx="1420">
                  <c:v>34.818523437499998</c:v>
                </c:pt>
                <c:pt idx="1421">
                  <c:v>34.818523437499998</c:v>
                </c:pt>
                <c:pt idx="1422">
                  <c:v>34.87866015625</c:v>
                </c:pt>
                <c:pt idx="1423">
                  <c:v>34.871613281249999</c:v>
                </c:pt>
                <c:pt idx="1424">
                  <c:v>34.977476562500001</c:v>
                </c:pt>
                <c:pt idx="1425">
                  <c:v>34.977476562500001</c:v>
                </c:pt>
                <c:pt idx="1426">
                  <c:v>35.106843750000003</c:v>
                </c:pt>
                <c:pt idx="1427">
                  <c:v>35.077652343750003</c:v>
                </c:pt>
                <c:pt idx="1428">
                  <c:v>35.173261718749998</c:v>
                </c:pt>
                <c:pt idx="1429">
                  <c:v>34.994398437500003</c:v>
                </c:pt>
                <c:pt idx="1430">
                  <c:v>35.108554687500003</c:v>
                </c:pt>
                <c:pt idx="1431">
                  <c:v>35.108554687500003</c:v>
                </c:pt>
                <c:pt idx="1432">
                  <c:v>34.969257812499997</c:v>
                </c:pt>
                <c:pt idx="1433">
                  <c:v>34.923835937500002</c:v>
                </c:pt>
                <c:pt idx="1434">
                  <c:v>34.923835937500002</c:v>
                </c:pt>
                <c:pt idx="1435">
                  <c:v>34.994230468749997</c:v>
                </c:pt>
                <c:pt idx="1436">
                  <c:v>34.963601562500003</c:v>
                </c:pt>
                <c:pt idx="1437">
                  <c:v>34.906917968750001</c:v>
                </c:pt>
                <c:pt idx="1438">
                  <c:v>34.881175781250001</c:v>
                </c:pt>
                <c:pt idx="1439">
                  <c:v>34.938445312500001</c:v>
                </c:pt>
                <c:pt idx="1440">
                  <c:v>34.938445312500001</c:v>
                </c:pt>
                <c:pt idx="1441">
                  <c:v>35.049007812500001</c:v>
                </c:pt>
                <c:pt idx="1442">
                  <c:v>34.930500000000002</c:v>
                </c:pt>
                <c:pt idx="1443">
                  <c:v>35.010050781250001</c:v>
                </c:pt>
                <c:pt idx="1444">
                  <c:v>35.010050781250001</c:v>
                </c:pt>
                <c:pt idx="1445">
                  <c:v>35.016964843750003</c:v>
                </c:pt>
                <c:pt idx="1446">
                  <c:v>35.054648437499999</c:v>
                </c:pt>
                <c:pt idx="1447">
                  <c:v>35.144671875</c:v>
                </c:pt>
                <c:pt idx="1448">
                  <c:v>35.040273437499998</c:v>
                </c:pt>
                <c:pt idx="1449">
                  <c:v>35.046566406250001</c:v>
                </c:pt>
                <c:pt idx="1450">
                  <c:v>35.046566406250001</c:v>
                </c:pt>
                <c:pt idx="1451">
                  <c:v>34.915023437499997</c:v>
                </c:pt>
                <c:pt idx="1452">
                  <c:v>34.804070312500002</c:v>
                </c:pt>
                <c:pt idx="1453">
                  <c:v>34.804070312500002</c:v>
                </c:pt>
                <c:pt idx="1454">
                  <c:v>34.806113281249999</c:v>
                </c:pt>
                <c:pt idx="1455">
                  <c:v>34.8925078125</c:v>
                </c:pt>
                <c:pt idx="1456">
                  <c:v>35.067332031249997</c:v>
                </c:pt>
                <c:pt idx="1457">
                  <c:v>34.957781249999996</c:v>
                </c:pt>
                <c:pt idx="1458">
                  <c:v>34.9536484375</c:v>
                </c:pt>
                <c:pt idx="1459">
                  <c:v>34.9536484375</c:v>
                </c:pt>
                <c:pt idx="1460">
                  <c:v>34.903335937500003</c:v>
                </c:pt>
                <c:pt idx="1461">
                  <c:v>34.894624999999998</c:v>
                </c:pt>
                <c:pt idx="1462">
                  <c:v>35.0392734375</c:v>
                </c:pt>
                <c:pt idx="1463">
                  <c:v>35.0392734375</c:v>
                </c:pt>
                <c:pt idx="1464">
                  <c:v>35.234726562500001</c:v>
                </c:pt>
                <c:pt idx="1465">
                  <c:v>35.233093750000002</c:v>
                </c:pt>
                <c:pt idx="1466">
                  <c:v>34.978406249999999</c:v>
                </c:pt>
                <c:pt idx="1467">
                  <c:v>34.777886718749997</c:v>
                </c:pt>
                <c:pt idx="1468">
                  <c:v>34.849277343750003</c:v>
                </c:pt>
                <c:pt idx="1469">
                  <c:v>34.849277343750003</c:v>
                </c:pt>
                <c:pt idx="1470">
                  <c:v>34.911429687499997</c:v>
                </c:pt>
                <c:pt idx="1471">
                  <c:v>35.069621093750001</c:v>
                </c:pt>
                <c:pt idx="1472">
                  <c:v>34.915761718749998</c:v>
                </c:pt>
                <c:pt idx="1473">
                  <c:v>34.915761718749998</c:v>
                </c:pt>
                <c:pt idx="1474">
                  <c:v>34.838023437499999</c:v>
                </c:pt>
                <c:pt idx="1475">
                  <c:v>34.838023437499999</c:v>
                </c:pt>
                <c:pt idx="1476">
                  <c:v>34.889906250000003</c:v>
                </c:pt>
                <c:pt idx="1477">
                  <c:v>34.965593749999996</c:v>
                </c:pt>
                <c:pt idx="1478">
                  <c:v>34.876421874999998</c:v>
                </c:pt>
                <c:pt idx="1479">
                  <c:v>34.876421874999998</c:v>
                </c:pt>
                <c:pt idx="1480">
                  <c:v>34.8086640625</c:v>
                </c:pt>
                <c:pt idx="1481">
                  <c:v>34.744234374999998</c:v>
                </c:pt>
                <c:pt idx="1482">
                  <c:v>34.882609375000001</c:v>
                </c:pt>
                <c:pt idx="1483">
                  <c:v>35.101816406250002</c:v>
                </c:pt>
                <c:pt idx="1484">
                  <c:v>35.129078124999999</c:v>
                </c:pt>
                <c:pt idx="1485">
                  <c:v>35.129078124999999</c:v>
                </c:pt>
                <c:pt idx="1486">
                  <c:v>35.016617187500003</c:v>
                </c:pt>
                <c:pt idx="1487">
                  <c:v>34.933765624999999</c:v>
                </c:pt>
                <c:pt idx="1488">
                  <c:v>34.933765624999999</c:v>
                </c:pt>
                <c:pt idx="1489">
                  <c:v>34.969429687500003</c:v>
                </c:pt>
                <c:pt idx="1490">
                  <c:v>34.851007812500001</c:v>
                </c:pt>
                <c:pt idx="1491">
                  <c:v>34.851007812500001</c:v>
                </c:pt>
                <c:pt idx="1492">
                  <c:v>34.907039062499997</c:v>
                </c:pt>
                <c:pt idx="1493">
                  <c:v>34.885445312500003</c:v>
                </c:pt>
                <c:pt idx="1494">
                  <c:v>34.885445312500003</c:v>
                </c:pt>
                <c:pt idx="1495">
                  <c:v>34.813867187500001</c:v>
                </c:pt>
                <c:pt idx="1496">
                  <c:v>34.971222656249999</c:v>
                </c:pt>
                <c:pt idx="1497">
                  <c:v>34.931203125000003</c:v>
                </c:pt>
                <c:pt idx="1498">
                  <c:v>35.025039062499999</c:v>
                </c:pt>
                <c:pt idx="1499">
                  <c:v>35.053839843749998</c:v>
                </c:pt>
                <c:pt idx="1500">
                  <c:v>35.053839843749998</c:v>
                </c:pt>
                <c:pt idx="1501">
                  <c:v>35.085949218750002</c:v>
                </c:pt>
                <c:pt idx="1502">
                  <c:v>34.942289062500002</c:v>
                </c:pt>
                <c:pt idx="1503">
                  <c:v>34.907542968750001</c:v>
                </c:pt>
                <c:pt idx="1504">
                  <c:v>34.907542968750001</c:v>
                </c:pt>
                <c:pt idx="1505">
                  <c:v>35.103628906250002</c:v>
                </c:pt>
                <c:pt idx="1506">
                  <c:v>35.157683593750001</c:v>
                </c:pt>
                <c:pt idx="1507">
                  <c:v>35.014148437499998</c:v>
                </c:pt>
                <c:pt idx="1508">
                  <c:v>35.036742187500003</c:v>
                </c:pt>
                <c:pt idx="1509">
                  <c:v>34.821519531249997</c:v>
                </c:pt>
                <c:pt idx="1510">
                  <c:v>34.821519531249997</c:v>
                </c:pt>
                <c:pt idx="1511">
                  <c:v>34.920398437499998</c:v>
                </c:pt>
                <c:pt idx="1512">
                  <c:v>34.925527343749998</c:v>
                </c:pt>
                <c:pt idx="1513">
                  <c:v>35.031207031249998</c:v>
                </c:pt>
                <c:pt idx="1514">
                  <c:v>35.031207031249998</c:v>
                </c:pt>
                <c:pt idx="1515">
                  <c:v>34.990425781250003</c:v>
                </c:pt>
                <c:pt idx="1516">
                  <c:v>34.8400859375</c:v>
                </c:pt>
                <c:pt idx="1517">
                  <c:v>34.799937499999999</c:v>
                </c:pt>
                <c:pt idx="1518">
                  <c:v>34.810632812500003</c:v>
                </c:pt>
                <c:pt idx="1519">
                  <c:v>35.059203125000003</c:v>
                </c:pt>
                <c:pt idx="1520">
                  <c:v>35.059203125000003</c:v>
                </c:pt>
                <c:pt idx="1521">
                  <c:v>35.053804687499998</c:v>
                </c:pt>
                <c:pt idx="1522">
                  <c:v>34.900726562499997</c:v>
                </c:pt>
                <c:pt idx="1523">
                  <c:v>34.900726562499997</c:v>
                </c:pt>
                <c:pt idx="1524">
                  <c:v>34.929320312500003</c:v>
                </c:pt>
                <c:pt idx="1525">
                  <c:v>35.0759296875</c:v>
                </c:pt>
                <c:pt idx="1526">
                  <c:v>35.0759296875</c:v>
                </c:pt>
                <c:pt idx="1527">
                  <c:v>35.095656249999998</c:v>
                </c:pt>
                <c:pt idx="1528">
                  <c:v>35.134023437499998</c:v>
                </c:pt>
                <c:pt idx="1529">
                  <c:v>35.134023437499998</c:v>
                </c:pt>
                <c:pt idx="1530">
                  <c:v>35.077980468749999</c:v>
                </c:pt>
                <c:pt idx="1531">
                  <c:v>34.882820312500002</c:v>
                </c:pt>
                <c:pt idx="1532">
                  <c:v>34.842535156250001</c:v>
                </c:pt>
                <c:pt idx="1533">
                  <c:v>34.842535156250001</c:v>
                </c:pt>
                <c:pt idx="1534">
                  <c:v>34.932734375000003</c:v>
                </c:pt>
                <c:pt idx="1535">
                  <c:v>34.932734375000003</c:v>
                </c:pt>
                <c:pt idx="1536">
                  <c:v>35.057835937500002</c:v>
                </c:pt>
                <c:pt idx="1537">
                  <c:v>34.98629296875</c:v>
                </c:pt>
                <c:pt idx="1538">
                  <c:v>35.010773437499999</c:v>
                </c:pt>
                <c:pt idx="1539">
                  <c:v>35.010773437499999</c:v>
                </c:pt>
                <c:pt idx="1540">
                  <c:v>35.0964375</c:v>
                </c:pt>
                <c:pt idx="1541">
                  <c:v>35.214070312499999</c:v>
                </c:pt>
                <c:pt idx="1542">
                  <c:v>35.214070312499999</c:v>
                </c:pt>
                <c:pt idx="1543">
                  <c:v>34.848656249999998</c:v>
                </c:pt>
                <c:pt idx="1544">
                  <c:v>34.975949218750003</c:v>
                </c:pt>
                <c:pt idx="1545">
                  <c:v>34.975949218750003</c:v>
                </c:pt>
                <c:pt idx="1546">
                  <c:v>34.891699218749999</c:v>
                </c:pt>
                <c:pt idx="1547">
                  <c:v>34.991238281249998</c:v>
                </c:pt>
                <c:pt idx="1548">
                  <c:v>35.025527343749999</c:v>
                </c:pt>
                <c:pt idx="1549">
                  <c:v>35.025527343749999</c:v>
                </c:pt>
                <c:pt idx="1550">
                  <c:v>34.962335937500001</c:v>
                </c:pt>
                <c:pt idx="1551">
                  <c:v>34.85571484375</c:v>
                </c:pt>
                <c:pt idx="1552">
                  <c:v>34.829582031249998</c:v>
                </c:pt>
                <c:pt idx="1553">
                  <c:v>34.907738281249998</c:v>
                </c:pt>
                <c:pt idx="1554">
                  <c:v>34.907738281249998</c:v>
                </c:pt>
                <c:pt idx="1555">
                  <c:v>34.893164062499999</c:v>
                </c:pt>
                <c:pt idx="1556">
                  <c:v>34.804414062500001</c:v>
                </c:pt>
                <c:pt idx="1557">
                  <c:v>34.741539062500003</c:v>
                </c:pt>
                <c:pt idx="1558">
                  <c:v>34.741539062500003</c:v>
                </c:pt>
                <c:pt idx="1559">
                  <c:v>34.766269531250003</c:v>
                </c:pt>
                <c:pt idx="1560">
                  <c:v>34.988437500000003</c:v>
                </c:pt>
                <c:pt idx="1561">
                  <c:v>35.030562500000002</c:v>
                </c:pt>
                <c:pt idx="1562">
                  <c:v>34.930808593750001</c:v>
                </c:pt>
                <c:pt idx="1563">
                  <c:v>35.000609375000003</c:v>
                </c:pt>
                <c:pt idx="1564">
                  <c:v>34.978707031250003</c:v>
                </c:pt>
                <c:pt idx="1565">
                  <c:v>34.978707031250003</c:v>
                </c:pt>
                <c:pt idx="1566">
                  <c:v>35.0721953125</c:v>
                </c:pt>
                <c:pt idx="1567">
                  <c:v>34.99839453125</c:v>
                </c:pt>
                <c:pt idx="1568">
                  <c:v>34.99839453125</c:v>
                </c:pt>
                <c:pt idx="1569">
                  <c:v>34.998652343750003</c:v>
                </c:pt>
                <c:pt idx="1570">
                  <c:v>34.900406250000003</c:v>
                </c:pt>
                <c:pt idx="1571">
                  <c:v>34.786539062499997</c:v>
                </c:pt>
                <c:pt idx="1572">
                  <c:v>34.861804687499998</c:v>
                </c:pt>
                <c:pt idx="1573">
                  <c:v>34.845480468749997</c:v>
                </c:pt>
                <c:pt idx="1574">
                  <c:v>34.845480468749997</c:v>
                </c:pt>
                <c:pt idx="1575">
                  <c:v>35.125718749999997</c:v>
                </c:pt>
                <c:pt idx="1576">
                  <c:v>35.211953125000001</c:v>
                </c:pt>
                <c:pt idx="1577">
                  <c:v>35.015882812500003</c:v>
                </c:pt>
                <c:pt idx="1578">
                  <c:v>35.015882812500003</c:v>
                </c:pt>
                <c:pt idx="1579">
                  <c:v>34.987179687500003</c:v>
                </c:pt>
                <c:pt idx="1580">
                  <c:v>34.921835937499999</c:v>
                </c:pt>
                <c:pt idx="1581">
                  <c:v>35.033554687500001</c:v>
                </c:pt>
                <c:pt idx="1582">
                  <c:v>35.1205703125</c:v>
                </c:pt>
                <c:pt idx="1583">
                  <c:v>35.175652343750002</c:v>
                </c:pt>
                <c:pt idx="1584">
                  <c:v>35.175652343750002</c:v>
                </c:pt>
                <c:pt idx="1585">
                  <c:v>35.195804687500001</c:v>
                </c:pt>
                <c:pt idx="1586">
                  <c:v>35.032484375000003</c:v>
                </c:pt>
                <c:pt idx="1587">
                  <c:v>35.032484375000003</c:v>
                </c:pt>
                <c:pt idx="1588">
                  <c:v>34.974480468750002</c:v>
                </c:pt>
                <c:pt idx="1589">
                  <c:v>34.877972656250002</c:v>
                </c:pt>
                <c:pt idx="1590">
                  <c:v>34.922960937500001</c:v>
                </c:pt>
                <c:pt idx="1591">
                  <c:v>34.868261718749999</c:v>
                </c:pt>
                <c:pt idx="1592">
                  <c:v>34.98981640625</c:v>
                </c:pt>
                <c:pt idx="1593">
                  <c:v>34.98981640625</c:v>
                </c:pt>
                <c:pt idx="1594">
                  <c:v>35.122757812499998</c:v>
                </c:pt>
                <c:pt idx="1595">
                  <c:v>34.967097656249997</c:v>
                </c:pt>
                <c:pt idx="1596">
                  <c:v>34.933218750000002</c:v>
                </c:pt>
                <c:pt idx="1597">
                  <c:v>34.933218750000002</c:v>
                </c:pt>
                <c:pt idx="1598">
                  <c:v>35.107578125000003</c:v>
                </c:pt>
                <c:pt idx="1599">
                  <c:v>35.107578125000003</c:v>
                </c:pt>
                <c:pt idx="1600">
                  <c:v>35.068320312499999</c:v>
                </c:pt>
                <c:pt idx="1601">
                  <c:v>34.968253906249998</c:v>
                </c:pt>
                <c:pt idx="1602">
                  <c:v>35.123343749999997</c:v>
                </c:pt>
                <c:pt idx="1603">
                  <c:v>35.123343749999997</c:v>
                </c:pt>
                <c:pt idx="1604">
                  <c:v>35.04080859375</c:v>
                </c:pt>
                <c:pt idx="1605">
                  <c:v>35.042109375000003</c:v>
                </c:pt>
                <c:pt idx="1606">
                  <c:v>35.042109375000003</c:v>
                </c:pt>
                <c:pt idx="1607">
                  <c:v>34.928773437499999</c:v>
                </c:pt>
                <c:pt idx="1608">
                  <c:v>34.958410156249997</c:v>
                </c:pt>
                <c:pt idx="1609">
                  <c:v>34.958410156249997</c:v>
                </c:pt>
                <c:pt idx="1610">
                  <c:v>34.934578125000002</c:v>
                </c:pt>
                <c:pt idx="1611">
                  <c:v>34.901664062499997</c:v>
                </c:pt>
                <c:pt idx="1612">
                  <c:v>34.901664062499997</c:v>
                </c:pt>
                <c:pt idx="1613">
                  <c:v>34.900523437499999</c:v>
                </c:pt>
                <c:pt idx="1614">
                  <c:v>34.866394531250002</c:v>
                </c:pt>
                <c:pt idx="1615">
                  <c:v>34.878851562500003</c:v>
                </c:pt>
                <c:pt idx="1616">
                  <c:v>34.818769531249998</c:v>
                </c:pt>
                <c:pt idx="1617">
                  <c:v>35.043289062500001</c:v>
                </c:pt>
                <c:pt idx="1618">
                  <c:v>35.043289062500001</c:v>
                </c:pt>
                <c:pt idx="1619">
                  <c:v>34.935714843749999</c:v>
                </c:pt>
                <c:pt idx="1620">
                  <c:v>34.8729765625</c:v>
                </c:pt>
                <c:pt idx="1621">
                  <c:v>35.096281249999997</c:v>
                </c:pt>
                <c:pt idx="1622">
                  <c:v>35.096281249999997</c:v>
                </c:pt>
                <c:pt idx="1623">
                  <c:v>35.162042968750001</c:v>
                </c:pt>
                <c:pt idx="1624">
                  <c:v>34.764257812499999</c:v>
                </c:pt>
                <c:pt idx="1625">
                  <c:v>34.764257812499999</c:v>
                </c:pt>
                <c:pt idx="1626">
                  <c:v>34.830535156250001</c:v>
                </c:pt>
                <c:pt idx="1627">
                  <c:v>35.096847656249999</c:v>
                </c:pt>
                <c:pt idx="1628">
                  <c:v>35.096847656249999</c:v>
                </c:pt>
                <c:pt idx="1629">
                  <c:v>35.122445312499998</c:v>
                </c:pt>
                <c:pt idx="1630">
                  <c:v>35.173429687499997</c:v>
                </c:pt>
                <c:pt idx="1631">
                  <c:v>35.1341015625</c:v>
                </c:pt>
                <c:pt idx="1632">
                  <c:v>35.069460937499997</c:v>
                </c:pt>
                <c:pt idx="1633">
                  <c:v>35.017101562500002</c:v>
                </c:pt>
                <c:pt idx="1634">
                  <c:v>35.017101562500002</c:v>
                </c:pt>
                <c:pt idx="1635">
                  <c:v>34.911789062499999</c:v>
                </c:pt>
                <c:pt idx="1636">
                  <c:v>35.005175781250003</c:v>
                </c:pt>
                <c:pt idx="1637">
                  <c:v>34.987230468749999</c:v>
                </c:pt>
                <c:pt idx="1638">
                  <c:v>34.987230468749999</c:v>
                </c:pt>
                <c:pt idx="1639">
                  <c:v>35.020625000000003</c:v>
                </c:pt>
                <c:pt idx="1640">
                  <c:v>34.983281249999997</c:v>
                </c:pt>
                <c:pt idx="1641">
                  <c:v>34.875429687500002</c:v>
                </c:pt>
                <c:pt idx="1642">
                  <c:v>34.916910156249997</c:v>
                </c:pt>
                <c:pt idx="1643">
                  <c:v>34.916910156249997</c:v>
                </c:pt>
                <c:pt idx="1644">
                  <c:v>34.906539062500002</c:v>
                </c:pt>
                <c:pt idx="1645">
                  <c:v>34.898531249999998</c:v>
                </c:pt>
                <c:pt idx="1646">
                  <c:v>34.826054687499997</c:v>
                </c:pt>
                <c:pt idx="1647">
                  <c:v>34.826054687499997</c:v>
                </c:pt>
                <c:pt idx="1648">
                  <c:v>34.800921875</c:v>
                </c:pt>
                <c:pt idx="1649">
                  <c:v>34.924476562499997</c:v>
                </c:pt>
                <c:pt idx="1650">
                  <c:v>34.904804687499997</c:v>
                </c:pt>
                <c:pt idx="1651">
                  <c:v>34.964976562499999</c:v>
                </c:pt>
                <c:pt idx="1652">
                  <c:v>35.018632812500002</c:v>
                </c:pt>
                <c:pt idx="1653">
                  <c:v>35.018632812500002</c:v>
                </c:pt>
                <c:pt idx="1654">
                  <c:v>35.082347656250001</c:v>
                </c:pt>
                <c:pt idx="1655">
                  <c:v>35.102632812499998</c:v>
                </c:pt>
                <c:pt idx="1656">
                  <c:v>34.980078124999999</c:v>
                </c:pt>
                <c:pt idx="1657">
                  <c:v>34.980078124999999</c:v>
                </c:pt>
                <c:pt idx="1658">
                  <c:v>34.966789062499998</c:v>
                </c:pt>
                <c:pt idx="1659">
                  <c:v>34.966789062499998</c:v>
                </c:pt>
                <c:pt idx="1660">
                  <c:v>34.928683593750002</c:v>
                </c:pt>
                <c:pt idx="1661">
                  <c:v>34.960644531249997</c:v>
                </c:pt>
                <c:pt idx="1662">
                  <c:v>35.019585937499997</c:v>
                </c:pt>
                <c:pt idx="1663">
                  <c:v>35.019585937499997</c:v>
                </c:pt>
                <c:pt idx="1664">
                  <c:v>35.0373203125</c:v>
                </c:pt>
                <c:pt idx="1665">
                  <c:v>34.960507812499998</c:v>
                </c:pt>
                <c:pt idx="1666">
                  <c:v>34.960507812499998</c:v>
                </c:pt>
                <c:pt idx="1667">
                  <c:v>34.927082031250002</c:v>
                </c:pt>
                <c:pt idx="1668">
                  <c:v>35.078179687499997</c:v>
                </c:pt>
                <c:pt idx="1669">
                  <c:v>35.078179687499997</c:v>
                </c:pt>
                <c:pt idx="1670">
                  <c:v>35.211578125000003</c:v>
                </c:pt>
                <c:pt idx="1671">
                  <c:v>35.108554687500003</c:v>
                </c:pt>
                <c:pt idx="1672">
                  <c:v>35.0612421875</c:v>
                </c:pt>
                <c:pt idx="1673">
                  <c:v>35.0612421875</c:v>
                </c:pt>
                <c:pt idx="1674">
                  <c:v>35.121710937499998</c:v>
                </c:pt>
                <c:pt idx="1675">
                  <c:v>35.075695312500002</c:v>
                </c:pt>
                <c:pt idx="1676">
                  <c:v>35.095785156250003</c:v>
                </c:pt>
                <c:pt idx="1677">
                  <c:v>34.957351562500001</c:v>
                </c:pt>
                <c:pt idx="1678">
                  <c:v>34.914281250000002</c:v>
                </c:pt>
                <c:pt idx="1679">
                  <c:v>34.914281250000002</c:v>
                </c:pt>
                <c:pt idx="1680">
                  <c:v>34.991367187500003</c:v>
                </c:pt>
                <c:pt idx="1681">
                  <c:v>35.0463515625</c:v>
                </c:pt>
                <c:pt idx="1682">
                  <c:v>35.0463515625</c:v>
                </c:pt>
                <c:pt idx="1683">
                  <c:v>35.10805078125</c:v>
                </c:pt>
                <c:pt idx="1684">
                  <c:v>35.055039062500001</c:v>
                </c:pt>
                <c:pt idx="1685">
                  <c:v>35.147898437499997</c:v>
                </c:pt>
                <c:pt idx="1686">
                  <c:v>35.147898437499997</c:v>
                </c:pt>
                <c:pt idx="1687">
                  <c:v>34.769136718749998</c:v>
                </c:pt>
                <c:pt idx="1688">
                  <c:v>34.769136718749998</c:v>
                </c:pt>
                <c:pt idx="1689">
                  <c:v>34.810992187499998</c:v>
                </c:pt>
                <c:pt idx="1690">
                  <c:v>34.935210937500003</c:v>
                </c:pt>
                <c:pt idx="1691">
                  <c:v>35.088300781249998</c:v>
                </c:pt>
                <c:pt idx="1692">
                  <c:v>35.088300781249998</c:v>
                </c:pt>
                <c:pt idx="1693">
                  <c:v>34.989902343750003</c:v>
                </c:pt>
                <c:pt idx="1694">
                  <c:v>34.799773437500001</c:v>
                </c:pt>
                <c:pt idx="1695">
                  <c:v>34.816859375</c:v>
                </c:pt>
                <c:pt idx="1696">
                  <c:v>34.723226562500003</c:v>
                </c:pt>
                <c:pt idx="1697">
                  <c:v>34.734847656249997</c:v>
                </c:pt>
                <c:pt idx="1698">
                  <c:v>34.734847656249997</c:v>
                </c:pt>
                <c:pt idx="1699">
                  <c:v>34.744335937499997</c:v>
                </c:pt>
                <c:pt idx="1700">
                  <c:v>34.839453124999999</c:v>
                </c:pt>
                <c:pt idx="1701">
                  <c:v>34.839453124999999</c:v>
                </c:pt>
                <c:pt idx="1702">
                  <c:v>34.943367187500002</c:v>
                </c:pt>
                <c:pt idx="1703">
                  <c:v>34.740289062499997</c:v>
                </c:pt>
                <c:pt idx="1704">
                  <c:v>34.740289062499997</c:v>
                </c:pt>
                <c:pt idx="1705">
                  <c:v>34.753007812500002</c:v>
                </c:pt>
                <c:pt idx="1706">
                  <c:v>34.868289062499997</c:v>
                </c:pt>
                <c:pt idx="1707">
                  <c:v>34.868289062499997</c:v>
                </c:pt>
                <c:pt idx="1708">
                  <c:v>34.955820312500002</c:v>
                </c:pt>
                <c:pt idx="1709">
                  <c:v>34.855707031249999</c:v>
                </c:pt>
                <c:pt idx="1710">
                  <c:v>34.999039062500003</c:v>
                </c:pt>
                <c:pt idx="1711">
                  <c:v>34.999039062500003</c:v>
                </c:pt>
                <c:pt idx="1712">
                  <c:v>35.206554687500002</c:v>
                </c:pt>
                <c:pt idx="1713">
                  <c:v>35.167222656249997</c:v>
                </c:pt>
                <c:pt idx="1714">
                  <c:v>35.167222656249997</c:v>
                </c:pt>
                <c:pt idx="1715">
                  <c:v>35.002078124999997</c:v>
                </c:pt>
                <c:pt idx="1716">
                  <c:v>35.127867187500001</c:v>
                </c:pt>
                <c:pt idx="1717">
                  <c:v>35.127867187500001</c:v>
                </c:pt>
                <c:pt idx="1718">
                  <c:v>35.055207031249999</c:v>
                </c:pt>
                <c:pt idx="1719">
                  <c:v>34.962257812499999</c:v>
                </c:pt>
                <c:pt idx="1720">
                  <c:v>34.8609453125</c:v>
                </c:pt>
                <c:pt idx="1721">
                  <c:v>34.85376171875</c:v>
                </c:pt>
                <c:pt idx="1722">
                  <c:v>35.010390624999999</c:v>
                </c:pt>
                <c:pt idx="1723">
                  <c:v>35.010390624999999</c:v>
                </c:pt>
                <c:pt idx="1724">
                  <c:v>34.961757812499997</c:v>
                </c:pt>
                <c:pt idx="1725">
                  <c:v>34.9616328125</c:v>
                </c:pt>
                <c:pt idx="1726">
                  <c:v>34.974738281249998</c:v>
                </c:pt>
                <c:pt idx="1727">
                  <c:v>34.974738281249998</c:v>
                </c:pt>
                <c:pt idx="1728">
                  <c:v>34.910289062499999</c:v>
                </c:pt>
                <c:pt idx="1729">
                  <c:v>35.010781250000001</c:v>
                </c:pt>
                <c:pt idx="1730">
                  <c:v>35.010476562500003</c:v>
                </c:pt>
                <c:pt idx="1731">
                  <c:v>35.021070312500001</c:v>
                </c:pt>
                <c:pt idx="1732">
                  <c:v>34.912359375000001</c:v>
                </c:pt>
                <c:pt idx="1733">
                  <c:v>34.912359375000001</c:v>
                </c:pt>
                <c:pt idx="1734">
                  <c:v>34.878894531249998</c:v>
                </c:pt>
                <c:pt idx="1735">
                  <c:v>34.910835937500003</c:v>
                </c:pt>
                <c:pt idx="1736">
                  <c:v>34.910835937500003</c:v>
                </c:pt>
                <c:pt idx="1737">
                  <c:v>34.783957031249997</c:v>
                </c:pt>
                <c:pt idx="1738">
                  <c:v>34.9594375</c:v>
                </c:pt>
                <c:pt idx="1739">
                  <c:v>34.963507812499998</c:v>
                </c:pt>
                <c:pt idx="1740">
                  <c:v>35.084429687499998</c:v>
                </c:pt>
                <c:pt idx="1741">
                  <c:v>35.063585937500001</c:v>
                </c:pt>
                <c:pt idx="1742">
                  <c:v>35.063585937500001</c:v>
                </c:pt>
                <c:pt idx="1743">
                  <c:v>34.996355468749996</c:v>
                </c:pt>
                <c:pt idx="1744">
                  <c:v>35.098582031249997</c:v>
                </c:pt>
                <c:pt idx="1745">
                  <c:v>35.1255234375</c:v>
                </c:pt>
                <c:pt idx="1746">
                  <c:v>35.1255234375</c:v>
                </c:pt>
                <c:pt idx="1747">
                  <c:v>35.232601562500001</c:v>
                </c:pt>
                <c:pt idx="1748">
                  <c:v>35.149355468750002</c:v>
                </c:pt>
                <c:pt idx="1749">
                  <c:v>34.906644531250002</c:v>
                </c:pt>
                <c:pt idx="1750">
                  <c:v>34.902828124999999</c:v>
                </c:pt>
                <c:pt idx="1751">
                  <c:v>34.822394531249998</c:v>
                </c:pt>
                <c:pt idx="1752">
                  <c:v>34.822394531249998</c:v>
                </c:pt>
                <c:pt idx="1753">
                  <c:v>34.900960937500003</c:v>
                </c:pt>
                <c:pt idx="1754">
                  <c:v>34.885058593750003</c:v>
                </c:pt>
                <c:pt idx="1755">
                  <c:v>34.885058593750003</c:v>
                </c:pt>
                <c:pt idx="1756">
                  <c:v>34.818367187500002</c:v>
                </c:pt>
                <c:pt idx="1757">
                  <c:v>34.810945312500003</c:v>
                </c:pt>
                <c:pt idx="1758">
                  <c:v>34.810945312500003</c:v>
                </c:pt>
                <c:pt idx="1759">
                  <c:v>35.095871093749999</c:v>
                </c:pt>
                <c:pt idx="1760">
                  <c:v>35.287113281250001</c:v>
                </c:pt>
                <c:pt idx="1761">
                  <c:v>35.287113281250001</c:v>
                </c:pt>
                <c:pt idx="1762">
                  <c:v>35.304390625000003</c:v>
                </c:pt>
                <c:pt idx="1763">
                  <c:v>35.216347656250001</c:v>
                </c:pt>
                <c:pt idx="1764">
                  <c:v>35.098742187500001</c:v>
                </c:pt>
                <c:pt idx="1765">
                  <c:v>35.0241328125</c:v>
                </c:pt>
                <c:pt idx="1766">
                  <c:v>34.831867187500002</c:v>
                </c:pt>
                <c:pt idx="1767">
                  <c:v>34.831867187500002</c:v>
                </c:pt>
                <c:pt idx="1768">
                  <c:v>34.890718749999998</c:v>
                </c:pt>
                <c:pt idx="1769">
                  <c:v>34.972605468749997</c:v>
                </c:pt>
                <c:pt idx="1770">
                  <c:v>34.893171875</c:v>
                </c:pt>
                <c:pt idx="1771">
                  <c:v>34.893171875</c:v>
                </c:pt>
                <c:pt idx="1772">
                  <c:v>34.828632812499997</c:v>
                </c:pt>
                <c:pt idx="1773">
                  <c:v>34.851816406250002</c:v>
                </c:pt>
                <c:pt idx="1774">
                  <c:v>34.924273437499998</c:v>
                </c:pt>
                <c:pt idx="1775">
                  <c:v>34.842203124999997</c:v>
                </c:pt>
                <c:pt idx="1776">
                  <c:v>34.865054687499999</c:v>
                </c:pt>
                <c:pt idx="1777">
                  <c:v>34.865054687499999</c:v>
                </c:pt>
                <c:pt idx="1778">
                  <c:v>34.830234375000003</c:v>
                </c:pt>
                <c:pt idx="1779">
                  <c:v>34.736703124999998</c:v>
                </c:pt>
                <c:pt idx="1780">
                  <c:v>34.736703124999998</c:v>
                </c:pt>
                <c:pt idx="1781">
                  <c:v>34.891753906250003</c:v>
                </c:pt>
                <c:pt idx="1782">
                  <c:v>35.029773437499998</c:v>
                </c:pt>
                <c:pt idx="1783">
                  <c:v>35.029773437499998</c:v>
                </c:pt>
                <c:pt idx="1784">
                  <c:v>35.101417968749999</c:v>
                </c:pt>
                <c:pt idx="1785">
                  <c:v>34.996382812500002</c:v>
                </c:pt>
                <c:pt idx="1786">
                  <c:v>34.996382812500002</c:v>
                </c:pt>
                <c:pt idx="1787">
                  <c:v>34.935656250000001</c:v>
                </c:pt>
                <c:pt idx="1788">
                  <c:v>34.809960937500001</c:v>
                </c:pt>
                <c:pt idx="1789">
                  <c:v>34.813527343750003</c:v>
                </c:pt>
                <c:pt idx="1790">
                  <c:v>34.853804687500002</c:v>
                </c:pt>
                <c:pt idx="1791">
                  <c:v>34.885351562499999</c:v>
                </c:pt>
                <c:pt idx="1792">
                  <c:v>35.001601562499999</c:v>
                </c:pt>
                <c:pt idx="1793">
                  <c:v>35.001601562499999</c:v>
                </c:pt>
                <c:pt idx="1794">
                  <c:v>34.937874999999998</c:v>
                </c:pt>
                <c:pt idx="1795">
                  <c:v>35.089472656250003</c:v>
                </c:pt>
                <c:pt idx="1796">
                  <c:v>35.089472656250003</c:v>
                </c:pt>
                <c:pt idx="1797">
                  <c:v>35.226429687500001</c:v>
                </c:pt>
                <c:pt idx="1798">
                  <c:v>35.054753906249999</c:v>
                </c:pt>
                <c:pt idx="1799">
                  <c:v>35.135984375</c:v>
                </c:pt>
                <c:pt idx="1800">
                  <c:v>35.066085937499999</c:v>
                </c:pt>
                <c:pt idx="1801">
                  <c:v>34.984316406250002</c:v>
                </c:pt>
                <c:pt idx="1802">
                  <c:v>34.984316406250002</c:v>
                </c:pt>
                <c:pt idx="1803">
                  <c:v>34.9680546875</c:v>
                </c:pt>
                <c:pt idx="1804">
                  <c:v>34.899511718749999</c:v>
                </c:pt>
                <c:pt idx="1805">
                  <c:v>34.919820312500001</c:v>
                </c:pt>
                <c:pt idx="1806">
                  <c:v>34.919820312500001</c:v>
                </c:pt>
                <c:pt idx="1807">
                  <c:v>34.859031250000001</c:v>
                </c:pt>
                <c:pt idx="1808">
                  <c:v>34.940269531250003</c:v>
                </c:pt>
                <c:pt idx="1809">
                  <c:v>34.983843749999998</c:v>
                </c:pt>
                <c:pt idx="1810">
                  <c:v>35.004136718749997</c:v>
                </c:pt>
                <c:pt idx="1811">
                  <c:v>35.189917968750002</c:v>
                </c:pt>
                <c:pt idx="1812">
                  <c:v>35.189917968750002</c:v>
                </c:pt>
                <c:pt idx="1813">
                  <c:v>35.121910156250003</c:v>
                </c:pt>
                <c:pt idx="1814">
                  <c:v>35.076929687499998</c:v>
                </c:pt>
                <c:pt idx="1815">
                  <c:v>35.076929687499998</c:v>
                </c:pt>
                <c:pt idx="1816">
                  <c:v>34.855808593749998</c:v>
                </c:pt>
                <c:pt idx="1817">
                  <c:v>34.888976562499998</c:v>
                </c:pt>
                <c:pt idx="1818">
                  <c:v>34.888976562499998</c:v>
                </c:pt>
                <c:pt idx="1819">
                  <c:v>34.870515625000003</c:v>
                </c:pt>
                <c:pt idx="1820">
                  <c:v>34.89184375</c:v>
                </c:pt>
                <c:pt idx="1821">
                  <c:v>34.89184375</c:v>
                </c:pt>
                <c:pt idx="1822">
                  <c:v>34.940843749999999</c:v>
                </c:pt>
                <c:pt idx="1823">
                  <c:v>34.886359374999998</c:v>
                </c:pt>
                <c:pt idx="1824">
                  <c:v>34.911554687500001</c:v>
                </c:pt>
                <c:pt idx="1825">
                  <c:v>34.821039062499999</c:v>
                </c:pt>
                <c:pt idx="1826">
                  <c:v>35.01911328125</c:v>
                </c:pt>
                <c:pt idx="1827">
                  <c:v>35.01911328125</c:v>
                </c:pt>
                <c:pt idx="1828">
                  <c:v>35.003199218749998</c:v>
                </c:pt>
                <c:pt idx="1829">
                  <c:v>34.81141796875</c:v>
                </c:pt>
                <c:pt idx="1830">
                  <c:v>34.728734375000002</c:v>
                </c:pt>
                <c:pt idx="1831">
                  <c:v>34.728734375000002</c:v>
                </c:pt>
                <c:pt idx="1832">
                  <c:v>34.909441406249996</c:v>
                </c:pt>
                <c:pt idx="1833">
                  <c:v>34.909441406249996</c:v>
                </c:pt>
                <c:pt idx="1834">
                  <c:v>34.986648437500001</c:v>
                </c:pt>
                <c:pt idx="1835">
                  <c:v>34.964757812499997</c:v>
                </c:pt>
                <c:pt idx="1836">
                  <c:v>34.899011718750003</c:v>
                </c:pt>
                <c:pt idx="1837">
                  <c:v>34.899011718750003</c:v>
                </c:pt>
                <c:pt idx="1838">
                  <c:v>34.800835937499997</c:v>
                </c:pt>
                <c:pt idx="1839">
                  <c:v>34.90952734375</c:v>
                </c:pt>
                <c:pt idx="1840">
                  <c:v>34.90952734375</c:v>
                </c:pt>
                <c:pt idx="1841">
                  <c:v>34.886269531250001</c:v>
                </c:pt>
                <c:pt idx="1842">
                  <c:v>34.835433593749997</c:v>
                </c:pt>
                <c:pt idx="1843">
                  <c:v>34.835433593749997</c:v>
                </c:pt>
                <c:pt idx="1844">
                  <c:v>34.816343750000001</c:v>
                </c:pt>
                <c:pt idx="1845">
                  <c:v>34.903648437500003</c:v>
                </c:pt>
                <c:pt idx="1846">
                  <c:v>34.903648437500003</c:v>
                </c:pt>
                <c:pt idx="1847">
                  <c:v>34.935062500000001</c:v>
                </c:pt>
                <c:pt idx="1848">
                  <c:v>34.93784765625</c:v>
                </c:pt>
                <c:pt idx="1849">
                  <c:v>34.833585937499997</c:v>
                </c:pt>
                <c:pt idx="1850">
                  <c:v>34.833585937499997</c:v>
                </c:pt>
                <c:pt idx="1851">
                  <c:v>35.037851562500002</c:v>
                </c:pt>
                <c:pt idx="1852">
                  <c:v>34.824488281249998</c:v>
                </c:pt>
                <c:pt idx="1853">
                  <c:v>34.824488281249998</c:v>
                </c:pt>
                <c:pt idx="1854">
                  <c:v>34.89470703125</c:v>
                </c:pt>
                <c:pt idx="1855">
                  <c:v>34.981015624999998</c:v>
                </c:pt>
                <c:pt idx="1856">
                  <c:v>34.981015624999998</c:v>
                </c:pt>
                <c:pt idx="1857">
                  <c:v>35.000253906250002</c:v>
                </c:pt>
                <c:pt idx="1858">
                  <c:v>34.934273437500003</c:v>
                </c:pt>
                <c:pt idx="1859">
                  <c:v>34.763125000000002</c:v>
                </c:pt>
                <c:pt idx="1860">
                  <c:v>34.886242187500002</c:v>
                </c:pt>
                <c:pt idx="1861">
                  <c:v>34.946945312499999</c:v>
                </c:pt>
                <c:pt idx="1862">
                  <c:v>34.946945312499999</c:v>
                </c:pt>
                <c:pt idx="1863">
                  <c:v>34.933882812500002</c:v>
                </c:pt>
                <c:pt idx="1864">
                  <c:v>34.806937499999997</c:v>
                </c:pt>
                <c:pt idx="1865">
                  <c:v>34.872554687499999</c:v>
                </c:pt>
                <c:pt idx="1866">
                  <c:v>34.872554687499999</c:v>
                </c:pt>
                <c:pt idx="1867">
                  <c:v>35.064867187499999</c:v>
                </c:pt>
                <c:pt idx="1868">
                  <c:v>35.028160156250003</c:v>
                </c:pt>
                <c:pt idx="1869">
                  <c:v>34.946664062499998</c:v>
                </c:pt>
                <c:pt idx="1870">
                  <c:v>35.041437500000001</c:v>
                </c:pt>
                <c:pt idx="1871">
                  <c:v>34.9405</c:v>
                </c:pt>
                <c:pt idx="1872">
                  <c:v>34.9405</c:v>
                </c:pt>
                <c:pt idx="1873">
                  <c:v>35.015265624999998</c:v>
                </c:pt>
                <c:pt idx="1874">
                  <c:v>35.0015703125</c:v>
                </c:pt>
                <c:pt idx="1875">
                  <c:v>35.0015703125</c:v>
                </c:pt>
                <c:pt idx="1876">
                  <c:v>35.054085937499998</c:v>
                </c:pt>
                <c:pt idx="1877">
                  <c:v>34.900585937499997</c:v>
                </c:pt>
                <c:pt idx="1878">
                  <c:v>35.024828124999999</c:v>
                </c:pt>
                <c:pt idx="1879">
                  <c:v>35.092464843750001</c:v>
                </c:pt>
                <c:pt idx="1880">
                  <c:v>34.947457031250003</c:v>
                </c:pt>
                <c:pt idx="1881">
                  <c:v>34.947457031250003</c:v>
                </c:pt>
                <c:pt idx="1882">
                  <c:v>34.990207031250002</c:v>
                </c:pt>
                <c:pt idx="1883">
                  <c:v>34.907183593749998</c:v>
                </c:pt>
                <c:pt idx="1884">
                  <c:v>34.925476562500002</c:v>
                </c:pt>
                <c:pt idx="1885">
                  <c:v>35.024921874999997</c:v>
                </c:pt>
                <c:pt idx="1886">
                  <c:v>34.94632421875</c:v>
                </c:pt>
                <c:pt idx="1887">
                  <c:v>34.94632421875</c:v>
                </c:pt>
                <c:pt idx="1888">
                  <c:v>34.864457031249998</c:v>
                </c:pt>
                <c:pt idx="1889">
                  <c:v>34.956023437500001</c:v>
                </c:pt>
                <c:pt idx="1890">
                  <c:v>34.956023437500001</c:v>
                </c:pt>
                <c:pt idx="1891">
                  <c:v>35.122374999999998</c:v>
                </c:pt>
                <c:pt idx="1892">
                  <c:v>35.115785156249999</c:v>
                </c:pt>
                <c:pt idx="1893">
                  <c:v>34.929484375000001</c:v>
                </c:pt>
                <c:pt idx="1894">
                  <c:v>35.019574218750002</c:v>
                </c:pt>
                <c:pt idx="1895">
                  <c:v>34.851476562499997</c:v>
                </c:pt>
                <c:pt idx="1896">
                  <c:v>34.872144531250001</c:v>
                </c:pt>
                <c:pt idx="1897">
                  <c:v>34.872144531250001</c:v>
                </c:pt>
                <c:pt idx="1898">
                  <c:v>34.893929687499998</c:v>
                </c:pt>
                <c:pt idx="1899">
                  <c:v>34.957917968750003</c:v>
                </c:pt>
                <c:pt idx="1900">
                  <c:v>34.957917968750003</c:v>
                </c:pt>
                <c:pt idx="1901">
                  <c:v>35.000539062500003</c:v>
                </c:pt>
                <c:pt idx="1902">
                  <c:v>34.984499999999997</c:v>
                </c:pt>
                <c:pt idx="1903">
                  <c:v>34.998851562500001</c:v>
                </c:pt>
                <c:pt idx="1904">
                  <c:v>35.055820312500003</c:v>
                </c:pt>
                <c:pt idx="1905">
                  <c:v>35.12032421875</c:v>
                </c:pt>
                <c:pt idx="1906">
                  <c:v>35.12032421875</c:v>
                </c:pt>
                <c:pt idx="1907">
                  <c:v>35.146710937500004</c:v>
                </c:pt>
                <c:pt idx="1908">
                  <c:v>35.139800781250003</c:v>
                </c:pt>
                <c:pt idx="1909">
                  <c:v>35.243531249999997</c:v>
                </c:pt>
                <c:pt idx="1910">
                  <c:v>35.243531249999997</c:v>
                </c:pt>
                <c:pt idx="1911">
                  <c:v>35.119972656249999</c:v>
                </c:pt>
                <c:pt idx="1912">
                  <c:v>35.03445703125</c:v>
                </c:pt>
                <c:pt idx="1913">
                  <c:v>35.0480625</c:v>
                </c:pt>
                <c:pt idx="1914">
                  <c:v>34.945550781249999</c:v>
                </c:pt>
                <c:pt idx="1915">
                  <c:v>35.0009765625</c:v>
                </c:pt>
                <c:pt idx="1916">
                  <c:v>35.0009765625</c:v>
                </c:pt>
                <c:pt idx="1917">
                  <c:v>35.004757812500003</c:v>
                </c:pt>
                <c:pt idx="1918">
                  <c:v>34.991605468750002</c:v>
                </c:pt>
                <c:pt idx="1919">
                  <c:v>34.991605468750002</c:v>
                </c:pt>
                <c:pt idx="1920">
                  <c:v>35.082847656250003</c:v>
                </c:pt>
                <c:pt idx="1921">
                  <c:v>35.030359375000003</c:v>
                </c:pt>
                <c:pt idx="1922">
                  <c:v>35.030359375000003</c:v>
                </c:pt>
                <c:pt idx="1923">
                  <c:v>34.879894531250002</c:v>
                </c:pt>
                <c:pt idx="1924">
                  <c:v>34.701304687499999</c:v>
                </c:pt>
                <c:pt idx="1925">
                  <c:v>34.701304687499999</c:v>
                </c:pt>
                <c:pt idx="1926">
                  <c:v>34.8755234375</c:v>
                </c:pt>
                <c:pt idx="1927">
                  <c:v>34.844976562500001</c:v>
                </c:pt>
                <c:pt idx="1928">
                  <c:v>35.000753906249997</c:v>
                </c:pt>
                <c:pt idx="1929">
                  <c:v>35.000753906249997</c:v>
                </c:pt>
                <c:pt idx="1930">
                  <c:v>34.902191406249997</c:v>
                </c:pt>
                <c:pt idx="1931">
                  <c:v>34.927855468750003</c:v>
                </c:pt>
                <c:pt idx="1932">
                  <c:v>34.927855468750003</c:v>
                </c:pt>
                <c:pt idx="1933">
                  <c:v>34.715988281249999</c:v>
                </c:pt>
                <c:pt idx="1934">
                  <c:v>34.765238281249999</c:v>
                </c:pt>
                <c:pt idx="1935">
                  <c:v>34.765238281249999</c:v>
                </c:pt>
                <c:pt idx="1936">
                  <c:v>34.673570312499997</c:v>
                </c:pt>
                <c:pt idx="1937">
                  <c:v>34.8672578125</c:v>
                </c:pt>
                <c:pt idx="1938">
                  <c:v>34.894171874999998</c:v>
                </c:pt>
                <c:pt idx="1939">
                  <c:v>34.894171874999998</c:v>
                </c:pt>
                <c:pt idx="1940">
                  <c:v>34.772921875000002</c:v>
                </c:pt>
                <c:pt idx="1941">
                  <c:v>34.772921875000002</c:v>
                </c:pt>
                <c:pt idx="1942">
                  <c:v>34.740632812500003</c:v>
                </c:pt>
                <c:pt idx="1943">
                  <c:v>35.015804687500001</c:v>
                </c:pt>
                <c:pt idx="1944">
                  <c:v>35.090957031249999</c:v>
                </c:pt>
                <c:pt idx="1945">
                  <c:v>35.090957031249999</c:v>
                </c:pt>
                <c:pt idx="1946">
                  <c:v>34.954046875000003</c:v>
                </c:pt>
                <c:pt idx="1947">
                  <c:v>34.838582031249999</c:v>
                </c:pt>
                <c:pt idx="1948">
                  <c:v>34.714199218749997</c:v>
                </c:pt>
                <c:pt idx="1949">
                  <c:v>34.714199218749997</c:v>
                </c:pt>
                <c:pt idx="1950">
                  <c:v>34.902050781249997</c:v>
                </c:pt>
                <c:pt idx="1951">
                  <c:v>34.902050781249997</c:v>
                </c:pt>
                <c:pt idx="1952">
                  <c:v>34.933960937499997</c:v>
                </c:pt>
                <c:pt idx="1953">
                  <c:v>34.916410156250002</c:v>
                </c:pt>
                <c:pt idx="1954">
                  <c:v>34.933781250000003</c:v>
                </c:pt>
                <c:pt idx="1955">
                  <c:v>34.933781250000003</c:v>
                </c:pt>
                <c:pt idx="1956">
                  <c:v>34.992906249999997</c:v>
                </c:pt>
                <c:pt idx="1957">
                  <c:v>34.990257812499998</c:v>
                </c:pt>
                <c:pt idx="1958">
                  <c:v>35.011246093750003</c:v>
                </c:pt>
                <c:pt idx="1959">
                  <c:v>35.011246093750003</c:v>
                </c:pt>
                <c:pt idx="1960">
                  <c:v>35.13553125</c:v>
                </c:pt>
                <c:pt idx="1961">
                  <c:v>35.000679687500003</c:v>
                </c:pt>
                <c:pt idx="1962">
                  <c:v>35.048527343750003</c:v>
                </c:pt>
                <c:pt idx="1963">
                  <c:v>35.105125000000001</c:v>
                </c:pt>
                <c:pt idx="1964">
                  <c:v>35.237546875</c:v>
                </c:pt>
                <c:pt idx="1965">
                  <c:v>35.237546875</c:v>
                </c:pt>
                <c:pt idx="1966">
                  <c:v>35.199085937500001</c:v>
                </c:pt>
                <c:pt idx="1967">
                  <c:v>35.00491796875</c:v>
                </c:pt>
                <c:pt idx="1968">
                  <c:v>35.00491796875</c:v>
                </c:pt>
                <c:pt idx="1969">
                  <c:v>34.839433593750002</c:v>
                </c:pt>
                <c:pt idx="1970">
                  <c:v>34.940886718750001</c:v>
                </c:pt>
                <c:pt idx="1971">
                  <c:v>34.940886718750001</c:v>
                </c:pt>
                <c:pt idx="1972">
                  <c:v>34.943953125</c:v>
                </c:pt>
                <c:pt idx="1973">
                  <c:v>34.890757812499999</c:v>
                </c:pt>
                <c:pt idx="1974">
                  <c:v>34.890757812499999</c:v>
                </c:pt>
                <c:pt idx="1975">
                  <c:v>34.92222265625</c:v>
                </c:pt>
                <c:pt idx="1976">
                  <c:v>34.8828828125</c:v>
                </c:pt>
                <c:pt idx="1977">
                  <c:v>34.851792968749997</c:v>
                </c:pt>
                <c:pt idx="1978">
                  <c:v>34.968230468750001</c:v>
                </c:pt>
                <c:pt idx="1979">
                  <c:v>35.233335937500001</c:v>
                </c:pt>
                <c:pt idx="1980">
                  <c:v>35.233335937500001</c:v>
                </c:pt>
                <c:pt idx="1981">
                  <c:v>35.301160156249999</c:v>
                </c:pt>
                <c:pt idx="1982">
                  <c:v>35.097730468750001</c:v>
                </c:pt>
                <c:pt idx="1983">
                  <c:v>35.057160156249999</c:v>
                </c:pt>
                <c:pt idx="1984">
                  <c:v>35.057160156249999</c:v>
                </c:pt>
                <c:pt idx="1985">
                  <c:v>34.936964843749998</c:v>
                </c:pt>
                <c:pt idx="1986">
                  <c:v>34.899648437499998</c:v>
                </c:pt>
                <c:pt idx="1987">
                  <c:v>35.121457031250003</c:v>
                </c:pt>
                <c:pt idx="1988">
                  <c:v>35.08771484375</c:v>
                </c:pt>
                <c:pt idx="1989">
                  <c:v>34.944343750000002</c:v>
                </c:pt>
                <c:pt idx="1990">
                  <c:v>34.944343750000002</c:v>
                </c:pt>
                <c:pt idx="1991">
                  <c:v>34.797367187500001</c:v>
                </c:pt>
                <c:pt idx="1992">
                  <c:v>34.7180546875</c:v>
                </c:pt>
                <c:pt idx="1993">
                  <c:v>34.953742187499998</c:v>
                </c:pt>
                <c:pt idx="1994">
                  <c:v>34.953742187499998</c:v>
                </c:pt>
                <c:pt idx="1995">
                  <c:v>34.914507812499998</c:v>
                </c:pt>
                <c:pt idx="1996">
                  <c:v>34.914507812499998</c:v>
                </c:pt>
                <c:pt idx="1997">
                  <c:v>34.821972656249997</c:v>
                </c:pt>
                <c:pt idx="1998">
                  <c:v>34.859242187500001</c:v>
                </c:pt>
                <c:pt idx="1999">
                  <c:v>34.917800781250001</c:v>
                </c:pt>
                <c:pt idx="2000">
                  <c:v>34.917800781250001</c:v>
                </c:pt>
                <c:pt idx="2001">
                  <c:v>34.919953124999999</c:v>
                </c:pt>
                <c:pt idx="2002">
                  <c:v>35.078097656250002</c:v>
                </c:pt>
                <c:pt idx="2003">
                  <c:v>35.078097656250002</c:v>
                </c:pt>
                <c:pt idx="2004">
                  <c:v>34.923902343750001</c:v>
                </c:pt>
                <c:pt idx="2005">
                  <c:v>34.931929687500002</c:v>
                </c:pt>
                <c:pt idx="2006">
                  <c:v>34.931929687500002</c:v>
                </c:pt>
                <c:pt idx="2007">
                  <c:v>34.819523437500003</c:v>
                </c:pt>
                <c:pt idx="2008">
                  <c:v>34.7824375</c:v>
                </c:pt>
                <c:pt idx="2009">
                  <c:v>34.7824375</c:v>
                </c:pt>
                <c:pt idx="2010">
                  <c:v>34.768789062499998</c:v>
                </c:pt>
                <c:pt idx="2011">
                  <c:v>34.942433593750003</c:v>
                </c:pt>
                <c:pt idx="2012">
                  <c:v>34.942433593750003</c:v>
                </c:pt>
                <c:pt idx="2013">
                  <c:v>34.856675781249997</c:v>
                </c:pt>
                <c:pt idx="2014">
                  <c:v>34.858937500000003</c:v>
                </c:pt>
                <c:pt idx="2015">
                  <c:v>34.858937500000003</c:v>
                </c:pt>
                <c:pt idx="2016">
                  <c:v>34.808003906250001</c:v>
                </c:pt>
                <c:pt idx="2017">
                  <c:v>34.973257812500002</c:v>
                </c:pt>
                <c:pt idx="2018">
                  <c:v>34.973257812500002</c:v>
                </c:pt>
                <c:pt idx="2019">
                  <c:v>34.848929687499997</c:v>
                </c:pt>
                <c:pt idx="2020">
                  <c:v>34.761582031250001</c:v>
                </c:pt>
                <c:pt idx="2021">
                  <c:v>34.687554687499997</c:v>
                </c:pt>
                <c:pt idx="2022">
                  <c:v>34.847960937499998</c:v>
                </c:pt>
                <c:pt idx="2023">
                  <c:v>34.986253906249999</c:v>
                </c:pt>
                <c:pt idx="2024">
                  <c:v>34.986253906249999</c:v>
                </c:pt>
                <c:pt idx="2025">
                  <c:v>34.960835937500001</c:v>
                </c:pt>
                <c:pt idx="2026">
                  <c:v>34.9982890625</c:v>
                </c:pt>
                <c:pt idx="2027">
                  <c:v>34.905527343750002</c:v>
                </c:pt>
                <c:pt idx="2028">
                  <c:v>34.905527343750002</c:v>
                </c:pt>
                <c:pt idx="2029">
                  <c:v>34.80367578125</c:v>
                </c:pt>
                <c:pt idx="2030">
                  <c:v>34.842769531249999</c:v>
                </c:pt>
                <c:pt idx="2031">
                  <c:v>34.829781250000003</c:v>
                </c:pt>
                <c:pt idx="2032">
                  <c:v>35.015492187500001</c:v>
                </c:pt>
                <c:pt idx="2033">
                  <c:v>34.913972656250003</c:v>
                </c:pt>
                <c:pt idx="2034">
                  <c:v>34.913972656250003</c:v>
                </c:pt>
                <c:pt idx="2035">
                  <c:v>34.868824218749999</c:v>
                </c:pt>
                <c:pt idx="2036">
                  <c:v>34.873199218750003</c:v>
                </c:pt>
                <c:pt idx="2037">
                  <c:v>34.873199218750003</c:v>
                </c:pt>
                <c:pt idx="2038">
                  <c:v>34.894175781249999</c:v>
                </c:pt>
                <c:pt idx="2039">
                  <c:v>34.876617187500003</c:v>
                </c:pt>
                <c:pt idx="2040">
                  <c:v>34.803742187499999</c:v>
                </c:pt>
                <c:pt idx="2041">
                  <c:v>34.824855468750002</c:v>
                </c:pt>
                <c:pt idx="2042">
                  <c:v>34.81937109375</c:v>
                </c:pt>
                <c:pt idx="2043">
                  <c:v>34.81937109375</c:v>
                </c:pt>
                <c:pt idx="2044">
                  <c:v>34.911574218749998</c:v>
                </c:pt>
                <c:pt idx="2045">
                  <c:v>35.088871093750001</c:v>
                </c:pt>
                <c:pt idx="2046">
                  <c:v>35.068019531250002</c:v>
                </c:pt>
                <c:pt idx="2047">
                  <c:v>35.068019531250002</c:v>
                </c:pt>
                <c:pt idx="2048">
                  <c:v>35.194988281249998</c:v>
                </c:pt>
                <c:pt idx="2049">
                  <c:v>35.0666171875</c:v>
                </c:pt>
                <c:pt idx="2050">
                  <c:v>35.137230468749998</c:v>
                </c:pt>
                <c:pt idx="2051">
                  <c:v>35.095855468750003</c:v>
                </c:pt>
                <c:pt idx="2052">
                  <c:v>35.004175781249998</c:v>
                </c:pt>
                <c:pt idx="2053">
                  <c:v>35.004175781249998</c:v>
                </c:pt>
                <c:pt idx="2054">
                  <c:v>35.062121093750001</c:v>
                </c:pt>
                <c:pt idx="2055">
                  <c:v>34.909617187499997</c:v>
                </c:pt>
                <c:pt idx="2056">
                  <c:v>34.909617187499997</c:v>
                </c:pt>
                <c:pt idx="2057">
                  <c:v>34.914011718749997</c:v>
                </c:pt>
                <c:pt idx="2058">
                  <c:v>34.858249999999998</c:v>
                </c:pt>
                <c:pt idx="2059">
                  <c:v>34.943386718749998</c:v>
                </c:pt>
                <c:pt idx="2060">
                  <c:v>34.978425781250003</c:v>
                </c:pt>
                <c:pt idx="2061">
                  <c:v>34.929523437500002</c:v>
                </c:pt>
                <c:pt idx="2062">
                  <c:v>34.929523437500002</c:v>
                </c:pt>
                <c:pt idx="2063">
                  <c:v>34.939167968749999</c:v>
                </c:pt>
                <c:pt idx="2064">
                  <c:v>34.927394531250002</c:v>
                </c:pt>
                <c:pt idx="2065">
                  <c:v>34.813835937500002</c:v>
                </c:pt>
                <c:pt idx="2066">
                  <c:v>34.813835937500002</c:v>
                </c:pt>
                <c:pt idx="2067">
                  <c:v>34.762859374999998</c:v>
                </c:pt>
                <c:pt idx="2068">
                  <c:v>34.868472656249999</c:v>
                </c:pt>
                <c:pt idx="2069">
                  <c:v>34.868472656249999</c:v>
                </c:pt>
                <c:pt idx="2070">
                  <c:v>34.885925781250002</c:v>
                </c:pt>
                <c:pt idx="2071">
                  <c:v>34.971101562500003</c:v>
                </c:pt>
                <c:pt idx="2072">
                  <c:v>34.971101562500003</c:v>
                </c:pt>
                <c:pt idx="2073">
                  <c:v>34.970640625000001</c:v>
                </c:pt>
                <c:pt idx="2074">
                  <c:v>34.862945312500003</c:v>
                </c:pt>
                <c:pt idx="2075">
                  <c:v>34.9908984375</c:v>
                </c:pt>
                <c:pt idx="2076">
                  <c:v>35.0774609375</c:v>
                </c:pt>
                <c:pt idx="2077">
                  <c:v>34.83304296875</c:v>
                </c:pt>
                <c:pt idx="2078">
                  <c:v>34.892574218749999</c:v>
                </c:pt>
                <c:pt idx="2079">
                  <c:v>34.892574218749999</c:v>
                </c:pt>
                <c:pt idx="2080">
                  <c:v>34.787425781250001</c:v>
                </c:pt>
                <c:pt idx="2081">
                  <c:v>34.763328125000001</c:v>
                </c:pt>
                <c:pt idx="2082">
                  <c:v>34.763328125000001</c:v>
                </c:pt>
                <c:pt idx="2083">
                  <c:v>34.861195312500001</c:v>
                </c:pt>
                <c:pt idx="2084">
                  <c:v>34.957164062499999</c:v>
                </c:pt>
                <c:pt idx="2085">
                  <c:v>34.957164062499999</c:v>
                </c:pt>
                <c:pt idx="2086">
                  <c:v>34.830039062499999</c:v>
                </c:pt>
                <c:pt idx="2087">
                  <c:v>34.9826640625</c:v>
                </c:pt>
                <c:pt idx="2088">
                  <c:v>34.9826640625</c:v>
                </c:pt>
                <c:pt idx="2089">
                  <c:v>35.052374999999998</c:v>
                </c:pt>
                <c:pt idx="2090">
                  <c:v>35.067300781249997</c:v>
                </c:pt>
                <c:pt idx="2091">
                  <c:v>34.955230468750003</c:v>
                </c:pt>
                <c:pt idx="2092">
                  <c:v>34.955230468750003</c:v>
                </c:pt>
                <c:pt idx="2093">
                  <c:v>34.934558593749998</c:v>
                </c:pt>
                <c:pt idx="2094">
                  <c:v>34.934558593749998</c:v>
                </c:pt>
                <c:pt idx="2095">
                  <c:v>34.973968749999997</c:v>
                </c:pt>
                <c:pt idx="2096">
                  <c:v>34.982183593750001</c:v>
                </c:pt>
                <c:pt idx="2097">
                  <c:v>34.946949218749999</c:v>
                </c:pt>
                <c:pt idx="2098">
                  <c:v>34.946949218749999</c:v>
                </c:pt>
                <c:pt idx="2099">
                  <c:v>34.916425781249998</c:v>
                </c:pt>
                <c:pt idx="2100">
                  <c:v>34.925410156250003</c:v>
                </c:pt>
                <c:pt idx="2101">
                  <c:v>34.925410156250003</c:v>
                </c:pt>
                <c:pt idx="2102">
                  <c:v>34.99724609375</c:v>
                </c:pt>
                <c:pt idx="2103">
                  <c:v>35.048710937499997</c:v>
                </c:pt>
                <c:pt idx="2104">
                  <c:v>35.048710937499997</c:v>
                </c:pt>
                <c:pt idx="2105">
                  <c:v>34.918269531249997</c:v>
                </c:pt>
                <c:pt idx="2106">
                  <c:v>34.9380234375</c:v>
                </c:pt>
                <c:pt idx="2107">
                  <c:v>34.9380234375</c:v>
                </c:pt>
                <c:pt idx="2108">
                  <c:v>34.852554687500003</c:v>
                </c:pt>
                <c:pt idx="2109">
                  <c:v>34.875289062500002</c:v>
                </c:pt>
                <c:pt idx="2110">
                  <c:v>34.823386718750001</c:v>
                </c:pt>
                <c:pt idx="2111">
                  <c:v>34.847042968750003</c:v>
                </c:pt>
                <c:pt idx="2112">
                  <c:v>34.858054687500001</c:v>
                </c:pt>
                <c:pt idx="2113">
                  <c:v>34.858054687500001</c:v>
                </c:pt>
                <c:pt idx="2114">
                  <c:v>34.905925781249998</c:v>
                </c:pt>
                <c:pt idx="2115">
                  <c:v>35.174191406250003</c:v>
                </c:pt>
                <c:pt idx="2116">
                  <c:v>35.183949218750001</c:v>
                </c:pt>
                <c:pt idx="2117">
                  <c:v>35.183949218750001</c:v>
                </c:pt>
                <c:pt idx="2118">
                  <c:v>35.31525390625</c:v>
                </c:pt>
                <c:pt idx="2119">
                  <c:v>35.31525390625</c:v>
                </c:pt>
                <c:pt idx="2120">
                  <c:v>34.983707031249999</c:v>
                </c:pt>
                <c:pt idx="2121">
                  <c:v>35.089550781249997</c:v>
                </c:pt>
                <c:pt idx="2122">
                  <c:v>35.092269531249997</c:v>
                </c:pt>
                <c:pt idx="2123">
                  <c:v>35.092269531249997</c:v>
                </c:pt>
                <c:pt idx="2124">
                  <c:v>34.958175781249999</c:v>
                </c:pt>
                <c:pt idx="2125">
                  <c:v>35.074039062499999</c:v>
                </c:pt>
                <c:pt idx="2126">
                  <c:v>35.074039062499999</c:v>
                </c:pt>
                <c:pt idx="2127">
                  <c:v>34.927148437500001</c:v>
                </c:pt>
                <c:pt idx="2128">
                  <c:v>34.982542968750003</c:v>
                </c:pt>
                <c:pt idx="2129">
                  <c:v>34.982542968750003</c:v>
                </c:pt>
                <c:pt idx="2130">
                  <c:v>35.050554687499996</c:v>
                </c:pt>
                <c:pt idx="2131">
                  <c:v>35.090726562500002</c:v>
                </c:pt>
                <c:pt idx="2132">
                  <c:v>35.090726562500002</c:v>
                </c:pt>
                <c:pt idx="2133">
                  <c:v>34.857257812500002</c:v>
                </c:pt>
                <c:pt idx="2134">
                  <c:v>34.968843749999998</c:v>
                </c:pt>
                <c:pt idx="2135">
                  <c:v>35.113171874999999</c:v>
                </c:pt>
                <c:pt idx="2136">
                  <c:v>35.180124999999997</c:v>
                </c:pt>
                <c:pt idx="2137">
                  <c:v>35.10571484375</c:v>
                </c:pt>
                <c:pt idx="2138">
                  <c:v>35.10571484375</c:v>
                </c:pt>
                <c:pt idx="2139">
                  <c:v>34.905988281250004</c:v>
                </c:pt>
                <c:pt idx="2140">
                  <c:v>34.904039062499997</c:v>
                </c:pt>
                <c:pt idx="2141">
                  <c:v>34.777417968750001</c:v>
                </c:pt>
                <c:pt idx="2142">
                  <c:v>34.777417968750001</c:v>
                </c:pt>
                <c:pt idx="2143">
                  <c:v>34.933011718750002</c:v>
                </c:pt>
                <c:pt idx="2144">
                  <c:v>35.022082031250001</c:v>
                </c:pt>
                <c:pt idx="2145">
                  <c:v>34.853101562500001</c:v>
                </c:pt>
                <c:pt idx="2146">
                  <c:v>35.00882421875</c:v>
                </c:pt>
                <c:pt idx="2147">
                  <c:v>34.8484921875</c:v>
                </c:pt>
                <c:pt idx="2148">
                  <c:v>34.756664062500001</c:v>
                </c:pt>
                <c:pt idx="2149">
                  <c:v>34.756664062500001</c:v>
                </c:pt>
                <c:pt idx="2150">
                  <c:v>34.809234375000003</c:v>
                </c:pt>
                <c:pt idx="2151">
                  <c:v>34.771999999999998</c:v>
                </c:pt>
                <c:pt idx="2152">
                  <c:v>34.771999999999998</c:v>
                </c:pt>
                <c:pt idx="2153">
                  <c:v>34.931304687500003</c:v>
                </c:pt>
                <c:pt idx="2154">
                  <c:v>35.045832031250001</c:v>
                </c:pt>
                <c:pt idx="2155">
                  <c:v>35.101691406249998</c:v>
                </c:pt>
                <c:pt idx="2156">
                  <c:v>35.141343749999997</c:v>
                </c:pt>
                <c:pt idx="2157">
                  <c:v>35.051507812499999</c:v>
                </c:pt>
                <c:pt idx="2158">
                  <c:v>35.051507812499999</c:v>
                </c:pt>
                <c:pt idx="2159">
                  <c:v>35.080363281250001</c:v>
                </c:pt>
                <c:pt idx="2160">
                  <c:v>34.941117187499998</c:v>
                </c:pt>
                <c:pt idx="2161">
                  <c:v>35.042343750000001</c:v>
                </c:pt>
                <c:pt idx="2162">
                  <c:v>35.042343750000001</c:v>
                </c:pt>
                <c:pt idx="2163">
                  <c:v>34.9903046875</c:v>
                </c:pt>
                <c:pt idx="2164">
                  <c:v>34.973007812500001</c:v>
                </c:pt>
                <c:pt idx="2165">
                  <c:v>35.068417968749998</c:v>
                </c:pt>
                <c:pt idx="2166">
                  <c:v>34.889578125</c:v>
                </c:pt>
                <c:pt idx="2167">
                  <c:v>34.858386718749998</c:v>
                </c:pt>
                <c:pt idx="2168">
                  <c:v>34.858386718749998</c:v>
                </c:pt>
                <c:pt idx="2169">
                  <c:v>34.781187500000001</c:v>
                </c:pt>
                <c:pt idx="2170">
                  <c:v>34.752246093750003</c:v>
                </c:pt>
                <c:pt idx="2171">
                  <c:v>34.752246093750003</c:v>
                </c:pt>
                <c:pt idx="2172">
                  <c:v>35.013457031249999</c:v>
                </c:pt>
                <c:pt idx="2173">
                  <c:v>35.052031249999999</c:v>
                </c:pt>
                <c:pt idx="2174">
                  <c:v>35.052031249999999</c:v>
                </c:pt>
                <c:pt idx="2175">
                  <c:v>35.026886718749999</c:v>
                </c:pt>
                <c:pt idx="2176">
                  <c:v>34.994503906250003</c:v>
                </c:pt>
                <c:pt idx="2177">
                  <c:v>34.994503906250003</c:v>
                </c:pt>
                <c:pt idx="2178">
                  <c:v>34.981363281249997</c:v>
                </c:pt>
                <c:pt idx="2179">
                  <c:v>34.823808593750002</c:v>
                </c:pt>
                <c:pt idx="2180">
                  <c:v>34.8548046875</c:v>
                </c:pt>
                <c:pt idx="2181">
                  <c:v>34.800621093750003</c:v>
                </c:pt>
                <c:pt idx="2182">
                  <c:v>34.931949218749999</c:v>
                </c:pt>
                <c:pt idx="2183">
                  <c:v>34.931949218749999</c:v>
                </c:pt>
                <c:pt idx="2184">
                  <c:v>34.837039062499997</c:v>
                </c:pt>
                <c:pt idx="2185">
                  <c:v>34.894402343750002</c:v>
                </c:pt>
                <c:pt idx="2186">
                  <c:v>34.964058593750003</c:v>
                </c:pt>
                <c:pt idx="2187">
                  <c:v>34.964058593750003</c:v>
                </c:pt>
                <c:pt idx="2188">
                  <c:v>34.882054687500002</c:v>
                </c:pt>
                <c:pt idx="2189">
                  <c:v>34.987773437500003</c:v>
                </c:pt>
                <c:pt idx="2190">
                  <c:v>35.039789062499999</c:v>
                </c:pt>
                <c:pt idx="2191">
                  <c:v>34.970750000000002</c:v>
                </c:pt>
                <c:pt idx="2192">
                  <c:v>34.957132812499999</c:v>
                </c:pt>
                <c:pt idx="2193">
                  <c:v>34.957132812499999</c:v>
                </c:pt>
                <c:pt idx="2194">
                  <c:v>34.8459140625</c:v>
                </c:pt>
                <c:pt idx="2195">
                  <c:v>34.864593749999997</c:v>
                </c:pt>
                <c:pt idx="2196">
                  <c:v>34.864593749999997</c:v>
                </c:pt>
                <c:pt idx="2197">
                  <c:v>34.765503906249997</c:v>
                </c:pt>
                <c:pt idx="2198">
                  <c:v>34.877949218749997</c:v>
                </c:pt>
                <c:pt idx="2199">
                  <c:v>34.877949218749997</c:v>
                </c:pt>
                <c:pt idx="2200">
                  <c:v>34.892125</c:v>
                </c:pt>
                <c:pt idx="2201">
                  <c:v>34.889710937499999</c:v>
                </c:pt>
                <c:pt idx="2202">
                  <c:v>34.889710937499999</c:v>
                </c:pt>
                <c:pt idx="2203">
                  <c:v>34.8693515625</c:v>
                </c:pt>
                <c:pt idx="2204">
                  <c:v>34.935749999999999</c:v>
                </c:pt>
                <c:pt idx="2205">
                  <c:v>35.091738281250002</c:v>
                </c:pt>
                <c:pt idx="2206">
                  <c:v>35.091738281250002</c:v>
                </c:pt>
                <c:pt idx="2207">
                  <c:v>35.027910156250002</c:v>
                </c:pt>
                <c:pt idx="2208">
                  <c:v>35.027910156250002</c:v>
                </c:pt>
                <c:pt idx="2209">
                  <c:v>34.9218046875</c:v>
                </c:pt>
                <c:pt idx="2210">
                  <c:v>35.061</c:v>
                </c:pt>
                <c:pt idx="2211">
                  <c:v>35.039265624999999</c:v>
                </c:pt>
                <c:pt idx="2212">
                  <c:v>35.039265624999999</c:v>
                </c:pt>
                <c:pt idx="2213">
                  <c:v>34.916179687499998</c:v>
                </c:pt>
                <c:pt idx="2214">
                  <c:v>35.641128906250003</c:v>
                </c:pt>
                <c:pt idx="2215">
                  <c:v>35.101617187499997</c:v>
                </c:pt>
                <c:pt idx="2216">
                  <c:v>34.376648437500002</c:v>
                </c:pt>
                <c:pt idx="2217">
                  <c:v>34.495531249999999</c:v>
                </c:pt>
                <c:pt idx="2218">
                  <c:v>34.495531249999999</c:v>
                </c:pt>
                <c:pt idx="2219">
                  <c:v>34.766070312499998</c:v>
                </c:pt>
                <c:pt idx="2220">
                  <c:v>34.735824218749997</c:v>
                </c:pt>
                <c:pt idx="2221">
                  <c:v>34.825738281249997</c:v>
                </c:pt>
                <c:pt idx="2222">
                  <c:v>34.825738281249997</c:v>
                </c:pt>
                <c:pt idx="2223">
                  <c:v>35.093398437499999</c:v>
                </c:pt>
                <c:pt idx="2224">
                  <c:v>35.036960937499998</c:v>
                </c:pt>
                <c:pt idx="2225">
                  <c:v>34.834425781249998</c:v>
                </c:pt>
                <c:pt idx="2226">
                  <c:v>35.077457031249999</c:v>
                </c:pt>
                <c:pt idx="2227">
                  <c:v>35.004351562499998</c:v>
                </c:pt>
                <c:pt idx="2228">
                  <c:v>35.004351562499998</c:v>
                </c:pt>
                <c:pt idx="2229">
                  <c:v>35.13211328125</c:v>
                </c:pt>
                <c:pt idx="2230">
                  <c:v>35.157285156249998</c:v>
                </c:pt>
                <c:pt idx="2231">
                  <c:v>35.157285156249998</c:v>
                </c:pt>
                <c:pt idx="2232">
                  <c:v>34.925898437500003</c:v>
                </c:pt>
                <c:pt idx="2233">
                  <c:v>34.8611171875</c:v>
                </c:pt>
                <c:pt idx="2234">
                  <c:v>34.71526171875</c:v>
                </c:pt>
                <c:pt idx="2235">
                  <c:v>34.797179687499998</c:v>
                </c:pt>
                <c:pt idx="2236">
                  <c:v>34.812613281250002</c:v>
                </c:pt>
                <c:pt idx="2237">
                  <c:v>34.812613281250002</c:v>
                </c:pt>
                <c:pt idx="2238">
                  <c:v>34.849707031249999</c:v>
                </c:pt>
                <c:pt idx="2239">
                  <c:v>35.005499999999998</c:v>
                </c:pt>
                <c:pt idx="2240">
                  <c:v>35.109023437499999</c:v>
                </c:pt>
                <c:pt idx="2241">
                  <c:v>35.109023437499999</c:v>
                </c:pt>
                <c:pt idx="2242">
                  <c:v>35.166703124999998</c:v>
                </c:pt>
                <c:pt idx="2243">
                  <c:v>35.016351562499999</c:v>
                </c:pt>
                <c:pt idx="2244">
                  <c:v>35.016351562499999</c:v>
                </c:pt>
                <c:pt idx="2245">
                  <c:v>34.996492187500003</c:v>
                </c:pt>
                <c:pt idx="2246">
                  <c:v>34.870136718749997</c:v>
                </c:pt>
                <c:pt idx="2247">
                  <c:v>34.870136718749997</c:v>
                </c:pt>
                <c:pt idx="2248">
                  <c:v>34.8834765625</c:v>
                </c:pt>
                <c:pt idx="2249">
                  <c:v>34.761769531250003</c:v>
                </c:pt>
                <c:pt idx="2250">
                  <c:v>34.90614453125</c:v>
                </c:pt>
                <c:pt idx="2251">
                  <c:v>34.878968749999999</c:v>
                </c:pt>
                <c:pt idx="2252">
                  <c:v>34.771917968750003</c:v>
                </c:pt>
                <c:pt idx="2253">
                  <c:v>34.771917968750003</c:v>
                </c:pt>
                <c:pt idx="2254">
                  <c:v>34.846589843750003</c:v>
                </c:pt>
                <c:pt idx="2255">
                  <c:v>34.829820312499997</c:v>
                </c:pt>
                <c:pt idx="2256">
                  <c:v>34.895222656249999</c:v>
                </c:pt>
                <c:pt idx="2257">
                  <c:v>34.895222656249999</c:v>
                </c:pt>
                <c:pt idx="2258">
                  <c:v>34.907773437499998</c:v>
                </c:pt>
                <c:pt idx="2259">
                  <c:v>34.809031249999997</c:v>
                </c:pt>
                <c:pt idx="2260">
                  <c:v>34.858898437500002</c:v>
                </c:pt>
                <c:pt idx="2261">
                  <c:v>34.787734374999999</c:v>
                </c:pt>
                <c:pt idx="2262">
                  <c:v>34.787734374999999</c:v>
                </c:pt>
                <c:pt idx="2263">
                  <c:v>34.993332031249999</c:v>
                </c:pt>
                <c:pt idx="2264">
                  <c:v>34.953351562500004</c:v>
                </c:pt>
                <c:pt idx="2265">
                  <c:v>34.9976640625</c:v>
                </c:pt>
                <c:pt idx="2266">
                  <c:v>34.9976640625</c:v>
                </c:pt>
                <c:pt idx="2267">
                  <c:v>34.931910156249998</c:v>
                </c:pt>
                <c:pt idx="2268">
                  <c:v>34.852484375000003</c:v>
                </c:pt>
                <c:pt idx="2269">
                  <c:v>34.875128906249998</c:v>
                </c:pt>
                <c:pt idx="2270">
                  <c:v>34.806105468749998</c:v>
                </c:pt>
                <c:pt idx="2271">
                  <c:v>34.875792968749998</c:v>
                </c:pt>
                <c:pt idx="2272">
                  <c:v>34.875792968749998</c:v>
                </c:pt>
                <c:pt idx="2273">
                  <c:v>34.9531953125</c:v>
                </c:pt>
                <c:pt idx="2274">
                  <c:v>34.956359374999998</c:v>
                </c:pt>
                <c:pt idx="2275">
                  <c:v>34.950843749999997</c:v>
                </c:pt>
                <c:pt idx="2276">
                  <c:v>34.950843749999997</c:v>
                </c:pt>
                <c:pt idx="2277">
                  <c:v>34.7907734375</c:v>
                </c:pt>
                <c:pt idx="2278">
                  <c:v>34.8836484375</c:v>
                </c:pt>
                <c:pt idx="2279">
                  <c:v>34.816660156250002</c:v>
                </c:pt>
                <c:pt idx="2280">
                  <c:v>34.894476562500003</c:v>
                </c:pt>
                <c:pt idx="2281">
                  <c:v>34.894476562500003</c:v>
                </c:pt>
                <c:pt idx="2282">
                  <c:v>34.895628906250003</c:v>
                </c:pt>
                <c:pt idx="2283">
                  <c:v>34.745460937499999</c:v>
                </c:pt>
                <c:pt idx="2284">
                  <c:v>34.916554687500003</c:v>
                </c:pt>
                <c:pt idx="2285">
                  <c:v>34.916554687500003</c:v>
                </c:pt>
                <c:pt idx="2286">
                  <c:v>35.008242187500002</c:v>
                </c:pt>
                <c:pt idx="2287">
                  <c:v>35.05398828125</c:v>
                </c:pt>
                <c:pt idx="2288">
                  <c:v>35.05398828125</c:v>
                </c:pt>
                <c:pt idx="2289">
                  <c:v>34.953492187499997</c:v>
                </c:pt>
                <c:pt idx="2290">
                  <c:v>34.939390625000001</c:v>
                </c:pt>
                <c:pt idx="2291">
                  <c:v>34.939390625000001</c:v>
                </c:pt>
                <c:pt idx="2292">
                  <c:v>35.007523437499998</c:v>
                </c:pt>
                <c:pt idx="2293">
                  <c:v>35.37430078125</c:v>
                </c:pt>
                <c:pt idx="2294">
                  <c:v>35.248320312499999</c:v>
                </c:pt>
                <c:pt idx="2295">
                  <c:v>35.248320312499999</c:v>
                </c:pt>
                <c:pt idx="2296">
                  <c:v>34.751980468749998</c:v>
                </c:pt>
                <c:pt idx="2297">
                  <c:v>34.751980468749998</c:v>
                </c:pt>
                <c:pt idx="2298">
                  <c:v>34.759570312500003</c:v>
                </c:pt>
                <c:pt idx="2299">
                  <c:v>34.938449218750002</c:v>
                </c:pt>
                <c:pt idx="2300">
                  <c:v>35.031847656250001</c:v>
                </c:pt>
                <c:pt idx="2301">
                  <c:v>35.031847656250001</c:v>
                </c:pt>
                <c:pt idx="2302">
                  <c:v>34.971898437500002</c:v>
                </c:pt>
                <c:pt idx="2303">
                  <c:v>34.953976562500003</c:v>
                </c:pt>
                <c:pt idx="2304">
                  <c:v>34.953976562500003</c:v>
                </c:pt>
                <c:pt idx="2305">
                  <c:v>34.94848828125</c:v>
                </c:pt>
                <c:pt idx="2306">
                  <c:v>34.91476171875</c:v>
                </c:pt>
                <c:pt idx="2307">
                  <c:v>34.91476171875</c:v>
                </c:pt>
                <c:pt idx="2308">
                  <c:v>34.899542968749998</c:v>
                </c:pt>
                <c:pt idx="2309">
                  <c:v>35.004886718750001</c:v>
                </c:pt>
                <c:pt idx="2310">
                  <c:v>35.004886718750001</c:v>
                </c:pt>
                <c:pt idx="2311">
                  <c:v>34.971187499999999</c:v>
                </c:pt>
                <c:pt idx="2312">
                  <c:v>35.047429687499999</c:v>
                </c:pt>
                <c:pt idx="2313">
                  <c:v>35.1234296875</c:v>
                </c:pt>
                <c:pt idx="2314">
                  <c:v>35.213507812499998</c:v>
                </c:pt>
                <c:pt idx="2315">
                  <c:v>35.106679687499998</c:v>
                </c:pt>
                <c:pt idx="2316">
                  <c:v>35.106679687499998</c:v>
                </c:pt>
                <c:pt idx="2317">
                  <c:v>34.920875000000002</c:v>
                </c:pt>
                <c:pt idx="2318">
                  <c:v>35.082292968749996</c:v>
                </c:pt>
                <c:pt idx="2319">
                  <c:v>34.768484375</c:v>
                </c:pt>
                <c:pt idx="2320">
                  <c:v>34.768484375</c:v>
                </c:pt>
                <c:pt idx="2321">
                  <c:v>34.640238281249999</c:v>
                </c:pt>
                <c:pt idx="2322">
                  <c:v>34.734238281250001</c:v>
                </c:pt>
                <c:pt idx="2323">
                  <c:v>34.87587109375</c:v>
                </c:pt>
                <c:pt idx="2324">
                  <c:v>35.071023437500003</c:v>
                </c:pt>
                <c:pt idx="2325">
                  <c:v>35.034109375</c:v>
                </c:pt>
                <c:pt idx="2326">
                  <c:v>35.034109375</c:v>
                </c:pt>
                <c:pt idx="2327">
                  <c:v>35.0485859375</c:v>
                </c:pt>
                <c:pt idx="2328">
                  <c:v>35.073507812499997</c:v>
                </c:pt>
                <c:pt idx="2329">
                  <c:v>35.073507812499997</c:v>
                </c:pt>
                <c:pt idx="2330">
                  <c:v>35.359953124999997</c:v>
                </c:pt>
                <c:pt idx="2331">
                  <c:v>35.337917968749998</c:v>
                </c:pt>
                <c:pt idx="2332">
                  <c:v>34.845515624999997</c:v>
                </c:pt>
                <c:pt idx="2333">
                  <c:v>34.866476562499997</c:v>
                </c:pt>
                <c:pt idx="2334">
                  <c:v>34.825679687499999</c:v>
                </c:pt>
                <c:pt idx="2335">
                  <c:v>34.839046875000001</c:v>
                </c:pt>
                <c:pt idx="2336">
                  <c:v>34.839046875000001</c:v>
                </c:pt>
                <c:pt idx="2337">
                  <c:v>34.933570312500002</c:v>
                </c:pt>
                <c:pt idx="2338">
                  <c:v>34.732136718749999</c:v>
                </c:pt>
                <c:pt idx="2339">
                  <c:v>34.732136718749999</c:v>
                </c:pt>
                <c:pt idx="2340">
                  <c:v>34.734011718749997</c:v>
                </c:pt>
                <c:pt idx="2341">
                  <c:v>34.706937500000002</c:v>
                </c:pt>
                <c:pt idx="2342">
                  <c:v>34.760570312500001</c:v>
                </c:pt>
                <c:pt idx="2343">
                  <c:v>34.783281250000002</c:v>
                </c:pt>
                <c:pt idx="2344">
                  <c:v>34.926531249999996</c:v>
                </c:pt>
                <c:pt idx="2345">
                  <c:v>34.926531249999996</c:v>
                </c:pt>
                <c:pt idx="2346">
                  <c:v>35.039398437499997</c:v>
                </c:pt>
                <c:pt idx="2347">
                  <c:v>35.070492187500001</c:v>
                </c:pt>
                <c:pt idx="2348">
                  <c:v>35.192925781249997</c:v>
                </c:pt>
                <c:pt idx="2349">
                  <c:v>35.192925781249997</c:v>
                </c:pt>
                <c:pt idx="2350">
                  <c:v>34.935328124999998</c:v>
                </c:pt>
                <c:pt idx="2351">
                  <c:v>34.772917968750001</c:v>
                </c:pt>
                <c:pt idx="2352">
                  <c:v>34.852125000000001</c:v>
                </c:pt>
                <c:pt idx="2353">
                  <c:v>34.784660156249998</c:v>
                </c:pt>
                <c:pt idx="2354">
                  <c:v>34.7727734375</c:v>
                </c:pt>
                <c:pt idx="2355">
                  <c:v>34.7727734375</c:v>
                </c:pt>
                <c:pt idx="2356">
                  <c:v>34.746066406250002</c:v>
                </c:pt>
                <c:pt idx="2357">
                  <c:v>34.901882812499998</c:v>
                </c:pt>
                <c:pt idx="2358">
                  <c:v>34.901882812499998</c:v>
                </c:pt>
                <c:pt idx="2359">
                  <c:v>34.938011718749998</c:v>
                </c:pt>
                <c:pt idx="2360">
                  <c:v>35.034511718749997</c:v>
                </c:pt>
                <c:pt idx="2361">
                  <c:v>35.084597656249997</c:v>
                </c:pt>
                <c:pt idx="2362">
                  <c:v>35.026117187499999</c:v>
                </c:pt>
                <c:pt idx="2363">
                  <c:v>35.006726562499999</c:v>
                </c:pt>
                <c:pt idx="2364">
                  <c:v>35.006726562499999</c:v>
                </c:pt>
                <c:pt idx="2365">
                  <c:v>34.85874609375</c:v>
                </c:pt>
                <c:pt idx="2366">
                  <c:v>34.788054687500001</c:v>
                </c:pt>
                <c:pt idx="2367">
                  <c:v>34.71993359375</c:v>
                </c:pt>
                <c:pt idx="2368">
                  <c:v>34.71993359375</c:v>
                </c:pt>
                <c:pt idx="2369">
                  <c:v>34.7270859375</c:v>
                </c:pt>
                <c:pt idx="2370">
                  <c:v>34.807386718750003</c:v>
                </c:pt>
                <c:pt idx="2371">
                  <c:v>34.847226562499998</c:v>
                </c:pt>
                <c:pt idx="2372">
                  <c:v>34.835007812500002</c:v>
                </c:pt>
                <c:pt idx="2373">
                  <c:v>34.773492187499997</c:v>
                </c:pt>
                <c:pt idx="2374">
                  <c:v>34.773492187499997</c:v>
                </c:pt>
                <c:pt idx="2375">
                  <c:v>34.777382812500001</c:v>
                </c:pt>
                <c:pt idx="2376">
                  <c:v>34.903351562499999</c:v>
                </c:pt>
                <c:pt idx="2377">
                  <c:v>34.795210937500002</c:v>
                </c:pt>
                <c:pt idx="2378">
                  <c:v>34.795210937500002</c:v>
                </c:pt>
                <c:pt idx="2379">
                  <c:v>34.839976562499999</c:v>
                </c:pt>
                <c:pt idx="2380">
                  <c:v>34.87126953125</c:v>
                </c:pt>
                <c:pt idx="2381">
                  <c:v>34.7126484375</c:v>
                </c:pt>
                <c:pt idx="2382">
                  <c:v>34.705195312500003</c:v>
                </c:pt>
                <c:pt idx="2383">
                  <c:v>34.809183593749999</c:v>
                </c:pt>
                <c:pt idx="2384">
                  <c:v>34.809183593749999</c:v>
                </c:pt>
                <c:pt idx="2385">
                  <c:v>34.910160156250001</c:v>
                </c:pt>
                <c:pt idx="2386">
                  <c:v>34.865054687499999</c:v>
                </c:pt>
                <c:pt idx="2387">
                  <c:v>34.865054687499999</c:v>
                </c:pt>
                <c:pt idx="2388">
                  <c:v>34.771410156249999</c:v>
                </c:pt>
                <c:pt idx="2389">
                  <c:v>34.709593750000003</c:v>
                </c:pt>
                <c:pt idx="2390">
                  <c:v>34.6845703125</c:v>
                </c:pt>
                <c:pt idx="2391">
                  <c:v>34.875101562499999</c:v>
                </c:pt>
                <c:pt idx="2392">
                  <c:v>34.875101562499999</c:v>
                </c:pt>
                <c:pt idx="2393">
                  <c:v>34.9685078125</c:v>
                </c:pt>
                <c:pt idx="2394">
                  <c:v>34.978296874999998</c:v>
                </c:pt>
                <c:pt idx="2395">
                  <c:v>34.808652343749998</c:v>
                </c:pt>
                <c:pt idx="2396">
                  <c:v>34.808652343749998</c:v>
                </c:pt>
                <c:pt idx="2397">
                  <c:v>34.887796874999999</c:v>
                </c:pt>
                <c:pt idx="2398">
                  <c:v>34.751792968750003</c:v>
                </c:pt>
                <c:pt idx="2399">
                  <c:v>35.031222656250002</c:v>
                </c:pt>
                <c:pt idx="2400">
                  <c:v>35.202835937499998</c:v>
                </c:pt>
                <c:pt idx="2401">
                  <c:v>35.064265624999997</c:v>
                </c:pt>
                <c:pt idx="2402">
                  <c:v>35.064265624999997</c:v>
                </c:pt>
                <c:pt idx="2403">
                  <c:v>34.982648437500004</c:v>
                </c:pt>
                <c:pt idx="2404">
                  <c:v>34.913617187500002</c:v>
                </c:pt>
                <c:pt idx="2405">
                  <c:v>34.913617187500002</c:v>
                </c:pt>
                <c:pt idx="2406">
                  <c:v>34.931503906250001</c:v>
                </c:pt>
                <c:pt idx="2407">
                  <c:v>34.965375000000002</c:v>
                </c:pt>
                <c:pt idx="2408">
                  <c:v>34.965375000000002</c:v>
                </c:pt>
                <c:pt idx="2409">
                  <c:v>35.061195312499997</c:v>
                </c:pt>
                <c:pt idx="2410">
                  <c:v>34.882132812499997</c:v>
                </c:pt>
                <c:pt idx="2411">
                  <c:v>34.882132812499997</c:v>
                </c:pt>
                <c:pt idx="2412">
                  <c:v>34.963300781249998</c:v>
                </c:pt>
                <c:pt idx="2413">
                  <c:v>35.074003906249999</c:v>
                </c:pt>
                <c:pt idx="2414">
                  <c:v>35.036835937500001</c:v>
                </c:pt>
                <c:pt idx="2415">
                  <c:v>35.009875000000001</c:v>
                </c:pt>
                <c:pt idx="2416">
                  <c:v>34.891328125000001</c:v>
                </c:pt>
                <c:pt idx="2417">
                  <c:v>34.891328125000001</c:v>
                </c:pt>
                <c:pt idx="2418">
                  <c:v>35.042355468750003</c:v>
                </c:pt>
                <c:pt idx="2419">
                  <c:v>35.109515625</c:v>
                </c:pt>
                <c:pt idx="2420">
                  <c:v>35.094148437500003</c:v>
                </c:pt>
                <c:pt idx="2421">
                  <c:v>35.094148437500003</c:v>
                </c:pt>
                <c:pt idx="2422">
                  <c:v>35.100050781249998</c:v>
                </c:pt>
                <c:pt idx="2423">
                  <c:v>34.923578124999999</c:v>
                </c:pt>
                <c:pt idx="2424">
                  <c:v>34.923578124999999</c:v>
                </c:pt>
                <c:pt idx="2425">
                  <c:v>34.793800781249999</c:v>
                </c:pt>
                <c:pt idx="2426">
                  <c:v>34.795980468750003</c:v>
                </c:pt>
                <c:pt idx="2427">
                  <c:v>34.795980468750003</c:v>
                </c:pt>
                <c:pt idx="2428">
                  <c:v>34.815433593750001</c:v>
                </c:pt>
                <c:pt idx="2429">
                  <c:v>34.872757812499998</c:v>
                </c:pt>
                <c:pt idx="2430">
                  <c:v>34.872757812499998</c:v>
                </c:pt>
                <c:pt idx="2431">
                  <c:v>34.917531250000003</c:v>
                </c:pt>
                <c:pt idx="2432">
                  <c:v>34.766304687500003</c:v>
                </c:pt>
                <c:pt idx="2433">
                  <c:v>34.766304687500003</c:v>
                </c:pt>
                <c:pt idx="2434">
                  <c:v>34.827960937500002</c:v>
                </c:pt>
                <c:pt idx="2435">
                  <c:v>34.735257812500002</c:v>
                </c:pt>
                <c:pt idx="2436">
                  <c:v>34.735257812500002</c:v>
                </c:pt>
                <c:pt idx="2437">
                  <c:v>34.932882812499997</c:v>
                </c:pt>
                <c:pt idx="2438">
                  <c:v>34.850113281250003</c:v>
                </c:pt>
                <c:pt idx="2439">
                  <c:v>34.895539062499999</c:v>
                </c:pt>
                <c:pt idx="2440">
                  <c:v>34.895539062499999</c:v>
                </c:pt>
                <c:pt idx="2441">
                  <c:v>34.812789062500002</c:v>
                </c:pt>
                <c:pt idx="2442">
                  <c:v>34.812789062500002</c:v>
                </c:pt>
                <c:pt idx="2443">
                  <c:v>34.848097656249998</c:v>
                </c:pt>
                <c:pt idx="2444">
                  <c:v>34.79119140625</c:v>
                </c:pt>
                <c:pt idx="2445">
                  <c:v>34.787187500000002</c:v>
                </c:pt>
                <c:pt idx="2446">
                  <c:v>34.787187500000002</c:v>
                </c:pt>
                <c:pt idx="2447">
                  <c:v>34.793523437499999</c:v>
                </c:pt>
                <c:pt idx="2448">
                  <c:v>34.792453125000002</c:v>
                </c:pt>
                <c:pt idx="2449">
                  <c:v>35.0018828125</c:v>
                </c:pt>
                <c:pt idx="2450">
                  <c:v>34.97530859375</c:v>
                </c:pt>
                <c:pt idx="2451">
                  <c:v>34.993007812499997</c:v>
                </c:pt>
                <c:pt idx="2452">
                  <c:v>34.993007812499997</c:v>
                </c:pt>
                <c:pt idx="2453">
                  <c:v>34.965800781250003</c:v>
                </c:pt>
                <c:pt idx="2454">
                  <c:v>34.79809375</c:v>
                </c:pt>
                <c:pt idx="2455">
                  <c:v>34.869148437500002</c:v>
                </c:pt>
                <c:pt idx="2456">
                  <c:v>34.869148437500002</c:v>
                </c:pt>
                <c:pt idx="2457">
                  <c:v>34.793167968749998</c:v>
                </c:pt>
                <c:pt idx="2458">
                  <c:v>34.793167968749998</c:v>
                </c:pt>
                <c:pt idx="2459">
                  <c:v>34.798312500000002</c:v>
                </c:pt>
                <c:pt idx="2460">
                  <c:v>34.812101562499997</c:v>
                </c:pt>
                <c:pt idx="2461">
                  <c:v>34.9148984375</c:v>
                </c:pt>
                <c:pt idx="2462">
                  <c:v>34.9148984375</c:v>
                </c:pt>
                <c:pt idx="2463">
                  <c:v>34.847601562500003</c:v>
                </c:pt>
                <c:pt idx="2464">
                  <c:v>34.930550781249998</c:v>
                </c:pt>
                <c:pt idx="2465">
                  <c:v>34.930550781249998</c:v>
                </c:pt>
                <c:pt idx="2466">
                  <c:v>34.986015625</c:v>
                </c:pt>
                <c:pt idx="2467">
                  <c:v>35.142425781249997</c:v>
                </c:pt>
                <c:pt idx="2468">
                  <c:v>35.142425781249997</c:v>
                </c:pt>
                <c:pt idx="2469">
                  <c:v>34.991671875000002</c:v>
                </c:pt>
                <c:pt idx="2470">
                  <c:v>35.025128906250004</c:v>
                </c:pt>
                <c:pt idx="2471">
                  <c:v>35.025128906250004</c:v>
                </c:pt>
                <c:pt idx="2472">
                  <c:v>35.133589843750002</c:v>
                </c:pt>
                <c:pt idx="2473">
                  <c:v>35.091355468750002</c:v>
                </c:pt>
                <c:pt idx="2474">
                  <c:v>35.140371093749998</c:v>
                </c:pt>
                <c:pt idx="2475">
                  <c:v>35.023085937499999</c:v>
                </c:pt>
                <c:pt idx="2476">
                  <c:v>35.129820312500001</c:v>
                </c:pt>
                <c:pt idx="2477">
                  <c:v>35.129820312500001</c:v>
                </c:pt>
                <c:pt idx="2478">
                  <c:v>34.93715234375</c:v>
                </c:pt>
                <c:pt idx="2479">
                  <c:v>34.893265624999998</c:v>
                </c:pt>
                <c:pt idx="2480">
                  <c:v>34.947839843750003</c:v>
                </c:pt>
                <c:pt idx="2481">
                  <c:v>34.947839843750003</c:v>
                </c:pt>
                <c:pt idx="2482">
                  <c:v>34.9728671875</c:v>
                </c:pt>
                <c:pt idx="2483">
                  <c:v>34.942335937499998</c:v>
                </c:pt>
                <c:pt idx="2484">
                  <c:v>34.842183593750001</c:v>
                </c:pt>
                <c:pt idx="2485">
                  <c:v>35.033769531250002</c:v>
                </c:pt>
                <c:pt idx="2486">
                  <c:v>35.093195312500001</c:v>
                </c:pt>
                <c:pt idx="2487">
                  <c:v>35.093195312500001</c:v>
                </c:pt>
                <c:pt idx="2488">
                  <c:v>35.10529296875</c:v>
                </c:pt>
                <c:pt idx="2489">
                  <c:v>35.039265624999999</c:v>
                </c:pt>
                <c:pt idx="2490">
                  <c:v>35.039265624999999</c:v>
                </c:pt>
                <c:pt idx="2491">
                  <c:v>34.955343749999997</c:v>
                </c:pt>
                <c:pt idx="2492">
                  <c:v>35.077171874999998</c:v>
                </c:pt>
                <c:pt idx="2493">
                  <c:v>35.013226562500002</c:v>
                </c:pt>
                <c:pt idx="2494">
                  <c:v>35.052992187500003</c:v>
                </c:pt>
                <c:pt idx="2495">
                  <c:v>35.025230468750003</c:v>
                </c:pt>
                <c:pt idx="2496">
                  <c:v>35.025230468750003</c:v>
                </c:pt>
                <c:pt idx="2497">
                  <c:v>34.903804687499999</c:v>
                </c:pt>
                <c:pt idx="2498">
                  <c:v>34.858601562499999</c:v>
                </c:pt>
                <c:pt idx="2499">
                  <c:v>34.747921875000003</c:v>
                </c:pt>
                <c:pt idx="2500">
                  <c:v>34.747921875000003</c:v>
                </c:pt>
                <c:pt idx="2501">
                  <c:v>34.868855468749999</c:v>
                </c:pt>
                <c:pt idx="2502">
                  <c:v>34.851308593749998</c:v>
                </c:pt>
                <c:pt idx="2503">
                  <c:v>34.9117265625</c:v>
                </c:pt>
                <c:pt idx="2504">
                  <c:v>34.929371093749999</c:v>
                </c:pt>
                <c:pt idx="2505">
                  <c:v>34.929371093749999</c:v>
                </c:pt>
                <c:pt idx="2506">
                  <c:v>34.887988281250003</c:v>
                </c:pt>
                <c:pt idx="2507">
                  <c:v>34.988289062500002</c:v>
                </c:pt>
                <c:pt idx="2508">
                  <c:v>34.973203124999998</c:v>
                </c:pt>
                <c:pt idx="2509">
                  <c:v>34.973203124999998</c:v>
                </c:pt>
                <c:pt idx="2510">
                  <c:v>34.981882812499997</c:v>
                </c:pt>
                <c:pt idx="2511">
                  <c:v>34.784964843749997</c:v>
                </c:pt>
                <c:pt idx="2512">
                  <c:v>34.784964843749997</c:v>
                </c:pt>
                <c:pt idx="2513">
                  <c:v>34.974382812499996</c:v>
                </c:pt>
                <c:pt idx="2514">
                  <c:v>35.007351562499998</c:v>
                </c:pt>
                <c:pt idx="2515">
                  <c:v>35.007351562499998</c:v>
                </c:pt>
                <c:pt idx="2516">
                  <c:v>34.936992187500003</c:v>
                </c:pt>
                <c:pt idx="2517">
                  <c:v>35.016023437500003</c:v>
                </c:pt>
                <c:pt idx="2518">
                  <c:v>35.016023437500003</c:v>
                </c:pt>
                <c:pt idx="2519">
                  <c:v>34.904773437499998</c:v>
                </c:pt>
                <c:pt idx="2520">
                  <c:v>35.004574218750001</c:v>
                </c:pt>
                <c:pt idx="2521">
                  <c:v>35.004574218750001</c:v>
                </c:pt>
                <c:pt idx="2522">
                  <c:v>35.000757812499998</c:v>
                </c:pt>
                <c:pt idx="2523">
                  <c:v>34.869093749999998</c:v>
                </c:pt>
                <c:pt idx="2524">
                  <c:v>34.746050781249998</c:v>
                </c:pt>
                <c:pt idx="2525">
                  <c:v>34.746050781249998</c:v>
                </c:pt>
                <c:pt idx="2526">
                  <c:v>34.870050781250001</c:v>
                </c:pt>
                <c:pt idx="2527">
                  <c:v>34.835374999999999</c:v>
                </c:pt>
                <c:pt idx="2528">
                  <c:v>34.825085937499999</c:v>
                </c:pt>
                <c:pt idx="2529">
                  <c:v>34.854500000000002</c:v>
                </c:pt>
                <c:pt idx="2530">
                  <c:v>34.7801328125</c:v>
                </c:pt>
                <c:pt idx="2531">
                  <c:v>34.7801328125</c:v>
                </c:pt>
                <c:pt idx="2532">
                  <c:v>34.759679687499997</c:v>
                </c:pt>
                <c:pt idx="2533">
                  <c:v>34.669417968749997</c:v>
                </c:pt>
                <c:pt idx="2534">
                  <c:v>34.7455703125</c:v>
                </c:pt>
                <c:pt idx="2535">
                  <c:v>34.7455703125</c:v>
                </c:pt>
                <c:pt idx="2536">
                  <c:v>34.938464843749998</c:v>
                </c:pt>
                <c:pt idx="2537">
                  <c:v>34.848652343749997</c:v>
                </c:pt>
                <c:pt idx="2538">
                  <c:v>34.913945312499997</c:v>
                </c:pt>
                <c:pt idx="2539">
                  <c:v>34.743296874999999</c:v>
                </c:pt>
                <c:pt idx="2540">
                  <c:v>34.750535156250002</c:v>
                </c:pt>
                <c:pt idx="2541">
                  <c:v>34.750535156250002</c:v>
                </c:pt>
                <c:pt idx="2542">
                  <c:v>34.678601562499999</c:v>
                </c:pt>
                <c:pt idx="2543">
                  <c:v>34.915464843750001</c:v>
                </c:pt>
                <c:pt idx="2544">
                  <c:v>34.915464843750001</c:v>
                </c:pt>
                <c:pt idx="2545">
                  <c:v>34.8755234375</c:v>
                </c:pt>
                <c:pt idx="2546">
                  <c:v>34.907613281250001</c:v>
                </c:pt>
                <c:pt idx="2547">
                  <c:v>34.907613281250001</c:v>
                </c:pt>
                <c:pt idx="2548">
                  <c:v>34.868824218749999</c:v>
                </c:pt>
                <c:pt idx="2549">
                  <c:v>34.847757812499999</c:v>
                </c:pt>
                <c:pt idx="2550">
                  <c:v>34.847757812499999</c:v>
                </c:pt>
                <c:pt idx="2551">
                  <c:v>34.89885546875</c:v>
                </c:pt>
                <c:pt idx="2552">
                  <c:v>34.924703125000001</c:v>
                </c:pt>
                <c:pt idx="2553">
                  <c:v>34.924703125000001</c:v>
                </c:pt>
                <c:pt idx="2554">
                  <c:v>35.04983984375</c:v>
                </c:pt>
                <c:pt idx="2555">
                  <c:v>34.995347656249997</c:v>
                </c:pt>
                <c:pt idx="2556">
                  <c:v>34.995347656249997</c:v>
                </c:pt>
                <c:pt idx="2557">
                  <c:v>35.063445312500001</c:v>
                </c:pt>
                <c:pt idx="2558">
                  <c:v>35.018992187499997</c:v>
                </c:pt>
                <c:pt idx="2559">
                  <c:v>35.018992187499997</c:v>
                </c:pt>
                <c:pt idx="2560">
                  <c:v>35.055414062499999</c:v>
                </c:pt>
                <c:pt idx="2561">
                  <c:v>34.882820312500002</c:v>
                </c:pt>
                <c:pt idx="2562">
                  <c:v>35.015964843749998</c:v>
                </c:pt>
                <c:pt idx="2563">
                  <c:v>35.015964843749998</c:v>
                </c:pt>
                <c:pt idx="2564">
                  <c:v>35.062601562499999</c:v>
                </c:pt>
                <c:pt idx="2565">
                  <c:v>35.062601562499999</c:v>
                </c:pt>
                <c:pt idx="2566">
                  <c:v>35.011570312499998</c:v>
                </c:pt>
                <c:pt idx="2567">
                  <c:v>34.826410156249999</c:v>
                </c:pt>
                <c:pt idx="2568">
                  <c:v>34.860136718749999</c:v>
                </c:pt>
                <c:pt idx="2569">
                  <c:v>34.860136718749999</c:v>
                </c:pt>
                <c:pt idx="2570">
                  <c:v>34.86443359375</c:v>
                </c:pt>
                <c:pt idx="2571">
                  <c:v>34.9025546875</c:v>
                </c:pt>
                <c:pt idx="2572">
                  <c:v>34.949273437499997</c:v>
                </c:pt>
                <c:pt idx="2573">
                  <c:v>34.878066406249999</c:v>
                </c:pt>
                <c:pt idx="2574">
                  <c:v>35.072671874999997</c:v>
                </c:pt>
                <c:pt idx="2575">
                  <c:v>35.072671874999997</c:v>
                </c:pt>
                <c:pt idx="2576">
                  <c:v>35.009601562500002</c:v>
                </c:pt>
                <c:pt idx="2577">
                  <c:v>34.807250000000003</c:v>
                </c:pt>
                <c:pt idx="2578">
                  <c:v>34.779945312499997</c:v>
                </c:pt>
                <c:pt idx="2579">
                  <c:v>34.779945312499997</c:v>
                </c:pt>
                <c:pt idx="2580">
                  <c:v>34.835007812500002</c:v>
                </c:pt>
                <c:pt idx="2581">
                  <c:v>34.885363281250001</c:v>
                </c:pt>
                <c:pt idx="2582">
                  <c:v>34.752445312500001</c:v>
                </c:pt>
                <c:pt idx="2583">
                  <c:v>34.782914062499998</c:v>
                </c:pt>
                <c:pt idx="2584">
                  <c:v>34.793238281249998</c:v>
                </c:pt>
                <c:pt idx="2585">
                  <c:v>34.793238281249998</c:v>
                </c:pt>
                <c:pt idx="2586">
                  <c:v>34.6013203125</c:v>
                </c:pt>
                <c:pt idx="2587">
                  <c:v>34.762878906250002</c:v>
                </c:pt>
                <c:pt idx="2588">
                  <c:v>34.765578124999998</c:v>
                </c:pt>
                <c:pt idx="2589">
                  <c:v>34.765578124999998</c:v>
                </c:pt>
                <c:pt idx="2590">
                  <c:v>34.734640624999997</c:v>
                </c:pt>
                <c:pt idx="2591">
                  <c:v>34.734640624999997</c:v>
                </c:pt>
                <c:pt idx="2592">
                  <c:v>34.820808593750002</c:v>
                </c:pt>
                <c:pt idx="2593">
                  <c:v>34.921554687499999</c:v>
                </c:pt>
                <c:pt idx="2594">
                  <c:v>34.807218749999997</c:v>
                </c:pt>
                <c:pt idx="2595">
                  <c:v>34.807218749999997</c:v>
                </c:pt>
                <c:pt idx="2596">
                  <c:v>34.827773437499999</c:v>
                </c:pt>
                <c:pt idx="2597">
                  <c:v>34.877746093749998</c:v>
                </c:pt>
                <c:pt idx="2598">
                  <c:v>34.877746093749998</c:v>
                </c:pt>
                <c:pt idx="2599">
                  <c:v>34.901460937499998</c:v>
                </c:pt>
                <c:pt idx="2600">
                  <c:v>34.919332031250001</c:v>
                </c:pt>
                <c:pt idx="2601">
                  <c:v>34.919332031250001</c:v>
                </c:pt>
                <c:pt idx="2602">
                  <c:v>35.112570312499997</c:v>
                </c:pt>
                <c:pt idx="2603">
                  <c:v>35.137992187499997</c:v>
                </c:pt>
                <c:pt idx="2604">
                  <c:v>35.137992187499997</c:v>
                </c:pt>
                <c:pt idx="2605">
                  <c:v>35.105320312499998</c:v>
                </c:pt>
                <c:pt idx="2606">
                  <c:v>35.14630859375</c:v>
                </c:pt>
                <c:pt idx="2607">
                  <c:v>34.976609375000002</c:v>
                </c:pt>
                <c:pt idx="2608">
                  <c:v>35.082847656250003</c:v>
                </c:pt>
                <c:pt idx="2609">
                  <c:v>35.019171874999998</c:v>
                </c:pt>
                <c:pt idx="2610">
                  <c:v>35.019171874999998</c:v>
                </c:pt>
                <c:pt idx="2611">
                  <c:v>34.919273437500003</c:v>
                </c:pt>
                <c:pt idx="2612">
                  <c:v>34.812386718749998</c:v>
                </c:pt>
                <c:pt idx="2613">
                  <c:v>34.840652343750001</c:v>
                </c:pt>
                <c:pt idx="2614">
                  <c:v>34.840652343750001</c:v>
                </c:pt>
                <c:pt idx="2615">
                  <c:v>34.921566406250001</c:v>
                </c:pt>
                <c:pt idx="2616">
                  <c:v>34.897710937500001</c:v>
                </c:pt>
                <c:pt idx="2617">
                  <c:v>34.983429687499999</c:v>
                </c:pt>
                <c:pt idx="2618">
                  <c:v>34.9221171875</c:v>
                </c:pt>
                <c:pt idx="2619">
                  <c:v>34.667085937499998</c:v>
                </c:pt>
                <c:pt idx="2620">
                  <c:v>34.667085937499998</c:v>
                </c:pt>
                <c:pt idx="2621">
                  <c:v>34.923906250000002</c:v>
                </c:pt>
                <c:pt idx="2622">
                  <c:v>34.971175781249997</c:v>
                </c:pt>
                <c:pt idx="2623">
                  <c:v>34.971175781249997</c:v>
                </c:pt>
                <c:pt idx="2624">
                  <c:v>34.970863281249997</c:v>
                </c:pt>
                <c:pt idx="2625">
                  <c:v>34.86112109375</c:v>
                </c:pt>
                <c:pt idx="2626">
                  <c:v>34.86112109375</c:v>
                </c:pt>
                <c:pt idx="2627">
                  <c:v>34.998871093749997</c:v>
                </c:pt>
                <c:pt idx="2628">
                  <c:v>34.775054687500003</c:v>
                </c:pt>
                <c:pt idx="2629">
                  <c:v>34.819265625</c:v>
                </c:pt>
                <c:pt idx="2630">
                  <c:v>34.819265625</c:v>
                </c:pt>
                <c:pt idx="2631">
                  <c:v>34.887124999999997</c:v>
                </c:pt>
                <c:pt idx="2632">
                  <c:v>34.859234375</c:v>
                </c:pt>
                <c:pt idx="2633">
                  <c:v>34.873624999999997</c:v>
                </c:pt>
                <c:pt idx="2634">
                  <c:v>34.815867187499997</c:v>
                </c:pt>
                <c:pt idx="2635">
                  <c:v>34.763945312499999</c:v>
                </c:pt>
                <c:pt idx="2636">
                  <c:v>34.763945312499999</c:v>
                </c:pt>
                <c:pt idx="2637">
                  <c:v>34.95106640625</c:v>
                </c:pt>
                <c:pt idx="2638">
                  <c:v>34.906859375000003</c:v>
                </c:pt>
                <c:pt idx="2639">
                  <c:v>34.906859375000003</c:v>
                </c:pt>
                <c:pt idx="2640">
                  <c:v>34.974007812499998</c:v>
                </c:pt>
                <c:pt idx="2641">
                  <c:v>34.9587734375</c:v>
                </c:pt>
                <c:pt idx="2642">
                  <c:v>34.9587734375</c:v>
                </c:pt>
                <c:pt idx="2643">
                  <c:v>34.879195312500002</c:v>
                </c:pt>
                <c:pt idx="2644">
                  <c:v>34.973730468749999</c:v>
                </c:pt>
                <c:pt idx="2645">
                  <c:v>34.973730468749999</c:v>
                </c:pt>
                <c:pt idx="2646">
                  <c:v>35.052058593749997</c:v>
                </c:pt>
                <c:pt idx="2647">
                  <c:v>34.97073828125</c:v>
                </c:pt>
                <c:pt idx="2648">
                  <c:v>34.968257812499999</c:v>
                </c:pt>
                <c:pt idx="2649">
                  <c:v>34.968257812499999</c:v>
                </c:pt>
                <c:pt idx="2650">
                  <c:v>34.994792968749998</c:v>
                </c:pt>
                <c:pt idx="2651">
                  <c:v>34.994792968749998</c:v>
                </c:pt>
                <c:pt idx="2652">
                  <c:v>35.129929687500002</c:v>
                </c:pt>
                <c:pt idx="2653">
                  <c:v>35.135382812499998</c:v>
                </c:pt>
                <c:pt idx="2654">
                  <c:v>35.049347656249999</c:v>
                </c:pt>
                <c:pt idx="2655">
                  <c:v>35.049347656249999</c:v>
                </c:pt>
                <c:pt idx="2656">
                  <c:v>34.779945312499997</c:v>
                </c:pt>
                <c:pt idx="2657">
                  <c:v>34.738148437500001</c:v>
                </c:pt>
                <c:pt idx="2658">
                  <c:v>34.917976562500002</c:v>
                </c:pt>
                <c:pt idx="2659">
                  <c:v>34.862601562499997</c:v>
                </c:pt>
                <c:pt idx="2660">
                  <c:v>35.1270234375</c:v>
                </c:pt>
                <c:pt idx="2661">
                  <c:v>35.1270234375</c:v>
                </c:pt>
                <c:pt idx="2662">
                  <c:v>35.033738281250002</c:v>
                </c:pt>
                <c:pt idx="2663">
                  <c:v>34.888097656249997</c:v>
                </c:pt>
                <c:pt idx="2664">
                  <c:v>34.888097656249997</c:v>
                </c:pt>
                <c:pt idx="2665">
                  <c:v>34.802617187499997</c:v>
                </c:pt>
                <c:pt idx="2666">
                  <c:v>34.841093749999999</c:v>
                </c:pt>
                <c:pt idx="2667">
                  <c:v>35.080339843749996</c:v>
                </c:pt>
                <c:pt idx="2668">
                  <c:v>35.057101562500002</c:v>
                </c:pt>
                <c:pt idx="2669">
                  <c:v>35.008007812499997</c:v>
                </c:pt>
                <c:pt idx="2670">
                  <c:v>35.008007812499997</c:v>
                </c:pt>
                <c:pt idx="2671">
                  <c:v>34.974976562499997</c:v>
                </c:pt>
                <c:pt idx="2672">
                  <c:v>34.931089843750001</c:v>
                </c:pt>
                <c:pt idx="2673">
                  <c:v>34.952726562499997</c:v>
                </c:pt>
                <c:pt idx="2674">
                  <c:v>34.952726562499997</c:v>
                </c:pt>
                <c:pt idx="2675">
                  <c:v>34.879214843749999</c:v>
                </c:pt>
                <c:pt idx="2676">
                  <c:v>35.039300781249999</c:v>
                </c:pt>
                <c:pt idx="2677">
                  <c:v>35.113679687500003</c:v>
                </c:pt>
                <c:pt idx="2678">
                  <c:v>35.059062500000003</c:v>
                </c:pt>
                <c:pt idx="2679">
                  <c:v>35.061882812500002</c:v>
                </c:pt>
                <c:pt idx="2680">
                  <c:v>35.061882812500002</c:v>
                </c:pt>
                <c:pt idx="2681">
                  <c:v>34.995316406249998</c:v>
                </c:pt>
                <c:pt idx="2682">
                  <c:v>35.070386718750001</c:v>
                </c:pt>
                <c:pt idx="2683">
                  <c:v>35.097281250000002</c:v>
                </c:pt>
                <c:pt idx="2684">
                  <c:v>34.918624999999999</c:v>
                </c:pt>
                <c:pt idx="2685">
                  <c:v>34.92686328125</c:v>
                </c:pt>
                <c:pt idx="2686">
                  <c:v>34.92686328125</c:v>
                </c:pt>
                <c:pt idx="2687">
                  <c:v>34.680464843750002</c:v>
                </c:pt>
                <c:pt idx="2688">
                  <c:v>34.782289062499999</c:v>
                </c:pt>
                <c:pt idx="2689">
                  <c:v>35.034999999999997</c:v>
                </c:pt>
                <c:pt idx="2690">
                  <c:v>35.034999999999997</c:v>
                </c:pt>
                <c:pt idx="2691">
                  <c:v>35.279695312500003</c:v>
                </c:pt>
                <c:pt idx="2692">
                  <c:v>35.254359375</c:v>
                </c:pt>
                <c:pt idx="2693">
                  <c:v>35.058921875000003</c:v>
                </c:pt>
                <c:pt idx="2694">
                  <c:v>34.910609375</c:v>
                </c:pt>
                <c:pt idx="2695">
                  <c:v>35.017390624999997</c:v>
                </c:pt>
                <c:pt idx="2696">
                  <c:v>35.017390624999997</c:v>
                </c:pt>
                <c:pt idx="2697">
                  <c:v>34.850671875000003</c:v>
                </c:pt>
                <c:pt idx="2698">
                  <c:v>34.96885546875</c:v>
                </c:pt>
                <c:pt idx="2699">
                  <c:v>34.96885546875</c:v>
                </c:pt>
                <c:pt idx="2700">
                  <c:v>34.9120390625</c:v>
                </c:pt>
                <c:pt idx="2701">
                  <c:v>34.995285156249999</c:v>
                </c:pt>
                <c:pt idx="2702">
                  <c:v>34.838406249999998</c:v>
                </c:pt>
                <c:pt idx="2703">
                  <c:v>34.865789062499999</c:v>
                </c:pt>
                <c:pt idx="2704">
                  <c:v>34.914941406250001</c:v>
                </c:pt>
                <c:pt idx="2705">
                  <c:v>34.914941406250001</c:v>
                </c:pt>
                <c:pt idx="2706">
                  <c:v>34.795414062500001</c:v>
                </c:pt>
                <c:pt idx="2707">
                  <c:v>34.8650234375</c:v>
                </c:pt>
                <c:pt idx="2708">
                  <c:v>34.803281249999998</c:v>
                </c:pt>
                <c:pt idx="2709">
                  <c:v>34.803281249999998</c:v>
                </c:pt>
                <c:pt idx="2710">
                  <c:v>34.981230468749999</c:v>
                </c:pt>
                <c:pt idx="2711">
                  <c:v>34.981230468749999</c:v>
                </c:pt>
                <c:pt idx="2712">
                  <c:v>35.050382812499997</c:v>
                </c:pt>
                <c:pt idx="2713">
                  <c:v>35.088515624999999</c:v>
                </c:pt>
                <c:pt idx="2714">
                  <c:v>34.937550781250003</c:v>
                </c:pt>
                <c:pt idx="2715">
                  <c:v>34.937550781250003</c:v>
                </c:pt>
                <c:pt idx="2716">
                  <c:v>34.957523437500001</c:v>
                </c:pt>
                <c:pt idx="2717">
                  <c:v>35.0216953125</c:v>
                </c:pt>
                <c:pt idx="2718">
                  <c:v>35.0216953125</c:v>
                </c:pt>
                <c:pt idx="2719">
                  <c:v>35.1494140625</c:v>
                </c:pt>
                <c:pt idx="2720">
                  <c:v>35.1494140625</c:v>
                </c:pt>
                <c:pt idx="2721">
                  <c:v>35.06291796875</c:v>
                </c:pt>
                <c:pt idx="2722">
                  <c:v>35.186113281250002</c:v>
                </c:pt>
                <c:pt idx="2723">
                  <c:v>35.260542968750002</c:v>
                </c:pt>
                <c:pt idx="2724">
                  <c:v>35.260542968750002</c:v>
                </c:pt>
                <c:pt idx="2725">
                  <c:v>35.372019531249997</c:v>
                </c:pt>
                <c:pt idx="2726">
                  <c:v>35.145390624999997</c:v>
                </c:pt>
                <c:pt idx="2727">
                  <c:v>35.145390624999997</c:v>
                </c:pt>
                <c:pt idx="2728">
                  <c:v>34.850558593750002</c:v>
                </c:pt>
                <c:pt idx="2729">
                  <c:v>34.856886718749998</c:v>
                </c:pt>
                <c:pt idx="2730">
                  <c:v>34.856886718749998</c:v>
                </c:pt>
                <c:pt idx="2731">
                  <c:v>34.985972656249999</c:v>
                </c:pt>
                <c:pt idx="2732">
                  <c:v>35.0296796875</c:v>
                </c:pt>
                <c:pt idx="2733">
                  <c:v>35.0296796875</c:v>
                </c:pt>
                <c:pt idx="2734">
                  <c:v>34.822097656250001</c:v>
                </c:pt>
                <c:pt idx="2735">
                  <c:v>34.735097656249998</c:v>
                </c:pt>
                <c:pt idx="2736">
                  <c:v>34.605027343750002</c:v>
                </c:pt>
                <c:pt idx="2737">
                  <c:v>34.738410156249998</c:v>
                </c:pt>
                <c:pt idx="2738">
                  <c:v>34.774742187500003</c:v>
                </c:pt>
                <c:pt idx="2739">
                  <c:v>34.954113281250002</c:v>
                </c:pt>
                <c:pt idx="2740">
                  <c:v>34.954113281250002</c:v>
                </c:pt>
                <c:pt idx="2741">
                  <c:v>35.131671875000002</c:v>
                </c:pt>
                <c:pt idx="2742">
                  <c:v>35.079691406249999</c:v>
                </c:pt>
                <c:pt idx="2743">
                  <c:v>35.079691406249999</c:v>
                </c:pt>
                <c:pt idx="2744">
                  <c:v>34.862562500000003</c:v>
                </c:pt>
                <c:pt idx="2745">
                  <c:v>34.735906249999999</c:v>
                </c:pt>
                <c:pt idx="2746">
                  <c:v>34.735906249999999</c:v>
                </c:pt>
                <c:pt idx="2747">
                  <c:v>34.912296875000003</c:v>
                </c:pt>
                <c:pt idx="2748">
                  <c:v>34.933285156250001</c:v>
                </c:pt>
                <c:pt idx="2749">
                  <c:v>34.933285156250001</c:v>
                </c:pt>
                <c:pt idx="2750">
                  <c:v>35.040335937499997</c:v>
                </c:pt>
                <c:pt idx="2751">
                  <c:v>35.006945312500001</c:v>
                </c:pt>
                <c:pt idx="2752">
                  <c:v>35.047609375</c:v>
                </c:pt>
                <c:pt idx="2753">
                  <c:v>35.047609375</c:v>
                </c:pt>
                <c:pt idx="2754">
                  <c:v>35.042230468749999</c:v>
                </c:pt>
                <c:pt idx="2755">
                  <c:v>34.915164062499997</c:v>
                </c:pt>
                <c:pt idx="2756">
                  <c:v>34.95818359375</c:v>
                </c:pt>
                <c:pt idx="2757">
                  <c:v>34.980855468750001</c:v>
                </c:pt>
                <c:pt idx="2758">
                  <c:v>34.951792968749999</c:v>
                </c:pt>
                <c:pt idx="2759">
                  <c:v>34.951792968749999</c:v>
                </c:pt>
                <c:pt idx="2760">
                  <c:v>34.995269531250003</c:v>
                </c:pt>
                <c:pt idx="2761">
                  <c:v>34.88337109375</c:v>
                </c:pt>
                <c:pt idx="2762">
                  <c:v>34.88337109375</c:v>
                </c:pt>
                <c:pt idx="2763">
                  <c:v>34.932429687499997</c:v>
                </c:pt>
                <c:pt idx="2764">
                  <c:v>34.844039062500002</c:v>
                </c:pt>
                <c:pt idx="2765">
                  <c:v>34.844039062500002</c:v>
                </c:pt>
                <c:pt idx="2766">
                  <c:v>34.711343749999997</c:v>
                </c:pt>
                <c:pt idx="2767">
                  <c:v>34.784554687499998</c:v>
                </c:pt>
                <c:pt idx="2768">
                  <c:v>34.864507812500001</c:v>
                </c:pt>
                <c:pt idx="2769">
                  <c:v>34.864507812500001</c:v>
                </c:pt>
                <c:pt idx="2770">
                  <c:v>34.871953124999997</c:v>
                </c:pt>
                <c:pt idx="2771">
                  <c:v>35.004597656249999</c:v>
                </c:pt>
                <c:pt idx="2772">
                  <c:v>35.004597656249999</c:v>
                </c:pt>
                <c:pt idx="2773">
                  <c:v>34.814093749999998</c:v>
                </c:pt>
                <c:pt idx="2774">
                  <c:v>34.814093749999998</c:v>
                </c:pt>
                <c:pt idx="2775">
                  <c:v>34.926695312500001</c:v>
                </c:pt>
                <c:pt idx="2776">
                  <c:v>34.9180390625</c:v>
                </c:pt>
                <c:pt idx="2777">
                  <c:v>35.036039062500002</c:v>
                </c:pt>
                <c:pt idx="2778">
                  <c:v>35.036039062500002</c:v>
                </c:pt>
                <c:pt idx="2779">
                  <c:v>35.04178515625</c:v>
                </c:pt>
                <c:pt idx="2780">
                  <c:v>34.999812499999997</c:v>
                </c:pt>
                <c:pt idx="2781">
                  <c:v>34.968152343749999</c:v>
                </c:pt>
                <c:pt idx="2782">
                  <c:v>34.8433671875</c:v>
                </c:pt>
                <c:pt idx="2783">
                  <c:v>34.927273437499998</c:v>
                </c:pt>
                <c:pt idx="2784">
                  <c:v>34.927273437499998</c:v>
                </c:pt>
                <c:pt idx="2785">
                  <c:v>34.868976562500002</c:v>
                </c:pt>
                <c:pt idx="2786">
                  <c:v>34.956945312499997</c:v>
                </c:pt>
                <c:pt idx="2787">
                  <c:v>34.956945312499997</c:v>
                </c:pt>
                <c:pt idx="2788">
                  <c:v>34.938304687500001</c:v>
                </c:pt>
                <c:pt idx="2789">
                  <c:v>34.877585937500001</c:v>
                </c:pt>
                <c:pt idx="2790">
                  <c:v>34.853250000000003</c:v>
                </c:pt>
                <c:pt idx="2791">
                  <c:v>34.901976562500003</c:v>
                </c:pt>
                <c:pt idx="2792">
                  <c:v>34.963242187500001</c:v>
                </c:pt>
                <c:pt idx="2793">
                  <c:v>34.857757812499997</c:v>
                </c:pt>
                <c:pt idx="2794">
                  <c:v>34.857757812499997</c:v>
                </c:pt>
                <c:pt idx="2795">
                  <c:v>34.81930078125</c:v>
                </c:pt>
                <c:pt idx="2796">
                  <c:v>34.98064453125</c:v>
                </c:pt>
                <c:pt idx="2797">
                  <c:v>34.98064453125</c:v>
                </c:pt>
                <c:pt idx="2798">
                  <c:v>35.047750000000001</c:v>
                </c:pt>
                <c:pt idx="2799">
                  <c:v>34.980464843749999</c:v>
                </c:pt>
                <c:pt idx="2800">
                  <c:v>34.980464843749999</c:v>
                </c:pt>
                <c:pt idx="2801">
                  <c:v>34.889644531249999</c:v>
                </c:pt>
                <c:pt idx="2802">
                  <c:v>34.824261718750002</c:v>
                </c:pt>
                <c:pt idx="2803">
                  <c:v>34.824261718750002</c:v>
                </c:pt>
                <c:pt idx="2804">
                  <c:v>34.800460937499999</c:v>
                </c:pt>
                <c:pt idx="2805">
                  <c:v>34.946859375000003</c:v>
                </c:pt>
                <c:pt idx="2806">
                  <c:v>35.048660156250001</c:v>
                </c:pt>
                <c:pt idx="2807">
                  <c:v>35.059015625000001</c:v>
                </c:pt>
                <c:pt idx="2808">
                  <c:v>34.979089843750003</c:v>
                </c:pt>
                <c:pt idx="2809">
                  <c:v>34.979089843750003</c:v>
                </c:pt>
                <c:pt idx="2810">
                  <c:v>34.795347656250001</c:v>
                </c:pt>
                <c:pt idx="2811">
                  <c:v>34.8328671875</c:v>
                </c:pt>
                <c:pt idx="2812">
                  <c:v>34.871257812499998</c:v>
                </c:pt>
                <c:pt idx="2813">
                  <c:v>34.871257812499998</c:v>
                </c:pt>
                <c:pt idx="2814">
                  <c:v>35.056789062500002</c:v>
                </c:pt>
                <c:pt idx="2815">
                  <c:v>35.239039062499998</c:v>
                </c:pt>
                <c:pt idx="2816">
                  <c:v>34.794554687500003</c:v>
                </c:pt>
                <c:pt idx="2817">
                  <c:v>34.95071875</c:v>
                </c:pt>
                <c:pt idx="2818">
                  <c:v>35.20668359375</c:v>
                </c:pt>
                <c:pt idx="2819">
                  <c:v>35.20668359375</c:v>
                </c:pt>
                <c:pt idx="2820">
                  <c:v>35.079667968750002</c:v>
                </c:pt>
                <c:pt idx="2821">
                  <c:v>35.044874999999998</c:v>
                </c:pt>
                <c:pt idx="2822">
                  <c:v>35.044874999999998</c:v>
                </c:pt>
                <c:pt idx="2823">
                  <c:v>34.85145703125</c:v>
                </c:pt>
                <c:pt idx="2824">
                  <c:v>34.747914062500001</c:v>
                </c:pt>
                <c:pt idx="2825">
                  <c:v>34.747914062500001</c:v>
                </c:pt>
                <c:pt idx="2826">
                  <c:v>34.804460937499996</c:v>
                </c:pt>
                <c:pt idx="2827">
                  <c:v>34.768230468749998</c:v>
                </c:pt>
                <c:pt idx="2828">
                  <c:v>34.856707031249996</c:v>
                </c:pt>
                <c:pt idx="2829">
                  <c:v>34.856707031249996</c:v>
                </c:pt>
                <c:pt idx="2830">
                  <c:v>34.845101562499998</c:v>
                </c:pt>
                <c:pt idx="2831">
                  <c:v>35.0106015625</c:v>
                </c:pt>
                <c:pt idx="2832">
                  <c:v>35.0106015625</c:v>
                </c:pt>
                <c:pt idx="2833">
                  <c:v>34.880550781250001</c:v>
                </c:pt>
                <c:pt idx="2834">
                  <c:v>34.86676953125</c:v>
                </c:pt>
                <c:pt idx="2835">
                  <c:v>34.86676953125</c:v>
                </c:pt>
                <c:pt idx="2836">
                  <c:v>34.910667968749998</c:v>
                </c:pt>
                <c:pt idx="2837">
                  <c:v>34.871207031250002</c:v>
                </c:pt>
                <c:pt idx="2838">
                  <c:v>34.871207031250002</c:v>
                </c:pt>
                <c:pt idx="2839">
                  <c:v>34.788195312500001</c:v>
                </c:pt>
                <c:pt idx="2840">
                  <c:v>34.864558593749997</c:v>
                </c:pt>
                <c:pt idx="2841">
                  <c:v>34.781730468749998</c:v>
                </c:pt>
                <c:pt idx="2842">
                  <c:v>34.8925078125</c:v>
                </c:pt>
                <c:pt idx="2843">
                  <c:v>34.951023437499998</c:v>
                </c:pt>
                <c:pt idx="2844">
                  <c:v>34.951023437499998</c:v>
                </c:pt>
                <c:pt idx="2845">
                  <c:v>34.925929687500002</c:v>
                </c:pt>
                <c:pt idx="2846">
                  <c:v>34.8991328125</c:v>
                </c:pt>
                <c:pt idx="2847">
                  <c:v>34.893289062500003</c:v>
                </c:pt>
                <c:pt idx="2848">
                  <c:v>34.893289062500003</c:v>
                </c:pt>
                <c:pt idx="2849">
                  <c:v>35.041945312499998</c:v>
                </c:pt>
                <c:pt idx="2850">
                  <c:v>34.902281250000001</c:v>
                </c:pt>
                <c:pt idx="2851">
                  <c:v>34.944898437500001</c:v>
                </c:pt>
                <c:pt idx="2852">
                  <c:v>34.928789062500002</c:v>
                </c:pt>
                <c:pt idx="2853">
                  <c:v>34.8518046875</c:v>
                </c:pt>
                <c:pt idx="2854">
                  <c:v>34.8518046875</c:v>
                </c:pt>
                <c:pt idx="2855">
                  <c:v>34.890039062500001</c:v>
                </c:pt>
                <c:pt idx="2856">
                  <c:v>34.887621093749999</c:v>
                </c:pt>
                <c:pt idx="2857">
                  <c:v>34.887621093749999</c:v>
                </c:pt>
                <c:pt idx="2858">
                  <c:v>34.907585937500002</c:v>
                </c:pt>
                <c:pt idx="2859">
                  <c:v>34.886039062499997</c:v>
                </c:pt>
                <c:pt idx="2860">
                  <c:v>34.886039062499997</c:v>
                </c:pt>
                <c:pt idx="2861">
                  <c:v>34.949335937500003</c:v>
                </c:pt>
                <c:pt idx="2862">
                  <c:v>34.806281249999998</c:v>
                </c:pt>
                <c:pt idx="2863">
                  <c:v>34.927191406250003</c:v>
                </c:pt>
                <c:pt idx="2864">
                  <c:v>34.927191406250003</c:v>
                </c:pt>
                <c:pt idx="2865">
                  <c:v>34.983953124999999</c:v>
                </c:pt>
                <c:pt idx="2866">
                  <c:v>34.831000000000003</c:v>
                </c:pt>
                <c:pt idx="2867">
                  <c:v>34.831000000000003</c:v>
                </c:pt>
                <c:pt idx="2868">
                  <c:v>34.845167968749998</c:v>
                </c:pt>
                <c:pt idx="2869">
                  <c:v>34.845167968749998</c:v>
                </c:pt>
                <c:pt idx="2870">
                  <c:v>34.932976562500002</c:v>
                </c:pt>
                <c:pt idx="2871">
                  <c:v>34.933875</c:v>
                </c:pt>
                <c:pt idx="2872">
                  <c:v>34.939792968749998</c:v>
                </c:pt>
                <c:pt idx="2873">
                  <c:v>34.939792968749998</c:v>
                </c:pt>
                <c:pt idx="2874">
                  <c:v>35.009839843750001</c:v>
                </c:pt>
                <c:pt idx="2875">
                  <c:v>34.856187499999997</c:v>
                </c:pt>
                <c:pt idx="2876">
                  <c:v>34.856187499999997</c:v>
                </c:pt>
                <c:pt idx="2877">
                  <c:v>34.805164062499998</c:v>
                </c:pt>
                <c:pt idx="2878">
                  <c:v>34.957351562500001</c:v>
                </c:pt>
                <c:pt idx="2879">
                  <c:v>34.957351562500001</c:v>
                </c:pt>
                <c:pt idx="2880">
                  <c:v>35.048457031250003</c:v>
                </c:pt>
                <c:pt idx="2881">
                  <c:v>34.959031250000002</c:v>
                </c:pt>
                <c:pt idx="2882">
                  <c:v>34.959031250000002</c:v>
                </c:pt>
                <c:pt idx="2883">
                  <c:v>35.099460937499998</c:v>
                </c:pt>
                <c:pt idx="2884">
                  <c:v>34.939437499999997</c:v>
                </c:pt>
                <c:pt idx="2885">
                  <c:v>34.858132812500003</c:v>
                </c:pt>
                <c:pt idx="2886">
                  <c:v>34.784679687500002</c:v>
                </c:pt>
                <c:pt idx="2887">
                  <c:v>34.804542968749999</c:v>
                </c:pt>
                <c:pt idx="2888">
                  <c:v>34.804542968749999</c:v>
                </c:pt>
                <c:pt idx="2889">
                  <c:v>34.915433593750002</c:v>
                </c:pt>
                <c:pt idx="2890">
                  <c:v>34.850390625000003</c:v>
                </c:pt>
                <c:pt idx="2891">
                  <c:v>34.981226562499998</c:v>
                </c:pt>
                <c:pt idx="2892">
                  <c:v>34.981226562499998</c:v>
                </c:pt>
                <c:pt idx="2893">
                  <c:v>35.020296875</c:v>
                </c:pt>
                <c:pt idx="2894">
                  <c:v>35.0053359375</c:v>
                </c:pt>
                <c:pt idx="2895">
                  <c:v>34.951070312500001</c:v>
                </c:pt>
                <c:pt idx="2896">
                  <c:v>34.897867187499997</c:v>
                </c:pt>
                <c:pt idx="2897">
                  <c:v>35.038906249999997</c:v>
                </c:pt>
                <c:pt idx="2898">
                  <c:v>35.038906249999997</c:v>
                </c:pt>
                <c:pt idx="2899">
                  <c:v>34.962730468750003</c:v>
                </c:pt>
                <c:pt idx="2900">
                  <c:v>35.0729609375</c:v>
                </c:pt>
                <c:pt idx="2901">
                  <c:v>35.0729609375</c:v>
                </c:pt>
                <c:pt idx="2902">
                  <c:v>34.987761718750001</c:v>
                </c:pt>
                <c:pt idx="2903">
                  <c:v>35.004070312499998</c:v>
                </c:pt>
                <c:pt idx="2904">
                  <c:v>35.004070312499998</c:v>
                </c:pt>
                <c:pt idx="2905">
                  <c:v>34.916664062499997</c:v>
                </c:pt>
                <c:pt idx="2906">
                  <c:v>34.966402343749998</c:v>
                </c:pt>
                <c:pt idx="2907">
                  <c:v>34.966402343749998</c:v>
                </c:pt>
                <c:pt idx="2908">
                  <c:v>34.954078125000002</c:v>
                </c:pt>
                <c:pt idx="2909">
                  <c:v>34.949445312500004</c:v>
                </c:pt>
                <c:pt idx="2910">
                  <c:v>34.949445312500004</c:v>
                </c:pt>
                <c:pt idx="2911">
                  <c:v>34.860710937500002</c:v>
                </c:pt>
                <c:pt idx="2912">
                  <c:v>34.985078125000001</c:v>
                </c:pt>
                <c:pt idx="2913">
                  <c:v>34.985078125000001</c:v>
                </c:pt>
                <c:pt idx="2914">
                  <c:v>35.09214453125</c:v>
                </c:pt>
                <c:pt idx="2915">
                  <c:v>35.129203124999997</c:v>
                </c:pt>
                <c:pt idx="2916">
                  <c:v>35.080554687499998</c:v>
                </c:pt>
                <c:pt idx="2917">
                  <c:v>35.080554687499998</c:v>
                </c:pt>
                <c:pt idx="2918">
                  <c:v>34.988195312499997</c:v>
                </c:pt>
                <c:pt idx="2919">
                  <c:v>34.938570312499998</c:v>
                </c:pt>
                <c:pt idx="2920">
                  <c:v>34.791945312499998</c:v>
                </c:pt>
                <c:pt idx="2921">
                  <c:v>35.077832031249997</c:v>
                </c:pt>
                <c:pt idx="2922">
                  <c:v>35.077832031249997</c:v>
                </c:pt>
                <c:pt idx="2923">
                  <c:v>35.082625</c:v>
                </c:pt>
                <c:pt idx="2924">
                  <c:v>35.079667968750002</c:v>
                </c:pt>
                <c:pt idx="2925">
                  <c:v>34.987085937499998</c:v>
                </c:pt>
                <c:pt idx="2926">
                  <c:v>34.987085937499998</c:v>
                </c:pt>
                <c:pt idx="2927">
                  <c:v>34.953417968750003</c:v>
                </c:pt>
                <c:pt idx="2928">
                  <c:v>35.028257812500001</c:v>
                </c:pt>
                <c:pt idx="2929">
                  <c:v>35.010746093750001</c:v>
                </c:pt>
                <c:pt idx="2930">
                  <c:v>35.115132812500001</c:v>
                </c:pt>
                <c:pt idx="2931">
                  <c:v>35.011707031249998</c:v>
                </c:pt>
                <c:pt idx="2932">
                  <c:v>35.011707031249998</c:v>
                </c:pt>
                <c:pt idx="2933">
                  <c:v>34.855589843750003</c:v>
                </c:pt>
                <c:pt idx="2934">
                  <c:v>35.050320312499998</c:v>
                </c:pt>
                <c:pt idx="2935">
                  <c:v>35.050320312499998</c:v>
                </c:pt>
                <c:pt idx="2936">
                  <c:v>35.027351562500002</c:v>
                </c:pt>
                <c:pt idx="2937">
                  <c:v>35.081976562500003</c:v>
                </c:pt>
                <c:pt idx="2938">
                  <c:v>35.01618359375</c:v>
                </c:pt>
                <c:pt idx="2939">
                  <c:v>35.058332031250004</c:v>
                </c:pt>
                <c:pt idx="2940">
                  <c:v>34.996132812500001</c:v>
                </c:pt>
                <c:pt idx="2941">
                  <c:v>34.996132812500001</c:v>
                </c:pt>
                <c:pt idx="2942">
                  <c:v>34.838582031249999</c:v>
                </c:pt>
                <c:pt idx="2943">
                  <c:v>35.026527343749997</c:v>
                </c:pt>
                <c:pt idx="2944">
                  <c:v>34.976304687499997</c:v>
                </c:pt>
                <c:pt idx="2945">
                  <c:v>34.976304687499997</c:v>
                </c:pt>
                <c:pt idx="2946">
                  <c:v>34.930226562500003</c:v>
                </c:pt>
                <c:pt idx="2947">
                  <c:v>35.00610546875</c:v>
                </c:pt>
                <c:pt idx="2948">
                  <c:v>34.872945312500001</c:v>
                </c:pt>
                <c:pt idx="2949">
                  <c:v>34.860972656249999</c:v>
                </c:pt>
                <c:pt idx="2950">
                  <c:v>34.853398437499997</c:v>
                </c:pt>
                <c:pt idx="2951">
                  <c:v>34.853398437499997</c:v>
                </c:pt>
                <c:pt idx="2952">
                  <c:v>35.039984375000003</c:v>
                </c:pt>
                <c:pt idx="2953">
                  <c:v>35.124515625000001</c:v>
                </c:pt>
                <c:pt idx="2954">
                  <c:v>35.129460937499999</c:v>
                </c:pt>
                <c:pt idx="2955">
                  <c:v>35.129460937499999</c:v>
                </c:pt>
                <c:pt idx="2956">
                  <c:v>34.9214921875</c:v>
                </c:pt>
                <c:pt idx="2957">
                  <c:v>34.9214921875</c:v>
                </c:pt>
                <c:pt idx="2958">
                  <c:v>34.982222656250002</c:v>
                </c:pt>
                <c:pt idx="2959">
                  <c:v>34.837265625000001</c:v>
                </c:pt>
                <c:pt idx="2960">
                  <c:v>34.837265625000001</c:v>
                </c:pt>
                <c:pt idx="2961">
                  <c:v>34.785761718750003</c:v>
                </c:pt>
                <c:pt idx="2962">
                  <c:v>34.888054687500002</c:v>
                </c:pt>
                <c:pt idx="2963">
                  <c:v>34.864890625000001</c:v>
                </c:pt>
                <c:pt idx="2964">
                  <c:v>34.864890625000001</c:v>
                </c:pt>
                <c:pt idx="2965">
                  <c:v>34.898621093750002</c:v>
                </c:pt>
                <c:pt idx="2966">
                  <c:v>34.805429687500002</c:v>
                </c:pt>
                <c:pt idx="2967">
                  <c:v>34.9861171875</c:v>
                </c:pt>
                <c:pt idx="2968">
                  <c:v>34.965249999999997</c:v>
                </c:pt>
                <c:pt idx="2969">
                  <c:v>34.8821171875</c:v>
                </c:pt>
                <c:pt idx="2970">
                  <c:v>34.8821171875</c:v>
                </c:pt>
                <c:pt idx="2971">
                  <c:v>34.826359375000003</c:v>
                </c:pt>
                <c:pt idx="2972">
                  <c:v>34.724242187500003</c:v>
                </c:pt>
                <c:pt idx="2973">
                  <c:v>34.724242187500003</c:v>
                </c:pt>
                <c:pt idx="2974">
                  <c:v>35.029242187500003</c:v>
                </c:pt>
                <c:pt idx="2975">
                  <c:v>34.981593750000002</c:v>
                </c:pt>
                <c:pt idx="2976">
                  <c:v>34.981593750000002</c:v>
                </c:pt>
                <c:pt idx="2977">
                  <c:v>34.959289062499998</c:v>
                </c:pt>
                <c:pt idx="2978">
                  <c:v>34.842234374999997</c:v>
                </c:pt>
                <c:pt idx="2979">
                  <c:v>34.97000390625</c:v>
                </c:pt>
                <c:pt idx="2980">
                  <c:v>34.97000390625</c:v>
                </c:pt>
                <c:pt idx="2981">
                  <c:v>34.974964843750001</c:v>
                </c:pt>
                <c:pt idx="2982">
                  <c:v>34.962582031250001</c:v>
                </c:pt>
                <c:pt idx="2983">
                  <c:v>34.917425781250003</c:v>
                </c:pt>
                <c:pt idx="2984">
                  <c:v>34.887484375</c:v>
                </c:pt>
                <c:pt idx="2985">
                  <c:v>34.917925781249998</c:v>
                </c:pt>
                <c:pt idx="2986">
                  <c:v>34.917925781249998</c:v>
                </c:pt>
                <c:pt idx="2987">
                  <c:v>34.8977421875</c:v>
                </c:pt>
                <c:pt idx="2988">
                  <c:v>35.077574218750001</c:v>
                </c:pt>
                <c:pt idx="2989">
                  <c:v>35.077574218750001</c:v>
                </c:pt>
                <c:pt idx="2990">
                  <c:v>35.004230468750002</c:v>
                </c:pt>
                <c:pt idx="2991">
                  <c:v>34.736632812499998</c:v>
                </c:pt>
                <c:pt idx="2992">
                  <c:v>34.853746093749997</c:v>
                </c:pt>
                <c:pt idx="2993">
                  <c:v>34.854507812500003</c:v>
                </c:pt>
                <c:pt idx="2994">
                  <c:v>35.037683593750003</c:v>
                </c:pt>
                <c:pt idx="2995">
                  <c:v>35.037683593750003</c:v>
                </c:pt>
                <c:pt idx="2996">
                  <c:v>35.054179687500003</c:v>
                </c:pt>
                <c:pt idx="2997">
                  <c:v>34.924339843749998</c:v>
                </c:pt>
                <c:pt idx="2998">
                  <c:v>34.951257812500003</c:v>
                </c:pt>
                <c:pt idx="2999">
                  <c:v>34.951257812500003</c:v>
                </c:pt>
                <c:pt idx="3000">
                  <c:v>35.088605468750004</c:v>
                </c:pt>
                <c:pt idx="3001">
                  <c:v>35.088605468750004</c:v>
                </c:pt>
                <c:pt idx="3002">
                  <c:v>35.0081953125</c:v>
                </c:pt>
                <c:pt idx="3003">
                  <c:v>34.928437500000001</c:v>
                </c:pt>
                <c:pt idx="3004">
                  <c:v>35.029339843750002</c:v>
                </c:pt>
                <c:pt idx="3005">
                  <c:v>35.029339843750002</c:v>
                </c:pt>
                <c:pt idx="3006">
                  <c:v>34.902710937499997</c:v>
                </c:pt>
                <c:pt idx="3007">
                  <c:v>34.890164062499998</c:v>
                </c:pt>
                <c:pt idx="3008">
                  <c:v>34.890164062499998</c:v>
                </c:pt>
                <c:pt idx="3009">
                  <c:v>34.873414062499997</c:v>
                </c:pt>
                <c:pt idx="3010">
                  <c:v>34.98831640625</c:v>
                </c:pt>
                <c:pt idx="3011">
                  <c:v>34.98831640625</c:v>
                </c:pt>
                <c:pt idx="3012">
                  <c:v>34.7602890625</c:v>
                </c:pt>
                <c:pt idx="3013">
                  <c:v>34.803066406249997</c:v>
                </c:pt>
                <c:pt idx="3014">
                  <c:v>34.803066406249997</c:v>
                </c:pt>
                <c:pt idx="3015">
                  <c:v>34.722304687499999</c:v>
                </c:pt>
                <c:pt idx="3016">
                  <c:v>34.824664062499998</c:v>
                </c:pt>
                <c:pt idx="3017">
                  <c:v>34.885249999999999</c:v>
                </c:pt>
                <c:pt idx="3018">
                  <c:v>34.918636718750001</c:v>
                </c:pt>
                <c:pt idx="3019">
                  <c:v>34.969953125000004</c:v>
                </c:pt>
                <c:pt idx="3020">
                  <c:v>34.969953125000004</c:v>
                </c:pt>
                <c:pt idx="3021">
                  <c:v>34.85396875</c:v>
                </c:pt>
                <c:pt idx="3022">
                  <c:v>34.999945312500003</c:v>
                </c:pt>
                <c:pt idx="3023">
                  <c:v>35.048914062500003</c:v>
                </c:pt>
                <c:pt idx="3024">
                  <c:v>35.048914062500003</c:v>
                </c:pt>
                <c:pt idx="3025">
                  <c:v>35.057749999999999</c:v>
                </c:pt>
                <c:pt idx="3026">
                  <c:v>35.133355468749997</c:v>
                </c:pt>
                <c:pt idx="3027">
                  <c:v>34.995976562499997</c:v>
                </c:pt>
                <c:pt idx="3028">
                  <c:v>35.027992187499997</c:v>
                </c:pt>
                <c:pt idx="3029">
                  <c:v>34.979320312500001</c:v>
                </c:pt>
                <c:pt idx="3030">
                  <c:v>34.979320312500001</c:v>
                </c:pt>
                <c:pt idx="3031">
                  <c:v>34.822292968749998</c:v>
                </c:pt>
                <c:pt idx="3032">
                  <c:v>34.868785156249999</c:v>
                </c:pt>
                <c:pt idx="3033">
                  <c:v>34.868785156249999</c:v>
                </c:pt>
                <c:pt idx="3034">
                  <c:v>34.918554687499999</c:v>
                </c:pt>
                <c:pt idx="3035">
                  <c:v>34.861800781249997</c:v>
                </c:pt>
                <c:pt idx="3036">
                  <c:v>34.813039062500003</c:v>
                </c:pt>
                <c:pt idx="3037">
                  <c:v>35.003992187500003</c:v>
                </c:pt>
                <c:pt idx="3038">
                  <c:v>35.003992187500003</c:v>
                </c:pt>
                <c:pt idx="3039">
                  <c:v>34.974707031249999</c:v>
                </c:pt>
                <c:pt idx="3040">
                  <c:v>35.126624999999997</c:v>
                </c:pt>
                <c:pt idx="3041">
                  <c:v>34.893140625000001</c:v>
                </c:pt>
                <c:pt idx="3042">
                  <c:v>34.893140625000001</c:v>
                </c:pt>
                <c:pt idx="3043">
                  <c:v>34.939011718750002</c:v>
                </c:pt>
                <c:pt idx="3044">
                  <c:v>34.991929687499997</c:v>
                </c:pt>
                <c:pt idx="3045">
                  <c:v>34.949414062499997</c:v>
                </c:pt>
                <c:pt idx="3046">
                  <c:v>34.976265625000003</c:v>
                </c:pt>
                <c:pt idx="3047">
                  <c:v>34.899917968750003</c:v>
                </c:pt>
                <c:pt idx="3048">
                  <c:v>34.899917968750003</c:v>
                </c:pt>
                <c:pt idx="3049">
                  <c:v>35.0039765625</c:v>
                </c:pt>
                <c:pt idx="3050">
                  <c:v>34.853507812499998</c:v>
                </c:pt>
                <c:pt idx="3051">
                  <c:v>34.853507812499998</c:v>
                </c:pt>
                <c:pt idx="3052">
                  <c:v>34.826625</c:v>
                </c:pt>
                <c:pt idx="3053">
                  <c:v>34.822285156249997</c:v>
                </c:pt>
                <c:pt idx="3054">
                  <c:v>34.82003125</c:v>
                </c:pt>
                <c:pt idx="3055">
                  <c:v>35.006964843749998</c:v>
                </c:pt>
                <c:pt idx="3056">
                  <c:v>35.032023437500001</c:v>
                </c:pt>
                <c:pt idx="3057">
                  <c:v>35.032023437500001</c:v>
                </c:pt>
                <c:pt idx="3058">
                  <c:v>35.157421874999997</c:v>
                </c:pt>
                <c:pt idx="3059">
                  <c:v>35.190949218749999</c:v>
                </c:pt>
                <c:pt idx="3060">
                  <c:v>35.100851562499997</c:v>
                </c:pt>
                <c:pt idx="3061">
                  <c:v>35.100851562499997</c:v>
                </c:pt>
                <c:pt idx="3062">
                  <c:v>35.160605468749999</c:v>
                </c:pt>
                <c:pt idx="3063">
                  <c:v>34.996968750000001</c:v>
                </c:pt>
                <c:pt idx="3064">
                  <c:v>34.963652343749999</c:v>
                </c:pt>
                <c:pt idx="3065">
                  <c:v>35.059214843749999</c:v>
                </c:pt>
                <c:pt idx="3066">
                  <c:v>35.080167968749997</c:v>
                </c:pt>
                <c:pt idx="3067">
                  <c:v>35.080167968749997</c:v>
                </c:pt>
                <c:pt idx="3068">
                  <c:v>35.18512890625</c:v>
                </c:pt>
                <c:pt idx="3069">
                  <c:v>35.0343203125</c:v>
                </c:pt>
                <c:pt idx="3070">
                  <c:v>35.0343203125</c:v>
                </c:pt>
                <c:pt idx="3071">
                  <c:v>35.083445312499997</c:v>
                </c:pt>
                <c:pt idx="3072">
                  <c:v>34.801070312500002</c:v>
                </c:pt>
                <c:pt idx="3073">
                  <c:v>34.801070312500002</c:v>
                </c:pt>
                <c:pt idx="3074">
                  <c:v>34.778453124999999</c:v>
                </c:pt>
                <c:pt idx="3075">
                  <c:v>34.738542968749996</c:v>
                </c:pt>
                <c:pt idx="3076">
                  <c:v>34.738542968749996</c:v>
                </c:pt>
                <c:pt idx="3077">
                  <c:v>35.012804687500001</c:v>
                </c:pt>
                <c:pt idx="3078">
                  <c:v>35.055855468750003</c:v>
                </c:pt>
                <c:pt idx="3079">
                  <c:v>34.982863281249998</c:v>
                </c:pt>
                <c:pt idx="3080">
                  <c:v>34.982863281249998</c:v>
                </c:pt>
                <c:pt idx="3081">
                  <c:v>34.864531249999999</c:v>
                </c:pt>
                <c:pt idx="3082">
                  <c:v>34.864531249999999</c:v>
                </c:pt>
                <c:pt idx="3083">
                  <c:v>35.0359921875</c:v>
                </c:pt>
                <c:pt idx="3084">
                  <c:v>34.928914062499999</c:v>
                </c:pt>
                <c:pt idx="3085">
                  <c:v>35.001070312499998</c:v>
                </c:pt>
                <c:pt idx="3086">
                  <c:v>35.001070312499998</c:v>
                </c:pt>
                <c:pt idx="3087">
                  <c:v>35.026449218750003</c:v>
                </c:pt>
                <c:pt idx="3088">
                  <c:v>35.014664062500003</c:v>
                </c:pt>
                <c:pt idx="3089">
                  <c:v>35.037488281249999</c:v>
                </c:pt>
                <c:pt idx="3090">
                  <c:v>34.885617187500003</c:v>
                </c:pt>
                <c:pt idx="3091">
                  <c:v>34.855410156250002</c:v>
                </c:pt>
                <c:pt idx="3092">
                  <c:v>34.855410156250002</c:v>
                </c:pt>
                <c:pt idx="3093">
                  <c:v>34.899242187500001</c:v>
                </c:pt>
                <c:pt idx="3094">
                  <c:v>34.889882812499998</c:v>
                </c:pt>
                <c:pt idx="3095">
                  <c:v>34.889882812499998</c:v>
                </c:pt>
                <c:pt idx="3096">
                  <c:v>35.005878906249997</c:v>
                </c:pt>
                <c:pt idx="3097">
                  <c:v>34.846531249999998</c:v>
                </c:pt>
                <c:pt idx="3098">
                  <c:v>34.907792968750002</c:v>
                </c:pt>
                <c:pt idx="3099">
                  <c:v>35.002843749999997</c:v>
                </c:pt>
                <c:pt idx="3100">
                  <c:v>34.895914062499997</c:v>
                </c:pt>
                <c:pt idx="3101">
                  <c:v>34.971691406250002</c:v>
                </c:pt>
                <c:pt idx="3102">
                  <c:v>34.971691406250002</c:v>
                </c:pt>
                <c:pt idx="3103">
                  <c:v>34.882789062500002</c:v>
                </c:pt>
                <c:pt idx="3104">
                  <c:v>35.03226171875</c:v>
                </c:pt>
                <c:pt idx="3105">
                  <c:v>35.03226171875</c:v>
                </c:pt>
                <c:pt idx="3106">
                  <c:v>35.085957031249997</c:v>
                </c:pt>
                <c:pt idx="3107">
                  <c:v>34.948714843749997</c:v>
                </c:pt>
                <c:pt idx="3108">
                  <c:v>34.948714843749997</c:v>
                </c:pt>
                <c:pt idx="3109">
                  <c:v>34.924617187499997</c:v>
                </c:pt>
                <c:pt idx="3110">
                  <c:v>34.959816406249999</c:v>
                </c:pt>
                <c:pt idx="3111">
                  <c:v>34.959816406249999</c:v>
                </c:pt>
                <c:pt idx="3112">
                  <c:v>34.932636718749997</c:v>
                </c:pt>
                <c:pt idx="3113">
                  <c:v>35.019898437499997</c:v>
                </c:pt>
                <c:pt idx="3114">
                  <c:v>35.080714843750002</c:v>
                </c:pt>
                <c:pt idx="3115">
                  <c:v>35.080714843750002</c:v>
                </c:pt>
                <c:pt idx="3116">
                  <c:v>34.958929687500003</c:v>
                </c:pt>
                <c:pt idx="3117">
                  <c:v>34.958929687500003</c:v>
                </c:pt>
                <c:pt idx="3118">
                  <c:v>34.943457031249999</c:v>
                </c:pt>
                <c:pt idx="3119">
                  <c:v>34.839960937500003</c:v>
                </c:pt>
                <c:pt idx="3120">
                  <c:v>34.939710937500003</c:v>
                </c:pt>
                <c:pt idx="3121">
                  <c:v>34.939710937500003</c:v>
                </c:pt>
                <c:pt idx="3122">
                  <c:v>34.871773437500003</c:v>
                </c:pt>
                <c:pt idx="3123">
                  <c:v>34.9079609375</c:v>
                </c:pt>
                <c:pt idx="3124">
                  <c:v>34.779632812499997</c:v>
                </c:pt>
                <c:pt idx="3125">
                  <c:v>34.940507812500002</c:v>
                </c:pt>
                <c:pt idx="3126">
                  <c:v>35.069671874999997</c:v>
                </c:pt>
                <c:pt idx="3127">
                  <c:v>35.069671874999997</c:v>
                </c:pt>
                <c:pt idx="3128">
                  <c:v>34.983773437499998</c:v>
                </c:pt>
                <c:pt idx="3129">
                  <c:v>34.845066406249998</c:v>
                </c:pt>
                <c:pt idx="3130">
                  <c:v>34.845066406249998</c:v>
                </c:pt>
                <c:pt idx="3131">
                  <c:v>34.720957031250002</c:v>
                </c:pt>
                <c:pt idx="3132">
                  <c:v>34.769187500000001</c:v>
                </c:pt>
                <c:pt idx="3133">
                  <c:v>34.829921874999997</c:v>
                </c:pt>
                <c:pt idx="3134">
                  <c:v>34.944050781249999</c:v>
                </c:pt>
                <c:pt idx="3135">
                  <c:v>35.139265625</c:v>
                </c:pt>
                <c:pt idx="3136">
                  <c:v>35.139265625</c:v>
                </c:pt>
                <c:pt idx="3137">
                  <c:v>34.948582031249998</c:v>
                </c:pt>
                <c:pt idx="3138">
                  <c:v>34.772468750000002</c:v>
                </c:pt>
                <c:pt idx="3139">
                  <c:v>34.8806484375</c:v>
                </c:pt>
                <c:pt idx="3140">
                  <c:v>34.8806484375</c:v>
                </c:pt>
                <c:pt idx="3141">
                  <c:v>34.991062499999998</c:v>
                </c:pt>
                <c:pt idx="3142">
                  <c:v>34.991062499999998</c:v>
                </c:pt>
                <c:pt idx="3143">
                  <c:v>34.806921875</c:v>
                </c:pt>
                <c:pt idx="3144">
                  <c:v>34.873624999999997</c:v>
                </c:pt>
                <c:pt idx="3145">
                  <c:v>34.945496093750002</c:v>
                </c:pt>
                <c:pt idx="3146">
                  <c:v>34.945496093750002</c:v>
                </c:pt>
                <c:pt idx="3147">
                  <c:v>34.809351562499998</c:v>
                </c:pt>
                <c:pt idx="3148">
                  <c:v>34.803367187500001</c:v>
                </c:pt>
                <c:pt idx="3149">
                  <c:v>34.803367187500001</c:v>
                </c:pt>
                <c:pt idx="3150">
                  <c:v>34.812632812499999</c:v>
                </c:pt>
                <c:pt idx="3151">
                  <c:v>34.82261328125</c:v>
                </c:pt>
                <c:pt idx="3152">
                  <c:v>34.82261328125</c:v>
                </c:pt>
                <c:pt idx="3153">
                  <c:v>34.907476562500001</c:v>
                </c:pt>
                <c:pt idx="3154">
                  <c:v>34.940367187500001</c:v>
                </c:pt>
                <c:pt idx="3155">
                  <c:v>34.940367187500001</c:v>
                </c:pt>
                <c:pt idx="3156">
                  <c:v>34.830062499999997</c:v>
                </c:pt>
                <c:pt idx="3157">
                  <c:v>34.985480468749998</c:v>
                </c:pt>
                <c:pt idx="3158">
                  <c:v>35.004406250000002</c:v>
                </c:pt>
                <c:pt idx="3159">
                  <c:v>35.184652343750003</c:v>
                </c:pt>
                <c:pt idx="3160">
                  <c:v>35.1908828125</c:v>
                </c:pt>
                <c:pt idx="3161">
                  <c:v>35.1908828125</c:v>
                </c:pt>
                <c:pt idx="3162">
                  <c:v>35.005523437500003</c:v>
                </c:pt>
                <c:pt idx="3163">
                  <c:v>35.002527343750003</c:v>
                </c:pt>
                <c:pt idx="3164">
                  <c:v>34.901988281249999</c:v>
                </c:pt>
                <c:pt idx="3165">
                  <c:v>34.901988281249999</c:v>
                </c:pt>
                <c:pt idx="3166">
                  <c:v>34.837335937500001</c:v>
                </c:pt>
                <c:pt idx="3167">
                  <c:v>34.819324218749998</c:v>
                </c:pt>
                <c:pt idx="3168">
                  <c:v>34.754109374999999</c:v>
                </c:pt>
                <c:pt idx="3169">
                  <c:v>34.89366015625</c:v>
                </c:pt>
                <c:pt idx="3170">
                  <c:v>34.850250000000003</c:v>
                </c:pt>
                <c:pt idx="3171">
                  <c:v>34.850250000000003</c:v>
                </c:pt>
                <c:pt idx="3172">
                  <c:v>34.972152343749997</c:v>
                </c:pt>
                <c:pt idx="3173">
                  <c:v>35.023929687500001</c:v>
                </c:pt>
                <c:pt idx="3174">
                  <c:v>35.023929687500001</c:v>
                </c:pt>
                <c:pt idx="3175">
                  <c:v>34.860406249999997</c:v>
                </c:pt>
                <c:pt idx="3176">
                  <c:v>34.822781249999998</c:v>
                </c:pt>
                <c:pt idx="3177">
                  <c:v>34.822781249999998</c:v>
                </c:pt>
                <c:pt idx="3178">
                  <c:v>34.964609375000002</c:v>
                </c:pt>
                <c:pt idx="3179">
                  <c:v>34.881046875000003</c:v>
                </c:pt>
                <c:pt idx="3180">
                  <c:v>34.881046875000003</c:v>
                </c:pt>
                <c:pt idx="3181">
                  <c:v>34.944101562500002</c:v>
                </c:pt>
                <c:pt idx="3182">
                  <c:v>34.938035156250002</c:v>
                </c:pt>
                <c:pt idx="3183">
                  <c:v>34.907554687500003</c:v>
                </c:pt>
                <c:pt idx="3184">
                  <c:v>34.938773437499997</c:v>
                </c:pt>
                <c:pt idx="3185">
                  <c:v>34.874546875</c:v>
                </c:pt>
                <c:pt idx="3186">
                  <c:v>34.874546875</c:v>
                </c:pt>
                <c:pt idx="3187">
                  <c:v>35.031835937499999</c:v>
                </c:pt>
                <c:pt idx="3188">
                  <c:v>35.031054687500003</c:v>
                </c:pt>
                <c:pt idx="3189">
                  <c:v>34.859777343749997</c:v>
                </c:pt>
                <c:pt idx="3190">
                  <c:v>34.859777343749997</c:v>
                </c:pt>
                <c:pt idx="3191">
                  <c:v>34.858375000000002</c:v>
                </c:pt>
                <c:pt idx="3192">
                  <c:v>34.736976562499997</c:v>
                </c:pt>
                <c:pt idx="3193">
                  <c:v>34.926253906249997</c:v>
                </c:pt>
                <c:pt idx="3194">
                  <c:v>34.966562500000002</c:v>
                </c:pt>
                <c:pt idx="3195">
                  <c:v>34.901144531249997</c:v>
                </c:pt>
                <c:pt idx="3196">
                  <c:v>34.901144531249997</c:v>
                </c:pt>
                <c:pt idx="3197">
                  <c:v>34.970968749999997</c:v>
                </c:pt>
                <c:pt idx="3198">
                  <c:v>34.865175781250002</c:v>
                </c:pt>
                <c:pt idx="3199">
                  <c:v>34.865175781250002</c:v>
                </c:pt>
                <c:pt idx="3200">
                  <c:v>34.876972656249997</c:v>
                </c:pt>
                <c:pt idx="3201">
                  <c:v>35.023296875</c:v>
                </c:pt>
                <c:pt idx="3202">
                  <c:v>35.023296875</c:v>
                </c:pt>
                <c:pt idx="3203">
                  <c:v>35.113476562499997</c:v>
                </c:pt>
                <c:pt idx="3204">
                  <c:v>34.902960937499998</c:v>
                </c:pt>
                <c:pt idx="3205">
                  <c:v>34.902960937499998</c:v>
                </c:pt>
                <c:pt idx="3206">
                  <c:v>34.834183593749998</c:v>
                </c:pt>
                <c:pt idx="3207">
                  <c:v>34.7437578125</c:v>
                </c:pt>
                <c:pt idx="3208">
                  <c:v>34.799066406249999</c:v>
                </c:pt>
                <c:pt idx="3209">
                  <c:v>34.799066406249999</c:v>
                </c:pt>
                <c:pt idx="3210">
                  <c:v>34.875226562500004</c:v>
                </c:pt>
                <c:pt idx="3211">
                  <c:v>35.019554687499998</c:v>
                </c:pt>
                <c:pt idx="3212">
                  <c:v>35.019554687499998</c:v>
                </c:pt>
                <c:pt idx="3213">
                  <c:v>34.991929687499997</c:v>
                </c:pt>
                <c:pt idx="3214">
                  <c:v>35.211398437500002</c:v>
                </c:pt>
                <c:pt idx="3215">
                  <c:v>35.207457031250001</c:v>
                </c:pt>
                <c:pt idx="3216">
                  <c:v>35.207457031250001</c:v>
                </c:pt>
                <c:pt idx="3217">
                  <c:v>35.01123046875</c:v>
                </c:pt>
                <c:pt idx="3218">
                  <c:v>35.257273437499997</c:v>
                </c:pt>
                <c:pt idx="3219">
                  <c:v>35.134738281250002</c:v>
                </c:pt>
                <c:pt idx="3220">
                  <c:v>35.068085937500001</c:v>
                </c:pt>
                <c:pt idx="3221">
                  <c:v>35.068085937500001</c:v>
                </c:pt>
                <c:pt idx="3222">
                  <c:v>35.107425781250001</c:v>
                </c:pt>
                <c:pt idx="3223">
                  <c:v>35.003066406249999</c:v>
                </c:pt>
                <c:pt idx="3224">
                  <c:v>35.017156249999999</c:v>
                </c:pt>
                <c:pt idx="3225">
                  <c:v>35.017156249999999</c:v>
                </c:pt>
                <c:pt idx="3226">
                  <c:v>34.930027343749998</c:v>
                </c:pt>
                <c:pt idx="3227">
                  <c:v>35.019746093750001</c:v>
                </c:pt>
                <c:pt idx="3228">
                  <c:v>35.019746093750001</c:v>
                </c:pt>
                <c:pt idx="3229">
                  <c:v>34.919980468749998</c:v>
                </c:pt>
                <c:pt idx="3230">
                  <c:v>34.940062500000003</c:v>
                </c:pt>
                <c:pt idx="3231">
                  <c:v>34.940062500000003</c:v>
                </c:pt>
                <c:pt idx="3232">
                  <c:v>34.895679687499999</c:v>
                </c:pt>
                <c:pt idx="3233">
                  <c:v>34.900757812499997</c:v>
                </c:pt>
                <c:pt idx="3234">
                  <c:v>34.900757812499997</c:v>
                </c:pt>
                <c:pt idx="3235">
                  <c:v>34.890507812499997</c:v>
                </c:pt>
                <c:pt idx="3236">
                  <c:v>34.824023437500003</c:v>
                </c:pt>
                <c:pt idx="3237">
                  <c:v>34.771941406250001</c:v>
                </c:pt>
                <c:pt idx="3238">
                  <c:v>34.669249999999998</c:v>
                </c:pt>
                <c:pt idx="3239">
                  <c:v>34.907886718749999</c:v>
                </c:pt>
                <c:pt idx="3240">
                  <c:v>34.861132812500003</c:v>
                </c:pt>
                <c:pt idx="3241">
                  <c:v>34.861132812500003</c:v>
                </c:pt>
                <c:pt idx="3242">
                  <c:v>35.073585937499999</c:v>
                </c:pt>
                <c:pt idx="3243">
                  <c:v>35.121183593749997</c:v>
                </c:pt>
                <c:pt idx="3244">
                  <c:v>34.9945234375</c:v>
                </c:pt>
                <c:pt idx="3245">
                  <c:v>34.933648437499997</c:v>
                </c:pt>
                <c:pt idx="3246">
                  <c:v>35.110964843749997</c:v>
                </c:pt>
                <c:pt idx="3247">
                  <c:v>35.110964843749997</c:v>
                </c:pt>
                <c:pt idx="3248">
                  <c:v>35.224835937500004</c:v>
                </c:pt>
                <c:pt idx="3249">
                  <c:v>34.895570312499999</c:v>
                </c:pt>
                <c:pt idx="3250">
                  <c:v>34.895570312499999</c:v>
                </c:pt>
                <c:pt idx="3251">
                  <c:v>34.840039062499997</c:v>
                </c:pt>
                <c:pt idx="3252">
                  <c:v>34.843550781250002</c:v>
                </c:pt>
                <c:pt idx="3253">
                  <c:v>34.843550781250002</c:v>
                </c:pt>
                <c:pt idx="3254">
                  <c:v>34.828578125</c:v>
                </c:pt>
                <c:pt idx="3255">
                  <c:v>34.87088671875</c:v>
                </c:pt>
                <c:pt idx="3256">
                  <c:v>34.87088671875</c:v>
                </c:pt>
                <c:pt idx="3257">
                  <c:v>34.8944609375</c:v>
                </c:pt>
                <c:pt idx="3258">
                  <c:v>34.973730468749999</c:v>
                </c:pt>
                <c:pt idx="3259">
                  <c:v>34.973730468749999</c:v>
                </c:pt>
                <c:pt idx="3260">
                  <c:v>34.971183593749998</c:v>
                </c:pt>
                <c:pt idx="3261">
                  <c:v>35.068675781250001</c:v>
                </c:pt>
                <c:pt idx="3262">
                  <c:v>34.974792968750002</c:v>
                </c:pt>
                <c:pt idx="3263">
                  <c:v>35.070039062500001</c:v>
                </c:pt>
                <c:pt idx="3264">
                  <c:v>35.116089843749997</c:v>
                </c:pt>
                <c:pt idx="3265">
                  <c:v>35.116089843749997</c:v>
                </c:pt>
                <c:pt idx="3266">
                  <c:v>35.027949218750003</c:v>
                </c:pt>
                <c:pt idx="3267">
                  <c:v>35.051414062500001</c:v>
                </c:pt>
                <c:pt idx="3268">
                  <c:v>34.838566406250003</c:v>
                </c:pt>
                <c:pt idx="3269">
                  <c:v>34.838566406250003</c:v>
                </c:pt>
                <c:pt idx="3270">
                  <c:v>34.852832031250003</c:v>
                </c:pt>
                <c:pt idx="3271">
                  <c:v>34.728171875000001</c:v>
                </c:pt>
                <c:pt idx="3272">
                  <c:v>34.772156250000002</c:v>
                </c:pt>
                <c:pt idx="3273">
                  <c:v>34.856960937499998</c:v>
                </c:pt>
                <c:pt idx="3274">
                  <c:v>34.961156250000002</c:v>
                </c:pt>
                <c:pt idx="3275">
                  <c:v>34.961156250000002</c:v>
                </c:pt>
                <c:pt idx="3276">
                  <c:v>35.086191406250002</c:v>
                </c:pt>
                <c:pt idx="3277">
                  <c:v>34.908999999999999</c:v>
                </c:pt>
                <c:pt idx="3278">
                  <c:v>34.908999999999999</c:v>
                </c:pt>
                <c:pt idx="3279">
                  <c:v>34.891929687500003</c:v>
                </c:pt>
                <c:pt idx="3280">
                  <c:v>34.713371093749998</c:v>
                </c:pt>
                <c:pt idx="3281">
                  <c:v>34.713371093749998</c:v>
                </c:pt>
                <c:pt idx="3282">
                  <c:v>34.782484375000003</c:v>
                </c:pt>
                <c:pt idx="3283">
                  <c:v>34.77106640625</c:v>
                </c:pt>
                <c:pt idx="3284">
                  <c:v>34.77106640625</c:v>
                </c:pt>
                <c:pt idx="3285">
                  <c:v>34.879195312500002</c:v>
                </c:pt>
                <c:pt idx="3286">
                  <c:v>34.792195312499999</c:v>
                </c:pt>
                <c:pt idx="3287">
                  <c:v>34.595992187500002</c:v>
                </c:pt>
                <c:pt idx="3288">
                  <c:v>34.595992187500002</c:v>
                </c:pt>
                <c:pt idx="3289">
                  <c:v>35.04708203125</c:v>
                </c:pt>
                <c:pt idx="3290">
                  <c:v>35.017457031249997</c:v>
                </c:pt>
                <c:pt idx="3291">
                  <c:v>35.017457031249997</c:v>
                </c:pt>
                <c:pt idx="3292">
                  <c:v>34.931546875000002</c:v>
                </c:pt>
                <c:pt idx="3293">
                  <c:v>34.785585937500002</c:v>
                </c:pt>
                <c:pt idx="3294">
                  <c:v>34.785585937500002</c:v>
                </c:pt>
                <c:pt idx="3295">
                  <c:v>34.810917968749997</c:v>
                </c:pt>
                <c:pt idx="3296">
                  <c:v>34.767355468749997</c:v>
                </c:pt>
                <c:pt idx="3297">
                  <c:v>34.861246093749997</c:v>
                </c:pt>
                <c:pt idx="3298">
                  <c:v>34.957824218749998</c:v>
                </c:pt>
                <c:pt idx="3299">
                  <c:v>35.078550781250001</c:v>
                </c:pt>
                <c:pt idx="3300">
                  <c:v>35.25641796875</c:v>
                </c:pt>
                <c:pt idx="3301">
                  <c:v>35.25641796875</c:v>
                </c:pt>
                <c:pt idx="3302">
                  <c:v>34.974898437500002</c:v>
                </c:pt>
                <c:pt idx="3303">
                  <c:v>34.7585078125</c:v>
                </c:pt>
                <c:pt idx="3304">
                  <c:v>34.7585078125</c:v>
                </c:pt>
                <c:pt idx="3305">
                  <c:v>34.816078124999997</c:v>
                </c:pt>
                <c:pt idx="3306">
                  <c:v>34.866195312499997</c:v>
                </c:pt>
                <c:pt idx="3307">
                  <c:v>34.848847656250001</c:v>
                </c:pt>
                <c:pt idx="3308">
                  <c:v>34.798835937500002</c:v>
                </c:pt>
                <c:pt idx="3309">
                  <c:v>34.91671484375</c:v>
                </c:pt>
                <c:pt idx="3310">
                  <c:v>34.91671484375</c:v>
                </c:pt>
                <c:pt idx="3311">
                  <c:v>34.948484375</c:v>
                </c:pt>
                <c:pt idx="3312">
                  <c:v>34.845789062500003</c:v>
                </c:pt>
                <c:pt idx="3313">
                  <c:v>35.048605468749997</c:v>
                </c:pt>
                <c:pt idx="3314">
                  <c:v>35.048605468749997</c:v>
                </c:pt>
                <c:pt idx="3315">
                  <c:v>35.004746093750001</c:v>
                </c:pt>
                <c:pt idx="3316">
                  <c:v>34.76834375</c:v>
                </c:pt>
                <c:pt idx="3317">
                  <c:v>34.76834375</c:v>
                </c:pt>
                <c:pt idx="3318">
                  <c:v>34.704570312500003</c:v>
                </c:pt>
                <c:pt idx="3319">
                  <c:v>35.084910156249997</c:v>
                </c:pt>
                <c:pt idx="3320">
                  <c:v>35.084910156249997</c:v>
                </c:pt>
                <c:pt idx="3321">
                  <c:v>34.943867187499997</c:v>
                </c:pt>
                <c:pt idx="3322">
                  <c:v>34.980019531250001</c:v>
                </c:pt>
                <c:pt idx="3323">
                  <c:v>34.980019531250001</c:v>
                </c:pt>
                <c:pt idx="3324">
                  <c:v>35.036289062500003</c:v>
                </c:pt>
                <c:pt idx="3325">
                  <c:v>34.668343749999998</c:v>
                </c:pt>
                <c:pt idx="3326">
                  <c:v>34.668343749999998</c:v>
                </c:pt>
                <c:pt idx="3327">
                  <c:v>34.661011718749997</c:v>
                </c:pt>
                <c:pt idx="3328">
                  <c:v>34.814539062500003</c:v>
                </c:pt>
                <c:pt idx="3329">
                  <c:v>34.836742187500001</c:v>
                </c:pt>
                <c:pt idx="3330">
                  <c:v>34.836742187500001</c:v>
                </c:pt>
                <c:pt idx="3331">
                  <c:v>34.824816406250001</c:v>
                </c:pt>
                <c:pt idx="3332">
                  <c:v>34.932195312499999</c:v>
                </c:pt>
                <c:pt idx="3333">
                  <c:v>34.932195312499999</c:v>
                </c:pt>
                <c:pt idx="3334">
                  <c:v>34.859183593749997</c:v>
                </c:pt>
                <c:pt idx="3335">
                  <c:v>34.74434765625</c:v>
                </c:pt>
                <c:pt idx="3336">
                  <c:v>34.74434765625</c:v>
                </c:pt>
                <c:pt idx="3337">
                  <c:v>34.852089843750001</c:v>
                </c:pt>
                <c:pt idx="3338">
                  <c:v>35.026945312499997</c:v>
                </c:pt>
                <c:pt idx="3339">
                  <c:v>35.026945312499997</c:v>
                </c:pt>
                <c:pt idx="3340">
                  <c:v>34.956671874999998</c:v>
                </c:pt>
                <c:pt idx="3341">
                  <c:v>34.87475390625</c:v>
                </c:pt>
                <c:pt idx="3342">
                  <c:v>34.808101562499999</c:v>
                </c:pt>
                <c:pt idx="3343">
                  <c:v>34.947968750000001</c:v>
                </c:pt>
                <c:pt idx="3344">
                  <c:v>34.958164062500003</c:v>
                </c:pt>
                <c:pt idx="3345">
                  <c:v>34.958164062500003</c:v>
                </c:pt>
                <c:pt idx="3346">
                  <c:v>34.857257812500002</c:v>
                </c:pt>
                <c:pt idx="3347">
                  <c:v>34.815421874999998</c:v>
                </c:pt>
                <c:pt idx="3348">
                  <c:v>34.832367187499997</c:v>
                </c:pt>
                <c:pt idx="3349">
                  <c:v>34.832367187499997</c:v>
                </c:pt>
                <c:pt idx="3350">
                  <c:v>35.104121093750003</c:v>
                </c:pt>
                <c:pt idx="3351">
                  <c:v>35.167007812500003</c:v>
                </c:pt>
                <c:pt idx="3352">
                  <c:v>34.914277343750001</c:v>
                </c:pt>
                <c:pt idx="3353">
                  <c:v>35.002292968749998</c:v>
                </c:pt>
                <c:pt idx="3354">
                  <c:v>34.957773437500002</c:v>
                </c:pt>
                <c:pt idx="3355">
                  <c:v>34.957773437500002</c:v>
                </c:pt>
                <c:pt idx="3356">
                  <c:v>35.06410546875</c:v>
                </c:pt>
                <c:pt idx="3357">
                  <c:v>34.80869921875</c:v>
                </c:pt>
                <c:pt idx="3358">
                  <c:v>34.80869921875</c:v>
                </c:pt>
                <c:pt idx="3359">
                  <c:v>34.781953125000001</c:v>
                </c:pt>
                <c:pt idx="3360">
                  <c:v>34.848109375</c:v>
                </c:pt>
                <c:pt idx="3361">
                  <c:v>34.98036328125</c:v>
                </c:pt>
                <c:pt idx="3362">
                  <c:v>34.895644531249999</c:v>
                </c:pt>
                <c:pt idx="3363">
                  <c:v>34.678437500000001</c:v>
                </c:pt>
                <c:pt idx="3364">
                  <c:v>34.678437500000001</c:v>
                </c:pt>
                <c:pt idx="3365">
                  <c:v>34.78173828125</c:v>
                </c:pt>
                <c:pt idx="3366">
                  <c:v>34.771605468750003</c:v>
                </c:pt>
                <c:pt idx="3367">
                  <c:v>34.771605468750003</c:v>
                </c:pt>
                <c:pt idx="3368">
                  <c:v>34.957789062499998</c:v>
                </c:pt>
                <c:pt idx="3369">
                  <c:v>34.83342578125</c:v>
                </c:pt>
                <c:pt idx="3370">
                  <c:v>34.83342578125</c:v>
                </c:pt>
                <c:pt idx="3371">
                  <c:v>34.833371093750003</c:v>
                </c:pt>
                <c:pt idx="3372">
                  <c:v>34.826781250000003</c:v>
                </c:pt>
                <c:pt idx="3373">
                  <c:v>34.829292968750003</c:v>
                </c:pt>
                <c:pt idx="3374">
                  <c:v>34.829292968750003</c:v>
                </c:pt>
                <c:pt idx="3375">
                  <c:v>34.9332109375</c:v>
                </c:pt>
                <c:pt idx="3376">
                  <c:v>34.8052109375</c:v>
                </c:pt>
                <c:pt idx="3377">
                  <c:v>34.938417968750002</c:v>
                </c:pt>
                <c:pt idx="3378">
                  <c:v>34.895554687500002</c:v>
                </c:pt>
                <c:pt idx="3379">
                  <c:v>34.895554687500002</c:v>
                </c:pt>
                <c:pt idx="3380">
                  <c:v>34.962316406249997</c:v>
                </c:pt>
                <c:pt idx="3381">
                  <c:v>34.902000000000001</c:v>
                </c:pt>
                <c:pt idx="3382">
                  <c:v>34.882925781250002</c:v>
                </c:pt>
                <c:pt idx="3383">
                  <c:v>34.882925781250002</c:v>
                </c:pt>
                <c:pt idx="3384">
                  <c:v>35.135097656249997</c:v>
                </c:pt>
                <c:pt idx="3385">
                  <c:v>35.013093750000003</c:v>
                </c:pt>
                <c:pt idx="3386">
                  <c:v>34.998460937499999</c:v>
                </c:pt>
                <c:pt idx="3387">
                  <c:v>34.933531250000001</c:v>
                </c:pt>
                <c:pt idx="3388">
                  <c:v>34.933531250000001</c:v>
                </c:pt>
                <c:pt idx="3389">
                  <c:v>34.821585937499997</c:v>
                </c:pt>
                <c:pt idx="3390">
                  <c:v>34.831222656249999</c:v>
                </c:pt>
                <c:pt idx="3391">
                  <c:v>34.856222656249997</c:v>
                </c:pt>
                <c:pt idx="3392">
                  <c:v>34.856222656249997</c:v>
                </c:pt>
                <c:pt idx="3393">
                  <c:v>34.946507812500002</c:v>
                </c:pt>
                <c:pt idx="3394">
                  <c:v>34.821640625000001</c:v>
                </c:pt>
                <c:pt idx="3395">
                  <c:v>34.896707031250003</c:v>
                </c:pt>
                <c:pt idx="3396">
                  <c:v>34.837499999999999</c:v>
                </c:pt>
                <c:pt idx="3397">
                  <c:v>34.918835937499999</c:v>
                </c:pt>
                <c:pt idx="3398">
                  <c:v>34.918835937499999</c:v>
                </c:pt>
                <c:pt idx="3399">
                  <c:v>34.905433593749997</c:v>
                </c:pt>
                <c:pt idx="3400">
                  <c:v>34.874773437499996</c:v>
                </c:pt>
                <c:pt idx="3401">
                  <c:v>34.874773437499996</c:v>
                </c:pt>
                <c:pt idx="3402">
                  <c:v>34.8221953125</c:v>
                </c:pt>
                <c:pt idx="3403">
                  <c:v>34.85086328125</c:v>
                </c:pt>
                <c:pt idx="3404">
                  <c:v>34.85086328125</c:v>
                </c:pt>
                <c:pt idx="3405">
                  <c:v>34.920382812500002</c:v>
                </c:pt>
                <c:pt idx="3406">
                  <c:v>34.976652343749997</c:v>
                </c:pt>
                <c:pt idx="3407">
                  <c:v>35.178941406249997</c:v>
                </c:pt>
                <c:pt idx="3408">
                  <c:v>35.178941406249997</c:v>
                </c:pt>
                <c:pt idx="3409">
                  <c:v>35.259816406250003</c:v>
                </c:pt>
                <c:pt idx="3410">
                  <c:v>35.265546874999998</c:v>
                </c:pt>
                <c:pt idx="3411">
                  <c:v>35.200039062499997</c:v>
                </c:pt>
                <c:pt idx="3412">
                  <c:v>34.890960937499997</c:v>
                </c:pt>
                <c:pt idx="3413">
                  <c:v>34.898382812500003</c:v>
                </c:pt>
                <c:pt idx="3414">
                  <c:v>34.898382812500003</c:v>
                </c:pt>
                <c:pt idx="3415">
                  <c:v>34.8244609375</c:v>
                </c:pt>
                <c:pt idx="3416">
                  <c:v>34.823078125000002</c:v>
                </c:pt>
                <c:pt idx="3417">
                  <c:v>34.823078125000002</c:v>
                </c:pt>
                <c:pt idx="3418">
                  <c:v>34.837550781250002</c:v>
                </c:pt>
                <c:pt idx="3419">
                  <c:v>34.871253906249997</c:v>
                </c:pt>
                <c:pt idx="3420">
                  <c:v>34.819343750000002</c:v>
                </c:pt>
                <c:pt idx="3421">
                  <c:v>34.883437499999999</c:v>
                </c:pt>
                <c:pt idx="3422">
                  <c:v>34.840687500000001</c:v>
                </c:pt>
                <c:pt idx="3423">
                  <c:v>34.840687500000001</c:v>
                </c:pt>
                <c:pt idx="3424">
                  <c:v>34.971632812499998</c:v>
                </c:pt>
                <c:pt idx="3425">
                  <c:v>35.064144531250001</c:v>
                </c:pt>
                <c:pt idx="3426">
                  <c:v>35.064144531250001</c:v>
                </c:pt>
                <c:pt idx="3427">
                  <c:v>34.967374999999997</c:v>
                </c:pt>
                <c:pt idx="3428">
                  <c:v>35.14704296875</c:v>
                </c:pt>
                <c:pt idx="3429">
                  <c:v>35.122527343750001</c:v>
                </c:pt>
                <c:pt idx="3430">
                  <c:v>34.979937499999998</c:v>
                </c:pt>
                <c:pt idx="3431">
                  <c:v>34.945355468750002</c:v>
                </c:pt>
                <c:pt idx="3432">
                  <c:v>34.945355468750002</c:v>
                </c:pt>
                <c:pt idx="3433">
                  <c:v>34.7873515625</c:v>
                </c:pt>
                <c:pt idx="3434">
                  <c:v>34.823910156250001</c:v>
                </c:pt>
                <c:pt idx="3435">
                  <c:v>34.823910156250001</c:v>
                </c:pt>
                <c:pt idx="3436">
                  <c:v>34.7990390625</c:v>
                </c:pt>
                <c:pt idx="3437">
                  <c:v>34.821171874999997</c:v>
                </c:pt>
                <c:pt idx="3438">
                  <c:v>34.861976562499997</c:v>
                </c:pt>
                <c:pt idx="3439">
                  <c:v>34.871042968749997</c:v>
                </c:pt>
                <c:pt idx="3440">
                  <c:v>34.717957031250002</c:v>
                </c:pt>
                <c:pt idx="3441">
                  <c:v>34.717957031250002</c:v>
                </c:pt>
                <c:pt idx="3442">
                  <c:v>34.737035156250002</c:v>
                </c:pt>
                <c:pt idx="3443">
                  <c:v>34.884925781249997</c:v>
                </c:pt>
                <c:pt idx="3444">
                  <c:v>34.884925781249997</c:v>
                </c:pt>
                <c:pt idx="3445">
                  <c:v>34.692667968750001</c:v>
                </c:pt>
                <c:pt idx="3446">
                  <c:v>34.841242187500001</c:v>
                </c:pt>
                <c:pt idx="3447">
                  <c:v>34.841242187500001</c:v>
                </c:pt>
                <c:pt idx="3448">
                  <c:v>34.761976562500003</c:v>
                </c:pt>
                <c:pt idx="3449">
                  <c:v>34.756273437499999</c:v>
                </c:pt>
                <c:pt idx="3450">
                  <c:v>34.726464843750001</c:v>
                </c:pt>
                <c:pt idx="3451">
                  <c:v>34.726464843750001</c:v>
                </c:pt>
                <c:pt idx="3452">
                  <c:v>34.832542968749998</c:v>
                </c:pt>
                <c:pt idx="3453">
                  <c:v>34.920082031249997</c:v>
                </c:pt>
                <c:pt idx="3454">
                  <c:v>34.920082031249997</c:v>
                </c:pt>
                <c:pt idx="3455">
                  <c:v>34.836585937499997</c:v>
                </c:pt>
                <c:pt idx="3456">
                  <c:v>34.934874999999998</c:v>
                </c:pt>
                <c:pt idx="3457">
                  <c:v>34.928601562499999</c:v>
                </c:pt>
                <c:pt idx="3458">
                  <c:v>34.942710937500003</c:v>
                </c:pt>
                <c:pt idx="3459">
                  <c:v>34.942710937500003</c:v>
                </c:pt>
                <c:pt idx="3460">
                  <c:v>34.885210937499998</c:v>
                </c:pt>
                <c:pt idx="3461">
                  <c:v>35.0059296875</c:v>
                </c:pt>
                <c:pt idx="3462">
                  <c:v>35.0059296875</c:v>
                </c:pt>
                <c:pt idx="3463">
                  <c:v>34.797664062499997</c:v>
                </c:pt>
                <c:pt idx="3464">
                  <c:v>34.797664062499997</c:v>
                </c:pt>
                <c:pt idx="3465">
                  <c:v>34.738519531249999</c:v>
                </c:pt>
                <c:pt idx="3466">
                  <c:v>34.833046875000001</c:v>
                </c:pt>
                <c:pt idx="3467">
                  <c:v>34.768804687500001</c:v>
                </c:pt>
                <c:pt idx="3468">
                  <c:v>34.768804687500001</c:v>
                </c:pt>
                <c:pt idx="3469">
                  <c:v>34.728960937499998</c:v>
                </c:pt>
                <c:pt idx="3470">
                  <c:v>34.773050781249999</c:v>
                </c:pt>
                <c:pt idx="3471">
                  <c:v>34.764761718750002</c:v>
                </c:pt>
                <c:pt idx="3472">
                  <c:v>34.856375</c:v>
                </c:pt>
                <c:pt idx="3473">
                  <c:v>34.791167968750003</c:v>
                </c:pt>
                <c:pt idx="3474">
                  <c:v>34.791167968750003</c:v>
                </c:pt>
                <c:pt idx="3475">
                  <c:v>34.6737578125</c:v>
                </c:pt>
                <c:pt idx="3476">
                  <c:v>34.793339843749997</c:v>
                </c:pt>
                <c:pt idx="3477">
                  <c:v>34.733894531250002</c:v>
                </c:pt>
                <c:pt idx="3478">
                  <c:v>34.733894531250002</c:v>
                </c:pt>
                <c:pt idx="3479">
                  <c:v>34.863132812499998</c:v>
                </c:pt>
                <c:pt idx="3480">
                  <c:v>34.924023437499997</c:v>
                </c:pt>
                <c:pt idx="3481">
                  <c:v>34.881851562500003</c:v>
                </c:pt>
                <c:pt idx="3482">
                  <c:v>34.992792968750003</c:v>
                </c:pt>
                <c:pt idx="3483">
                  <c:v>34.8544921875</c:v>
                </c:pt>
                <c:pt idx="3484">
                  <c:v>34.8544921875</c:v>
                </c:pt>
                <c:pt idx="3485">
                  <c:v>34.872796874999999</c:v>
                </c:pt>
                <c:pt idx="3486">
                  <c:v>34.906406250000003</c:v>
                </c:pt>
                <c:pt idx="3487">
                  <c:v>34.906406250000003</c:v>
                </c:pt>
                <c:pt idx="3488">
                  <c:v>34.916289062499999</c:v>
                </c:pt>
                <c:pt idx="3489">
                  <c:v>34.853117187499997</c:v>
                </c:pt>
                <c:pt idx="3490">
                  <c:v>34.853117187499997</c:v>
                </c:pt>
                <c:pt idx="3491">
                  <c:v>34.866437500000004</c:v>
                </c:pt>
                <c:pt idx="3492">
                  <c:v>34.831906250000003</c:v>
                </c:pt>
                <c:pt idx="3493">
                  <c:v>34.831906250000003</c:v>
                </c:pt>
                <c:pt idx="3494">
                  <c:v>34.908734375000002</c:v>
                </c:pt>
                <c:pt idx="3495">
                  <c:v>35.094074218750002</c:v>
                </c:pt>
                <c:pt idx="3496">
                  <c:v>35.0341796875</c:v>
                </c:pt>
                <c:pt idx="3497">
                  <c:v>35.098640625000002</c:v>
                </c:pt>
                <c:pt idx="3498">
                  <c:v>35.010125000000002</c:v>
                </c:pt>
                <c:pt idx="3499">
                  <c:v>34.827792968750003</c:v>
                </c:pt>
                <c:pt idx="3500">
                  <c:v>34.827792968750003</c:v>
                </c:pt>
                <c:pt idx="3501">
                  <c:v>34.832304687499999</c:v>
                </c:pt>
                <c:pt idx="3502">
                  <c:v>34.715929687500001</c:v>
                </c:pt>
                <c:pt idx="3503">
                  <c:v>34.715929687500001</c:v>
                </c:pt>
                <c:pt idx="3504">
                  <c:v>34.835699218750001</c:v>
                </c:pt>
                <c:pt idx="3505">
                  <c:v>34.969468749999997</c:v>
                </c:pt>
                <c:pt idx="3506">
                  <c:v>34.881761718749999</c:v>
                </c:pt>
                <c:pt idx="3507">
                  <c:v>34.867734374999998</c:v>
                </c:pt>
                <c:pt idx="3508">
                  <c:v>34.7716953125</c:v>
                </c:pt>
                <c:pt idx="3509">
                  <c:v>34.7716953125</c:v>
                </c:pt>
                <c:pt idx="3510">
                  <c:v>34.936695312499999</c:v>
                </c:pt>
                <c:pt idx="3511">
                  <c:v>34.830976562499998</c:v>
                </c:pt>
                <c:pt idx="3512">
                  <c:v>34.819679687499999</c:v>
                </c:pt>
                <c:pt idx="3513">
                  <c:v>34.819679687499999</c:v>
                </c:pt>
                <c:pt idx="3514">
                  <c:v>34.804867187500001</c:v>
                </c:pt>
                <c:pt idx="3515">
                  <c:v>34.753980468750001</c:v>
                </c:pt>
                <c:pt idx="3516">
                  <c:v>34.850785156249998</c:v>
                </c:pt>
                <c:pt idx="3517">
                  <c:v>34.935000000000002</c:v>
                </c:pt>
                <c:pt idx="3518">
                  <c:v>34.978171875000001</c:v>
                </c:pt>
                <c:pt idx="3519">
                  <c:v>34.978171875000001</c:v>
                </c:pt>
                <c:pt idx="3520">
                  <c:v>34.9136796875</c:v>
                </c:pt>
                <c:pt idx="3521">
                  <c:v>34.730894531250001</c:v>
                </c:pt>
                <c:pt idx="3522">
                  <c:v>34.730894531250001</c:v>
                </c:pt>
                <c:pt idx="3523">
                  <c:v>34.928539062500001</c:v>
                </c:pt>
                <c:pt idx="3524">
                  <c:v>35.153027343749997</c:v>
                </c:pt>
                <c:pt idx="3525">
                  <c:v>35.153027343749997</c:v>
                </c:pt>
                <c:pt idx="3526">
                  <c:v>35.156382812499999</c:v>
                </c:pt>
                <c:pt idx="3527">
                  <c:v>35.096621093750002</c:v>
                </c:pt>
                <c:pt idx="3528">
                  <c:v>35.096621093750002</c:v>
                </c:pt>
                <c:pt idx="3529">
                  <c:v>34.876496093749999</c:v>
                </c:pt>
                <c:pt idx="3530">
                  <c:v>34.790136718749999</c:v>
                </c:pt>
                <c:pt idx="3531">
                  <c:v>34.936816406250003</c:v>
                </c:pt>
                <c:pt idx="3532">
                  <c:v>35.013574218750001</c:v>
                </c:pt>
                <c:pt idx="3533">
                  <c:v>35.050523437499997</c:v>
                </c:pt>
                <c:pt idx="3534">
                  <c:v>35.050523437499997</c:v>
                </c:pt>
                <c:pt idx="3535">
                  <c:v>35.008851562499999</c:v>
                </c:pt>
                <c:pt idx="3536">
                  <c:v>34.972375</c:v>
                </c:pt>
                <c:pt idx="3537">
                  <c:v>34.972375</c:v>
                </c:pt>
                <c:pt idx="3538">
                  <c:v>35.108910156249998</c:v>
                </c:pt>
                <c:pt idx="3539">
                  <c:v>34.970121093750002</c:v>
                </c:pt>
                <c:pt idx="3540">
                  <c:v>34.970976562499999</c:v>
                </c:pt>
                <c:pt idx="3541">
                  <c:v>35.022593749999999</c:v>
                </c:pt>
                <c:pt idx="3542">
                  <c:v>35.11160546875</c:v>
                </c:pt>
                <c:pt idx="3543">
                  <c:v>35.11160546875</c:v>
                </c:pt>
                <c:pt idx="3544">
                  <c:v>35.120820312500001</c:v>
                </c:pt>
                <c:pt idx="3545">
                  <c:v>34.890531250000002</c:v>
                </c:pt>
                <c:pt idx="3546">
                  <c:v>34.890531250000002</c:v>
                </c:pt>
                <c:pt idx="3547">
                  <c:v>34.604460937500001</c:v>
                </c:pt>
                <c:pt idx="3548">
                  <c:v>34.733218749999999</c:v>
                </c:pt>
                <c:pt idx="3549">
                  <c:v>34.733218749999999</c:v>
                </c:pt>
                <c:pt idx="3550">
                  <c:v>34.867699218749998</c:v>
                </c:pt>
                <c:pt idx="3551">
                  <c:v>34.947992187499999</c:v>
                </c:pt>
                <c:pt idx="3552">
                  <c:v>34.947992187499999</c:v>
                </c:pt>
                <c:pt idx="3553">
                  <c:v>35.00390625</c:v>
                </c:pt>
                <c:pt idx="3554">
                  <c:v>35.141851562500001</c:v>
                </c:pt>
                <c:pt idx="3555">
                  <c:v>35.141851562500001</c:v>
                </c:pt>
                <c:pt idx="3556">
                  <c:v>34.975523437500001</c:v>
                </c:pt>
                <c:pt idx="3557">
                  <c:v>35.039996093749998</c:v>
                </c:pt>
                <c:pt idx="3558">
                  <c:v>35.127386718750003</c:v>
                </c:pt>
                <c:pt idx="3559">
                  <c:v>35.090218749999998</c:v>
                </c:pt>
                <c:pt idx="3560">
                  <c:v>34.968031250000003</c:v>
                </c:pt>
                <c:pt idx="3561">
                  <c:v>34.968031250000003</c:v>
                </c:pt>
                <c:pt idx="3562">
                  <c:v>34.738160156249997</c:v>
                </c:pt>
                <c:pt idx="3563">
                  <c:v>34.886769531250003</c:v>
                </c:pt>
                <c:pt idx="3564">
                  <c:v>34.886769531250003</c:v>
                </c:pt>
                <c:pt idx="3565">
                  <c:v>34.816367187499999</c:v>
                </c:pt>
                <c:pt idx="3566">
                  <c:v>34.7708203125</c:v>
                </c:pt>
                <c:pt idx="3567">
                  <c:v>34.913562499999998</c:v>
                </c:pt>
                <c:pt idx="3568">
                  <c:v>34.957738281250002</c:v>
                </c:pt>
                <c:pt idx="3569">
                  <c:v>34.973128906249997</c:v>
                </c:pt>
                <c:pt idx="3570">
                  <c:v>34.973128906249997</c:v>
                </c:pt>
                <c:pt idx="3571">
                  <c:v>34.880308593750001</c:v>
                </c:pt>
                <c:pt idx="3572">
                  <c:v>34.891710937500001</c:v>
                </c:pt>
                <c:pt idx="3573">
                  <c:v>34.994234374999998</c:v>
                </c:pt>
                <c:pt idx="3574">
                  <c:v>34.994234374999998</c:v>
                </c:pt>
                <c:pt idx="3575">
                  <c:v>34.860566406250001</c:v>
                </c:pt>
                <c:pt idx="3576">
                  <c:v>34.924914062500001</c:v>
                </c:pt>
                <c:pt idx="3577">
                  <c:v>34.752039062500003</c:v>
                </c:pt>
                <c:pt idx="3578">
                  <c:v>34.910195312500001</c:v>
                </c:pt>
                <c:pt idx="3579">
                  <c:v>34.912164062499997</c:v>
                </c:pt>
                <c:pt idx="3580">
                  <c:v>34.912164062499997</c:v>
                </c:pt>
                <c:pt idx="3581">
                  <c:v>34.826925781249997</c:v>
                </c:pt>
                <c:pt idx="3582">
                  <c:v>34.858652343750002</c:v>
                </c:pt>
                <c:pt idx="3583">
                  <c:v>34.858652343750002</c:v>
                </c:pt>
                <c:pt idx="3584">
                  <c:v>34.789210937500002</c:v>
                </c:pt>
                <c:pt idx="3585">
                  <c:v>34.774679687499997</c:v>
                </c:pt>
                <c:pt idx="3586">
                  <c:v>34.774679687499997</c:v>
                </c:pt>
                <c:pt idx="3587">
                  <c:v>34.724914062499998</c:v>
                </c:pt>
                <c:pt idx="3588">
                  <c:v>34.794769531249997</c:v>
                </c:pt>
                <c:pt idx="3589">
                  <c:v>34.794769531249997</c:v>
                </c:pt>
                <c:pt idx="3590">
                  <c:v>34.735242187499999</c:v>
                </c:pt>
                <c:pt idx="3591">
                  <c:v>34.920472656249999</c:v>
                </c:pt>
                <c:pt idx="3592">
                  <c:v>35.026539062499999</c:v>
                </c:pt>
                <c:pt idx="3593">
                  <c:v>34.851480468749997</c:v>
                </c:pt>
                <c:pt idx="3594">
                  <c:v>34.746535156249998</c:v>
                </c:pt>
                <c:pt idx="3595">
                  <c:v>34.746535156249998</c:v>
                </c:pt>
                <c:pt idx="3596">
                  <c:v>34.953710937499999</c:v>
                </c:pt>
                <c:pt idx="3597">
                  <c:v>34.79805859375</c:v>
                </c:pt>
                <c:pt idx="3598">
                  <c:v>34.79805859375</c:v>
                </c:pt>
                <c:pt idx="3599">
                  <c:v>34.865585937500001</c:v>
                </c:pt>
                <c:pt idx="3600">
                  <c:v>34.828726562500002</c:v>
                </c:pt>
                <c:pt idx="3601">
                  <c:v>34.863550781249998</c:v>
                </c:pt>
                <c:pt idx="3602">
                  <c:v>35.036906250000001</c:v>
                </c:pt>
                <c:pt idx="3603">
                  <c:v>34.90712109375</c:v>
                </c:pt>
                <c:pt idx="3604">
                  <c:v>34.90712109375</c:v>
                </c:pt>
                <c:pt idx="3605">
                  <c:v>34.911605468749997</c:v>
                </c:pt>
                <c:pt idx="3606">
                  <c:v>34.800964843750002</c:v>
                </c:pt>
                <c:pt idx="3607">
                  <c:v>34.728124999999999</c:v>
                </c:pt>
                <c:pt idx="3608">
                  <c:v>34.728124999999999</c:v>
                </c:pt>
                <c:pt idx="3609">
                  <c:v>34.892519531250002</c:v>
                </c:pt>
                <c:pt idx="3610">
                  <c:v>34.800351562499998</c:v>
                </c:pt>
                <c:pt idx="3611">
                  <c:v>34.825804687500003</c:v>
                </c:pt>
                <c:pt idx="3612">
                  <c:v>34.713914062500002</c:v>
                </c:pt>
                <c:pt idx="3613">
                  <c:v>34.758992187499999</c:v>
                </c:pt>
                <c:pt idx="3614">
                  <c:v>34.758992187499999</c:v>
                </c:pt>
                <c:pt idx="3615">
                  <c:v>34.85829296875</c:v>
                </c:pt>
                <c:pt idx="3616">
                  <c:v>34.80043359375</c:v>
                </c:pt>
                <c:pt idx="3617">
                  <c:v>34.80043359375</c:v>
                </c:pt>
                <c:pt idx="3618">
                  <c:v>34.875414062499999</c:v>
                </c:pt>
                <c:pt idx="3619">
                  <c:v>34.955953125000001</c:v>
                </c:pt>
                <c:pt idx="3620">
                  <c:v>34.955953125000001</c:v>
                </c:pt>
                <c:pt idx="3621">
                  <c:v>35.040664062499999</c:v>
                </c:pt>
                <c:pt idx="3622">
                  <c:v>35.02835546875</c:v>
                </c:pt>
                <c:pt idx="3623">
                  <c:v>35.02835546875</c:v>
                </c:pt>
                <c:pt idx="3624">
                  <c:v>35.142980468749997</c:v>
                </c:pt>
                <c:pt idx="3625">
                  <c:v>35.069910156250003</c:v>
                </c:pt>
                <c:pt idx="3626">
                  <c:v>34.902039062500002</c:v>
                </c:pt>
                <c:pt idx="3627">
                  <c:v>34.870628906249998</c:v>
                </c:pt>
                <c:pt idx="3628">
                  <c:v>34.788187499999999</c:v>
                </c:pt>
                <c:pt idx="3629">
                  <c:v>34.788187499999999</c:v>
                </c:pt>
                <c:pt idx="3630">
                  <c:v>34.938960937499999</c:v>
                </c:pt>
                <c:pt idx="3631">
                  <c:v>34.820882812500003</c:v>
                </c:pt>
                <c:pt idx="3632">
                  <c:v>34.835144531250002</c:v>
                </c:pt>
                <c:pt idx="3633">
                  <c:v>34.835144531250002</c:v>
                </c:pt>
                <c:pt idx="3634">
                  <c:v>34.851226562500003</c:v>
                </c:pt>
                <c:pt idx="3635">
                  <c:v>34.925406250000002</c:v>
                </c:pt>
                <c:pt idx="3636">
                  <c:v>35.065035156249998</c:v>
                </c:pt>
                <c:pt idx="3637">
                  <c:v>35.065035156249998</c:v>
                </c:pt>
                <c:pt idx="3638">
                  <c:v>34.7777265625</c:v>
                </c:pt>
                <c:pt idx="3639">
                  <c:v>34.7777265625</c:v>
                </c:pt>
                <c:pt idx="3640">
                  <c:v>34.896304687499999</c:v>
                </c:pt>
                <c:pt idx="3641">
                  <c:v>34.985624999999999</c:v>
                </c:pt>
                <c:pt idx="3642">
                  <c:v>34.985624999999999</c:v>
                </c:pt>
                <c:pt idx="3643">
                  <c:v>35.035656250000002</c:v>
                </c:pt>
                <c:pt idx="3644">
                  <c:v>35.053929687500002</c:v>
                </c:pt>
                <c:pt idx="3645">
                  <c:v>35.143335937499998</c:v>
                </c:pt>
                <c:pt idx="3646">
                  <c:v>35.143335937499998</c:v>
                </c:pt>
                <c:pt idx="3647">
                  <c:v>34.979585937499998</c:v>
                </c:pt>
                <c:pt idx="3648">
                  <c:v>34.875562500000001</c:v>
                </c:pt>
                <c:pt idx="3649">
                  <c:v>34.875562500000001</c:v>
                </c:pt>
                <c:pt idx="3650">
                  <c:v>34.978457031250002</c:v>
                </c:pt>
                <c:pt idx="3651">
                  <c:v>35.075039062499997</c:v>
                </c:pt>
                <c:pt idx="3652">
                  <c:v>35.075039062499997</c:v>
                </c:pt>
                <c:pt idx="3653">
                  <c:v>34.858964843750002</c:v>
                </c:pt>
                <c:pt idx="3654">
                  <c:v>34.705968749999997</c:v>
                </c:pt>
                <c:pt idx="3655">
                  <c:v>34.759304687499998</c:v>
                </c:pt>
                <c:pt idx="3656">
                  <c:v>34.746664062500003</c:v>
                </c:pt>
                <c:pt idx="3657">
                  <c:v>34.849496093749998</c:v>
                </c:pt>
                <c:pt idx="3658">
                  <c:v>34.849496093749998</c:v>
                </c:pt>
                <c:pt idx="3659">
                  <c:v>34.895746093749999</c:v>
                </c:pt>
                <c:pt idx="3660">
                  <c:v>35.081871093750003</c:v>
                </c:pt>
                <c:pt idx="3661">
                  <c:v>35.215246093749997</c:v>
                </c:pt>
                <c:pt idx="3662">
                  <c:v>35.215246093749997</c:v>
                </c:pt>
                <c:pt idx="3663">
                  <c:v>35.278203124999997</c:v>
                </c:pt>
                <c:pt idx="3664">
                  <c:v>35.187300781250002</c:v>
                </c:pt>
                <c:pt idx="3665">
                  <c:v>34.909769531249999</c:v>
                </c:pt>
                <c:pt idx="3666">
                  <c:v>34.848656249999998</c:v>
                </c:pt>
                <c:pt idx="3667">
                  <c:v>34.677398437500003</c:v>
                </c:pt>
                <c:pt idx="3668">
                  <c:v>34.677398437500003</c:v>
                </c:pt>
                <c:pt idx="3669">
                  <c:v>34.857535156250002</c:v>
                </c:pt>
                <c:pt idx="3670">
                  <c:v>34.933054687499997</c:v>
                </c:pt>
                <c:pt idx="3671">
                  <c:v>34.933054687499997</c:v>
                </c:pt>
                <c:pt idx="3672">
                  <c:v>34.843640624999999</c:v>
                </c:pt>
                <c:pt idx="3673">
                  <c:v>34.820792968749998</c:v>
                </c:pt>
                <c:pt idx="3674">
                  <c:v>34.812085937500001</c:v>
                </c:pt>
                <c:pt idx="3675">
                  <c:v>34.896945312500002</c:v>
                </c:pt>
                <c:pt idx="3676">
                  <c:v>34.940281249999998</c:v>
                </c:pt>
                <c:pt idx="3677">
                  <c:v>34.940281249999998</c:v>
                </c:pt>
                <c:pt idx="3678">
                  <c:v>35.098960937500003</c:v>
                </c:pt>
                <c:pt idx="3679">
                  <c:v>35.141664062499999</c:v>
                </c:pt>
                <c:pt idx="3680">
                  <c:v>34.8247421875</c:v>
                </c:pt>
                <c:pt idx="3681">
                  <c:v>34.8247421875</c:v>
                </c:pt>
                <c:pt idx="3682">
                  <c:v>34.903523437499999</c:v>
                </c:pt>
                <c:pt idx="3683">
                  <c:v>34.99874609375</c:v>
                </c:pt>
                <c:pt idx="3684">
                  <c:v>35.024441406249998</c:v>
                </c:pt>
                <c:pt idx="3685">
                  <c:v>35.050753906250002</c:v>
                </c:pt>
                <c:pt idx="3686">
                  <c:v>34.700761718750002</c:v>
                </c:pt>
                <c:pt idx="3687">
                  <c:v>34.700761718750002</c:v>
                </c:pt>
                <c:pt idx="3688">
                  <c:v>34.702734374999999</c:v>
                </c:pt>
                <c:pt idx="3689">
                  <c:v>34.823425781250002</c:v>
                </c:pt>
                <c:pt idx="3690">
                  <c:v>34.823425781250002</c:v>
                </c:pt>
                <c:pt idx="3691">
                  <c:v>34.9534375</c:v>
                </c:pt>
                <c:pt idx="3692">
                  <c:v>34.903742187500001</c:v>
                </c:pt>
                <c:pt idx="3693">
                  <c:v>34.903742187500001</c:v>
                </c:pt>
                <c:pt idx="3694">
                  <c:v>34.994722656249998</c:v>
                </c:pt>
                <c:pt idx="3695">
                  <c:v>35.052921875000003</c:v>
                </c:pt>
                <c:pt idx="3696">
                  <c:v>35.052921875000003</c:v>
                </c:pt>
                <c:pt idx="3697">
                  <c:v>34.900207031249998</c:v>
                </c:pt>
                <c:pt idx="3698">
                  <c:v>34.900207031249998</c:v>
                </c:pt>
                <c:pt idx="3699">
                  <c:v>34.686691406249999</c:v>
                </c:pt>
                <c:pt idx="3700">
                  <c:v>34.670609374999998</c:v>
                </c:pt>
                <c:pt idx="3701">
                  <c:v>34.756109375000001</c:v>
                </c:pt>
                <c:pt idx="3702">
                  <c:v>34.964874999999999</c:v>
                </c:pt>
                <c:pt idx="3703">
                  <c:v>34.984007812500003</c:v>
                </c:pt>
                <c:pt idx="3704">
                  <c:v>34.984007812500003</c:v>
                </c:pt>
                <c:pt idx="3705">
                  <c:v>34.898671874999998</c:v>
                </c:pt>
                <c:pt idx="3706">
                  <c:v>34.774914062500002</c:v>
                </c:pt>
                <c:pt idx="3707">
                  <c:v>34.945351562500001</c:v>
                </c:pt>
                <c:pt idx="3708">
                  <c:v>34.945351562500001</c:v>
                </c:pt>
                <c:pt idx="3709">
                  <c:v>34.972714843749998</c:v>
                </c:pt>
                <c:pt idx="3710">
                  <c:v>34.972714843749998</c:v>
                </c:pt>
                <c:pt idx="3711">
                  <c:v>34.952695312499998</c:v>
                </c:pt>
                <c:pt idx="3712">
                  <c:v>34.964230468750003</c:v>
                </c:pt>
                <c:pt idx="3713">
                  <c:v>34.957257812500004</c:v>
                </c:pt>
                <c:pt idx="3714">
                  <c:v>34.957257812500004</c:v>
                </c:pt>
                <c:pt idx="3715">
                  <c:v>35.035359374999999</c:v>
                </c:pt>
                <c:pt idx="3716">
                  <c:v>34.923320312500003</c:v>
                </c:pt>
                <c:pt idx="3717">
                  <c:v>34.923320312500003</c:v>
                </c:pt>
                <c:pt idx="3718">
                  <c:v>35.094523437500001</c:v>
                </c:pt>
                <c:pt idx="3719">
                  <c:v>35.223593749999999</c:v>
                </c:pt>
                <c:pt idx="3720">
                  <c:v>35.223593749999999</c:v>
                </c:pt>
                <c:pt idx="3721">
                  <c:v>35.120265625000002</c:v>
                </c:pt>
                <c:pt idx="3722">
                  <c:v>34.922035156249997</c:v>
                </c:pt>
                <c:pt idx="3723">
                  <c:v>34.922035156249997</c:v>
                </c:pt>
                <c:pt idx="3724">
                  <c:v>34.86743359375</c:v>
                </c:pt>
                <c:pt idx="3725">
                  <c:v>34.623828125000003</c:v>
                </c:pt>
                <c:pt idx="3726">
                  <c:v>34.607582031249997</c:v>
                </c:pt>
                <c:pt idx="3727">
                  <c:v>34.8771640625</c:v>
                </c:pt>
                <c:pt idx="3728">
                  <c:v>34.8916015625</c:v>
                </c:pt>
                <c:pt idx="3729">
                  <c:v>34.8916015625</c:v>
                </c:pt>
                <c:pt idx="3730">
                  <c:v>34.900093750000003</c:v>
                </c:pt>
                <c:pt idx="3731">
                  <c:v>34.851503906250002</c:v>
                </c:pt>
                <c:pt idx="3732">
                  <c:v>35.077558593749998</c:v>
                </c:pt>
                <c:pt idx="3733">
                  <c:v>35.077558593749998</c:v>
                </c:pt>
                <c:pt idx="3734">
                  <c:v>35.174777343750002</c:v>
                </c:pt>
                <c:pt idx="3735">
                  <c:v>35.064343749999999</c:v>
                </c:pt>
                <c:pt idx="3736">
                  <c:v>35.313210937500003</c:v>
                </c:pt>
                <c:pt idx="3737">
                  <c:v>35.255910156250003</c:v>
                </c:pt>
                <c:pt idx="3738">
                  <c:v>35.226242187499999</c:v>
                </c:pt>
                <c:pt idx="3739">
                  <c:v>35.226242187499999</c:v>
                </c:pt>
                <c:pt idx="3740">
                  <c:v>34.971863281250002</c:v>
                </c:pt>
                <c:pt idx="3741">
                  <c:v>34.677746093750002</c:v>
                </c:pt>
                <c:pt idx="3742">
                  <c:v>34.785070312499997</c:v>
                </c:pt>
                <c:pt idx="3743">
                  <c:v>34.785070312499997</c:v>
                </c:pt>
                <c:pt idx="3744">
                  <c:v>34.814878906250001</c:v>
                </c:pt>
                <c:pt idx="3745">
                  <c:v>34.92183984375</c:v>
                </c:pt>
                <c:pt idx="3746">
                  <c:v>34.853808593750003</c:v>
                </c:pt>
                <c:pt idx="3747">
                  <c:v>34.746253906249997</c:v>
                </c:pt>
                <c:pt idx="3748">
                  <c:v>34.854374999999997</c:v>
                </c:pt>
                <c:pt idx="3749">
                  <c:v>34.854374999999997</c:v>
                </c:pt>
                <c:pt idx="3750">
                  <c:v>34.916062500000002</c:v>
                </c:pt>
                <c:pt idx="3751">
                  <c:v>34.959699218750004</c:v>
                </c:pt>
                <c:pt idx="3752">
                  <c:v>34.959699218750004</c:v>
                </c:pt>
                <c:pt idx="3753">
                  <c:v>34.8923359375</c:v>
                </c:pt>
                <c:pt idx="3754">
                  <c:v>34.8923359375</c:v>
                </c:pt>
                <c:pt idx="3755">
                  <c:v>35.0968203125</c:v>
                </c:pt>
                <c:pt idx="3756">
                  <c:v>35.275570312500001</c:v>
                </c:pt>
                <c:pt idx="3757">
                  <c:v>35.168601562500001</c:v>
                </c:pt>
                <c:pt idx="3758">
                  <c:v>35.168601562500001</c:v>
                </c:pt>
                <c:pt idx="3759">
                  <c:v>34.808789062499997</c:v>
                </c:pt>
                <c:pt idx="3760">
                  <c:v>34.708960937500002</c:v>
                </c:pt>
                <c:pt idx="3761">
                  <c:v>34.833476562500003</c:v>
                </c:pt>
                <c:pt idx="3762">
                  <c:v>34.700679687499999</c:v>
                </c:pt>
                <c:pt idx="3763">
                  <c:v>34.879632812499999</c:v>
                </c:pt>
                <c:pt idx="3764">
                  <c:v>34.879632812499999</c:v>
                </c:pt>
                <c:pt idx="3765">
                  <c:v>34.929203125000001</c:v>
                </c:pt>
                <c:pt idx="3766">
                  <c:v>35.021960937499998</c:v>
                </c:pt>
                <c:pt idx="3767">
                  <c:v>35.017308593750002</c:v>
                </c:pt>
                <c:pt idx="3768">
                  <c:v>35.017308593750002</c:v>
                </c:pt>
                <c:pt idx="3769">
                  <c:v>34.938097656250001</c:v>
                </c:pt>
                <c:pt idx="3770">
                  <c:v>34.974031250000003</c:v>
                </c:pt>
                <c:pt idx="3771">
                  <c:v>34.853941406250001</c:v>
                </c:pt>
                <c:pt idx="3772">
                  <c:v>34.803820312500001</c:v>
                </c:pt>
                <c:pt idx="3773">
                  <c:v>34.783328124999997</c:v>
                </c:pt>
                <c:pt idx="3774">
                  <c:v>34.783328124999997</c:v>
                </c:pt>
                <c:pt idx="3775">
                  <c:v>34.769960937500002</c:v>
                </c:pt>
                <c:pt idx="3776">
                  <c:v>35.026539062499999</c:v>
                </c:pt>
                <c:pt idx="3777">
                  <c:v>35.026539062499999</c:v>
                </c:pt>
                <c:pt idx="3778">
                  <c:v>35.000894531249997</c:v>
                </c:pt>
                <c:pt idx="3779">
                  <c:v>34.8851484375</c:v>
                </c:pt>
                <c:pt idx="3780">
                  <c:v>34.8851484375</c:v>
                </c:pt>
                <c:pt idx="3781">
                  <c:v>34.862749999999998</c:v>
                </c:pt>
                <c:pt idx="3782">
                  <c:v>34.723050781250002</c:v>
                </c:pt>
                <c:pt idx="3783">
                  <c:v>34.723050781250002</c:v>
                </c:pt>
                <c:pt idx="3784">
                  <c:v>34.8770234375</c:v>
                </c:pt>
                <c:pt idx="3785">
                  <c:v>35.013726562499997</c:v>
                </c:pt>
                <c:pt idx="3786">
                  <c:v>35.032589843750003</c:v>
                </c:pt>
                <c:pt idx="3787">
                  <c:v>35.032589843750003</c:v>
                </c:pt>
                <c:pt idx="3788">
                  <c:v>34.924273437499998</c:v>
                </c:pt>
                <c:pt idx="3789">
                  <c:v>34.924273437499998</c:v>
                </c:pt>
                <c:pt idx="3790">
                  <c:v>34.698316406250001</c:v>
                </c:pt>
                <c:pt idx="3791">
                  <c:v>34.825804687500003</c:v>
                </c:pt>
                <c:pt idx="3792">
                  <c:v>34.804503906249998</c:v>
                </c:pt>
                <c:pt idx="3793">
                  <c:v>34.804503906249998</c:v>
                </c:pt>
                <c:pt idx="3794">
                  <c:v>35.041558593749997</c:v>
                </c:pt>
                <c:pt idx="3795">
                  <c:v>35.171417968749999</c:v>
                </c:pt>
                <c:pt idx="3796">
                  <c:v>35.013699218749998</c:v>
                </c:pt>
                <c:pt idx="3797">
                  <c:v>34.817820312499997</c:v>
                </c:pt>
                <c:pt idx="3798">
                  <c:v>34.612695312500001</c:v>
                </c:pt>
                <c:pt idx="3799">
                  <c:v>34.612695312500001</c:v>
                </c:pt>
                <c:pt idx="3800">
                  <c:v>34.711789062500003</c:v>
                </c:pt>
                <c:pt idx="3801">
                  <c:v>34.797015625</c:v>
                </c:pt>
                <c:pt idx="3802">
                  <c:v>34.797015625</c:v>
                </c:pt>
                <c:pt idx="3803">
                  <c:v>34.8916015625</c:v>
                </c:pt>
                <c:pt idx="3804">
                  <c:v>34.994328125000003</c:v>
                </c:pt>
                <c:pt idx="3805">
                  <c:v>34.926484375000001</c:v>
                </c:pt>
                <c:pt idx="3806">
                  <c:v>35.047757812500002</c:v>
                </c:pt>
                <c:pt idx="3807">
                  <c:v>35.027347656250001</c:v>
                </c:pt>
                <c:pt idx="3808">
                  <c:v>35.027347656250001</c:v>
                </c:pt>
                <c:pt idx="3809">
                  <c:v>35.053085937500001</c:v>
                </c:pt>
                <c:pt idx="3810">
                  <c:v>35.071624999999997</c:v>
                </c:pt>
                <c:pt idx="3811">
                  <c:v>34.766015625000001</c:v>
                </c:pt>
                <c:pt idx="3812">
                  <c:v>34.766015625000001</c:v>
                </c:pt>
                <c:pt idx="3813">
                  <c:v>34.852351562499997</c:v>
                </c:pt>
                <c:pt idx="3814">
                  <c:v>34.914703125000003</c:v>
                </c:pt>
                <c:pt idx="3815">
                  <c:v>34.927011718750002</c:v>
                </c:pt>
                <c:pt idx="3816">
                  <c:v>34.897105468749999</c:v>
                </c:pt>
                <c:pt idx="3817">
                  <c:v>34.933292968750003</c:v>
                </c:pt>
                <c:pt idx="3818">
                  <c:v>34.933292968750003</c:v>
                </c:pt>
                <c:pt idx="3819">
                  <c:v>34.879734374999998</c:v>
                </c:pt>
                <c:pt idx="3820">
                  <c:v>34.87496484375</c:v>
                </c:pt>
                <c:pt idx="3821">
                  <c:v>35.090148437499998</c:v>
                </c:pt>
                <c:pt idx="3822">
                  <c:v>35.090148437499998</c:v>
                </c:pt>
                <c:pt idx="3823">
                  <c:v>35.113964843749997</c:v>
                </c:pt>
                <c:pt idx="3824">
                  <c:v>34.991992187500003</c:v>
                </c:pt>
                <c:pt idx="3825">
                  <c:v>35.028457031249999</c:v>
                </c:pt>
                <c:pt idx="3826">
                  <c:v>34.866734375</c:v>
                </c:pt>
                <c:pt idx="3827">
                  <c:v>35.032210937499997</c:v>
                </c:pt>
                <c:pt idx="3828">
                  <c:v>35.032210937499997</c:v>
                </c:pt>
                <c:pt idx="3829">
                  <c:v>35.090585937500002</c:v>
                </c:pt>
                <c:pt idx="3830">
                  <c:v>35.036375</c:v>
                </c:pt>
                <c:pt idx="3831">
                  <c:v>35.036375</c:v>
                </c:pt>
                <c:pt idx="3832">
                  <c:v>35.043367187500003</c:v>
                </c:pt>
                <c:pt idx="3833">
                  <c:v>34.961492187499999</c:v>
                </c:pt>
                <c:pt idx="3834">
                  <c:v>34.961492187499999</c:v>
                </c:pt>
                <c:pt idx="3835">
                  <c:v>34.747914062500001</c:v>
                </c:pt>
                <c:pt idx="3836">
                  <c:v>34.825125</c:v>
                </c:pt>
                <c:pt idx="3837">
                  <c:v>34.825125</c:v>
                </c:pt>
                <c:pt idx="3838">
                  <c:v>34.981601562500003</c:v>
                </c:pt>
                <c:pt idx="3839">
                  <c:v>34.859851562499998</c:v>
                </c:pt>
                <c:pt idx="3840">
                  <c:v>34.865539062499998</c:v>
                </c:pt>
                <c:pt idx="3841">
                  <c:v>34.865539062499998</c:v>
                </c:pt>
                <c:pt idx="3842">
                  <c:v>34.929175781250002</c:v>
                </c:pt>
                <c:pt idx="3843">
                  <c:v>34.929175781250002</c:v>
                </c:pt>
                <c:pt idx="3844">
                  <c:v>35.150257812500001</c:v>
                </c:pt>
                <c:pt idx="3845">
                  <c:v>34.967792968749997</c:v>
                </c:pt>
                <c:pt idx="3846">
                  <c:v>34.891574218750002</c:v>
                </c:pt>
                <c:pt idx="3847">
                  <c:v>34.891574218750002</c:v>
                </c:pt>
                <c:pt idx="3848">
                  <c:v>34.828640624999998</c:v>
                </c:pt>
                <c:pt idx="3849">
                  <c:v>35.076058593749998</c:v>
                </c:pt>
                <c:pt idx="3850">
                  <c:v>35.110273437499998</c:v>
                </c:pt>
                <c:pt idx="3851">
                  <c:v>34.913773437499998</c:v>
                </c:pt>
                <c:pt idx="3852">
                  <c:v>35.035453124999997</c:v>
                </c:pt>
                <c:pt idx="3853">
                  <c:v>35.035453124999997</c:v>
                </c:pt>
                <c:pt idx="3854">
                  <c:v>34.963515624999999</c:v>
                </c:pt>
                <c:pt idx="3855">
                  <c:v>35.012644531249997</c:v>
                </c:pt>
                <c:pt idx="3856">
                  <c:v>34.933164062499998</c:v>
                </c:pt>
                <c:pt idx="3857">
                  <c:v>34.933164062499998</c:v>
                </c:pt>
                <c:pt idx="3858">
                  <c:v>35.081226562499999</c:v>
                </c:pt>
                <c:pt idx="3859">
                  <c:v>35.081226562499999</c:v>
                </c:pt>
                <c:pt idx="3860">
                  <c:v>35.032593749999997</c:v>
                </c:pt>
                <c:pt idx="3861">
                  <c:v>34.992484374999997</c:v>
                </c:pt>
                <c:pt idx="3862">
                  <c:v>34.9183515625</c:v>
                </c:pt>
                <c:pt idx="3863">
                  <c:v>34.9183515625</c:v>
                </c:pt>
                <c:pt idx="3864">
                  <c:v>34.815230468750002</c:v>
                </c:pt>
                <c:pt idx="3865">
                  <c:v>35.022941406249998</c:v>
                </c:pt>
                <c:pt idx="3866">
                  <c:v>35.022941406249998</c:v>
                </c:pt>
                <c:pt idx="3867">
                  <c:v>35.0353984375</c:v>
                </c:pt>
                <c:pt idx="3868">
                  <c:v>34.976035156249999</c:v>
                </c:pt>
                <c:pt idx="3869">
                  <c:v>34.976035156249999</c:v>
                </c:pt>
                <c:pt idx="3870">
                  <c:v>35.035562499999997</c:v>
                </c:pt>
                <c:pt idx="3871">
                  <c:v>34.974214843749998</c:v>
                </c:pt>
                <c:pt idx="3872">
                  <c:v>34.974214843749998</c:v>
                </c:pt>
                <c:pt idx="3873">
                  <c:v>34.846031250000003</c:v>
                </c:pt>
                <c:pt idx="3874">
                  <c:v>34.842292968750002</c:v>
                </c:pt>
                <c:pt idx="3875">
                  <c:v>34.842292968750002</c:v>
                </c:pt>
                <c:pt idx="3876">
                  <c:v>34.969054687499998</c:v>
                </c:pt>
                <c:pt idx="3877">
                  <c:v>34.879796874999997</c:v>
                </c:pt>
                <c:pt idx="3878">
                  <c:v>34.879796874999997</c:v>
                </c:pt>
                <c:pt idx="3879">
                  <c:v>34.8492265625</c:v>
                </c:pt>
                <c:pt idx="3880">
                  <c:v>34.973050781250002</c:v>
                </c:pt>
                <c:pt idx="3881">
                  <c:v>34.941914062499997</c:v>
                </c:pt>
                <c:pt idx="3882">
                  <c:v>34.941914062499997</c:v>
                </c:pt>
                <c:pt idx="3883">
                  <c:v>34.938136718750002</c:v>
                </c:pt>
                <c:pt idx="3884">
                  <c:v>34.897085937500002</c:v>
                </c:pt>
                <c:pt idx="3885">
                  <c:v>34.895363281249999</c:v>
                </c:pt>
                <c:pt idx="3886">
                  <c:v>35.00439453125</c:v>
                </c:pt>
                <c:pt idx="3887">
                  <c:v>34.822257812499998</c:v>
                </c:pt>
                <c:pt idx="3888">
                  <c:v>34.822257812499998</c:v>
                </c:pt>
                <c:pt idx="3889">
                  <c:v>34.7988984375</c:v>
                </c:pt>
                <c:pt idx="3890">
                  <c:v>34.777117187499996</c:v>
                </c:pt>
                <c:pt idx="3891">
                  <c:v>34.777117187499996</c:v>
                </c:pt>
                <c:pt idx="3892">
                  <c:v>34.810671874999997</c:v>
                </c:pt>
                <c:pt idx="3893">
                  <c:v>34.874593750000003</c:v>
                </c:pt>
                <c:pt idx="3894">
                  <c:v>34.878636718750002</c:v>
                </c:pt>
                <c:pt idx="3895">
                  <c:v>35.053511718750002</c:v>
                </c:pt>
                <c:pt idx="3896">
                  <c:v>35.063054687499999</c:v>
                </c:pt>
                <c:pt idx="3897">
                  <c:v>35.063054687499999</c:v>
                </c:pt>
                <c:pt idx="3898">
                  <c:v>35.062101562499997</c:v>
                </c:pt>
                <c:pt idx="3899">
                  <c:v>35.061785156249996</c:v>
                </c:pt>
                <c:pt idx="3900">
                  <c:v>34.968722656250002</c:v>
                </c:pt>
                <c:pt idx="3901">
                  <c:v>34.968722656250002</c:v>
                </c:pt>
                <c:pt idx="3902">
                  <c:v>34.904617187500001</c:v>
                </c:pt>
                <c:pt idx="3903">
                  <c:v>34.904617187500001</c:v>
                </c:pt>
                <c:pt idx="3904">
                  <c:v>35.053156250000001</c:v>
                </c:pt>
                <c:pt idx="3905">
                  <c:v>35.088718749999998</c:v>
                </c:pt>
                <c:pt idx="3906">
                  <c:v>34.896570312500003</c:v>
                </c:pt>
                <c:pt idx="3907">
                  <c:v>34.896570312500003</c:v>
                </c:pt>
                <c:pt idx="3908">
                  <c:v>35.012457031250001</c:v>
                </c:pt>
                <c:pt idx="3909">
                  <c:v>34.892296875</c:v>
                </c:pt>
                <c:pt idx="3910">
                  <c:v>34.892296875</c:v>
                </c:pt>
                <c:pt idx="3911">
                  <c:v>34.906367187500003</c:v>
                </c:pt>
                <c:pt idx="3912">
                  <c:v>34.863585937499998</c:v>
                </c:pt>
                <c:pt idx="3913">
                  <c:v>34.863585937499998</c:v>
                </c:pt>
                <c:pt idx="3914">
                  <c:v>34.878851562500003</c:v>
                </c:pt>
                <c:pt idx="3915">
                  <c:v>34.840257812499999</c:v>
                </c:pt>
                <c:pt idx="3916">
                  <c:v>34.840257812499999</c:v>
                </c:pt>
                <c:pt idx="3917">
                  <c:v>34.928039062499998</c:v>
                </c:pt>
                <c:pt idx="3918">
                  <c:v>34.922976562499997</c:v>
                </c:pt>
                <c:pt idx="3919">
                  <c:v>34.834238281250002</c:v>
                </c:pt>
                <c:pt idx="3920">
                  <c:v>34.834238281250002</c:v>
                </c:pt>
                <c:pt idx="3921">
                  <c:v>34.807718749999999</c:v>
                </c:pt>
                <c:pt idx="3922">
                  <c:v>34.994675781250002</c:v>
                </c:pt>
                <c:pt idx="3923">
                  <c:v>34.994675781250002</c:v>
                </c:pt>
                <c:pt idx="3924">
                  <c:v>35.002101562500002</c:v>
                </c:pt>
                <c:pt idx="3925">
                  <c:v>34.9710859375</c:v>
                </c:pt>
                <c:pt idx="3926">
                  <c:v>34.9710859375</c:v>
                </c:pt>
                <c:pt idx="3927">
                  <c:v>35.037296875000003</c:v>
                </c:pt>
                <c:pt idx="3928">
                  <c:v>35.006929687499998</c:v>
                </c:pt>
                <c:pt idx="3929">
                  <c:v>35.006929687499998</c:v>
                </c:pt>
                <c:pt idx="3930">
                  <c:v>34.8411328125</c:v>
                </c:pt>
                <c:pt idx="3931">
                  <c:v>34.884039062500001</c:v>
                </c:pt>
                <c:pt idx="3932">
                  <c:v>34.884039062500001</c:v>
                </c:pt>
                <c:pt idx="3933">
                  <c:v>34.997585937499998</c:v>
                </c:pt>
                <c:pt idx="3934">
                  <c:v>34.936675781250003</c:v>
                </c:pt>
                <c:pt idx="3935">
                  <c:v>34.974570312499999</c:v>
                </c:pt>
                <c:pt idx="3936">
                  <c:v>34.974570312499999</c:v>
                </c:pt>
                <c:pt idx="3937">
                  <c:v>34.937328125000001</c:v>
                </c:pt>
                <c:pt idx="3938">
                  <c:v>34.963472656249998</c:v>
                </c:pt>
                <c:pt idx="3939">
                  <c:v>35.008953124999998</c:v>
                </c:pt>
                <c:pt idx="3940">
                  <c:v>34.853191406249998</c:v>
                </c:pt>
                <c:pt idx="3941">
                  <c:v>34.853191406249998</c:v>
                </c:pt>
                <c:pt idx="3942">
                  <c:v>34.910492187499997</c:v>
                </c:pt>
                <c:pt idx="3943">
                  <c:v>34.750160156249997</c:v>
                </c:pt>
                <c:pt idx="3944">
                  <c:v>34.9489765625</c:v>
                </c:pt>
                <c:pt idx="3945">
                  <c:v>34.9489765625</c:v>
                </c:pt>
                <c:pt idx="3946">
                  <c:v>34.825171875000002</c:v>
                </c:pt>
                <c:pt idx="3947">
                  <c:v>34.734117187499997</c:v>
                </c:pt>
                <c:pt idx="3948">
                  <c:v>34.734117187499997</c:v>
                </c:pt>
                <c:pt idx="3949">
                  <c:v>34.600140625000002</c:v>
                </c:pt>
                <c:pt idx="3950">
                  <c:v>34.709882812499998</c:v>
                </c:pt>
                <c:pt idx="3951">
                  <c:v>34.709882812499998</c:v>
                </c:pt>
                <c:pt idx="3952">
                  <c:v>34.801843750000003</c:v>
                </c:pt>
                <c:pt idx="3953">
                  <c:v>34.765230468749998</c:v>
                </c:pt>
                <c:pt idx="3954">
                  <c:v>34.915031249999998</c:v>
                </c:pt>
                <c:pt idx="3955">
                  <c:v>34.895132812500002</c:v>
                </c:pt>
                <c:pt idx="3956">
                  <c:v>35.102628906249997</c:v>
                </c:pt>
                <c:pt idx="3957">
                  <c:v>35.102628906249997</c:v>
                </c:pt>
                <c:pt idx="3958">
                  <c:v>35.096625000000003</c:v>
                </c:pt>
                <c:pt idx="3959">
                  <c:v>34.838910156250002</c:v>
                </c:pt>
                <c:pt idx="3960">
                  <c:v>35.036234374999999</c:v>
                </c:pt>
                <c:pt idx="3961">
                  <c:v>35.036234374999999</c:v>
                </c:pt>
                <c:pt idx="3962">
                  <c:v>34.9511015625</c:v>
                </c:pt>
                <c:pt idx="3963">
                  <c:v>35.15311328125</c:v>
                </c:pt>
                <c:pt idx="3964">
                  <c:v>35.044074218749998</c:v>
                </c:pt>
                <c:pt idx="3965">
                  <c:v>35.018562500000002</c:v>
                </c:pt>
                <c:pt idx="3966">
                  <c:v>34.938007812499997</c:v>
                </c:pt>
                <c:pt idx="3967">
                  <c:v>34.938007812499997</c:v>
                </c:pt>
                <c:pt idx="3968">
                  <c:v>34.729089843750003</c:v>
                </c:pt>
                <c:pt idx="3969">
                  <c:v>34.866738281250001</c:v>
                </c:pt>
                <c:pt idx="3970">
                  <c:v>34.866738281250001</c:v>
                </c:pt>
                <c:pt idx="3971">
                  <c:v>34.913386718749997</c:v>
                </c:pt>
                <c:pt idx="3972">
                  <c:v>35.007484374999997</c:v>
                </c:pt>
                <c:pt idx="3973">
                  <c:v>35.007484374999997</c:v>
                </c:pt>
                <c:pt idx="3974">
                  <c:v>34.840210937499997</c:v>
                </c:pt>
                <c:pt idx="3975">
                  <c:v>34.869585937499998</c:v>
                </c:pt>
                <c:pt idx="3976">
                  <c:v>34.869585937499998</c:v>
                </c:pt>
                <c:pt idx="3977">
                  <c:v>34.831558593750003</c:v>
                </c:pt>
                <c:pt idx="3978">
                  <c:v>34.808632812500001</c:v>
                </c:pt>
                <c:pt idx="3979">
                  <c:v>34.801570312499997</c:v>
                </c:pt>
                <c:pt idx="3980">
                  <c:v>34.801570312499997</c:v>
                </c:pt>
                <c:pt idx="3981">
                  <c:v>34.986542968750001</c:v>
                </c:pt>
                <c:pt idx="3982">
                  <c:v>34.986542968750001</c:v>
                </c:pt>
                <c:pt idx="3983">
                  <c:v>34.934191406250001</c:v>
                </c:pt>
                <c:pt idx="3984">
                  <c:v>35.019390625</c:v>
                </c:pt>
                <c:pt idx="3985">
                  <c:v>34.826492187500001</c:v>
                </c:pt>
                <c:pt idx="3986">
                  <c:v>34.826492187500001</c:v>
                </c:pt>
                <c:pt idx="3987">
                  <c:v>34.890792968749999</c:v>
                </c:pt>
                <c:pt idx="3988">
                  <c:v>34.854902343749998</c:v>
                </c:pt>
                <c:pt idx="3989">
                  <c:v>34.854902343749998</c:v>
                </c:pt>
                <c:pt idx="3990">
                  <c:v>34.86348828125</c:v>
                </c:pt>
                <c:pt idx="3991">
                  <c:v>34.964628906249999</c:v>
                </c:pt>
                <c:pt idx="3992">
                  <c:v>34.964628906249999</c:v>
                </c:pt>
                <c:pt idx="3993">
                  <c:v>34.991843750000001</c:v>
                </c:pt>
                <c:pt idx="3994">
                  <c:v>35.005679687499999</c:v>
                </c:pt>
                <c:pt idx="3995">
                  <c:v>34.716226562499997</c:v>
                </c:pt>
                <c:pt idx="3996">
                  <c:v>34.716226562499997</c:v>
                </c:pt>
                <c:pt idx="3997">
                  <c:v>34.896304687499999</c:v>
                </c:pt>
                <c:pt idx="3998">
                  <c:v>34.924695312499999</c:v>
                </c:pt>
                <c:pt idx="3999">
                  <c:v>34.924695312499999</c:v>
                </c:pt>
                <c:pt idx="4000">
                  <c:v>34.9841328125</c:v>
                </c:pt>
                <c:pt idx="4001">
                  <c:v>34.9841328125</c:v>
                </c:pt>
                <c:pt idx="4002">
                  <c:v>34.877121093749999</c:v>
                </c:pt>
                <c:pt idx="4003">
                  <c:v>35.014566406249997</c:v>
                </c:pt>
                <c:pt idx="4004">
                  <c:v>34.843664062499997</c:v>
                </c:pt>
                <c:pt idx="4005">
                  <c:v>34.843664062499997</c:v>
                </c:pt>
                <c:pt idx="4006">
                  <c:v>34.802566406250001</c:v>
                </c:pt>
                <c:pt idx="4007">
                  <c:v>34.684613281250002</c:v>
                </c:pt>
                <c:pt idx="4008">
                  <c:v>34.679394531249997</c:v>
                </c:pt>
                <c:pt idx="4009">
                  <c:v>34.60333984375</c:v>
                </c:pt>
                <c:pt idx="4010">
                  <c:v>34.60333984375</c:v>
                </c:pt>
                <c:pt idx="4011">
                  <c:v>34.777472656249998</c:v>
                </c:pt>
                <c:pt idx="4012">
                  <c:v>34.939339843749998</c:v>
                </c:pt>
                <c:pt idx="4013">
                  <c:v>34.877226562499999</c:v>
                </c:pt>
                <c:pt idx="4014">
                  <c:v>34.877226562499999</c:v>
                </c:pt>
                <c:pt idx="4015">
                  <c:v>34.956511718750001</c:v>
                </c:pt>
                <c:pt idx="4016">
                  <c:v>34.956511718750001</c:v>
                </c:pt>
                <c:pt idx="4017">
                  <c:v>34.796742187500001</c:v>
                </c:pt>
                <c:pt idx="4018">
                  <c:v>35.00851171875</c:v>
                </c:pt>
                <c:pt idx="4019">
                  <c:v>35.103914062500003</c:v>
                </c:pt>
                <c:pt idx="4020">
                  <c:v>35.103914062500003</c:v>
                </c:pt>
                <c:pt idx="4021">
                  <c:v>35.103292968749997</c:v>
                </c:pt>
                <c:pt idx="4022">
                  <c:v>35.008085937499999</c:v>
                </c:pt>
                <c:pt idx="4023">
                  <c:v>35.008085937499999</c:v>
                </c:pt>
                <c:pt idx="4024">
                  <c:v>34.900746093750001</c:v>
                </c:pt>
                <c:pt idx="4025">
                  <c:v>34.900746093750001</c:v>
                </c:pt>
                <c:pt idx="4026">
                  <c:v>34.902812500000003</c:v>
                </c:pt>
                <c:pt idx="4027">
                  <c:v>35.022300781250003</c:v>
                </c:pt>
                <c:pt idx="4028">
                  <c:v>35.022300781250003</c:v>
                </c:pt>
                <c:pt idx="4029">
                  <c:v>35.10065625</c:v>
                </c:pt>
                <c:pt idx="4030">
                  <c:v>34.964312499999998</c:v>
                </c:pt>
                <c:pt idx="4031">
                  <c:v>34.964312499999998</c:v>
                </c:pt>
                <c:pt idx="4032">
                  <c:v>34.978539062499998</c:v>
                </c:pt>
                <c:pt idx="4033">
                  <c:v>34.8445859375</c:v>
                </c:pt>
                <c:pt idx="4034">
                  <c:v>34.8445859375</c:v>
                </c:pt>
                <c:pt idx="4035">
                  <c:v>34.874515625000001</c:v>
                </c:pt>
                <c:pt idx="4036">
                  <c:v>34.857949218750001</c:v>
                </c:pt>
                <c:pt idx="4037">
                  <c:v>34.857949218750001</c:v>
                </c:pt>
                <c:pt idx="4038">
                  <c:v>35.005277343750002</c:v>
                </c:pt>
                <c:pt idx="4039">
                  <c:v>35.0944453125</c:v>
                </c:pt>
                <c:pt idx="4040">
                  <c:v>35.0944453125</c:v>
                </c:pt>
                <c:pt idx="4041">
                  <c:v>35.048632812500003</c:v>
                </c:pt>
                <c:pt idx="4042">
                  <c:v>34.847121093749998</c:v>
                </c:pt>
                <c:pt idx="4043">
                  <c:v>34.98364453125</c:v>
                </c:pt>
                <c:pt idx="4044">
                  <c:v>34.903511718750003</c:v>
                </c:pt>
                <c:pt idx="4045">
                  <c:v>34.989703124999998</c:v>
                </c:pt>
                <c:pt idx="4046">
                  <c:v>34.989703124999998</c:v>
                </c:pt>
                <c:pt idx="4047">
                  <c:v>34.921742187500001</c:v>
                </c:pt>
                <c:pt idx="4048">
                  <c:v>34.955343749999997</c:v>
                </c:pt>
                <c:pt idx="4049">
                  <c:v>34.955343749999997</c:v>
                </c:pt>
                <c:pt idx="4050">
                  <c:v>34.794035156249997</c:v>
                </c:pt>
                <c:pt idx="4051">
                  <c:v>34.908398437499997</c:v>
                </c:pt>
                <c:pt idx="4052">
                  <c:v>34.908398437499997</c:v>
                </c:pt>
                <c:pt idx="4053">
                  <c:v>34.934125000000002</c:v>
                </c:pt>
                <c:pt idx="4054">
                  <c:v>34.798335937499999</c:v>
                </c:pt>
                <c:pt idx="4055">
                  <c:v>34.798335937499999</c:v>
                </c:pt>
                <c:pt idx="4056">
                  <c:v>35.0130078125</c:v>
                </c:pt>
                <c:pt idx="4057">
                  <c:v>34.873351562499998</c:v>
                </c:pt>
                <c:pt idx="4058">
                  <c:v>34.899046875000003</c:v>
                </c:pt>
                <c:pt idx="4059">
                  <c:v>34.59301953125</c:v>
                </c:pt>
                <c:pt idx="4060">
                  <c:v>34.734531250000003</c:v>
                </c:pt>
                <c:pt idx="4061">
                  <c:v>34.734531250000003</c:v>
                </c:pt>
                <c:pt idx="4062">
                  <c:v>34.89966015625</c:v>
                </c:pt>
                <c:pt idx="4063">
                  <c:v>34.800882812499999</c:v>
                </c:pt>
                <c:pt idx="4064">
                  <c:v>34.883218749999997</c:v>
                </c:pt>
                <c:pt idx="4065">
                  <c:v>34.883218749999997</c:v>
                </c:pt>
                <c:pt idx="4066">
                  <c:v>34.702906249999998</c:v>
                </c:pt>
                <c:pt idx="4067">
                  <c:v>34.733726562500003</c:v>
                </c:pt>
                <c:pt idx="4068">
                  <c:v>34.674117187500002</c:v>
                </c:pt>
                <c:pt idx="4069">
                  <c:v>34.832019531249998</c:v>
                </c:pt>
                <c:pt idx="4070">
                  <c:v>35.007210937499998</c:v>
                </c:pt>
                <c:pt idx="4071">
                  <c:v>35.007210937499998</c:v>
                </c:pt>
                <c:pt idx="4072">
                  <c:v>34.858101562500003</c:v>
                </c:pt>
                <c:pt idx="4073">
                  <c:v>34.839546875000003</c:v>
                </c:pt>
                <c:pt idx="4074">
                  <c:v>34.839546875000003</c:v>
                </c:pt>
                <c:pt idx="4075">
                  <c:v>34.982085937500003</c:v>
                </c:pt>
                <c:pt idx="4076">
                  <c:v>34.922195312500001</c:v>
                </c:pt>
                <c:pt idx="4077">
                  <c:v>34.922195312500001</c:v>
                </c:pt>
                <c:pt idx="4078">
                  <c:v>34.993585937500001</c:v>
                </c:pt>
                <c:pt idx="4079">
                  <c:v>35.014867187500002</c:v>
                </c:pt>
                <c:pt idx="4080">
                  <c:v>35.040855468750003</c:v>
                </c:pt>
                <c:pt idx="4081">
                  <c:v>35.040855468750003</c:v>
                </c:pt>
                <c:pt idx="4082">
                  <c:v>34.882312499999998</c:v>
                </c:pt>
                <c:pt idx="4083">
                  <c:v>34.923726562500001</c:v>
                </c:pt>
                <c:pt idx="4084">
                  <c:v>34.923726562500001</c:v>
                </c:pt>
                <c:pt idx="4085">
                  <c:v>34.792148437500003</c:v>
                </c:pt>
                <c:pt idx="4086">
                  <c:v>34.943414062499997</c:v>
                </c:pt>
                <c:pt idx="4087">
                  <c:v>34.964507812500003</c:v>
                </c:pt>
                <c:pt idx="4088">
                  <c:v>34.788945312499997</c:v>
                </c:pt>
                <c:pt idx="4089">
                  <c:v>34.980425781249998</c:v>
                </c:pt>
                <c:pt idx="4090">
                  <c:v>34.9776796875</c:v>
                </c:pt>
                <c:pt idx="4091">
                  <c:v>34.9776796875</c:v>
                </c:pt>
                <c:pt idx="4092">
                  <c:v>35.002742187499997</c:v>
                </c:pt>
                <c:pt idx="4093">
                  <c:v>35.075117187499998</c:v>
                </c:pt>
                <c:pt idx="4094">
                  <c:v>34.961546875000003</c:v>
                </c:pt>
                <c:pt idx="4095">
                  <c:v>34.875179687500001</c:v>
                </c:pt>
                <c:pt idx="4096">
                  <c:v>34.79893359375</c:v>
                </c:pt>
                <c:pt idx="4097">
                  <c:v>34.79893359375</c:v>
                </c:pt>
                <c:pt idx="4098">
                  <c:v>34.930273437499999</c:v>
                </c:pt>
                <c:pt idx="4099">
                  <c:v>34.964085937500002</c:v>
                </c:pt>
                <c:pt idx="4100">
                  <c:v>34.964085937500002</c:v>
                </c:pt>
                <c:pt idx="4101">
                  <c:v>34.890683593749998</c:v>
                </c:pt>
                <c:pt idx="4102">
                  <c:v>35.248445312500003</c:v>
                </c:pt>
                <c:pt idx="4103">
                  <c:v>35.00558203125</c:v>
                </c:pt>
                <c:pt idx="4104">
                  <c:v>34.859246093750002</c:v>
                </c:pt>
                <c:pt idx="4105">
                  <c:v>34.836515624999997</c:v>
                </c:pt>
                <c:pt idx="4106">
                  <c:v>34.836515624999997</c:v>
                </c:pt>
                <c:pt idx="4107">
                  <c:v>34.910828125000002</c:v>
                </c:pt>
                <c:pt idx="4108">
                  <c:v>34.928316406249998</c:v>
                </c:pt>
                <c:pt idx="4109">
                  <c:v>34.830507812500002</c:v>
                </c:pt>
                <c:pt idx="4110">
                  <c:v>34.830507812500002</c:v>
                </c:pt>
                <c:pt idx="4111">
                  <c:v>34.9147265625</c:v>
                </c:pt>
                <c:pt idx="4112">
                  <c:v>34.942957031250003</c:v>
                </c:pt>
                <c:pt idx="4113">
                  <c:v>34.736199218750002</c:v>
                </c:pt>
                <c:pt idx="4114">
                  <c:v>34.905800781250001</c:v>
                </c:pt>
                <c:pt idx="4115">
                  <c:v>34.8986796875</c:v>
                </c:pt>
                <c:pt idx="4116">
                  <c:v>34.8986796875</c:v>
                </c:pt>
                <c:pt idx="4117">
                  <c:v>34.929976562500002</c:v>
                </c:pt>
                <c:pt idx="4118">
                  <c:v>34.820148437500002</c:v>
                </c:pt>
                <c:pt idx="4119">
                  <c:v>34.820148437500002</c:v>
                </c:pt>
                <c:pt idx="4120">
                  <c:v>34.709218749999998</c:v>
                </c:pt>
                <c:pt idx="4121">
                  <c:v>34.709218749999998</c:v>
                </c:pt>
                <c:pt idx="4122">
                  <c:v>34.748648437500002</c:v>
                </c:pt>
                <c:pt idx="4123">
                  <c:v>34.767132812500002</c:v>
                </c:pt>
                <c:pt idx="4124">
                  <c:v>34.897882812500001</c:v>
                </c:pt>
                <c:pt idx="4125">
                  <c:v>34.897882812500001</c:v>
                </c:pt>
                <c:pt idx="4126">
                  <c:v>34.982812500000001</c:v>
                </c:pt>
                <c:pt idx="4127">
                  <c:v>34.902742187500003</c:v>
                </c:pt>
                <c:pt idx="4128">
                  <c:v>34.880148437499997</c:v>
                </c:pt>
                <c:pt idx="4129">
                  <c:v>35.076851562500003</c:v>
                </c:pt>
                <c:pt idx="4130">
                  <c:v>34.927554687499999</c:v>
                </c:pt>
                <c:pt idx="4131">
                  <c:v>34.927554687499999</c:v>
                </c:pt>
                <c:pt idx="4132">
                  <c:v>34.935980468750003</c:v>
                </c:pt>
                <c:pt idx="4133">
                  <c:v>34.989984374999999</c:v>
                </c:pt>
                <c:pt idx="4134">
                  <c:v>34.989984374999999</c:v>
                </c:pt>
                <c:pt idx="4135">
                  <c:v>35.008222656249998</c:v>
                </c:pt>
                <c:pt idx="4136">
                  <c:v>35.071972656249997</c:v>
                </c:pt>
                <c:pt idx="4137">
                  <c:v>34.897605468750001</c:v>
                </c:pt>
                <c:pt idx="4138">
                  <c:v>34.916968750000002</c:v>
                </c:pt>
                <c:pt idx="4139">
                  <c:v>34.761183593749998</c:v>
                </c:pt>
                <c:pt idx="4140">
                  <c:v>34.761183593749998</c:v>
                </c:pt>
                <c:pt idx="4141">
                  <c:v>34.676492187500003</c:v>
                </c:pt>
                <c:pt idx="4142">
                  <c:v>34.687695312499997</c:v>
                </c:pt>
                <c:pt idx="4143">
                  <c:v>34.82847265625</c:v>
                </c:pt>
                <c:pt idx="4144">
                  <c:v>34.82847265625</c:v>
                </c:pt>
                <c:pt idx="4145">
                  <c:v>35.034109375</c:v>
                </c:pt>
                <c:pt idx="4146">
                  <c:v>34.943105468749998</c:v>
                </c:pt>
                <c:pt idx="4147">
                  <c:v>34.943105468749998</c:v>
                </c:pt>
                <c:pt idx="4148">
                  <c:v>34.895898437500001</c:v>
                </c:pt>
                <c:pt idx="4149">
                  <c:v>34.758832031250002</c:v>
                </c:pt>
                <c:pt idx="4150">
                  <c:v>34.758832031250002</c:v>
                </c:pt>
                <c:pt idx="4151">
                  <c:v>34.789351562500002</c:v>
                </c:pt>
                <c:pt idx="4152">
                  <c:v>34.813550781250001</c:v>
                </c:pt>
                <c:pt idx="4153">
                  <c:v>34.910648437500001</c:v>
                </c:pt>
                <c:pt idx="4154">
                  <c:v>34.910648437500001</c:v>
                </c:pt>
                <c:pt idx="4155">
                  <c:v>34.809574218750001</c:v>
                </c:pt>
                <c:pt idx="4156">
                  <c:v>34.809574218750001</c:v>
                </c:pt>
                <c:pt idx="4157">
                  <c:v>34.958722656250004</c:v>
                </c:pt>
                <c:pt idx="4158">
                  <c:v>34.864882812499999</c:v>
                </c:pt>
                <c:pt idx="4159">
                  <c:v>34.96365625</c:v>
                </c:pt>
                <c:pt idx="4160">
                  <c:v>34.96365625</c:v>
                </c:pt>
                <c:pt idx="4161">
                  <c:v>35.013671875</c:v>
                </c:pt>
                <c:pt idx="4162">
                  <c:v>34.9587734375</c:v>
                </c:pt>
                <c:pt idx="4163">
                  <c:v>34.9587734375</c:v>
                </c:pt>
                <c:pt idx="4164">
                  <c:v>34.678707031249999</c:v>
                </c:pt>
                <c:pt idx="4165">
                  <c:v>34.666367187500001</c:v>
                </c:pt>
                <c:pt idx="4166">
                  <c:v>34.666367187500001</c:v>
                </c:pt>
                <c:pt idx="4167">
                  <c:v>34.650992187500002</c:v>
                </c:pt>
                <c:pt idx="4168">
                  <c:v>34.69408984375</c:v>
                </c:pt>
                <c:pt idx="4169">
                  <c:v>34.69408984375</c:v>
                </c:pt>
                <c:pt idx="4170">
                  <c:v>34.691699218750003</c:v>
                </c:pt>
                <c:pt idx="4171">
                  <c:v>34.690249999999999</c:v>
                </c:pt>
                <c:pt idx="4172">
                  <c:v>34.781050781250002</c:v>
                </c:pt>
                <c:pt idx="4173">
                  <c:v>34.749906250000002</c:v>
                </c:pt>
                <c:pt idx="4174">
                  <c:v>34.944722656250001</c:v>
                </c:pt>
                <c:pt idx="4175">
                  <c:v>34.944722656250001</c:v>
                </c:pt>
                <c:pt idx="4176">
                  <c:v>35.030164062499999</c:v>
                </c:pt>
                <c:pt idx="4177">
                  <c:v>34.941203125000001</c:v>
                </c:pt>
                <c:pt idx="4178">
                  <c:v>34.970328125000002</c:v>
                </c:pt>
                <c:pt idx="4179">
                  <c:v>34.970328125000002</c:v>
                </c:pt>
                <c:pt idx="4180">
                  <c:v>35.000722656249998</c:v>
                </c:pt>
                <c:pt idx="4181">
                  <c:v>35.000722656249998</c:v>
                </c:pt>
                <c:pt idx="4182">
                  <c:v>34.822183593749997</c:v>
                </c:pt>
                <c:pt idx="4183">
                  <c:v>34.782445312500002</c:v>
                </c:pt>
                <c:pt idx="4184">
                  <c:v>34.782445312500002</c:v>
                </c:pt>
                <c:pt idx="4185">
                  <c:v>34.708667968749999</c:v>
                </c:pt>
                <c:pt idx="4186">
                  <c:v>34.710140625000001</c:v>
                </c:pt>
                <c:pt idx="4187">
                  <c:v>34.793863281249997</c:v>
                </c:pt>
                <c:pt idx="4188">
                  <c:v>34.793863281249997</c:v>
                </c:pt>
                <c:pt idx="4189">
                  <c:v>35.005820312499999</c:v>
                </c:pt>
                <c:pt idx="4190">
                  <c:v>35.005820312499999</c:v>
                </c:pt>
                <c:pt idx="4191">
                  <c:v>35.005316406250003</c:v>
                </c:pt>
                <c:pt idx="4192">
                  <c:v>34.974636718749998</c:v>
                </c:pt>
                <c:pt idx="4193">
                  <c:v>34.961374999999997</c:v>
                </c:pt>
                <c:pt idx="4194">
                  <c:v>34.961374999999997</c:v>
                </c:pt>
                <c:pt idx="4195">
                  <c:v>34.816421875000003</c:v>
                </c:pt>
                <c:pt idx="4196">
                  <c:v>34.960386718750001</c:v>
                </c:pt>
                <c:pt idx="4197">
                  <c:v>34.9757265625</c:v>
                </c:pt>
                <c:pt idx="4198">
                  <c:v>34.960890624999998</c:v>
                </c:pt>
                <c:pt idx="4199">
                  <c:v>34.983441406250002</c:v>
                </c:pt>
                <c:pt idx="4200">
                  <c:v>34.983441406250002</c:v>
                </c:pt>
                <c:pt idx="4201">
                  <c:v>34.876027343750003</c:v>
                </c:pt>
                <c:pt idx="4202">
                  <c:v>34.909398437500002</c:v>
                </c:pt>
                <c:pt idx="4203">
                  <c:v>34.909398437500002</c:v>
                </c:pt>
                <c:pt idx="4204">
                  <c:v>34.839804687499999</c:v>
                </c:pt>
                <c:pt idx="4205">
                  <c:v>34.964593749999999</c:v>
                </c:pt>
                <c:pt idx="4206">
                  <c:v>34.832523437500001</c:v>
                </c:pt>
                <c:pt idx="4207">
                  <c:v>34.817289062500002</c:v>
                </c:pt>
                <c:pt idx="4208">
                  <c:v>34.859882812499997</c:v>
                </c:pt>
                <c:pt idx="4209">
                  <c:v>34.859882812499997</c:v>
                </c:pt>
                <c:pt idx="4210">
                  <c:v>34.863730468749999</c:v>
                </c:pt>
                <c:pt idx="4211">
                  <c:v>34.950601562499997</c:v>
                </c:pt>
                <c:pt idx="4212">
                  <c:v>34.950601562499997</c:v>
                </c:pt>
                <c:pt idx="4213">
                  <c:v>34.827125000000002</c:v>
                </c:pt>
                <c:pt idx="4214">
                  <c:v>34.839703125</c:v>
                </c:pt>
                <c:pt idx="4215">
                  <c:v>34.884867187499999</c:v>
                </c:pt>
                <c:pt idx="4216">
                  <c:v>34.946957031250001</c:v>
                </c:pt>
                <c:pt idx="4217">
                  <c:v>34.978164062499999</c:v>
                </c:pt>
                <c:pt idx="4218">
                  <c:v>34.978164062499999</c:v>
                </c:pt>
                <c:pt idx="4219">
                  <c:v>34.83363671875</c:v>
                </c:pt>
                <c:pt idx="4220">
                  <c:v>35.036039062500002</c:v>
                </c:pt>
                <c:pt idx="4221">
                  <c:v>34.891851562500001</c:v>
                </c:pt>
                <c:pt idx="4222">
                  <c:v>34.891851562500001</c:v>
                </c:pt>
                <c:pt idx="4223">
                  <c:v>34.898710937499999</c:v>
                </c:pt>
                <c:pt idx="4224">
                  <c:v>34.738132812499998</c:v>
                </c:pt>
                <c:pt idx="4225">
                  <c:v>34.738132812499998</c:v>
                </c:pt>
                <c:pt idx="4226">
                  <c:v>34.762917968750003</c:v>
                </c:pt>
                <c:pt idx="4227">
                  <c:v>34.735214843750001</c:v>
                </c:pt>
                <c:pt idx="4228">
                  <c:v>34.735214843750001</c:v>
                </c:pt>
                <c:pt idx="4229">
                  <c:v>34.778535156250001</c:v>
                </c:pt>
                <c:pt idx="4230">
                  <c:v>34.797898437500002</c:v>
                </c:pt>
                <c:pt idx="4231">
                  <c:v>34.805917968750002</c:v>
                </c:pt>
                <c:pt idx="4232">
                  <c:v>34.896511718749998</c:v>
                </c:pt>
                <c:pt idx="4233">
                  <c:v>34.852382812499997</c:v>
                </c:pt>
                <c:pt idx="4234">
                  <c:v>34.815824218750002</c:v>
                </c:pt>
                <c:pt idx="4235">
                  <c:v>34.815824218750002</c:v>
                </c:pt>
                <c:pt idx="4236">
                  <c:v>34.980722656250002</c:v>
                </c:pt>
                <c:pt idx="4237">
                  <c:v>34.959695312500003</c:v>
                </c:pt>
                <c:pt idx="4238">
                  <c:v>34.959695312500003</c:v>
                </c:pt>
                <c:pt idx="4239">
                  <c:v>34.771363281249997</c:v>
                </c:pt>
                <c:pt idx="4240">
                  <c:v>34.802468750000003</c:v>
                </c:pt>
                <c:pt idx="4241">
                  <c:v>34.712781249999999</c:v>
                </c:pt>
                <c:pt idx="4242">
                  <c:v>34.801382812500002</c:v>
                </c:pt>
                <c:pt idx="4243">
                  <c:v>34.764277343750003</c:v>
                </c:pt>
                <c:pt idx="4244">
                  <c:v>34.764277343750003</c:v>
                </c:pt>
                <c:pt idx="4245">
                  <c:v>34.977796875000003</c:v>
                </c:pt>
                <c:pt idx="4246">
                  <c:v>35.039718749999999</c:v>
                </c:pt>
                <c:pt idx="4247">
                  <c:v>34.813273437500001</c:v>
                </c:pt>
                <c:pt idx="4248">
                  <c:v>34.813273437500001</c:v>
                </c:pt>
                <c:pt idx="4249">
                  <c:v>34.834281249999997</c:v>
                </c:pt>
                <c:pt idx="4250">
                  <c:v>34.701238281249999</c:v>
                </c:pt>
                <c:pt idx="4251">
                  <c:v>34.871386718750003</c:v>
                </c:pt>
                <c:pt idx="4252">
                  <c:v>34.902570312500004</c:v>
                </c:pt>
                <c:pt idx="4253">
                  <c:v>34.882550781250004</c:v>
                </c:pt>
                <c:pt idx="4254">
                  <c:v>34.882550781250004</c:v>
                </c:pt>
                <c:pt idx="4255">
                  <c:v>34.700218749999998</c:v>
                </c:pt>
                <c:pt idx="4256">
                  <c:v>34.73514453125</c:v>
                </c:pt>
                <c:pt idx="4257">
                  <c:v>34.73514453125</c:v>
                </c:pt>
                <c:pt idx="4258">
                  <c:v>34.853351562500002</c:v>
                </c:pt>
                <c:pt idx="4259">
                  <c:v>34.843585937500002</c:v>
                </c:pt>
                <c:pt idx="4260">
                  <c:v>34.843585937500002</c:v>
                </c:pt>
                <c:pt idx="4261">
                  <c:v>35.003988281250003</c:v>
                </c:pt>
                <c:pt idx="4262">
                  <c:v>34.972250000000003</c:v>
                </c:pt>
                <c:pt idx="4263">
                  <c:v>34.972250000000003</c:v>
                </c:pt>
                <c:pt idx="4264">
                  <c:v>35.0878203125</c:v>
                </c:pt>
                <c:pt idx="4265">
                  <c:v>34.880312500000002</c:v>
                </c:pt>
                <c:pt idx="4266">
                  <c:v>34.971753906250001</c:v>
                </c:pt>
                <c:pt idx="4267">
                  <c:v>35.000007812500002</c:v>
                </c:pt>
                <c:pt idx="4268">
                  <c:v>34.8212890625</c:v>
                </c:pt>
                <c:pt idx="4269">
                  <c:v>34.8212890625</c:v>
                </c:pt>
                <c:pt idx="4270">
                  <c:v>34.881921875000003</c:v>
                </c:pt>
                <c:pt idx="4271">
                  <c:v>34.702269531250003</c:v>
                </c:pt>
                <c:pt idx="4272">
                  <c:v>34.812363281250001</c:v>
                </c:pt>
                <c:pt idx="4273">
                  <c:v>34.812363281250001</c:v>
                </c:pt>
                <c:pt idx="4274">
                  <c:v>34.879574218750001</c:v>
                </c:pt>
                <c:pt idx="4275">
                  <c:v>34.850195312499999</c:v>
                </c:pt>
                <c:pt idx="4276">
                  <c:v>34.971375000000002</c:v>
                </c:pt>
                <c:pt idx="4277">
                  <c:v>34.889933593750001</c:v>
                </c:pt>
                <c:pt idx="4278">
                  <c:v>34.791914062499998</c:v>
                </c:pt>
                <c:pt idx="4279">
                  <c:v>34.791914062499998</c:v>
                </c:pt>
                <c:pt idx="4280">
                  <c:v>34.749375000000001</c:v>
                </c:pt>
                <c:pt idx="4281">
                  <c:v>34.795437499999998</c:v>
                </c:pt>
                <c:pt idx="4282">
                  <c:v>34.795437499999998</c:v>
                </c:pt>
                <c:pt idx="4283">
                  <c:v>35.0529453125</c:v>
                </c:pt>
                <c:pt idx="4284">
                  <c:v>35.023000000000003</c:v>
                </c:pt>
                <c:pt idx="4285">
                  <c:v>35.040929687499997</c:v>
                </c:pt>
                <c:pt idx="4286">
                  <c:v>34.898968750000002</c:v>
                </c:pt>
                <c:pt idx="4287">
                  <c:v>34.792101562500001</c:v>
                </c:pt>
                <c:pt idx="4288">
                  <c:v>34.792101562500001</c:v>
                </c:pt>
                <c:pt idx="4289">
                  <c:v>34.94601171875</c:v>
                </c:pt>
                <c:pt idx="4290">
                  <c:v>34.853171875000001</c:v>
                </c:pt>
                <c:pt idx="4291">
                  <c:v>35.009898437499999</c:v>
                </c:pt>
                <c:pt idx="4292">
                  <c:v>35.009898437499999</c:v>
                </c:pt>
                <c:pt idx="4293">
                  <c:v>35.003046875000003</c:v>
                </c:pt>
                <c:pt idx="4294">
                  <c:v>34.89868359375</c:v>
                </c:pt>
                <c:pt idx="4295">
                  <c:v>34.951472656249997</c:v>
                </c:pt>
                <c:pt idx="4296">
                  <c:v>34.892460937499997</c:v>
                </c:pt>
                <c:pt idx="4297">
                  <c:v>34.931531249999999</c:v>
                </c:pt>
                <c:pt idx="4298">
                  <c:v>34.931531249999999</c:v>
                </c:pt>
                <c:pt idx="4299">
                  <c:v>34.842984375</c:v>
                </c:pt>
                <c:pt idx="4300">
                  <c:v>34.811820312499997</c:v>
                </c:pt>
                <c:pt idx="4301">
                  <c:v>34.877804687500003</c:v>
                </c:pt>
                <c:pt idx="4302">
                  <c:v>34.877804687500003</c:v>
                </c:pt>
                <c:pt idx="4303">
                  <c:v>34.907179687499998</c:v>
                </c:pt>
                <c:pt idx="4304">
                  <c:v>34.907179687499998</c:v>
                </c:pt>
                <c:pt idx="4305">
                  <c:v>34.939292968750003</c:v>
                </c:pt>
                <c:pt idx="4306">
                  <c:v>34.937039062499998</c:v>
                </c:pt>
                <c:pt idx="4307">
                  <c:v>34.937039062499998</c:v>
                </c:pt>
                <c:pt idx="4308">
                  <c:v>35.021699218750001</c:v>
                </c:pt>
                <c:pt idx="4309">
                  <c:v>34.805039062500001</c:v>
                </c:pt>
                <c:pt idx="4310">
                  <c:v>34.882277343749998</c:v>
                </c:pt>
                <c:pt idx="4311">
                  <c:v>34.882277343749998</c:v>
                </c:pt>
                <c:pt idx="4312">
                  <c:v>34.980480468750002</c:v>
                </c:pt>
                <c:pt idx="4313">
                  <c:v>34.980480468750002</c:v>
                </c:pt>
                <c:pt idx="4314">
                  <c:v>35.001816406250001</c:v>
                </c:pt>
                <c:pt idx="4315">
                  <c:v>34.949976562499998</c:v>
                </c:pt>
                <c:pt idx="4316">
                  <c:v>34.925695312499997</c:v>
                </c:pt>
                <c:pt idx="4317">
                  <c:v>34.925695312499997</c:v>
                </c:pt>
                <c:pt idx="4318">
                  <c:v>34.721414062500003</c:v>
                </c:pt>
                <c:pt idx="4319">
                  <c:v>34.7332578125</c:v>
                </c:pt>
                <c:pt idx="4320">
                  <c:v>34.7332578125</c:v>
                </c:pt>
                <c:pt idx="4321">
                  <c:v>34.831761718750002</c:v>
                </c:pt>
                <c:pt idx="4322">
                  <c:v>34.93341796875</c:v>
                </c:pt>
                <c:pt idx="4323">
                  <c:v>34.93341796875</c:v>
                </c:pt>
                <c:pt idx="4324">
                  <c:v>34.821054687500002</c:v>
                </c:pt>
                <c:pt idx="4325">
                  <c:v>34.822871093750003</c:v>
                </c:pt>
                <c:pt idx="4326">
                  <c:v>34.812453124999998</c:v>
                </c:pt>
                <c:pt idx="4327">
                  <c:v>34.812453124999998</c:v>
                </c:pt>
                <c:pt idx="4328">
                  <c:v>34.771949218750002</c:v>
                </c:pt>
                <c:pt idx="4329">
                  <c:v>34.807710937499998</c:v>
                </c:pt>
                <c:pt idx="4330">
                  <c:v>34.773351562499997</c:v>
                </c:pt>
                <c:pt idx="4331">
                  <c:v>34.932003906250003</c:v>
                </c:pt>
                <c:pt idx="4332">
                  <c:v>34.898921874999999</c:v>
                </c:pt>
                <c:pt idx="4333">
                  <c:v>34.898921874999999</c:v>
                </c:pt>
                <c:pt idx="4334">
                  <c:v>34.957675781250003</c:v>
                </c:pt>
                <c:pt idx="4335">
                  <c:v>34.981285156250003</c:v>
                </c:pt>
                <c:pt idx="4336">
                  <c:v>34.981285156250003</c:v>
                </c:pt>
                <c:pt idx="4337">
                  <c:v>34.964789062500003</c:v>
                </c:pt>
                <c:pt idx="4338">
                  <c:v>34.832250000000002</c:v>
                </c:pt>
                <c:pt idx="4339">
                  <c:v>34.832250000000002</c:v>
                </c:pt>
                <c:pt idx="4340">
                  <c:v>34.8645703125</c:v>
                </c:pt>
                <c:pt idx="4341">
                  <c:v>34.810972656250001</c:v>
                </c:pt>
                <c:pt idx="4342">
                  <c:v>34.810972656250001</c:v>
                </c:pt>
                <c:pt idx="4343">
                  <c:v>34.879769531249998</c:v>
                </c:pt>
                <c:pt idx="4344">
                  <c:v>35.127886718749998</c:v>
                </c:pt>
                <c:pt idx="4345">
                  <c:v>34.997261718750003</c:v>
                </c:pt>
                <c:pt idx="4346">
                  <c:v>34.997261718750003</c:v>
                </c:pt>
                <c:pt idx="4347">
                  <c:v>34.802902343749999</c:v>
                </c:pt>
                <c:pt idx="4348">
                  <c:v>34.802902343749999</c:v>
                </c:pt>
                <c:pt idx="4349">
                  <c:v>34.779554687500003</c:v>
                </c:pt>
                <c:pt idx="4350">
                  <c:v>34.752246093750003</c:v>
                </c:pt>
                <c:pt idx="4351">
                  <c:v>34.5720234375</c:v>
                </c:pt>
                <c:pt idx="4352">
                  <c:v>34.5720234375</c:v>
                </c:pt>
                <c:pt idx="4353">
                  <c:v>34.849382812499996</c:v>
                </c:pt>
                <c:pt idx="4354">
                  <c:v>34.911714843749998</c:v>
                </c:pt>
                <c:pt idx="4355">
                  <c:v>34.911714843749998</c:v>
                </c:pt>
                <c:pt idx="4356">
                  <c:v>34.869617187499998</c:v>
                </c:pt>
                <c:pt idx="4357">
                  <c:v>34.617320312499999</c:v>
                </c:pt>
                <c:pt idx="4358">
                  <c:v>34.617320312499999</c:v>
                </c:pt>
                <c:pt idx="4359">
                  <c:v>34.760730468749998</c:v>
                </c:pt>
                <c:pt idx="4360">
                  <c:v>34.715664062499997</c:v>
                </c:pt>
                <c:pt idx="4361">
                  <c:v>34.715664062499997</c:v>
                </c:pt>
                <c:pt idx="4362">
                  <c:v>34.762289062500003</c:v>
                </c:pt>
                <c:pt idx="4363">
                  <c:v>34.762054687499997</c:v>
                </c:pt>
                <c:pt idx="4364">
                  <c:v>34.855117187499999</c:v>
                </c:pt>
                <c:pt idx="4365">
                  <c:v>34.940953125</c:v>
                </c:pt>
                <c:pt idx="4366">
                  <c:v>34.985312499999999</c:v>
                </c:pt>
                <c:pt idx="4367">
                  <c:v>34.918914062500001</c:v>
                </c:pt>
                <c:pt idx="4368">
                  <c:v>34.918914062500001</c:v>
                </c:pt>
                <c:pt idx="4369">
                  <c:v>35.040347656249999</c:v>
                </c:pt>
                <c:pt idx="4370">
                  <c:v>34.828156249999999</c:v>
                </c:pt>
                <c:pt idx="4371">
                  <c:v>34.828156249999999</c:v>
                </c:pt>
                <c:pt idx="4372">
                  <c:v>35.015195312499998</c:v>
                </c:pt>
                <c:pt idx="4373">
                  <c:v>35.039093749999999</c:v>
                </c:pt>
                <c:pt idx="4374">
                  <c:v>34.938421875000003</c:v>
                </c:pt>
                <c:pt idx="4375">
                  <c:v>35.001160156250002</c:v>
                </c:pt>
                <c:pt idx="4376">
                  <c:v>34.901789062500001</c:v>
                </c:pt>
                <c:pt idx="4377">
                  <c:v>34.901789062500001</c:v>
                </c:pt>
                <c:pt idx="4378">
                  <c:v>34.959464843749998</c:v>
                </c:pt>
                <c:pt idx="4379">
                  <c:v>34.895468749999999</c:v>
                </c:pt>
                <c:pt idx="4380">
                  <c:v>34.962101562500003</c:v>
                </c:pt>
                <c:pt idx="4381">
                  <c:v>34.962101562500003</c:v>
                </c:pt>
                <c:pt idx="4382">
                  <c:v>34.8919140625</c:v>
                </c:pt>
                <c:pt idx="4383">
                  <c:v>34.596941406249996</c:v>
                </c:pt>
                <c:pt idx="4384">
                  <c:v>34.708433593750001</c:v>
                </c:pt>
                <c:pt idx="4385">
                  <c:v>34.668472656250003</c:v>
                </c:pt>
                <c:pt idx="4386">
                  <c:v>34.733906249999997</c:v>
                </c:pt>
                <c:pt idx="4387">
                  <c:v>34.733906249999997</c:v>
                </c:pt>
                <c:pt idx="4388">
                  <c:v>34.89097265625</c:v>
                </c:pt>
                <c:pt idx="4389">
                  <c:v>34.793500000000002</c:v>
                </c:pt>
                <c:pt idx="4390">
                  <c:v>34.793500000000002</c:v>
                </c:pt>
                <c:pt idx="4391">
                  <c:v>34.862695312500001</c:v>
                </c:pt>
                <c:pt idx="4392">
                  <c:v>34.951636718750002</c:v>
                </c:pt>
                <c:pt idx="4393">
                  <c:v>34.951636718750002</c:v>
                </c:pt>
                <c:pt idx="4394">
                  <c:v>34.773757812500001</c:v>
                </c:pt>
                <c:pt idx="4395">
                  <c:v>34.72736328125</c:v>
                </c:pt>
                <c:pt idx="4396">
                  <c:v>34.72736328125</c:v>
                </c:pt>
                <c:pt idx="4397">
                  <c:v>34.8605625</c:v>
                </c:pt>
                <c:pt idx="4398">
                  <c:v>34.750410156249998</c:v>
                </c:pt>
                <c:pt idx="4399">
                  <c:v>34.946304687500003</c:v>
                </c:pt>
                <c:pt idx="4400">
                  <c:v>34.998839843749998</c:v>
                </c:pt>
                <c:pt idx="4401">
                  <c:v>34.878687499999998</c:v>
                </c:pt>
                <c:pt idx="4402">
                  <c:v>34.878687499999998</c:v>
                </c:pt>
                <c:pt idx="4403">
                  <c:v>34.923527343750003</c:v>
                </c:pt>
                <c:pt idx="4404">
                  <c:v>34.761656250000001</c:v>
                </c:pt>
                <c:pt idx="4405">
                  <c:v>34.773359374999998</c:v>
                </c:pt>
                <c:pt idx="4406">
                  <c:v>34.773359374999998</c:v>
                </c:pt>
                <c:pt idx="4407">
                  <c:v>34.782476562500001</c:v>
                </c:pt>
                <c:pt idx="4408">
                  <c:v>34.680089843749997</c:v>
                </c:pt>
                <c:pt idx="4409">
                  <c:v>35.143175781250001</c:v>
                </c:pt>
                <c:pt idx="4410">
                  <c:v>35.168675781250002</c:v>
                </c:pt>
                <c:pt idx="4411">
                  <c:v>35.037960937500003</c:v>
                </c:pt>
                <c:pt idx="4412">
                  <c:v>35.037960937500003</c:v>
                </c:pt>
                <c:pt idx="4413">
                  <c:v>34.945601562500002</c:v>
                </c:pt>
                <c:pt idx="4414">
                  <c:v>34.8647109375</c:v>
                </c:pt>
                <c:pt idx="4415">
                  <c:v>34.8647109375</c:v>
                </c:pt>
                <c:pt idx="4416">
                  <c:v>34.776808593749998</c:v>
                </c:pt>
                <c:pt idx="4417">
                  <c:v>34.565195312500002</c:v>
                </c:pt>
                <c:pt idx="4418">
                  <c:v>34.824656249999997</c:v>
                </c:pt>
                <c:pt idx="4419">
                  <c:v>34.705500000000001</c:v>
                </c:pt>
                <c:pt idx="4420">
                  <c:v>34.612152343749997</c:v>
                </c:pt>
                <c:pt idx="4421">
                  <c:v>34.612152343749997</c:v>
                </c:pt>
                <c:pt idx="4422">
                  <c:v>34.559585937500003</c:v>
                </c:pt>
                <c:pt idx="4423">
                  <c:v>34.731785156249998</c:v>
                </c:pt>
                <c:pt idx="4424">
                  <c:v>35.0129765625</c:v>
                </c:pt>
                <c:pt idx="4425">
                  <c:v>35.0129765625</c:v>
                </c:pt>
                <c:pt idx="4426">
                  <c:v>34.962257812499999</c:v>
                </c:pt>
                <c:pt idx="4427">
                  <c:v>34.962257812499999</c:v>
                </c:pt>
                <c:pt idx="4428">
                  <c:v>34.693328125000001</c:v>
                </c:pt>
                <c:pt idx="4429">
                  <c:v>34.785792968750002</c:v>
                </c:pt>
                <c:pt idx="4430">
                  <c:v>34.897984375</c:v>
                </c:pt>
                <c:pt idx="4431">
                  <c:v>34.897984375</c:v>
                </c:pt>
                <c:pt idx="4432">
                  <c:v>34.266667968749999</c:v>
                </c:pt>
                <c:pt idx="4433">
                  <c:v>31.75705273438</c:v>
                </c:pt>
                <c:pt idx="4434">
                  <c:v>31.75705273438</c:v>
                </c:pt>
                <c:pt idx="4435">
                  <c:v>25.33550390625</c:v>
                </c:pt>
                <c:pt idx="4436">
                  <c:v>22.742904296879999</c:v>
                </c:pt>
                <c:pt idx="4437">
                  <c:v>22.742904296879999</c:v>
                </c:pt>
                <c:pt idx="4438">
                  <c:v>20.782933593749998</c:v>
                </c:pt>
                <c:pt idx="4439">
                  <c:v>18.679316406249999</c:v>
                </c:pt>
                <c:pt idx="4440">
                  <c:v>18.679316406249999</c:v>
                </c:pt>
                <c:pt idx="4441">
                  <c:v>17.195888671879999</c:v>
                </c:pt>
                <c:pt idx="4442">
                  <c:v>15.713572265630001</c:v>
                </c:pt>
                <c:pt idx="4443">
                  <c:v>13.856786132810001</c:v>
                </c:pt>
                <c:pt idx="4444">
                  <c:v>12.75221289063</c:v>
                </c:pt>
                <c:pt idx="4445">
                  <c:v>11.554960937500001</c:v>
                </c:pt>
                <c:pt idx="4446">
                  <c:v>11.554960937500001</c:v>
                </c:pt>
                <c:pt idx="4447">
                  <c:v>10.7290234375</c:v>
                </c:pt>
                <c:pt idx="4448">
                  <c:v>9.8853017578100015</c:v>
                </c:pt>
                <c:pt idx="4449">
                  <c:v>9.2418447265600001</c:v>
                </c:pt>
                <c:pt idx="4450">
                  <c:v>9.2418447265600001</c:v>
                </c:pt>
                <c:pt idx="4451">
                  <c:v>7.9033139648400006</c:v>
                </c:pt>
                <c:pt idx="4452">
                  <c:v>7.4895678710900002</c:v>
                </c:pt>
                <c:pt idx="4453">
                  <c:v>7.4895678710900002</c:v>
                </c:pt>
                <c:pt idx="4454">
                  <c:v>7.0491381835900002</c:v>
                </c:pt>
                <c:pt idx="4455">
                  <c:v>6.6655244140600001</c:v>
                </c:pt>
                <c:pt idx="4456">
                  <c:v>6.6655244140600001</c:v>
                </c:pt>
                <c:pt idx="4457">
                  <c:v>6.3868642578100001</c:v>
                </c:pt>
                <c:pt idx="4458">
                  <c:v>6.1205825195300001</c:v>
                </c:pt>
                <c:pt idx="4459">
                  <c:v>5.91058935547</c:v>
                </c:pt>
                <c:pt idx="4460">
                  <c:v>5.5976254882800003</c:v>
                </c:pt>
                <c:pt idx="4461">
                  <c:v>5.1486337890599998</c:v>
                </c:pt>
                <c:pt idx="4462">
                  <c:v>5.1486337890599998</c:v>
                </c:pt>
                <c:pt idx="4463">
                  <c:v>4.8760151367199995</c:v>
                </c:pt>
                <c:pt idx="4464">
                  <c:v>4.5626831054699997</c:v>
                </c:pt>
                <c:pt idx="4465">
                  <c:v>4.1508325195300007</c:v>
                </c:pt>
                <c:pt idx="4466">
                  <c:v>4.1508325195300007</c:v>
                </c:pt>
                <c:pt idx="4467">
                  <c:v>4.0288781738299999</c:v>
                </c:pt>
                <c:pt idx="4468">
                  <c:v>3.7286687011700002</c:v>
                </c:pt>
                <c:pt idx="4469">
                  <c:v>3.6786164550799998</c:v>
                </c:pt>
                <c:pt idx="4470">
                  <c:v>3.4566718750000001</c:v>
                </c:pt>
                <c:pt idx="4471">
                  <c:v>3.18240014648</c:v>
                </c:pt>
                <c:pt idx="4472">
                  <c:v>3.18240014648</c:v>
                </c:pt>
                <c:pt idx="4473">
                  <c:v>3.0185107421900002</c:v>
                </c:pt>
                <c:pt idx="4474">
                  <c:v>2.6900690917999999</c:v>
                </c:pt>
                <c:pt idx="4475">
                  <c:v>2.4594538574200002</c:v>
                </c:pt>
                <c:pt idx="4476">
                  <c:v>2.4594538574200002</c:v>
                </c:pt>
                <c:pt idx="4477">
                  <c:v>2.2937636718799999</c:v>
                </c:pt>
                <c:pt idx="4478">
                  <c:v>1.89925939941</c:v>
                </c:pt>
                <c:pt idx="4479">
                  <c:v>1.5202893066400001</c:v>
                </c:pt>
                <c:pt idx="4480">
                  <c:v>1.2448214111299998</c:v>
                </c:pt>
                <c:pt idx="4481">
                  <c:v>0.94482873535</c:v>
                </c:pt>
                <c:pt idx="4482">
                  <c:v>0.94482873535</c:v>
                </c:pt>
                <c:pt idx="4483">
                  <c:v>0.84095098876999996</c:v>
                </c:pt>
                <c:pt idx="4484">
                  <c:v>0.82293194579999995</c:v>
                </c:pt>
                <c:pt idx="4485">
                  <c:v>0.69594482422000004</c:v>
                </c:pt>
                <c:pt idx="4486">
                  <c:v>0.69594482422000004</c:v>
                </c:pt>
                <c:pt idx="4487">
                  <c:v>0.58324334717000004</c:v>
                </c:pt>
                <c:pt idx="4488">
                  <c:v>0.58324334717000004</c:v>
                </c:pt>
                <c:pt idx="4489">
                  <c:v>0.51098843384000003</c:v>
                </c:pt>
                <c:pt idx="4490">
                  <c:v>0.37144964599999997</c:v>
                </c:pt>
                <c:pt idx="4491">
                  <c:v>0.47041326903999997</c:v>
                </c:pt>
                <c:pt idx="4492">
                  <c:v>0.47041326903999997</c:v>
                </c:pt>
                <c:pt idx="4493">
                  <c:v>0.46198291016000004</c:v>
                </c:pt>
                <c:pt idx="4494">
                  <c:v>0.54995678711000007</c:v>
                </c:pt>
                <c:pt idx="4495">
                  <c:v>0.87088751220999994</c:v>
                </c:pt>
                <c:pt idx="4496">
                  <c:v>0.87708361816000002</c:v>
                </c:pt>
                <c:pt idx="4497">
                  <c:v>0.69908929443000001</c:v>
                </c:pt>
                <c:pt idx="4498">
                  <c:v>0.69908929443000001</c:v>
                </c:pt>
                <c:pt idx="4499">
                  <c:v>0.56414978026999996</c:v>
                </c:pt>
                <c:pt idx="4500">
                  <c:v>0.37280538940000002</c:v>
                </c:pt>
                <c:pt idx="4501">
                  <c:v>0.19506188965000001</c:v>
                </c:pt>
                <c:pt idx="4502">
                  <c:v>0.19506188965000001</c:v>
                </c:pt>
                <c:pt idx="4503">
                  <c:v>0.13326879883000001</c:v>
                </c:pt>
                <c:pt idx="4504">
                  <c:v>0.11135829926</c:v>
                </c:pt>
                <c:pt idx="4505">
                  <c:v>-5.5452003480000005E-2</c:v>
                </c:pt>
                <c:pt idx="4506">
                  <c:v>-0.20358480835000001</c:v>
                </c:pt>
                <c:pt idx="4507">
                  <c:v>-0.28789245605000002</c:v>
                </c:pt>
                <c:pt idx="4508">
                  <c:v>-0.28789245605000002</c:v>
                </c:pt>
                <c:pt idx="4509">
                  <c:v>-0.31894268799000003</c:v>
                </c:pt>
                <c:pt idx="4510">
                  <c:v>-0.25850503539999997</c:v>
                </c:pt>
                <c:pt idx="4511">
                  <c:v>-0.25850503539999997</c:v>
                </c:pt>
                <c:pt idx="4512">
                  <c:v>-0.31480978393999998</c:v>
                </c:pt>
                <c:pt idx="4513">
                  <c:v>-0.26743652343999996</c:v>
                </c:pt>
                <c:pt idx="4514">
                  <c:v>-0.26743652343999996</c:v>
                </c:pt>
                <c:pt idx="4515">
                  <c:v>-0.22757827758999999</c:v>
                </c:pt>
                <c:pt idx="4516">
                  <c:v>-0.14712954712000001</c:v>
                </c:pt>
                <c:pt idx="4517">
                  <c:v>-0.14712954712000001</c:v>
                </c:pt>
                <c:pt idx="4518">
                  <c:v>-0.18044741820999999</c:v>
                </c:pt>
                <c:pt idx="4519">
                  <c:v>-0.13988381957999999</c:v>
                </c:pt>
                <c:pt idx="4520">
                  <c:v>-0.13988381957999999</c:v>
                </c:pt>
                <c:pt idx="4521">
                  <c:v>-0.13657522582999998</c:v>
                </c:pt>
                <c:pt idx="4522">
                  <c:v>-0.13657522582999998</c:v>
                </c:pt>
                <c:pt idx="4523">
                  <c:v>-8.4132095340000004E-2</c:v>
                </c:pt>
                <c:pt idx="4524">
                  <c:v>-0.10380473327999999</c:v>
                </c:pt>
                <c:pt idx="4525">
                  <c:v>-0.10380473327999999</c:v>
                </c:pt>
                <c:pt idx="4526">
                  <c:v>-8.2951583859999997E-2</c:v>
                </c:pt>
                <c:pt idx="4527">
                  <c:v>-7.4615676879999995E-2</c:v>
                </c:pt>
                <c:pt idx="4528">
                  <c:v>-7.4615676879999995E-2</c:v>
                </c:pt>
                <c:pt idx="4529">
                  <c:v>-6.9221176150000008E-2</c:v>
                </c:pt>
                <c:pt idx="4530">
                  <c:v>-4.9519500729999999E-2</c:v>
                </c:pt>
                <c:pt idx="4531">
                  <c:v>-0.10230136871000001</c:v>
                </c:pt>
                <c:pt idx="4532">
                  <c:v>-0.15331863403000001</c:v>
                </c:pt>
                <c:pt idx="4533">
                  <c:v>-0.18045838927999999</c:v>
                </c:pt>
                <c:pt idx="4534">
                  <c:v>-0.18045838927999999</c:v>
                </c:pt>
                <c:pt idx="4535">
                  <c:v>-0.15633132934999999</c:v>
                </c:pt>
                <c:pt idx="4536">
                  <c:v>-0.14313555908</c:v>
                </c:pt>
                <c:pt idx="4537">
                  <c:v>-0.26569668579</c:v>
                </c:pt>
                <c:pt idx="4538">
                  <c:v>-0.26569668579</c:v>
                </c:pt>
                <c:pt idx="4539">
                  <c:v>-0.14297164916999999</c:v>
                </c:pt>
                <c:pt idx="4540">
                  <c:v>-6.4145179750000003E-2</c:v>
                </c:pt>
                <c:pt idx="4541">
                  <c:v>-6.4145179750000003E-2</c:v>
                </c:pt>
                <c:pt idx="4542">
                  <c:v>-2.9676080699999999E-2</c:v>
                </c:pt>
                <c:pt idx="4543">
                  <c:v>8.2492095950000011E-2</c:v>
                </c:pt>
                <c:pt idx="4544">
                  <c:v>8.2492095950000011E-2</c:v>
                </c:pt>
                <c:pt idx="4545">
                  <c:v>-1.1607577320000001E-2</c:v>
                </c:pt>
                <c:pt idx="4546">
                  <c:v>-0.17730052185</c:v>
                </c:pt>
                <c:pt idx="4547">
                  <c:v>-0.15967373657</c:v>
                </c:pt>
                <c:pt idx="4548">
                  <c:v>-0.16672866820999999</c:v>
                </c:pt>
                <c:pt idx="4549">
                  <c:v>-0.23674468994</c:v>
                </c:pt>
                <c:pt idx="4550">
                  <c:v>-0.23674468994</c:v>
                </c:pt>
                <c:pt idx="4551">
                  <c:v>-0.19864453125000001</c:v>
                </c:pt>
                <c:pt idx="4552">
                  <c:v>-0.1685708313</c:v>
                </c:pt>
                <c:pt idx="4553">
                  <c:v>-0.16118997192000001</c:v>
                </c:pt>
                <c:pt idx="4554">
                  <c:v>-0.16118997192000001</c:v>
                </c:pt>
                <c:pt idx="4555">
                  <c:v>-0.15723005675999999</c:v>
                </c:pt>
                <c:pt idx="4556">
                  <c:v>-0.19071621704</c:v>
                </c:pt>
                <c:pt idx="4557">
                  <c:v>-6.2522899630000003E-2</c:v>
                </c:pt>
                <c:pt idx="4558">
                  <c:v>-8.4894470209999989E-2</c:v>
                </c:pt>
                <c:pt idx="4559">
                  <c:v>-6.6987709050000011E-2</c:v>
                </c:pt>
                <c:pt idx="4560">
                  <c:v>-6.6987709050000011E-2</c:v>
                </c:pt>
                <c:pt idx="4561">
                  <c:v>-0.17430912781000002</c:v>
                </c:pt>
                <c:pt idx="4562">
                  <c:v>-0.15948542786</c:v>
                </c:pt>
                <c:pt idx="4563">
                  <c:v>-0.15948542786</c:v>
                </c:pt>
                <c:pt idx="4564">
                  <c:v>-0.17361024475</c:v>
                </c:pt>
                <c:pt idx="4565">
                  <c:v>-0.14842248534999999</c:v>
                </c:pt>
                <c:pt idx="4566">
                  <c:v>-0.14842248534999999</c:v>
                </c:pt>
                <c:pt idx="4567">
                  <c:v>5.829019547E-2</c:v>
                </c:pt>
                <c:pt idx="4568">
                  <c:v>6.1445899960000001E-2</c:v>
                </c:pt>
                <c:pt idx="4569">
                  <c:v>0.20400430298</c:v>
                </c:pt>
                <c:pt idx="4570">
                  <c:v>0.20400430298</c:v>
                </c:pt>
                <c:pt idx="4571">
                  <c:v>0.22658171082</c:v>
                </c:pt>
                <c:pt idx="4572">
                  <c:v>3.3983261110000003E-2</c:v>
                </c:pt>
                <c:pt idx="4573">
                  <c:v>5.5577136989999998E-2</c:v>
                </c:pt>
                <c:pt idx="4574">
                  <c:v>5.0635337829999995E-2</c:v>
                </c:pt>
                <c:pt idx="4575">
                  <c:v>4.4545215610000001E-2</c:v>
                </c:pt>
                <c:pt idx="4576">
                  <c:v>4.4545215610000001E-2</c:v>
                </c:pt>
                <c:pt idx="4577">
                  <c:v>5.7135334010000004E-2</c:v>
                </c:pt>
                <c:pt idx="4578">
                  <c:v>3.0497859949999997E-2</c:v>
                </c:pt>
                <c:pt idx="4579">
                  <c:v>-3.6566181180000004E-2</c:v>
                </c:pt>
                <c:pt idx="4580">
                  <c:v>-3.6566181180000004E-2</c:v>
                </c:pt>
                <c:pt idx="4581">
                  <c:v>-1.1432769779999999E-2</c:v>
                </c:pt>
                <c:pt idx="4582">
                  <c:v>9.3022628780000005E-2</c:v>
                </c:pt>
                <c:pt idx="4583">
                  <c:v>9.3022628780000005E-2</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3"/>
          <c:order val="17"/>
          <c:tx>
            <c:v>Torque</c:v>
          </c:tx>
          <c:spPr>
            <a:ln w="12700">
              <a:solidFill>
                <a:srgbClr val="FF99CC"/>
              </a:solidFill>
              <a:prstDash val="solid"/>
            </a:ln>
          </c:spPr>
          <c:marker>
            <c:symbol val="none"/>
          </c:marker>
          <c:dPt>
            <c:idx val="2819"/>
            <c:bubble3D val="0"/>
            <c:spPr>
              <a:ln w="25400">
                <a:solidFill>
                  <a:srgbClr val="FF99CC"/>
                </a:solidFill>
                <a:prstDash val="solid"/>
              </a:ln>
            </c:spPr>
          </c:dPt>
          <c:xVal>
            <c:numRef>
              <c:f>sheet1!$G$2:$G$5000</c:f>
              <c:numCache>
                <c:formatCode>0.0000</c:formatCode>
                <c:ptCount val="4999"/>
                <c:pt idx="0" formatCode="0">
                  <c:v>0</c:v>
                </c:pt>
                <c:pt idx="1">
                  <c:v>3.1E-2</c:v>
                </c:pt>
                <c:pt idx="2">
                  <c:v>1.0309999999999999</c:v>
                </c:pt>
                <c:pt idx="3">
                  <c:v>1.8280000000000001</c:v>
                </c:pt>
                <c:pt idx="4">
                  <c:v>1.9370000000000001</c:v>
                </c:pt>
                <c:pt idx="5">
                  <c:v>2.0470000000000002</c:v>
                </c:pt>
                <c:pt idx="6">
                  <c:v>2.1560000000000001</c:v>
                </c:pt>
                <c:pt idx="7">
                  <c:v>2.2650000000000001</c:v>
                </c:pt>
                <c:pt idx="8">
                  <c:v>2.375</c:v>
                </c:pt>
                <c:pt idx="9">
                  <c:v>2.5</c:v>
                </c:pt>
                <c:pt idx="10">
                  <c:v>2.609</c:v>
                </c:pt>
                <c:pt idx="11">
                  <c:v>2.718</c:v>
                </c:pt>
                <c:pt idx="12">
                  <c:v>2.8279999999999998</c:v>
                </c:pt>
                <c:pt idx="13">
                  <c:v>2.968</c:v>
                </c:pt>
                <c:pt idx="14">
                  <c:v>3.14</c:v>
                </c:pt>
                <c:pt idx="15">
                  <c:v>3.25</c:v>
                </c:pt>
                <c:pt idx="16">
                  <c:v>3.359</c:v>
                </c:pt>
                <c:pt idx="17">
                  <c:v>3.468</c:v>
                </c:pt>
                <c:pt idx="18">
                  <c:v>3.5779999999999998</c:v>
                </c:pt>
                <c:pt idx="19">
                  <c:v>3.6869999999999998</c:v>
                </c:pt>
                <c:pt idx="20">
                  <c:v>3.8119999999999998</c:v>
                </c:pt>
                <c:pt idx="21">
                  <c:v>3.9220000000000002</c:v>
                </c:pt>
                <c:pt idx="22">
                  <c:v>4.0309999999999997</c:v>
                </c:pt>
                <c:pt idx="23">
                  <c:v>4.1399999999999997</c:v>
                </c:pt>
                <c:pt idx="24">
                  <c:v>4.25</c:v>
                </c:pt>
                <c:pt idx="25">
                  <c:v>4.375</c:v>
                </c:pt>
                <c:pt idx="26">
                  <c:v>4.484</c:v>
                </c:pt>
                <c:pt idx="27">
                  <c:v>4.593</c:v>
                </c:pt>
                <c:pt idx="28">
                  <c:v>4.7030000000000003</c:v>
                </c:pt>
                <c:pt idx="29">
                  <c:v>4.8120000000000003</c:v>
                </c:pt>
                <c:pt idx="30">
                  <c:v>4.9219999999999997</c:v>
                </c:pt>
                <c:pt idx="31">
                  <c:v>5.0309999999999997</c:v>
                </c:pt>
                <c:pt idx="32">
                  <c:v>5.14</c:v>
                </c:pt>
                <c:pt idx="33">
                  <c:v>5.2649999999999997</c:v>
                </c:pt>
                <c:pt idx="34">
                  <c:v>5.375</c:v>
                </c:pt>
                <c:pt idx="35">
                  <c:v>5.484</c:v>
                </c:pt>
                <c:pt idx="36">
                  <c:v>5.593</c:v>
                </c:pt>
                <c:pt idx="37">
                  <c:v>5.7030000000000003</c:v>
                </c:pt>
                <c:pt idx="38">
                  <c:v>5.8120000000000003</c:v>
                </c:pt>
                <c:pt idx="39">
                  <c:v>5.9219999999999997</c:v>
                </c:pt>
                <c:pt idx="40">
                  <c:v>6.0469999999999997</c:v>
                </c:pt>
                <c:pt idx="41">
                  <c:v>6.1559999999999997</c:v>
                </c:pt>
                <c:pt idx="42">
                  <c:v>6.2649999999999997</c:v>
                </c:pt>
                <c:pt idx="43">
                  <c:v>6.375</c:v>
                </c:pt>
                <c:pt idx="44">
                  <c:v>6.484</c:v>
                </c:pt>
                <c:pt idx="45">
                  <c:v>6.593</c:v>
                </c:pt>
                <c:pt idx="46">
                  <c:v>6.718</c:v>
                </c:pt>
                <c:pt idx="47">
                  <c:v>6.8280000000000003</c:v>
                </c:pt>
                <c:pt idx="48">
                  <c:v>6.9370000000000003</c:v>
                </c:pt>
                <c:pt idx="49">
                  <c:v>7.0469999999999997</c:v>
                </c:pt>
                <c:pt idx="50">
                  <c:v>7.1559999999999997</c:v>
                </c:pt>
                <c:pt idx="51">
                  <c:v>7.2649999999999997</c:v>
                </c:pt>
                <c:pt idx="52">
                  <c:v>7.375</c:v>
                </c:pt>
                <c:pt idx="53">
                  <c:v>7.5</c:v>
                </c:pt>
                <c:pt idx="54">
                  <c:v>7.609</c:v>
                </c:pt>
                <c:pt idx="55">
                  <c:v>7.718</c:v>
                </c:pt>
                <c:pt idx="56">
                  <c:v>7.8280000000000003</c:v>
                </c:pt>
                <c:pt idx="57">
                  <c:v>7.9370000000000003</c:v>
                </c:pt>
                <c:pt idx="58">
                  <c:v>8.0470000000000006</c:v>
                </c:pt>
                <c:pt idx="59">
                  <c:v>8.1720000000000006</c:v>
                </c:pt>
                <c:pt idx="60">
                  <c:v>8.2810000000000006</c:v>
                </c:pt>
                <c:pt idx="61">
                  <c:v>8.39</c:v>
                </c:pt>
                <c:pt idx="62">
                  <c:v>8.5</c:v>
                </c:pt>
                <c:pt idx="63">
                  <c:v>8.609</c:v>
                </c:pt>
                <c:pt idx="64">
                  <c:v>8.718</c:v>
                </c:pt>
                <c:pt idx="65">
                  <c:v>8.843</c:v>
                </c:pt>
                <c:pt idx="66">
                  <c:v>8.9529999999999994</c:v>
                </c:pt>
                <c:pt idx="67">
                  <c:v>9.0619999999999994</c:v>
                </c:pt>
                <c:pt idx="68">
                  <c:v>9.1720000000000006</c:v>
                </c:pt>
                <c:pt idx="69">
                  <c:v>9.2810000000000006</c:v>
                </c:pt>
                <c:pt idx="70">
                  <c:v>9.39</c:v>
                </c:pt>
                <c:pt idx="71">
                  <c:v>9.5</c:v>
                </c:pt>
                <c:pt idx="72">
                  <c:v>9.625</c:v>
                </c:pt>
                <c:pt idx="73">
                  <c:v>9.734</c:v>
                </c:pt>
                <c:pt idx="74">
                  <c:v>9.843</c:v>
                </c:pt>
                <c:pt idx="75">
                  <c:v>9.9529999999999994</c:v>
                </c:pt>
                <c:pt idx="76">
                  <c:v>10.061999999999999</c:v>
                </c:pt>
                <c:pt idx="77">
                  <c:v>10.186999999999999</c:v>
                </c:pt>
                <c:pt idx="78">
                  <c:v>10.297000000000001</c:v>
                </c:pt>
                <c:pt idx="79">
                  <c:v>10.406000000000001</c:v>
                </c:pt>
                <c:pt idx="80">
                  <c:v>10.515000000000001</c:v>
                </c:pt>
                <c:pt idx="81">
                  <c:v>10.625</c:v>
                </c:pt>
                <c:pt idx="82">
                  <c:v>10.734</c:v>
                </c:pt>
                <c:pt idx="83">
                  <c:v>10.859</c:v>
                </c:pt>
                <c:pt idx="84">
                  <c:v>10.968</c:v>
                </c:pt>
                <c:pt idx="85">
                  <c:v>11.077999999999999</c:v>
                </c:pt>
                <c:pt idx="86">
                  <c:v>11.186999999999999</c:v>
                </c:pt>
                <c:pt idx="87">
                  <c:v>11.297000000000001</c:v>
                </c:pt>
                <c:pt idx="88">
                  <c:v>11.406000000000001</c:v>
                </c:pt>
                <c:pt idx="89">
                  <c:v>11.515000000000001</c:v>
                </c:pt>
                <c:pt idx="90">
                  <c:v>11.64</c:v>
                </c:pt>
                <c:pt idx="91">
                  <c:v>11.75</c:v>
                </c:pt>
                <c:pt idx="92">
                  <c:v>11.859</c:v>
                </c:pt>
                <c:pt idx="93">
                  <c:v>11.968</c:v>
                </c:pt>
                <c:pt idx="94">
                  <c:v>12.093</c:v>
                </c:pt>
                <c:pt idx="95">
                  <c:v>12.202999999999999</c:v>
                </c:pt>
                <c:pt idx="96">
                  <c:v>12.311999999999999</c:v>
                </c:pt>
                <c:pt idx="97">
                  <c:v>12.422000000000001</c:v>
                </c:pt>
                <c:pt idx="98">
                  <c:v>12.531000000000001</c:v>
                </c:pt>
                <c:pt idx="99">
                  <c:v>12.656000000000001</c:v>
                </c:pt>
                <c:pt idx="100">
                  <c:v>12.765000000000001</c:v>
                </c:pt>
                <c:pt idx="101">
                  <c:v>12.875</c:v>
                </c:pt>
                <c:pt idx="102">
                  <c:v>12.984</c:v>
                </c:pt>
                <c:pt idx="103">
                  <c:v>13.093</c:v>
                </c:pt>
                <c:pt idx="104">
                  <c:v>13.202999999999999</c:v>
                </c:pt>
                <c:pt idx="105">
                  <c:v>13.311999999999999</c:v>
                </c:pt>
                <c:pt idx="106">
                  <c:v>13.436999999999999</c:v>
                </c:pt>
                <c:pt idx="107">
                  <c:v>13.547000000000001</c:v>
                </c:pt>
                <c:pt idx="108">
                  <c:v>13.656000000000001</c:v>
                </c:pt>
                <c:pt idx="109">
                  <c:v>13.765000000000001</c:v>
                </c:pt>
                <c:pt idx="110">
                  <c:v>13.875</c:v>
                </c:pt>
                <c:pt idx="111">
                  <c:v>14</c:v>
                </c:pt>
                <c:pt idx="112">
                  <c:v>14.109</c:v>
                </c:pt>
                <c:pt idx="113">
                  <c:v>14.218</c:v>
                </c:pt>
                <c:pt idx="114">
                  <c:v>14.327999999999999</c:v>
                </c:pt>
                <c:pt idx="115">
                  <c:v>14.436999999999999</c:v>
                </c:pt>
                <c:pt idx="116">
                  <c:v>14.561999999999999</c:v>
                </c:pt>
                <c:pt idx="117">
                  <c:v>14.672000000000001</c:v>
                </c:pt>
                <c:pt idx="118">
                  <c:v>14.781000000000001</c:v>
                </c:pt>
                <c:pt idx="119">
                  <c:v>14.89</c:v>
                </c:pt>
                <c:pt idx="120">
                  <c:v>15</c:v>
                </c:pt>
                <c:pt idx="121">
                  <c:v>15.125</c:v>
                </c:pt>
                <c:pt idx="122">
                  <c:v>15.234</c:v>
                </c:pt>
                <c:pt idx="123">
                  <c:v>15.343</c:v>
                </c:pt>
                <c:pt idx="124">
                  <c:v>15.452999999999999</c:v>
                </c:pt>
                <c:pt idx="125">
                  <c:v>15.561999999999999</c:v>
                </c:pt>
                <c:pt idx="126">
                  <c:v>15.672000000000001</c:v>
                </c:pt>
                <c:pt idx="127">
                  <c:v>15.781000000000001</c:v>
                </c:pt>
                <c:pt idx="128">
                  <c:v>15.906000000000001</c:v>
                </c:pt>
                <c:pt idx="129">
                  <c:v>16.015000000000001</c:v>
                </c:pt>
                <c:pt idx="130">
                  <c:v>16.125</c:v>
                </c:pt>
                <c:pt idx="131">
                  <c:v>16.234000000000002</c:v>
                </c:pt>
                <c:pt idx="132">
                  <c:v>16.343</c:v>
                </c:pt>
                <c:pt idx="133">
                  <c:v>16.452999999999999</c:v>
                </c:pt>
                <c:pt idx="134">
                  <c:v>16.562000000000001</c:v>
                </c:pt>
                <c:pt idx="135">
                  <c:v>16.687000000000001</c:v>
                </c:pt>
                <c:pt idx="136">
                  <c:v>16.797000000000001</c:v>
                </c:pt>
                <c:pt idx="137">
                  <c:v>16.905999999999999</c:v>
                </c:pt>
                <c:pt idx="138">
                  <c:v>17.015000000000001</c:v>
                </c:pt>
                <c:pt idx="139">
                  <c:v>17.125</c:v>
                </c:pt>
                <c:pt idx="140">
                  <c:v>17.234000000000002</c:v>
                </c:pt>
                <c:pt idx="141">
                  <c:v>17.343</c:v>
                </c:pt>
                <c:pt idx="142">
                  <c:v>17.468</c:v>
                </c:pt>
                <c:pt idx="143">
                  <c:v>17.577999999999999</c:v>
                </c:pt>
                <c:pt idx="144">
                  <c:v>17.687000000000001</c:v>
                </c:pt>
                <c:pt idx="145">
                  <c:v>17.797000000000001</c:v>
                </c:pt>
                <c:pt idx="146">
                  <c:v>17.905999999999999</c:v>
                </c:pt>
                <c:pt idx="147">
                  <c:v>18.030999999999999</c:v>
                </c:pt>
                <c:pt idx="148">
                  <c:v>18.14</c:v>
                </c:pt>
                <c:pt idx="149">
                  <c:v>18.25</c:v>
                </c:pt>
                <c:pt idx="150">
                  <c:v>18.359000000000002</c:v>
                </c:pt>
                <c:pt idx="151">
                  <c:v>18.468</c:v>
                </c:pt>
                <c:pt idx="152">
                  <c:v>18.577999999999999</c:v>
                </c:pt>
                <c:pt idx="153">
                  <c:v>18.702999999999999</c:v>
                </c:pt>
                <c:pt idx="154">
                  <c:v>18.812000000000001</c:v>
                </c:pt>
                <c:pt idx="155">
                  <c:v>18.922000000000001</c:v>
                </c:pt>
                <c:pt idx="156">
                  <c:v>19.030999999999999</c:v>
                </c:pt>
                <c:pt idx="157">
                  <c:v>19.14</c:v>
                </c:pt>
                <c:pt idx="158">
                  <c:v>19.25</c:v>
                </c:pt>
                <c:pt idx="159">
                  <c:v>19.375</c:v>
                </c:pt>
                <c:pt idx="160">
                  <c:v>19.484000000000002</c:v>
                </c:pt>
                <c:pt idx="161">
                  <c:v>19.593</c:v>
                </c:pt>
                <c:pt idx="162">
                  <c:v>19.702999999999999</c:v>
                </c:pt>
                <c:pt idx="163">
                  <c:v>19.812000000000001</c:v>
                </c:pt>
                <c:pt idx="164">
                  <c:v>19.922000000000001</c:v>
                </c:pt>
                <c:pt idx="165">
                  <c:v>20.047000000000001</c:v>
                </c:pt>
                <c:pt idx="166">
                  <c:v>20.155999999999999</c:v>
                </c:pt>
                <c:pt idx="167">
                  <c:v>20.265000000000001</c:v>
                </c:pt>
                <c:pt idx="168">
                  <c:v>20.375</c:v>
                </c:pt>
                <c:pt idx="169">
                  <c:v>20.484000000000002</c:v>
                </c:pt>
                <c:pt idx="170">
                  <c:v>20.609000000000002</c:v>
                </c:pt>
                <c:pt idx="171">
                  <c:v>20.718</c:v>
                </c:pt>
                <c:pt idx="172">
                  <c:v>20.827999999999999</c:v>
                </c:pt>
                <c:pt idx="173">
                  <c:v>20.937000000000001</c:v>
                </c:pt>
                <c:pt idx="174">
                  <c:v>21.047000000000001</c:v>
                </c:pt>
                <c:pt idx="175">
                  <c:v>21.155999999999999</c:v>
                </c:pt>
                <c:pt idx="176">
                  <c:v>21.280999999999999</c:v>
                </c:pt>
                <c:pt idx="177">
                  <c:v>21.39</c:v>
                </c:pt>
                <c:pt idx="178">
                  <c:v>21.5</c:v>
                </c:pt>
                <c:pt idx="179">
                  <c:v>21.609000000000002</c:v>
                </c:pt>
                <c:pt idx="180">
                  <c:v>21.718</c:v>
                </c:pt>
                <c:pt idx="181">
                  <c:v>21.843</c:v>
                </c:pt>
                <c:pt idx="182">
                  <c:v>21.952999999999999</c:v>
                </c:pt>
                <c:pt idx="183">
                  <c:v>22.062000000000001</c:v>
                </c:pt>
                <c:pt idx="184">
                  <c:v>22.172000000000001</c:v>
                </c:pt>
                <c:pt idx="185">
                  <c:v>22.297000000000001</c:v>
                </c:pt>
                <c:pt idx="186">
                  <c:v>22.405999999999999</c:v>
                </c:pt>
                <c:pt idx="187">
                  <c:v>22.515000000000001</c:v>
                </c:pt>
                <c:pt idx="188">
                  <c:v>22.625</c:v>
                </c:pt>
                <c:pt idx="189">
                  <c:v>22.734000000000002</c:v>
                </c:pt>
                <c:pt idx="190">
                  <c:v>22.843</c:v>
                </c:pt>
                <c:pt idx="191">
                  <c:v>22.968</c:v>
                </c:pt>
                <c:pt idx="192">
                  <c:v>23.077999999999999</c:v>
                </c:pt>
                <c:pt idx="193">
                  <c:v>23.187000000000001</c:v>
                </c:pt>
                <c:pt idx="194">
                  <c:v>23.297000000000001</c:v>
                </c:pt>
                <c:pt idx="195">
                  <c:v>23.405999999999999</c:v>
                </c:pt>
                <c:pt idx="196">
                  <c:v>23.515000000000001</c:v>
                </c:pt>
                <c:pt idx="197">
                  <c:v>23.625</c:v>
                </c:pt>
                <c:pt idx="198">
                  <c:v>23.75</c:v>
                </c:pt>
                <c:pt idx="199">
                  <c:v>23.859000000000002</c:v>
                </c:pt>
                <c:pt idx="200">
                  <c:v>23.968</c:v>
                </c:pt>
                <c:pt idx="201">
                  <c:v>24.077999999999999</c:v>
                </c:pt>
                <c:pt idx="202">
                  <c:v>24.187000000000001</c:v>
                </c:pt>
                <c:pt idx="203">
                  <c:v>24.312000000000001</c:v>
                </c:pt>
                <c:pt idx="204">
                  <c:v>24.422000000000001</c:v>
                </c:pt>
                <c:pt idx="205">
                  <c:v>24.530999999999999</c:v>
                </c:pt>
                <c:pt idx="206">
                  <c:v>24.64</c:v>
                </c:pt>
                <c:pt idx="207">
                  <c:v>24.75</c:v>
                </c:pt>
                <c:pt idx="208">
                  <c:v>24.859000000000002</c:v>
                </c:pt>
                <c:pt idx="209">
                  <c:v>24.968</c:v>
                </c:pt>
                <c:pt idx="210">
                  <c:v>25.093</c:v>
                </c:pt>
                <c:pt idx="211">
                  <c:v>25.202999999999999</c:v>
                </c:pt>
                <c:pt idx="212">
                  <c:v>25.312000000000001</c:v>
                </c:pt>
                <c:pt idx="213">
                  <c:v>25.422000000000001</c:v>
                </c:pt>
                <c:pt idx="214">
                  <c:v>25.547000000000001</c:v>
                </c:pt>
                <c:pt idx="215">
                  <c:v>25.655999999999999</c:v>
                </c:pt>
                <c:pt idx="216">
                  <c:v>25.765000000000001</c:v>
                </c:pt>
                <c:pt idx="217">
                  <c:v>25.875</c:v>
                </c:pt>
                <c:pt idx="218">
                  <c:v>25.984000000000002</c:v>
                </c:pt>
                <c:pt idx="219">
                  <c:v>26.093</c:v>
                </c:pt>
                <c:pt idx="220">
                  <c:v>26.202999999999999</c:v>
                </c:pt>
                <c:pt idx="221">
                  <c:v>26.327999999999999</c:v>
                </c:pt>
                <c:pt idx="222">
                  <c:v>26.437000000000001</c:v>
                </c:pt>
                <c:pt idx="223">
                  <c:v>26.547000000000001</c:v>
                </c:pt>
                <c:pt idx="224">
                  <c:v>26.655999999999999</c:v>
                </c:pt>
                <c:pt idx="225">
                  <c:v>26.765000000000001</c:v>
                </c:pt>
                <c:pt idx="226">
                  <c:v>26.875</c:v>
                </c:pt>
                <c:pt idx="227">
                  <c:v>26.984000000000002</c:v>
                </c:pt>
                <c:pt idx="228">
                  <c:v>27.093</c:v>
                </c:pt>
                <c:pt idx="229">
                  <c:v>27.218</c:v>
                </c:pt>
                <c:pt idx="230">
                  <c:v>27.327999999999999</c:v>
                </c:pt>
                <c:pt idx="231">
                  <c:v>27.437000000000001</c:v>
                </c:pt>
                <c:pt idx="232">
                  <c:v>27.547000000000001</c:v>
                </c:pt>
                <c:pt idx="233">
                  <c:v>27.655999999999999</c:v>
                </c:pt>
                <c:pt idx="234">
                  <c:v>27.765000000000001</c:v>
                </c:pt>
                <c:pt idx="235">
                  <c:v>27.875</c:v>
                </c:pt>
                <c:pt idx="236">
                  <c:v>28</c:v>
                </c:pt>
                <c:pt idx="237">
                  <c:v>28.109000000000002</c:v>
                </c:pt>
                <c:pt idx="238">
                  <c:v>28.218</c:v>
                </c:pt>
                <c:pt idx="239">
                  <c:v>28.327999999999999</c:v>
                </c:pt>
                <c:pt idx="240">
                  <c:v>28.437000000000001</c:v>
                </c:pt>
                <c:pt idx="241">
                  <c:v>28.562000000000001</c:v>
                </c:pt>
                <c:pt idx="242">
                  <c:v>28.672000000000001</c:v>
                </c:pt>
                <c:pt idx="243">
                  <c:v>28.780999999999999</c:v>
                </c:pt>
                <c:pt idx="244">
                  <c:v>28.89</c:v>
                </c:pt>
                <c:pt idx="245">
                  <c:v>29</c:v>
                </c:pt>
                <c:pt idx="246">
                  <c:v>29.109000000000002</c:v>
                </c:pt>
                <c:pt idx="247">
                  <c:v>29.218</c:v>
                </c:pt>
                <c:pt idx="248">
                  <c:v>29.343</c:v>
                </c:pt>
                <c:pt idx="249">
                  <c:v>29.452999999999999</c:v>
                </c:pt>
                <c:pt idx="250">
                  <c:v>29.562000000000001</c:v>
                </c:pt>
                <c:pt idx="251">
                  <c:v>29.672000000000001</c:v>
                </c:pt>
                <c:pt idx="252">
                  <c:v>29.780999999999999</c:v>
                </c:pt>
                <c:pt idx="253">
                  <c:v>29.89</c:v>
                </c:pt>
                <c:pt idx="254">
                  <c:v>30.015000000000001</c:v>
                </c:pt>
                <c:pt idx="255">
                  <c:v>30.125</c:v>
                </c:pt>
                <c:pt idx="256">
                  <c:v>30.234000000000002</c:v>
                </c:pt>
                <c:pt idx="257">
                  <c:v>30.343</c:v>
                </c:pt>
                <c:pt idx="258">
                  <c:v>30.452999999999999</c:v>
                </c:pt>
                <c:pt idx="259">
                  <c:v>30.577999999999999</c:v>
                </c:pt>
                <c:pt idx="260">
                  <c:v>30.687000000000001</c:v>
                </c:pt>
                <c:pt idx="261">
                  <c:v>30.797000000000001</c:v>
                </c:pt>
                <c:pt idx="262">
                  <c:v>30.905999999999999</c:v>
                </c:pt>
                <c:pt idx="263">
                  <c:v>31.015000000000001</c:v>
                </c:pt>
                <c:pt idx="264">
                  <c:v>31.125</c:v>
                </c:pt>
                <c:pt idx="265">
                  <c:v>31.234000000000002</c:v>
                </c:pt>
                <c:pt idx="266">
                  <c:v>31.359000000000002</c:v>
                </c:pt>
                <c:pt idx="267">
                  <c:v>31.468</c:v>
                </c:pt>
                <c:pt idx="268">
                  <c:v>31.577999999999999</c:v>
                </c:pt>
                <c:pt idx="269">
                  <c:v>31.687000000000001</c:v>
                </c:pt>
                <c:pt idx="270">
                  <c:v>31.797000000000001</c:v>
                </c:pt>
                <c:pt idx="271">
                  <c:v>31.905999999999999</c:v>
                </c:pt>
                <c:pt idx="272">
                  <c:v>32.015000000000001</c:v>
                </c:pt>
                <c:pt idx="273">
                  <c:v>32.14</c:v>
                </c:pt>
                <c:pt idx="274">
                  <c:v>32.25</c:v>
                </c:pt>
                <c:pt idx="275">
                  <c:v>32.359000000000002</c:v>
                </c:pt>
                <c:pt idx="276">
                  <c:v>32.468000000000004</c:v>
                </c:pt>
                <c:pt idx="277">
                  <c:v>32.593000000000004</c:v>
                </c:pt>
                <c:pt idx="278">
                  <c:v>32.703000000000003</c:v>
                </c:pt>
                <c:pt idx="279">
                  <c:v>32.811999999999998</c:v>
                </c:pt>
                <c:pt idx="280">
                  <c:v>32.921999999999997</c:v>
                </c:pt>
                <c:pt idx="281">
                  <c:v>33.030999999999999</c:v>
                </c:pt>
                <c:pt idx="282">
                  <c:v>33.14</c:v>
                </c:pt>
                <c:pt idx="283">
                  <c:v>33.265000000000001</c:v>
                </c:pt>
                <c:pt idx="284">
                  <c:v>33.375</c:v>
                </c:pt>
                <c:pt idx="285">
                  <c:v>33.484000000000002</c:v>
                </c:pt>
                <c:pt idx="286">
                  <c:v>33.593000000000004</c:v>
                </c:pt>
                <c:pt idx="287">
                  <c:v>33.703000000000003</c:v>
                </c:pt>
                <c:pt idx="288">
                  <c:v>33.828000000000003</c:v>
                </c:pt>
                <c:pt idx="289">
                  <c:v>33.936999999999998</c:v>
                </c:pt>
                <c:pt idx="290">
                  <c:v>34.046999999999997</c:v>
                </c:pt>
                <c:pt idx="291">
                  <c:v>34.155999999999999</c:v>
                </c:pt>
                <c:pt idx="292">
                  <c:v>34.265000000000001</c:v>
                </c:pt>
                <c:pt idx="293">
                  <c:v>34.375</c:v>
                </c:pt>
                <c:pt idx="294">
                  <c:v>34.5</c:v>
                </c:pt>
                <c:pt idx="295">
                  <c:v>34.609000000000002</c:v>
                </c:pt>
                <c:pt idx="296">
                  <c:v>34.718000000000004</c:v>
                </c:pt>
                <c:pt idx="297">
                  <c:v>34.828000000000003</c:v>
                </c:pt>
                <c:pt idx="298">
                  <c:v>34.936999999999998</c:v>
                </c:pt>
                <c:pt idx="299">
                  <c:v>35.046999999999997</c:v>
                </c:pt>
                <c:pt idx="300">
                  <c:v>35.155999999999999</c:v>
                </c:pt>
                <c:pt idx="301">
                  <c:v>35.280999999999999</c:v>
                </c:pt>
                <c:pt idx="302">
                  <c:v>35.39</c:v>
                </c:pt>
                <c:pt idx="303">
                  <c:v>35.5</c:v>
                </c:pt>
                <c:pt idx="304">
                  <c:v>35.609000000000002</c:v>
                </c:pt>
                <c:pt idx="305">
                  <c:v>35.718000000000004</c:v>
                </c:pt>
                <c:pt idx="306">
                  <c:v>35.828000000000003</c:v>
                </c:pt>
                <c:pt idx="307">
                  <c:v>35.953000000000003</c:v>
                </c:pt>
                <c:pt idx="308">
                  <c:v>36.061999999999998</c:v>
                </c:pt>
                <c:pt idx="309">
                  <c:v>36.171999999999997</c:v>
                </c:pt>
                <c:pt idx="310">
                  <c:v>36.280999999999999</c:v>
                </c:pt>
                <c:pt idx="311">
                  <c:v>36.39</c:v>
                </c:pt>
                <c:pt idx="312">
                  <c:v>36.5</c:v>
                </c:pt>
                <c:pt idx="313">
                  <c:v>36.609000000000002</c:v>
                </c:pt>
                <c:pt idx="314">
                  <c:v>36.734000000000002</c:v>
                </c:pt>
                <c:pt idx="315">
                  <c:v>36.843000000000004</c:v>
                </c:pt>
                <c:pt idx="316">
                  <c:v>36.953000000000003</c:v>
                </c:pt>
                <c:pt idx="317">
                  <c:v>37.061999999999998</c:v>
                </c:pt>
                <c:pt idx="318">
                  <c:v>37.171999999999997</c:v>
                </c:pt>
                <c:pt idx="319">
                  <c:v>37.280999999999999</c:v>
                </c:pt>
                <c:pt idx="320">
                  <c:v>37.39</c:v>
                </c:pt>
                <c:pt idx="321">
                  <c:v>37.515000000000001</c:v>
                </c:pt>
                <c:pt idx="322">
                  <c:v>37.625</c:v>
                </c:pt>
                <c:pt idx="323">
                  <c:v>37.734000000000002</c:v>
                </c:pt>
                <c:pt idx="324">
                  <c:v>37.843000000000004</c:v>
                </c:pt>
                <c:pt idx="325">
                  <c:v>37.953000000000003</c:v>
                </c:pt>
                <c:pt idx="326">
                  <c:v>38.061999999999998</c:v>
                </c:pt>
                <c:pt idx="327">
                  <c:v>38.171999999999997</c:v>
                </c:pt>
                <c:pt idx="328">
                  <c:v>38.296999999999997</c:v>
                </c:pt>
                <c:pt idx="329">
                  <c:v>38.405999999999999</c:v>
                </c:pt>
                <c:pt idx="330">
                  <c:v>38.515000000000001</c:v>
                </c:pt>
                <c:pt idx="331">
                  <c:v>38.625</c:v>
                </c:pt>
                <c:pt idx="332">
                  <c:v>38.734000000000002</c:v>
                </c:pt>
                <c:pt idx="333">
                  <c:v>38.859000000000002</c:v>
                </c:pt>
                <c:pt idx="334">
                  <c:v>38.968000000000004</c:v>
                </c:pt>
                <c:pt idx="335">
                  <c:v>39.078000000000003</c:v>
                </c:pt>
                <c:pt idx="336">
                  <c:v>39.186999999999998</c:v>
                </c:pt>
                <c:pt idx="337">
                  <c:v>39.311999999999998</c:v>
                </c:pt>
                <c:pt idx="338">
                  <c:v>39.421999999999997</c:v>
                </c:pt>
                <c:pt idx="339">
                  <c:v>39.530999999999999</c:v>
                </c:pt>
                <c:pt idx="340">
                  <c:v>39.64</c:v>
                </c:pt>
                <c:pt idx="341">
                  <c:v>39.765000000000001</c:v>
                </c:pt>
                <c:pt idx="342">
                  <c:v>39.875</c:v>
                </c:pt>
                <c:pt idx="343">
                  <c:v>39.984000000000002</c:v>
                </c:pt>
                <c:pt idx="344">
                  <c:v>40.093000000000004</c:v>
                </c:pt>
                <c:pt idx="345">
                  <c:v>40.203000000000003</c:v>
                </c:pt>
                <c:pt idx="346">
                  <c:v>40.311999999999998</c:v>
                </c:pt>
                <c:pt idx="347">
                  <c:v>40.436999999999998</c:v>
                </c:pt>
                <c:pt idx="348">
                  <c:v>40.546999999999997</c:v>
                </c:pt>
                <c:pt idx="349">
                  <c:v>40.655999999999999</c:v>
                </c:pt>
                <c:pt idx="350">
                  <c:v>40.765000000000001</c:v>
                </c:pt>
                <c:pt idx="351">
                  <c:v>40.875</c:v>
                </c:pt>
                <c:pt idx="352">
                  <c:v>40.984000000000002</c:v>
                </c:pt>
                <c:pt idx="353">
                  <c:v>41.093000000000004</c:v>
                </c:pt>
                <c:pt idx="354">
                  <c:v>41.218000000000004</c:v>
                </c:pt>
                <c:pt idx="355">
                  <c:v>41.328000000000003</c:v>
                </c:pt>
                <c:pt idx="356">
                  <c:v>41.436999999999998</c:v>
                </c:pt>
                <c:pt idx="357">
                  <c:v>41.546999999999997</c:v>
                </c:pt>
                <c:pt idx="358">
                  <c:v>41.655999999999999</c:v>
                </c:pt>
                <c:pt idx="359">
                  <c:v>41.765000000000001</c:v>
                </c:pt>
                <c:pt idx="360">
                  <c:v>41.875</c:v>
                </c:pt>
                <c:pt idx="361">
                  <c:v>42</c:v>
                </c:pt>
                <c:pt idx="362">
                  <c:v>42.109000000000002</c:v>
                </c:pt>
                <c:pt idx="363">
                  <c:v>42.218000000000004</c:v>
                </c:pt>
                <c:pt idx="364">
                  <c:v>42.328000000000003</c:v>
                </c:pt>
                <c:pt idx="365">
                  <c:v>42.436999999999998</c:v>
                </c:pt>
                <c:pt idx="366">
                  <c:v>42.561999999999998</c:v>
                </c:pt>
                <c:pt idx="367">
                  <c:v>42.671999999999997</c:v>
                </c:pt>
                <c:pt idx="368">
                  <c:v>42.780999999999999</c:v>
                </c:pt>
                <c:pt idx="369">
                  <c:v>42.89</c:v>
                </c:pt>
                <c:pt idx="370">
                  <c:v>43.015000000000001</c:v>
                </c:pt>
                <c:pt idx="371">
                  <c:v>43.125</c:v>
                </c:pt>
                <c:pt idx="372">
                  <c:v>43.234000000000002</c:v>
                </c:pt>
                <c:pt idx="373">
                  <c:v>43.343000000000004</c:v>
                </c:pt>
                <c:pt idx="374">
                  <c:v>43.453000000000003</c:v>
                </c:pt>
                <c:pt idx="375">
                  <c:v>43.561999999999998</c:v>
                </c:pt>
                <c:pt idx="376">
                  <c:v>43.686999999999998</c:v>
                </c:pt>
                <c:pt idx="377">
                  <c:v>43.796999999999997</c:v>
                </c:pt>
                <c:pt idx="378">
                  <c:v>43.905999999999999</c:v>
                </c:pt>
                <c:pt idx="379">
                  <c:v>44.015000000000001</c:v>
                </c:pt>
                <c:pt idx="380">
                  <c:v>44.125</c:v>
                </c:pt>
                <c:pt idx="381">
                  <c:v>44.234000000000002</c:v>
                </c:pt>
                <c:pt idx="382">
                  <c:v>44.359000000000002</c:v>
                </c:pt>
                <c:pt idx="383">
                  <c:v>44.468000000000004</c:v>
                </c:pt>
                <c:pt idx="384">
                  <c:v>44.578000000000003</c:v>
                </c:pt>
                <c:pt idx="385">
                  <c:v>44.686999999999998</c:v>
                </c:pt>
                <c:pt idx="386">
                  <c:v>44.796999999999997</c:v>
                </c:pt>
                <c:pt idx="387">
                  <c:v>44.905999999999999</c:v>
                </c:pt>
                <c:pt idx="388">
                  <c:v>45.015000000000001</c:v>
                </c:pt>
                <c:pt idx="389">
                  <c:v>45.125</c:v>
                </c:pt>
                <c:pt idx="390">
                  <c:v>45.25</c:v>
                </c:pt>
                <c:pt idx="391">
                  <c:v>45.359000000000002</c:v>
                </c:pt>
                <c:pt idx="392">
                  <c:v>45.468000000000004</c:v>
                </c:pt>
                <c:pt idx="393">
                  <c:v>45.578000000000003</c:v>
                </c:pt>
                <c:pt idx="394">
                  <c:v>45.686999999999998</c:v>
                </c:pt>
                <c:pt idx="395">
                  <c:v>45.811999999999998</c:v>
                </c:pt>
                <c:pt idx="396">
                  <c:v>45.921999999999997</c:v>
                </c:pt>
                <c:pt idx="397">
                  <c:v>46.030999999999999</c:v>
                </c:pt>
                <c:pt idx="398">
                  <c:v>46.14</c:v>
                </c:pt>
                <c:pt idx="399">
                  <c:v>46.265000000000001</c:v>
                </c:pt>
                <c:pt idx="400">
                  <c:v>46.375</c:v>
                </c:pt>
                <c:pt idx="401">
                  <c:v>46.484000000000002</c:v>
                </c:pt>
                <c:pt idx="402">
                  <c:v>46.593000000000004</c:v>
                </c:pt>
                <c:pt idx="403">
                  <c:v>46.703000000000003</c:v>
                </c:pt>
                <c:pt idx="404">
                  <c:v>46.811999999999998</c:v>
                </c:pt>
                <c:pt idx="405">
                  <c:v>46.936999999999998</c:v>
                </c:pt>
                <c:pt idx="406">
                  <c:v>47.046999999999997</c:v>
                </c:pt>
                <c:pt idx="407">
                  <c:v>47.155999999999999</c:v>
                </c:pt>
                <c:pt idx="408">
                  <c:v>47.265000000000001</c:v>
                </c:pt>
                <c:pt idx="409">
                  <c:v>47.375</c:v>
                </c:pt>
                <c:pt idx="410">
                  <c:v>47.484000000000002</c:v>
                </c:pt>
                <c:pt idx="411">
                  <c:v>47.593000000000004</c:v>
                </c:pt>
                <c:pt idx="412">
                  <c:v>47.718000000000004</c:v>
                </c:pt>
                <c:pt idx="413">
                  <c:v>47.828000000000003</c:v>
                </c:pt>
                <c:pt idx="414">
                  <c:v>47.936999999999998</c:v>
                </c:pt>
                <c:pt idx="415">
                  <c:v>48.046999999999997</c:v>
                </c:pt>
                <c:pt idx="416">
                  <c:v>48.171999999999997</c:v>
                </c:pt>
                <c:pt idx="417">
                  <c:v>48.280999999999999</c:v>
                </c:pt>
                <c:pt idx="418">
                  <c:v>48.39</c:v>
                </c:pt>
                <c:pt idx="419">
                  <c:v>48.5</c:v>
                </c:pt>
                <c:pt idx="420">
                  <c:v>48.625</c:v>
                </c:pt>
                <c:pt idx="421">
                  <c:v>48.734000000000002</c:v>
                </c:pt>
                <c:pt idx="422">
                  <c:v>48.843000000000004</c:v>
                </c:pt>
                <c:pt idx="423">
                  <c:v>48.953000000000003</c:v>
                </c:pt>
                <c:pt idx="424">
                  <c:v>49.061999999999998</c:v>
                </c:pt>
                <c:pt idx="425">
                  <c:v>49.171999999999997</c:v>
                </c:pt>
                <c:pt idx="426">
                  <c:v>49.280999999999999</c:v>
                </c:pt>
                <c:pt idx="427">
                  <c:v>49.39</c:v>
                </c:pt>
                <c:pt idx="428">
                  <c:v>49.515000000000001</c:v>
                </c:pt>
                <c:pt idx="429">
                  <c:v>49.625</c:v>
                </c:pt>
                <c:pt idx="430">
                  <c:v>49.734000000000002</c:v>
                </c:pt>
                <c:pt idx="431">
                  <c:v>49.843000000000004</c:v>
                </c:pt>
                <c:pt idx="432">
                  <c:v>49.953000000000003</c:v>
                </c:pt>
                <c:pt idx="433">
                  <c:v>50.078000000000003</c:v>
                </c:pt>
                <c:pt idx="434">
                  <c:v>50.186999999999998</c:v>
                </c:pt>
                <c:pt idx="435">
                  <c:v>50.296999999999997</c:v>
                </c:pt>
                <c:pt idx="436">
                  <c:v>50.405999999999999</c:v>
                </c:pt>
                <c:pt idx="437">
                  <c:v>50.515000000000001</c:v>
                </c:pt>
                <c:pt idx="438">
                  <c:v>50.625</c:v>
                </c:pt>
                <c:pt idx="439">
                  <c:v>50.75</c:v>
                </c:pt>
                <c:pt idx="440">
                  <c:v>50.859000000000002</c:v>
                </c:pt>
                <c:pt idx="441">
                  <c:v>50.968000000000004</c:v>
                </c:pt>
                <c:pt idx="442">
                  <c:v>51.078000000000003</c:v>
                </c:pt>
                <c:pt idx="443">
                  <c:v>51.186999999999998</c:v>
                </c:pt>
                <c:pt idx="444">
                  <c:v>51.296999999999997</c:v>
                </c:pt>
                <c:pt idx="445">
                  <c:v>51.405999999999999</c:v>
                </c:pt>
                <c:pt idx="446">
                  <c:v>51.530999999999999</c:v>
                </c:pt>
                <c:pt idx="447">
                  <c:v>51.64</c:v>
                </c:pt>
                <c:pt idx="448">
                  <c:v>51.75</c:v>
                </c:pt>
                <c:pt idx="449">
                  <c:v>51.859000000000002</c:v>
                </c:pt>
                <c:pt idx="450">
                  <c:v>51.968000000000004</c:v>
                </c:pt>
                <c:pt idx="451">
                  <c:v>52.078000000000003</c:v>
                </c:pt>
                <c:pt idx="452">
                  <c:v>52.203000000000003</c:v>
                </c:pt>
                <c:pt idx="453">
                  <c:v>52.311999999999998</c:v>
                </c:pt>
                <c:pt idx="454">
                  <c:v>52.421999999999997</c:v>
                </c:pt>
                <c:pt idx="455">
                  <c:v>52.530999999999999</c:v>
                </c:pt>
                <c:pt idx="456">
                  <c:v>52.64</c:v>
                </c:pt>
                <c:pt idx="457">
                  <c:v>52.75</c:v>
                </c:pt>
                <c:pt idx="458">
                  <c:v>52.875</c:v>
                </c:pt>
                <c:pt idx="459">
                  <c:v>52.984000000000002</c:v>
                </c:pt>
                <c:pt idx="460">
                  <c:v>53.093000000000004</c:v>
                </c:pt>
                <c:pt idx="461">
                  <c:v>53.203000000000003</c:v>
                </c:pt>
                <c:pt idx="462">
                  <c:v>53.311999999999998</c:v>
                </c:pt>
                <c:pt idx="463">
                  <c:v>53.421999999999997</c:v>
                </c:pt>
                <c:pt idx="464">
                  <c:v>53.546999999999997</c:v>
                </c:pt>
                <c:pt idx="465">
                  <c:v>53.655999999999999</c:v>
                </c:pt>
                <c:pt idx="466">
                  <c:v>53.765000000000001</c:v>
                </c:pt>
                <c:pt idx="467">
                  <c:v>53.875</c:v>
                </c:pt>
                <c:pt idx="468">
                  <c:v>53.984000000000002</c:v>
                </c:pt>
                <c:pt idx="469">
                  <c:v>54.093000000000004</c:v>
                </c:pt>
                <c:pt idx="470">
                  <c:v>54.203000000000003</c:v>
                </c:pt>
                <c:pt idx="471">
                  <c:v>54.311999999999998</c:v>
                </c:pt>
                <c:pt idx="472">
                  <c:v>54.436999999999998</c:v>
                </c:pt>
                <c:pt idx="473">
                  <c:v>54.546999999999997</c:v>
                </c:pt>
                <c:pt idx="474">
                  <c:v>54.655999999999999</c:v>
                </c:pt>
                <c:pt idx="475">
                  <c:v>54.765000000000001</c:v>
                </c:pt>
                <c:pt idx="476">
                  <c:v>54.875</c:v>
                </c:pt>
                <c:pt idx="477">
                  <c:v>54.984000000000002</c:v>
                </c:pt>
                <c:pt idx="478">
                  <c:v>55.109000000000002</c:v>
                </c:pt>
                <c:pt idx="479">
                  <c:v>55.218000000000004</c:v>
                </c:pt>
                <c:pt idx="480">
                  <c:v>55.328000000000003</c:v>
                </c:pt>
                <c:pt idx="481">
                  <c:v>55.436999999999998</c:v>
                </c:pt>
                <c:pt idx="482">
                  <c:v>55.561999999999998</c:v>
                </c:pt>
                <c:pt idx="483">
                  <c:v>55.671999999999997</c:v>
                </c:pt>
                <c:pt idx="484">
                  <c:v>55.780999999999999</c:v>
                </c:pt>
                <c:pt idx="485">
                  <c:v>55.89</c:v>
                </c:pt>
                <c:pt idx="486">
                  <c:v>56</c:v>
                </c:pt>
                <c:pt idx="487">
                  <c:v>56.109000000000002</c:v>
                </c:pt>
                <c:pt idx="488">
                  <c:v>56.218000000000004</c:v>
                </c:pt>
                <c:pt idx="489">
                  <c:v>56.343000000000004</c:v>
                </c:pt>
                <c:pt idx="490">
                  <c:v>56.453000000000003</c:v>
                </c:pt>
                <c:pt idx="491">
                  <c:v>56.561999999999998</c:v>
                </c:pt>
                <c:pt idx="492">
                  <c:v>56.671999999999997</c:v>
                </c:pt>
                <c:pt idx="493">
                  <c:v>56.796999999999997</c:v>
                </c:pt>
                <c:pt idx="494">
                  <c:v>56.905999999999999</c:v>
                </c:pt>
                <c:pt idx="495">
                  <c:v>57.015000000000001</c:v>
                </c:pt>
                <c:pt idx="496">
                  <c:v>57.125</c:v>
                </c:pt>
                <c:pt idx="497">
                  <c:v>57.234000000000002</c:v>
                </c:pt>
                <c:pt idx="498">
                  <c:v>57.343000000000004</c:v>
                </c:pt>
                <c:pt idx="499">
                  <c:v>57.453000000000003</c:v>
                </c:pt>
                <c:pt idx="500">
                  <c:v>57.578000000000003</c:v>
                </c:pt>
                <c:pt idx="501">
                  <c:v>57.686999999999998</c:v>
                </c:pt>
                <c:pt idx="502">
                  <c:v>57.796999999999997</c:v>
                </c:pt>
                <c:pt idx="503">
                  <c:v>57.905999999999999</c:v>
                </c:pt>
                <c:pt idx="504">
                  <c:v>58.015000000000001</c:v>
                </c:pt>
                <c:pt idx="505">
                  <c:v>58.125</c:v>
                </c:pt>
                <c:pt idx="506">
                  <c:v>58.25</c:v>
                </c:pt>
                <c:pt idx="507">
                  <c:v>58.359000000000002</c:v>
                </c:pt>
                <c:pt idx="508">
                  <c:v>58.468000000000004</c:v>
                </c:pt>
                <c:pt idx="509">
                  <c:v>58.578000000000003</c:v>
                </c:pt>
                <c:pt idx="510">
                  <c:v>58.686999999999998</c:v>
                </c:pt>
                <c:pt idx="511">
                  <c:v>58.811999999999998</c:v>
                </c:pt>
                <c:pt idx="512">
                  <c:v>58.921999999999997</c:v>
                </c:pt>
                <c:pt idx="513">
                  <c:v>59.030999999999999</c:v>
                </c:pt>
                <c:pt idx="514">
                  <c:v>59.14</c:v>
                </c:pt>
                <c:pt idx="515">
                  <c:v>59.25</c:v>
                </c:pt>
                <c:pt idx="516">
                  <c:v>59.375</c:v>
                </c:pt>
                <c:pt idx="517">
                  <c:v>59.484000000000002</c:v>
                </c:pt>
                <c:pt idx="518">
                  <c:v>59.593000000000004</c:v>
                </c:pt>
                <c:pt idx="519">
                  <c:v>59.703000000000003</c:v>
                </c:pt>
                <c:pt idx="520">
                  <c:v>59.811999999999998</c:v>
                </c:pt>
                <c:pt idx="521">
                  <c:v>59.921999999999997</c:v>
                </c:pt>
                <c:pt idx="522">
                  <c:v>60.030999999999999</c:v>
                </c:pt>
                <c:pt idx="523">
                  <c:v>60.155999999999999</c:v>
                </c:pt>
                <c:pt idx="524">
                  <c:v>60.265000000000001</c:v>
                </c:pt>
                <c:pt idx="525">
                  <c:v>60.375</c:v>
                </c:pt>
                <c:pt idx="526">
                  <c:v>60.484000000000002</c:v>
                </c:pt>
                <c:pt idx="527">
                  <c:v>60.593000000000004</c:v>
                </c:pt>
                <c:pt idx="528">
                  <c:v>60.703000000000003</c:v>
                </c:pt>
                <c:pt idx="529">
                  <c:v>60.828000000000003</c:v>
                </c:pt>
                <c:pt idx="530">
                  <c:v>60.936999999999998</c:v>
                </c:pt>
                <c:pt idx="531">
                  <c:v>61.046999999999997</c:v>
                </c:pt>
                <c:pt idx="532">
                  <c:v>61.155999999999999</c:v>
                </c:pt>
                <c:pt idx="533">
                  <c:v>61.265000000000001</c:v>
                </c:pt>
                <c:pt idx="534">
                  <c:v>61.375</c:v>
                </c:pt>
                <c:pt idx="535">
                  <c:v>61.5</c:v>
                </c:pt>
                <c:pt idx="536">
                  <c:v>61.609000000000002</c:v>
                </c:pt>
                <c:pt idx="537">
                  <c:v>61.718000000000004</c:v>
                </c:pt>
                <c:pt idx="538">
                  <c:v>61.828000000000003</c:v>
                </c:pt>
                <c:pt idx="539">
                  <c:v>61.936999999999998</c:v>
                </c:pt>
                <c:pt idx="540">
                  <c:v>62.061999999999998</c:v>
                </c:pt>
                <c:pt idx="541">
                  <c:v>62.171999999999997</c:v>
                </c:pt>
                <c:pt idx="542">
                  <c:v>62.280999999999999</c:v>
                </c:pt>
                <c:pt idx="543">
                  <c:v>62.39</c:v>
                </c:pt>
                <c:pt idx="544">
                  <c:v>62.5</c:v>
                </c:pt>
                <c:pt idx="545">
                  <c:v>62.609000000000002</c:v>
                </c:pt>
                <c:pt idx="546">
                  <c:v>62.734000000000002</c:v>
                </c:pt>
                <c:pt idx="547">
                  <c:v>62.843000000000004</c:v>
                </c:pt>
                <c:pt idx="548">
                  <c:v>62.953000000000003</c:v>
                </c:pt>
                <c:pt idx="549">
                  <c:v>63.061999999999998</c:v>
                </c:pt>
                <c:pt idx="550">
                  <c:v>63.171999999999997</c:v>
                </c:pt>
                <c:pt idx="551">
                  <c:v>63.296999999999997</c:v>
                </c:pt>
                <c:pt idx="552">
                  <c:v>63.405999999999999</c:v>
                </c:pt>
                <c:pt idx="553">
                  <c:v>63.515000000000001</c:v>
                </c:pt>
                <c:pt idx="554">
                  <c:v>63.625</c:v>
                </c:pt>
                <c:pt idx="555">
                  <c:v>63.734000000000002</c:v>
                </c:pt>
                <c:pt idx="556">
                  <c:v>63.843000000000004</c:v>
                </c:pt>
                <c:pt idx="557">
                  <c:v>63.968000000000004</c:v>
                </c:pt>
                <c:pt idx="558">
                  <c:v>64.078000000000003</c:v>
                </c:pt>
                <c:pt idx="559">
                  <c:v>64.186999999999998</c:v>
                </c:pt>
                <c:pt idx="560">
                  <c:v>64.296999999999997</c:v>
                </c:pt>
                <c:pt idx="561">
                  <c:v>64.406000000000006</c:v>
                </c:pt>
                <c:pt idx="562">
                  <c:v>64.531000000000006</c:v>
                </c:pt>
                <c:pt idx="563">
                  <c:v>64.64</c:v>
                </c:pt>
                <c:pt idx="564">
                  <c:v>64.75</c:v>
                </c:pt>
                <c:pt idx="565">
                  <c:v>64.858999999999995</c:v>
                </c:pt>
                <c:pt idx="566">
                  <c:v>64.968000000000004</c:v>
                </c:pt>
                <c:pt idx="567">
                  <c:v>65.078000000000003</c:v>
                </c:pt>
                <c:pt idx="568">
                  <c:v>65.203000000000003</c:v>
                </c:pt>
                <c:pt idx="569">
                  <c:v>65.311999999999998</c:v>
                </c:pt>
                <c:pt idx="570">
                  <c:v>65.421999999999997</c:v>
                </c:pt>
                <c:pt idx="571">
                  <c:v>65.531000000000006</c:v>
                </c:pt>
                <c:pt idx="572">
                  <c:v>65.64</c:v>
                </c:pt>
                <c:pt idx="573">
                  <c:v>65.75</c:v>
                </c:pt>
                <c:pt idx="574">
                  <c:v>65.858999999999995</c:v>
                </c:pt>
                <c:pt idx="575">
                  <c:v>65.983999999999995</c:v>
                </c:pt>
                <c:pt idx="576">
                  <c:v>66.093000000000004</c:v>
                </c:pt>
                <c:pt idx="577">
                  <c:v>66.203000000000003</c:v>
                </c:pt>
                <c:pt idx="578">
                  <c:v>66.311999999999998</c:v>
                </c:pt>
                <c:pt idx="579">
                  <c:v>66.421999999999997</c:v>
                </c:pt>
                <c:pt idx="580">
                  <c:v>66.546999999999997</c:v>
                </c:pt>
                <c:pt idx="581">
                  <c:v>66.656000000000006</c:v>
                </c:pt>
                <c:pt idx="582">
                  <c:v>66.765000000000001</c:v>
                </c:pt>
                <c:pt idx="583">
                  <c:v>66.875</c:v>
                </c:pt>
                <c:pt idx="584">
                  <c:v>66.983999999999995</c:v>
                </c:pt>
                <c:pt idx="585">
                  <c:v>67.093000000000004</c:v>
                </c:pt>
                <c:pt idx="586">
                  <c:v>67.218000000000004</c:v>
                </c:pt>
                <c:pt idx="587">
                  <c:v>67.328000000000003</c:v>
                </c:pt>
                <c:pt idx="588">
                  <c:v>67.436999999999998</c:v>
                </c:pt>
                <c:pt idx="589">
                  <c:v>67.546999999999997</c:v>
                </c:pt>
                <c:pt idx="590">
                  <c:v>67.671999999999997</c:v>
                </c:pt>
                <c:pt idx="591">
                  <c:v>67.781000000000006</c:v>
                </c:pt>
                <c:pt idx="592">
                  <c:v>67.89</c:v>
                </c:pt>
                <c:pt idx="593">
                  <c:v>68</c:v>
                </c:pt>
                <c:pt idx="594">
                  <c:v>68.108999999999995</c:v>
                </c:pt>
                <c:pt idx="595">
                  <c:v>68.218000000000004</c:v>
                </c:pt>
                <c:pt idx="596">
                  <c:v>68.328000000000003</c:v>
                </c:pt>
                <c:pt idx="597">
                  <c:v>68.453000000000003</c:v>
                </c:pt>
                <c:pt idx="598">
                  <c:v>68.561999999999998</c:v>
                </c:pt>
                <c:pt idx="599">
                  <c:v>68.671999999999997</c:v>
                </c:pt>
                <c:pt idx="600">
                  <c:v>68.781000000000006</c:v>
                </c:pt>
                <c:pt idx="601">
                  <c:v>68.89</c:v>
                </c:pt>
                <c:pt idx="602">
                  <c:v>69.015000000000001</c:v>
                </c:pt>
                <c:pt idx="603">
                  <c:v>69.125</c:v>
                </c:pt>
                <c:pt idx="604">
                  <c:v>69.233999999999995</c:v>
                </c:pt>
                <c:pt idx="605">
                  <c:v>69.343000000000004</c:v>
                </c:pt>
                <c:pt idx="606">
                  <c:v>69.453000000000003</c:v>
                </c:pt>
                <c:pt idx="607">
                  <c:v>69.578000000000003</c:v>
                </c:pt>
                <c:pt idx="608">
                  <c:v>69.686999999999998</c:v>
                </c:pt>
                <c:pt idx="609">
                  <c:v>69.796999999999997</c:v>
                </c:pt>
                <c:pt idx="610">
                  <c:v>69.906000000000006</c:v>
                </c:pt>
                <c:pt idx="611">
                  <c:v>70.015000000000001</c:v>
                </c:pt>
                <c:pt idx="612">
                  <c:v>70.125</c:v>
                </c:pt>
                <c:pt idx="613">
                  <c:v>70.25</c:v>
                </c:pt>
                <c:pt idx="614">
                  <c:v>70.358999999999995</c:v>
                </c:pt>
                <c:pt idx="615">
                  <c:v>70.468000000000004</c:v>
                </c:pt>
                <c:pt idx="616">
                  <c:v>70.578000000000003</c:v>
                </c:pt>
                <c:pt idx="617">
                  <c:v>70.686999999999998</c:v>
                </c:pt>
                <c:pt idx="618">
                  <c:v>70.796999999999997</c:v>
                </c:pt>
                <c:pt idx="619">
                  <c:v>70.921999999999997</c:v>
                </c:pt>
                <c:pt idx="620">
                  <c:v>71.031000000000006</c:v>
                </c:pt>
                <c:pt idx="621">
                  <c:v>71.14</c:v>
                </c:pt>
                <c:pt idx="622">
                  <c:v>71.25</c:v>
                </c:pt>
                <c:pt idx="623">
                  <c:v>71.375</c:v>
                </c:pt>
                <c:pt idx="624">
                  <c:v>71.483999999999995</c:v>
                </c:pt>
                <c:pt idx="625">
                  <c:v>71.593000000000004</c:v>
                </c:pt>
                <c:pt idx="626">
                  <c:v>71.703000000000003</c:v>
                </c:pt>
                <c:pt idx="627">
                  <c:v>71.828000000000003</c:v>
                </c:pt>
                <c:pt idx="628">
                  <c:v>71.936999999999998</c:v>
                </c:pt>
                <c:pt idx="629">
                  <c:v>72.046999999999997</c:v>
                </c:pt>
                <c:pt idx="630">
                  <c:v>72.156000000000006</c:v>
                </c:pt>
                <c:pt idx="631">
                  <c:v>72.265000000000001</c:v>
                </c:pt>
                <c:pt idx="632">
                  <c:v>72.375</c:v>
                </c:pt>
                <c:pt idx="633">
                  <c:v>72.483999999999995</c:v>
                </c:pt>
                <c:pt idx="634">
                  <c:v>72.608999999999995</c:v>
                </c:pt>
                <c:pt idx="635">
                  <c:v>72.718000000000004</c:v>
                </c:pt>
                <c:pt idx="636">
                  <c:v>72.828000000000003</c:v>
                </c:pt>
                <c:pt idx="637">
                  <c:v>72.936999999999998</c:v>
                </c:pt>
                <c:pt idx="638">
                  <c:v>73.046999999999997</c:v>
                </c:pt>
                <c:pt idx="639">
                  <c:v>73.156000000000006</c:v>
                </c:pt>
                <c:pt idx="640">
                  <c:v>73.265000000000001</c:v>
                </c:pt>
                <c:pt idx="641">
                  <c:v>73.39</c:v>
                </c:pt>
                <c:pt idx="642">
                  <c:v>73.5</c:v>
                </c:pt>
                <c:pt idx="643">
                  <c:v>73.608999999999995</c:v>
                </c:pt>
                <c:pt idx="644">
                  <c:v>73.718000000000004</c:v>
                </c:pt>
                <c:pt idx="645">
                  <c:v>73.828000000000003</c:v>
                </c:pt>
                <c:pt idx="646">
                  <c:v>73.953000000000003</c:v>
                </c:pt>
                <c:pt idx="647">
                  <c:v>74.061999999999998</c:v>
                </c:pt>
                <c:pt idx="648">
                  <c:v>74.171999999999997</c:v>
                </c:pt>
                <c:pt idx="649">
                  <c:v>74.296999999999997</c:v>
                </c:pt>
                <c:pt idx="650">
                  <c:v>74.406000000000006</c:v>
                </c:pt>
                <c:pt idx="651">
                  <c:v>74.515000000000001</c:v>
                </c:pt>
                <c:pt idx="652">
                  <c:v>74.625</c:v>
                </c:pt>
                <c:pt idx="653">
                  <c:v>74.733999999999995</c:v>
                </c:pt>
                <c:pt idx="654">
                  <c:v>74.858999999999995</c:v>
                </c:pt>
                <c:pt idx="655">
                  <c:v>74.968000000000004</c:v>
                </c:pt>
                <c:pt idx="656">
                  <c:v>75.078000000000003</c:v>
                </c:pt>
                <c:pt idx="657">
                  <c:v>75.186999999999998</c:v>
                </c:pt>
                <c:pt idx="658">
                  <c:v>75.311999999999998</c:v>
                </c:pt>
                <c:pt idx="659">
                  <c:v>75.421999999999997</c:v>
                </c:pt>
                <c:pt idx="660">
                  <c:v>75.531000000000006</c:v>
                </c:pt>
                <c:pt idx="661">
                  <c:v>75.64</c:v>
                </c:pt>
                <c:pt idx="662">
                  <c:v>75.75</c:v>
                </c:pt>
                <c:pt idx="663">
                  <c:v>75.858999999999995</c:v>
                </c:pt>
                <c:pt idx="664">
                  <c:v>75.983999999999995</c:v>
                </c:pt>
                <c:pt idx="665">
                  <c:v>76.093000000000004</c:v>
                </c:pt>
                <c:pt idx="666">
                  <c:v>76.203000000000003</c:v>
                </c:pt>
                <c:pt idx="667">
                  <c:v>76.311999999999998</c:v>
                </c:pt>
                <c:pt idx="668">
                  <c:v>76.421999999999997</c:v>
                </c:pt>
                <c:pt idx="669">
                  <c:v>76.531000000000006</c:v>
                </c:pt>
                <c:pt idx="670">
                  <c:v>76.656000000000006</c:v>
                </c:pt>
                <c:pt idx="671">
                  <c:v>76.765000000000001</c:v>
                </c:pt>
                <c:pt idx="672">
                  <c:v>76.875</c:v>
                </c:pt>
                <c:pt idx="673">
                  <c:v>76.983999999999995</c:v>
                </c:pt>
                <c:pt idx="674">
                  <c:v>77.093000000000004</c:v>
                </c:pt>
                <c:pt idx="675">
                  <c:v>77.218000000000004</c:v>
                </c:pt>
                <c:pt idx="676">
                  <c:v>77.328000000000003</c:v>
                </c:pt>
                <c:pt idx="677">
                  <c:v>77.436999999999998</c:v>
                </c:pt>
                <c:pt idx="678">
                  <c:v>77.546999999999997</c:v>
                </c:pt>
                <c:pt idx="679">
                  <c:v>77.656000000000006</c:v>
                </c:pt>
                <c:pt idx="680">
                  <c:v>77.765000000000001</c:v>
                </c:pt>
                <c:pt idx="681">
                  <c:v>77.89</c:v>
                </c:pt>
                <c:pt idx="682">
                  <c:v>78</c:v>
                </c:pt>
                <c:pt idx="683">
                  <c:v>78.108999999999995</c:v>
                </c:pt>
                <c:pt idx="684">
                  <c:v>78.218000000000004</c:v>
                </c:pt>
                <c:pt idx="685">
                  <c:v>78.343000000000004</c:v>
                </c:pt>
                <c:pt idx="686">
                  <c:v>78.453000000000003</c:v>
                </c:pt>
                <c:pt idx="687">
                  <c:v>78.561999999999998</c:v>
                </c:pt>
                <c:pt idx="688">
                  <c:v>78.671999999999997</c:v>
                </c:pt>
                <c:pt idx="689">
                  <c:v>78.781000000000006</c:v>
                </c:pt>
                <c:pt idx="690">
                  <c:v>78.89</c:v>
                </c:pt>
                <c:pt idx="691">
                  <c:v>79</c:v>
                </c:pt>
                <c:pt idx="692">
                  <c:v>79.125</c:v>
                </c:pt>
                <c:pt idx="693">
                  <c:v>79.233999999999995</c:v>
                </c:pt>
                <c:pt idx="694">
                  <c:v>79.343000000000004</c:v>
                </c:pt>
                <c:pt idx="695">
                  <c:v>79.453000000000003</c:v>
                </c:pt>
                <c:pt idx="696">
                  <c:v>79.578000000000003</c:v>
                </c:pt>
                <c:pt idx="697">
                  <c:v>79.686999999999998</c:v>
                </c:pt>
                <c:pt idx="698">
                  <c:v>79.796999999999997</c:v>
                </c:pt>
                <c:pt idx="699">
                  <c:v>79.906000000000006</c:v>
                </c:pt>
                <c:pt idx="700">
                  <c:v>80.015000000000001</c:v>
                </c:pt>
                <c:pt idx="701">
                  <c:v>80.14</c:v>
                </c:pt>
                <c:pt idx="702">
                  <c:v>80.25</c:v>
                </c:pt>
                <c:pt idx="703">
                  <c:v>80.358999999999995</c:v>
                </c:pt>
                <c:pt idx="704">
                  <c:v>80.468000000000004</c:v>
                </c:pt>
                <c:pt idx="705">
                  <c:v>80.578000000000003</c:v>
                </c:pt>
                <c:pt idx="706">
                  <c:v>80.686999999999998</c:v>
                </c:pt>
                <c:pt idx="707">
                  <c:v>80.796999999999997</c:v>
                </c:pt>
                <c:pt idx="708">
                  <c:v>80.921999999999997</c:v>
                </c:pt>
                <c:pt idx="709">
                  <c:v>81.031000000000006</c:v>
                </c:pt>
                <c:pt idx="710">
                  <c:v>81.14</c:v>
                </c:pt>
                <c:pt idx="711">
                  <c:v>81.25</c:v>
                </c:pt>
                <c:pt idx="712">
                  <c:v>81.358999999999995</c:v>
                </c:pt>
                <c:pt idx="713">
                  <c:v>81.468000000000004</c:v>
                </c:pt>
                <c:pt idx="714">
                  <c:v>81.578000000000003</c:v>
                </c:pt>
                <c:pt idx="715">
                  <c:v>81.703000000000003</c:v>
                </c:pt>
                <c:pt idx="716">
                  <c:v>81.811999999999998</c:v>
                </c:pt>
                <c:pt idx="717">
                  <c:v>81.921999999999997</c:v>
                </c:pt>
                <c:pt idx="718">
                  <c:v>82.031000000000006</c:v>
                </c:pt>
                <c:pt idx="719">
                  <c:v>82.14</c:v>
                </c:pt>
                <c:pt idx="720">
                  <c:v>82.25</c:v>
                </c:pt>
                <c:pt idx="721">
                  <c:v>82.375</c:v>
                </c:pt>
                <c:pt idx="722">
                  <c:v>82.483999999999995</c:v>
                </c:pt>
                <c:pt idx="723">
                  <c:v>82.593000000000004</c:v>
                </c:pt>
                <c:pt idx="724">
                  <c:v>82.703000000000003</c:v>
                </c:pt>
                <c:pt idx="725">
                  <c:v>82.811999999999998</c:v>
                </c:pt>
                <c:pt idx="726">
                  <c:v>82.921999999999997</c:v>
                </c:pt>
                <c:pt idx="727">
                  <c:v>83.046999999999997</c:v>
                </c:pt>
                <c:pt idx="728">
                  <c:v>83.156000000000006</c:v>
                </c:pt>
                <c:pt idx="729">
                  <c:v>83.265000000000001</c:v>
                </c:pt>
                <c:pt idx="730">
                  <c:v>83.375</c:v>
                </c:pt>
                <c:pt idx="731">
                  <c:v>83.483999999999995</c:v>
                </c:pt>
                <c:pt idx="732">
                  <c:v>83.593000000000004</c:v>
                </c:pt>
                <c:pt idx="733">
                  <c:v>83.703000000000003</c:v>
                </c:pt>
                <c:pt idx="734">
                  <c:v>83.828000000000003</c:v>
                </c:pt>
                <c:pt idx="735">
                  <c:v>83.936999999999998</c:v>
                </c:pt>
                <c:pt idx="736">
                  <c:v>84.046999999999997</c:v>
                </c:pt>
                <c:pt idx="737">
                  <c:v>84.156000000000006</c:v>
                </c:pt>
                <c:pt idx="738">
                  <c:v>84.265000000000001</c:v>
                </c:pt>
                <c:pt idx="739">
                  <c:v>84.375</c:v>
                </c:pt>
                <c:pt idx="740">
                  <c:v>84.5</c:v>
                </c:pt>
                <c:pt idx="741">
                  <c:v>84.608999999999995</c:v>
                </c:pt>
                <c:pt idx="742">
                  <c:v>84.718000000000004</c:v>
                </c:pt>
                <c:pt idx="743">
                  <c:v>84.828000000000003</c:v>
                </c:pt>
                <c:pt idx="744">
                  <c:v>84.936999999999998</c:v>
                </c:pt>
                <c:pt idx="745">
                  <c:v>85.046999999999997</c:v>
                </c:pt>
                <c:pt idx="746">
                  <c:v>85.156000000000006</c:v>
                </c:pt>
                <c:pt idx="747">
                  <c:v>85.281000000000006</c:v>
                </c:pt>
                <c:pt idx="748">
                  <c:v>85.39</c:v>
                </c:pt>
                <c:pt idx="749">
                  <c:v>85.5</c:v>
                </c:pt>
                <c:pt idx="750">
                  <c:v>85.608999999999995</c:v>
                </c:pt>
                <c:pt idx="751">
                  <c:v>85.718000000000004</c:v>
                </c:pt>
                <c:pt idx="752">
                  <c:v>85.828000000000003</c:v>
                </c:pt>
                <c:pt idx="753">
                  <c:v>85.953000000000003</c:v>
                </c:pt>
                <c:pt idx="754">
                  <c:v>86.061999999999998</c:v>
                </c:pt>
                <c:pt idx="755">
                  <c:v>86.171999999999997</c:v>
                </c:pt>
                <c:pt idx="756">
                  <c:v>86.281000000000006</c:v>
                </c:pt>
                <c:pt idx="757">
                  <c:v>86.39</c:v>
                </c:pt>
                <c:pt idx="758">
                  <c:v>86.5</c:v>
                </c:pt>
                <c:pt idx="759">
                  <c:v>86.608999999999995</c:v>
                </c:pt>
                <c:pt idx="760">
                  <c:v>86.733999999999995</c:v>
                </c:pt>
                <c:pt idx="761">
                  <c:v>86.843000000000004</c:v>
                </c:pt>
                <c:pt idx="762">
                  <c:v>86.953000000000003</c:v>
                </c:pt>
                <c:pt idx="763">
                  <c:v>87.061999999999998</c:v>
                </c:pt>
                <c:pt idx="764">
                  <c:v>87.171999999999997</c:v>
                </c:pt>
                <c:pt idx="765">
                  <c:v>87.296999999999997</c:v>
                </c:pt>
                <c:pt idx="766">
                  <c:v>87.406000000000006</c:v>
                </c:pt>
                <c:pt idx="767">
                  <c:v>87.515000000000001</c:v>
                </c:pt>
                <c:pt idx="768">
                  <c:v>87.625</c:v>
                </c:pt>
                <c:pt idx="769">
                  <c:v>87.733999999999995</c:v>
                </c:pt>
                <c:pt idx="770">
                  <c:v>87.858999999999995</c:v>
                </c:pt>
                <c:pt idx="771">
                  <c:v>87.968000000000004</c:v>
                </c:pt>
                <c:pt idx="772">
                  <c:v>88.078000000000003</c:v>
                </c:pt>
                <c:pt idx="773">
                  <c:v>88.186999999999998</c:v>
                </c:pt>
                <c:pt idx="774">
                  <c:v>88.296999999999997</c:v>
                </c:pt>
                <c:pt idx="775">
                  <c:v>88.406000000000006</c:v>
                </c:pt>
                <c:pt idx="776">
                  <c:v>88.515000000000001</c:v>
                </c:pt>
                <c:pt idx="777">
                  <c:v>88.64</c:v>
                </c:pt>
                <c:pt idx="778">
                  <c:v>88.75</c:v>
                </c:pt>
                <c:pt idx="779">
                  <c:v>88.858999999999995</c:v>
                </c:pt>
                <c:pt idx="780">
                  <c:v>88.968000000000004</c:v>
                </c:pt>
                <c:pt idx="781">
                  <c:v>89.078000000000003</c:v>
                </c:pt>
                <c:pt idx="782">
                  <c:v>89.203000000000003</c:v>
                </c:pt>
                <c:pt idx="783">
                  <c:v>89.311999999999998</c:v>
                </c:pt>
                <c:pt idx="784">
                  <c:v>89.421999999999997</c:v>
                </c:pt>
                <c:pt idx="785">
                  <c:v>89.531000000000006</c:v>
                </c:pt>
                <c:pt idx="786">
                  <c:v>89.64</c:v>
                </c:pt>
                <c:pt idx="787">
                  <c:v>89.75</c:v>
                </c:pt>
                <c:pt idx="788">
                  <c:v>89.858999999999995</c:v>
                </c:pt>
                <c:pt idx="789">
                  <c:v>89.983999999999995</c:v>
                </c:pt>
                <c:pt idx="790">
                  <c:v>90.093000000000004</c:v>
                </c:pt>
                <c:pt idx="791">
                  <c:v>90.203000000000003</c:v>
                </c:pt>
                <c:pt idx="792">
                  <c:v>90.311999999999998</c:v>
                </c:pt>
                <c:pt idx="793">
                  <c:v>90.421999999999997</c:v>
                </c:pt>
                <c:pt idx="794">
                  <c:v>90.531000000000006</c:v>
                </c:pt>
                <c:pt idx="795">
                  <c:v>90.656000000000006</c:v>
                </c:pt>
                <c:pt idx="796">
                  <c:v>90.765000000000001</c:v>
                </c:pt>
                <c:pt idx="797">
                  <c:v>90.875</c:v>
                </c:pt>
                <c:pt idx="798">
                  <c:v>90.983999999999995</c:v>
                </c:pt>
                <c:pt idx="799">
                  <c:v>91.108999999999995</c:v>
                </c:pt>
                <c:pt idx="800">
                  <c:v>91.218000000000004</c:v>
                </c:pt>
                <c:pt idx="801">
                  <c:v>91.328000000000003</c:v>
                </c:pt>
                <c:pt idx="802">
                  <c:v>91.436999999999998</c:v>
                </c:pt>
                <c:pt idx="803">
                  <c:v>91.546999999999997</c:v>
                </c:pt>
                <c:pt idx="804">
                  <c:v>91.656000000000006</c:v>
                </c:pt>
                <c:pt idx="805">
                  <c:v>91.765000000000001</c:v>
                </c:pt>
                <c:pt idx="806">
                  <c:v>91.89</c:v>
                </c:pt>
                <c:pt idx="807">
                  <c:v>92</c:v>
                </c:pt>
                <c:pt idx="808">
                  <c:v>92.108999999999995</c:v>
                </c:pt>
                <c:pt idx="809">
                  <c:v>92.218000000000004</c:v>
                </c:pt>
                <c:pt idx="810">
                  <c:v>92.328000000000003</c:v>
                </c:pt>
                <c:pt idx="811">
                  <c:v>92.436999999999998</c:v>
                </c:pt>
                <c:pt idx="812">
                  <c:v>92.561999999999998</c:v>
                </c:pt>
                <c:pt idx="813">
                  <c:v>92.671999999999997</c:v>
                </c:pt>
                <c:pt idx="814">
                  <c:v>92.781000000000006</c:v>
                </c:pt>
                <c:pt idx="815">
                  <c:v>92.89</c:v>
                </c:pt>
                <c:pt idx="816">
                  <c:v>93</c:v>
                </c:pt>
                <c:pt idx="817">
                  <c:v>93.108999999999995</c:v>
                </c:pt>
                <c:pt idx="818">
                  <c:v>93.233999999999995</c:v>
                </c:pt>
                <c:pt idx="819">
                  <c:v>93.343000000000004</c:v>
                </c:pt>
                <c:pt idx="820">
                  <c:v>93.453000000000003</c:v>
                </c:pt>
                <c:pt idx="821">
                  <c:v>93.561999999999998</c:v>
                </c:pt>
                <c:pt idx="822">
                  <c:v>93.671999999999997</c:v>
                </c:pt>
                <c:pt idx="823">
                  <c:v>93.781000000000006</c:v>
                </c:pt>
                <c:pt idx="824">
                  <c:v>93.89</c:v>
                </c:pt>
                <c:pt idx="825">
                  <c:v>94.015000000000001</c:v>
                </c:pt>
                <c:pt idx="826">
                  <c:v>94.125</c:v>
                </c:pt>
                <c:pt idx="827">
                  <c:v>94.233999999999995</c:v>
                </c:pt>
                <c:pt idx="828">
                  <c:v>94.358999999999995</c:v>
                </c:pt>
                <c:pt idx="829">
                  <c:v>94.468000000000004</c:v>
                </c:pt>
                <c:pt idx="830">
                  <c:v>94.578000000000003</c:v>
                </c:pt>
                <c:pt idx="831">
                  <c:v>94.686999999999998</c:v>
                </c:pt>
                <c:pt idx="832">
                  <c:v>94.796999999999997</c:v>
                </c:pt>
                <c:pt idx="833">
                  <c:v>94.906000000000006</c:v>
                </c:pt>
                <c:pt idx="834">
                  <c:v>95.031000000000006</c:v>
                </c:pt>
                <c:pt idx="835">
                  <c:v>95.14</c:v>
                </c:pt>
                <c:pt idx="836">
                  <c:v>95.25</c:v>
                </c:pt>
                <c:pt idx="837">
                  <c:v>95.358999999999995</c:v>
                </c:pt>
                <c:pt idx="838">
                  <c:v>95.468000000000004</c:v>
                </c:pt>
                <c:pt idx="839">
                  <c:v>95.593000000000004</c:v>
                </c:pt>
                <c:pt idx="840">
                  <c:v>95.703000000000003</c:v>
                </c:pt>
                <c:pt idx="841">
                  <c:v>95.811999999999998</c:v>
                </c:pt>
                <c:pt idx="842">
                  <c:v>95.921999999999997</c:v>
                </c:pt>
                <c:pt idx="843">
                  <c:v>96.031000000000006</c:v>
                </c:pt>
                <c:pt idx="844">
                  <c:v>96.14</c:v>
                </c:pt>
                <c:pt idx="845">
                  <c:v>96.25</c:v>
                </c:pt>
                <c:pt idx="846">
                  <c:v>96.375</c:v>
                </c:pt>
                <c:pt idx="847">
                  <c:v>96.483999999999995</c:v>
                </c:pt>
                <c:pt idx="848">
                  <c:v>96.593000000000004</c:v>
                </c:pt>
                <c:pt idx="849">
                  <c:v>96.703000000000003</c:v>
                </c:pt>
                <c:pt idx="850">
                  <c:v>96.811999999999998</c:v>
                </c:pt>
                <c:pt idx="851">
                  <c:v>96.921999999999997</c:v>
                </c:pt>
                <c:pt idx="852">
                  <c:v>97.046999999999997</c:v>
                </c:pt>
                <c:pt idx="853">
                  <c:v>97.156000000000006</c:v>
                </c:pt>
                <c:pt idx="854">
                  <c:v>97.265000000000001</c:v>
                </c:pt>
                <c:pt idx="855">
                  <c:v>97.375</c:v>
                </c:pt>
                <c:pt idx="856">
                  <c:v>97.483999999999995</c:v>
                </c:pt>
                <c:pt idx="857">
                  <c:v>97.608999999999995</c:v>
                </c:pt>
                <c:pt idx="858">
                  <c:v>97.718000000000004</c:v>
                </c:pt>
                <c:pt idx="859">
                  <c:v>97.828000000000003</c:v>
                </c:pt>
                <c:pt idx="860">
                  <c:v>97.936999999999998</c:v>
                </c:pt>
                <c:pt idx="861">
                  <c:v>98.046999999999997</c:v>
                </c:pt>
                <c:pt idx="862">
                  <c:v>98.156000000000006</c:v>
                </c:pt>
                <c:pt idx="863">
                  <c:v>98.265000000000001</c:v>
                </c:pt>
                <c:pt idx="864">
                  <c:v>98.39</c:v>
                </c:pt>
                <c:pt idx="865">
                  <c:v>98.5</c:v>
                </c:pt>
                <c:pt idx="866">
                  <c:v>98.608999999999995</c:v>
                </c:pt>
                <c:pt idx="867">
                  <c:v>98.718000000000004</c:v>
                </c:pt>
                <c:pt idx="868">
                  <c:v>98.843000000000004</c:v>
                </c:pt>
                <c:pt idx="869">
                  <c:v>98.953000000000003</c:v>
                </c:pt>
                <c:pt idx="870">
                  <c:v>99.061999999999998</c:v>
                </c:pt>
                <c:pt idx="871">
                  <c:v>99.171999999999997</c:v>
                </c:pt>
                <c:pt idx="872">
                  <c:v>99.281000000000006</c:v>
                </c:pt>
                <c:pt idx="873">
                  <c:v>99.39</c:v>
                </c:pt>
                <c:pt idx="874">
                  <c:v>99.515000000000001</c:v>
                </c:pt>
                <c:pt idx="875">
                  <c:v>99.625</c:v>
                </c:pt>
                <c:pt idx="876">
                  <c:v>99.733999999999995</c:v>
                </c:pt>
                <c:pt idx="877">
                  <c:v>99.843000000000004</c:v>
                </c:pt>
                <c:pt idx="878">
                  <c:v>99.968000000000004</c:v>
                </c:pt>
                <c:pt idx="879">
                  <c:v>100.078</c:v>
                </c:pt>
                <c:pt idx="880">
                  <c:v>100.187</c:v>
                </c:pt>
                <c:pt idx="881">
                  <c:v>100.297</c:v>
                </c:pt>
                <c:pt idx="882">
                  <c:v>100.422</c:v>
                </c:pt>
                <c:pt idx="883">
                  <c:v>100.53100000000001</c:v>
                </c:pt>
                <c:pt idx="884">
                  <c:v>100.64</c:v>
                </c:pt>
                <c:pt idx="885">
                  <c:v>100.75</c:v>
                </c:pt>
                <c:pt idx="886">
                  <c:v>100.85899999999999</c:v>
                </c:pt>
                <c:pt idx="887">
                  <c:v>100.968</c:v>
                </c:pt>
                <c:pt idx="888">
                  <c:v>101.078</c:v>
                </c:pt>
                <c:pt idx="889">
                  <c:v>101.203</c:v>
                </c:pt>
                <c:pt idx="890">
                  <c:v>101.312</c:v>
                </c:pt>
                <c:pt idx="891">
                  <c:v>101.422</c:v>
                </c:pt>
                <c:pt idx="892">
                  <c:v>101.53100000000001</c:v>
                </c:pt>
                <c:pt idx="893">
                  <c:v>101.64</c:v>
                </c:pt>
                <c:pt idx="894">
                  <c:v>101.765</c:v>
                </c:pt>
                <c:pt idx="895">
                  <c:v>101.875</c:v>
                </c:pt>
                <c:pt idx="896">
                  <c:v>101.98399999999999</c:v>
                </c:pt>
                <c:pt idx="897">
                  <c:v>102.093</c:v>
                </c:pt>
                <c:pt idx="898">
                  <c:v>102.203</c:v>
                </c:pt>
                <c:pt idx="899">
                  <c:v>102.328</c:v>
                </c:pt>
                <c:pt idx="900">
                  <c:v>102.437</c:v>
                </c:pt>
                <c:pt idx="901">
                  <c:v>102.547</c:v>
                </c:pt>
                <c:pt idx="902">
                  <c:v>102.65600000000001</c:v>
                </c:pt>
                <c:pt idx="903">
                  <c:v>102.765</c:v>
                </c:pt>
                <c:pt idx="904">
                  <c:v>102.89</c:v>
                </c:pt>
                <c:pt idx="905">
                  <c:v>103</c:v>
                </c:pt>
                <c:pt idx="906">
                  <c:v>103.10899999999999</c:v>
                </c:pt>
                <c:pt idx="907">
                  <c:v>103.218</c:v>
                </c:pt>
                <c:pt idx="908">
                  <c:v>103.328</c:v>
                </c:pt>
                <c:pt idx="909">
                  <c:v>103.437</c:v>
                </c:pt>
                <c:pt idx="910">
                  <c:v>103.547</c:v>
                </c:pt>
                <c:pt idx="911">
                  <c:v>103.672</c:v>
                </c:pt>
                <c:pt idx="912">
                  <c:v>103.78100000000001</c:v>
                </c:pt>
                <c:pt idx="913">
                  <c:v>103.89</c:v>
                </c:pt>
                <c:pt idx="914">
                  <c:v>104</c:v>
                </c:pt>
                <c:pt idx="915">
                  <c:v>104.125</c:v>
                </c:pt>
                <c:pt idx="916">
                  <c:v>104.23399999999999</c:v>
                </c:pt>
                <c:pt idx="917">
                  <c:v>104.343</c:v>
                </c:pt>
                <c:pt idx="918">
                  <c:v>104.453</c:v>
                </c:pt>
                <c:pt idx="919">
                  <c:v>104.562</c:v>
                </c:pt>
                <c:pt idx="920">
                  <c:v>104.672</c:v>
                </c:pt>
                <c:pt idx="921">
                  <c:v>104.797</c:v>
                </c:pt>
                <c:pt idx="922">
                  <c:v>104.90600000000001</c:v>
                </c:pt>
                <c:pt idx="923">
                  <c:v>105.015</c:v>
                </c:pt>
                <c:pt idx="924">
                  <c:v>105.125</c:v>
                </c:pt>
                <c:pt idx="925">
                  <c:v>105.23399999999999</c:v>
                </c:pt>
                <c:pt idx="926">
                  <c:v>105.343</c:v>
                </c:pt>
                <c:pt idx="927">
                  <c:v>105.468</c:v>
                </c:pt>
                <c:pt idx="928">
                  <c:v>105.578</c:v>
                </c:pt>
                <c:pt idx="929">
                  <c:v>105.687</c:v>
                </c:pt>
                <c:pt idx="930">
                  <c:v>105.797</c:v>
                </c:pt>
                <c:pt idx="931">
                  <c:v>105.90600000000001</c:v>
                </c:pt>
                <c:pt idx="932">
                  <c:v>106.015</c:v>
                </c:pt>
                <c:pt idx="933">
                  <c:v>106.14</c:v>
                </c:pt>
                <c:pt idx="934">
                  <c:v>106.25</c:v>
                </c:pt>
                <c:pt idx="935">
                  <c:v>106.35899999999999</c:v>
                </c:pt>
                <c:pt idx="936">
                  <c:v>106.48399999999999</c:v>
                </c:pt>
                <c:pt idx="937">
                  <c:v>106.593</c:v>
                </c:pt>
                <c:pt idx="938">
                  <c:v>106.703</c:v>
                </c:pt>
                <c:pt idx="939">
                  <c:v>106.812</c:v>
                </c:pt>
                <c:pt idx="940">
                  <c:v>106.922</c:v>
                </c:pt>
                <c:pt idx="941">
                  <c:v>107.047</c:v>
                </c:pt>
                <c:pt idx="942">
                  <c:v>107.15600000000001</c:v>
                </c:pt>
                <c:pt idx="943">
                  <c:v>107.265</c:v>
                </c:pt>
                <c:pt idx="944">
                  <c:v>107.375</c:v>
                </c:pt>
                <c:pt idx="945">
                  <c:v>107.48399999999999</c:v>
                </c:pt>
                <c:pt idx="946">
                  <c:v>107.593</c:v>
                </c:pt>
                <c:pt idx="947">
                  <c:v>107.718</c:v>
                </c:pt>
                <c:pt idx="948">
                  <c:v>107.828</c:v>
                </c:pt>
                <c:pt idx="949">
                  <c:v>107.937</c:v>
                </c:pt>
                <c:pt idx="950">
                  <c:v>108.047</c:v>
                </c:pt>
                <c:pt idx="951">
                  <c:v>108.15600000000001</c:v>
                </c:pt>
                <c:pt idx="952">
                  <c:v>108.265</c:v>
                </c:pt>
                <c:pt idx="953">
                  <c:v>108.375</c:v>
                </c:pt>
                <c:pt idx="954">
                  <c:v>108.5</c:v>
                </c:pt>
                <c:pt idx="955">
                  <c:v>108.60899999999999</c:v>
                </c:pt>
                <c:pt idx="956">
                  <c:v>108.718</c:v>
                </c:pt>
                <c:pt idx="957">
                  <c:v>108.828</c:v>
                </c:pt>
                <c:pt idx="958">
                  <c:v>108.937</c:v>
                </c:pt>
                <c:pt idx="959">
                  <c:v>109.047</c:v>
                </c:pt>
                <c:pt idx="960">
                  <c:v>109.15600000000001</c:v>
                </c:pt>
                <c:pt idx="961">
                  <c:v>109.28100000000001</c:v>
                </c:pt>
                <c:pt idx="962">
                  <c:v>109.39</c:v>
                </c:pt>
                <c:pt idx="963">
                  <c:v>109.5</c:v>
                </c:pt>
                <c:pt idx="964">
                  <c:v>109.60899999999999</c:v>
                </c:pt>
                <c:pt idx="965">
                  <c:v>109.718</c:v>
                </c:pt>
                <c:pt idx="966">
                  <c:v>109.828</c:v>
                </c:pt>
                <c:pt idx="967">
                  <c:v>109.937</c:v>
                </c:pt>
                <c:pt idx="968">
                  <c:v>110.062</c:v>
                </c:pt>
                <c:pt idx="969">
                  <c:v>110.172</c:v>
                </c:pt>
                <c:pt idx="970">
                  <c:v>110.28100000000001</c:v>
                </c:pt>
                <c:pt idx="971">
                  <c:v>110.39</c:v>
                </c:pt>
                <c:pt idx="972">
                  <c:v>110.5</c:v>
                </c:pt>
                <c:pt idx="973">
                  <c:v>110.60899999999999</c:v>
                </c:pt>
                <c:pt idx="974">
                  <c:v>110.718</c:v>
                </c:pt>
                <c:pt idx="975">
                  <c:v>110.843</c:v>
                </c:pt>
                <c:pt idx="976">
                  <c:v>110.953</c:v>
                </c:pt>
                <c:pt idx="977">
                  <c:v>111.062</c:v>
                </c:pt>
                <c:pt idx="978">
                  <c:v>111.172</c:v>
                </c:pt>
                <c:pt idx="979">
                  <c:v>111.297</c:v>
                </c:pt>
                <c:pt idx="980">
                  <c:v>111.40600000000001</c:v>
                </c:pt>
                <c:pt idx="981">
                  <c:v>111.515</c:v>
                </c:pt>
                <c:pt idx="982">
                  <c:v>111.625</c:v>
                </c:pt>
                <c:pt idx="983">
                  <c:v>111.73399999999999</c:v>
                </c:pt>
                <c:pt idx="984">
                  <c:v>111.843</c:v>
                </c:pt>
                <c:pt idx="985">
                  <c:v>111.953</c:v>
                </c:pt>
                <c:pt idx="986">
                  <c:v>112.078</c:v>
                </c:pt>
                <c:pt idx="987">
                  <c:v>112.187</c:v>
                </c:pt>
                <c:pt idx="988">
                  <c:v>112.297</c:v>
                </c:pt>
                <c:pt idx="989">
                  <c:v>112.40600000000001</c:v>
                </c:pt>
                <c:pt idx="990">
                  <c:v>112.515</c:v>
                </c:pt>
                <c:pt idx="991">
                  <c:v>112.625</c:v>
                </c:pt>
                <c:pt idx="992">
                  <c:v>112.75</c:v>
                </c:pt>
                <c:pt idx="993">
                  <c:v>112.85899999999999</c:v>
                </c:pt>
                <c:pt idx="994">
                  <c:v>112.968</c:v>
                </c:pt>
                <c:pt idx="995">
                  <c:v>113.078</c:v>
                </c:pt>
                <c:pt idx="996">
                  <c:v>113.187</c:v>
                </c:pt>
                <c:pt idx="997">
                  <c:v>113.297</c:v>
                </c:pt>
                <c:pt idx="998">
                  <c:v>113.40600000000001</c:v>
                </c:pt>
                <c:pt idx="999">
                  <c:v>113.53100000000001</c:v>
                </c:pt>
                <c:pt idx="1000">
                  <c:v>113.64</c:v>
                </c:pt>
                <c:pt idx="1001">
                  <c:v>113.75</c:v>
                </c:pt>
                <c:pt idx="1002">
                  <c:v>113.875</c:v>
                </c:pt>
                <c:pt idx="1003">
                  <c:v>113.98399999999999</c:v>
                </c:pt>
                <c:pt idx="1004">
                  <c:v>114.093</c:v>
                </c:pt>
                <c:pt idx="1005">
                  <c:v>114.203</c:v>
                </c:pt>
                <c:pt idx="1006">
                  <c:v>114.312</c:v>
                </c:pt>
                <c:pt idx="1007">
                  <c:v>114.422</c:v>
                </c:pt>
                <c:pt idx="1008">
                  <c:v>114.53100000000001</c:v>
                </c:pt>
                <c:pt idx="1009">
                  <c:v>114.65600000000001</c:v>
                </c:pt>
                <c:pt idx="1010">
                  <c:v>114.765</c:v>
                </c:pt>
                <c:pt idx="1011">
                  <c:v>114.875</c:v>
                </c:pt>
                <c:pt idx="1012">
                  <c:v>114.98399999999999</c:v>
                </c:pt>
                <c:pt idx="1013">
                  <c:v>115.093</c:v>
                </c:pt>
                <c:pt idx="1014">
                  <c:v>115.203</c:v>
                </c:pt>
                <c:pt idx="1015">
                  <c:v>115.312</c:v>
                </c:pt>
                <c:pt idx="1016">
                  <c:v>115.422</c:v>
                </c:pt>
                <c:pt idx="1017">
                  <c:v>115.547</c:v>
                </c:pt>
                <c:pt idx="1018">
                  <c:v>115.65600000000001</c:v>
                </c:pt>
                <c:pt idx="1019">
                  <c:v>115.765</c:v>
                </c:pt>
                <c:pt idx="1020">
                  <c:v>115.875</c:v>
                </c:pt>
                <c:pt idx="1021">
                  <c:v>115.98399999999999</c:v>
                </c:pt>
                <c:pt idx="1022">
                  <c:v>116.093</c:v>
                </c:pt>
                <c:pt idx="1023">
                  <c:v>116.218</c:v>
                </c:pt>
                <c:pt idx="1024">
                  <c:v>116.328</c:v>
                </c:pt>
                <c:pt idx="1025">
                  <c:v>116.437</c:v>
                </c:pt>
                <c:pt idx="1026">
                  <c:v>116.547</c:v>
                </c:pt>
                <c:pt idx="1027">
                  <c:v>116.65600000000001</c:v>
                </c:pt>
                <c:pt idx="1028">
                  <c:v>116.765</c:v>
                </c:pt>
                <c:pt idx="1029">
                  <c:v>116.89</c:v>
                </c:pt>
                <c:pt idx="1030">
                  <c:v>117</c:v>
                </c:pt>
                <c:pt idx="1031">
                  <c:v>117.10899999999999</c:v>
                </c:pt>
                <c:pt idx="1032">
                  <c:v>117.218</c:v>
                </c:pt>
                <c:pt idx="1033">
                  <c:v>117.328</c:v>
                </c:pt>
                <c:pt idx="1034">
                  <c:v>117.437</c:v>
                </c:pt>
                <c:pt idx="1035">
                  <c:v>117.562</c:v>
                </c:pt>
                <c:pt idx="1036">
                  <c:v>117.672</c:v>
                </c:pt>
                <c:pt idx="1037">
                  <c:v>117.78100000000001</c:v>
                </c:pt>
                <c:pt idx="1038">
                  <c:v>117.89</c:v>
                </c:pt>
                <c:pt idx="1039">
                  <c:v>118</c:v>
                </c:pt>
                <c:pt idx="1040">
                  <c:v>118.125</c:v>
                </c:pt>
                <c:pt idx="1041">
                  <c:v>118.23399999999999</c:v>
                </c:pt>
                <c:pt idx="1042">
                  <c:v>118.343</c:v>
                </c:pt>
                <c:pt idx="1043">
                  <c:v>118.453</c:v>
                </c:pt>
                <c:pt idx="1044">
                  <c:v>118.562</c:v>
                </c:pt>
                <c:pt idx="1045">
                  <c:v>118.672</c:v>
                </c:pt>
                <c:pt idx="1046">
                  <c:v>118.78100000000001</c:v>
                </c:pt>
                <c:pt idx="1047">
                  <c:v>118.90600000000001</c:v>
                </c:pt>
                <c:pt idx="1048">
                  <c:v>119.015</c:v>
                </c:pt>
                <c:pt idx="1049">
                  <c:v>119.125</c:v>
                </c:pt>
                <c:pt idx="1050">
                  <c:v>119.23399999999999</c:v>
                </c:pt>
                <c:pt idx="1051">
                  <c:v>119.343</c:v>
                </c:pt>
                <c:pt idx="1052">
                  <c:v>119.453</c:v>
                </c:pt>
                <c:pt idx="1053">
                  <c:v>119.578</c:v>
                </c:pt>
                <c:pt idx="1054">
                  <c:v>119.687</c:v>
                </c:pt>
                <c:pt idx="1055">
                  <c:v>119.797</c:v>
                </c:pt>
                <c:pt idx="1056">
                  <c:v>119.90600000000001</c:v>
                </c:pt>
                <c:pt idx="1057">
                  <c:v>120.03100000000001</c:v>
                </c:pt>
                <c:pt idx="1058">
                  <c:v>120.14</c:v>
                </c:pt>
                <c:pt idx="1059">
                  <c:v>120.25</c:v>
                </c:pt>
                <c:pt idx="1060">
                  <c:v>120.35899999999999</c:v>
                </c:pt>
                <c:pt idx="1061">
                  <c:v>120.468</c:v>
                </c:pt>
                <c:pt idx="1062">
                  <c:v>120.578</c:v>
                </c:pt>
                <c:pt idx="1063">
                  <c:v>120.703</c:v>
                </c:pt>
                <c:pt idx="1064">
                  <c:v>120.812</c:v>
                </c:pt>
                <c:pt idx="1065">
                  <c:v>120.922</c:v>
                </c:pt>
                <c:pt idx="1066">
                  <c:v>121.03100000000001</c:v>
                </c:pt>
                <c:pt idx="1067">
                  <c:v>121.14</c:v>
                </c:pt>
                <c:pt idx="1068">
                  <c:v>121.25</c:v>
                </c:pt>
                <c:pt idx="1069">
                  <c:v>121.35899999999999</c:v>
                </c:pt>
                <c:pt idx="1070">
                  <c:v>121.468</c:v>
                </c:pt>
                <c:pt idx="1071">
                  <c:v>121.593</c:v>
                </c:pt>
                <c:pt idx="1072">
                  <c:v>121.703</c:v>
                </c:pt>
                <c:pt idx="1073">
                  <c:v>121.812</c:v>
                </c:pt>
                <c:pt idx="1074">
                  <c:v>121.922</c:v>
                </c:pt>
                <c:pt idx="1075">
                  <c:v>122.03100000000001</c:v>
                </c:pt>
                <c:pt idx="1076">
                  <c:v>122.14</c:v>
                </c:pt>
                <c:pt idx="1077">
                  <c:v>122.265</c:v>
                </c:pt>
                <c:pt idx="1078">
                  <c:v>122.375</c:v>
                </c:pt>
                <c:pt idx="1079">
                  <c:v>122.48399999999999</c:v>
                </c:pt>
                <c:pt idx="1080">
                  <c:v>122.593</c:v>
                </c:pt>
                <c:pt idx="1081">
                  <c:v>122.703</c:v>
                </c:pt>
                <c:pt idx="1082">
                  <c:v>122.812</c:v>
                </c:pt>
                <c:pt idx="1083">
                  <c:v>122.922</c:v>
                </c:pt>
                <c:pt idx="1084">
                  <c:v>123.03100000000001</c:v>
                </c:pt>
                <c:pt idx="1085">
                  <c:v>123.15600000000001</c:v>
                </c:pt>
                <c:pt idx="1086">
                  <c:v>123.265</c:v>
                </c:pt>
                <c:pt idx="1087">
                  <c:v>123.375</c:v>
                </c:pt>
                <c:pt idx="1088">
                  <c:v>123.48399999999999</c:v>
                </c:pt>
                <c:pt idx="1089">
                  <c:v>123.593</c:v>
                </c:pt>
                <c:pt idx="1090">
                  <c:v>123.703</c:v>
                </c:pt>
                <c:pt idx="1091">
                  <c:v>123.812</c:v>
                </c:pt>
                <c:pt idx="1092">
                  <c:v>123.937</c:v>
                </c:pt>
                <c:pt idx="1093">
                  <c:v>124.047</c:v>
                </c:pt>
                <c:pt idx="1094">
                  <c:v>124.15600000000001</c:v>
                </c:pt>
                <c:pt idx="1095">
                  <c:v>124.265</c:v>
                </c:pt>
                <c:pt idx="1096">
                  <c:v>124.375</c:v>
                </c:pt>
                <c:pt idx="1097">
                  <c:v>124.48399999999999</c:v>
                </c:pt>
                <c:pt idx="1098">
                  <c:v>124.60899999999999</c:v>
                </c:pt>
                <c:pt idx="1099">
                  <c:v>124.718</c:v>
                </c:pt>
                <c:pt idx="1100">
                  <c:v>124.828</c:v>
                </c:pt>
                <c:pt idx="1101">
                  <c:v>124.937</c:v>
                </c:pt>
                <c:pt idx="1102">
                  <c:v>125.047</c:v>
                </c:pt>
                <c:pt idx="1103">
                  <c:v>125.172</c:v>
                </c:pt>
                <c:pt idx="1104">
                  <c:v>125.28100000000001</c:v>
                </c:pt>
                <c:pt idx="1105">
                  <c:v>125.39</c:v>
                </c:pt>
                <c:pt idx="1106">
                  <c:v>125.5</c:v>
                </c:pt>
                <c:pt idx="1107">
                  <c:v>125.60899999999999</c:v>
                </c:pt>
                <c:pt idx="1108">
                  <c:v>125.718</c:v>
                </c:pt>
                <c:pt idx="1109">
                  <c:v>125.843</c:v>
                </c:pt>
                <c:pt idx="1110">
                  <c:v>125.953</c:v>
                </c:pt>
                <c:pt idx="1111">
                  <c:v>126.062</c:v>
                </c:pt>
                <c:pt idx="1112">
                  <c:v>126.172</c:v>
                </c:pt>
                <c:pt idx="1113">
                  <c:v>126.28100000000001</c:v>
                </c:pt>
                <c:pt idx="1114">
                  <c:v>126.39</c:v>
                </c:pt>
                <c:pt idx="1115">
                  <c:v>126.5</c:v>
                </c:pt>
                <c:pt idx="1116">
                  <c:v>126.60899999999999</c:v>
                </c:pt>
                <c:pt idx="1117">
                  <c:v>126.73399999999999</c:v>
                </c:pt>
                <c:pt idx="1118">
                  <c:v>126.843</c:v>
                </c:pt>
                <c:pt idx="1119">
                  <c:v>126.953</c:v>
                </c:pt>
                <c:pt idx="1120">
                  <c:v>127.062</c:v>
                </c:pt>
                <c:pt idx="1121">
                  <c:v>127.172</c:v>
                </c:pt>
                <c:pt idx="1122">
                  <c:v>127.28100000000001</c:v>
                </c:pt>
                <c:pt idx="1123">
                  <c:v>127.39</c:v>
                </c:pt>
                <c:pt idx="1124">
                  <c:v>127.515</c:v>
                </c:pt>
                <c:pt idx="1125">
                  <c:v>127.625</c:v>
                </c:pt>
                <c:pt idx="1126">
                  <c:v>127.73399999999999</c:v>
                </c:pt>
                <c:pt idx="1127">
                  <c:v>127.843</c:v>
                </c:pt>
                <c:pt idx="1128">
                  <c:v>127.968</c:v>
                </c:pt>
                <c:pt idx="1129">
                  <c:v>128.078</c:v>
                </c:pt>
                <c:pt idx="1130">
                  <c:v>128.18700000000001</c:v>
                </c:pt>
                <c:pt idx="1131">
                  <c:v>128.297</c:v>
                </c:pt>
                <c:pt idx="1132">
                  <c:v>128.40600000000001</c:v>
                </c:pt>
                <c:pt idx="1133">
                  <c:v>128.51499999999999</c:v>
                </c:pt>
                <c:pt idx="1134">
                  <c:v>128.63999999999999</c:v>
                </c:pt>
                <c:pt idx="1135">
                  <c:v>128.75</c:v>
                </c:pt>
                <c:pt idx="1136">
                  <c:v>128.85900000000001</c:v>
                </c:pt>
                <c:pt idx="1137">
                  <c:v>128.96799999999999</c:v>
                </c:pt>
                <c:pt idx="1138">
                  <c:v>129.078</c:v>
                </c:pt>
                <c:pt idx="1139">
                  <c:v>129.18700000000001</c:v>
                </c:pt>
                <c:pt idx="1140">
                  <c:v>129.31200000000001</c:v>
                </c:pt>
                <c:pt idx="1141">
                  <c:v>129.422</c:v>
                </c:pt>
                <c:pt idx="1142">
                  <c:v>129.53100000000001</c:v>
                </c:pt>
                <c:pt idx="1143">
                  <c:v>129.63999999999999</c:v>
                </c:pt>
                <c:pt idx="1144">
                  <c:v>129.75</c:v>
                </c:pt>
                <c:pt idx="1145">
                  <c:v>129.85900000000001</c:v>
                </c:pt>
                <c:pt idx="1146">
                  <c:v>129.96799999999999</c:v>
                </c:pt>
                <c:pt idx="1147">
                  <c:v>130.078</c:v>
                </c:pt>
                <c:pt idx="1148">
                  <c:v>130.203</c:v>
                </c:pt>
                <c:pt idx="1149">
                  <c:v>130.31200000000001</c:v>
                </c:pt>
                <c:pt idx="1150">
                  <c:v>130.422</c:v>
                </c:pt>
                <c:pt idx="1151">
                  <c:v>130.53100000000001</c:v>
                </c:pt>
                <c:pt idx="1152">
                  <c:v>130.63999999999999</c:v>
                </c:pt>
                <c:pt idx="1153">
                  <c:v>130.75</c:v>
                </c:pt>
                <c:pt idx="1154">
                  <c:v>130.875</c:v>
                </c:pt>
                <c:pt idx="1155">
                  <c:v>130.98400000000001</c:v>
                </c:pt>
                <c:pt idx="1156">
                  <c:v>131.09299999999999</c:v>
                </c:pt>
                <c:pt idx="1157">
                  <c:v>131.203</c:v>
                </c:pt>
                <c:pt idx="1158">
                  <c:v>131.31200000000001</c:v>
                </c:pt>
                <c:pt idx="1159">
                  <c:v>131.422</c:v>
                </c:pt>
                <c:pt idx="1160">
                  <c:v>131.547</c:v>
                </c:pt>
                <c:pt idx="1161">
                  <c:v>131.65600000000001</c:v>
                </c:pt>
                <c:pt idx="1162">
                  <c:v>131.76499999999999</c:v>
                </c:pt>
                <c:pt idx="1163">
                  <c:v>131.875</c:v>
                </c:pt>
                <c:pt idx="1164">
                  <c:v>131.98400000000001</c:v>
                </c:pt>
                <c:pt idx="1165">
                  <c:v>132.09299999999999</c:v>
                </c:pt>
                <c:pt idx="1166">
                  <c:v>132.21799999999999</c:v>
                </c:pt>
                <c:pt idx="1167">
                  <c:v>132.328</c:v>
                </c:pt>
                <c:pt idx="1168">
                  <c:v>132.43700000000001</c:v>
                </c:pt>
                <c:pt idx="1169">
                  <c:v>132.547</c:v>
                </c:pt>
                <c:pt idx="1170">
                  <c:v>132.65600000000001</c:v>
                </c:pt>
                <c:pt idx="1171">
                  <c:v>132.76499999999999</c:v>
                </c:pt>
                <c:pt idx="1172">
                  <c:v>132.875</c:v>
                </c:pt>
                <c:pt idx="1173">
                  <c:v>133</c:v>
                </c:pt>
                <c:pt idx="1174">
                  <c:v>133.10900000000001</c:v>
                </c:pt>
                <c:pt idx="1175">
                  <c:v>133.21799999999999</c:v>
                </c:pt>
                <c:pt idx="1176">
                  <c:v>133.328</c:v>
                </c:pt>
                <c:pt idx="1177">
                  <c:v>133.43700000000001</c:v>
                </c:pt>
                <c:pt idx="1178">
                  <c:v>133.547</c:v>
                </c:pt>
                <c:pt idx="1179">
                  <c:v>133.65600000000001</c:v>
                </c:pt>
                <c:pt idx="1180">
                  <c:v>133.78100000000001</c:v>
                </c:pt>
                <c:pt idx="1181">
                  <c:v>133.88999999999999</c:v>
                </c:pt>
                <c:pt idx="1182">
                  <c:v>134</c:v>
                </c:pt>
                <c:pt idx="1183">
                  <c:v>134.10900000000001</c:v>
                </c:pt>
                <c:pt idx="1184">
                  <c:v>134.21799999999999</c:v>
                </c:pt>
                <c:pt idx="1185">
                  <c:v>134.328</c:v>
                </c:pt>
                <c:pt idx="1186">
                  <c:v>134.43700000000001</c:v>
                </c:pt>
                <c:pt idx="1187">
                  <c:v>134.56200000000001</c:v>
                </c:pt>
                <c:pt idx="1188">
                  <c:v>134.672</c:v>
                </c:pt>
                <c:pt idx="1189">
                  <c:v>134.78100000000001</c:v>
                </c:pt>
                <c:pt idx="1190">
                  <c:v>134.88999999999999</c:v>
                </c:pt>
                <c:pt idx="1191">
                  <c:v>135</c:v>
                </c:pt>
                <c:pt idx="1192">
                  <c:v>135.10900000000001</c:v>
                </c:pt>
                <c:pt idx="1193">
                  <c:v>135.23400000000001</c:v>
                </c:pt>
                <c:pt idx="1194">
                  <c:v>135.34299999999999</c:v>
                </c:pt>
                <c:pt idx="1195">
                  <c:v>135.453</c:v>
                </c:pt>
                <c:pt idx="1196">
                  <c:v>135.56200000000001</c:v>
                </c:pt>
                <c:pt idx="1197">
                  <c:v>135.672</c:v>
                </c:pt>
                <c:pt idx="1198">
                  <c:v>135.797</c:v>
                </c:pt>
                <c:pt idx="1199">
                  <c:v>135.90600000000001</c:v>
                </c:pt>
                <c:pt idx="1200">
                  <c:v>136.01499999999999</c:v>
                </c:pt>
                <c:pt idx="1201">
                  <c:v>136.125</c:v>
                </c:pt>
                <c:pt idx="1202">
                  <c:v>136.23400000000001</c:v>
                </c:pt>
                <c:pt idx="1203">
                  <c:v>136.34299999999999</c:v>
                </c:pt>
                <c:pt idx="1204">
                  <c:v>136.453</c:v>
                </c:pt>
                <c:pt idx="1205">
                  <c:v>136.56200000000001</c:v>
                </c:pt>
                <c:pt idx="1206">
                  <c:v>136.68700000000001</c:v>
                </c:pt>
                <c:pt idx="1207">
                  <c:v>136.797</c:v>
                </c:pt>
                <c:pt idx="1208">
                  <c:v>136.90600000000001</c:v>
                </c:pt>
                <c:pt idx="1209">
                  <c:v>137.01499999999999</c:v>
                </c:pt>
                <c:pt idx="1210">
                  <c:v>137.125</c:v>
                </c:pt>
                <c:pt idx="1211">
                  <c:v>137.23400000000001</c:v>
                </c:pt>
                <c:pt idx="1212">
                  <c:v>137.34299999999999</c:v>
                </c:pt>
                <c:pt idx="1213">
                  <c:v>137.46799999999999</c:v>
                </c:pt>
                <c:pt idx="1214">
                  <c:v>137.578</c:v>
                </c:pt>
                <c:pt idx="1215">
                  <c:v>137.68700000000001</c:v>
                </c:pt>
                <c:pt idx="1216">
                  <c:v>137.797</c:v>
                </c:pt>
                <c:pt idx="1217">
                  <c:v>137.90600000000001</c:v>
                </c:pt>
                <c:pt idx="1218">
                  <c:v>138.01499999999999</c:v>
                </c:pt>
                <c:pt idx="1219">
                  <c:v>138.125</c:v>
                </c:pt>
                <c:pt idx="1220">
                  <c:v>138.25</c:v>
                </c:pt>
                <c:pt idx="1221">
                  <c:v>138.35900000000001</c:v>
                </c:pt>
                <c:pt idx="1222">
                  <c:v>138.46799999999999</c:v>
                </c:pt>
                <c:pt idx="1223">
                  <c:v>138.578</c:v>
                </c:pt>
                <c:pt idx="1224">
                  <c:v>138.68700000000001</c:v>
                </c:pt>
                <c:pt idx="1225">
                  <c:v>138.797</c:v>
                </c:pt>
                <c:pt idx="1226">
                  <c:v>138.90600000000001</c:v>
                </c:pt>
                <c:pt idx="1227">
                  <c:v>139.01499999999999</c:v>
                </c:pt>
                <c:pt idx="1228">
                  <c:v>139.13999999999999</c:v>
                </c:pt>
                <c:pt idx="1229">
                  <c:v>139.25</c:v>
                </c:pt>
                <c:pt idx="1230">
                  <c:v>139.35900000000001</c:v>
                </c:pt>
                <c:pt idx="1231">
                  <c:v>139.46799999999999</c:v>
                </c:pt>
                <c:pt idx="1232">
                  <c:v>139.578</c:v>
                </c:pt>
                <c:pt idx="1233">
                  <c:v>139.703</c:v>
                </c:pt>
                <c:pt idx="1234">
                  <c:v>139.81200000000001</c:v>
                </c:pt>
                <c:pt idx="1235">
                  <c:v>139.922</c:v>
                </c:pt>
                <c:pt idx="1236">
                  <c:v>140.03100000000001</c:v>
                </c:pt>
                <c:pt idx="1237">
                  <c:v>140.13999999999999</c:v>
                </c:pt>
                <c:pt idx="1238">
                  <c:v>140.26499999999999</c:v>
                </c:pt>
                <c:pt idx="1239">
                  <c:v>140.375</c:v>
                </c:pt>
                <c:pt idx="1240">
                  <c:v>140.48400000000001</c:v>
                </c:pt>
                <c:pt idx="1241">
                  <c:v>140.59299999999999</c:v>
                </c:pt>
                <c:pt idx="1242">
                  <c:v>140.71799999999999</c:v>
                </c:pt>
                <c:pt idx="1243">
                  <c:v>140.828</c:v>
                </c:pt>
                <c:pt idx="1244">
                  <c:v>140.93700000000001</c:v>
                </c:pt>
                <c:pt idx="1245">
                  <c:v>141.047</c:v>
                </c:pt>
                <c:pt idx="1246">
                  <c:v>141.15600000000001</c:v>
                </c:pt>
                <c:pt idx="1247">
                  <c:v>141.26499999999999</c:v>
                </c:pt>
                <c:pt idx="1248">
                  <c:v>141.38999999999999</c:v>
                </c:pt>
                <c:pt idx="1249">
                  <c:v>141.5</c:v>
                </c:pt>
                <c:pt idx="1250">
                  <c:v>141.60900000000001</c:v>
                </c:pt>
                <c:pt idx="1251">
                  <c:v>141.71799999999999</c:v>
                </c:pt>
                <c:pt idx="1252">
                  <c:v>141.828</c:v>
                </c:pt>
                <c:pt idx="1253">
                  <c:v>141.93700000000001</c:v>
                </c:pt>
                <c:pt idx="1254">
                  <c:v>142.047</c:v>
                </c:pt>
                <c:pt idx="1255">
                  <c:v>142.172</c:v>
                </c:pt>
                <c:pt idx="1256">
                  <c:v>142.28100000000001</c:v>
                </c:pt>
                <c:pt idx="1257">
                  <c:v>142.38999999999999</c:v>
                </c:pt>
                <c:pt idx="1258">
                  <c:v>142.5</c:v>
                </c:pt>
                <c:pt idx="1259">
                  <c:v>142.60900000000001</c:v>
                </c:pt>
                <c:pt idx="1260">
                  <c:v>142.71799999999999</c:v>
                </c:pt>
                <c:pt idx="1261">
                  <c:v>142.828</c:v>
                </c:pt>
                <c:pt idx="1262">
                  <c:v>142.953</c:v>
                </c:pt>
                <c:pt idx="1263">
                  <c:v>143.06200000000001</c:v>
                </c:pt>
                <c:pt idx="1264">
                  <c:v>143.172</c:v>
                </c:pt>
                <c:pt idx="1265">
                  <c:v>143.28100000000001</c:v>
                </c:pt>
                <c:pt idx="1266">
                  <c:v>143.38999999999999</c:v>
                </c:pt>
                <c:pt idx="1267">
                  <c:v>143.5</c:v>
                </c:pt>
                <c:pt idx="1268">
                  <c:v>143.60900000000001</c:v>
                </c:pt>
                <c:pt idx="1269">
                  <c:v>143.73400000000001</c:v>
                </c:pt>
                <c:pt idx="1270">
                  <c:v>143.84299999999999</c:v>
                </c:pt>
                <c:pt idx="1271">
                  <c:v>143.953</c:v>
                </c:pt>
                <c:pt idx="1272">
                  <c:v>144.06200000000001</c:v>
                </c:pt>
                <c:pt idx="1273">
                  <c:v>144.172</c:v>
                </c:pt>
                <c:pt idx="1274">
                  <c:v>144.28100000000001</c:v>
                </c:pt>
                <c:pt idx="1275">
                  <c:v>144.38999999999999</c:v>
                </c:pt>
                <c:pt idx="1276">
                  <c:v>144.51499999999999</c:v>
                </c:pt>
                <c:pt idx="1277">
                  <c:v>144.625</c:v>
                </c:pt>
                <c:pt idx="1278">
                  <c:v>144.73400000000001</c:v>
                </c:pt>
                <c:pt idx="1279">
                  <c:v>144.84299999999999</c:v>
                </c:pt>
                <c:pt idx="1280">
                  <c:v>144.953</c:v>
                </c:pt>
                <c:pt idx="1281">
                  <c:v>145.078</c:v>
                </c:pt>
                <c:pt idx="1282">
                  <c:v>145.18700000000001</c:v>
                </c:pt>
                <c:pt idx="1283">
                  <c:v>145.297</c:v>
                </c:pt>
                <c:pt idx="1284">
                  <c:v>145.40600000000001</c:v>
                </c:pt>
                <c:pt idx="1285">
                  <c:v>145.51499999999999</c:v>
                </c:pt>
                <c:pt idx="1286">
                  <c:v>145.625</c:v>
                </c:pt>
                <c:pt idx="1287">
                  <c:v>145.75</c:v>
                </c:pt>
                <c:pt idx="1288">
                  <c:v>145.85900000000001</c:v>
                </c:pt>
                <c:pt idx="1289">
                  <c:v>145.96799999999999</c:v>
                </c:pt>
                <c:pt idx="1290">
                  <c:v>146.078</c:v>
                </c:pt>
                <c:pt idx="1291">
                  <c:v>146.18700000000001</c:v>
                </c:pt>
                <c:pt idx="1292">
                  <c:v>146.297</c:v>
                </c:pt>
                <c:pt idx="1293">
                  <c:v>146.40600000000001</c:v>
                </c:pt>
                <c:pt idx="1294">
                  <c:v>146.51499999999999</c:v>
                </c:pt>
                <c:pt idx="1295">
                  <c:v>146.63999999999999</c:v>
                </c:pt>
                <c:pt idx="1296">
                  <c:v>146.75</c:v>
                </c:pt>
                <c:pt idx="1297">
                  <c:v>146.85900000000001</c:v>
                </c:pt>
                <c:pt idx="1298">
                  <c:v>146.96799999999999</c:v>
                </c:pt>
                <c:pt idx="1299">
                  <c:v>147.078</c:v>
                </c:pt>
                <c:pt idx="1300">
                  <c:v>147.18700000000001</c:v>
                </c:pt>
                <c:pt idx="1301">
                  <c:v>147.297</c:v>
                </c:pt>
                <c:pt idx="1302">
                  <c:v>147.422</c:v>
                </c:pt>
                <c:pt idx="1303">
                  <c:v>147.53100000000001</c:v>
                </c:pt>
                <c:pt idx="1304">
                  <c:v>147.63999999999999</c:v>
                </c:pt>
                <c:pt idx="1305">
                  <c:v>147.75</c:v>
                </c:pt>
                <c:pt idx="1306">
                  <c:v>147.85900000000001</c:v>
                </c:pt>
                <c:pt idx="1307">
                  <c:v>147.98400000000001</c:v>
                </c:pt>
                <c:pt idx="1308">
                  <c:v>148.09299999999999</c:v>
                </c:pt>
                <c:pt idx="1309">
                  <c:v>148.203</c:v>
                </c:pt>
                <c:pt idx="1310">
                  <c:v>148.31200000000001</c:v>
                </c:pt>
                <c:pt idx="1311">
                  <c:v>148.422</c:v>
                </c:pt>
                <c:pt idx="1312">
                  <c:v>148.53100000000001</c:v>
                </c:pt>
                <c:pt idx="1313">
                  <c:v>148.63999999999999</c:v>
                </c:pt>
                <c:pt idx="1314">
                  <c:v>148.76499999999999</c:v>
                </c:pt>
                <c:pt idx="1315">
                  <c:v>148.875</c:v>
                </c:pt>
                <c:pt idx="1316">
                  <c:v>148.98400000000001</c:v>
                </c:pt>
                <c:pt idx="1317">
                  <c:v>149.09299999999999</c:v>
                </c:pt>
                <c:pt idx="1318">
                  <c:v>149.203</c:v>
                </c:pt>
                <c:pt idx="1319">
                  <c:v>149.328</c:v>
                </c:pt>
                <c:pt idx="1320">
                  <c:v>149.43700000000001</c:v>
                </c:pt>
                <c:pt idx="1321">
                  <c:v>149.547</c:v>
                </c:pt>
                <c:pt idx="1322">
                  <c:v>149.65600000000001</c:v>
                </c:pt>
                <c:pt idx="1323">
                  <c:v>149.76499999999999</c:v>
                </c:pt>
                <c:pt idx="1324">
                  <c:v>149.875</c:v>
                </c:pt>
                <c:pt idx="1325">
                  <c:v>150</c:v>
                </c:pt>
                <c:pt idx="1326">
                  <c:v>150.10900000000001</c:v>
                </c:pt>
                <c:pt idx="1327">
                  <c:v>150.21799999999999</c:v>
                </c:pt>
                <c:pt idx="1328">
                  <c:v>150.328</c:v>
                </c:pt>
                <c:pt idx="1329">
                  <c:v>150.43700000000001</c:v>
                </c:pt>
                <c:pt idx="1330">
                  <c:v>150.547</c:v>
                </c:pt>
                <c:pt idx="1331">
                  <c:v>150.672</c:v>
                </c:pt>
                <c:pt idx="1332">
                  <c:v>150.78100000000001</c:v>
                </c:pt>
                <c:pt idx="1333">
                  <c:v>150.88999999999999</c:v>
                </c:pt>
                <c:pt idx="1334">
                  <c:v>151</c:v>
                </c:pt>
                <c:pt idx="1335">
                  <c:v>151.10900000000001</c:v>
                </c:pt>
                <c:pt idx="1336">
                  <c:v>151.21799999999999</c:v>
                </c:pt>
                <c:pt idx="1337">
                  <c:v>151.34299999999999</c:v>
                </c:pt>
                <c:pt idx="1338">
                  <c:v>151.453</c:v>
                </c:pt>
                <c:pt idx="1339">
                  <c:v>151.56200000000001</c:v>
                </c:pt>
                <c:pt idx="1340">
                  <c:v>151.672</c:v>
                </c:pt>
                <c:pt idx="1341">
                  <c:v>151.78100000000001</c:v>
                </c:pt>
                <c:pt idx="1342">
                  <c:v>151.88999999999999</c:v>
                </c:pt>
                <c:pt idx="1343">
                  <c:v>152.01499999999999</c:v>
                </c:pt>
                <c:pt idx="1344">
                  <c:v>152.125</c:v>
                </c:pt>
                <c:pt idx="1345">
                  <c:v>152.23400000000001</c:v>
                </c:pt>
                <c:pt idx="1346">
                  <c:v>152.34299999999999</c:v>
                </c:pt>
                <c:pt idx="1347">
                  <c:v>152.453</c:v>
                </c:pt>
                <c:pt idx="1348">
                  <c:v>152.56200000000001</c:v>
                </c:pt>
                <c:pt idx="1349">
                  <c:v>152.672</c:v>
                </c:pt>
                <c:pt idx="1350">
                  <c:v>152.78100000000001</c:v>
                </c:pt>
                <c:pt idx="1351">
                  <c:v>152.90600000000001</c:v>
                </c:pt>
                <c:pt idx="1352">
                  <c:v>153.01499999999999</c:v>
                </c:pt>
                <c:pt idx="1353">
                  <c:v>153.125</c:v>
                </c:pt>
                <c:pt idx="1354">
                  <c:v>153.23400000000001</c:v>
                </c:pt>
                <c:pt idx="1355">
                  <c:v>153.34299999999999</c:v>
                </c:pt>
                <c:pt idx="1356">
                  <c:v>153.453</c:v>
                </c:pt>
                <c:pt idx="1357">
                  <c:v>153.578</c:v>
                </c:pt>
                <c:pt idx="1358">
                  <c:v>153.68700000000001</c:v>
                </c:pt>
                <c:pt idx="1359">
                  <c:v>153.797</c:v>
                </c:pt>
                <c:pt idx="1360">
                  <c:v>153.90600000000001</c:v>
                </c:pt>
                <c:pt idx="1361">
                  <c:v>154.01499999999999</c:v>
                </c:pt>
                <c:pt idx="1362">
                  <c:v>154.125</c:v>
                </c:pt>
                <c:pt idx="1363">
                  <c:v>154.23400000000001</c:v>
                </c:pt>
                <c:pt idx="1364">
                  <c:v>154.34299999999999</c:v>
                </c:pt>
                <c:pt idx="1365">
                  <c:v>154.46799999999999</c:v>
                </c:pt>
                <c:pt idx="1366">
                  <c:v>154.578</c:v>
                </c:pt>
                <c:pt idx="1367">
                  <c:v>154.68700000000001</c:v>
                </c:pt>
                <c:pt idx="1368">
                  <c:v>154.797</c:v>
                </c:pt>
                <c:pt idx="1369">
                  <c:v>154.90600000000001</c:v>
                </c:pt>
                <c:pt idx="1370">
                  <c:v>155.01499999999999</c:v>
                </c:pt>
                <c:pt idx="1371">
                  <c:v>155.125</c:v>
                </c:pt>
                <c:pt idx="1372">
                  <c:v>155.25</c:v>
                </c:pt>
                <c:pt idx="1373">
                  <c:v>155.35900000000001</c:v>
                </c:pt>
                <c:pt idx="1374">
                  <c:v>155.46799999999999</c:v>
                </c:pt>
                <c:pt idx="1375">
                  <c:v>155.578</c:v>
                </c:pt>
                <c:pt idx="1376">
                  <c:v>155.68700000000001</c:v>
                </c:pt>
                <c:pt idx="1377">
                  <c:v>155.797</c:v>
                </c:pt>
                <c:pt idx="1378">
                  <c:v>155.922</c:v>
                </c:pt>
                <c:pt idx="1379">
                  <c:v>156.03100000000001</c:v>
                </c:pt>
                <c:pt idx="1380">
                  <c:v>156.13999999999999</c:v>
                </c:pt>
                <c:pt idx="1381">
                  <c:v>156.25</c:v>
                </c:pt>
                <c:pt idx="1382">
                  <c:v>156.35900000000001</c:v>
                </c:pt>
                <c:pt idx="1383">
                  <c:v>156.46799999999999</c:v>
                </c:pt>
                <c:pt idx="1384">
                  <c:v>156.59299999999999</c:v>
                </c:pt>
                <c:pt idx="1385">
                  <c:v>156.703</c:v>
                </c:pt>
                <c:pt idx="1386">
                  <c:v>156.81200000000001</c:v>
                </c:pt>
                <c:pt idx="1387">
                  <c:v>156.93700000000001</c:v>
                </c:pt>
                <c:pt idx="1388">
                  <c:v>157.047</c:v>
                </c:pt>
                <c:pt idx="1389">
                  <c:v>157.15600000000001</c:v>
                </c:pt>
                <c:pt idx="1390">
                  <c:v>157.26499999999999</c:v>
                </c:pt>
                <c:pt idx="1391">
                  <c:v>157.375</c:v>
                </c:pt>
                <c:pt idx="1392">
                  <c:v>157.48400000000001</c:v>
                </c:pt>
                <c:pt idx="1393">
                  <c:v>157.59299999999999</c:v>
                </c:pt>
                <c:pt idx="1394">
                  <c:v>157.71799999999999</c:v>
                </c:pt>
                <c:pt idx="1395">
                  <c:v>157.828</c:v>
                </c:pt>
                <c:pt idx="1396">
                  <c:v>157.93700000000001</c:v>
                </c:pt>
                <c:pt idx="1397">
                  <c:v>158.047</c:v>
                </c:pt>
                <c:pt idx="1398">
                  <c:v>158.15600000000001</c:v>
                </c:pt>
                <c:pt idx="1399">
                  <c:v>158.26499999999999</c:v>
                </c:pt>
                <c:pt idx="1400">
                  <c:v>158.375</c:v>
                </c:pt>
                <c:pt idx="1401">
                  <c:v>158.5</c:v>
                </c:pt>
                <c:pt idx="1402">
                  <c:v>158.60900000000001</c:v>
                </c:pt>
                <c:pt idx="1403">
                  <c:v>158.71799999999999</c:v>
                </c:pt>
                <c:pt idx="1404">
                  <c:v>158.828</c:v>
                </c:pt>
                <c:pt idx="1405">
                  <c:v>158.953</c:v>
                </c:pt>
                <c:pt idx="1406">
                  <c:v>159.06200000000001</c:v>
                </c:pt>
                <c:pt idx="1407">
                  <c:v>159.172</c:v>
                </c:pt>
                <c:pt idx="1408">
                  <c:v>159.28100000000001</c:v>
                </c:pt>
                <c:pt idx="1409">
                  <c:v>159.38999999999999</c:v>
                </c:pt>
                <c:pt idx="1410">
                  <c:v>159.5</c:v>
                </c:pt>
                <c:pt idx="1411">
                  <c:v>159.625</c:v>
                </c:pt>
                <c:pt idx="1412">
                  <c:v>159.73400000000001</c:v>
                </c:pt>
                <c:pt idx="1413">
                  <c:v>159.84299999999999</c:v>
                </c:pt>
                <c:pt idx="1414">
                  <c:v>159.953</c:v>
                </c:pt>
                <c:pt idx="1415">
                  <c:v>160.06200000000001</c:v>
                </c:pt>
                <c:pt idx="1416">
                  <c:v>160.172</c:v>
                </c:pt>
                <c:pt idx="1417">
                  <c:v>160.28100000000001</c:v>
                </c:pt>
                <c:pt idx="1418">
                  <c:v>160.40600000000001</c:v>
                </c:pt>
                <c:pt idx="1419">
                  <c:v>160.51499999999999</c:v>
                </c:pt>
                <c:pt idx="1420">
                  <c:v>160.625</c:v>
                </c:pt>
                <c:pt idx="1421">
                  <c:v>160.73400000000001</c:v>
                </c:pt>
                <c:pt idx="1422">
                  <c:v>160.84299999999999</c:v>
                </c:pt>
                <c:pt idx="1423">
                  <c:v>160.953</c:v>
                </c:pt>
                <c:pt idx="1424">
                  <c:v>161.078</c:v>
                </c:pt>
                <c:pt idx="1425">
                  <c:v>161.18700000000001</c:v>
                </c:pt>
                <c:pt idx="1426">
                  <c:v>161.297</c:v>
                </c:pt>
                <c:pt idx="1427">
                  <c:v>161.40600000000001</c:v>
                </c:pt>
                <c:pt idx="1428">
                  <c:v>161.51499999999999</c:v>
                </c:pt>
                <c:pt idx="1429">
                  <c:v>161.625</c:v>
                </c:pt>
                <c:pt idx="1430">
                  <c:v>161.73400000000001</c:v>
                </c:pt>
                <c:pt idx="1431">
                  <c:v>161.85900000000001</c:v>
                </c:pt>
                <c:pt idx="1432">
                  <c:v>161.96799999999999</c:v>
                </c:pt>
                <c:pt idx="1433">
                  <c:v>162.078</c:v>
                </c:pt>
                <c:pt idx="1434">
                  <c:v>162.18700000000001</c:v>
                </c:pt>
                <c:pt idx="1435">
                  <c:v>162.297</c:v>
                </c:pt>
                <c:pt idx="1436">
                  <c:v>162.40600000000001</c:v>
                </c:pt>
                <c:pt idx="1437">
                  <c:v>162.51499999999999</c:v>
                </c:pt>
                <c:pt idx="1438">
                  <c:v>162.63999999999999</c:v>
                </c:pt>
                <c:pt idx="1439">
                  <c:v>162.75</c:v>
                </c:pt>
                <c:pt idx="1440">
                  <c:v>162.85900000000001</c:v>
                </c:pt>
                <c:pt idx="1441">
                  <c:v>162.96799999999999</c:v>
                </c:pt>
                <c:pt idx="1442">
                  <c:v>163.078</c:v>
                </c:pt>
                <c:pt idx="1443">
                  <c:v>163.18700000000001</c:v>
                </c:pt>
                <c:pt idx="1444">
                  <c:v>163.297</c:v>
                </c:pt>
                <c:pt idx="1445">
                  <c:v>163.422</c:v>
                </c:pt>
                <c:pt idx="1446">
                  <c:v>163.53100000000001</c:v>
                </c:pt>
                <c:pt idx="1447">
                  <c:v>163.63999999999999</c:v>
                </c:pt>
                <c:pt idx="1448">
                  <c:v>163.75</c:v>
                </c:pt>
                <c:pt idx="1449">
                  <c:v>163.85900000000001</c:v>
                </c:pt>
                <c:pt idx="1450">
                  <c:v>163.98400000000001</c:v>
                </c:pt>
                <c:pt idx="1451">
                  <c:v>164.09299999999999</c:v>
                </c:pt>
                <c:pt idx="1452">
                  <c:v>164.203</c:v>
                </c:pt>
                <c:pt idx="1453">
                  <c:v>164.31200000000001</c:v>
                </c:pt>
                <c:pt idx="1454">
                  <c:v>164.422</c:v>
                </c:pt>
                <c:pt idx="1455">
                  <c:v>164.53100000000001</c:v>
                </c:pt>
                <c:pt idx="1456">
                  <c:v>164.65600000000001</c:v>
                </c:pt>
                <c:pt idx="1457">
                  <c:v>164.76499999999999</c:v>
                </c:pt>
                <c:pt idx="1458">
                  <c:v>164.875</c:v>
                </c:pt>
                <c:pt idx="1459">
                  <c:v>164.98400000000001</c:v>
                </c:pt>
                <c:pt idx="1460">
                  <c:v>165.09299999999999</c:v>
                </c:pt>
                <c:pt idx="1461">
                  <c:v>165.203</c:v>
                </c:pt>
                <c:pt idx="1462">
                  <c:v>165.31200000000001</c:v>
                </c:pt>
                <c:pt idx="1463">
                  <c:v>165.422</c:v>
                </c:pt>
                <c:pt idx="1464">
                  <c:v>165.547</c:v>
                </c:pt>
                <c:pt idx="1465">
                  <c:v>165.65600000000001</c:v>
                </c:pt>
                <c:pt idx="1466">
                  <c:v>165.76499999999999</c:v>
                </c:pt>
                <c:pt idx="1467">
                  <c:v>165.875</c:v>
                </c:pt>
                <c:pt idx="1468">
                  <c:v>165.98400000000001</c:v>
                </c:pt>
                <c:pt idx="1469">
                  <c:v>166.10900000000001</c:v>
                </c:pt>
                <c:pt idx="1470">
                  <c:v>166.21799999999999</c:v>
                </c:pt>
                <c:pt idx="1471">
                  <c:v>166.328</c:v>
                </c:pt>
                <c:pt idx="1472">
                  <c:v>166.43700000000001</c:v>
                </c:pt>
                <c:pt idx="1473">
                  <c:v>166.547</c:v>
                </c:pt>
                <c:pt idx="1474">
                  <c:v>166.672</c:v>
                </c:pt>
                <c:pt idx="1475">
                  <c:v>166.78100000000001</c:v>
                </c:pt>
                <c:pt idx="1476">
                  <c:v>166.89</c:v>
                </c:pt>
                <c:pt idx="1477">
                  <c:v>167</c:v>
                </c:pt>
                <c:pt idx="1478">
                  <c:v>167.10900000000001</c:v>
                </c:pt>
                <c:pt idx="1479">
                  <c:v>167.23400000000001</c:v>
                </c:pt>
                <c:pt idx="1480">
                  <c:v>167.34299999999999</c:v>
                </c:pt>
                <c:pt idx="1481">
                  <c:v>167.453</c:v>
                </c:pt>
                <c:pt idx="1482">
                  <c:v>167.56200000000001</c:v>
                </c:pt>
                <c:pt idx="1483">
                  <c:v>167.68700000000001</c:v>
                </c:pt>
                <c:pt idx="1484">
                  <c:v>167.797</c:v>
                </c:pt>
                <c:pt idx="1485">
                  <c:v>167.90600000000001</c:v>
                </c:pt>
                <c:pt idx="1486">
                  <c:v>168.01499999999999</c:v>
                </c:pt>
                <c:pt idx="1487">
                  <c:v>168.125</c:v>
                </c:pt>
                <c:pt idx="1488">
                  <c:v>168.23400000000001</c:v>
                </c:pt>
                <c:pt idx="1489">
                  <c:v>168.35900000000001</c:v>
                </c:pt>
                <c:pt idx="1490">
                  <c:v>168.46799999999999</c:v>
                </c:pt>
                <c:pt idx="1491">
                  <c:v>168.578</c:v>
                </c:pt>
                <c:pt idx="1492">
                  <c:v>168.68700000000001</c:v>
                </c:pt>
                <c:pt idx="1493">
                  <c:v>168.797</c:v>
                </c:pt>
                <c:pt idx="1494">
                  <c:v>168.90600000000001</c:v>
                </c:pt>
                <c:pt idx="1495">
                  <c:v>169.03100000000001</c:v>
                </c:pt>
                <c:pt idx="1496">
                  <c:v>169.14</c:v>
                </c:pt>
                <c:pt idx="1497">
                  <c:v>169.25</c:v>
                </c:pt>
                <c:pt idx="1498">
                  <c:v>169.35900000000001</c:v>
                </c:pt>
                <c:pt idx="1499">
                  <c:v>169.48400000000001</c:v>
                </c:pt>
                <c:pt idx="1500">
                  <c:v>169.59299999999999</c:v>
                </c:pt>
                <c:pt idx="1501">
                  <c:v>169.703</c:v>
                </c:pt>
                <c:pt idx="1502">
                  <c:v>169.81200000000001</c:v>
                </c:pt>
                <c:pt idx="1503">
                  <c:v>169.922</c:v>
                </c:pt>
                <c:pt idx="1504">
                  <c:v>170.03100000000001</c:v>
                </c:pt>
                <c:pt idx="1505">
                  <c:v>170.15600000000001</c:v>
                </c:pt>
                <c:pt idx="1506">
                  <c:v>170.26499999999999</c:v>
                </c:pt>
                <c:pt idx="1507">
                  <c:v>170.375</c:v>
                </c:pt>
                <c:pt idx="1508">
                  <c:v>170.48400000000001</c:v>
                </c:pt>
                <c:pt idx="1509">
                  <c:v>170.59299999999999</c:v>
                </c:pt>
                <c:pt idx="1510">
                  <c:v>170.703</c:v>
                </c:pt>
                <c:pt idx="1511">
                  <c:v>170.81200000000001</c:v>
                </c:pt>
                <c:pt idx="1512">
                  <c:v>170.93700000000001</c:v>
                </c:pt>
                <c:pt idx="1513">
                  <c:v>171.047</c:v>
                </c:pt>
                <c:pt idx="1514">
                  <c:v>171.15600000000001</c:v>
                </c:pt>
                <c:pt idx="1515">
                  <c:v>171.26499999999999</c:v>
                </c:pt>
                <c:pt idx="1516">
                  <c:v>171.375</c:v>
                </c:pt>
                <c:pt idx="1517">
                  <c:v>171.48400000000001</c:v>
                </c:pt>
                <c:pt idx="1518">
                  <c:v>171.59299999999999</c:v>
                </c:pt>
                <c:pt idx="1519">
                  <c:v>171.703</c:v>
                </c:pt>
                <c:pt idx="1520">
                  <c:v>171.828</c:v>
                </c:pt>
                <c:pt idx="1521">
                  <c:v>171.93700000000001</c:v>
                </c:pt>
                <c:pt idx="1522">
                  <c:v>172.047</c:v>
                </c:pt>
                <c:pt idx="1523">
                  <c:v>172.15600000000001</c:v>
                </c:pt>
                <c:pt idx="1524">
                  <c:v>172.26499999999999</c:v>
                </c:pt>
                <c:pt idx="1525">
                  <c:v>172.375</c:v>
                </c:pt>
                <c:pt idx="1526">
                  <c:v>172.5</c:v>
                </c:pt>
                <c:pt idx="1527">
                  <c:v>172.60900000000001</c:v>
                </c:pt>
                <c:pt idx="1528">
                  <c:v>172.71799999999999</c:v>
                </c:pt>
                <c:pt idx="1529">
                  <c:v>172.828</c:v>
                </c:pt>
                <c:pt idx="1530">
                  <c:v>172.93700000000001</c:v>
                </c:pt>
                <c:pt idx="1531">
                  <c:v>173.06200000000001</c:v>
                </c:pt>
                <c:pt idx="1532">
                  <c:v>173.172</c:v>
                </c:pt>
                <c:pt idx="1533">
                  <c:v>173.28100000000001</c:v>
                </c:pt>
                <c:pt idx="1534">
                  <c:v>173.39</c:v>
                </c:pt>
                <c:pt idx="1535">
                  <c:v>173.5</c:v>
                </c:pt>
                <c:pt idx="1536">
                  <c:v>173.625</c:v>
                </c:pt>
                <c:pt idx="1537">
                  <c:v>173.73400000000001</c:v>
                </c:pt>
                <c:pt idx="1538">
                  <c:v>173.84299999999999</c:v>
                </c:pt>
                <c:pt idx="1539">
                  <c:v>173.953</c:v>
                </c:pt>
                <c:pt idx="1540">
                  <c:v>174.06200000000001</c:v>
                </c:pt>
                <c:pt idx="1541">
                  <c:v>174.18700000000001</c:v>
                </c:pt>
                <c:pt idx="1542">
                  <c:v>174.297</c:v>
                </c:pt>
                <c:pt idx="1543">
                  <c:v>174.40600000000001</c:v>
                </c:pt>
                <c:pt idx="1544">
                  <c:v>174.51499999999999</c:v>
                </c:pt>
                <c:pt idx="1545">
                  <c:v>174.625</c:v>
                </c:pt>
                <c:pt idx="1546">
                  <c:v>174.73400000000001</c:v>
                </c:pt>
                <c:pt idx="1547">
                  <c:v>174.85900000000001</c:v>
                </c:pt>
                <c:pt idx="1548">
                  <c:v>174.96799999999999</c:v>
                </c:pt>
                <c:pt idx="1549">
                  <c:v>175.078</c:v>
                </c:pt>
                <c:pt idx="1550">
                  <c:v>175.18700000000001</c:v>
                </c:pt>
                <c:pt idx="1551">
                  <c:v>175.297</c:v>
                </c:pt>
                <c:pt idx="1552">
                  <c:v>175.422</c:v>
                </c:pt>
                <c:pt idx="1553">
                  <c:v>175.53100000000001</c:v>
                </c:pt>
                <c:pt idx="1554">
                  <c:v>175.64</c:v>
                </c:pt>
                <c:pt idx="1555">
                  <c:v>175.75</c:v>
                </c:pt>
                <c:pt idx="1556">
                  <c:v>175.85900000000001</c:v>
                </c:pt>
                <c:pt idx="1557">
                  <c:v>175.96799999999999</c:v>
                </c:pt>
                <c:pt idx="1558">
                  <c:v>176.09299999999999</c:v>
                </c:pt>
                <c:pt idx="1559">
                  <c:v>176.203</c:v>
                </c:pt>
                <c:pt idx="1560">
                  <c:v>176.31200000000001</c:v>
                </c:pt>
                <c:pt idx="1561">
                  <c:v>176.422</c:v>
                </c:pt>
                <c:pt idx="1562">
                  <c:v>176.53100000000001</c:v>
                </c:pt>
                <c:pt idx="1563">
                  <c:v>176.64</c:v>
                </c:pt>
                <c:pt idx="1564">
                  <c:v>176.75</c:v>
                </c:pt>
                <c:pt idx="1565">
                  <c:v>176.875</c:v>
                </c:pt>
                <c:pt idx="1566">
                  <c:v>176.98400000000001</c:v>
                </c:pt>
                <c:pt idx="1567">
                  <c:v>177.09299999999999</c:v>
                </c:pt>
                <c:pt idx="1568">
                  <c:v>177.203</c:v>
                </c:pt>
                <c:pt idx="1569">
                  <c:v>177.31200000000001</c:v>
                </c:pt>
                <c:pt idx="1570">
                  <c:v>177.43700000000001</c:v>
                </c:pt>
                <c:pt idx="1571">
                  <c:v>177.547</c:v>
                </c:pt>
                <c:pt idx="1572">
                  <c:v>177.65600000000001</c:v>
                </c:pt>
                <c:pt idx="1573">
                  <c:v>177.76499999999999</c:v>
                </c:pt>
                <c:pt idx="1574">
                  <c:v>177.875</c:v>
                </c:pt>
                <c:pt idx="1575">
                  <c:v>177.98400000000001</c:v>
                </c:pt>
                <c:pt idx="1576">
                  <c:v>178.09299999999999</c:v>
                </c:pt>
                <c:pt idx="1577">
                  <c:v>178.21799999999999</c:v>
                </c:pt>
                <c:pt idx="1578">
                  <c:v>178.328</c:v>
                </c:pt>
                <c:pt idx="1579">
                  <c:v>178.43700000000001</c:v>
                </c:pt>
                <c:pt idx="1580">
                  <c:v>178.547</c:v>
                </c:pt>
                <c:pt idx="1581">
                  <c:v>178.672</c:v>
                </c:pt>
                <c:pt idx="1582">
                  <c:v>178.78100000000001</c:v>
                </c:pt>
                <c:pt idx="1583">
                  <c:v>178.89</c:v>
                </c:pt>
                <c:pt idx="1584">
                  <c:v>179</c:v>
                </c:pt>
                <c:pt idx="1585">
                  <c:v>179.10900000000001</c:v>
                </c:pt>
                <c:pt idx="1586">
                  <c:v>179.21799999999999</c:v>
                </c:pt>
                <c:pt idx="1587">
                  <c:v>179.328</c:v>
                </c:pt>
                <c:pt idx="1588">
                  <c:v>179.453</c:v>
                </c:pt>
                <c:pt idx="1589">
                  <c:v>179.56200000000001</c:v>
                </c:pt>
                <c:pt idx="1590">
                  <c:v>179.672</c:v>
                </c:pt>
                <c:pt idx="1591">
                  <c:v>179.78100000000001</c:v>
                </c:pt>
                <c:pt idx="1592">
                  <c:v>179.89</c:v>
                </c:pt>
                <c:pt idx="1593">
                  <c:v>180</c:v>
                </c:pt>
                <c:pt idx="1594">
                  <c:v>180.125</c:v>
                </c:pt>
                <c:pt idx="1595">
                  <c:v>180.23400000000001</c:v>
                </c:pt>
                <c:pt idx="1596">
                  <c:v>180.34299999999999</c:v>
                </c:pt>
                <c:pt idx="1597">
                  <c:v>180.46799999999999</c:v>
                </c:pt>
                <c:pt idx="1598">
                  <c:v>180.578</c:v>
                </c:pt>
                <c:pt idx="1599">
                  <c:v>180.68700000000001</c:v>
                </c:pt>
                <c:pt idx="1600">
                  <c:v>180.797</c:v>
                </c:pt>
                <c:pt idx="1601">
                  <c:v>180.90600000000001</c:v>
                </c:pt>
                <c:pt idx="1602">
                  <c:v>181.01499999999999</c:v>
                </c:pt>
                <c:pt idx="1603">
                  <c:v>181.14</c:v>
                </c:pt>
                <c:pt idx="1604">
                  <c:v>181.25</c:v>
                </c:pt>
                <c:pt idx="1605">
                  <c:v>181.35900000000001</c:v>
                </c:pt>
                <c:pt idx="1606">
                  <c:v>181.46799999999999</c:v>
                </c:pt>
                <c:pt idx="1607">
                  <c:v>181.578</c:v>
                </c:pt>
                <c:pt idx="1608">
                  <c:v>181.703</c:v>
                </c:pt>
                <c:pt idx="1609">
                  <c:v>181.81200000000001</c:v>
                </c:pt>
                <c:pt idx="1610">
                  <c:v>181.922</c:v>
                </c:pt>
                <c:pt idx="1611">
                  <c:v>182.03100000000001</c:v>
                </c:pt>
                <c:pt idx="1612">
                  <c:v>182.14</c:v>
                </c:pt>
                <c:pt idx="1613">
                  <c:v>182.25</c:v>
                </c:pt>
                <c:pt idx="1614">
                  <c:v>182.375</c:v>
                </c:pt>
                <c:pt idx="1615">
                  <c:v>182.48400000000001</c:v>
                </c:pt>
                <c:pt idx="1616">
                  <c:v>182.59299999999999</c:v>
                </c:pt>
                <c:pt idx="1617">
                  <c:v>182.703</c:v>
                </c:pt>
                <c:pt idx="1618">
                  <c:v>182.81200000000001</c:v>
                </c:pt>
                <c:pt idx="1619">
                  <c:v>182.93700000000001</c:v>
                </c:pt>
                <c:pt idx="1620">
                  <c:v>183.047</c:v>
                </c:pt>
                <c:pt idx="1621">
                  <c:v>183.15600000000001</c:v>
                </c:pt>
                <c:pt idx="1622">
                  <c:v>183.26499999999999</c:v>
                </c:pt>
                <c:pt idx="1623">
                  <c:v>183.375</c:v>
                </c:pt>
                <c:pt idx="1624">
                  <c:v>183.48400000000001</c:v>
                </c:pt>
                <c:pt idx="1625">
                  <c:v>183.59299999999999</c:v>
                </c:pt>
                <c:pt idx="1626">
                  <c:v>183.71799999999999</c:v>
                </c:pt>
                <c:pt idx="1627">
                  <c:v>183.828</c:v>
                </c:pt>
                <c:pt idx="1628">
                  <c:v>183.93700000000001</c:v>
                </c:pt>
                <c:pt idx="1629">
                  <c:v>184.047</c:v>
                </c:pt>
                <c:pt idx="1630">
                  <c:v>184.15600000000001</c:v>
                </c:pt>
                <c:pt idx="1631">
                  <c:v>184.26499999999999</c:v>
                </c:pt>
                <c:pt idx="1632">
                  <c:v>184.39</c:v>
                </c:pt>
                <c:pt idx="1633">
                  <c:v>184.5</c:v>
                </c:pt>
                <c:pt idx="1634">
                  <c:v>184.60900000000001</c:v>
                </c:pt>
                <c:pt idx="1635">
                  <c:v>184.71799999999999</c:v>
                </c:pt>
                <c:pt idx="1636">
                  <c:v>184.828</c:v>
                </c:pt>
                <c:pt idx="1637">
                  <c:v>184.953</c:v>
                </c:pt>
                <c:pt idx="1638">
                  <c:v>185.06200000000001</c:v>
                </c:pt>
                <c:pt idx="1639">
                  <c:v>185.172</c:v>
                </c:pt>
                <c:pt idx="1640">
                  <c:v>185.28100000000001</c:v>
                </c:pt>
                <c:pt idx="1641">
                  <c:v>185.39</c:v>
                </c:pt>
                <c:pt idx="1642">
                  <c:v>185.5</c:v>
                </c:pt>
                <c:pt idx="1643">
                  <c:v>185.60900000000001</c:v>
                </c:pt>
                <c:pt idx="1644">
                  <c:v>185.71799999999999</c:v>
                </c:pt>
                <c:pt idx="1645">
                  <c:v>185.84299999999999</c:v>
                </c:pt>
                <c:pt idx="1646">
                  <c:v>185.953</c:v>
                </c:pt>
                <c:pt idx="1647">
                  <c:v>186.06200000000001</c:v>
                </c:pt>
                <c:pt idx="1648">
                  <c:v>186.172</c:v>
                </c:pt>
                <c:pt idx="1649">
                  <c:v>186.297</c:v>
                </c:pt>
                <c:pt idx="1650">
                  <c:v>186.40600000000001</c:v>
                </c:pt>
                <c:pt idx="1651">
                  <c:v>186.51499999999999</c:v>
                </c:pt>
                <c:pt idx="1652">
                  <c:v>186.625</c:v>
                </c:pt>
                <c:pt idx="1653">
                  <c:v>186.73400000000001</c:v>
                </c:pt>
                <c:pt idx="1654">
                  <c:v>186.84299999999999</c:v>
                </c:pt>
                <c:pt idx="1655">
                  <c:v>186.953</c:v>
                </c:pt>
                <c:pt idx="1656">
                  <c:v>187.06200000000001</c:v>
                </c:pt>
                <c:pt idx="1657">
                  <c:v>187.18700000000001</c:v>
                </c:pt>
                <c:pt idx="1658">
                  <c:v>187.297</c:v>
                </c:pt>
                <c:pt idx="1659">
                  <c:v>187.40600000000001</c:v>
                </c:pt>
                <c:pt idx="1660">
                  <c:v>187.51499999999999</c:v>
                </c:pt>
                <c:pt idx="1661">
                  <c:v>187.625</c:v>
                </c:pt>
                <c:pt idx="1662">
                  <c:v>187.73400000000001</c:v>
                </c:pt>
                <c:pt idx="1663">
                  <c:v>187.85900000000001</c:v>
                </c:pt>
                <c:pt idx="1664">
                  <c:v>187.96799999999999</c:v>
                </c:pt>
                <c:pt idx="1665">
                  <c:v>188.078</c:v>
                </c:pt>
                <c:pt idx="1666">
                  <c:v>188.18700000000001</c:v>
                </c:pt>
                <c:pt idx="1667">
                  <c:v>188.297</c:v>
                </c:pt>
                <c:pt idx="1668">
                  <c:v>188.422</c:v>
                </c:pt>
                <c:pt idx="1669">
                  <c:v>188.53100000000001</c:v>
                </c:pt>
                <c:pt idx="1670">
                  <c:v>188.64</c:v>
                </c:pt>
                <c:pt idx="1671">
                  <c:v>188.75</c:v>
                </c:pt>
                <c:pt idx="1672">
                  <c:v>188.875</c:v>
                </c:pt>
                <c:pt idx="1673">
                  <c:v>188.98400000000001</c:v>
                </c:pt>
                <c:pt idx="1674">
                  <c:v>189.09299999999999</c:v>
                </c:pt>
                <c:pt idx="1675">
                  <c:v>189.203</c:v>
                </c:pt>
                <c:pt idx="1676">
                  <c:v>189.31200000000001</c:v>
                </c:pt>
                <c:pt idx="1677">
                  <c:v>189.422</c:v>
                </c:pt>
                <c:pt idx="1678">
                  <c:v>189.53100000000001</c:v>
                </c:pt>
                <c:pt idx="1679">
                  <c:v>189.65600000000001</c:v>
                </c:pt>
                <c:pt idx="1680">
                  <c:v>189.76499999999999</c:v>
                </c:pt>
                <c:pt idx="1681">
                  <c:v>189.875</c:v>
                </c:pt>
                <c:pt idx="1682">
                  <c:v>189.98400000000001</c:v>
                </c:pt>
                <c:pt idx="1683">
                  <c:v>190.09299999999999</c:v>
                </c:pt>
                <c:pt idx="1684">
                  <c:v>190.203</c:v>
                </c:pt>
                <c:pt idx="1685">
                  <c:v>190.31200000000001</c:v>
                </c:pt>
                <c:pt idx="1686">
                  <c:v>190.43700000000001</c:v>
                </c:pt>
                <c:pt idx="1687">
                  <c:v>190.547</c:v>
                </c:pt>
                <c:pt idx="1688">
                  <c:v>190.65600000000001</c:v>
                </c:pt>
                <c:pt idx="1689">
                  <c:v>190.76499999999999</c:v>
                </c:pt>
                <c:pt idx="1690">
                  <c:v>190.875</c:v>
                </c:pt>
                <c:pt idx="1691">
                  <c:v>191</c:v>
                </c:pt>
                <c:pt idx="1692">
                  <c:v>191.10900000000001</c:v>
                </c:pt>
                <c:pt idx="1693">
                  <c:v>191.21799999999999</c:v>
                </c:pt>
                <c:pt idx="1694">
                  <c:v>191.328</c:v>
                </c:pt>
                <c:pt idx="1695">
                  <c:v>191.43700000000001</c:v>
                </c:pt>
                <c:pt idx="1696">
                  <c:v>191.547</c:v>
                </c:pt>
                <c:pt idx="1697">
                  <c:v>191.672</c:v>
                </c:pt>
                <c:pt idx="1698">
                  <c:v>191.78100000000001</c:v>
                </c:pt>
                <c:pt idx="1699">
                  <c:v>191.89</c:v>
                </c:pt>
                <c:pt idx="1700">
                  <c:v>192</c:v>
                </c:pt>
                <c:pt idx="1701">
                  <c:v>192.10900000000001</c:v>
                </c:pt>
                <c:pt idx="1702">
                  <c:v>192.21799999999999</c:v>
                </c:pt>
                <c:pt idx="1703">
                  <c:v>192.328</c:v>
                </c:pt>
                <c:pt idx="1704">
                  <c:v>192.453</c:v>
                </c:pt>
                <c:pt idx="1705">
                  <c:v>192.56200000000001</c:v>
                </c:pt>
                <c:pt idx="1706">
                  <c:v>192.672</c:v>
                </c:pt>
                <c:pt idx="1707">
                  <c:v>192.78100000000001</c:v>
                </c:pt>
                <c:pt idx="1708">
                  <c:v>192.89</c:v>
                </c:pt>
                <c:pt idx="1709">
                  <c:v>193</c:v>
                </c:pt>
                <c:pt idx="1710">
                  <c:v>193.10900000000001</c:v>
                </c:pt>
                <c:pt idx="1711">
                  <c:v>193.23400000000001</c:v>
                </c:pt>
                <c:pt idx="1712">
                  <c:v>193.34299999999999</c:v>
                </c:pt>
                <c:pt idx="1713">
                  <c:v>193.453</c:v>
                </c:pt>
                <c:pt idx="1714">
                  <c:v>193.56200000000001</c:v>
                </c:pt>
                <c:pt idx="1715">
                  <c:v>193.672</c:v>
                </c:pt>
                <c:pt idx="1716">
                  <c:v>193.78100000000001</c:v>
                </c:pt>
                <c:pt idx="1717">
                  <c:v>193.89</c:v>
                </c:pt>
                <c:pt idx="1718">
                  <c:v>194</c:v>
                </c:pt>
                <c:pt idx="1719">
                  <c:v>194.125</c:v>
                </c:pt>
                <c:pt idx="1720">
                  <c:v>194.23400000000001</c:v>
                </c:pt>
                <c:pt idx="1721">
                  <c:v>194.34299999999999</c:v>
                </c:pt>
                <c:pt idx="1722">
                  <c:v>194.453</c:v>
                </c:pt>
                <c:pt idx="1723">
                  <c:v>194.56200000000001</c:v>
                </c:pt>
                <c:pt idx="1724">
                  <c:v>194.672</c:v>
                </c:pt>
                <c:pt idx="1725">
                  <c:v>194.797</c:v>
                </c:pt>
                <c:pt idx="1726">
                  <c:v>194.90600000000001</c:v>
                </c:pt>
                <c:pt idx="1727">
                  <c:v>195.01499999999999</c:v>
                </c:pt>
                <c:pt idx="1728">
                  <c:v>195.125</c:v>
                </c:pt>
                <c:pt idx="1729">
                  <c:v>195.23400000000001</c:v>
                </c:pt>
                <c:pt idx="1730">
                  <c:v>195.35900000000001</c:v>
                </c:pt>
                <c:pt idx="1731">
                  <c:v>195.46799999999999</c:v>
                </c:pt>
                <c:pt idx="1732">
                  <c:v>195.578</c:v>
                </c:pt>
                <c:pt idx="1733">
                  <c:v>195.68700000000001</c:v>
                </c:pt>
                <c:pt idx="1734">
                  <c:v>195.797</c:v>
                </c:pt>
                <c:pt idx="1735">
                  <c:v>195.90600000000001</c:v>
                </c:pt>
                <c:pt idx="1736">
                  <c:v>196.01499999999999</c:v>
                </c:pt>
                <c:pt idx="1737">
                  <c:v>196.14</c:v>
                </c:pt>
                <c:pt idx="1738">
                  <c:v>196.25</c:v>
                </c:pt>
                <c:pt idx="1739">
                  <c:v>196.35900000000001</c:v>
                </c:pt>
                <c:pt idx="1740">
                  <c:v>196.46799999999999</c:v>
                </c:pt>
                <c:pt idx="1741">
                  <c:v>196.578</c:v>
                </c:pt>
                <c:pt idx="1742">
                  <c:v>196.68700000000001</c:v>
                </c:pt>
                <c:pt idx="1743">
                  <c:v>196.797</c:v>
                </c:pt>
                <c:pt idx="1744">
                  <c:v>196.922</c:v>
                </c:pt>
                <c:pt idx="1745">
                  <c:v>197.03100000000001</c:v>
                </c:pt>
                <c:pt idx="1746">
                  <c:v>197.14</c:v>
                </c:pt>
                <c:pt idx="1747">
                  <c:v>197.25</c:v>
                </c:pt>
                <c:pt idx="1748">
                  <c:v>197.35900000000001</c:v>
                </c:pt>
                <c:pt idx="1749">
                  <c:v>197.46799999999999</c:v>
                </c:pt>
                <c:pt idx="1750">
                  <c:v>197.59299999999999</c:v>
                </c:pt>
                <c:pt idx="1751">
                  <c:v>197.703</c:v>
                </c:pt>
                <c:pt idx="1752">
                  <c:v>197.81200000000001</c:v>
                </c:pt>
                <c:pt idx="1753">
                  <c:v>197.922</c:v>
                </c:pt>
                <c:pt idx="1754">
                  <c:v>198.03100000000001</c:v>
                </c:pt>
                <c:pt idx="1755">
                  <c:v>198.15600000000001</c:v>
                </c:pt>
                <c:pt idx="1756">
                  <c:v>198.26499999999999</c:v>
                </c:pt>
                <c:pt idx="1757">
                  <c:v>198.375</c:v>
                </c:pt>
                <c:pt idx="1758">
                  <c:v>198.48400000000001</c:v>
                </c:pt>
                <c:pt idx="1759">
                  <c:v>198.60900000000001</c:v>
                </c:pt>
                <c:pt idx="1760">
                  <c:v>198.71799999999999</c:v>
                </c:pt>
                <c:pt idx="1761">
                  <c:v>198.828</c:v>
                </c:pt>
                <c:pt idx="1762">
                  <c:v>198.93700000000001</c:v>
                </c:pt>
                <c:pt idx="1763">
                  <c:v>199.047</c:v>
                </c:pt>
                <c:pt idx="1764">
                  <c:v>199.172</c:v>
                </c:pt>
                <c:pt idx="1765">
                  <c:v>199.28100000000001</c:v>
                </c:pt>
                <c:pt idx="1766">
                  <c:v>199.39</c:v>
                </c:pt>
                <c:pt idx="1767">
                  <c:v>199.5</c:v>
                </c:pt>
                <c:pt idx="1768">
                  <c:v>199.60900000000001</c:v>
                </c:pt>
                <c:pt idx="1769">
                  <c:v>199.71799999999999</c:v>
                </c:pt>
                <c:pt idx="1770">
                  <c:v>199.84299999999999</c:v>
                </c:pt>
                <c:pt idx="1771">
                  <c:v>199.953</c:v>
                </c:pt>
                <c:pt idx="1772">
                  <c:v>200.06200000000001</c:v>
                </c:pt>
                <c:pt idx="1773">
                  <c:v>200.172</c:v>
                </c:pt>
                <c:pt idx="1774">
                  <c:v>200.28100000000001</c:v>
                </c:pt>
                <c:pt idx="1775">
                  <c:v>200.40600000000001</c:v>
                </c:pt>
                <c:pt idx="1776">
                  <c:v>200.51499999999999</c:v>
                </c:pt>
                <c:pt idx="1777">
                  <c:v>200.625</c:v>
                </c:pt>
                <c:pt idx="1778">
                  <c:v>200.73400000000001</c:v>
                </c:pt>
                <c:pt idx="1779">
                  <c:v>200.84299999999999</c:v>
                </c:pt>
                <c:pt idx="1780">
                  <c:v>200.953</c:v>
                </c:pt>
                <c:pt idx="1781">
                  <c:v>201.06200000000001</c:v>
                </c:pt>
                <c:pt idx="1782">
                  <c:v>201.18700000000001</c:v>
                </c:pt>
                <c:pt idx="1783">
                  <c:v>201.297</c:v>
                </c:pt>
                <c:pt idx="1784">
                  <c:v>201.40600000000001</c:v>
                </c:pt>
                <c:pt idx="1785">
                  <c:v>201.51499999999999</c:v>
                </c:pt>
                <c:pt idx="1786">
                  <c:v>201.64</c:v>
                </c:pt>
                <c:pt idx="1787">
                  <c:v>201.75</c:v>
                </c:pt>
                <c:pt idx="1788">
                  <c:v>201.85900000000001</c:v>
                </c:pt>
                <c:pt idx="1789">
                  <c:v>201.96799999999999</c:v>
                </c:pt>
                <c:pt idx="1790">
                  <c:v>202.078</c:v>
                </c:pt>
                <c:pt idx="1791">
                  <c:v>202.18700000000001</c:v>
                </c:pt>
                <c:pt idx="1792">
                  <c:v>202.297</c:v>
                </c:pt>
                <c:pt idx="1793">
                  <c:v>202.422</c:v>
                </c:pt>
                <c:pt idx="1794">
                  <c:v>202.53100000000001</c:v>
                </c:pt>
                <c:pt idx="1795">
                  <c:v>202.64</c:v>
                </c:pt>
                <c:pt idx="1796">
                  <c:v>202.75</c:v>
                </c:pt>
                <c:pt idx="1797">
                  <c:v>202.85900000000001</c:v>
                </c:pt>
                <c:pt idx="1798">
                  <c:v>202.98400000000001</c:v>
                </c:pt>
                <c:pt idx="1799">
                  <c:v>203.09299999999999</c:v>
                </c:pt>
                <c:pt idx="1800">
                  <c:v>203.203</c:v>
                </c:pt>
                <c:pt idx="1801">
                  <c:v>203.31200000000001</c:v>
                </c:pt>
                <c:pt idx="1802">
                  <c:v>203.422</c:v>
                </c:pt>
                <c:pt idx="1803">
                  <c:v>203.547</c:v>
                </c:pt>
                <c:pt idx="1804">
                  <c:v>203.65600000000001</c:v>
                </c:pt>
                <c:pt idx="1805">
                  <c:v>203.76499999999999</c:v>
                </c:pt>
                <c:pt idx="1806">
                  <c:v>203.875</c:v>
                </c:pt>
                <c:pt idx="1807">
                  <c:v>203.98400000000001</c:v>
                </c:pt>
                <c:pt idx="1808">
                  <c:v>204.09299999999999</c:v>
                </c:pt>
                <c:pt idx="1809">
                  <c:v>204.203</c:v>
                </c:pt>
                <c:pt idx="1810">
                  <c:v>204.31200000000001</c:v>
                </c:pt>
                <c:pt idx="1811">
                  <c:v>204.43700000000001</c:v>
                </c:pt>
                <c:pt idx="1812">
                  <c:v>204.547</c:v>
                </c:pt>
                <c:pt idx="1813">
                  <c:v>204.65600000000001</c:v>
                </c:pt>
                <c:pt idx="1814">
                  <c:v>204.76499999999999</c:v>
                </c:pt>
                <c:pt idx="1815">
                  <c:v>204.875</c:v>
                </c:pt>
                <c:pt idx="1816">
                  <c:v>204.98400000000001</c:v>
                </c:pt>
                <c:pt idx="1817">
                  <c:v>205.10900000000001</c:v>
                </c:pt>
                <c:pt idx="1818">
                  <c:v>205.21799999999999</c:v>
                </c:pt>
                <c:pt idx="1819">
                  <c:v>205.328</c:v>
                </c:pt>
                <c:pt idx="1820">
                  <c:v>205.43700000000001</c:v>
                </c:pt>
                <c:pt idx="1821">
                  <c:v>205.547</c:v>
                </c:pt>
                <c:pt idx="1822">
                  <c:v>205.672</c:v>
                </c:pt>
                <c:pt idx="1823">
                  <c:v>205.78100000000001</c:v>
                </c:pt>
                <c:pt idx="1824">
                  <c:v>205.89</c:v>
                </c:pt>
                <c:pt idx="1825">
                  <c:v>206</c:v>
                </c:pt>
                <c:pt idx="1826">
                  <c:v>206.125</c:v>
                </c:pt>
                <c:pt idx="1827">
                  <c:v>206.23400000000001</c:v>
                </c:pt>
                <c:pt idx="1828">
                  <c:v>206.34299999999999</c:v>
                </c:pt>
                <c:pt idx="1829">
                  <c:v>206.453</c:v>
                </c:pt>
                <c:pt idx="1830">
                  <c:v>206.56200000000001</c:v>
                </c:pt>
                <c:pt idx="1831">
                  <c:v>206.672</c:v>
                </c:pt>
                <c:pt idx="1832">
                  <c:v>206.797</c:v>
                </c:pt>
                <c:pt idx="1833">
                  <c:v>206.90600000000001</c:v>
                </c:pt>
                <c:pt idx="1834">
                  <c:v>207.01499999999999</c:v>
                </c:pt>
                <c:pt idx="1835">
                  <c:v>207.125</c:v>
                </c:pt>
                <c:pt idx="1836">
                  <c:v>207.25</c:v>
                </c:pt>
                <c:pt idx="1837">
                  <c:v>207.35900000000001</c:v>
                </c:pt>
                <c:pt idx="1838">
                  <c:v>207.46799999999999</c:v>
                </c:pt>
                <c:pt idx="1839">
                  <c:v>207.578</c:v>
                </c:pt>
                <c:pt idx="1840">
                  <c:v>207.68700000000001</c:v>
                </c:pt>
                <c:pt idx="1841">
                  <c:v>207.797</c:v>
                </c:pt>
                <c:pt idx="1842">
                  <c:v>207.922</c:v>
                </c:pt>
                <c:pt idx="1843">
                  <c:v>208.03100000000001</c:v>
                </c:pt>
                <c:pt idx="1844">
                  <c:v>208.14</c:v>
                </c:pt>
                <c:pt idx="1845">
                  <c:v>208.25</c:v>
                </c:pt>
                <c:pt idx="1846">
                  <c:v>208.35900000000001</c:v>
                </c:pt>
                <c:pt idx="1847">
                  <c:v>208.46799999999999</c:v>
                </c:pt>
                <c:pt idx="1848">
                  <c:v>208.578</c:v>
                </c:pt>
                <c:pt idx="1849">
                  <c:v>208.703</c:v>
                </c:pt>
                <c:pt idx="1850">
                  <c:v>208.81200000000001</c:v>
                </c:pt>
                <c:pt idx="1851">
                  <c:v>208.922</c:v>
                </c:pt>
                <c:pt idx="1852">
                  <c:v>209.03100000000001</c:v>
                </c:pt>
                <c:pt idx="1853">
                  <c:v>209.15600000000001</c:v>
                </c:pt>
                <c:pt idx="1854">
                  <c:v>209.26499999999999</c:v>
                </c:pt>
                <c:pt idx="1855">
                  <c:v>209.375</c:v>
                </c:pt>
                <c:pt idx="1856">
                  <c:v>209.48400000000001</c:v>
                </c:pt>
                <c:pt idx="1857">
                  <c:v>209.59299999999999</c:v>
                </c:pt>
                <c:pt idx="1858">
                  <c:v>209.71799999999999</c:v>
                </c:pt>
                <c:pt idx="1859">
                  <c:v>209.828</c:v>
                </c:pt>
                <c:pt idx="1860">
                  <c:v>209.93700000000001</c:v>
                </c:pt>
                <c:pt idx="1861">
                  <c:v>210.047</c:v>
                </c:pt>
                <c:pt idx="1862">
                  <c:v>210.15600000000001</c:v>
                </c:pt>
                <c:pt idx="1863">
                  <c:v>210.26499999999999</c:v>
                </c:pt>
                <c:pt idx="1864">
                  <c:v>210.39</c:v>
                </c:pt>
                <c:pt idx="1865">
                  <c:v>210.5</c:v>
                </c:pt>
                <c:pt idx="1866">
                  <c:v>210.60900000000001</c:v>
                </c:pt>
                <c:pt idx="1867">
                  <c:v>210.71799999999999</c:v>
                </c:pt>
                <c:pt idx="1868">
                  <c:v>210.828</c:v>
                </c:pt>
                <c:pt idx="1869">
                  <c:v>210.93700000000001</c:v>
                </c:pt>
                <c:pt idx="1870">
                  <c:v>211.06200000000001</c:v>
                </c:pt>
                <c:pt idx="1871">
                  <c:v>211.172</c:v>
                </c:pt>
                <c:pt idx="1872">
                  <c:v>211.28100000000001</c:v>
                </c:pt>
                <c:pt idx="1873">
                  <c:v>211.39</c:v>
                </c:pt>
                <c:pt idx="1874">
                  <c:v>211.5</c:v>
                </c:pt>
                <c:pt idx="1875">
                  <c:v>211.60900000000001</c:v>
                </c:pt>
                <c:pt idx="1876">
                  <c:v>211.71799999999999</c:v>
                </c:pt>
                <c:pt idx="1877">
                  <c:v>211.828</c:v>
                </c:pt>
                <c:pt idx="1878">
                  <c:v>211.953</c:v>
                </c:pt>
                <c:pt idx="1879">
                  <c:v>212.06200000000001</c:v>
                </c:pt>
                <c:pt idx="1880">
                  <c:v>212.172</c:v>
                </c:pt>
                <c:pt idx="1881">
                  <c:v>212.28100000000001</c:v>
                </c:pt>
                <c:pt idx="1882">
                  <c:v>212.39</c:v>
                </c:pt>
                <c:pt idx="1883">
                  <c:v>212.5</c:v>
                </c:pt>
                <c:pt idx="1884">
                  <c:v>212.625</c:v>
                </c:pt>
                <c:pt idx="1885">
                  <c:v>212.73400000000001</c:v>
                </c:pt>
                <c:pt idx="1886">
                  <c:v>212.84299999999999</c:v>
                </c:pt>
                <c:pt idx="1887">
                  <c:v>212.953</c:v>
                </c:pt>
                <c:pt idx="1888">
                  <c:v>213.06200000000001</c:v>
                </c:pt>
                <c:pt idx="1889">
                  <c:v>213.172</c:v>
                </c:pt>
                <c:pt idx="1890">
                  <c:v>213.28100000000001</c:v>
                </c:pt>
                <c:pt idx="1891">
                  <c:v>213.40600000000001</c:v>
                </c:pt>
                <c:pt idx="1892">
                  <c:v>213.51499999999999</c:v>
                </c:pt>
                <c:pt idx="1893">
                  <c:v>213.625</c:v>
                </c:pt>
                <c:pt idx="1894">
                  <c:v>213.73400000000001</c:v>
                </c:pt>
                <c:pt idx="1895">
                  <c:v>213.84299999999999</c:v>
                </c:pt>
                <c:pt idx="1896">
                  <c:v>213.953</c:v>
                </c:pt>
                <c:pt idx="1897">
                  <c:v>214.06200000000001</c:v>
                </c:pt>
                <c:pt idx="1898">
                  <c:v>214.18700000000001</c:v>
                </c:pt>
                <c:pt idx="1899">
                  <c:v>214.297</c:v>
                </c:pt>
                <c:pt idx="1900">
                  <c:v>214.40600000000001</c:v>
                </c:pt>
                <c:pt idx="1901">
                  <c:v>214.51499999999999</c:v>
                </c:pt>
                <c:pt idx="1902">
                  <c:v>214.625</c:v>
                </c:pt>
                <c:pt idx="1903">
                  <c:v>214.73400000000001</c:v>
                </c:pt>
                <c:pt idx="1904">
                  <c:v>214.85900000000001</c:v>
                </c:pt>
                <c:pt idx="1905">
                  <c:v>214.96799999999999</c:v>
                </c:pt>
                <c:pt idx="1906">
                  <c:v>215.078</c:v>
                </c:pt>
                <c:pt idx="1907">
                  <c:v>215.18700000000001</c:v>
                </c:pt>
                <c:pt idx="1908">
                  <c:v>215.297</c:v>
                </c:pt>
                <c:pt idx="1909">
                  <c:v>215.40600000000001</c:v>
                </c:pt>
                <c:pt idx="1910">
                  <c:v>215.51499999999999</c:v>
                </c:pt>
                <c:pt idx="1911">
                  <c:v>215.64</c:v>
                </c:pt>
                <c:pt idx="1912">
                  <c:v>215.75</c:v>
                </c:pt>
                <c:pt idx="1913">
                  <c:v>215.85900000000001</c:v>
                </c:pt>
                <c:pt idx="1914">
                  <c:v>215.96799999999999</c:v>
                </c:pt>
                <c:pt idx="1915">
                  <c:v>216.078</c:v>
                </c:pt>
                <c:pt idx="1916">
                  <c:v>216.18700000000001</c:v>
                </c:pt>
                <c:pt idx="1917">
                  <c:v>216.31200000000001</c:v>
                </c:pt>
                <c:pt idx="1918">
                  <c:v>216.422</c:v>
                </c:pt>
                <c:pt idx="1919">
                  <c:v>216.53100000000001</c:v>
                </c:pt>
                <c:pt idx="1920">
                  <c:v>216.64</c:v>
                </c:pt>
                <c:pt idx="1921">
                  <c:v>216.75</c:v>
                </c:pt>
                <c:pt idx="1922">
                  <c:v>216.85900000000001</c:v>
                </c:pt>
                <c:pt idx="1923">
                  <c:v>216.96799999999999</c:v>
                </c:pt>
                <c:pt idx="1924">
                  <c:v>217.09299999999999</c:v>
                </c:pt>
                <c:pt idx="1925">
                  <c:v>217.203</c:v>
                </c:pt>
                <c:pt idx="1926">
                  <c:v>217.31200000000001</c:v>
                </c:pt>
                <c:pt idx="1927">
                  <c:v>217.422</c:v>
                </c:pt>
                <c:pt idx="1928">
                  <c:v>217.53100000000001</c:v>
                </c:pt>
                <c:pt idx="1929">
                  <c:v>217.64</c:v>
                </c:pt>
                <c:pt idx="1930">
                  <c:v>217.75</c:v>
                </c:pt>
                <c:pt idx="1931">
                  <c:v>217.875</c:v>
                </c:pt>
                <c:pt idx="1932">
                  <c:v>217.98400000000001</c:v>
                </c:pt>
                <c:pt idx="1933">
                  <c:v>218.09299999999999</c:v>
                </c:pt>
                <c:pt idx="1934">
                  <c:v>218.203</c:v>
                </c:pt>
                <c:pt idx="1935">
                  <c:v>218.31200000000001</c:v>
                </c:pt>
                <c:pt idx="1936">
                  <c:v>218.422</c:v>
                </c:pt>
                <c:pt idx="1937">
                  <c:v>218.547</c:v>
                </c:pt>
                <c:pt idx="1938">
                  <c:v>218.65600000000001</c:v>
                </c:pt>
                <c:pt idx="1939">
                  <c:v>218.76499999999999</c:v>
                </c:pt>
                <c:pt idx="1940">
                  <c:v>218.875</c:v>
                </c:pt>
                <c:pt idx="1941">
                  <c:v>218.98400000000001</c:v>
                </c:pt>
                <c:pt idx="1942">
                  <c:v>219.09299999999999</c:v>
                </c:pt>
                <c:pt idx="1943">
                  <c:v>219.203</c:v>
                </c:pt>
                <c:pt idx="1944">
                  <c:v>219.328</c:v>
                </c:pt>
                <c:pt idx="1945">
                  <c:v>219.43700000000001</c:v>
                </c:pt>
                <c:pt idx="1946">
                  <c:v>219.547</c:v>
                </c:pt>
                <c:pt idx="1947">
                  <c:v>219.65600000000001</c:v>
                </c:pt>
                <c:pt idx="1948">
                  <c:v>219.76499999999999</c:v>
                </c:pt>
                <c:pt idx="1949">
                  <c:v>219.875</c:v>
                </c:pt>
                <c:pt idx="1950">
                  <c:v>219.98400000000001</c:v>
                </c:pt>
                <c:pt idx="1951">
                  <c:v>220.10900000000001</c:v>
                </c:pt>
                <c:pt idx="1952">
                  <c:v>220.21799999999999</c:v>
                </c:pt>
                <c:pt idx="1953">
                  <c:v>220.328</c:v>
                </c:pt>
                <c:pt idx="1954">
                  <c:v>220.43700000000001</c:v>
                </c:pt>
                <c:pt idx="1955">
                  <c:v>220.547</c:v>
                </c:pt>
                <c:pt idx="1956">
                  <c:v>220.65600000000001</c:v>
                </c:pt>
                <c:pt idx="1957">
                  <c:v>220.76499999999999</c:v>
                </c:pt>
                <c:pt idx="1958">
                  <c:v>220.875</c:v>
                </c:pt>
                <c:pt idx="1959">
                  <c:v>221</c:v>
                </c:pt>
                <c:pt idx="1960">
                  <c:v>221.10900000000001</c:v>
                </c:pt>
                <c:pt idx="1961">
                  <c:v>221.21799999999999</c:v>
                </c:pt>
                <c:pt idx="1962">
                  <c:v>221.328</c:v>
                </c:pt>
                <c:pt idx="1963">
                  <c:v>221.43700000000001</c:v>
                </c:pt>
                <c:pt idx="1964">
                  <c:v>221.56200000000001</c:v>
                </c:pt>
                <c:pt idx="1965">
                  <c:v>221.672</c:v>
                </c:pt>
                <c:pt idx="1966">
                  <c:v>221.78100000000001</c:v>
                </c:pt>
                <c:pt idx="1967">
                  <c:v>221.89</c:v>
                </c:pt>
                <c:pt idx="1968">
                  <c:v>222</c:v>
                </c:pt>
                <c:pt idx="1969">
                  <c:v>222.125</c:v>
                </c:pt>
                <c:pt idx="1970">
                  <c:v>222.23400000000001</c:v>
                </c:pt>
                <c:pt idx="1971">
                  <c:v>222.34299999999999</c:v>
                </c:pt>
                <c:pt idx="1972">
                  <c:v>222.453</c:v>
                </c:pt>
                <c:pt idx="1973">
                  <c:v>222.56200000000001</c:v>
                </c:pt>
                <c:pt idx="1974">
                  <c:v>222.672</c:v>
                </c:pt>
                <c:pt idx="1975">
                  <c:v>222.797</c:v>
                </c:pt>
                <c:pt idx="1976">
                  <c:v>222.90600000000001</c:v>
                </c:pt>
                <c:pt idx="1977">
                  <c:v>223.01499999999999</c:v>
                </c:pt>
                <c:pt idx="1978">
                  <c:v>223.125</c:v>
                </c:pt>
                <c:pt idx="1979">
                  <c:v>223.23400000000001</c:v>
                </c:pt>
                <c:pt idx="1980">
                  <c:v>223.35900000000001</c:v>
                </c:pt>
                <c:pt idx="1981">
                  <c:v>223.46799999999999</c:v>
                </c:pt>
                <c:pt idx="1982">
                  <c:v>223.578</c:v>
                </c:pt>
                <c:pt idx="1983">
                  <c:v>223.68700000000001</c:v>
                </c:pt>
                <c:pt idx="1984">
                  <c:v>223.797</c:v>
                </c:pt>
                <c:pt idx="1985">
                  <c:v>223.90600000000001</c:v>
                </c:pt>
                <c:pt idx="1986">
                  <c:v>224.03100000000001</c:v>
                </c:pt>
                <c:pt idx="1987">
                  <c:v>224.14</c:v>
                </c:pt>
                <c:pt idx="1988">
                  <c:v>224.25</c:v>
                </c:pt>
                <c:pt idx="1989">
                  <c:v>224.35900000000001</c:v>
                </c:pt>
                <c:pt idx="1990">
                  <c:v>224.46799999999999</c:v>
                </c:pt>
                <c:pt idx="1991">
                  <c:v>224.578</c:v>
                </c:pt>
                <c:pt idx="1992">
                  <c:v>224.68700000000001</c:v>
                </c:pt>
                <c:pt idx="1993">
                  <c:v>224.81200000000001</c:v>
                </c:pt>
                <c:pt idx="1994">
                  <c:v>224.922</c:v>
                </c:pt>
                <c:pt idx="1995">
                  <c:v>225.03100000000001</c:v>
                </c:pt>
                <c:pt idx="1996">
                  <c:v>225.14</c:v>
                </c:pt>
                <c:pt idx="1997">
                  <c:v>225.25</c:v>
                </c:pt>
                <c:pt idx="1998">
                  <c:v>225.35900000000001</c:v>
                </c:pt>
                <c:pt idx="1999">
                  <c:v>225.46799999999999</c:v>
                </c:pt>
                <c:pt idx="2000">
                  <c:v>225.59299999999999</c:v>
                </c:pt>
                <c:pt idx="2001">
                  <c:v>225.703</c:v>
                </c:pt>
                <c:pt idx="2002">
                  <c:v>225.81200000000001</c:v>
                </c:pt>
                <c:pt idx="2003">
                  <c:v>225.922</c:v>
                </c:pt>
                <c:pt idx="2004">
                  <c:v>226.03100000000001</c:v>
                </c:pt>
                <c:pt idx="2005">
                  <c:v>226.14</c:v>
                </c:pt>
                <c:pt idx="2006">
                  <c:v>226.25</c:v>
                </c:pt>
                <c:pt idx="2007">
                  <c:v>226.375</c:v>
                </c:pt>
                <c:pt idx="2008">
                  <c:v>226.48400000000001</c:v>
                </c:pt>
                <c:pt idx="2009">
                  <c:v>226.59299999999999</c:v>
                </c:pt>
                <c:pt idx="2010">
                  <c:v>226.703</c:v>
                </c:pt>
                <c:pt idx="2011">
                  <c:v>226.81200000000001</c:v>
                </c:pt>
                <c:pt idx="2012">
                  <c:v>226.922</c:v>
                </c:pt>
                <c:pt idx="2013">
                  <c:v>227.047</c:v>
                </c:pt>
                <c:pt idx="2014">
                  <c:v>227.15600000000001</c:v>
                </c:pt>
                <c:pt idx="2015">
                  <c:v>227.26499999999999</c:v>
                </c:pt>
                <c:pt idx="2016">
                  <c:v>227.375</c:v>
                </c:pt>
                <c:pt idx="2017">
                  <c:v>227.48400000000001</c:v>
                </c:pt>
                <c:pt idx="2018">
                  <c:v>227.59299999999999</c:v>
                </c:pt>
                <c:pt idx="2019">
                  <c:v>227.703</c:v>
                </c:pt>
                <c:pt idx="2020">
                  <c:v>227.828</c:v>
                </c:pt>
                <c:pt idx="2021">
                  <c:v>227.93700000000001</c:v>
                </c:pt>
                <c:pt idx="2022">
                  <c:v>228.047</c:v>
                </c:pt>
                <c:pt idx="2023">
                  <c:v>228.15600000000001</c:v>
                </c:pt>
                <c:pt idx="2024">
                  <c:v>228.26499999999999</c:v>
                </c:pt>
                <c:pt idx="2025">
                  <c:v>228.375</c:v>
                </c:pt>
                <c:pt idx="2026">
                  <c:v>228.5</c:v>
                </c:pt>
                <c:pt idx="2027">
                  <c:v>228.60900000000001</c:v>
                </c:pt>
                <c:pt idx="2028">
                  <c:v>228.71799999999999</c:v>
                </c:pt>
                <c:pt idx="2029">
                  <c:v>228.84299999999999</c:v>
                </c:pt>
                <c:pt idx="2030">
                  <c:v>228.953</c:v>
                </c:pt>
                <c:pt idx="2031">
                  <c:v>229.06200000000001</c:v>
                </c:pt>
                <c:pt idx="2032">
                  <c:v>229.172</c:v>
                </c:pt>
                <c:pt idx="2033">
                  <c:v>229.28100000000001</c:v>
                </c:pt>
                <c:pt idx="2034">
                  <c:v>229.39</c:v>
                </c:pt>
                <c:pt idx="2035">
                  <c:v>229.5</c:v>
                </c:pt>
                <c:pt idx="2036">
                  <c:v>229.60900000000001</c:v>
                </c:pt>
                <c:pt idx="2037">
                  <c:v>229.73400000000001</c:v>
                </c:pt>
                <c:pt idx="2038">
                  <c:v>229.84299999999999</c:v>
                </c:pt>
                <c:pt idx="2039">
                  <c:v>229.953</c:v>
                </c:pt>
                <c:pt idx="2040">
                  <c:v>230.06200000000001</c:v>
                </c:pt>
                <c:pt idx="2041">
                  <c:v>230.172</c:v>
                </c:pt>
                <c:pt idx="2042">
                  <c:v>230.28100000000001</c:v>
                </c:pt>
                <c:pt idx="2043">
                  <c:v>230.40600000000001</c:v>
                </c:pt>
                <c:pt idx="2044">
                  <c:v>230.51499999999999</c:v>
                </c:pt>
                <c:pt idx="2045">
                  <c:v>230.625</c:v>
                </c:pt>
                <c:pt idx="2046">
                  <c:v>230.73400000000001</c:v>
                </c:pt>
                <c:pt idx="2047">
                  <c:v>230.84299999999999</c:v>
                </c:pt>
                <c:pt idx="2048">
                  <c:v>230.96799999999999</c:v>
                </c:pt>
                <c:pt idx="2049">
                  <c:v>231.078</c:v>
                </c:pt>
                <c:pt idx="2050">
                  <c:v>231.18700000000001</c:v>
                </c:pt>
                <c:pt idx="2051">
                  <c:v>231.297</c:v>
                </c:pt>
                <c:pt idx="2052">
                  <c:v>231.40600000000001</c:v>
                </c:pt>
                <c:pt idx="2053">
                  <c:v>231.51499999999999</c:v>
                </c:pt>
                <c:pt idx="2054">
                  <c:v>231.625</c:v>
                </c:pt>
                <c:pt idx="2055">
                  <c:v>231.73400000000001</c:v>
                </c:pt>
                <c:pt idx="2056">
                  <c:v>231.85900000000001</c:v>
                </c:pt>
                <c:pt idx="2057">
                  <c:v>231.96799999999999</c:v>
                </c:pt>
                <c:pt idx="2058">
                  <c:v>232.078</c:v>
                </c:pt>
                <c:pt idx="2059">
                  <c:v>232.18700000000001</c:v>
                </c:pt>
                <c:pt idx="2060">
                  <c:v>232.297</c:v>
                </c:pt>
                <c:pt idx="2061">
                  <c:v>232.40600000000001</c:v>
                </c:pt>
                <c:pt idx="2062">
                  <c:v>232.53100000000001</c:v>
                </c:pt>
                <c:pt idx="2063">
                  <c:v>232.64</c:v>
                </c:pt>
                <c:pt idx="2064">
                  <c:v>232.75</c:v>
                </c:pt>
                <c:pt idx="2065">
                  <c:v>232.85900000000001</c:v>
                </c:pt>
                <c:pt idx="2066">
                  <c:v>232.98400000000001</c:v>
                </c:pt>
                <c:pt idx="2067">
                  <c:v>233.09299999999999</c:v>
                </c:pt>
                <c:pt idx="2068">
                  <c:v>233.203</c:v>
                </c:pt>
                <c:pt idx="2069">
                  <c:v>233.31200000000001</c:v>
                </c:pt>
                <c:pt idx="2070">
                  <c:v>233.422</c:v>
                </c:pt>
                <c:pt idx="2071">
                  <c:v>233.53100000000001</c:v>
                </c:pt>
                <c:pt idx="2072">
                  <c:v>233.64</c:v>
                </c:pt>
                <c:pt idx="2073">
                  <c:v>233.76499999999999</c:v>
                </c:pt>
                <c:pt idx="2074">
                  <c:v>233.875</c:v>
                </c:pt>
                <c:pt idx="2075">
                  <c:v>233.98400000000001</c:v>
                </c:pt>
                <c:pt idx="2076">
                  <c:v>234.09299999999999</c:v>
                </c:pt>
                <c:pt idx="2077">
                  <c:v>234.203</c:v>
                </c:pt>
                <c:pt idx="2078">
                  <c:v>234.328</c:v>
                </c:pt>
                <c:pt idx="2079">
                  <c:v>234.43700000000001</c:v>
                </c:pt>
                <c:pt idx="2080">
                  <c:v>234.547</c:v>
                </c:pt>
                <c:pt idx="2081">
                  <c:v>234.65600000000001</c:v>
                </c:pt>
                <c:pt idx="2082">
                  <c:v>234.76499999999999</c:v>
                </c:pt>
                <c:pt idx="2083">
                  <c:v>234.875</c:v>
                </c:pt>
                <c:pt idx="2084">
                  <c:v>235</c:v>
                </c:pt>
                <c:pt idx="2085">
                  <c:v>235.10900000000001</c:v>
                </c:pt>
                <c:pt idx="2086">
                  <c:v>235.21799999999999</c:v>
                </c:pt>
                <c:pt idx="2087">
                  <c:v>235.328</c:v>
                </c:pt>
                <c:pt idx="2088">
                  <c:v>235.43700000000001</c:v>
                </c:pt>
                <c:pt idx="2089">
                  <c:v>235.547</c:v>
                </c:pt>
                <c:pt idx="2090">
                  <c:v>235.65600000000001</c:v>
                </c:pt>
                <c:pt idx="2091">
                  <c:v>235.78100000000001</c:v>
                </c:pt>
                <c:pt idx="2092">
                  <c:v>235.89</c:v>
                </c:pt>
                <c:pt idx="2093">
                  <c:v>236</c:v>
                </c:pt>
                <c:pt idx="2094">
                  <c:v>236.10900000000001</c:v>
                </c:pt>
                <c:pt idx="2095">
                  <c:v>236.23400000000001</c:v>
                </c:pt>
                <c:pt idx="2096">
                  <c:v>236.34299999999999</c:v>
                </c:pt>
                <c:pt idx="2097">
                  <c:v>236.453</c:v>
                </c:pt>
                <c:pt idx="2098">
                  <c:v>236.56200000000001</c:v>
                </c:pt>
                <c:pt idx="2099">
                  <c:v>236.672</c:v>
                </c:pt>
                <c:pt idx="2100">
                  <c:v>236.78100000000001</c:v>
                </c:pt>
                <c:pt idx="2101">
                  <c:v>236.89</c:v>
                </c:pt>
                <c:pt idx="2102">
                  <c:v>237.01499999999999</c:v>
                </c:pt>
                <c:pt idx="2103">
                  <c:v>237.125</c:v>
                </c:pt>
                <c:pt idx="2104">
                  <c:v>237.23400000000001</c:v>
                </c:pt>
                <c:pt idx="2105">
                  <c:v>237.34299999999999</c:v>
                </c:pt>
                <c:pt idx="2106">
                  <c:v>237.453</c:v>
                </c:pt>
                <c:pt idx="2107">
                  <c:v>237.578</c:v>
                </c:pt>
                <c:pt idx="2108">
                  <c:v>237.68700000000001</c:v>
                </c:pt>
                <c:pt idx="2109">
                  <c:v>237.797</c:v>
                </c:pt>
                <c:pt idx="2110">
                  <c:v>237.90600000000001</c:v>
                </c:pt>
                <c:pt idx="2111">
                  <c:v>238.01499999999999</c:v>
                </c:pt>
                <c:pt idx="2112">
                  <c:v>238.125</c:v>
                </c:pt>
                <c:pt idx="2113">
                  <c:v>238.23400000000001</c:v>
                </c:pt>
                <c:pt idx="2114">
                  <c:v>238.35900000000001</c:v>
                </c:pt>
                <c:pt idx="2115">
                  <c:v>238.46799999999999</c:v>
                </c:pt>
                <c:pt idx="2116">
                  <c:v>238.578</c:v>
                </c:pt>
                <c:pt idx="2117">
                  <c:v>238.703</c:v>
                </c:pt>
                <c:pt idx="2118">
                  <c:v>238.81200000000001</c:v>
                </c:pt>
                <c:pt idx="2119">
                  <c:v>238.922</c:v>
                </c:pt>
                <c:pt idx="2120">
                  <c:v>239.03100000000001</c:v>
                </c:pt>
                <c:pt idx="2121">
                  <c:v>239.14</c:v>
                </c:pt>
                <c:pt idx="2122">
                  <c:v>239.25</c:v>
                </c:pt>
                <c:pt idx="2123">
                  <c:v>239.35900000000001</c:v>
                </c:pt>
                <c:pt idx="2124">
                  <c:v>239.48400000000001</c:v>
                </c:pt>
                <c:pt idx="2125">
                  <c:v>239.59299999999999</c:v>
                </c:pt>
                <c:pt idx="2126">
                  <c:v>239.703</c:v>
                </c:pt>
                <c:pt idx="2127">
                  <c:v>239.81200000000001</c:v>
                </c:pt>
                <c:pt idx="2128">
                  <c:v>239.922</c:v>
                </c:pt>
                <c:pt idx="2129">
                  <c:v>240.03100000000001</c:v>
                </c:pt>
                <c:pt idx="2130">
                  <c:v>240.14</c:v>
                </c:pt>
                <c:pt idx="2131">
                  <c:v>240.26499999999999</c:v>
                </c:pt>
                <c:pt idx="2132">
                  <c:v>240.375</c:v>
                </c:pt>
                <c:pt idx="2133">
                  <c:v>240.48400000000001</c:v>
                </c:pt>
                <c:pt idx="2134">
                  <c:v>240.59299999999999</c:v>
                </c:pt>
                <c:pt idx="2135">
                  <c:v>240.703</c:v>
                </c:pt>
                <c:pt idx="2136">
                  <c:v>240.81200000000001</c:v>
                </c:pt>
                <c:pt idx="2137">
                  <c:v>240.922</c:v>
                </c:pt>
                <c:pt idx="2138">
                  <c:v>241.047</c:v>
                </c:pt>
                <c:pt idx="2139">
                  <c:v>241.15600000000001</c:v>
                </c:pt>
                <c:pt idx="2140">
                  <c:v>241.26499999999999</c:v>
                </c:pt>
                <c:pt idx="2141">
                  <c:v>241.375</c:v>
                </c:pt>
                <c:pt idx="2142">
                  <c:v>241.48400000000001</c:v>
                </c:pt>
                <c:pt idx="2143">
                  <c:v>241.59299999999999</c:v>
                </c:pt>
                <c:pt idx="2144">
                  <c:v>241.71799999999999</c:v>
                </c:pt>
                <c:pt idx="2145">
                  <c:v>241.828</c:v>
                </c:pt>
                <c:pt idx="2146">
                  <c:v>241.93700000000001</c:v>
                </c:pt>
                <c:pt idx="2147">
                  <c:v>242.047</c:v>
                </c:pt>
                <c:pt idx="2148">
                  <c:v>242.15600000000001</c:v>
                </c:pt>
                <c:pt idx="2149">
                  <c:v>242.26499999999999</c:v>
                </c:pt>
                <c:pt idx="2150">
                  <c:v>242.39</c:v>
                </c:pt>
                <c:pt idx="2151">
                  <c:v>242.5</c:v>
                </c:pt>
                <c:pt idx="2152">
                  <c:v>242.60900000000001</c:v>
                </c:pt>
                <c:pt idx="2153">
                  <c:v>242.71799999999999</c:v>
                </c:pt>
                <c:pt idx="2154">
                  <c:v>242.84299999999999</c:v>
                </c:pt>
                <c:pt idx="2155">
                  <c:v>242.953</c:v>
                </c:pt>
                <c:pt idx="2156">
                  <c:v>243.06200000000001</c:v>
                </c:pt>
                <c:pt idx="2157">
                  <c:v>243.172</c:v>
                </c:pt>
                <c:pt idx="2158">
                  <c:v>243.28100000000001</c:v>
                </c:pt>
                <c:pt idx="2159">
                  <c:v>243.39</c:v>
                </c:pt>
                <c:pt idx="2160">
                  <c:v>243.5</c:v>
                </c:pt>
                <c:pt idx="2161">
                  <c:v>243.625</c:v>
                </c:pt>
                <c:pt idx="2162">
                  <c:v>243.73400000000001</c:v>
                </c:pt>
                <c:pt idx="2163">
                  <c:v>243.84299999999999</c:v>
                </c:pt>
                <c:pt idx="2164">
                  <c:v>243.953</c:v>
                </c:pt>
                <c:pt idx="2165">
                  <c:v>244.078</c:v>
                </c:pt>
                <c:pt idx="2166">
                  <c:v>244.18700000000001</c:v>
                </c:pt>
                <c:pt idx="2167">
                  <c:v>244.297</c:v>
                </c:pt>
                <c:pt idx="2168">
                  <c:v>244.40600000000001</c:v>
                </c:pt>
                <c:pt idx="2169">
                  <c:v>244.51499999999999</c:v>
                </c:pt>
                <c:pt idx="2170">
                  <c:v>244.625</c:v>
                </c:pt>
                <c:pt idx="2171">
                  <c:v>244.75</c:v>
                </c:pt>
                <c:pt idx="2172">
                  <c:v>244.85900000000001</c:v>
                </c:pt>
                <c:pt idx="2173">
                  <c:v>244.96799999999999</c:v>
                </c:pt>
                <c:pt idx="2174">
                  <c:v>245.078</c:v>
                </c:pt>
                <c:pt idx="2175">
                  <c:v>245.18700000000001</c:v>
                </c:pt>
                <c:pt idx="2176">
                  <c:v>245.297</c:v>
                </c:pt>
                <c:pt idx="2177">
                  <c:v>245.40600000000001</c:v>
                </c:pt>
                <c:pt idx="2178">
                  <c:v>245.53100000000001</c:v>
                </c:pt>
                <c:pt idx="2179">
                  <c:v>245.64</c:v>
                </c:pt>
                <c:pt idx="2180">
                  <c:v>245.75</c:v>
                </c:pt>
                <c:pt idx="2181">
                  <c:v>245.85900000000001</c:v>
                </c:pt>
                <c:pt idx="2182">
                  <c:v>245.96799999999999</c:v>
                </c:pt>
                <c:pt idx="2183">
                  <c:v>246.078</c:v>
                </c:pt>
                <c:pt idx="2184">
                  <c:v>246.203</c:v>
                </c:pt>
                <c:pt idx="2185">
                  <c:v>246.31200000000001</c:v>
                </c:pt>
                <c:pt idx="2186">
                  <c:v>246.422</c:v>
                </c:pt>
                <c:pt idx="2187">
                  <c:v>246.53100000000001</c:v>
                </c:pt>
                <c:pt idx="2188">
                  <c:v>246.64</c:v>
                </c:pt>
                <c:pt idx="2189">
                  <c:v>246.75</c:v>
                </c:pt>
                <c:pt idx="2190">
                  <c:v>246.875</c:v>
                </c:pt>
                <c:pt idx="2191">
                  <c:v>246.98400000000001</c:v>
                </c:pt>
                <c:pt idx="2192">
                  <c:v>247.09299999999999</c:v>
                </c:pt>
                <c:pt idx="2193">
                  <c:v>247.203</c:v>
                </c:pt>
                <c:pt idx="2194">
                  <c:v>247.31200000000001</c:v>
                </c:pt>
                <c:pt idx="2195">
                  <c:v>247.422</c:v>
                </c:pt>
                <c:pt idx="2196">
                  <c:v>247.547</c:v>
                </c:pt>
                <c:pt idx="2197">
                  <c:v>247.65600000000001</c:v>
                </c:pt>
                <c:pt idx="2198">
                  <c:v>247.76499999999999</c:v>
                </c:pt>
                <c:pt idx="2199">
                  <c:v>247.875</c:v>
                </c:pt>
                <c:pt idx="2200">
                  <c:v>247.98400000000001</c:v>
                </c:pt>
                <c:pt idx="2201">
                  <c:v>248.10900000000001</c:v>
                </c:pt>
                <c:pt idx="2202">
                  <c:v>248.21799999999999</c:v>
                </c:pt>
                <c:pt idx="2203">
                  <c:v>248.328</c:v>
                </c:pt>
                <c:pt idx="2204">
                  <c:v>248.43700000000001</c:v>
                </c:pt>
                <c:pt idx="2205">
                  <c:v>248.547</c:v>
                </c:pt>
                <c:pt idx="2206">
                  <c:v>248.65600000000001</c:v>
                </c:pt>
                <c:pt idx="2207">
                  <c:v>248.78100000000001</c:v>
                </c:pt>
                <c:pt idx="2208">
                  <c:v>248.89</c:v>
                </c:pt>
                <c:pt idx="2209">
                  <c:v>249</c:v>
                </c:pt>
                <c:pt idx="2210">
                  <c:v>249.10900000000001</c:v>
                </c:pt>
                <c:pt idx="2211">
                  <c:v>249.21799999999999</c:v>
                </c:pt>
                <c:pt idx="2212">
                  <c:v>249.328</c:v>
                </c:pt>
                <c:pt idx="2213">
                  <c:v>249.453</c:v>
                </c:pt>
                <c:pt idx="2214">
                  <c:v>249.56200000000001</c:v>
                </c:pt>
                <c:pt idx="2215">
                  <c:v>249.672</c:v>
                </c:pt>
                <c:pt idx="2216">
                  <c:v>249.78100000000001</c:v>
                </c:pt>
                <c:pt idx="2217">
                  <c:v>249.89</c:v>
                </c:pt>
                <c:pt idx="2218">
                  <c:v>250</c:v>
                </c:pt>
                <c:pt idx="2219">
                  <c:v>250.10900000000001</c:v>
                </c:pt>
                <c:pt idx="2220">
                  <c:v>250.21799999999999</c:v>
                </c:pt>
                <c:pt idx="2221">
                  <c:v>250.34299999999999</c:v>
                </c:pt>
                <c:pt idx="2222">
                  <c:v>250.453</c:v>
                </c:pt>
                <c:pt idx="2223">
                  <c:v>250.56200000000001</c:v>
                </c:pt>
                <c:pt idx="2224">
                  <c:v>250.672</c:v>
                </c:pt>
                <c:pt idx="2225">
                  <c:v>250.78100000000001</c:v>
                </c:pt>
                <c:pt idx="2226">
                  <c:v>250.89</c:v>
                </c:pt>
                <c:pt idx="2227">
                  <c:v>251</c:v>
                </c:pt>
                <c:pt idx="2228">
                  <c:v>251.125</c:v>
                </c:pt>
                <c:pt idx="2229">
                  <c:v>251.23400000000001</c:v>
                </c:pt>
                <c:pt idx="2230">
                  <c:v>251.34299999999999</c:v>
                </c:pt>
                <c:pt idx="2231">
                  <c:v>251.453</c:v>
                </c:pt>
                <c:pt idx="2232">
                  <c:v>251.56200000000001</c:v>
                </c:pt>
                <c:pt idx="2233">
                  <c:v>251.68700000000001</c:v>
                </c:pt>
                <c:pt idx="2234">
                  <c:v>251.797</c:v>
                </c:pt>
                <c:pt idx="2235">
                  <c:v>251.90600000000001</c:v>
                </c:pt>
                <c:pt idx="2236">
                  <c:v>252.01499999999999</c:v>
                </c:pt>
                <c:pt idx="2237">
                  <c:v>252.125</c:v>
                </c:pt>
                <c:pt idx="2238">
                  <c:v>252.25</c:v>
                </c:pt>
                <c:pt idx="2239">
                  <c:v>252.35900000000001</c:v>
                </c:pt>
                <c:pt idx="2240">
                  <c:v>252.46799999999999</c:v>
                </c:pt>
                <c:pt idx="2241">
                  <c:v>252.59299999999999</c:v>
                </c:pt>
                <c:pt idx="2242">
                  <c:v>252.703</c:v>
                </c:pt>
                <c:pt idx="2243">
                  <c:v>252.81200000000001</c:v>
                </c:pt>
                <c:pt idx="2244">
                  <c:v>252.922</c:v>
                </c:pt>
                <c:pt idx="2245">
                  <c:v>253.03100000000001</c:v>
                </c:pt>
                <c:pt idx="2246">
                  <c:v>253.14</c:v>
                </c:pt>
                <c:pt idx="2247">
                  <c:v>253.26499999999999</c:v>
                </c:pt>
                <c:pt idx="2248">
                  <c:v>253.375</c:v>
                </c:pt>
                <c:pt idx="2249">
                  <c:v>253.48400000000001</c:v>
                </c:pt>
                <c:pt idx="2250">
                  <c:v>253.59299999999999</c:v>
                </c:pt>
                <c:pt idx="2251">
                  <c:v>253.703</c:v>
                </c:pt>
                <c:pt idx="2252">
                  <c:v>253.828</c:v>
                </c:pt>
                <c:pt idx="2253">
                  <c:v>253.93700000000001</c:v>
                </c:pt>
                <c:pt idx="2254">
                  <c:v>254.047</c:v>
                </c:pt>
                <c:pt idx="2255">
                  <c:v>254.15600000000001</c:v>
                </c:pt>
                <c:pt idx="2256">
                  <c:v>254.26499999999999</c:v>
                </c:pt>
                <c:pt idx="2257">
                  <c:v>254.375</c:v>
                </c:pt>
                <c:pt idx="2258">
                  <c:v>254.48400000000001</c:v>
                </c:pt>
                <c:pt idx="2259">
                  <c:v>254.59299999999999</c:v>
                </c:pt>
                <c:pt idx="2260">
                  <c:v>254.71799999999999</c:v>
                </c:pt>
                <c:pt idx="2261">
                  <c:v>254.828</c:v>
                </c:pt>
                <c:pt idx="2262">
                  <c:v>254.93700000000001</c:v>
                </c:pt>
                <c:pt idx="2263">
                  <c:v>255.047</c:v>
                </c:pt>
                <c:pt idx="2264">
                  <c:v>255.15600000000001</c:v>
                </c:pt>
                <c:pt idx="2265">
                  <c:v>255.26499999999999</c:v>
                </c:pt>
                <c:pt idx="2266">
                  <c:v>255.375</c:v>
                </c:pt>
                <c:pt idx="2267">
                  <c:v>255.48400000000001</c:v>
                </c:pt>
                <c:pt idx="2268">
                  <c:v>255.60900000000001</c:v>
                </c:pt>
                <c:pt idx="2269">
                  <c:v>255.71799999999999</c:v>
                </c:pt>
                <c:pt idx="2270">
                  <c:v>255.828</c:v>
                </c:pt>
                <c:pt idx="2271">
                  <c:v>255.93700000000001</c:v>
                </c:pt>
                <c:pt idx="2272">
                  <c:v>256.06200000000001</c:v>
                </c:pt>
                <c:pt idx="2273">
                  <c:v>256.17200000000003</c:v>
                </c:pt>
                <c:pt idx="2274">
                  <c:v>256.28100000000001</c:v>
                </c:pt>
                <c:pt idx="2275">
                  <c:v>256.39</c:v>
                </c:pt>
                <c:pt idx="2276">
                  <c:v>256.5</c:v>
                </c:pt>
                <c:pt idx="2277">
                  <c:v>256.60899999999998</c:v>
                </c:pt>
                <c:pt idx="2278">
                  <c:v>256.71800000000002</c:v>
                </c:pt>
                <c:pt idx="2279">
                  <c:v>256.82799999999997</c:v>
                </c:pt>
                <c:pt idx="2280">
                  <c:v>256.95299999999997</c:v>
                </c:pt>
                <c:pt idx="2281">
                  <c:v>257.06200000000001</c:v>
                </c:pt>
                <c:pt idx="2282">
                  <c:v>257.17200000000003</c:v>
                </c:pt>
                <c:pt idx="2283">
                  <c:v>257.28100000000001</c:v>
                </c:pt>
                <c:pt idx="2284">
                  <c:v>257.39</c:v>
                </c:pt>
                <c:pt idx="2285">
                  <c:v>257.5</c:v>
                </c:pt>
                <c:pt idx="2286">
                  <c:v>257.60899999999998</c:v>
                </c:pt>
                <c:pt idx="2287">
                  <c:v>257.73399999999998</c:v>
                </c:pt>
                <c:pt idx="2288">
                  <c:v>257.84300000000002</c:v>
                </c:pt>
                <c:pt idx="2289">
                  <c:v>257.95299999999997</c:v>
                </c:pt>
                <c:pt idx="2290">
                  <c:v>258.06200000000001</c:v>
                </c:pt>
                <c:pt idx="2291">
                  <c:v>258.17200000000003</c:v>
                </c:pt>
                <c:pt idx="2292">
                  <c:v>258.28100000000001</c:v>
                </c:pt>
                <c:pt idx="2293">
                  <c:v>258.39</c:v>
                </c:pt>
                <c:pt idx="2294">
                  <c:v>258.5</c:v>
                </c:pt>
                <c:pt idx="2295">
                  <c:v>258.625</c:v>
                </c:pt>
                <c:pt idx="2296">
                  <c:v>258.73399999999998</c:v>
                </c:pt>
                <c:pt idx="2297">
                  <c:v>258.84300000000002</c:v>
                </c:pt>
                <c:pt idx="2298">
                  <c:v>258.95299999999997</c:v>
                </c:pt>
                <c:pt idx="2299">
                  <c:v>259.06200000000001</c:v>
                </c:pt>
                <c:pt idx="2300">
                  <c:v>259.18700000000001</c:v>
                </c:pt>
                <c:pt idx="2301">
                  <c:v>259.29700000000003</c:v>
                </c:pt>
                <c:pt idx="2302">
                  <c:v>259.40600000000001</c:v>
                </c:pt>
                <c:pt idx="2303">
                  <c:v>259.51499999999999</c:v>
                </c:pt>
                <c:pt idx="2304">
                  <c:v>259.625</c:v>
                </c:pt>
                <c:pt idx="2305">
                  <c:v>259.73399999999998</c:v>
                </c:pt>
                <c:pt idx="2306">
                  <c:v>259.84300000000002</c:v>
                </c:pt>
                <c:pt idx="2307">
                  <c:v>259.96800000000002</c:v>
                </c:pt>
                <c:pt idx="2308">
                  <c:v>260.07799999999997</c:v>
                </c:pt>
                <c:pt idx="2309">
                  <c:v>260.18700000000001</c:v>
                </c:pt>
                <c:pt idx="2310">
                  <c:v>260.29700000000003</c:v>
                </c:pt>
                <c:pt idx="2311">
                  <c:v>260.40600000000001</c:v>
                </c:pt>
                <c:pt idx="2312">
                  <c:v>260.51499999999999</c:v>
                </c:pt>
                <c:pt idx="2313">
                  <c:v>260.64</c:v>
                </c:pt>
                <c:pt idx="2314">
                  <c:v>260.75</c:v>
                </c:pt>
                <c:pt idx="2315">
                  <c:v>260.85899999999998</c:v>
                </c:pt>
                <c:pt idx="2316">
                  <c:v>260.96800000000002</c:v>
                </c:pt>
                <c:pt idx="2317">
                  <c:v>261.07799999999997</c:v>
                </c:pt>
                <c:pt idx="2318">
                  <c:v>261.18700000000001</c:v>
                </c:pt>
                <c:pt idx="2319">
                  <c:v>261.31200000000001</c:v>
                </c:pt>
                <c:pt idx="2320">
                  <c:v>261.42200000000003</c:v>
                </c:pt>
                <c:pt idx="2321">
                  <c:v>261.53100000000001</c:v>
                </c:pt>
                <c:pt idx="2322">
                  <c:v>261.64</c:v>
                </c:pt>
                <c:pt idx="2323">
                  <c:v>261.75</c:v>
                </c:pt>
                <c:pt idx="2324">
                  <c:v>261.85899999999998</c:v>
                </c:pt>
                <c:pt idx="2325">
                  <c:v>261.96800000000002</c:v>
                </c:pt>
                <c:pt idx="2326">
                  <c:v>262.07799999999997</c:v>
                </c:pt>
                <c:pt idx="2327">
                  <c:v>262.20299999999997</c:v>
                </c:pt>
                <c:pt idx="2328">
                  <c:v>262.31200000000001</c:v>
                </c:pt>
                <c:pt idx="2329">
                  <c:v>262.42200000000003</c:v>
                </c:pt>
                <c:pt idx="2330">
                  <c:v>262.53100000000001</c:v>
                </c:pt>
                <c:pt idx="2331">
                  <c:v>262.64</c:v>
                </c:pt>
                <c:pt idx="2332">
                  <c:v>262.75</c:v>
                </c:pt>
                <c:pt idx="2333">
                  <c:v>262.85899999999998</c:v>
                </c:pt>
                <c:pt idx="2334">
                  <c:v>262.96800000000002</c:v>
                </c:pt>
                <c:pt idx="2335">
                  <c:v>263.09300000000002</c:v>
                </c:pt>
                <c:pt idx="2336">
                  <c:v>263.20299999999997</c:v>
                </c:pt>
                <c:pt idx="2337">
                  <c:v>263.31200000000001</c:v>
                </c:pt>
                <c:pt idx="2338">
                  <c:v>263.42200000000003</c:v>
                </c:pt>
                <c:pt idx="2339">
                  <c:v>263.53100000000001</c:v>
                </c:pt>
                <c:pt idx="2340">
                  <c:v>263.64</c:v>
                </c:pt>
                <c:pt idx="2341">
                  <c:v>263.76499999999999</c:v>
                </c:pt>
                <c:pt idx="2342">
                  <c:v>263.875</c:v>
                </c:pt>
                <c:pt idx="2343">
                  <c:v>263.98399999999998</c:v>
                </c:pt>
                <c:pt idx="2344">
                  <c:v>264.09300000000002</c:v>
                </c:pt>
                <c:pt idx="2345">
                  <c:v>264.20299999999997</c:v>
                </c:pt>
                <c:pt idx="2346">
                  <c:v>264.31200000000001</c:v>
                </c:pt>
                <c:pt idx="2347">
                  <c:v>264.42200000000003</c:v>
                </c:pt>
                <c:pt idx="2348">
                  <c:v>264.54700000000003</c:v>
                </c:pt>
                <c:pt idx="2349">
                  <c:v>264.65600000000001</c:v>
                </c:pt>
                <c:pt idx="2350">
                  <c:v>264.76499999999999</c:v>
                </c:pt>
                <c:pt idx="2351">
                  <c:v>264.875</c:v>
                </c:pt>
                <c:pt idx="2352">
                  <c:v>264.98399999999998</c:v>
                </c:pt>
                <c:pt idx="2353">
                  <c:v>265.09300000000002</c:v>
                </c:pt>
                <c:pt idx="2354">
                  <c:v>265.20299999999997</c:v>
                </c:pt>
                <c:pt idx="2355">
                  <c:v>265.31200000000001</c:v>
                </c:pt>
                <c:pt idx="2356">
                  <c:v>265.43700000000001</c:v>
                </c:pt>
                <c:pt idx="2357">
                  <c:v>265.54700000000003</c:v>
                </c:pt>
                <c:pt idx="2358">
                  <c:v>265.65600000000001</c:v>
                </c:pt>
                <c:pt idx="2359">
                  <c:v>265.76499999999999</c:v>
                </c:pt>
                <c:pt idx="2360">
                  <c:v>265.875</c:v>
                </c:pt>
                <c:pt idx="2361">
                  <c:v>265.98399999999998</c:v>
                </c:pt>
                <c:pt idx="2362">
                  <c:v>266.10899999999998</c:v>
                </c:pt>
                <c:pt idx="2363">
                  <c:v>266.21800000000002</c:v>
                </c:pt>
                <c:pt idx="2364">
                  <c:v>266.32799999999997</c:v>
                </c:pt>
                <c:pt idx="2365">
                  <c:v>266.43700000000001</c:v>
                </c:pt>
                <c:pt idx="2366">
                  <c:v>266.54700000000003</c:v>
                </c:pt>
                <c:pt idx="2367">
                  <c:v>266.65600000000001</c:v>
                </c:pt>
                <c:pt idx="2368">
                  <c:v>266.76499999999999</c:v>
                </c:pt>
                <c:pt idx="2369">
                  <c:v>266.89</c:v>
                </c:pt>
                <c:pt idx="2370">
                  <c:v>267</c:v>
                </c:pt>
                <c:pt idx="2371">
                  <c:v>267.10899999999998</c:v>
                </c:pt>
                <c:pt idx="2372">
                  <c:v>267.21800000000002</c:v>
                </c:pt>
                <c:pt idx="2373">
                  <c:v>267.32799999999997</c:v>
                </c:pt>
                <c:pt idx="2374">
                  <c:v>267.43700000000001</c:v>
                </c:pt>
                <c:pt idx="2375">
                  <c:v>267.54700000000003</c:v>
                </c:pt>
                <c:pt idx="2376">
                  <c:v>267.67200000000003</c:v>
                </c:pt>
                <c:pt idx="2377">
                  <c:v>267.78100000000001</c:v>
                </c:pt>
                <c:pt idx="2378">
                  <c:v>267.89</c:v>
                </c:pt>
                <c:pt idx="2379">
                  <c:v>268</c:v>
                </c:pt>
                <c:pt idx="2380">
                  <c:v>268.10899999999998</c:v>
                </c:pt>
                <c:pt idx="2381">
                  <c:v>268.21800000000002</c:v>
                </c:pt>
                <c:pt idx="2382">
                  <c:v>268.34300000000002</c:v>
                </c:pt>
                <c:pt idx="2383">
                  <c:v>268.45299999999997</c:v>
                </c:pt>
                <c:pt idx="2384">
                  <c:v>268.56200000000001</c:v>
                </c:pt>
                <c:pt idx="2385">
                  <c:v>268.67200000000003</c:v>
                </c:pt>
                <c:pt idx="2386">
                  <c:v>268.78100000000001</c:v>
                </c:pt>
                <c:pt idx="2387">
                  <c:v>268.89</c:v>
                </c:pt>
                <c:pt idx="2388">
                  <c:v>269</c:v>
                </c:pt>
                <c:pt idx="2389">
                  <c:v>269.125</c:v>
                </c:pt>
                <c:pt idx="2390">
                  <c:v>269.23399999999998</c:v>
                </c:pt>
                <c:pt idx="2391">
                  <c:v>269.34300000000002</c:v>
                </c:pt>
                <c:pt idx="2392">
                  <c:v>269.45299999999997</c:v>
                </c:pt>
                <c:pt idx="2393">
                  <c:v>269.56200000000001</c:v>
                </c:pt>
                <c:pt idx="2394">
                  <c:v>269.68700000000001</c:v>
                </c:pt>
                <c:pt idx="2395">
                  <c:v>269.79700000000003</c:v>
                </c:pt>
                <c:pt idx="2396">
                  <c:v>269.90600000000001</c:v>
                </c:pt>
                <c:pt idx="2397">
                  <c:v>270.01499999999999</c:v>
                </c:pt>
                <c:pt idx="2398">
                  <c:v>270.125</c:v>
                </c:pt>
                <c:pt idx="2399">
                  <c:v>270.23399999999998</c:v>
                </c:pt>
                <c:pt idx="2400">
                  <c:v>270.34300000000002</c:v>
                </c:pt>
                <c:pt idx="2401">
                  <c:v>270.46800000000002</c:v>
                </c:pt>
                <c:pt idx="2402">
                  <c:v>270.57799999999997</c:v>
                </c:pt>
                <c:pt idx="2403">
                  <c:v>270.68700000000001</c:v>
                </c:pt>
                <c:pt idx="2404">
                  <c:v>270.79700000000003</c:v>
                </c:pt>
                <c:pt idx="2405">
                  <c:v>270.90600000000001</c:v>
                </c:pt>
                <c:pt idx="2406">
                  <c:v>271.01499999999999</c:v>
                </c:pt>
                <c:pt idx="2407">
                  <c:v>271.14</c:v>
                </c:pt>
                <c:pt idx="2408">
                  <c:v>271.25</c:v>
                </c:pt>
                <c:pt idx="2409">
                  <c:v>271.35899999999998</c:v>
                </c:pt>
                <c:pt idx="2410">
                  <c:v>271.46800000000002</c:v>
                </c:pt>
                <c:pt idx="2411">
                  <c:v>271.57799999999997</c:v>
                </c:pt>
                <c:pt idx="2412">
                  <c:v>271.68700000000001</c:v>
                </c:pt>
                <c:pt idx="2413">
                  <c:v>271.79700000000003</c:v>
                </c:pt>
                <c:pt idx="2414">
                  <c:v>271.92200000000003</c:v>
                </c:pt>
                <c:pt idx="2415">
                  <c:v>272.03100000000001</c:v>
                </c:pt>
                <c:pt idx="2416">
                  <c:v>272.14</c:v>
                </c:pt>
                <c:pt idx="2417">
                  <c:v>272.25</c:v>
                </c:pt>
                <c:pt idx="2418">
                  <c:v>272.35899999999998</c:v>
                </c:pt>
                <c:pt idx="2419">
                  <c:v>272.46800000000002</c:v>
                </c:pt>
                <c:pt idx="2420">
                  <c:v>272.57799999999997</c:v>
                </c:pt>
                <c:pt idx="2421">
                  <c:v>272.68700000000001</c:v>
                </c:pt>
                <c:pt idx="2422">
                  <c:v>272.81200000000001</c:v>
                </c:pt>
                <c:pt idx="2423">
                  <c:v>272.92200000000003</c:v>
                </c:pt>
                <c:pt idx="2424">
                  <c:v>273.03100000000001</c:v>
                </c:pt>
                <c:pt idx="2425">
                  <c:v>273.14</c:v>
                </c:pt>
                <c:pt idx="2426">
                  <c:v>273.26499999999999</c:v>
                </c:pt>
                <c:pt idx="2427">
                  <c:v>273.375</c:v>
                </c:pt>
                <c:pt idx="2428">
                  <c:v>273.48399999999998</c:v>
                </c:pt>
                <c:pt idx="2429">
                  <c:v>273.59300000000002</c:v>
                </c:pt>
                <c:pt idx="2430">
                  <c:v>273.71800000000002</c:v>
                </c:pt>
                <c:pt idx="2431">
                  <c:v>273.82799999999997</c:v>
                </c:pt>
                <c:pt idx="2432">
                  <c:v>273.93700000000001</c:v>
                </c:pt>
                <c:pt idx="2433">
                  <c:v>274.04700000000003</c:v>
                </c:pt>
                <c:pt idx="2434">
                  <c:v>274.15600000000001</c:v>
                </c:pt>
                <c:pt idx="2435">
                  <c:v>274.28100000000001</c:v>
                </c:pt>
                <c:pt idx="2436">
                  <c:v>274.39</c:v>
                </c:pt>
                <c:pt idx="2437">
                  <c:v>274.5</c:v>
                </c:pt>
                <c:pt idx="2438">
                  <c:v>274.60899999999998</c:v>
                </c:pt>
                <c:pt idx="2439">
                  <c:v>274.71800000000002</c:v>
                </c:pt>
                <c:pt idx="2440">
                  <c:v>274.84300000000002</c:v>
                </c:pt>
                <c:pt idx="2441">
                  <c:v>274.95299999999997</c:v>
                </c:pt>
                <c:pt idx="2442">
                  <c:v>275.06200000000001</c:v>
                </c:pt>
                <c:pt idx="2443">
                  <c:v>275.17200000000003</c:v>
                </c:pt>
                <c:pt idx="2444">
                  <c:v>275.28100000000001</c:v>
                </c:pt>
                <c:pt idx="2445">
                  <c:v>275.40600000000001</c:v>
                </c:pt>
                <c:pt idx="2446">
                  <c:v>275.51499999999999</c:v>
                </c:pt>
                <c:pt idx="2447">
                  <c:v>275.625</c:v>
                </c:pt>
                <c:pt idx="2448">
                  <c:v>275.73399999999998</c:v>
                </c:pt>
                <c:pt idx="2449">
                  <c:v>275.85899999999998</c:v>
                </c:pt>
                <c:pt idx="2450">
                  <c:v>275.96800000000002</c:v>
                </c:pt>
                <c:pt idx="2451">
                  <c:v>276.07799999999997</c:v>
                </c:pt>
                <c:pt idx="2452">
                  <c:v>276.18700000000001</c:v>
                </c:pt>
                <c:pt idx="2453">
                  <c:v>276.29700000000003</c:v>
                </c:pt>
                <c:pt idx="2454">
                  <c:v>276.40600000000001</c:v>
                </c:pt>
                <c:pt idx="2455">
                  <c:v>276.51499999999999</c:v>
                </c:pt>
                <c:pt idx="2456">
                  <c:v>276.64</c:v>
                </c:pt>
                <c:pt idx="2457">
                  <c:v>276.75</c:v>
                </c:pt>
                <c:pt idx="2458">
                  <c:v>276.85899999999998</c:v>
                </c:pt>
                <c:pt idx="2459">
                  <c:v>276.96800000000002</c:v>
                </c:pt>
                <c:pt idx="2460">
                  <c:v>277.07799999999997</c:v>
                </c:pt>
                <c:pt idx="2461">
                  <c:v>277.18700000000001</c:v>
                </c:pt>
                <c:pt idx="2462">
                  <c:v>277.29700000000003</c:v>
                </c:pt>
                <c:pt idx="2463">
                  <c:v>277.42200000000003</c:v>
                </c:pt>
                <c:pt idx="2464">
                  <c:v>277.53100000000001</c:v>
                </c:pt>
                <c:pt idx="2465">
                  <c:v>277.64</c:v>
                </c:pt>
                <c:pt idx="2466">
                  <c:v>277.75</c:v>
                </c:pt>
                <c:pt idx="2467">
                  <c:v>277.85899999999998</c:v>
                </c:pt>
                <c:pt idx="2468">
                  <c:v>277.98399999999998</c:v>
                </c:pt>
                <c:pt idx="2469">
                  <c:v>278.09300000000002</c:v>
                </c:pt>
                <c:pt idx="2470">
                  <c:v>278.20299999999997</c:v>
                </c:pt>
                <c:pt idx="2471">
                  <c:v>278.31200000000001</c:v>
                </c:pt>
                <c:pt idx="2472">
                  <c:v>278.42200000000003</c:v>
                </c:pt>
                <c:pt idx="2473">
                  <c:v>278.53100000000001</c:v>
                </c:pt>
                <c:pt idx="2474">
                  <c:v>278.64</c:v>
                </c:pt>
                <c:pt idx="2475">
                  <c:v>278.76499999999999</c:v>
                </c:pt>
                <c:pt idx="2476">
                  <c:v>278.875</c:v>
                </c:pt>
                <c:pt idx="2477">
                  <c:v>278.98399999999998</c:v>
                </c:pt>
                <c:pt idx="2478">
                  <c:v>279.09300000000002</c:v>
                </c:pt>
                <c:pt idx="2479">
                  <c:v>279.20299999999997</c:v>
                </c:pt>
                <c:pt idx="2480">
                  <c:v>279.31200000000001</c:v>
                </c:pt>
                <c:pt idx="2481">
                  <c:v>279.42200000000003</c:v>
                </c:pt>
                <c:pt idx="2482">
                  <c:v>279.54700000000003</c:v>
                </c:pt>
                <c:pt idx="2483">
                  <c:v>279.65600000000001</c:v>
                </c:pt>
                <c:pt idx="2484">
                  <c:v>279.76499999999999</c:v>
                </c:pt>
                <c:pt idx="2485">
                  <c:v>279.875</c:v>
                </c:pt>
                <c:pt idx="2486">
                  <c:v>279.98399999999998</c:v>
                </c:pt>
                <c:pt idx="2487">
                  <c:v>280.09300000000002</c:v>
                </c:pt>
                <c:pt idx="2488">
                  <c:v>280.21800000000002</c:v>
                </c:pt>
                <c:pt idx="2489">
                  <c:v>280.32799999999997</c:v>
                </c:pt>
                <c:pt idx="2490">
                  <c:v>280.43700000000001</c:v>
                </c:pt>
                <c:pt idx="2491">
                  <c:v>280.54700000000003</c:v>
                </c:pt>
                <c:pt idx="2492">
                  <c:v>280.65600000000001</c:v>
                </c:pt>
                <c:pt idx="2493">
                  <c:v>280.76499999999999</c:v>
                </c:pt>
                <c:pt idx="2494">
                  <c:v>280.875</c:v>
                </c:pt>
                <c:pt idx="2495">
                  <c:v>281</c:v>
                </c:pt>
                <c:pt idx="2496">
                  <c:v>281.10899999999998</c:v>
                </c:pt>
                <c:pt idx="2497">
                  <c:v>281.21800000000002</c:v>
                </c:pt>
                <c:pt idx="2498">
                  <c:v>281.32799999999997</c:v>
                </c:pt>
                <c:pt idx="2499">
                  <c:v>281.43700000000001</c:v>
                </c:pt>
                <c:pt idx="2500">
                  <c:v>281.54700000000003</c:v>
                </c:pt>
                <c:pt idx="2501">
                  <c:v>281.67200000000003</c:v>
                </c:pt>
                <c:pt idx="2502">
                  <c:v>281.78100000000001</c:v>
                </c:pt>
                <c:pt idx="2503">
                  <c:v>281.89</c:v>
                </c:pt>
                <c:pt idx="2504">
                  <c:v>282</c:v>
                </c:pt>
                <c:pt idx="2505">
                  <c:v>282.10899999999998</c:v>
                </c:pt>
                <c:pt idx="2506">
                  <c:v>282.21800000000002</c:v>
                </c:pt>
                <c:pt idx="2507">
                  <c:v>282.32799999999997</c:v>
                </c:pt>
                <c:pt idx="2508">
                  <c:v>282.45299999999997</c:v>
                </c:pt>
                <c:pt idx="2509">
                  <c:v>282.56200000000001</c:v>
                </c:pt>
                <c:pt idx="2510">
                  <c:v>282.67200000000003</c:v>
                </c:pt>
                <c:pt idx="2511">
                  <c:v>282.78100000000001</c:v>
                </c:pt>
                <c:pt idx="2512">
                  <c:v>282.90600000000001</c:v>
                </c:pt>
                <c:pt idx="2513">
                  <c:v>283.01499999999999</c:v>
                </c:pt>
                <c:pt idx="2514">
                  <c:v>283.125</c:v>
                </c:pt>
                <c:pt idx="2515">
                  <c:v>283.23399999999998</c:v>
                </c:pt>
                <c:pt idx="2516">
                  <c:v>283.34300000000002</c:v>
                </c:pt>
                <c:pt idx="2517">
                  <c:v>283.46800000000002</c:v>
                </c:pt>
                <c:pt idx="2518">
                  <c:v>283.57799999999997</c:v>
                </c:pt>
                <c:pt idx="2519">
                  <c:v>283.68700000000001</c:v>
                </c:pt>
                <c:pt idx="2520">
                  <c:v>283.79700000000003</c:v>
                </c:pt>
                <c:pt idx="2521">
                  <c:v>283.90600000000001</c:v>
                </c:pt>
                <c:pt idx="2522">
                  <c:v>284.01499999999999</c:v>
                </c:pt>
                <c:pt idx="2523">
                  <c:v>284.14</c:v>
                </c:pt>
                <c:pt idx="2524">
                  <c:v>284.25</c:v>
                </c:pt>
                <c:pt idx="2525">
                  <c:v>284.35899999999998</c:v>
                </c:pt>
                <c:pt idx="2526">
                  <c:v>284.46800000000002</c:v>
                </c:pt>
                <c:pt idx="2527">
                  <c:v>284.59300000000002</c:v>
                </c:pt>
                <c:pt idx="2528">
                  <c:v>284.70299999999997</c:v>
                </c:pt>
                <c:pt idx="2529">
                  <c:v>284.81200000000001</c:v>
                </c:pt>
                <c:pt idx="2530">
                  <c:v>284.92200000000003</c:v>
                </c:pt>
                <c:pt idx="2531">
                  <c:v>285.03100000000001</c:v>
                </c:pt>
                <c:pt idx="2532">
                  <c:v>285.14</c:v>
                </c:pt>
                <c:pt idx="2533">
                  <c:v>285.26499999999999</c:v>
                </c:pt>
                <c:pt idx="2534">
                  <c:v>285.375</c:v>
                </c:pt>
                <c:pt idx="2535">
                  <c:v>285.48399999999998</c:v>
                </c:pt>
                <c:pt idx="2536">
                  <c:v>285.59300000000002</c:v>
                </c:pt>
                <c:pt idx="2537">
                  <c:v>285.70299999999997</c:v>
                </c:pt>
                <c:pt idx="2538">
                  <c:v>285.81200000000001</c:v>
                </c:pt>
                <c:pt idx="2539">
                  <c:v>285.93700000000001</c:v>
                </c:pt>
                <c:pt idx="2540">
                  <c:v>286.04700000000003</c:v>
                </c:pt>
                <c:pt idx="2541">
                  <c:v>286.15600000000001</c:v>
                </c:pt>
                <c:pt idx="2542">
                  <c:v>286.26499999999999</c:v>
                </c:pt>
                <c:pt idx="2543">
                  <c:v>286.375</c:v>
                </c:pt>
                <c:pt idx="2544">
                  <c:v>286.48399999999998</c:v>
                </c:pt>
                <c:pt idx="2545">
                  <c:v>286.59300000000002</c:v>
                </c:pt>
                <c:pt idx="2546">
                  <c:v>286.71800000000002</c:v>
                </c:pt>
                <c:pt idx="2547">
                  <c:v>286.82799999999997</c:v>
                </c:pt>
                <c:pt idx="2548">
                  <c:v>286.93700000000001</c:v>
                </c:pt>
                <c:pt idx="2549">
                  <c:v>287.04700000000003</c:v>
                </c:pt>
                <c:pt idx="2550">
                  <c:v>287.15600000000001</c:v>
                </c:pt>
                <c:pt idx="2551">
                  <c:v>287.26499999999999</c:v>
                </c:pt>
                <c:pt idx="2552">
                  <c:v>287.375</c:v>
                </c:pt>
                <c:pt idx="2553">
                  <c:v>287.48399999999998</c:v>
                </c:pt>
                <c:pt idx="2554">
                  <c:v>287.60899999999998</c:v>
                </c:pt>
                <c:pt idx="2555">
                  <c:v>287.71800000000002</c:v>
                </c:pt>
                <c:pt idx="2556">
                  <c:v>287.82799999999997</c:v>
                </c:pt>
                <c:pt idx="2557">
                  <c:v>287.95299999999997</c:v>
                </c:pt>
                <c:pt idx="2558">
                  <c:v>288.06200000000001</c:v>
                </c:pt>
                <c:pt idx="2559">
                  <c:v>288.17200000000003</c:v>
                </c:pt>
                <c:pt idx="2560">
                  <c:v>288.28100000000001</c:v>
                </c:pt>
                <c:pt idx="2561">
                  <c:v>288.39</c:v>
                </c:pt>
                <c:pt idx="2562">
                  <c:v>288.5</c:v>
                </c:pt>
                <c:pt idx="2563">
                  <c:v>288.60899999999998</c:v>
                </c:pt>
                <c:pt idx="2564">
                  <c:v>288.73399999999998</c:v>
                </c:pt>
                <c:pt idx="2565">
                  <c:v>288.84300000000002</c:v>
                </c:pt>
                <c:pt idx="2566">
                  <c:v>288.95299999999997</c:v>
                </c:pt>
                <c:pt idx="2567">
                  <c:v>289.06200000000001</c:v>
                </c:pt>
                <c:pt idx="2568">
                  <c:v>289.17200000000003</c:v>
                </c:pt>
                <c:pt idx="2569">
                  <c:v>289.28100000000001</c:v>
                </c:pt>
                <c:pt idx="2570">
                  <c:v>289.39</c:v>
                </c:pt>
                <c:pt idx="2571">
                  <c:v>289.51499999999999</c:v>
                </c:pt>
                <c:pt idx="2572">
                  <c:v>289.625</c:v>
                </c:pt>
                <c:pt idx="2573">
                  <c:v>289.73399999999998</c:v>
                </c:pt>
                <c:pt idx="2574">
                  <c:v>289.85899999999998</c:v>
                </c:pt>
                <c:pt idx="2575">
                  <c:v>289.96800000000002</c:v>
                </c:pt>
                <c:pt idx="2576">
                  <c:v>290.07799999999997</c:v>
                </c:pt>
                <c:pt idx="2577">
                  <c:v>290.18700000000001</c:v>
                </c:pt>
                <c:pt idx="2578">
                  <c:v>290.29700000000003</c:v>
                </c:pt>
                <c:pt idx="2579">
                  <c:v>290.40600000000001</c:v>
                </c:pt>
                <c:pt idx="2580">
                  <c:v>290.51499999999999</c:v>
                </c:pt>
                <c:pt idx="2581">
                  <c:v>290.64</c:v>
                </c:pt>
                <c:pt idx="2582">
                  <c:v>290.75</c:v>
                </c:pt>
                <c:pt idx="2583">
                  <c:v>290.85899999999998</c:v>
                </c:pt>
                <c:pt idx="2584">
                  <c:v>290.96800000000002</c:v>
                </c:pt>
                <c:pt idx="2585">
                  <c:v>291.07799999999997</c:v>
                </c:pt>
                <c:pt idx="2586">
                  <c:v>291.20299999999997</c:v>
                </c:pt>
                <c:pt idx="2587">
                  <c:v>291.31200000000001</c:v>
                </c:pt>
                <c:pt idx="2588">
                  <c:v>291.42200000000003</c:v>
                </c:pt>
                <c:pt idx="2589">
                  <c:v>291.53100000000001</c:v>
                </c:pt>
                <c:pt idx="2590">
                  <c:v>291.64</c:v>
                </c:pt>
                <c:pt idx="2591">
                  <c:v>291.75</c:v>
                </c:pt>
                <c:pt idx="2592">
                  <c:v>291.875</c:v>
                </c:pt>
                <c:pt idx="2593">
                  <c:v>291.98399999999998</c:v>
                </c:pt>
                <c:pt idx="2594">
                  <c:v>292.09300000000002</c:v>
                </c:pt>
                <c:pt idx="2595">
                  <c:v>292.20299999999997</c:v>
                </c:pt>
                <c:pt idx="2596">
                  <c:v>292.31200000000001</c:v>
                </c:pt>
                <c:pt idx="2597">
                  <c:v>292.42200000000003</c:v>
                </c:pt>
                <c:pt idx="2598">
                  <c:v>292.54700000000003</c:v>
                </c:pt>
                <c:pt idx="2599">
                  <c:v>292.65600000000001</c:v>
                </c:pt>
                <c:pt idx="2600">
                  <c:v>292.76499999999999</c:v>
                </c:pt>
                <c:pt idx="2601">
                  <c:v>292.875</c:v>
                </c:pt>
                <c:pt idx="2602">
                  <c:v>293</c:v>
                </c:pt>
                <c:pt idx="2603">
                  <c:v>293.10899999999998</c:v>
                </c:pt>
                <c:pt idx="2604">
                  <c:v>293.21800000000002</c:v>
                </c:pt>
                <c:pt idx="2605">
                  <c:v>293.32799999999997</c:v>
                </c:pt>
                <c:pt idx="2606">
                  <c:v>293.43700000000001</c:v>
                </c:pt>
                <c:pt idx="2607">
                  <c:v>293.54700000000003</c:v>
                </c:pt>
                <c:pt idx="2608">
                  <c:v>293.67200000000003</c:v>
                </c:pt>
                <c:pt idx="2609">
                  <c:v>293.78100000000001</c:v>
                </c:pt>
                <c:pt idx="2610">
                  <c:v>293.89</c:v>
                </c:pt>
                <c:pt idx="2611">
                  <c:v>294</c:v>
                </c:pt>
                <c:pt idx="2612">
                  <c:v>294.10899999999998</c:v>
                </c:pt>
                <c:pt idx="2613">
                  <c:v>294.21800000000002</c:v>
                </c:pt>
                <c:pt idx="2614">
                  <c:v>294.34300000000002</c:v>
                </c:pt>
                <c:pt idx="2615">
                  <c:v>294.45299999999997</c:v>
                </c:pt>
                <c:pt idx="2616">
                  <c:v>294.56200000000001</c:v>
                </c:pt>
                <c:pt idx="2617">
                  <c:v>294.67200000000003</c:v>
                </c:pt>
                <c:pt idx="2618">
                  <c:v>294.78100000000001</c:v>
                </c:pt>
                <c:pt idx="2619">
                  <c:v>294.89</c:v>
                </c:pt>
                <c:pt idx="2620">
                  <c:v>295</c:v>
                </c:pt>
                <c:pt idx="2621">
                  <c:v>295.125</c:v>
                </c:pt>
                <c:pt idx="2622">
                  <c:v>295.23399999999998</c:v>
                </c:pt>
                <c:pt idx="2623">
                  <c:v>295.34300000000002</c:v>
                </c:pt>
                <c:pt idx="2624">
                  <c:v>295.45299999999997</c:v>
                </c:pt>
                <c:pt idx="2625">
                  <c:v>295.56200000000001</c:v>
                </c:pt>
                <c:pt idx="2626">
                  <c:v>295.67200000000003</c:v>
                </c:pt>
                <c:pt idx="2627">
                  <c:v>295.79700000000003</c:v>
                </c:pt>
                <c:pt idx="2628">
                  <c:v>295.90600000000001</c:v>
                </c:pt>
                <c:pt idx="2629">
                  <c:v>296.01499999999999</c:v>
                </c:pt>
                <c:pt idx="2630">
                  <c:v>296.125</c:v>
                </c:pt>
                <c:pt idx="2631">
                  <c:v>296.25</c:v>
                </c:pt>
                <c:pt idx="2632">
                  <c:v>296.35899999999998</c:v>
                </c:pt>
                <c:pt idx="2633">
                  <c:v>296.46800000000002</c:v>
                </c:pt>
                <c:pt idx="2634">
                  <c:v>296.57799999999997</c:v>
                </c:pt>
                <c:pt idx="2635">
                  <c:v>296.68700000000001</c:v>
                </c:pt>
                <c:pt idx="2636">
                  <c:v>296.79700000000003</c:v>
                </c:pt>
                <c:pt idx="2637">
                  <c:v>296.92200000000003</c:v>
                </c:pt>
                <c:pt idx="2638">
                  <c:v>297.03100000000001</c:v>
                </c:pt>
                <c:pt idx="2639">
                  <c:v>297.14</c:v>
                </c:pt>
                <c:pt idx="2640">
                  <c:v>297.25</c:v>
                </c:pt>
                <c:pt idx="2641">
                  <c:v>297.375</c:v>
                </c:pt>
                <c:pt idx="2642">
                  <c:v>297.48399999999998</c:v>
                </c:pt>
                <c:pt idx="2643">
                  <c:v>297.59300000000002</c:v>
                </c:pt>
                <c:pt idx="2644">
                  <c:v>297.70299999999997</c:v>
                </c:pt>
                <c:pt idx="2645">
                  <c:v>297.81200000000001</c:v>
                </c:pt>
                <c:pt idx="2646">
                  <c:v>297.92200000000003</c:v>
                </c:pt>
                <c:pt idx="2647">
                  <c:v>298.03100000000001</c:v>
                </c:pt>
                <c:pt idx="2648">
                  <c:v>298.14</c:v>
                </c:pt>
                <c:pt idx="2649">
                  <c:v>298.26499999999999</c:v>
                </c:pt>
                <c:pt idx="2650">
                  <c:v>298.375</c:v>
                </c:pt>
                <c:pt idx="2651">
                  <c:v>298.48399999999998</c:v>
                </c:pt>
                <c:pt idx="2652">
                  <c:v>298.59300000000002</c:v>
                </c:pt>
                <c:pt idx="2653">
                  <c:v>298.71800000000002</c:v>
                </c:pt>
                <c:pt idx="2654">
                  <c:v>298.82799999999997</c:v>
                </c:pt>
                <c:pt idx="2655">
                  <c:v>298.93700000000001</c:v>
                </c:pt>
                <c:pt idx="2656">
                  <c:v>299.04700000000003</c:v>
                </c:pt>
                <c:pt idx="2657">
                  <c:v>299.15600000000001</c:v>
                </c:pt>
                <c:pt idx="2658">
                  <c:v>299.26499999999999</c:v>
                </c:pt>
                <c:pt idx="2659">
                  <c:v>299.39</c:v>
                </c:pt>
                <c:pt idx="2660">
                  <c:v>299.5</c:v>
                </c:pt>
                <c:pt idx="2661">
                  <c:v>299.60899999999998</c:v>
                </c:pt>
                <c:pt idx="2662">
                  <c:v>299.71800000000002</c:v>
                </c:pt>
                <c:pt idx="2663">
                  <c:v>299.82799999999997</c:v>
                </c:pt>
                <c:pt idx="2664">
                  <c:v>299.93700000000001</c:v>
                </c:pt>
                <c:pt idx="2665">
                  <c:v>300.04700000000003</c:v>
                </c:pt>
                <c:pt idx="2666">
                  <c:v>300.17200000000003</c:v>
                </c:pt>
                <c:pt idx="2667">
                  <c:v>300.28100000000001</c:v>
                </c:pt>
                <c:pt idx="2668">
                  <c:v>300.39</c:v>
                </c:pt>
                <c:pt idx="2669">
                  <c:v>300.5</c:v>
                </c:pt>
                <c:pt idx="2670">
                  <c:v>300.60899999999998</c:v>
                </c:pt>
                <c:pt idx="2671">
                  <c:v>300.71800000000002</c:v>
                </c:pt>
                <c:pt idx="2672">
                  <c:v>300.82799999999997</c:v>
                </c:pt>
                <c:pt idx="2673">
                  <c:v>300.95299999999997</c:v>
                </c:pt>
                <c:pt idx="2674">
                  <c:v>301.06200000000001</c:v>
                </c:pt>
                <c:pt idx="2675">
                  <c:v>301.17200000000003</c:v>
                </c:pt>
                <c:pt idx="2676">
                  <c:v>301.28100000000001</c:v>
                </c:pt>
                <c:pt idx="2677">
                  <c:v>301.39</c:v>
                </c:pt>
                <c:pt idx="2678">
                  <c:v>301.5</c:v>
                </c:pt>
                <c:pt idx="2679">
                  <c:v>301.625</c:v>
                </c:pt>
                <c:pt idx="2680">
                  <c:v>301.73399999999998</c:v>
                </c:pt>
                <c:pt idx="2681">
                  <c:v>301.84300000000002</c:v>
                </c:pt>
                <c:pt idx="2682">
                  <c:v>301.95299999999997</c:v>
                </c:pt>
                <c:pt idx="2683">
                  <c:v>302.06200000000001</c:v>
                </c:pt>
                <c:pt idx="2684">
                  <c:v>302.17200000000003</c:v>
                </c:pt>
                <c:pt idx="2685">
                  <c:v>302.28100000000001</c:v>
                </c:pt>
                <c:pt idx="2686">
                  <c:v>302.40600000000001</c:v>
                </c:pt>
                <c:pt idx="2687">
                  <c:v>302.51499999999999</c:v>
                </c:pt>
                <c:pt idx="2688">
                  <c:v>302.625</c:v>
                </c:pt>
                <c:pt idx="2689">
                  <c:v>302.73399999999998</c:v>
                </c:pt>
                <c:pt idx="2690">
                  <c:v>302.84300000000002</c:v>
                </c:pt>
                <c:pt idx="2691">
                  <c:v>302.96800000000002</c:v>
                </c:pt>
                <c:pt idx="2692">
                  <c:v>303.07799999999997</c:v>
                </c:pt>
                <c:pt idx="2693">
                  <c:v>303.18700000000001</c:v>
                </c:pt>
                <c:pt idx="2694">
                  <c:v>303.29700000000003</c:v>
                </c:pt>
                <c:pt idx="2695">
                  <c:v>303.40600000000001</c:v>
                </c:pt>
                <c:pt idx="2696">
                  <c:v>303.51499999999999</c:v>
                </c:pt>
                <c:pt idx="2697">
                  <c:v>303.625</c:v>
                </c:pt>
                <c:pt idx="2698">
                  <c:v>303.75</c:v>
                </c:pt>
                <c:pt idx="2699">
                  <c:v>303.85899999999998</c:v>
                </c:pt>
                <c:pt idx="2700">
                  <c:v>303.96800000000002</c:v>
                </c:pt>
                <c:pt idx="2701">
                  <c:v>304.07799999999997</c:v>
                </c:pt>
                <c:pt idx="2702">
                  <c:v>304.20299999999997</c:v>
                </c:pt>
                <c:pt idx="2703">
                  <c:v>304.31200000000001</c:v>
                </c:pt>
                <c:pt idx="2704">
                  <c:v>304.42200000000003</c:v>
                </c:pt>
                <c:pt idx="2705">
                  <c:v>304.53100000000001</c:v>
                </c:pt>
                <c:pt idx="2706">
                  <c:v>304.64</c:v>
                </c:pt>
                <c:pt idx="2707">
                  <c:v>304.75</c:v>
                </c:pt>
                <c:pt idx="2708">
                  <c:v>304.875</c:v>
                </c:pt>
                <c:pt idx="2709">
                  <c:v>304.98399999999998</c:v>
                </c:pt>
                <c:pt idx="2710">
                  <c:v>305.09300000000002</c:v>
                </c:pt>
                <c:pt idx="2711">
                  <c:v>305.20299999999997</c:v>
                </c:pt>
                <c:pt idx="2712">
                  <c:v>305.31200000000001</c:v>
                </c:pt>
                <c:pt idx="2713">
                  <c:v>305.42200000000003</c:v>
                </c:pt>
                <c:pt idx="2714">
                  <c:v>305.54700000000003</c:v>
                </c:pt>
                <c:pt idx="2715">
                  <c:v>305.65600000000001</c:v>
                </c:pt>
                <c:pt idx="2716">
                  <c:v>305.76499999999999</c:v>
                </c:pt>
                <c:pt idx="2717">
                  <c:v>305.875</c:v>
                </c:pt>
                <c:pt idx="2718">
                  <c:v>305.98399999999998</c:v>
                </c:pt>
                <c:pt idx="2719">
                  <c:v>306.09300000000002</c:v>
                </c:pt>
                <c:pt idx="2720">
                  <c:v>306.20299999999997</c:v>
                </c:pt>
                <c:pt idx="2721">
                  <c:v>306.32799999999997</c:v>
                </c:pt>
                <c:pt idx="2722">
                  <c:v>306.43700000000001</c:v>
                </c:pt>
                <c:pt idx="2723">
                  <c:v>306.54700000000003</c:v>
                </c:pt>
                <c:pt idx="2724">
                  <c:v>306.65600000000001</c:v>
                </c:pt>
                <c:pt idx="2725">
                  <c:v>306.76499999999999</c:v>
                </c:pt>
                <c:pt idx="2726">
                  <c:v>306.875</c:v>
                </c:pt>
                <c:pt idx="2727">
                  <c:v>306.98399999999998</c:v>
                </c:pt>
                <c:pt idx="2728">
                  <c:v>307.10899999999998</c:v>
                </c:pt>
                <c:pt idx="2729">
                  <c:v>307.21800000000002</c:v>
                </c:pt>
                <c:pt idx="2730">
                  <c:v>307.32799999999997</c:v>
                </c:pt>
                <c:pt idx="2731">
                  <c:v>307.43700000000001</c:v>
                </c:pt>
                <c:pt idx="2732">
                  <c:v>307.54700000000003</c:v>
                </c:pt>
                <c:pt idx="2733">
                  <c:v>307.67200000000003</c:v>
                </c:pt>
                <c:pt idx="2734">
                  <c:v>307.78100000000001</c:v>
                </c:pt>
                <c:pt idx="2735">
                  <c:v>307.89</c:v>
                </c:pt>
                <c:pt idx="2736">
                  <c:v>308</c:v>
                </c:pt>
                <c:pt idx="2737">
                  <c:v>308.10899999999998</c:v>
                </c:pt>
                <c:pt idx="2738">
                  <c:v>308.21800000000002</c:v>
                </c:pt>
                <c:pt idx="2739">
                  <c:v>308.34300000000002</c:v>
                </c:pt>
                <c:pt idx="2740">
                  <c:v>308.45299999999997</c:v>
                </c:pt>
                <c:pt idx="2741">
                  <c:v>308.56200000000001</c:v>
                </c:pt>
                <c:pt idx="2742">
                  <c:v>308.67200000000003</c:v>
                </c:pt>
                <c:pt idx="2743">
                  <c:v>308.78100000000001</c:v>
                </c:pt>
                <c:pt idx="2744">
                  <c:v>308.89</c:v>
                </c:pt>
                <c:pt idx="2745">
                  <c:v>309</c:v>
                </c:pt>
                <c:pt idx="2746">
                  <c:v>309.125</c:v>
                </c:pt>
                <c:pt idx="2747">
                  <c:v>309.23399999999998</c:v>
                </c:pt>
                <c:pt idx="2748">
                  <c:v>309.34300000000002</c:v>
                </c:pt>
                <c:pt idx="2749">
                  <c:v>309.45299999999997</c:v>
                </c:pt>
                <c:pt idx="2750">
                  <c:v>309.56200000000001</c:v>
                </c:pt>
                <c:pt idx="2751">
                  <c:v>309.67200000000003</c:v>
                </c:pt>
                <c:pt idx="2752">
                  <c:v>309.78100000000001</c:v>
                </c:pt>
                <c:pt idx="2753">
                  <c:v>309.89</c:v>
                </c:pt>
                <c:pt idx="2754">
                  <c:v>310.01499999999999</c:v>
                </c:pt>
                <c:pt idx="2755">
                  <c:v>310.125</c:v>
                </c:pt>
                <c:pt idx="2756">
                  <c:v>310.23399999999998</c:v>
                </c:pt>
                <c:pt idx="2757">
                  <c:v>310.34300000000002</c:v>
                </c:pt>
                <c:pt idx="2758">
                  <c:v>310.45299999999997</c:v>
                </c:pt>
                <c:pt idx="2759">
                  <c:v>310.56200000000001</c:v>
                </c:pt>
                <c:pt idx="2760">
                  <c:v>310.68700000000001</c:v>
                </c:pt>
                <c:pt idx="2761">
                  <c:v>310.79700000000003</c:v>
                </c:pt>
                <c:pt idx="2762">
                  <c:v>310.90600000000001</c:v>
                </c:pt>
                <c:pt idx="2763">
                  <c:v>311.01499999999999</c:v>
                </c:pt>
                <c:pt idx="2764">
                  <c:v>311.125</c:v>
                </c:pt>
                <c:pt idx="2765">
                  <c:v>311.23399999999998</c:v>
                </c:pt>
                <c:pt idx="2766">
                  <c:v>311.34300000000002</c:v>
                </c:pt>
                <c:pt idx="2767">
                  <c:v>311.46800000000002</c:v>
                </c:pt>
                <c:pt idx="2768">
                  <c:v>311.57799999999997</c:v>
                </c:pt>
                <c:pt idx="2769">
                  <c:v>311.68700000000001</c:v>
                </c:pt>
                <c:pt idx="2770">
                  <c:v>311.79700000000003</c:v>
                </c:pt>
                <c:pt idx="2771">
                  <c:v>311.90600000000001</c:v>
                </c:pt>
                <c:pt idx="2772">
                  <c:v>312.03100000000001</c:v>
                </c:pt>
                <c:pt idx="2773">
                  <c:v>312.14</c:v>
                </c:pt>
                <c:pt idx="2774">
                  <c:v>312.25</c:v>
                </c:pt>
                <c:pt idx="2775">
                  <c:v>312.35899999999998</c:v>
                </c:pt>
                <c:pt idx="2776">
                  <c:v>312.46800000000002</c:v>
                </c:pt>
                <c:pt idx="2777">
                  <c:v>312.59300000000002</c:v>
                </c:pt>
                <c:pt idx="2778">
                  <c:v>312.70299999999997</c:v>
                </c:pt>
                <c:pt idx="2779">
                  <c:v>312.81200000000001</c:v>
                </c:pt>
                <c:pt idx="2780">
                  <c:v>312.92200000000003</c:v>
                </c:pt>
                <c:pt idx="2781">
                  <c:v>313.03100000000001</c:v>
                </c:pt>
                <c:pt idx="2782">
                  <c:v>313.14</c:v>
                </c:pt>
                <c:pt idx="2783">
                  <c:v>313.25</c:v>
                </c:pt>
                <c:pt idx="2784">
                  <c:v>313.375</c:v>
                </c:pt>
                <c:pt idx="2785">
                  <c:v>313.48399999999998</c:v>
                </c:pt>
                <c:pt idx="2786">
                  <c:v>313.59300000000002</c:v>
                </c:pt>
                <c:pt idx="2787">
                  <c:v>313.70299999999997</c:v>
                </c:pt>
                <c:pt idx="2788">
                  <c:v>313.81200000000001</c:v>
                </c:pt>
                <c:pt idx="2789">
                  <c:v>313.92200000000003</c:v>
                </c:pt>
                <c:pt idx="2790">
                  <c:v>314.04700000000003</c:v>
                </c:pt>
                <c:pt idx="2791">
                  <c:v>314.15600000000001</c:v>
                </c:pt>
                <c:pt idx="2792">
                  <c:v>314.26499999999999</c:v>
                </c:pt>
                <c:pt idx="2793">
                  <c:v>314.375</c:v>
                </c:pt>
                <c:pt idx="2794">
                  <c:v>314.48399999999998</c:v>
                </c:pt>
                <c:pt idx="2795">
                  <c:v>314.59300000000002</c:v>
                </c:pt>
                <c:pt idx="2796">
                  <c:v>314.70299999999997</c:v>
                </c:pt>
                <c:pt idx="2797">
                  <c:v>314.82799999999997</c:v>
                </c:pt>
                <c:pt idx="2798">
                  <c:v>314.93700000000001</c:v>
                </c:pt>
                <c:pt idx="2799">
                  <c:v>315.04700000000003</c:v>
                </c:pt>
                <c:pt idx="2800">
                  <c:v>315.15600000000001</c:v>
                </c:pt>
                <c:pt idx="2801">
                  <c:v>315.28100000000001</c:v>
                </c:pt>
                <c:pt idx="2802">
                  <c:v>315.39</c:v>
                </c:pt>
                <c:pt idx="2803">
                  <c:v>315.5</c:v>
                </c:pt>
                <c:pt idx="2804">
                  <c:v>315.60899999999998</c:v>
                </c:pt>
                <c:pt idx="2805">
                  <c:v>315.71800000000002</c:v>
                </c:pt>
                <c:pt idx="2806">
                  <c:v>315.84300000000002</c:v>
                </c:pt>
                <c:pt idx="2807">
                  <c:v>315.95299999999997</c:v>
                </c:pt>
                <c:pt idx="2808">
                  <c:v>316.06200000000001</c:v>
                </c:pt>
                <c:pt idx="2809">
                  <c:v>316.17200000000003</c:v>
                </c:pt>
                <c:pt idx="2810">
                  <c:v>316.28100000000001</c:v>
                </c:pt>
                <c:pt idx="2811">
                  <c:v>316.39</c:v>
                </c:pt>
                <c:pt idx="2812">
                  <c:v>316.5</c:v>
                </c:pt>
                <c:pt idx="2813">
                  <c:v>316.625</c:v>
                </c:pt>
                <c:pt idx="2814">
                  <c:v>316.73399999999998</c:v>
                </c:pt>
                <c:pt idx="2815">
                  <c:v>316.84300000000002</c:v>
                </c:pt>
                <c:pt idx="2816">
                  <c:v>316.95299999999997</c:v>
                </c:pt>
                <c:pt idx="2817">
                  <c:v>317.06200000000001</c:v>
                </c:pt>
                <c:pt idx="2818">
                  <c:v>317.18700000000001</c:v>
                </c:pt>
                <c:pt idx="2819">
                  <c:v>317.29700000000003</c:v>
                </c:pt>
                <c:pt idx="2820">
                  <c:v>317.40600000000001</c:v>
                </c:pt>
                <c:pt idx="2821">
                  <c:v>317.51499999999999</c:v>
                </c:pt>
                <c:pt idx="2822">
                  <c:v>317.625</c:v>
                </c:pt>
                <c:pt idx="2823">
                  <c:v>317.73399999999998</c:v>
                </c:pt>
                <c:pt idx="2824">
                  <c:v>317.85899999999998</c:v>
                </c:pt>
                <c:pt idx="2825">
                  <c:v>317.96800000000002</c:v>
                </c:pt>
                <c:pt idx="2826">
                  <c:v>318.07799999999997</c:v>
                </c:pt>
                <c:pt idx="2827">
                  <c:v>318.18700000000001</c:v>
                </c:pt>
                <c:pt idx="2828">
                  <c:v>318.29700000000003</c:v>
                </c:pt>
                <c:pt idx="2829">
                  <c:v>318.40600000000001</c:v>
                </c:pt>
                <c:pt idx="2830">
                  <c:v>318.53100000000001</c:v>
                </c:pt>
                <c:pt idx="2831">
                  <c:v>318.64</c:v>
                </c:pt>
                <c:pt idx="2832">
                  <c:v>318.75</c:v>
                </c:pt>
                <c:pt idx="2833">
                  <c:v>318.85899999999998</c:v>
                </c:pt>
                <c:pt idx="2834">
                  <c:v>318.96800000000002</c:v>
                </c:pt>
                <c:pt idx="2835">
                  <c:v>319.09300000000002</c:v>
                </c:pt>
                <c:pt idx="2836">
                  <c:v>319.20299999999997</c:v>
                </c:pt>
                <c:pt idx="2837">
                  <c:v>319.31200000000001</c:v>
                </c:pt>
                <c:pt idx="2838">
                  <c:v>319.42200000000003</c:v>
                </c:pt>
                <c:pt idx="2839">
                  <c:v>319.53100000000001</c:v>
                </c:pt>
                <c:pt idx="2840">
                  <c:v>319.64</c:v>
                </c:pt>
                <c:pt idx="2841">
                  <c:v>319.75</c:v>
                </c:pt>
                <c:pt idx="2842">
                  <c:v>319.875</c:v>
                </c:pt>
                <c:pt idx="2843">
                  <c:v>319.98399999999998</c:v>
                </c:pt>
                <c:pt idx="2844">
                  <c:v>320.09300000000002</c:v>
                </c:pt>
                <c:pt idx="2845">
                  <c:v>320.20299999999997</c:v>
                </c:pt>
                <c:pt idx="2846">
                  <c:v>320.31200000000001</c:v>
                </c:pt>
                <c:pt idx="2847">
                  <c:v>320.42200000000003</c:v>
                </c:pt>
                <c:pt idx="2848">
                  <c:v>320.54700000000003</c:v>
                </c:pt>
                <c:pt idx="2849">
                  <c:v>320.65600000000001</c:v>
                </c:pt>
                <c:pt idx="2850">
                  <c:v>320.76499999999999</c:v>
                </c:pt>
                <c:pt idx="2851">
                  <c:v>320.875</c:v>
                </c:pt>
                <c:pt idx="2852">
                  <c:v>320.98399999999998</c:v>
                </c:pt>
                <c:pt idx="2853">
                  <c:v>321.09300000000002</c:v>
                </c:pt>
                <c:pt idx="2854">
                  <c:v>321.20299999999997</c:v>
                </c:pt>
                <c:pt idx="2855">
                  <c:v>321.31200000000001</c:v>
                </c:pt>
                <c:pt idx="2856">
                  <c:v>321.43700000000001</c:v>
                </c:pt>
                <c:pt idx="2857">
                  <c:v>321.54700000000003</c:v>
                </c:pt>
                <c:pt idx="2858">
                  <c:v>321.65600000000001</c:v>
                </c:pt>
                <c:pt idx="2859">
                  <c:v>321.76499999999999</c:v>
                </c:pt>
                <c:pt idx="2860">
                  <c:v>321.89</c:v>
                </c:pt>
                <c:pt idx="2861">
                  <c:v>322</c:v>
                </c:pt>
                <c:pt idx="2862">
                  <c:v>322.10899999999998</c:v>
                </c:pt>
                <c:pt idx="2863">
                  <c:v>322.21800000000002</c:v>
                </c:pt>
                <c:pt idx="2864">
                  <c:v>322.32799999999997</c:v>
                </c:pt>
                <c:pt idx="2865">
                  <c:v>322.45299999999997</c:v>
                </c:pt>
                <c:pt idx="2866">
                  <c:v>322.56200000000001</c:v>
                </c:pt>
                <c:pt idx="2867">
                  <c:v>322.67200000000003</c:v>
                </c:pt>
                <c:pt idx="2868">
                  <c:v>322.78100000000001</c:v>
                </c:pt>
                <c:pt idx="2869">
                  <c:v>322.89</c:v>
                </c:pt>
                <c:pt idx="2870">
                  <c:v>323</c:v>
                </c:pt>
                <c:pt idx="2871">
                  <c:v>323.10899999999998</c:v>
                </c:pt>
                <c:pt idx="2872">
                  <c:v>323.23399999999998</c:v>
                </c:pt>
                <c:pt idx="2873">
                  <c:v>323.34300000000002</c:v>
                </c:pt>
                <c:pt idx="2874">
                  <c:v>323.45299999999997</c:v>
                </c:pt>
                <c:pt idx="2875">
                  <c:v>323.56200000000001</c:v>
                </c:pt>
                <c:pt idx="2876">
                  <c:v>323.67200000000003</c:v>
                </c:pt>
                <c:pt idx="2877">
                  <c:v>323.79700000000003</c:v>
                </c:pt>
                <c:pt idx="2878">
                  <c:v>323.90600000000001</c:v>
                </c:pt>
                <c:pt idx="2879">
                  <c:v>324.01499999999999</c:v>
                </c:pt>
                <c:pt idx="2880">
                  <c:v>324.125</c:v>
                </c:pt>
                <c:pt idx="2881">
                  <c:v>324.23399999999998</c:v>
                </c:pt>
                <c:pt idx="2882">
                  <c:v>324.34300000000002</c:v>
                </c:pt>
                <c:pt idx="2883">
                  <c:v>324.45299999999997</c:v>
                </c:pt>
                <c:pt idx="2884">
                  <c:v>324.57799999999997</c:v>
                </c:pt>
                <c:pt idx="2885">
                  <c:v>324.68700000000001</c:v>
                </c:pt>
                <c:pt idx="2886">
                  <c:v>324.79700000000003</c:v>
                </c:pt>
                <c:pt idx="2887">
                  <c:v>324.90600000000001</c:v>
                </c:pt>
                <c:pt idx="2888">
                  <c:v>325.01499999999999</c:v>
                </c:pt>
                <c:pt idx="2889">
                  <c:v>325.125</c:v>
                </c:pt>
                <c:pt idx="2890">
                  <c:v>325.23399999999998</c:v>
                </c:pt>
                <c:pt idx="2891">
                  <c:v>325.35899999999998</c:v>
                </c:pt>
                <c:pt idx="2892">
                  <c:v>325.46800000000002</c:v>
                </c:pt>
                <c:pt idx="2893">
                  <c:v>325.57799999999997</c:v>
                </c:pt>
                <c:pt idx="2894">
                  <c:v>325.68700000000001</c:v>
                </c:pt>
                <c:pt idx="2895">
                  <c:v>325.79700000000003</c:v>
                </c:pt>
                <c:pt idx="2896">
                  <c:v>325.92200000000003</c:v>
                </c:pt>
                <c:pt idx="2897">
                  <c:v>326.03100000000001</c:v>
                </c:pt>
                <c:pt idx="2898">
                  <c:v>326.14</c:v>
                </c:pt>
                <c:pt idx="2899">
                  <c:v>326.25</c:v>
                </c:pt>
                <c:pt idx="2900">
                  <c:v>326.35899999999998</c:v>
                </c:pt>
                <c:pt idx="2901">
                  <c:v>326.48399999999998</c:v>
                </c:pt>
                <c:pt idx="2902">
                  <c:v>326.59300000000002</c:v>
                </c:pt>
                <c:pt idx="2903">
                  <c:v>326.70299999999997</c:v>
                </c:pt>
                <c:pt idx="2904">
                  <c:v>326.81200000000001</c:v>
                </c:pt>
                <c:pt idx="2905">
                  <c:v>326.92200000000003</c:v>
                </c:pt>
                <c:pt idx="2906">
                  <c:v>327.04700000000003</c:v>
                </c:pt>
                <c:pt idx="2907">
                  <c:v>327.15600000000001</c:v>
                </c:pt>
                <c:pt idx="2908">
                  <c:v>327.26499999999999</c:v>
                </c:pt>
                <c:pt idx="2909">
                  <c:v>327.375</c:v>
                </c:pt>
                <c:pt idx="2910">
                  <c:v>327.48399999999998</c:v>
                </c:pt>
                <c:pt idx="2911">
                  <c:v>327.59300000000002</c:v>
                </c:pt>
                <c:pt idx="2912">
                  <c:v>327.70299999999997</c:v>
                </c:pt>
                <c:pt idx="2913">
                  <c:v>327.82799999999997</c:v>
                </c:pt>
                <c:pt idx="2914">
                  <c:v>327.93700000000001</c:v>
                </c:pt>
                <c:pt idx="2915">
                  <c:v>328.04700000000003</c:v>
                </c:pt>
                <c:pt idx="2916">
                  <c:v>328.15600000000001</c:v>
                </c:pt>
                <c:pt idx="2917">
                  <c:v>328.26499999999999</c:v>
                </c:pt>
                <c:pt idx="2918">
                  <c:v>328.375</c:v>
                </c:pt>
                <c:pt idx="2919">
                  <c:v>328.48399999999998</c:v>
                </c:pt>
                <c:pt idx="2920">
                  <c:v>328.60899999999998</c:v>
                </c:pt>
                <c:pt idx="2921">
                  <c:v>328.71800000000002</c:v>
                </c:pt>
                <c:pt idx="2922">
                  <c:v>328.82799999999997</c:v>
                </c:pt>
                <c:pt idx="2923">
                  <c:v>328.93700000000001</c:v>
                </c:pt>
                <c:pt idx="2924">
                  <c:v>329.04700000000003</c:v>
                </c:pt>
                <c:pt idx="2925">
                  <c:v>329.17200000000003</c:v>
                </c:pt>
                <c:pt idx="2926">
                  <c:v>329.28100000000001</c:v>
                </c:pt>
                <c:pt idx="2927">
                  <c:v>329.39</c:v>
                </c:pt>
                <c:pt idx="2928">
                  <c:v>329.5</c:v>
                </c:pt>
                <c:pt idx="2929">
                  <c:v>329.60899999999998</c:v>
                </c:pt>
                <c:pt idx="2930">
                  <c:v>329.71800000000002</c:v>
                </c:pt>
                <c:pt idx="2931">
                  <c:v>329.82799999999997</c:v>
                </c:pt>
                <c:pt idx="2932">
                  <c:v>329.95299999999997</c:v>
                </c:pt>
                <c:pt idx="2933">
                  <c:v>330.06200000000001</c:v>
                </c:pt>
                <c:pt idx="2934">
                  <c:v>330.17200000000003</c:v>
                </c:pt>
                <c:pt idx="2935">
                  <c:v>330.28100000000001</c:v>
                </c:pt>
                <c:pt idx="2936">
                  <c:v>330.39</c:v>
                </c:pt>
                <c:pt idx="2937">
                  <c:v>330.5</c:v>
                </c:pt>
                <c:pt idx="2938">
                  <c:v>330.60899999999998</c:v>
                </c:pt>
                <c:pt idx="2939">
                  <c:v>330.71800000000002</c:v>
                </c:pt>
                <c:pt idx="2940">
                  <c:v>330.84300000000002</c:v>
                </c:pt>
                <c:pt idx="2941">
                  <c:v>330.95299999999997</c:v>
                </c:pt>
                <c:pt idx="2942">
                  <c:v>331.06200000000001</c:v>
                </c:pt>
                <c:pt idx="2943">
                  <c:v>331.17200000000003</c:v>
                </c:pt>
                <c:pt idx="2944">
                  <c:v>331.28100000000001</c:v>
                </c:pt>
                <c:pt idx="2945">
                  <c:v>331.40600000000001</c:v>
                </c:pt>
                <c:pt idx="2946">
                  <c:v>331.51499999999999</c:v>
                </c:pt>
                <c:pt idx="2947">
                  <c:v>331.625</c:v>
                </c:pt>
                <c:pt idx="2948">
                  <c:v>331.73399999999998</c:v>
                </c:pt>
                <c:pt idx="2949">
                  <c:v>331.84300000000002</c:v>
                </c:pt>
                <c:pt idx="2950">
                  <c:v>331.95299999999997</c:v>
                </c:pt>
                <c:pt idx="2951">
                  <c:v>332.06200000000001</c:v>
                </c:pt>
                <c:pt idx="2952">
                  <c:v>332.18700000000001</c:v>
                </c:pt>
                <c:pt idx="2953">
                  <c:v>332.29700000000003</c:v>
                </c:pt>
                <c:pt idx="2954">
                  <c:v>332.40600000000001</c:v>
                </c:pt>
                <c:pt idx="2955">
                  <c:v>332.51499999999999</c:v>
                </c:pt>
                <c:pt idx="2956">
                  <c:v>332.625</c:v>
                </c:pt>
                <c:pt idx="2957">
                  <c:v>332.75</c:v>
                </c:pt>
                <c:pt idx="2958">
                  <c:v>332.85899999999998</c:v>
                </c:pt>
                <c:pt idx="2959">
                  <c:v>332.96800000000002</c:v>
                </c:pt>
                <c:pt idx="2960">
                  <c:v>333.07799999999997</c:v>
                </c:pt>
                <c:pt idx="2961">
                  <c:v>333.18700000000001</c:v>
                </c:pt>
                <c:pt idx="2962">
                  <c:v>333.29700000000003</c:v>
                </c:pt>
                <c:pt idx="2963">
                  <c:v>333.40600000000001</c:v>
                </c:pt>
                <c:pt idx="2964">
                  <c:v>333.53100000000001</c:v>
                </c:pt>
                <c:pt idx="2965">
                  <c:v>333.64</c:v>
                </c:pt>
                <c:pt idx="2966">
                  <c:v>333.75</c:v>
                </c:pt>
                <c:pt idx="2967">
                  <c:v>333.85899999999998</c:v>
                </c:pt>
                <c:pt idx="2968">
                  <c:v>333.96800000000002</c:v>
                </c:pt>
                <c:pt idx="2969">
                  <c:v>334.07799999999997</c:v>
                </c:pt>
                <c:pt idx="2970">
                  <c:v>334.18700000000001</c:v>
                </c:pt>
                <c:pt idx="2971">
                  <c:v>334.31200000000001</c:v>
                </c:pt>
                <c:pt idx="2972">
                  <c:v>334.42200000000003</c:v>
                </c:pt>
                <c:pt idx="2973">
                  <c:v>334.53100000000001</c:v>
                </c:pt>
                <c:pt idx="2974">
                  <c:v>334.64</c:v>
                </c:pt>
                <c:pt idx="2975">
                  <c:v>334.76499999999999</c:v>
                </c:pt>
                <c:pt idx="2976">
                  <c:v>334.875</c:v>
                </c:pt>
                <c:pt idx="2977">
                  <c:v>334.98399999999998</c:v>
                </c:pt>
                <c:pt idx="2978">
                  <c:v>335.09300000000002</c:v>
                </c:pt>
                <c:pt idx="2979">
                  <c:v>335.20299999999997</c:v>
                </c:pt>
                <c:pt idx="2980">
                  <c:v>335.31200000000001</c:v>
                </c:pt>
                <c:pt idx="2981">
                  <c:v>335.42200000000003</c:v>
                </c:pt>
                <c:pt idx="2982">
                  <c:v>335.53100000000001</c:v>
                </c:pt>
                <c:pt idx="2983">
                  <c:v>335.65600000000001</c:v>
                </c:pt>
                <c:pt idx="2984">
                  <c:v>335.76499999999999</c:v>
                </c:pt>
                <c:pt idx="2985">
                  <c:v>335.875</c:v>
                </c:pt>
                <c:pt idx="2986">
                  <c:v>335.98399999999998</c:v>
                </c:pt>
                <c:pt idx="2987">
                  <c:v>336.09300000000002</c:v>
                </c:pt>
                <c:pt idx="2988">
                  <c:v>336.20299999999997</c:v>
                </c:pt>
                <c:pt idx="2989">
                  <c:v>336.32799999999997</c:v>
                </c:pt>
                <c:pt idx="2990">
                  <c:v>336.43700000000001</c:v>
                </c:pt>
                <c:pt idx="2991">
                  <c:v>336.54700000000003</c:v>
                </c:pt>
                <c:pt idx="2992">
                  <c:v>336.65600000000001</c:v>
                </c:pt>
                <c:pt idx="2993">
                  <c:v>336.76499999999999</c:v>
                </c:pt>
                <c:pt idx="2994">
                  <c:v>336.89</c:v>
                </c:pt>
                <c:pt idx="2995">
                  <c:v>337</c:v>
                </c:pt>
                <c:pt idx="2996">
                  <c:v>337.10899999999998</c:v>
                </c:pt>
                <c:pt idx="2997">
                  <c:v>337.21800000000002</c:v>
                </c:pt>
                <c:pt idx="2998">
                  <c:v>337.32799999999997</c:v>
                </c:pt>
                <c:pt idx="2999">
                  <c:v>337.43700000000001</c:v>
                </c:pt>
                <c:pt idx="3000">
                  <c:v>337.56200000000001</c:v>
                </c:pt>
                <c:pt idx="3001">
                  <c:v>337.67200000000003</c:v>
                </c:pt>
                <c:pt idx="3002">
                  <c:v>337.78100000000001</c:v>
                </c:pt>
                <c:pt idx="3003">
                  <c:v>337.89</c:v>
                </c:pt>
                <c:pt idx="3004">
                  <c:v>338</c:v>
                </c:pt>
                <c:pt idx="3005">
                  <c:v>338.10899999999998</c:v>
                </c:pt>
                <c:pt idx="3006">
                  <c:v>338.23399999999998</c:v>
                </c:pt>
                <c:pt idx="3007">
                  <c:v>338.34300000000002</c:v>
                </c:pt>
                <c:pt idx="3008">
                  <c:v>338.45299999999997</c:v>
                </c:pt>
                <c:pt idx="3009">
                  <c:v>338.56200000000001</c:v>
                </c:pt>
                <c:pt idx="3010">
                  <c:v>338.67200000000003</c:v>
                </c:pt>
                <c:pt idx="3011">
                  <c:v>338.78100000000001</c:v>
                </c:pt>
                <c:pt idx="3012">
                  <c:v>338.90600000000001</c:v>
                </c:pt>
                <c:pt idx="3013">
                  <c:v>339.01499999999999</c:v>
                </c:pt>
                <c:pt idx="3014">
                  <c:v>339.125</c:v>
                </c:pt>
                <c:pt idx="3015">
                  <c:v>339.23399999999998</c:v>
                </c:pt>
                <c:pt idx="3016">
                  <c:v>339.34300000000002</c:v>
                </c:pt>
                <c:pt idx="3017">
                  <c:v>339.45299999999997</c:v>
                </c:pt>
                <c:pt idx="3018">
                  <c:v>339.56200000000001</c:v>
                </c:pt>
                <c:pt idx="3019">
                  <c:v>339.68700000000001</c:v>
                </c:pt>
                <c:pt idx="3020">
                  <c:v>339.79700000000003</c:v>
                </c:pt>
                <c:pt idx="3021">
                  <c:v>339.90600000000001</c:v>
                </c:pt>
                <c:pt idx="3022">
                  <c:v>340.01499999999999</c:v>
                </c:pt>
                <c:pt idx="3023">
                  <c:v>340.125</c:v>
                </c:pt>
                <c:pt idx="3024">
                  <c:v>340.23399999999998</c:v>
                </c:pt>
                <c:pt idx="3025">
                  <c:v>340.34300000000002</c:v>
                </c:pt>
                <c:pt idx="3026">
                  <c:v>340.46800000000002</c:v>
                </c:pt>
                <c:pt idx="3027">
                  <c:v>340.57799999999997</c:v>
                </c:pt>
                <c:pt idx="3028">
                  <c:v>340.68700000000001</c:v>
                </c:pt>
                <c:pt idx="3029">
                  <c:v>340.79700000000003</c:v>
                </c:pt>
                <c:pt idx="3030">
                  <c:v>340.90600000000001</c:v>
                </c:pt>
                <c:pt idx="3031">
                  <c:v>341.01499999999999</c:v>
                </c:pt>
                <c:pt idx="3032">
                  <c:v>341.125</c:v>
                </c:pt>
                <c:pt idx="3033">
                  <c:v>341.25</c:v>
                </c:pt>
                <c:pt idx="3034">
                  <c:v>341.35899999999998</c:v>
                </c:pt>
                <c:pt idx="3035">
                  <c:v>341.46800000000002</c:v>
                </c:pt>
                <c:pt idx="3036">
                  <c:v>341.57799999999997</c:v>
                </c:pt>
                <c:pt idx="3037">
                  <c:v>341.68700000000001</c:v>
                </c:pt>
                <c:pt idx="3038">
                  <c:v>341.79700000000003</c:v>
                </c:pt>
                <c:pt idx="3039">
                  <c:v>341.92200000000003</c:v>
                </c:pt>
                <c:pt idx="3040">
                  <c:v>342.03100000000001</c:v>
                </c:pt>
                <c:pt idx="3041">
                  <c:v>342.14</c:v>
                </c:pt>
                <c:pt idx="3042">
                  <c:v>342.25</c:v>
                </c:pt>
                <c:pt idx="3043">
                  <c:v>342.35899999999998</c:v>
                </c:pt>
                <c:pt idx="3044">
                  <c:v>342.48399999999998</c:v>
                </c:pt>
                <c:pt idx="3045">
                  <c:v>342.59300000000002</c:v>
                </c:pt>
                <c:pt idx="3046">
                  <c:v>342.70299999999997</c:v>
                </c:pt>
                <c:pt idx="3047">
                  <c:v>342.81200000000001</c:v>
                </c:pt>
                <c:pt idx="3048">
                  <c:v>342.92200000000003</c:v>
                </c:pt>
                <c:pt idx="3049">
                  <c:v>343.03100000000001</c:v>
                </c:pt>
                <c:pt idx="3050">
                  <c:v>343.14</c:v>
                </c:pt>
                <c:pt idx="3051">
                  <c:v>343.25</c:v>
                </c:pt>
                <c:pt idx="3052">
                  <c:v>343.375</c:v>
                </c:pt>
                <c:pt idx="3053">
                  <c:v>343.48399999999998</c:v>
                </c:pt>
                <c:pt idx="3054">
                  <c:v>343.59300000000002</c:v>
                </c:pt>
                <c:pt idx="3055">
                  <c:v>343.70299999999997</c:v>
                </c:pt>
                <c:pt idx="3056">
                  <c:v>343.81200000000001</c:v>
                </c:pt>
                <c:pt idx="3057">
                  <c:v>343.92200000000003</c:v>
                </c:pt>
                <c:pt idx="3058">
                  <c:v>344.03100000000001</c:v>
                </c:pt>
                <c:pt idx="3059">
                  <c:v>344.14</c:v>
                </c:pt>
                <c:pt idx="3060">
                  <c:v>344.26499999999999</c:v>
                </c:pt>
                <c:pt idx="3061">
                  <c:v>344.375</c:v>
                </c:pt>
                <c:pt idx="3062">
                  <c:v>344.48399999999998</c:v>
                </c:pt>
                <c:pt idx="3063">
                  <c:v>344.59300000000002</c:v>
                </c:pt>
                <c:pt idx="3064">
                  <c:v>344.70299999999997</c:v>
                </c:pt>
                <c:pt idx="3065">
                  <c:v>344.81200000000001</c:v>
                </c:pt>
                <c:pt idx="3066">
                  <c:v>344.92200000000003</c:v>
                </c:pt>
                <c:pt idx="3067">
                  <c:v>345.03100000000001</c:v>
                </c:pt>
                <c:pt idx="3068">
                  <c:v>345.15600000000001</c:v>
                </c:pt>
                <c:pt idx="3069">
                  <c:v>345.26499999999999</c:v>
                </c:pt>
                <c:pt idx="3070">
                  <c:v>345.375</c:v>
                </c:pt>
                <c:pt idx="3071">
                  <c:v>345.48399999999998</c:v>
                </c:pt>
                <c:pt idx="3072">
                  <c:v>345.59300000000002</c:v>
                </c:pt>
                <c:pt idx="3073">
                  <c:v>345.70299999999997</c:v>
                </c:pt>
                <c:pt idx="3074">
                  <c:v>345.82799999999997</c:v>
                </c:pt>
                <c:pt idx="3075">
                  <c:v>345.93700000000001</c:v>
                </c:pt>
                <c:pt idx="3076">
                  <c:v>346.04700000000003</c:v>
                </c:pt>
                <c:pt idx="3077">
                  <c:v>346.15600000000001</c:v>
                </c:pt>
                <c:pt idx="3078">
                  <c:v>346.26499999999999</c:v>
                </c:pt>
                <c:pt idx="3079">
                  <c:v>346.375</c:v>
                </c:pt>
                <c:pt idx="3080">
                  <c:v>346.48399999999998</c:v>
                </c:pt>
                <c:pt idx="3081">
                  <c:v>346.60899999999998</c:v>
                </c:pt>
                <c:pt idx="3082">
                  <c:v>346.71800000000002</c:v>
                </c:pt>
                <c:pt idx="3083">
                  <c:v>346.82799999999997</c:v>
                </c:pt>
                <c:pt idx="3084">
                  <c:v>346.93700000000001</c:v>
                </c:pt>
                <c:pt idx="3085">
                  <c:v>347.04700000000003</c:v>
                </c:pt>
                <c:pt idx="3086">
                  <c:v>347.15600000000001</c:v>
                </c:pt>
                <c:pt idx="3087">
                  <c:v>347.26499999999999</c:v>
                </c:pt>
                <c:pt idx="3088">
                  <c:v>347.39</c:v>
                </c:pt>
                <c:pt idx="3089">
                  <c:v>347.5</c:v>
                </c:pt>
                <c:pt idx="3090">
                  <c:v>347.60899999999998</c:v>
                </c:pt>
                <c:pt idx="3091">
                  <c:v>347.71800000000002</c:v>
                </c:pt>
                <c:pt idx="3092">
                  <c:v>347.82799999999997</c:v>
                </c:pt>
                <c:pt idx="3093">
                  <c:v>347.93700000000001</c:v>
                </c:pt>
                <c:pt idx="3094">
                  <c:v>348.06200000000001</c:v>
                </c:pt>
                <c:pt idx="3095">
                  <c:v>348.17200000000003</c:v>
                </c:pt>
                <c:pt idx="3096">
                  <c:v>348.28100000000001</c:v>
                </c:pt>
                <c:pt idx="3097">
                  <c:v>348.39</c:v>
                </c:pt>
                <c:pt idx="3098">
                  <c:v>348.5</c:v>
                </c:pt>
                <c:pt idx="3099">
                  <c:v>348.60899999999998</c:v>
                </c:pt>
                <c:pt idx="3100">
                  <c:v>348.71800000000002</c:v>
                </c:pt>
                <c:pt idx="3101">
                  <c:v>348.84300000000002</c:v>
                </c:pt>
                <c:pt idx="3102">
                  <c:v>348.95299999999997</c:v>
                </c:pt>
                <c:pt idx="3103">
                  <c:v>349.06200000000001</c:v>
                </c:pt>
                <c:pt idx="3104">
                  <c:v>349.17200000000003</c:v>
                </c:pt>
                <c:pt idx="3105">
                  <c:v>349.28100000000001</c:v>
                </c:pt>
                <c:pt idx="3106">
                  <c:v>349.39</c:v>
                </c:pt>
                <c:pt idx="3107">
                  <c:v>349.51499999999999</c:v>
                </c:pt>
                <c:pt idx="3108">
                  <c:v>349.625</c:v>
                </c:pt>
                <c:pt idx="3109">
                  <c:v>349.73399999999998</c:v>
                </c:pt>
                <c:pt idx="3110">
                  <c:v>349.84300000000002</c:v>
                </c:pt>
                <c:pt idx="3111">
                  <c:v>349.95299999999997</c:v>
                </c:pt>
                <c:pt idx="3112">
                  <c:v>350.06200000000001</c:v>
                </c:pt>
                <c:pt idx="3113">
                  <c:v>350.18700000000001</c:v>
                </c:pt>
                <c:pt idx="3114">
                  <c:v>350.29700000000003</c:v>
                </c:pt>
                <c:pt idx="3115">
                  <c:v>350.40600000000001</c:v>
                </c:pt>
                <c:pt idx="3116">
                  <c:v>350.51499999999999</c:v>
                </c:pt>
                <c:pt idx="3117">
                  <c:v>350.625</c:v>
                </c:pt>
                <c:pt idx="3118">
                  <c:v>350.75</c:v>
                </c:pt>
                <c:pt idx="3119">
                  <c:v>350.85899999999998</c:v>
                </c:pt>
                <c:pt idx="3120">
                  <c:v>350.96800000000002</c:v>
                </c:pt>
                <c:pt idx="3121">
                  <c:v>351.07799999999997</c:v>
                </c:pt>
                <c:pt idx="3122">
                  <c:v>351.18700000000001</c:v>
                </c:pt>
                <c:pt idx="3123">
                  <c:v>351.31200000000001</c:v>
                </c:pt>
                <c:pt idx="3124">
                  <c:v>351.42200000000003</c:v>
                </c:pt>
                <c:pt idx="3125">
                  <c:v>351.53100000000001</c:v>
                </c:pt>
                <c:pt idx="3126">
                  <c:v>351.64</c:v>
                </c:pt>
                <c:pt idx="3127">
                  <c:v>351.75</c:v>
                </c:pt>
                <c:pt idx="3128">
                  <c:v>351.85899999999998</c:v>
                </c:pt>
                <c:pt idx="3129">
                  <c:v>351.98399999999998</c:v>
                </c:pt>
                <c:pt idx="3130">
                  <c:v>352.09300000000002</c:v>
                </c:pt>
                <c:pt idx="3131">
                  <c:v>352.20299999999997</c:v>
                </c:pt>
                <c:pt idx="3132">
                  <c:v>352.31200000000001</c:v>
                </c:pt>
                <c:pt idx="3133">
                  <c:v>352.42200000000003</c:v>
                </c:pt>
                <c:pt idx="3134">
                  <c:v>352.54700000000003</c:v>
                </c:pt>
                <c:pt idx="3135">
                  <c:v>352.65600000000001</c:v>
                </c:pt>
                <c:pt idx="3136">
                  <c:v>352.76499999999999</c:v>
                </c:pt>
                <c:pt idx="3137">
                  <c:v>352.875</c:v>
                </c:pt>
                <c:pt idx="3138">
                  <c:v>352.98399999999998</c:v>
                </c:pt>
                <c:pt idx="3139">
                  <c:v>353.09300000000002</c:v>
                </c:pt>
                <c:pt idx="3140">
                  <c:v>353.21800000000002</c:v>
                </c:pt>
                <c:pt idx="3141">
                  <c:v>353.32799999999997</c:v>
                </c:pt>
                <c:pt idx="3142">
                  <c:v>353.43700000000001</c:v>
                </c:pt>
                <c:pt idx="3143">
                  <c:v>353.54700000000003</c:v>
                </c:pt>
                <c:pt idx="3144">
                  <c:v>353.65600000000001</c:v>
                </c:pt>
                <c:pt idx="3145">
                  <c:v>353.76499999999999</c:v>
                </c:pt>
                <c:pt idx="3146">
                  <c:v>353.875</c:v>
                </c:pt>
                <c:pt idx="3147">
                  <c:v>354</c:v>
                </c:pt>
                <c:pt idx="3148">
                  <c:v>354.10899999999998</c:v>
                </c:pt>
                <c:pt idx="3149">
                  <c:v>354.21800000000002</c:v>
                </c:pt>
                <c:pt idx="3150">
                  <c:v>354.32799999999997</c:v>
                </c:pt>
                <c:pt idx="3151">
                  <c:v>354.43700000000001</c:v>
                </c:pt>
                <c:pt idx="3152">
                  <c:v>354.56200000000001</c:v>
                </c:pt>
                <c:pt idx="3153">
                  <c:v>354.67200000000003</c:v>
                </c:pt>
                <c:pt idx="3154">
                  <c:v>354.78100000000001</c:v>
                </c:pt>
                <c:pt idx="3155">
                  <c:v>354.89</c:v>
                </c:pt>
                <c:pt idx="3156">
                  <c:v>355</c:v>
                </c:pt>
                <c:pt idx="3157">
                  <c:v>355.10899999999998</c:v>
                </c:pt>
                <c:pt idx="3158">
                  <c:v>355.21800000000002</c:v>
                </c:pt>
                <c:pt idx="3159">
                  <c:v>355.34300000000002</c:v>
                </c:pt>
                <c:pt idx="3160">
                  <c:v>355.45299999999997</c:v>
                </c:pt>
                <c:pt idx="3161">
                  <c:v>355.56200000000001</c:v>
                </c:pt>
                <c:pt idx="3162">
                  <c:v>355.67200000000003</c:v>
                </c:pt>
                <c:pt idx="3163">
                  <c:v>355.79700000000003</c:v>
                </c:pt>
                <c:pt idx="3164">
                  <c:v>355.90600000000001</c:v>
                </c:pt>
                <c:pt idx="3165">
                  <c:v>356.01499999999999</c:v>
                </c:pt>
                <c:pt idx="3166">
                  <c:v>356.125</c:v>
                </c:pt>
                <c:pt idx="3167">
                  <c:v>356.23399999999998</c:v>
                </c:pt>
                <c:pt idx="3168">
                  <c:v>356.34300000000002</c:v>
                </c:pt>
                <c:pt idx="3169">
                  <c:v>356.45299999999997</c:v>
                </c:pt>
                <c:pt idx="3170">
                  <c:v>356.56200000000001</c:v>
                </c:pt>
                <c:pt idx="3171">
                  <c:v>356.68700000000001</c:v>
                </c:pt>
                <c:pt idx="3172">
                  <c:v>356.79700000000003</c:v>
                </c:pt>
                <c:pt idx="3173">
                  <c:v>356.90600000000001</c:v>
                </c:pt>
                <c:pt idx="3174">
                  <c:v>357.01499999999999</c:v>
                </c:pt>
                <c:pt idx="3175">
                  <c:v>357.125</c:v>
                </c:pt>
                <c:pt idx="3176">
                  <c:v>357.25</c:v>
                </c:pt>
                <c:pt idx="3177">
                  <c:v>357.35899999999998</c:v>
                </c:pt>
                <c:pt idx="3178">
                  <c:v>357.46800000000002</c:v>
                </c:pt>
                <c:pt idx="3179">
                  <c:v>357.57799999999997</c:v>
                </c:pt>
                <c:pt idx="3180">
                  <c:v>357.68700000000001</c:v>
                </c:pt>
                <c:pt idx="3181">
                  <c:v>357.81200000000001</c:v>
                </c:pt>
                <c:pt idx="3182">
                  <c:v>357.92200000000003</c:v>
                </c:pt>
                <c:pt idx="3183">
                  <c:v>358.03100000000001</c:v>
                </c:pt>
                <c:pt idx="3184">
                  <c:v>358.14</c:v>
                </c:pt>
                <c:pt idx="3185">
                  <c:v>358.25</c:v>
                </c:pt>
                <c:pt idx="3186">
                  <c:v>358.35899999999998</c:v>
                </c:pt>
                <c:pt idx="3187">
                  <c:v>358.48399999999998</c:v>
                </c:pt>
                <c:pt idx="3188">
                  <c:v>358.59300000000002</c:v>
                </c:pt>
                <c:pt idx="3189">
                  <c:v>358.70299999999997</c:v>
                </c:pt>
                <c:pt idx="3190">
                  <c:v>358.81200000000001</c:v>
                </c:pt>
                <c:pt idx="3191">
                  <c:v>358.93700000000001</c:v>
                </c:pt>
                <c:pt idx="3192">
                  <c:v>359.04700000000003</c:v>
                </c:pt>
                <c:pt idx="3193">
                  <c:v>359.15600000000001</c:v>
                </c:pt>
                <c:pt idx="3194">
                  <c:v>359.26499999999999</c:v>
                </c:pt>
                <c:pt idx="3195">
                  <c:v>359.375</c:v>
                </c:pt>
                <c:pt idx="3196">
                  <c:v>359.48399999999998</c:v>
                </c:pt>
                <c:pt idx="3197">
                  <c:v>359.59300000000002</c:v>
                </c:pt>
                <c:pt idx="3198">
                  <c:v>359.71800000000002</c:v>
                </c:pt>
                <c:pt idx="3199">
                  <c:v>359.82799999999997</c:v>
                </c:pt>
                <c:pt idx="3200">
                  <c:v>359.93700000000001</c:v>
                </c:pt>
                <c:pt idx="3201">
                  <c:v>360.04700000000003</c:v>
                </c:pt>
                <c:pt idx="3202">
                  <c:v>360.15600000000001</c:v>
                </c:pt>
                <c:pt idx="3203">
                  <c:v>360.28100000000001</c:v>
                </c:pt>
                <c:pt idx="3204">
                  <c:v>360.39</c:v>
                </c:pt>
                <c:pt idx="3205">
                  <c:v>360.5</c:v>
                </c:pt>
                <c:pt idx="3206">
                  <c:v>360.60899999999998</c:v>
                </c:pt>
                <c:pt idx="3207">
                  <c:v>360.71800000000002</c:v>
                </c:pt>
                <c:pt idx="3208">
                  <c:v>360.82799999999997</c:v>
                </c:pt>
                <c:pt idx="3209">
                  <c:v>360.96800000000002</c:v>
                </c:pt>
                <c:pt idx="3210">
                  <c:v>361.07799999999997</c:v>
                </c:pt>
                <c:pt idx="3211">
                  <c:v>361.18700000000001</c:v>
                </c:pt>
                <c:pt idx="3212">
                  <c:v>361.29700000000003</c:v>
                </c:pt>
                <c:pt idx="3213">
                  <c:v>361.40600000000001</c:v>
                </c:pt>
                <c:pt idx="3214">
                  <c:v>361.51499999999999</c:v>
                </c:pt>
                <c:pt idx="3215">
                  <c:v>361.625</c:v>
                </c:pt>
                <c:pt idx="3216">
                  <c:v>361.75</c:v>
                </c:pt>
                <c:pt idx="3217">
                  <c:v>361.85899999999998</c:v>
                </c:pt>
                <c:pt idx="3218">
                  <c:v>361.96800000000002</c:v>
                </c:pt>
                <c:pt idx="3219">
                  <c:v>362.07799999999997</c:v>
                </c:pt>
                <c:pt idx="3220">
                  <c:v>362.18700000000001</c:v>
                </c:pt>
                <c:pt idx="3221">
                  <c:v>362.29700000000003</c:v>
                </c:pt>
                <c:pt idx="3222">
                  <c:v>362.42200000000003</c:v>
                </c:pt>
                <c:pt idx="3223">
                  <c:v>362.53100000000001</c:v>
                </c:pt>
                <c:pt idx="3224">
                  <c:v>362.64</c:v>
                </c:pt>
                <c:pt idx="3225">
                  <c:v>362.75</c:v>
                </c:pt>
                <c:pt idx="3226">
                  <c:v>362.85899999999998</c:v>
                </c:pt>
                <c:pt idx="3227">
                  <c:v>362.96800000000002</c:v>
                </c:pt>
                <c:pt idx="3228">
                  <c:v>363.09300000000002</c:v>
                </c:pt>
                <c:pt idx="3229">
                  <c:v>363.20299999999997</c:v>
                </c:pt>
                <c:pt idx="3230">
                  <c:v>363.31200000000001</c:v>
                </c:pt>
                <c:pt idx="3231">
                  <c:v>363.42200000000003</c:v>
                </c:pt>
                <c:pt idx="3232">
                  <c:v>363.53100000000001</c:v>
                </c:pt>
                <c:pt idx="3233">
                  <c:v>363.64</c:v>
                </c:pt>
                <c:pt idx="3234">
                  <c:v>363.75</c:v>
                </c:pt>
                <c:pt idx="3235">
                  <c:v>363.85899999999998</c:v>
                </c:pt>
                <c:pt idx="3236">
                  <c:v>363.98399999999998</c:v>
                </c:pt>
                <c:pt idx="3237">
                  <c:v>364.09300000000002</c:v>
                </c:pt>
                <c:pt idx="3238">
                  <c:v>364.20299999999997</c:v>
                </c:pt>
                <c:pt idx="3239">
                  <c:v>364.31200000000001</c:v>
                </c:pt>
                <c:pt idx="3240">
                  <c:v>364.42200000000003</c:v>
                </c:pt>
                <c:pt idx="3241">
                  <c:v>364.53100000000001</c:v>
                </c:pt>
                <c:pt idx="3242">
                  <c:v>364.64</c:v>
                </c:pt>
                <c:pt idx="3243">
                  <c:v>364.76499999999999</c:v>
                </c:pt>
                <c:pt idx="3244">
                  <c:v>364.875</c:v>
                </c:pt>
                <c:pt idx="3245">
                  <c:v>364.98399999999998</c:v>
                </c:pt>
                <c:pt idx="3246">
                  <c:v>365.09300000000002</c:v>
                </c:pt>
                <c:pt idx="3247">
                  <c:v>365.20299999999997</c:v>
                </c:pt>
                <c:pt idx="3248">
                  <c:v>365.32799999999997</c:v>
                </c:pt>
                <c:pt idx="3249">
                  <c:v>365.43700000000001</c:v>
                </c:pt>
                <c:pt idx="3250">
                  <c:v>365.54700000000003</c:v>
                </c:pt>
                <c:pt idx="3251">
                  <c:v>365.65600000000001</c:v>
                </c:pt>
                <c:pt idx="3252">
                  <c:v>365.76499999999999</c:v>
                </c:pt>
                <c:pt idx="3253">
                  <c:v>365.875</c:v>
                </c:pt>
                <c:pt idx="3254">
                  <c:v>366</c:v>
                </c:pt>
                <c:pt idx="3255">
                  <c:v>366.10899999999998</c:v>
                </c:pt>
                <c:pt idx="3256">
                  <c:v>366.21800000000002</c:v>
                </c:pt>
                <c:pt idx="3257">
                  <c:v>366.32799999999997</c:v>
                </c:pt>
                <c:pt idx="3258">
                  <c:v>366.43700000000001</c:v>
                </c:pt>
                <c:pt idx="3259">
                  <c:v>366.56200000000001</c:v>
                </c:pt>
                <c:pt idx="3260">
                  <c:v>366.67200000000003</c:v>
                </c:pt>
                <c:pt idx="3261">
                  <c:v>366.78100000000001</c:v>
                </c:pt>
                <c:pt idx="3262">
                  <c:v>366.89</c:v>
                </c:pt>
                <c:pt idx="3263">
                  <c:v>367</c:v>
                </c:pt>
                <c:pt idx="3264">
                  <c:v>367.10899999999998</c:v>
                </c:pt>
                <c:pt idx="3265">
                  <c:v>367.21800000000002</c:v>
                </c:pt>
                <c:pt idx="3266">
                  <c:v>367.34300000000002</c:v>
                </c:pt>
                <c:pt idx="3267">
                  <c:v>367.45299999999997</c:v>
                </c:pt>
                <c:pt idx="3268">
                  <c:v>367.56200000000001</c:v>
                </c:pt>
                <c:pt idx="3269">
                  <c:v>367.67200000000003</c:v>
                </c:pt>
                <c:pt idx="3270">
                  <c:v>367.79700000000003</c:v>
                </c:pt>
                <c:pt idx="3271">
                  <c:v>367.90600000000001</c:v>
                </c:pt>
                <c:pt idx="3272">
                  <c:v>368.01499999999999</c:v>
                </c:pt>
                <c:pt idx="3273">
                  <c:v>368.125</c:v>
                </c:pt>
                <c:pt idx="3274">
                  <c:v>368.23399999999998</c:v>
                </c:pt>
                <c:pt idx="3275">
                  <c:v>368.34300000000002</c:v>
                </c:pt>
                <c:pt idx="3276">
                  <c:v>368.46800000000002</c:v>
                </c:pt>
                <c:pt idx="3277">
                  <c:v>368.57799999999997</c:v>
                </c:pt>
                <c:pt idx="3278">
                  <c:v>368.68700000000001</c:v>
                </c:pt>
                <c:pt idx="3279">
                  <c:v>368.79700000000003</c:v>
                </c:pt>
                <c:pt idx="3280">
                  <c:v>368.90600000000001</c:v>
                </c:pt>
                <c:pt idx="3281">
                  <c:v>369.01499999999999</c:v>
                </c:pt>
                <c:pt idx="3282">
                  <c:v>369.125</c:v>
                </c:pt>
                <c:pt idx="3283">
                  <c:v>369.25</c:v>
                </c:pt>
                <c:pt idx="3284">
                  <c:v>369.35899999999998</c:v>
                </c:pt>
                <c:pt idx="3285">
                  <c:v>369.46800000000002</c:v>
                </c:pt>
                <c:pt idx="3286">
                  <c:v>369.57799999999997</c:v>
                </c:pt>
                <c:pt idx="3287">
                  <c:v>369.68700000000001</c:v>
                </c:pt>
                <c:pt idx="3288">
                  <c:v>369.81200000000001</c:v>
                </c:pt>
                <c:pt idx="3289">
                  <c:v>369.92200000000003</c:v>
                </c:pt>
                <c:pt idx="3290">
                  <c:v>370.03100000000001</c:v>
                </c:pt>
                <c:pt idx="3291">
                  <c:v>370.14</c:v>
                </c:pt>
                <c:pt idx="3292">
                  <c:v>370.25</c:v>
                </c:pt>
                <c:pt idx="3293">
                  <c:v>370.35899999999998</c:v>
                </c:pt>
                <c:pt idx="3294">
                  <c:v>370.46800000000002</c:v>
                </c:pt>
                <c:pt idx="3295">
                  <c:v>370.59300000000002</c:v>
                </c:pt>
                <c:pt idx="3296">
                  <c:v>370.70299999999997</c:v>
                </c:pt>
                <c:pt idx="3297">
                  <c:v>370.81200000000001</c:v>
                </c:pt>
                <c:pt idx="3298">
                  <c:v>370.92200000000003</c:v>
                </c:pt>
                <c:pt idx="3299">
                  <c:v>371.04700000000003</c:v>
                </c:pt>
                <c:pt idx="3300">
                  <c:v>371.15600000000001</c:v>
                </c:pt>
                <c:pt idx="3301">
                  <c:v>371.26499999999999</c:v>
                </c:pt>
                <c:pt idx="3302">
                  <c:v>371.375</c:v>
                </c:pt>
                <c:pt idx="3303">
                  <c:v>371.48399999999998</c:v>
                </c:pt>
                <c:pt idx="3304">
                  <c:v>371.59300000000002</c:v>
                </c:pt>
                <c:pt idx="3305">
                  <c:v>371.70299999999997</c:v>
                </c:pt>
                <c:pt idx="3306">
                  <c:v>371.82799999999997</c:v>
                </c:pt>
                <c:pt idx="3307">
                  <c:v>371.93700000000001</c:v>
                </c:pt>
                <c:pt idx="3308">
                  <c:v>372.04700000000003</c:v>
                </c:pt>
                <c:pt idx="3309">
                  <c:v>372.15600000000001</c:v>
                </c:pt>
                <c:pt idx="3310">
                  <c:v>372.28100000000001</c:v>
                </c:pt>
                <c:pt idx="3311">
                  <c:v>372.39</c:v>
                </c:pt>
                <c:pt idx="3312">
                  <c:v>372.5</c:v>
                </c:pt>
                <c:pt idx="3313">
                  <c:v>372.60899999999998</c:v>
                </c:pt>
                <c:pt idx="3314">
                  <c:v>372.71800000000002</c:v>
                </c:pt>
                <c:pt idx="3315">
                  <c:v>372.82799999999997</c:v>
                </c:pt>
                <c:pt idx="3316">
                  <c:v>372.93700000000001</c:v>
                </c:pt>
                <c:pt idx="3317">
                  <c:v>373.06200000000001</c:v>
                </c:pt>
                <c:pt idx="3318">
                  <c:v>373.17200000000003</c:v>
                </c:pt>
                <c:pt idx="3319">
                  <c:v>373.28100000000001</c:v>
                </c:pt>
                <c:pt idx="3320">
                  <c:v>373.39</c:v>
                </c:pt>
                <c:pt idx="3321">
                  <c:v>373.5</c:v>
                </c:pt>
                <c:pt idx="3322">
                  <c:v>373.60899999999998</c:v>
                </c:pt>
                <c:pt idx="3323">
                  <c:v>373.71800000000002</c:v>
                </c:pt>
                <c:pt idx="3324">
                  <c:v>373.82799999999997</c:v>
                </c:pt>
                <c:pt idx="3325">
                  <c:v>373.95299999999997</c:v>
                </c:pt>
                <c:pt idx="3326">
                  <c:v>374.06200000000001</c:v>
                </c:pt>
                <c:pt idx="3327">
                  <c:v>374.17200000000003</c:v>
                </c:pt>
                <c:pt idx="3328">
                  <c:v>374.28100000000001</c:v>
                </c:pt>
                <c:pt idx="3329">
                  <c:v>374.39</c:v>
                </c:pt>
                <c:pt idx="3330">
                  <c:v>374.5</c:v>
                </c:pt>
                <c:pt idx="3331">
                  <c:v>374.60899999999998</c:v>
                </c:pt>
                <c:pt idx="3332">
                  <c:v>374.73399999999998</c:v>
                </c:pt>
                <c:pt idx="3333">
                  <c:v>374.84300000000002</c:v>
                </c:pt>
                <c:pt idx="3334">
                  <c:v>374.95299999999997</c:v>
                </c:pt>
                <c:pt idx="3335">
                  <c:v>375.06200000000001</c:v>
                </c:pt>
                <c:pt idx="3336">
                  <c:v>375.18700000000001</c:v>
                </c:pt>
                <c:pt idx="3337">
                  <c:v>375.29700000000003</c:v>
                </c:pt>
                <c:pt idx="3338">
                  <c:v>375.40600000000001</c:v>
                </c:pt>
                <c:pt idx="3339">
                  <c:v>375.51499999999999</c:v>
                </c:pt>
                <c:pt idx="3340">
                  <c:v>375.625</c:v>
                </c:pt>
                <c:pt idx="3341">
                  <c:v>375.75</c:v>
                </c:pt>
                <c:pt idx="3342">
                  <c:v>375.85899999999998</c:v>
                </c:pt>
                <c:pt idx="3343">
                  <c:v>375.96800000000002</c:v>
                </c:pt>
                <c:pt idx="3344">
                  <c:v>376.07799999999997</c:v>
                </c:pt>
                <c:pt idx="3345">
                  <c:v>376.18700000000001</c:v>
                </c:pt>
                <c:pt idx="3346">
                  <c:v>376.29700000000003</c:v>
                </c:pt>
                <c:pt idx="3347">
                  <c:v>376.42200000000003</c:v>
                </c:pt>
                <c:pt idx="3348">
                  <c:v>376.53100000000001</c:v>
                </c:pt>
                <c:pt idx="3349">
                  <c:v>376.64</c:v>
                </c:pt>
                <c:pt idx="3350">
                  <c:v>376.75</c:v>
                </c:pt>
                <c:pt idx="3351">
                  <c:v>376.85899999999998</c:v>
                </c:pt>
                <c:pt idx="3352">
                  <c:v>376.96800000000002</c:v>
                </c:pt>
                <c:pt idx="3353">
                  <c:v>377.07799999999997</c:v>
                </c:pt>
                <c:pt idx="3354">
                  <c:v>377.20299999999997</c:v>
                </c:pt>
                <c:pt idx="3355">
                  <c:v>377.31200000000001</c:v>
                </c:pt>
                <c:pt idx="3356">
                  <c:v>377.42200000000003</c:v>
                </c:pt>
                <c:pt idx="3357">
                  <c:v>377.53100000000001</c:v>
                </c:pt>
                <c:pt idx="3358">
                  <c:v>377.64</c:v>
                </c:pt>
                <c:pt idx="3359">
                  <c:v>377.75</c:v>
                </c:pt>
                <c:pt idx="3360">
                  <c:v>377.85899999999998</c:v>
                </c:pt>
                <c:pt idx="3361">
                  <c:v>377.98399999999998</c:v>
                </c:pt>
                <c:pt idx="3362">
                  <c:v>378.09300000000002</c:v>
                </c:pt>
                <c:pt idx="3363">
                  <c:v>378.20299999999997</c:v>
                </c:pt>
                <c:pt idx="3364">
                  <c:v>378.31200000000001</c:v>
                </c:pt>
                <c:pt idx="3365">
                  <c:v>378.42200000000003</c:v>
                </c:pt>
                <c:pt idx="3366">
                  <c:v>378.54700000000003</c:v>
                </c:pt>
                <c:pt idx="3367">
                  <c:v>378.65600000000001</c:v>
                </c:pt>
                <c:pt idx="3368">
                  <c:v>378.76499999999999</c:v>
                </c:pt>
                <c:pt idx="3369">
                  <c:v>378.875</c:v>
                </c:pt>
                <c:pt idx="3370">
                  <c:v>378.98399999999998</c:v>
                </c:pt>
                <c:pt idx="3371">
                  <c:v>379.09300000000002</c:v>
                </c:pt>
                <c:pt idx="3372">
                  <c:v>379.21800000000002</c:v>
                </c:pt>
                <c:pt idx="3373">
                  <c:v>379.32799999999997</c:v>
                </c:pt>
                <c:pt idx="3374">
                  <c:v>379.43700000000001</c:v>
                </c:pt>
                <c:pt idx="3375">
                  <c:v>379.54700000000003</c:v>
                </c:pt>
                <c:pt idx="3376">
                  <c:v>379.65600000000001</c:v>
                </c:pt>
                <c:pt idx="3377">
                  <c:v>379.78100000000001</c:v>
                </c:pt>
                <c:pt idx="3378">
                  <c:v>379.89</c:v>
                </c:pt>
                <c:pt idx="3379">
                  <c:v>380</c:v>
                </c:pt>
                <c:pt idx="3380">
                  <c:v>380.10899999999998</c:v>
                </c:pt>
                <c:pt idx="3381">
                  <c:v>380.21800000000002</c:v>
                </c:pt>
                <c:pt idx="3382">
                  <c:v>380.32799999999997</c:v>
                </c:pt>
                <c:pt idx="3383">
                  <c:v>380.45299999999997</c:v>
                </c:pt>
                <c:pt idx="3384">
                  <c:v>380.56200000000001</c:v>
                </c:pt>
                <c:pt idx="3385">
                  <c:v>380.67200000000003</c:v>
                </c:pt>
                <c:pt idx="3386">
                  <c:v>380.78100000000001</c:v>
                </c:pt>
                <c:pt idx="3387">
                  <c:v>380.89</c:v>
                </c:pt>
                <c:pt idx="3388">
                  <c:v>381</c:v>
                </c:pt>
                <c:pt idx="3389">
                  <c:v>381.10899999999998</c:v>
                </c:pt>
                <c:pt idx="3390">
                  <c:v>381.21800000000002</c:v>
                </c:pt>
                <c:pt idx="3391">
                  <c:v>381.34300000000002</c:v>
                </c:pt>
                <c:pt idx="3392">
                  <c:v>381.45299999999997</c:v>
                </c:pt>
                <c:pt idx="3393">
                  <c:v>381.56200000000001</c:v>
                </c:pt>
                <c:pt idx="3394">
                  <c:v>381.67200000000003</c:v>
                </c:pt>
                <c:pt idx="3395">
                  <c:v>381.78100000000001</c:v>
                </c:pt>
                <c:pt idx="3396">
                  <c:v>381.89</c:v>
                </c:pt>
                <c:pt idx="3397">
                  <c:v>382.01499999999999</c:v>
                </c:pt>
                <c:pt idx="3398">
                  <c:v>382.125</c:v>
                </c:pt>
                <c:pt idx="3399">
                  <c:v>382.23399999999998</c:v>
                </c:pt>
                <c:pt idx="3400">
                  <c:v>382.34300000000002</c:v>
                </c:pt>
                <c:pt idx="3401">
                  <c:v>382.46800000000002</c:v>
                </c:pt>
                <c:pt idx="3402">
                  <c:v>382.57799999999997</c:v>
                </c:pt>
                <c:pt idx="3403">
                  <c:v>382.68700000000001</c:v>
                </c:pt>
                <c:pt idx="3404">
                  <c:v>382.79700000000003</c:v>
                </c:pt>
                <c:pt idx="3405">
                  <c:v>382.90600000000001</c:v>
                </c:pt>
                <c:pt idx="3406">
                  <c:v>383.01499999999999</c:v>
                </c:pt>
                <c:pt idx="3407">
                  <c:v>383.125</c:v>
                </c:pt>
                <c:pt idx="3408">
                  <c:v>383.25</c:v>
                </c:pt>
                <c:pt idx="3409">
                  <c:v>383.35899999999998</c:v>
                </c:pt>
                <c:pt idx="3410">
                  <c:v>383.46800000000002</c:v>
                </c:pt>
                <c:pt idx="3411">
                  <c:v>383.57799999999997</c:v>
                </c:pt>
                <c:pt idx="3412">
                  <c:v>383.68700000000001</c:v>
                </c:pt>
                <c:pt idx="3413">
                  <c:v>383.81200000000001</c:v>
                </c:pt>
                <c:pt idx="3414">
                  <c:v>383.92200000000003</c:v>
                </c:pt>
                <c:pt idx="3415">
                  <c:v>384.03100000000001</c:v>
                </c:pt>
                <c:pt idx="3416">
                  <c:v>384.14</c:v>
                </c:pt>
                <c:pt idx="3417">
                  <c:v>384.25</c:v>
                </c:pt>
                <c:pt idx="3418">
                  <c:v>384.35899999999998</c:v>
                </c:pt>
                <c:pt idx="3419">
                  <c:v>384.48399999999998</c:v>
                </c:pt>
                <c:pt idx="3420">
                  <c:v>384.59300000000002</c:v>
                </c:pt>
                <c:pt idx="3421">
                  <c:v>384.70299999999997</c:v>
                </c:pt>
                <c:pt idx="3422">
                  <c:v>384.81200000000001</c:v>
                </c:pt>
                <c:pt idx="3423">
                  <c:v>384.92200000000003</c:v>
                </c:pt>
                <c:pt idx="3424">
                  <c:v>385.03100000000001</c:v>
                </c:pt>
                <c:pt idx="3425">
                  <c:v>385.14</c:v>
                </c:pt>
                <c:pt idx="3426">
                  <c:v>385.25</c:v>
                </c:pt>
                <c:pt idx="3427">
                  <c:v>385.375</c:v>
                </c:pt>
                <c:pt idx="3428">
                  <c:v>385.48399999999998</c:v>
                </c:pt>
                <c:pt idx="3429">
                  <c:v>385.59300000000002</c:v>
                </c:pt>
                <c:pt idx="3430">
                  <c:v>385.70299999999997</c:v>
                </c:pt>
                <c:pt idx="3431">
                  <c:v>385.82799999999997</c:v>
                </c:pt>
                <c:pt idx="3432">
                  <c:v>385.93700000000001</c:v>
                </c:pt>
                <c:pt idx="3433">
                  <c:v>386.04700000000003</c:v>
                </c:pt>
                <c:pt idx="3434">
                  <c:v>386.15600000000001</c:v>
                </c:pt>
                <c:pt idx="3435">
                  <c:v>386.26499999999999</c:v>
                </c:pt>
                <c:pt idx="3436">
                  <c:v>386.375</c:v>
                </c:pt>
                <c:pt idx="3437">
                  <c:v>386.48399999999998</c:v>
                </c:pt>
                <c:pt idx="3438">
                  <c:v>386.60899999999998</c:v>
                </c:pt>
                <c:pt idx="3439">
                  <c:v>386.71800000000002</c:v>
                </c:pt>
                <c:pt idx="3440">
                  <c:v>386.82799999999997</c:v>
                </c:pt>
                <c:pt idx="3441">
                  <c:v>386.93700000000001</c:v>
                </c:pt>
                <c:pt idx="3442">
                  <c:v>387.04700000000003</c:v>
                </c:pt>
                <c:pt idx="3443">
                  <c:v>387.15600000000001</c:v>
                </c:pt>
                <c:pt idx="3444">
                  <c:v>387.28100000000001</c:v>
                </c:pt>
                <c:pt idx="3445">
                  <c:v>387.39</c:v>
                </c:pt>
                <c:pt idx="3446">
                  <c:v>387.5</c:v>
                </c:pt>
                <c:pt idx="3447">
                  <c:v>387.60899999999998</c:v>
                </c:pt>
                <c:pt idx="3448">
                  <c:v>387.71800000000002</c:v>
                </c:pt>
                <c:pt idx="3449">
                  <c:v>387.82799999999997</c:v>
                </c:pt>
                <c:pt idx="3450">
                  <c:v>387.95299999999997</c:v>
                </c:pt>
                <c:pt idx="3451">
                  <c:v>388.06200000000001</c:v>
                </c:pt>
                <c:pt idx="3452">
                  <c:v>388.17200000000003</c:v>
                </c:pt>
                <c:pt idx="3453">
                  <c:v>388.28100000000001</c:v>
                </c:pt>
                <c:pt idx="3454">
                  <c:v>388.39</c:v>
                </c:pt>
                <c:pt idx="3455">
                  <c:v>388.5</c:v>
                </c:pt>
                <c:pt idx="3456">
                  <c:v>388.60899999999998</c:v>
                </c:pt>
                <c:pt idx="3457">
                  <c:v>388.73399999999998</c:v>
                </c:pt>
                <c:pt idx="3458">
                  <c:v>388.84300000000002</c:v>
                </c:pt>
                <c:pt idx="3459">
                  <c:v>388.95299999999997</c:v>
                </c:pt>
                <c:pt idx="3460">
                  <c:v>389.06200000000001</c:v>
                </c:pt>
                <c:pt idx="3461">
                  <c:v>389.17200000000003</c:v>
                </c:pt>
                <c:pt idx="3462">
                  <c:v>389.29700000000003</c:v>
                </c:pt>
                <c:pt idx="3463">
                  <c:v>389.40600000000001</c:v>
                </c:pt>
                <c:pt idx="3464">
                  <c:v>389.51499999999999</c:v>
                </c:pt>
                <c:pt idx="3465">
                  <c:v>389.625</c:v>
                </c:pt>
                <c:pt idx="3466">
                  <c:v>389.75</c:v>
                </c:pt>
                <c:pt idx="3467">
                  <c:v>389.85899999999998</c:v>
                </c:pt>
                <c:pt idx="3468">
                  <c:v>389.96800000000002</c:v>
                </c:pt>
                <c:pt idx="3469">
                  <c:v>390.07799999999997</c:v>
                </c:pt>
                <c:pt idx="3470">
                  <c:v>390.18700000000001</c:v>
                </c:pt>
                <c:pt idx="3471">
                  <c:v>390.31200000000001</c:v>
                </c:pt>
                <c:pt idx="3472">
                  <c:v>390.42200000000003</c:v>
                </c:pt>
                <c:pt idx="3473">
                  <c:v>390.53100000000001</c:v>
                </c:pt>
                <c:pt idx="3474">
                  <c:v>390.64</c:v>
                </c:pt>
                <c:pt idx="3475">
                  <c:v>390.75</c:v>
                </c:pt>
                <c:pt idx="3476">
                  <c:v>390.85899999999998</c:v>
                </c:pt>
                <c:pt idx="3477">
                  <c:v>390.98399999999998</c:v>
                </c:pt>
                <c:pt idx="3478">
                  <c:v>391.09300000000002</c:v>
                </c:pt>
                <c:pt idx="3479">
                  <c:v>391.20299999999997</c:v>
                </c:pt>
                <c:pt idx="3480">
                  <c:v>391.31200000000001</c:v>
                </c:pt>
                <c:pt idx="3481">
                  <c:v>391.42200000000003</c:v>
                </c:pt>
                <c:pt idx="3482">
                  <c:v>391.53100000000001</c:v>
                </c:pt>
                <c:pt idx="3483">
                  <c:v>391.64</c:v>
                </c:pt>
                <c:pt idx="3484">
                  <c:v>391.76499999999999</c:v>
                </c:pt>
                <c:pt idx="3485">
                  <c:v>391.875</c:v>
                </c:pt>
                <c:pt idx="3486">
                  <c:v>391.98399999999998</c:v>
                </c:pt>
                <c:pt idx="3487">
                  <c:v>392.09300000000002</c:v>
                </c:pt>
                <c:pt idx="3488">
                  <c:v>392.20299999999997</c:v>
                </c:pt>
                <c:pt idx="3489">
                  <c:v>392.31200000000001</c:v>
                </c:pt>
                <c:pt idx="3490">
                  <c:v>392.42200000000003</c:v>
                </c:pt>
                <c:pt idx="3491">
                  <c:v>392.54700000000003</c:v>
                </c:pt>
                <c:pt idx="3492">
                  <c:v>392.65600000000001</c:v>
                </c:pt>
                <c:pt idx="3493">
                  <c:v>392.76499999999999</c:v>
                </c:pt>
                <c:pt idx="3494">
                  <c:v>392.875</c:v>
                </c:pt>
                <c:pt idx="3495">
                  <c:v>392.98399999999998</c:v>
                </c:pt>
                <c:pt idx="3496">
                  <c:v>393.09300000000002</c:v>
                </c:pt>
                <c:pt idx="3497">
                  <c:v>393.20299999999997</c:v>
                </c:pt>
                <c:pt idx="3498">
                  <c:v>393.32799999999997</c:v>
                </c:pt>
                <c:pt idx="3499">
                  <c:v>393.43700000000001</c:v>
                </c:pt>
                <c:pt idx="3500">
                  <c:v>393.54700000000003</c:v>
                </c:pt>
                <c:pt idx="3501">
                  <c:v>393.65600000000001</c:v>
                </c:pt>
                <c:pt idx="3502">
                  <c:v>393.76499999999999</c:v>
                </c:pt>
                <c:pt idx="3503">
                  <c:v>393.89</c:v>
                </c:pt>
                <c:pt idx="3504">
                  <c:v>394</c:v>
                </c:pt>
                <c:pt idx="3505">
                  <c:v>394.10899999999998</c:v>
                </c:pt>
                <c:pt idx="3506">
                  <c:v>394.21800000000002</c:v>
                </c:pt>
                <c:pt idx="3507">
                  <c:v>394.32799999999997</c:v>
                </c:pt>
                <c:pt idx="3508">
                  <c:v>394.45299999999997</c:v>
                </c:pt>
                <c:pt idx="3509">
                  <c:v>394.56200000000001</c:v>
                </c:pt>
                <c:pt idx="3510">
                  <c:v>394.67200000000003</c:v>
                </c:pt>
                <c:pt idx="3511">
                  <c:v>394.78100000000001</c:v>
                </c:pt>
                <c:pt idx="3512">
                  <c:v>394.89</c:v>
                </c:pt>
                <c:pt idx="3513">
                  <c:v>395</c:v>
                </c:pt>
                <c:pt idx="3514">
                  <c:v>395.125</c:v>
                </c:pt>
                <c:pt idx="3515">
                  <c:v>395.23399999999998</c:v>
                </c:pt>
                <c:pt idx="3516">
                  <c:v>395.34300000000002</c:v>
                </c:pt>
                <c:pt idx="3517">
                  <c:v>395.45299999999997</c:v>
                </c:pt>
                <c:pt idx="3518">
                  <c:v>395.56200000000001</c:v>
                </c:pt>
                <c:pt idx="3519">
                  <c:v>395.67200000000003</c:v>
                </c:pt>
                <c:pt idx="3520">
                  <c:v>395.79700000000003</c:v>
                </c:pt>
                <c:pt idx="3521">
                  <c:v>395.90600000000001</c:v>
                </c:pt>
                <c:pt idx="3522">
                  <c:v>396.01499999999999</c:v>
                </c:pt>
                <c:pt idx="3523">
                  <c:v>396.125</c:v>
                </c:pt>
                <c:pt idx="3524">
                  <c:v>396.23399999999998</c:v>
                </c:pt>
                <c:pt idx="3525">
                  <c:v>396.34300000000002</c:v>
                </c:pt>
                <c:pt idx="3526">
                  <c:v>396.46800000000002</c:v>
                </c:pt>
                <c:pt idx="3527">
                  <c:v>396.57799999999997</c:v>
                </c:pt>
                <c:pt idx="3528">
                  <c:v>396.68700000000001</c:v>
                </c:pt>
                <c:pt idx="3529">
                  <c:v>396.79700000000003</c:v>
                </c:pt>
                <c:pt idx="3530">
                  <c:v>396.90600000000001</c:v>
                </c:pt>
                <c:pt idx="3531">
                  <c:v>397.03100000000001</c:v>
                </c:pt>
                <c:pt idx="3532">
                  <c:v>397.14</c:v>
                </c:pt>
                <c:pt idx="3533">
                  <c:v>397.25</c:v>
                </c:pt>
                <c:pt idx="3534">
                  <c:v>397.35899999999998</c:v>
                </c:pt>
                <c:pt idx="3535">
                  <c:v>397.46800000000002</c:v>
                </c:pt>
                <c:pt idx="3536">
                  <c:v>397.57799999999997</c:v>
                </c:pt>
                <c:pt idx="3537">
                  <c:v>397.68700000000001</c:v>
                </c:pt>
                <c:pt idx="3538">
                  <c:v>397.81200000000001</c:v>
                </c:pt>
                <c:pt idx="3539">
                  <c:v>397.92200000000003</c:v>
                </c:pt>
                <c:pt idx="3540">
                  <c:v>398.03100000000001</c:v>
                </c:pt>
                <c:pt idx="3541">
                  <c:v>398.14</c:v>
                </c:pt>
                <c:pt idx="3542">
                  <c:v>398.25</c:v>
                </c:pt>
                <c:pt idx="3543">
                  <c:v>398.35899999999998</c:v>
                </c:pt>
                <c:pt idx="3544">
                  <c:v>398.48399999999998</c:v>
                </c:pt>
                <c:pt idx="3545">
                  <c:v>398.59300000000002</c:v>
                </c:pt>
                <c:pt idx="3546">
                  <c:v>398.70299999999997</c:v>
                </c:pt>
                <c:pt idx="3547">
                  <c:v>398.81200000000001</c:v>
                </c:pt>
                <c:pt idx="3548">
                  <c:v>398.92200000000003</c:v>
                </c:pt>
                <c:pt idx="3549">
                  <c:v>399.03100000000001</c:v>
                </c:pt>
                <c:pt idx="3550">
                  <c:v>399.15600000000001</c:v>
                </c:pt>
                <c:pt idx="3551">
                  <c:v>399.26499999999999</c:v>
                </c:pt>
                <c:pt idx="3552">
                  <c:v>399.375</c:v>
                </c:pt>
                <c:pt idx="3553">
                  <c:v>399.48399999999998</c:v>
                </c:pt>
                <c:pt idx="3554">
                  <c:v>399.59300000000002</c:v>
                </c:pt>
                <c:pt idx="3555">
                  <c:v>399.70299999999997</c:v>
                </c:pt>
                <c:pt idx="3556">
                  <c:v>399.82799999999997</c:v>
                </c:pt>
                <c:pt idx="3557">
                  <c:v>399.93700000000001</c:v>
                </c:pt>
                <c:pt idx="3558">
                  <c:v>400.04700000000003</c:v>
                </c:pt>
                <c:pt idx="3559">
                  <c:v>400.15600000000001</c:v>
                </c:pt>
                <c:pt idx="3560">
                  <c:v>400.26499999999999</c:v>
                </c:pt>
                <c:pt idx="3561">
                  <c:v>400.375</c:v>
                </c:pt>
                <c:pt idx="3562">
                  <c:v>400.5</c:v>
                </c:pt>
                <c:pt idx="3563">
                  <c:v>400.60899999999998</c:v>
                </c:pt>
                <c:pt idx="3564">
                  <c:v>400.71800000000002</c:v>
                </c:pt>
                <c:pt idx="3565">
                  <c:v>400.82799999999997</c:v>
                </c:pt>
                <c:pt idx="3566">
                  <c:v>400.93700000000001</c:v>
                </c:pt>
                <c:pt idx="3567">
                  <c:v>401.06200000000001</c:v>
                </c:pt>
                <c:pt idx="3568">
                  <c:v>401.17200000000003</c:v>
                </c:pt>
                <c:pt idx="3569">
                  <c:v>401.28100000000001</c:v>
                </c:pt>
                <c:pt idx="3570">
                  <c:v>401.39</c:v>
                </c:pt>
                <c:pt idx="3571">
                  <c:v>401.5</c:v>
                </c:pt>
                <c:pt idx="3572">
                  <c:v>401.60899999999998</c:v>
                </c:pt>
                <c:pt idx="3573">
                  <c:v>401.73399999999998</c:v>
                </c:pt>
                <c:pt idx="3574">
                  <c:v>401.84300000000002</c:v>
                </c:pt>
                <c:pt idx="3575">
                  <c:v>401.95299999999997</c:v>
                </c:pt>
                <c:pt idx="3576">
                  <c:v>402.06200000000001</c:v>
                </c:pt>
                <c:pt idx="3577">
                  <c:v>402.17200000000003</c:v>
                </c:pt>
                <c:pt idx="3578">
                  <c:v>402.28100000000001</c:v>
                </c:pt>
                <c:pt idx="3579">
                  <c:v>402.39</c:v>
                </c:pt>
                <c:pt idx="3580">
                  <c:v>402.51499999999999</c:v>
                </c:pt>
                <c:pt idx="3581">
                  <c:v>402.625</c:v>
                </c:pt>
                <c:pt idx="3582">
                  <c:v>402.73399999999998</c:v>
                </c:pt>
                <c:pt idx="3583">
                  <c:v>402.84300000000002</c:v>
                </c:pt>
                <c:pt idx="3584">
                  <c:v>402.96800000000002</c:v>
                </c:pt>
                <c:pt idx="3585">
                  <c:v>403.07799999999997</c:v>
                </c:pt>
                <c:pt idx="3586">
                  <c:v>403.18700000000001</c:v>
                </c:pt>
                <c:pt idx="3587">
                  <c:v>403.29700000000003</c:v>
                </c:pt>
                <c:pt idx="3588">
                  <c:v>403.40600000000001</c:v>
                </c:pt>
                <c:pt idx="3589">
                  <c:v>403.51499999999999</c:v>
                </c:pt>
                <c:pt idx="3590">
                  <c:v>403.64</c:v>
                </c:pt>
                <c:pt idx="3591">
                  <c:v>403.75</c:v>
                </c:pt>
                <c:pt idx="3592">
                  <c:v>403.85899999999998</c:v>
                </c:pt>
                <c:pt idx="3593">
                  <c:v>403.96800000000002</c:v>
                </c:pt>
                <c:pt idx="3594">
                  <c:v>404.07799999999997</c:v>
                </c:pt>
                <c:pt idx="3595">
                  <c:v>404.18700000000001</c:v>
                </c:pt>
                <c:pt idx="3596">
                  <c:v>404.29700000000003</c:v>
                </c:pt>
                <c:pt idx="3597">
                  <c:v>404.42200000000003</c:v>
                </c:pt>
                <c:pt idx="3598">
                  <c:v>404.53100000000001</c:v>
                </c:pt>
                <c:pt idx="3599">
                  <c:v>404.64</c:v>
                </c:pt>
                <c:pt idx="3600">
                  <c:v>404.75</c:v>
                </c:pt>
                <c:pt idx="3601">
                  <c:v>404.85899999999998</c:v>
                </c:pt>
                <c:pt idx="3602">
                  <c:v>404.98399999999998</c:v>
                </c:pt>
                <c:pt idx="3603">
                  <c:v>405.09300000000002</c:v>
                </c:pt>
                <c:pt idx="3604">
                  <c:v>405.20299999999997</c:v>
                </c:pt>
                <c:pt idx="3605">
                  <c:v>405.31200000000001</c:v>
                </c:pt>
                <c:pt idx="3606">
                  <c:v>405.42200000000003</c:v>
                </c:pt>
                <c:pt idx="3607">
                  <c:v>405.54700000000003</c:v>
                </c:pt>
                <c:pt idx="3608">
                  <c:v>405.65600000000001</c:v>
                </c:pt>
                <c:pt idx="3609">
                  <c:v>405.76499999999999</c:v>
                </c:pt>
                <c:pt idx="3610">
                  <c:v>405.875</c:v>
                </c:pt>
                <c:pt idx="3611">
                  <c:v>405.98399999999998</c:v>
                </c:pt>
                <c:pt idx="3612">
                  <c:v>406.10899999999998</c:v>
                </c:pt>
                <c:pt idx="3613">
                  <c:v>406.21800000000002</c:v>
                </c:pt>
                <c:pt idx="3614">
                  <c:v>406.32799999999997</c:v>
                </c:pt>
                <c:pt idx="3615">
                  <c:v>406.43700000000001</c:v>
                </c:pt>
                <c:pt idx="3616">
                  <c:v>406.56200000000001</c:v>
                </c:pt>
                <c:pt idx="3617">
                  <c:v>406.67200000000003</c:v>
                </c:pt>
                <c:pt idx="3618">
                  <c:v>406.78100000000001</c:v>
                </c:pt>
                <c:pt idx="3619">
                  <c:v>406.89</c:v>
                </c:pt>
                <c:pt idx="3620">
                  <c:v>407</c:v>
                </c:pt>
                <c:pt idx="3621">
                  <c:v>407.10899999999998</c:v>
                </c:pt>
                <c:pt idx="3622">
                  <c:v>407.21800000000002</c:v>
                </c:pt>
                <c:pt idx="3623">
                  <c:v>407.34300000000002</c:v>
                </c:pt>
                <c:pt idx="3624">
                  <c:v>407.45299999999997</c:v>
                </c:pt>
                <c:pt idx="3625">
                  <c:v>407.56200000000001</c:v>
                </c:pt>
                <c:pt idx="3626">
                  <c:v>407.67200000000003</c:v>
                </c:pt>
                <c:pt idx="3627">
                  <c:v>407.78100000000001</c:v>
                </c:pt>
                <c:pt idx="3628">
                  <c:v>407.90600000000001</c:v>
                </c:pt>
                <c:pt idx="3629">
                  <c:v>408.01499999999999</c:v>
                </c:pt>
                <c:pt idx="3630">
                  <c:v>408.125</c:v>
                </c:pt>
                <c:pt idx="3631">
                  <c:v>408.23399999999998</c:v>
                </c:pt>
                <c:pt idx="3632">
                  <c:v>408.34300000000002</c:v>
                </c:pt>
                <c:pt idx="3633">
                  <c:v>408.45299999999997</c:v>
                </c:pt>
                <c:pt idx="3634">
                  <c:v>408.57799999999997</c:v>
                </c:pt>
                <c:pt idx="3635">
                  <c:v>408.68700000000001</c:v>
                </c:pt>
                <c:pt idx="3636">
                  <c:v>408.79700000000003</c:v>
                </c:pt>
                <c:pt idx="3637">
                  <c:v>408.90600000000001</c:v>
                </c:pt>
                <c:pt idx="3638">
                  <c:v>409.01499999999999</c:v>
                </c:pt>
                <c:pt idx="3639">
                  <c:v>409.125</c:v>
                </c:pt>
                <c:pt idx="3640">
                  <c:v>409.23399999999998</c:v>
                </c:pt>
                <c:pt idx="3641">
                  <c:v>409.35899999999998</c:v>
                </c:pt>
                <c:pt idx="3642">
                  <c:v>409.46800000000002</c:v>
                </c:pt>
                <c:pt idx="3643">
                  <c:v>409.57799999999997</c:v>
                </c:pt>
                <c:pt idx="3644">
                  <c:v>409.68700000000001</c:v>
                </c:pt>
                <c:pt idx="3645">
                  <c:v>409.81200000000001</c:v>
                </c:pt>
                <c:pt idx="3646">
                  <c:v>409.92200000000003</c:v>
                </c:pt>
                <c:pt idx="3647">
                  <c:v>410.03100000000001</c:v>
                </c:pt>
                <c:pt idx="3648">
                  <c:v>410.14</c:v>
                </c:pt>
                <c:pt idx="3649">
                  <c:v>410.25</c:v>
                </c:pt>
                <c:pt idx="3650">
                  <c:v>410.35899999999998</c:v>
                </c:pt>
                <c:pt idx="3651">
                  <c:v>410.48399999999998</c:v>
                </c:pt>
                <c:pt idx="3652">
                  <c:v>410.59300000000002</c:v>
                </c:pt>
                <c:pt idx="3653">
                  <c:v>410.70299999999997</c:v>
                </c:pt>
                <c:pt idx="3654">
                  <c:v>410.81200000000001</c:v>
                </c:pt>
                <c:pt idx="3655">
                  <c:v>410.92200000000003</c:v>
                </c:pt>
                <c:pt idx="3656">
                  <c:v>411.03100000000001</c:v>
                </c:pt>
                <c:pt idx="3657">
                  <c:v>411.14</c:v>
                </c:pt>
                <c:pt idx="3658">
                  <c:v>411.25</c:v>
                </c:pt>
                <c:pt idx="3659">
                  <c:v>411.375</c:v>
                </c:pt>
                <c:pt idx="3660">
                  <c:v>411.48399999999998</c:v>
                </c:pt>
                <c:pt idx="3661">
                  <c:v>411.59300000000002</c:v>
                </c:pt>
                <c:pt idx="3662">
                  <c:v>411.70299999999997</c:v>
                </c:pt>
                <c:pt idx="3663">
                  <c:v>411.81200000000001</c:v>
                </c:pt>
                <c:pt idx="3664">
                  <c:v>411.92200000000003</c:v>
                </c:pt>
                <c:pt idx="3665">
                  <c:v>412.03100000000001</c:v>
                </c:pt>
                <c:pt idx="3666">
                  <c:v>412.14</c:v>
                </c:pt>
                <c:pt idx="3667">
                  <c:v>412.26499999999999</c:v>
                </c:pt>
                <c:pt idx="3668">
                  <c:v>412.375</c:v>
                </c:pt>
                <c:pt idx="3669">
                  <c:v>412.48399999999998</c:v>
                </c:pt>
                <c:pt idx="3670">
                  <c:v>412.59300000000002</c:v>
                </c:pt>
                <c:pt idx="3671">
                  <c:v>412.70299999999997</c:v>
                </c:pt>
                <c:pt idx="3672">
                  <c:v>412.81200000000001</c:v>
                </c:pt>
                <c:pt idx="3673">
                  <c:v>412.92200000000003</c:v>
                </c:pt>
                <c:pt idx="3674">
                  <c:v>413.04700000000003</c:v>
                </c:pt>
                <c:pt idx="3675">
                  <c:v>413.15600000000001</c:v>
                </c:pt>
                <c:pt idx="3676">
                  <c:v>413.26499999999999</c:v>
                </c:pt>
                <c:pt idx="3677">
                  <c:v>413.375</c:v>
                </c:pt>
                <c:pt idx="3678">
                  <c:v>413.48399999999998</c:v>
                </c:pt>
                <c:pt idx="3679">
                  <c:v>413.59300000000002</c:v>
                </c:pt>
                <c:pt idx="3680">
                  <c:v>413.70299999999997</c:v>
                </c:pt>
                <c:pt idx="3681">
                  <c:v>413.81200000000001</c:v>
                </c:pt>
                <c:pt idx="3682">
                  <c:v>413.93700000000001</c:v>
                </c:pt>
                <c:pt idx="3683">
                  <c:v>414.04700000000003</c:v>
                </c:pt>
                <c:pt idx="3684">
                  <c:v>414.15600000000001</c:v>
                </c:pt>
                <c:pt idx="3685">
                  <c:v>414.26499999999999</c:v>
                </c:pt>
                <c:pt idx="3686">
                  <c:v>414.375</c:v>
                </c:pt>
                <c:pt idx="3687">
                  <c:v>414.48399999999998</c:v>
                </c:pt>
                <c:pt idx="3688">
                  <c:v>414.59300000000002</c:v>
                </c:pt>
                <c:pt idx="3689">
                  <c:v>414.71800000000002</c:v>
                </c:pt>
                <c:pt idx="3690">
                  <c:v>414.82799999999997</c:v>
                </c:pt>
                <c:pt idx="3691">
                  <c:v>414.93700000000001</c:v>
                </c:pt>
                <c:pt idx="3692">
                  <c:v>415.04700000000003</c:v>
                </c:pt>
                <c:pt idx="3693">
                  <c:v>415.15600000000001</c:v>
                </c:pt>
                <c:pt idx="3694">
                  <c:v>415.26499999999999</c:v>
                </c:pt>
                <c:pt idx="3695">
                  <c:v>415.375</c:v>
                </c:pt>
                <c:pt idx="3696">
                  <c:v>415.5</c:v>
                </c:pt>
                <c:pt idx="3697">
                  <c:v>415.60899999999998</c:v>
                </c:pt>
                <c:pt idx="3698">
                  <c:v>415.71800000000002</c:v>
                </c:pt>
                <c:pt idx="3699">
                  <c:v>415.82799999999997</c:v>
                </c:pt>
                <c:pt idx="3700">
                  <c:v>415.93700000000001</c:v>
                </c:pt>
                <c:pt idx="3701">
                  <c:v>416.04700000000003</c:v>
                </c:pt>
                <c:pt idx="3702">
                  <c:v>416.15600000000001</c:v>
                </c:pt>
                <c:pt idx="3703">
                  <c:v>416.28100000000001</c:v>
                </c:pt>
                <c:pt idx="3704">
                  <c:v>416.39</c:v>
                </c:pt>
                <c:pt idx="3705">
                  <c:v>416.5</c:v>
                </c:pt>
                <c:pt idx="3706">
                  <c:v>416.60899999999998</c:v>
                </c:pt>
                <c:pt idx="3707">
                  <c:v>416.73399999999998</c:v>
                </c:pt>
                <c:pt idx="3708">
                  <c:v>416.84300000000002</c:v>
                </c:pt>
                <c:pt idx="3709">
                  <c:v>416.95299999999997</c:v>
                </c:pt>
                <c:pt idx="3710">
                  <c:v>417.06200000000001</c:v>
                </c:pt>
                <c:pt idx="3711">
                  <c:v>417.17200000000003</c:v>
                </c:pt>
                <c:pt idx="3712">
                  <c:v>417.28100000000001</c:v>
                </c:pt>
                <c:pt idx="3713">
                  <c:v>417.39</c:v>
                </c:pt>
                <c:pt idx="3714">
                  <c:v>417.51499999999999</c:v>
                </c:pt>
                <c:pt idx="3715">
                  <c:v>417.625</c:v>
                </c:pt>
                <c:pt idx="3716">
                  <c:v>417.73399999999998</c:v>
                </c:pt>
                <c:pt idx="3717">
                  <c:v>417.84300000000002</c:v>
                </c:pt>
                <c:pt idx="3718">
                  <c:v>417.95299999999997</c:v>
                </c:pt>
                <c:pt idx="3719">
                  <c:v>418.06200000000001</c:v>
                </c:pt>
                <c:pt idx="3720">
                  <c:v>418.18700000000001</c:v>
                </c:pt>
                <c:pt idx="3721">
                  <c:v>418.29700000000003</c:v>
                </c:pt>
                <c:pt idx="3722">
                  <c:v>418.40600000000001</c:v>
                </c:pt>
                <c:pt idx="3723">
                  <c:v>418.51499999999999</c:v>
                </c:pt>
                <c:pt idx="3724">
                  <c:v>418.625</c:v>
                </c:pt>
                <c:pt idx="3725">
                  <c:v>418.73399999999998</c:v>
                </c:pt>
                <c:pt idx="3726">
                  <c:v>418.85899999999998</c:v>
                </c:pt>
                <c:pt idx="3727">
                  <c:v>418.96800000000002</c:v>
                </c:pt>
                <c:pt idx="3728">
                  <c:v>419.07799999999997</c:v>
                </c:pt>
                <c:pt idx="3729">
                  <c:v>419.18700000000001</c:v>
                </c:pt>
                <c:pt idx="3730">
                  <c:v>419.29700000000003</c:v>
                </c:pt>
                <c:pt idx="3731">
                  <c:v>419.40600000000001</c:v>
                </c:pt>
                <c:pt idx="3732">
                  <c:v>419.51499999999999</c:v>
                </c:pt>
                <c:pt idx="3733">
                  <c:v>419.64</c:v>
                </c:pt>
                <c:pt idx="3734">
                  <c:v>419.75</c:v>
                </c:pt>
                <c:pt idx="3735">
                  <c:v>419.85899999999998</c:v>
                </c:pt>
                <c:pt idx="3736">
                  <c:v>419.96800000000002</c:v>
                </c:pt>
                <c:pt idx="3737">
                  <c:v>420.07799999999997</c:v>
                </c:pt>
                <c:pt idx="3738">
                  <c:v>420.20299999999997</c:v>
                </c:pt>
                <c:pt idx="3739">
                  <c:v>420.31200000000001</c:v>
                </c:pt>
                <c:pt idx="3740">
                  <c:v>420.42200000000003</c:v>
                </c:pt>
                <c:pt idx="3741">
                  <c:v>420.53100000000001</c:v>
                </c:pt>
                <c:pt idx="3742">
                  <c:v>420.64</c:v>
                </c:pt>
                <c:pt idx="3743">
                  <c:v>420.75</c:v>
                </c:pt>
                <c:pt idx="3744">
                  <c:v>420.875</c:v>
                </c:pt>
                <c:pt idx="3745">
                  <c:v>420.98399999999998</c:v>
                </c:pt>
                <c:pt idx="3746">
                  <c:v>421.09300000000002</c:v>
                </c:pt>
                <c:pt idx="3747">
                  <c:v>421.20299999999997</c:v>
                </c:pt>
                <c:pt idx="3748">
                  <c:v>421.31200000000001</c:v>
                </c:pt>
                <c:pt idx="3749">
                  <c:v>421.43700000000001</c:v>
                </c:pt>
                <c:pt idx="3750">
                  <c:v>421.54700000000003</c:v>
                </c:pt>
                <c:pt idx="3751">
                  <c:v>421.65600000000001</c:v>
                </c:pt>
                <c:pt idx="3752">
                  <c:v>421.76499999999999</c:v>
                </c:pt>
                <c:pt idx="3753">
                  <c:v>421.875</c:v>
                </c:pt>
                <c:pt idx="3754">
                  <c:v>421.98399999999998</c:v>
                </c:pt>
                <c:pt idx="3755">
                  <c:v>422.09300000000002</c:v>
                </c:pt>
                <c:pt idx="3756">
                  <c:v>422.21800000000002</c:v>
                </c:pt>
                <c:pt idx="3757">
                  <c:v>422.32799999999997</c:v>
                </c:pt>
                <c:pt idx="3758">
                  <c:v>422.43700000000001</c:v>
                </c:pt>
                <c:pt idx="3759">
                  <c:v>422.54700000000003</c:v>
                </c:pt>
                <c:pt idx="3760">
                  <c:v>422.65600000000001</c:v>
                </c:pt>
                <c:pt idx="3761">
                  <c:v>422.76499999999999</c:v>
                </c:pt>
                <c:pt idx="3762">
                  <c:v>422.875</c:v>
                </c:pt>
                <c:pt idx="3763">
                  <c:v>423</c:v>
                </c:pt>
                <c:pt idx="3764">
                  <c:v>423.10899999999998</c:v>
                </c:pt>
                <c:pt idx="3765">
                  <c:v>423.21800000000002</c:v>
                </c:pt>
                <c:pt idx="3766">
                  <c:v>423.32799999999997</c:v>
                </c:pt>
                <c:pt idx="3767">
                  <c:v>423.43700000000001</c:v>
                </c:pt>
                <c:pt idx="3768">
                  <c:v>423.54700000000003</c:v>
                </c:pt>
                <c:pt idx="3769">
                  <c:v>423.67200000000003</c:v>
                </c:pt>
                <c:pt idx="3770">
                  <c:v>423.78100000000001</c:v>
                </c:pt>
                <c:pt idx="3771">
                  <c:v>423.89</c:v>
                </c:pt>
                <c:pt idx="3772">
                  <c:v>424</c:v>
                </c:pt>
                <c:pt idx="3773">
                  <c:v>424.125</c:v>
                </c:pt>
                <c:pt idx="3774">
                  <c:v>424.23399999999998</c:v>
                </c:pt>
                <c:pt idx="3775">
                  <c:v>424.34300000000002</c:v>
                </c:pt>
                <c:pt idx="3776">
                  <c:v>424.45299999999997</c:v>
                </c:pt>
                <c:pt idx="3777">
                  <c:v>424.56200000000001</c:v>
                </c:pt>
                <c:pt idx="3778">
                  <c:v>424.68700000000001</c:v>
                </c:pt>
                <c:pt idx="3779">
                  <c:v>424.79700000000003</c:v>
                </c:pt>
                <c:pt idx="3780">
                  <c:v>424.90600000000001</c:v>
                </c:pt>
                <c:pt idx="3781">
                  <c:v>425.01499999999999</c:v>
                </c:pt>
                <c:pt idx="3782">
                  <c:v>425.125</c:v>
                </c:pt>
                <c:pt idx="3783">
                  <c:v>425.25</c:v>
                </c:pt>
                <c:pt idx="3784">
                  <c:v>425.35899999999998</c:v>
                </c:pt>
                <c:pt idx="3785">
                  <c:v>425.46800000000002</c:v>
                </c:pt>
                <c:pt idx="3786">
                  <c:v>425.57799999999997</c:v>
                </c:pt>
                <c:pt idx="3787">
                  <c:v>425.68700000000001</c:v>
                </c:pt>
                <c:pt idx="3788">
                  <c:v>425.79700000000003</c:v>
                </c:pt>
                <c:pt idx="3789">
                  <c:v>425.90600000000001</c:v>
                </c:pt>
                <c:pt idx="3790">
                  <c:v>426.03100000000001</c:v>
                </c:pt>
                <c:pt idx="3791">
                  <c:v>426.14</c:v>
                </c:pt>
                <c:pt idx="3792">
                  <c:v>426.25</c:v>
                </c:pt>
                <c:pt idx="3793">
                  <c:v>426.35899999999998</c:v>
                </c:pt>
                <c:pt idx="3794">
                  <c:v>426.46800000000002</c:v>
                </c:pt>
                <c:pt idx="3795">
                  <c:v>426.57799999999997</c:v>
                </c:pt>
                <c:pt idx="3796">
                  <c:v>426.70299999999997</c:v>
                </c:pt>
                <c:pt idx="3797">
                  <c:v>426.81200000000001</c:v>
                </c:pt>
                <c:pt idx="3798">
                  <c:v>426.92200000000003</c:v>
                </c:pt>
                <c:pt idx="3799">
                  <c:v>427.03100000000001</c:v>
                </c:pt>
                <c:pt idx="3800">
                  <c:v>427.14</c:v>
                </c:pt>
                <c:pt idx="3801">
                  <c:v>427.25</c:v>
                </c:pt>
                <c:pt idx="3802">
                  <c:v>427.375</c:v>
                </c:pt>
                <c:pt idx="3803">
                  <c:v>427.48399999999998</c:v>
                </c:pt>
                <c:pt idx="3804">
                  <c:v>427.59300000000002</c:v>
                </c:pt>
                <c:pt idx="3805">
                  <c:v>427.70299999999997</c:v>
                </c:pt>
                <c:pt idx="3806">
                  <c:v>427.81200000000001</c:v>
                </c:pt>
                <c:pt idx="3807">
                  <c:v>427.92200000000003</c:v>
                </c:pt>
                <c:pt idx="3808">
                  <c:v>428.03100000000001</c:v>
                </c:pt>
                <c:pt idx="3809">
                  <c:v>428.15600000000001</c:v>
                </c:pt>
                <c:pt idx="3810">
                  <c:v>428.26499999999999</c:v>
                </c:pt>
                <c:pt idx="3811">
                  <c:v>428.375</c:v>
                </c:pt>
                <c:pt idx="3812">
                  <c:v>428.48399999999998</c:v>
                </c:pt>
                <c:pt idx="3813">
                  <c:v>428.59300000000002</c:v>
                </c:pt>
                <c:pt idx="3814">
                  <c:v>428.70299999999997</c:v>
                </c:pt>
                <c:pt idx="3815">
                  <c:v>428.81200000000001</c:v>
                </c:pt>
                <c:pt idx="3816">
                  <c:v>428.93700000000001</c:v>
                </c:pt>
                <c:pt idx="3817">
                  <c:v>429.04700000000003</c:v>
                </c:pt>
                <c:pt idx="3818">
                  <c:v>429.15600000000001</c:v>
                </c:pt>
                <c:pt idx="3819">
                  <c:v>429.26499999999999</c:v>
                </c:pt>
                <c:pt idx="3820">
                  <c:v>429.39</c:v>
                </c:pt>
                <c:pt idx="3821">
                  <c:v>429.5</c:v>
                </c:pt>
                <c:pt idx="3822">
                  <c:v>429.60899999999998</c:v>
                </c:pt>
                <c:pt idx="3823">
                  <c:v>429.71800000000002</c:v>
                </c:pt>
                <c:pt idx="3824">
                  <c:v>429.82799999999997</c:v>
                </c:pt>
                <c:pt idx="3825">
                  <c:v>429.93700000000001</c:v>
                </c:pt>
                <c:pt idx="3826">
                  <c:v>430.04700000000003</c:v>
                </c:pt>
                <c:pt idx="3827">
                  <c:v>430.17200000000003</c:v>
                </c:pt>
                <c:pt idx="3828">
                  <c:v>430.28100000000001</c:v>
                </c:pt>
                <c:pt idx="3829">
                  <c:v>430.39</c:v>
                </c:pt>
                <c:pt idx="3830">
                  <c:v>430.5</c:v>
                </c:pt>
                <c:pt idx="3831">
                  <c:v>430.60899999999998</c:v>
                </c:pt>
                <c:pt idx="3832">
                  <c:v>430.73399999999998</c:v>
                </c:pt>
                <c:pt idx="3833">
                  <c:v>430.84300000000002</c:v>
                </c:pt>
                <c:pt idx="3834">
                  <c:v>430.95299999999997</c:v>
                </c:pt>
                <c:pt idx="3835">
                  <c:v>431.06200000000001</c:v>
                </c:pt>
                <c:pt idx="3836">
                  <c:v>431.17200000000003</c:v>
                </c:pt>
                <c:pt idx="3837">
                  <c:v>431.28100000000001</c:v>
                </c:pt>
                <c:pt idx="3838">
                  <c:v>431.39</c:v>
                </c:pt>
                <c:pt idx="3839">
                  <c:v>431.5</c:v>
                </c:pt>
                <c:pt idx="3840">
                  <c:v>431.625</c:v>
                </c:pt>
                <c:pt idx="3841">
                  <c:v>431.73399999999998</c:v>
                </c:pt>
                <c:pt idx="3842">
                  <c:v>431.84300000000002</c:v>
                </c:pt>
                <c:pt idx="3843">
                  <c:v>431.95299999999997</c:v>
                </c:pt>
                <c:pt idx="3844">
                  <c:v>432.07799999999997</c:v>
                </c:pt>
                <c:pt idx="3845">
                  <c:v>432.18700000000001</c:v>
                </c:pt>
                <c:pt idx="3846">
                  <c:v>432.29700000000003</c:v>
                </c:pt>
                <c:pt idx="3847">
                  <c:v>432.40600000000001</c:v>
                </c:pt>
                <c:pt idx="3848">
                  <c:v>432.51499999999999</c:v>
                </c:pt>
                <c:pt idx="3849">
                  <c:v>432.64</c:v>
                </c:pt>
                <c:pt idx="3850">
                  <c:v>432.75</c:v>
                </c:pt>
                <c:pt idx="3851">
                  <c:v>432.85899999999998</c:v>
                </c:pt>
                <c:pt idx="3852">
                  <c:v>432.96800000000002</c:v>
                </c:pt>
                <c:pt idx="3853">
                  <c:v>433.07799999999997</c:v>
                </c:pt>
                <c:pt idx="3854">
                  <c:v>433.18700000000001</c:v>
                </c:pt>
                <c:pt idx="3855">
                  <c:v>433.29700000000003</c:v>
                </c:pt>
                <c:pt idx="3856">
                  <c:v>433.42200000000003</c:v>
                </c:pt>
                <c:pt idx="3857">
                  <c:v>433.53100000000001</c:v>
                </c:pt>
                <c:pt idx="3858">
                  <c:v>433.64</c:v>
                </c:pt>
                <c:pt idx="3859">
                  <c:v>433.75</c:v>
                </c:pt>
                <c:pt idx="3860">
                  <c:v>433.85899999999998</c:v>
                </c:pt>
                <c:pt idx="3861">
                  <c:v>433.98399999999998</c:v>
                </c:pt>
                <c:pt idx="3862">
                  <c:v>434.09300000000002</c:v>
                </c:pt>
                <c:pt idx="3863">
                  <c:v>434.20299999999997</c:v>
                </c:pt>
                <c:pt idx="3864">
                  <c:v>434.31200000000001</c:v>
                </c:pt>
                <c:pt idx="3865">
                  <c:v>434.42200000000003</c:v>
                </c:pt>
                <c:pt idx="3866">
                  <c:v>434.53100000000001</c:v>
                </c:pt>
                <c:pt idx="3867">
                  <c:v>434.64</c:v>
                </c:pt>
                <c:pt idx="3868">
                  <c:v>434.76499999999999</c:v>
                </c:pt>
                <c:pt idx="3869">
                  <c:v>434.875</c:v>
                </c:pt>
                <c:pt idx="3870">
                  <c:v>434.98399999999998</c:v>
                </c:pt>
                <c:pt idx="3871">
                  <c:v>435.09300000000002</c:v>
                </c:pt>
                <c:pt idx="3872">
                  <c:v>435.20299999999997</c:v>
                </c:pt>
                <c:pt idx="3873">
                  <c:v>435.31200000000001</c:v>
                </c:pt>
                <c:pt idx="3874">
                  <c:v>435.43700000000001</c:v>
                </c:pt>
                <c:pt idx="3875">
                  <c:v>435.54700000000003</c:v>
                </c:pt>
                <c:pt idx="3876">
                  <c:v>435.65600000000001</c:v>
                </c:pt>
                <c:pt idx="3877">
                  <c:v>435.76499999999999</c:v>
                </c:pt>
                <c:pt idx="3878">
                  <c:v>435.875</c:v>
                </c:pt>
                <c:pt idx="3879">
                  <c:v>435.98399999999998</c:v>
                </c:pt>
                <c:pt idx="3880">
                  <c:v>436.10899999999998</c:v>
                </c:pt>
                <c:pt idx="3881">
                  <c:v>436.21800000000002</c:v>
                </c:pt>
                <c:pt idx="3882">
                  <c:v>436.32799999999997</c:v>
                </c:pt>
                <c:pt idx="3883">
                  <c:v>436.43700000000001</c:v>
                </c:pt>
                <c:pt idx="3884">
                  <c:v>436.54700000000003</c:v>
                </c:pt>
                <c:pt idx="3885">
                  <c:v>436.65600000000001</c:v>
                </c:pt>
                <c:pt idx="3886">
                  <c:v>436.76499999999999</c:v>
                </c:pt>
                <c:pt idx="3887">
                  <c:v>436.89</c:v>
                </c:pt>
                <c:pt idx="3888">
                  <c:v>437</c:v>
                </c:pt>
                <c:pt idx="3889">
                  <c:v>437.10899999999998</c:v>
                </c:pt>
                <c:pt idx="3890">
                  <c:v>437.21800000000002</c:v>
                </c:pt>
                <c:pt idx="3891">
                  <c:v>437.32799999999997</c:v>
                </c:pt>
                <c:pt idx="3892">
                  <c:v>437.43700000000001</c:v>
                </c:pt>
                <c:pt idx="3893">
                  <c:v>437.54700000000003</c:v>
                </c:pt>
                <c:pt idx="3894">
                  <c:v>437.67200000000003</c:v>
                </c:pt>
                <c:pt idx="3895">
                  <c:v>437.78100000000001</c:v>
                </c:pt>
                <c:pt idx="3896">
                  <c:v>437.89</c:v>
                </c:pt>
                <c:pt idx="3897">
                  <c:v>438</c:v>
                </c:pt>
                <c:pt idx="3898">
                  <c:v>438.10899999999998</c:v>
                </c:pt>
                <c:pt idx="3899">
                  <c:v>438.23399999999998</c:v>
                </c:pt>
                <c:pt idx="3900">
                  <c:v>438.34300000000002</c:v>
                </c:pt>
                <c:pt idx="3901">
                  <c:v>438.45299999999997</c:v>
                </c:pt>
                <c:pt idx="3902">
                  <c:v>438.56200000000001</c:v>
                </c:pt>
                <c:pt idx="3903">
                  <c:v>438.67200000000003</c:v>
                </c:pt>
                <c:pt idx="3904">
                  <c:v>438.78100000000001</c:v>
                </c:pt>
                <c:pt idx="3905">
                  <c:v>438.90600000000001</c:v>
                </c:pt>
                <c:pt idx="3906">
                  <c:v>439.01499999999999</c:v>
                </c:pt>
                <c:pt idx="3907">
                  <c:v>439.125</c:v>
                </c:pt>
                <c:pt idx="3908">
                  <c:v>439.23399999999998</c:v>
                </c:pt>
                <c:pt idx="3909">
                  <c:v>439.34300000000002</c:v>
                </c:pt>
                <c:pt idx="3910">
                  <c:v>439.45299999999997</c:v>
                </c:pt>
                <c:pt idx="3911">
                  <c:v>439.56200000000001</c:v>
                </c:pt>
                <c:pt idx="3912">
                  <c:v>439.68700000000001</c:v>
                </c:pt>
                <c:pt idx="3913">
                  <c:v>439.79700000000003</c:v>
                </c:pt>
                <c:pt idx="3914">
                  <c:v>439.90600000000001</c:v>
                </c:pt>
                <c:pt idx="3915">
                  <c:v>440.01499999999999</c:v>
                </c:pt>
                <c:pt idx="3916">
                  <c:v>440.125</c:v>
                </c:pt>
                <c:pt idx="3917">
                  <c:v>440.23399999999998</c:v>
                </c:pt>
                <c:pt idx="3918">
                  <c:v>440.34300000000002</c:v>
                </c:pt>
                <c:pt idx="3919">
                  <c:v>440.46800000000002</c:v>
                </c:pt>
                <c:pt idx="3920">
                  <c:v>440.57799999999997</c:v>
                </c:pt>
                <c:pt idx="3921">
                  <c:v>440.68700000000001</c:v>
                </c:pt>
                <c:pt idx="3922">
                  <c:v>440.79700000000003</c:v>
                </c:pt>
                <c:pt idx="3923">
                  <c:v>440.90600000000001</c:v>
                </c:pt>
                <c:pt idx="3924">
                  <c:v>441.01499999999999</c:v>
                </c:pt>
                <c:pt idx="3925">
                  <c:v>441.14</c:v>
                </c:pt>
                <c:pt idx="3926">
                  <c:v>441.25</c:v>
                </c:pt>
                <c:pt idx="3927">
                  <c:v>441.35899999999998</c:v>
                </c:pt>
                <c:pt idx="3928">
                  <c:v>441.46800000000002</c:v>
                </c:pt>
                <c:pt idx="3929">
                  <c:v>441.57799999999997</c:v>
                </c:pt>
                <c:pt idx="3930">
                  <c:v>441.70299999999997</c:v>
                </c:pt>
                <c:pt idx="3931">
                  <c:v>441.81200000000001</c:v>
                </c:pt>
                <c:pt idx="3932">
                  <c:v>441.92200000000003</c:v>
                </c:pt>
                <c:pt idx="3933">
                  <c:v>442.03100000000001</c:v>
                </c:pt>
                <c:pt idx="3934">
                  <c:v>442.15600000000001</c:v>
                </c:pt>
                <c:pt idx="3935">
                  <c:v>442.26499999999999</c:v>
                </c:pt>
                <c:pt idx="3936">
                  <c:v>442.375</c:v>
                </c:pt>
                <c:pt idx="3937">
                  <c:v>442.48399999999998</c:v>
                </c:pt>
                <c:pt idx="3938">
                  <c:v>442.59300000000002</c:v>
                </c:pt>
                <c:pt idx="3939">
                  <c:v>442.70299999999997</c:v>
                </c:pt>
                <c:pt idx="3940">
                  <c:v>442.81200000000001</c:v>
                </c:pt>
                <c:pt idx="3941">
                  <c:v>442.93700000000001</c:v>
                </c:pt>
                <c:pt idx="3942">
                  <c:v>443.04700000000003</c:v>
                </c:pt>
                <c:pt idx="3943">
                  <c:v>443.15600000000001</c:v>
                </c:pt>
                <c:pt idx="3944">
                  <c:v>443.26499999999999</c:v>
                </c:pt>
                <c:pt idx="3945">
                  <c:v>443.375</c:v>
                </c:pt>
                <c:pt idx="3946">
                  <c:v>443.48399999999998</c:v>
                </c:pt>
                <c:pt idx="3947">
                  <c:v>443.60899999999998</c:v>
                </c:pt>
                <c:pt idx="3948">
                  <c:v>443.71800000000002</c:v>
                </c:pt>
                <c:pt idx="3949">
                  <c:v>443.82799999999997</c:v>
                </c:pt>
                <c:pt idx="3950">
                  <c:v>443.93700000000001</c:v>
                </c:pt>
                <c:pt idx="3951">
                  <c:v>444.04700000000003</c:v>
                </c:pt>
                <c:pt idx="3952">
                  <c:v>444.15600000000001</c:v>
                </c:pt>
                <c:pt idx="3953">
                  <c:v>444.26499999999999</c:v>
                </c:pt>
                <c:pt idx="3954">
                  <c:v>444.39</c:v>
                </c:pt>
                <c:pt idx="3955">
                  <c:v>444.5</c:v>
                </c:pt>
                <c:pt idx="3956">
                  <c:v>444.60899999999998</c:v>
                </c:pt>
                <c:pt idx="3957">
                  <c:v>444.71800000000002</c:v>
                </c:pt>
                <c:pt idx="3958">
                  <c:v>444.82799999999997</c:v>
                </c:pt>
                <c:pt idx="3959">
                  <c:v>444.95299999999997</c:v>
                </c:pt>
                <c:pt idx="3960">
                  <c:v>445.06200000000001</c:v>
                </c:pt>
                <c:pt idx="3961">
                  <c:v>445.17200000000003</c:v>
                </c:pt>
                <c:pt idx="3962">
                  <c:v>445.28100000000001</c:v>
                </c:pt>
                <c:pt idx="3963">
                  <c:v>445.39</c:v>
                </c:pt>
                <c:pt idx="3964">
                  <c:v>445.5</c:v>
                </c:pt>
                <c:pt idx="3965">
                  <c:v>445.60899999999998</c:v>
                </c:pt>
                <c:pt idx="3966">
                  <c:v>445.73399999999998</c:v>
                </c:pt>
                <c:pt idx="3967">
                  <c:v>445.84300000000002</c:v>
                </c:pt>
                <c:pt idx="3968">
                  <c:v>445.95299999999997</c:v>
                </c:pt>
                <c:pt idx="3969">
                  <c:v>446.06200000000001</c:v>
                </c:pt>
                <c:pt idx="3970">
                  <c:v>446.17200000000003</c:v>
                </c:pt>
                <c:pt idx="3971">
                  <c:v>446.29700000000003</c:v>
                </c:pt>
                <c:pt idx="3972">
                  <c:v>446.40600000000001</c:v>
                </c:pt>
                <c:pt idx="3973">
                  <c:v>446.51499999999999</c:v>
                </c:pt>
                <c:pt idx="3974">
                  <c:v>446.625</c:v>
                </c:pt>
                <c:pt idx="3975">
                  <c:v>446.73399999999998</c:v>
                </c:pt>
                <c:pt idx="3976">
                  <c:v>446.84300000000002</c:v>
                </c:pt>
                <c:pt idx="3977">
                  <c:v>446.95299999999997</c:v>
                </c:pt>
                <c:pt idx="3978">
                  <c:v>447.07799999999997</c:v>
                </c:pt>
                <c:pt idx="3979">
                  <c:v>447.18700000000001</c:v>
                </c:pt>
                <c:pt idx="3980">
                  <c:v>447.29700000000003</c:v>
                </c:pt>
                <c:pt idx="3981">
                  <c:v>447.40600000000001</c:v>
                </c:pt>
                <c:pt idx="3982">
                  <c:v>447.51499999999999</c:v>
                </c:pt>
                <c:pt idx="3983">
                  <c:v>447.64</c:v>
                </c:pt>
                <c:pt idx="3984">
                  <c:v>447.75</c:v>
                </c:pt>
                <c:pt idx="3985">
                  <c:v>447.85899999999998</c:v>
                </c:pt>
                <c:pt idx="3986">
                  <c:v>447.96800000000002</c:v>
                </c:pt>
                <c:pt idx="3987">
                  <c:v>448.07799999999997</c:v>
                </c:pt>
                <c:pt idx="3988">
                  <c:v>448.18700000000001</c:v>
                </c:pt>
                <c:pt idx="3989">
                  <c:v>448.31200000000001</c:v>
                </c:pt>
                <c:pt idx="3990">
                  <c:v>448.42200000000003</c:v>
                </c:pt>
                <c:pt idx="3991">
                  <c:v>448.53100000000001</c:v>
                </c:pt>
                <c:pt idx="3992">
                  <c:v>448.64</c:v>
                </c:pt>
                <c:pt idx="3993">
                  <c:v>448.75</c:v>
                </c:pt>
                <c:pt idx="3994">
                  <c:v>448.85899999999998</c:v>
                </c:pt>
                <c:pt idx="3995">
                  <c:v>448.96800000000002</c:v>
                </c:pt>
                <c:pt idx="3996">
                  <c:v>449.09300000000002</c:v>
                </c:pt>
                <c:pt idx="3997">
                  <c:v>449.20299999999997</c:v>
                </c:pt>
                <c:pt idx="3998">
                  <c:v>449.31200000000001</c:v>
                </c:pt>
                <c:pt idx="3999">
                  <c:v>449.42200000000003</c:v>
                </c:pt>
                <c:pt idx="4000">
                  <c:v>449.54700000000003</c:v>
                </c:pt>
                <c:pt idx="4001">
                  <c:v>449.65600000000001</c:v>
                </c:pt>
                <c:pt idx="4002">
                  <c:v>449.76499999999999</c:v>
                </c:pt>
                <c:pt idx="4003">
                  <c:v>449.875</c:v>
                </c:pt>
                <c:pt idx="4004">
                  <c:v>449.98399999999998</c:v>
                </c:pt>
                <c:pt idx="4005">
                  <c:v>450.10899999999998</c:v>
                </c:pt>
                <c:pt idx="4006">
                  <c:v>450.21800000000002</c:v>
                </c:pt>
                <c:pt idx="4007">
                  <c:v>450.32799999999997</c:v>
                </c:pt>
                <c:pt idx="4008">
                  <c:v>450.43700000000001</c:v>
                </c:pt>
                <c:pt idx="4009">
                  <c:v>450.54700000000003</c:v>
                </c:pt>
                <c:pt idx="4010">
                  <c:v>450.65600000000001</c:v>
                </c:pt>
                <c:pt idx="4011">
                  <c:v>450.78100000000001</c:v>
                </c:pt>
                <c:pt idx="4012">
                  <c:v>450.89</c:v>
                </c:pt>
                <c:pt idx="4013">
                  <c:v>451</c:v>
                </c:pt>
                <c:pt idx="4014">
                  <c:v>451.10899999999998</c:v>
                </c:pt>
                <c:pt idx="4015">
                  <c:v>451.23399999999998</c:v>
                </c:pt>
                <c:pt idx="4016">
                  <c:v>451.34300000000002</c:v>
                </c:pt>
                <c:pt idx="4017">
                  <c:v>451.45299999999997</c:v>
                </c:pt>
                <c:pt idx="4018">
                  <c:v>451.56200000000001</c:v>
                </c:pt>
                <c:pt idx="4019">
                  <c:v>451.67200000000003</c:v>
                </c:pt>
                <c:pt idx="4020">
                  <c:v>451.78100000000001</c:v>
                </c:pt>
                <c:pt idx="4021">
                  <c:v>451.90600000000001</c:v>
                </c:pt>
                <c:pt idx="4022">
                  <c:v>452.01499999999999</c:v>
                </c:pt>
                <c:pt idx="4023">
                  <c:v>452.125</c:v>
                </c:pt>
                <c:pt idx="4024">
                  <c:v>452.23399999999998</c:v>
                </c:pt>
                <c:pt idx="4025">
                  <c:v>452.34300000000002</c:v>
                </c:pt>
                <c:pt idx="4026">
                  <c:v>452.45299999999997</c:v>
                </c:pt>
                <c:pt idx="4027">
                  <c:v>452.56200000000001</c:v>
                </c:pt>
                <c:pt idx="4028">
                  <c:v>452.68700000000001</c:v>
                </c:pt>
                <c:pt idx="4029">
                  <c:v>452.79700000000003</c:v>
                </c:pt>
                <c:pt idx="4030">
                  <c:v>452.90600000000001</c:v>
                </c:pt>
                <c:pt idx="4031">
                  <c:v>453.01499999999999</c:v>
                </c:pt>
                <c:pt idx="4032">
                  <c:v>453.125</c:v>
                </c:pt>
                <c:pt idx="4033">
                  <c:v>453.23399999999998</c:v>
                </c:pt>
                <c:pt idx="4034">
                  <c:v>453.34300000000002</c:v>
                </c:pt>
                <c:pt idx="4035">
                  <c:v>453.46800000000002</c:v>
                </c:pt>
                <c:pt idx="4036">
                  <c:v>453.57799999999997</c:v>
                </c:pt>
                <c:pt idx="4037">
                  <c:v>453.68700000000001</c:v>
                </c:pt>
                <c:pt idx="4038">
                  <c:v>453.79700000000003</c:v>
                </c:pt>
                <c:pt idx="4039">
                  <c:v>453.90600000000001</c:v>
                </c:pt>
                <c:pt idx="4040">
                  <c:v>454.01499999999999</c:v>
                </c:pt>
                <c:pt idx="4041">
                  <c:v>454.125</c:v>
                </c:pt>
                <c:pt idx="4042">
                  <c:v>454.25</c:v>
                </c:pt>
                <c:pt idx="4043">
                  <c:v>454.35899999999998</c:v>
                </c:pt>
                <c:pt idx="4044">
                  <c:v>454.46800000000002</c:v>
                </c:pt>
                <c:pt idx="4045">
                  <c:v>454.57799999999997</c:v>
                </c:pt>
                <c:pt idx="4046">
                  <c:v>454.68700000000001</c:v>
                </c:pt>
                <c:pt idx="4047">
                  <c:v>454.79700000000003</c:v>
                </c:pt>
                <c:pt idx="4048">
                  <c:v>454.90600000000001</c:v>
                </c:pt>
                <c:pt idx="4049">
                  <c:v>455.01499999999999</c:v>
                </c:pt>
                <c:pt idx="4050">
                  <c:v>455.14</c:v>
                </c:pt>
                <c:pt idx="4051">
                  <c:v>455.25</c:v>
                </c:pt>
                <c:pt idx="4052">
                  <c:v>455.35899999999998</c:v>
                </c:pt>
                <c:pt idx="4053">
                  <c:v>455.46800000000002</c:v>
                </c:pt>
                <c:pt idx="4054">
                  <c:v>455.57799999999997</c:v>
                </c:pt>
                <c:pt idx="4055">
                  <c:v>455.68700000000001</c:v>
                </c:pt>
                <c:pt idx="4056">
                  <c:v>455.81200000000001</c:v>
                </c:pt>
                <c:pt idx="4057">
                  <c:v>455.92200000000003</c:v>
                </c:pt>
                <c:pt idx="4058">
                  <c:v>456.03100000000001</c:v>
                </c:pt>
                <c:pt idx="4059">
                  <c:v>456.14</c:v>
                </c:pt>
                <c:pt idx="4060">
                  <c:v>456.25</c:v>
                </c:pt>
                <c:pt idx="4061">
                  <c:v>456.375</c:v>
                </c:pt>
                <c:pt idx="4062">
                  <c:v>456.48399999999998</c:v>
                </c:pt>
                <c:pt idx="4063">
                  <c:v>456.59300000000002</c:v>
                </c:pt>
                <c:pt idx="4064">
                  <c:v>456.70299999999997</c:v>
                </c:pt>
                <c:pt idx="4065">
                  <c:v>456.81200000000001</c:v>
                </c:pt>
                <c:pt idx="4066">
                  <c:v>456.93700000000001</c:v>
                </c:pt>
                <c:pt idx="4067">
                  <c:v>457.04700000000003</c:v>
                </c:pt>
                <c:pt idx="4068">
                  <c:v>457.15600000000001</c:v>
                </c:pt>
                <c:pt idx="4069">
                  <c:v>457.26499999999999</c:v>
                </c:pt>
                <c:pt idx="4070">
                  <c:v>457.375</c:v>
                </c:pt>
                <c:pt idx="4071">
                  <c:v>457.48399999999998</c:v>
                </c:pt>
                <c:pt idx="4072">
                  <c:v>457.60899999999998</c:v>
                </c:pt>
                <c:pt idx="4073">
                  <c:v>457.71800000000002</c:v>
                </c:pt>
                <c:pt idx="4074">
                  <c:v>457.82799999999997</c:v>
                </c:pt>
                <c:pt idx="4075">
                  <c:v>457.93700000000001</c:v>
                </c:pt>
                <c:pt idx="4076">
                  <c:v>458.04700000000003</c:v>
                </c:pt>
                <c:pt idx="4077">
                  <c:v>458.15600000000001</c:v>
                </c:pt>
                <c:pt idx="4078">
                  <c:v>458.28100000000001</c:v>
                </c:pt>
                <c:pt idx="4079">
                  <c:v>458.39</c:v>
                </c:pt>
                <c:pt idx="4080">
                  <c:v>458.5</c:v>
                </c:pt>
                <c:pt idx="4081">
                  <c:v>458.60899999999998</c:v>
                </c:pt>
                <c:pt idx="4082">
                  <c:v>458.71800000000002</c:v>
                </c:pt>
                <c:pt idx="4083">
                  <c:v>458.82799999999997</c:v>
                </c:pt>
                <c:pt idx="4084">
                  <c:v>458.93700000000001</c:v>
                </c:pt>
                <c:pt idx="4085">
                  <c:v>459.06200000000001</c:v>
                </c:pt>
                <c:pt idx="4086">
                  <c:v>459.17200000000003</c:v>
                </c:pt>
                <c:pt idx="4087">
                  <c:v>459.28100000000001</c:v>
                </c:pt>
                <c:pt idx="4088">
                  <c:v>459.39</c:v>
                </c:pt>
                <c:pt idx="4089">
                  <c:v>459.5</c:v>
                </c:pt>
                <c:pt idx="4090">
                  <c:v>459.625</c:v>
                </c:pt>
                <c:pt idx="4091">
                  <c:v>459.73399999999998</c:v>
                </c:pt>
                <c:pt idx="4092">
                  <c:v>459.84300000000002</c:v>
                </c:pt>
                <c:pt idx="4093">
                  <c:v>459.95299999999997</c:v>
                </c:pt>
                <c:pt idx="4094">
                  <c:v>460.06200000000001</c:v>
                </c:pt>
                <c:pt idx="4095">
                  <c:v>460.18700000000001</c:v>
                </c:pt>
                <c:pt idx="4096">
                  <c:v>460.29700000000003</c:v>
                </c:pt>
                <c:pt idx="4097">
                  <c:v>460.40600000000001</c:v>
                </c:pt>
                <c:pt idx="4098">
                  <c:v>460.51499999999999</c:v>
                </c:pt>
                <c:pt idx="4099">
                  <c:v>460.625</c:v>
                </c:pt>
                <c:pt idx="4100">
                  <c:v>460.73399999999998</c:v>
                </c:pt>
                <c:pt idx="4101">
                  <c:v>460.84300000000002</c:v>
                </c:pt>
                <c:pt idx="4102">
                  <c:v>460.96800000000002</c:v>
                </c:pt>
                <c:pt idx="4103">
                  <c:v>461.07799999999997</c:v>
                </c:pt>
                <c:pt idx="4104">
                  <c:v>461.18700000000001</c:v>
                </c:pt>
                <c:pt idx="4105">
                  <c:v>461.29700000000003</c:v>
                </c:pt>
                <c:pt idx="4106">
                  <c:v>461.40600000000001</c:v>
                </c:pt>
                <c:pt idx="4107">
                  <c:v>461.51499999999999</c:v>
                </c:pt>
                <c:pt idx="4108">
                  <c:v>461.625</c:v>
                </c:pt>
                <c:pt idx="4109">
                  <c:v>461.73399999999998</c:v>
                </c:pt>
                <c:pt idx="4110">
                  <c:v>461.85899999999998</c:v>
                </c:pt>
                <c:pt idx="4111">
                  <c:v>461.96800000000002</c:v>
                </c:pt>
                <c:pt idx="4112">
                  <c:v>462.09300000000002</c:v>
                </c:pt>
                <c:pt idx="4113">
                  <c:v>462.20299999999997</c:v>
                </c:pt>
                <c:pt idx="4114">
                  <c:v>462.31200000000001</c:v>
                </c:pt>
                <c:pt idx="4115">
                  <c:v>462.42200000000003</c:v>
                </c:pt>
                <c:pt idx="4116">
                  <c:v>462.53100000000001</c:v>
                </c:pt>
                <c:pt idx="4117">
                  <c:v>462.64</c:v>
                </c:pt>
                <c:pt idx="4118">
                  <c:v>462.76499999999999</c:v>
                </c:pt>
                <c:pt idx="4119">
                  <c:v>462.875</c:v>
                </c:pt>
                <c:pt idx="4120">
                  <c:v>462.98399999999998</c:v>
                </c:pt>
                <c:pt idx="4121">
                  <c:v>463.09300000000002</c:v>
                </c:pt>
                <c:pt idx="4122">
                  <c:v>463.20299999999997</c:v>
                </c:pt>
                <c:pt idx="4123">
                  <c:v>463.31200000000001</c:v>
                </c:pt>
                <c:pt idx="4124">
                  <c:v>463.42200000000003</c:v>
                </c:pt>
                <c:pt idx="4125">
                  <c:v>463.54700000000003</c:v>
                </c:pt>
                <c:pt idx="4126">
                  <c:v>463.65600000000001</c:v>
                </c:pt>
                <c:pt idx="4127">
                  <c:v>463.76499999999999</c:v>
                </c:pt>
                <c:pt idx="4128">
                  <c:v>463.875</c:v>
                </c:pt>
                <c:pt idx="4129">
                  <c:v>463.98399999999998</c:v>
                </c:pt>
                <c:pt idx="4130">
                  <c:v>464.09300000000002</c:v>
                </c:pt>
                <c:pt idx="4131">
                  <c:v>464.21800000000002</c:v>
                </c:pt>
                <c:pt idx="4132">
                  <c:v>464.32799999999997</c:v>
                </c:pt>
                <c:pt idx="4133">
                  <c:v>464.43700000000001</c:v>
                </c:pt>
                <c:pt idx="4134">
                  <c:v>464.54700000000003</c:v>
                </c:pt>
                <c:pt idx="4135">
                  <c:v>464.65600000000001</c:v>
                </c:pt>
                <c:pt idx="4136">
                  <c:v>464.78100000000001</c:v>
                </c:pt>
                <c:pt idx="4137">
                  <c:v>464.89</c:v>
                </c:pt>
                <c:pt idx="4138">
                  <c:v>465</c:v>
                </c:pt>
                <c:pt idx="4139">
                  <c:v>465.10899999999998</c:v>
                </c:pt>
                <c:pt idx="4140">
                  <c:v>465.21800000000002</c:v>
                </c:pt>
                <c:pt idx="4141">
                  <c:v>465.32799999999997</c:v>
                </c:pt>
                <c:pt idx="4142">
                  <c:v>465.43700000000001</c:v>
                </c:pt>
                <c:pt idx="4143">
                  <c:v>465.56200000000001</c:v>
                </c:pt>
                <c:pt idx="4144">
                  <c:v>465.67200000000003</c:v>
                </c:pt>
                <c:pt idx="4145">
                  <c:v>465.78100000000001</c:v>
                </c:pt>
                <c:pt idx="4146">
                  <c:v>465.89</c:v>
                </c:pt>
                <c:pt idx="4147">
                  <c:v>466</c:v>
                </c:pt>
                <c:pt idx="4148">
                  <c:v>466.10899999999998</c:v>
                </c:pt>
                <c:pt idx="4149">
                  <c:v>466.21800000000002</c:v>
                </c:pt>
                <c:pt idx="4150">
                  <c:v>466.34300000000002</c:v>
                </c:pt>
                <c:pt idx="4151">
                  <c:v>466.45299999999997</c:v>
                </c:pt>
                <c:pt idx="4152">
                  <c:v>466.56200000000001</c:v>
                </c:pt>
                <c:pt idx="4153">
                  <c:v>466.67200000000003</c:v>
                </c:pt>
                <c:pt idx="4154">
                  <c:v>466.79700000000003</c:v>
                </c:pt>
                <c:pt idx="4155">
                  <c:v>466.90600000000001</c:v>
                </c:pt>
                <c:pt idx="4156">
                  <c:v>467.01499999999999</c:v>
                </c:pt>
                <c:pt idx="4157">
                  <c:v>467.125</c:v>
                </c:pt>
                <c:pt idx="4158">
                  <c:v>467.23399999999998</c:v>
                </c:pt>
                <c:pt idx="4159">
                  <c:v>467.34300000000002</c:v>
                </c:pt>
                <c:pt idx="4160">
                  <c:v>467.46800000000002</c:v>
                </c:pt>
                <c:pt idx="4161">
                  <c:v>467.57799999999997</c:v>
                </c:pt>
                <c:pt idx="4162">
                  <c:v>467.68700000000001</c:v>
                </c:pt>
                <c:pt idx="4163">
                  <c:v>467.79700000000003</c:v>
                </c:pt>
                <c:pt idx="4164">
                  <c:v>467.90600000000001</c:v>
                </c:pt>
                <c:pt idx="4165">
                  <c:v>468.03100000000001</c:v>
                </c:pt>
                <c:pt idx="4166">
                  <c:v>468.14</c:v>
                </c:pt>
                <c:pt idx="4167">
                  <c:v>468.25</c:v>
                </c:pt>
                <c:pt idx="4168">
                  <c:v>468.35899999999998</c:v>
                </c:pt>
                <c:pt idx="4169">
                  <c:v>468.48399999999998</c:v>
                </c:pt>
                <c:pt idx="4170">
                  <c:v>468.59300000000002</c:v>
                </c:pt>
                <c:pt idx="4171">
                  <c:v>468.70299999999997</c:v>
                </c:pt>
                <c:pt idx="4172">
                  <c:v>468.81200000000001</c:v>
                </c:pt>
                <c:pt idx="4173">
                  <c:v>468.92200000000003</c:v>
                </c:pt>
                <c:pt idx="4174">
                  <c:v>469.03100000000001</c:v>
                </c:pt>
                <c:pt idx="4175">
                  <c:v>469.14</c:v>
                </c:pt>
                <c:pt idx="4176">
                  <c:v>469.26499999999999</c:v>
                </c:pt>
                <c:pt idx="4177">
                  <c:v>469.375</c:v>
                </c:pt>
                <c:pt idx="4178">
                  <c:v>469.48399999999998</c:v>
                </c:pt>
                <c:pt idx="4179">
                  <c:v>469.59300000000002</c:v>
                </c:pt>
                <c:pt idx="4180">
                  <c:v>469.71800000000002</c:v>
                </c:pt>
                <c:pt idx="4181">
                  <c:v>469.82799999999997</c:v>
                </c:pt>
                <c:pt idx="4182">
                  <c:v>469.93700000000001</c:v>
                </c:pt>
                <c:pt idx="4183">
                  <c:v>470.04700000000003</c:v>
                </c:pt>
                <c:pt idx="4184">
                  <c:v>470.15600000000001</c:v>
                </c:pt>
                <c:pt idx="4185">
                  <c:v>470.26499999999999</c:v>
                </c:pt>
                <c:pt idx="4186">
                  <c:v>470.39</c:v>
                </c:pt>
                <c:pt idx="4187">
                  <c:v>470.5</c:v>
                </c:pt>
                <c:pt idx="4188">
                  <c:v>470.60899999999998</c:v>
                </c:pt>
                <c:pt idx="4189">
                  <c:v>470.71800000000002</c:v>
                </c:pt>
                <c:pt idx="4190">
                  <c:v>470.82799999999997</c:v>
                </c:pt>
                <c:pt idx="4191">
                  <c:v>470.93700000000001</c:v>
                </c:pt>
                <c:pt idx="4192">
                  <c:v>471.06200000000001</c:v>
                </c:pt>
                <c:pt idx="4193">
                  <c:v>471.17200000000003</c:v>
                </c:pt>
                <c:pt idx="4194">
                  <c:v>471.28100000000001</c:v>
                </c:pt>
                <c:pt idx="4195">
                  <c:v>471.39</c:v>
                </c:pt>
                <c:pt idx="4196">
                  <c:v>471.5</c:v>
                </c:pt>
                <c:pt idx="4197">
                  <c:v>471.625</c:v>
                </c:pt>
                <c:pt idx="4198">
                  <c:v>471.73399999999998</c:v>
                </c:pt>
                <c:pt idx="4199">
                  <c:v>471.84300000000002</c:v>
                </c:pt>
                <c:pt idx="4200">
                  <c:v>471.95299999999997</c:v>
                </c:pt>
                <c:pt idx="4201">
                  <c:v>472.06200000000001</c:v>
                </c:pt>
                <c:pt idx="4202">
                  <c:v>472.17200000000003</c:v>
                </c:pt>
                <c:pt idx="4203">
                  <c:v>472.28100000000001</c:v>
                </c:pt>
                <c:pt idx="4204">
                  <c:v>472.40600000000001</c:v>
                </c:pt>
                <c:pt idx="4205">
                  <c:v>472.51499999999999</c:v>
                </c:pt>
                <c:pt idx="4206">
                  <c:v>472.625</c:v>
                </c:pt>
                <c:pt idx="4207">
                  <c:v>472.73399999999998</c:v>
                </c:pt>
                <c:pt idx="4208">
                  <c:v>472.84300000000002</c:v>
                </c:pt>
                <c:pt idx="4209">
                  <c:v>472.96800000000002</c:v>
                </c:pt>
                <c:pt idx="4210">
                  <c:v>473.07799999999997</c:v>
                </c:pt>
                <c:pt idx="4211">
                  <c:v>473.18700000000001</c:v>
                </c:pt>
                <c:pt idx="4212">
                  <c:v>473.29700000000003</c:v>
                </c:pt>
                <c:pt idx="4213">
                  <c:v>473.40600000000001</c:v>
                </c:pt>
                <c:pt idx="4214">
                  <c:v>473.51499999999999</c:v>
                </c:pt>
                <c:pt idx="4215">
                  <c:v>473.64</c:v>
                </c:pt>
                <c:pt idx="4216">
                  <c:v>473.75</c:v>
                </c:pt>
                <c:pt idx="4217">
                  <c:v>473.85899999999998</c:v>
                </c:pt>
                <c:pt idx="4218">
                  <c:v>473.96800000000002</c:v>
                </c:pt>
                <c:pt idx="4219">
                  <c:v>474.07799999999997</c:v>
                </c:pt>
                <c:pt idx="4220">
                  <c:v>474.18700000000001</c:v>
                </c:pt>
                <c:pt idx="4221">
                  <c:v>474.31200000000001</c:v>
                </c:pt>
                <c:pt idx="4222">
                  <c:v>474.42200000000003</c:v>
                </c:pt>
                <c:pt idx="4223">
                  <c:v>474.53100000000001</c:v>
                </c:pt>
                <c:pt idx="4224">
                  <c:v>474.64</c:v>
                </c:pt>
                <c:pt idx="4225">
                  <c:v>474.75</c:v>
                </c:pt>
                <c:pt idx="4226">
                  <c:v>474.85899999999998</c:v>
                </c:pt>
                <c:pt idx="4227">
                  <c:v>474.98399999999998</c:v>
                </c:pt>
                <c:pt idx="4228">
                  <c:v>475.09300000000002</c:v>
                </c:pt>
                <c:pt idx="4229">
                  <c:v>475.20299999999997</c:v>
                </c:pt>
                <c:pt idx="4230">
                  <c:v>475.31200000000001</c:v>
                </c:pt>
                <c:pt idx="4231">
                  <c:v>475.42200000000003</c:v>
                </c:pt>
                <c:pt idx="4232">
                  <c:v>475.54700000000003</c:v>
                </c:pt>
                <c:pt idx="4233">
                  <c:v>475.65600000000001</c:v>
                </c:pt>
                <c:pt idx="4234">
                  <c:v>475.76499999999999</c:v>
                </c:pt>
                <c:pt idx="4235">
                  <c:v>475.875</c:v>
                </c:pt>
                <c:pt idx="4236">
                  <c:v>475.98399999999998</c:v>
                </c:pt>
                <c:pt idx="4237">
                  <c:v>476.09300000000002</c:v>
                </c:pt>
                <c:pt idx="4238">
                  <c:v>476.20299999999997</c:v>
                </c:pt>
                <c:pt idx="4239">
                  <c:v>476.32799999999997</c:v>
                </c:pt>
                <c:pt idx="4240">
                  <c:v>476.43700000000001</c:v>
                </c:pt>
                <c:pt idx="4241">
                  <c:v>476.54700000000003</c:v>
                </c:pt>
                <c:pt idx="4242">
                  <c:v>476.65600000000001</c:v>
                </c:pt>
                <c:pt idx="4243">
                  <c:v>476.76499999999999</c:v>
                </c:pt>
                <c:pt idx="4244">
                  <c:v>476.875</c:v>
                </c:pt>
                <c:pt idx="4245">
                  <c:v>476.98399999999998</c:v>
                </c:pt>
                <c:pt idx="4246">
                  <c:v>477.10899999999998</c:v>
                </c:pt>
                <c:pt idx="4247">
                  <c:v>477.21800000000002</c:v>
                </c:pt>
                <c:pt idx="4248">
                  <c:v>477.32799999999997</c:v>
                </c:pt>
                <c:pt idx="4249">
                  <c:v>477.43700000000001</c:v>
                </c:pt>
                <c:pt idx="4250">
                  <c:v>477.54700000000003</c:v>
                </c:pt>
                <c:pt idx="4251">
                  <c:v>477.65600000000001</c:v>
                </c:pt>
                <c:pt idx="4252">
                  <c:v>477.78100000000001</c:v>
                </c:pt>
                <c:pt idx="4253">
                  <c:v>477.89</c:v>
                </c:pt>
                <c:pt idx="4254">
                  <c:v>478</c:v>
                </c:pt>
                <c:pt idx="4255">
                  <c:v>478.10899999999998</c:v>
                </c:pt>
                <c:pt idx="4256">
                  <c:v>478.21800000000002</c:v>
                </c:pt>
                <c:pt idx="4257">
                  <c:v>478.32799999999997</c:v>
                </c:pt>
                <c:pt idx="4258">
                  <c:v>478.43700000000001</c:v>
                </c:pt>
                <c:pt idx="4259">
                  <c:v>478.56200000000001</c:v>
                </c:pt>
                <c:pt idx="4260">
                  <c:v>478.67200000000003</c:v>
                </c:pt>
                <c:pt idx="4261">
                  <c:v>478.78100000000001</c:v>
                </c:pt>
                <c:pt idx="4262">
                  <c:v>478.89</c:v>
                </c:pt>
                <c:pt idx="4263">
                  <c:v>479</c:v>
                </c:pt>
                <c:pt idx="4264">
                  <c:v>479.10899999999998</c:v>
                </c:pt>
                <c:pt idx="4265">
                  <c:v>479.21800000000002</c:v>
                </c:pt>
                <c:pt idx="4266">
                  <c:v>479.34300000000002</c:v>
                </c:pt>
                <c:pt idx="4267">
                  <c:v>479.45299999999997</c:v>
                </c:pt>
                <c:pt idx="4268">
                  <c:v>479.56200000000001</c:v>
                </c:pt>
                <c:pt idx="4269">
                  <c:v>479.67200000000003</c:v>
                </c:pt>
                <c:pt idx="4270">
                  <c:v>479.78100000000001</c:v>
                </c:pt>
                <c:pt idx="4271">
                  <c:v>479.89</c:v>
                </c:pt>
                <c:pt idx="4272">
                  <c:v>480.01499999999999</c:v>
                </c:pt>
                <c:pt idx="4273">
                  <c:v>480.125</c:v>
                </c:pt>
                <c:pt idx="4274">
                  <c:v>480.23399999999998</c:v>
                </c:pt>
                <c:pt idx="4275">
                  <c:v>480.34300000000002</c:v>
                </c:pt>
                <c:pt idx="4276">
                  <c:v>480.45299999999997</c:v>
                </c:pt>
                <c:pt idx="4277">
                  <c:v>480.56200000000001</c:v>
                </c:pt>
                <c:pt idx="4278">
                  <c:v>480.67200000000003</c:v>
                </c:pt>
                <c:pt idx="4279">
                  <c:v>480.78100000000001</c:v>
                </c:pt>
                <c:pt idx="4280">
                  <c:v>480.90600000000001</c:v>
                </c:pt>
                <c:pt idx="4281">
                  <c:v>481.01499999999999</c:v>
                </c:pt>
                <c:pt idx="4282">
                  <c:v>481.125</c:v>
                </c:pt>
                <c:pt idx="4283">
                  <c:v>481.23399999999998</c:v>
                </c:pt>
                <c:pt idx="4284">
                  <c:v>481.34300000000002</c:v>
                </c:pt>
                <c:pt idx="4285">
                  <c:v>481.45299999999997</c:v>
                </c:pt>
                <c:pt idx="4286">
                  <c:v>481.56200000000001</c:v>
                </c:pt>
                <c:pt idx="4287">
                  <c:v>481.68700000000001</c:v>
                </c:pt>
                <c:pt idx="4288">
                  <c:v>481.79700000000003</c:v>
                </c:pt>
                <c:pt idx="4289">
                  <c:v>481.90600000000001</c:v>
                </c:pt>
                <c:pt idx="4290">
                  <c:v>482.01499999999999</c:v>
                </c:pt>
                <c:pt idx="4291">
                  <c:v>482.125</c:v>
                </c:pt>
                <c:pt idx="4292">
                  <c:v>482.23399999999998</c:v>
                </c:pt>
                <c:pt idx="4293">
                  <c:v>482.34300000000002</c:v>
                </c:pt>
                <c:pt idx="4294">
                  <c:v>482.46800000000002</c:v>
                </c:pt>
                <c:pt idx="4295">
                  <c:v>482.57799999999997</c:v>
                </c:pt>
                <c:pt idx="4296">
                  <c:v>482.68700000000001</c:v>
                </c:pt>
                <c:pt idx="4297">
                  <c:v>482.79700000000003</c:v>
                </c:pt>
                <c:pt idx="4298">
                  <c:v>482.90600000000001</c:v>
                </c:pt>
                <c:pt idx="4299">
                  <c:v>483.01499999999999</c:v>
                </c:pt>
                <c:pt idx="4300">
                  <c:v>483.125</c:v>
                </c:pt>
                <c:pt idx="4301">
                  <c:v>483.23399999999998</c:v>
                </c:pt>
                <c:pt idx="4302">
                  <c:v>483.35899999999998</c:v>
                </c:pt>
                <c:pt idx="4303">
                  <c:v>483.46800000000002</c:v>
                </c:pt>
                <c:pt idx="4304">
                  <c:v>483.57799999999997</c:v>
                </c:pt>
                <c:pt idx="4305">
                  <c:v>483.68700000000001</c:v>
                </c:pt>
                <c:pt idx="4306">
                  <c:v>483.79700000000003</c:v>
                </c:pt>
                <c:pt idx="4307">
                  <c:v>483.90600000000001</c:v>
                </c:pt>
                <c:pt idx="4308">
                  <c:v>484.03100000000001</c:v>
                </c:pt>
                <c:pt idx="4309">
                  <c:v>484.14</c:v>
                </c:pt>
                <c:pt idx="4310">
                  <c:v>484.25</c:v>
                </c:pt>
                <c:pt idx="4311">
                  <c:v>484.35899999999998</c:v>
                </c:pt>
                <c:pt idx="4312">
                  <c:v>484.46800000000002</c:v>
                </c:pt>
                <c:pt idx="4313">
                  <c:v>484.57799999999997</c:v>
                </c:pt>
                <c:pt idx="4314">
                  <c:v>484.70299999999997</c:v>
                </c:pt>
                <c:pt idx="4315">
                  <c:v>484.81200000000001</c:v>
                </c:pt>
                <c:pt idx="4316">
                  <c:v>484.92200000000003</c:v>
                </c:pt>
                <c:pt idx="4317">
                  <c:v>485.03100000000001</c:v>
                </c:pt>
                <c:pt idx="4318">
                  <c:v>485.14</c:v>
                </c:pt>
                <c:pt idx="4319">
                  <c:v>485.26499999999999</c:v>
                </c:pt>
                <c:pt idx="4320">
                  <c:v>485.375</c:v>
                </c:pt>
                <c:pt idx="4321">
                  <c:v>485.48399999999998</c:v>
                </c:pt>
                <c:pt idx="4322">
                  <c:v>485.59300000000002</c:v>
                </c:pt>
                <c:pt idx="4323">
                  <c:v>485.70299999999997</c:v>
                </c:pt>
                <c:pt idx="4324">
                  <c:v>485.81200000000001</c:v>
                </c:pt>
                <c:pt idx="4325">
                  <c:v>485.92200000000003</c:v>
                </c:pt>
                <c:pt idx="4326">
                  <c:v>486.04700000000003</c:v>
                </c:pt>
                <c:pt idx="4327">
                  <c:v>486.15600000000001</c:v>
                </c:pt>
                <c:pt idx="4328">
                  <c:v>486.26499999999999</c:v>
                </c:pt>
                <c:pt idx="4329">
                  <c:v>486.375</c:v>
                </c:pt>
                <c:pt idx="4330">
                  <c:v>486.48399999999998</c:v>
                </c:pt>
                <c:pt idx="4331">
                  <c:v>486.59300000000002</c:v>
                </c:pt>
                <c:pt idx="4332">
                  <c:v>486.70299999999997</c:v>
                </c:pt>
                <c:pt idx="4333">
                  <c:v>486.81200000000001</c:v>
                </c:pt>
                <c:pt idx="4334">
                  <c:v>486.93700000000001</c:v>
                </c:pt>
                <c:pt idx="4335">
                  <c:v>487.04700000000003</c:v>
                </c:pt>
                <c:pt idx="4336">
                  <c:v>487.15600000000001</c:v>
                </c:pt>
                <c:pt idx="4337">
                  <c:v>487.26499999999999</c:v>
                </c:pt>
                <c:pt idx="4338">
                  <c:v>487.39</c:v>
                </c:pt>
                <c:pt idx="4339">
                  <c:v>487.5</c:v>
                </c:pt>
                <c:pt idx="4340">
                  <c:v>487.60899999999998</c:v>
                </c:pt>
                <c:pt idx="4341">
                  <c:v>487.71800000000002</c:v>
                </c:pt>
                <c:pt idx="4342">
                  <c:v>487.82799999999997</c:v>
                </c:pt>
                <c:pt idx="4343">
                  <c:v>487.93700000000001</c:v>
                </c:pt>
                <c:pt idx="4344">
                  <c:v>488.04700000000003</c:v>
                </c:pt>
                <c:pt idx="4345">
                  <c:v>488.15600000000001</c:v>
                </c:pt>
                <c:pt idx="4346">
                  <c:v>488.28100000000001</c:v>
                </c:pt>
                <c:pt idx="4347">
                  <c:v>488.39</c:v>
                </c:pt>
                <c:pt idx="4348">
                  <c:v>488.5</c:v>
                </c:pt>
                <c:pt idx="4349">
                  <c:v>488.60899999999998</c:v>
                </c:pt>
                <c:pt idx="4350">
                  <c:v>488.71800000000002</c:v>
                </c:pt>
                <c:pt idx="4351">
                  <c:v>488.82799999999997</c:v>
                </c:pt>
                <c:pt idx="4352">
                  <c:v>488.95299999999997</c:v>
                </c:pt>
                <c:pt idx="4353">
                  <c:v>489.06200000000001</c:v>
                </c:pt>
                <c:pt idx="4354">
                  <c:v>489.17200000000003</c:v>
                </c:pt>
                <c:pt idx="4355">
                  <c:v>489.28100000000001</c:v>
                </c:pt>
                <c:pt idx="4356">
                  <c:v>489.39</c:v>
                </c:pt>
                <c:pt idx="4357">
                  <c:v>489.5</c:v>
                </c:pt>
                <c:pt idx="4358">
                  <c:v>489.625</c:v>
                </c:pt>
                <c:pt idx="4359">
                  <c:v>489.73399999999998</c:v>
                </c:pt>
                <c:pt idx="4360">
                  <c:v>489.84300000000002</c:v>
                </c:pt>
                <c:pt idx="4361">
                  <c:v>489.95299999999997</c:v>
                </c:pt>
                <c:pt idx="4362">
                  <c:v>490.06200000000001</c:v>
                </c:pt>
                <c:pt idx="4363">
                  <c:v>490.17200000000003</c:v>
                </c:pt>
                <c:pt idx="4364">
                  <c:v>490.28100000000001</c:v>
                </c:pt>
                <c:pt idx="4365">
                  <c:v>490.39</c:v>
                </c:pt>
                <c:pt idx="4366">
                  <c:v>490.51499999999999</c:v>
                </c:pt>
                <c:pt idx="4367">
                  <c:v>490.625</c:v>
                </c:pt>
                <c:pt idx="4368">
                  <c:v>490.73399999999998</c:v>
                </c:pt>
                <c:pt idx="4369">
                  <c:v>490.84300000000002</c:v>
                </c:pt>
                <c:pt idx="4370">
                  <c:v>490.95299999999997</c:v>
                </c:pt>
                <c:pt idx="4371">
                  <c:v>491.06200000000001</c:v>
                </c:pt>
                <c:pt idx="4372">
                  <c:v>491.17200000000003</c:v>
                </c:pt>
                <c:pt idx="4373">
                  <c:v>491.29700000000003</c:v>
                </c:pt>
                <c:pt idx="4374">
                  <c:v>491.40600000000001</c:v>
                </c:pt>
                <c:pt idx="4375">
                  <c:v>491.51499999999999</c:v>
                </c:pt>
                <c:pt idx="4376">
                  <c:v>491.625</c:v>
                </c:pt>
                <c:pt idx="4377">
                  <c:v>491.73399999999998</c:v>
                </c:pt>
                <c:pt idx="4378">
                  <c:v>491.84300000000002</c:v>
                </c:pt>
                <c:pt idx="4379">
                  <c:v>491.95299999999997</c:v>
                </c:pt>
                <c:pt idx="4380">
                  <c:v>492.07799999999997</c:v>
                </c:pt>
                <c:pt idx="4381">
                  <c:v>492.18700000000001</c:v>
                </c:pt>
                <c:pt idx="4382">
                  <c:v>492.29700000000003</c:v>
                </c:pt>
                <c:pt idx="4383">
                  <c:v>492.40600000000001</c:v>
                </c:pt>
                <c:pt idx="4384">
                  <c:v>492.53100000000001</c:v>
                </c:pt>
                <c:pt idx="4385">
                  <c:v>492.64</c:v>
                </c:pt>
                <c:pt idx="4386">
                  <c:v>492.75</c:v>
                </c:pt>
                <c:pt idx="4387">
                  <c:v>492.85899999999998</c:v>
                </c:pt>
                <c:pt idx="4388">
                  <c:v>492.96800000000002</c:v>
                </c:pt>
                <c:pt idx="4389">
                  <c:v>493.09300000000002</c:v>
                </c:pt>
                <c:pt idx="4390">
                  <c:v>493.20299999999997</c:v>
                </c:pt>
                <c:pt idx="4391">
                  <c:v>493.31200000000001</c:v>
                </c:pt>
                <c:pt idx="4392">
                  <c:v>493.42200000000003</c:v>
                </c:pt>
                <c:pt idx="4393">
                  <c:v>493.53100000000001</c:v>
                </c:pt>
                <c:pt idx="4394">
                  <c:v>493.64</c:v>
                </c:pt>
                <c:pt idx="4395">
                  <c:v>493.75</c:v>
                </c:pt>
                <c:pt idx="4396">
                  <c:v>493.85899999999998</c:v>
                </c:pt>
                <c:pt idx="4397">
                  <c:v>493.98399999999998</c:v>
                </c:pt>
                <c:pt idx="4398">
                  <c:v>494.09300000000002</c:v>
                </c:pt>
                <c:pt idx="4399">
                  <c:v>494.20299999999997</c:v>
                </c:pt>
                <c:pt idx="4400">
                  <c:v>494.31200000000001</c:v>
                </c:pt>
                <c:pt idx="4401">
                  <c:v>494.42200000000003</c:v>
                </c:pt>
                <c:pt idx="4402">
                  <c:v>494.53100000000001</c:v>
                </c:pt>
                <c:pt idx="4403">
                  <c:v>494.64</c:v>
                </c:pt>
                <c:pt idx="4404">
                  <c:v>494.76499999999999</c:v>
                </c:pt>
                <c:pt idx="4405">
                  <c:v>494.875</c:v>
                </c:pt>
                <c:pt idx="4406">
                  <c:v>494.98399999999998</c:v>
                </c:pt>
                <c:pt idx="4407">
                  <c:v>495.09300000000002</c:v>
                </c:pt>
                <c:pt idx="4408">
                  <c:v>495.20299999999997</c:v>
                </c:pt>
                <c:pt idx="4409">
                  <c:v>495.32799999999997</c:v>
                </c:pt>
                <c:pt idx="4410">
                  <c:v>495.43700000000001</c:v>
                </c:pt>
                <c:pt idx="4411">
                  <c:v>495.54700000000003</c:v>
                </c:pt>
                <c:pt idx="4412">
                  <c:v>495.65600000000001</c:v>
                </c:pt>
                <c:pt idx="4413">
                  <c:v>495.76499999999999</c:v>
                </c:pt>
                <c:pt idx="4414">
                  <c:v>495.875</c:v>
                </c:pt>
                <c:pt idx="4415">
                  <c:v>495.98399999999998</c:v>
                </c:pt>
                <c:pt idx="4416">
                  <c:v>496.10899999999998</c:v>
                </c:pt>
                <c:pt idx="4417">
                  <c:v>496.21800000000002</c:v>
                </c:pt>
                <c:pt idx="4418">
                  <c:v>496.32799999999997</c:v>
                </c:pt>
                <c:pt idx="4419">
                  <c:v>496.43700000000001</c:v>
                </c:pt>
                <c:pt idx="4420">
                  <c:v>496.54700000000003</c:v>
                </c:pt>
                <c:pt idx="4421">
                  <c:v>496.67200000000003</c:v>
                </c:pt>
                <c:pt idx="4422">
                  <c:v>496.78100000000001</c:v>
                </c:pt>
                <c:pt idx="4423">
                  <c:v>496.89</c:v>
                </c:pt>
                <c:pt idx="4424">
                  <c:v>497</c:v>
                </c:pt>
                <c:pt idx="4425">
                  <c:v>497.10899999999998</c:v>
                </c:pt>
                <c:pt idx="4426">
                  <c:v>497.21800000000002</c:v>
                </c:pt>
                <c:pt idx="4427">
                  <c:v>497.32799999999997</c:v>
                </c:pt>
                <c:pt idx="4428">
                  <c:v>497.45299999999997</c:v>
                </c:pt>
                <c:pt idx="4429">
                  <c:v>497.56200000000001</c:v>
                </c:pt>
                <c:pt idx="4430">
                  <c:v>497.67200000000003</c:v>
                </c:pt>
                <c:pt idx="4431">
                  <c:v>497.78100000000001</c:v>
                </c:pt>
                <c:pt idx="4432">
                  <c:v>497.89</c:v>
                </c:pt>
                <c:pt idx="4433">
                  <c:v>498.01499999999999</c:v>
                </c:pt>
                <c:pt idx="4434">
                  <c:v>498.125</c:v>
                </c:pt>
                <c:pt idx="4435">
                  <c:v>498.23399999999998</c:v>
                </c:pt>
                <c:pt idx="4436">
                  <c:v>498.34300000000002</c:v>
                </c:pt>
                <c:pt idx="4437">
                  <c:v>498.45299999999997</c:v>
                </c:pt>
                <c:pt idx="4438">
                  <c:v>498.57799999999997</c:v>
                </c:pt>
                <c:pt idx="4439">
                  <c:v>498.68700000000001</c:v>
                </c:pt>
                <c:pt idx="4440">
                  <c:v>498.79700000000003</c:v>
                </c:pt>
                <c:pt idx="4441">
                  <c:v>498.90600000000001</c:v>
                </c:pt>
                <c:pt idx="4442">
                  <c:v>499.01499999999999</c:v>
                </c:pt>
                <c:pt idx="4443">
                  <c:v>499.14</c:v>
                </c:pt>
                <c:pt idx="4444">
                  <c:v>499.25</c:v>
                </c:pt>
                <c:pt idx="4445">
                  <c:v>499.35899999999998</c:v>
                </c:pt>
                <c:pt idx="4446">
                  <c:v>499.46800000000002</c:v>
                </c:pt>
                <c:pt idx="4447">
                  <c:v>499.57799999999997</c:v>
                </c:pt>
                <c:pt idx="4448">
                  <c:v>499.68700000000001</c:v>
                </c:pt>
                <c:pt idx="4449">
                  <c:v>499.79700000000003</c:v>
                </c:pt>
                <c:pt idx="4450">
                  <c:v>499.90600000000001</c:v>
                </c:pt>
                <c:pt idx="4451">
                  <c:v>500.03100000000001</c:v>
                </c:pt>
                <c:pt idx="4452">
                  <c:v>500.14</c:v>
                </c:pt>
                <c:pt idx="4453">
                  <c:v>500.25</c:v>
                </c:pt>
                <c:pt idx="4454">
                  <c:v>500.375</c:v>
                </c:pt>
                <c:pt idx="4455">
                  <c:v>500.48399999999998</c:v>
                </c:pt>
                <c:pt idx="4456">
                  <c:v>500.59300000000002</c:v>
                </c:pt>
                <c:pt idx="4457">
                  <c:v>500.70299999999997</c:v>
                </c:pt>
                <c:pt idx="4458">
                  <c:v>500.81200000000001</c:v>
                </c:pt>
                <c:pt idx="4459">
                  <c:v>500.92200000000003</c:v>
                </c:pt>
                <c:pt idx="4460">
                  <c:v>501.04700000000003</c:v>
                </c:pt>
                <c:pt idx="4461">
                  <c:v>501.15600000000001</c:v>
                </c:pt>
                <c:pt idx="4462">
                  <c:v>501.26499999999999</c:v>
                </c:pt>
                <c:pt idx="4463">
                  <c:v>501.375</c:v>
                </c:pt>
                <c:pt idx="4464">
                  <c:v>501.5</c:v>
                </c:pt>
                <c:pt idx="4465">
                  <c:v>501.60899999999998</c:v>
                </c:pt>
                <c:pt idx="4466">
                  <c:v>501.71800000000002</c:v>
                </c:pt>
                <c:pt idx="4467">
                  <c:v>501.82799999999997</c:v>
                </c:pt>
                <c:pt idx="4468">
                  <c:v>501.93700000000001</c:v>
                </c:pt>
                <c:pt idx="4469">
                  <c:v>502.04700000000003</c:v>
                </c:pt>
                <c:pt idx="4470">
                  <c:v>502.15600000000001</c:v>
                </c:pt>
                <c:pt idx="4471">
                  <c:v>502.28100000000001</c:v>
                </c:pt>
                <c:pt idx="4472">
                  <c:v>502.39</c:v>
                </c:pt>
                <c:pt idx="4473">
                  <c:v>502.5</c:v>
                </c:pt>
                <c:pt idx="4474">
                  <c:v>502.60899999999998</c:v>
                </c:pt>
                <c:pt idx="4475">
                  <c:v>502.71800000000002</c:v>
                </c:pt>
                <c:pt idx="4476">
                  <c:v>502.84300000000002</c:v>
                </c:pt>
                <c:pt idx="4477">
                  <c:v>502.95299999999997</c:v>
                </c:pt>
                <c:pt idx="4478">
                  <c:v>503.06200000000001</c:v>
                </c:pt>
                <c:pt idx="4479">
                  <c:v>503.17200000000003</c:v>
                </c:pt>
                <c:pt idx="4480">
                  <c:v>503.28100000000001</c:v>
                </c:pt>
                <c:pt idx="4481">
                  <c:v>503.39</c:v>
                </c:pt>
                <c:pt idx="4482">
                  <c:v>503.5</c:v>
                </c:pt>
                <c:pt idx="4483">
                  <c:v>503.625</c:v>
                </c:pt>
                <c:pt idx="4484">
                  <c:v>503.73399999999998</c:v>
                </c:pt>
                <c:pt idx="4485">
                  <c:v>503.84300000000002</c:v>
                </c:pt>
                <c:pt idx="4486">
                  <c:v>503.95299999999997</c:v>
                </c:pt>
                <c:pt idx="4487">
                  <c:v>504.07799999999997</c:v>
                </c:pt>
                <c:pt idx="4488">
                  <c:v>504.18700000000001</c:v>
                </c:pt>
                <c:pt idx="4489">
                  <c:v>504.29700000000003</c:v>
                </c:pt>
                <c:pt idx="4490">
                  <c:v>504.40600000000001</c:v>
                </c:pt>
                <c:pt idx="4491">
                  <c:v>504.51499999999999</c:v>
                </c:pt>
                <c:pt idx="4492">
                  <c:v>504.625</c:v>
                </c:pt>
                <c:pt idx="4493">
                  <c:v>504.73399999999998</c:v>
                </c:pt>
                <c:pt idx="4494">
                  <c:v>504.85899999999998</c:v>
                </c:pt>
                <c:pt idx="4495">
                  <c:v>504.96800000000002</c:v>
                </c:pt>
                <c:pt idx="4496">
                  <c:v>505.07799999999997</c:v>
                </c:pt>
                <c:pt idx="4497">
                  <c:v>505.18700000000001</c:v>
                </c:pt>
                <c:pt idx="4498">
                  <c:v>505.31200000000001</c:v>
                </c:pt>
                <c:pt idx="4499">
                  <c:v>505.42200000000003</c:v>
                </c:pt>
                <c:pt idx="4500">
                  <c:v>505.53100000000001</c:v>
                </c:pt>
                <c:pt idx="4501">
                  <c:v>505.64</c:v>
                </c:pt>
                <c:pt idx="4502">
                  <c:v>505.75</c:v>
                </c:pt>
                <c:pt idx="4503">
                  <c:v>505.85899999999998</c:v>
                </c:pt>
                <c:pt idx="4504">
                  <c:v>505.96800000000002</c:v>
                </c:pt>
                <c:pt idx="4505">
                  <c:v>506.09300000000002</c:v>
                </c:pt>
                <c:pt idx="4506">
                  <c:v>506.20299999999997</c:v>
                </c:pt>
                <c:pt idx="4507">
                  <c:v>506.31200000000001</c:v>
                </c:pt>
                <c:pt idx="4508">
                  <c:v>506.42200000000003</c:v>
                </c:pt>
                <c:pt idx="4509">
                  <c:v>506.53100000000001</c:v>
                </c:pt>
                <c:pt idx="4510">
                  <c:v>506.64</c:v>
                </c:pt>
                <c:pt idx="4511">
                  <c:v>506.75</c:v>
                </c:pt>
                <c:pt idx="4512">
                  <c:v>506.875</c:v>
                </c:pt>
                <c:pt idx="4513">
                  <c:v>506.98399999999998</c:v>
                </c:pt>
                <c:pt idx="4514">
                  <c:v>507.09300000000002</c:v>
                </c:pt>
                <c:pt idx="4515">
                  <c:v>507.20299999999997</c:v>
                </c:pt>
                <c:pt idx="4516">
                  <c:v>507.31200000000001</c:v>
                </c:pt>
                <c:pt idx="4517">
                  <c:v>507.42200000000003</c:v>
                </c:pt>
                <c:pt idx="4518">
                  <c:v>507.53100000000001</c:v>
                </c:pt>
                <c:pt idx="4519">
                  <c:v>507.65600000000001</c:v>
                </c:pt>
                <c:pt idx="4520">
                  <c:v>507.76499999999999</c:v>
                </c:pt>
                <c:pt idx="4521">
                  <c:v>507.875</c:v>
                </c:pt>
                <c:pt idx="4522">
                  <c:v>507.98399999999998</c:v>
                </c:pt>
                <c:pt idx="4523">
                  <c:v>508.09300000000002</c:v>
                </c:pt>
                <c:pt idx="4524">
                  <c:v>508.20299999999997</c:v>
                </c:pt>
                <c:pt idx="4525">
                  <c:v>508.32799999999997</c:v>
                </c:pt>
                <c:pt idx="4526">
                  <c:v>508.43700000000001</c:v>
                </c:pt>
                <c:pt idx="4527">
                  <c:v>508.54700000000003</c:v>
                </c:pt>
                <c:pt idx="4528">
                  <c:v>508.65600000000001</c:v>
                </c:pt>
                <c:pt idx="4529">
                  <c:v>508.76499999999999</c:v>
                </c:pt>
                <c:pt idx="4530">
                  <c:v>508.875</c:v>
                </c:pt>
                <c:pt idx="4531">
                  <c:v>509</c:v>
                </c:pt>
                <c:pt idx="4532">
                  <c:v>509.10899999999998</c:v>
                </c:pt>
                <c:pt idx="4533">
                  <c:v>509.21800000000002</c:v>
                </c:pt>
                <c:pt idx="4534">
                  <c:v>509.32799999999997</c:v>
                </c:pt>
                <c:pt idx="4535">
                  <c:v>509.45299999999997</c:v>
                </c:pt>
                <c:pt idx="4536">
                  <c:v>509.56200000000001</c:v>
                </c:pt>
                <c:pt idx="4537">
                  <c:v>509.67200000000003</c:v>
                </c:pt>
                <c:pt idx="4538">
                  <c:v>509.78100000000001</c:v>
                </c:pt>
                <c:pt idx="4539">
                  <c:v>509.89</c:v>
                </c:pt>
                <c:pt idx="4540">
                  <c:v>510</c:v>
                </c:pt>
                <c:pt idx="4541">
                  <c:v>510.10899999999998</c:v>
                </c:pt>
                <c:pt idx="4542">
                  <c:v>510.23399999999998</c:v>
                </c:pt>
                <c:pt idx="4543">
                  <c:v>510.34300000000002</c:v>
                </c:pt>
                <c:pt idx="4544">
                  <c:v>510.45299999999997</c:v>
                </c:pt>
                <c:pt idx="4545">
                  <c:v>510.56200000000001</c:v>
                </c:pt>
                <c:pt idx="4546">
                  <c:v>510.67200000000003</c:v>
                </c:pt>
                <c:pt idx="4547">
                  <c:v>510.78100000000001</c:v>
                </c:pt>
                <c:pt idx="4548">
                  <c:v>510.90600000000001</c:v>
                </c:pt>
                <c:pt idx="4549">
                  <c:v>511.01499999999999</c:v>
                </c:pt>
                <c:pt idx="4550">
                  <c:v>511.125</c:v>
                </c:pt>
                <c:pt idx="4551">
                  <c:v>511.23399999999998</c:v>
                </c:pt>
                <c:pt idx="4552">
                  <c:v>511.34300000000002</c:v>
                </c:pt>
                <c:pt idx="4553">
                  <c:v>511.46800000000002</c:v>
                </c:pt>
                <c:pt idx="4554">
                  <c:v>511.57799999999997</c:v>
                </c:pt>
                <c:pt idx="4555">
                  <c:v>511.68700000000001</c:v>
                </c:pt>
                <c:pt idx="4556">
                  <c:v>511.79700000000003</c:v>
                </c:pt>
                <c:pt idx="4557">
                  <c:v>511.92200000000003</c:v>
                </c:pt>
                <c:pt idx="4558">
                  <c:v>512.03099999999995</c:v>
                </c:pt>
                <c:pt idx="4559">
                  <c:v>512.14</c:v>
                </c:pt>
                <c:pt idx="4560">
                  <c:v>512.25</c:v>
                </c:pt>
                <c:pt idx="4561">
                  <c:v>512.35900000000004</c:v>
                </c:pt>
                <c:pt idx="4562">
                  <c:v>512.46799999999996</c:v>
                </c:pt>
                <c:pt idx="4563">
                  <c:v>512.59299999999996</c:v>
                </c:pt>
                <c:pt idx="4564">
                  <c:v>512.70299999999997</c:v>
                </c:pt>
                <c:pt idx="4565">
                  <c:v>512.82799999999997</c:v>
                </c:pt>
                <c:pt idx="4566">
                  <c:v>512.93700000000001</c:v>
                </c:pt>
                <c:pt idx="4567">
                  <c:v>513.04700000000003</c:v>
                </c:pt>
                <c:pt idx="4568">
                  <c:v>513.15599999999995</c:v>
                </c:pt>
                <c:pt idx="4569">
                  <c:v>513.26499999999999</c:v>
                </c:pt>
                <c:pt idx="4570">
                  <c:v>513.375</c:v>
                </c:pt>
                <c:pt idx="4571">
                  <c:v>513.48400000000004</c:v>
                </c:pt>
                <c:pt idx="4572">
                  <c:v>513.60900000000004</c:v>
                </c:pt>
                <c:pt idx="4573">
                  <c:v>513.71799999999996</c:v>
                </c:pt>
                <c:pt idx="4574">
                  <c:v>513.82799999999997</c:v>
                </c:pt>
                <c:pt idx="4575">
                  <c:v>513.95299999999997</c:v>
                </c:pt>
                <c:pt idx="4576">
                  <c:v>514.06200000000001</c:v>
                </c:pt>
                <c:pt idx="4577">
                  <c:v>514.17200000000003</c:v>
                </c:pt>
                <c:pt idx="4578">
                  <c:v>514.28099999999995</c:v>
                </c:pt>
                <c:pt idx="4579">
                  <c:v>514.39</c:v>
                </c:pt>
                <c:pt idx="4580">
                  <c:v>514.5</c:v>
                </c:pt>
                <c:pt idx="4581">
                  <c:v>514.625</c:v>
                </c:pt>
                <c:pt idx="4582">
                  <c:v>514.73400000000004</c:v>
                </c:pt>
                <c:pt idx="4583">
                  <c:v>514.75</c:v>
                </c:pt>
                <c:pt idx="4584">
                  <c:v>514.92200000000003</c:v>
                </c:pt>
                <c:pt idx="4585">
                  <c:v>515.92200000000003</c:v>
                </c:pt>
                <c:pt idx="4586">
                  <c:v>516.92200000000003</c:v>
                </c:pt>
                <c:pt idx="4587">
                  <c:v>517.92200000000003</c:v>
                </c:pt>
                <c:pt idx="4588">
                  <c:v>518.92200000000003</c:v>
                </c:pt>
                <c:pt idx="4589">
                  <c:v>519.92200000000003</c:v>
                </c:pt>
                <c:pt idx="4590">
                  <c:v>520.92200000000003</c:v>
                </c:pt>
                <c:pt idx="4591">
                  <c:v>521.92200000000003</c:v>
                </c:pt>
                <c:pt idx="4592">
                  <c:v>522.92200000000003</c:v>
                </c:pt>
                <c:pt idx="4593">
                  <c:v>523.92200000000003</c:v>
                </c:pt>
                <c:pt idx="4594">
                  <c:v>524.92200000000003</c:v>
                </c:pt>
                <c:pt idx="4595">
                  <c:v>525.92200000000003</c:v>
                </c:pt>
                <c:pt idx="4596">
                  <c:v>526.92200000000003</c:v>
                </c:pt>
                <c:pt idx="4597">
                  <c:v>527.92200000000003</c:v>
                </c:pt>
                <c:pt idx="4598">
                  <c:v>528.92200000000003</c:v>
                </c:pt>
                <c:pt idx="4599">
                  <c:v>529.92200000000003</c:v>
                </c:pt>
                <c:pt idx="4600">
                  <c:v>530.92200000000003</c:v>
                </c:pt>
                <c:pt idx="4601">
                  <c:v>531.92200000000003</c:v>
                </c:pt>
                <c:pt idx="4602">
                  <c:v>532.92200000000003</c:v>
                </c:pt>
                <c:pt idx="4603">
                  <c:v>533.92200000000003</c:v>
                </c:pt>
                <c:pt idx="4604">
                  <c:v>534.92200000000003</c:v>
                </c:pt>
                <c:pt idx="4605">
                  <c:v>535.92200000000003</c:v>
                </c:pt>
                <c:pt idx="4606">
                  <c:v>536.92200000000003</c:v>
                </c:pt>
                <c:pt idx="4607">
                  <c:v>537.92200000000003</c:v>
                </c:pt>
                <c:pt idx="4608">
                  <c:v>538.92200000000003</c:v>
                </c:pt>
                <c:pt idx="4609">
                  <c:v>539.92200000000003</c:v>
                </c:pt>
                <c:pt idx="4610">
                  <c:v>540.92200000000003</c:v>
                </c:pt>
                <c:pt idx="4611">
                  <c:v>541.92200000000003</c:v>
                </c:pt>
                <c:pt idx="4612">
                  <c:v>542.92200000000003</c:v>
                </c:pt>
                <c:pt idx="4613">
                  <c:v>543.92200000000003</c:v>
                </c:pt>
                <c:pt idx="4614">
                  <c:v>544.92200000000003</c:v>
                </c:pt>
                <c:pt idx="4615">
                  <c:v>545.92200000000003</c:v>
                </c:pt>
                <c:pt idx="4616">
                  <c:v>546.92200000000003</c:v>
                </c:pt>
                <c:pt idx="4617">
                  <c:v>547.92200000000003</c:v>
                </c:pt>
                <c:pt idx="4618">
                  <c:v>548.92200000000003</c:v>
                </c:pt>
                <c:pt idx="4619">
                  <c:v>549.92200000000003</c:v>
                </c:pt>
                <c:pt idx="4620">
                  <c:v>550.92200000000003</c:v>
                </c:pt>
                <c:pt idx="4621">
                  <c:v>551.92200000000003</c:v>
                </c:pt>
                <c:pt idx="4622">
                  <c:v>552.92200000000003</c:v>
                </c:pt>
                <c:pt idx="4623">
                  <c:v>553.92200000000003</c:v>
                </c:pt>
                <c:pt idx="4624">
                  <c:v>554.92200000000003</c:v>
                </c:pt>
                <c:pt idx="4625">
                  <c:v>555.92200000000003</c:v>
                </c:pt>
                <c:pt idx="4626">
                  <c:v>556.92200000000003</c:v>
                </c:pt>
                <c:pt idx="4627">
                  <c:v>557.92200000000003</c:v>
                </c:pt>
                <c:pt idx="4628">
                  <c:v>558.92200000000003</c:v>
                </c:pt>
                <c:pt idx="4629">
                  <c:v>559.92200000000003</c:v>
                </c:pt>
                <c:pt idx="4630">
                  <c:v>560.92200000000003</c:v>
                </c:pt>
                <c:pt idx="4631">
                  <c:v>561.92200000000003</c:v>
                </c:pt>
                <c:pt idx="4632">
                  <c:v>562.92200000000003</c:v>
                </c:pt>
                <c:pt idx="4633">
                  <c:v>563.92200000000003</c:v>
                </c:pt>
                <c:pt idx="4634">
                  <c:v>564.92200000000003</c:v>
                </c:pt>
                <c:pt idx="4635">
                  <c:v>565.92200000000003</c:v>
                </c:pt>
                <c:pt idx="4636">
                  <c:v>566.92200000000003</c:v>
                </c:pt>
                <c:pt idx="4637">
                  <c:v>567.92200000000003</c:v>
                </c:pt>
                <c:pt idx="4638">
                  <c:v>568.92200000000003</c:v>
                </c:pt>
                <c:pt idx="4639">
                  <c:v>569.92200000000003</c:v>
                </c:pt>
                <c:pt idx="4640">
                  <c:v>570.92200000000003</c:v>
                </c:pt>
                <c:pt idx="4641">
                  <c:v>571.92200000000003</c:v>
                </c:pt>
                <c:pt idx="4642">
                  <c:v>572.92200000000003</c:v>
                </c:pt>
                <c:pt idx="4643">
                  <c:v>573.92200000000003</c:v>
                </c:pt>
                <c:pt idx="4644">
                  <c:v>574.92200000000003</c:v>
                </c:pt>
                <c:pt idx="4645">
                  <c:v>575.92200000000003</c:v>
                </c:pt>
                <c:pt idx="4646">
                  <c:v>576.92200000000003</c:v>
                </c:pt>
                <c:pt idx="4647">
                  <c:v>577.92200000000003</c:v>
                </c:pt>
                <c:pt idx="4648">
                  <c:v>578.92200000000003</c:v>
                </c:pt>
                <c:pt idx="4649">
                  <c:v>579.92200000000003</c:v>
                </c:pt>
                <c:pt idx="4650">
                  <c:v>580.92200000000003</c:v>
                </c:pt>
                <c:pt idx="4651">
                  <c:v>581.92200000000003</c:v>
                </c:pt>
                <c:pt idx="4652">
                  <c:v>582.92200000000003</c:v>
                </c:pt>
                <c:pt idx="4653">
                  <c:v>583.92200000000003</c:v>
                </c:pt>
                <c:pt idx="4654">
                  <c:v>584.92200000000003</c:v>
                </c:pt>
                <c:pt idx="4655">
                  <c:v>585.92200000000003</c:v>
                </c:pt>
                <c:pt idx="4656">
                  <c:v>586.92200000000003</c:v>
                </c:pt>
                <c:pt idx="4657">
                  <c:v>587.92200000000003</c:v>
                </c:pt>
                <c:pt idx="4658">
                  <c:v>588.92200000000003</c:v>
                </c:pt>
                <c:pt idx="4659">
                  <c:v>589.92200000000003</c:v>
                </c:pt>
                <c:pt idx="4660">
                  <c:v>590.92200000000003</c:v>
                </c:pt>
                <c:pt idx="4661">
                  <c:v>591.92200000000003</c:v>
                </c:pt>
                <c:pt idx="4662">
                  <c:v>592.92200000000003</c:v>
                </c:pt>
                <c:pt idx="4663">
                  <c:v>593.92200000000003</c:v>
                </c:pt>
                <c:pt idx="4664">
                  <c:v>594.92200000000003</c:v>
                </c:pt>
                <c:pt idx="4665">
                  <c:v>595.92200000000003</c:v>
                </c:pt>
                <c:pt idx="4666">
                  <c:v>596.92200000000003</c:v>
                </c:pt>
                <c:pt idx="4667">
                  <c:v>597.92200000000003</c:v>
                </c:pt>
                <c:pt idx="4668">
                  <c:v>598.92200000000003</c:v>
                </c:pt>
                <c:pt idx="4669">
                  <c:v>599.92200000000003</c:v>
                </c:pt>
                <c:pt idx="4670">
                  <c:v>600.92200000000003</c:v>
                </c:pt>
                <c:pt idx="4671">
                  <c:v>601.92200000000003</c:v>
                </c:pt>
                <c:pt idx="4672">
                  <c:v>602.92200000000003</c:v>
                </c:pt>
                <c:pt idx="4673">
                  <c:v>603.92200000000003</c:v>
                </c:pt>
                <c:pt idx="4674">
                  <c:v>604.92200000000003</c:v>
                </c:pt>
                <c:pt idx="4675">
                  <c:v>605.92200000000003</c:v>
                </c:pt>
                <c:pt idx="4676">
                  <c:v>606.92200000000003</c:v>
                </c:pt>
                <c:pt idx="4677">
                  <c:v>607.92200000000003</c:v>
                </c:pt>
                <c:pt idx="4678">
                  <c:v>608.92200000000003</c:v>
                </c:pt>
                <c:pt idx="4679">
                  <c:v>609.92200000000003</c:v>
                </c:pt>
                <c:pt idx="4680">
                  <c:v>610.92200000000003</c:v>
                </c:pt>
                <c:pt idx="4681">
                  <c:v>611.92200000000003</c:v>
                </c:pt>
                <c:pt idx="4682">
                  <c:v>612.92200000000003</c:v>
                </c:pt>
                <c:pt idx="4683">
                  <c:v>613.92200000000003</c:v>
                </c:pt>
                <c:pt idx="4684">
                  <c:v>614.92200000000003</c:v>
                </c:pt>
                <c:pt idx="4685">
                  <c:v>615.92200000000003</c:v>
                </c:pt>
                <c:pt idx="4686">
                  <c:v>616.92200000000003</c:v>
                </c:pt>
                <c:pt idx="4687">
                  <c:v>617.92200000000003</c:v>
                </c:pt>
                <c:pt idx="4688">
                  <c:v>618.92200000000003</c:v>
                </c:pt>
                <c:pt idx="4689">
                  <c:v>619.92200000000003</c:v>
                </c:pt>
                <c:pt idx="4690">
                  <c:v>620.92200000000003</c:v>
                </c:pt>
                <c:pt idx="4691">
                  <c:v>621.92200000000003</c:v>
                </c:pt>
                <c:pt idx="4692">
                  <c:v>622.92200000000003</c:v>
                </c:pt>
                <c:pt idx="4693">
                  <c:v>623.92200000000003</c:v>
                </c:pt>
                <c:pt idx="4694">
                  <c:v>624.92200000000003</c:v>
                </c:pt>
                <c:pt idx="4695">
                  <c:v>625.92200000000003</c:v>
                </c:pt>
                <c:pt idx="4696">
                  <c:v>626.92200000000003</c:v>
                </c:pt>
                <c:pt idx="4697">
                  <c:v>627.92200000000003</c:v>
                </c:pt>
                <c:pt idx="4698">
                  <c:v>628.92200000000003</c:v>
                </c:pt>
                <c:pt idx="4699">
                  <c:v>629.92200000000003</c:v>
                </c:pt>
                <c:pt idx="4700">
                  <c:v>630.92200000000003</c:v>
                </c:pt>
                <c:pt idx="4701">
                  <c:v>631.92200000000003</c:v>
                </c:pt>
                <c:pt idx="4702">
                  <c:v>632.92200000000003</c:v>
                </c:pt>
                <c:pt idx="4703">
                  <c:v>633.92200000000003</c:v>
                </c:pt>
                <c:pt idx="4704">
                  <c:v>634.92200000000003</c:v>
                </c:pt>
                <c:pt idx="4705">
                  <c:v>635.92200000000003</c:v>
                </c:pt>
                <c:pt idx="4706">
                  <c:v>636.92200000000003</c:v>
                </c:pt>
                <c:pt idx="4707">
                  <c:v>637.92200000000003</c:v>
                </c:pt>
                <c:pt idx="4708">
                  <c:v>638.92200000000003</c:v>
                </c:pt>
                <c:pt idx="4709">
                  <c:v>639.92200000000003</c:v>
                </c:pt>
                <c:pt idx="4710">
                  <c:v>640.92200000000003</c:v>
                </c:pt>
                <c:pt idx="4711">
                  <c:v>641.92200000000003</c:v>
                </c:pt>
                <c:pt idx="4712">
                  <c:v>642.92200000000003</c:v>
                </c:pt>
                <c:pt idx="4713">
                  <c:v>643.92200000000003</c:v>
                </c:pt>
                <c:pt idx="4714">
                  <c:v>644.92200000000003</c:v>
                </c:pt>
                <c:pt idx="4715">
                  <c:v>645.92200000000003</c:v>
                </c:pt>
                <c:pt idx="4716">
                  <c:v>646.92200000000003</c:v>
                </c:pt>
                <c:pt idx="4717">
                  <c:v>647.92200000000003</c:v>
                </c:pt>
                <c:pt idx="4718">
                  <c:v>648.92200000000003</c:v>
                </c:pt>
                <c:pt idx="4719">
                  <c:v>649.92200000000003</c:v>
                </c:pt>
                <c:pt idx="4720">
                  <c:v>650.92200000000003</c:v>
                </c:pt>
                <c:pt idx="4721">
                  <c:v>651.92200000000003</c:v>
                </c:pt>
                <c:pt idx="4722">
                  <c:v>652.92200000000003</c:v>
                </c:pt>
                <c:pt idx="4723">
                  <c:v>653.92200000000003</c:v>
                </c:pt>
                <c:pt idx="4724">
                  <c:v>654.92200000000003</c:v>
                </c:pt>
                <c:pt idx="4725">
                  <c:v>655.92200000000003</c:v>
                </c:pt>
                <c:pt idx="4726">
                  <c:v>656.92200000000003</c:v>
                </c:pt>
                <c:pt idx="4727">
                  <c:v>657.92200000000003</c:v>
                </c:pt>
                <c:pt idx="4728">
                  <c:v>658.92200000000003</c:v>
                </c:pt>
                <c:pt idx="4729">
                  <c:v>659.92200000000003</c:v>
                </c:pt>
                <c:pt idx="4730">
                  <c:v>660.92200000000003</c:v>
                </c:pt>
                <c:pt idx="4731">
                  <c:v>661.92200000000003</c:v>
                </c:pt>
                <c:pt idx="4732">
                  <c:v>662.92200000000003</c:v>
                </c:pt>
                <c:pt idx="4733">
                  <c:v>663.92200000000003</c:v>
                </c:pt>
                <c:pt idx="4734">
                  <c:v>664.92200000000003</c:v>
                </c:pt>
                <c:pt idx="4735">
                  <c:v>665.92200000000003</c:v>
                </c:pt>
                <c:pt idx="4736">
                  <c:v>666.92200000000003</c:v>
                </c:pt>
                <c:pt idx="4737">
                  <c:v>667.92200000000003</c:v>
                </c:pt>
                <c:pt idx="4738">
                  <c:v>668.92200000000003</c:v>
                </c:pt>
                <c:pt idx="4739">
                  <c:v>669.92200000000003</c:v>
                </c:pt>
                <c:pt idx="4740">
                  <c:v>670.92200000000003</c:v>
                </c:pt>
                <c:pt idx="4741">
                  <c:v>671.92200000000003</c:v>
                </c:pt>
                <c:pt idx="4742">
                  <c:v>672.92200000000003</c:v>
                </c:pt>
                <c:pt idx="4743">
                  <c:v>673.92200000000003</c:v>
                </c:pt>
                <c:pt idx="4744">
                  <c:v>674.92200000000003</c:v>
                </c:pt>
                <c:pt idx="4745">
                  <c:v>675.92200000000003</c:v>
                </c:pt>
                <c:pt idx="4746">
                  <c:v>676.92200000000003</c:v>
                </c:pt>
                <c:pt idx="4747">
                  <c:v>677.92200000000003</c:v>
                </c:pt>
                <c:pt idx="4748">
                  <c:v>678.92200000000003</c:v>
                </c:pt>
                <c:pt idx="4749">
                  <c:v>679.92200000000003</c:v>
                </c:pt>
                <c:pt idx="4750">
                  <c:v>680.92200000000003</c:v>
                </c:pt>
                <c:pt idx="4751">
                  <c:v>681.92200000000003</c:v>
                </c:pt>
                <c:pt idx="4752">
                  <c:v>682.92200000000003</c:v>
                </c:pt>
                <c:pt idx="4753">
                  <c:v>683.92200000000003</c:v>
                </c:pt>
                <c:pt idx="4754">
                  <c:v>684.92200000000003</c:v>
                </c:pt>
                <c:pt idx="4755">
                  <c:v>685.92200000000003</c:v>
                </c:pt>
                <c:pt idx="4756">
                  <c:v>686.92200000000003</c:v>
                </c:pt>
                <c:pt idx="4757">
                  <c:v>687.92200000000003</c:v>
                </c:pt>
                <c:pt idx="4758">
                  <c:v>688.92200000000003</c:v>
                </c:pt>
                <c:pt idx="4759">
                  <c:v>689.92200000000003</c:v>
                </c:pt>
                <c:pt idx="4760">
                  <c:v>690.92200000000003</c:v>
                </c:pt>
                <c:pt idx="4761">
                  <c:v>691.92200000000003</c:v>
                </c:pt>
                <c:pt idx="4762">
                  <c:v>692.92200000000003</c:v>
                </c:pt>
                <c:pt idx="4763">
                  <c:v>693.92200000000003</c:v>
                </c:pt>
                <c:pt idx="4764">
                  <c:v>694.92200000000003</c:v>
                </c:pt>
                <c:pt idx="4765">
                  <c:v>695.92200000000003</c:v>
                </c:pt>
                <c:pt idx="4766">
                  <c:v>696.92200000000003</c:v>
                </c:pt>
                <c:pt idx="4767">
                  <c:v>697.92200000000003</c:v>
                </c:pt>
                <c:pt idx="4768">
                  <c:v>698.92200000000003</c:v>
                </c:pt>
                <c:pt idx="4769">
                  <c:v>699.92200000000003</c:v>
                </c:pt>
                <c:pt idx="4770">
                  <c:v>700.92200000000003</c:v>
                </c:pt>
                <c:pt idx="4771">
                  <c:v>701.92200000000003</c:v>
                </c:pt>
                <c:pt idx="4772">
                  <c:v>702.92200000000003</c:v>
                </c:pt>
                <c:pt idx="4773">
                  <c:v>703.92200000000003</c:v>
                </c:pt>
                <c:pt idx="4774">
                  <c:v>704.92200000000003</c:v>
                </c:pt>
                <c:pt idx="4775">
                  <c:v>705.92200000000003</c:v>
                </c:pt>
                <c:pt idx="4776">
                  <c:v>706.92200000000003</c:v>
                </c:pt>
                <c:pt idx="4777">
                  <c:v>707.92200000000003</c:v>
                </c:pt>
                <c:pt idx="4778">
                  <c:v>708.92200000000003</c:v>
                </c:pt>
                <c:pt idx="4779">
                  <c:v>709.92200000000003</c:v>
                </c:pt>
                <c:pt idx="4780">
                  <c:v>710.92200000000003</c:v>
                </c:pt>
                <c:pt idx="4781">
                  <c:v>711.92200000000003</c:v>
                </c:pt>
                <c:pt idx="4782">
                  <c:v>712.92200000000003</c:v>
                </c:pt>
                <c:pt idx="4783">
                  <c:v>713.92200000000003</c:v>
                </c:pt>
                <c:pt idx="4784">
                  <c:v>714.92200000000003</c:v>
                </c:pt>
                <c:pt idx="4785">
                  <c:v>715.92200000000003</c:v>
                </c:pt>
                <c:pt idx="4786">
                  <c:v>716.92200000000003</c:v>
                </c:pt>
                <c:pt idx="4787">
                  <c:v>717.92200000000003</c:v>
                </c:pt>
                <c:pt idx="4788">
                  <c:v>718.92200000000003</c:v>
                </c:pt>
                <c:pt idx="4789">
                  <c:v>719.92200000000003</c:v>
                </c:pt>
                <c:pt idx="4790">
                  <c:v>720.92200000000003</c:v>
                </c:pt>
                <c:pt idx="4791">
                  <c:v>721.92200000000003</c:v>
                </c:pt>
                <c:pt idx="4792">
                  <c:v>722.92200000000003</c:v>
                </c:pt>
                <c:pt idx="4793">
                  <c:v>723.92200000000003</c:v>
                </c:pt>
                <c:pt idx="4794">
                  <c:v>724.92200000000003</c:v>
                </c:pt>
                <c:pt idx="4795">
                  <c:v>725.92200000000003</c:v>
                </c:pt>
                <c:pt idx="4796">
                  <c:v>726.92200000000003</c:v>
                </c:pt>
                <c:pt idx="4797">
                  <c:v>727.92200000000003</c:v>
                </c:pt>
                <c:pt idx="4798">
                  <c:v>728.92200000000003</c:v>
                </c:pt>
                <c:pt idx="4799">
                  <c:v>729.92200000000003</c:v>
                </c:pt>
                <c:pt idx="4800">
                  <c:v>730.92200000000003</c:v>
                </c:pt>
                <c:pt idx="4801">
                  <c:v>731.92200000000003</c:v>
                </c:pt>
                <c:pt idx="4802">
                  <c:v>732.92200000000003</c:v>
                </c:pt>
                <c:pt idx="4803">
                  <c:v>733.92200000000003</c:v>
                </c:pt>
                <c:pt idx="4804">
                  <c:v>734.92200000000003</c:v>
                </c:pt>
                <c:pt idx="4805">
                  <c:v>735.92200000000003</c:v>
                </c:pt>
                <c:pt idx="4806">
                  <c:v>736.92200000000003</c:v>
                </c:pt>
                <c:pt idx="4807">
                  <c:v>737.92200000000003</c:v>
                </c:pt>
                <c:pt idx="4808">
                  <c:v>738.92200000000003</c:v>
                </c:pt>
                <c:pt idx="4809">
                  <c:v>739.92200000000003</c:v>
                </c:pt>
                <c:pt idx="4810">
                  <c:v>740.92200000000003</c:v>
                </c:pt>
                <c:pt idx="4811">
                  <c:v>741.92200000000003</c:v>
                </c:pt>
                <c:pt idx="4812">
                  <c:v>742.92200000000003</c:v>
                </c:pt>
                <c:pt idx="4813">
                  <c:v>743.92200000000003</c:v>
                </c:pt>
                <c:pt idx="4814">
                  <c:v>744.92200000000003</c:v>
                </c:pt>
                <c:pt idx="4815">
                  <c:v>745.92200000000003</c:v>
                </c:pt>
                <c:pt idx="4816">
                  <c:v>746.92200000000003</c:v>
                </c:pt>
                <c:pt idx="4817">
                  <c:v>747.92200000000003</c:v>
                </c:pt>
                <c:pt idx="4818">
                  <c:v>748.92200000000003</c:v>
                </c:pt>
                <c:pt idx="4819">
                  <c:v>749.92200000000003</c:v>
                </c:pt>
                <c:pt idx="4820">
                  <c:v>750.92200000000003</c:v>
                </c:pt>
                <c:pt idx="4821">
                  <c:v>751.92200000000003</c:v>
                </c:pt>
                <c:pt idx="4822">
                  <c:v>752.92200000000003</c:v>
                </c:pt>
                <c:pt idx="4823">
                  <c:v>753.92200000000003</c:v>
                </c:pt>
                <c:pt idx="4824">
                  <c:v>754.92200000000003</c:v>
                </c:pt>
                <c:pt idx="4825">
                  <c:v>755.92200000000003</c:v>
                </c:pt>
                <c:pt idx="4826">
                  <c:v>756.92200000000003</c:v>
                </c:pt>
                <c:pt idx="4827">
                  <c:v>757.92200000000003</c:v>
                </c:pt>
                <c:pt idx="4828">
                  <c:v>758.92200000000003</c:v>
                </c:pt>
                <c:pt idx="4829">
                  <c:v>759.92200000000003</c:v>
                </c:pt>
                <c:pt idx="4830">
                  <c:v>760.92200000000003</c:v>
                </c:pt>
                <c:pt idx="4831">
                  <c:v>761.92200000000003</c:v>
                </c:pt>
                <c:pt idx="4832">
                  <c:v>762.92200000000003</c:v>
                </c:pt>
                <c:pt idx="4833">
                  <c:v>763.92200000000003</c:v>
                </c:pt>
                <c:pt idx="4834">
                  <c:v>764.92200000000003</c:v>
                </c:pt>
                <c:pt idx="4835">
                  <c:v>765.92200000000003</c:v>
                </c:pt>
                <c:pt idx="4836">
                  <c:v>766.92200000000003</c:v>
                </c:pt>
                <c:pt idx="4837">
                  <c:v>767.92200000000003</c:v>
                </c:pt>
                <c:pt idx="4838">
                  <c:v>768.92200000000003</c:v>
                </c:pt>
                <c:pt idx="4839">
                  <c:v>769.92200000000003</c:v>
                </c:pt>
                <c:pt idx="4840">
                  <c:v>770.92200000000003</c:v>
                </c:pt>
                <c:pt idx="4841">
                  <c:v>771.92200000000003</c:v>
                </c:pt>
                <c:pt idx="4842">
                  <c:v>772.92200000000003</c:v>
                </c:pt>
                <c:pt idx="4843">
                  <c:v>773.92200000000003</c:v>
                </c:pt>
                <c:pt idx="4844">
                  <c:v>774.92200000000003</c:v>
                </c:pt>
                <c:pt idx="4845">
                  <c:v>775.92200000000003</c:v>
                </c:pt>
                <c:pt idx="4846">
                  <c:v>776.92200000000003</c:v>
                </c:pt>
                <c:pt idx="4847">
                  <c:v>777.92200000000003</c:v>
                </c:pt>
                <c:pt idx="4848">
                  <c:v>778.92200000000003</c:v>
                </c:pt>
                <c:pt idx="4849">
                  <c:v>779.92200000000003</c:v>
                </c:pt>
                <c:pt idx="4850">
                  <c:v>780.92200000000003</c:v>
                </c:pt>
                <c:pt idx="4851">
                  <c:v>781.92200000000003</c:v>
                </c:pt>
                <c:pt idx="4852">
                  <c:v>782.92200000000003</c:v>
                </c:pt>
                <c:pt idx="4853">
                  <c:v>783.92200000000003</c:v>
                </c:pt>
                <c:pt idx="4854">
                  <c:v>784.92200000000003</c:v>
                </c:pt>
                <c:pt idx="4855">
                  <c:v>785.92200000000003</c:v>
                </c:pt>
                <c:pt idx="4856">
                  <c:v>786.92200000000003</c:v>
                </c:pt>
                <c:pt idx="4857">
                  <c:v>787.92200000000003</c:v>
                </c:pt>
                <c:pt idx="4858">
                  <c:v>788.92200000000003</c:v>
                </c:pt>
                <c:pt idx="4859">
                  <c:v>789.92200000000003</c:v>
                </c:pt>
                <c:pt idx="4860">
                  <c:v>790.92200000000003</c:v>
                </c:pt>
                <c:pt idx="4861">
                  <c:v>791.92200000000003</c:v>
                </c:pt>
                <c:pt idx="4862">
                  <c:v>792.92200000000003</c:v>
                </c:pt>
                <c:pt idx="4863">
                  <c:v>793.92200000000003</c:v>
                </c:pt>
                <c:pt idx="4864">
                  <c:v>794.92200000000003</c:v>
                </c:pt>
                <c:pt idx="4865">
                  <c:v>795.92200000000003</c:v>
                </c:pt>
                <c:pt idx="4866">
                  <c:v>796.92200000000003</c:v>
                </c:pt>
                <c:pt idx="4867">
                  <c:v>797.92200000000003</c:v>
                </c:pt>
                <c:pt idx="4868">
                  <c:v>798.92200000000003</c:v>
                </c:pt>
                <c:pt idx="4869">
                  <c:v>799.92200000000003</c:v>
                </c:pt>
                <c:pt idx="4870">
                  <c:v>800.92200000000003</c:v>
                </c:pt>
                <c:pt idx="4871">
                  <c:v>801.92200000000003</c:v>
                </c:pt>
                <c:pt idx="4872">
                  <c:v>802.92200000000003</c:v>
                </c:pt>
                <c:pt idx="4873">
                  <c:v>803.92200000000003</c:v>
                </c:pt>
                <c:pt idx="4874">
                  <c:v>804.92200000000003</c:v>
                </c:pt>
                <c:pt idx="4875">
                  <c:v>805.92200000000003</c:v>
                </c:pt>
                <c:pt idx="4876">
                  <c:v>806.92200000000003</c:v>
                </c:pt>
                <c:pt idx="4877">
                  <c:v>807.92200000000003</c:v>
                </c:pt>
                <c:pt idx="4878">
                  <c:v>808.92200000000003</c:v>
                </c:pt>
                <c:pt idx="4879">
                  <c:v>809.92200000000003</c:v>
                </c:pt>
                <c:pt idx="4880">
                  <c:v>810.92200000000003</c:v>
                </c:pt>
                <c:pt idx="4881">
                  <c:v>811.92200000000003</c:v>
                </c:pt>
                <c:pt idx="4882">
                  <c:v>812.92200000000003</c:v>
                </c:pt>
                <c:pt idx="4883">
                  <c:v>813.92200000000003</c:v>
                </c:pt>
                <c:pt idx="4884">
                  <c:v>814.92200000000003</c:v>
                </c:pt>
                <c:pt idx="4885">
                  <c:v>815.92200000000003</c:v>
                </c:pt>
                <c:pt idx="4886">
                  <c:v>816.92200000000003</c:v>
                </c:pt>
                <c:pt idx="4887">
                  <c:v>817.92200000000003</c:v>
                </c:pt>
                <c:pt idx="4888">
                  <c:v>818.92200000000003</c:v>
                </c:pt>
                <c:pt idx="4889">
                  <c:v>819.92200000000003</c:v>
                </c:pt>
                <c:pt idx="4890">
                  <c:v>820.92200000000003</c:v>
                </c:pt>
                <c:pt idx="4891">
                  <c:v>821.92200000000003</c:v>
                </c:pt>
                <c:pt idx="4892">
                  <c:v>822.92200000000003</c:v>
                </c:pt>
                <c:pt idx="4893">
                  <c:v>823.92200000000003</c:v>
                </c:pt>
                <c:pt idx="4894">
                  <c:v>824.92200000000003</c:v>
                </c:pt>
                <c:pt idx="4895">
                  <c:v>825.92200000000003</c:v>
                </c:pt>
                <c:pt idx="4896">
                  <c:v>826.92200000000003</c:v>
                </c:pt>
                <c:pt idx="4897">
                  <c:v>827.92200000000003</c:v>
                </c:pt>
                <c:pt idx="4898">
                  <c:v>828.92200000000003</c:v>
                </c:pt>
                <c:pt idx="4899">
                  <c:v>829.92200000000003</c:v>
                </c:pt>
                <c:pt idx="4900">
                  <c:v>830.92200000000003</c:v>
                </c:pt>
                <c:pt idx="4901">
                  <c:v>831.92200000000003</c:v>
                </c:pt>
                <c:pt idx="4902">
                  <c:v>832.92200000000003</c:v>
                </c:pt>
                <c:pt idx="4903">
                  <c:v>833.92200000000003</c:v>
                </c:pt>
                <c:pt idx="4904">
                  <c:v>834.92200000000003</c:v>
                </c:pt>
                <c:pt idx="4905">
                  <c:v>835.92200000000003</c:v>
                </c:pt>
                <c:pt idx="4906">
                  <c:v>836.92200000000003</c:v>
                </c:pt>
                <c:pt idx="4907">
                  <c:v>837.92200000000003</c:v>
                </c:pt>
                <c:pt idx="4908">
                  <c:v>838.92200000000003</c:v>
                </c:pt>
                <c:pt idx="4909">
                  <c:v>839.92200000000003</c:v>
                </c:pt>
                <c:pt idx="4910">
                  <c:v>840.92200000000003</c:v>
                </c:pt>
                <c:pt idx="4911">
                  <c:v>841.92200000000003</c:v>
                </c:pt>
                <c:pt idx="4912">
                  <c:v>842.92200000000003</c:v>
                </c:pt>
                <c:pt idx="4913">
                  <c:v>843.92200000000003</c:v>
                </c:pt>
                <c:pt idx="4914">
                  <c:v>844.92200000000003</c:v>
                </c:pt>
                <c:pt idx="4915">
                  <c:v>845.92200000000003</c:v>
                </c:pt>
                <c:pt idx="4916">
                  <c:v>846.92200000000003</c:v>
                </c:pt>
                <c:pt idx="4917">
                  <c:v>847.92200000000003</c:v>
                </c:pt>
                <c:pt idx="4918">
                  <c:v>848.92200000000003</c:v>
                </c:pt>
                <c:pt idx="4919">
                  <c:v>849.92200000000003</c:v>
                </c:pt>
                <c:pt idx="4920">
                  <c:v>850.92200000000003</c:v>
                </c:pt>
                <c:pt idx="4921">
                  <c:v>851.92200000000003</c:v>
                </c:pt>
                <c:pt idx="4922">
                  <c:v>852.92200000000003</c:v>
                </c:pt>
                <c:pt idx="4923">
                  <c:v>853.92200000000003</c:v>
                </c:pt>
                <c:pt idx="4924">
                  <c:v>854.92200000000003</c:v>
                </c:pt>
                <c:pt idx="4925">
                  <c:v>855.92200000000003</c:v>
                </c:pt>
                <c:pt idx="4926">
                  <c:v>856.92200000000003</c:v>
                </c:pt>
                <c:pt idx="4927">
                  <c:v>857.92200000000003</c:v>
                </c:pt>
                <c:pt idx="4928">
                  <c:v>858.92200000000003</c:v>
                </c:pt>
                <c:pt idx="4929">
                  <c:v>859.92200000000003</c:v>
                </c:pt>
                <c:pt idx="4930">
                  <c:v>860.92200000000003</c:v>
                </c:pt>
                <c:pt idx="4931">
                  <c:v>861.92200000000003</c:v>
                </c:pt>
                <c:pt idx="4932">
                  <c:v>862.92200000000003</c:v>
                </c:pt>
                <c:pt idx="4933">
                  <c:v>863.92200000000003</c:v>
                </c:pt>
                <c:pt idx="4934">
                  <c:v>864.92200000000003</c:v>
                </c:pt>
                <c:pt idx="4935">
                  <c:v>865.92200000000003</c:v>
                </c:pt>
                <c:pt idx="4936">
                  <c:v>866.92200000000003</c:v>
                </c:pt>
                <c:pt idx="4937">
                  <c:v>867.92200000000003</c:v>
                </c:pt>
                <c:pt idx="4938">
                  <c:v>868.92200000000003</c:v>
                </c:pt>
                <c:pt idx="4939">
                  <c:v>869.92200000000003</c:v>
                </c:pt>
                <c:pt idx="4940">
                  <c:v>870.92200000000003</c:v>
                </c:pt>
                <c:pt idx="4941">
                  <c:v>871.92200000000003</c:v>
                </c:pt>
                <c:pt idx="4942">
                  <c:v>872.92200000000003</c:v>
                </c:pt>
                <c:pt idx="4943">
                  <c:v>873.92200000000003</c:v>
                </c:pt>
                <c:pt idx="4944">
                  <c:v>874.92200000000003</c:v>
                </c:pt>
                <c:pt idx="4945">
                  <c:v>875.92200000000003</c:v>
                </c:pt>
                <c:pt idx="4946">
                  <c:v>876.92200000000003</c:v>
                </c:pt>
                <c:pt idx="4947">
                  <c:v>877.92200000000003</c:v>
                </c:pt>
                <c:pt idx="4948">
                  <c:v>878.92200000000003</c:v>
                </c:pt>
                <c:pt idx="4949">
                  <c:v>879.92200000000003</c:v>
                </c:pt>
                <c:pt idx="4950">
                  <c:v>880.92200000000003</c:v>
                </c:pt>
                <c:pt idx="4951">
                  <c:v>881.92200000000003</c:v>
                </c:pt>
                <c:pt idx="4952">
                  <c:v>882.92200000000003</c:v>
                </c:pt>
                <c:pt idx="4953">
                  <c:v>883.92200000000003</c:v>
                </c:pt>
                <c:pt idx="4954">
                  <c:v>884.92200000000003</c:v>
                </c:pt>
                <c:pt idx="4955">
                  <c:v>885.92200000000003</c:v>
                </c:pt>
                <c:pt idx="4956">
                  <c:v>886.92200000000003</c:v>
                </c:pt>
                <c:pt idx="4957">
                  <c:v>887.92200000000003</c:v>
                </c:pt>
                <c:pt idx="4958">
                  <c:v>888.92200000000003</c:v>
                </c:pt>
                <c:pt idx="4959">
                  <c:v>889.92200000000003</c:v>
                </c:pt>
                <c:pt idx="4960">
                  <c:v>890.92200000000003</c:v>
                </c:pt>
                <c:pt idx="4961">
                  <c:v>891.92200000000003</c:v>
                </c:pt>
                <c:pt idx="4962">
                  <c:v>892.92200000000003</c:v>
                </c:pt>
                <c:pt idx="4963">
                  <c:v>893.92200000000003</c:v>
                </c:pt>
                <c:pt idx="4964">
                  <c:v>894.92200000000003</c:v>
                </c:pt>
                <c:pt idx="4965">
                  <c:v>895.92200000000003</c:v>
                </c:pt>
                <c:pt idx="4966">
                  <c:v>896.92200000000003</c:v>
                </c:pt>
                <c:pt idx="4967">
                  <c:v>897.92200000000003</c:v>
                </c:pt>
                <c:pt idx="4968">
                  <c:v>898.92200000000003</c:v>
                </c:pt>
                <c:pt idx="4969">
                  <c:v>899.92200000000003</c:v>
                </c:pt>
                <c:pt idx="4970">
                  <c:v>900.92200000000003</c:v>
                </c:pt>
                <c:pt idx="4971">
                  <c:v>901.92200000000003</c:v>
                </c:pt>
                <c:pt idx="4972">
                  <c:v>902.92200000000003</c:v>
                </c:pt>
                <c:pt idx="4973">
                  <c:v>903.92200000000003</c:v>
                </c:pt>
                <c:pt idx="4974">
                  <c:v>904.92200000000003</c:v>
                </c:pt>
                <c:pt idx="4975">
                  <c:v>905.92200000000003</c:v>
                </c:pt>
                <c:pt idx="4976">
                  <c:v>906.92200000000003</c:v>
                </c:pt>
                <c:pt idx="4977">
                  <c:v>907.92200000000003</c:v>
                </c:pt>
                <c:pt idx="4978">
                  <c:v>908.92200000000003</c:v>
                </c:pt>
                <c:pt idx="4979">
                  <c:v>909.92200000000003</c:v>
                </c:pt>
                <c:pt idx="4980">
                  <c:v>910.92200000000003</c:v>
                </c:pt>
                <c:pt idx="4981">
                  <c:v>911.92200000000003</c:v>
                </c:pt>
                <c:pt idx="4982">
                  <c:v>912.92200000000003</c:v>
                </c:pt>
                <c:pt idx="4983">
                  <c:v>913.92200000000003</c:v>
                </c:pt>
                <c:pt idx="4984">
                  <c:v>914.92200000000003</c:v>
                </c:pt>
                <c:pt idx="4985">
                  <c:v>915.92200000000003</c:v>
                </c:pt>
                <c:pt idx="4986">
                  <c:v>916.92200000000003</c:v>
                </c:pt>
                <c:pt idx="4987">
                  <c:v>917.92200000000003</c:v>
                </c:pt>
                <c:pt idx="4988">
                  <c:v>918.92200000000003</c:v>
                </c:pt>
                <c:pt idx="4989">
                  <c:v>919.92200000000003</c:v>
                </c:pt>
                <c:pt idx="4990">
                  <c:v>920.92200000000003</c:v>
                </c:pt>
                <c:pt idx="4991">
                  <c:v>921.92200000000003</c:v>
                </c:pt>
                <c:pt idx="4992">
                  <c:v>922.92200000000003</c:v>
                </c:pt>
                <c:pt idx="4993">
                  <c:v>923.92200000000003</c:v>
                </c:pt>
                <c:pt idx="4994">
                  <c:v>924.92200000000003</c:v>
                </c:pt>
                <c:pt idx="4995">
                  <c:v>925.92200000000003</c:v>
                </c:pt>
                <c:pt idx="4996">
                  <c:v>926.92200000000003</c:v>
                </c:pt>
                <c:pt idx="4997">
                  <c:v>927.92200000000003</c:v>
                </c:pt>
                <c:pt idx="4998">
                  <c:v>928.92200000000003</c:v>
                </c:pt>
              </c:numCache>
            </c:numRef>
          </c:xVal>
          <c:yVal>
            <c:numRef>
              <c:f>sheet1!$Y$2:$Y$5000</c:f>
              <c:numCache>
                <c:formatCode>0.00000000</c:formatCode>
                <c:ptCount val="4999"/>
                <c:pt idx="0">
                  <c:v>6.4120116200000004</c:v>
                </c:pt>
                <c:pt idx="1">
                  <c:v>6.4120116200000004</c:v>
                </c:pt>
                <c:pt idx="2">
                  <c:v>6.4120116200000004</c:v>
                </c:pt>
                <c:pt idx="3">
                  <c:v>0</c:v>
                </c:pt>
                <c:pt idx="4">
                  <c:v>0</c:v>
                </c:pt>
                <c:pt idx="5">
                  <c:v>0</c:v>
                </c:pt>
                <c:pt idx="6">
                  <c:v>0</c:v>
                </c:pt>
                <c:pt idx="7">
                  <c:v>0</c:v>
                </c:pt>
                <c:pt idx="8">
                  <c:v>0</c:v>
                </c:pt>
                <c:pt idx="9">
                  <c:v>0</c:v>
                </c:pt>
                <c:pt idx="10">
                  <c:v>15.733924869999999</c:v>
                </c:pt>
                <c:pt idx="11">
                  <c:v>29.24671936</c:v>
                </c:pt>
                <c:pt idx="12">
                  <c:v>60.422008509999998</c:v>
                </c:pt>
                <c:pt idx="13">
                  <c:v>60.422008509999998</c:v>
                </c:pt>
                <c:pt idx="14">
                  <c:v>64.002220149999999</c:v>
                </c:pt>
                <c:pt idx="15">
                  <c:v>64.002220149999999</c:v>
                </c:pt>
                <c:pt idx="16">
                  <c:v>64.103065490000006</c:v>
                </c:pt>
                <c:pt idx="17">
                  <c:v>66.365371699999997</c:v>
                </c:pt>
                <c:pt idx="18">
                  <c:v>66.365371699999997</c:v>
                </c:pt>
                <c:pt idx="19">
                  <c:v>70.179908749999996</c:v>
                </c:pt>
                <c:pt idx="20">
                  <c:v>73.000343319999999</c:v>
                </c:pt>
                <c:pt idx="21">
                  <c:v>73.000343319999999</c:v>
                </c:pt>
                <c:pt idx="22">
                  <c:v>75.389053340000004</c:v>
                </c:pt>
                <c:pt idx="23">
                  <c:v>74.920394900000005</c:v>
                </c:pt>
                <c:pt idx="24">
                  <c:v>74.920394900000005</c:v>
                </c:pt>
                <c:pt idx="25">
                  <c:v>75.203002929999997</c:v>
                </c:pt>
                <c:pt idx="26">
                  <c:v>76.515235899999993</c:v>
                </c:pt>
                <c:pt idx="27">
                  <c:v>77.649932860000007</c:v>
                </c:pt>
                <c:pt idx="28">
                  <c:v>77.649932860000007</c:v>
                </c:pt>
                <c:pt idx="29">
                  <c:v>78.413978580000006</c:v>
                </c:pt>
                <c:pt idx="30">
                  <c:v>78.732093809999995</c:v>
                </c:pt>
                <c:pt idx="31">
                  <c:v>79.30015564</c:v>
                </c:pt>
                <c:pt idx="32">
                  <c:v>79.30015564</c:v>
                </c:pt>
                <c:pt idx="33">
                  <c:v>76.657241819999996</c:v>
                </c:pt>
                <c:pt idx="34">
                  <c:v>59.456298830000001</c:v>
                </c:pt>
                <c:pt idx="35">
                  <c:v>37.716529850000001</c:v>
                </c:pt>
                <c:pt idx="36">
                  <c:v>37.716529850000001</c:v>
                </c:pt>
                <c:pt idx="37">
                  <c:v>28.397455220000001</c:v>
                </c:pt>
                <c:pt idx="38">
                  <c:v>21.651710510000001</c:v>
                </c:pt>
                <c:pt idx="39">
                  <c:v>21.651710510000001</c:v>
                </c:pt>
                <c:pt idx="40">
                  <c:v>17.027681350000002</c:v>
                </c:pt>
                <c:pt idx="41">
                  <c:v>11.47486877</c:v>
                </c:pt>
                <c:pt idx="42">
                  <c:v>11.47486877</c:v>
                </c:pt>
                <c:pt idx="43">
                  <c:v>9.9197979000000007</c:v>
                </c:pt>
                <c:pt idx="44">
                  <c:v>8.8206043199999993</c:v>
                </c:pt>
                <c:pt idx="45">
                  <c:v>8.8206043199999993</c:v>
                </c:pt>
                <c:pt idx="46">
                  <c:v>8.2809448200000002</c:v>
                </c:pt>
                <c:pt idx="47">
                  <c:v>7.53677654</c:v>
                </c:pt>
                <c:pt idx="48">
                  <c:v>7.1362929299999998</c:v>
                </c:pt>
                <c:pt idx="49">
                  <c:v>7.3038697199999998</c:v>
                </c:pt>
                <c:pt idx="50">
                  <c:v>7.47002554</c:v>
                </c:pt>
                <c:pt idx="51">
                  <c:v>7.7256546000000004</c:v>
                </c:pt>
                <c:pt idx="52">
                  <c:v>7.7256546000000004</c:v>
                </c:pt>
                <c:pt idx="53">
                  <c:v>7.4572439199999998</c:v>
                </c:pt>
                <c:pt idx="54">
                  <c:v>7.0056409799999999</c:v>
                </c:pt>
                <c:pt idx="55">
                  <c:v>7.0056409799999999</c:v>
                </c:pt>
                <c:pt idx="56">
                  <c:v>7.5041174899999996</c:v>
                </c:pt>
                <c:pt idx="57">
                  <c:v>8.1034231200000004</c:v>
                </c:pt>
                <c:pt idx="58">
                  <c:v>7.8705124900000003</c:v>
                </c:pt>
                <c:pt idx="59">
                  <c:v>7.7355995200000001</c:v>
                </c:pt>
                <c:pt idx="60">
                  <c:v>7.5964217200000004</c:v>
                </c:pt>
                <c:pt idx="61">
                  <c:v>7.5964217200000004</c:v>
                </c:pt>
                <c:pt idx="62">
                  <c:v>7.2740426100000004</c:v>
                </c:pt>
                <c:pt idx="63">
                  <c:v>7.3606786700000004</c:v>
                </c:pt>
                <c:pt idx="64">
                  <c:v>7.3606786700000004</c:v>
                </c:pt>
                <c:pt idx="65">
                  <c:v>7.1192522</c:v>
                </c:pt>
                <c:pt idx="66">
                  <c:v>6.9630279499999999</c:v>
                </c:pt>
                <c:pt idx="67">
                  <c:v>7.1022009800000001</c:v>
                </c:pt>
                <c:pt idx="68">
                  <c:v>7.5012688599999997</c:v>
                </c:pt>
                <c:pt idx="69">
                  <c:v>7.6035232500000003</c:v>
                </c:pt>
                <c:pt idx="70">
                  <c:v>7.6077780700000002</c:v>
                </c:pt>
                <c:pt idx="71">
                  <c:v>7.6077780700000002</c:v>
                </c:pt>
                <c:pt idx="72">
                  <c:v>7.40327454</c:v>
                </c:pt>
                <c:pt idx="73">
                  <c:v>6.9616079300000004</c:v>
                </c:pt>
                <c:pt idx="74">
                  <c:v>6.9616079300000004</c:v>
                </c:pt>
                <c:pt idx="75">
                  <c:v>6.5881080599999997</c:v>
                </c:pt>
                <c:pt idx="76">
                  <c:v>6.6534385699999996</c:v>
                </c:pt>
                <c:pt idx="77">
                  <c:v>6.6534385699999996</c:v>
                </c:pt>
                <c:pt idx="78">
                  <c:v>6.7102484699999998</c:v>
                </c:pt>
                <c:pt idx="79">
                  <c:v>6.6946220399999996</c:v>
                </c:pt>
                <c:pt idx="80">
                  <c:v>6.6946220399999996</c:v>
                </c:pt>
                <c:pt idx="81">
                  <c:v>6.5369834899999999</c:v>
                </c:pt>
                <c:pt idx="82">
                  <c:v>6.7826719300000002</c:v>
                </c:pt>
                <c:pt idx="83">
                  <c:v>6.7500085800000003</c:v>
                </c:pt>
                <c:pt idx="84">
                  <c:v>6.7500085800000003</c:v>
                </c:pt>
                <c:pt idx="85">
                  <c:v>7.2612657499999997</c:v>
                </c:pt>
                <c:pt idx="86">
                  <c:v>7.2612657499999997</c:v>
                </c:pt>
                <c:pt idx="87">
                  <c:v>6.8139181100000004</c:v>
                </c:pt>
                <c:pt idx="88">
                  <c:v>6.6221962000000003</c:v>
                </c:pt>
                <c:pt idx="89">
                  <c:v>6.97297382</c:v>
                </c:pt>
                <c:pt idx="90">
                  <c:v>6.97297382</c:v>
                </c:pt>
                <c:pt idx="91">
                  <c:v>6.8508377100000004</c:v>
                </c:pt>
                <c:pt idx="92">
                  <c:v>6.8181748400000002</c:v>
                </c:pt>
                <c:pt idx="93">
                  <c:v>6.8181748400000002</c:v>
                </c:pt>
                <c:pt idx="94">
                  <c:v>7.1618604699999997</c:v>
                </c:pt>
                <c:pt idx="95">
                  <c:v>6.5256223699999998</c:v>
                </c:pt>
                <c:pt idx="96">
                  <c:v>6.5256223699999998</c:v>
                </c:pt>
                <c:pt idx="97">
                  <c:v>6.8352079400000001</c:v>
                </c:pt>
                <c:pt idx="98">
                  <c:v>7.0851592999999999</c:v>
                </c:pt>
                <c:pt idx="99">
                  <c:v>7.7497963900000002</c:v>
                </c:pt>
                <c:pt idx="100">
                  <c:v>7.7497963900000002</c:v>
                </c:pt>
                <c:pt idx="101">
                  <c:v>8.0437746000000008</c:v>
                </c:pt>
                <c:pt idx="102">
                  <c:v>7.7142972900000002</c:v>
                </c:pt>
                <c:pt idx="103">
                  <c:v>7.4842224100000001</c:v>
                </c:pt>
                <c:pt idx="104">
                  <c:v>8.0608062700000005</c:v>
                </c:pt>
                <c:pt idx="105">
                  <c:v>8.0608062700000005</c:v>
                </c:pt>
                <c:pt idx="106">
                  <c:v>8.4414119700000008</c:v>
                </c:pt>
                <c:pt idx="107">
                  <c:v>8.3434219400000007</c:v>
                </c:pt>
                <c:pt idx="108">
                  <c:v>8.8561000799999992</c:v>
                </c:pt>
                <c:pt idx="109">
                  <c:v>8.8561000799999992</c:v>
                </c:pt>
                <c:pt idx="110">
                  <c:v>8.6359739300000005</c:v>
                </c:pt>
                <c:pt idx="111">
                  <c:v>8.0082645400000008</c:v>
                </c:pt>
                <c:pt idx="112">
                  <c:v>8.2383317900000002</c:v>
                </c:pt>
                <c:pt idx="113">
                  <c:v>8.4527721400000004</c:v>
                </c:pt>
                <c:pt idx="114">
                  <c:v>8.8433094000000008</c:v>
                </c:pt>
                <c:pt idx="115">
                  <c:v>8.8433094000000008</c:v>
                </c:pt>
                <c:pt idx="116">
                  <c:v>8.62460804</c:v>
                </c:pt>
                <c:pt idx="117">
                  <c:v>8.2283916500000007</c:v>
                </c:pt>
                <c:pt idx="118">
                  <c:v>8.3562068899999993</c:v>
                </c:pt>
                <c:pt idx="119">
                  <c:v>8.7865123700000005</c:v>
                </c:pt>
                <c:pt idx="120">
                  <c:v>9.1443872499999994</c:v>
                </c:pt>
                <c:pt idx="121">
                  <c:v>9.1443872499999994</c:v>
                </c:pt>
                <c:pt idx="122">
                  <c:v>8.68141842</c:v>
                </c:pt>
                <c:pt idx="123">
                  <c:v>8.2212905900000006</c:v>
                </c:pt>
                <c:pt idx="124">
                  <c:v>8.1374978999999996</c:v>
                </c:pt>
                <c:pt idx="125">
                  <c:v>8.1374978999999996</c:v>
                </c:pt>
                <c:pt idx="126">
                  <c:v>8.1119356200000006</c:v>
                </c:pt>
                <c:pt idx="127">
                  <c:v>8.9001236000000006</c:v>
                </c:pt>
                <c:pt idx="128">
                  <c:v>9.1827344899999996</c:v>
                </c:pt>
                <c:pt idx="129">
                  <c:v>8.7510099399999994</c:v>
                </c:pt>
                <c:pt idx="130">
                  <c:v>8.3420057300000003</c:v>
                </c:pt>
                <c:pt idx="131">
                  <c:v>8.3420057300000003</c:v>
                </c:pt>
                <c:pt idx="132">
                  <c:v>8.0480337100000003</c:v>
                </c:pt>
                <c:pt idx="133">
                  <c:v>8.1687450399999992</c:v>
                </c:pt>
                <c:pt idx="134">
                  <c:v>8.1687450399999992</c:v>
                </c:pt>
                <c:pt idx="135">
                  <c:v>8.46555328</c:v>
                </c:pt>
                <c:pt idx="136">
                  <c:v>8.4939594300000003</c:v>
                </c:pt>
                <c:pt idx="137">
                  <c:v>8.3065023399999998</c:v>
                </c:pt>
                <c:pt idx="138">
                  <c:v>8.4499359100000007</c:v>
                </c:pt>
                <c:pt idx="139">
                  <c:v>8.5962114300000003</c:v>
                </c:pt>
                <c:pt idx="140">
                  <c:v>8.5962114300000003</c:v>
                </c:pt>
                <c:pt idx="141">
                  <c:v>8.8461589800000002</c:v>
                </c:pt>
                <c:pt idx="142">
                  <c:v>8.9356231699999995</c:v>
                </c:pt>
                <c:pt idx="143">
                  <c:v>8.9484128999999992</c:v>
                </c:pt>
                <c:pt idx="144">
                  <c:v>8.9484128999999992</c:v>
                </c:pt>
                <c:pt idx="145">
                  <c:v>9.0506658600000005</c:v>
                </c:pt>
                <c:pt idx="146">
                  <c:v>9.2395410499999997</c:v>
                </c:pt>
                <c:pt idx="147">
                  <c:v>9.2068729400000002</c:v>
                </c:pt>
                <c:pt idx="148">
                  <c:v>8.9469842899999996</c:v>
                </c:pt>
                <c:pt idx="149">
                  <c:v>9.0492381999999996</c:v>
                </c:pt>
                <c:pt idx="150">
                  <c:v>9.0492381999999996</c:v>
                </c:pt>
                <c:pt idx="151">
                  <c:v>9.0364608799999999</c:v>
                </c:pt>
                <c:pt idx="152">
                  <c:v>9.38723946</c:v>
                </c:pt>
                <c:pt idx="153">
                  <c:v>9.1742095900000002</c:v>
                </c:pt>
                <c:pt idx="154">
                  <c:v>9.2565822600000001</c:v>
                </c:pt>
                <c:pt idx="155">
                  <c:v>10.058976169999999</c:v>
                </c:pt>
                <c:pt idx="156">
                  <c:v>10.058976169999999</c:v>
                </c:pt>
                <c:pt idx="157">
                  <c:v>9.9893932299999992</c:v>
                </c:pt>
                <c:pt idx="158">
                  <c:v>9.8132924999999993</c:v>
                </c:pt>
                <c:pt idx="159">
                  <c:v>10.11293983</c:v>
                </c:pt>
                <c:pt idx="160">
                  <c:v>10.11293983</c:v>
                </c:pt>
                <c:pt idx="161">
                  <c:v>10.41827393</c:v>
                </c:pt>
                <c:pt idx="162">
                  <c:v>10.391287800000001</c:v>
                </c:pt>
                <c:pt idx="163">
                  <c:v>10.391287800000001</c:v>
                </c:pt>
                <c:pt idx="164">
                  <c:v>10.23223686</c:v>
                </c:pt>
                <c:pt idx="165">
                  <c:v>10.45519447</c:v>
                </c:pt>
                <c:pt idx="166">
                  <c:v>10.45519447</c:v>
                </c:pt>
                <c:pt idx="167">
                  <c:v>10.17116261</c:v>
                </c:pt>
                <c:pt idx="168">
                  <c:v>10.199568749999999</c:v>
                </c:pt>
                <c:pt idx="169">
                  <c:v>10.459463120000001</c:v>
                </c:pt>
                <c:pt idx="170">
                  <c:v>10.459463120000001</c:v>
                </c:pt>
                <c:pt idx="171">
                  <c:v>10.60573769</c:v>
                </c:pt>
                <c:pt idx="172">
                  <c:v>10.281937599999999</c:v>
                </c:pt>
                <c:pt idx="173">
                  <c:v>10.35010338</c:v>
                </c:pt>
                <c:pt idx="174">
                  <c:v>10.500638009999999</c:v>
                </c:pt>
                <c:pt idx="175">
                  <c:v>10.60430813</c:v>
                </c:pt>
                <c:pt idx="176">
                  <c:v>10.60430813</c:v>
                </c:pt>
                <c:pt idx="177">
                  <c:v>10.61424828</c:v>
                </c:pt>
                <c:pt idx="178">
                  <c:v>11.10846901</c:v>
                </c:pt>
                <c:pt idx="179">
                  <c:v>11.273209570000001</c:v>
                </c:pt>
                <c:pt idx="180">
                  <c:v>11.273209570000001</c:v>
                </c:pt>
                <c:pt idx="181">
                  <c:v>11.26894474</c:v>
                </c:pt>
                <c:pt idx="182">
                  <c:v>11.26894474</c:v>
                </c:pt>
                <c:pt idx="183">
                  <c:v>11.301607130000001</c:v>
                </c:pt>
                <c:pt idx="184">
                  <c:v>11.44220543</c:v>
                </c:pt>
                <c:pt idx="185">
                  <c:v>11.44220543</c:v>
                </c:pt>
                <c:pt idx="186">
                  <c:v>11.368357659999999</c:v>
                </c:pt>
                <c:pt idx="187">
                  <c:v>11.655229569999999</c:v>
                </c:pt>
                <c:pt idx="188">
                  <c:v>11.658070560000001</c:v>
                </c:pt>
                <c:pt idx="189">
                  <c:v>11.969079969999999</c:v>
                </c:pt>
                <c:pt idx="190">
                  <c:v>12.065652849999999</c:v>
                </c:pt>
                <c:pt idx="191">
                  <c:v>11.81428528</c:v>
                </c:pt>
                <c:pt idx="192">
                  <c:v>11.81428528</c:v>
                </c:pt>
                <c:pt idx="193">
                  <c:v>11.93216133</c:v>
                </c:pt>
                <c:pt idx="194">
                  <c:v>12.12104321</c:v>
                </c:pt>
                <c:pt idx="195">
                  <c:v>12.12104321</c:v>
                </c:pt>
                <c:pt idx="196">
                  <c:v>12.059976580000001</c:v>
                </c:pt>
                <c:pt idx="197">
                  <c:v>12.79419994</c:v>
                </c:pt>
                <c:pt idx="198">
                  <c:v>12.79419994</c:v>
                </c:pt>
                <c:pt idx="199">
                  <c:v>12.751596449999999</c:v>
                </c:pt>
                <c:pt idx="200">
                  <c:v>13.03420734</c:v>
                </c:pt>
                <c:pt idx="201">
                  <c:v>13.03420734</c:v>
                </c:pt>
                <c:pt idx="202">
                  <c:v>13.822390560000001</c:v>
                </c:pt>
                <c:pt idx="203">
                  <c:v>14.03257179</c:v>
                </c:pt>
                <c:pt idx="204">
                  <c:v>13.99280357</c:v>
                </c:pt>
                <c:pt idx="205">
                  <c:v>13.99280357</c:v>
                </c:pt>
                <c:pt idx="206">
                  <c:v>14.09648323</c:v>
                </c:pt>
                <c:pt idx="207">
                  <c:v>14.09648323</c:v>
                </c:pt>
                <c:pt idx="208">
                  <c:v>14.397555349999999</c:v>
                </c:pt>
                <c:pt idx="209">
                  <c:v>14.59921741</c:v>
                </c:pt>
                <c:pt idx="210">
                  <c:v>14.695787429999999</c:v>
                </c:pt>
                <c:pt idx="211">
                  <c:v>14.695787429999999</c:v>
                </c:pt>
                <c:pt idx="212">
                  <c:v>14.68868256</c:v>
                </c:pt>
                <c:pt idx="213">
                  <c:v>14.80797768</c:v>
                </c:pt>
                <c:pt idx="214">
                  <c:v>15.24396992</c:v>
                </c:pt>
                <c:pt idx="215">
                  <c:v>15.91427612</c:v>
                </c:pt>
                <c:pt idx="216">
                  <c:v>16.85158157</c:v>
                </c:pt>
                <c:pt idx="217">
                  <c:v>16.85158157</c:v>
                </c:pt>
                <c:pt idx="218">
                  <c:v>16.950988769999999</c:v>
                </c:pt>
                <c:pt idx="219">
                  <c:v>16.113094329999999</c:v>
                </c:pt>
                <c:pt idx="220">
                  <c:v>16.113094329999999</c:v>
                </c:pt>
                <c:pt idx="221">
                  <c:v>16.357368470000001</c:v>
                </c:pt>
                <c:pt idx="222">
                  <c:v>16.999280930000001</c:v>
                </c:pt>
                <c:pt idx="223">
                  <c:v>16.899875640000001</c:v>
                </c:pt>
                <c:pt idx="224">
                  <c:v>17.391246800000001</c:v>
                </c:pt>
                <c:pt idx="225">
                  <c:v>18.639560700000001</c:v>
                </c:pt>
                <c:pt idx="226">
                  <c:v>18.639560700000001</c:v>
                </c:pt>
                <c:pt idx="227">
                  <c:v>20.18043518</c:v>
                </c:pt>
                <c:pt idx="228">
                  <c:v>20.856426240000001</c:v>
                </c:pt>
                <c:pt idx="229">
                  <c:v>19.748702999999999</c:v>
                </c:pt>
                <c:pt idx="230">
                  <c:v>19.748702999999999</c:v>
                </c:pt>
                <c:pt idx="231">
                  <c:v>18.96051598</c:v>
                </c:pt>
                <c:pt idx="232">
                  <c:v>19.255916599999999</c:v>
                </c:pt>
                <c:pt idx="233">
                  <c:v>19.255916599999999</c:v>
                </c:pt>
                <c:pt idx="234">
                  <c:v>21.014072420000002</c:v>
                </c:pt>
                <c:pt idx="235">
                  <c:v>23.712362290000002</c:v>
                </c:pt>
                <c:pt idx="236">
                  <c:v>23.712362290000002</c:v>
                </c:pt>
                <c:pt idx="237">
                  <c:v>27.347965240000001</c:v>
                </c:pt>
                <c:pt idx="238">
                  <c:v>29.094762800000002</c:v>
                </c:pt>
                <c:pt idx="239">
                  <c:v>28.35201073</c:v>
                </c:pt>
                <c:pt idx="240">
                  <c:v>28.35201073</c:v>
                </c:pt>
                <c:pt idx="241">
                  <c:v>27.322402950000001</c:v>
                </c:pt>
                <c:pt idx="242">
                  <c:v>27.322402950000001</c:v>
                </c:pt>
                <c:pt idx="243">
                  <c:v>27.833660129999998</c:v>
                </c:pt>
                <c:pt idx="244">
                  <c:v>28.29663467</c:v>
                </c:pt>
                <c:pt idx="245">
                  <c:v>28.44717026</c:v>
                </c:pt>
                <c:pt idx="246">
                  <c:v>28.44717026</c:v>
                </c:pt>
                <c:pt idx="247">
                  <c:v>28.37900162</c:v>
                </c:pt>
                <c:pt idx="248">
                  <c:v>28.452850340000001</c:v>
                </c:pt>
                <c:pt idx="249">
                  <c:v>28.452850340000001</c:v>
                </c:pt>
                <c:pt idx="250">
                  <c:v>28.593444819999998</c:v>
                </c:pt>
                <c:pt idx="251">
                  <c:v>28.582082750000001</c:v>
                </c:pt>
                <c:pt idx="252">
                  <c:v>28.582082750000001</c:v>
                </c:pt>
                <c:pt idx="253">
                  <c:v>28.589187620000001</c:v>
                </c:pt>
                <c:pt idx="254">
                  <c:v>28.688594819999999</c:v>
                </c:pt>
                <c:pt idx="255">
                  <c:v>28.688594819999999</c:v>
                </c:pt>
                <c:pt idx="256">
                  <c:v>28.976894380000001</c:v>
                </c:pt>
                <c:pt idx="257">
                  <c:v>29.219741819999999</c:v>
                </c:pt>
                <c:pt idx="258">
                  <c:v>29.135950090000001</c:v>
                </c:pt>
                <c:pt idx="259">
                  <c:v>29.686975480000001</c:v>
                </c:pt>
                <c:pt idx="260">
                  <c:v>30.08887863</c:v>
                </c:pt>
                <c:pt idx="261">
                  <c:v>30.08887863</c:v>
                </c:pt>
                <c:pt idx="262">
                  <c:v>30.030649189999998</c:v>
                </c:pt>
                <c:pt idx="263">
                  <c:v>29.70259094</c:v>
                </c:pt>
                <c:pt idx="264">
                  <c:v>29.46684647</c:v>
                </c:pt>
                <c:pt idx="265">
                  <c:v>29.46684647</c:v>
                </c:pt>
                <c:pt idx="266">
                  <c:v>29.543537140000002</c:v>
                </c:pt>
                <c:pt idx="267">
                  <c:v>29.742359159999999</c:v>
                </c:pt>
                <c:pt idx="268">
                  <c:v>30.38284874</c:v>
                </c:pt>
                <c:pt idx="269">
                  <c:v>30.59729385</c:v>
                </c:pt>
                <c:pt idx="270">
                  <c:v>30.469476700000001</c:v>
                </c:pt>
                <c:pt idx="271">
                  <c:v>30.469476700000001</c:v>
                </c:pt>
                <c:pt idx="272">
                  <c:v>30.575988769999999</c:v>
                </c:pt>
                <c:pt idx="273">
                  <c:v>30.842975620000001</c:v>
                </c:pt>
                <c:pt idx="274">
                  <c:v>31.271860119999999</c:v>
                </c:pt>
                <c:pt idx="275">
                  <c:v>31.271860119999999</c:v>
                </c:pt>
                <c:pt idx="276">
                  <c:v>32.051528930000003</c:v>
                </c:pt>
                <c:pt idx="277">
                  <c:v>32.121116639999997</c:v>
                </c:pt>
                <c:pt idx="278">
                  <c:v>32.121116639999997</c:v>
                </c:pt>
                <c:pt idx="279">
                  <c:v>31.770330430000001</c:v>
                </c:pt>
                <c:pt idx="280">
                  <c:v>31.638256070000001</c:v>
                </c:pt>
                <c:pt idx="281">
                  <c:v>31.638256070000001</c:v>
                </c:pt>
                <c:pt idx="282">
                  <c:v>31.714946749999999</c:v>
                </c:pt>
                <c:pt idx="283">
                  <c:v>31.888210300000001</c:v>
                </c:pt>
                <c:pt idx="284">
                  <c:v>32.025962829999997</c:v>
                </c:pt>
                <c:pt idx="285">
                  <c:v>32.366794589999998</c:v>
                </c:pt>
                <c:pt idx="286">
                  <c:v>32.87664032</c:v>
                </c:pt>
                <c:pt idx="287">
                  <c:v>32.87664032</c:v>
                </c:pt>
                <c:pt idx="288">
                  <c:v>33.588142400000002</c:v>
                </c:pt>
                <c:pt idx="289">
                  <c:v>34.141998289999997</c:v>
                </c:pt>
                <c:pt idx="290">
                  <c:v>34.37348557</c:v>
                </c:pt>
                <c:pt idx="291">
                  <c:v>34.37348557</c:v>
                </c:pt>
                <c:pt idx="292">
                  <c:v>34.492778780000002</c:v>
                </c:pt>
                <c:pt idx="293">
                  <c:v>35.102027890000002</c:v>
                </c:pt>
                <c:pt idx="294">
                  <c:v>35.555053710000003</c:v>
                </c:pt>
                <c:pt idx="295">
                  <c:v>36.621589659999998</c:v>
                </c:pt>
                <c:pt idx="296">
                  <c:v>37.229423519999997</c:v>
                </c:pt>
                <c:pt idx="297">
                  <c:v>37.229423519999997</c:v>
                </c:pt>
                <c:pt idx="298">
                  <c:v>37.093082430000003</c:v>
                </c:pt>
                <c:pt idx="299">
                  <c:v>37.520549770000002</c:v>
                </c:pt>
                <c:pt idx="300">
                  <c:v>37.520549770000002</c:v>
                </c:pt>
                <c:pt idx="301">
                  <c:v>39.618122100000001</c:v>
                </c:pt>
                <c:pt idx="302">
                  <c:v>39.569839479999999</c:v>
                </c:pt>
                <c:pt idx="303">
                  <c:v>39.569839479999999</c:v>
                </c:pt>
                <c:pt idx="304">
                  <c:v>40.40205383</c:v>
                </c:pt>
                <c:pt idx="305">
                  <c:v>42.048023219999997</c:v>
                </c:pt>
                <c:pt idx="306">
                  <c:v>48.374820710000002</c:v>
                </c:pt>
                <c:pt idx="307">
                  <c:v>48.374820710000002</c:v>
                </c:pt>
                <c:pt idx="308">
                  <c:v>56.549243930000003</c:v>
                </c:pt>
                <c:pt idx="309">
                  <c:v>67.693214420000004</c:v>
                </c:pt>
                <c:pt idx="310">
                  <c:v>76.82624817</c:v>
                </c:pt>
                <c:pt idx="311">
                  <c:v>81.268501279999995</c:v>
                </c:pt>
                <c:pt idx="312">
                  <c:v>83.170089719999993</c:v>
                </c:pt>
                <c:pt idx="313">
                  <c:v>83.170089719999993</c:v>
                </c:pt>
                <c:pt idx="314">
                  <c:v>77.248031620000006</c:v>
                </c:pt>
                <c:pt idx="315">
                  <c:v>64.43253326</c:v>
                </c:pt>
                <c:pt idx="316">
                  <c:v>57.706665039999997</c:v>
                </c:pt>
                <c:pt idx="317">
                  <c:v>57.706665039999997</c:v>
                </c:pt>
                <c:pt idx="318">
                  <c:v>53.099681850000003</c:v>
                </c:pt>
                <c:pt idx="319">
                  <c:v>50.746475220000001</c:v>
                </c:pt>
                <c:pt idx="320">
                  <c:v>51.820117949999997</c:v>
                </c:pt>
                <c:pt idx="321">
                  <c:v>50.679733280000001</c:v>
                </c:pt>
                <c:pt idx="322">
                  <c:v>48.053863530000001</c:v>
                </c:pt>
                <c:pt idx="323">
                  <c:v>48.053863530000001</c:v>
                </c:pt>
                <c:pt idx="324">
                  <c:v>46.66495132</c:v>
                </c:pt>
                <c:pt idx="325">
                  <c:v>46.21759033</c:v>
                </c:pt>
                <c:pt idx="326">
                  <c:v>45.135429379999998</c:v>
                </c:pt>
                <c:pt idx="327">
                  <c:v>45.135429379999998</c:v>
                </c:pt>
                <c:pt idx="328">
                  <c:v>45.741840359999998</c:v>
                </c:pt>
                <c:pt idx="329">
                  <c:v>45.741840359999998</c:v>
                </c:pt>
                <c:pt idx="330">
                  <c:v>46.02445221</c:v>
                </c:pt>
                <c:pt idx="331">
                  <c:v>47.386386870000003</c:v>
                </c:pt>
                <c:pt idx="332">
                  <c:v>49.448455809999999</c:v>
                </c:pt>
                <c:pt idx="333">
                  <c:v>49.448455809999999</c:v>
                </c:pt>
                <c:pt idx="334">
                  <c:v>52.10272217</c:v>
                </c:pt>
                <c:pt idx="335">
                  <c:v>55.130500789999999</c:v>
                </c:pt>
                <c:pt idx="336">
                  <c:v>57.700988770000002</c:v>
                </c:pt>
                <c:pt idx="337">
                  <c:v>57.700988770000002</c:v>
                </c:pt>
                <c:pt idx="338">
                  <c:v>54.718650820000001</c:v>
                </c:pt>
                <c:pt idx="339">
                  <c:v>54.718650820000001</c:v>
                </c:pt>
                <c:pt idx="340">
                  <c:v>54.18325806</c:v>
                </c:pt>
                <c:pt idx="341">
                  <c:v>52.811378480000002</c:v>
                </c:pt>
                <c:pt idx="342">
                  <c:v>51.507671360000003</c:v>
                </c:pt>
                <c:pt idx="343">
                  <c:v>51.507671360000003</c:v>
                </c:pt>
                <c:pt idx="344">
                  <c:v>49.958286289999997</c:v>
                </c:pt>
                <c:pt idx="345">
                  <c:v>49.988117219999999</c:v>
                </c:pt>
                <c:pt idx="346">
                  <c:v>51.034774779999999</c:v>
                </c:pt>
                <c:pt idx="347">
                  <c:v>51.668151860000002</c:v>
                </c:pt>
                <c:pt idx="348">
                  <c:v>53.086894989999998</c:v>
                </c:pt>
                <c:pt idx="349">
                  <c:v>53.086894989999998</c:v>
                </c:pt>
                <c:pt idx="350">
                  <c:v>64.855743410000002</c:v>
                </c:pt>
                <c:pt idx="351">
                  <c:v>76.60185242</c:v>
                </c:pt>
                <c:pt idx="352">
                  <c:v>72.852645870000003</c:v>
                </c:pt>
                <c:pt idx="353">
                  <c:v>72.852645870000003</c:v>
                </c:pt>
                <c:pt idx="354">
                  <c:v>60.346733090000001</c:v>
                </c:pt>
                <c:pt idx="355">
                  <c:v>57.628559109999998</c:v>
                </c:pt>
                <c:pt idx="356">
                  <c:v>56.367462160000002</c:v>
                </c:pt>
                <c:pt idx="357">
                  <c:v>55.949939729999997</c:v>
                </c:pt>
                <c:pt idx="358">
                  <c:v>55.905906680000001</c:v>
                </c:pt>
                <c:pt idx="359">
                  <c:v>56.408638000000003</c:v>
                </c:pt>
                <c:pt idx="360">
                  <c:v>56.408638000000003</c:v>
                </c:pt>
                <c:pt idx="361">
                  <c:v>57.884185789999997</c:v>
                </c:pt>
                <c:pt idx="362">
                  <c:v>58.898185730000002</c:v>
                </c:pt>
                <c:pt idx="363">
                  <c:v>58.898185730000002</c:v>
                </c:pt>
                <c:pt idx="364">
                  <c:v>59.101264950000001</c:v>
                </c:pt>
                <c:pt idx="365">
                  <c:v>60.461772920000001</c:v>
                </c:pt>
                <c:pt idx="366">
                  <c:v>62.012584689999997</c:v>
                </c:pt>
                <c:pt idx="367">
                  <c:v>62.874614719999997</c:v>
                </c:pt>
                <c:pt idx="368">
                  <c:v>63.640075680000002</c:v>
                </c:pt>
                <c:pt idx="369">
                  <c:v>61.748424530000001</c:v>
                </c:pt>
                <c:pt idx="370">
                  <c:v>61.748424530000001</c:v>
                </c:pt>
                <c:pt idx="371">
                  <c:v>57.999217989999998</c:v>
                </c:pt>
                <c:pt idx="372">
                  <c:v>55.684368130000003</c:v>
                </c:pt>
                <c:pt idx="373">
                  <c:v>55.684368130000003</c:v>
                </c:pt>
                <c:pt idx="374">
                  <c:v>52.550079349999997</c:v>
                </c:pt>
                <c:pt idx="375">
                  <c:v>49.857460019999998</c:v>
                </c:pt>
                <c:pt idx="376">
                  <c:v>48.772457119999999</c:v>
                </c:pt>
                <c:pt idx="377">
                  <c:v>48.198711400000001</c:v>
                </c:pt>
                <c:pt idx="378">
                  <c:v>47.617874149999999</c:v>
                </c:pt>
                <c:pt idx="379">
                  <c:v>47.617874149999999</c:v>
                </c:pt>
                <c:pt idx="380">
                  <c:v>47.022819519999999</c:v>
                </c:pt>
                <c:pt idx="381">
                  <c:v>46.461856840000003</c:v>
                </c:pt>
                <c:pt idx="382">
                  <c:v>46.28149414</c:v>
                </c:pt>
                <c:pt idx="383">
                  <c:v>46.28149414</c:v>
                </c:pt>
                <c:pt idx="384">
                  <c:v>46.237472529999998</c:v>
                </c:pt>
                <c:pt idx="385">
                  <c:v>46.302795410000002</c:v>
                </c:pt>
                <c:pt idx="386">
                  <c:v>46.36670685</c:v>
                </c:pt>
                <c:pt idx="387">
                  <c:v>46.16220474</c:v>
                </c:pt>
                <c:pt idx="388">
                  <c:v>45.957702640000001</c:v>
                </c:pt>
                <c:pt idx="389">
                  <c:v>45.957702640000001</c:v>
                </c:pt>
                <c:pt idx="390">
                  <c:v>45.77734375</c:v>
                </c:pt>
                <c:pt idx="391">
                  <c:v>46.200553890000002</c:v>
                </c:pt>
                <c:pt idx="392">
                  <c:v>46.209072110000001</c:v>
                </c:pt>
                <c:pt idx="393">
                  <c:v>46.209072110000001</c:v>
                </c:pt>
                <c:pt idx="394">
                  <c:v>45.783027650000001</c:v>
                </c:pt>
                <c:pt idx="395">
                  <c:v>45.819953920000003</c:v>
                </c:pt>
                <c:pt idx="396">
                  <c:v>45.95344162</c:v>
                </c:pt>
                <c:pt idx="397">
                  <c:v>45.896636960000002</c:v>
                </c:pt>
                <c:pt idx="398">
                  <c:v>45.94350815</c:v>
                </c:pt>
                <c:pt idx="399">
                  <c:v>45.94350815</c:v>
                </c:pt>
                <c:pt idx="400">
                  <c:v>45.892383580000001</c:v>
                </c:pt>
                <c:pt idx="401">
                  <c:v>45.726222989999997</c:v>
                </c:pt>
                <c:pt idx="402">
                  <c:v>45.726222989999997</c:v>
                </c:pt>
                <c:pt idx="403">
                  <c:v>46.290019989999998</c:v>
                </c:pt>
                <c:pt idx="404">
                  <c:v>46.49025726</c:v>
                </c:pt>
                <c:pt idx="405">
                  <c:v>46.49025726</c:v>
                </c:pt>
                <c:pt idx="406">
                  <c:v>46.471801759999998</c:v>
                </c:pt>
                <c:pt idx="407">
                  <c:v>46.71465302</c:v>
                </c:pt>
                <c:pt idx="408">
                  <c:v>46.71465302</c:v>
                </c:pt>
                <c:pt idx="409">
                  <c:v>46.70471191</c:v>
                </c:pt>
                <c:pt idx="410">
                  <c:v>46.17356873</c:v>
                </c:pt>
                <c:pt idx="411">
                  <c:v>45.753211980000003</c:v>
                </c:pt>
                <c:pt idx="412">
                  <c:v>45.500415799999999</c:v>
                </c:pt>
                <c:pt idx="413">
                  <c:v>45.491893769999997</c:v>
                </c:pt>
                <c:pt idx="414">
                  <c:v>45.491893769999997</c:v>
                </c:pt>
                <c:pt idx="415">
                  <c:v>45.960552219999997</c:v>
                </c:pt>
                <c:pt idx="416">
                  <c:v>46.714649199999997</c:v>
                </c:pt>
                <c:pt idx="417">
                  <c:v>47.115131380000001</c:v>
                </c:pt>
                <c:pt idx="418">
                  <c:v>47.115131380000001</c:v>
                </c:pt>
                <c:pt idx="419">
                  <c:v>46.636543269999997</c:v>
                </c:pt>
                <c:pt idx="420">
                  <c:v>46.636543269999997</c:v>
                </c:pt>
                <c:pt idx="421">
                  <c:v>46.34399414</c:v>
                </c:pt>
                <c:pt idx="422">
                  <c:v>46.420677189999999</c:v>
                </c:pt>
                <c:pt idx="423">
                  <c:v>46.200553890000002</c:v>
                </c:pt>
                <c:pt idx="424">
                  <c:v>46.200553890000002</c:v>
                </c:pt>
                <c:pt idx="425">
                  <c:v>45.852611539999998</c:v>
                </c:pt>
                <c:pt idx="426">
                  <c:v>45.9761734</c:v>
                </c:pt>
                <c:pt idx="427">
                  <c:v>45.831317900000002</c:v>
                </c:pt>
                <c:pt idx="428">
                  <c:v>45.224906920000002</c:v>
                </c:pt>
                <c:pt idx="429">
                  <c:v>45.031764979999998</c:v>
                </c:pt>
                <c:pt idx="430">
                  <c:v>45.031764979999998</c:v>
                </c:pt>
                <c:pt idx="431">
                  <c:v>45.205024719999997</c:v>
                </c:pt>
                <c:pt idx="432">
                  <c:v>45.379699709999997</c:v>
                </c:pt>
                <c:pt idx="433">
                  <c:v>45.60124588</c:v>
                </c:pt>
                <c:pt idx="434">
                  <c:v>45.60124588</c:v>
                </c:pt>
                <c:pt idx="435">
                  <c:v>45.882438659999998</c:v>
                </c:pt>
                <c:pt idx="436">
                  <c:v>45.795810699999997</c:v>
                </c:pt>
                <c:pt idx="437">
                  <c:v>45.452140810000003</c:v>
                </c:pt>
                <c:pt idx="438">
                  <c:v>45.6410141</c:v>
                </c:pt>
                <c:pt idx="439">
                  <c:v>45.337100980000002</c:v>
                </c:pt>
                <c:pt idx="440">
                  <c:v>45.337100980000002</c:v>
                </c:pt>
                <c:pt idx="441">
                  <c:v>45.391063690000003</c:v>
                </c:pt>
                <c:pt idx="442">
                  <c:v>45.929302219999997</c:v>
                </c:pt>
                <c:pt idx="443">
                  <c:v>45.929302219999997</c:v>
                </c:pt>
                <c:pt idx="444">
                  <c:v>45.882427219999997</c:v>
                </c:pt>
                <c:pt idx="445">
                  <c:v>45.479114529999997</c:v>
                </c:pt>
                <c:pt idx="446">
                  <c:v>45.317222600000001</c:v>
                </c:pt>
                <c:pt idx="447">
                  <c:v>45.817115780000002</c:v>
                </c:pt>
                <c:pt idx="448">
                  <c:v>45.817115780000002</c:v>
                </c:pt>
                <c:pt idx="449">
                  <c:v>46.19345474</c:v>
                </c:pt>
                <c:pt idx="450">
                  <c:v>46.608131409999999</c:v>
                </c:pt>
                <c:pt idx="451">
                  <c:v>46.700447080000004</c:v>
                </c:pt>
                <c:pt idx="452">
                  <c:v>46.700447080000004</c:v>
                </c:pt>
                <c:pt idx="453">
                  <c:v>47.426155090000002</c:v>
                </c:pt>
                <c:pt idx="454">
                  <c:v>47.30686188</c:v>
                </c:pt>
                <c:pt idx="455">
                  <c:v>46.369556430000003</c:v>
                </c:pt>
                <c:pt idx="456">
                  <c:v>45.710605620000003</c:v>
                </c:pt>
                <c:pt idx="457">
                  <c:v>45.281719209999999</c:v>
                </c:pt>
                <c:pt idx="458">
                  <c:v>45.281719209999999</c:v>
                </c:pt>
                <c:pt idx="459">
                  <c:v>45.844097140000002</c:v>
                </c:pt>
                <c:pt idx="460">
                  <c:v>46.483161930000001</c:v>
                </c:pt>
                <c:pt idx="461">
                  <c:v>46.16647339</c:v>
                </c:pt>
                <c:pt idx="462">
                  <c:v>46.16647339</c:v>
                </c:pt>
                <c:pt idx="463">
                  <c:v>46.098304749999997</c:v>
                </c:pt>
                <c:pt idx="464">
                  <c:v>46.098304749999997</c:v>
                </c:pt>
                <c:pt idx="465">
                  <c:v>46.035812380000003</c:v>
                </c:pt>
                <c:pt idx="466">
                  <c:v>45.670829769999997</c:v>
                </c:pt>
                <c:pt idx="467">
                  <c:v>45.423725130000001</c:v>
                </c:pt>
                <c:pt idx="468">
                  <c:v>45.423725130000001</c:v>
                </c:pt>
                <c:pt idx="469">
                  <c:v>44.892589569999998</c:v>
                </c:pt>
                <c:pt idx="470">
                  <c:v>44.21233368</c:v>
                </c:pt>
                <c:pt idx="471">
                  <c:v>44.21233368</c:v>
                </c:pt>
                <c:pt idx="472">
                  <c:v>44.742053990000002</c:v>
                </c:pt>
                <c:pt idx="473">
                  <c:v>44.61281967</c:v>
                </c:pt>
                <c:pt idx="474">
                  <c:v>44.868446349999999</c:v>
                </c:pt>
                <c:pt idx="475">
                  <c:v>44.923835750000002</c:v>
                </c:pt>
                <c:pt idx="476">
                  <c:v>44.766197200000001</c:v>
                </c:pt>
                <c:pt idx="477">
                  <c:v>44.766197200000001</c:v>
                </c:pt>
                <c:pt idx="478">
                  <c:v>44.4310379</c:v>
                </c:pt>
                <c:pt idx="479">
                  <c:v>44.374233250000003</c:v>
                </c:pt>
                <c:pt idx="480">
                  <c:v>44.374233250000003</c:v>
                </c:pt>
                <c:pt idx="481">
                  <c:v>44.740631100000002</c:v>
                </c:pt>
                <c:pt idx="482">
                  <c:v>44.740631100000002</c:v>
                </c:pt>
                <c:pt idx="483">
                  <c:v>44.636951449999998</c:v>
                </c:pt>
                <c:pt idx="484">
                  <c:v>44.695182799999998</c:v>
                </c:pt>
                <c:pt idx="485">
                  <c:v>45.031761170000003</c:v>
                </c:pt>
                <c:pt idx="486">
                  <c:v>45.031761170000003</c:v>
                </c:pt>
                <c:pt idx="487">
                  <c:v>44.688087459999998</c:v>
                </c:pt>
                <c:pt idx="488">
                  <c:v>44.732112880000003</c:v>
                </c:pt>
                <c:pt idx="489">
                  <c:v>44.732112880000003</c:v>
                </c:pt>
                <c:pt idx="490">
                  <c:v>44.692352290000002</c:v>
                </c:pt>
                <c:pt idx="491">
                  <c:v>44.908214569999998</c:v>
                </c:pt>
                <c:pt idx="492">
                  <c:v>44.908214569999998</c:v>
                </c:pt>
                <c:pt idx="493">
                  <c:v>44.913894650000003</c:v>
                </c:pt>
                <c:pt idx="494">
                  <c:v>44.722171779999996</c:v>
                </c:pt>
                <c:pt idx="495">
                  <c:v>44.722171779999996</c:v>
                </c:pt>
                <c:pt idx="496">
                  <c:v>44.492107390000001</c:v>
                </c:pt>
                <c:pt idx="497">
                  <c:v>44.727851870000002</c:v>
                </c:pt>
                <c:pt idx="498">
                  <c:v>44.727851870000002</c:v>
                </c:pt>
                <c:pt idx="499">
                  <c:v>44.529029850000001</c:v>
                </c:pt>
                <c:pt idx="500">
                  <c:v>44.787498470000003</c:v>
                </c:pt>
                <c:pt idx="501">
                  <c:v>44.787498470000003</c:v>
                </c:pt>
                <c:pt idx="502">
                  <c:v>45.199340820000003</c:v>
                </c:pt>
                <c:pt idx="503">
                  <c:v>45.328582760000003</c:v>
                </c:pt>
                <c:pt idx="504">
                  <c:v>45.328582760000003</c:v>
                </c:pt>
                <c:pt idx="505">
                  <c:v>45.62396622</c:v>
                </c:pt>
                <c:pt idx="506">
                  <c:v>45.146789550000001</c:v>
                </c:pt>
                <c:pt idx="507">
                  <c:v>45.44217682</c:v>
                </c:pt>
                <c:pt idx="508">
                  <c:v>45.452125549999998</c:v>
                </c:pt>
                <c:pt idx="509">
                  <c:v>45.62680435</c:v>
                </c:pt>
                <c:pt idx="510">
                  <c:v>45.62680435</c:v>
                </c:pt>
                <c:pt idx="511">
                  <c:v>45.629646299999997</c:v>
                </c:pt>
                <c:pt idx="512">
                  <c:v>45.531654359999997</c:v>
                </c:pt>
                <c:pt idx="513">
                  <c:v>45.52739716</c:v>
                </c:pt>
                <c:pt idx="514">
                  <c:v>45.52739716</c:v>
                </c:pt>
                <c:pt idx="515">
                  <c:v>44.556015010000003</c:v>
                </c:pt>
                <c:pt idx="516">
                  <c:v>44.219440460000001</c:v>
                </c:pt>
                <c:pt idx="517">
                  <c:v>44.283348080000003</c:v>
                </c:pt>
                <c:pt idx="518">
                  <c:v>44.112930300000002</c:v>
                </c:pt>
                <c:pt idx="519">
                  <c:v>44.112930300000002</c:v>
                </c:pt>
                <c:pt idx="520">
                  <c:v>44.178260799999997</c:v>
                </c:pt>
                <c:pt idx="521">
                  <c:v>44.533290860000001</c:v>
                </c:pt>
                <c:pt idx="522">
                  <c:v>44.665359500000001</c:v>
                </c:pt>
                <c:pt idx="523">
                  <c:v>44.665359500000001</c:v>
                </c:pt>
                <c:pt idx="524">
                  <c:v>43.848770139999999</c:v>
                </c:pt>
                <c:pt idx="525">
                  <c:v>43.631484989999997</c:v>
                </c:pt>
                <c:pt idx="526">
                  <c:v>43.212543490000002</c:v>
                </c:pt>
                <c:pt idx="527">
                  <c:v>43.155723569999999</c:v>
                </c:pt>
                <c:pt idx="528">
                  <c:v>43.622959139999999</c:v>
                </c:pt>
                <c:pt idx="529">
                  <c:v>43.622959139999999</c:v>
                </c:pt>
                <c:pt idx="530">
                  <c:v>44.003566739999997</c:v>
                </c:pt>
                <c:pt idx="531">
                  <c:v>44.827259060000003</c:v>
                </c:pt>
                <c:pt idx="532">
                  <c:v>44.827259060000003</c:v>
                </c:pt>
                <c:pt idx="533">
                  <c:v>45.787292479999998</c:v>
                </c:pt>
                <c:pt idx="534">
                  <c:v>45.283134459999999</c:v>
                </c:pt>
                <c:pt idx="535">
                  <c:v>45.283134459999999</c:v>
                </c:pt>
                <c:pt idx="536">
                  <c:v>44.618495940000003</c:v>
                </c:pt>
                <c:pt idx="537">
                  <c:v>44.673892969999997</c:v>
                </c:pt>
                <c:pt idx="538">
                  <c:v>44.673892969999997</c:v>
                </c:pt>
                <c:pt idx="539">
                  <c:v>45.675106049999997</c:v>
                </c:pt>
                <c:pt idx="540">
                  <c:v>45.680786130000001</c:v>
                </c:pt>
                <c:pt idx="541">
                  <c:v>46.481742859999997</c:v>
                </c:pt>
                <c:pt idx="542">
                  <c:v>46.204814910000003</c:v>
                </c:pt>
                <c:pt idx="543">
                  <c:v>45.99889374</c:v>
                </c:pt>
                <c:pt idx="544">
                  <c:v>45.99889374</c:v>
                </c:pt>
                <c:pt idx="545">
                  <c:v>46.165054320000003</c:v>
                </c:pt>
                <c:pt idx="546">
                  <c:v>45.604087829999997</c:v>
                </c:pt>
                <c:pt idx="547">
                  <c:v>45.785865780000002</c:v>
                </c:pt>
                <c:pt idx="548">
                  <c:v>45.785865780000002</c:v>
                </c:pt>
                <c:pt idx="549">
                  <c:v>45.741844180000001</c:v>
                </c:pt>
                <c:pt idx="550">
                  <c:v>45.646698000000001</c:v>
                </c:pt>
                <c:pt idx="551">
                  <c:v>45.646698000000001</c:v>
                </c:pt>
                <c:pt idx="552">
                  <c:v>45.672256470000001</c:v>
                </c:pt>
                <c:pt idx="553">
                  <c:v>46.085525509999997</c:v>
                </c:pt>
                <c:pt idx="554">
                  <c:v>46.085525509999997</c:v>
                </c:pt>
                <c:pt idx="555">
                  <c:v>45.503261569999999</c:v>
                </c:pt>
                <c:pt idx="556">
                  <c:v>45.138278960000001</c:v>
                </c:pt>
                <c:pt idx="557">
                  <c:v>45.490478520000003</c:v>
                </c:pt>
                <c:pt idx="558">
                  <c:v>45.490478520000003</c:v>
                </c:pt>
                <c:pt idx="559">
                  <c:v>45.497570039999999</c:v>
                </c:pt>
                <c:pt idx="560">
                  <c:v>45.497570039999999</c:v>
                </c:pt>
                <c:pt idx="561">
                  <c:v>45.294494630000003</c:v>
                </c:pt>
                <c:pt idx="562">
                  <c:v>45.142539980000002</c:v>
                </c:pt>
                <c:pt idx="563">
                  <c:v>45.335685730000002</c:v>
                </c:pt>
                <c:pt idx="564">
                  <c:v>45.335685730000002</c:v>
                </c:pt>
                <c:pt idx="565">
                  <c:v>46.091197970000003</c:v>
                </c:pt>
                <c:pt idx="566">
                  <c:v>47.079627989999999</c:v>
                </c:pt>
                <c:pt idx="567">
                  <c:v>46.779975890000003</c:v>
                </c:pt>
                <c:pt idx="568">
                  <c:v>45.977600099999997</c:v>
                </c:pt>
                <c:pt idx="569">
                  <c:v>45.72764969</c:v>
                </c:pt>
                <c:pt idx="570">
                  <c:v>45.72764969</c:v>
                </c:pt>
                <c:pt idx="571">
                  <c:v>46.11251068</c:v>
                </c:pt>
                <c:pt idx="572">
                  <c:v>46.860927580000002</c:v>
                </c:pt>
                <c:pt idx="573">
                  <c:v>46.860927580000002</c:v>
                </c:pt>
                <c:pt idx="574">
                  <c:v>46.812637330000001</c:v>
                </c:pt>
                <c:pt idx="575">
                  <c:v>46.43771744</c:v>
                </c:pt>
                <c:pt idx="576">
                  <c:v>46.608131409999999</c:v>
                </c:pt>
                <c:pt idx="577">
                  <c:v>46.643638609999996</c:v>
                </c:pt>
                <c:pt idx="578">
                  <c:v>46.487422940000002</c:v>
                </c:pt>
                <c:pt idx="579">
                  <c:v>46.487422940000002</c:v>
                </c:pt>
                <c:pt idx="580">
                  <c:v>46.298542019999999</c:v>
                </c:pt>
                <c:pt idx="581">
                  <c:v>46.369556430000003</c:v>
                </c:pt>
                <c:pt idx="582">
                  <c:v>46.372386929999998</c:v>
                </c:pt>
                <c:pt idx="583">
                  <c:v>46.372386929999998</c:v>
                </c:pt>
                <c:pt idx="584">
                  <c:v>46.451923370000003</c:v>
                </c:pt>
                <c:pt idx="585">
                  <c:v>46.95749283</c:v>
                </c:pt>
                <c:pt idx="586">
                  <c:v>46.920574190000004</c:v>
                </c:pt>
                <c:pt idx="587">
                  <c:v>47.903327939999997</c:v>
                </c:pt>
                <c:pt idx="588">
                  <c:v>47.95729446</c:v>
                </c:pt>
                <c:pt idx="589">
                  <c:v>47.95729446</c:v>
                </c:pt>
                <c:pt idx="590">
                  <c:v>47.502841949999997</c:v>
                </c:pt>
                <c:pt idx="591">
                  <c:v>46.713230129999999</c:v>
                </c:pt>
                <c:pt idx="592">
                  <c:v>46.713230129999999</c:v>
                </c:pt>
                <c:pt idx="593">
                  <c:v>46.95182037</c:v>
                </c:pt>
                <c:pt idx="594">
                  <c:v>46.95182037</c:v>
                </c:pt>
                <c:pt idx="595">
                  <c:v>46.889331820000002</c:v>
                </c:pt>
                <c:pt idx="596">
                  <c:v>47.11371613</c:v>
                </c:pt>
                <c:pt idx="597">
                  <c:v>46.636535639999998</c:v>
                </c:pt>
                <c:pt idx="598">
                  <c:v>46.636535639999998</c:v>
                </c:pt>
                <c:pt idx="599">
                  <c:v>47.004360200000001</c:v>
                </c:pt>
                <c:pt idx="600">
                  <c:v>47.765567779999998</c:v>
                </c:pt>
                <c:pt idx="601">
                  <c:v>47.765567779999998</c:v>
                </c:pt>
                <c:pt idx="602">
                  <c:v>48.01268005</c:v>
                </c:pt>
                <c:pt idx="603">
                  <c:v>47.463073729999998</c:v>
                </c:pt>
                <c:pt idx="604">
                  <c:v>47.463073729999998</c:v>
                </c:pt>
                <c:pt idx="605">
                  <c:v>47.375034329999998</c:v>
                </c:pt>
                <c:pt idx="606">
                  <c:v>47.656227110000003</c:v>
                </c:pt>
                <c:pt idx="607">
                  <c:v>47.656227110000003</c:v>
                </c:pt>
                <c:pt idx="608">
                  <c:v>47.944511409999997</c:v>
                </c:pt>
                <c:pt idx="609">
                  <c:v>47.85645676</c:v>
                </c:pt>
                <c:pt idx="610">
                  <c:v>47.163425449999998</c:v>
                </c:pt>
                <c:pt idx="611">
                  <c:v>47.03419495</c:v>
                </c:pt>
                <c:pt idx="612">
                  <c:v>47.525562290000003</c:v>
                </c:pt>
                <c:pt idx="613">
                  <c:v>47.525562290000003</c:v>
                </c:pt>
                <c:pt idx="614">
                  <c:v>47.602249149999999</c:v>
                </c:pt>
                <c:pt idx="615">
                  <c:v>47.664730069999997</c:v>
                </c:pt>
                <c:pt idx="616">
                  <c:v>47.664730069999997</c:v>
                </c:pt>
                <c:pt idx="617">
                  <c:v>47.717277529999997</c:v>
                </c:pt>
                <c:pt idx="618">
                  <c:v>47.923202510000003</c:v>
                </c:pt>
                <c:pt idx="619">
                  <c:v>47.923202510000003</c:v>
                </c:pt>
                <c:pt idx="620">
                  <c:v>47.934562679999999</c:v>
                </c:pt>
                <c:pt idx="621">
                  <c:v>47.965812679999999</c:v>
                </c:pt>
                <c:pt idx="622">
                  <c:v>47.965812679999999</c:v>
                </c:pt>
                <c:pt idx="623">
                  <c:v>48.33930969</c:v>
                </c:pt>
                <c:pt idx="624">
                  <c:v>48.220024109999997</c:v>
                </c:pt>
                <c:pt idx="625">
                  <c:v>48.220024109999997</c:v>
                </c:pt>
                <c:pt idx="626">
                  <c:v>48.180252080000002</c:v>
                </c:pt>
                <c:pt idx="627">
                  <c:v>48.64322662</c:v>
                </c:pt>
                <c:pt idx="628">
                  <c:v>48.64322662</c:v>
                </c:pt>
                <c:pt idx="629">
                  <c:v>49.350463869999999</c:v>
                </c:pt>
                <c:pt idx="630">
                  <c:v>49.922786709999997</c:v>
                </c:pt>
                <c:pt idx="631">
                  <c:v>49.922786709999997</c:v>
                </c:pt>
                <c:pt idx="632">
                  <c:v>50.195453639999997</c:v>
                </c:pt>
                <c:pt idx="633">
                  <c:v>50.111671450000003</c:v>
                </c:pt>
                <c:pt idx="634">
                  <c:v>50.158535000000001</c:v>
                </c:pt>
                <c:pt idx="635">
                  <c:v>51.161159519999998</c:v>
                </c:pt>
                <c:pt idx="636">
                  <c:v>52.111244200000002</c:v>
                </c:pt>
                <c:pt idx="637">
                  <c:v>52.111244200000002</c:v>
                </c:pt>
                <c:pt idx="638">
                  <c:v>53.880767820000003</c:v>
                </c:pt>
                <c:pt idx="639">
                  <c:v>55.059497829999998</c:v>
                </c:pt>
                <c:pt idx="640">
                  <c:v>55.059497829999998</c:v>
                </c:pt>
                <c:pt idx="641">
                  <c:v>55.175945280000001</c:v>
                </c:pt>
                <c:pt idx="642">
                  <c:v>55.607673650000002</c:v>
                </c:pt>
                <c:pt idx="643">
                  <c:v>55.508262629999997</c:v>
                </c:pt>
                <c:pt idx="644">
                  <c:v>55.94282913</c:v>
                </c:pt>
                <c:pt idx="645">
                  <c:v>55.846263890000003</c:v>
                </c:pt>
                <c:pt idx="646">
                  <c:v>55.846263890000003</c:v>
                </c:pt>
                <c:pt idx="647">
                  <c:v>56.133125309999997</c:v>
                </c:pt>
                <c:pt idx="648">
                  <c:v>55.982593540000003</c:v>
                </c:pt>
                <c:pt idx="649">
                  <c:v>55.76673126</c:v>
                </c:pt>
                <c:pt idx="650">
                  <c:v>55.76673126</c:v>
                </c:pt>
                <c:pt idx="651">
                  <c:v>55.491218570000001</c:v>
                </c:pt>
                <c:pt idx="652">
                  <c:v>55.052391049999997</c:v>
                </c:pt>
                <c:pt idx="653">
                  <c:v>55.107776639999997</c:v>
                </c:pt>
                <c:pt idx="654">
                  <c:v>54.991325379999999</c:v>
                </c:pt>
                <c:pt idx="655">
                  <c:v>55.251220699999998</c:v>
                </c:pt>
                <c:pt idx="656">
                  <c:v>55.251220699999998</c:v>
                </c:pt>
                <c:pt idx="657">
                  <c:v>54.962928769999998</c:v>
                </c:pt>
                <c:pt idx="658">
                  <c:v>55.066600800000003</c:v>
                </c:pt>
                <c:pt idx="659">
                  <c:v>55.066600800000003</c:v>
                </c:pt>
                <c:pt idx="660">
                  <c:v>55.495475769999999</c:v>
                </c:pt>
                <c:pt idx="661">
                  <c:v>55.824951169999999</c:v>
                </c:pt>
                <c:pt idx="662">
                  <c:v>55.824951169999999</c:v>
                </c:pt>
                <c:pt idx="663">
                  <c:v>55.415946959999999</c:v>
                </c:pt>
                <c:pt idx="664">
                  <c:v>55.981178280000002</c:v>
                </c:pt>
                <c:pt idx="665">
                  <c:v>55.981178280000002</c:v>
                </c:pt>
                <c:pt idx="666">
                  <c:v>55.888862609999997</c:v>
                </c:pt>
                <c:pt idx="667">
                  <c:v>56.160114290000003</c:v>
                </c:pt>
                <c:pt idx="668">
                  <c:v>56.885814670000002</c:v>
                </c:pt>
                <c:pt idx="669">
                  <c:v>57.51494598</c:v>
                </c:pt>
                <c:pt idx="670">
                  <c:v>58.083007809999998</c:v>
                </c:pt>
                <c:pt idx="671">
                  <c:v>58.083007809999998</c:v>
                </c:pt>
                <c:pt idx="672">
                  <c:v>58.567283629999999</c:v>
                </c:pt>
                <c:pt idx="673">
                  <c:v>58.314495090000001</c:v>
                </c:pt>
                <c:pt idx="674">
                  <c:v>57.360157010000002</c:v>
                </c:pt>
                <c:pt idx="675">
                  <c:v>57.360157010000002</c:v>
                </c:pt>
                <c:pt idx="676">
                  <c:v>56.902862550000002</c:v>
                </c:pt>
                <c:pt idx="677">
                  <c:v>56.617408750000003</c:v>
                </c:pt>
                <c:pt idx="678">
                  <c:v>56.573387150000002</c:v>
                </c:pt>
                <c:pt idx="679">
                  <c:v>56.777885439999999</c:v>
                </c:pt>
                <c:pt idx="680">
                  <c:v>57.678272249999999</c:v>
                </c:pt>
                <c:pt idx="681">
                  <c:v>57.678272249999999</c:v>
                </c:pt>
                <c:pt idx="682">
                  <c:v>58.175323489999997</c:v>
                </c:pt>
                <c:pt idx="683">
                  <c:v>58.693683620000002</c:v>
                </c:pt>
                <c:pt idx="684">
                  <c:v>58.693683620000002</c:v>
                </c:pt>
                <c:pt idx="685">
                  <c:v>59.365406040000003</c:v>
                </c:pt>
                <c:pt idx="686">
                  <c:v>57.94525909</c:v>
                </c:pt>
                <c:pt idx="687">
                  <c:v>57.94525909</c:v>
                </c:pt>
                <c:pt idx="688">
                  <c:v>57.266426090000003</c:v>
                </c:pt>
                <c:pt idx="689">
                  <c:v>57.551872250000002</c:v>
                </c:pt>
                <c:pt idx="690">
                  <c:v>57.551872250000002</c:v>
                </c:pt>
                <c:pt idx="691">
                  <c:v>57.828807830000002</c:v>
                </c:pt>
                <c:pt idx="692">
                  <c:v>59.104095460000003</c:v>
                </c:pt>
                <c:pt idx="693">
                  <c:v>59.104095460000003</c:v>
                </c:pt>
                <c:pt idx="694">
                  <c:v>58.928001399999999</c:v>
                </c:pt>
                <c:pt idx="695">
                  <c:v>58.706459049999999</c:v>
                </c:pt>
                <c:pt idx="696">
                  <c:v>58.706459049999999</c:v>
                </c:pt>
                <c:pt idx="697">
                  <c:v>57.174102779999998</c:v>
                </c:pt>
                <c:pt idx="698">
                  <c:v>57.18120193</c:v>
                </c:pt>
                <c:pt idx="699">
                  <c:v>57.18120193</c:v>
                </c:pt>
                <c:pt idx="700">
                  <c:v>57.277771000000001</c:v>
                </c:pt>
                <c:pt idx="701">
                  <c:v>57.522045140000003</c:v>
                </c:pt>
                <c:pt idx="702">
                  <c:v>57.246532440000003</c:v>
                </c:pt>
                <c:pt idx="703">
                  <c:v>56.833274840000001</c:v>
                </c:pt>
                <c:pt idx="704">
                  <c:v>56.356090549999998</c:v>
                </c:pt>
                <c:pt idx="705">
                  <c:v>55.407432559999997</c:v>
                </c:pt>
                <c:pt idx="706">
                  <c:v>55.407432559999997</c:v>
                </c:pt>
                <c:pt idx="707">
                  <c:v>55.210033420000002</c:v>
                </c:pt>
                <c:pt idx="708">
                  <c:v>55.905906680000001</c:v>
                </c:pt>
                <c:pt idx="709">
                  <c:v>55.905906680000001</c:v>
                </c:pt>
                <c:pt idx="710">
                  <c:v>56.391601559999998</c:v>
                </c:pt>
                <c:pt idx="711">
                  <c:v>57.433998109999997</c:v>
                </c:pt>
                <c:pt idx="712">
                  <c:v>57.433998109999997</c:v>
                </c:pt>
                <c:pt idx="713">
                  <c:v>57.328899380000003</c:v>
                </c:pt>
                <c:pt idx="714">
                  <c:v>57.340263370000002</c:v>
                </c:pt>
                <c:pt idx="715">
                  <c:v>57.340263370000002</c:v>
                </c:pt>
                <c:pt idx="716">
                  <c:v>58.629772189999997</c:v>
                </c:pt>
                <c:pt idx="717">
                  <c:v>59.676414489999999</c:v>
                </c:pt>
                <c:pt idx="718">
                  <c:v>60.588157649999999</c:v>
                </c:pt>
                <c:pt idx="719">
                  <c:v>60.588157649999999</c:v>
                </c:pt>
                <c:pt idx="720">
                  <c:v>60.603782649999999</c:v>
                </c:pt>
                <c:pt idx="721">
                  <c:v>60.826744079999997</c:v>
                </c:pt>
                <c:pt idx="722">
                  <c:v>60.43195343</c:v>
                </c:pt>
                <c:pt idx="723">
                  <c:v>59.882343290000001</c:v>
                </c:pt>
                <c:pt idx="724">
                  <c:v>59.61393356</c:v>
                </c:pt>
                <c:pt idx="725">
                  <c:v>59.61393356</c:v>
                </c:pt>
                <c:pt idx="726">
                  <c:v>59.058654789999999</c:v>
                </c:pt>
                <c:pt idx="727">
                  <c:v>58.378398900000001</c:v>
                </c:pt>
                <c:pt idx="728">
                  <c:v>57.272102359999998</c:v>
                </c:pt>
                <c:pt idx="729">
                  <c:v>57.272102359999998</c:v>
                </c:pt>
                <c:pt idx="730">
                  <c:v>56.58757782</c:v>
                </c:pt>
                <c:pt idx="731">
                  <c:v>56.208396909999998</c:v>
                </c:pt>
                <c:pt idx="732">
                  <c:v>56.045082090000001</c:v>
                </c:pt>
                <c:pt idx="733">
                  <c:v>56.046501159999998</c:v>
                </c:pt>
                <c:pt idx="734">
                  <c:v>56.429943080000001</c:v>
                </c:pt>
                <c:pt idx="735">
                  <c:v>56.429943080000001</c:v>
                </c:pt>
                <c:pt idx="736">
                  <c:v>57.299083709999998</c:v>
                </c:pt>
                <c:pt idx="737">
                  <c:v>57.392810820000001</c:v>
                </c:pt>
                <c:pt idx="738">
                  <c:v>57.392810820000001</c:v>
                </c:pt>
                <c:pt idx="739">
                  <c:v>57.662635799999997</c:v>
                </c:pt>
                <c:pt idx="740">
                  <c:v>56.959663390000003</c:v>
                </c:pt>
                <c:pt idx="741">
                  <c:v>56.959663390000003</c:v>
                </c:pt>
                <c:pt idx="742">
                  <c:v>56.441307070000001</c:v>
                </c:pt>
                <c:pt idx="743">
                  <c:v>56.476818080000001</c:v>
                </c:pt>
                <c:pt idx="744">
                  <c:v>56.476818080000001</c:v>
                </c:pt>
                <c:pt idx="745">
                  <c:v>56.709724430000001</c:v>
                </c:pt>
                <c:pt idx="746">
                  <c:v>56.097633360000003</c:v>
                </c:pt>
                <c:pt idx="747">
                  <c:v>56.097633360000003</c:v>
                </c:pt>
                <c:pt idx="748">
                  <c:v>55.724128720000003</c:v>
                </c:pt>
                <c:pt idx="749">
                  <c:v>55.183036799999996</c:v>
                </c:pt>
                <c:pt idx="750">
                  <c:v>55.183036799999996</c:v>
                </c:pt>
                <c:pt idx="751">
                  <c:v>55.565071109999998</c:v>
                </c:pt>
                <c:pt idx="752">
                  <c:v>56.464027399999999</c:v>
                </c:pt>
                <c:pt idx="753">
                  <c:v>56.464027399999999</c:v>
                </c:pt>
                <c:pt idx="754">
                  <c:v>55.736915590000002</c:v>
                </c:pt>
                <c:pt idx="755">
                  <c:v>55.576435089999997</c:v>
                </c:pt>
                <c:pt idx="756">
                  <c:v>55.775257109999998</c:v>
                </c:pt>
                <c:pt idx="757">
                  <c:v>55.775257109999998</c:v>
                </c:pt>
                <c:pt idx="758">
                  <c:v>55.350624080000003</c:v>
                </c:pt>
                <c:pt idx="759">
                  <c:v>55.350624080000003</c:v>
                </c:pt>
                <c:pt idx="760">
                  <c:v>55.361988070000002</c:v>
                </c:pt>
                <c:pt idx="761">
                  <c:v>55.590644840000003</c:v>
                </c:pt>
                <c:pt idx="762">
                  <c:v>55.325065610000003</c:v>
                </c:pt>
                <c:pt idx="763">
                  <c:v>55.325065610000003</c:v>
                </c:pt>
                <c:pt idx="764">
                  <c:v>56.373146060000003</c:v>
                </c:pt>
                <c:pt idx="765">
                  <c:v>57.051979060000001</c:v>
                </c:pt>
                <c:pt idx="766">
                  <c:v>56.983806610000002</c:v>
                </c:pt>
                <c:pt idx="767">
                  <c:v>57.706676479999999</c:v>
                </c:pt>
                <c:pt idx="768">
                  <c:v>58.433788300000003</c:v>
                </c:pt>
                <c:pt idx="769">
                  <c:v>58.01909637</c:v>
                </c:pt>
                <c:pt idx="770">
                  <c:v>58.01909637</c:v>
                </c:pt>
                <c:pt idx="771">
                  <c:v>58.64255524</c:v>
                </c:pt>
                <c:pt idx="772">
                  <c:v>58.866931919999999</c:v>
                </c:pt>
                <c:pt idx="773">
                  <c:v>58.866931919999999</c:v>
                </c:pt>
                <c:pt idx="774">
                  <c:v>57.834480290000002</c:v>
                </c:pt>
                <c:pt idx="775">
                  <c:v>56.454082489999998</c:v>
                </c:pt>
                <c:pt idx="776">
                  <c:v>55.863292690000002</c:v>
                </c:pt>
                <c:pt idx="777">
                  <c:v>55.137596129999999</c:v>
                </c:pt>
                <c:pt idx="778">
                  <c:v>54.837944030000003</c:v>
                </c:pt>
                <c:pt idx="779">
                  <c:v>54.837944030000003</c:v>
                </c:pt>
                <c:pt idx="780">
                  <c:v>55.205768589999998</c:v>
                </c:pt>
                <c:pt idx="781">
                  <c:v>55.014045719999999</c:v>
                </c:pt>
                <c:pt idx="782">
                  <c:v>55.014045719999999</c:v>
                </c:pt>
                <c:pt idx="783">
                  <c:v>54.531200409999997</c:v>
                </c:pt>
                <c:pt idx="784">
                  <c:v>54.823749540000001</c:v>
                </c:pt>
                <c:pt idx="785">
                  <c:v>54.823749540000001</c:v>
                </c:pt>
                <c:pt idx="786">
                  <c:v>54.492847439999998</c:v>
                </c:pt>
                <c:pt idx="787">
                  <c:v>53.948921200000001</c:v>
                </c:pt>
                <c:pt idx="788">
                  <c:v>53.948921200000001</c:v>
                </c:pt>
                <c:pt idx="789">
                  <c:v>53.456127170000002</c:v>
                </c:pt>
                <c:pt idx="790">
                  <c:v>53.101093290000001</c:v>
                </c:pt>
                <c:pt idx="791">
                  <c:v>53.517200469999999</c:v>
                </c:pt>
                <c:pt idx="792">
                  <c:v>53.89212036</c:v>
                </c:pt>
                <c:pt idx="793">
                  <c:v>54.856414790000002</c:v>
                </c:pt>
                <c:pt idx="794">
                  <c:v>54.856414790000002</c:v>
                </c:pt>
                <c:pt idx="795">
                  <c:v>55.232757569999997</c:v>
                </c:pt>
                <c:pt idx="796">
                  <c:v>55.42021561</c:v>
                </c:pt>
                <c:pt idx="797">
                  <c:v>54.793926239999998</c:v>
                </c:pt>
                <c:pt idx="798">
                  <c:v>54.793926239999998</c:v>
                </c:pt>
                <c:pt idx="799">
                  <c:v>54.017108919999998</c:v>
                </c:pt>
                <c:pt idx="800">
                  <c:v>54.47297287</c:v>
                </c:pt>
                <c:pt idx="801">
                  <c:v>54.962928769999998</c:v>
                </c:pt>
                <c:pt idx="802">
                  <c:v>55.3406868</c:v>
                </c:pt>
                <c:pt idx="803">
                  <c:v>55.663066860000001</c:v>
                </c:pt>
                <c:pt idx="804">
                  <c:v>55.663066860000001</c:v>
                </c:pt>
                <c:pt idx="805">
                  <c:v>55.864723210000001</c:v>
                </c:pt>
                <c:pt idx="806">
                  <c:v>56.072071080000001</c:v>
                </c:pt>
                <c:pt idx="807">
                  <c:v>56.072071080000001</c:v>
                </c:pt>
                <c:pt idx="808">
                  <c:v>55.364826200000003</c:v>
                </c:pt>
                <c:pt idx="809">
                  <c:v>55.746849060000002</c:v>
                </c:pt>
                <c:pt idx="810">
                  <c:v>55.746849060000002</c:v>
                </c:pt>
                <c:pt idx="811">
                  <c:v>55.397499080000003</c:v>
                </c:pt>
                <c:pt idx="812">
                  <c:v>54.891918179999998</c:v>
                </c:pt>
                <c:pt idx="813">
                  <c:v>54.5567627</c:v>
                </c:pt>
                <c:pt idx="814">
                  <c:v>54.5567627</c:v>
                </c:pt>
                <c:pt idx="815">
                  <c:v>54.818061829999998</c:v>
                </c:pt>
                <c:pt idx="816">
                  <c:v>54.28267288</c:v>
                </c:pt>
                <c:pt idx="817">
                  <c:v>54.28267288</c:v>
                </c:pt>
                <c:pt idx="818">
                  <c:v>53.767158510000002</c:v>
                </c:pt>
                <c:pt idx="819">
                  <c:v>52.484741210000003</c:v>
                </c:pt>
                <c:pt idx="820">
                  <c:v>52.484741210000003</c:v>
                </c:pt>
                <c:pt idx="821">
                  <c:v>52.767364499999999</c:v>
                </c:pt>
                <c:pt idx="822">
                  <c:v>52.689262390000003</c:v>
                </c:pt>
                <c:pt idx="823">
                  <c:v>52.689262390000003</c:v>
                </c:pt>
                <c:pt idx="824">
                  <c:v>53.484546659999999</c:v>
                </c:pt>
                <c:pt idx="825">
                  <c:v>54.72291946</c:v>
                </c:pt>
                <c:pt idx="826">
                  <c:v>55.887439729999997</c:v>
                </c:pt>
                <c:pt idx="827">
                  <c:v>55.887439729999997</c:v>
                </c:pt>
                <c:pt idx="828">
                  <c:v>55.427314760000002</c:v>
                </c:pt>
                <c:pt idx="829">
                  <c:v>55.427314760000002</c:v>
                </c:pt>
                <c:pt idx="830">
                  <c:v>54.68598557</c:v>
                </c:pt>
                <c:pt idx="831">
                  <c:v>54.441719059999997</c:v>
                </c:pt>
                <c:pt idx="832">
                  <c:v>54.190357210000002</c:v>
                </c:pt>
                <c:pt idx="833">
                  <c:v>54.190357210000002</c:v>
                </c:pt>
                <c:pt idx="834">
                  <c:v>54.186096190000001</c:v>
                </c:pt>
                <c:pt idx="835">
                  <c:v>54.380653379999998</c:v>
                </c:pt>
                <c:pt idx="836">
                  <c:v>53.836738590000003</c:v>
                </c:pt>
                <c:pt idx="837">
                  <c:v>52.801445010000002</c:v>
                </c:pt>
                <c:pt idx="838">
                  <c:v>52.39954376</c:v>
                </c:pt>
                <c:pt idx="839">
                  <c:v>52.39954376</c:v>
                </c:pt>
                <c:pt idx="840">
                  <c:v>52.648063659999998</c:v>
                </c:pt>
                <c:pt idx="841">
                  <c:v>53.383705140000004</c:v>
                </c:pt>
                <c:pt idx="842">
                  <c:v>53.383705140000004</c:v>
                </c:pt>
                <c:pt idx="843">
                  <c:v>53.088310239999998</c:v>
                </c:pt>
                <c:pt idx="844">
                  <c:v>54.47297287</c:v>
                </c:pt>
                <c:pt idx="845">
                  <c:v>54.47297287</c:v>
                </c:pt>
                <c:pt idx="846">
                  <c:v>55.542346950000002</c:v>
                </c:pt>
                <c:pt idx="847">
                  <c:v>56.05076218</c:v>
                </c:pt>
                <c:pt idx="848">
                  <c:v>56.05076218</c:v>
                </c:pt>
                <c:pt idx="849">
                  <c:v>55.840576169999999</c:v>
                </c:pt>
                <c:pt idx="850">
                  <c:v>54.346580510000003</c:v>
                </c:pt>
                <c:pt idx="851">
                  <c:v>52.939201349999998</c:v>
                </c:pt>
                <c:pt idx="852">
                  <c:v>52.939201349999998</c:v>
                </c:pt>
                <c:pt idx="853">
                  <c:v>53.37376785</c:v>
                </c:pt>
                <c:pt idx="854">
                  <c:v>53.37376785</c:v>
                </c:pt>
                <c:pt idx="855">
                  <c:v>53.424888609999996</c:v>
                </c:pt>
                <c:pt idx="856">
                  <c:v>53.684776309999997</c:v>
                </c:pt>
                <c:pt idx="857">
                  <c:v>53.798393249999997</c:v>
                </c:pt>
                <c:pt idx="858">
                  <c:v>53.798393249999997</c:v>
                </c:pt>
                <c:pt idx="859">
                  <c:v>53.92479324</c:v>
                </c:pt>
                <c:pt idx="860">
                  <c:v>54.01993942</c:v>
                </c:pt>
                <c:pt idx="861">
                  <c:v>54.995586400000001</c:v>
                </c:pt>
                <c:pt idx="862">
                  <c:v>55.266838069999999</c:v>
                </c:pt>
                <c:pt idx="863">
                  <c:v>54.259948729999998</c:v>
                </c:pt>
                <c:pt idx="864">
                  <c:v>54.259948729999998</c:v>
                </c:pt>
                <c:pt idx="865">
                  <c:v>53.633659360000003</c:v>
                </c:pt>
                <c:pt idx="866">
                  <c:v>53.994377139999997</c:v>
                </c:pt>
                <c:pt idx="867">
                  <c:v>53.994377139999997</c:v>
                </c:pt>
                <c:pt idx="868">
                  <c:v>54.468711849999998</c:v>
                </c:pt>
                <c:pt idx="869">
                  <c:v>54.237224580000003</c:v>
                </c:pt>
                <c:pt idx="870">
                  <c:v>53.681945800000001</c:v>
                </c:pt>
                <c:pt idx="871">
                  <c:v>52.111244200000002</c:v>
                </c:pt>
                <c:pt idx="872">
                  <c:v>51.23926926</c:v>
                </c:pt>
                <c:pt idx="873">
                  <c:v>51.23926926</c:v>
                </c:pt>
                <c:pt idx="874">
                  <c:v>51.764728550000001</c:v>
                </c:pt>
                <c:pt idx="875">
                  <c:v>51.801654820000003</c:v>
                </c:pt>
                <c:pt idx="876">
                  <c:v>50.936790469999998</c:v>
                </c:pt>
                <c:pt idx="877">
                  <c:v>50.936790469999998</c:v>
                </c:pt>
                <c:pt idx="878">
                  <c:v>53.298500060000002</c:v>
                </c:pt>
                <c:pt idx="879">
                  <c:v>53.566913599999999</c:v>
                </c:pt>
                <c:pt idx="880">
                  <c:v>53.566913599999999</c:v>
                </c:pt>
                <c:pt idx="881">
                  <c:v>53.74584961</c:v>
                </c:pt>
                <c:pt idx="882">
                  <c:v>54.864929199999999</c:v>
                </c:pt>
                <c:pt idx="883">
                  <c:v>54.864929199999999</c:v>
                </c:pt>
                <c:pt idx="884">
                  <c:v>55.61193085</c:v>
                </c:pt>
                <c:pt idx="885">
                  <c:v>56.161537170000003</c:v>
                </c:pt>
                <c:pt idx="886">
                  <c:v>54.66895676</c:v>
                </c:pt>
                <c:pt idx="887">
                  <c:v>53.449043269999997</c:v>
                </c:pt>
                <c:pt idx="888">
                  <c:v>52.31290817</c:v>
                </c:pt>
                <c:pt idx="889">
                  <c:v>52.31290817</c:v>
                </c:pt>
                <c:pt idx="890">
                  <c:v>52.346992489999998</c:v>
                </c:pt>
                <c:pt idx="891">
                  <c:v>51.413948060000003</c:v>
                </c:pt>
                <c:pt idx="892">
                  <c:v>51.413948060000003</c:v>
                </c:pt>
                <c:pt idx="893">
                  <c:v>50.489421839999999</c:v>
                </c:pt>
                <c:pt idx="894">
                  <c:v>50.833106989999997</c:v>
                </c:pt>
                <c:pt idx="895">
                  <c:v>51.761890409999999</c:v>
                </c:pt>
                <c:pt idx="896">
                  <c:v>50.969444269999997</c:v>
                </c:pt>
                <c:pt idx="897">
                  <c:v>50.720909120000002</c:v>
                </c:pt>
                <c:pt idx="898">
                  <c:v>50.720909120000002</c:v>
                </c:pt>
                <c:pt idx="899">
                  <c:v>51.625549319999998</c:v>
                </c:pt>
                <c:pt idx="900">
                  <c:v>53.339683530000002</c:v>
                </c:pt>
                <c:pt idx="901">
                  <c:v>54.751331329999999</c:v>
                </c:pt>
                <c:pt idx="902">
                  <c:v>54.751331329999999</c:v>
                </c:pt>
                <c:pt idx="903">
                  <c:v>55.782360079999997</c:v>
                </c:pt>
                <c:pt idx="904">
                  <c:v>56.488170619999998</c:v>
                </c:pt>
                <c:pt idx="905">
                  <c:v>56.473968509999999</c:v>
                </c:pt>
                <c:pt idx="906">
                  <c:v>56.341896060000003</c:v>
                </c:pt>
                <c:pt idx="907">
                  <c:v>55.019725800000003</c:v>
                </c:pt>
                <c:pt idx="908">
                  <c:v>55.019725800000003</c:v>
                </c:pt>
                <c:pt idx="909">
                  <c:v>54.14064407</c:v>
                </c:pt>
                <c:pt idx="910">
                  <c:v>53.586784360000003</c:v>
                </c:pt>
                <c:pt idx="911">
                  <c:v>53.586784360000003</c:v>
                </c:pt>
                <c:pt idx="912">
                  <c:v>52.900856019999999</c:v>
                </c:pt>
                <c:pt idx="913">
                  <c:v>52.47764969</c:v>
                </c:pt>
                <c:pt idx="914">
                  <c:v>51.371345519999998</c:v>
                </c:pt>
                <c:pt idx="915">
                  <c:v>50.502208709999998</c:v>
                </c:pt>
                <c:pt idx="916">
                  <c:v>49.792133329999999</c:v>
                </c:pt>
                <c:pt idx="917">
                  <c:v>49.792133329999999</c:v>
                </c:pt>
                <c:pt idx="918">
                  <c:v>49.45129395</c:v>
                </c:pt>
                <c:pt idx="919">
                  <c:v>49.285140990000002</c:v>
                </c:pt>
                <c:pt idx="920">
                  <c:v>48.364875789999999</c:v>
                </c:pt>
                <c:pt idx="921">
                  <c:v>48.333629610000003</c:v>
                </c:pt>
                <c:pt idx="922">
                  <c:v>48.89318085</c:v>
                </c:pt>
                <c:pt idx="923">
                  <c:v>48.89318085</c:v>
                </c:pt>
                <c:pt idx="924">
                  <c:v>50.7791481</c:v>
                </c:pt>
                <c:pt idx="925">
                  <c:v>52.983226780000003</c:v>
                </c:pt>
                <c:pt idx="926">
                  <c:v>55.273944849999999</c:v>
                </c:pt>
                <c:pt idx="927">
                  <c:v>55.273944849999999</c:v>
                </c:pt>
                <c:pt idx="928">
                  <c:v>57.061912540000002</c:v>
                </c:pt>
                <c:pt idx="929">
                  <c:v>57.688201900000003</c:v>
                </c:pt>
                <c:pt idx="930">
                  <c:v>56.959655759999997</c:v>
                </c:pt>
                <c:pt idx="931">
                  <c:v>56.107574460000002</c:v>
                </c:pt>
                <c:pt idx="932">
                  <c:v>55.042457579999997</c:v>
                </c:pt>
                <c:pt idx="933">
                  <c:v>55.042457579999997</c:v>
                </c:pt>
                <c:pt idx="934">
                  <c:v>53.791297909999997</c:v>
                </c:pt>
                <c:pt idx="935">
                  <c:v>52.94487762</c:v>
                </c:pt>
                <c:pt idx="936">
                  <c:v>52.94487762</c:v>
                </c:pt>
                <c:pt idx="937">
                  <c:v>51.933727259999998</c:v>
                </c:pt>
                <c:pt idx="938">
                  <c:v>48.930103299999999</c:v>
                </c:pt>
                <c:pt idx="939">
                  <c:v>48.930103299999999</c:v>
                </c:pt>
                <c:pt idx="940">
                  <c:v>47.943092350000001</c:v>
                </c:pt>
                <c:pt idx="941">
                  <c:v>47.708766939999997</c:v>
                </c:pt>
                <c:pt idx="942">
                  <c:v>47.708766939999997</c:v>
                </c:pt>
                <c:pt idx="943">
                  <c:v>47.640602110000003</c:v>
                </c:pt>
                <c:pt idx="944">
                  <c:v>47.816699980000003</c:v>
                </c:pt>
                <c:pt idx="945">
                  <c:v>48.415996550000003</c:v>
                </c:pt>
                <c:pt idx="946">
                  <c:v>48.415996550000003</c:v>
                </c:pt>
                <c:pt idx="947">
                  <c:v>49.84042358</c:v>
                </c:pt>
                <c:pt idx="948">
                  <c:v>49.84042358</c:v>
                </c:pt>
                <c:pt idx="949">
                  <c:v>50.250846860000003</c:v>
                </c:pt>
                <c:pt idx="950">
                  <c:v>51.354301450000001</c:v>
                </c:pt>
                <c:pt idx="951">
                  <c:v>54.129283909999998</c:v>
                </c:pt>
                <c:pt idx="952">
                  <c:v>54.129283909999998</c:v>
                </c:pt>
                <c:pt idx="953">
                  <c:v>57.970813749999998</c:v>
                </c:pt>
                <c:pt idx="954">
                  <c:v>58.57154465</c:v>
                </c:pt>
                <c:pt idx="955">
                  <c:v>58.785987849999998</c:v>
                </c:pt>
                <c:pt idx="956">
                  <c:v>57.997791290000002</c:v>
                </c:pt>
                <c:pt idx="957">
                  <c:v>56.293601989999999</c:v>
                </c:pt>
                <c:pt idx="958">
                  <c:v>56.293601989999999</c:v>
                </c:pt>
                <c:pt idx="959">
                  <c:v>53.923362730000001</c:v>
                </c:pt>
                <c:pt idx="960">
                  <c:v>51.38411713</c:v>
                </c:pt>
                <c:pt idx="961">
                  <c:v>51.38411713</c:v>
                </c:pt>
                <c:pt idx="962">
                  <c:v>49.915687560000002</c:v>
                </c:pt>
                <c:pt idx="963">
                  <c:v>48.962757109999998</c:v>
                </c:pt>
                <c:pt idx="964">
                  <c:v>48.59209061</c:v>
                </c:pt>
                <c:pt idx="965">
                  <c:v>48.126289370000002</c:v>
                </c:pt>
                <c:pt idx="966">
                  <c:v>47.962974549999998</c:v>
                </c:pt>
                <c:pt idx="967">
                  <c:v>47.910423280000003</c:v>
                </c:pt>
                <c:pt idx="968">
                  <c:v>47.910423280000003</c:v>
                </c:pt>
                <c:pt idx="969">
                  <c:v>47.624969479999997</c:v>
                </c:pt>
                <c:pt idx="970">
                  <c:v>47.588050840000001</c:v>
                </c:pt>
                <c:pt idx="971">
                  <c:v>47.588050840000001</c:v>
                </c:pt>
                <c:pt idx="972">
                  <c:v>49.104778289999999</c:v>
                </c:pt>
                <c:pt idx="973">
                  <c:v>51.834320069999997</c:v>
                </c:pt>
                <c:pt idx="974">
                  <c:v>51.834320069999997</c:v>
                </c:pt>
                <c:pt idx="975">
                  <c:v>53.314117430000003</c:v>
                </c:pt>
                <c:pt idx="976">
                  <c:v>54.788238530000001</c:v>
                </c:pt>
                <c:pt idx="977">
                  <c:v>54.788238530000001</c:v>
                </c:pt>
                <c:pt idx="978">
                  <c:v>56.178577420000003</c:v>
                </c:pt>
                <c:pt idx="979">
                  <c:v>56.782146449999999</c:v>
                </c:pt>
                <c:pt idx="980">
                  <c:v>56.807701109999996</c:v>
                </c:pt>
                <c:pt idx="981">
                  <c:v>56.807701109999996</c:v>
                </c:pt>
                <c:pt idx="982">
                  <c:v>55.864715580000002</c:v>
                </c:pt>
                <c:pt idx="983">
                  <c:v>54.034137729999998</c:v>
                </c:pt>
                <c:pt idx="984">
                  <c:v>54.034137729999998</c:v>
                </c:pt>
                <c:pt idx="985">
                  <c:v>53.623710629999998</c:v>
                </c:pt>
                <c:pt idx="986">
                  <c:v>52.916481019999999</c:v>
                </c:pt>
                <c:pt idx="987">
                  <c:v>52.916481019999999</c:v>
                </c:pt>
                <c:pt idx="988">
                  <c:v>51.266254429999996</c:v>
                </c:pt>
                <c:pt idx="989">
                  <c:v>49.404426569999998</c:v>
                </c:pt>
                <c:pt idx="990">
                  <c:v>48.329368590000001</c:v>
                </c:pt>
                <c:pt idx="991">
                  <c:v>48.329368590000001</c:v>
                </c:pt>
                <c:pt idx="992">
                  <c:v>47.700248719999998</c:v>
                </c:pt>
                <c:pt idx="993">
                  <c:v>47.477275849999998</c:v>
                </c:pt>
                <c:pt idx="994">
                  <c:v>47.477275849999998</c:v>
                </c:pt>
                <c:pt idx="995">
                  <c:v>47.909004209999999</c:v>
                </c:pt>
                <c:pt idx="996">
                  <c:v>48.303802490000002</c:v>
                </c:pt>
                <c:pt idx="997">
                  <c:v>48.569374080000003</c:v>
                </c:pt>
                <c:pt idx="998">
                  <c:v>48.569374080000003</c:v>
                </c:pt>
                <c:pt idx="999">
                  <c:v>48.832107540000003</c:v>
                </c:pt>
                <c:pt idx="1000">
                  <c:v>49.89438629</c:v>
                </c:pt>
                <c:pt idx="1001">
                  <c:v>52.740379330000003</c:v>
                </c:pt>
                <c:pt idx="1002">
                  <c:v>55.989696500000001</c:v>
                </c:pt>
                <c:pt idx="1003">
                  <c:v>57.023571009999998</c:v>
                </c:pt>
                <c:pt idx="1004">
                  <c:v>57.023571009999998</c:v>
                </c:pt>
                <c:pt idx="1005">
                  <c:v>57.260734560000003</c:v>
                </c:pt>
                <c:pt idx="1006">
                  <c:v>56.921314240000001</c:v>
                </c:pt>
                <c:pt idx="1007">
                  <c:v>56.921314240000001</c:v>
                </c:pt>
                <c:pt idx="1008">
                  <c:v>55.664482120000002</c:v>
                </c:pt>
                <c:pt idx="1009">
                  <c:v>54.693092350000001</c:v>
                </c:pt>
                <c:pt idx="1010">
                  <c:v>53.318378449999997</c:v>
                </c:pt>
                <c:pt idx="1011">
                  <c:v>51.256309510000001</c:v>
                </c:pt>
                <c:pt idx="1012">
                  <c:v>49.533664700000003</c:v>
                </c:pt>
                <c:pt idx="1013">
                  <c:v>48.519664759999998</c:v>
                </c:pt>
                <c:pt idx="1014">
                  <c:v>48.519664759999998</c:v>
                </c:pt>
                <c:pt idx="1015">
                  <c:v>47.914684299999998</c:v>
                </c:pt>
                <c:pt idx="1016">
                  <c:v>47.747104640000003</c:v>
                </c:pt>
                <c:pt idx="1017">
                  <c:v>47.747104640000003</c:v>
                </c:pt>
                <c:pt idx="1018">
                  <c:v>47.779766080000002</c:v>
                </c:pt>
                <c:pt idx="1019">
                  <c:v>47.505687709999997</c:v>
                </c:pt>
                <c:pt idx="1020">
                  <c:v>47.22733307</c:v>
                </c:pt>
                <c:pt idx="1021">
                  <c:v>47.52840424</c:v>
                </c:pt>
                <c:pt idx="1022">
                  <c:v>47.813865659999998</c:v>
                </c:pt>
                <c:pt idx="1023">
                  <c:v>47.813865659999998</c:v>
                </c:pt>
                <c:pt idx="1024">
                  <c:v>48.221439359999998</c:v>
                </c:pt>
                <c:pt idx="1025">
                  <c:v>48.61197662</c:v>
                </c:pt>
                <c:pt idx="1026">
                  <c:v>48.61197662</c:v>
                </c:pt>
                <c:pt idx="1027">
                  <c:v>49.756618500000002</c:v>
                </c:pt>
                <c:pt idx="1028">
                  <c:v>55.484119419999999</c:v>
                </c:pt>
                <c:pt idx="1029">
                  <c:v>55.484119419999999</c:v>
                </c:pt>
                <c:pt idx="1030">
                  <c:v>57.476604459999997</c:v>
                </c:pt>
                <c:pt idx="1031">
                  <c:v>58.399707790000001</c:v>
                </c:pt>
                <c:pt idx="1032">
                  <c:v>58.399707790000001</c:v>
                </c:pt>
                <c:pt idx="1033">
                  <c:v>58.563018800000002</c:v>
                </c:pt>
                <c:pt idx="1034">
                  <c:v>57.637077329999997</c:v>
                </c:pt>
                <c:pt idx="1035">
                  <c:v>55.880352019999997</c:v>
                </c:pt>
                <c:pt idx="1036">
                  <c:v>54.373565669999998</c:v>
                </c:pt>
                <c:pt idx="1037">
                  <c:v>52.659423830000001</c:v>
                </c:pt>
                <c:pt idx="1038">
                  <c:v>50.858673099999997</c:v>
                </c:pt>
                <c:pt idx="1039">
                  <c:v>50.858673099999997</c:v>
                </c:pt>
                <c:pt idx="1040">
                  <c:v>48.603462219999997</c:v>
                </c:pt>
                <c:pt idx="1041">
                  <c:v>47.58236694</c:v>
                </c:pt>
                <c:pt idx="1042">
                  <c:v>47.58236694</c:v>
                </c:pt>
                <c:pt idx="1043">
                  <c:v>47.481544489999997</c:v>
                </c:pt>
                <c:pt idx="1044">
                  <c:v>47.146385189999997</c:v>
                </c:pt>
                <c:pt idx="1045">
                  <c:v>46.829681399999998</c:v>
                </c:pt>
                <c:pt idx="1046">
                  <c:v>46.544231410000002</c:v>
                </c:pt>
                <c:pt idx="1047">
                  <c:v>46.532867430000003</c:v>
                </c:pt>
                <c:pt idx="1048">
                  <c:v>46.532867430000003</c:v>
                </c:pt>
                <c:pt idx="1049">
                  <c:v>47.640590670000002</c:v>
                </c:pt>
                <c:pt idx="1050">
                  <c:v>47.771247860000003</c:v>
                </c:pt>
                <c:pt idx="1051">
                  <c:v>48.01692963</c:v>
                </c:pt>
                <c:pt idx="1052">
                  <c:v>48.01692963</c:v>
                </c:pt>
                <c:pt idx="1053">
                  <c:v>48.43161774</c:v>
                </c:pt>
                <c:pt idx="1054">
                  <c:v>49.574851989999999</c:v>
                </c:pt>
                <c:pt idx="1055">
                  <c:v>51.16400909</c:v>
                </c:pt>
                <c:pt idx="1056">
                  <c:v>53.22465897</c:v>
                </c:pt>
                <c:pt idx="1057">
                  <c:v>55.479866029999997</c:v>
                </c:pt>
                <c:pt idx="1058">
                  <c:v>55.479866029999997</c:v>
                </c:pt>
                <c:pt idx="1059">
                  <c:v>57.330329900000002</c:v>
                </c:pt>
                <c:pt idx="1060">
                  <c:v>58.083015439999997</c:v>
                </c:pt>
                <c:pt idx="1061">
                  <c:v>58.083015439999997</c:v>
                </c:pt>
                <c:pt idx="1062">
                  <c:v>56.508049010000001</c:v>
                </c:pt>
                <c:pt idx="1063">
                  <c:v>54.586585999999997</c:v>
                </c:pt>
                <c:pt idx="1064">
                  <c:v>54.586585999999997</c:v>
                </c:pt>
                <c:pt idx="1065">
                  <c:v>53.013050079999999</c:v>
                </c:pt>
                <c:pt idx="1066">
                  <c:v>51.50200272</c:v>
                </c:pt>
                <c:pt idx="1067">
                  <c:v>51.50200272</c:v>
                </c:pt>
                <c:pt idx="1068">
                  <c:v>49.875919340000003</c:v>
                </c:pt>
                <c:pt idx="1069">
                  <c:v>48.195880889999998</c:v>
                </c:pt>
                <c:pt idx="1070">
                  <c:v>47.539772030000002</c:v>
                </c:pt>
                <c:pt idx="1071">
                  <c:v>46.924842830000003</c:v>
                </c:pt>
                <c:pt idx="1072">
                  <c:v>46.717494960000003</c:v>
                </c:pt>
                <c:pt idx="1073">
                  <c:v>46.717494960000003</c:v>
                </c:pt>
                <c:pt idx="1074">
                  <c:v>46.382335660000003</c:v>
                </c:pt>
                <c:pt idx="1075">
                  <c:v>46.440559389999997</c:v>
                </c:pt>
                <c:pt idx="1076">
                  <c:v>46.974540709999999</c:v>
                </c:pt>
                <c:pt idx="1077">
                  <c:v>46.974540709999999</c:v>
                </c:pt>
                <c:pt idx="1078">
                  <c:v>47.130756380000001</c:v>
                </c:pt>
                <c:pt idx="1079">
                  <c:v>47.106613160000002</c:v>
                </c:pt>
                <c:pt idx="1080">
                  <c:v>47.224479680000002</c:v>
                </c:pt>
                <c:pt idx="1081">
                  <c:v>47.83089828</c:v>
                </c:pt>
                <c:pt idx="1082">
                  <c:v>48.697193149999997</c:v>
                </c:pt>
                <c:pt idx="1083">
                  <c:v>48.697193149999997</c:v>
                </c:pt>
                <c:pt idx="1084">
                  <c:v>49.3746109</c:v>
                </c:pt>
                <c:pt idx="1085">
                  <c:v>50.145759580000004</c:v>
                </c:pt>
                <c:pt idx="1086">
                  <c:v>51.62697601</c:v>
                </c:pt>
                <c:pt idx="1087">
                  <c:v>51.62697601</c:v>
                </c:pt>
                <c:pt idx="1088">
                  <c:v>53.789875029999997</c:v>
                </c:pt>
                <c:pt idx="1089">
                  <c:v>56.821910860000003</c:v>
                </c:pt>
                <c:pt idx="1090">
                  <c:v>59.041614529999997</c:v>
                </c:pt>
                <c:pt idx="1091">
                  <c:v>59.427898409999997</c:v>
                </c:pt>
                <c:pt idx="1092">
                  <c:v>58.449413300000003</c:v>
                </c:pt>
                <c:pt idx="1093">
                  <c:v>58.449413300000003</c:v>
                </c:pt>
                <c:pt idx="1094">
                  <c:v>55.984016420000003</c:v>
                </c:pt>
                <c:pt idx="1095">
                  <c:v>54.502788539999997</c:v>
                </c:pt>
                <c:pt idx="1096">
                  <c:v>53.221809389999997</c:v>
                </c:pt>
                <c:pt idx="1097">
                  <c:v>53.221809389999997</c:v>
                </c:pt>
                <c:pt idx="1098">
                  <c:v>51.3372612</c:v>
                </c:pt>
                <c:pt idx="1099">
                  <c:v>49.14737701</c:v>
                </c:pt>
                <c:pt idx="1100">
                  <c:v>47.779769899999998</c:v>
                </c:pt>
                <c:pt idx="1101">
                  <c:v>47.346618650000003</c:v>
                </c:pt>
                <c:pt idx="1102">
                  <c:v>47.311119079999997</c:v>
                </c:pt>
                <c:pt idx="1103">
                  <c:v>47.311119079999997</c:v>
                </c:pt>
                <c:pt idx="1104">
                  <c:v>46.987323760000002</c:v>
                </c:pt>
                <c:pt idx="1105">
                  <c:v>46.728851319999997</c:v>
                </c:pt>
                <c:pt idx="1106">
                  <c:v>46.379489900000003</c:v>
                </c:pt>
                <c:pt idx="1107">
                  <c:v>46.379489900000003</c:v>
                </c:pt>
                <c:pt idx="1108">
                  <c:v>46.635120389999997</c:v>
                </c:pt>
                <c:pt idx="1109">
                  <c:v>46.882225040000002</c:v>
                </c:pt>
                <c:pt idx="1110">
                  <c:v>47.819526670000002</c:v>
                </c:pt>
                <c:pt idx="1111">
                  <c:v>48.231376650000001</c:v>
                </c:pt>
                <c:pt idx="1112">
                  <c:v>48.471385959999999</c:v>
                </c:pt>
                <c:pt idx="1113">
                  <c:v>48.471385959999999</c:v>
                </c:pt>
                <c:pt idx="1114">
                  <c:v>48.957073209999997</c:v>
                </c:pt>
                <c:pt idx="1115">
                  <c:v>50.756423949999999</c:v>
                </c:pt>
                <c:pt idx="1116">
                  <c:v>50.756423949999999</c:v>
                </c:pt>
                <c:pt idx="1117">
                  <c:v>52.547241210000003</c:v>
                </c:pt>
                <c:pt idx="1118">
                  <c:v>55.79514313</c:v>
                </c:pt>
                <c:pt idx="1119">
                  <c:v>55.79514313</c:v>
                </c:pt>
                <c:pt idx="1120">
                  <c:v>58.087272640000002</c:v>
                </c:pt>
                <c:pt idx="1121">
                  <c:v>59.213459010000001</c:v>
                </c:pt>
                <c:pt idx="1122">
                  <c:v>58.4167366</c:v>
                </c:pt>
                <c:pt idx="1123">
                  <c:v>56.878711699999997</c:v>
                </c:pt>
                <c:pt idx="1124">
                  <c:v>56.878711699999997</c:v>
                </c:pt>
                <c:pt idx="1125">
                  <c:v>54.839366910000003</c:v>
                </c:pt>
                <c:pt idx="1126">
                  <c:v>52.814220429999999</c:v>
                </c:pt>
                <c:pt idx="1127">
                  <c:v>52.814220429999999</c:v>
                </c:pt>
                <c:pt idx="1128">
                  <c:v>50.67831039</c:v>
                </c:pt>
                <c:pt idx="1129">
                  <c:v>48.664527890000002</c:v>
                </c:pt>
                <c:pt idx="1130">
                  <c:v>47.019981379999997</c:v>
                </c:pt>
                <c:pt idx="1131">
                  <c:v>47.019981379999997</c:v>
                </c:pt>
                <c:pt idx="1132">
                  <c:v>46.008834839999999</c:v>
                </c:pt>
                <c:pt idx="1133">
                  <c:v>46.008834839999999</c:v>
                </c:pt>
                <c:pt idx="1134">
                  <c:v>46.048599240000001</c:v>
                </c:pt>
                <c:pt idx="1135">
                  <c:v>45.785877229999997</c:v>
                </c:pt>
                <c:pt idx="1136">
                  <c:v>45.785877229999997</c:v>
                </c:pt>
                <c:pt idx="1137">
                  <c:v>45.933567050000001</c:v>
                </c:pt>
                <c:pt idx="1138">
                  <c:v>46.223274230000001</c:v>
                </c:pt>
                <c:pt idx="1139">
                  <c:v>46.812637330000001</c:v>
                </c:pt>
                <c:pt idx="1140">
                  <c:v>47.544017789999998</c:v>
                </c:pt>
                <c:pt idx="1141">
                  <c:v>48.346412659999999</c:v>
                </c:pt>
                <c:pt idx="1142">
                  <c:v>48.346412659999999</c:v>
                </c:pt>
                <c:pt idx="1143">
                  <c:v>48.414581300000002</c:v>
                </c:pt>
                <c:pt idx="1144">
                  <c:v>49.116138460000002</c:v>
                </c:pt>
                <c:pt idx="1145">
                  <c:v>50.000885009999998</c:v>
                </c:pt>
                <c:pt idx="1146">
                  <c:v>50.000885009999998</c:v>
                </c:pt>
                <c:pt idx="1147">
                  <c:v>52.10414505</c:v>
                </c:pt>
                <c:pt idx="1148">
                  <c:v>53.995800019999997</c:v>
                </c:pt>
                <c:pt idx="1149">
                  <c:v>55.687202450000001</c:v>
                </c:pt>
                <c:pt idx="1150">
                  <c:v>57.2096138</c:v>
                </c:pt>
                <c:pt idx="1151">
                  <c:v>57.710929870000001</c:v>
                </c:pt>
                <c:pt idx="1152">
                  <c:v>57.710929870000001</c:v>
                </c:pt>
                <c:pt idx="1153">
                  <c:v>57.833068849999997</c:v>
                </c:pt>
                <c:pt idx="1154">
                  <c:v>56.435630799999998</c:v>
                </c:pt>
                <c:pt idx="1155">
                  <c:v>56.435630799999998</c:v>
                </c:pt>
                <c:pt idx="1156">
                  <c:v>55.268257140000003</c:v>
                </c:pt>
                <c:pt idx="1157">
                  <c:v>53.295654300000002</c:v>
                </c:pt>
                <c:pt idx="1158">
                  <c:v>51.320228579999998</c:v>
                </c:pt>
                <c:pt idx="1159">
                  <c:v>49.407276150000001</c:v>
                </c:pt>
                <c:pt idx="1160">
                  <c:v>47.414794919999999</c:v>
                </c:pt>
                <c:pt idx="1161">
                  <c:v>47.414794919999999</c:v>
                </c:pt>
                <c:pt idx="1162">
                  <c:v>46.655006409999999</c:v>
                </c:pt>
                <c:pt idx="1163">
                  <c:v>45.879592899999999</c:v>
                </c:pt>
                <c:pt idx="1164">
                  <c:v>45.991783140000003</c:v>
                </c:pt>
                <c:pt idx="1165">
                  <c:v>45.991783140000003</c:v>
                </c:pt>
                <c:pt idx="1166">
                  <c:v>46.378074650000002</c:v>
                </c:pt>
                <c:pt idx="1167">
                  <c:v>46.378074650000002</c:v>
                </c:pt>
                <c:pt idx="1168">
                  <c:v>46.405056000000002</c:v>
                </c:pt>
                <c:pt idx="1169">
                  <c:v>46.532875060000002</c:v>
                </c:pt>
                <c:pt idx="1170">
                  <c:v>47.1861496</c:v>
                </c:pt>
                <c:pt idx="1171">
                  <c:v>47.1861496</c:v>
                </c:pt>
                <c:pt idx="1172">
                  <c:v>47.765567779999998</c:v>
                </c:pt>
                <c:pt idx="1173">
                  <c:v>48.099304199999999</c:v>
                </c:pt>
                <c:pt idx="1174">
                  <c:v>48.099304199999999</c:v>
                </c:pt>
                <c:pt idx="1175">
                  <c:v>49.161586759999999</c:v>
                </c:pt>
                <c:pt idx="1176">
                  <c:v>50.009422299999997</c:v>
                </c:pt>
                <c:pt idx="1177">
                  <c:v>50.009422299999997</c:v>
                </c:pt>
                <c:pt idx="1178">
                  <c:v>51.46790695</c:v>
                </c:pt>
                <c:pt idx="1179">
                  <c:v>53.289966579999998</c:v>
                </c:pt>
                <c:pt idx="1180">
                  <c:v>53.289966579999998</c:v>
                </c:pt>
                <c:pt idx="1181">
                  <c:v>54.70161057</c:v>
                </c:pt>
                <c:pt idx="1182">
                  <c:v>56.304973599999997</c:v>
                </c:pt>
                <c:pt idx="1183">
                  <c:v>57.695304870000001</c:v>
                </c:pt>
                <c:pt idx="1184">
                  <c:v>58.210826869999998</c:v>
                </c:pt>
                <c:pt idx="1185">
                  <c:v>57.899803159999998</c:v>
                </c:pt>
                <c:pt idx="1186">
                  <c:v>56.414318080000001</c:v>
                </c:pt>
                <c:pt idx="1187">
                  <c:v>56.414318080000001</c:v>
                </c:pt>
                <c:pt idx="1188">
                  <c:v>54.63628387</c:v>
                </c:pt>
                <c:pt idx="1189">
                  <c:v>52.231971739999999</c:v>
                </c:pt>
                <c:pt idx="1190">
                  <c:v>52.231971739999999</c:v>
                </c:pt>
                <c:pt idx="1191">
                  <c:v>50.348838809999997</c:v>
                </c:pt>
                <c:pt idx="1192">
                  <c:v>48.884651179999999</c:v>
                </c:pt>
                <c:pt idx="1193">
                  <c:v>47.028511049999999</c:v>
                </c:pt>
                <c:pt idx="1194">
                  <c:v>46.430625919999997</c:v>
                </c:pt>
                <c:pt idx="1195">
                  <c:v>45.656635280000003</c:v>
                </c:pt>
                <c:pt idx="1196">
                  <c:v>45.656635280000003</c:v>
                </c:pt>
                <c:pt idx="1197">
                  <c:v>45.628231049999997</c:v>
                </c:pt>
                <c:pt idx="1198">
                  <c:v>45.91225815</c:v>
                </c:pt>
                <c:pt idx="1199">
                  <c:v>46.706130979999998</c:v>
                </c:pt>
                <c:pt idx="1200">
                  <c:v>46.706130979999998</c:v>
                </c:pt>
                <c:pt idx="1201">
                  <c:v>46.998680110000002</c:v>
                </c:pt>
                <c:pt idx="1202">
                  <c:v>46.998680110000002</c:v>
                </c:pt>
                <c:pt idx="1203">
                  <c:v>47.086730959999997</c:v>
                </c:pt>
                <c:pt idx="1204">
                  <c:v>47.40626907</c:v>
                </c:pt>
                <c:pt idx="1205">
                  <c:v>47.975753779999998</c:v>
                </c:pt>
                <c:pt idx="1206">
                  <c:v>47.975753779999998</c:v>
                </c:pt>
                <c:pt idx="1207">
                  <c:v>48.641807559999997</c:v>
                </c:pt>
                <c:pt idx="1208">
                  <c:v>49.545021060000003</c:v>
                </c:pt>
                <c:pt idx="1209">
                  <c:v>50.946723939999998</c:v>
                </c:pt>
                <c:pt idx="1210">
                  <c:v>50.946723939999998</c:v>
                </c:pt>
                <c:pt idx="1211">
                  <c:v>52.240478520000003</c:v>
                </c:pt>
                <c:pt idx="1212">
                  <c:v>52.240478520000003</c:v>
                </c:pt>
                <c:pt idx="1213">
                  <c:v>53.414947509999998</c:v>
                </c:pt>
                <c:pt idx="1214">
                  <c:v>55.112037659999999</c:v>
                </c:pt>
                <c:pt idx="1215">
                  <c:v>56.633033750000003</c:v>
                </c:pt>
                <c:pt idx="1216">
                  <c:v>56.633033750000003</c:v>
                </c:pt>
                <c:pt idx="1217">
                  <c:v>57.881347660000003</c:v>
                </c:pt>
                <c:pt idx="1218">
                  <c:v>58.305980679999998</c:v>
                </c:pt>
                <c:pt idx="1219">
                  <c:v>58.305980679999998</c:v>
                </c:pt>
                <c:pt idx="1220">
                  <c:v>57.247947689999997</c:v>
                </c:pt>
                <c:pt idx="1221">
                  <c:v>55.910163879999999</c:v>
                </c:pt>
                <c:pt idx="1222">
                  <c:v>55.910163879999999</c:v>
                </c:pt>
                <c:pt idx="1223">
                  <c:v>53.315544129999999</c:v>
                </c:pt>
                <c:pt idx="1224">
                  <c:v>52.348419190000001</c:v>
                </c:pt>
                <c:pt idx="1225">
                  <c:v>52.348419190000001</c:v>
                </c:pt>
                <c:pt idx="1226">
                  <c:v>50.478069310000002</c:v>
                </c:pt>
                <c:pt idx="1227">
                  <c:v>48.769615170000002</c:v>
                </c:pt>
                <c:pt idx="1228">
                  <c:v>47.668998719999998</c:v>
                </c:pt>
                <c:pt idx="1229">
                  <c:v>47.668998719999998</c:v>
                </c:pt>
                <c:pt idx="1230">
                  <c:v>46.0954628</c:v>
                </c:pt>
                <c:pt idx="1231">
                  <c:v>46.0954628</c:v>
                </c:pt>
                <c:pt idx="1232">
                  <c:v>45.814270020000002</c:v>
                </c:pt>
                <c:pt idx="1233">
                  <c:v>45.866813659999998</c:v>
                </c:pt>
                <c:pt idx="1234">
                  <c:v>45.866813659999998</c:v>
                </c:pt>
                <c:pt idx="1235">
                  <c:v>46.187767030000003</c:v>
                </c:pt>
                <c:pt idx="1236">
                  <c:v>46.615238189999999</c:v>
                </c:pt>
                <c:pt idx="1237">
                  <c:v>46.615238189999999</c:v>
                </c:pt>
                <c:pt idx="1238">
                  <c:v>46.933357239999999</c:v>
                </c:pt>
                <c:pt idx="1239">
                  <c:v>48.552330019999999</c:v>
                </c:pt>
                <c:pt idx="1240">
                  <c:v>48.552330019999999</c:v>
                </c:pt>
                <c:pt idx="1241">
                  <c:v>49.385963439999998</c:v>
                </c:pt>
                <c:pt idx="1242">
                  <c:v>49.197086329999998</c:v>
                </c:pt>
                <c:pt idx="1243">
                  <c:v>49.185722349999999</c:v>
                </c:pt>
                <c:pt idx="1244">
                  <c:v>49.185722349999999</c:v>
                </c:pt>
                <c:pt idx="1245">
                  <c:v>50.228118899999998</c:v>
                </c:pt>
                <c:pt idx="1246">
                  <c:v>51.544605259999997</c:v>
                </c:pt>
                <c:pt idx="1247">
                  <c:v>51.544605259999997</c:v>
                </c:pt>
                <c:pt idx="1248">
                  <c:v>54.758415220000003</c:v>
                </c:pt>
                <c:pt idx="1249">
                  <c:v>56.94688034</c:v>
                </c:pt>
                <c:pt idx="1250">
                  <c:v>56.94688034</c:v>
                </c:pt>
                <c:pt idx="1251">
                  <c:v>58.172477720000003</c:v>
                </c:pt>
                <c:pt idx="1252">
                  <c:v>58.038982390000001</c:v>
                </c:pt>
                <c:pt idx="1253">
                  <c:v>58.038982390000001</c:v>
                </c:pt>
                <c:pt idx="1254">
                  <c:v>56.66994476</c:v>
                </c:pt>
                <c:pt idx="1255">
                  <c:v>55.816436770000003</c:v>
                </c:pt>
                <c:pt idx="1256">
                  <c:v>54.499950409999997</c:v>
                </c:pt>
                <c:pt idx="1257">
                  <c:v>53.653533940000003</c:v>
                </c:pt>
                <c:pt idx="1258">
                  <c:v>52.040229799999999</c:v>
                </c:pt>
                <c:pt idx="1259">
                  <c:v>52.040229799999999</c:v>
                </c:pt>
                <c:pt idx="1260">
                  <c:v>49.745262150000002</c:v>
                </c:pt>
                <c:pt idx="1261">
                  <c:v>47.68887711</c:v>
                </c:pt>
                <c:pt idx="1262">
                  <c:v>46.545650479999999</c:v>
                </c:pt>
                <c:pt idx="1263">
                  <c:v>46.545650479999999</c:v>
                </c:pt>
                <c:pt idx="1264">
                  <c:v>46.585426329999997</c:v>
                </c:pt>
                <c:pt idx="1265">
                  <c:v>46.497364040000001</c:v>
                </c:pt>
                <c:pt idx="1266">
                  <c:v>46.420677189999999</c:v>
                </c:pt>
                <c:pt idx="1267">
                  <c:v>45.821369169999997</c:v>
                </c:pt>
                <c:pt idx="1268">
                  <c:v>45.700660710000001</c:v>
                </c:pt>
                <c:pt idx="1269">
                  <c:v>45.700660710000001</c:v>
                </c:pt>
                <c:pt idx="1270">
                  <c:v>46.392280579999998</c:v>
                </c:pt>
                <c:pt idx="1271">
                  <c:v>46.873706820000002</c:v>
                </c:pt>
                <c:pt idx="1272">
                  <c:v>46.873706820000002</c:v>
                </c:pt>
                <c:pt idx="1273">
                  <c:v>47.383544919999999</c:v>
                </c:pt>
                <c:pt idx="1274">
                  <c:v>47.907585140000002</c:v>
                </c:pt>
                <c:pt idx="1275">
                  <c:v>48.584999080000003</c:v>
                </c:pt>
                <c:pt idx="1276">
                  <c:v>48.465709689999997</c:v>
                </c:pt>
                <c:pt idx="1277">
                  <c:v>48.905952450000001</c:v>
                </c:pt>
                <c:pt idx="1278">
                  <c:v>49.624549870000003</c:v>
                </c:pt>
                <c:pt idx="1279">
                  <c:v>49.624549870000003</c:v>
                </c:pt>
                <c:pt idx="1280">
                  <c:v>50.28775787</c:v>
                </c:pt>
                <c:pt idx="1281">
                  <c:v>51.612762449999998</c:v>
                </c:pt>
                <c:pt idx="1282">
                  <c:v>51.612762449999998</c:v>
                </c:pt>
                <c:pt idx="1283">
                  <c:v>54.07532501</c:v>
                </c:pt>
                <c:pt idx="1284">
                  <c:v>54.07532501</c:v>
                </c:pt>
                <c:pt idx="1285">
                  <c:v>55.69145966</c:v>
                </c:pt>
                <c:pt idx="1286">
                  <c:v>56.91705322</c:v>
                </c:pt>
                <c:pt idx="1287">
                  <c:v>57.318958279999997</c:v>
                </c:pt>
                <c:pt idx="1288">
                  <c:v>57.318958279999997</c:v>
                </c:pt>
                <c:pt idx="1289">
                  <c:v>57.223808290000001</c:v>
                </c:pt>
                <c:pt idx="1290">
                  <c:v>56.209819789999997</c:v>
                </c:pt>
                <c:pt idx="1291">
                  <c:v>56.209819789999997</c:v>
                </c:pt>
                <c:pt idx="1292">
                  <c:v>53.157897949999999</c:v>
                </c:pt>
                <c:pt idx="1293">
                  <c:v>50.743640900000003</c:v>
                </c:pt>
                <c:pt idx="1294">
                  <c:v>50.743640900000003</c:v>
                </c:pt>
                <c:pt idx="1295">
                  <c:v>48.940044399999998</c:v>
                </c:pt>
                <c:pt idx="1296">
                  <c:v>47.646278379999998</c:v>
                </c:pt>
                <c:pt idx="1297">
                  <c:v>47.646278379999998</c:v>
                </c:pt>
                <c:pt idx="1298">
                  <c:v>47.853614810000003</c:v>
                </c:pt>
                <c:pt idx="1299">
                  <c:v>49.996631620000002</c:v>
                </c:pt>
                <c:pt idx="1300">
                  <c:v>51.964965820000003</c:v>
                </c:pt>
                <c:pt idx="1301">
                  <c:v>53.145122530000002</c:v>
                </c:pt>
                <c:pt idx="1302">
                  <c:v>52.619659419999998</c:v>
                </c:pt>
                <c:pt idx="1303">
                  <c:v>51.656791689999999</c:v>
                </c:pt>
                <c:pt idx="1304">
                  <c:v>51.656791689999999</c:v>
                </c:pt>
                <c:pt idx="1305">
                  <c:v>50.216758730000002</c:v>
                </c:pt>
                <c:pt idx="1306">
                  <c:v>50.615825649999998</c:v>
                </c:pt>
                <c:pt idx="1307">
                  <c:v>50.615825649999998</c:v>
                </c:pt>
                <c:pt idx="1308">
                  <c:v>51.333007809999998</c:v>
                </c:pt>
                <c:pt idx="1309">
                  <c:v>52.537300109999997</c:v>
                </c:pt>
                <c:pt idx="1310">
                  <c:v>54.428943629999999</c:v>
                </c:pt>
                <c:pt idx="1311">
                  <c:v>54.428943629999999</c:v>
                </c:pt>
                <c:pt idx="1312">
                  <c:v>54.369293210000002</c:v>
                </c:pt>
                <c:pt idx="1313">
                  <c:v>54.369293210000002</c:v>
                </c:pt>
                <c:pt idx="1314">
                  <c:v>53.984436039999999</c:v>
                </c:pt>
                <c:pt idx="1315">
                  <c:v>53.765735630000002</c:v>
                </c:pt>
                <c:pt idx="1316">
                  <c:v>53.0272522</c:v>
                </c:pt>
                <c:pt idx="1317">
                  <c:v>53.0272522</c:v>
                </c:pt>
                <c:pt idx="1318">
                  <c:v>52.31717682</c:v>
                </c:pt>
                <c:pt idx="1319">
                  <c:v>51.754791259999998</c:v>
                </c:pt>
                <c:pt idx="1320">
                  <c:v>51.190986629999998</c:v>
                </c:pt>
                <c:pt idx="1321">
                  <c:v>50.074741359999997</c:v>
                </c:pt>
                <c:pt idx="1322">
                  <c:v>48.452922819999998</c:v>
                </c:pt>
                <c:pt idx="1323">
                  <c:v>48.452922819999998</c:v>
                </c:pt>
                <c:pt idx="1324">
                  <c:v>47.386390689999999</c:v>
                </c:pt>
                <c:pt idx="1325">
                  <c:v>46.933353420000003</c:v>
                </c:pt>
                <c:pt idx="1326">
                  <c:v>46.933353420000003</c:v>
                </c:pt>
                <c:pt idx="1327">
                  <c:v>46.764358520000002</c:v>
                </c:pt>
                <c:pt idx="1328">
                  <c:v>46.711814879999999</c:v>
                </c:pt>
                <c:pt idx="1329">
                  <c:v>46.711814879999999</c:v>
                </c:pt>
                <c:pt idx="1330">
                  <c:v>46.619499210000001</c:v>
                </c:pt>
                <c:pt idx="1331">
                  <c:v>46.8637619</c:v>
                </c:pt>
                <c:pt idx="1332">
                  <c:v>47.027076719999997</c:v>
                </c:pt>
                <c:pt idx="1333">
                  <c:v>47.027076719999997</c:v>
                </c:pt>
                <c:pt idx="1334">
                  <c:v>47.7598877</c:v>
                </c:pt>
                <c:pt idx="1335">
                  <c:v>48.337894439999999</c:v>
                </c:pt>
                <c:pt idx="1336">
                  <c:v>48.337894439999999</c:v>
                </c:pt>
                <c:pt idx="1337">
                  <c:v>49.488220210000001</c:v>
                </c:pt>
                <c:pt idx="1338">
                  <c:v>51.279033660000003</c:v>
                </c:pt>
                <c:pt idx="1339">
                  <c:v>51.279033660000003</c:v>
                </c:pt>
                <c:pt idx="1340">
                  <c:v>53.180622100000001</c:v>
                </c:pt>
                <c:pt idx="1341">
                  <c:v>54.42609787</c:v>
                </c:pt>
                <c:pt idx="1342">
                  <c:v>55.795135500000001</c:v>
                </c:pt>
                <c:pt idx="1343">
                  <c:v>55.795135500000001</c:v>
                </c:pt>
                <c:pt idx="1344">
                  <c:v>56.681312560000002</c:v>
                </c:pt>
                <c:pt idx="1345">
                  <c:v>56.634449009999997</c:v>
                </c:pt>
                <c:pt idx="1346">
                  <c:v>56.634449009999997</c:v>
                </c:pt>
                <c:pt idx="1347">
                  <c:v>54.146324159999999</c:v>
                </c:pt>
                <c:pt idx="1348">
                  <c:v>53.48312378</c:v>
                </c:pt>
                <c:pt idx="1349">
                  <c:v>53.48312378</c:v>
                </c:pt>
                <c:pt idx="1350">
                  <c:v>52.280250549999998</c:v>
                </c:pt>
                <c:pt idx="1351">
                  <c:v>51.095836640000002</c:v>
                </c:pt>
                <c:pt idx="1352">
                  <c:v>51.095836640000002</c:v>
                </c:pt>
                <c:pt idx="1353">
                  <c:v>49.00110626</c:v>
                </c:pt>
                <c:pt idx="1354">
                  <c:v>48.009834290000001</c:v>
                </c:pt>
                <c:pt idx="1355">
                  <c:v>47.109458920000002</c:v>
                </c:pt>
                <c:pt idx="1356">
                  <c:v>47.109458920000002</c:v>
                </c:pt>
                <c:pt idx="1357">
                  <c:v>46.260200500000003</c:v>
                </c:pt>
                <c:pt idx="1358">
                  <c:v>46.260200500000003</c:v>
                </c:pt>
                <c:pt idx="1359">
                  <c:v>46.008831020000002</c:v>
                </c:pt>
                <c:pt idx="1360">
                  <c:v>46.355350489999999</c:v>
                </c:pt>
                <c:pt idx="1361">
                  <c:v>46.437728880000002</c:v>
                </c:pt>
                <c:pt idx="1362">
                  <c:v>46.437728880000002</c:v>
                </c:pt>
                <c:pt idx="1363">
                  <c:v>46.642234799999997</c:v>
                </c:pt>
                <c:pt idx="1364">
                  <c:v>46.667793269999997</c:v>
                </c:pt>
                <c:pt idx="1365">
                  <c:v>46.667793269999997</c:v>
                </c:pt>
                <c:pt idx="1366">
                  <c:v>47.109451290000003</c:v>
                </c:pt>
                <c:pt idx="1367">
                  <c:v>49.165843959999997</c:v>
                </c:pt>
                <c:pt idx="1368">
                  <c:v>49.165843959999997</c:v>
                </c:pt>
                <c:pt idx="1369">
                  <c:v>50.882816310000003</c:v>
                </c:pt>
                <c:pt idx="1370">
                  <c:v>52.28592682</c:v>
                </c:pt>
                <c:pt idx="1371">
                  <c:v>53.610939029999997</c:v>
                </c:pt>
                <c:pt idx="1372">
                  <c:v>53.610939029999997</c:v>
                </c:pt>
                <c:pt idx="1373">
                  <c:v>54.849311829999998</c:v>
                </c:pt>
                <c:pt idx="1374">
                  <c:v>55.614768980000001</c:v>
                </c:pt>
                <c:pt idx="1375">
                  <c:v>55.614768980000001</c:v>
                </c:pt>
                <c:pt idx="1376">
                  <c:v>55.613349909999997</c:v>
                </c:pt>
                <c:pt idx="1377">
                  <c:v>55.613349909999997</c:v>
                </c:pt>
                <c:pt idx="1378">
                  <c:v>55.296661380000003</c:v>
                </c:pt>
                <c:pt idx="1379">
                  <c:v>54.102302549999997</c:v>
                </c:pt>
                <c:pt idx="1380">
                  <c:v>53.001686100000001</c:v>
                </c:pt>
                <c:pt idx="1381">
                  <c:v>53.001686100000001</c:v>
                </c:pt>
                <c:pt idx="1382">
                  <c:v>51.88970947</c:v>
                </c:pt>
                <c:pt idx="1383">
                  <c:v>49.56491089</c:v>
                </c:pt>
                <c:pt idx="1384">
                  <c:v>49.56491089</c:v>
                </c:pt>
                <c:pt idx="1385">
                  <c:v>47.33242035</c:v>
                </c:pt>
                <c:pt idx="1386">
                  <c:v>47.125080109999999</c:v>
                </c:pt>
                <c:pt idx="1387">
                  <c:v>47.125080109999999</c:v>
                </c:pt>
                <c:pt idx="1388">
                  <c:v>46.821170809999998</c:v>
                </c:pt>
                <c:pt idx="1389">
                  <c:v>46.183517459999997</c:v>
                </c:pt>
                <c:pt idx="1390">
                  <c:v>46.183517459999997</c:v>
                </c:pt>
                <c:pt idx="1391">
                  <c:v>46.646484379999997</c:v>
                </c:pt>
                <c:pt idx="1392">
                  <c:v>46.886493680000001</c:v>
                </c:pt>
                <c:pt idx="1393">
                  <c:v>47.00578308</c:v>
                </c:pt>
                <c:pt idx="1394">
                  <c:v>46.971702579999999</c:v>
                </c:pt>
                <c:pt idx="1395">
                  <c:v>47.53125</c:v>
                </c:pt>
                <c:pt idx="1396">
                  <c:v>47.53125</c:v>
                </c:pt>
                <c:pt idx="1397">
                  <c:v>49.033775329999997</c:v>
                </c:pt>
                <c:pt idx="1398">
                  <c:v>51.287559510000001</c:v>
                </c:pt>
                <c:pt idx="1399">
                  <c:v>53.099678040000001</c:v>
                </c:pt>
                <c:pt idx="1400">
                  <c:v>53.099678040000001</c:v>
                </c:pt>
                <c:pt idx="1401">
                  <c:v>54.634864810000003</c:v>
                </c:pt>
                <c:pt idx="1402">
                  <c:v>55.614765169999998</c:v>
                </c:pt>
                <c:pt idx="1403">
                  <c:v>56.607460019999998</c:v>
                </c:pt>
                <c:pt idx="1404">
                  <c:v>64.323173519999997</c:v>
                </c:pt>
                <c:pt idx="1405">
                  <c:v>66.140983579999997</c:v>
                </c:pt>
                <c:pt idx="1406">
                  <c:v>66.140983579999997</c:v>
                </c:pt>
                <c:pt idx="1407">
                  <c:v>59.821277619999996</c:v>
                </c:pt>
                <c:pt idx="1408">
                  <c:v>52.956245420000002</c:v>
                </c:pt>
                <c:pt idx="1409">
                  <c:v>52.956245420000002</c:v>
                </c:pt>
                <c:pt idx="1410">
                  <c:v>48.03397751</c:v>
                </c:pt>
                <c:pt idx="1411">
                  <c:v>46.238895419999999</c:v>
                </c:pt>
                <c:pt idx="1412">
                  <c:v>46.238895419999999</c:v>
                </c:pt>
                <c:pt idx="1413">
                  <c:v>45.358394619999999</c:v>
                </c:pt>
                <c:pt idx="1414">
                  <c:v>45.577102660000001</c:v>
                </c:pt>
                <c:pt idx="1415">
                  <c:v>45.577102660000001</c:v>
                </c:pt>
                <c:pt idx="1416">
                  <c:v>45.379707340000003</c:v>
                </c:pt>
                <c:pt idx="1417">
                  <c:v>45.060173030000001</c:v>
                </c:pt>
                <c:pt idx="1418">
                  <c:v>45.060173030000001</c:v>
                </c:pt>
                <c:pt idx="1419">
                  <c:v>45.709186549999998</c:v>
                </c:pt>
                <c:pt idx="1420">
                  <c:v>46.226123809999997</c:v>
                </c:pt>
                <c:pt idx="1421">
                  <c:v>46.226123809999997</c:v>
                </c:pt>
                <c:pt idx="1422">
                  <c:v>46.774299620000001</c:v>
                </c:pt>
                <c:pt idx="1423">
                  <c:v>47.332416530000003</c:v>
                </c:pt>
                <c:pt idx="1424">
                  <c:v>48.194450379999999</c:v>
                </c:pt>
                <c:pt idx="1425">
                  <c:v>48.194450379999999</c:v>
                </c:pt>
                <c:pt idx="1426">
                  <c:v>48.64180374</c:v>
                </c:pt>
                <c:pt idx="1427">
                  <c:v>49.527980800000002</c:v>
                </c:pt>
                <c:pt idx="1428">
                  <c:v>50.162796020000002</c:v>
                </c:pt>
                <c:pt idx="1429">
                  <c:v>50.630023960000003</c:v>
                </c:pt>
                <c:pt idx="1430">
                  <c:v>51.2279129</c:v>
                </c:pt>
                <c:pt idx="1431">
                  <c:v>51.2279129</c:v>
                </c:pt>
                <c:pt idx="1432">
                  <c:v>51.607086180000003</c:v>
                </c:pt>
                <c:pt idx="1433">
                  <c:v>51.730651860000002</c:v>
                </c:pt>
                <c:pt idx="1434">
                  <c:v>51.730651860000002</c:v>
                </c:pt>
                <c:pt idx="1435">
                  <c:v>51.492057799999998</c:v>
                </c:pt>
                <c:pt idx="1436">
                  <c:v>50.554756159999997</c:v>
                </c:pt>
                <c:pt idx="1437">
                  <c:v>49.816272740000002</c:v>
                </c:pt>
                <c:pt idx="1438">
                  <c:v>48.957073209999997</c:v>
                </c:pt>
                <c:pt idx="1439">
                  <c:v>48.519660950000002</c:v>
                </c:pt>
                <c:pt idx="1440">
                  <c:v>48.519660950000002</c:v>
                </c:pt>
                <c:pt idx="1441">
                  <c:v>48.271141049999997</c:v>
                </c:pt>
                <c:pt idx="1442">
                  <c:v>48.849143980000001</c:v>
                </c:pt>
                <c:pt idx="1443">
                  <c:v>48.765354160000001</c:v>
                </c:pt>
                <c:pt idx="1444">
                  <c:v>48.765354160000001</c:v>
                </c:pt>
                <c:pt idx="1445">
                  <c:v>48.947139739999997</c:v>
                </c:pt>
                <c:pt idx="1446">
                  <c:v>50.215343480000001</c:v>
                </c:pt>
                <c:pt idx="1447">
                  <c:v>52.293037409999997</c:v>
                </c:pt>
                <c:pt idx="1448">
                  <c:v>52.69068146</c:v>
                </c:pt>
                <c:pt idx="1449">
                  <c:v>52.560020450000003</c:v>
                </c:pt>
                <c:pt idx="1450">
                  <c:v>52.560020450000003</c:v>
                </c:pt>
                <c:pt idx="1451">
                  <c:v>51.901062009999997</c:v>
                </c:pt>
                <c:pt idx="1452">
                  <c:v>50.943878169999998</c:v>
                </c:pt>
                <c:pt idx="1453">
                  <c:v>50.943878169999998</c:v>
                </c:pt>
                <c:pt idx="1454">
                  <c:v>48.893169399999998</c:v>
                </c:pt>
                <c:pt idx="1455">
                  <c:v>47.759880070000001</c:v>
                </c:pt>
                <c:pt idx="1456">
                  <c:v>47.759880070000001</c:v>
                </c:pt>
                <c:pt idx="1457">
                  <c:v>47.423301700000003</c:v>
                </c:pt>
                <c:pt idx="1458">
                  <c:v>47.014293670000001</c:v>
                </c:pt>
                <c:pt idx="1459">
                  <c:v>47.014293670000001</c:v>
                </c:pt>
                <c:pt idx="1460">
                  <c:v>47.1705246</c:v>
                </c:pt>
                <c:pt idx="1461">
                  <c:v>47.771247860000003</c:v>
                </c:pt>
                <c:pt idx="1462">
                  <c:v>48.769615170000002</c:v>
                </c:pt>
                <c:pt idx="1463">
                  <c:v>48.769615170000002</c:v>
                </c:pt>
                <c:pt idx="1464">
                  <c:v>50.987888339999998</c:v>
                </c:pt>
                <c:pt idx="1465">
                  <c:v>53.554126740000001</c:v>
                </c:pt>
                <c:pt idx="1466">
                  <c:v>53.554126740000001</c:v>
                </c:pt>
                <c:pt idx="1467">
                  <c:v>52.844043730000003</c:v>
                </c:pt>
                <c:pt idx="1468">
                  <c:v>52.463439940000001</c:v>
                </c:pt>
                <c:pt idx="1469">
                  <c:v>52.463439940000001</c:v>
                </c:pt>
                <c:pt idx="1470">
                  <c:v>52.702033999999998</c:v>
                </c:pt>
                <c:pt idx="1471">
                  <c:v>52.568531040000003</c:v>
                </c:pt>
                <c:pt idx="1472">
                  <c:v>51.905326840000001</c:v>
                </c:pt>
                <c:pt idx="1473">
                  <c:v>50.405639649999998</c:v>
                </c:pt>
                <c:pt idx="1474">
                  <c:v>47.799644469999997</c:v>
                </c:pt>
                <c:pt idx="1475">
                  <c:v>47.799644469999997</c:v>
                </c:pt>
                <c:pt idx="1476">
                  <c:v>47.639171599999997</c:v>
                </c:pt>
                <c:pt idx="1477">
                  <c:v>47.119396209999998</c:v>
                </c:pt>
                <c:pt idx="1478">
                  <c:v>46.836784360000003</c:v>
                </c:pt>
                <c:pt idx="1479">
                  <c:v>46.836784360000003</c:v>
                </c:pt>
                <c:pt idx="1480">
                  <c:v>46.974540709999999</c:v>
                </c:pt>
                <c:pt idx="1481">
                  <c:v>47.58094406</c:v>
                </c:pt>
                <c:pt idx="1482">
                  <c:v>48.785240170000002</c:v>
                </c:pt>
                <c:pt idx="1483">
                  <c:v>51.21086502</c:v>
                </c:pt>
                <c:pt idx="1484">
                  <c:v>53.138019559999996</c:v>
                </c:pt>
                <c:pt idx="1485">
                  <c:v>53.138019559999996</c:v>
                </c:pt>
                <c:pt idx="1486">
                  <c:v>54.5255127</c:v>
                </c:pt>
                <c:pt idx="1487">
                  <c:v>53.995796200000001</c:v>
                </c:pt>
                <c:pt idx="1488">
                  <c:v>53.995796200000001</c:v>
                </c:pt>
                <c:pt idx="1489">
                  <c:v>54.063964839999997</c:v>
                </c:pt>
                <c:pt idx="1490">
                  <c:v>52.581321719999998</c:v>
                </c:pt>
                <c:pt idx="1491">
                  <c:v>52.581321719999998</c:v>
                </c:pt>
                <c:pt idx="1492">
                  <c:v>51.67810059</c:v>
                </c:pt>
                <c:pt idx="1493">
                  <c:v>50.5377121</c:v>
                </c:pt>
                <c:pt idx="1494">
                  <c:v>50.5377121</c:v>
                </c:pt>
                <c:pt idx="1495">
                  <c:v>49.812011720000001</c:v>
                </c:pt>
                <c:pt idx="1496">
                  <c:v>48.978382109999998</c:v>
                </c:pt>
                <c:pt idx="1497">
                  <c:v>48.647491459999998</c:v>
                </c:pt>
                <c:pt idx="1498">
                  <c:v>48.93294144</c:v>
                </c:pt>
                <c:pt idx="1499">
                  <c:v>49.813438419999997</c:v>
                </c:pt>
                <c:pt idx="1500">
                  <c:v>49.813438419999997</c:v>
                </c:pt>
                <c:pt idx="1501">
                  <c:v>51.382701869999998</c:v>
                </c:pt>
                <c:pt idx="1502">
                  <c:v>52.288757320000002</c:v>
                </c:pt>
                <c:pt idx="1503">
                  <c:v>52.162364959999998</c:v>
                </c:pt>
                <c:pt idx="1504">
                  <c:v>52.162364959999998</c:v>
                </c:pt>
                <c:pt idx="1505">
                  <c:v>52.190776820000004</c:v>
                </c:pt>
                <c:pt idx="1506">
                  <c:v>51.849937439999998</c:v>
                </c:pt>
                <c:pt idx="1507">
                  <c:v>51.849937439999998</c:v>
                </c:pt>
                <c:pt idx="1508">
                  <c:v>51.166839600000003</c:v>
                </c:pt>
                <c:pt idx="1509">
                  <c:v>51.692298890000004</c:v>
                </c:pt>
                <c:pt idx="1510">
                  <c:v>51.692298890000004</c:v>
                </c:pt>
                <c:pt idx="1511">
                  <c:v>52.76735687</c:v>
                </c:pt>
                <c:pt idx="1512">
                  <c:v>53.315544129999999</c:v>
                </c:pt>
                <c:pt idx="1513">
                  <c:v>52.869609830000002</c:v>
                </c:pt>
                <c:pt idx="1514">
                  <c:v>52.869609830000002</c:v>
                </c:pt>
                <c:pt idx="1515">
                  <c:v>51.544605259999997</c:v>
                </c:pt>
                <c:pt idx="1516">
                  <c:v>51.544605259999997</c:v>
                </c:pt>
                <c:pt idx="1517">
                  <c:v>49.846092220000003</c:v>
                </c:pt>
                <c:pt idx="1518">
                  <c:v>49.41010284</c:v>
                </c:pt>
                <c:pt idx="1519">
                  <c:v>50.017929080000002</c:v>
                </c:pt>
                <c:pt idx="1520">
                  <c:v>50.017929080000002</c:v>
                </c:pt>
                <c:pt idx="1521">
                  <c:v>49.376026150000001</c:v>
                </c:pt>
                <c:pt idx="1522">
                  <c:v>49.283714289999999</c:v>
                </c:pt>
                <c:pt idx="1523">
                  <c:v>49.283714289999999</c:v>
                </c:pt>
                <c:pt idx="1524">
                  <c:v>49.15022278</c:v>
                </c:pt>
                <c:pt idx="1525">
                  <c:v>50.861507420000002</c:v>
                </c:pt>
                <c:pt idx="1526">
                  <c:v>50.861507420000002</c:v>
                </c:pt>
                <c:pt idx="1527">
                  <c:v>52.369712829999997</c:v>
                </c:pt>
                <c:pt idx="1528">
                  <c:v>52.91931915</c:v>
                </c:pt>
                <c:pt idx="1529">
                  <c:v>52.91931915</c:v>
                </c:pt>
                <c:pt idx="1530">
                  <c:v>53.532825469999999</c:v>
                </c:pt>
                <c:pt idx="1531">
                  <c:v>53.240272519999998</c:v>
                </c:pt>
                <c:pt idx="1532">
                  <c:v>52.446403500000002</c:v>
                </c:pt>
                <c:pt idx="1533">
                  <c:v>51.457977290000002</c:v>
                </c:pt>
                <c:pt idx="1534">
                  <c:v>51.047542569999997</c:v>
                </c:pt>
                <c:pt idx="1535">
                  <c:v>51.047542569999997</c:v>
                </c:pt>
                <c:pt idx="1536">
                  <c:v>50.080425259999998</c:v>
                </c:pt>
                <c:pt idx="1537">
                  <c:v>49.292236330000001</c:v>
                </c:pt>
                <c:pt idx="1538">
                  <c:v>48.825004579999998</c:v>
                </c:pt>
                <c:pt idx="1539">
                  <c:v>48.825004579999998</c:v>
                </c:pt>
                <c:pt idx="1540">
                  <c:v>48.823585510000001</c:v>
                </c:pt>
                <c:pt idx="1541">
                  <c:v>49.848930359999997</c:v>
                </c:pt>
                <c:pt idx="1542">
                  <c:v>51.494892120000003</c:v>
                </c:pt>
                <c:pt idx="1543">
                  <c:v>52.716228489999999</c:v>
                </c:pt>
                <c:pt idx="1544">
                  <c:v>53.541343689999998</c:v>
                </c:pt>
                <c:pt idx="1545">
                  <c:v>53.541343689999998</c:v>
                </c:pt>
                <c:pt idx="1546">
                  <c:v>54.33236694</c:v>
                </c:pt>
                <c:pt idx="1547">
                  <c:v>54.323844909999998</c:v>
                </c:pt>
                <c:pt idx="1548">
                  <c:v>54.173309330000002</c:v>
                </c:pt>
                <c:pt idx="1549">
                  <c:v>54.173309330000002</c:v>
                </c:pt>
                <c:pt idx="1550">
                  <c:v>53.397911069999999</c:v>
                </c:pt>
                <c:pt idx="1551">
                  <c:v>52.788665770000001</c:v>
                </c:pt>
                <c:pt idx="1552">
                  <c:v>51.766151430000001</c:v>
                </c:pt>
                <c:pt idx="1553">
                  <c:v>51.280456540000003</c:v>
                </c:pt>
                <c:pt idx="1554">
                  <c:v>51.280456540000003</c:v>
                </c:pt>
                <c:pt idx="1555">
                  <c:v>49.360401150000001</c:v>
                </c:pt>
                <c:pt idx="1556">
                  <c:v>48.675888059999998</c:v>
                </c:pt>
                <c:pt idx="1557">
                  <c:v>47.880603790000002</c:v>
                </c:pt>
                <c:pt idx="1558">
                  <c:v>47.880603790000002</c:v>
                </c:pt>
                <c:pt idx="1559">
                  <c:v>47.474437709999997</c:v>
                </c:pt>
                <c:pt idx="1560">
                  <c:v>47.943092350000001</c:v>
                </c:pt>
                <c:pt idx="1561">
                  <c:v>48.854831699999998</c:v>
                </c:pt>
                <c:pt idx="1562">
                  <c:v>49.057910919999998</c:v>
                </c:pt>
                <c:pt idx="1563">
                  <c:v>50.419834139999999</c:v>
                </c:pt>
                <c:pt idx="1564">
                  <c:v>52.263195039999999</c:v>
                </c:pt>
                <c:pt idx="1565">
                  <c:v>52.263195039999999</c:v>
                </c:pt>
                <c:pt idx="1566">
                  <c:v>54.296875</c:v>
                </c:pt>
                <c:pt idx="1567">
                  <c:v>54.850738530000001</c:v>
                </c:pt>
                <c:pt idx="1568">
                  <c:v>54.850738530000001</c:v>
                </c:pt>
                <c:pt idx="1569">
                  <c:v>54.943042759999997</c:v>
                </c:pt>
                <c:pt idx="1570">
                  <c:v>54.40195465</c:v>
                </c:pt>
                <c:pt idx="1571">
                  <c:v>53.297080989999998</c:v>
                </c:pt>
                <c:pt idx="1572">
                  <c:v>51.79029465</c:v>
                </c:pt>
                <c:pt idx="1573">
                  <c:v>50.58031845</c:v>
                </c:pt>
                <c:pt idx="1574">
                  <c:v>50.58031845</c:v>
                </c:pt>
                <c:pt idx="1575">
                  <c:v>49.482536320000001</c:v>
                </c:pt>
                <c:pt idx="1576">
                  <c:v>49.30927277</c:v>
                </c:pt>
                <c:pt idx="1577">
                  <c:v>49.276615139999997</c:v>
                </c:pt>
                <c:pt idx="1578">
                  <c:v>49.276615139999997</c:v>
                </c:pt>
                <c:pt idx="1579">
                  <c:v>49.107616419999999</c:v>
                </c:pt>
                <c:pt idx="1580">
                  <c:v>48.849143980000001</c:v>
                </c:pt>
                <c:pt idx="1581">
                  <c:v>48.748321529999998</c:v>
                </c:pt>
                <c:pt idx="1582">
                  <c:v>49.772247309999997</c:v>
                </c:pt>
                <c:pt idx="1583">
                  <c:v>51.884021760000003</c:v>
                </c:pt>
                <c:pt idx="1584">
                  <c:v>51.884021760000003</c:v>
                </c:pt>
                <c:pt idx="1585">
                  <c:v>53.133758540000002</c:v>
                </c:pt>
                <c:pt idx="1586">
                  <c:v>53.471759800000001</c:v>
                </c:pt>
                <c:pt idx="1587">
                  <c:v>53.471759800000001</c:v>
                </c:pt>
                <c:pt idx="1588">
                  <c:v>53.879333500000001</c:v>
                </c:pt>
                <c:pt idx="1589">
                  <c:v>53.022987370000003</c:v>
                </c:pt>
                <c:pt idx="1590">
                  <c:v>53.022987370000003</c:v>
                </c:pt>
                <c:pt idx="1591">
                  <c:v>52.31148529</c:v>
                </c:pt>
                <c:pt idx="1592">
                  <c:v>52.359779359999997</c:v>
                </c:pt>
                <c:pt idx="1593">
                  <c:v>52.359779359999997</c:v>
                </c:pt>
                <c:pt idx="1594">
                  <c:v>51.703666689999999</c:v>
                </c:pt>
                <c:pt idx="1595">
                  <c:v>50.807544710000002</c:v>
                </c:pt>
                <c:pt idx="1596">
                  <c:v>49.621707919999999</c:v>
                </c:pt>
                <c:pt idx="1597">
                  <c:v>48.991161349999999</c:v>
                </c:pt>
                <c:pt idx="1598">
                  <c:v>49.802074429999998</c:v>
                </c:pt>
                <c:pt idx="1599">
                  <c:v>49.802074429999998</c:v>
                </c:pt>
                <c:pt idx="1600">
                  <c:v>50.715240479999999</c:v>
                </c:pt>
                <c:pt idx="1601">
                  <c:v>50.807544710000002</c:v>
                </c:pt>
                <c:pt idx="1602">
                  <c:v>52.055854799999999</c:v>
                </c:pt>
                <c:pt idx="1603">
                  <c:v>52.055854799999999</c:v>
                </c:pt>
                <c:pt idx="1604">
                  <c:v>53.032920840000003</c:v>
                </c:pt>
                <c:pt idx="1605">
                  <c:v>53.275768280000001</c:v>
                </c:pt>
                <c:pt idx="1606">
                  <c:v>53.378028870000001</c:v>
                </c:pt>
                <c:pt idx="1607">
                  <c:v>53.008789059999998</c:v>
                </c:pt>
                <c:pt idx="1608">
                  <c:v>52.703453060000001</c:v>
                </c:pt>
                <c:pt idx="1609">
                  <c:v>52.703453060000001</c:v>
                </c:pt>
                <c:pt idx="1610">
                  <c:v>52.459186549999998</c:v>
                </c:pt>
                <c:pt idx="1611">
                  <c:v>52.518836980000003</c:v>
                </c:pt>
                <c:pt idx="1612">
                  <c:v>52.518836980000003</c:v>
                </c:pt>
                <c:pt idx="1613">
                  <c:v>52.388175959999998</c:v>
                </c:pt>
                <c:pt idx="1614">
                  <c:v>51.003528590000002</c:v>
                </c:pt>
                <c:pt idx="1615">
                  <c:v>51.003528590000002</c:v>
                </c:pt>
                <c:pt idx="1616">
                  <c:v>49.224067689999998</c:v>
                </c:pt>
                <c:pt idx="1617">
                  <c:v>48.660266880000002</c:v>
                </c:pt>
                <c:pt idx="1618">
                  <c:v>48.660266880000002</c:v>
                </c:pt>
                <c:pt idx="1619">
                  <c:v>48.776725769999999</c:v>
                </c:pt>
                <c:pt idx="1620">
                  <c:v>48.50120544</c:v>
                </c:pt>
                <c:pt idx="1621">
                  <c:v>48.362026210000003</c:v>
                </c:pt>
                <c:pt idx="1622">
                  <c:v>48.362026210000003</c:v>
                </c:pt>
                <c:pt idx="1623">
                  <c:v>48.369132999999998</c:v>
                </c:pt>
                <c:pt idx="1624">
                  <c:v>47.474433900000001</c:v>
                </c:pt>
                <c:pt idx="1625">
                  <c:v>47.474433900000001</c:v>
                </c:pt>
                <c:pt idx="1626">
                  <c:v>47.705921170000003</c:v>
                </c:pt>
                <c:pt idx="1627">
                  <c:v>49.083473210000001</c:v>
                </c:pt>
                <c:pt idx="1628">
                  <c:v>49.083473210000001</c:v>
                </c:pt>
                <c:pt idx="1629">
                  <c:v>52.64380646</c:v>
                </c:pt>
                <c:pt idx="1630">
                  <c:v>54.346576689999999</c:v>
                </c:pt>
                <c:pt idx="1631">
                  <c:v>54.970020290000001</c:v>
                </c:pt>
                <c:pt idx="1632">
                  <c:v>54.907539370000002</c:v>
                </c:pt>
                <c:pt idx="1633">
                  <c:v>54.769783019999998</c:v>
                </c:pt>
                <c:pt idx="1634">
                  <c:v>54.769783019999998</c:v>
                </c:pt>
                <c:pt idx="1635">
                  <c:v>53.691875459999999</c:v>
                </c:pt>
                <c:pt idx="1636">
                  <c:v>53.179199220000001</c:v>
                </c:pt>
                <c:pt idx="1637">
                  <c:v>52.75315475</c:v>
                </c:pt>
                <c:pt idx="1638">
                  <c:v>52.75315475</c:v>
                </c:pt>
                <c:pt idx="1639">
                  <c:v>52.520244599999998</c:v>
                </c:pt>
                <c:pt idx="1640">
                  <c:v>52.15668488</c:v>
                </c:pt>
                <c:pt idx="1641">
                  <c:v>51.521873470000003</c:v>
                </c:pt>
                <c:pt idx="1642">
                  <c:v>50.983638759999998</c:v>
                </c:pt>
                <c:pt idx="1643">
                  <c:v>50.983638759999998</c:v>
                </c:pt>
                <c:pt idx="1644">
                  <c:v>50.013679500000002</c:v>
                </c:pt>
                <c:pt idx="1645">
                  <c:v>48.707141880000002</c:v>
                </c:pt>
                <c:pt idx="1646">
                  <c:v>47.494319920000002</c:v>
                </c:pt>
                <c:pt idx="1647">
                  <c:v>47.494319920000002</c:v>
                </c:pt>
                <c:pt idx="1648">
                  <c:v>46.933357239999999</c:v>
                </c:pt>
                <c:pt idx="1649">
                  <c:v>46.914894099999998</c:v>
                </c:pt>
                <c:pt idx="1650">
                  <c:v>47.571006769999997</c:v>
                </c:pt>
                <c:pt idx="1651">
                  <c:v>48.09362411</c:v>
                </c:pt>
                <c:pt idx="1652">
                  <c:v>49.95970535</c:v>
                </c:pt>
                <c:pt idx="1653">
                  <c:v>49.95970535</c:v>
                </c:pt>
                <c:pt idx="1654">
                  <c:v>52.697772980000003</c:v>
                </c:pt>
                <c:pt idx="1655">
                  <c:v>53.880760189999997</c:v>
                </c:pt>
                <c:pt idx="1656">
                  <c:v>53.613780980000001</c:v>
                </c:pt>
                <c:pt idx="1657">
                  <c:v>53.613780980000001</c:v>
                </c:pt>
                <c:pt idx="1658">
                  <c:v>54.089519500000002</c:v>
                </c:pt>
                <c:pt idx="1659">
                  <c:v>54.089519500000002</c:v>
                </c:pt>
                <c:pt idx="1660">
                  <c:v>53.255897519999998</c:v>
                </c:pt>
                <c:pt idx="1661">
                  <c:v>51.989112849999998</c:v>
                </c:pt>
                <c:pt idx="1662">
                  <c:v>51.279045099999998</c:v>
                </c:pt>
                <c:pt idx="1663">
                  <c:v>51.279045099999998</c:v>
                </c:pt>
                <c:pt idx="1664">
                  <c:v>50.367301939999997</c:v>
                </c:pt>
                <c:pt idx="1665">
                  <c:v>49.251056669999997</c:v>
                </c:pt>
                <c:pt idx="1666">
                  <c:v>49.251056669999997</c:v>
                </c:pt>
                <c:pt idx="1667">
                  <c:v>48.210075379999999</c:v>
                </c:pt>
                <c:pt idx="1668">
                  <c:v>48.275402069999998</c:v>
                </c:pt>
                <c:pt idx="1669">
                  <c:v>48.275402069999998</c:v>
                </c:pt>
                <c:pt idx="1670">
                  <c:v>48.712810519999998</c:v>
                </c:pt>
                <c:pt idx="1671">
                  <c:v>50.769203189999999</c:v>
                </c:pt>
                <c:pt idx="1672">
                  <c:v>52.071483610000001</c:v>
                </c:pt>
                <c:pt idx="1673">
                  <c:v>52.071483610000001</c:v>
                </c:pt>
                <c:pt idx="1674">
                  <c:v>53.179210660000003</c:v>
                </c:pt>
                <c:pt idx="1675">
                  <c:v>53.629394529999999</c:v>
                </c:pt>
                <c:pt idx="1676">
                  <c:v>54.00005341</c:v>
                </c:pt>
                <c:pt idx="1677">
                  <c:v>53.693305969999997</c:v>
                </c:pt>
                <c:pt idx="1678">
                  <c:v>53.47033691</c:v>
                </c:pt>
                <c:pt idx="1679">
                  <c:v>53.47033691</c:v>
                </c:pt>
                <c:pt idx="1680">
                  <c:v>53.207603450000001</c:v>
                </c:pt>
                <c:pt idx="1681">
                  <c:v>54.088104250000001</c:v>
                </c:pt>
                <c:pt idx="1682">
                  <c:v>54.088104250000001</c:v>
                </c:pt>
                <c:pt idx="1683">
                  <c:v>54.362190249999998</c:v>
                </c:pt>
                <c:pt idx="1684">
                  <c:v>54.38349152</c:v>
                </c:pt>
                <c:pt idx="1685">
                  <c:v>53.929046630000002</c:v>
                </c:pt>
                <c:pt idx="1686">
                  <c:v>53.937568659999997</c:v>
                </c:pt>
                <c:pt idx="1687">
                  <c:v>53.849517820000003</c:v>
                </c:pt>
                <c:pt idx="1688">
                  <c:v>53.849517820000003</c:v>
                </c:pt>
                <c:pt idx="1689">
                  <c:v>53.140861510000001</c:v>
                </c:pt>
                <c:pt idx="1690">
                  <c:v>51.80734253</c:v>
                </c:pt>
                <c:pt idx="1691">
                  <c:v>51.392658230000002</c:v>
                </c:pt>
                <c:pt idx="1692">
                  <c:v>51.392658230000002</c:v>
                </c:pt>
                <c:pt idx="1693">
                  <c:v>50.652748109999997</c:v>
                </c:pt>
                <c:pt idx="1694">
                  <c:v>48.576480869999997</c:v>
                </c:pt>
                <c:pt idx="1695">
                  <c:v>47.24295807</c:v>
                </c:pt>
                <c:pt idx="1696">
                  <c:v>46.860935210000001</c:v>
                </c:pt>
                <c:pt idx="1697">
                  <c:v>46.747322080000004</c:v>
                </c:pt>
                <c:pt idx="1698">
                  <c:v>46.747322080000004</c:v>
                </c:pt>
                <c:pt idx="1699">
                  <c:v>47.088157649999999</c:v>
                </c:pt>
                <c:pt idx="1700">
                  <c:v>47.974327090000003</c:v>
                </c:pt>
                <c:pt idx="1701">
                  <c:v>47.974327090000003</c:v>
                </c:pt>
                <c:pt idx="1702">
                  <c:v>47.77408981</c:v>
                </c:pt>
                <c:pt idx="1703">
                  <c:v>46.981643679999998</c:v>
                </c:pt>
                <c:pt idx="1704">
                  <c:v>46.981643679999998</c:v>
                </c:pt>
                <c:pt idx="1705">
                  <c:v>46.801284789999997</c:v>
                </c:pt>
                <c:pt idx="1706">
                  <c:v>46.762943270000001</c:v>
                </c:pt>
                <c:pt idx="1707">
                  <c:v>46.762943270000001</c:v>
                </c:pt>
                <c:pt idx="1708">
                  <c:v>47.53125</c:v>
                </c:pt>
                <c:pt idx="1709">
                  <c:v>48.326530460000001</c:v>
                </c:pt>
                <c:pt idx="1710">
                  <c:v>50.970855710000002</c:v>
                </c:pt>
                <c:pt idx="1711">
                  <c:v>53.383705140000004</c:v>
                </c:pt>
                <c:pt idx="1712">
                  <c:v>55.755371089999997</c:v>
                </c:pt>
                <c:pt idx="1713">
                  <c:v>56.85031128</c:v>
                </c:pt>
                <c:pt idx="1714">
                  <c:v>56.85031128</c:v>
                </c:pt>
                <c:pt idx="1715">
                  <c:v>56.500946040000002</c:v>
                </c:pt>
                <c:pt idx="1716">
                  <c:v>56.395862579999999</c:v>
                </c:pt>
                <c:pt idx="1717">
                  <c:v>56.395862579999999</c:v>
                </c:pt>
                <c:pt idx="1718">
                  <c:v>55.35204315</c:v>
                </c:pt>
                <c:pt idx="1719">
                  <c:v>54.085266109999999</c:v>
                </c:pt>
                <c:pt idx="1720">
                  <c:v>52.564289090000003</c:v>
                </c:pt>
                <c:pt idx="1721">
                  <c:v>51.598579409999999</c:v>
                </c:pt>
                <c:pt idx="1722">
                  <c:v>50.905544280000001</c:v>
                </c:pt>
                <c:pt idx="1723">
                  <c:v>50.905544280000001</c:v>
                </c:pt>
                <c:pt idx="1724">
                  <c:v>51.229339600000003</c:v>
                </c:pt>
                <c:pt idx="1725">
                  <c:v>50.678306579999997</c:v>
                </c:pt>
                <c:pt idx="1726">
                  <c:v>50.66695404</c:v>
                </c:pt>
                <c:pt idx="1727">
                  <c:v>50.66695404</c:v>
                </c:pt>
                <c:pt idx="1728">
                  <c:v>50.566123959999999</c:v>
                </c:pt>
                <c:pt idx="1729">
                  <c:v>50.749317169999998</c:v>
                </c:pt>
                <c:pt idx="1730">
                  <c:v>51.283294679999997</c:v>
                </c:pt>
                <c:pt idx="1731">
                  <c:v>51.496318819999999</c:v>
                </c:pt>
                <c:pt idx="1732">
                  <c:v>51.523303990000002</c:v>
                </c:pt>
                <c:pt idx="1733">
                  <c:v>51.523303990000002</c:v>
                </c:pt>
                <c:pt idx="1734">
                  <c:v>51.733489990000002</c:v>
                </c:pt>
                <c:pt idx="1735">
                  <c:v>51.739177699999999</c:v>
                </c:pt>
                <c:pt idx="1736">
                  <c:v>51.739177699999999</c:v>
                </c:pt>
                <c:pt idx="1737">
                  <c:v>52.14959717</c:v>
                </c:pt>
                <c:pt idx="1738">
                  <c:v>53.412117000000002</c:v>
                </c:pt>
                <c:pt idx="1739">
                  <c:v>53.412117000000002</c:v>
                </c:pt>
                <c:pt idx="1740">
                  <c:v>53.187732699999998</c:v>
                </c:pt>
                <c:pt idx="1741">
                  <c:v>53.112457280000001</c:v>
                </c:pt>
                <c:pt idx="1742">
                  <c:v>53.112457280000001</c:v>
                </c:pt>
                <c:pt idx="1743">
                  <c:v>53.032928470000002</c:v>
                </c:pt>
                <c:pt idx="1744">
                  <c:v>52.900856019999999</c:v>
                </c:pt>
                <c:pt idx="1745">
                  <c:v>52.703453060000001</c:v>
                </c:pt>
                <c:pt idx="1746">
                  <c:v>52.703453060000001</c:v>
                </c:pt>
                <c:pt idx="1747">
                  <c:v>52.28450394</c:v>
                </c:pt>
                <c:pt idx="1748">
                  <c:v>52.28450394</c:v>
                </c:pt>
                <c:pt idx="1749">
                  <c:v>51.297492980000001</c:v>
                </c:pt>
                <c:pt idx="1750">
                  <c:v>50.348827360000001</c:v>
                </c:pt>
                <c:pt idx="1751">
                  <c:v>49.197078699999999</c:v>
                </c:pt>
                <c:pt idx="1752">
                  <c:v>49.197078699999999</c:v>
                </c:pt>
                <c:pt idx="1753">
                  <c:v>48.663105010000002</c:v>
                </c:pt>
                <c:pt idx="1754">
                  <c:v>48.611984249999999</c:v>
                </c:pt>
                <c:pt idx="1755">
                  <c:v>48.611984249999999</c:v>
                </c:pt>
                <c:pt idx="1756">
                  <c:v>48.515411380000003</c:v>
                </c:pt>
                <c:pt idx="1757">
                  <c:v>49.0082016</c:v>
                </c:pt>
                <c:pt idx="1758">
                  <c:v>49.0082016</c:v>
                </c:pt>
                <c:pt idx="1759">
                  <c:v>51.203758239999999</c:v>
                </c:pt>
                <c:pt idx="1760">
                  <c:v>53.721702579999999</c:v>
                </c:pt>
                <c:pt idx="1761">
                  <c:v>53.721702579999999</c:v>
                </c:pt>
                <c:pt idx="1762">
                  <c:v>55.133342740000003</c:v>
                </c:pt>
                <c:pt idx="1763">
                  <c:v>55.168846129999999</c:v>
                </c:pt>
                <c:pt idx="1764">
                  <c:v>54.585163119999997</c:v>
                </c:pt>
                <c:pt idx="1765">
                  <c:v>54.147743230000003</c:v>
                </c:pt>
                <c:pt idx="1766">
                  <c:v>52.92925262</c:v>
                </c:pt>
                <c:pt idx="1767">
                  <c:v>52.92925262</c:v>
                </c:pt>
                <c:pt idx="1768">
                  <c:v>52.435047150000003</c:v>
                </c:pt>
                <c:pt idx="1769">
                  <c:v>52.717651369999999</c:v>
                </c:pt>
                <c:pt idx="1770">
                  <c:v>52.835521700000001</c:v>
                </c:pt>
                <c:pt idx="1771">
                  <c:v>52.835521700000001</c:v>
                </c:pt>
                <c:pt idx="1772">
                  <c:v>52.249000549999998</c:v>
                </c:pt>
                <c:pt idx="1773">
                  <c:v>51.612770079999997</c:v>
                </c:pt>
                <c:pt idx="1774">
                  <c:v>51.219379429999996</c:v>
                </c:pt>
                <c:pt idx="1775">
                  <c:v>50.804695129999999</c:v>
                </c:pt>
                <c:pt idx="1776">
                  <c:v>49.965385439999999</c:v>
                </c:pt>
                <c:pt idx="1777">
                  <c:v>49.965385439999999</c:v>
                </c:pt>
                <c:pt idx="1778">
                  <c:v>48.969863889999999</c:v>
                </c:pt>
                <c:pt idx="1779">
                  <c:v>48.160377500000003</c:v>
                </c:pt>
                <c:pt idx="1780">
                  <c:v>48.160377500000003</c:v>
                </c:pt>
                <c:pt idx="1781">
                  <c:v>48.606304170000001</c:v>
                </c:pt>
                <c:pt idx="1782">
                  <c:v>49.971073150000002</c:v>
                </c:pt>
                <c:pt idx="1783">
                  <c:v>49.971073150000002</c:v>
                </c:pt>
                <c:pt idx="1784">
                  <c:v>52.011829380000002</c:v>
                </c:pt>
                <c:pt idx="1785">
                  <c:v>52.971855159999997</c:v>
                </c:pt>
                <c:pt idx="1786">
                  <c:v>52.971855159999997</c:v>
                </c:pt>
                <c:pt idx="1787">
                  <c:v>53.038612370000003</c:v>
                </c:pt>
                <c:pt idx="1788">
                  <c:v>52.743213650000001</c:v>
                </c:pt>
                <c:pt idx="1789">
                  <c:v>53.130920410000002</c:v>
                </c:pt>
                <c:pt idx="1790">
                  <c:v>53.562652589999999</c:v>
                </c:pt>
                <c:pt idx="1791">
                  <c:v>54.107990260000001</c:v>
                </c:pt>
                <c:pt idx="1792">
                  <c:v>54.255687709999997</c:v>
                </c:pt>
                <c:pt idx="1793">
                  <c:v>54.255687709999997</c:v>
                </c:pt>
                <c:pt idx="1794">
                  <c:v>53.716026309999997</c:v>
                </c:pt>
                <c:pt idx="1795">
                  <c:v>53.392223360000003</c:v>
                </c:pt>
                <c:pt idx="1796">
                  <c:v>53.392223360000003</c:v>
                </c:pt>
                <c:pt idx="1797">
                  <c:v>53.145118709999998</c:v>
                </c:pt>
                <c:pt idx="1798">
                  <c:v>53.324066160000001</c:v>
                </c:pt>
                <c:pt idx="1799">
                  <c:v>53.324066160000001</c:v>
                </c:pt>
                <c:pt idx="1800">
                  <c:v>53.556964870000002</c:v>
                </c:pt>
                <c:pt idx="1801">
                  <c:v>52.550071719999998</c:v>
                </c:pt>
                <c:pt idx="1802">
                  <c:v>52.550071719999998</c:v>
                </c:pt>
                <c:pt idx="1803">
                  <c:v>52.064380649999997</c:v>
                </c:pt>
                <c:pt idx="1804">
                  <c:v>51.563068389999998</c:v>
                </c:pt>
                <c:pt idx="1805">
                  <c:v>50.6385498</c:v>
                </c:pt>
                <c:pt idx="1806">
                  <c:v>50.6385498</c:v>
                </c:pt>
                <c:pt idx="1807">
                  <c:v>48.999679569999998</c:v>
                </c:pt>
                <c:pt idx="1808">
                  <c:v>48.999679569999998</c:v>
                </c:pt>
                <c:pt idx="1809">
                  <c:v>49.072109220000002</c:v>
                </c:pt>
                <c:pt idx="1810">
                  <c:v>50.432624820000001</c:v>
                </c:pt>
                <c:pt idx="1811">
                  <c:v>52.352672579999997</c:v>
                </c:pt>
                <c:pt idx="1812">
                  <c:v>52.352672579999997</c:v>
                </c:pt>
                <c:pt idx="1813">
                  <c:v>54.389179230000003</c:v>
                </c:pt>
                <c:pt idx="1814">
                  <c:v>55.289562230000001</c:v>
                </c:pt>
                <c:pt idx="1815">
                  <c:v>55.289562230000001</c:v>
                </c:pt>
                <c:pt idx="1816">
                  <c:v>53.335426329999997</c:v>
                </c:pt>
                <c:pt idx="1817">
                  <c:v>52.489013669999999</c:v>
                </c:pt>
                <c:pt idx="1818">
                  <c:v>52.489013669999999</c:v>
                </c:pt>
                <c:pt idx="1819">
                  <c:v>52.132556919999999</c:v>
                </c:pt>
                <c:pt idx="1820">
                  <c:v>51.551704409999999</c:v>
                </c:pt>
                <c:pt idx="1821">
                  <c:v>51.551704409999999</c:v>
                </c:pt>
                <c:pt idx="1822">
                  <c:v>51.574424739999998</c:v>
                </c:pt>
                <c:pt idx="1823">
                  <c:v>51.216545099999998</c:v>
                </c:pt>
                <c:pt idx="1824">
                  <c:v>50.82600403</c:v>
                </c:pt>
                <c:pt idx="1825">
                  <c:v>50.229541779999998</c:v>
                </c:pt>
                <c:pt idx="1826">
                  <c:v>50.345989230000001</c:v>
                </c:pt>
                <c:pt idx="1827">
                  <c:v>50.345989230000001</c:v>
                </c:pt>
                <c:pt idx="1828">
                  <c:v>51.179626460000001</c:v>
                </c:pt>
                <c:pt idx="1829">
                  <c:v>51.230743410000002</c:v>
                </c:pt>
                <c:pt idx="1830">
                  <c:v>50.489421839999999</c:v>
                </c:pt>
                <c:pt idx="1831">
                  <c:v>50.489421839999999</c:v>
                </c:pt>
                <c:pt idx="1832">
                  <c:v>52.437877659999998</c:v>
                </c:pt>
                <c:pt idx="1833">
                  <c:v>52.437877659999998</c:v>
                </c:pt>
                <c:pt idx="1834">
                  <c:v>53.522888180000002</c:v>
                </c:pt>
                <c:pt idx="1835">
                  <c:v>54.741382600000001</c:v>
                </c:pt>
                <c:pt idx="1836">
                  <c:v>54.427520749999999</c:v>
                </c:pt>
                <c:pt idx="1837">
                  <c:v>54.427520749999999</c:v>
                </c:pt>
                <c:pt idx="1838">
                  <c:v>53.934734339999999</c:v>
                </c:pt>
                <c:pt idx="1839">
                  <c:v>53.257312769999999</c:v>
                </c:pt>
                <c:pt idx="1840">
                  <c:v>53.257312769999999</c:v>
                </c:pt>
                <c:pt idx="1841">
                  <c:v>53.223228450000001</c:v>
                </c:pt>
                <c:pt idx="1842">
                  <c:v>53.113880160000001</c:v>
                </c:pt>
                <c:pt idx="1843">
                  <c:v>53.113880160000001</c:v>
                </c:pt>
                <c:pt idx="1844">
                  <c:v>52.646648409999997</c:v>
                </c:pt>
                <c:pt idx="1845">
                  <c:v>52.332794190000001</c:v>
                </c:pt>
                <c:pt idx="1846">
                  <c:v>52.332794190000001</c:v>
                </c:pt>
                <c:pt idx="1847">
                  <c:v>51.923786159999999</c:v>
                </c:pt>
                <c:pt idx="1848">
                  <c:v>51.862720490000001</c:v>
                </c:pt>
                <c:pt idx="1849">
                  <c:v>51.406848910000001</c:v>
                </c:pt>
                <c:pt idx="1850">
                  <c:v>51.943664550000001</c:v>
                </c:pt>
                <c:pt idx="1851">
                  <c:v>52.601203920000003</c:v>
                </c:pt>
                <c:pt idx="1852">
                  <c:v>53.572589870000002</c:v>
                </c:pt>
                <c:pt idx="1853">
                  <c:v>53.572589870000002</c:v>
                </c:pt>
                <c:pt idx="1854">
                  <c:v>53.822540279999998</c:v>
                </c:pt>
                <c:pt idx="1855">
                  <c:v>54.315330510000003</c:v>
                </c:pt>
                <c:pt idx="1856">
                  <c:v>54.315330510000003</c:v>
                </c:pt>
                <c:pt idx="1857">
                  <c:v>54.083850859999998</c:v>
                </c:pt>
                <c:pt idx="1858">
                  <c:v>53.711769099999998</c:v>
                </c:pt>
                <c:pt idx="1859">
                  <c:v>52.696350099999997</c:v>
                </c:pt>
                <c:pt idx="1860">
                  <c:v>51.787452700000003</c:v>
                </c:pt>
                <c:pt idx="1861">
                  <c:v>51.599987030000001</c:v>
                </c:pt>
                <c:pt idx="1862">
                  <c:v>51.599987030000001</c:v>
                </c:pt>
                <c:pt idx="1863">
                  <c:v>51.484962459999998</c:v>
                </c:pt>
                <c:pt idx="1864">
                  <c:v>50.432624820000001</c:v>
                </c:pt>
                <c:pt idx="1865">
                  <c:v>50.364456179999998</c:v>
                </c:pt>
                <c:pt idx="1866">
                  <c:v>50.364456179999998</c:v>
                </c:pt>
                <c:pt idx="1867">
                  <c:v>50.976539610000003</c:v>
                </c:pt>
                <c:pt idx="1868">
                  <c:v>50.976539610000003</c:v>
                </c:pt>
                <c:pt idx="1869">
                  <c:v>50.857257840000003</c:v>
                </c:pt>
                <c:pt idx="1870">
                  <c:v>51.925209049999999</c:v>
                </c:pt>
                <c:pt idx="1871">
                  <c:v>52.493267060000001</c:v>
                </c:pt>
                <c:pt idx="1872">
                  <c:v>52.493267060000001</c:v>
                </c:pt>
                <c:pt idx="1873">
                  <c:v>52.203552250000001</c:v>
                </c:pt>
                <c:pt idx="1874">
                  <c:v>52.550079349999997</c:v>
                </c:pt>
                <c:pt idx="1875">
                  <c:v>52.550079349999997</c:v>
                </c:pt>
                <c:pt idx="1876">
                  <c:v>53.003101350000001</c:v>
                </c:pt>
                <c:pt idx="1877">
                  <c:v>53.003101350000001</c:v>
                </c:pt>
                <c:pt idx="1878">
                  <c:v>53.157897949999999</c:v>
                </c:pt>
                <c:pt idx="1879">
                  <c:v>53.944671630000002</c:v>
                </c:pt>
                <c:pt idx="1880">
                  <c:v>53.8268013</c:v>
                </c:pt>
                <c:pt idx="1881">
                  <c:v>53.8268013</c:v>
                </c:pt>
                <c:pt idx="1882">
                  <c:v>53.515785219999998</c:v>
                </c:pt>
                <c:pt idx="1883">
                  <c:v>53.297080989999998</c:v>
                </c:pt>
                <c:pt idx="1884">
                  <c:v>53.833900450000002</c:v>
                </c:pt>
                <c:pt idx="1885">
                  <c:v>53.848094940000003</c:v>
                </c:pt>
                <c:pt idx="1886">
                  <c:v>53.777088169999999</c:v>
                </c:pt>
                <c:pt idx="1887">
                  <c:v>53.777088169999999</c:v>
                </c:pt>
                <c:pt idx="1888">
                  <c:v>53.048545840000003</c:v>
                </c:pt>
                <c:pt idx="1889">
                  <c:v>52.729011540000002</c:v>
                </c:pt>
                <c:pt idx="1890">
                  <c:v>52.729011540000002</c:v>
                </c:pt>
                <c:pt idx="1891">
                  <c:v>52.040233610000001</c:v>
                </c:pt>
                <c:pt idx="1892">
                  <c:v>51.653953549999997</c:v>
                </c:pt>
                <c:pt idx="1893">
                  <c:v>50.82458115</c:v>
                </c:pt>
                <c:pt idx="1894">
                  <c:v>50.99642944</c:v>
                </c:pt>
                <c:pt idx="1895">
                  <c:v>50.831684109999998</c:v>
                </c:pt>
                <c:pt idx="1896">
                  <c:v>50.357353209999999</c:v>
                </c:pt>
                <c:pt idx="1897">
                  <c:v>50.357353209999999</c:v>
                </c:pt>
                <c:pt idx="1898">
                  <c:v>50.108833310000001</c:v>
                </c:pt>
                <c:pt idx="1899">
                  <c:v>50.990745539999999</c:v>
                </c:pt>
                <c:pt idx="1900">
                  <c:v>50.990745539999999</c:v>
                </c:pt>
                <c:pt idx="1901">
                  <c:v>51.52898407</c:v>
                </c:pt>
                <c:pt idx="1902">
                  <c:v>52.4066391</c:v>
                </c:pt>
                <c:pt idx="1903">
                  <c:v>52.4066391</c:v>
                </c:pt>
                <c:pt idx="1904">
                  <c:v>53.048542019999999</c:v>
                </c:pt>
                <c:pt idx="1905">
                  <c:v>53.610939029999997</c:v>
                </c:pt>
                <c:pt idx="1906">
                  <c:v>53.610939029999997</c:v>
                </c:pt>
                <c:pt idx="1907">
                  <c:v>53.721702579999999</c:v>
                </c:pt>
                <c:pt idx="1908">
                  <c:v>53.213294980000001</c:v>
                </c:pt>
                <c:pt idx="1909">
                  <c:v>53.013050079999999</c:v>
                </c:pt>
                <c:pt idx="1910">
                  <c:v>53.013050079999999</c:v>
                </c:pt>
                <c:pt idx="1911">
                  <c:v>52.135387420000001</c:v>
                </c:pt>
                <c:pt idx="1912">
                  <c:v>52.135387420000001</c:v>
                </c:pt>
                <c:pt idx="1913">
                  <c:v>52.400959010000001</c:v>
                </c:pt>
                <c:pt idx="1914">
                  <c:v>52.285930630000003</c:v>
                </c:pt>
                <c:pt idx="1915">
                  <c:v>51.740589139999997</c:v>
                </c:pt>
                <c:pt idx="1916">
                  <c:v>51.740589139999997</c:v>
                </c:pt>
                <c:pt idx="1917">
                  <c:v>51.625549319999998</c:v>
                </c:pt>
                <c:pt idx="1918">
                  <c:v>52.114082340000003</c:v>
                </c:pt>
                <c:pt idx="1919">
                  <c:v>52.114082340000003</c:v>
                </c:pt>
                <c:pt idx="1920">
                  <c:v>53.449043269999997</c:v>
                </c:pt>
                <c:pt idx="1921">
                  <c:v>53.541351319999997</c:v>
                </c:pt>
                <c:pt idx="1922">
                  <c:v>53.541351319999997</c:v>
                </c:pt>
                <c:pt idx="1923">
                  <c:v>53.849525450000002</c:v>
                </c:pt>
                <c:pt idx="1924">
                  <c:v>53.564064029999997</c:v>
                </c:pt>
                <c:pt idx="1925">
                  <c:v>53.564064029999997</c:v>
                </c:pt>
                <c:pt idx="1926">
                  <c:v>53.25588226</c:v>
                </c:pt>
                <c:pt idx="1927">
                  <c:v>52.923572540000002</c:v>
                </c:pt>
                <c:pt idx="1928">
                  <c:v>51.947929379999998</c:v>
                </c:pt>
                <c:pt idx="1929">
                  <c:v>51.947929379999998</c:v>
                </c:pt>
                <c:pt idx="1930">
                  <c:v>51.08873749</c:v>
                </c:pt>
                <c:pt idx="1931">
                  <c:v>51.601409910000001</c:v>
                </c:pt>
                <c:pt idx="1932">
                  <c:v>51.601409910000001</c:v>
                </c:pt>
                <c:pt idx="1933">
                  <c:v>51.742004389999998</c:v>
                </c:pt>
                <c:pt idx="1934">
                  <c:v>51.753364560000001</c:v>
                </c:pt>
                <c:pt idx="1935">
                  <c:v>51.753364560000001</c:v>
                </c:pt>
                <c:pt idx="1936">
                  <c:v>51.55169678</c:v>
                </c:pt>
                <c:pt idx="1937">
                  <c:v>51.394065859999998</c:v>
                </c:pt>
                <c:pt idx="1938">
                  <c:v>51.553123470000003</c:v>
                </c:pt>
                <c:pt idx="1939">
                  <c:v>51.553123470000003</c:v>
                </c:pt>
                <c:pt idx="1940">
                  <c:v>52.207824709999997</c:v>
                </c:pt>
                <c:pt idx="1941">
                  <c:v>52.207824709999997</c:v>
                </c:pt>
                <c:pt idx="1942">
                  <c:v>52.555763239999997</c:v>
                </c:pt>
                <c:pt idx="1943">
                  <c:v>52.612571719999998</c:v>
                </c:pt>
                <c:pt idx="1944">
                  <c:v>53.064167019999999</c:v>
                </c:pt>
                <c:pt idx="1945">
                  <c:v>53.064167019999999</c:v>
                </c:pt>
                <c:pt idx="1946">
                  <c:v>52.569957729999999</c:v>
                </c:pt>
                <c:pt idx="1947">
                  <c:v>51.967811580000003</c:v>
                </c:pt>
                <c:pt idx="1948">
                  <c:v>51.077369689999998</c:v>
                </c:pt>
                <c:pt idx="1949">
                  <c:v>51.077369689999998</c:v>
                </c:pt>
                <c:pt idx="1950">
                  <c:v>50.770622250000002</c:v>
                </c:pt>
                <c:pt idx="1951">
                  <c:v>50.770622250000002</c:v>
                </c:pt>
                <c:pt idx="1952">
                  <c:v>51.151226039999997</c:v>
                </c:pt>
                <c:pt idx="1953">
                  <c:v>52.021781920000002</c:v>
                </c:pt>
                <c:pt idx="1954">
                  <c:v>52.960510249999999</c:v>
                </c:pt>
                <c:pt idx="1955">
                  <c:v>52.960510249999999</c:v>
                </c:pt>
                <c:pt idx="1956">
                  <c:v>52.969024660000002</c:v>
                </c:pt>
                <c:pt idx="1957">
                  <c:v>52.86251068</c:v>
                </c:pt>
                <c:pt idx="1958">
                  <c:v>52.764514920000003</c:v>
                </c:pt>
                <c:pt idx="1959">
                  <c:v>52.764514920000003</c:v>
                </c:pt>
                <c:pt idx="1960">
                  <c:v>52.631023409999997</c:v>
                </c:pt>
                <c:pt idx="1961">
                  <c:v>52.584159849999999</c:v>
                </c:pt>
                <c:pt idx="1962">
                  <c:v>52.537292479999998</c:v>
                </c:pt>
                <c:pt idx="1963">
                  <c:v>52.885234830000002</c:v>
                </c:pt>
                <c:pt idx="1964">
                  <c:v>53.424896240000002</c:v>
                </c:pt>
                <c:pt idx="1965">
                  <c:v>53.424896240000002</c:v>
                </c:pt>
                <c:pt idx="1966">
                  <c:v>53.541343689999998</c:v>
                </c:pt>
                <c:pt idx="1967">
                  <c:v>52.273139950000001</c:v>
                </c:pt>
                <c:pt idx="1968">
                  <c:v>52.273139950000001</c:v>
                </c:pt>
                <c:pt idx="1969">
                  <c:v>49.85320282</c:v>
                </c:pt>
                <c:pt idx="1970">
                  <c:v>50.174156189999998</c:v>
                </c:pt>
                <c:pt idx="1971">
                  <c:v>50.174156189999998</c:v>
                </c:pt>
                <c:pt idx="1972">
                  <c:v>50.968021389999997</c:v>
                </c:pt>
                <c:pt idx="1973">
                  <c:v>51.820117949999997</c:v>
                </c:pt>
                <c:pt idx="1974">
                  <c:v>51.820117949999997</c:v>
                </c:pt>
                <c:pt idx="1975">
                  <c:v>51.727802279999999</c:v>
                </c:pt>
                <c:pt idx="1976">
                  <c:v>52.058708189999997</c:v>
                </c:pt>
                <c:pt idx="1977">
                  <c:v>51.966400149999998</c:v>
                </c:pt>
                <c:pt idx="1978">
                  <c:v>52.351257320000002</c:v>
                </c:pt>
                <c:pt idx="1979">
                  <c:v>53.19340897</c:v>
                </c:pt>
                <c:pt idx="1980">
                  <c:v>53.19340897</c:v>
                </c:pt>
                <c:pt idx="1981">
                  <c:v>54.009998320000001</c:v>
                </c:pt>
                <c:pt idx="1982">
                  <c:v>53.738739010000003</c:v>
                </c:pt>
                <c:pt idx="1983">
                  <c:v>53.789867399999999</c:v>
                </c:pt>
                <c:pt idx="1984">
                  <c:v>53.789867399999999</c:v>
                </c:pt>
                <c:pt idx="1985">
                  <c:v>52.951976780000003</c:v>
                </c:pt>
                <c:pt idx="1986">
                  <c:v>52.951976780000003</c:v>
                </c:pt>
                <c:pt idx="1987">
                  <c:v>52.247581480000001</c:v>
                </c:pt>
                <c:pt idx="1988">
                  <c:v>52.121177670000002</c:v>
                </c:pt>
                <c:pt idx="1989">
                  <c:v>51.820110319999998</c:v>
                </c:pt>
                <c:pt idx="1990">
                  <c:v>51.820110319999998</c:v>
                </c:pt>
                <c:pt idx="1991">
                  <c:v>50.983634950000003</c:v>
                </c:pt>
                <c:pt idx="1992">
                  <c:v>50.780555730000003</c:v>
                </c:pt>
                <c:pt idx="1993">
                  <c:v>50.972278590000002</c:v>
                </c:pt>
                <c:pt idx="1994">
                  <c:v>50.972278590000002</c:v>
                </c:pt>
                <c:pt idx="1995">
                  <c:v>52.66936493</c:v>
                </c:pt>
                <c:pt idx="1996">
                  <c:v>52.66936493</c:v>
                </c:pt>
                <c:pt idx="1997">
                  <c:v>52.724754330000003</c:v>
                </c:pt>
                <c:pt idx="1998">
                  <c:v>52.528770450000003</c:v>
                </c:pt>
                <c:pt idx="1999">
                  <c:v>53.267253879999998</c:v>
                </c:pt>
                <c:pt idx="2000">
                  <c:v>53.267253879999998</c:v>
                </c:pt>
                <c:pt idx="2001">
                  <c:v>54.832256319999999</c:v>
                </c:pt>
                <c:pt idx="2002">
                  <c:v>56.076316830000003</c:v>
                </c:pt>
                <c:pt idx="2003">
                  <c:v>55.106365199999999</c:v>
                </c:pt>
                <c:pt idx="2004">
                  <c:v>54.332378390000002</c:v>
                </c:pt>
                <c:pt idx="2005">
                  <c:v>54.032722470000003</c:v>
                </c:pt>
                <c:pt idx="2006">
                  <c:v>54.032722470000003</c:v>
                </c:pt>
                <c:pt idx="2007">
                  <c:v>53.933307650000003</c:v>
                </c:pt>
                <c:pt idx="2008">
                  <c:v>53.111042019999999</c:v>
                </c:pt>
                <c:pt idx="2009">
                  <c:v>53.111042019999999</c:v>
                </c:pt>
                <c:pt idx="2010">
                  <c:v>52.66936493</c:v>
                </c:pt>
                <c:pt idx="2011">
                  <c:v>52.650901789999999</c:v>
                </c:pt>
                <c:pt idx="2012">
                  <c:v>52.650901789999999</c:v>
                </c:pt>
                <c:pt idx="2013">
                  <c:v>52.964759829999998</c:v>
                </c:pt>
                <c:pt idx="2014">
                  <c:v>53.224651340000001</c:v>
                </c:pt>
                <c:pt idx="2015">
                  <c:v>53.224651340000001</c:v>
                </c:pt>
                <c:pt idx="2016">
                  <c:v>53.453300480000003</c:v>
                </c:pt>
                <c:pt idx="2017">
                  <c:v>53.751533510000002</c:v>
                </c:pt>
                <c:pt idx="2018">
                  <c:v>53.751533510000002</c:v>
                </c:pt>
                <c:pt idx="2019">
                  <c:v>53.858043670000001</c:v>
                </c:pt>
                <c:pt idx="2020">
                  <c:v>53.406433110000002</c:v>
                </c:pt>
                <c:pt idx="2021">
                  <c:v>52.146759029999998</c:v>
                </c:pt>
                <c:pt idx="2022">
                  <c:v>51.945091249999997</c:v>
                </c:pt>
                <c:pt idx="2023">
                  <c:v>52.750328060000001</c:v>
                </c:pt>
                <c:pt idx="2024">
                  <c:v>52.750328060000001</c:v>
                </c:pt>
                <c:pt idx="2025">
                  <c:v>53.801239010000003</c:v>
                </c:pt>
                <c:pt idx="2026">
                  <c:v>53.609516139999997</c:v>
                </c:pt>
                <c:pt idx="2027">
                  <c:v>53.155067440000003</c:v>
                </c:pt>
                <c:pt idx="2028">
                  <c:v>53.155067440000003</c:v>
                </c:pt>
                <c:pt idx="2029">
                  <c:v>51.953613279999999</c:v>
                </c:pt>
                <c:pt idx="2030">
                  <c:v>51.953613279999999</c:v>
                </c:pt>
                <c:pt idx="2031">
                  <c:v>52.318584440000002</c:v>
                </c:pt>
                <c:pt idx="2032">
                  <c:v>53.316963200000004</c:v>
                </c:pt>
                <c:pt idx="2033">
                  <c:v>53.957450870000002</c:v>
                </c:pt>
                <c:pt idx="2034">
                  <c:v>53.957450870000002</c:v>
                </c:pt>
                <c:pt idx="2035">
                  <c:v>54.110828400000003</c:v>
                </c:pt>
                <c:pt idx="2036">
                  <c:v>54.012836460000003</c:v>
                </c:pt>
                <c:pt idx="2037">
                  <c:v>54.012836460000003</c:v>
                </c:pt>
                <c:pt idx="2038">
                  <c:v>54.321006769999997</c:v>
                </c:pt>
                <c:pt idx="2039">
                  <c:v>54.55533981</c:v>
                </c:pt>
                <c:pt idx="2040">
                  <c:v>54.55533981</c:v>
                </c:pt>
                <c:pt idx="2041">
                  <c:v>54.436046599999997</c:v>
                </c:pt>
                <c:pt idx="2042">
                  <c:v>54.156272889999997</c:v>
                </c:pt>
                <c:pt idx="2043">
                  <c:v>54.156272889999997</c:v>
                </c:pt>
                <c:pt idx="2044">
                  <c:v>54.093788150000002</c:v>
                </c:pt>
                <c:pt idx="2045">
                  <c:v>54.367877960000001</c:v>
                </c:pt>
                <c:pt idx="2046">
                  <c:v>55.349205019999999</c:v>
                </c:pt>
                <c:pt idx="2047">
                  <c:v>55.349205019999999</c:v>
                </c:pt>
                <c:pt idx="2048">
                  <c:v>60.943199159999999</c:v>
                </c:pt>
                <c:pt idx="2049">
                  <c:v>60.943199159999999</c:v>
                </c:pt>
                <c:pt idx="2050">
                  <c:v>59.885192869999997</c:v>
                </c:pt>
                <c:pt idx="2051">
                  <c:v>58.63970947</c:v>
                </c:pt>
                <c:pt idx="2052">
                  <c:v>58.18383789</c:v>
                </c:pt>
                <c:pt idx="2053">
                  <c:v>58.18383789</c:v>
                </c:pt>
                <c:pt idx="2054">
                  <c:v>57.353046419999998</c:v>
                </c:pt>
                <c:pt idx="2055">
                  <c:v>56.144493099999998</c:v>
                </c:pt>
                <c:pt idx="2056">
                  <c:v>56.144493099999998</c:v>
                </c:pt>
                <c:pt idx="2057">
                  <c:v>55.813591000000002</c:v>
                </c:pt>
                <c:pt idx="2058">
                  <c:v>55.468498230000002</c:v>
                </c:pt>
                <c:pt idx="2059">
                  <c:v>55.468498230000002</c:v>
                </c:pt>
                <c:pt idx="2060">
                  <c:v>55.103507999999998</c:v>
                </c:pt>
                <c:pt idx="2061">
                  <c:v>54.968597410000001</c:v>
                </c:pt>
                <c:pt idx="2062">
                  <c:v>54.968597410000001</c:v>
                </c:pt>
                <c:pt idx="2063">
                  <c:v>54.900428769999998</c:v>
                </c:pt>
                <c:pt idx="2064">
                  <c:v>54.813800809999996</c:v>
                </c:pt>
                <c:pt idx="2065">
                  <c:v>55.035350800000003</c:v>
                </c:pt>
                <c:pt idx="2066">
                  <c:v>55.185890200000003</c:v>
                </c:pt>
                <c:pt idx="2067">
                  <c:v>55.549449920000001</c:v>
                </c:pt>
                <c:pt idx="2068">
                  <c:v>55.411689760000002</c:v>
                </c:pt>
                <c:pt idx="2069">
                  <c:v>55.411689760000002</c:v>
                </c:pt>
                <c:pt idx="2070">
                  <c:v>55.638916020000003</c:v>
                </c:pt>
                <c:pt idx="2071">
                  <c:v>55.653118130000003</c:v>
                </c:pt>
                <c:pt idx="2072">
                  <c:v>55.653118130000003</c:v>
                </c:pt>
                <c:pt idx="2073">
                  <c:v>56.168632510000002</c:v>
                </c:pt>
                <c:pt idx="2074">
                  <c:v>56.18284225</c:v>
                </c:pt>
                <c:pt idx="2075">
                  <c:v>55.927207950000003</c:v>
                </c:pt>
                <c:pt idx="2076">
                  <c:v>55.891704560000001</c:v>
                </c:pt>
                <c:pt idx="2077">
                  <c:v>55.993949890000003</c:v>
                </c:pt>
                <c:pt idx="2078">
                  <c:v>56.116088869999999</c:v>
                </c:pt>
                <c:pt idx="2079">
                  <c:v>56.116088869999999</c:v>
                </c:pt>
                <c:pt idx="2080">
                  <c:v>55.95560837</c:v>
                </c:pt>
                <c:pt idx="2081">
                  <c:v>56.729602810000003</c:v>
                </c:pt>
                <c:pt idx="2082">
                  <c:v>56.729602810000003</c:v>
                </c:pt>
                <c:pt idx="2083">
                  <c:v>57.757801059999998</c:v>
                </c:pt>
                <c:pt idx="2084">
                  <c:v>57.892711640000002</c:v>
                </c:pt>
                <c:pt idx="2085">
                  <c:v>57.892711640000002</c:v>
                </c:pt>
                <c:pt idx="2086">
                  <c:v>57.55329132</c:v>
                </c:pt>
                <c:pt idx="2087">
                  <c:v>56.952568049999996</c:v>
                </c:pt>
                <c:pt idx="2088">
                  <c:v>56.952568049999996</c:v>
                </c:pt>
                <c:pt idx="2089">
                  <c:v>56.631610870000003</c:v>
                </c:pt>
                <c:pt idx="2090">
                  <c:v>55.536663060000002</c:v>
                </c:pt>
                <c:pt idx="2091">
                  <c:v>54.93735504</c:v>
                </c:pt>
                <c:pt idx="2092">
                  <c:v>54.330951689999999</c:v>
                </c:pt>
                <c:pt idx="2093">
                  <c:v>54.613563540000001</c:v>
                </c:pt>
                <c:pt idx="2094">
                  <c:v>54.613563540000001</c:v>
                </c:pt>
                <c:pt idx="2095">
                  <c:v>55.335002899999999</c:v>
                </c:pt>
                <c:pt idx="2096">
                  <c:v>55.745422359999999</c:v>
                </c:pt>
                <c:pt idx="2097">
                  <c:v>55.261150360000002</c:v>
                </c:pt>
                <c:pt idx="2098">
                  <c:v>55.261150360000002</c:v>
                </c:pt>
                <c:pt idx="2099">
                  <c:v>55.413108829999999</c:v>
                </c:pt>
                <c:pt idx="2100">
                  <c:v>55.673004149999997</c:v>
                </c:pt>
                <c:pt idx="2101">
                  <c:v>56.046501159999998</c:v>
                </c:pt>
                <c:pt idx="2102">
                  <c:v>56.375976559999998</c:v>
                </c:pt>
                <c:pt idx="2103">
                  <c:v>56.635864259999998</c:v>
                </c:pt>
                <c:pt idx="2104">
                  <c:v>56.635864259999998</c:v>
                </c:pt>
                <c:pt idx="2105">
                  <c:v>56.074909210000001</c:v>
                </c:pt>
                <c:pt idx="2106">
                  <c:v>55.68294144</c:v>
                </c:pt>
                <c:pt idx="2107">
                  <c:v>55.68294144</c:v>
                </c:pt>
                <c:pt idx="2108">
                  <c:v>55.17168427</c:v>
                </c:pt>
                <c:pt idx="2109">
                  <c:v>55.246955870000001</c:v>
                </c:pt>
                <c:pt idx="2110">
                  <c:v>55.475597380000004</c:v>
                </c:pt>
                <c:pt idx="2111">
                  <c:v>55.68294144</c:v>
                </c:pt>
                <c:pt idx="2112">
                  <c:v>55.87608719</c:v>
                </c:pt>
                <c:pt idx="2113">
                  <c:v>55.87608719</c:v>
                </c:pt>
                <c:pt idx="2114">
                  <c:v>56.148761749999998</c:v>
                </c:pt>
                <c:pt idx="2115">
                  <c:v>56.415748600000001</c:v>
                </c:pt>
                <c:pt idx="2116">
                  <c:v>56.851734159999999</c:v>
                </c:pt>
                <c:pt idx="2117">
                  <c:v>56.851734159999999</c:v>
                </c:pt>
                <c:pt idx="2118">
                  <c:v>56.763679500000002</c:v>
                </c:pt>
                <c:pt idx="2119">
                  <c:v>56.763679500000002</c:v>
                </c:pt>
                <c:pt idx="2120">
                  <c:v>56.713977810000003</c:v>
                </c:pt>
                <c:pt idx="2121">
                  <c:v>56.235382080000001</c:v>
                </c:pt>
                <c:pt idx="2122">
                  <c:v>56.721076969999999</c:v>
                </c:pt>
                <c:pt idx="2123">
                  <c:v>56.721076969999999</c:v>
                </c:pt>
                <c:pt idx="2124">
                  <c:v>56.68983841</c:v>
                </c:pt>
                <c:pt idx="2125">
                  <c:v>57.994964600000003</c:v>
                </c:pt>
                <c:pt idx="2126">
                  <c:v>58.270477290000002</c:v>
                </c:pt>
                <c:pt idx="2127">
                  <c:v>58.359935759999999</c:v>
                </c:pt>
                <c:pt idx="2128">
                  <c:v>58.883964540000001</c:v>
                </c:pt>
                <c:pt idx="2129">
                  <c:v>58.883964540000001</c:v>
                </c:pt>
                <c:pt idx="2130">
                  <c:v>59.95476532</c:v>
                </c:pt>
                <c:pt idx="2131">
                  <c:v>59.728965760000001</c:v>
                </c:pt>
                <c:pt idx="2132">
                  <c:v>59.728965760000001</c:v>
                </c:pt>
                <c:pt idx="2133">
                  <c:v>58.418163300000003</c:v>
                </c:pt>
                <c:pt idx="2134">
                  <c:v>57.958030700000002</c:v>
                </c:pt>
                <c:pt idx="2135">
                  <c:v>58.416740419999996</c:v>
                </c:pt>
                <c:pt idx="2136">
                  <c:v>58.138385769999999</c:v>
                </c:pt>
                <c:pt idx="2137">
                  <c:v>57.803234099999997</c:v>
                </c:pt>
                <c:pt idx="2138">
                  <c:v>57.803234099999997</c:v>
                </c:pt>
                <c:pt idx="2139">
                  <c:v>56.796344759999997</c:v>
                </c:pt>
                <c:pt idx="2140">
                  <c:v>56.233959200000001</c:v>
                </c:pt>
                <c:pt idx="2141">
                  <c:v>56.353252410000003</c:v>
                </c:pt>
                <c:pt idx="2142">
                  <c:v>56.353252410000003</c:v>
                </c:pt>
                <c:pt idx="2143">
                  <c:v>56.694099430000001</c:v>
                </c:pt>
                <c:pt idx="2144">
                  <c:v>57.026409149999999</c:v>
                </c:pt>
                <c:pt idx="2145">
                  <c:v>56.745220179999997</c:v>
                </c:pt>
                <c:pt idx="2146">
                  <c:v>56.647235870000003</c:v>
                </c:pt>
                <c:pt idx="2147">
                  <c:v>56.082008360000003</c:v>
                </c:pt>
                <c:pt idx="2148">
                  <c:v>55.790874479999999</c:v>
                </c:pt>
                <c:pt idx="2149">
                  <c:v>55.790874479999999</c:v>
                </c:pt>
                <c:pt idx="2150">
                  <c:v>55.914428710000003</c:v>
                </c:pt>
                <c:pt idx="2151">
                  <c:v>56.199878689999998</c:v>
                </c:pt>
                <c:pt idx="2152">
                  <c:v>56.199878689999998</c:v>
                </c:pt>
                <c:pt idx="2153">
                  <c:v>56.623085019999998</c:v>
                </c:pt>
                <c:pt idx="2154">
                  <c:v>57.816020969999997</c:v>
                </c:pt>
                <c:pt idx="2155">
                  <c:v>57.816020969999997</c:v>
                </c:pt>
                <c:pt idx="2156">
                  <c:v>57.705249790000003</c:v>
                </c:pt>
                <c:pt idx="2157">
                  <c:v>57.054821009999998</c:v>
                </c:pt>
                <c:pt idx="2158">
                  <c:v>57.054821009999998</c:v>
                </c:pt>
                <c:pt idx="2159">
                  <c:v>57.107360839999998</c:v>
                </c:pt>
                <c:pt idx="2160">
                  <c:v>56.83468628</c:v>
                </c:pt>
                <c:pt idx="2161">
                  <c:v>56.814807889999997</c:v>
                </c:pt>
                <c:pt idx="2162">
                  <c:v>56.814807889999997</c:v>
                </c:pt>
                <c:pt idx="2163">
                  <c:v>57.215293879999997</c:v>
                </c:pt>
                <c:pt idx="2164">
                  <c:v>57.215293879999997</c:v>
                </c:pt>
                <c:pt idx="2165">
                  <c:v>57.594482419999999</c:v>
                </c:pt>
                <c:pt idx="2166">
                  <c:v>57.27777863</c:v>
                </c:pt>
                <c:pt idx="2167">
                  <c:v>56.205558779999997</c:v>
                </c:pt>
                <c:pt idx="2168">
                  <c:v>56.205558779999997</c:v>
                </c:pt>
                <c:pt idx="2169">
                  <c:v>55.70708466</c:v>
                </c:pt>
                <c:pt idx="2170">
                  <c:v>55.864723210000001</c:v>
                </c:pt>
                <c:pt idx="2171">
                  <c:v>56.322013849999998</c:v>
                </c:pt>
                <c:pt idx="2172">
                  <c:v>56.77078247</c:v>
                </c:pt>
                <c:pt idx="2173">
                  <c:v>56.182830809999999</c:v>
                </c:pt>
                <c:pt idx="2174">
                  <c:v>56.182830809999999</c:v>
                </c:pt>
                <c:pt idx="2175">
                  <c:v>56.17288971</c:v>
                </c:pt>
                <c:pt idx="2176">
                  <c:v>55.812171939999999</c:v>
                </c:pt>
                <c:pt idx="2177">
                  <c:v>55.812171939999999</c:v>
                </c:pt>
                <c:pt idx="2178">
                  <c:v>55.887439729999997</c:v>
                </c:pt>
                <c:pt idx="2179">
                  <c:v>56.03655243</c:v>
                </c:pt>
                <c:pt idx="2180">
                  <c:v>56.654327389999999</c:v>
                </c:pt>
                <c:pt idx="2181">
                  <c:v>57.015052799999999</c:v>
                </c:pt>
                <c:pt idx="2182">
                  <c:v>56.803443909999999</c:v>
                </c:pt>
                <c:pt idx="2183">
                  <c:v>56.803443909999999</c:v>
                </c:pt>
                <c:pt idx="2184">
                  <c:v>56.096202849999997</c:v>
                </c:pt>
                <c:pt idx="2185">
                  <c:v>56.287933350000003</c:v>
                </c:pt>
                <c:pt idx="2186">
                  <c:v>56.212657929999999</c:v>
                </c:pt>
                <c:pt idx="2187">
                  <c:v>56.212657929999999</c:v>
                </c:pt>
                <c:pt idx="2188">
                  <c:v>56.309226989999999</c:v>
                </c:pt>
                <c:pt idx="2189">
                  <c:v>56.201301569999998</c:v>
                </c:pt>
                <c:pt idx="2190">
                  <c:v>56.753742219999999</c:v>
                </c:pt>
                <c:pt idx="2191">
                  <c:v>56.776470179999997</c:v>
                </c:pt>
                <c:pt idx="2192">
                  <c:v>56.944042209999999</c:v>
                </c:pt>
                <c:pt idx="2193">
                  <c:v>56.944042209999999</c:v>
                </c:pt>
                <c:pt idx="2194">
                  <c:v>56.875873570000003</c:v>
                </c:pt>
                <c:pt idx="2195">
                  <c:v>56.431365970000002</c:v>
                </c:pt>
                <c:pt idx="2196">
                  <c:v>56.431365970000002</c:v>
                </c:pt>
                <c:pt idx="2197">
                  <c:v>56.393024439999998</c:v>
                </c:pt>
                <c:pt idx="2198">
                  <c:v>56.882976530000001</c:v>
                </c:pt>
                <c:pt idx="2199">
                  <c:v>56.882976530000001</c:v>
                </c:pt>
                <c:pt idx="2200">
                  <c:v>57.157062529999997</c:v>
                </c:pt>
                <c:pt idx="2201">
                  <c:v>57.007942200000002</c:v>
                </c:pt>
                <c:pt idx="2202">
                  <c:v>57.007942200000002</c:v>
                </c:pt>
                <c:pt idx="2203">
                  <c:v>56.863079069999998</c:v>
                </c:pt>
                <c:pt idx="2204">
                  <c:v>57.4538765</c:v>
                </c:pt>
                <c:pt idx="2205">
                  <c:v>58.02194214</c:v>
                </c:pt>
                <c:pt idx="2206">
                  <c:v>58.02194214</c:v>
                </c:pt>
                <c:pt idx="2207">
                  <c:v>57.703834530000002</c:v>
                </c:pt>
                <c:pt idx="2208">
                  <c:v>57.703834530000002</c:v>
                </c:pt>
                <c:pt idx="2209">
                  <c:v>57.820281979999997</c:v>
                </c:pt>
                <c:pt idx="2210">
                  <c:v>57.938159939999998</c:v>
                </c:pt>
                <c:pt idx="2211">
                  <c:v>58.516155240000003</c:v>
                </c:pt>
                <c:pt idx="2212">
                  <c:v>58.516155240000003</c:v>
                </c:pt>
                <c:pt idx="2213">
                  <c:v>58.551658629999999</c:v>
                </c:pt>
                <c:pt idx="2214">
                  <c:v>62.935680390000002</c:v>
                </c:pt>
                <c:pt idx="2215">
                  <c:v>61.330894469999997</c:v>
                </c:pt>
                <c:pt idx="2216">
                  <c:v>54.914634700000001</c:v>
                </c:pt>
                <c:pt idx="2217">
                  <c:v>50.966606140000003</c:v>
                </c:pt>
                <c:pt idx="2218">
                  <c:v>50.966606140000003</c:v>
                </c:pt>
                <c:pt idx="2219">
                  <c:v>49.398746490000001</c:v>
                </c:pt>
                <c:pt idx="2220">
                  <c:v>48.455768589999998</c:v>
                </c:pt>
                <c:pt idx="2221">
                  <c:v>48.445823670000003</c:v>
                </c:pt>
                <c:pt idx="2222">
                  <c:v>48.445823670000003</c:v>
                </c:pt>
                <c:pt idx="2223">
                  <c:v>49.155902859999998</c:v>
                </c:pt>
                <c:pt idx="2224">
                  <c:v>49.221229549999997</c:v>
                </c:pt>
                <c:pt idx="2225">
                  <c:v>48.697193149999997</c:v>
                </c:pt>
                <c:pt idx="2226">
                  <c:v>48.984069820000002</c:v>
                </c:pt>
                <c:pt idx="2227">
                  <c:v>49.266677860000001</c:v>
                </c:pt>
                <c:pt idx="2228">
                  <c:v>49.266677860000001</c:v>
                </c:pt>
                <c:pt idx="2229">
                  <c:v>48.891754149999997</c:v>
                </c:pt>
                <c:pt idx="2230">
                  <c:v>48.849143980000001</c:v>
                </c:pt>
                <c:pt idx="2231">
                  <c:v>48.849143980000001</c:v>
                </c:pt>
                <c:pt idx="2232">
                  <c:v>48.765350339999998</c:v>
                </c:pt>
                <c:pt idx="2233">
                  <c:v>48.935771940000002</c:v>
                </c:pt>
                <c:pt idx="2234">
                  <c:v>48.935771940000002</c:v>
                </c:pt>
                <c:pt idx="2235">
                  <c:v>48.999675750000002</c:v>
                </c:pt>
                <c:pt idx="2236">
                  <c:v>48.851982120000002</c:v>
                </c:pt>
                <c:pt idx="2237">
                  <c:v>48.851982120000002</c:v>
                </c:pt>
                <c:pt idx="2238">
                  <c:v>49.12039566</c:v>
                </c:pt>
                <c:pt idx="2239">
                  <c:v>49.54928589</c:v>
                </c:pt>
                <c:pt idx="2240">
                  <c:v>50.496540070000002</c:v>
                </c:pt>
                <c:pt idx="2241">
                  <c:v>50.496540070000002</c:v>
                </c:pt>
                <c:pt idx="2242">
                  <c:v>51.666740419999996</c:v>
                </c:pt>
                <c:pt idx="2243">
                  <c:v>51.582965850000001</c:v>
                </c:pt>
                <c:pt idx="2244">
                  <c:v>51.582965850000001</c:v>
                </c:pt>
                <c:pt idx="2245">
                  <c:v>52.027473450000002</c:v>
                </c:pt>
                <c:pt idx="2246">
                  <c:v>51.963554379999998</c:v>
                </c:pt>
                <c:pt idx="2247">
                  <c:v>51.963554379999998</c:v>
                </c:pt>
                <c:pt idx="2248">
                  <c:v>51.368507389999998</c:v>
                </c:pt>
                <c:pt idx="2249">
                  <c:v>50.507892609999999</c:v>
                </c:pt>
                <c:pt idx="2250">
                  <c:v>50.115928650000001</c:v>
                </c:pt>
                <c:pt idx="2251">
                  <c:v>50.005165099999999</c:v>
                </c:pt>
                <c:pt idx="2252">
                  <c:v>49.323474879999999</c:v>
                </c:pt>
                <c:pt idx="2253">
                  <c:v>49.323474879999999</c:v>
                </c:pt>
                <c:pt idx="2254">
                  <c:v>48.945716859999997</c:v>
                </c:pt>
                <c:pt idx="2255">
                  <c:v>48.75542068</c:v>
                </c:pt>
                <c:pt idx="2256">
                  <c:v>48.637550349999998</c:v>
                </c:pt>
                <c:pt idx="2257">
                  <c:v>48.637550349999998</c:v>
                </c:pt>
                <c:pt idx="2258">
                  <c:v>49.089153289999999</c:v>
                </c:pt>
                <c:pt idx="2259">
                  <c:v>49.812011720000001</c:v>
                </c:pt>
                <c:pt idx="2260">
                  <c:v>50.48090363</c:v>
                </c:pt>
                <c:pt idx="2261">
                  <c:v>50.816062930000001</c:v>
                </c:pt>
                <c:pt idx="2262">
                  <c:v>50.816062930000001</c:v>
                </c:pt>
                <c:pt idx="2263">
                  <c:v>51.056079859999997</c:v>
                </c:pt>
                <c:pt idx="2264">
                  <c:v>51.945098880000003</c:v>
                </c:pt>
                <c:pt idx="2265">
                  <c:v>51.977760310000001</c:v>
                </c:pt>
                <c:pt idx="2266">
                  <c:v>51.977760310000001</c:v>
                </c:pt>
                <c:pt idx="2267">
                  <c:v>51.723548890000004</c:v>
                </c:pt>
                <c:pt idx="2268">
                  <c:v>50.958080289999998</c:v>
                </c:pt>
                <c:pt idx="2269">
                  <c:v>50.341728209999999</c:v>
                </c:pt>
                <c:pt idx="2270">
                  <c:v>49.793544769999997</c:v>
                </c:pt>
                <c:pt idx="2271">
                  <c:v>49.523719790000001</c:v>
                </c:pt>
                <c:pt idx="2272">
                  <c:v>49.523719790000001</c:v>
                </c:pt>
                <c:pt idx="2273">
                  <c:v>49.618865970000002</c:v>
                </c:pt>
                <c:pt idx="2274">
                  <c:v>49.652946470000003</c:v>
                </c:pt>
                <c:pt idx="2275">
                  <c:v>49.229751589999999</c:v>
                </c:pt>
                <c:pt idx="2276">
                  <c:v>49.229751589999999</c:v>
                </c:pt>
                <c:pt idx="2277">
                  <c:v>50.159950260000002</c:v>
                </c:pt>
                <c:pt idx="2278">
                  <c:v>50.159950260000002</c:v>
                </c:pt>
                <c:pt idx="2279">
                  <c:v>50.162792209999999</c:v>
                </c:pt>
                <c:pt idx="2280">
                  <c:v>48.94429779</c:v>
                </c:pt>
                <c:pt idx="2281">
                  <c:v>48.94429779</c:v>
                </c:pt>
                <c:pt idx="2282">
                  <c:v>48.434455870000001</c:v>
                </c:pt>
                <c:pt idx="2283">
                  <c:v>48.183097840000002</c:v>
                </c:pt>
                <c:pt idx="2284">
                  <c:v>47.889122010000001</c:v>
                </c:pt>
                <c:pt idx="2285">
                  <c:v>47.889122010000001</c:v>
                </c:pt>
                <c:pt idx="2286">
                  <c:v>47.450294489999997</c:v>
                </c:pt>
                <c:pt idx="2287">
                  <c:v>47.2401123</c:v>
                </c:pt>
                <c:pt idx="2288">
                  <c:v>47.2401123</c:v>
                </c:pt>
                <c:pt idx="2289">
                  <c:v>46.950405119999999</c:v>
                </c:pt>
                <c:pt idx="2290">
                  <c:v>46.775726319999997</c:v>
                </c:pt>
                <c:pt idx="2291">
                  <c:v>46.775726319999997</c:v>
                </c:pt>
                <c:pt idx="2292">
                  <c:v>47.179042819999999</c:v>
                </c:pt>
                <c:pt idx="2293">
                  <c:v>52.54581451</c:v>
                </c:pt>
                <c:pt idx="2294">
                  <c:v>55.83916473</c:v>
                </c:pt>
                <c:pt idx="2295">
                  <c:v>55.83916473</c:v>
                </c:pt>
                <c:pt idx="2296">
                  <c:v>49.282295230000003</c:v>
                </c:pt>
                <c:pt idx="2297">
                  <c:v>49.282295230000003</c:v>
                </c:pt>
                <c:pt idx="2298">
                  <c:v>47.771251679999999</c:v>
                </c:pt>
                <c:pt idx="2299">
                  <c:v>46.645069120000002</c:v>
                </c:pt>
                <c:pt idx="2300">
                  <c:v>46.067054749999997</c:v>
                </c:pt>
                <c:pt idx="2301">
                  <c:v>46.067054749999997</c:v>
                </c:pt>
                <c:pt idx="2302">
                  <c:v>45.804328920000003</c:v>
                </c:pt>
                <c:pt idx="2303">
                  <c:v>45.277446750000003</c:v>
                </c:pt>
                <c:pt idx="2304">
                  <c:v>44.945133210000002</c:v>
                </c:pt>
                <c:pt idx="2305">
                  <c:v>44.881221770000003</c:v>
                </c:pt>
                <c:pt idx="2306">
                  <c:v>44.766193389999998</c:v>
                </c:pt>
                <c:pt idx="2307">
                  <c:v>44.766193389999998</c:v>
                </c:pt>
                <c:pt idx="2308">
                  <c:v>45.214962010000001</c:v>
                </c:pt>
                <c:pt idx="2309">
                  <c:v>45.088577270000002</c:v>
                </c:pt>
                <c:pt idx="2310">
                  <c:v>45.088577270000002</c:v>
                </c:pt>
                <c:pt idx="2311">
                  <c:v>44.80454254</c:v>
                </c:pt>
                <c:pt idx="2312">
                  <c:v>44.558860780000003</c:v>
                </c:pt>
                <c:pt idx="2313">
                  <c:v>44.884071349999999</c:v>
                </c:pt>
                <c:pt idx="2314">
                  <c:v>45.148216249999997</c:v>
                </c:pt>
                <c:pt idx="2315">
                  <c:v>45.558643340000003</c:v>
                </c:pt>
                <c:pt idx="2316">
                  <c:v>45.558643340000003</c:v>
                </c:pt>
                <c:pt idx="2317">
                  <c:v>45.250469209999999</c:v>
                </c:pt>
                <c:pt idx="2318">
                  <c:v>45.516040799999999</c:v>
                </c:pt>
                <c:pt idx="2319">
                  <c:v>45.070117949999997</c:v>
                </c:pt>
                <c:pt idx="2320">
                  <c:v>45.070117949999997</c:v>
                </c:pt>
                <c:pt idx="2321">
                  <c:v>44.507732390000001</c:v>
                </c:pt>
                <c:pt idx="2322">
                  <c:v>44.148429870000001</c:v>
                </c:pt>
                <c:pt idx="2323">
                  <c:v>44.236473080000003</c:v>
                </c:pt>
                <c:pt idx="2324">
                  <c:v>44.281913760000002</c:v>
                </c:pt>
                <c:pt idx="2325">
                  <c:v>44.912464139999997</c:v>
                </c:pt>
                <c:pt idx="2326">
                  <c:v>44.912464139999997</c:v>
                </c:pt>
                <c:pt idx="2327">
                  <c:v>44.77329254</c:v>
                </c:pt>
                <c:pt idx="2328">
                  <c:v>46.007408140000003</c:v>
                </c:pt>
                <c:pt idx="2329">
                  <c:v>46.007408140000003</c:v>
                </c:pt>
                <c:pt idx="2330">
                  <c:v>51.705085750000002</c:v>
                </c:pt>
                <c:pt idx="2331">
                  <c:v>56.181415559999998</c:v>
                </c:pt>
                <c:pt idx="2332">
                  <c:v>55.459980010000002</c:v>
                </c:pt>
                <c:pt idx="2333">
                  <c:v>52.57421875</c:v>
                </c:pt>
                <c:pt idx="2334">
                  <c:v>50.786239620000003</c:v>
                </c:pt>
                <c:pt idx="2335">
                  <c:v>49.393058779999997</c:v>
                </c:pt>
                <c:pt idx="2336">
                  <c:v>49.393058779999997</c:v>
                </c:pt>
                <c:pt idx="2337">
                  <c:v>48.303806299999998</c:v>
                </c:pt>
                <c:pt idx="2338">
                  <c:v>47.930305480000001</c:v>
                </c:pt>
                <c:pt idx="2339">
                  <c:v>47.930305480000001</c:v>
                </c:pt>
                <c:pt idx="2340">
                  <c:v>47.296913150000002</c:v>
                </c:pt>
                <c:pt idx="2341">
                  <c:v>46.476066590000002</c:v>
                </c:pt>
                <c:pt idx="2342">
                  <c:v>45.757469180000001</c:v>
                </c:pt>
                <c:pt idx="2343">
                  <c:v>45.419471739999999</c:v>
                </c:pt>
                <c:pt idx="2344">
                  <c:v>45.379707340000003</c:v>
                </c:pt>
                <c:pt idx="2345">
                  <c:v>45.379707340000003</c:v>
                </c:pt>
                <c:pt idx="2346">
                  <c:v>45.685039519999997</c:v>
                </c:pt>
                <c:pt idx="2347">
                  <c:v>45.629646299999997</c:v>
                </c:pt>
                <c:pt idx="2348">
                  <c:v>45.464912409999997</c:v>
                </c:pt>
                <c:pt idx="2349">
                  <c:v>45.464912409999997</c:v>
                </c:pt>
                <c:pt idx="2350">
                  <c:v>45.305854799999999</c:v>
                </c:pt>
                <c:pt idx="2351">
                  <c:v>45.057323459999999</c:v>
                </c:pt>
                <c:pt idx="2352">
                  <c:v>44.727851870000002</c:v>
                </c:pt>
                <c:pt idx="2353">
                  <c:v>44.88406372</c:v>
                </c:pt>
                <c:pt idx="2354">
                  <c:v>45.037441250000001</c:v>
                </c:pt>
                <c:pt idx="2355">
                  <c:v>45.037441250000001</c:v>
                </c:pt>
                <c:pt idx="2356">
                  <c:v>44.699455260000001</c:v>
                </c:pt>
                <c:pt idx="2357">
                  <c:v>44.821586609999997</c:v>
                </c:pt>
                <c:pt idx="2358">
                  <c:v>44.821586609999997</c:v>
                </c:pt>
                <c:pt idx="2359">
                  <c:v>44.810218810000002</c:v>
                </c:pt>
                <c:pt idx="2360">
                  <c:v>44.922412870000002</c:v>
                </c:pt>
                <c:pt idx="2361">
                  <c:v>45.141117100000002</c:v>
                </c:pt>
                <c:pt idx="2362">
                  <c:v>45.224906920000002</c:v>
                </c:pt>
                <c:pt idx="2363">
                  <c:v>45.041709900000001</c:v>
                </c:pt>
                <c:pt idx="2364">
                  <c:v>45.041709900000001</c:v>
                </c:pt>
                <c:pt idx="2365">
                  <c:v>44.771884919999998</c:v>
                </c:pt>
                <c:pt idx="2366">
                  <c:v>44.628440859999998</c:v>
                </c:pt>
                <c:pt idx="2367">
                  <c:v>44.534706120000003</c:v>
                </c:pt>
                <c:pt idx="2368">
                  <c:v>44.534706120000003</c:v>
                </c:pt>
                <c:pt idx="2369">
                  <c:v>44.685249329999998</c:v>
                </c:pt>
                <c:pt idx="2370">
                  <c:v>44.355766299999999</c:v>
                </c:pt>
                <c:pt idx="2371">
                  <c:v>44.467960359999999</c:v>
                </c:pt>
                <c:pt idx="2372">
                  <c:v>44.513416290000002</c:v>
                </c:pt>
                <c:pt idx="2373">
                  <c:v>44.22795868</c:v>
                </c:pt>
                <c:pt idx="2374">
                  <c:v>44.22795868</c:v>
                </c:pt>
                <c:pt idx="2375">
                  <c:v>44.573055269999998</c:v>
                </c:pt>
                <c:pt idx="2376">
                  <c:v>44.483585359999999</c:v>
                </c:pt>
                <c:pt idx="2377">
                  <c:v>44.563117980000001</c:v>
                </c:pt>
                <c:pt idx="2378">
                  <c:v>44.563117980000001</c:v>
                </c:pt>
                <c:pt idx="2379">
                  <c:v>44.526195530000003</c:v>
                </c:pt>
                <c:pt idx="2380">
                  <c:v>44.534706120000003</c:v>
                </c:pt>
                <c:pt idx="2381">
                  <c:v>44.966434479999997</c:v>
                </c:pt>
                <c:pt idx="2382">
                  <c:v>44.859920500000001</c:v>
                </c:pt>
                <c:pt idx="2383">
                  <c:v>44.744895939999999</c:v>
                </c:pt>
                <c:pt idx="2384">
                  <c:v>44.744895939999999</c:v>
                </c:pt>
                <c:pt idx="2385">
                  <c:v>45.108455659999997</c:v>
                </c:pt>
                <c:pt idx="2386">
                  <c:v>45.109870909999998</c:v>
                </c:pt>
                <c:pt idx="2387">
                  <c:v>45.109870909999998</c:v>
                </c:pt>
                <c:pt idx="2388">
                  <c:v>44.671043400000002</c:v>
                </c:pt>
                <c:pt idx="2389">
                  <c:v>44.500621799999998</c:v>
                </c:pt>
                <c:pt idx="2390">
                  <c:v>44.725009919999998</c:v>
                </c:pt>
                <c:pt idx="2391">
                  <c:v>44.641216280000002</c:v>
                </c:pt>
                <c:pt idx="2392">
                  <c:v>44.641216280000002</c:v>
                </c:pt>
                <c:pt idx="2393">
                  <c:v>44.840049739999998</c:v>
                </c:pt>
                <c:pt idx="2394">
                  <c:v>44.634128570000001</c:v>
                </c:pt>
                <c:pt idx="2395">
                  <c:v>44.54607773</c:v>
                </c:pt>
                <c:pt idx="2396">
                  <c:v>44.54607773</c:v>
                </c:pt>
                <c:pt idx="2397">
                  <c:v>45.195087430000001</c:v>
                </c:pt>
                <c:pt idx="2398">
                  <c:v>45.195087430000001</c:v>
                </c:pt>
                <c:pt idx="2399">
                  <c:v>45.381122589999997</c:v>
                </c:pt>
                <c:pt idx="2400">
                  <c:v>45.53165817</c:v>
                </c:pt>
                <c:pt idx="2401">
                  <c:v>45.193660739999999</c:v>
                </c:pt>
                <c:pt idx="2402">
                  <c:v>45.193660739999999</c:v>
                </c:pt>
                <c:pt idx="2403">
                  <c:v>45.207862849999998</c:v>
                </c:pt>
                <c:pt idx="2404">
                  <c:v>45.104179379999998</c:v>
                </c:pt>
                <c:pt idx="2405">
                  <c:v>45.104179379999998</c:v>
                </c:pt>
                <c:pt idx="2406">
                  <c:v>45.112712860000002</c:v>
                </c:pt>
                <c:pt idx="2407">
                  <c:v>45.399589540000001</c:v>
                </c:pt>
                <c:pt idx="2408">
                  <c:v>45.399589540000001</c:v>
                </c:pt>
                <c:pt idx="2409">
                  <c:v>45.298755649999997</c:v>
                </c:pt>
                <c:pt idx="2410">
                  <c:v>45.58278275</c:v>
                </c:pt>
                <c:pt idx="2411">
                  <c:v>45.58278275</c:v>
                </c:pt>
                <c:pt idx="2412">
                  <c:v>45.452125549999998</c:v>
                </c:pt>
                <c:pt idx="2413">
                  <c:v>45.408103939999997</c:v>
                </c:pt>
                <c:pt idx="2414">
                  <c:v>45.365501399999999</c:v>
                </c:pt>
                <c:pt idx="2415">
                  <c:v>45.497570039999999</c:v>
                </c:pt>
                <c:pt idx="2416">
                  <c:v>45.821369169999997</c:v>
                </c:pt>
                <c:pt idx="2417">
                  <c:v>45.821369169999997</c:v>
                </c:pt>
                <c:pt idx="2418">
                  <c:v>46.028709409999998</c:v>
                </c:pt>
                <c:pt idx="2419">
                  <c:v>45.719123840000002</c:v>
                </c:pt>
                <c:pt idx="2420">
                  <c:v>45.58704376</c:v>
                </c:pt>
                <c:pt idx="2421">
                  <c:v>45.58704376</c:v>
                </c:pt>
                <c:pt idx="2422">
                  <c:v>45.723384860000003</c:v>
                </c:pt>
                <c:pt idx="2423">
                  <c:v>45.589885709999997</c:v>
                </c:pt>
                <c:pt idx="2424">
                  <c:v>45.453552250000001</c:v>
                </c:pt>
                <c:pt idx="2425">
                  <c:v>45.25615311</c:v>
                </c:pt>
                <c:pt idx="2426">
                  <c:v>45.622543329999999</c:v>
                </c:pt>
                <c:pt idx="2427">
                  <c:v>45.622543329999999</c:v>
                </c:pt>
                <c:pt idx="2428">
                  <c:v>45.317222600000001</c:v>
                </c:pt>
                <c:pt idx="2429">
                  <c:v>45.166679379999998</c:v>
                </c:pt>
                <c:pt idx="2430">
                  <c:v>45.166679379999998</c:v>
                </c:pt>
                <c:pt idx="2431">
                  <c:v>45.13259506</c:v>
                </c:pt>
                <c:pt idx="2432">
                  <c:v>45.58278275</c:v>
                </c:pt>
                <c:pt idx="2433">
                  <c:v>45.58278275</c:v>
                </c:pt>
                <c:pt idx="2434">
                  <c:v>45.304435730000002</c:v>
                </c:pt>
                <c:pt idx="2435">
                  <c:v>45.399589540000001</c:v>
                </c:pt>
                <c:pt idx="2436">
                  <c:v>45.399589540000001</c:v>
                </c:pt>
                <c:pt idx="2437">
                  <c:v>45.848346710000001</c:v>
                </c:pt>
                <c:pt idx="2438">
                  <c:v>45.905151369999999</c:v>
                </c:pt>
                <c:pt idx="2439">
                  <c:v>45.780181880000001</c:v>
                </c:pt>
                <c:pt idx="2440">
                  <c:v>45.602661130000001</c:v>
                </c:pt>
                <c:pt idx="2441">
                  <c:v>45.48905182</c:v>
                </c:pt>
                <c:pt idx="2442">
                  <c:v>45.48905182</c:v>
                </c:pt>
                <c:pt idx="2443">
                  <c:v>45.648113250000002</c:v>
                </c:pt>
                <c:pt idx="2444">
                  <c:v>45.338523860000002</c:v>
                </c:pt>
                <c:pt idx="2445">
                  <c:v>45.619712829999997</c:v>
                </c:pt>
                <c:pt idx="2446">
                  <c:v>45.619712829999997</c:v>
                </c:pt>
                <c:pt idx="2447">
                  <c:v>45.518875119999997</c:v>
                </c:pt>
                <c:pt idx="2448">
                  <c:v>45.734745029999999</c:v>
                </c:pt>
                <c:pt idx="2449">
                  <c:v>45.741844180000001</c:v>
                </c:pt>
                <c:pt idx="2450">
                  <c:v>46.099719999999998</c:v>
                </c:pt>
                <c:pt idx="2451">
                  <c:v>46.008831020000002</c:v>
                </c:pt>
                <c:pt idx="2452">
                  <c:v>46.008831020000002</c:v>
                </c:pt>
                <c:pt idx="2453">
                  <c:v>45.957702640000001</c:v>
                </c:pt>
                <c:pt idx="2454">
                  <c:v>46.129539489999999</c:v>
                </c:pt>
                <c:pt idx="2455">
                  <c:v>45.970489499999999</c:v>
                </c:pt>
                <c:pt idx="2456">
                  <c:v>45.970489499999999</c:v>
                </c:pt>
                <c:pt idx="2457">
                  <c:v>45.730480190000002</c:v>
                </c:pt>
                <c:pt idx="2458">
                  <c:v>45.730480190000002</c:v>
                </c:pt>
                <c:pt idx="2459">
                  <c:v>45.621124270000003</c:v>
                </c:pt>
                <c:pt idx="2460">
                  <c:v>45.92646027</c:v>
                </c:pt>
                <c:pt idx="2461">
                  <c:v>45.92646027</c:v>
                </c:pt>
                <c:pt idx="2462">
                  <c:v>45.92646027</c:v>
                </c:pt>
                <c:pt idx="2463">
                  <c:v>45.494735720000001</c:v>
                </c:pt>
                <c:pt idx="2464">
                  <c:v>45.429409030000002</c:v>
                </c:pt>
                <c:pt idx="2465">
                  <c:v>45.429409030000002</c:v>
                </c:pt>
                <c:pt idx="2466">
                  <c:v>45.868232730000003</c:v>
                </c:pt>
                <c:pt idx="2467">
                  <c:v>45.949184420000002</c:v>
                </c:pt>
                <c:pt idx="2468">
                  <c:v>45.949184420000002</c:v>
                </c:pt>
                <c:pt idx="2469">
                  <c:v>46.075580600000002</c:v>
                </c:pt>
                <c:pt idx="2470">
                  <c:v>46.17640686</c:v>
                </c:pt>
                <c:pt idx="2471">
                  <c:v>46.17640686</c:v>
                </c:pt>
                <c:pt idx="2472">
                  <c:v>46.432029720000003</c:v>
                </c:pt>
                <c:pt idx="2473">
                  <c:v>46.326942440000003</c:v>
                </c:pt>
                <c:pt idx="2474">
                  <c:v>46.369548799999997</c:v>
                </c:pt>
                <c:pt idx="2475">
                  <c:v>46.32267761</c:v>
                </c:pt>
                <c:pt idx="2476">
                  <c:v>46.524345400000001</c:v>
                </c:pt>
                <c:pt idx="2477">
                  <c:v>46.524345400000001</c:v>
                </c:pt>
                <c:pt idx="2478">
                  <c:v>46.138072970000003</c:v>
                </c:pt>
                <c:pt idx="2479">
                  <c:v>46.159370420000002</c:v>
                </c:pt>
                <c:pt idx="2480">
                  <c:v>45.900901789999999</c:v>
                </c:pt>
                <c:pt idx="2481">
                  <c:v>45.900901789999999</c:v>
                </c:pt>
                <c:pt idx="2482">
                  <c:v>46.156532290000001</c:v>
                </c:pt>
                <c:pt idx="2483">
                  <c:v>46.035823819999997</c:v>
                </c:pt>
                <c:pt idx="2484">
                  <c:v>45.544441220000003</c:v>
                </c:pt>
                <c:pt idx="2485">
                  <c:v>45.851188659999998</c:v>
                </c:pt>
                <c:pt idx="2486">
                  <c:v>46.160789489999999</c:v>
                </c:pt>
                <c:pt idx="2487">
                  <c:v>46.160789489999999</c:v>
                </c:pt>
                <c:pt idx="2488">
                  <c:v>46.467548370000003</c:v>
                </c:pt>
                <c:pt idx="2489">
                  <c:v>46.248844149999996</c:v>
                </c:pt>
                <c:pt idx="2490">
                  <c:v>46.248844149999996</c:v>
                </c:pt>
                <c:pt idx="2491">
                  <c:v>46.284343720000003</c:v>
                </c:pt>
                <c:pt idx="2492">
                  <c:v>46.338310239999998</c:v>
                </c:pt>
                <c:pt idx="2493">
                  <c:v>46.338310239999998</c:v>
                </c:pt>
                <c:pt idx="2494">
                  <c:v>46.094036099999997</c:v>
                </c:pt>
                <c:pt idx="2495">
                  <c:v>46.069900509999997</c:v>
                </c:pt>
                <c:pt idx="2496">
                  <c:v>46.069900509999997</c:v>
                </c:pt>
                <c:pt idx="2497">
                  <c:v>46.037239069999998</c:v>
                </c:pt>
                <c:pt idx="2498">
                  <c:v>46.167888640000001</c:v>
                </c:pt>
                <c:pt idx="2499">
                  <c:v>45.969062809999997</c:v>
                </c:pt>
                <c:pt idx="2500">
                  <c:v>45.969062809999997</c:v>
                </c:pt>
                <c:pt idx="2501">
                  <c:v>46.679145810000001</c:v>
                </c:pt>
                <c:pt idx="2502">
                  <c:v>46.679145810000001</c:v>
                </c:pt>
                <c:pt idx="2503">
                  <c:v>46.684833529999999</c:v>
                </c:pt>
                <c:pt idx="2504">
                  <c:v>46.630867000000002</c:v>
                </c:pt>
                <c:pt idx="2505">
                  <c:v>46.630867000000002</c:v>
                </c:pt>
                <c:pt idx="2506">
                  <c:v>46.697612759999998</c:v>
                </c:pt>
                <c:pt idx="2507">
                  <c:v>46.723171229999998</c:v>
                </c:pt>
                <c:pt idx="2508">
                  <c:v>46.388019559999996</c:v>
                </c:pt>
                <c:pt idx="2509">
                  <c:v>46.388019559999996</c:v>
                </c:pt>
                <c:pt idx="2510">
                  <c:v>46.105403899999999</c:v>
                </c:pt>
                <c:pt idx="2511">
                  <c:v>46.396537780000003</c:v>
                </c:pt>
                <c:pt idx="2512">
                  <c:v>46.396537780000003</c:v>
                </c:pt>
                <c:pt idx="2513">
                  <c:v>46.583995819999998</c:v>
                </c:pt>
                <c:pt idx="2514">
                  <c:v>46.432037350000002</c:v>
                </c:pt>
                <c:pt idx="2515">
                  <c:v>46.432037350000002</c:v>
                </c:pt>
                <c:pt idx="2516">
                  <c:v>46.409317020000003</c:v>
                </c:pt>
                <c:pt idx="2517">
                  <c:v>46.514411930000001</c:v>
                </c:pt>
                <c:pt idx="2518">
                  <c:v>46.608135220000001</c:v>
                </c:pt>
                <c:pt idx="2519">
                  <c:v>46.950393679999998</c:v>
                </c:pt>
                <c:pt idx="2520">
                  <c:v>47.1548996</c:v>
                </c:pt>
                <c:pt idx="2521">
                  <c:v>47.1548996</c:v>
                </c:pt>
                <c:pt idx="2522">
                  <c:v>47.214550019999997</c:v>
                </c:pt>
                <c:pt idx="2523">
                  <c:v>47.08958054</c:v>
                </c:pt>
                <c:pt idx="2524">
                  <c:v>46.785663599999999</c:v>
                </c:pt>
                <c:pt idx="2525">
                  <c:v>46.785663599999999</c:v>
                </c:pt>
                <c:pt idx="2526">
                  <c:v>46.937622070000003</c:v>
                </c:pt>
                <c:pt idx="2527">
                  <c:v>47.447456359999997</c:v>
                </c:pt>
                <c:pt idx="2528">
                  <c:v>47.447456359999997</c:v>
                </c:pt>
                <c:pt idx="2529">
                  <c:v>47.380706789999998</c:v>
                </c:pt>
                <c:pt idx="2530">
                  <c:v>46.920577999999999</c:v>
                </c:pt>
                <c:pt idx="2531">
                  <c:v>46.920577999999999</c:v>
                </c:pt>
                <c:pt idx="2532">
                  <c:v>46.904956820000002</c:v>
                </c:pt>
                <c:pt idx="2533">
                  <c:v>46.589679719999999</c:v>
                </c:pt>
                <c:pt idx="2534">
                  <c:v>46.985900880000003</c:v>
                </c:pt>
                <c:pt idx="2535">
                  <c:v>46.985900880000003</c:v>
                </c:pt>
                <c:pt idx="2536">
                  <c:v>47.191825870000002</c:v>
                </c:pt>
                <c:pt idx="2537">
                  <c:v>47.191825870000002</c:v>
                </c:pt>
                <c:pt idx="2538">
                  <c:v>47.450294489999997</c:v>
                </c:pt>
                <c:pt idx="2539">
                  <c:v>47.909008030000003</c:v>
                </c:pt>
                <c:pt idx="2540">
                  <c:v>47.592308039999999</c:v>
                </c:pt>
                <c:pt idx="2541">
                  <c:v>47.592308039999999</c:v>
                </c:pt>
                <c:pt idx="2542">
                  <c:v>47.098087309999997</c:v>
                </c:pt>
                <c:pt idx="2543">
                  <c:v>47.160583500000001</c:v>
                </c:pt>
                <c:pt idx="2544">
                  <c:v>47.160583500000001</c:v>
                </c:pt>
                <c:pt idx="2545">
                  <c:v>47.024253850000001</c:v>
                </c:pt>
                <c:pt idx="2546">
                  <c:v>47.200355530000003</c:v>
                </c:pt>
                <c:pt idx="2547">
                  <c:v>47.200355530000003</c:v>
                </c:pt>
                <c:pt idx="2548">
                  <c:v>47.072536470000003</c:v>
                </c:pt>
                <c:pt idx="2549">
                  <c:v>47.36367035</c:v>
                </c:pt>
                <c:pt idx="2550">
                  <c:v>47.36367035</c:v>
                </c:pt>
                <c:pt idx="2551">
                  <c:v>47.441776279999999</c:v>
                </c:pt>
                <c:pt idx="2552">
                  <c:v>47.252899169999999</c:v>
                </c:pt>
                <c:pt idx="2553">
                  <c:v>47.252899169999999</c:v>
                </c:pt>
                <c:pt idx="2554">
                  <c:v>47.637763980000003</c:v>
                </c:pt>
                <c:pt idx="2555">
                  <c:v>47.882022859999999</c:v>
                </c:pt>
                <c:pt idx="2556">
                  <c:v>47.882022859999999</c:v>
                </c:pt>
                <c:pt idx="2557">
                  <c:v>48.421680449999997</c:v>
                </c:pt>
                <c:pt idx="2558">
                  <c:v>48.346412659999999</c:v>
                </c:pt>
                <c:pt idx="2559">
                  <c:v>48.346412659999999</c:v>
                </c:pt>
                <c:pt idx="2560">
                  <c:v>47.985694889999998</c:v>
                </c:pt>
                <c:pt idx="2561">
                  <c:v>47.710186</c:v>
                </c:pt>
                <c:pt idx="2562">
                  <c:v>47.376445769999997</c:v>
                </c:pt>
                <c:pt idx="2563">
                  <c:v>47.352306370000001</c:v>
                </c:pt>
                <c:pt idx="2564">
                  <c:v>47.542610170000003</c:v>
                </c:pt>
                <c:pt idx="2565">
                  <c:v>47.542610170000003</c:v>
                </c:pt>
                <c:pt idx="2566">
                  <c:v>47.671844479999997</c:v>
                </c:pt>
                <c:pt idx="2567">
                  <c:v>47.492904660000001</c:v>
                </c:pt>
                <c:pt idx="2568">
                  <c:v>47.599411009999997</c:v>
                </c:pt>
                <c:pt idx="2569">
                  <c:v>47.599411009999997</c:v>
                </c:pt>
                <c:pt idx="2570">
                  <c:v>47.792552950000001</c:v>
                </c:pt>
                <c:pt idx="2571">
                  <c:v>48.448661799999996</c:v>
                </c:pt>
                <c:pt idx="2572">
                  <c:v>49.175788879999999</c:v>
                </c:pt>
                <c:pt idx="2573">
                  <c:v>50.365875240000001</c:v>
                </c:pt>
                <c:pt idx="2574">
                  <c:v>51.788867949999997</c:v>
                </c:pt>
                <c:pt idx="2575">
                  <c:v>51.788867949999997</c:v>
                </c:pt>
                <c:pt idx="2576">
                  <c:v>51.438087459999998</c:v>
                </c:pt>
                <c:pt idx="2577">
                  <c:v>50.168472289999997</c:v>
                </c:pt>
                <c:pt idx="2578">
                  <c:v>48.327949519999997</c:v>
                </c:pt>
                <c:pt idx="2579">
                  <c:v>48.327949519999997</c:v>
                </c:pt>
                <c:pt idx="2580">
                  <c:v>48.049598690000003</c:v>
                </c:pt>
                <c:pt idx="2581">
                  <c:v>47.299755099999999</c:v>
                </c:pt>
                <c:pt idx="2582">
                  <c:v>47.299755099999999</c:v>
                </c:pt>
                <c:pt idx="2583">
                  <c:v>47.028495790000001</c:v>
                </c:pt>
                <c:pt idx="2584">
                  <c:v>47.083892820000003</c:v>
                </c:pt>
                <c:pt idx="2585">
                  <c:v>47.083892820000003</c:v>
                </c:pt>
                <c:pt idx="2586">
                  <c:v>46.9106369</c:v>
                </c:pt>
                <c:pt idx="2587">
                  <c:v>47.018566130000004</c:v>
                </c:pt>
                <c:pt idx="2588">
                  <c:v>46.914894099999998</c:v>
                </c:pt>
                <c:pt idx="2589">
                  <c:v>46.914894099999998</c:v>
                </c:pt>
                <c:pt idx="2590">
                  <c:v>47.005779269999998</c:v>
                </c:pt>
                <c:pt idx="2591">
                  <c:v>47.005779269999998</c:v>
                </c:pt>
                <c:pt idx="2592">
                  <c:v>47.217384340000002</c:v>
                </c:pt>
                <c:pt idx="2593">
                  <c:v>47.642013550000001</c:v>
                </c:pt>
                <c:pt idx="2594">
                  <c:v>47.745689390000003</c:v>
                </c:pt>
                <c:pt idx="2595">
                  <c:v>47.745689390000003</c:v>
                </c:pt>
                <c:pt idx="2596">
                  <c:v>47.88486099</c:v>
                </c:pt>
                <c:pt idx="2597">
                  <c:v>48.288185120000001</c:v>
                </c:pt>
                <c:pt idx="2598">
                  <c:v>49.070690159999998</c:v>
                </c:pt>
                <c:pt idx="2599">
                  <c:v>50.003730769999997</c:v>
                </c:pt>
                <c:pt idx="2600">
                  <c:v>52.068641659999997</c:v>
                </c:pt>
                <c:pt idx="2601">
                  <c:v>52.068641659999997</c:v>
                </c:pt>
                <c:pt idx="2602">
                  <c:v>53.531402589999999</c:v>
                </c:pt>
                <c:pt idx="2603">
                  <c:v>54.428943629999999</c:v>
                </c:pt>
                <c:pt idx="2604">
                  <c:v>54.428943629999999</c:v>
                </c:pt>
                <c:pt idx="2605">
                  <c:v>54.522674559999999</c:v>
                </c:pt>
                <c:pt idx="2606">
                  <c:v>55.068016049999997</c:v>
                </c:pt>
                <c:pt idx="2607">
                  <c:v>55.631813049999998</c:v>
                </c:pt>
                <c:pt idx="2608">
                  <c:v>56.192771909999998</c:v>
                </c:pt>
                <c:pt idx="2609">
                  <c:v>55.895965580000002</c:v>
                </c:pt>
                <c:pt idx="2610">
                  <c:v>55.895965580000002</c:v>
                </c:pt>
                <c:pt idx="2611">
                  <c:v>56.503791810000003</c:v>
                </c:pt>
                <c:pt idx="2612">
                  <c:v>55.438671110000001</c:v>
                </c:pt>
                <c:pt idx="2613">
                  <c:v>52.86393356</c:v>
                </c:pt>
                <c:pt idx="2614">
                  <c:v>52.86393356</c:v>
                </c:pt>
                <c:pt idx="2615">
                  <c:v>48.508312230000001</c:v>
                </c:pt>
                <c:pt idx="2616">
                  <c:v>48.508312230000001</c:v>
                </c:pt>
                <c:pt idx="2617">
                  <c:v>47.642024990000003</c:v>
                </c:pt>
                <c:pt idx="2618">
                  <c:v>47.57527924</c:v>
                </c:pt>
                <c:pt idx="2619">
                  <c:v>47.402011870000003</c:v>
                </c:pt>
                <c:pt idx="2620">
                  <c:v>47.402011870000003</c:v>
                </c:pt>
                <c:pt idx="2621">
                  <c:v>46.978801730000001</c:v>
                </c:pt>
                <c:pt idx="2622">
                  <c:v>46.747310640000002</c:v>
                </c:pt>
                <c:pt idx="2623">
                  <c:v>46.747310640000002</c:v>
                </c:pt>
                <c:pt idx="2624">
                  <c:v>46.60671997</c:v>
                </c:pt>
                <c:pt idx="2625">
                  <c:v>46.514408109999998</c:v>
                </c:pt>
                <c:pt idx="2626">
                  <c:v>46.514408109999998</c:v>
                </c:pt>
                <c:pt idx="2627">
                  <c:v>46.964595789999997</c:v>
                </c:pt>
                <c:pt idx="2628">
                  <c:v>47.261421200000001</c:v>
                </c:pt>
                <c:pt idx="2629">
                  <c:v>47.034187320000001</c:v>
                </c:pt>
                <c:pt idx="2630">
                  <c:v>47.034187320000001</c:v>
                </c:pt>
                <c:pt idx="2631">
                  <c:v>47.592308039999999</c:v>
                </c:pt>
                <c:pt idx="2632">
                  <c:v>47.081047060000003</c:v>
                </c:pt>
                <c:pt idx="2633">
                  <c:v>47.444610599999997</c:v>
                </c:pt>
                <c:pt idx="2634">
                  <c:v>47.318214419999997</c:v>
                </c:pt>
                <c:pt idx="2635">
                  <c:v>47.375022889999997</c:v>
                </c:pt>
                <c:pt idx="2636">
                  <c:v>47.375022889999997</c:v>
                </c:pt>
                <c:pt idx="2637">
                  <c:v>47.375022889999997</c:v>
                </c:pt>
                <c:pt idx="2638">
                  <c:v>47.734325409999997</c:v>
                </c:pt>
                <c:pt idx="2639">
                  <c:v>47.734325409999997</c:v>
                </c:pt>
                <c:pt idx="2640">
                  <c:v>48.840621949999999</c:v>
                </c:pt>
                <c:pt idx="2641">
                  <c:v>48.745475769999999</c:v>
                </c:pt>
                <c:pt idx="2642">
                  <c:v>48.745475769999999</c:v>
                </c:pt>
                <c:pt idx="2643">
                  <c:v>48.830684660000003</c:v>
                </c:pt>
                <c:pt idx="2644">
                  <c:v>49.630233760000003</c:v>
                </c:pt>
                <c:pt idx="2645">
                  <c:v>49.630233760000003</c:v>
                </c:pt>
                <c:pt idx="2646">
                  <c:v>50.679725650000002</c:v>
                </c:pt>
                <c:pt idx="2647">
                  <c:v>51.095836640000002</c:v>
                </c:pt>
                <c:pt idx="2648">
                  <c:v>51.906749730000001</c:v>
                </c:pt>
                <c:pt idx="2649">
                  <c:v>53.376605990000002</c:v>
                </c:pt>
                <c:pt idx="2650">
                  <c:v>54.935943600000002</c:v>
                </c:pt>
                <c:pt idx="2651">
                  <c:v>54.935943600000002</c:v>
                </c:pt>
                <c:pt idx="2652">
                  <c:v>57.333168030000003</c:v>
                </c:pt>
                <c:pt idx="2653">
                  <c:v>60.179157259999997</c:v>
                </c:pt>
                <c:pt idx="2654">
                  <c:v>59.824119570000001</c:v>
                </c:pt>
                <c:pt idx="2655">
                  <c:v>59.824119570000001</c:v>
                </c:pt>
                <c:pt idx="2656">
                  <c:v>56.757995610000002</c:v>
                </c:pt>
                <c:pt idx="2657">
                  <c:v>52.432209010000001</c:v>
                </c:pt>
                <c:pt idx="2658">
                  <c:v>50.638553620000003</c:v>
                </c:pt>
                <c:pt idx="2659">
                  <c:v>51.553131100000002</c:v>
                </c:pt>
                <c:pt idx="2660">
                  <c:v>53.72880936</c:v>
                </c:pt>
                <c:pt idx="2661">
                  <c:v>53.72880936</c:v>
                </c:pt>
                <c:pt idx="2662">
                  <c:v>55.920104979999998</c:v>
                </c:pt>
                <c:pt idx="2663">
                  <c:v>53.693290709999999</c:v>
                </c:pt>
                <c:pt idx="2664">
                  <c:v>53.693290709999999</c:v>
                </c:pt>
                <c:pt idx="2665">
                  <c:v>50.595939639999997</c:v>
                </c:pt>
                <c:pt idx="2666">
                  <c:v>48.631874080000003</c:v>
                </c:pt>
                <c:pt idx="2667">
                  <c:v>48.363464360000002</c:v>
                </c:pt>
                <c:pt idx="2668">
                  <c:v>47.978599549999998</c:v>
                </c:pt>
                <c:pt idx="2669">
                  <c:v>47.981437679999999</c:v>
                </c:pt>
                <c:pt idx="2670">
                  <c:v>47.981437679999999</c:v>
                </c:pt>
                <c:pt idx="2671">
                  <c:v>47.752796170000003</c:v>
                </c:pt>
                <c:pt idx="2672">
                  <c:v>47.73290634</c:v>
                </c:pt>
                <c:pt idx="2673">
                  <c:v>47.935997010000001</c:v>
                </c:pt>
                <c:pt idx="2674">
                  <c:v>47.935997010000001</c:v>
                </c:pt>
                <c:pt idx="2675">
                  <c:v>47.920368189999998</c:v>
                </c:pt>
                <c:pt idx="2676">
                  <c:v>48.042499540000001</c:v>
                </c:pt>
                <c:pt idx="2677">
                  <c:v>48.139072419999998</c:v>
                </c:pt>
                <c:pt idx="2678">
                  <c:v>48.016941070000001</c:v>
                </c:pt>
                <c:pt idx="2679">
                  <c:v>48.417427060000001</c:v>
                </c:pt>
                <c:pt idx="2680">
                  <c:v>48.417427060000001</c:v>
                </c:pt>
                <c:pt idx="2681">
                  <c:v>48.847736359999999</c:v>
                </c:pt>
                <c:pt idx="2682">
                  <c:v>48.930103299999999</c:v>
                </c:pt>
                <c:pt idx="2683">
                  <c:v>49.374607089999998</c:v>
                </c:pt>
                <c:pt idx="2684">
                  <c:v>49.998054500000002</c:v>
                </c:pt>
                <c:pt idx="2685">
                  <c:v>50.645645139999999</c:v>
                </c:pt>
                <c:pt idx="2686">
                  <c:v>50.645645139999999</c:v>
                </c:pt>
                <c:pt idx="2687">
                  <c:v>50.432624820000001</c:v>
                </c:pt>
                <c:pt idx="2688">
                  <c:v>50.331798550000002</c:v>
                </c:pt>
                <c:pt idx="2689">
                  <c:v>51.653968810000002</c:v>
                </c:pt>
                <c:pt idx="2690">
                  <c:v>51.653968810000002</c:v>
                </c:pt>
                <c:pt idx="2691">
                  <c:v>56.026611330000001</c:v>
                </c:pt>
                <c:pt idx="2692">
                  <c:v>59.682109830000002</c:v>
                </c:pt>
                <c:pt idx="2693">
                  <c:v>60.27999878</c:v>
                </c:pt>
                <c:pt idx="2694">
                  <c:v>58.892509459999999</c:v>
                </c:pt>
                <c:pt idx="2695">
                  <c:v>57.212455749999997</c:v>
                </c:pt>
                <c:pt idx="2696">
                  <c:v>57.212455749999997</c:v>
                </c:pt>
                <c:pt idx="2697">
                  <c:v>56.537872309999997</c:v>
                </c:pt>
                <c:pt idx="2698">
                  <c:v>55.701404570000001</c:v>
                </c:pt>
                <c:pt idx="2699">
                  <c:v>55.701404570000001</c:v>
                </c:pt>
                <c:pt idx="2700">
                  <c:v>55.661640169999998</c:v>
                </c:pt>
                <c:pt idx="2701">
                  <c:v>53.576854709999999</c:v>
                </c:pt>
                <c:pt idx="2702">
                  <c:v>53.576854709999999</c:v>
                </c:pt>
                <c:pt idx="2703">
                  <c:v>51.413959499999997</c:v>
                </c:pt>
                <c:pt idx="2704">
                  <c:v>49.790714260000001</c:v>
                </c:pt>
                <c:pt idx="2705">
                  <c:v>49.790714260000001</c:v>
                </c:pt>
                <c:pt idx="2706">
                  <c:v>48.660266880000002</c:v>
                </c:pt>
                <c:pt idx="2707">
                  <c:v>48.326530460000001</c:v>
                </c:pt>
                <c:pt idx="2708">
                  <c:v>48.127708439999999</c:v>
                </c:pt>
                <c:pt idx="2709">
                  <c:v>48.127708439999999</c:v>
                </c:pt>
                <c:pt idx="2710">
                  <c:v>48.060966489999998</c:v>
                </c:pt>
                <c:pt idx="2711">
                  <c:v>48.060966489999998</c:v>
                </c:pt>
                <c:pt idx="2712">
                  <c:v>48.104984279999996</c:v>
                </c:pt>
                <c:pt idx="2713">
                  <c:v>48.283927919999996</c:v>
                </c:pt>
                <c:pt idx="2714">
                  <c:v>48.109245299999998</c:v>
                </c:pt>
                <c:pt idx="2715">
                  <c:v>48.109245299999998</c:v>
                </c:pt>
                <c:pt idx="2716">
                  <c:v>48.13054657</c:v>
                </c:pt>
                <c:pt idx="2717">
                  <c:v>48.293861390000004</c:v>
                </c:pt>
                <c:pt idx="2718">
                  <c:v>48.881805419999999</c:v>
                </c:pt>
                <c:pt idx="2719">
                  <c:v>49.910007479999997</c:v>
                </c:pt>
                <c:pt idx="2720">
                  <c:v>49.910007479999997</c:v>
                </c:pt>
                <c:pt idx="2721">
                  <c:v>51.219390869999998</c:v>
                </c:pt>
                <c:pt idx="2722">
                  <c:v>53.842418670000001</c:v>
                </c:pt>
                <c:pt idx="2723">
                  <c:v>57.644176479999999</c:v>
                </c:pt>
                <c:pt idx="2724">
                  <c:v>57.644176479999999</c:v>
                </c:pt>
                <c:pt idx="2725">
                  <c:v>60.93325806</c:v>
                </c:pt>
                <c:pt idx="2726">
                  <c:v>60.372306819999999</c:v>
                </c:pt>
                <c:pt idx="2727">
                  <c:v>57.94099808</c:v>
                </c:pt>
                <c:pt idx="2728">
                  <c:v>55.82353973</c:v>
                </c:pt>
                <c:pt idx="2729">
                  <c:v>55.026824949999998</c:v>
                </c:pt>
                <c:pt idx="2730">
                  <c:v>55.026824949999998</c:v>
                </c:pt>
                <c:pt idx="2731">
                  <c:v>56.255268100000002</c:v>
                </c:pt>
                <c:pt idx="2732">
                  <c:v>56.882976530000001</c:v>
                </c:pt>
                <c:pt idx="2733">
                  <c:v>55.62755585</c:v>
                </c:pt>
                <c:pt idx="2734">
                  <c:v>55.62755585</c:v>
                </c:pt>
                <c:pt idx="2735">
                  <c:v>52.981800079999999</c:v>
                </c:pt>
                <c:pt idx="2736">
                  <c:v>50.807540889999999</c:v>
                </c:pt>
                <c:pt idx="2737">
                  <c:v>49.553543089999998</c:v>
                </c:pt>
                <c:pt idx="2738">
                  <c:v>50.006572720000001</c:v>
                </c:pt>
                <c:pt idx="2739">
                  <c:v>51.781776430000001</c:v>
                </c:pt>
                <c:pt idx="2740">
                  <c:v>51.781776430000001</c:v>
                </c:pt>
                <c:pt idx="2741">
                  <c:v>55.25689697</c:v>
                </c:pt>
                <c:pt idx="2742">
                  <c:v>56.517997739999998</c:v>
                </c:pt>
                <c:pt idx="2743">
                  <c:v>56.517997739999998</c:v>
                </c:pt>
                <c:pt idx="2744">
                  <c:v>54.34656906</c:v>
                </c:pt>
                <c:pt idx="2745">
                  <c:v>49.368926999999999</c:v>
                </c:pt>
                <c:pt idx="2746">
                  <c:v>49.368926999999999</c:v>
                </c:pt>
                <c:pt idx="2747">
                  <c:v>49.40868759</c:v>
                </c:pt>
                <c:pt idx="2748">
                  <c:v>50.086101530000001</c:v>
                </c:pt>
                <c:pt idx="2749">
                  <c:v>50.086101530000001</c:v>
                </c:pt>
                <c:pt idx="2750">
                  <c:v>52.264625549999998</c:v>
                </c:pt>
                <c:pt idx="2751">
                  <c:v>54.876289370000002</c:v>
                </c:pt>
                <c:pt idx="2752">
                  <c:v>57.351631159999997</c:v>
                </c:pt>
                <c:pt idx="2753">
                  <c:v>57.351631159999997</c:v>
                </c:pt>
                <c:pt idx="2754">
                  <c:v>56.448406220000003</c:v>
                </c:pt>
                <c:pt idx="2755">
                  <c:v>56.448406220000003</c:v>
                </c:pt>
                <c:pt idx="2756">
                  <c:v>55.776672359999999</c:v>
                </c:pt>
                <c:pt idx="2757">
                  <c:v>56.517993930000003</c:v>
                </c:pt>
                <c:pt idx="2758">
                  <c:v>56.31775665</c:v>
                </c:pt>
                <c:pt idx="2759">
                  <c:v>56.31775665</c:v>
                </c:pt>
                <c:pt idx="2760">
                  <c:v>56.387336730000001</c:v>
                </c:pt>
                <c:pt idx="2761">
                  <c:v>56.445564269999998</c:v>
                </c:pt>
                <c:pt idx="2762">
                  <c:v>56.445564269999998</c:v>
                </c:pt>
                <c:pt idx="2763">
                  <c:v>56.187103270000001</c:v>
                </c:pt>
                <c:pt idx="2764">
                  <c:v>55.184467320000003</c:v>
                </c:pt>
                <c:pt idx="2765">
                  <c:v>55.184467320000003</c:v>
                </c:pt>
                <c:pt idx="2766">
                  <c:v>54.840789790000002</c:v>
                </c:pt>
                <c:pt idx="2767">
                  <c:v>54.813800809999996</c:v>
                </c:pt>
                <c:pt idx="2768">
                  <c:v>54.923149109999997</c:v>
                </c:pt>
                <c:pt idx="2769">
                  <c:v>54.923149109999997</c:v>
                </c:pt>
                <c:pt idx="2770">
                  <c:v>54.955818180000001</c:v>
                </c:pt>
                <c:pt idx="2771">
                  <c:v>55.24127197</c:v>
                </c:pt>
                <c:pt idx="2772">
                  <c:v>55.21286774</c:v>
                </c:pt>
                <c:pt idx="2773">
                  <c:v>55.190147400000001</c:v>
                </c:pt>
                <c:pt idx="2774">
                  <c:v>55.190147400000001</c:v>
                </c:pt>
                <c:pt idx="2775">
                  <c:v>55.281036380000003</c:v>
                </c:pt>
                <c:pt idx="2776">
                  <c:v>55.719860079999997</c:v>
                </c:pt>
                <c:pt idx="2777">
                  <c:v>55.403167719999999</c:v>
                </c:pt>
                <c:pt idx="2778">
                  <c:v>55.403167719999999</c:v>
                </c:pt>
                <c:pt idx="2779">
                  <c:v>55.833477019999997</c:v>
                </c:pt>
                <c:pt idx="2780">
                  <c:v>55.947093959999997</c:v>
                </c:pt>
                <c:pt idx="2781">
                  <c:v>55.98543549</c:v>
                </c:pt>
                <c:pt idx="2782">
                  <c:v>55.910167690000002</c:v>
                </c:pt>
                <c:pt idx="2783">
                  <c:v>55.922950739999997</c:v>
                </c:pt>
                <c:pt idx="2784">
                  <c:v>55.922950739999997</c:v>
                </c:pt>
                <c:pt idx="2785">
                  <c:v>55.731231690000001</c:v>
                </c:pt>
                <c:pt idx="2786">
                  <c:v>55.897392269999997</c:v>
                </c:pt>
                <c:pt idx="2787">
                  <c:v>55.897392269999997</c:v>
                </c:pt>
                <c:pt idx="2788">
                  <c:v>55.824958799999997</c:v>
                </c:pt>
                <c:pt idx="2789">
                  <c:v>55.474182130000003</c:v>
                </c:pt>
                <c:pt idx="2790">
                  <c:v>55.474182130000003</c:v>
                </c:pt>
                <c:pt idx="2791">
                  <c:v>55.895965580000002</c:v>
                </c:pt>
                <c:pt idx="2792">
                  <c:v>56.317749020000001</c:v>
                </c:pt>
                <c:pt idx="2793">
                  <c:v>56.310649869999999</c:v>
                </c:pt>
                <c:pt idx="2794">
                  <c:v>56.310649869999999</c:v>
                </c:pt>
                <c:pt idx="2795">
                  <c:v>56.380241390000002</c:v>
                </c:pt>
                <c:pt idx="2796">
                  <c:v>56.22260284</c:v>
                </c:pt>
                <c:pt idx="2797">
                  <c:v>56.22260284</c:v>
                </c:pt>
                <c:pt idx="2798">
                  <c:v>56.059276580000002</c:v>
                </c:pt>
                <c:pt idx="2799">
                  <c:v>56.218345640000003</c:v>
                </c:pt>
                <c:pt idx="2800">
                  <c:v>56.218345640000003</c:v>
                </c:pt>
                <c:pt idx="2801">
                  <c:v>56.292186739999998</c:v>
                </c:pt>
                <c:pt idx="2802">
                  <c:v>56.30213165</c:v>
                </c:pt>
                <c:pt idx="2803">
                  <c:v>56.30213165</c:v>
                </c:pt>
                <c:pt idx="2804">
                  <c:v>55.958457950000003</c:v>
                </c:pt>
                <c:pt idx="2805">
                  <c:v>56.350421910000001</c:v>
                </c:pt>
                <c:pt idx="2806">
                  <c:v>56.465446470000003</c:v>
                </c:pt>
                <c:pt idx="2807">
                  <c:v>56.17288971</c:v>
                </c:pt>
                <c:pt idx="2808">
                  <c:v>55.745429989999998</c:v>
                </c:pt>
                <c:pt idx="2809">
                  <c:v>55.745429989999998</c:v>
                </c:pt>
                <c:pt idx="2810">
                  <c:v>55.032512660000002</c:v>
                </c:pt>
                <c:pt idx="2811">
                  <c:v>55.120563509999997</c:v>
                </c:pt>
                <c:pt idx="2812">
                  <c:v>55.143272400000001</c:v>
                </c:pt>
                <c:pt idx="2813">
                  <c:v>55.143272400000001</c:v>
                </c:pt>
                <c:pt idx="2814">
                  <c:v>55.513938899999999</c:v>
                </c:pt>
                <c:pt idx="2815">
                  <c:v>55.611927029999997</c:v>
                </c:pt>
                <c:pt idx="2816">
                  <c:v>55.575012209999997</c:v>
                </c:pt>
                <c:pt idx="2817">
                  <c:v>55.332160950000002</c:v>
                </c:pt>
                <c:pt idx="2818">
                  <c:v>55.999633789999997</c:v>
                </c:pt>
                <c:pt idx="2819">
                  <c:v>55.999633789999997</c:v>
                </c:pt>
                <c:pt idx="2820">
                  <c:v>56.121776580000002</c:v>
                </c:pt>
                <c:pt idx="2821">
                  <c:v>56.285087590000003</c:v>
                </c:pt>
                <c:pt idx="2822">
                  <c:v>56.285087590000003</c:v>
                </c:pt>
                <c:pt idx="2823">
                  <c:v>56.23396683</c:v>
                </c:pt>
                <c:pt idx="2824">
                  <c:v>55.87608719</c:v>
                </c:pt>
                <c:pt idx="2825">
                  <c:v>55.87608719</c:v>
                </c:pt>
                <c:pt idx="2826">
                  <c:v>55.66020966</c:v>
                </c:pt>
                <c:pt idx="2827">
                  <c:v>55.948505400000002</c:v>
                </c:pt>
                <c:pt idx="2828">
                  <c:v>56.272300719999997</c:v>
                </c:pt>
                <c:pt idx="2829">
                  <c:v>56.272300719999997</c:v>
                </c:pt>
                <c:pt idx="2830">
                  <c:v>57.037773129999998</c:v>
                </c:pt>
                <c:pt idx="2831">
                  <c:v>56.962512969999999</c:v>
                </c:pt>
                <c:pt idx="2832">
                  <c:v>56.951133730000002</c:v>
                </c:pt>
                <c:pt idx="2833">
                  <c:v>56.870185849999999</c:v>
                </c:pt>
                <c:pt idx="2834">
                  <c:v>56.620239259999998</c:v>
                </c:pt>
                <c:pt idx="2835">
                  <c:v>56.620239259999998</c:v>
                </c:pt>
                <c:pt idx="2836">
                  <c:v>56.55917358</c:v>
                </c:pt>
                <c:pt idx="2837">
                  <c:v>56.337635040000002</c:v>
                </c:pt>
                <c:pt idx="2838">
                  <c:v>56.337635040000002</c:v>
                </c:pt>
                <c:pt idx="2839">
                  <c:v>56.648643489999998</c:v>
                </c:pt>
                <c:pt idx="2840">
                  <c:v>56.485332489999998</c:v>
                </c:pt>
                <c:pt idx="2841">
                  <c:v>56.304973599999997</c:v>
                </c:pt>
                <c:pt idx="2842">
                  <c:v>56.194190980000002</c:v>
                </c:pt>
                <c:pt idx="2843">
                  <c:v>56.226860049999999</c:v>
                </c:pt>
                <c:pt idx="2844">
                  <c:v>56.226860049999999</c:v>
                </c:pt>
                <c:pt idx="2845">
                  <c:v>55.231342320000003</c:v>
                </c:pt>
                <c:pt idx="2846">
                  <c:v>55.167430879999998</c:v>
                </c:pt>
                <c:pt idx="2847">
                  <c:v>54.944458009999998</c:v>
                </c:pt>
                <c:pt idx="2848">
                  <c:v>54.944458009999998</c:v>
                </c:pt>
                <c:pt idx="2849">
                  <c:v>54.88196945</c:v>
                </c:pt>
                <c:pt idx="2850">
                  <c:v>54.681732179999997</c:v>
                </c:pt>
                <c:pt idx="2851">
                  <c:v>54.79817963</c:v>
                </c:pt>
                <c:pt idx="2852">
                  <c:v>55.136180879999998</c:v>
                </c:pt>
                <c:pt idx="2853">
                  <c:v>55.573589320000004</c:v>
                </c:pt>
                <c:pt idx="2854">
                  <c:v>55.573589320000004</c:v>
                </c:pt>
                <c:pt idx="2855">
                  <c:v>55.371925349999998</c:v>
                </c:pt>
                <c:pt idx="2856">
                  <c:v>55.610515589999999</c:v>
                </c:pt>
                <c:pt idx="2857">
                  <c:v>55.610515589999999</c:v>
                </c:pt>
                <c:pt idx="2858">
                  <c:v>55.638916020000003</c:v>
                </c:pt>
                <c:pt idx="2859">
                  <c:v>56.471122739999998</c:v>
                </c:pt>
                <c:pt idx="2860">
                  <c:v>56.471122739999998</c:v>
                </c:pt>
                <c:pt idx="2861">
                  <c:v>56.522254940000003</c:v>
                </c:pt>
                <c:pt idx="2862">
                  <c:v>56.334789280000003</c:v>
                </c:pt>
                <c:pt idx="2863">
                  <c:v>56.116096499999998</c:v>
                </c:pt>
                <c:pt idx="2864">
                  <c:v>56.116096499999998</c:v>
                </c:pt>
                <c:pt idx="2865">
                  <c:v>55.998218540000003</c:v>
                </c:pt>
                <c:pt idx="2866">
                  <c:v>55.670158389999997</c:v>
                </c:pt>
                <c:pt idx="2867">
                  <c:v>55.698558810000002</c:v>
                </c:pt>
                <c:pt idx="2868">
                  <c:v>55.521038060000002</c:v>
                </c:pt>
                <c:pt idx="2869">
                  <c:v>55.521038060000002</c:v>
                </c:pt>
                <c:pt idx="2870">
                  <c:v>56.113250729999997</c:v>
                </c:pt>
                <c:pt idx="2871">
                  <c:v>56.211235049999999</c:v>
                </c:pt>
                <c:pt idx="2872">
                  <c:v>56.434196470000003</c:v>
                </c:pt>
                <c:pt idx="2873">
                  <c:v>56.434196470000003</c:v>
                </c:pt>
                <c:pt idx="2874">
                  <c:v>56.316326140000001</c:v>
                </c:pt>
                <c:pt idx="2875">
                  <c:v>56.496681209999998</c:v>
                </c:pt>
                <c:pt idx="2876">
                  <c:v>56.174316410000003</c:v>
                </c:pt>
                <c:pt idx="2877">
                  <c:v>56.100463869999999</c:v>
                </c:pt>
                <c:pt idx="2878">
                  <c:v>55.832054139999997</c:v>
                </c:pt>
                <c:pt idx="2879">
                  <c:v>55.832054139999997</c:v>
                </c:pt>
                <c:pt idx="2880">
                  <c:v>56.405803679999998</c:v>
                </c:pt>
                <c:pt idx="2881">
                  <c:v>56.638713840000001</c:v>
                </c:pt>
                <c:pt idx="2882">
                  <c:v>56.638713840000001</c:v>
                </c:pt>
                <c:pt idx="2883">
                  <c:v>56.6046257</c:v>
                </c:pt>
                <c:pt idx="2884">
                  <c:v>55.741161349999999</c:v>
                </c:pt>
                <c:pt idx="2885">
                  <c:v>55.741161349999999</c:v>
                </c:pt>
                <c:pt idx="2886">
                  <c:v>55.15748215</c:v>
                </c:pt>
                <c:pt idx="2887">
                  <c:v>55.447193149999997</c:v>
                </c:pt>
                <c:pt idx="2888">
                  <c:v>55.447193149999997</c:v>
                </c:pt>
                <c:pt idx="2889">
                  <c:v>55.704235079999997</c:v>
                </c:pt>
                <c:pt idx="2890">
                  <c:v>56.091941830000003</c:v>
                </c:pt>
                <c:pt idx="2891">
                  <c:v>56.01099396</c:v>
                </c:pt>
                <c:pt idx="2892">
                  <c:v>56.01099396</c:v>
                </c:pt>
                <c:pt idx="2893">
                  <c:v>56.464027399999999</c:v>
                </c:pt>
                <c:pt idx="2894">
                  <c:v>56.464027399999999</c:v>
                </c:pt>
                <c:pt idx="2895">
                  <c:v>56.844627379999999</c:v>
                </c:pt>
                <c:pt idx="2896">
                  <c:v>56.631610870000003</c:v>
                </c:pt>
                <c:pt idx="2897">
                  <c:v>56.280830379999998</c:v>
                </c:pt>
                <c:pt idx="2898">
                  <c:v>56.280830379999998</c:v>
                </c:pt>
                <c:pt idx="2899">
                  <c:v>56.323425290000003</c:v>
                </c:pt>
                <c:pt idx="2900">
                  <c:v>56.282249450000002</c:v>
                </c:pt>
                <c:pt idx="2901">
                  <c:v>56.282249450000002</c:v>
                </c:pt>
                <c:pt idx="2902">
                  <c:v>57.009376529999997</c:v>
                </c:pt>
                <c:pt idx="2903">
                  <c:v>57.155647279999997</c:v>
                </c:pt>
                <c:pt idx="2904">
                  <c:v>57.155647279999997</c:v>
                </c:pt>
                <c:pt idx="2905">
                  <c:v>57.189727779999998</c:v>
                </c:pt>
                <c:pt idx="2906">
                  <c:v>57.181205749999997</c:v>
                </c:pt>
                <c:pt idx="2907">
                  <c:v>57.181205749999997</c:v>
                </c:pt>
                <c:pt idx="2908">
                  <c:v>57.037773129999998</c:v>
                </c:pt>
                <c:pt idx="2909">
                  <c:v>57.458141329999997</c:v>
                </c:pt>
                <c:pt idx="2910">
                  <c:v>57.005115510000003</c:v>
                </c:pt>
                <c:pt idx="2911">
                  <c:v>56.870189670000002</c:v>
                </c:pt>
                <c:pt idx="2912">
                  <c:v>56.775047299999997</c:v>
                </c:pt>
                <c:pt idx="2913">
                  <c:v>56.775047299999997</c:v>
                </c:pt>
                <c:pt idx="2914">
                  <c:v>57.299091339999997</c:v>
                </c:pt>
                <c:pt idx="2915">
                  <c:v>57.125831599999998</c:v>
                </c:pt>
                <c:pt idx="2916">
                  <c:v>57.361564639999997</c:v>
                </c:pt>
                <c:pt idx="2917">
                  <c:v>57.361564639999997</c:v>
                </c:pt>
                <c:pt idx="2918">
                  <c:v>57.128654480000002</c:v>
                </c:pt>
                <c:pt idx="2919">
                  <c:v>57.179786679999999</c:v>
                </c:pt>
                <c:pt idx="2920">
                  <c:v>57.364410399999997</c:v>
                </c:pt>
                <c:pt idx="2921">
                  <c:v>58.168220519999998</c:v>
                </c:pt>
                <c:pt idx="2922">
                  <c:v>58.168220519999998</c:v>
                </c:pt>
                <c:pt idx="2923">
                  <c:v>58.016265869999998</c:v>
                </c:pt>
                <c:pt idx="2924">
                  <c:v>58.010589600000003</c:v>
                </c:pt>
                <c:pt idx="2925">
                  <c:v>57.787616730000003</c:v>
                </c:pt>
                <c:pt idx="2926">
                  <c:v>57.787616730000003</c:v>
                </c:pt>
                <c:pt idx="2927">
                  <c:v>57.696723939999998</c:v>
                </c:pt>
                <c:pt idx="2928">
                  <c:v>57.652702329999997</c:v>
                </c:pt>
                <c:pt idx="2929">
                  <c:v>57.529136659999999</c:v>
                </c:pt>
                <c:pt idx="2930">
                  <c:v>57.713768010000003</c:v>
                </c:pt>
                <c:pt idx="2931">
                  <c:v>58.080162049999998</c:v>
                </c:pt>
                <c:pt idx="2932">
                  <c:v>58.080162049999998</c:v>
                </c:pt>
                <c:pt idx="2933">
                  <c:v>58.033302310000003</c:v>
                </c:pt>
                <c:pt idx="2934">
                  <c:v>58.23212814</c:v>
                </c:pt>
                <c:pt idx="2935">
                  <c:v>58.23212814</c:v>
                </c:pt>
                <c:pt idx="2936">
                  <c:v>58.330120090000001</c:v>
                </c:pt>
                <c:pt idx="2937">
                  <c:v>57.922534939999998</c:v>
                </c:pt>
                <c:pt idx="2938">
                  <c:v>57.922534939999998</c:v>
                </c:pt>
                <c:pt idx="2939">
                  <c:v>57.56891632</c:v>
                </c:pt>
                <c:pt idx="2940">
                  <c:v>57.769153590000002</c:v>
                </c:pt>
                <c:pt idx="2941">
                  <c:v>57.769153590000002</c:v>
                </c:pt>
                <c:pt idx="2942">
                  <c:v>57.533409120000002</c:v>
                </c:pt>
                <c:pt idx="2943">
                  <c:v>57.798980710000002</c:v>
                </c:pt>
                <c:pt idx="2944">
                  <c:v>57.669746400000001</c:v>
                </c:pt>
                <c:pt idx="2945">
                  <c:v>57.669746400000001</c:v>
                </c:pt>
                <c:pt idx="2946">
                  <c:v>57.67684174</c:v>
                </c:pt>
                <c:pt idx="2947">
                  <c:v>57.67684174</c:v>
                </c:pt>
                <c:pt idx="2948">
                  <c:v>57.752113340000001</c:v>
                </c:pt>
                <c:pt idx="2949">
                  <c:v>57.456718440000003</c:v>
                </c:pt>
                <c:pt idx="2950">
                  <c:v>58.038993840000003</c:v>
                </c:pt>
                <c:pt idx="2951">
                  <c:v>58.038993840000003</c:v>
                </c:pt>
                <c:pt idx="2952">
                  <c:v>58.15118408</c:v>
                </c:pt>
                <c:pt idx="2953">
                  <c:v>58.594261170000003</c:v>
                </c:pt>
                <c:pt idx="2954">
                  <c:v>58.330116269999998</c:v>
                </c:pt>
                <c:pt idx="2955">
                  <c:v>58.330116269999998</c:v>
                </c:pt>
                <c:pt idx="2956">
                  <c:v>58.109992980000001</c:v>
                </c:pt>
                <c:pt idx="2957">
                  <c:v>58.109992980000001</c:v>
                </c:pt>
                <c:pt idx="2958">
                  <c:v>57.963714600000003</c:v>
                </c:pt>
                <c:pt idx="2959">
                  <c:v>57.810340879999998</c:v>
                </c:pt>
                <c:pt idx="2960">
                  <c:v>57.810340879999998</c:v>
                </c:pt>
                <c:pt idx="2961">
                  <c:v>57.845855710000002</c:v>
                </c:pt>
                <c:pt idx="2962">
                  <c:v>58.030475619999997</c:v>
                </c:pt>
                <c:pt idx="2963">
                  <c:v>58.163963320000001</c:v>
                </c:pt>
                <c:pt idx="2964">
                  <c:v>58.163963320000001</c:v>
                </c:pt>
                <c:pt idx="2965">
                  <c:v>58.158275600000003</c:v>
                </c:pt>
                <c:pt idx="2966">
                  <c:v>58.202312470000003</c:v>
                </c:pt>
                <c:pt idx="2967">
                  <c:v>58.422431950000004</c:v>
                </c:pt>
                <c:pt idx="2968">
                  <c:v>58.176734920000001</c:v>
                </c:pt>
                <c:pt idx="2969">
                  <c:v>57.703826900000003</c:v>
                </c:pt>
                <c:pt idx="2970">
                  <c:v>57.703826900000003</c:v>
                </c:pt>
                <c:pt idx="2971">
                  <c:v>57.290565489999999</c:v>
                </c:pt>
                <c:pt idx="2972">
                  <c:v>57.199668879999997</c:v>
                </c:pt>
                <c:pt idx="2973">
                  <c:v>57.093162540000002</c:v>
                </c:pt>
                <c:pt idx="2974">
                  <c:v>57.48654938</c:v>
                </c:pt>
                <c:pt idx="2975">
                  <c:v>57.520629880000001</c:v>
                </c:pt>
                <c:pt idx="2976">
                  <c:v>57.520629880000001</c:v>
                </c:pt>
                <c:pt idx="2977">
                  <c:v>58.071643829999999</c:v>
                </c:pt>
                <c:pt idx="2978">
                  <c:v>57.864299770000002</c:v>
                </c:pt>
                <c:pt idx="2979">
                  <c:v>57.756378169999998</c:v>
                </c:pt>
                <c:pt idx="2980">
                  <c:v>57.756378169999998</c:v>
                </c:pt>
                <c:pt idx="2981">
                  <c:v>57.9083252</c:v>
                </c:pt>
                <c:pt idx="2982">
                  <c:v>58.158275600000003</c:v>
                </c:pt>
                <c:pt idx="2983">
                  <c:v>57.790454859999997</c:v>
                </c:pt>
                <c:pt idx="2984">
                  <c:v>57.718029020000003</c:v>
                </c:pt>
                <c:pt idx="2985">
                  <c:v>57.840148929999998</c:v>
                </c:pt>
                <c:pt idx="2986">
                  <c:v>57.840148929999998</c:v>
                </c:pt>
                <c:pt idx="2987">
                  <c:v>57.668315890000002</c:v>
                </c:pt>
                <c:pt idx="2988">
                  <c:v>57.43967438</c:v>
                </c:pt>
                <c:pt idx="2989">
                  <c:v>57.43967438</c:v>
                </c:pt>
                <c:pt idx="2990">
                  <c:v>57.331745150000003</c:v>
                </c:pt>
                <c:pt idx="2991">
                  <c:v>57.202507019999999</c:v>
                </c:pt>
                <c:pt idx="2992">
                  <c:v>57.202507019999999</c:v>
                </c:pt>
                <c:pt idx="2993">
                  <c:v>57.943828580000002</c:v>
                </c:pt>
                <c:pt idx="2994">
                  <c:v>57.739326480000003</c:v>
                </c:pt>
                <c:pt idx="2995">
                  <c:v>57.739326480000003</c:v>
                </c:pt>
                <c:pt idx="2996">
                  <c:v>57.835899349999998</c:v>
                </c:pt>
                <c:pt idx="2997">
                  <c:v>57.155658719999998</c:v>
                </c:pt>
                <c:pt idx="2998">
                  <c:v>57.39139557</c:v>
                </c:pt>
                <c:pt idx="2999">
                  <c:v>57.098846440000003</c:v>
                </c:pt>
                <c:pt idx="3000">
                  <c:v>57.286304469999997</c:v>
                </c:pt>
                <c:pt idx="3001">
                  <c:v>57.286304469999997</c:v>
                </c:pt>
                <c:pt idx="3002">
                  <c:v>57.22381592</c:v>
                </c:pt>
                <c:pt idx="3003">
                  <c:v>57.378612519999997</c:v>
                </c:pt>
                <c:pt idx="3004">
                  <c:v>57.368671419999998</c:v>
                </c:pt>
                <c:pt idx="3005">
                  <c:v>57.368671419999998</c:v>
                </c:pt>
                <c:pt idx="3006">
                  <c:v>57.89412308</c:v>
                </c:pt>
                <c:pt idx="3007">
                  <c:v>58.36561966</c:v>
                </c:pt>
                <c:pt idx="3008">
                  <c:v>58.703620909999998</c:v>
                </c:pt>
                <c:pt idx="3009">
                  <c:v>58.501953129999997</c:v>
                </c:pt>
                <c:pt idx="3010">
                  <c:v>58.70502853</c:v>
                </c:pt>
                <c:pt idx="3011">
                  <c:v>58.70502853</c:v>
                </c:pt>
                <c:pt idx="3012">
                  <c:v>58.026195530000003</c:v>
                </c:pt>
                <c:pt idx="3013">
                  <c:v>57.380027769999998</c:v>
                </c:pt>
                <c:pt idx="3014">
                  <c:v>57.380027769999998</c:v>
                </c:pt>
                <c:pt idx="3015">
                  <c:v>57.4851265</c:v>
                </c:pt>
                <c:pt idx="3016">
                  <c:v>57.073284149999999</c:v>
                </c:pt>
                <c:pt idx="3017">
                  <c:v>57.073284149999999</c:v>
                </c:pt>
                <c:pt idx="3018">
                  <c:v>57.595893859999997</c:v>
                </c:pt>
                <c:pt idx="3019">
                  <c:v>57.445354459999997</c:v>
                </c:pt>
                <c:pt idx="3020">
                  <c:v>57.445354459999997</c:v>
                </c:pt>
                <c:pt idx="3021">
                  <c:v>57.283458709999998</c:v>
                </c:pt>
                <c:pt idx="3022">
                  <c:v>57.451038359999998</c:v>
                </c:pt>
                <c:pt idx="3023">
                  <c:v>57.938159939999998</c:v>
                </c:pt>
                <c:pt idx="3024">
                  <c:v>57.938159939999998</c:v>
                </c:pt>
                <c:pt idx="3025">
                  <c:v>58.237812040000001</c:v>
                </c:pt>
                <c:pt idx="3026">
                  <c:v>58.237812040000001</c:v>
                </c:pt>
                <c:pt idx="3027">
                  <c:v>57.996379849999997</c:v>
                </c:pt>
                <c:pt idx="3028">
                  <c:v>57.602989200000003</c:v>
                </c:pt>
                <c:pt idx="3029">
                  <c:v>57.76063156</c:v>
                </c:pt>
                <c:pt idx="3030">
                  <c:v>57.76063156</c:v>
                </c:pt>
                <c:pt idx="3031">
                  <c:v>57.259315489999999</c:v>
                </c:pt>
                <c:pt idx="3032">
                  <c:v>57.264995570000004</c:v>
                </c:pt>
                <c:pt idx="3033">
                  <c:v>57.264995570000004</c:v>
                </c:pt>
                <c:pt idx="3034">
                  <c:v>56.67421341</c:v>
                </c:pt>
                <c:pt idx="3035">
                  <c:v>56.67421341</c:v>
                </c:pt>
                <c:pt idx="3036">
                  <c:v>56.61882782</c:v>
                </c:pt>
                <c:pt idx="3037">
                  <c:v>56.86309052</c:v>
                </c:pt>
                <c:pt idx="3038">
                  <c:v>56.86309052</c:v>
                </c:pt>
                <c:pt idx="3039">
                  <c:v>56.902843480000001</c:v>
                </c:pt>
                <c:pt idx="3040">
                  <c:v>56.804862980000003</c:v>
                </c:pt>
                <c:pt idx="3041">
                  <c:v>56.479652399999999</c:v>
                </c:pt>
                <c:pt idx="3042">
                  <c:v>56.479652399999999</c:v>
                </c:pt>
                <c:pt idx="3043">
                  <c:v>55.937145229999999</c:v>
                </c:pt>
                <c:pt idx="3044">
                  <c:v>56.197032929999999</c:v>
                </c:pt>
                <c:pt idx="3045">
                  <c:v>55.714172359999999</c:v>
                </c:pt>
                <c:pt idx="3046">
                  <c:v>55.900218959999997</c:v>
                </c:pt>
                <c:pt idx="3047">
                  <c:v>55.853355409999999</c:v>
                </c:pt>
                <c:pt idx="3048">
                  <c:v>55.853355409999999</c:v>
                </c:pt>
                <c:pt idx="3049">
                  <c:v>56.032299039999998</c:v>
                </c:pt>
                <c:pt idx="3050">
                  <c:v>56.012413019999997</c:v>
                </c:pt>
                <c:pt idx="3051">
                  <c:v>56.012413019999997</c:v>
                </c:pt>
                <c:pt idx="3052">
                  <c:v>56.408649439999998</c:v>
                </c:pt>
                <c:pt idx="3053">
                  <c:v>56.366039280000003</c:v>
                </c:pt>
                <c:pt idx="3054">
                  <c:v>56.366039280000003</c:v>
                </c:pt>
                <c:pt idx="3055">
                  <c:v>56.405799870000003</c:v>
                </c:pt>
                <c:pt idx="3056">
                  <c:v>56.882972719999998</c:v>
                </c:pt>
                <c:pt idx="3057">
                  <c:v>56.882972719999998</c:v>
                </c:pt>
                <c:pt idx="3058">
                  <c:v>56.951141360000001</c:v>
                </c:pt>
                <c:pt idx="3059">
                  <c:v>57.47233963</c:v>
                </c:pt>
                <c:pt idx="3060">
                  <c:v>57.448200229999998</c:v>
                </c:pt>
                <c:pt idx="3061">
                  <c:v>57.448200229999998</c:v>
                </c:pt>
                <c:pt idx="3062">
                  <c:v>57.07612228</c:v>
                </c:pt>
                <c:pt idx="3063">
                  <c:v>57.07612228</c:v>
                </c:pt>
                <c:pt idx="3064">
                  <c:v>56.840381620000002</c:v>
                </c:pt>
                <c:pt idx="3065">
                  <c:v>57.213874820000001</c:v>
                </c:pt>
                <c:pt idx="3066">
                  <c:v>57.189739230000001</c:v>
                </c:pt>
                <c:pt idx="3067">
                  <c:v>57.189739230000001</c:v>
                </c:pt>
                <c:pt idx="3068">
                  <c:v>57.401336669999999</c:v>
                </c:pt>
                <c:pt idx="3069">
                  <c:v>57.024986269999999</c:v>
                </c:pt>
                <c:pt idx="3070">
                  <c:v>57.024986269999999</c:v>
                </c:pt>
                <c:pt idx="3071">
                  <c:v>56.8332634</c:v>
                </c:pt>
                <c:pt idx="3072">
                  <c:v>56.789245610000002</c:v>
                </c:pt>
                <c:pt idx="3073">
                  <c:v>56.789245610000002</c:v>
                </c:pt>
                <c:pt idx="3074">
                  <c:v>56.008167270000001</c:v>
                </c:pt>
                <c:pt idx="3075">
                  <c:v>55.75679779</c:v>
                </c:pt>
                <c:pt idx="3076">
                  <c:v>55.75679779</c:v>
                </c:pt>
                <c:pt idx="3077">
                  <c:v>56.097633360000003</c:v>
                </c:pt>
                <c:pt idx="3078">
                  <c:v>57.11588287</c:v>
                </c:pt>
                <c:pt idx="3079">
                  <c:v>57.283470149999999</c:v>
                </c:pt>
                <c:pt idx="3080">
                  <c:v>57.652709960000003</c:v>
                </c:pt>
                <c:pt idx="3081">
                  <c:v>57.713768010000003</c:v>
                </c:pt>
                <c:pt idx="3082">
                  <c:v>57.713768010000003</c:v>
                </c:pt>
                <c:pt idx="3083">
                  <c:v>57.490806579999997</c:v>
                </c:pt>
                <c:pt idx="3084">
                  <c:v>57.38997269</c:v>
                </c:pt>
                <c:pt idx="3085">
                  <c:v>56.816234590000001</c:v>
                </c:pt>
                <c:pt idx="3086">
                  <c:v>56.816234590000001</c:v>
                </c:pt>
                <c:pt idx="3087">
                  <c:v>56.78356934</c:v>
                </c:pt>
                <c:pt idx="3088">
                  <c:v>57.253631589999998</c:v>
                </c:pt>
                <c:pt idx="3089">
                  <c:v>57.732227330000001</c:v>
                </c:pt>
                <c:pt idx="3090">
                  <c:v>57.779090879999998</c:v>
                </c:pt>
                <c:pt idx="3091">
                  <c:v>58.2534256</c:v>
                </c:pt>
                <c:pt idx="3092">
                  <c:v>58.2534256</c:v>
                </c:pt>
                <c:pt idx="3093">
                  <c:v>58.244911190000003</c:v>
                </c:pt>
                <c:pt idx="3094">
                  <c:v>57.976493840000003</c:v>
                </c:pt>
                <c:pt idx="3095">
                  <c:v>57.976493840000003</c:v>
                </c:pt>
                <c:pt idx="3096">
                  <c:v>57.727973939999998</c:v>
                </c:pt>
                <c:pt idx="3097">
                  <c:v>57.715190890000002</c:v>
                </c:pt>
                <c:pt idx="3098">
                  <c:v>56.996582029999999</c:v>
                </c:pt>
                <c:pt idx="3099">
                  <c:v>57.086059570000003</c:v>
                </c:pt>
                <c:pt idx="3100">
                  <c:v>57.48654938</c:v>
                </c:pt>
                <c:pt idx="3101">
                  <c:v>57.2096138</c:v>
                </c:pt>
                <c:pt idx="3102">
                  <c:v>57.2096138</c:v>
                </c:pt>
                <c:pt idx="3103">
                  <c:v>56.483909609999998</c:v>
                </c:pt>
                <c:pt idx="3104">
                  <c:v>56.617412569999999</c:v>
                </c:pt>
                <c:pt idx="3105">
                  <c:v>56.617412569999999</c:v>
                </c:pt>
                <c:pt idx="3106">
                  <c:v>56.793518069999998</c:v>
                </c:pt>
                <c:pt idx="3107">
                  <c:v>56.434204100000002</c:v>
                </c:pt>
                <c:pt idx="3108">
                  <c:v>56.434204100000002</c:v>
                </c:pt>
                <c:pt idx="3109">
                  <c:v>56.250995639999999</c:v>
                </c:pt>
                <c:pt idx="3110">
                  <c:v>56.894336699999997</c:v>
                </c:pt>
                <c:pt idx="3111">
                  <c:v>56.894336699999997</c:v>
                </c:pt>
                <c:pt idx="3112">
                  <c:v>57.374340060000002</c:v>
                </c:pt>
                <c:pt idx="3113">
                  <c:v>57.953765869999998</c:v>
                </c:pt>
                <c:pt idx="3114">
                  <c:v>58.467872620000001</c:v>
                </c:pt>
                <c:pt idx="3115">
                  <c:v>58.689414980000002</c:v>
                </c:pt>
                <c:pt idx="3116">
                  <c:v>58.050342559999997</c:v>
                </c:pt>
                <c:pt idx="3117">
                  <c:v>58.050342559999997</c:v>
                </c:pt>
                <c:pt idx="3118">
                  <c:v>58.345733639999999</c:v>
                </c:pt>
                <c:pt idx="3119">
                  <c:v>58.406818389999998</c:v>
                </c:pt>
                <c:pt idx="3120">
                  <c:v>58.071647640000002</c:v>
                </c:pt>
                <c:pt idx="3121">
                  <c:v>58.071647640000002</c:v>
                </c:pt>
                <c:pt idx="3122">
                  <c:v>57.860046390000001</c:v>
                </c:pt>
                <c:pt idx="3123">
                  <c:v>57.527729030000003</c:v>
                </c:pt>
                <c:pt idx="3124">
                  <c:v>57.286304469999997</c:v>
                </c:pt>
                <c:pt idx="3125">
                  <c:v>57.398487090000003</c:v>
                </c:pt>
                <c:pt idx="3126">
                  <c:v>57.918266299999999</c:v>
                </c:pt>
                <c:pt idx="3127">
                  <c:v>57.918266299999999</c:v>
                </c:pt>
                <c:pt idx="3128">
                  <c:v>57.77625656</c:v>
                </c:pt>
                <c:pt idx="3129">
                  <c:v>56.762260439999999</c:v>
                </c:pt>
                <c:pt idx="3130">
                  <c:v>56.762260439999999</c:v>
                </c:pt>
                <c:pt idx="3131">
                  <c:v>55.360572810000001</c:v>
                </c:pt>
                <c:pt idx="3132">
                  <c:v>56.556343079999998</c:v>
                </c:pt>
                <c:pt idx="3133">
                  <c:v>56.556343079999998</c:v>
                </c:pt>
                <c:pt idx="3134">
                  <c:v>56.696937560000002</c:v>
                </c:pt>
                <c:pt idx="3135">
                  <c:v>56.882976530000001</c:v>
                </c:pt>
                <c:pt idx="3136">
                  <c:v>56.882976530000001</c:v>
                </c:pt>
                <c:pt idx="3137">
                  <c:v>56.52225876</c:v>
                </c:pt>
                <c:pt idx="3138">
                  <c:v>56.225444789999997</c:v>
                </c:pt>
                <c:pt idx="3139">
                  <c:v>57.149963380000003</c:v>
                </c:pt>
                <c:pt idx="3140">
                  <c:v>57.149963380000003</c:v>
                </c:pt>
                <c:pt idx="3141">
                  <c:v>57.546192169999998</c:v>
                </c:pt>
                <c:pt idx="3142">
                  <c:v>57.546192169999998</c:v>
                </c:pt>
                <c:pt idx="3143">
                  <c:v>57.492225650000002</c:v>
                </c:pt>
                <c:pt idx="3144">
                  <c:v>57.723701480000003</c:v>
                </c:pt>
                <c:pt idx="3145">
                  <c:v>58.158275600000003</c:v>
                </c:pt>
                <c:pt idx="3146">
                  <c:v>58.158275600000003</c:v>
                </c:pt>
                <c:pt idx="3147">
                  <c:v>58.520416259999998</c:v>
                </c:pt>
                <c:pt idx="3148">
                  <c:v>58.479228970000001</c:v>
                </c:pt>
                <c:pt idx="3149">
                  <c:v>58.206562040000001</c:v>
                </c:pt>
                <c:pt idx="3150">
                  <c:v>57.72938156</c:v>
                </c:pt>
                <c:pt idx="3151">
                  <c:v>57.243694310000002</c:v>
                </c:pt>
                <c:pt idx="3152">
                  <c:v>57.243694310000002</c:v>
                </c:pt>
                <c:pt idx="3153">
                  <c:v>57.279197689999997</c:v>
                </c:pt>
                <c:pt idx="3154">
                  <c:v>57.584533690000001</c:v>
                </c:pt>
                <c:pt idx="3155">
                  <c:v>57.584533690000001</c:v>
                </c:pt>
                <c:pt idx="3156">
                  <c:v>57.486534120000002</c:v>
                </c:pt>
                <c:pt idx="3157">
                  <c:v>57.55186844</c:v>
                </c:pt>
                <c:pt idx="3158">
                  <c:v>57.843006129999999</c:v>
                </c:pt>
                <c:pt idx="3159">
                  <c:v>57.739330289999998</c:v>
                </c:pt>
                <c:pt idx="3160">
                  <c:v>57.921112059999999</c:v>
                </c:pt>
                <c:pt idx="3161">
                  <c:v>57.921112059999999</c:v>
                </c:pt>
                <c:pt idx="3162">
                  <c:v>57.465240479999999</c:v>
                </c:pt>
                <c:pt idx="3163">
                  <c:v>57.658386229999998</c:v>
                </c:pt>
                <c:pt idx="3164">
                  <c:v>57.99211502</c:v>
                </c:pt>
                <c:pt idx="3165">
                  <c:v>57.99211502</c:v>
                </c:pt>
                <c:pt idx="3166">
                  <c:v>57.656959530000002</c:v>
                </c:pt>
                <c:pt idx="3167">
                  <c:v>57.656959530000002</c:v>
                </c:pt>
                <c:pt idx="3168">
                  <c:v>57.015052799999999</c:v>
                </c:pt>
                <c:pt idx="3169">
                  <c:v>57.06049728</c:v>
                </c:pt>
                <c:pt idx="3170">
                  <c:v>57.439685820000001</c:v>
                </c:pt>
                <c:pt idx="3171">
                  <c:v>57.439685820000001</c:v>
                </c:pt>
                <c:pt idx="3172">
                  <c:v>57.128669739999999</c:v>
                </c:pt>
                <c:pt idx="3173">
                  <c:v>57.23801804</c:v>
                </c:pt>
                <c:pt idx="3174">
                  <c:v>57.23801804</c:v>
                </c:pt>
                <c:pt idx="3175">
                  <c:v>56.874450680000002</c:v>
                </c:pt>
                <c:pt idx="3176">
                  <c:v>56.93552399</c:v>
                </c:pt>
                <c:pt idx="3177">
                  <c:v>56.93552399</c:v>
                </c:pt>
                <c:pt idx="3178">
                  <c:v>56.78783035</c:v>
                </c:pt>
                <c:pt idx="3179">
                  <c:v>56.936943049999996</c:v>
                </c:pt>
                <c:pt idx="3180">
                  <c:v>56.936943049999996</c:v>
                </c:pt>
                <c:pt idx="3181">
                  <c:v>56.481067660000001</c:v>
                </c:pt>
                <c:pt idx="3182">
                  <c:v>56.728172299999997</c:v>
                </c:pt>
                <c:pt idx="3183">
                  <c:v>56.214080809999999</c:v>
                </c:pt>
                <c:pt idx="3184">
                  <c:v>55.934326169999999</c:v>
                </c:pt>
                <c:pt idx="3185">
                  <c:v>55.884613039999998</c:v>
                </c:pt>
                <c:pt idx="3186">
                  <c:v>55.884613039999998</c:v>
                </c:pt>
                <c:pt idx="3187">
                  <c:v>55.768157960000003</c:v>
                </c:pt>
                <c:pt idx="3188">
                  <c:v>55.735492710000003</c:v>
                </c:pt>
                <c:pt idx="3189">
                  <c:v>55.860466000000002</c:v>
                </c:pt>
                <c:pt idx="3190">
                  <c:v>55.860466000000002</c:v>
                </c:pt>
                <c:pt idx="3191">
                  <c:v>55.741168979999998</c:v>
                </c:pt>
                <c:pt idx="3192">
                  <c:v>55.741168979999998</c:v>
                </c:pt>
                <c:pt idx="3193">
                  <c:v>55.682933810000002</c:v>
                </c:pt>
                <c:pt idx="3194">
                  <c:v>55.76673126</c:v>
                </c:pt>
                <c:pt idx="3195">
                  <c:v>55.64884567</c:v>
                </c:pt>
                <c:pt idx="3196">
                  <c:v>55.64884567</c:v>
                </c:pt>
                <c:pt idx="3197">
                  <c:v>55.586364750000001</c:v>
                </c:pt>
                <c:pt idx="3198">
                  <c:v>55.86046219</c:v>
                </c:pt>
                <c:pt idx="3199">
                  <c:v>55.86046219</c:v>
                </c:pt>
                <c:pt idx="3200">
                  <c:v>55.48979568</c:v>
                </c:pt>
                <c:pt idx="3201">
                  <c:v>55.461395260000003</c:v>
                </c:pt>
                <c:pt idx="3202">
                  <c:v>55.461395260000003</c:v>
                </c:pt>
                <c:pt idx="3203">
                  <c:v>55.616191860000001</c:v>
                </c:pt>
                <c:pt idx="3204">
                  <c:v>55.38896561</c:v>
                </c:pt>
                <c:pt idx="3205">
                  <c:v>55.38896561</c:v>
                </c:pt>
                <c:pt idx="3206">
                  <c:v>55.104938509999997</c:v>
                </c:pt>
                <c:pt idx="3207">
                  <c:v>54.677467350000001</c:v>
                </c:pt>
                <c:pt idx="3208">
                  <c:v>54.961498259999999</c:v>
                </c:pt>
                <c:pt idx="3209">
                  <c:v>54.961498259999999</c:v>
                </c:pt>
                <c:pt idx="3210">
                  <c:v>55.434410100000001</c:v>
                </c:pt>
                <c:pt idx="3211">
                  <c:v>55.572166439999997</c:v>
                </c:pt>
                <c:pt idx="3212">
                  <c:v>55.572166439999997</c:v>
                </c:pt>
                <c:pt idx="3213">
                  <c:v>55.577857969999997</c:v>
                </c:pt>
                <c:pt idx="3214">
                  <c:v>55.359149930000001</c:v>
                </c:pt>
                <c:pt idx="3215">
                  <c:v>55.48555374</c:v>
                </c:pt>
                <c:pt idx="3216">
                  <c:v>55.48555374</c:v>
                </c:pt>
                <c:pt idx="3217">
                  <c:v>55.48413086</c:v>
                </c:pt>
                <c:pt idx="3218">
                  <c:v>55.69998932</c:v>
                </c:pt>
                <c:pt idx="3219">
                  <c:v>55.701404570000001</c:v>
                </c:pt>
                <c:pt idx="3220">
                  <c:v>55.454296110000001</c:v>
                </c:pt>
                <c:pt idx="3221">
                  <c:v>55.454296110000001</c:v>
                </c:pt>
                <c:pt idx="3222">
                  <c:v>55.614784239999999</c:v>
                </c:pt>
                <c:pt idx="3223">
                  <c:v>55.411693569999997</c:v>
                </c:pt>
                <c:pt idx="3224">
                  <c:v>55.509681700000002</c:v>
                </c:pt>
                <c:pt idx="3225">
                  <c:v>55.509681700000002</c:v>
                </c:pt>
                <c:pt idx="3226">
                  <c:v>55.198669430000002</c:v>
                </c:pt>
                <c:pt idx="3227">
                  <c:v>55.48695755</c:v>
                </c:pt>
                <c:pt idx="3228">
                  <c:v>55.133338930000001</c:v>
                </c:pt>
                <c:pt idx="3229">
                  <c:v>55.050964360000002</c:v>
                </c:pt>
                <c:pt idx="3230">
                  <c:v>55.175945280000001</c:v>
                </c:pt>
                <c:pt idx="3231">
                  <c:v>55.175945280000001</c:v>
                </c:pt>
                <c:pt idx="3232">
                  <c:v>55.265419010000002</c:v>
                </c:pt>
                <c:pt idx="3233">
                  <c:v>55.265411380000003</c:v>
                </c:pt>
                <c:pt idx="3234">
                  <c:v>55.265411380000003</c:v>
                </c:pt>
                <c:pt idx="3235">
                  <c:v>55.198669430000002</c:v>
                </c:pt>
                <c:pt idx="3236">
                  <c:v>54.849304199999999</c:v>
                </c:pt>
                <c:pt idx="3237">
                  <c:v>54.849304199999999</c:v>
                </c:pt>
                <c:pt idx="3238">
                  <c:v>54.8706131</c:v>
                </c:pt>
                <c:pt idx="3239">
                  <c:v>54.931678769999998</c:v>
                </c:pt>
                <c:pt idx="3240">
                  <c:v>54.620655059999997</c:v>
                </c:pt>
                <c:pt idx="3241">
                  <c:v>54.620655059999997</c:v>
                </c:pt>
                <c:pt idx="3242">
                  <c:v>55.023979189999999</c:v>
                </c:pt>
                <c:pt idx="3243">
                  <c:v>55.151794430000002</c:v>
                </c:pt>
                <c:pt idx="3244">
                  <c:v>54.487163539999997</c:v>
                </c:pt>
                <c:pt idx="3245">
                  <c:v>54.460186</c:v>
                </c:pt>
                <c:pt idx="3246">
                  <c:v>54.979961400000001</c:v>
                </c:pt>
                <c:pt idx="3247">
                  <c:v>54.979961400000001</c:v>
                </c:pt>
                <c:pt idx="3248">
                  <c:v>55.09216309</c:v>
                </c:pt>
                <c:pt idx="3249">
                  <c:v>54.756996149999999</c:v>
                </c:pt>
                <c:pt idx="3250">
                  <c:v>54.756996149999999</c:v>
                </c:pt>
                <c:pt idx="3251">
                  <c:v>54.586570739999999</c:v>
                </c:pt>
                <c:pt idx="3252">
                  <c:v>54.644805910000002</c:v>
                </c:pt>
                <c:pt idx="3253">
                  <c:v>54.644805910000002</c:v>
                </c:pt>
                <c:pt idx="3254">
                  <c:v>53.704669950000003</c:v>
                </c:pt>
                <c:pt idx="3255">
                  <c:v>53.76289749</c:v>
                </c:pt>
                <c:pt idx="3256">
                  <c:v>53.76289749</c:v>
                </c:pt>
                <c:pt idx="3257">
                  <c:v>53.511524199999997</c:v>
                </c:pt>
                <c:pt idx="3258">
                  <c:v>53.375183110000002</c:v>
                </c:pt>
                <c:pt idx="3259">
                  <c:v>53.375183110000002</c:v>
                </c:pt>
                <c:pt idx="3260">
                  <c:v>53.369499210000001</c:v>
                </c:pt>
                <c:pt idx="3261">
                  <c:v>53.240272519999998</c:v>
                </c:pt>
                <c:pt idx="3262">
                  <c:v>53.511524199999997</c:v>
                </c:pt>
                <c:pt idx="3263">
                  <c:v>53.444782259999997</c:v>
                </c:pt>
                <c:pt idx="3264">
                  <c:v>53.643604279999998</c:v>
                </c:pt>
                <c:pt idx="3265">
                  <c:v>53.643604279999998</c:v>
                </c:pt>
                <c:pt idx="3266">
                  <c:v>53.574016569999998</c:v>
                </c:pt>
                <c:pt idx="3267">
                  <c:v>53.548450469999999</c:v>
                </c:pt>
                <c:pt idx="3268">
                  <c:v>52.905113219999997</c:v>
                </c:pt>
                <c:pt idx="3269">
                  <c:v>52.905113219999997</c:v>
                </c:pt>
                <c:pt idx="3270">
                  <c:v>51.734905240000003</c:v>
                </c:pt>
                <c:pt idx="3271">
                  <c:v>50.889907839999999</c:v>
                </c:pt>
                <c:pt idx="3272">
                  <c:v>50.69960785</c:v>
                </c:pt>
                <c:pt idx="3273">
                  <c:v>50.985057830000002</c:v>
                </c:pt>
                <c:pt idx="3274">
                  <c:v>52.271720889999997</c:v>
                </c:pt>
                <c:pt idx="3275">
                  <c:v>52.271720889999997</c:v>
                </c:pt>
                <c:pt idx="3276">
                  <c:v>52.371143340000003</c:v>
                </c:pt>
                <c:pt idx="3277">
                  <c:v>51.686622620000001</c:v>
                </c:pt>
                <c:pt idx="3278">
                  <c:v>51.686622620000001</c:v>
                </c:pt>
                <c:pt idx="3279">
                  <c:v>51.588630680000001</c:v>
                </c:pt>
                <c:pt idx="3280">
                  <c:v>51.834320069999997</c:v>
                </c:pt>
                <c:pt idx="3281">
                  <c:v>51.834320069999997</c:v>
                </c:pt>
                <c:pt idx="3282">
                  <c:v>51.297504429999996</c:v>
                </c:pt>
                <c:pt idx="3283">
                  <c:v>51.429573060000003</c:v>
                </c:pt>
                <c:pt idx="3284">
                  <c:v>51.429573060000003</c:v>
                </c:pt>
                <c:pt idx="3285">
                  <c:v>51.303180689999998</c:v>
                </c:pt>
                <c:pt idx="3286">
                  <c:v>51.808757780000001</c:v>
                </c:pt>
                <c:pt idx="3287">
                  <c:v>52.065807339999999</c:v>
                </c:pt>
                <c:pt idx="3288">
                  <c:v>52.030296329999999</c:v>
                </c:pt>
                <c:pt idx="3289">
                  <c:v>51.526145939999999</c:v>
                </c:pt>
                <c:pt idx="3290">
                  <c:v>50.879970550000003</c:v>
                </c:pt>
                <c:pt idx="3291">
                  <c:v>50.879970550000003</c:v>
                </c:pt>
                <c:pt idx="3292">
                  <c:v>51.645435329999998</c:v>
                </c:pt>
                <c:pt idx="3293">
                  <c:v>51.686622620000001</c:v>
                </c:pt>
                <c:pt idx="3294">
                  <c:v>51.686622620000001</c:v>
                </c:pt>
                <c:pt idx="3295">
                  <c:v>50.595947270000003</c:v>
                </c:pt>
                <c:pt idx="3296">
                  <c:v>50.059123990000003</c:v>
                </c:pt>
                <c:pt idx="3297">
                  <c:v>50.059123990000003</c:v>
                </c:pt>
                <c:pt idx="3298">
                  <c:v>50.132972719999998</c:v>
                </c:pt>
                <c:pt idx="3299">
                  <c:v>51.970649719999997</c:v>
                </c:pt>
                <c:pt idx="3300">
                  <c:v>55.646018980000001</c:v>
                </c:pt>
                <c:pt idx="3301">
                  <c:v>55.646018980000001</c:v>
                </c:pt>
                <c:pt idx="3302">
                  <c:v>56.354675290000003</c:v>
                </c:pt>
                <c:pt idx="3303">
                  <c:v>54.137809750000002</c:v>
                </c:pt>
                <c:pt idx="3304">
                  <c:v>54.137809750000002</c:v>
                </c:pt>
                <c:pt idx="3305">
                  <c:v>52.337047579999997</c:v>
                </c:pt>
                <c:pt idx="3306">
                  <c:v>51.65253448</c:v>
                </c:pt>
                <c:pt idx="3307">
                  <c:v>51.16968155</c:v>
                </c:pt>
                <c:pt idx="3308">
                  <c:v>50.567543030000003</c:v>
                </c:pt>
                <c:pt idx="3309">
                  <c:v>50.319019320000002</c:v>
                </c:pt>
                <c:pt idx="3310">
                  <c:v>50.319019320000002</c:v>
                </c:pt>
                <c:pt idx="3311">
                  <c:v>50.644226070000002</c:v>
                </c:pt>
                <c:pt idx="3312">
                  <c:v>50.324691770000001</c:v>
                </c:pt>
                <c:pt idx="3313">
                  <c:v>50.710971829999998</c:v>
                </c:pt>
                <c:pt idx="3314">
                  <c:v>50.710971829999998</c:v>
                </c:pt>
                <c:pt idx="3315">
                  <c:v>50.874286650000002</c:v>
                </c:pt>
                <c:pt idx="3316">
                  <c:v>50.331783289999997</c:v>
                </c:pt>
                <c:pt idx="3317">
                  <c:v>50.331783289999997</c:v>
                </c:pt>
                <c:pt idx="3318">
                  <c:v>49.180042270000001</c:v>
                </c:pt>
                <c:pt idx="3319">
                  <c:v>48.954242710000003</c:v>
                </c:pt>
                <c:pt idx="3320">
                  <c:v>48.954242710000003</c:v>
                </c:pt>
                <c:pt idx="3321">
                  <c:v>48.704292299999999</c:v>
                </c:pt>
                <c:pt idx="3322">
                  <c:v>52.386756900000002</c:v>
                </c:pt>
                <c:pt idx="3323">
                  <c:v>52.386756900000002</c:v>
                </c:pt>
                <c:pt idx="3324">
                  <c:v>55.166004180000002</c:v>
                </c:pt>
                <c:pt idx="3325">
                  <c:v>51.101520540000003</c:v>
                </c:pt>
                <c:pt idx="3326">
                  <c:v>51.101520540000003</c:v>
                </c:pt>
                <c:pt idx="3327">
                  <c:v>49.750946040000002</c:v>
                </c:pt>
                <c:pt idx="3328">
                  <c:v>48.64038086</c:v>
                </c:pt>
                <c:pt idx="3329">
                  <c:v>48.140487669999999</c:v>
                </c:pt>
                <c:pt idx="3330">
                  <c:v>48.140487669999999</c:v>
                </c:pt>
                <c:pt idx="3331">
                  <c:v>47.568164830000001</c:v>
                </c:pt>
                <c:pt idx="3332">
                  <c:v>46.734539030000001</c:v>
                </c:pt>
                <c:pt idx="3333">
                  <c:v>46.538558960000003</c:v>
                </c:pt>
                <c:pt idx="3334">
                  <c:v>45.987541200000003</c:v>
                </c:pt>
                <c:pt idx="3335">
                  <c:v>46.034400939999998</c:v>
                </c:pt>
                <c:pt idx="3336">
                  <c:v>46.034400939999998</c:v>
                </c:pt>
                <c:pt idx="3337">
                  <c:v>46.172157290000001</c:v>
                </c:pt>
                <c:pt idx="3338">
                  <c:v>46.906368260000001</c:v>
                </c:pt>
                <c:pt idx="3339">
                  <c:v>46.906368260000001</c:v>
                </c:pt>
                <c:pt idx="3340">
                  <c:v>47.596576689999999</c:v>
                </c:pt>
                <c:pt idx="3341">
                  <c:v>46.872291560000001</c:v>
                </c:pt>
                <c:pt idx="3342">
                  <c:v>46.085525509999997</c:v>
                </c:pt>
                <c:pt idx="3343">
                  <c:v>46.071323390000003</c:v>
                </c:pt>
                <c:pt idx="3344">
                  <c:v>45.811424260000003</c:v>
                </c:pt>
                <c:pt idx="3345">
                  <c:v>45.811424260000003</c:v>
                </c:pt>
                <c:pt idx="3346">
                  <c:v>45.99320221</c:v>
                </c:pt>
                <c:pt idx="3347">
                  <c:v>45.667991639999997</c:v>
                </c:pt>
                <c:pt idx="3348">
                  <c:v>45.90516281</c:v>
                </c:pt>
                <c:pt idx="3349">
                  <c:v>45.90516281</c:v>
                </c:pt>
                <c:pt idx="3350">
                  <c:v>46.622341159999998</c:v>
                </c:pt>
                <c:pt idx="3351">
                  <c:v>47.061168670000001</c:v>
                </c:pt>
                <c:pt idx="3352">
                  <c:v>46.68908691</c:v>
                </c:pt>
                <c:pt idx="3353">
                  <c:v>46.616661069999999</c:v>
                </c:pt>
                <c:pt idx="3354">
                  <c:v>46.46612167</c:v>
                </c:pt>
                <c:pt idx="3355">
                  <c:v>46.46612167</c:v>
                </c:pt>
                <c:pt idx="3356">
                  <c:v>46.510147089999997</c:v>
                </c:pt>
                <c:pt idx="3357">
                  <c:v>46.169307709999998</c:v>
                </c:pt>
                <c:pt idx="3358">
                  <c:v>46.169307709999998</c:v>
                </c:pt>
                <c:pt idx="3359">
                  <c:v>45.733329769999997</c:v>
                </c:pt>
                <c:pt idx="3360">
                  <c:v>45.733329769999997</c:v>
                </c:pt>
                <c:pt idx="3361">
                  <c:v>45.852619169999997</c:v>
                </c:pt>
                <c:pt idx="3362">
                  <c:v>45.825630189999998</c:v>
                </c:pt>
                <c:pt idx="3363">
                  <c:v>45.426567079999998</c:v>
                </c:pt>
                <c:pt idx="3364">
                  <c:v>45.426567079999998</c:v>
                </c:pt>
                <c:pt idx="3365">
                  <c:v>46.169311520000001</c:v>
                </c:pt>
                <c:pt idx="3366">
                  <c:v>46.092628480000002</c:v>
                </c:pt>
                <c:pt idx="3367">
                  <c:v>46.092628480000002</c:v>
                </c:pt>
                <c:pt idx="3368">
                  <c:v>46.373813630000001</c:v>
                </c:pt>
                <c:pt idx="3369">
                  <c:v>46.400783539999999</c:v>
                </c:pt>
                <c:pt idx="3370">
                  <c:v>46.400783539999999</c:v>
                </c:pt>
                <c:pt idx="3371">
                  <c:v>46.160778049999998</c:v>
                </c:pt>
                <c:pt idx="3372">
                  <c:v>45.971900939999998</c:v>
                </c:pt>
                <c:pt idx="3373">
                  <c:v>45.680770870000003</c:v>
                </c:pt>
                <c:pt idx="3374">
                  <c:v>45.680770870000003</c:v>
                </c:pt>
                <c:pt idx="3375">
                  <c:v>45.971908569999997</c:v>
                </c:pt>
                <c:pt idx="3376">
                  <c:v>45.949188229999997</c:v>
                </c:pt>
                <c:pt idx="3377">
                  <c:v>45.9761734</c:v>
                </c:pt>
                <c:pt idx="3378">
                  <c:v>46.118183139999999</c:v>
                </c:pt>
                <c:pt idx="3379">
                  <c:v>46.118183139999999</c:v>
                </c:pt>
                <c:pt idx="3380">
                  <c:v>45.974754330000003</c:v>
                </c:pt>
                <c:pt idx="3381">
                  <c:v>46.261619570000001</c:v>
                </c:pt>
                <c:pt idx="3382">
                  <c:v>46.007419589999998</c:v>
                </c:pt>
                <c:pt idx="3383">
                  <c:v>46.007419589999998</c:v>
                </c:pt>
                <c:pt idx="3384">
                  <c:v>47.945926669999999</c:v>
                </c:pt>
                <c:pt idx="3385">
                  <c:v>47.945926669999999</c:v>
                </c:pt>
                <c:pt idx="3386">
                  <c:v>49.083477019999997</c:v>
                </c:pt>
                <c:pt idx="3387">
                  <c:v>48.727020260000003</c:v>
                </c:pt>
                <c:pt idx="3388">
                  <c:v>48.727020260000003</c:v>
                </c:pt>
                <c:pt idx="3389">
                  <c:v>46.787082669999997</c:v>
                </c:pt>
                <c:pt idx="3390">
                  <c:v>46.160785679999996</c:v>
                </c:pt>
                <c:pt idx="3391">
                  <c:v>46.376647949999999</c:v>
                </c:pt>
                <c:pt idx="3392">
                  <c:v>46.376647949999999</c:v>
                </c:pt>
                <c:pt idx="3393">
                  <c:v>46.444816590000002</c:v>
                </c:pt>
                <c:pt idx="3394">
                  <c:v>46.2900238</c:v>
                </c:pt>
                <c:pt idx="3395">
                  <c:v>46.308483119999998</c:v>
                </c:pt>
                <c:pt idx="3396">
                  <c:v>46.437721250000003</c:v>
                </c:pt>
                <c:pt idx="3397">
                  <c:v>46.78139496</c:v>
                </c:pt>
                <c:pt idx="3398">
                  <c:v>46.78139496</c:v>
                </c:pt>
                <c:pt idx="3399">
                  <c:v>46.67346191</c:v>
                </c:pt>
                <c:pt idx="3400">
                  <c:v>46.575477599999999</c:v>
                </c:pt>
                <c:pt idx="3401">
                  <c:v>46.575477599999999</c:v>
                </c:pt>
                <c:pt idx="3402">
                  <c:v>46.429199220000001</c:v>
                </c:pt>
                <c:pt idx="3403">
                  <c:v>46.672050480000003</c:v>
                </c:pt>
                <c:pt idx="3404">
                  <c:v>46.672050480000003</c:v>
                </c:pt>
                <c:pt idx="3405">
                  <c:v>46.660694120000002</c:v>
                </c:pt>
                <c:pt idx="3406">
                  <c:v>47.140708920000002</c:v>
                </c:pt>
                <c:pt idx="3407">
                  <c:v>47.343791959999997</c:v>
                </c:pt>
                <c:pt idx="3408">
                  <c:v>47.343791959999997</c:v>
                </c:pt>
                <c:pt idx="3409">
                  <c:v>47.421890259999998</c:v>
                </c:pt>
                <c:pt idx="3410">
                  <c:v>47.451709749999999</c:v>
                </c:pt>
                <c:pt idx="3411">
                  <c:v>47.454551700000003</c:v>
                </c:pt>
                <c:pt idx="3412">
                  <c:v>47.291225429999997</c:v>
                </c:pt>
                <c:pt idx="3413">
                  <c:v>47.534084319999998</c:v>
                </c:pt>
                <c:pt idx="3414">
                  <c:v>47.534084319999998</c:v>
                </c:pt>
                <c:pt idx="3415">
                  <c:v>47.340938569999999</c:v>
                </c:pt>
                <c:pt idx="3416">
                  <c:v>47.437511440000002</c:v>
                </c:pt>
                <c:pt idx="3417">
                  <c:v>47.437511440000002</c:v>
                </c:pt>
                <c:pt idx="3418">
                  <c:v>47.478694920000002</c:v>
                </c:pt>
                <c:pt idx="3419">
                  <c:v>47.812438960000001</c:v>
                </c:pt>
                <c:pt idx="3420">
                  <c:v>47.812438960000001</c:v>
                </c:pt>
                <c:pt idx="3421">
                  <c:v>47.89622498</c:v>
                </c:pt>
                <c:pt idx="3422">
                  <c:v>47.989959720000002</c:v>
                </c:pt>
                <c:pt idx="3423">
                  <c:v>47.989959720000002</c:v>
                </c:pt>
                <c:pt idx="3424">
                  <c:v>47.88770676</c:v>
                </c:pt>
                <c:pt idx="3425">
                  <c:v>48.330787659999999</c:v>
                </c:pt>
                <c:pt idx="3426">
                  <c:v>48.330787659999999</c:v>
                </c:pt>
                <c:pt idx="3427">
                  <c:v>48.58499527</c:v>
                </c:pt>
                <c:pt idx="3428">
                  <c:v>48.651744839999999</c:v>
                </c:pt>
                <c:pt idx="3429">
                  <c:v>48.594940190000003</c:v>
                </c:pt>
                <c:pt idx="3430">
                  <c:v>48.279666900000002</c:v>
                </c:pt>
                <c:pt idx="3431">
                  <c:v>48.201560970000003</c:v>
                </c:pt>
                <c:pt idx="3432">
                  <c:v>48.201560970000003</c:v>
                </c:pt>
                <c:pt idx="3433">
                  <c:v>48.080848690000003</c:v>
                </c:pt>
                <c:pt idx="3434">
                  <c:v>48.065223690000003</c:v>
                </c:pt>
                <c:pt idx="3435">
                  <c:v>48.065223690000003</c:v>
                </c:pt>
                <c:pt idx="3436">
                  <c:v>48.016937259999999</c:v>
                </c:pt>
                <c:pt idx="3437">
                  <c:v>48.185935970000003</c:v>
                </c:pt>
                <c:pt idx="3438">
                  <c:v>48.107826230000001</c:v>
                </c:pt>
                <c:pt idx="3439">
                  <c:v>48.198719019999999</c:v>
                </c:pt>
                <c:pt idx="3440">
                  <c:v>47.955875399999996</c:v>
                </c:pt>
                <c:pt idx="3441">
                  <c:v>47.955875399999996</c:v>
                </c:pt>
                <c:pt idx="3442">
                  <c:v>47.869239810000003</c:v>
                </c:pt>
                <c:pt idx="3443">
                  <c:v>48.207237239999998</c:v>
                </c:pt>
                <c:pt idx="3444">
                  <c:v>48.208656310000002</c:v>
                </c:pt>
                <c:pt idx="3445">
                  <c:v>48.308067319999999</c:v>
                </c:pt>
                <c:pt idx="3446">
                  <c:v>48.289608000000001</c:v>
                </c:pt>
                <c:pt idx="3447">
                  <c:v>48.289608000000001</c:v>
                </c:pt>
                <c:pt idx="3448">
                  <c:v>48.137653350000001</c:v>
                </c:pt>
                <c:pt idx="3449">
                  <c:v>48.268302919999996</c:v>
                </c:pt>
                <c:pt idx="3450">
                  <c:v>48.792339320000004</c:v>
                </c:pt>
                <c:pt idx="3451">
                  <c:v>48.792339320000004</c:v>
                </c:pt>
                <c:pt idx="3452">
                  <c:v>48.874706269999997</c:v>
                </c:pt>
                <c:pt idx="3453">
                  <c:v>49.077785489999997</c:v>
                </c:pt>
                <c:pt idx="3454">
                  <c:v>48.87186432</c:v>
                </c:pt>
                <c:pt idx="3455">
                  <c:v>48.87186432</c:v>
                </c:pt>
                <c:pt idx="3456">
                  <c:v>49.197082520000002</c:v>
                </c:pt>
                <c:pt idx="3457">
                  <c:v>48.8889122</c:v>
                </c:pt>
                <c:pt idx="3458">
                  <c:v>48.812217709999999</c:v>
                </c:pt>
                <c:pt idx="3459">
                  <c:v>48.812217709999999</c:v>
                </c:pt>
                <c:pt idx="3460">
                  <c:v>48.93576813</c:v>
                </c:pt>
                <c:pt idx="3461">
                  <c:v>48.988315579999998</c:v>
                </c:pt>
                <c:pt idx="3462">
                  <c:v>48.988315579999998</c:v>
                </c:pt>
                <c:pt idx="3463">
                  <c:v>48.583580019999999</c:v>
                </c:pt>
                <c:pt idx="3464">
                  <c:v>48.583580019999999</c:v>
                </c:pt>
                <c:pt idx="3465">
                  <c:v>48.685825350000002</c:v>
                </c:pt>
                <c:pt idx="3466">
                  <c:v>48.776721950000002</c:v>
                </c:pt>
                <c:pt idx="3467">
                  <c:v>48.560852050000001</c:v>
                </c:pt>
                <c:pt idx="3468">
                  <c:v>48.560852050000001</c:v>
                </c:pt>
                <c:pt idx="3469">
                  <c:v>48.536716460000001</c:v>
                </c:pt>
                <c:pt idx="3470">
                  <c:v>48.387596129999999</c:v>
                </c:pt>
                <c:pt idx="3471">
                  <c:v>48.552330019999999</c:v>
                </c:pt>
                <c:pt idx="3472">
                  <c:v>48.302387240000002</c:v>
                </c:pt>
                <c:pt idx="3473">
                  <c:v>48.225700379999999</c:v>
                </c:pt>
                <c:pt idx="3474">
                  <c:v>48.225700379999999</c:v>
                </c:pt>
                <c:pt idx="3475">
                  <c:v>48.266883849999999</c:v>
                </c:pt>
                <c:pt idx="3476">
                  <c:v>48.440139770000002</c:v>
                </c:pt>
                <c:pt idx="3477">
                  <c:v>48.836357120000002</c:v>
                </c:pt>
                <c:pt idx="3478">
                  <c:v>48.836357120000002</c:v>
                </c:pt>
                <c:pt idx="3479">
                  <c:v>48.609134670000003</c:v>
                </c:pt>
                <c:pt idx="3480">
                  <c:v>48.609134670000003</c:v>
                </c:pt>
                <c:pt idx="3481">
                  <c:v>48.705699920000001</c:v>
                </c:pt>
                <c:pt idx="3482">
                  <c:v>48.843463900000003</c:v>
                </c:pt>
                <c:pt idx="3483">
                  <c:v>48.509727480000002</c:v>
                </c:pt>
                <c:pt idx="3484">
                  <c:v>48.509727480000002</c:v>
                </c:pt>
                <c:pt idx="3485">
                  <c:v>48.363456730000003</c:v>
                </c:pt>
                <c:pt idx="3486">
                  <c:v>48.303810120000001</c:v>
                </c:pt>
                <c:pt idx="3487">
                  <c:v>48.303810120000001</c:v>
                </c:pt>
                <c:pt idx="3488">
                  <c:v>48.479907990000001</c:v>
                </c:pt>
                <c:pt idx="3489">
                  <c:v>48.440143589999998</c:v>
                </c:pt>
                <c:pt idx="3490">
                  <c:v>48.440143589999998</c:v>
                </c:pt>
                <c:pt idx="3491">
                  <c:v>48.597778320000003</c:v>
                </c:pt>
                <c:pt idx="3492">
                  <c:v>48.719913480000002</c:v>
                </c:pt>
                <c:pt idx="3493">
                  <c:v>48.719913480000002</c:v>
                </c:pt>
                <c:pt idx="3494">
                  <c:v>48.813636780000003</c:v>
                </c:pt>
                <c:pt idx="3495">
                  <c:v>48.671627039999997</c:v>
                </c:pt>
                <c:pt idx="3496">
                  <c:v>48.692924499999997</c:v>
                </c:pt>
                <c:pt idx="3497">
                  <c:v>48.675884250000003</c:v>
                </c:pt>
                <c:pt idx="3498">
                  <c:v>48.779548650000002</c:v>
                </c:pt>
                <c:pt idx="3499">
                  <c:v>48.954223630000001</c:v>
                </c:pt>
                <c:pt idx="3500">
                  <c:v>48.954223630000001</c:v>
                </c:pt>
                <c:pt idx="3501">
                  <c:v>48.886062619999997</c:v>
                </c:pt>
                <c:pt idx="3502">
                  <c:v>48.600616459999998</c:v>
                </c:pt>
                <c:pt idx="3503">
                  <c:v>48.600616459999998</c:v>
                </c:pt>
                <c:pt idx="3504">
                  <c:v>48.47280121</c:v>
                </c:pt>
                <c:pt idx="3505">
                  <c:v>48.657424929999998</c:v>
                </c:pt>
                <c:pt idx="3506">
                  <c:v>48.556587219999997</c:v>
                </c:pt>
                <c:pt idx="3507">
                  <c:v>48.312328340000001</c:v>
                </c:pt>
                <c:pt idx="3508">
                  <c:v>48.626186369999999</c:v>
                </c:pt>
                <c:pt idx="3509">
                  <c:v>48.626186369999999</c:v>
                </c:pt>
                <c:pt idx="3510">
                  <c:v>49.08205032</c:v>
                </c:pt>
                <c:pt idx="3511">
                  <c:v>49.266674039999998</c:v>
                </c:pt>
                <c:pt idx="3512">
                  <c:v>48.890338900000003</c:v>
                </c:pt>
                <c:pt idx="3513">
                  <c:v>48.890338900000003</c:v>
                </c:pt>
                <c:pt idx="3514">
                  <c:v>48.509727480000002</c:v>
                </c:pt>
                <c:pt idx="3515">
                  <c:v>48.509727480000002</c:v>
                </c:pt>
                <c:pt idx="3516">
                  <c:v>48.28250122</c:v>
                </c:pt>
                <c:pt idx="3517">
                  <c:v>48.099300380000003</c:v>
                </c:pt>
                <c:pt idx="3518">
                  <c:v>48.343574519999997</c:v>
                </c:pt>
                <c:pt idx="3519">
                  <c:v>48.343574519999997</c:v>
                </c:pt>
                <c:pt idx="3520">
                  <c:v>48.370555879999998</c:v>
                </c:pt>
                <c:pt idx="3521">
                  <c:v>48.374820710000002</c:v>
                </c:pt>
                <c:pt idx="3522">
                  <c:v>48.374820710000002</c:v>
                </c:pt>
                <c:pt idx="3523">
                  <c:v>48.846309660000003</c:v>
                </c:pt>
                <c:pt idx="3524">
                  <c:v>48.830684660000003</c:v>
                </c:pt>
                <c:pt idx="3525">
                  <c:v>48.830684660000003</c:v>
                </c:pt>
                <c:pt idx="3526">
                  <c:v>49.12181854</c:v>
                </c:pt>
                <c:pt idx="3527">
                  <c:v>49.079208370000003</c:v>
                </c:pt>
                <c:pt idx="3528">
                  <c:v>49.079208370000003</c:v>
                </c:pt>
                <c:pt idx="3529">
                  <c:v>49.282295230000003</c:v>
                </c:pt>
                <c:pt idx="3530">
                  <c:v>48.844886780000003</c:v>
                </c:pt>
                <c:pt idx="3531">
                  <c:v>48.745475769999999</c:v>
                </c:pt>
                <c:pt idx="3532">
                  <c:v>48.949981690000001</c:v>
                </c:pt>
                <c:pt idx="3533">
                  <c:v>49.154476170000002</c:v>
                </c:pt>
                <c:pt idx="3534">
                  <c:v>49.154476170000002</c:v>
                </c:pt>
                <c:pt idx="3535">
                  <c:v>48.979801180000003</c:v>
                </c:pt>
                <c:pt idx="3536">
                  <c:v>49.029502870000002</c:v>
                </c:pt>
                <c:pt idx="3537">
                  <c:v>49.029502870000002</c:v>
                </c:pt>
                <c:pt idx="3538">
                  <c:v>48.947135930000002</c:v>
                </c:pt>
                <c:pt idx="3539">
                  <c:v>49.099094389999998</c:v>
                </c:pt>
                <c:pt idx="3540">
                  <c:v>48.989738459999998</c:v>
                </c:pt>
                <c:pt idx="3541">
                  <c:v>49.260990139999997</c:v>
                </c:pt>
                <c:pt idx="3542">
                  <c:v>49.168682099999998</c:v>
                </c:pt>
                <c:pt idx="3543">
                  <c:v>49.168682099999998</c:v>
                </c:pt>
                <c:pt idx="3544">
                  <c:v>49.367507930000002</c:v>
                </c:pt>
                <c:pt idx="3545">
                  <c:v>49.013885500000001</c:v>
                </c:pt>
                <c:pt idx="3546">
                  <c:v>49.013885500000001</c:v>
                </c:pt>
                <c:pt idx="3547">
                  <c:v>48.631862640000001</c:v>
                </c:pt>
                <c:pt idx="3548">
                  <c:v>48.589256290000002</c:v>
                </c:pt>
                <c:pt idx="3549">
                  <c:v>48.589256290000002</c:v>
                </c:pt>
                <c:pt idx="3550">
                  <c:v>48.893165590000002</c:v>
                </c:pt>
                <c:pt idx="3551">
                  <c:v>48.796592709999999</c:v>
                </c:pt>
                <c:pt idx="3552">
                  <c:v>48.796592709999999</c:v>
                </c:pt>
                <c:pt idx="3553">
                  <c:v>49.080627440000001</c:v>
                </c:pt>
                <c:pt idx="3554">
                  <c:v>49.192821500000001</c:v>
                </c:pt>
                <c:pt idx="3555">
                  <c:v>49.192821500000001</c:v>
                </c:pt>
                <c:pt idx="3556">
                  <c:v>49.441345210000001</c:v>
                </c:pt>
                <c:pt idx="3557">
                  <c:v>49.302173609999997</c:v>
                </c:pt>
                <c:pt idx="3558">
                  <c:v>49.458393100000002</c:v>
                </c:pt>
                <c:pt idx="3559">
                  <c:v>49.438510890000003</c:v>
                </c:pt>
                <c:pt idx="3560">
                  <c:v>49.567741390000002</c:v>
                </c:pt>
                <c:pt idx="3561">
                  <c:v>49.567741390000002</c:v>
                </c:pt>
                <c:pt idx="3562">
                  <c:v>49.236846919999998</c:v>
                </c:pt>
                <c:pt idx="3563">
                  <c:v>49.324901580000002</c:v>
                </c:pt>
                <c:pt idx="3564">
                  <c:v>49.324901580000002</c:v>
                </c:pt>
                <c:pt idx="3565">
                  <c:v>49.337680820000003</c:v>
                </c:pt>
                <c:pt idx="3566">
                  <c:v>49.381702420000003</c:v>
                </c:pt>
                <c:pt idx="3567">
                  <c:v>49.062168120000003</c:v>
                </c:pt>
                <c:pt idx="3568">
                  <c:v>49.483963009999997</c:v>
                </c:pt>
                <c:pt idx="3569">
                  <c:v>49.37177277</c:v>
                </c:pt>
                <c:pt idx="3570">
                  <c:v>49.37177277</c:v>
                </c:pt>
                <c:pt idx="3571">
                  <c:v>49.074958799999997</c:v>
                </c:pt>
                <c:pt idx="3572">
                  <c:v>49.033763890000003</c:v>
                </c:pt>
                <c:pt idx="3573">
                  <c:v>49.283714289999999</c:v>
                </c:pt>
                <c:pt idx="3574">
                  <c:v>49.283714289999999</c:v>
                </c:pt>
                <c:pt idx="3575">
                  <c:v>49.407272339999999</c:v>
                </c:pt>
                <c:pt idx="3576">
                  <c:v>49.407272339999999</c:v>
                </c:pt>
                <c:pt idx="3577">
                  <c:v>49.141700739999997</c:v>
                </c:pt>
                <c:pt idx="3578">
                  <c:v>48.901687619999997</c:v>
                </c:pt>
                <c:pt idx="3579">
                  <c:v>49.155899050000002</c:v>
                </c:pt>
                <c:pt idx="3580">
                  <c:v>49.155899050000002</c:v>
                </c:pt>
                <c:pt idx="3581">
                  <c:v>49.358974459999999</c:v>
                </c:pt>
                <c:pt idx="3582">
                  <c:v>49.424304960000001</c:v>
                </c:pt>
                <c:pt idx="3583">
                  <c:v>49.424304960000001</c:v>
                </c:pt>
                <c:pt idx="3584">
                  <c:v>49.161582950000003</c:v>
                </c:pt>
                <c:pt idx="3585">
                  <c:v>48.991157530000002</c:v>
                </c:pt>
                <c:pt idx="3586">
                  <c:v>48.991157530000002</c:v>
                </c:pt>
                <c:pt idx="3587">
                  <c:v>49.079216000000002</c:v>
                </c:pt>
                <c:pt idx="3588">
                  <c:v>49.239696500000001</c:v>
                </c:pt>
                <c:pt idx="3589">
                  <c:v>49.239696500000001</c:v>
                </c:pt>
                <c:pt idx="3590">
                  <c:v>49.650119779999997</c:v>
                </c:pt>
                <c:pt idx="3591">
                  <c:v>49.858879090000002</c:v>
                </c:pt>
                <c:pt idx="3592">
                  <c:v>50.93819809</c:v>
                </c:pt>
                <c:pt idx="3593">
                  <c:v>51.219390869999998</c:v>
                </c:pt>
                <c:pt idx="3594">
                  <c:v>50.45392227</c:v>
                </c:pt>
                <c:pt idx="3595">
                  <c:v>50.45392227</c:v>
                </c:pt>
                <c:pt idx="3596">
                  <c:v>50.763519289999998</c:v>
                </c:pt>
                <c:pt idx="3597">
                  <c:v>51.442352290000002</c:v>
                </c:pt>
                <c:pt idx="3598">
                  <c:v>51.442352290000002</c:v>
                </c:pt>
                <c:pt idx="3599">
                  <c:v>51.496318819999999</c:v>
                </c:pt>
                <c:pt idx="3600">
                  <c:v>50.37155533</c:v>
                </c:pt>
                <c:pt idx="3601">
                  <c:v>49.878757479999997</c:v>
                </c:pt>
                <c:pt idx="3602">
                  <c:v>50.68682098</c:v>
                </c:pt>
                <c:pt idx="3603">
                  <c:v>51.362823489999997</c:v>
                </c:pt>
                <c:pt idx="3604">
                  <c:v>51.362823489999997</c:v>
                </c:pt>
                <c:pt idx="3605">
                  <c:v>50.324691770000001</c:v>
                </c:pt>
                <c:pt idx="3606">
                  <c:v>49.542182920000002</c:v>
                </c:pt>
                <c:pt idx="3607">
                  <c:v>49.437088009999997</c:v>
                </c:pt>
                <c:pt idx="3608">
                  <c:v>49.437088009999997</c:v>
                </c:pt>
                <c:pt idx="3609">
                  <c:v>49.198509219999998</c:v>
                </c:pt>
                <c:pt idx="3610">
                  <c:v>49.43851471</c:v>
                </c:pt>
                <c:pt idx="3611">
                  <c:v>49.201347349999999</c:v>
                </c:pt>
                <c:pt idx="3612">
                  <c:v>49.262413019999997</c:v>
                </c:pt>
                <c:pt idx="3613">
                  <c:v>49.471179960000001</c:v>
                </c:pt>
                <c:pt idx="3614">
                  <c:v>49.471179960000001</c:v>
                </c:pt>
                <c:pt idx="3615">
                  <c:v>49.962551120000001</c:v>
                </c:pt>
                <c:pt idx="3616">
                  <c:v>50.830268859999997</c:v>
                </c:pt>
                <c:pt idx="3617">
                  <c:v>50.830268859999997</c:v>
                </c:pt>
                <c:pt idx="3618">
                  <c:v>52.345569609999998</c:v>
                </c:pt>
                <c:pt idx="3619">
                  <c:v>52.08709717</c:v>
                </c:pt>
                <c:pt idx="3620">
                  <c:v>52.08709717</c:v>
                </c:pt>
                <c:pt idx="3621">
                  <c:v>52.331367489999998</c:v>
                </c:pt>
                <c:pt idx="3622">
                  <c:v>55.97407913</c:v>
                </c:pt>
                <c:pt idx="3623">
                  <c:v>55.97407913</c:v>
                </c:pt>
                <c:pt idx="3624">
                  <c:v>58.9493103</c:v>
                </c:pt>
                <c:pt idx="3625">
                  <c:v>59.346946719999998</c:v>
                </c:pt>
                <c:pt idx="3626">
                  <c:v>54.666114810000003</c:v>
                </c:pt>
                <c:pt idx="3627">
                  <c:v>51.298919679999997</c:v>
                </c:pt>
                <c:pt idx="3628">
                  <c:v>48.932933810000002</c:v>
                </c:pt>
                <c:pt idx="3629">
                  <c:v>48.932933810000002</c:v>
                </c:pt>
                <c:pt idx="3630">
                  <c:v>48.593524930000001</c:v>
                </c:pt>
                <c:pt idx="3631">
                  <c:v>48.452919010000002</c:v>
                </c:pt>
                <c:pt idx="3632">
                  <c:v>48.413162229999998</c:v>
                </c:pt>
                <c:pt idx="3633">
                  <c:v>48.413162229999998</c:v>
                </c:pt>
                <c:pt idx="3634">
                  <c:v>48.151847840000002</c:v>
                </c:pt>
                <c:pt idx="3635">
                  <c:v>48.166053769999998</c:v>
                </c:pt>
                <c:pt idx="3636">
                  <c:v>48.208656310000002</c:v>
                </c:pt>
                <c:pt idx="3637">
                  <c:v>48.232795719999999</c:v>
                </c:pt>
                <c:pt idx="3638">
                  <c:v>48.190196989999997</c:v>
                </c:pt>
                <c:pt idx="3639">
                  <c:v>48.190196989999997</c:v>
                </c:pt>
                <c:pt idx="3640">
                  <c:v>48.137649539999998</c:v>
                </c:pt>
                <c:pt idx="3641">
                  <c:v>48.051017760000001</c:v>
                </c:pt>
                <c:pt idx="3642">
                  <c:v>48.051017760000001</c:v>
                </c:pt>
                <c:pt idx="3643">
                  <c:v>48.660270689999997</c:v>
                </c:pt>
                <c:pt idx="3644">
                  <c:v>49.0550766</c:v>
                </c:pt>
                <c:pt idx="3645">
                  <c:v>49.130336759999999</c:v>
                </c:pt>
                <c:pt idx="3646">
                  <c:v>49.038024900000003</c:v>
                </c:pt>
                <c:pt idx="3647">
                  <c:v>48.822162630000001</c:v>
                </c:pt>
                <c:pt idx="3648">
                  <c:v>49.285133360000003</c:v>
                </c:pt>
                <c:pt idx="3649">
                  <c:v>49.285133360000003</c:v>
                </c:pt>
                <c:pt idx="3650">
                  <c:v>49.286556240000003</c:v>
                </c:pt>
                <c:pt idx="3651">
                  <c:v>49.914268489999998</c:v>
                </c:pt>
                <c:pt idx="3652">
                  <c:v>49.914268489999998</c:v>
                </c:pt>
                <c:pt idx="3653">
                  <c:v>50.067642210000002</c:v>
                </c:pt>
                <c:pt idx="3654">
                  <c:v>49.856040950000001</c:v>
                </c:pt>
                <c:pt idx="3655">
                  <c:v>49.94977188</c:v>
                </c:pt>
                <c:pt idx="3656">
                  <c:v>50.407062529999997</c:v>
                </c:pt>
                <c:pt idx="3657">
                  <c:v>50.908378599999999</c:v>
                </c:pt>
                <c:pt idx="3658">
                  <c:v>50.908378599999999</c:v>
                </c:pt>
                <c:pt idx="3659">
                  <c:v>52.125446320000002</c:v>
                </c:pt>
                <c:pt idx="3660">
                  <c:v>53.998638149999998</c:v>
                </c:pt>
                <c:pt idx="3661">
                  <c:v>57.997802729999997</c:v>
                </c:pt>
                <c:pt idx="3662">
                  <c:v>57.997802729999997</c:v>
                </c:pt>
                <c:pt idx="3663">
                  <c:v>61.151966090000002</c:v>
                </c:pt>
                <c:pt idx="3664">
                  <c:v>60.490165709999999</c:v>
                </c:pt>
                <c:pt idx="3665">
                  <c:v>56.320587160000002</c:v>
                </c:pt>
                <c:pt idx="3666">
                  <c:v>51.371349330000001</c:v>
                </c:pt>
                <c:pt idx="3667">
                  <c:v>49.604679109999999</c:v>
                </c:pt>
                <c:pt idx="3668">
                  <c:v>49.604679109999999</c:v>
                </c:pt>
                <c:pt idx="3669">
                  <c:v>48.927265169999998</c:v>
                </c:pt>
                <c:pt idx="3670">
                  <c:v>48.698616029999997</c:v>
                </c:pt>
                <c:pt idx="3671">
                  <c:v>48.698616029999997</c:v>
                </c:pt>
                <c:pt idx="3672">
                  <c:v>48.212921139999999</c:v>
                </c:pt>
                <c:pt idx="3673">
                  <c:v>48.264041900000002</c:v>
                </c:pt>
                <c:pt idx="3674">
                  <c:v>48.05244064</c:v>
                </c:pt>
                <c:pt idx="3675">
                  <c:v>48.262626650000001</c:v>
                </c:pt>
                <c:pt idx="3676">
                  <c:v>48.306648250000002</c:v>
                </c:pt>
                <c:pt idx="3677">
                  <c:v>48.306648250000002</c:v>
                </c:pt>
                <c:pt idx="3678">
                  <c:v>48.43304062</c:v>
                </c:pt>
                <c:pt idx="3679">
                  <c:v>48.316589360000002</c:v>
                </c:pt>
                <c:pt idx="3680">
                  <c:v>48.451499939999998</c:v>
                </c:pt>
                <c:pt idx="3681">
                  <c:v>48.451499939999998</c:v>
                </c:pt>
                <c:pt idx="3682">
                  <c:v>49.238273620000001</c:v>
                </c:pt>
                <c:pt idx="3683">
                  <c:v>49.238273620000001</c:v>
                </c:pt>
                <c:pt idx="3684">
                  <c:v>49.461235049999999</c:v>
                </c:pt>
                <c:pt idx="3685">
                  <c:v>49.66999817</c:v>
                </c:pt>
                <c:pt idx="3686">
                  <c:v>50.104564670000002</c:v>
                </c:pt>
                <c:pt idx="3687">
                  <c:v>50.104564670000002</c:v>
                </c:pt>
                <c:pt idx="3688">
                  <c:v>50.337471010000002</c:v>
                </c:pt>
                <c:pt idx="3689">
                  <c:v>50.591682429999999</c:v>
                </c:pt>
                <c:pt idx="3690">
                  <c:v>50.591682429999999</c:v>
                </c:pt>
                <c:pt idx="3691">
                  <c:v>50.950981140000003</c:v>
                </c:pt>
                <c:pt idx="3692">
                  <c:v>53.73164749</c:v>
                </c:pt>
                <c:pt idx="3693">
                  <c:v>53.73164749</c:v>
                </c:pt>
                <c:pt idx="3694">
                  <c:v>57.022148129999998</c:v>
                </c:pt>
                <c:pt idx="3695">
                  <c:v>60.4418869</c:v>
                </c:pt>
                <c:pt idx="3696">
                  <c:v>60.4418869</c:v>
                </c:pt>
                <c:pt idx="3697">
                  <c:v>61.614936829999998</c:v>
                </c:pt>
                <c:pt idx="3698">
                  <c:v>61.614936829999998</c:v>
                </c:pt>
                <c:pt idx="3699">
                  <c:v>55.357719420000002</c:v>
                </c:pt>
                <c:pt idx="3700">
                  <c:v>50.088943479999998</c:v>
                </c:pt>
                <c:pt idx="3701">
                  <c:v>50.088943479999998</c:v>
                </c:pt>
                <c:pt idx="3702">
                  <c:v>49.625984189999997</c:v>
                </c:pt>
                <c:pt idx="3703">
                  <c:v>49.45413971</c:v>
                </c:pt>
                <c:pt idx="3704">
                  <c:v>49.45413971</c:v>
                </c:pt>
                <c:pt idx="3705">
                  <c:v>49.083469389999998</c:v>
                </c:pt>
                <c:pt idx="3706">
                  <c:v>48.807960510000001</c:v>
                </c:pt>
                <c:pt idx="3707">
                  <c:v>48.81505585</c:v>
                </c:pt>
                <c:pt idx="3708">
                  <c:v>48.81505585</c:v>
                </c:pt>
                <c:pt idx="3709">
                  <c:v>49.219802860000001</c:v>
                </c:pt>
                <c:pt idx="3710">
                  <c:v>49.219802860000001</c:v>
                </c:pt>
                <c:pt idx="3711">
                  <c:v>48.85908508</c:v>
                </c:pt>
                <c:pt idx="3712">
                  <c:v>48.949974060000002</c:v>
                </c:pt>
                <c:pt idx="3713">
                  <c:v>49.13744354</c:v>
                </c:pt>
                <c:pt idx="3714">
                  <c:v>49.13744354</c:v>
                </c:pt>
                <c:pt idx="3715">
                  <c:v>49.7040863</c:v>
                </c:pt>
                <c:pt idx="3716">
                  <c:v>50.19545746</c:v>
                </c:pt>
                <c:pt idx="3717">
                  <c:v>50.19545746</c:v>
                </c:pt>
                <c:pt idx="3718">
                  <c:v>53.849517820000003</c:v>
                </c:pt>
                <c:pt idx="3719">
                  <c:v>56.809120180000001</c:v>
                </c:pt>
                <c:pt idx="3720">
                  <c:v>56.809120180000001</c:v>
                </c:pt>
                <c:pt idx="3721">
                  <c:v>60.025779720000003</c:v>
                </c:pt>
                <c:pt idx="3722">
                  <c:v>61.075275419999997</c:v>
                </c:pt>
                <c:pt idx="3723">
                  <c:v>61.075275419999997</c:v>
                </c:pt>
                <c:pt idx="3724">
                  <c:v>57.604412080000003</c:v>
                </c:pt>
                <c:pt idx="3725">
                  <c:v>53.280036930000001</c:v>
                </c:pt>
                <c:pt idx="3726">
                  <c:v>50.698196410000001</c:v>
                </c:pt>
                <c:pt idx="3727">
                  <c:v>49.914264680000002</c:v>
                </c:pt>
                <c:pt idx="3728">
                  <c:v>50.066223139999998</c:v>
                </c:pt>
                <c:pt idx="3729">
                  <c:v>50.066223139999998</c:v>
                </c:pt>
                <c:pt idx="3730">
                  <c:v>49.715438839999997</c:v>
                </c:pt>
                <c:pt idx="3731">
                  <c:v>49.651535029999998</c:v>
                </c:pt>
                <c:pt idx="3732">
                  <c:v>49.729648589999996</c:v>
                </c:pt>
                <c:pt idx="3733">
                  <c:v>49.729648589999996</c:v>
                </c:pt>
                <c:pt idx="3734">
                  <c:v>50.496532440000003</c:v>
                </c:pt>
                <c:pt idx="3735">
                  <c:v>57.117298130000002</c:v>
                </c:pt>
                <c:pt idx="3736">
                  <c:v>57.117298130000002</c:v>
                </c:pt>
                <c:pt idx="3737">
                  <c:v>60.208976749999998</c:v>
                </c:pt>
                <c:pt idx="3738">
                  <c:v>60.065540310000003</c:v>
                </c:pt>
                <c:pt idx="3739">
                  <c:v>60.065540310000003</c:v>
                </c:pt>
                <c:pt idx="3740">
                  <c:v>56.53076935</c:v>
                </c:pt>
                <c:pt idx="3741">
                  <c:v>51.590045930000002</c:v>
                </c:pt>
                <c:pt idx="3742">
                  <c:v>50.060539249999998</c:v>
                </c:pt>
                <c:pt idx="3743">
                  <c:v>50.060539249999998</c:v>
                </c:pt>
                <c:pt idx="3744">
                  <c:v>49.492485049999999</c:v>
                </c:pt>
                <c:pt idx="3745">
                  <c:v>49.492485049999999</c:v>
                </c:pt>
                <c:pt idx="3746">
                  <c:v>49.414363860000002</c:v>
                </c:pt>
                <c:pt idx="3747">
                  <c:v>49.508098599999997</c:v>
                </c:pt>
                <c:pt idx="3748">
                  <c:v>49.705501560000002</c:v>
                </c:pt>
                <c:pt idx="3749">
                  <c:v>49.705501560000002</c:v>
                </c:pt>
                <c:pt idx="3750">
                  <c:v>50.114509580000004</c:v>
                </c:pt>
                <c:pt idx="3751">
                  <c:v>50.354515079999999</c:v>
                </c:pt>
                <c:pt idx="3752">
                  <c:v>50.858669280000001</c:v>
                </c:pt>
                <c:pt idx="3753">
                  <c:v>52.179420469999997</c:v>
                </c:pt>
                <c:pt idx="3754">
                  <c:v>52.179420469999997</c:v>
                </c:pt>
                <c:pt idx="3755">
                  <c:v>54.646232599999998</c:v>
                </c:pt>
                <c:pt idx="3756">
                  <c:v>58.47497559</c:v>
                </c:pt>
                <c:pt idx="3757">
                  <c:v>60.376564029999997</c:v>
                </c:pt>
                <c:pt idx="3758">
                  <c:v>60.376564029999997</c:v>
                </c:pt>
                <c:pt idx="3759">
                  <c:v>58.017681119999999</c:v>
                </c:pt>
                <c:pt idx="3760">
                  <c:v>54.092365260000001</c:v>
                </c:pt>
                <c:pt idx="3761">
                  <c:v>51.753364560000001</c:v>
                </c:pt>
                <c:pt idx="3762">
                  <c:v>51.148380279999998</c:v>
                </c:pt>
                <c:pt idx="3763">
                  <c:v>50.875720979999997</c:v>
                </c:pt>
                <c:pt idx="3764">
                  <c:v>50.875720979999997</c:v>
                </c:pt>
                <c:pt idx="3765">
                  <c:v>51.36709595</c:v>
                </c:pt>
                <c:pt idx="3766">
                  <c:v>53.072700500000003</c:v>
                </c:pt>
                <c:pt idx="3767">
                  <c:v>55.619037630000001</c:v>
                </c:pt>
                <c:pt idx="3768">
                  <c:v>55.619037630000001</c:v>
                </c:pt>
                <c:pt idx="3769">
                  <c:v>57.959449769999999</c:v>
                </c:pt>
                <c:pt idx="3770">
                  <c:v>57.507843020000003</c:v>
                </c:pt>
                <c:pt idx="3771">
                  <c:v>55.031089780000002</c:v>
                </c:pt>
                <c:pt idx="3772">
                  <c:v>52.372558589999997</c:v>
                </c:pt>
                <c:pt idx="3773">
                  <c:v>51.520465850000001</c:v>
                </c:pt>
                <c:pt idx="3774">
                  <c:v>51.520465850000001</c:v>
                </c:pt>
                <c:pt idx="3775">
                  <c:v>52.233375549999998</c:v>
                </c:pt>
                <c:pt idx="3776">
                  <c:v>54.106567380000001</c:v>
                </c:pt>
                <c:pt idx="3777">
                  <c:v>54.106567380000001</c:v>
                </c:pt>
                <c:pt idx="3778">
                  <c:v>58.509056090000001</c:v>
                </c:pt>
                <c:pt idx="3779">
                  <c:v>55.580688479999999</c:v>
                </c:pt>
                <c:pt idx="3780">
                  <c:v>55.580688479999999</c:v>
                </c:pt>
                <c:pt idx="3781">
                  <c:v>52.794349670000003</c:v>
                </c:pt>
                <c:pt idx="3782">
                  <c:v>51.862720490000001</c:v>
                </c:pt>
                <c:pt idx="3783">
                  <c:v>51.862720490000001</c:v>
                </c:pt>
                <c:pt idx="3784">
                  <c:v>52.646648409999997</c:v>
                </c:pt>
                <c:pt idx="3785">
                  <c:v>54.91606522</c:v>
                </c:pt>
                <c:pt idx="3786">
                  <c:v>57.290565489999999</c:v>
                </c:pt>
                <c:pt idx="3787">
                  <c:v>57.852943420000003</c:v>
                </c:pt>
                <c:pt idx="3788">
                  <c:v>55.58637238</c:v>
                </c:pt>
                <c:pt idx="3789">
                  <c:v>55.58637238</c:v>
                </c:pt>
                <c:pt idx="3790">
                  <c:v>53.417793269999997</c:v>
                </c:pt>
                <c:pt idx="3791">
                  <c:v>52.426525120000001</c:v>
                </c:pt>
                <c:pt idx="3792">
                  <c:v>53.846679690000002</c:v>
                </c:pt>
                <c:pt idx="3793">
                  <c:v>53.846679690000002</c:v>
                </c:pt>
                <c:pt idx="3794">
                  <c:v>55.877502440000001</c:v>
                </c:pt>
                <c:pt idx="3795">
                  <c:v>58.178153989999998</c:v>
                </c:pt>
                <c:pt idx="3796">
                  <c:v>56.790660860000003</c:v>
                </c:pt>
                <c:pt idx="3797">
                  <c:v>54.632026670000002</c:v>
                </c:pt>
                <c:pt idx="3798">
                  <c:v>53.099678040000001</c:v>
                </c:pt>
                <c:pt idx="3799">
                  <c:v>53.099678040000001</c:v>
                </c:pt>
                <c:pt idx="3800">
                  <c:v>53.119567869999997</c:v>
                </c:pt>
                <c:pt idx="3801">
                  <c:v>54.958667759999997</c:v>
                </c:pt>
                <c:pt idx="3802">
                  <c:v>54.958667759999997</c:v>
                </c:pt>
                <c:pt idx="3803">
                  <c:v>56.824748990000003</c:v>
                </c:pt>
                <c:pt idx="3804">
                  <c:v>55.533821109999998</c:v>
                </c:pt>
                <c:pt idx="3805">
                  <c:v>55.533821109999998</c:v>
                </c:pt>
                <c:pt idx="3806">
                  <c:v>54.203132629999999</c:v>
                </c:pt>
                <c:pt idx="3807">
                  <c:v>54.399120330000002</c:v>
                </c:pt>
                <c:pt idx="3808">
                  <c:v>54.399120330000002</c:v>
                </c:pt>
                <c:pt idx="3809">
                  <c:v>57.023571009999998</c:v>
                </c:pt>
                <c:pt idx="3810">
                  <c:v>58.192359920000001</c:v>
                </c:pt>
                <c:pt idx="3811">
                  <c:v>56.776458740000002</c:v>
                </c:pt>
                <c:pt idx="3812">
                  <c:v>56.776458740000002</c:v>
                </c:pt>
                <c:pt idx="3813">
                  <c:v>54.664684299999998</c:v>
                </c:pt>
                <c:pt idx="3814">
                  <c:v>56.348987579999999</c:v>
                </c:pt>
                <c:pt idx="3815">
                  <c:v>58.467864990000002</c:v>
                </c:pt>
                <c:pt idx="3816">
                  <c:v>58.88539505</c:v>
                </c:pt>
                <c:pt idx="3817">
                  <c:v>57.783355710000002</c:v>
                </c:pt>
                <c:pt idx="3818">
                  <c:v>57.783355710000002</c:v>
                </c:pt>
                <c:pt idx="3819">
                  <c:v>58.246330260000001</c:v>
                </c:pt>
                <c:pt idx="3820">
                  <c:v>58.763263700000003</c:v>
                </c:pt>
                <c:pt idx="3821">
                  <c:v>59.038776400000003</c:v>
                </c:pt>
                <c:pt idx="3822">
                  <c:v>59.038776400000003</c:v>
                </c:pt>
                <c:pt idx="3823">
                  <c:v>59.832641600000002</c:v>
                </c:pt>
                <c:pt idx="3824">
                  <c:v>59.832641600000002</c:v>
                </c:pt>
                <c:pt idx="3825">
                  <c:v>59.05155182</c:v>
                </c:pt>
                <c:pt idx="3826">
                  <c:v>59.379600519999997</c:v>
                </c:pt>
                <c:pt idx="3827">
                  <c:v>59.513099670000003</c:v>
                </c:pt>
                <c:pt idx="3828">
                  <c:v>59.513099670000003</c:v>
                </c:pt>
                <c:pt idx="3829">
                  <c:v>59.365406040000003</c:v>
                </c:pt>
                <c:pt idx="3830">
                  <c:v>58.865516659999997</c:v>
                </c:pt>
                <c:pt idx="3831">
                  <c:v>58.865516659999997</c:v>
                </c:pt>
                <c:pt idx="3832">
                  <c:v>59.581268309999999</c:v>
                </c:pt>
                <c:pt idx="3833">
                  <c:v>59.998790739999997</c:v>
                </c:pt>
                <c:pt idx="3834">
                  <c:v>59.998790739999997</c:v>
                </c:pt>
                <c:pt idx="3835">
                  <c:v>60.139396669999996</c:v>
                </c:pt>
                <c:pt idx="3836">
                  <c:v>60.501533510000002</c:v>
                </c:pt>
                <c:pt idx="3837">
                  <c:v>60.501533510000002</c:v>
                </c:pt>
                <c:pt idx="3838">
                  <c:v>60.392173769999999</c:v>
                </c:pt>
                <c:pt idx="3839">
                  <c:v>60.193367000000002</c:v>
                </c:pt>
                <c:pt idx="3840">
                  <c:v>60.150749210000001</c:v>
                </c:pt>
                <c:pt idx="3841">
                  <c:v>60.051338200000004</c:v>
                </c:pt>
                <c:pt idx="3842">
                  <c:v>60.69041824</c:v>
                </c:pt>
                <c:pt idx="3843">
                  <c:v>60.69041824</c:v>
                </c:pt>
                <c:pt idx="3844">
                  <c:v>61.068183900000001</c:v>
                </c:pt>
                <c:pt idx="3845">
                  <c:v>60.660594940000003</c:v>
                </c:pt>
                <c:pt idx="3846">
                  <c:v>59.85677338</c:v>
                </c:pt>
                <c:pt idx="3847">
                  <c:v>59.85677338</c:v>
                </c:pt>
                <c:pt idx="3848">
                  <c:v>60.167797090000001</c:v>
                </c:pt>
                <c:pt idx="3849">
                  <c:v>60.727344510000002</c:v>
                </c:pt>
                <c:pt idx="3850">
                  <c:v>60.727344510000002</c:v>
                </c:pt>
                <c:pt idx="3851">
                  <c:v>60.49869537</c:v>
                </c:pt>
                <c:pt idx="3852">
                  <c:v>60.649230959999997</c:v>
                </c:pt>
                <c:pt idx="3853">
                  <c:v>60.649230959999997</c:v>
                </c:pt>
                <c:pt idx="3854">
                  <c:v>60.407798769999999</c:v>
                </c:pt>
                <c:pt idx="3855">
                  <c:v>60.424842830000003</c:v>
                </c:pt>
                <c:pt idx="3856">
                  <c:v>60.602355959999997</c:v>
                </c:pt>
                <c:pt idx="3857">
                  <c:v>60.602355959999997</c:v>
                </c:pt>
                <c:pt idx="3858">
                  <c:v>60.289924620000001</c:v>
                </c:pt>
                <c:pt idx="3859">
                  <c:v>60.289924620000001</c:v>
                </c:pt>
                <c:pt idx="3860">
                  <c:v>60.01157379</c:v>
                </c:pt>
                <c:pt idx="3861">
                  <c:v>59.936309809999997</c:v>
                </c:pt>
                <c:pt idx="3862">
                  <c:v>59.95903397</c:v>
                </c:pt>
                <c:pt idx="3863">
                  <c:v>59.95903397</c:v>
                </c:pt>
                <c:pt idx="3864">
                  <c:v>60.069801329999997</c:v>
                </c:pt>
                <c:pt idx="3865">
                  <c:v>59.902229310000003</c:v>
                </c:pt>
                <c:pt idx="3866">
                  <c:v>59.902229310000003</c:v>
                </c:pt>
                <c:pt idx="3867">
                  <c:v>59.537242890000002</c:v>
                </c:pt>
                <c:pt idx="3868">
                  <c:v>59.687782290000001</c:v>
                </c:pt>
                <c:pt idx="3869">
                  <c:v>59.687782290000001</c:v>
                </c:pt>
                <c:pt idx="3870">
                  <c:v>59.855369570000001</c:v>
                </c:pt>
                <c:pt idx="3871">
                  <c:v>59.903656009999999</c:v>
                </c:pt>
                <c:pt idx="3872">
                  <c:v>59.903656009999999</c:v>
                </c:pt>
                <c:pt idx="3873">
                  <c:v>59.405174260000003</c:v>
                </c:pt>
                <c:pt idx="3874">
                  <c:v>59.102684019999998</c:v>
                </c:pt>
                <c:pt idx="3875">
                  <c:v>59.145286560000002</c:v>
                </c:pt>
                <c:pt idx="3876">
                  <c:v>59.839744570000001</c:v>
                </c:pt>
                <c:pt idx="3877">
                  <c:v>59.798553470000002</c:v>
                </c:pt>
                <c:pt idx="3878">
                  <c:v>59.798553470000002</c:v>
                </c:pt>
                <c:pt idx="3879">
                  <c:v>60.049919129999999</c:v>
                </c:pt>
                <c:pt idx="3880">
                  <c:v>59.755950929999997</c:v>
                </c:pt>
                <c:pt idx="3881">
                  <c:v>59.870983119999998</c:v>
                </c:pt>
                <c:pt idx="3882">
                  <c:v>59.870983119999998</c:v>
                </c:pt>
                <c:pt idx="3883">
                  <c:v>59.609672549999999</c:v>
                </c:pt>
                <c:pt idx="3884">
                  <c:v>59.744586939999998</c:v>
                </c:pt>
                <c:pt idx="3885">
                  <c:v>59.58552933</c:v>
                </c:pt>
                <c:pt idx="3886">
                  <c:v>59.496051790000003</c:v>
                </c:pt>
                <c:pt idx="3887">
                  <c:v>59.473346710000001</c:v>
                </c:pt>
                <c:pt idx="3888">
                  <c:v>59.473346710000001</c:v>
                </c:pt>
                <c:pt idx="3889">
                  <c:v>59.233329769999997</c:v>
                </c:pt>
                <c:pt idx="3890">
                  <c:v>59.152385709999997</c:v>
                </c:pt>
                <c:pt idx="3891">
                  <c:v>59.152385709999997</c:v>
                </c:pt>
                <c:pt idx="3892">
                  <c:v>59.054393769999997</c:v>
                </c:pt>
                <c:pt idx="3893">
                  <c:v>59.111198430000002</c:v>
                </c:pt>
                <c:pt idx="3894">
                  <c:v>58.98196411</c:v>
                </c:pt>
                <c:pt idx="3895">
                  <c:v>58.635456089999998</c:v>
                </c:pt>
                <c:pt idx="3896">
                  <c:v>58.807292940000004</c:v>
                </c:pt>
                <c:pt idx="3897">
                  <c:v>58.807292940000004</c:v>
                </c:pt>
                <c:pt idx="3898">
                  <c:v>59.04870605</c:v>
                </c:pt>
                <c:pt idx="3899">
                  <c:v>59.037345889999997</c:v>
                </c:pt>
                <c:pt idx="3900">
                  <c:v>59.292980190000002</c:v>
                </c:pt>
                <c:pt idx="3901">
                  <c:v>59.292980190000002</c:v>
                </c:pt>
                <c:pt idx="3902">
                  <c:v>58.865516659999997</c:v>
                </c:pt>
                <c:pt idx="3903">
                  <c:v>58.865516659999997</c:v>
                </c:pt>
                <c:pt idx="3904">
                  <c:v>58.709300990000003</c:v>
                </c:pt>
                <c:pt idx="3905">
                  <c:v>58.94789505</c:v>
                </c:pt>
                <c:pt idx="3906">
                  <c:v>58.582908629999999</c:v>
                </c:pt>
                <c:pt idx="3907">
                  <c:v>58.582908629999999</c:v>
                </c:pt>
                <c:pt idx="3908">
                  <c:v>58.547401430000001</c:v>
                </c:pt>
                <c:pt idx="3909">
                  <c:v>57.878501890000003</c:v>
                </c:pt>
                <c:pt idx="3910">
                  <c:v>57.878501890000003</c:v>
                </c:pt>
                <c:pt idx="3911">
                  <c:v>57.061912540000002</c:v>
                </c:pt>
                <c:pt idx="3912">
                  <c:v>57.3345871</c:v>
                </c:pt>
                <c:pt idx="3913">
                  <c:v>57.3345871</c:v>
                </c:pt>
                <c:pt idx="3914">
                  <c:v>57.365825649999998</c:v>
                </c:pt>
                <c:pt idx="3915">
                  <c:v>57.412696840000002</c:v>
                </c:pt>
                <c:pt idx="3916">
                  <c:v>57.412696840000002</c:v>
                </c:pt>
                <c:pt idx="3917">
                  <c:v>57.4695015</c:v>
                </c:pt>
                <c:pt idx="3918">
                  <c:v>57.426898960000003</c:v>
                </c:pt>
                <c:pt idx="3919">
                  <c:v>57.341682429999999</c:v>
                </c:pt>
                <c:pt idx="3920">
                  <c:v>57.051979060000001</c:v>
                </c:pt>
                <c:pt idx="3921">
                  <c:v>57.448200229999998</c:v>
                </c:pt>
                <c:pt idx="3922">
                  <c:v>57.590229030000003</c:v>
                </c:pt>
                <c:pt idx="3923">
                  <c:v>57.590229030000003</c:v>
                </c:pt>
                <c:pt idx="3924">
                  <c:v>57.766319269999997</c:v>
                </c:pt>
                <c:pt idx="3925">
                  <c:v>57.648445129999999</c:v>
                </c:pt>
                <c:pt idx="3926">
                  <c:v>57.648445129999999</c:v>
                </c:pt>
                <c:pt idx="3927">
                  <c:v>58.148334499999997</c:v>
                </c:pt>
                <c:pt idx="3928">
                  <c:v>58.091529850000001</c:v>
                </c:pt>
                <c:pt idx="3929">
                  <c:v>58.368457790000001</c:v>
                </c:pt>
                <c:pt idx="3930">
                  <c:v>58.413909910000001</c:v>
                </c:pt>
                <c:pt idx="3931">
                  <c:v>58.131294250000003</c:v>
                </c:pt>
                <c:pt idx="3932">
                  <c:v>58.131294250000003</c:v>
                </c:pt>
                <c:pt idx="3933">
                  <c:v>57.879924770000002</c:v>
                </c:pt>
                <c:pt idx="3934">
                  <c:v>58.273307799999998</c:v>
                </c:pt>
                <c:pt idx="3935">
                  <c:v>58.161113739999998</c:v>
                </c:pt>
                <c:pt idx="3936">
                  <c:v>58.161113739999998</c:v>
                </c:pt>
                <c:pt idx="3937">
                  <c:v>58.165382389999998</c:v>
                </c:pt>
                <c:pt idx="3938">
                  <c:v>58.165382389999998</c:v>
                </c:pt>
                <c:pt idx="3939">
                  <c:v>58.236389160000002</c:v>
                </c:pt>
                <c:pt idx="3940">
                  <c:v>58.070228579999998</c:v>
                </c:pt>
                <c:pt idx="3941">
                  <c:v>58.070228579999998</c:v>
                </c:pt>
                <c:pt idx="3942">
                  <c:v>57.76205444</c:v>
                </c:pt>
                <c:pt idx="3943">
                  <c:v>57.6484375</c:v>
                </c:pt>
                <c:pt idx="3944">
                  <c:v>57.615783690000001</c:v>
                </c:pt>
                <c:pt idx="3945">
                  <c:v>57.615783690000001</c:v>
                </c:pt>
                <c:pt idx="3946">
                  <c:v>57.958038330000001</c:v>
                </c:pt>
                <c:pt idx="3947">
                  <c:v>57.990699769999999</c:v>
                </c:pt>
                <c:pt idx="3948">
                  <c:v>57.990699769999999</c:v>
                </c:pt>
                <c:pt idx="3949">
                  <c:v>57.787609099999997</c:v>
                </c:pt>
                <c:pt idx="3950">
                  <c:v>57.720863340000001</c:v>
                </c:pt>
                <c:pt idx="3951">
                  <c:v>57.720863340000001</c:v>
                </c:pt>
                <c:pt idx="3952">
                  <c:v>57.816009520000001</c:v>
                </c:pt>
                <c:pt idx="3953">
                  <c:v>58.108562470000003</c:v>
                </c:pt>
                <c:pt idx="3954">
                  <c:v>57.896965029999997</c:v>
                </c:pt>
                <c:pt idx="3955">
                  <c:v>58.092945100000001</c:v>
                </c:pt>
                <c:pt idx="3956">
                  <c:v>57.523468020000003</c:v>
                </c:pt>
                <c:pt idx="3957">
                  <c:v>57.523468020000003</c:v>
                </c:pt>
                <c:pt idx="3958">
                  <c:v>57.662647249999999</c:v>
                </c:pt>
                <c:pt idx="3959">
                  <c:v>58.127037049999998</c:v>
                </c:pt>
                <c:pt idx="3960">
                  <c:v>58.01909637</c:v>
                </c:pt>
                <c:pt idx="3961">
                  <c:v>58.01909637</c:v>
                </c:pt>
                <c:pt idx="3962">
                  <c:v>57.671161650000002</c:v>
                </c:pt>
                <c:pt idx="3963">
                  <c:v>57.456718440000003</c:v>
                </c:pt>
                <c:pt idx="3964">
                  <c:v>57.659801479999999</c:v>
                </c:pt>
                <c:pt idx="3965">
                  <c:v>57.238014219999997</c:v>
                </c:pt>
                <c:pt idx="3966">
                  <c:v>57.264995570000004</c:v>
                </c:pt>
                <c:pt idx="3967">
                  <c:v>57.264995570000004</c:v>
                </c:pt>
                <c:pt idx="3968">
                  <c:v>57.060493469999997</c:v>
                </c:pt>
                <c:pt idx="3969">
                  <c:v>56.985229490000002</c:v>
                </c:pt>
                <c:pt idx="3970">
                  <c:v>56.985229490000002</c:v>
                </c:pt>
                <c:pt idx="3971">
                  <c:v>56.748065949999997</c:v>
                </c:pt>
                <c:pt idx="3972">
                  <c:v>56.5890007</c:v>
                </c:pt>
                <c:pt idx="3973">
                  <c:v>56.5890007</c:v>
                </c:pt>
                <c:pt idx="3974">
                  <c:v>56.692676540000001</c:v>
                </c:pt>
                <c:pt idx="3975">
                  <c:v>56.874458310000001</c:v>
                </c:pt>
                <c:pt idx="3976">
                  <c:v>56.874458310000001</c:v>
                </c:pt>
                <c:pt idx="3977">
                  <c:v>56.855995180000001</c:v>
                </c:pt>
                <c:pt idx="3978">
                  <c:v>56.840370180000001</c:v>
                </c:pt>
                <c:pt idx="3979">
                  <c:v>56.985221860000003</c:v>
                </c:pt>
                <c:pt idx="3980">
                  <c:v>57.267833709999998</c:v>
                </c:pt>
                <c:pt idx="3981">
                  <c:v>57.671173099999997</c:v>
                </c:pt>
                <c:pt idx="3982">
                  <c:v>57.671173099999997</c:v>
                </c:pt>
                <c:pt idx="3983">
                  <c:v>57.564655299999998</c:v>
                </c:pt>
                <c:pt idx="3984">
                  <c:v>57.943840029999997</c:v>
                </c:pt>
                <c:pt idx="3985">
                  <c:v>58.391181950000004</c:v>
                </c:pt>
                <c:pt idx="3986">
                  <c:v>58.391181950000004</c:v>
                </c:pt>
                <c:pt idx="3987">
                  <c:v>57.980751040000001</c:v>
                </c:pt>
                <c:pt idx="3988">
                  <c:v>58.094367980000001</c:v>
                </c:pt>
                <c:pt idx="3989">
                  <c:v>57.612937930000001</c:v>
                </c:pt>
                <c:pt idx="3990">
                  <c:v>57.674003599999999</c:v>
                </c:pt>
                <c:pt idx="3991">
                  <c:v>57.600151060000002</c:v>
                </c:pt>
                <c:pt idx="3992">
                  <c:v>57.600151060000002</c:v>
                </c:pt>
                <c:pt idx="3993">
                  <c:v>57.735076900000003</c:v>
                </c:pt>
                <c:pt idx="3994">
                  <c:v>57.715190890000002</c:v>
                </c:pt>
                <c:pt idx="3995">
                  <c:v>57.817436219999998</c:v>
                </c:pt>
                <c:pt idx="3996">
                  <c:v>57.817436219999998</c:v>
                </c:pt>
                <c:pt idx="3997">
                  <c:v>57.770568849999997</c:v>
                </c:pt>
                <c:pt idx="3998">
                  <c:v>58.03614426</c:v>
                </c:pt>
                <c:pt idx="3999">
                  <c:v>58.083007809999998</c:v>
                </c:pt>
                <c:pt idx="4000">
                  <c:v>57.419792180000002</c:v>
                </c:pt>
                <c:pt idx="4001">
                  <c:v>57.419792180000002</c:v>
                </c:pt>
                <c:pt idx="4002">
                  <c:v>57.239433290000001</c:v>
                </c:pt>
                <c:pt idx="4003">
                  <c:v>57.622875209999997</c:v>
                </c:pt>
                <c:pt idx="4004">
                  <c:v>57.462402339999997</c:v>
                </c:pt>
                <c:pt idx="4005">
                  <c:v>57.462402339999997</c:v>
                </c:pt>
                <c:pt idx="4006">
                  <c:v>57.016471860000003</c:v>
                </c:pt>
                <c:pt idx="4007">
                  <c:v>57.016471860000003</c:v>
                </c:pt>
                <c:pt idx="4008">
                  <c:v>56.995170590000001</c:v>
                </c:pt>
                <c:pt idx="4009">
                  <c:v>56.969612120000001</c:v>
                </c:pt>
                <c:pt idx="4010">
                  <c:v>56.969612120000001</c:v>
                </c:pt>
                <c:pt idx="4011">
                  <c:v>57.14428711</c:v>
                </c:pt>
                <c:pt idx="4012">
                  <c:v>57.120136260000002</c:v>
                </c:pt>
                <c:pt idx="4013">
                  <c:v>57.167011260000002</c:v>
                </c:pt>
                <c:pt idx="4014">
                  <c:v>57.167011260000002</c:v>
                </c:pt>
                <c:pt idx="4015">
                  <c:v>56.799182889999997</c:v>
                </c:pt>
                <c:pt idx="4016">
                  <c:v>56.799182889999997</c:v>
                </c:pt>
                <c:pt idx="4017">
                  <c:v>56.90427399</c:v>
                </c:pt>
                <c:pt idx="4018">
                  <c:v>56.816230769999997</c:v>
                </c:pt>
                <c:pt idx="4019">
                  <c:v>56.885814670000002</c:v>
                </c:pt>
                <c:pt idx="4020">
                  <c:v>56.885814670000002</c:v>
                </c:pt>
                <c:pt idx="4021">
                  <c:v>56.986644740000003</c:v>
                </c:pt>
                <c:pt idx="4022">
                  <c:v>57.051971440000003</c:v>
                </c:pt>
                <c:pt idx="4023">
                  <c:v>57.159900669999999</c:v>
                </c:pt>
                <c:pt idx="4024">
                  <c:v>56.844627379999999</c:v>
                </c:pt>
                <c:pt idx="4025">
                  <c:v>56.844627379999999</c:v>
                </c:pt>
                <c:pt idx="4026">
                  <c:v>56.685577389999999</c:v>
                </c:pt>
                <c:pt idx="4027">
                  <c:v>57.037773129999998</c:v>
                </c:pt>
                <c:pt idx="4028">
                  <c:v>57.037773129999998</c:v>
                </c:pt>
                <c:pt idx="4029">
                  <c:v>57.198249820000001</c:v>
                </c:pt>
                <c:pt idx="4030">
                  <c:v>56.723926540000001</c:v>
                </c:pt>
                <c:pt idx="4031">
                  <c:v>56.723926540000001</c:v>
                </c:pt>
                <c:pt idx="4032">
                  <c:v>56.539299010000001</c:v>
                </c:pt>
                <c:pt idx="4033">
                  <c:v>56.679889680000002</c:v>
                </c:pt>
                <c:pt idx="4034">
                  <c:v>56.679889680000002</c:v>
                </c:pt>
                <c:pt idx="4035">
                  <c:v>56.39301682</c:v>
                </c:pt>
                <c:pt idx="4036">
                  <c:v>56.70828247</c:v>
                </c:pt>
                <c:pt idx="4037">
                  <c:v>56.70828247</c:v>
                </c:pt>
                <c:pt idx="4038">
                  <c:v>56.729583740000002</c:v>
                </c:pt>
                <c:pt idx="4039">
                  <c:v>57.060493469999997</c:v>
                </c:pt>
                <c:pt idx="4040">
                  <c:v>57.060493469999997</c:v>
                </c:pt>
                <c:pt idx="4041">
                  <c:v>57.389965060000002</c:v>
                </c:pt>
                <c:pt idx="4042">
                  <c:v>57.08320999</c:v>
                </c:pt>
                <c:pt idx="4043">
                  <c:v>57.323223110000001</c:v>
                </c:pt>
                <c:pt idx="4044">
                  <c:v>57.425483700000001</c:v>
                </c:pt>
                <c:pt idx="4045">
                  <c:v>57.117309570000003</c:v>
                </c:pt>
                <c:pt idx="4046">
                  <c:v>57.117309570000003</c:v>
                </c:pt>
                <c:pt idx="4047">
                  <c:v>56.863098139999998</c:v>
                </c:pt>
                <c:pt idx="4048">
                  <c:v>56.19562912</c:v>
                </c:pt>
                <c:pt idx="4049">
                  <c:v>56.19562912</c:v>
                </c:pt>
                <c:pt idx="4050">
                  <c:v>56.25385284</c:v>
                </c:pt>
                <c:pt idx="4051">
                  <c:v>56.218345640000003</c:v>
                </c:pt>
                <c:pt idx="4052">
                  <c:v>56.218345640000003</c:v>
                </c:pt>
                <c:pt idx="4053">
                  <c:v>56.275154110000003</c:v>
                </c:pt>
                <c:pt idx="4054">
                  <c:v>56.195610049999999</c:v>
                </c:pt>
                <c:pt idx="4055">
                  <c:v>56.195610049999999</c:v>
                </c:pt>
                <c:pt idx="4056">
                  <c:v>55.951335909999997</c:v>
                </c:pt>
                <c:pt idx="4057">
                  <c:v>56.566272740000002</c:v>
                </c:pt>
                <c:pt idx="4058">
                  <c:v>56.160106659999997</c:v>
                </c:pt>
                <c:pt idx="4059">
                  <c:v>56.498115540000001</c:v>
                </c:pt>
                <c:pt idx="4060">
                  <c:v>56.238231659999997</c:v>
                </c:pt>
                <c:pt idx="4061">
                  <c:v>56.238231659999997</c:v>
                </c:pt>
                <c:pt idx="4062">
                  <c:v>56.41432571</c:v>
                </c:pt>
                <c:pt idx="4063">
                  <c:v>56.334796910000001</c:v>
                </c:pt>
                <c:pt idx="4064">
                  <c:v>56.870197300000001</c:v>
                </c:pt>
                <c:pt idx="4065">
                  <c:v>56.870197300000001</c:v>
                </c:pt>
                <c:pt idx="4066">
                  <c:v>56.995170590000001</c:v>
                </c:pt>
                <c:pt idx="4067">
                  <c:v>57.127239230000001</c:v>
                </c:pt>
                <c:pt idx="4068">
                  <c:v>56.846050259999998</c:v>
                </c:pt>
                <c:pt idx="4069">
                  <c:v>56.648658750000003</c:v>
                </c:pt>
                <c:pt idx="4070">
                  <c:v>56.391593929999999</c:v>
                </c:pt>
                <c:pt idx="4071">
                  <c:v>56.391593929999999</c:v>
                </c:pt>
                <c:pt idx="4072">
                  <c:v>56.482482910000002</c:v>
                </c:pt>
                <c:pt idx="4073">
                  <c:v>56.259521479999997</c:v>
                </c:pt>
                <c:pt idx="4074">
                  <c:v>56.259521479999997</c:v>
                </c:pt>
                <c:pt idx="4075">
                  <c:v>56.478229519999999</c:v>
                </c:pt>
                <c:pt idx="4076">
                  <c:v>56.154438020000001</c:v>
                </c:pt>
                <c:pt idx="4077">
                  <c:v>56.154438020000001</c:v>
                </c:pt>
                <c:pt idx="4078">
                  <c:v>56.662849430000001</c:v>
                </c:pt>
                <c:pt idx="4079">
                  <c:v>56.986644740000003</c:v>
                </c:pt>
                <c:pt idx="4080">
                  <c:v>57.30760574</c:v>
                </c:pt>
                <c:pt idx="4081">
                  <c:v>57.30760574</c:v>
                </c:pt>
                <c:pt idx="4082">
                  <c:v>57.206775669999999</c:v>
                </c:pt>
                <c:pt idx="4083">
                  <c:v>57.087474819999997</c:v>
                </c:pt>
                <c:pt idx="4084">
                  <c:v>57.087474819999997</c:v>
                </c:pt>
                <c:pt idx="4085">
                  <c:v>56.702617650000001</c:v>
                </c:pt>
                <c:pt idx="4086">
                  <c:v>56.640129090000002</c:v>
                </c:pt>
                <c:pt idx="4087">
                  <c:v>56.640129090000002</c:v>
                </c:pt>
                <c:pt idx="4088">
                  <c:v>56.651496889999997</c:v>
                </c:pt>
                <c:pt idx="4089">
                  <c:v>57.135753630000004</c:v>
                </c:pt>
                <c:pt idx="4090">
                  <c:v>57.28913498</c:v>
                </c:pt>
                <c:pt idx="4091">
                  <c:v>57.28913498</c:v>
                </c:pt>
                <c:pt idx="4092">
                  <c:v>57.255046839999999</c:v>
                </c:pt>
                <c:pt idx="4093">
                  <c:v>57.506420140000003</c:v>
                </c:pt>
                <c:pt idx="4094">
                  <c:v>57.91400909</c:v>
                </c:pt>
                <c:pt idx="4095">
                  <c:v>57.517784120000002</c:v>
                </c:pt>
                <c:pt idx="4096">
                  <c:v>57.864299770000002</c:v>
                </c:pt>
                <c:pt idx="4097">
                  <c:v>57.864299770000002</c:v>
                </c:pt>
                <c:pt idx="4098">
                  <c:v>57.655536650000002</c:v>
                </c:pt>
                <c:pt idx="4099">
                  <c:v>57.949512480000003</c:v>
                </c:pt>
                <c:pt idx="4100">
                  <c:v>57.949512480000003</c:v>
                </c:pt>
                <c:pt idx="4101">
                  <c:v>57.90974808</c:v>
                </c:pt>
                <c:pt idx="4102">
                  <c:v>57.513526919999997</c:v>
                </c:pt>
                <c:pt idx="4103">
                  <c:v>57.117298130000002</c:v>
                </c:pt>
                <c:pt idx="4104">
                  <c:v>57.165580749999997</c:v>
                </c:pt>
                <c:pt idx="4105">
                  <c:v>57.503578189999999</c:v>
                </c:pt>
                <c:pt idx="4106">
                  <c:v>57.503578189999999</c:v>
                </c:pt>
                <c:pt idx="4107">
                  <c:v>57.90974808</c:v>
                </c:pt>
                <c:pt idx="4108">
                  <c:v>57.520622250000002</c:v>
                </c:pt>
                <c:pt idx="4109">
                  <c:v>57.057659149999999</c:v>
                </c:pt>
                <c:pt idx="4110">
                  <c:v>57.057659149999999</c:v>
                </c:pt>
                <c:pt idx="4111">
                  <c:v>57.289142609999999</c:v>
                </c:pt>
                <c:pt idx="4112">
                  <c:v>57.289142609999999</c:v>
                </c:pt>
                <c:pt idx="4113">
                  <c:v>57.431163789999999</c:v>
                </c:pt>
                <c:pt idx="4114">
                  <c:v>57.3658371</c:v>
                </c:pt>
                <c:pt idx="4115">
                  <c:v>57.564655299999998</c:v>
                </c:pt>
                <c:pt idx="4116">
                  <c:v>57.564655299999998</c:v>
                </c:pt>
                <c:pt idx="4117">
                  <c:v>57.3885498</c:v>
                </c:pt>
                <c:pt idx="4118">
                  <c:v>57.56891632</c:v>
                </c:pt>
                <c:pt idx="4119">
                  <c:v>56.93267822</c:v>
                </c:pt>
                <c:pt idx="4120">
                  <c:v>56.429939269999998</c:v>
                </c:pt>
                <c:pt idx="4121">
                  <c:v>56.429939269999998</c:v>
                </c:pt>
                <c:pt idx="4122">
                  <c:v>56.118926999999999</c:v>
                </c:pt>
                <c:pt idx="4123">
                  <c:v>56.23112106</c:v>
                </c:pt>
                <c:pt idx="4124">
                  <c:v>56.070655819999999</c:v>
                </c:pt>
                <c:pt idx="4125">
                  <c:v>56.070655819999999</c:v>
                </c:pt>
                <c:pt idx="4126">
                  <c:v>55.930061340000002</c:v>
                </c:pt>
                <c:pt idx="4127">
                  <c:v>55.748279570000001</c:v>
                </c:pt>
                <c:pt idx="4128">
                  <c:v>55.602001190000003</c:v>
                </c:pt>
                <c:pt idx="4129">
                  <c:v>55.790882109999998</c:v>
                </c:pt>
                <c:pt idx="4130">
                  <c:v>55.768157960000003</c:v>
                </c:pt>
                <c:pt idx="4131">
                  <c:v>55.768157960000003</c:v>
                </c:pt>
                <c:pt idx="4132">
                  <c:v>55.738323209999997</c:v>
                </c:pt>
                <c:pt idx="4133">
                  <c:v>56.076324460000002</c:v>
                </c:pt>
                <c:pt idx="4134">
                  <c:v>56.076324460000002</c:v>
                </c:pt>
                <c:pt idx="4135">
                  <c:v>56.260944369999997</c:v>
                </c:pt>
                <c:pt idx="4136">
                  <c:v>56.861671450000003</c:v>
                </c:pt>
                <c:pt idx="4137">
                  <c:v>56.823326109999996</c:v>
                </c:pt>
                <c:pt idx="4138">
                  <c:v>56.417163850000001</c:v>
                </c:pt>
                <c:pt idx="4139">
                  <c:v>56.900012969999999</c:v>
                </c:pt>
                <c:pt idx="4140">
                  <c:v>56.900012969999999</c:v>
                </c:pt>
                <c:pt idx="4141">
                  <c:v>56.834693909999999</c:v>
                </c:pt>
                <c:pt idx="4142">
                  <c:v>57.184043879999997</c:v>
                </c:pt>
                <c:pt idx="4143">
                  <c:v>56.911369319999999</c:v>
                </c:pt>
                <c:pt idx="4144">
                  <c:v>56.911369319999999</c:v>
                </c:pt>
                <c:pt idx="4145">
                  <c:v>57.564647669999999</c:v>
                </c:pt>
                <c:pt idx="4146">
                  <c:v>57.685371400000001</c:v>
                </c:pt>
                <c:pt idx="4147">
                  <c:v>57.685371400000001</c:v>
                </c:pt>
                <c:pt idx="4148">
                  <c:v>57.229492190000002</c:v>
                </c:pt>
                <c:pt idx="4149">
                  <c:v>56.735271449999999</c:v>
                </c:pt>
                <c:pt idx="4150">
                  <c:v>56.735271449999999</c:v>
                </c:pt>
                <c:pt idx="4151">
                  <c:v>56.21834183</c:v>
                </c:pt>
                <c:pt idx="4152">
                  <c:v>56.698352810000003</c:v>
                </c:pt>
                <c:pt idx="4153">
                  <c:v>56.816223139999998</c:v>
                </c:pt>
                <c:pt idx="4154">
                  <c:v>57.142864230000001</c:v>
                </c:pt>
                <c:pt idx="4155">
                  <c:v>57.482276919999997</c:v>
                </c:pt>
                <c:pt idx="4156">
                  <c:v>57.482276919999997</c:v>
                </c:pt>
                <c:pt idx="4157">
                  <c:v>57.3572998</c:v>
                </c:pt>
                <c:pt idx="4158">
                  <c:v>57.318950649999998</c:v>
                </c:pt>
                <c:pt idx="4159">
                  <c:v>56.873035430000002</c:v>
                </c:pt>
                <c:pt idx="4160">
                  <c:v>56.873035430000002</c:v>
                </c:pt>
                <c:pt idx="4161">
                  <c:v>56.956825260000002</c:v>
                </c:pt>
                <c:pt idx="4162">
                  <c:v>57.195411679999999</c:v>
                </c:pt>
                <c:pt idx="4163">
                  <c:v>57.364410399999997</c:v>
                </c:pt>
                <c:pt idx="4164">
                  <c:v>57.070434570000003</c:v>
                </c:pt>
                <c:pt idx="4165">
                  <c:v>56.8957634</c:v>
                </c:pt>
                <c:pt idx="4166">
                  <c:v>56.8957634</c:v>
                </c:pt>
                <c:pt idx="4167">
                  <c:v>56.813392640000004</c:v>
                </c:pt>
                <c:pt idx="4168">
                  <c:v>56.787822720000001</c:v>
                </c:pt>
                <c:pt idx="4169">
                  <c:v>56.787822720000001</c:v>
                </c:pt>
                <c:pt idx="4170">
                  <c:v>56.52509689</c:v>
                </c:pt>
                <c:pt idx="4171">
                  <c:v>56.300720210000001</c:v>
                </c:pt>
                <c:pt idx="4172">
                  <c:v>55.846263890000003</c:v>
                </c:pt>
                <c:pt idx="4173">
                  <c:v>55.62755585</c:v>
                </c:pt>
                <c:pt idx="4174">
                  <c:v>55.265422819999998</c:v>
                </c:pt>
                <c:pt idx="4175">
                  <c:v>55.265422819999998</c:v>
                </c:pt>
                <c:pt idx="4176">
                  <c:v>55.265419010000002</c:v>
                </c:pt>
                <c:pt idx="4177">
                  <c:v>55.192985530000001</c:v>
                </c:pt>
                <c:pt idx="4178">
                  <c:v>54.745643620000003</c:v>
                </c:pt>
                <c:pt idx="4179">
                  <c:v>54.745643620000003</c:v>
                </c:pt>
                <c:pt idx="4180">
                  <c:v>55.120567319999999</c:v>
                </c:pt>
                <c:pt idx="4181">
                  <c:v>55.120567319999999</c:v>
                </c:pt>
                <c:pt idx="4182">
                  <c:v>55.82353973</c:v>
                </c:pt>
                <c:pt idx="4183">
                  <c:v>55.97407913</c:v>
                </c:pt>
                <c:pt idx="4184">
                  <c:v>55.97407913</c:v>
                </c:pt>
                <c:pt idx="4185">
                  <c:v>56.277992249999997</c:v>
                </c:pt>
                <c:pt idx="4186">
                  <c:v>56.769355769999997</c:v>
                </c:pt>
                <c:pt idx="4187">
                  <c:v>57.692455289999998</c:v>
                </c:pt>
                <c:pt idx="4188">
                  <c:v>57.692455289999998</c:v>
                </c:pt>
                <c:pt idx="4189">
                  <c:v>57.84157562</c:v>
                </c:pt>
                <c:pt idx="4190">
                  <c:v>57.84157562</c:v>
                </c:pt>
                <c:pt idx="4191">
                  <c:v>57.779090879999998</c:v>
                </c:pt>
                <c:pt idx="4192">
                  <c:v>58.013420099999998</c:v>
                </c:pt>
                <c:pt idx="4193">
                  <c:v>58.12135696</c:v>
                </c:pt>
                <c:pt idx="4194">
                  <c:v>58.12135696</c:v>
                </c:pt>
                <c:pt idx="4195">
                  <c:v>58.638294219999999</c:v>
                </c:pt>
                <c:pt idx="4196">
                  <c:v>58.548816680000002</c:v>
                </c:pt>
                <c:pt idx="4197">
                  <c:v>58.38266754</c:v>
                </c:pt>
                <c:pt idx="4198">
                  <c:v>57.760639189999999</c:v>
                </c:pt>
                <c:pt idx="4199">
                  <c:v>57.358734130000002</c:v>
                </c:pt>
                <c:pt idx="4200">
                  <c:v>57.358734130000002</c:v>
                </c:pt>
                <c:pt idx="4201">
                  <c:v>56.668525700000004</c:v>
                </c:pt>
                <c:pt idx="4202">
                  <c:v>56.921318049999996</c:v>
                </c:pt>
                <c:pt idx="4203">
                  <c:v>56.921318049999996</c:v>
                </c:pt>
                <c:pt idx="4204">
                  <c:v>56.770774840000001</c:v>
                </c:pt>
                <c:pt idx="4205">
                  <c:v>57.000846860000003</c:v>
                </c:pt>
                <c:pt idx="4206">
                  <c:v>57.066169739999999</c:v>
                </c:pt>
                <c:pt idx="4207">
                  <c:v>57.006519320000002</c:v>
                </c:pt>
                <c:pt idx="4208">
                  <c:v>57.023571009999998</c:v>
                </c:pt>
                <c:pt idx="4209">
                  <c:v>57.023571009999998</c:v>
                </c:pt>
                <c:pt idx="4210">
                  <c:v>57.338848110000001</c:v>
                </c:pt>
                <c:pt idx="4211">
                  <c:v>57.362995150000003</c:v>
                </c:pt>
                <c:pt idx="4212">
                  <c:v>57.362995150000003</c:v>
                </c:pt>
                <c:pt idx="4213">
                  <c:v>57.634239200000003</c:v>
                </c:pt>
                <c:pt idx="4214">
                  <c:v>57.141437529999997</c:v>
                </c:pt>
                <c:pt idx="4215">
                  <c:v>57.141437529999997</c:v>
                </c:pt>
                <c:pt idx="4216">
                  <c:v>57.01646805</c:v>
                </c:pt>
                <c:pt idx="4217">
                  <c:v>57.216716769999998</c:v>
                </c:pt>
                <c:pt idx="4218">
                  <c:v>57.216716769999998</c:v>
                </c:pt>
                <c:pt idx="4219">
                  <c:v>57.171276089999999</c:v>
                </c:pt>
                <c:pt idx="4220">
                  <c:v>57.421226500000003</c:v>
                </c:pt>
                <c:pt idx="4221">
                  <c:v>57.175529480000002</c:v>
                </c:pt>
                <c:pt idx="4222">
                  <c:v>57.175529480000002</c:v>
                </c:pt>
                <c:pt idx="4223">
                  <c:v>57.541919710000002</c:v>
                </c:pt>
                <c:pt idx="4224">
                  <c:v>57.330322270000003</c:v>
                </c:pt>
                <c:pt idx="4225">
                  <c:v>57.330322270000003</c:v>
                </c:pt>
                <c:pt idx="4226">
                  <c:v>57.148548130000002</c:v>
                </c:pt>
                <c:pt idx="4227">
                  <c:v>57.168434140000002</c:v>
                </c:pt>
                <c:pt idx="4228">
                  <c:v>57.168434140000002</c:v>
                </c:pt>
                <c:pt idx="4229">
                  <c:v>57.378612519999997</c:v>
                </c:pt>
                <c:pt idx="4230">
                  <c:v>57.006538390000003</c:v>
                </c:pt>
                <c:pt idx="4231">
                  <c:v>56.719657900000001</c:v>
                </c:pt>
                <c:pt idx="4232">
                  <c:v>56.875873570000003</c:v>
                </c:pt>
                <c:pt idx="4233">
                  <c:v>56.858833310000001</c:v>
                </c:pt>
                <c:pt idx="4234">
                  <c:v>56.715393069999998</c:v>
                </c:pt>
                <c:pt idx="4235">
                  <c:v>56.715393069999998</c:v>
                </c:pt>
                <c:pt idx="4236">
                  <c:v>56.755165099999999</c:v>
                </c:pt>
                <c:pt idx="4237">
                  <c:v>57.03209305</c:v>
                </c:pt>
                <c:pt idx="4238">
                  <c:v>57.03209305</c:v>
                </c:pt>
                <c:pt idx="4239">
                  <c:v>56.790668490000002</c:v>
                </c:pt>
                <c:pt idx="4240">
                  <c:v>56.74237823</c:v>
                </c:pt>
                <c:pt idx="4241">
                  <c:v>56.908531189999998</c:v>
                </c:pt>
                <c:pt idx="4242">
                  <c:v>56.983802799999999</c:v>
                </c:pt>
                <c:pt idx="4243">
                  <c:v>57.587371830000002</c:v>
                </c:pt>
                <c:pt idx="4244">
                  <c:v>57.587371830000002</c:v>
                </c:pt>
                <c:pt idx="4245">
                  <c:v>57.425487519999997</c:v>
                </c:pt>
                <c:pt idx="4246">
                  <c:v>57.421215060000002</c:v>
                </c:pt>
                <c:pt idx="4247">
                  <c:v>56.919902800000003</c:v>
                </c:pt>
                <c:pt idx="4248">
                  <c:v>56.919902800000003</c:v>
                </c:pt>
                <c:pt idx="4249">
                  <c:v>56.469715119999996</c:v>
                </c:pt>
                <c:pt idx="4250">
                  <c:v>56.469715119999996</c:v>
                </c:pt>
                <c:pt idx="4251">
                  <c:v>56.466865540000001</c:v>
                </c:pt>
                <c:pt idx="4252">
                  <c:v>56.337635040000002</c:v>
                </c:pt>
                <c:pt idx="4253">
                  <c:v>56.310649869999999</c:v>
                </c:pt>
                <c:pt idx="4254">
                  <c:v>56.310649869999999</c:v>
                </c:pt>
                <c:pt idx="4255">
                  <c:v>56.740959169999996</c:v>
                </c:pt>
                <c:pt idx="4256">
                  <c:v>56.841789249999998</c:v>
                </c:pt>
                <c:pt idx="4257">
                  <c:v>56.841789249999998</c:v>
                </c:pt>
                <c:pt idx="4258">
                  <c:v>57.18120193</c:v>
                </c:pt>
                <c:pt idx="4259">
                  <c:v>57.08463287</c:v>
                </c:pt>
                <c:pt idx="4260">
                  <c:v>57.08463287</c:v>
                </c:pt>
                <c:pt idx="4261">
                  <c:v>57.070442200000002</c:v>
                </c:pt>
                <c:pt idx="4262">
                  <c:v>57.103107450000003</c:v>
                </c:pt>
                <c:pt idx="4263">
                  <c:v>57.103107450000003</c:v>
                </c:pt>
                <c:pt idx="4264">
                  <c:v>56.813385009999998</c:v>
                </c:pt>
                <c:pt idx="4265">
                  <c:v>57.148548130000002</c:v>
                </c:pt>
                <c:pt idx="4266">
                  <c:v>56.853157039999999</c:v>
                </c:pt>
                <c:pt idx="4267">
                  <c:v>56.811969759999997</c:v>
                </c:pt>
                <c:pt idx="4268">
                  <c:v>56.675628660000001</c:v>
                </c:pt>
                <c:pt idx="4269">
                  <c:v>56.675628660000001</c:v>
                </c:pt>
                <c:pt idx="4270">
                  <c:v>56.512317660000001</c:v>
                </c:pt>
                <c:pt idx="4271">
                  <c:v>56.143074040000002</c:v>
                </c:pt>
                <c:pt idx="4272">
                  <c:v>56.107566830000003</c:v>
                </c:pt>
                <c:pt idx="4273">
                  <c:v>56.107566830000003</c:v>
                </c:pt>
                <c:pt idx="4274">
                  <c:v>56.380237579999999</c:v>
                </c:pt>
                <c:pt idx="4275">
                  <c:v>56.212665559999998</c:v>
                </c:pt>
                <c:pt idx="4276">
                  <c:v>56.817646029999999</c:v>
                </c:pt>
                <c:pt idx="4277">
                  <c:v>57.039192200000002</c:v>
                </c:pt>
                <c:pt idx="4278">
                  <c:v>56.736701969999999</c:v>
                </c:pt>
                <c:pt idx="4279">
                  <c:v>56.736701969999999</c:v>
                </c:pt>
                <c:pt idx="4280">
                  <c:v>56.1714859</c:v>
                </c:pt>
                <c:pt idx="4281">
                  <c:v>56.384502410000003</c:v>
                </c:pt>
                <c:pt idx="4282">
                  <c:v>56.384502410000003</c:v>
                </c:pt>
                <c:pt idx="4283">
                  <c:v>56.495262150000002</c:v>
                </c:pt>
                <c:pt idx="4284">
                  <c:v>57.500740049999997</c:v>
                </c:pt>
                <c:pt idx="4285">
                  <c:v>57.500740049999997</c:v>
                </c:pt>
                <c:pt idx="4286">
                  <c:v>57.539085389999997</c:v>
                </c:pt>
                <c:pt idx="4287">
                  <c:v>57.621459960000003</c:v>
                </c:pt>
                <c:pt idx="4288">
                  <c:v>57.621459960000003</c:v>
                </c:pt>
                <c:pt idx="4289">
                  <c:v>57.90123749</c:v>
                </c:pt>
                <c:pt idx="4290">
                  <c:v>57.830223080000003</c:v>
                </c:pt>
                <c:pt idx="4291">
                  <c:v>57.818855290000002</c:v>
                </c:pt>
                <c:pt idx="4292">
                  <c:v>57.818855290000002</c:v>
                </c:pt>
                <c:pt idx="4293">
                  <c:v>58.030464170000002</c:v>
                </c:pt>
                <c:pt idx="4294">
                  <c:v>58.030464170000002</c:v>
                </c:pt>
                <c:pt idx="4295">
                  <c:v>58.171058649999999</c:v>
                </c:pt>
                <c:pt idx="4296">
                  <c:v>57.992118840000003</c:v>
                </c:pt>
                <c:pt idx="4297">
                  <c:v>57.807495119999999</c:v>
                </c:pt>
                <c:pt idx="4298">
                  <c:v>57.807495119999999</c:v>
                </c:pt>
                <c:pt idx="4299">
                  <c:v>57.57033157</c:v>
                </c:pt>
                <c:pt idx="4300">
                  <c:v>57.468078609999999</c:v>
                </c:pt>
                <c:pt idx="4301">
                  <c:v>57.155651089999999</c:v>
                </c:pt>
                <c:pt idx="4302">
                  <c:v>57.06192017</c:v>
                </c:pt>
                <c:pt idx="4303">
                  <c:v>56.885822300000001</c:v>
                </c:pt>
                <c:pt idx="4304">
                  <c:v>56.885822300000001</c:v>
                </c:pt>
                <c:pt idx="4305">
                  <c:v>56.574806209999998</c:v>
                </c:pt>
                <c:pt idx="4306">
                  <c:v>57.067604060000001</c:v>
                </c:pt>
                <c:pt idx="4307">
                  <c:v>57.067604060000001</c:v>
                </c:pt>
                <c:pt idx="4308">
                  <c:v>57.310443880000001</c:v>
                </c:pt>
                <c:pt idx="4309">
                  <c:v>57.499328609999999</c:v>
                </c:pt>
                <c:pt idx="4310">
                  <c:v>57.220985409999997</c:v>
                </c:pt>
                <c:pt idx="4311">
                  <c:v>57.540515900000003</c:v>
                </c:pt>
                <c:pt idx="4312">
                  <c:v>57.580280299999998</c:v>
                </c:pt>
                <c:pt idx="4313">
                  <c:v>57.580280299999998</c:v>
                </c:pt>
                <c:pt idx="4314">
                  <c:v>57.90123749</c:v>
                </c:pt>
                <c:pt idx="4315">
                  <c:v>57.246540070000002</c:v>
                </c:pt>
                <c:pt idx="4316">
                  <c:v>57.070434570000003</c:v>
                </c:pt>
                <c:pt idx="4317">
                  <c:v>57.070434570000003</c:v>
                </c:pt>
                <c:pt idx="4318">
                  <c:v>56.799182889999997</c:v>
                </c:pt>
                <c:pt idx="4319">
                  <c:v>56.789245610000002</c:v>
                </c:pt>
                <c:pt idx="4320">
                  <c:v>56.549236299999997</c:v>
                </c:pt>
                <c:pt idx="4321">
                  <c:v>56.73244476</c:v>
                </c:pt>
                <c:pt idx="4322">
                  <c:v>56.560600280000003</c:v>
                </c:pt>
                <c:pt idx="4323">
                  <c:v>56.560600280000003</c:v>
                </c:pt>
                <c:pt idx="4324">
                  <c:v>56.669960019999998</c:v>
                </c:pt>
                <c:pt idx="4325">
                  <c:v>57.557548519999997</c:v>
                </c:pt>
                <c:pt idx="4326">
                  <c:v>58.118518829999999</c:v>
                </c:pt>
                <c:pt idx="4327">
                  <c:v>58.118518829999999</c:v>
                </c:pt>
                <c:pt idx="4328">
                  <c:v>58.21366501</c:v>
                </c:pt>
                <c:pt idx="4329">
                  <c:v>57.787609099999997</c:v>
                </c:pt>
                <c:pt idx="4330">
                  <c:v>57.530567169999998</c:v>
                </c:pt>
                <c:pt idx="4331">
                  <c:v>57.205345149999999</c:v>
                </c:pt>
                <c:pt idx="4332">
                  <c:v>57.273521420000002</c:v>
                </c:pt>
                <c:pt idx="4333">
                  <c:v>57.273521420000002</c:v>
                </c:pt>
                <c:pt idx="4334">
                  <c:v>56.787818909999999</c:v>
                </c:pt>
                <c:pt idx="4335">
                  <c:v>56.796337129999998</c:v>
                </c:pt>
                <c:pt idx="4336">
                  <c:v>56.796337129999998</c:v>
                </c:pt>
                <c:pt idx="4337">
                  <c:v>56.154430390000002</c:v>
                </c:pt>
                <c:pt idx="4338">
                  <c:v>56.324859619999998</c:v>
                </c:pt>
                <c:pt idx="4339">
                  <c:v>56.324859619999998</c:v>
                </c:pt>
                <c:pt idx="4340">
                  <c:v>56.858833310000001</c:v>
                </c:pt>
                <c:pt idx="4341">
                  <c:v>57.088905330000003</c:v>
                </c:pt>
                <c:pt idx="4342">
                  <c:v>57.088905330000003</c:v>
                </c:pt>
                <c:pt idx="4343">
                  <c:v>56.932689670000002</c:v>
                </c:pt>
                <c:pt idx="4344">
                  <c:v>56.873035430000002</c:v>
                </c:pt>
                <c:pt idx="4345">
                  <c:v>56.766529079999998</c:v>
                </c:pt>
                <c:pt idx="4346">
                  <c:v>56.766529079999998</c:v>
                </c:pt>
                <c:pt idx="4347">
                  <c:v>57.493633269999997</c:v>
                </c:pt>
                <c:pt idx="4348">
                  <c:v>57.493633269999997</c:v>
                </c:pt>
                <c:pt idx="4349">
                  <c:v>57.250785829999998</c:v>
                </c:pt>
                <c:pt idx="4350">
                  <c:v>57.814598080000003</c:v>
                </c:pt>
                <c:pt idx="4351">
                  <c:v>57.598735810000001</c:v>
                </c:pt>
                <c:pt idx="4352">
                  <c:v>57.598735810000001</c:v>
                </c:pt>
                <c:pt idx="4353">
                  <c:v>57.239433290000001</c:v>
                </c:pt>
                <c:pt idx="4354">
                  <c:v>57.331748959999999</c:v>
                </c:pt>
                <c:pt idx="4355">
                  <c:v>57.069019320000002</c:v>
                </c:pt>
                <c:pt idx="4356">
                  <c:v>57.378612519999997</c:v>
                </c:pt>
                <c:pt idx="4357">
                  <c:v>57.522052760000001</c:v>
                </c:pt>
                <c:pt idx="4358">
                  <c:v>57.522052760000001</c:v>
                </c:pt>
                <c:pt idx="4359">
                  <c:v>57.598735810000001</c:v>
                </c:pt>
                <c:pt idx="4360">
                  <c:v>57.459556579999997</c:v>
                </c:pt>
                <c:pt idx="4361">
                  <c:v>57.459556579999997</c:v>
                </c:pt>
                <c:pt idx="4362">
                  <c:v>57.218132019999999</c:v>
                </c:pt>
                <c:pt idx="4363">
                  <c:v>56.699779509999999</c:v>
                </c:pt>
                <c:pt idx="4364">
                  <c:v>56.823341370000001</c:v>
                </c:pt>
                <c:pt idx="4365">
                  <c:v>56.86309052</c:v>
                </c:pt>
                <c:pt idx="4366">
                  <c:v>57.128654480000002</c:v>
                </c:pt>
                <c:pt idx="4367">
                  <c:v>57.602996830000002</c:v>
                </c:pt>
                <c:pt idx="4368">
                  <c:v>57.602996830000002</c:v>
                </c:pt>
                <c:pt idx="4369">
                  <c:v>57.622875209999997</c:v>
                </c:pt>
                <c:pt idx="4370">
                  <c:v>57.335998539999999</c:v>
                </c:pt>
                <c:pt idx="4371">
                  <c:v>57.335998539999999</c:v>
                </c:pt>
                <c:pt idx="4372">
                  <c:v>56.711139680000002</c:v>
                </c:pt>
                <c:pt idx="4373">
                  <c:v>57.353050230000001</c:v>
                </c:pt>
                <c:pt idx="4374">
                  <c:v>57.698143010000003</c:v>
                </c:pt>
                <c:pt idx="4375">
                  <c:v>57.74358368</c:v>
                </c:pt>
                <c:pt idx="4376">
                  <c:v>57.668323520000001</c:v>
                </c:pt>
                <c:pt idx="4377">
                  <c:v>57.668323520000001</c:v>
                </c:pt>
                <c:pt idx="4378">
                  <c:v>57.760627749999998</c:v>
                </c:pt>
                <c:pt idx="4379">
                  <c:v>57.874244689999998</c:v>
                </c:pt>
                <c:pt idx="4380">
                  <c:v>57.553283690000001</c:v>
                </c:pt>
                <c:pt idx="4381">
                  <c:v>57.553283690000001</c:v>
                </c:pt>
                <c:pt idx="4382">
                  <c:v>57.132915500000003</c:v>
                </c:pt>
                <c:pt idx="4383">
                  <c:v>57.132915500000003</c:v>
                </c:pt>
                <c:pt idx="4384">
                  <c:v>57.384288789999999</c:v>
                </c:pt>
                <c:pt idx="4385">
                  <c:v>57.490802760000001</c:v>
                </c:pt>
                <c:pt idx="4386">
                  <c:v>57.75920868</c:v>
                </c:pt>
                <c:pt idx="4387">
                  <c:v>57.75920868</c:v>
                </c:pt>
                <c:pt idx="4388">
                  <c:v>57.541923519999997</c:v>
                </c:pt>
                <c:pt idx="4389">
                  <c:v>57.722282409999998</c:v>
                </c:pt>
                <c:pt idx="4390">
                  <c:v>57.573162080000003</c:v>
                </c:pt>
                <c:pt idx="4391">
                  <c:v>57.56322479</c:v>
                </c:pt>
                <c:pt idx="4392">
                  <c:v>57.168426510000003</c:v>
                </c:pt>
                <c:pt idx="4393">
                  <c:v>57.168426510000003</c:v>
                </c:pt>
                <c:pt idx="4394">
                  <c:v>57.49648285</c:v>
                </c:pt>
                <c:pt idx="4395">
                  <c:v>57.03067017</c:v>
                </c:pt>
                <c:pt idx="4396">
                  <c:v>57.03067017</c:v>
                </c:pt>
                <c:pt idx="4397">
                  <c:v>56.782142640000004</c:v>
                </c:pt>
                <c:pt idx="4398">
                  <c:v>56.285087590000003</c:v>
                </c:pt>
                <c:pt idx="4399">
                  <c:v>56.239646909999998</c:v>
                </c:pt>
                <c:pt idx="4400">
                  <c:v>56.701202389999999</c:v>
                </c:pt>
                <c:pt idx="4401">
                  <c:v>57.202507019999999</c:v>
                </c:pt>
                <c:pt idx="4402">
                  <c:v>57.202507019999999</c:v>
                </c:pt>
                <c:pt idx="4403">
                  <c:v>57.212455749999997</c:v>
                </c:pt>
                <c:pt idx="4404">
                  <c:v>56.621681209999998</c:v>
                </c:pt>
                <c:pt idx="4405">
                  <c:v>55.71419144</c:v>
                </c:pt>
                <c:pt idx="4406">
                  <c:v>55.71419144</c:v>
                </c:pt>
                <c:pt idx="4407">
                  <c:v>55.397499080000003</c:v>
                </c:pt>
                <c:pt idx="4408">
                  <c:v>55.403175349999998</c:v>
                </c:pt>
                <c:pt idx="4409">
                  <c:v>55.611927029999997</c:v>
                </c:pt>
                <c:pt idx="4410">
                  <c:v>55.921527859999998</c:v>
                </c:pt>
                <c:pt idx="4411">
                  <c:v>55.900218959999997</c:v>
                </c:pt>
                <c:pt idx="4412">
                  <c:v>55.900218959999997</c:v>
                </c:pt>
                <c:pt idx="4413">
                  <c:v>56.418579100000002</c:v>
                </c:pt>
                <c:pt idx="4414">
                  <c:v>55.914421079999997</c:v>
                </c:pt>
                <c:pt idx="4415">
                  <c:v>55.914421079999997</c:v>
                </c:pt>
                <c:pt idx="4416">
                  <c:v>55.937145229999999</c:v>
                </c:pt>
                <c:pt idx="4417">
                  <c:v>55.894542690000002</c:v>
                </c:pt>
                <c:pt idx="4418">
                  <c:v>55.894542690000002</c:v>
                </c:pt>
                <c:pt idx="4419">
                  <c:v>55.765319820000002</c:v>
                </c:pt>
                <c:pt idx="4420">
                  <c:v>55.996803280000002</c:v>
                </c:pt>
                <c:pt idx="4421">
                  <c:v>55.996803280000002</c:v>
                </c:pt>
                <c:pt idx="4422">
                  <c:v>55.98970413</c:v>
                </c:pt>
                <c:pt idx="4423">
                  <c:v>55.786613459999998</c:v>
                </c:pt>
                <c:pt idx="4424">
                  <c:v>55.254058839999999</c:v>
                </c:pt>
                <c:pt idx="4425">
                  <c:v>55.254058839999999</c:v>
                </c:pt>
                <c:pt idx="4426">
                  <c:v>54.81665039</c:v>
                </c:pt>
                <c:pt idx="4427">
                  <c:v>54.81665039</c:v>
                </c:pt>
                <c:pt idx="4428">
                  <c:v>54.329536439999998</c:v>
                </c:pt>
                <c:pt idx="4429">
                  <c:v>53.910583500000001</c:v>
                </c:pt>
                <c:pt idx="4430">
                  <c:v>54.130699159999999</c:v>
                </c:pt>
                <c:pt idx="4431">
                  <c:v>54.130699159999999</c:v>
                </c:pt>
                <c:pt idx="4432">
                  <c:v>53.308441160000001</c:v>
                </c:pt>
                <c:pt idx="4433">
                  <c:v>50.229530330000003</c:v>
                </c:pt>
                <c:pt idx="4434">
                  <c:v>46.872276309999997</c:v>
                </c:pt>
                <c:pt idx="4435">
                  <c:v>43.152900700000004</c:v>
                </c:pt>
                <c:pt idx="4436">
                  <c:v>41.183143620000003</c:v>
                </c:pt>
                <c:pt idx="4437">
                  <c:v>41.183143620000003</c:v>
                </c:pt>
                <c:pt idx="4438">
                  <c:v>39.707592009999999</c:v>
                </c:pt>
                <c:pt idx="4439">
                  <c:v>39.869495389999997</c:v>
                </c:pt>
                <c:pt idx="4440">
                  <c:v>39.869495389999997</c:v>
                </c:pt>
                <c:pt idx="4441">
                  <c:v>40.650581359999997</c:v>
                </c:pt>
                <c:pt idx="4442">
                  <c:v>36.64289093</c:v>
                </c:pt>
                <c:pt idx="4443">
                  <c:v>36.64289093</c:v>
                </c:pt>
                <c:pt idx="4444">
                  <c:v>35.208534239999999</c:v>
                </c:pt>
                <c:pt idx="4445">
                  <c:v>34.572307590000001</c:v>
                </c:pt>
                <c:pt idx="4446">
                  <c:v>34.572307590000001</c:v>
                </c:pt>
                <c:pt idx="4447">
                  <c:v>34.451591489999998</c:v>
                </c:pt>
                <c:pt idx="4448">
                  <c:v>34.090866089999999</c:v>
                </c:pt>
                <c:pt idx="4449">
                  <c:v>33.531326290000003</c:v>
                </c:pt>
                <c:pt idx="4450">
                  <c:v>33.531326290000003</c:v>
                </c:pt>
                <c:pt idx="4451">
                  <c:v>32.70338821</c:v>
                </c:pt>
                <c:pt idx="4452">
                  <c:v>32.229049680000003</c:v>
                </c:pt>
                <c:pt idx="4453">
                  <c:v>32.229049680000003</c:v>
                </c:pt>
                <c:pt idx="4454">
                  <c:v>31.673767089999998</c:v>
                </c:pt>
                <c:pt idx="4455">
                  <c:v>31.313049320000001</c:v>
                </c:pt>
                <c:pt idx="4456">
                  <c:v>31.313049320000001</c:v>
                </c:pt>
                <c:pt idx="4457">
                  <c:v>31.061685560000001</c:v>
                </c:pt>
                <c:pt idx="4458">
                  <c:v>30.531963350000002</c:v>
                </c:pt>
                <c:pt idx="4459">
                  <c:v>30.023544309999998</c:v>
                </c:pt>
                <c:pt idx="4460">
                  <c:v>29.627323149999999</c:v>
                </c:pt>
                <c:pt idx="4461">
                  <c:v>28.82209396</c:v>
                </c:pt>
                <c:pt idx="4462">
                  <c:v>28.82209396</c:v>
                </c:pt>
                <c:pt idx="4463">
                  <c:v>28.160299299999998</c:v>
                </c:pt>
                <c:pt idx="4464">
                  <c:v>27.758398060000001</c:v>
                </c:pt>
                <c:pt idx="4465">
                  <c:v>26.501556399999998</c:v>
                </c:pt>
                <c:pt idx="4466">
                  <c:v>26.501556399999998</c:v>
                </c:pt>
                <c:pt idx="4467">
                  <c:v>25.799991609999999</c:v>
                </c:pt>
                <c:pt idx="4468">
                  <c:v>25.319982530000001</c:v>
                </c:pt>
                <c:pt idx="4469">
                  <c:v>24.9677887</c:v>
                </c:pt>
                <c:pt idx="4470">
                  <c:v>24.561618800000002</c:v>
                </c:pt>
                <c:pt idx="4471">
                  <c:v>24.28752136</c:v>
                </c:pt>
                <c:pt idx="4472">
                  <c:v>24.28752136</c:v>
                </c:pt>
                <c:pt idx="4473">
                  <c:v>23.912607189999999</c:v>
                </c:pt>
                <c:pt idx="4474">
                  <c:v>23.46951675</c:v>
                </c:pt>
                <c:pt idx="4475">
                  <c:v>23.073287959999998</c:v>
                </c:pt>
                <c:pt idx="4476">
                  <c:v>23.073287959999998</c:v>
                </c:pt>
                <c:pt idx="4477">
                  <c:v>22.037998200000001</c:v>
                </c:pt>
                <c:pt idx="4478">
                  <c:v>22.037998200000001</c:v>
                </c:pt>
                <c:pt idx="4479">
                  <c:v>21.712779999999999</c:v>
                </c:pt>
                <c:pt idx="4480">
                  <c:v>21.30661392</c:v>
                </c:pt>
                <c:pt idx="4481">
                  <c:v>21.08080292</c:v>
                </c:pt>
                <c:pt idx="4482">
                  <c:v>21.08080292</c:v>
                </c:pt>
                <c:pt idx="4483">
                  <c:v>20.225875850000001</c:v>
                </c:pt>
                <c:pt idx="4484">
                  <c:v>19.85095596</c:v>
                </c:pt>
                <c:pt idx="4485">
                  <c:v>19.608114239999999</c:v>
                </c:pt>
                <c:pt idx="4486">
                  <c:v>18.885248180000001</c:v>
                </c:pt>
                <c:pt idx="4487">
                  <c:v>17.666746140000001</c:v>
                </c:pt>
                <c:pt idx="4488">
                  <c:v>17.666746140000001</c:v>
                </c:pt>
                <c:pt idx="4489">
                  <c:v>16.824596410000002</c:v>
                </c:pt>
                <c:pt idx="4490">
                  <c:v>16.15287399</c:v>
                </c:pt>
                <c:pt idx="4491">
                  <c:v>16.221035000000001</c:v>
                </c:pt>
                <c:pt idx="4492">
                  <c:v>16.221035000000001</c:v>
                </c:pt>
                <c:pt idx="4493">
                  <c:v>16.48944092</c:v>
                </c:pt>
                <c:pt idx="4494">
                  <c:v>16.07332993</c:v>
                </c:pt>
                <c:pt idx="4495">
                  <c:v>16.20257187</c:v>
                </c:pt>
                <c:pt idx="4496">
                  <c:v>16.300561900000002</c:v>
                </c:pt>
                <c:pt idx="4497">
                  <c:v>15.100532530000001</c:v>
                </c:pt>
                <c:pt idx="4498">
                  <c:v>15.100532530000001</c:v>
                </c:pt>
                <c:pt idx="4499">
                  <c:v>13.73433971</c:v>
                </c:pt>
                <c:pt idx="4500">
                  <c:v>12.436316489999999</c:v>
                </c:pt>
                <c:pt idx="4501">
                  <c:v>11.561497689999999</c:v>
                </c:pt>
                <c:pt idx="4502">
                  <c:v>11.561497689999999</c:v>
                </c:pt>
                <c:pt idx="4503">
                  <c:v>10.889760969999999</c:v>
                </c:pt>
                <c:pt idx="4504">
                  <c:v>10.963605879999999</c:v>
                </c:pt>
                <c:pt idx="4505">
                  <c:v>10.27625179</c:v>
                </c:pt>
                <c:pt idx="4506">
                  <c:v>9.6187200500000003</c:v>
                </c:pt>
                <c:pt idx="4507">
                  <c:v>8.8646154399999997</c:v>
                </c:pt>
                <c:pt idx="4508">
                  <c:v>8.8646154399999997</c:v>
                </c:pt>
                <c:pt idx="4509">
                  <c:v>8.1204567000000001</c:v>
                </c:pt>
                <c:pt idx="4510">
                  <c:v>8.2511129400000005</c:v>
                </c:pt>
                <c:pt idx="4511">
                  <c:v>8.2511129400000005</c:v>
                </c:pt>
                <c:pt idx="4512">
                  <c:v>7.90744019</c:v>
                </c:pt>
                <c:pt idx="4513">
                  <c:v>7.4927520799999998</c:v>
                </c:pt>
                <c:pt idx="4514">
                  <c:v>7.4927520799999998</c:v>
                </c:pt>
                <c:pt idx="4515">
                  <c:v>7.7682633399999999</c:v>
                </c:pt>
                <c:pt idx="4516">
                  <c:v>8.0224666599999992</c:v>
                </c:pt>
                <c:pt idx="4517">
                  <c:v>8.0224666599999992</c:v>
                </c:pt>
                <c:pt idx="4518">
                  <c:v>8.0125217400000004</c:v>
                </c:pt>
                <c:pt idx="4519">
                  <c:v>8.1019954700000003</c:v>
                </c:pt>
                <c:pt idx="4520">
                  <c:v>8.1019954700000003</c:v>
                </c:pt>
                <c:pt idx="4521">
                  <c:v>7.5481328999999997</c:v>
                </c:pt>
                <c:pt idx="4522">
                  <c:v>7.5481328999999997</c:v>
                </c:pt>
                <c:pt idx="4523">
                  <c:v>7.7611532199999997</c:v>
                </c:pt>
                <c:pt idx="4524">
                  <c:v>7.6631674800000003</c:v>
                </c:pt>
                <c:pt idx="4525">
                  <c:v>7.6631674800000003</c:v>
                </c:pt>
                <c:pt idx="4526">
                  <c:v>7.4260010699999999</c:v>
                </c:pt>
                <c:pt idx="4527">
                  <c:v>7.5893173200000001</c:v>
                </c:pt>
                <c:pt idx="4528">
                  <c:v>7.5893173200000001</c:v>
                </c:pt>
                <c:pt idx="4529">
                  <c:v>7.8009214399999998</c:v>
                </c:pt>
                <c:pt idx="4530">
                  <c:v>7.4998483699999996</c:v>
                </c:pt>
                <c:pt idx="4531">
                  <c:v>7.4998483699999996</c:v>
                </c:pt>
                <c:pt idx="4532">
                  <c:v>7.4714407899999999</c:v>
                </c:pt>
                <c:pt idx="4533">
                  <c:v>7.0922608399999998</c:v>
                </c:pt>
                <c:pt idx="4534">
                  <c:v>7.0922608399999998</c:v>
                </c:pt>
                <c:pt idx="4535">
                  <c:v>6.8934416799999996</c:v>
                </c:pt>
                <c:pt idx="4536">
                  <c:v>7.0738029500000001</c:v>
                </c:pt>
                <c:pt idx="4537">
                  <c:v>7.7597427400000001</c:v>
                </c:pt>
                <c:pt idx="4538">
                  <c:v>7.83074856</c:v>
                </c:pt>
                <c:pt idx="4539">
                  <c:v>7.5467209799999999</c:v>
                </c:pt>
                <c:pt idx="4540">
                  <c:v>7.5950064700000004</c:v>
                </c:pt>
                <c:pt idx="4541">
                  <c:v>7.5950064700000004</c:v>
                </c:pt>
                <c:pt idx="4542">
                  <c:v>7.6120428999999996</c:v>
                </c:pt>
                <c:pt idx="4543">
                  <c:v>7.7313356400000002</c:v>
                </c:pt>
                <c:pt idx="4544">
                  <c:v>7.7313356400000002</c:v>
                </c:pt>
                <c:pt idx="4545">
                  <c:v>7.6006822600000001</c:v>
                </c:pt>
                <c:pt idx="4546">
                  <c:v>7.3933381999999996</c:v>
                </c:pt>
                <c:pt idx="4547">
                  <c:v>7.58647633</c:v>
                </c:pt>
                <c:pt idx="4548">
                  <c:v>7.82364368</c:v>
                </c:pt>
                <c:pt idx="4549">
                  <c:v>7.7384362199999996</c:v>
                </c:pt>
                <c:pt idx="4550">
                  <c:v>7.7384362199999996</c:v>
                </c:pt>
                <c:pt idx="4551">
                  <c:v>7.5538086900000003</c:v>
                </c:pt>
                <c:pt idx="4552">
                  <c:v>7.1291894899999999</c:v>
                </c:pt>
                <c:pt idx="4553">
                  <c:v>7.2456398000000002</c:v>
                </c:pt>
                <c:pt idx="4554">
                  <c:v>7.2456398000000002</c:v>
                </c:pt>
                <c:pt idx="4555">
                  <c:v>7.7469558699999999</c:v>
                </c:pt>
                <c:pt idx="4556">
                  <c:v>7.6574883500000004</c:v>
                </c:pt>
                <c:pt idx="4557">
                  <c:v>7.23002243</c:v>
                </c:pt>
                <c:pt idx="4558">
                  <c:v>7.0382995599999996</c:v>
                </c:pt>
                <c:pt idx="4559">
                  <c:v>7.0269384400000003</c:v>
                </c:pt>
                <c:pt idx="4560">
                  <c:v>7.0269384400000003</c:v>
                </c:pt>
                <c:pt idx="4561">
                  <c:v>7.2612609900000002</c:v>
                </c:pt>
                <c:pt idx="4562">
                  <c:v>7.5211510700000002</c:v>
                </c:pt>
                <c:pt idx="4563">
                  <c:v>7.5211510700000002</c:v>
                </c:pt>
                <c:pt idx="4564">
                  <c:v>7.9287414600000004</c:v>
                </c:pt>
                <c:pt idx="4565">
                  <c:v>8.5507659900000004</c:v>
                </c:pt>
                <c:pt idx="4566">
                  <c:v>8.5507659900000004</c:v>
                </c:pt>
                <c:pt idx="4567">
                  <c:v>8.9824962599999996</c:v>
                </c:pt>
                <c:pt idx="4568">
                  <c:v>9.4994297000000003</c:v>
                </c:pt>
                <c:pt idx="4569">
                  <c:v>9.7706747099999998</c:v>
                </c:pt>
                <c:pt idx="4570">
                  <c:v>9.7706747099999998</c:v>
                </c:pt>
                <c:pt idx="4571">
                  <c:v>9.1145591699999997</c:v>
                </c:pt>
                <c:pt idx="4572">
                  <c:v>8.6856746699999992</c:v>
                </c:pt>
                <c:pt idx="4573">
                  <c:v>7.3166513399999999</c:v>
                </c:pt>
                <c:pt idx="4574">
                  <c:v>13.764164920000001</c:v>
                </c:pt>
                <c:pt idx="4575">
                  <c:v>26.480249400000002</c:v>
                </c:pt>
                <c:pt idx="4576">
                  <c:v>26.480249400000002</c:v>
                </c:pt>
                <c:pt idx="4577">
                  <c:v>36.377326969999999</c:v>
                </c:pt>
                <c:pt idx="4578">
                  <c:v>45.535915369999998</c:v>
                </c:pt>
                <c:pt idx="4579">
                  <c:v>51.607086180000003</c:v>
                </c:pt>
                <c:pt idx="4580">
                  <c:v>51.607086180000003</c:v>
                </c:pt>
                <c:pt idx="4581">
                  <c:v>54.928833009999998</c:v>
                </c:pt>
                <c:pt idx="4582">
                  <c:v>57.188304899999999</c:v>
                </c:pt>
                <c:pt idx="4583">
                  <c:v>57.188304899999999</c:v>
                </c:pt>
              </c:numCache>
            </c:numRef>
          </c:yVal>
          <c:smooth val="0"/>
        </c:ser>
        <c:dLbls>
          <c:showLegendKey val="0"/>
          <c:showVal val="0"/>
          <c:showCatName val="0"/>
          <c:showSerName val="0"/>
          <c:showPercent val="0"/>
          <c:showBubbleSize val="0"/>
        </c:dLbls>
        <c:axId val="399446240"/>
        <c:axId val="399443104"/>
      </c:scatterChart>
      <c:valAx>
        <c:axId val="399445848"/>
        <c:scaling>
          <c:orientation val="minMax"/>
          <c:max val="550"/>
        </c:scaling>
        <c:delete val="0"/>
        <c:axPos val="b"/>
        <c:title>
          <c:tx>
            <c:rich>
              <a:bodyPr/>
              <a:lstStyle/>
              <a:p>
                <a:pPr>
                  <a:defRPr sz="975" b="1" i="0" u="none" strike="noStrike" baseline="0">
                    <a:solidFill>
                      <a:srgbClr val="000000"/>
                    </a:solidFill>
                    <a:latin typeface="Arial"/>
                    <a:ea typeface="Arial"/>
                    <a:cs typeface="Arial"/>
                  </a:defRPr>
                </a:pPr>
                <a:r>
                  <a:rPr lang="en-GB"/>
                  <a:t>Time (s)</a:t>
                </a:r>
              </a:p>
            </c:rich>
          </c:tx>
          <c:layout>
            <c:manualLayout>
              <c:xMode val="edge"/>
              <c:yMode val="edge"/>
              <c:x val="0.47983453981385737"/>
              <c:y val="0.8949152542372881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399444280"/>
        <c:crosses val="autoZero"/>
        <c:crossBetween val="midCat"/>
      </c:valAx>
      <c:valAx>
        <c:axId val="399444280"/>
        <c:scaling>
          <c:orientation val="minMax"/>
        </c:scaling>
        <c:delete val="0"/>
        <c:axPos val="l"/>
        <c:majorGridlines>
          <c:spPr>
            <a:ln w="3175">
              <a:solidFill>
                <a:srgbClr val="000000"/>
              </a:solidFill>
              <a:prstDash val="solid"/>
            </a:ln>
          </c:spPr>
        </c:majorGridlines>
        <c:title>
          <c:tx>
            <c:rich>
              <a:bodyPr/>
              <a:lstStyle/>
              <a:p>
                <a:pPr>
                  <a:defRPr sz="975" b="1" i="0" u="none" strike="noStrike" baseline="0">
                    <a:solidFill>
                      <a:srgbClr val="000000"/>
                    </a:solidFill>
                    <a:latin typeface="Arial"/>
                    <a:ea typeface="Arial"/>
                    <a:cs typeface="Arial"/>
                  </a:defRPr>
                </a:pPr>
                <a:r>
                  <a:rPr lang="en-GB"/>
                  <a:t>Traverse Speed (mm/min), Distance Travelled (mm), Spindle Speed (rpm), Z Axis Position (mm)</a:t>
                </a:r>
              </a:p>
            </c:rich>
          </c:tx>
          <c:layout>
            <c:manualLayout>
              <c:xMode val="edge"/>
              <c:yMode val="edge"/>
              <c:x val="1.1375387797311275E-2"/>
              <c:y val="0.2508474576271186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399445848"/>
        <c:crosses val="autoZero"/>
        <c:crossBetween val="midCat"/>
      </c:valAx>
      <c:valAx>
        <c:axId val="399446240"/>
        <c:scaling>
          <c:orientation val="minMax"/>
        </c:scaling>
        <c:delete val="1"/>
        <c:axPos val="b"/>
        <c:numFmt formatCode="0" sourceLinked="1"/>
        <c:majorTickMark val="out"/>
        <c:minorTickMark val="none"/>
        <c:tickLblPos val="none"/>
        <c:crossAx val="399443104"/>
        <c:crosses val="autoZero"/>
        <c:crossBetween val="midCat"/>
      </c:valAx>
      <c:valAx>
        <c:axId val="399443104"/>
        <c:scaling>
          <c:orientation val="minMax"/>
        </c:scaling>
        <c:delete val="0"/>
        <c:axPos val="r"/>
        <c:title>
          <c:tx>
            <c:rich>
              <a:bodyPr/>
              <a:lstStyle/>
              <a:p>
                <a:pPr>
                  <a:defRPr sz="975" b="1" i="0" u="none" strike="noStrike" baseline="0">
                    <a:solidFill>
                      <a:srgbClr val="000000"/>
                    </a:solidFill>
                    <a:latin typeface="Arial"/>
                    <a:ea typeface="Arial"/>
                    <a:cs typeface="Arial"/>
                  </a:defRPr>
                </a:pPr>
                <a:r>
                  <a:rPr lang="en-GB"/>
                  <a:t>Down and Traverse Force (kN), Torque (Nm)</a:t>
                </a:r>
              </a:p>
            </c:rich>
          </c:tx>
          <c:layout>
            <c:manualLayout>
              <c:xMode val="edge"/>
              <c:yMode val="edge"/>
              <c:x val="0.96483971044467443"/>
              <c:y val="0.26271186440677963"/>
            </c:manualLayout>
          </c:layout>
          <c:overlay val="0"/>
          <c:spPr>
            <a:noFill/>
            <a:ln w="25400">
              <a:noFill/>
            </a:ln>
          </c:spPr>
        </c:title>
        <c:numFmt formatCode="0" sourceLinked="0"/>
        <c:majorTickMark val="cross"/>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399446240"/>
        <c:crosses val="max"/>
        <c:crossBetween val="midCat"/>
      </c:valAx>
      <c:spPr>
        <a:noFill/>
        <a:ln w="12700">
          <a:solidFill>
            <a:srgbClr val="808080"/>
          </a:solidFill>
          <a:prstDash val="solid"/>
        </a:ln>
      </c:spPr>
    </c:plotArea>
    <c:legend>
      <c:legendPos val="b"/>
      <c:layout>
        <c:manualLayout>
          <c:xMode val="edge"/>
          <c:yMode val="edge"/>
          <c:x val="9.3071354705274056E-2"/>
          <c:y val="0.95423728813559339"/>
          <c:w val="0.83040330920372274"/>
          <c:h val="4.0677966101694898E-2"/>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5083-T6 (125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I$2:$I$4000</c:f>
              <c:numCache>
                <c:formatCode>0.00000000</c:formatCode>
                <c:ptCount val="3999"/>
                <c:pt idx="0">
                  <c:v>1.2207E-4</c:v>
                </c:pt>
                <c:pt idx="1">
                  <c:v>1.2207E-4</c:v>
                </c:pt>
                <c:pt idx="2">
                  <c:v>1.2207E-4</c:v>
                </c:pt>
                <c:pt idx="3">
                  <c:v>1.2207E-4</c:v>
                </c:pt>
                <c:pt idx="4">
                  <c:v>1.2207E-4</c:v>
                </c:pt>
                <c:pt idx="5">
                  <c:v>1.2207E-4</c:v>
                </c:pt>
                <c:pt idx="6">
                  <c:v>1.2207E-4</c:v>
                </c:pt>
                <c:pt idx="7">
                  <c:v>1.2207E-4</c:v>
                </c:pt>
                <c:pt idx="8">
                  <c:v>1.2207E-4</c:v>
                </c:pt>
                <c:pt idx="9">
                  <c:v>1.2207E-4</c:v>
                </c:pt>
                <c:pt idx="10">
                  <c:v>1.2207E-4</c:v>
                </c:pt>
                <c:pt idx="11">
                  <c:v>1.2207E-4</c:v>
                </c:pt>
                <c:pt idx="12">
                  <c:v>1.2207E-4</c:v>
                </c:pt>
                <c:pt idx="13">
                  <c:v>1.2207E-4</c:v>
                </c:pt>
                <c:pt idx="14">
                  <c:v>1.2207E-4</c:v>
                </c:pt>
                <c:pt idx="15">
                  <c:v>1.2207E-4</c:v>
                </c:pt>
                <c:pt idx="16">
                  <c:v>1.2207E-4</c:v>
                </c:pt>
                <c:pt idx="17">
                  <c:v>1.2207E-4</c:v>
                </c:pt>
                <c:pt idx="18">
                  <c:v>1.2207E-4</c:v>
                </c:pt>
                <c:pt idx="19">
                  <c:v>1.2207E-4</c:v>
                </c:pt>
                <c:pt idx="20">
                  <c:v>1.2207E-4</c:v>
                </c:pt>
                <c:pt idx="21">
                  <c:v>1.2207E-4</c:v>
                </c:pt>
                <c:pt idx="22">
                  <c:v>1.2207E-4</c:v>
                </c:pt>
                <c:pt idx="23">
                  <c:v>1.2207E-4</c:v>
                </c:pt>
                <c:pt idx="24">
                  <c:v>1.2207E-4</c:v>
                </c:pt>
                <c:pt idx="25">
                  <c:v>1.2207E-4</c:v>
                </c:pt>
                <c:pt idx="26">
                  <c:v>0</c:v>
                </c:pt>
                <c:pt idx="27">
                  <c:v>1.2207E-4</c:v>
                </c:pt>
                <c:pt idx="28">
                  <c:v>1.2207E-4</c:v>
                </c:pt>
                <c:pt idx="29">
                  <c:v>1.2207E-4</c:v>
                </c:pt>
                <c:pt idx="30">
                  <c:v>1.2207E-4</c:v>
                </c:pt>
                <c:pt idx="31">
                  <c:v>1.2207E-4</c:v>
                </c:pt>
                <c:pt idx="32">
                  <c:v>1.2207E-4</c:v>
                </c:pt>
                <c:pt idx="33">
                  <c:v>1.2207E-4</c:v>
                </c:pt>
                <c:pt idx="34">
                  <c:v>1.2207E-4</c:v>
                </c:pt>
                <c:pt idx="35">
                  <c:v>1.2207E-4</c:v>
                </c:pt>
                <c:pt idx="36">
                  <c:v>1.2207E-4</c:v>
                </c:pt>
                <c:pt idx="37">
                  <c:v>1.2207E-4</c:v>
                </c:pt>
                <c:pt idx="38">
                  <c:v>1.2207E-4</c:v>
                </c:pt>
                <c:pt idx="39">
                  <c:v>1.2207E-4</c:v>
                </c:pt>
                <c:pt idx="40">
                  <c:v>1.2207E-4</c:v>
                </c:pt>
                <c:pt idx="41">
                  <c:v>1.2207E-4</c:v>
                </c:pt>
                <c:pt idx="42">
                  <c:v>1.2207E-4</c:v>
                </c:pt>
                <c:pt idx="43">
                  <c:v>1.2207E-4</c:v>
                </c:pt>
                <c:pt idx="44">
                  <c:v>1.2207E-4</c:v>
                </c:pt>
                <c:pt idx="45">
                  <c:v>1.2207E-4</c:v>
                </c:pt>
                <c:pt idx="46">
                  <c:v>1.2207E-4</c:v>
                </c:pt>
                <c:pt idx="47">
                  <c:v>1.2207E-4</c:v>
                </c:pt>
                <c:pt idx="48">
                  <c:v>1.2207E-4</c:v>
                </c:pt>
                <c:pt idx="49">
                  <c:v>1.2207E-4</c:v>
                </c:pt>
                <c:pt idx="50">
                  <c:v>1.2207E-4</c:v>
                </c:pt>
                <c:pt idx="51">
                  <c:v>0</c:v>
                </c:pt>
                <c:pt idx="52">
                  <c:v>1.2207E-4</c:v>
                </c:pt>
                <c:pt idx="53">
                  <c:v>1.2207E-4</c:v>
                </c:pt>
                <c:pt idx="54">
                  <c:v>1.2207E-4</c:v>
                </c:pt>
                <c:pt idx="55">
                  <c:v>1.2207E-4</c:v>
                </c:pt>
                <c:pt idx="56">
                  <c:v>0</c:v>
                </c:pt>
                <c:pt idx="57">
                  <c:v>0</c:v>
                </c:pt>
                <c:pt idx="58">
                  <c:v>1.2207E-4</c:v>
                </c:pt>
                <c:pt idx="59">
                  <c:v>1.2207E-4</c:v>
                </c:pt>
                <c:pt idx="60">
                  <c:v>1.2207E-4</c:v>
                </c:pt>
                <c:pt idx="61">
                  <c:v>1.2207E-4</c:v>
                </c:pt>
                <c:pt idx="62">
                  <c:v>1.2207E-4</c:v>
                </c:pt>
                <c:pt idx="63">
                  <c:v>1.2207E-4</c:v>
                </c:pt>
                <c:pt idx="64">
                  <c:v>1.2207E-4</c:v>
                </c:pt>
                <c:pt idx="65">
                  <c:v>1.2207E-4</c:v>
                </c:pt>
                <c:pt idx="66">
                  <c:v>1.2207E-4</c:v>
                </c:pt>
                <c:pt idx="67">
                  <c:v>1.2207E-4</c:v>
                </c:pt>
                <c:pt idx="68">
                  <c:v>1.2207E-4</c:v>
                </c:pt>
                <c:pt idx="69">
                  <c:v>1.2207E-4</c:v>
                </c:pt>
                <c:pt idx="70">
                  <c:v>1.2207E-4</c:v>
                </c:pt>
                <c:pt idx="71">
                  <c:v>1.2207E-4</c:v>
                </c:pt>
                <c:pt idx="72">
                  <c:v>1.2207E-4</c:v>
                </c:pt>
                <c:pt idx="73">
                  <c:v>1.2207E-4</c:v>
                </c:pt>
                <c:pt idx="74">
                  <c:v>1.2207E-4</c:v>
                </c:pt>
                <c:pt idx="75">
                  <c:v>1.2207E-4</c:v>
                </c:pt>
                <c:pt idx="76">
                  <c:v>1.2207E-4</c:v>
                </c:pt>
                <c:pt idx="77">
                  <c:v>1.2207E-4</c:v>
                </c:pt>
                <c:pt idx="78">
                  <c:v>1.2207E-4</c:v>
                </c:pt>
                <c:pt idx="79">
                  <c:v>1.2207E-4</c:v>
                </c:pt>
                <c:pt idx="80">
                  <c:v>1.2207E-4</c:v>
                </c:pt>
                <c:pt idx="81">
                  <c:v>1.2207E-4</c:v>
                </c:pt>
                <c:pt idx="82">
                  <c:v>1.2207E-4</c:v>
                </c:pt>
                <c:pt idx="83">
                  <c:v>1.2207E-4</c:v>
                </c:pt>
                <c:pt idx="84">
                  <c:v>1.2207E-4</c:v>
                </c:pt>
                <c:pt idx="85">
                  <c:v>1.2207E-4</c:v>
                </c:pt>
                <c:pt idx="86">
                  <c:v>1.2207E-4</c:v>
                </c:pt>
                <c:pt idx="87">
                  <c:v>1.2207E-4</c:v>
                </c:pt>
                <c:pt idx="88">
                  <c:v>1.2207E-4</c:v>
                </c:pt>
                <c:pt idx="89">
                  <c:v>1.2207E-4</c:v>
                </c:pt>
                <c:pt idx="90">
                  <c:v>1.2207E-4</c:v>
                </c:pt>
                <c:pt idx="91">
                  <c:v>1.2207E-4</c:v>
                </c:pt>
                <c:pt idx="92">
                  <c:v>1.2207E-4</c:v>
                </c:pt>
                <c:pt idx="93">
                  <c:v>1.2207E-4</c:v>
                </c:pt>
                <c:pt idx="94">
                  <c:v>1.2207E-4</c:v>
                </c:pt>
                <c:pt idx="95">
                  <c:v>1.2207E-4</c:v>
                </c:pt>
                <c:pt idx="96">
                  <c:v>1.2207E-4</c:v>
                </c:pt>
                <c:pt idx="97">
                  <c:v>0</c:v>
                </c:pt>
                <c:pt idx="98">
                  <c:v>1.2207E-4</c:v>
                </c:pt>
                <c:pt idx="99">
                  <c:v>1.2207E-4</c:v>
                </c:pt>
                <c:pt idx="100">
                  <c:v>1.2207E-4</c:v>
                </c:pt>
                <c:pt idx="101">
                  <c:v>1.2207E-4</c:v>
                </c:pt>
                <c:pt idx="102">
                  <c:v>1.2207E-4</c:v>
                </c:pt>
                <c:pt idx="103">
                  <c:v>1.2207E-4</c:v>
                </c:pt>
                <c:pt idx="104">
                  <c:v>1.2207E-4</c:v>
                </c:pt>
                <c:pt idx="105">
                  <c:v>1.2207E-4</c:v>
                </c:pt>
                <c:pt idx="106">
                  <c:v>1.2207E-4</c:v>
                </c:pt>
                <c:pt idx="107">
                  <c:v>1.2207E-4</c:v>
                </c:pt>
                <c:pt idx="108">
                  <c:v>1.2207E-4</c:v>
                </c:pt>
                <c:pt idx="109">
                  <c:v>1.2207E-4</c:v>
                </c:pt>
                <c:pt idx="110">
                  <c:v>1.2207E-4</c:v>
                </c:pt>
                <c:pt idx="111">
                  <c:v>1.2207E-4</c:v>
                </c:pt>
                <c:pt idx="112">
                  <c:v>1.2207E-4</c:v>
                </c:pt>
                <c:pt idx="113">
                  <c:v>1.2207E-4</c:v>
                </c:pt>
                <c:pt idx="114">
                  <c:v>1.2207E-4</c:v>
                </c:pt>
                <c:pt idx="115">
                  <c:v>0</c:v>
                </c:pt>
                <c:pt idx="116">
                  <c:v>0</c:v>
                </c:pt>
                <c:pt idx="117">
                  <c:v>1.2207E-4</c:v>
                </c:pt>
                <c:pt idx="118">
                  <c:v>1.2207E-4</c:v>
                </c:pt>
                <c:pt idx="119">
                  <c:v>1.2207E-4</c:v>
                </c:pt>
                <c:pt idx="120">
                  <c:v>1.2207E-4</c:v>
                </c:pt>
                <c:pt idx="121">
                  <c:v>1.2207E-4</c:v>
                </c:pt>
                <c:pt idx="122">
                  <c:v>1.2207E-4</c:v>
                </c:pt>
                <c:pt idx="123">
                  <c:v>1.2207E-4</c:v>
                </c:pt>
                <c:pt idx="124">
                  <c:v>1.2207E-4</c:v>
                </c:pt>
                <c:pt idx="125">
                  <c:v>1.2207E-4</c:v>
                </c:pt>
                <c:pt idx="126">
                  <c:v>1.2207E-4</c:v>
                </c:pt>
                <c:pt idx="127">
                  <c:v>1.2207E-4</c:v>
                </c:pt>
                <c:pt idx="128">
                  <c:v>0</c:v>
                </c:pt>
                <c:pt idx="129">
                  <c:v>0</c:v>
                </c:pt>
                <c:pt idx="130">
                  <c:v>1.2207E-4</c:v>
                </c:pt>
                <c:pt idx="131">
                  <c:v>1.2207E-4</c:v>
                </c:pt>
                <c:pt idx="132">
                  <c:v>1.2207E-4</c:v>
                </c:pt>
                <c:pt idx="133">
                  <c:v>1.2207E-4</c:v>
                </c:pt>
                <c:pt idx="134">
                  <c:v>1.2207E-4</c:v>
                </c:pt>
                <c:pt idx="135">
                  <c:v>1.2207E-4</c:v>
                </c:pt>
                <c:pt idx="136">
                  <c:v>1.2207E-4</c:v>
                </c:pt>
                <c:pt idx="137">
                  <c:v>1.2207E-4</c:v>
                </c:pt>
                <c:pt idx="138">
                  <c:v>1.2207E-4</c:v>
                </c:pt>
                <c:pt idx="139">
                  <c:v>1.2207E-4</c:v>
                </c:pt>
                <c:pt idx="140">
                  <c:v>1.2207E-4</c:v>
                </c:pt>
                <c:pt idx="141">
                  <c:v>1.2207E-4</c:v>
                </c:pt>
                <c:pt idx="142">
                  <c:v>1.2207E-4</c:v>
                </c:pt>
                <c:pt idx="143">
                  <c:v>1.2207E-4</c:v>
                </c:pt>
                <c:pt idx="144">
                  <c:v>1.2207E-4</c:v>
                </c:pt>
                <c:pt idx="145">
                  <c:v>1.2207E-4</c:v>
                </c:pt>
                <c:pt idx="146">
                  <c:v>1.2207E-4</c:v>
                </c:pt>
                <c:pt idx="147">
                  <c:v>1.2207E-4</c:v>
                </c:pt>
                <c:pt idx="148">
                  <c:v>1.2207E-4</c:v>
                </c:pt>
                <c:pt idx="149">
                  <c:v>1.2207E-4</c:v>
                </c:pt>
                <c:pt idx="150">
                  <c:v>1.2207E-4</c:v>
                </c:pt>
                <c:pt idx="151">
                  <c:v>1.2207E-4</c:v>
                </c:pt>
                <c:pt idx="152">
                  <c:v>1.2207E-4</c:v>
                </c:pt>
                <c:pt idx="153">
                  <c:v>1.2207E-4</c:v>
                </c:pt>
                <c:pt idx="154">
                  <c:v>1.2207E-4</c:v>
                </c:pt>
                <c:pt idx="155">
                  <c:v>1.2207E-4</c:v>
                </c:pt>
                <c:pt idx="156">
                  <c:v>0</c:v>
                </c:pt>
                <c:pt idx="157">
                  <c:v>0</c:v>
                </c:pt>
                <c:pt idx="158">
                  <c:v>1.2207E-4</c:v>
                </c:pt>
                <c:pt idx="159">
                  <c:v>1.2207E-4</c:v>
                </c:pt>
                <c:pt idx="160">
                  <c:v>1.2207E-4</c:v>
                </c:pt>
                <c:pt idx="161">
                  <c:v>1.2207E-4</c:v>
                </c:pt>
                <c:pt idx="162">
                  <c:v>1.2207E-4</c:v>
                </c:pt>
                <c:pt idx="163">
                  <c:v>1.2207E-4</c:v>
                </c:pt>
                <c:pt idx="164">
                  <c:v>1.2207E-4</c:v>
                </c:pt>
                <c:pt idx="165">
                  <c:v>1.2207E-4</c:v>
                </c:pt>
                <c:pt idx="166">
                  <c:v>1.2207E-4</c:v>
                </c:pt>
                <c:pt idx="167">
                  <c:v>1.2207E-4</c:v>
                </c:pt>
                <c:pt idx="168">
                  <c:v>1.2207E-4</c:v>
                </c:pt>
                <c:pt idx="169">
                  <c:v>1.2207E-4</c:v>
                </c:pt>
                <c:pt idx="170">
                  <c:v>1.2207E-4</c:v>
                </c:pt>
                <c:pt idx="171">
                  <c:v>1.2207E-4</c:v>
                </c:pt>
                <c:pt idx="172">
                  <c:v>1.2207E-4</c:v>
                </c:pt>
                <c:pt idx="173">
                  <c:v>1.2207E-4</c:v>
                </c:pt>
                <c:pt idx="174">
                  <c:v>1.2207E-4</c:v>
                </c:pt>
                <c:pt idx="175">
                  <c:v>1.2207E-4</c:v>
                </c:pt>
                <c:pt idx="176">
                  <c:v>1.2207E-4</c:v>
                </c:pt>
                <c:pt idx="177">
                  <c:v>1.2207E-4</c:v>
                </c:pt>
                <c:pt idx="178">
                  <c:v>1.2207E-4</c:v>
                </c:pt>
                <c:pt idx="179">
                  <c:v>1.2207E-4</c:v>
                </c:pt>
                <c:pt idx="180">
                  <c:v>1.2207E-4</c:v>
                </c:pt>
                <c:pt idx="181">
                  <c:v>1.2207E-4</c:v>
                </c:pt>
                <c:pt idx="182">
                  <c:v>1.2207E-4</c:v>
                </c:pt>
                <c:pt idx="183">
                  <c:v>1.2207E-4</c:v>
                </c:pt>
                <c:pt idx="184">
                  <c:v>1.2207E-4</c:v>
                </c:pt>
                <c:pt idx="185">
                  <c:v>1.2207E-4</c:v>
                </c:pt>
                <c:pt idx="186">
                  <c:v>0</c:v>
                </c:pt>
                <c:pt idx="187">
                  <c:v>0</c:v>
                </c:pt>
                <c:pt idx="188">
                  <c:v>1.2207E-4</c:v>
                </c:pt>
                <c:pt idx="189">
                  <c:v>1.2207E-4</c:v>
                </c:pt>
                <c:pt idx="190">
                  <c:v>1.2207E-4</c:v>
                </c:pt>
                <c:pt idx="191">
                  <c:v>1.2207E-4</c:v>
                </c:pt>
                <c:pt idx="192">
                  <c:v>0</c:v>
                </c:pt>
                <c:pt idx="193">
                  <c:v>0</c:v>
                </c:pt>
                <c:pt idx="194">
                  <c:v>1.2207E-4</c:v>
                </c:pt>
                <c:pt idx="195">
                  <c:v>1.2207E-4</c:v>
                </c:pt>
                <c:pt idx="196">
                  <c:v>1.2207E-4</c:v>
                </c:pt>
                <c:pt idx="197">
                  <c:v>1.2207E-4</c:v>
                </c:pt>
                <c:pt idx="198">
                  <c:v>1.2207E-4</c:v>
                </c:pt>
                <c:pt idx="199">
                  <c:v>1.2207E-4</c:v>
                </c:pt>
                <c:pt idx="200">
                  <c:v>1.2207E-4</c:v>
                </c:pt>
                <c:pt idx="201">
                  <c:v>1.2207E-4</c:v>
                </c:pt>
                <c:pt idx="202">
                  <c:v>1.2207E-4</c:v>
                </c:pt>
                <c:pt idx="203">
                  <c:v>1.2207E-4</c:v>
                </c:pt>
                <c:pt idx="204">
                  <c:v>1.2207E-4</c:v>
                </c:pt>
                <c:pt idx="205">
                  <c:v>1.2207E-4</c:v>
                </c:pt>
                <c:pt idx="206">
                  <c:v>1.2207E-4</c:v>
                </c:pt>
                <c:pt idx="207">
                  <c:v>1.2207E-4</c:v>
                </c:pt>
                <c:pt idx="208">
                  <c:v>1.2207E-4</c:v>
                </c:pt>
                <c:pt idx="209">
                  <c:v>1.2207E-4</c:v>
                </c:pt>
                <c:pt idx="210">
                  <c:v>1.2207E-4</c:v>
                </c:pt>
                <c:pt idx="211">
                  <c:v>1.2207E-4</c:v>
                </c:pt>
                <c:pt idx="212">
                  <c:v>1.2207E-4</c:v>
                </c:pt>
                <c:pt idx="213">
                  <c:v>1.2207E-4</c:v>
                </c:pt>
                <c:pt idx="214">
                  <c:v>1.2207E-4</c:v>
                </c:pt>
                <c:pt idx="215">
                  <c:v>1.2207E-4</c:v>
                </c:pt>
                <c:pt idx="216">
                  <c:v>1.2207E-4</c:v>
                </c:pt>
                <c:pt idx="217">
                  <c:v>1.2207E-4</c:v>
                </c:pt>
                <c:pt idx="218">
                  <c:v>1.2207E-4</c:v>
                </c:pt>
                <c:pt idx="219">
                  <c:v>1.2207E-4</c:v>
                </c:pt>
                <c:pt idx="220">
                  <c:v>1.2207E-4</c:v>
                </c:pt>
                <c:pt idx="221">
                  <c:v>1.2207E-4</c:v>
                </c:pt>
                <c:pt idx="222">
                  <c:v>1.2207E-4</c:v>
                </c:pt>
                <c:pt idx="223">
                  <c:v>1.2207E-4</c:v>
                </c:pt>
                <c:pt idx="224">
                  <c:v>1.2207E-4</c:v>
                </c:pt>
                <c:pt idx="225">
                  <c:v>1.2207E-4</c:v>
                </c:pt>
                <c:pt idx="226">
                  <c:v>1.2207E-4</c:v>
                </c:pt>
                <c:pt idx="227">
                  <c:v>1.2207E-4</c:v>
                </c:pt>
                <c:pt idx="228">
                  <c:v>1.2207E-4</c:v>
                </c:pt>
                <c:pt idx="229">
                  <c:v>1.2207E-4</c:v>
                </c:pt>
                <c:pt idx="230">
                  <c:v>1.2207E-4</c:v>
                </c:pt>
                <c:pt idx="231">
                  <c:v>1.2207E-4</c:v>
                </c:pt>
                <c:pt idx="232">
                  <c:v>1.2207E-4</c:v>
                </c:pt>
                <c:pt idx="233">
                  <c:v>1.2207E-4</c:v>
                </c:pt>
                <c:pt idx="234">
                  <c:v>1.2207E-4</c:v>
                </c:pt>
                <c:pt idx="235">
                  <c:v>0</c:v>
                </c:pt>
                <c:pt idx="236">
                  <c:v>1.2207E-4</c:v>
                </c:pt>
                <c:pt idx="237">
                  <c:v>1.2207E-4</c:v>
                </c:pt>
                <c:pt idx="238">
                  <c:v>0</c:v>
                </c:pt>
                <c:pt idx="239">
                  <c:v>0</c:v>
                </c:pt>
                <c:pt idx="240">
                  <c:v>0</c:v>
                </c:pt>
                <c:pt idx="241">
                  <c:v>1.2207E-4</c:v>
                </c:pt>
                <c:pt idx="242">
                  <c:v>1.2207E-4</c:v>
                </c:pt>
                <c:pt idx="243">
                  <c:v>1.2207E-4</c:v>
                </c:pt>
                <c:pt idx="244">
                  <c:v>1.2207E-4</c:v>
                </c:pt>
                <c:pt idx="245">
                  <c:v>0</c:v>
                </c:pt>
                <c:pt idx="246">
                  <c:v>0</c:v>
                </c:pt>
                <c:pt idx="247">
                  <c:v>0</c:v>
                </c:pt>
                <c:pt idx="248">
                  <c:v>1.2207E-4</c:v>
                </c:pt>
                <c:pt idx="249">
                  <c:v>1.2207E-4</c:v>
                </c:pt>
                <c:pt idx="250">
                  <c:v>0</c:v>
                </c:pt>
                <c:pt idx="251">
                  <c:v>0</c:v>
                </c:pt>
                <c:pt idx="252">
                  <c:v>0</c:v>
                </c:pt>
                <c:pt idx="253">
                  <c:v>0</c:v>
                </c:pt>
                <c:pt idx="254">
                  <c:v>0</c:v>
                </c:pt>
                <c:pt idx="255">
                  <c:v>1.2207E-4</c:v>
                </c:pt>
                <c:pt idx="256">
                  <c:v>1.2207E-4</c:v>
                </c:pt>
                <c:pt idx="257">
                  <c:v>1.2207E-4</c:v>
                </c:pt>
                <c:pt idx="258">
                  <c:v>1.2207E-4</c:v>
                </c:pt>
                <c:pt idx="259">
                  <c:v>1.2207E-4</c:v>
                </c:pt>
                <c:pt idx="260">
                  <c:v>1.2207E-4</c:v>
                </c:pt>
                <c:pt idx="261">
                  <c:v>1.2207E-4</c:v>
                </c:pt>
                <c:pt idx="262">
                  <c:v>1.2207E-4</c:v>
                </c:pt>
                <c:pt idx="263">
                  <c:v>1.2207E-4</c:v>
                </c:pt>
                <c:pt idx="264">
                  <c:v>1.2207E-4</c:v>
                </c:pt>
                <c:pt idx="265">
                  <c:v>1.2207E-4</c:v>
                </c:pt>
                <c:pt idx="266">
                  <c:v>1.2207E-4</c:v>
                </c:pt>
                <c:pt idx="267">
                  <c:v>0</c:v>
                </c:pt>
                <c:pt idx="268">
                  <c:v>1.2207E-4</c:v>
                </c:pt>
                <c:pt idx="269">
                  <c:v>1.2207E-4</c:v>
                </c:pt>
                <c:pt idx="270">
                  <c:v>0</c:v>
                </c:pt>
                <c:pt idx="271">
                  <c:v>0</c:v>
                </c:pt>
                <c:pt idx="272">
                  <c:v>0</c:v>
                </c:pt>
                <c:pt idx="273">
                  <c:v>1.2207E-4</c:v>
                </c:pt>
                <c:pt idx="274">
                  <c:v>0</c:v>
                </c:pt>
                <c:pt idx="275">
                  <c:v>0</c:v>
                </c:pt>
                <c:pt idx="276">
                  <c:v>0</c:v>
                </c:pt>
                <c:pt idx="277">
                  <c:v>1.2207E-4</c:v>
                </c:pt>
                <c:pt idx="278">
                  <c:v>1.2207E-4</c:v>
                </c:pt>
                <c:pt idx="279">
                  <c:v>1.2207E-4</c:v>
                </c:pt>
                <c:pt idx="280">
                  <c:v>0</c:v>
                </c:pt>
                <c:pt idx="281">
                  <c:v>1.2207E-4</c:v>
                </c:pt>
                <c:pt idx="282">
                  <c:v>1.2207E-4</c:v>
                </c:pt>
                <c:pt idx="283">
                  <c:v>0</c:v>
                </c:pt>
                <c:pt idx="284">
                  <c:v>1.2207E-4</c:v>
                </c:pt>
                <c:pt idx="285">
                  <c:v>1.2207E-4</c:v>
                </c:pt>
                <c:pt idx="286">
                  <c:v>1.2207E-4</c:v>
                </c:pt>
                <c:pt idx="287">
                  <c:v>0</c:v>
                </c:pt>
                <c:pt idx="288">
                  <c:v>1.2207E-4</c:v>
                </c:pt>
                <c:pt idx="289">
                  <c:v>1.2207E-4</c:v>
                </c:pt>
                <c:pt idx="290">
                  <c:v>0</c:v>
                </c:pt>
                <c:pt idx="291">
                  <c:v>0</c:v>
                </c:pt>
                <c:pt idx="292">
                  <c:v>0</c:v>
                </c:pt>
                <c:pt idx="293">
                  <c:v>1.2207E-4</c:v>
                </c:pt>
                <c:pt idx="294">
                  <c:v>0</c:v>
                </c:pt>
                <c:pt idx="295">
                  <c:v>0</c:v>
                </c:pt>
                <c:pt idx="296">
                  <c:v>0</c:v>
                </c:pt>
                <c:pt idx="297">
                  <c:v>1.2207E-4</c:v>
                </c:pt>
                <c:pt idx="298">
                  <c:v>1.2207E-4</c:v>
                </c:pt>
                <c:pt idx="299">
                  <c:v>1.2207E-4</c:v>
                </c:pt>
                <c:pt idx="300">
                  <c:v>0</c:v>
                </c:pt>
                <c:pt idx="301">
                  <c:v>1.2207E-4</c:v>
                </c:pt>
                <c:pt idx="302">
                  <c:v>1.2207E-4</c:v>
                </c:pt>
                <c:pt idx="303">
                  <c:v>1.2207E-4</c:v>
                </c:pt>
                <c:pt idx="304">
                  <c:v>0</c:v>
                </c:pt>
                <c:pt idx="305">
                  <c:v>0</c:v>
                </c:pt>
                <c:pt idx="306">
                  <c:v>1.2207E-4</c:v>
                </c:pt>
                <c:pt idx="307">
                  <c:v>1.2207E-4</c:v>
                </c:pt>
                <c:pt idx="308">
                  <c:v>0</c:v>
                </c:pt>
                <c:pt idx="309">
                  <c:v>1.2207E-4</c:v>
                </c:pt>
                <c:pt idx="310">
                  <c:v>1.2207E-4</c:v>
                </c:pt>
                <c:pt idx="311">
                  <c:v>0</c:v>
                </c:pt>
                <c:pt idx="312">
                  <c:v>0</c:v>
                </c:pt>
                <c:pt idx="313">
                  <c:v>1.2207E-4</c:v>
                </c:pt>
                <c:pt idx="314">
                  <c:v>1.2207E-4</c:v>
                </c:pt>
                <c:pt idx="315">
                  <c:v>1.2207E-4</c:v>
                </c:pt>
                <c:pt idx="316">
                  <c:v>1.2207E-4</c:v>
                </c:pt>
                <c:pt idx="317">
                  <c:v>0</c:v>
                </c:pt>
                <c:pt idx="318">
                  <c:v>1.2207E-4</c:v>
                </c:pt>
                <c:pt idx="319">
                  <c:v>1.2207E-4</c:v>
                </c:pt>
                <c:pt idx="320">
                  <c:v>0</c:v>
                </c:pt>
                <c:pt idx="321">
                  <c:v>1.2207E-4</c:v>
                </c:pt>
                <c:pt idx="322">
                  <c:v>1.2207E-4</c:v>
                </c:pt>
                <c:pt idx="323">
                  <c:v>1.2207E-4</c:v>
                </c:pt>
                <c:pt idx="324">
                  <c:v>1.2207E-4</c:v>
                </c:pt>
                <c:pt idx="325">
                  <c:v>0</c:v>
                </c:pt>
                <c:pt idx="326">
                  <c:v>0</c:v>
                </c:pt>
                <c:pt idx="327">
                  <c:v>1.2207E-4</c:v>
                </c:pt>
                <c:pt idx="328">
                  <c:v>1.2207E-4</c:v>
                </c:pt>
                <c:pt idx="329">
                  <c:v>0</c:v>
                </c:pt>
                <c:pt idx="330">
                  <c:v>0</c:v>
                </c:pt>
                <c:pt idx="331">
                  <c:v>1.2207E-4</c:v>
                </c:pt>
                <c:pt idx="332">
                  <c:v>1.2207E-4</c:v>
                </c:pt>
                <c:pt idx="333">
                  <c:v>1.2207E-4</c:v>
                </c:pt>
                <c:pt idx="334">
                  <c:v>1.2207E-4</c:v>
                </c:pt>
                <c:pt idx="335">
                  <c:v>1.2207E-4</c:v>
                </c:pt>
                <c:pt idx="336">
                  <c:v>1.2207E-4</c:v>
                </c:pt>
                <c:pt idx="337">
                  <c:v>1.2207E-4</c:v>
                </c:pt>
                <c:pt idx="338">
                  <c:v>1.2207E-4</c:v>
                </c:pt>
                <c:pt idx="339">
                  <c:v>1.2207E-4</c:v>
                </c:pt>
                <c:pt idx="340">
                  <c:v>1.2207E-4</c:v>
                </c:pt>
                <c:pt idx="341">
                  <c:v>0</c:v>
                </c:pt>
                <c:pt idx="342">
                  <c:v>0</c:v>
                </c:pt>
                <c:pt idx="343">
                  <c:v>0</c:v>
                </c:pt>
                <c:pt idx="344">
                  <c:v>1.2207E-4</c:v>
                </c:pt>
                <c:pt idx="345">
                  <c:v>1.2207E-4</c:v>
                </c:pt>
                <c:pt idx="346">
                  <c:v>0</c:v>
                </c:pt>
                <c:pt idx="347">
                  <c:v>1.2207E-4</c:v>
                </c:pt>
                <c:pt idx="348">
                  <c:v>1.2207E-4</c:v>
                </c:pt>
                <c:pt idx="349">
                  <c:v>1.2207E-4</c:v>
                </c:pt>
                <c:pt idx="350">
                  <c:v>1.2207E-4</c:v>
                </c:pt>
                <c:pt idx="351">
                  <c:v>1.2207E-4</c:v>
                </c:pt>
                <c:pt idx="352">
                  <c:v>1.2207E-4</c:v>
                </c:pt>
                <c:pt idx="353">
                  <c:v>1.2207E-4</c:v>
                </c:pt>
                <c:pt idx="354">
                  <c:v>0</c:v>
                </c:pt>
                <c:pt idx="355">
                  <c:v>1.2207E-4</c:v>
                </c:pt>
                <c:pt idx="356">
                  <c:v>1.2207E-4</c:v>
                </c:pt>
                <c:pt idx="357">
                  <c:v>0</c:v>
                </c:pt>
                <c:pt idx="358">
                  <c:v>1.2207E-4</c:v>
                </c:pt>
                <c:pt idx="359">
                  <c:v>1.2207E-4</c:v>
                </c:pt>
                <c:pt idx="360">
                  <c:v>1.2207E-4</c:v>
                </c:pt>
                <c:pt idx="361">
                  <c:v>1.2207E-4</c:v>
                </c:pt>
                <c:pt idx="362">
                  <c:v>0</c:v>
                </c:pt>
                <c:pt idx="363">
                  <c:v>0</c:v>
                </c:pt>
                <c:pt idx="364">
                  <c:v>1.2207E-4</c:v>
                </c:pt>
                <c:pt idx="365">
                  <c:v>1.2207E-4</c:v>
                </c:pt>
                <c:pt idx="366">
                  <c:v>0</c:v>
                </c:pt>
                <c:pt idx="367">
                  <c:v>1.2207E-4</c:v>
                </c:pt>
                <c:pt idx="368">
                  <c:v>1.2207E-4</c:v>
                </c:pt>
                <c:pt idx="369">
                  <c:v>1.2207E-4</c:v>
                </c:pt>
                <c:pt idx="370">
                  <c:v>1.2207E-4</c:v>
                </c:pt>
                <c:pt idx="371">
                  <c:v>1.2207E-4</c:v>
                </c:pt>
                <c:pt idx="372">
                  <c:v>1.2207E-4</c:v>
                </c:pt>
                <c:pt idx="373">
                  <c:v>0</c:v>
                </c:pt>
                <c:pt idx="374">
                  <c:v>0</c:v>
                </c:pt>
                <c:pt idx="375">
                  <c:v>1.2207E-4</c:v>
                </c:pt>
                <c:pt idx="376">
                  <c:v>1.2207E-4</c:v>
                </c:pt>
                <c:pt idx="377">
                  <c:v>1.2207E-4</c:v>
                </c:pt>
                <c:pt idx="378">
                  <c:v>0</c:v>
                </c:pt>
                <c:pt idx="379">
                  <c:v>0</c:v>
                </c:pt>
                <c:pt idx="380">
                  <c:v>1.2207E-4</c:v>
                </c:pt>
                <c:pt idx="381">
                  <c:v>0</c:v>
                </c:pt>
                <c:pt idx="382">
                  <c:v>0</c:v>
                </c:pt>
                <c:pt idx="383">
                  <c:v>0</c:v>
                </c:pt>
                <c:pt idx="384">
                  <c:v>1.2207E-4</c:v>
                </c:pt>
                <c:pt idx="385">
                  <c:v>0</c:v>
                </c:pt>
                <c:pt idx="386">
                  <c:v>0</c:v>
                </c:pt>
                <c:pt idx="387">
                  <c:v>0</c:v>
                </c:pt>
                <c:pt idx="388">
                  <c:v>1.2207E-4</c:v>
                </c:pt>
                <c:pt idx="389">
                  <c:v>1.2207E-4</c:v>
                </c:pt>
                <c:pt idx="390">
                  <c:v>0</c:v>
                </c:pt>
                <c:pt idx="391">
                  <c:v>1.2207E-4</c:v>
                </c:pt>
                <c:pt idx="392">
                  <c:v>1.2207E-4</c:v>
                </c:pt>
                <c:pt idx="393">
                  <c:v>0</c:v>
                </c:pt>
                <c:pt idx="394">
                  <c:v>1.2207E-4</c:v>
                </c:pt>
                <c:pt idx="395">
                  <c:v>0</c:v>
                </c:pt>
                <c:pt idx="396">
                  <c:v>0</c:v>
                </c:pt>
                <c:pt idx="397">
                  <c:v>1.2207E-4</c:v>
                </c:pt>
                <c:pt idx="398">
                  <c:v>1.2207E-4</c:v>
                </c:pt>
                <c:pt idx="399">
                  <c:v>0</c:v>
                </c:pt>
                <c:pt idx="400">
                  <c:v>1.2207E-4</c:v>
                </c:pt>
                <c:pt idx="401">
                  <c:v>1.2207E-4</c:v>
                </c:pt>
                <c:pt idx="402">
                  <c:v>1.2207E-4</c:v>
                </c:pt>
                <c:pt idx="403">
                  <c:v>1.2207E-4</c:v>
                </c:pt>
                <c:pt idx="404">
                  <c:v>0</c:v>
                </c:pt>
                <c:pt idx="405">
                  <c:v>0</c:v>
                </c:pt>
                <c:pt idx="406">
                  <c:v>4.8828000000000001E-4</c:v>
                </c:pt>
                <c:pt idx="407">
                  <c:v>4.8828000000000001E-4</c:v>
                </c:pt>
                <c:pt idx="408">
                  <c:v>1.7089799999999999E-3</c:v>
                </c:pt>
                <c:pt idx="409">
                  <c:v>3.6621100000000001E-3</c:v>
                </c:pt>
                <c:pt idx="410">
                  <c:v>5.9814500000000001E-3</c:v>
                </c:pt>
                <c:pt idx="411">
                  <c:v>5.9814500000000001E-3</c:v>
                </c:pt>
                <c:pt idx="412">
                  <c:v>9.1552700000000001E-3</c:v>
                </c:pt>
                <c:pt idx="413">
                  <c:v>1.293945E-2</c:v>
                </c:pt>
                <c:pt idx="414">
                  <c:v>1.293945E-2</c:v>
                </c:pt>
                <c:pt idx="415">
                  <c:v>1.7456050000000001E-2</c:v>
                </c:pt>
                <c:pt idx="416">
                  <c:v>2.8808589999999999E-2</c:v>
                </c:pt>
                <c:pt idx="417">
                  <c:v>2.8808589999999999E-2</c:v>
                </c:pt>
                <c:pt idx="418">
                  <c:v>3.4790040000000001E-2</c:v>
                </c:pt>
                <c:pt idx="419">
                  <c:v>4.2358399999999997E-2</c:v>
                </c:pt>
                <c:pt idx="420">
                  <c:v>4.9560550000000002E-2</c:v>
                </c:pt>
                <c:pt idx="421">
                  <c:v>4.9560550000000002E-2</c:v>
                </c:pt>
                <c:pt idx="422">
                  <c:v>5.7495119999999997E-2</c:v>
                </c:pt>
                <c:pt idx="423">
                  <c:v>6.7138669999999998E-2</c:v>
                </c:pt>
                <c:pt idx="424">
                  <c:v>6.7138669999999998E-2</c:v>
                </c:pt>
                <c:pt idx="425">
                  <c:v>8.7280269999999993E-2</c:v>
                </c:pt>
                <c:pt idx="426">
                  <c:v>9.7412109999999996E-2</c:v>
                </c:pt>
                <c:pt idx="427">
                  <c:v>9.7412109999999996E-2</c:v>
                </c:pt>
                <c:pt idx="428">
                  <c:v>0.10827637</c:v>
                </c:pt>
                <c:pt idx="429">
                  <c:v>0.12145996000000001</c:v>
                </c:pt>
                <c:pt idx="430">
                  <c:v>0.12145996000000001</c:v>
                </c:pt>
                <c:pt idx="431">
                  <c:v>0.13330078000000001</c:v>
                </c:pt>
                <c:pt idx="432">
                  <c:v>0.14782714999999999</c:v>
                </c:pt>
                <c:pt idx="433">
                  <c:v>0.1619873</c:v>
                </c:pt>
                <c:pt idx="434">
                  <c:v>0.17565918</c:v>
                </c:pt>
                <c:pt idx="435">
                  <c:v>0.19213867000000001</c:v>
                </c:pt>
                <c:pt idx="436">
                  <c:v>0.20703125</c:v>
                </c:pt>
                <c:pt idx="437">
                  <c:v>0.20703125</c:v>
                </c:pt>
                <c:pt idx="438">
                  <c:v>0.22375487999999999</c:v>
                </c:pt>
                <c:pt idx="439">
                  <c:v>0.24243164</c:v>
                </c:pt>
                <c:pt idx="440">
                  <c:v>0.24243164</c:v>
                </c:pt>
                <c:pt idx="441">
                  <c:v>0.26074218999999998</c:v>
                </c:pt>
                <c:pt idx="442">
                  <c:v>0.2947998</c:v>
                </c:pt>
                <c:pt idx="443">
                  <c:v>0.2947998</c:v>
                </c:pt>
                <c:pt idx="444">
                  <c:v>0.31628418000000003</c:v>
                </c:pt>
                <c:pt idx="445">
                  <c:v>0.33874512000000001</c:v>
                </c:pt>
                <c:pt idx="446">
                  <c:v>0.35852051000000001</c:v>
                </c:pt>
                <c:pt idx="447">
                  <c:v>0.35852051000000001</c:v>
                </c:pt>
                <c:pt idx="448">
                  <c:v>0.37915039</c:v>
                </c:pt>
                <c:pt idx="449">
                  <c:v>0.40332031000000002</c:v>
                </c:pt>
                <c:pt idx="450">
                  <c:v>0.40332031000000002</c:v>
                </c:pt>
                <c:pt idx="451">
                  <c:v>0.45019531000000002</c:v>
                </c:pt>
                <c:pt idx="452">
                  <c:v>0.47497559</c:v>
                </c:pt>
                <c:pt idx="453">
                  <c:v>0.47497559</c:v>
                </c:pt>
                <c:pt idx="454">
                  <c:v>0.49987793000000003</c:v>
                </c:pt>
                <c:pt idx="455">
                  <c:v>0.52392578000000001</c:v>
                </c:pt>
                <c:pt idx="456">
                  <c:v>0.55041503999999997</c:v>
                </c:pt>
                <c:pt idx="457">
                  <c:v>0.55041503999999997</c:v>
                </c:pt>
                <c:pt idx="458">
                  <c:v>0.57775878999999997</c:v>
                </c:pt>
                <c:pt idx="459">
                  <c:v>0.60388184</c:v>
                </c:pt>
                <c:pt idx="460">
                  <c:v>0.63452147999999997</c:v>
                </c:pt>
                <c:pt idx="461">
                  <c:v>0.66162109000000002</c:v>
                </c:pt>
                <c:pt idx="462">
                  <c:v>0.69128418000000003</c:v>
                </c:pt>
                <c:pt idx="463">
                  <c:v>0.69128418000000003</c:v>
                </c:pt>
                <c:pt idx="464">
                  <c:v>0.72143555000000004</c:v>
                </c:pt>
                <c:pt idx="465">
                  <c:v>0.75024413999999995</c:v>
                </c:pt>
                <c:pt idx="466">
                  <c:v>0.77941895000000005</c:v>
                </c:pt>
                <c:pt idx="467">
                  <c:v>0.77941895000000005</c:v>
                </c:pt>
                <c:pt idx="468">
                  <c:v>0.84472656000000002</c:v>
                </c:pt>
                <c:pt idx="469">
                  <c:v>0.84472656000000002</c:v>
                </c:pt>
                <c:pt idx="470">
                  <c:v>0.88085937999999997</c:v>
                </c:pt>
                <c:pt idx="471">
                  <c:v>0.91284180000000004</c:v>
                </c:pt>
                <c:pt idx="472">
                  <c:v>0.95043944999999996</c:v>
                </c:pt>
                <c:pt idx="473">
                  <c:v>0.95043944999999996</c:v>
                </c:pt>
                <c:pt idx="474">
                  <c:v>0.98352050999999996</c:v>
                </c:pt>
                <c:pt idx="475">
                  <c:v>1.0219726600000001</c:v>
                </c:pt>
                <c:pt idx="476">
                  <c:v>1.0559082</c:v>
                </c:pt>
                <c:pt idx="477">
                  <c:v>1.0960693399999999</c:v>
                </c:pt>
                <c:pt idx="478">
                  <c:v>1.1343994100000001</c:v>
                </c:pt>
                <c:pt idx="479">
                  <c:v>1.1343994100000001</c:v>
                </c:pt>
                <c:pt idx="480">
                  <c:v>1.1737060500000001</c:v>
                </c:pt>
                <c:pt idx="481">
                  <c:v>1.2105712900000001</c:v>
                </c:pt>
                <c:pt idx="482">
                  <c:v>1.2475585899999999</c:v>
                </c:pt>
                <c:pt idx="483">
                  <c:v>1.2475585899999999</c:v>
                </c:pt>
                <c:pt idx="484">
                  <c:v>1.29101563</c:v>
                </c:pt>
                <c:pt idx="485">
                  <c:v>1.3293457</c:v>
                </c:pt>
                <c:pt idx="486">
                  <c:v>1.37121582</c:v>
                </c:pt>
                <c:pt idx="487">
                  <c:v>1.41418457</c:v>
                </c:pt>
                <c:pt idx="488">
                  <c:v>1.4544677699999999</c:v>
                </c:pt>
                <c:pt idx="489">
                  <c:v>1.4544677699999999</c:v>
                </c:pt>
                <c:pt idx="490">
                  <c:v>1.5018310500000001</c:v>
                </c:pt>
                <c:pt idx="491">
                  <c:v>1.5432128899999999</c:v>
                </c:pt>
                <c:pt idx="492">
                  <c:v>1.5916748000000001</c:v>
                </c:pt>
                <c:pt idx="493">
                  <c:v>1.5916748000000001</c:v>
                </c:pt>
                <c:pt idx="494">
                  <c:v>1.6840820299999999</c:v>
                </c:pt>
                <c:pt idx="495">
                  <c:v>1.6840820299999999</c:v>
                </c:pt>
                <c:pt idx="496">
                  <c:v>1.7318115199999999</c:v>
                </c:pt>
                <c:pt idx="497">
                  <c:v>1.7797851600000001</c:v>
                </c:pt>
                <c:pt idx="498">
                  <c:v>1.8247070299999999</c:v>
                </c:pt>
                <c:pt idx="499">
                  <c:v>1.8247070299999999</c:v>
                </c:pt>
                <c:pt idx="500">
                  <c:v>1.87011719</c:v>
                </c:pt>
                <c:pt idx="501">
                  <c:v>1.9233398399999999</c:v>
                </c:pt>
                <c:pt idx="502">
                  <c:v>1.9703369100000001</c:v>
                </c:pt>
                <c:pt idx="503">
                  <c:v>2.0251464800000001</c:v>
                </c:pt>
                <c:pt idx="504">
                  <c:v>2.07336426</c:v>
                </c:pt>
                <c:pt idx="505">
                  <c:v>2.07336426</c:v>
                </c:pt>
                <c:pt idx="506">
                  <c:v>2.1218261699999998</c:v>
                </c:pt>
                <c:pt idx="507">
                  <c:v>2.17858887</c:v>
                </c:pt>
                <c:pt idx="508">
                  <c:v>2.22851563</c:v>
                </c:pt>
                <c:pt idx="509">
                  <c:v>2.22851563</c:v>
                </c:pt>
                <c:pt idx="510">
                  <c:v>2.28710938</c:v>
                </c:pt>
                <c:pt idx="511">
                  <c:v>2.3383789099999999</c:v>
                </c:pt>
                <c:pt idx="512">
                  <c:v>2.38977051</c:v>
                </c:pt>
                <c:pt idx="513">
                  <c:v>2.4499511699999998</c:v>
                </c:pt>
                <c:pt idx="514">
                  <c:v>2.50280762</c:v>
                </c:pt>
                <c:pt idx="515">
                  <c:v>2.50280762</c:v>
                </c:pt>
                <c:pt idx="516">
                  <c:v>2.5649414099999999</c:v>
                </c:pt>
                <c:pt idx="517">
                  <c:v>2.6190185499999998</c:v>
                </c:pt>
                <c:pt idx="518">
                  <c:v>2.6815185499999998</c:v>
                </c:pt>
                <c:pt idx="519">
                  <c:v>2.6815185499999998</c:v>
                </c:pt>
                <c:pt idx="520">
                  <c:v>2.7365722699999999</c:v>
                </c:pt>
                <c:pt idx="521">
                  <c:v>2.7973632799999999</c:v>
                </c:pt>
                <c:pt idx="522">
                  <c:v>2.8581542999999998</c:v>
                </c:pt>
                <c:pt idx="523">
                  <c:v>2.9243164099999999</c:v>
                </c:pt>
                <c:pt idx="524">
                  <c:v>2.9818115199999999</c:v>
                </c:pt>
                <c:pt idx="525">
                  <c:v>2.9818115199999999</c:v>
                </c:pt>
                <c:pt idx="526">
                  <c:v>3.0397949199999998</c:v>
                </c:pt>
                <c:pt idx="527">
                  <c:v>3.1081542999999998</c:v>
                </c:pt>
                <c:pt idx="528">
                  <c:v>3.17272949</c:v>
                </c:pt>
                <c:pt idx="529">
                  <c:v>3.17272949</c:v>
                </c:pt>
                <c:pt idx="530">
                  <c:v>3.3020019500000002</c:v>
                </c:pt>
                <c:pt idx="531">
                  <c:v>3.3020019500000002</c:v>
                </c:pt>
                <c:pt idx="532">
                  <c:v>3.3635253899999999</c:v>
                </c:pt>
                <c:pt idx="533">
                  <c:v>3.4354247999999998</c:v>
                </c:pt>
                <c:pt idx="534">
                  <c:v>3.4978027300000001</c:v>
                </c:pt>
                <c:pt idx="535">
                  <c:v>3.4978027300000001</c:v>
                </c:pt>
                <c:pt idx="536">
                  <c:v>3.5705566399999999</c:v>
                </c:pt>
                <c:pt idx="537">
                  <c:v>3.6343994099999999</c:v>
                </c:pt>
                <c:pt idx="538">
                  <c:v>3.6343994099999999</c:v>
                </c:pt>
                <c:pt idx="539">
                  <c:v>3.7789306599999999</c:v>
                </c:pt>
                <c:pt idx="540">
                  <c:v>3.8442382799999999</c:v>
                </c:pt>
                <c:pt idx="541">
                  <c:v>3.8442382799999999</c:v>
                </c:pt>
                <c:pt idx="542">
                  <c:v>3.9155273400000001</c:v>
                </c:pt>
                <c:pt idx="543">
                  <c:v>3.99328613</c:v>
                </c:pt>
                <c:pt idx="544">
                  <c:v>4.06555176</c:v>
                </c:pt>
                <c:pt idx="545">
                  <c:v>4.06555176</c:v>
                </c:pt>
                <c:pt idx="546">
                  <c:v>4.1331787100000001</c:v>
                </c:pt>
                <c:pt idx="547">
                  <c:v>4.2768554700000001</c:v>
                </c:pt>
                <c:pt idx="548">
                  <c:v>4.2768554700000001</c:v>
                </c:pt>
                <c:pt idx="549">
                  <c:v>4.3515625</c:v>
                </c:pt>
                <c:pt idx="550">
                  <c:v>4.4216308599999996</c:v>
                </c:pt>
                <c:pt idx="551">
                  <c:v>4.4216308599999996</c:v>
                </c:pt>
                <c:pt idx="552">
                  <c:v>4.4929199200000003</c:v>
                </c:pt>
                <c:pt idx="553">
                  <c:v>4.5758056600000003</c:v>
                </c:pt>
                <c:pt idx="554">
                  <c:v>4.65319824</c:v>
                </c:pt>
                <c:pt idx="555">
                  <c:v>4.65319824</c:v>
                </c:pt>
                <c:pt idx="556">
                  <c:v>4.8054199200000003</c:v>
                </c:pt>
                <c:pt idx="557">
                  <c:v>4.8054199200000003</c:v>
                </c:pt>
                <c:pt idx="558">
                  <c:v>4.8905029300000002</c:v>
                </c:pt>
                <c:pt idx="559">
                  <c:v>4.9705810499999998</c:v>
                </c:pt>
                <c:pt idx="560">
                  <c:v>5.0520019500000002</c:v>
                </c:pt>
                <c:pt idx="561">
                  <c:v>5.0520019500000002</c:v>
                </c:pt>
                <c:pt idx="562">
                  <c:v>5.1278076199999996</c:v>
                </c:pt>
                <c:pt idx="563">
                  <c:v>5.2154540999999996</c:v>
                </c:pt>
                <c:pt idx="564">
                  <c:v>5.2927246099999996</c:v>
                </c:pt>
                <c:pt idx="565">
                  <c:v>5.3704834000000004</c:v>
                </c:pt>
                <c:pt idx="566">
                  <c:v>5.4603271500000004</c:v>
                </c:pt>
                <c:pt idx="567">
                  <c:v>5.4603271500000004</c:v>
                </c:pt>
                <c:pt idx="568">
                  <c:v>5.5390625</c:v>
                </c:pt>
                <c:pt idx="569">
                  <c:v>5.6309814500000002</c:v>
                </c:pt>
                <c:pt idx="570">
                  <c:v>5.7171630899999997</c:v>
                </c:pt>
                <c:pt idx="571">
                  <c:v>5.7171630899999997</c:v>
                </c:pt>
                <c:pt idx="572">
                  <c:v>5.8037109400000002</c:v>
                </c:pt>
                <c:pt idx="573">
                  <c:v>5.9670410199999999</c:v>
                </c:pt>
                <c:pt idx="574">
                  <c:v>5.9670410199999999</c:v>
                </c:pt>
                <c:pt idx="575">
                  <c:v>6.0551757799999999</c:v>
                </c:pt>
                <c:pt idx="576">
                  <c:v>6.1385497999999998</c:v>
                </c:pt>
                <c:pt idx="577">
                  <c:v>6.1385497999999998</c:v>
                </c:pt>
                <c:pt idx="578">
                  <c:v>6.23522949</c:v>
                </c:pt>
                <c:pt idx="579">
                  <c:v>6.3188476600000003</c:v>
                </c:pt>
                <c:pt idx="580">
                  <c:v>6.4168701199999996</c:v>
                </c:pt>
                <c:pt idx="581">
                  <c:v>6.4168701199999996</c:v>
                </c:pt>
                <c:pt idx="582">
                  <c:v>6.6013183599999996</c:v>
                </c:pt>
                <c:pt idx="583">
                  <c:v>6.6744384800000001</c:v>
                </c:pt>
                <c:pt idx="584">
                  <c:v>6.6744384800000001</c:v>
                </c:pt>
                <c:pt idx="585">
                  <c:v>6.7756347699999999</c:v>
                </c:pt>
                <c:pt idx="586">
                  <c:v>6.8763427699999999</c:v>
                </c:pt>
                <c:pt idx="587">
                  <c:v>6.8763427699999999</c:v>
                </c:pt>
                <c:pt idx="588">
                  <c:v>6.96484375</c:v>
                </c:pt>
                <c:pt idx="589">
                  <c:v>7.0610351600000003</c:v>
                </c:pt>
                <c:pt idx="590">
                  <c:v>7.1638183599999996</c:v>
                </c:pt>
                <c:pt idx="591">
                  <c:v>7.2541503900000004</c:v>
                </c:pt>
                <c:pt idx="592">
                  <c:v>7.3522949200000003</c:v>
                </c:pt>
                <c:pt idx="593">
                  <c:v>7.4501953099999998</c:v>
                </c:pt>
                <c:pt idx="594">
                  <c:v>7.4501953099999998</c:v>
                </c:pt>
                <c:pt idx="595">
                  <c:v>7.5422363299999997</c:v>
                </c:pt>
                <c:pt idx="596">
                  <c:v>7.6495361300000004</c:v>
                </c:pt>
                <c:pt idx="597">
                  <c:v>7.6495361300000004</c:v>
                </c:pt>
                <c:pt idx="598">
                  <c:v>7.7421875</c:v>
                </c:pt>
                <c:pt idx="599">
                  <c:v>7.9453125</c:v>
                </c:pt>
                <c:pt idx="600">
                  <c:v>7.9453125</c:v>
                </c:pt>
                <c:pt idx="601">
                  <c:v>8.0397949200000003</c:v>
                </c:pt>
                <c:pt idx="602">
                  <c:v>8.1505127000000002</c:v>
                </c:pt>
                <c:pt idx="603">
                  <c:v>8.2464599599999993</c:v>
                </c:pt>
                <c:pt idx="604">
                  <c:v>8.2464599599999993</c:v>
                </c:pt>
                <c:pt idx="605">
                  <c:v>8.3581543000000007</c:v>
                </c:pt>
                <c:pt idx="606">
                  <c:v>8.4559326200000005</c:v>
                </c:pt>
                <c:pt idx="607">
                  <c:v>8.4559326200000005</c:v>
                </c:pt>
                <c:pt idx="608">
                  <c:v>8.6674804699999992</c:v>
                </c:pt>
                <c:pt idx="609">
                  <c:v>8.7668456999999993</c:v>
                </c:pt>
                <c:pt idx="610">
                  <c:v>8.7668456999999993</c:v>
                </c:pt>
                <c:pt idx="611">
                  <c:v>8.8813476599999994</c:v>
                </c:pt>
                <c:pt idx="612">
                  <c:v>8.9822997999999998</c:v>
                </c:pt>
                <c:pt idx="613">
                  <c:v>9.0831298799999995</c:v>
                </c:pt>
                <c:pt idx="614">
                  <c:v>9.0831298799999995</c:v>
                </c:pt>
                <c:pt idx="615">
                  <c:v>9.20007324</c:v>
                </c:pt>
                <c:pt idx="616">
                  <c:v>9.3105468800000004</c:v>
                </c:pt>
                <c:pt idx="617">
                  <c:v>9.4207763700000005</c:v>
                </c:pt>
                <c:pt idx="618">
                  <c:v>9.5245361299999995</c:v>
                </c:pt>
                <c:pt idx="619">
                  <c:v>9.6281738299999997</c:v>
                </c:pt>
                <c:pt idx="620">
                  <c:v>9.6281738299999997</c:v>
                </c:pt>
                <c:pt idx="621">
                  <c:v>9.7489013700000005</c:v>
                </c:pt>
                <c:pt idx="622">
                  <c:v>9.8544921900000002</c:v>
                </c:pt>
                <c:pt idx="623">
                  <c:v>9.9758300799999997</c:v>
                </c:pt>
                <c:pt idx="624">
                  <c:v>9.9758300799999997</c:v>
                </c:pt>
                <c:pt idx="625">
                  <c:v>10.08276367</c:v>
                </c:pt>
                <c:pt idx="626">
                  <c:v>10.18945313</c:v>
                </c:pt>
                <c:pt idx="627">
                  <c:v>10.31323242</c:v>
                </c:pt>
                <c:pt idx="628">
                  <c:v>10.430297850000001</c:v>
                </c:pt>
                <c:pt idx="629">
                  <c:v>10.538574219999999</c:v>
                </c:pt>
                <c:pt idx="630">
                  <c:v>10.538574219999999</c:v>
                </c:pt>
                <c:pt idx="631">
                  <c:v>10.656860350000001</c:v>
                </c:pt>
                <c:pt idx="632">
                  <c:v>10.78320313</c:v>
                </c:pt>
                <c:pt idx="633">
                  <c:v>10.894165040000001</c:v>
                </c:pt>
                <c:pt idx="634">
                  <c:v>10.894165040000001</c:v>
                </c:pt>
                <c:pt idx="635">
                  <c:v>11.134033199999999</c:v>
                </c:pt>
                <c:pt idx="636">
                  <c:v>11.134033199999999</c:v>
                </c:pt>
                <c:pt idx="637">
                  <c:v>11.246704100000001</c:v>
                </c:pt>
                <c:pt idx="638">
                  <c:v>11.376342770000001</c:v>
                </c:pt>
                <c:pt idx="639">
                  <c:v>11.49060059</c:v>
                </c:pt>
                <c:pt idx="640">
                  <c:v>11.49060059</c:v>
                </c:pt>
                <c:pt idx="641">
                  <c:v>11.61315918</c:v>
                </c:pt>
                <c:pt idx="642">
                  <c:v>11.73730469</c:v>
                </c:pt>
                <c:pt idx="643">
                  <c:v>11.86120605</c:v>
                </c:pt>
                <c:pt idx="644">
                  <c:v>11.977172850000001</c:v>
                </c:pt>
                <c:pt idx="645">
                  <c:v>12.111938479999999</c:v>
                </c:pt>
                <c:pt idx="646">
                  <c:v>12.111938479999999</c:v>
                </c:pt>
                <c:pt idx="647">
                  <c:v>12.22875977</c:v>
                </c:pt>
                <c:pt idx="648">
                  <c:v>12.355957030000001</c:v>
                </c:pt>
                <c:pt idx="649">
                  <c:v>12.482910159999999</c:v>
                </c:pt>
                <c:pt idx="650">
                  <c:v>12.482910159999999</c:v>
                </c:pt>
                <c:pt idx="651">
                  <c:v>12.620727540000001</c:v>
                </c:pt>
                <c:pt idx="652">
                  <c:v>12.74023438</c:v>
                </c:pt>
                <c:pt idx="653">
                  <c:v>12.860717770000001</c:v>
                </c:pt>
                <c:pt idx="654">
                  <c:v>12.99060059</c:v>
                </c:pt>
                <c:pt idx="655">
                  <c:v>13.12133789</c:v>
                </c:pt>
                <c:pt idx="656">
                  <c:v>13.12133789</c:v>
                </c:pt>
                <c:pt idx="657">
                  <c:v>13.25280762</c:v>
                </c:pt>
                <c:pt idx="658">
                  <c:v>13.3848877</c:v>
                </c:pt>
                <c:pt idx="659">
                  <c:v>13.51733398</c:v>
                </c:pt>
                <c:pt idx="660">
                  <c:v>13.660766600000001</c:v>
                </c:pt>
                <c:pt idx="661">
                  <c:v>13.78503418</c:v>
                </c:pt>
                <c:pt idx="662">
                  <c:v>13.78503418</c:v>
                </c:pt>
                <c:pt idx="663">
                  <c:v>13.919311520000001</c:v>
                </c:pt>
                <c:pt idx="664">
                  <c:v>14.055053709999999</c:v>
                </c:pt>
                <c:pt idx="665">
                  <c:v>14.181030270000001</c:v>
                </c:pt>
                <c:pt idx="666">
                  <c:v>14.181030270000001</c:v>
                </c:pt>
                <c:pt idx="667">
                  <c:v>14.327514649999999</c:v>
                </c:pt>
                <c:pt idx="668">
                  <c:v>14.44458008</c:v>
                </c:pt>
                <c:pt idx="669">
                  <c:v>14.593261719999999</c:v>
                </c:pt>
                <c:pt idx="670">
                  <c:v>14.731079100000001</c:v>
                </c:pt>
                <c:pt idx="671">
                  <c:v>14.87097168</c:v>
                </c:pt>
                <c:pt idx="672">
                  <c:v>14.87097168</c:v>
                </c:pt>
                <c:pt idx="673">
                  <c:v>15.010375979999999</c:v>
                </c:pt>
                <c:pt idx="674">
                  <c:v>15.15124512</c:v>
                </c:pt>
                <c:pt idx="675">
                  <c:v>15.29211426</c:v>
                </c:pt>
                <c:pt idx="676">
                  <c:v>15.29211426</c:v>
                </c:pt>
                <c:pt idx="677">
                  <c:v>15.56616211</c:v>
                </c:pt>
                <c:pt idx="678">
                  <c:v>15.56616211</c:v>
                </c:pt>
                <c:pt idx="679">
                  <c:v>15.69909668</c:v>
                </c:pt>
                <c:pt idx="680">
                  <c:v>15.852905270000001</c:v>
                </c:pt>
                <c:pt idx="681">
                  <c:v>15.98718262</c:v>
                </c:pt>
                <c:pt idx="682">
                  <c:v>15.98718262</c:v>
                </c:pt>
                <c:pt idx="683">
                  <c:v>16.142089840000001</c:v>
                </c:pt>
                <c:pt idx="684">
                  <c:v>16.277832029999999</c:v>
                </c:pt>
                <c:pt idx="685">
                  <c:v>16.413330080000001</c:v>
                </c:pt>
                <c:pt idx="686">
                  <c:v>16.570678709999999</c:v>
                </c:pt>
                <c:pt idx="687">
                  <c:v>16.707519529999999</c:v>
                </c:pt>
                <c:pt idx="688">
                  <c:v>16.707519529999999</c:v>
                </c:pt>
                <c:pt idx="689">
                  <c:v>16.866699220000001</c:v>
                </c:pt>
                <c:pt idx="690">
                  <c:v>17.005126950000001</c:v>
                </c:pt>
                <c:pt idx="691">
                  <c:v>17.143554689999998</c:v>
                </c:pt>
                <c:pt idx="692">
                  <c:v>17.143554689999998</c:v>
                </c:pt>
                <c:pt idx="693">
                  <c:v>17.30480957</c:v>
                </c:pt>
                <c:pt idx="694">
                  <c:v>17.444335939999998</c:v>
                </c:pt>
                <c:pt idx="695">
                  <c:v>17.60717773</c:v>
                </c:pt>
                <c:pt idx="696">
                  <c:v>17.7479248</c:v>
                </c:pt>
                <c:pt idx="697">
                  <c:v>17.890258790000001</c:v>
                </c:pt>
                <c:pt idx="698">
                  <c:v>17.890258790000001</c:v>
                </c:pt>
                <c:pt idx="699">
                  <c:v>18.053833010000002</c:v>
                </c:pt>
                <c:pt idx="700">
                  <c:v>18.20874023</c:v>
                </c:pt>
                <c:pt idx="701">
                  <c:v>18.351928709999999</c:v>
                </c:pt>
                <c:pt idx="702">
                  <c:v>18.351928709999999</c:v>
                </c:pt>
                <c:pt idx="703">
                  <c:v>18.507446290000001</c:v>
                </c:pt>
                <c:pt idx="704">
                  <c:v>18.708251950000001</c:v>
                </c:pt>
                <c:pt idx="705">
                  <c:v>18.853027340000001</c:v>
                </c:pt>
                <c:pt idx="706">
                  <c:v>18.99987793</c:v>
                </c:pt>
                <c:pt idx="707">
                  <c:v>19.168823239999998</c:v>
                </c:pt>
                <c:pt idx="708">
                  <c:v>19.168823239999998</c:v>
                </c:pt>
                <c:pt idx="709">
                  <c:v>19.31665039</c:v>
                </c:pt>
                <c:pt idx="710">
                  <c:v>19.487182619999999</c:v>
                </c:pt>
                <c:pt idx="711">
                  <c:v>19.487182619999999</c:v>
                </c:pt>
                <c:pt idx="712">
                  <c:v>19.635742189999998</c:v>
                </c:pt>
                <c:pt idx="713">
                  <c:v>19.95727539</c:v>
                </c:pt>
                <c:pt idx="714">
                  <c:v>19.95727539</c:v>
                </c:pt>
                <c:pt idx="715">
                  <c:v>20.108398439999998</c:v>
                </c:pt>
                <c:pt idx="716">
                  <c:v>20.281982419999999</c:v>
                </c:pt>
                <c:pt idx="717">
                  <c:v>20.43359375</c:v>
                </c:pt>
                <c:pt idx="718">
                  <c:v>20.43359375</c:v>
                </c:pt>
                <c:pt idx="719">
                  <c:v>20.609375</c:v>
                </c:pt>
                <c:pt idx="720">
                  <c:v>20.76196289</c:v>
                </c:pt>
                <c:pt idx="721">
                  <c:v>20.76196289</c:v>
                </c:pt>
                <c:pt idx="722">
                  <c:v>21.104370119999999</c:v>
                </c:pt>
                <c:pt idx="723">
                  <c:v>21.25976563</c:v>
                </c:pt>
                <c:pt idx="724">
                  <c:v>21.25976563</c:v>
                </c:pt>
                <c:pt idx="725">
                  <c:v>21.438598630000001</c:v>
                </c:pt>
                <c:pt idx="726">
                  <c:v>21.594482419999999</c:v>
                </c:pt>
                <c:pt idx="727">
                  <c:v>21.594482419999999</c:v>
                </c:pt>
                <c:pt idx="728">
                  <c:v>21.77514648</c:v>
                </c:pt>
                <c:pt idx="729">
                  <c:v>21.93127441</c:v>
                </c:pt>
                <c:pt idx="730">
                  <c:v>22.08972168</c:v>
                </c:pt>
                <c:pt idx="731">
                  <c:v>22.272216799999999</c:v>
                </c:pt>
                <c:pt idx="732">
                  <c:v>22.430664060000002</c:v>
                </c:pt>
                <c:pt idx="733">
                  <c:v>22.6151123</c:v>
                </c:pt>
                <c:pt idx="734">
                  <c:v>22.6151123</c:v>
                </c:pt>
                <c:pt idx="735">
                  <c:v>22.774536130000001</c:v>
                </c:pt>
                <c:pt idx="736">
                  <c:v>22.960083010000002</c:v>
                </c:pt>
                <c:pt idx="737">
                  <c:v>22.960083010000002</c:v>
                </c:pt>
                <c:pt idx="738">
                  <c:v>23.121704099999999</c:v>
                </c:pt>
                <c:pt idx="739">
                  <c:v>23.295654299999999</c:v>
                </c:pt>
                <c:pt idx="740">
                  <c:v>23.47094727</c:v>
                </c:pt>
                <c:pt idx="741">
                  <c:v>23.659179689999998</c:v>
                </c:pt>
                <c:pt idx="742">
                  <c:v>23.8223877</c:v>
                </c:pt>
                <c:pt idx="743">
                  <c:v>23.8223877</c:v>
                </c:pt>
                <c:pt idx="744">
                  <c:v>23.99987793</c:v>
                </c:pt>
                <c:pt idx="745">
                  <c:v>24.177001950000001</c:v>
                </c:pt>
                <c:pt idx="746">
                  <c:v>24.342651369999999</c:v>
                </c:pt>
                <c:pt idx="747">
                  <c:v>24.342651369999999</c:v>
                </c:pt>
                <c:pt idx="748">
                  <c:v>24.508789060000002</c:v>
                </c:pt>
                <c:pt idx="749">
                  <c:v>24.881347659999999</c:v>
                </c:pt>
                <c:pt idx="750">
                  <c:v>24.881347659999999</c:v>
                </c:pt>
                <c:pt idx="751">
                  <c:v>25.062133790000001</c:v>
                </c:pt>
                <c:pt idx="752">
                  <c:v>25.229980470000001</c:v>
                </c:pt>
                <c:pt idx="753">
                  <c:v>25.229980470000001</c:v>
                </c:pt>
                <c:pt idx="754">
                  <c:v>25.399291989999998</c:v>
                </c:pt>
                <c:pt idx="755">
                  <c:v>25.594970700000001</c:v>
                </c:pt>
                <c:pt idx="756">
                  <c:v>25.778076169999999</c:v>
                </c:pt>
                <c:pt idx="757">
                  <c:v>25.778076169999999</c:v>
                </c:pt>
                <c:pt idx="758">
                  <c:v>26.120605470000001</c:v>
                </c:pt>
                <c:pt idx="759">
                  <c:v>26.319213869999999</c:v>
                </c:pt>
                <c:pt idx="760">
                  <c:v>26.319213869999999</c:v>
                </c:pt>
                <c:pt idx="761">
                  <c:v>26.49194336</c:v>
                </c:pt>
                <c:pt idx="762">
                  <c:v>26.66430664</c:v>
                </c:pt>
                <c:pt idx="763">
                  <c:v>26.838867189999998</c:v>
                </c:pt>
                <c:pt idx="764">
                  <c:v>26.838867189999998</c:v>
                </c:pt>
                <c:pt idx="765">
                  <c:v>27.040283200000001</c:v>
                </c:pt>
                <c:pt idx="766">
                  <c:v>27.241821290000001</c:v>
                </c:pt>
                <c:pt idx="767">
                  <c:v>27.417602540000001</c:v>
                </c:pt>
                <c:pt idx="768">
                  <c:v>27.62097168</c:v>
                </c:pt>
                <c:pt idx="769">
                  <c:v>27.797241209999999</c:v>
                </c:pt>
                <c:pt idx="770">
                  <c:v>27.797241209999999</c:v>
                </c:pt>
                <c:pt idx="771">
                  <c:v>28.0020752</c:v>
                </c:pt>
                <c:pt idx="772">
                  <c:v>28.180664060000002</c:v>
                </c:pt>
                <c:pt idx="773">
                  <c:v>28.38684082</c:v>
                </c:pt>
                <c:pt idx="774">
                  <c:v>28.38684082</c:v>
                </c:pt>
                <c:pt idx="775">
                  <c:v>28.7734375</c:v>
                </c:pt>
                <c:pt idx="776">
                  <c:v>28.7734375</c:v>
                </c:pt>
                <c:pt idx="777">
                  <c:v>28.953735349999999</c:v>
                </c:pt>
                <c:pt idx="778">
                  <c:v>29.13476563</c:v>
                </c:pt>
                <c:pt idx="779">
                  <c:v>29.344482419999999</c:v>
                </c:pt>
                <c:pt idx="780">
                  <c:v>29.344482419999999</c:v>
                </c:pt>
                <c:pt idx="781">
                  <c:v>29.54077148</c:v>
                </c:pt>
                <c:pt idx="782">
                  <c:v>29.723388669999999</c:v>
                </c:pt>
                <c:pt idx="783">
                  <c:v>29.723388669999999</c:v>
                </c:pt>
                <c:pt idx="784">
                  <c:v>30.10559082</c:v>
                </c:pt>
                <c:pt idx="785">
                  <c:v>30.31835938</c:v>
                </c:pt>
                <c:pt idx="786">
                  <c:v>30.31835938</c:v>
                </c:pt>
                <c:pt idx="787">
                  <c:v>30.531860349999999</c:v>
                </c:pt>
                <c:pt idx="788">
                  <c:v>30.68945313</c:v>
                </c:pt>
                <c:pt idx="789">
                  <c:v>30.90429688</c:v>
                </c:pt>
                <c:pt idx="790">
                  <c:v>30.90429688</c:v>
                </c:pt>
                <c:pt idx="791">
                  <c:v>31.091186520000001</c:v>
                </c:pt>
                <c:pt idx="792">
                  <c:v>31.293457029999999</c:v>
                </c:pt>
                <c:pt idx="793">
                  <c:v>31.293457029999999</c:v>
                </c:pt>
                <c:pt idx="794">
                  <c:v>31.714111330000001</c:v>
                </c:pt>
                <c:pt idx="795">
                  <c:v>31.903320310000002</c:v>
                </c:pt>
                <c:pt idx="796">
                  <c:v>31.903320310000002</c:v>
                </c:pt>
                <c:pt idx="797">
                  <c:v>32.108154300000002</c:v>
                </c:pt>
                <c:pt idx="798">
                  <c:v>32.328491210000003</c:v>
                </c:pt>
                <c:pt idx="799">
                  <c:v>32.519409179999997</c:v>
                </c:pt>
                <c:pt idx="800">
                  <c:v>32.519409179999997</c:v>
                </c:pt>
                <c:pt idx="801">
                  <c:v>32.725585940000002</c:v>
                </c:pt>
                <c:pt idx="802">
                  <c:v>32.93383789</c:v>
                </c:pt>
                <c:pt idx="803">
                  <c:v>33.12658691</c:v>
                </c:pt>
                <c:pt idx="804">
                  <c:v>33.349609379999997</c:v>
                </c:pt>
                <c:pt idx="805">
                  <c:v>33.559082029999999</c:v>
                </c:pt>
                <c:pt idx="806">
                  <c:v>33.559082029999999</c:v>
                </c:pt>
                <c:pt idx="807">
                  <c:v>33.754272460000003</c:v>
                </c:pt>
                <c:pt idx="808">
                  <c:v>33.949829100000002</c:v>
                </c:pt>
                <c:pt idx="809">
                  <c:v>33.949829100000002</c:v>
                </c:pt>
                <c:pt idx="810">
                  <c:v>34.17553711</c:v>
                </c:pt>
                <c:pt idx="811">
                  <c:v>34.600463869999999</c:v>
                </c:pt>
                <c:pt idx="812">
                  <c:v>34.600463869999999</c:v>
                </c:pt>
                <c:pt idx="813">
                  <c:v>34.797973630000001</c:v>
                </c:pt>
                <c:pt idx="814">
                  <c:v>35.026977539999997</c:v>
                </c:pt>
                <c:pt idx="815">
                  <c:v>35.225952149999998</c:v>
                </c:pt>
                <c:pt idx="816">
                  <c:v>35.225952149999998</c:v>
                </c:pt>
                <c:pt idx="817">
                  <c:v>35.456542970000001</c:v>
                </c:pt>
                <c:pt idx="818">
                  <c:v>35.657348630000001</c:v>
                </c:pt>
                <c:pt idx="819">
                  <c:v>35.657348630000001</c:v>
                </c:pt>
                <c:pt idx="820">
                  <c:v>36.08984375</c:v>
                </c:pt>
                <c:pt idx="821">
                  <c:v>36.323486330000001</c:v>
                </c:pt>
                <c:pt idx="822">
                  <c:v>36.323486330000001</c:v>
                </c:pt>
                <c:pt idx="823">
                  <c:v>36.526611330000001</c:v>
                </c:pt>
                <c:pt idx="824">
                  <c:v>36.761108399999998</c:v>
                </c:pt>
                <c:pt idx="825">
                  <c:v>36.761108399999998</c:v>
                </c:pt>
                <c:pt idx="826">
                  <c:v>36.964965820000003</c:v>
                </c:pt>
                <c:pt idx="827">
                  <c:v>37.169189449999998</c:v>
                </c:pt>
                <c:pt idx="828">
                  <c:v>37.40600586</c:v>
                </c:pt>
                <c:pt idx="829">
                  <c:v>37.612182619999999</c:v>
                </c:pt>
                <c:pt idx="830">
                  <c:v>37.850097660000003</c:v>
                </c:pt>
                <c:pt idx="831">
                  <c:v>37.850097660000003</c:v>
                </c:pt>
                <c:pt idx="832">
                  <c:v>38.056640629999997</c:v>
                </c:pt>
                <c:pt idx="833">
                  <c:v>38.296264649999998</c:v>
                </c:pt>
                <c:pt idx="834">
                  <c:v>38.504638669999999</c:v>
                </c:pt>
                <c:pt idx="835">
                  <c:v>38.504638669999999</c:v>
                </c:pt>
                <c:pt idx="836">
                  <c:v>38.729614259999998</c:v>
                </c:pt>
                <c:pt idx="837">
                  <c:v>39.180786130000001</c:v>
                </c:pt>
                <c:pt idx="838">
                  <c:v>39.180786130000001</c:v>
                </c:pt>
                <c:pt idx="839">
                  <c:v>39.391357419999999</c:v>
                </c:pt>
                <c:pt idx="840">
                  <c:v>39.618652339999997</c:v>
                </c:pt>
                <c:pt idx="841">
                  <c:v>39.847290039999997</c:v>
                </c:pt>
                <c:pt idx="842">
                  <c:v>39.847290039999997</c:v>
                </c:pt>
                <c:pt idx="843">
                  <c:v>40.059448240000002</c:v>
                </c:pt>
                <c:pt idx="844">
                  <c:v>40.3046875</c:v>
                </c:pt>
                <c:pt idx="845">
                  <c:v>40.3046875</c:v>
                </c:pt>
                <c:pt idx="846">
                  <c:v>40.749145509999998</c:v>
                </c:pt>
                <c:pt idx="847">
                  <c:v>40.98071289</c:v>
                </c:pt>
                <c:pt idx="848">
                  <c:v>40.98071289</c:v>
                </c:pt>
                <c:pt idx="849">
                  <c:v>41.21252441</c:v>
                </c:pt>
                <c:pt idx="850">
                  <c:v>41.461547850000002</c:v>
                </c:pt>
                <c:pt idx="851">
                  <c:v>41.461547850000002</c:v>
                </c:pt>
                <c:pt idx="852">
                  <c:v>41.677978520000003</c:v>
                </c:pt>
                <c:pt idx="853">
                  <c:v>41.911621089999997</c:v>
                </c:pt>
                <c:pt idx="854">
                  <c:v>42.129638669999999</c:v>
                </c:pt>
                <c:pt idx="855">
                  <c:v>42.381835940000002</c:v>
                </c:pt>
                <c:pt idx="856">
                  <c:v>42.600708009999998</c:v>
                </c:pt>
                <c:pt idx="857">
                  <c:v>42.837280270000001</c:v>
                </c:pt>
                <c:pt idx="858">
                  <c:v>42.837280270000001</c:v>
                </c:pt>
                <c:pt idx="859">
                  <c:v>43.07421875</c:v>
                </c:pt>
                <c:pt idx="860">
                  <c:v>43.2947998</c:v>
                </c:pt>
                <c:pt idx="861">
                  <c:v>43.2947998</c:v>
                </c:pt>
                <c:pt idx="862">
                  <c:v>43.550292970000001</c:v>
                </c:pt>
                <c:pt idx="863">
                  <c:v>43.772460940000002</c:v>
                </c:pt>
                <c:pt idx="864">
                  <c:v>44.029296879999997</c:v>
                </c:pt>
                <c:pt idx="865">
                  <c:v>44.252441410000003</c:v>
                </c:pt>
                <c:pt idx="866">
                  <c:v>44.510986330000001</c:v>
                </c:pt>
                <c:pt idx="867">
                  <c:v>44.510986330000001</c:v>
                </c:pt>
                <c:pt idx="868">
                  <c:v>44.734741210000003</c:v>
                </c:pt>
                <c:pt idx="869">
                  <c:v>44.99450684</c:v>
                </c:pt>
                <c:pt idx="870">
                  <c:v>45.237548830000001</c:v>
                </c:pt>
                <c:pt idx="871">
                  <c:v>45.237548830000001</c:v>
                </c:pt>
                <c:pt idx="872">
                  <c:v>45.481201169999999</c:v>
                </c:pt>
                <c:pt idx="873">
                  <c:v>45.725830080000001</c:v>
                </c:pt>
                <c:pt idx="874">
                  <c:v>45.95336914</c:v>
                </c:pt>
                <c:pt idx="875">
                  <c:v>46.198852539999997</c:v>
                </c:pt>
                <c:pt idx="876">
                  <c:v>46.44506836</c:v>
                </c:pt>
                <c:pt idx="877">
                  <c:v>46.69165039</c:v>
                </c:pt>
                <c:pt idx="878">
                  <c:v>46.69165039</c:v>
                </c:pt>
                <c:pt idx="879">
                  <c:v>46.938964839999997</c:v>
                </c:pt>
                <c:pt idx="880">
                  <c:v>47.169311520000001</c:v>
                </c:pt>
                <c:pt idx="881">
                  <c:v>47.169311520000001</c:v>
                </c:pt>
                <c:pt idx="882">
                  <c:v>47.436279300000002</c:v>
                </c:pt>
                <c:pt idx="883">
                  <c:v>47.936401369999999</c:v>
                </c:pt>
                <c:pt idx="884">
                  <c:v>47.936401369999999</c:v>
                </c:pt>
                <c:pt idx="885">
                  <c:v>48.169189449999998</c:v>
                </c:pt>
                <c:pt idx="886">
                  <c:v>48.438476559999998</c:v>
                </c:pt>
                <c:pt idx="887">
                  <c:v>48.438476559999998</c:v>
                </c:pt>
                <c:pt idx="888">
                  <c:v>48.672241210000003</c:v>
                </c:pt>
                <c:pt idx="889">
                  <c:v>48.925048830000001</c:v>
                </c:pt>
                <c:pt idx="890">
                  <c:v>49.178466800000002</c:v>
                </c:pt>
                <c:pt idx="891">
                  <c:v>49.178466800000002</c:v>
                </c:pt>
                <c:pt idx="892">
                  <c:v>49.668701169999999</c:v>
                </c:pt>
                <c:pt idx="893">
                  <c:v>49.90600586</c:v>
                </c:pt>
                <c:pt idx="894">
                  <c:v>49.90600586</c:v>
                </c:pt>
                <c:pt idx="895">
                  <c:v>50.143798830000001</c:v>
                </c:pt>
                <c:pt idx="896">
                  <c:v>50.418334960000003</c:v>
                </c:pt>
                <c:pt idx="897">
                  <c:v>50.418334960000003</c:v>
                </c:pt>
                <c:pt idx="898">
                  <c:v>50.675903320000003</c:v>
                </c:pt>
                <c:pt idx="899">
                  <c:v>50.93383789</c:v>
                </c:pt>
                <c:pt idx="900">
                  <c:v>51.17346191</c:v>
                </c:pt>
                <c:pt idx="901">
                  <c:v>51.432617190000002</c:v>
                </c:pt>
                <c:pt idx="902">
                  <c:v>51.692260740000002</c:v>
                </c:pt>
                <c:pt idx="903">
                  <c:v>51.971191410000003</c:v>
                </c:pt>
                <c:pt idx="904">
                  <c:v>51.971191410000003</c:v>
                </c:pt>
                <c:pt idx="905">
                  <c:v>52.213623050000002</c:v>
                </c:pt>
                <c:pt idx="906">
                  <c:v>52.475463869999999</c:v>
                </c:pt>
                <c:pt idx="907">
                  <c:v>52.475463869999999</c:v>
                </c:pt>
                <c:pt idx="908">
                  <c:v>52.737548830000001</c:v>
                </c:pt>
                <c:pt idx="909">
                  <c:v>53.264770509999998</c:v>
                </c:pt>
                <c:pt idx="910">
                  <c:v>53.264770509999998</c:v>
                </c:pt>
                <c:pt idx="911">
                  <c:v>53.510375979999999</c:v>
                </c:pt>
                <c:pt idx="912">
                  <c:v>53.775146479999997</c:v>
                </c:pt>
                <c:pt idx="913">
                  <c:v>53.775146479999997</c:v>
                </c:pt>
                <c:pt idx="914">
                  <c:v>54.060058589999997</c:v>
                </c:pt>
                <c:pt idx="915">
                  <c:v>54.326171879999997</c:v>
                </c:pt>
                <c:pt idx="916">
                  <c:v>54.57421875</c:v>
                </c:pt>
                <c:pt idx="917">
                  <c:v>54.57421875</c:v>
                </c:pt>
                <c:pt idx="918">
                  <c:v>55.110351559999998</c:v>
                </c:pt>
                <c:pt idx="919">
                  <c:v>55.3984375</c:v>
                </c:pt>
                <c:pt idx="920">
                  <c:v>55.3984375</c:v>
                </c:pt>
                <c:pt idx="921">
                  <c:v>55.648559570000003</c:v>
                </c:pt>
                <c:pt idx="922">
                  <c:v>55.899414059999998</c:v>
                </c:pt>
                <c:pt idx="923">
                  <c:v>55.899414059999998</c:v>
                </c:pt>
                <c:pt idx="924">
                  <c:v>56.1895752</c:v>
                </c:pt>
                <c:pt idx="925">
                  <c:v>56.48071289</c:v>
                </c:pt>
                <c:pt idx="926">
                  <c:v>56.733398440000002</c:v>
                </c:pt>
                <c:pt idx="927">
                  <c:v>57.00598145</c:v>
                </c:pt>
                <c:pt idx="928">
                  <c:v>57.2598877</c:v>
                </c:pt>
                <c:pt idx="929">
                  <c:v>57.553710940000002</c:v>
                </c:pt>
                <c:pt idx="930">
                  <c:v>57.553710940000002</c:v>
                </c:pt>
                <c:pt idx="931">
                  <c:v>57.808227539999997</c:v>
                </c:pt>
                <c:pt idx="932">
                  <c:v>58.084228520000003</c:v>
                </c:pt>
                <c:pt idx="933">
                  <c:v>58.084228520000003</c:v>
                </c:pt>
                <c:pt idx="934">
                  <c:v>58.656372070000003</c:v>
                </c:pt>
                <c:pt idx="935">
                  <c:v>58.9140625</c:v>
                </c:pt>
                <c:pt idx="936">
                  <c:v>58.9140625</c:v>
                </c:pt>
                <c:pt idx="937">
                  <c:v>59.192260740000002</c:v>
                </c:pt>
                <c:pt idx="938">
                  <c:v>59.470458979999997</c:v>
                </c:pt>
                <c:pt idx="939">
                  <c:v>59.470458979999997</c:v>
                </c:pt>
                <c:pt idx="940">
                  <c:v>59.729736330000001</c:v>
                </c:pt>
                <c:pt idx="941">
                  <c:v>60.030029300000002</c:v>
                </c:pt>
                <c:pt idx="942">
                  <c:v>60.290527339999997</c:v>
                </c:pt>
                <c:pt idx="943">
                  <c:v>60.571655270000001</c:v>
                </c:pt>
                <c:pt idx="944">
                  <c:v>60.873901369999999</c:v>
                </c:pt>
                <c:pt idx="945">
                  <c:v>60.873901369999999</c:v>
                </c:pt>
                <c:pt idx="946">
                  <c:v>61.136108399999998</c:v>
                </c:pt>
                <c:pt idx="947">
                  <c:v>61.43981934</c:v>
                </c:pt>
                <c:pt idx="948">
                  <c:v>61.703125</c:v>
                </c:pt>
                <c:pt idx="949">
                  <c:v>61.703125</c:v>
                </c:pt>
                <c:pt idx="950">
                  <c:v>61.967529300000002</c:v>
                </c:pt>
                <c:pt idx="951">
                  <c:v>62.274536130000001</c:v>
                </c:pt>
                <c:pt idx="952">
                  <c:v>62.545532229999999</c:v>
                </c:pt>
                <c:pt idx="953">
                  <c:v>62.837402339999997</c:v>
                </c:pt>
                <c:pt idx="954">
                  <c:v>63.12866211</c:v>
                </c:pt>
                <c:pt idx="955">
                  <c:v>63.420654300000002</c:v>
                </c:pt>
                <c:pt idx="956">
                  <c:v>63.420654300000002</c:v>
                </c:pt>
                <c:pt idx="957">
                  <c:v>63.712646479999997</c:v>
                </c:pt>
                <c:pt idx="958">
                  <c:v>64.00390625</c:v>
                </c:pt>
                <c:pt idx="959">
                  <c:v>64.00390625</c:v>
                </c:pt>
                <c:pt idx="960">
                  <c:v>64.295776369999999</c:v>
                </c:pt>
                <c:pt idx="961">
                  <c:v>64.566650390000007</c:v>
                </c:pt>
                <c:pt idx="962">
                  <c:v>64.858276369999999</c:v>
                </c:pt>
                <c:pt idx="963">
                  <c:v>65.15002441</c:v>
                </c:pt>
                <c:pt idx="964">
                  <c:v>65.441528320000003</c:v>
                </c:pt>
                <c:pt idx="965">
                  <c:v>65.733154299999995</c:v>
                </c:pt>
                <c:pt idx="966">
                  <c:v>65.733154299999995</c:v>
                </c:pt>
                <c:pt idx="967">
                  <c:v>66.003662109999993</c:v>
                </c:pt>
                <c:pt idx="968">
                  <c:v>66.31640625</c:v>
                </c:pt>
                <c:pt idx="969">
                  <c:v>66.31640625</c:v>
                </c:pt>
                <c:pt idx="970">
                  <c:v>66.587402339999997</c:v>
                </c:pt>
                <c:pt idx="971">
                  <c:v>67.191162109999993</c:v>
                </c:pt>
                <c:pt idx="972">
                  <c:v>67.191162109999993</c:v>
                </c:pt>
                <c:pt idx="973">
                  <c:v>67.482666019999996</c:v>
                </c:pt>
                <c:pt idx="974">
                  <c:v>67.753417970000001</c:v>
                </c:pt>
                <c:pt idx="975">
                  <c:v>67.753417970000001</c:v>
                </c:pt>
                <c:pt idx="976">
                  <c:v>68.066284179999997</c:v>
                </c:pt>
                <c:pt idx="977">
                  <c:v>68.357910160000003</c:v>
                </c:pt>
                <c:pt idx="978">
                  <c:v>68.628417970000001</c:v>
                </c:pt>
                <c:pt idx="979">
                  <c:v>68.628417970000001</c:v>
                </c:pt>
                <c:pt idx="980">
                  <c:v>69.233154299999995</c:v>
                </c:pt>
                <c:pt idx="981">
                  <c:v>69.233154299999995</c:v>
                </c:pt>
                <c:pt idx="982">
                  <c:v>69.503784179999997</c:v>
                </c:pt>
                <c:pt idx="983">
                  <c:v>69.816528320000003</c:v>
                </c:pt>
                <c:pt idx="984">
                  <c:v>70.087402339999997</c:v>
                </c:pt>
                <c:pt idx="985">
                  <c:v>70.087402339999997</c:v>
                </c:pt>
                <c:pt idx="986">
                  <c:v>70.378784179999997</c:v>
                </c:pt>
                <c:pt idx="987">
                  <c:v>70.649902339999997</c:v>
                </c:pt>
                <c:pt idx="988">
                  <c:v>70.920654299999995</c:v>
                </c:pt>
                <c:pt idx="989">
                  <c:v>71.233154299999995</c:v>
                </c:pt>
                <c:pt idx="990">
                  <c:v>71.524658200000005</c:v>
                </c:pt>
                <c:pt idx="991">
                  <c:v>71.524658200000005</c:v>
                </c:pt>
                <c:pt idx="992">
                  <c:v>71.837402339999997</c:v>
                </c:pt>
                <c:pt idx="993">
                  <c:v>72.128417970000001</c:v>
                </c:pt>
                <c:pt idx="994">
                  <c:v>72.399658200000005</c:v>
                </c:pt>
                <c:pt idx="995">
                  <c:v>72.399658200000005</c:v>
                </c:pt>
                <c:pt idx="996">
                  <c:v>72.670532230000006</c:v>
                </c:pt>
                <c:pt idx="997">
                  <c:v>73.253540040000004</c:v>
                </c:pt>
                <c:pt idx="998">
                  <c:v>73.253540040000004</c:v>
                </c:pt>
                <c:pt idx="999">
                  <c:v>73.545410160000003</c:v>
                </c:pt>
                <c:pt idx="1000">
                  <c:v>73.816284179999997</c:v>
                </c:pt>
                <c:pt idx="1001">
                  <c:v>73.816284179999997</c:v>
                </c:pt>
                <c:pt idx="1002">
                  <c:v>74.128417970000001</c:v>
                </c:pt>
                <c:pt idx="1003">
                  <c:v>74.399536130000001</c:v>
                </c:pt>
                <c:pt idx="1004">
                  <c:v>74.691162109999993</c:v>
                </c:pt>
                <c:pt idx="1005">
                  <c:v>74.691162109999993</c:v>
                </c:pt>
                <c:pt idx="1006">
                  <c:v>75.274414059999998</c:v>
                </c:pt>
                <c:pt idx="1007">
                  <c:v>75.566284179999997</c:v>
                </c:pt>
                <c:pt idx="1008">
                  <c:v>75.566284179999997</c:v>
                </c:pt>
                <c:pt idx="1009">
                  <c:v>75.857910160000003</c:v>
                </c:pt>
                <c:pt idx="1010">
                  <c:v>76.128662109999993</c:v>
                </c:pt>
                <c:pt idx="1011">
                  <c:v>76.128662109999993</c:v>
                </c:pt>
                <c:pt idx="1012">
                  <c:v>76.420532230000006</c:v>
                </c:pt>
                <c:pt idx="1013">
                  <c:v>76.712402339999997</c:v>
                </c:pt>
                <c:pt idx="1014">
                  <c:v>77.00390625</c:v>
                </c:pt>
                <c:pt idx="1015">
                  <c:v>77.274902339999997</c:v>
                </c:pt>
                <c:pt idx="1016">
                  <c:v>77.566650390000007</c:v>
                </c:pt>
                <c:pt idx="1017">
                  <c:v>77.87890625</c:v>
                </c:pt>
                <c:pt idx="1018">
                  <c:v>77.87890625</c:v>
                </c:pt>
                <c:pt idx="1019">
                  <c:v>78.170898440000002</c:v>
                </c:pt>
                <c:pt idx="1020">
                  <c:v>78.441894529999999</c:v>
                </c:pt>
                <c:pt idx="1021">
                  <c:v>78.441894529999999</c:v>
                </c:pt>
                <c:pt idx="1022">
                  <c:v>78.75390625</c:v>
                </c:pt>
                <c:pt idx="1023">
                  <c:v>79.337402339999997</c:v>
                </c:pt>
                <c:pt idx="1024">
                  <c:v>79.337402339999997</c:v>
                </c:pt>
                <c:pt idx="1025">
                  <c:v>79.628784179999997</c:v>
                </c:pt>
                <c:pt idx="1026">
                  <c:v>79.899780269999994</c:v>
                </c:pt>
                <c:pt idx="1027">
                  <c:v>79.899780269999994</c:v>
                </c:pt>
                <c:pt idx="1028">
                  <c:v>80.170532230000006</c:v>
                </c:pt>
                <c:pt idx="1029">
                  <c:v>80.482666019999996</c:v>
                </c:pt>
                <c:pt idx="1030">
                  <c:v>80.774536130000001</c:v>
                </c:pt>
                <c:pt idx="1031">
                  <c:v>80.774536130000001</c:v>
                </c:pt>
                <c:pt idx="1032">
                  <c:v>81.357299800000007</c:v>
                </c:pt>
                <c:pt idx="1033">
                  <c:v>81.649291989999995</c:v>
                </c:pt>
                <c:pt idx="1034">
                  <c:v>81.649291989999995</c:v>
                </c:pt>
                <c:pt idx="1035">
                  <c:v>81.920043949999993</c:v>
                </c:pt>
                <c:pt idx="1036">
                  <c:v>82.211791989999995</c:v>
                </c:pt>
                <c:pt idx="1037">
                  <c:v>82.211791989999995</c:v>
                </c:pt>
                <c:pt idx="1038">
                  <c:v>82.524658200000005</c:v>
                </c:pt>
                <c:pt idx="1039">
                  <c:v>82.79528809</c:v>
                </c:pt>
                <c:pt idx="1040">
                  <c:v>83.087036130000001</c:v>
                </c:pt>
                <c:pt idx="1041">
                  <c:v>83.357543949999993</c:v>
                </c:pt>
                <c:pt idx="1042">
                  <c:v>83.670654299999995</c:v>
                </c:pt>
                <c:pt idx="1043">
                  <c:v>83.941528320000003</c:v>
                </c:pt>
                <c:pt idx="1044">
                  <c:v>83.941528320000003</c:v>
                </c:pt>
                <c:pt idx="1045">
                  <c:v>84.212158200000005</c:v>
                </c:pt>
                <c:pt idx="1046">
                  <c:v>84.482666019999996</c:v>
                </c:pt>
                <c:pt idx="1047">
                  <c:v>84.482666019999996</c:v>
                </c:pt>
                <c:pt idx="1048">
                  <c:v>84.795776369999999</c:v>
                </c:pt>
                <c:pt idx="1049">
                  <c:v>85.08752441</c:v>
                </c:pt>
                <c:pt idx="1050">
                  <c:v>85.357910160000003</c:v>
                </c:pt>
                <c:pt idx="1051">
                  <c:v>85.670898440000002</c:v>
                </c:pt>
                <c:pt idx="1052">
                  <c:v>85.941894529999999</c:v>
                </c:pt>
                <c:pt idx="1053">
                  <c:v>86.233154299999995</c:v>
                </c:pt>
                <c:pt idx="1054">
                  <c:v>86.233154299999995</c:v>
                </c:pt>
                <c:pt idx="1055">
                  <c:v>86.504150390000007</c:v>
                </c:pt>
                <c:pt idx="1056">
                  <c:v>86.816772459999996</c:v>
                </c:pt>
                <c:pt idx="1057">
                  <c:v>87.107910160000003</c:v>
                </c:pt>
                <c:pt idx="1058">
                  <c:v>87.107910160000003</c:v>
                </c:pt>
                <c:pt idx="1059">
                  <c:v>87.650146480000004</c:v>
                </c:pt>
                <c:pt idx="1060">
                  <c:v>87.650146480000004</c:v>
                </c:pt>
                <c:pt idx="1061">
                  <c:v>87.962280269999994</c:v>
                </c:pt>
                <c:pt idx="1062">
                  <c:v>88.29528809</c:v>
                </c:pt>
                <c:pt idx="1063">
                  <c:v>88.566284179999997</c:v>
                </c:pt>
                <c:pt idx="1064">
                  <c:v>88.566284179999997</c:v>
                </c:pt>
                <c:pt idx="1065">
                  <c:v>88.857543949999993</c:v>
                </c:pt>
                <c:pt idx="1066">
                  <c:v>89.128662109999993</c:v>
                </c:pt>
                <c:pt idx="1067">
                  <c:v>89.441284179999997</c:v>
                </c:pt>
                <c:pt idx="1068">
                  <c:v>89.711791989999995</c:v>
                </c:pt>
                <c:pt idx="1069">
                  <c:v>90.003540040000004</c:v>
                </c:pt>
                <c:pt idx="1070">
                  <c:v>90.003540040000004</c:v>
                </c:pt>
                <c:pt idx="1071">
                  <c:v>90.274414059999998</c:v>
                </c:pt>
                <c:pt idx="1072">
                  <c:v>90.587036130000001</c:v>
                </c:pt>
                <c:pt idx="1073">
                  <c:v>90.857666019999996</c:v>
                </c:pt>
                <c:pt idx="1074">
                  <c:v>90.857666019999996</c:v>
                </c:pt>
                <c:pt idx="1075">
                  <c:v>91.149536130000001</c:v>
                </c:pt>
                <c:pt idx="1076">
                  <c:v>91.42028809</c:v>
                </c:pt>
                <c:pt idx="1077">
                  <c:v>91.732910160000003</c:v>
                </c:pt>
                <c:pt idx="1078">
                  <c:v>92.024780269999994</c:v>
                </c:pt>
                <c:pt idx="1079">
                  <c:v>92.295532230000006</c:v>
                </c:pt>
                <c:pt idx="1080">
                  <c:v>92.295532230000006</c:v>
                </c:pt>
                <c:pt idx="1081">
                  <c:v>92.607910160000003</c:v>
                </c:pt>
                <c:pt idx="1082">
                  <c:v>92.879150390000007</c:v>
                </c:pt>
                <c:pt idx="1083">
                  <c:v>93.170776369999999</c:v>
                </c:pt>
                <c:pt idx="1084">
                  <c:v>93.170776369999999</c:v>
                </c:pt>
                <c:pt idx="1085">
                  <c:v>93.754028320000003</c:v>
                </c:pt>
                <c:pt idx="1086">
                  <c:v>93.754028320000003</c:v>
                </c:pt>
                <c:pt idx="1087">
                  <c:v>94.024902339999997</c:v>
                </c:pt>
                <c:pt idx="1088">
                  <c:v>94.316772459999996</c:v>
                </c:pt>
                <c:pt idx="1089">
                  <c:v>94.62890625</c:v>
                </c:pt>
                <c:pt idx="1090">
                  <c:v>94.62890625</c:v>
                </c:pt>
                <c:pt idx="1091">
                  <c:v>94.899658200000005</c:v>
                </c:pt>
                <c:pt idx="1092">
                  <c:v>95.191650390000007</c:v>
                </c:pt>
                <c:pt idx="1093">
                  <c:v>95.191650390000007</c:v>
                </c:pt>
                <c:pt idx="1094">
                  <c:v>95.774536130000001</c:v>
                </c:pt>
                <c:pt idx="1095">
                  <c:v>96.066284179999997</c:v>
                </c:pt>
                <c:pt idx="1096">
                  <c:v>96.066284179999997</c:v>
                </c:pt>
                <c:pt idx="1097">
                  <c:v>96.336914059999998</c:v>
                </c:pt>
                <c:pt idx="1098">
                  <c:v>96.649414059999998</c:v>
                </c:pt>
                <c:pt idx="1099">
                  <c:v>96.941284179999997</c:v>
                </c:pt>
                <c:pt idx="1100">
                  <c:v>96.941284179999997</c:v>
                </c:pt>
                <c:pt idx="1101">
                  <c:v>97.23278809</c:v>
                </c:pt>
                <c:pt idx="1102">
                  <c:v>97.524658200000005</c:v>
                </c:pt>
                <c:pt idx="1103">
                  <c:v>97.795410160000003</c:v>
                </c:pt>
                <c:pt idx="1104">
                  <c:v>98.087158200000005</c:v>
                </c:pt>
                <c:pt idx="1105">
                  <c:v>98.379028320000003</c:v>
                </c:pt>
                <c:pt idx="1106">
                  <c:v>98.379028320000003</c:v>
                </c:pt>
                <c:pt idx="1107">
                  <c:v>98.691772459999996</c:v>
                </c:pt>
                <c:pt idx="1108">
                  <c:v>98.962158200000005</c:v>
                </c:pt>
                <c:pt idx="1109">
                  <c:v>98.962158200000005</c:v>
                </c:pt>
                <c:pt idx="1110">
                  <c:v>99.27502441</c:v>
                </c:pt>
                <c:pt idx="1111">
                  <c:v>99.837280269999994</c:v>
                </c:pt>
                <c:pt idx="1112">
                  <c:v>99.837280269999994</c:v>
                </c:pt>
                <c:pt idx="1113">
                  <c:v>100.1081543</c:v>
                </c:pt>
                <c:pt idx="1114">
                  <c:v>100.4206543</c:v>
                </c:pt>
                <c:pt idx="1115">
                  <c:v>100.69165039000001</c:v>
                </c:pt>
                <c:pt idx="1116">
                  <c:v>100.69165039000001</c:v>
                </c:pt>
                <c:pt idx="1117">
                  <c:v>100.98291016</c:v>
                </c:pt>
                <c:pt idx="1118">
                  <c:v>101.25402832</c:v>
                </c:pt>
                <c:pt idx="1119">
                  <c:v>101.25402832</c:v>
                </c:pt>
                <c:pt idx="1120">
                  <c:v>101.85766602</c:v>
                </c:pt>
                <c:pt idx="1121">
                  <c:v>102.12878418</c:v>
                </c:pt>
                <c:pt idx="1122">
                  <c:v>102.12878418</c:v>
                </c:pt>
                <c:pt idx="1123">
                  <c:v>102.44116210999999</c:v>
                </c:pt>
                <c:pt idx="1124">
                  <c:v>102.73242188</c:v>
                </c:pt>
                <c:pt idx="1125">
                  <c:v>102.73242188</c:v>
                </c:pt>
                <c:pt idx="1126">
                  <c:v>103.00354004</c:v>
                </c:pt>
                <c:pt idx="1127">
                  <c:v>103.31616210999999</c:v>
                </c:pt>
                <c:pt idx="1128">
                  <c:v>103.60742188</c:v>
                </c:pt>
                <c:pt idx="1129">
                  <c:v>103.87841797</c:v>
                </c:pt>
                <c:pt idx="1130">
                  <c:v>104.17016602</c:v>
                </c:pt>
                <c:pt idx="1131">
                  <c:v>104.46191406</c:v>
                </c:pt>
                <c:pt idx="1132">
                  <c:v>104.46191406</c:v>
                </c:pt>
                <c:pt idx="1133">
                  <c:v>104.75378418</c:v>
                </c:pt>
                <c:pt idx="1134">
                  <c:v>105.0456543</c:v>
                </c:pt>
                <c:pt idx="1135">
                  <c:v>105.0456543</c:v>
                </c:pt>
                <c:pt idx="1136">
                  <c:v>105.33703613</c:v>
                </c:pt>
                <c:pt idx="1137">
                  <c:v>105.62915039000001</c:v>
                </c:pt>
                <c:pt idx="1138">
                  <c:v>105.92077637</c:v>
                </c:pt>
                <c:pt idx="1139">
                  <c:v>106.19177246</c:v>
                </c:pt>
                <c:pt idx="1140">
                  <c:v>106.50427246</c:v>
                </c:pt>
                <c:pt idx="1141">
                  <c:v>106.77490234</c:v>
                </c:pt>
                <c:pt idx="1142">
                  <c:v>106.77490234</c:v>
                </c:pt>
                <c:pt idx="1143">
                  <c:v>107.0871582</c:v>
                </c:pt>
                <c:pt idx="1144">
                  <c:v>107.42077637</c:v>
                </c:pt>
                <c:pt idx="1145">
                  <c:v>107.42077637</c:v>
                </c:pt>
                <c:pt idx="1146">
                  <c:v>107.96191406</c:v>
                </c:pt>
                <c:pt idx="1147">
                  <c:v>108.25390625</c:v>
                </c:pt>
                <c:pt idx="1148">
                  <c:v>108.25390625</c:v>
                </c:pt>
                <c:pt idx="1149">
                  <c:v>108.52453613</c:v>
                </c:pt>
                <c:pt idx="1150">
                  <c:v>108.83666992000001</c:v>
                </c:pt>
                <c:pt idx="1151">
                  <c:v>108.83666992000001</c:v>
                </c:pt>
                <c:pt idx="1152">
                  <c:v>109.10766602</c:v>
                </c:pt>
                <c:pt idx="1153">
                  <c:v>109.44116210999999</c:v>
                </c:pt>
                <c:pt idx="1154">
                  <c:v>109.71142578</c:v>
                </c:pt>
                <c:pt idx="1155">
                  <c:v>109.98254394999999</c:v>
                </c:pt>
                <c:pt idx="1156">
                  <c:v>110.27416992000001</c:v>
                </c:pt>
                <c:pt idx="1157">
                  <c:v>110.27416992000001</c:v>
                </c:pt>
                <c:pt idx="1158">
                  <c:v>110.56616210999999</c:v>
                </c:pt>
                <c:pt idx="1159">
                  <c:v>110.85778809</c:v>
                </c:pt>
                <c:pt idx="1160">
                  <c:v>111.14929198999999</c:v>
                </c:pt>
                <c:pt idx="1161">
                  <c:v>111.14929198999999</c:v>
                </c:pt>
                <c:pt idx="1162">
                  <c:v>111.71166992000001</c:v>
                </c:pt>
                <c:pt idx="1163">
                  <c:v>112.02453613</c:v>
                </c:pt>
                <c:pt idx="1164">
                  <c:v>112.02453613</c:v>
                </c:pt>
                <c:pt idx="1165">
                  <c:v>112.29577637</c:v>
                </c:pt>
                <c:pt idx="1166">
                  <c:v>112.58679198999999</c:v>
                </c:pt>
                <c:pt idx="1167">
                  <c:v>112.58679198999999</c:v>
                </c:pt>
                <c:pt idx="1168">
                  <c:v>112.8996582</c:v>
                </c:pt>
                <c:pt idx="1169">
                  <c:v>113.19152832</c:v>
                </c:pt>
                <c:pt idx="1170">
                  <c:v>113.46191406</c:v>
                </c:pt>
                <c:pt idx="1171">
                  <c:v>113.7331543</c:v>
                </c:pt>
                <c:pt idx="1172">
                  <c:v>114.04602051000001</c:v>
                </c:pt>
                <c:pt idx="1173">
                  <c:v>114.31665039000001</c:v>
                </c:pt>
                <c:pt idx="1174">
                  <c:v>114.31665039000001</c:v>
                </c:pt>
                <c:pt idx="1175">
                  <c:v>114.60827637</c:v>
                </c:pt>
                <c:pt idx="1176">
                  <c:v>114.9206543</c:v>
                </c:pt>
                <c:pt idx="1177">
                  <c:v>114.9206543</c:v>
                </c:pt>
                <c:pt idx="1178">
                  <c:v>115.19140625</c:v>
                </c:pt>
                <c:pt idx="1179">
                  <c:v>115.48303223000001</c:v>
                </c:pt>
                <c:pt idx="1180">
                  <c:v>115.75390625</c:v>
                </c:pt>
                <c:pt idx="1181">
                  <c:v>116.06604004</c:v>
                </c:pt>
                <c:pt idx="1182">
                  <c:v>116.33666992000001</c:v>
                </c:pt>
                <c:pt idx="1183">
                  <c:v>116.33666992000001</c:v>
                </c:pt>
                <c:pt idx="1184">
                  <c:v>116.62866210999999</c:v>
                </c:pt>
                <c:pt idx="1185">
                  <c:v>116.89941406</c:v>
                </c:pt>
                <c:pt idx="1186">
                  <c:v>117.21154785</c:v>
                </c:pt>
                <c:pt idx="1187">
                  <c:v>117.21154785</c:v>
                </c:pt>
                <c:pt idx="1188">
                  <c:v>117.77429198999999</c:v>
                </c:pt>
                <c:pt idx="1189">
                  <c:v>118.08679198999999</c:v>
                </c:pt>
                <c:pt idx="1190">
                  <c:v>118.08679198999999</c:v>
                </c:pt>
                <c:pt idx="1191">
                  <c:v>118.35791016</c:v>
                </c:pt>
                <c:pt idx="1192">
                  <c:v>118.64953613</c:v>
                </c:pt>
                <c:pt idx="1193">
                  <c:v>118.64953613</c:v>
                </c:pt>
                <c:pt idx="1194">
                  <c:v>118.96203613</c:v>
                </c:pt>
                <c:pt idx="1195">
                  <c:v>119.23327637</c:v>
                </c:pt>
                <c:pt idx="1196">
                  <c:v>119.52490234</c:v>
                </c:pt>
                <c:pt idx="1197">
                  <c:v>119.81652832</c:v>
                </c:pt>
                <c:pt idx="1198">
                  <c:v>120.10839844</c:v>
                </c:pt>
                <c:pt idx="1199">
                  <c:v>120.37902832</c:v>
                </c:pt>
                <c:pt idx="1200">
                  <c:v>120.37902832</c:v>
                </c:pt>
                <c:pt idx="1201">
                  <c:v>120.67089844</c:v>
                </c:pt>
                <c:pt idx="1202">
                  <c:v>120.96191406</c:v>
                </c:pt>
                <c:pt idx="1203">
                  <c:v>120.96191406</c:v>
                </c:pt>
                <c:pt idx="1204">
                  <c:v>121.25378418</c:v>
                </c:pt>
                <c:pt idx="1205">
                  <c:v>121.81640625</c:v>
                </c:pt>
                <c:pt idx="1206">
                  <c:v>121.81640625</c:v>
                </c:pt>
                <c:pt idx="1207">
                  <c:v>122.12854004</c:v>
                </c:pt>
                <c:pt idx="1208">
                  <c:v>122.42053223000001</c:v>
                </c:pt>
                <c:pt idx="1209">
                  <c:v>122.42053223000001</c:v>
                </c:pt>
                <c:pt idx="1210">
                  <c:v>122.71179198999999</c:v>
                </c:pt>
                <c:pt idx="1211">
                  <c:v>122.98303223000001</c:v>
                </c:pt>
                <c:pt idx="1212">
                  <c:v>123.27441406</c:v>
                </c:pt>
                <c:pt idx="1213">
                  <c:v>123.27441406</c:v>
                </c:pt>
                <c:pt idx="1214">
                  <c:v>123.8782959</c:v>
                </c:pt>
                <c:pt idx="1215">
                  <c:v>123.8782959</c:v>
                </c:pt>
                <c:pt idx="1216">
                  <c:v>124.19104004</c:v>
                </c:pt>
                <c:pt idx="1217">
                  <c:v>124.46179198999999</c:v>
                </c:pt>
                <c:pt idx="1218">
                  <c:v>124.73278809</c:v>
                </c:pt>
                <c:pt idx="1219">
                  <c:v>124.73278809</c:v>
                </c:pt>
                <c:pt idx="1220">
                  <c:v>125.04577637</c:v>
                </c:pt>
                <c:pt idx="1221">
                  <c:v>125.33703613</c:v>
                </c:pt>
                <c:pt idx="1222">
                  <c:v>125.6081543</c:v>
                </c:pt>
                <c:pt idx="1223">
                  <c:v>125.6081543</c:v>
                </c:pt>
                <c:pt idx="1224">
                  <c:v>126.19152832</c:v>
                </c:pt>
                <c:pt idx="1225">
                  <c:v>126.4621582</c:v>
                </c:pt>
                <c:pt idx="1226">
                  <c:v>126.4621582</c:v>
                </c:pt>
                <c:pt idx="1227">
                  <c:v>126.75390625</c:v>
                </c:pt>
                <c:pt idx="1228">
                  <c:v>127.06640625</c:v>
                </c:pt>
                <c:pt idx="1229">
                  <c:v>127.06640625</c:v>
                </c:pt>
                <c:pt idx="1230">
                  <c:v>127.35839844</c:v>
                </c:pt>
                <c:pt idx="1231">
                  <c:v>127.62902832</c:v>
                </c:pt>
                <c:pt idx="1232">
                  <c:v>127.62902832</c:v>
                </c:pt>
                <c:pt idx="1233">
                  <c:v>128.2331543</c:v>
                </c:pt>
                <c:pt idx="1234">
                  <c:v>128.50390625</c:v>
                </c:pt>
                <c:pt idx="1235">
                  <c:v>128.50390625</c:v>
                </c:pt>
                <c:pt idx="1236">
                  <c:v>128.77502440999999</c:v>
                </c:pt>
                <c:pt idx="1237">
                  <c:v>129.08703613</c:v>
                </c:pt>
                <c:pt idx="1238">
                  <c:v>129.37866210999999</c:v>
                </c:pt>
                <c:pt idx="1239">
                  <c:v>129.37866210999999</c:v>
                </c:pt>
                <c:pt idx="1240">
                  <c:v>129.67041015999999</c:v>
                </c:pt>
                <c:pt idx="1241">
                  <c:v>130.23278809000001</c:v>
                </c:pt>
                <c:pt idx="1242">
                  <c:v>130.23278809000001</c:v>
                </c:pt>
                <c:pt idx="1243">
                  <c:v>130.54528809000001</c:v>
                </c:pt>
                <c:pt idx="1244">
                  <c:v>130.81567383000001</c:v>
                </c:pt>
                <c:pt idx="1245">
                  <c:v>130.81567383000001</c:v>
                </c:pt>
                <c:pt idx="1246">
                  <c:v>131.10766602000001</c:v>
                </c:pt>
                <c:pt idx="1247">
                  <c:v>131.39941406</c:v>
                </c:pt>
                <c:pt idx="1248">
                  <c:v>131.69091796999999</c:v>
                </c:pt>
                <c:pt idx="1249">
                  <c:v>131.69091796999999</c:v>
                </c:pt>
                <c:pt idx="1250">
                  <c:v>132.27478027000001</c:v>
                </c:pt>
                <c:pt idx="1251">
                  <c:v>132.27478027000001</c:v>
                </c:pt>
                <c:pt idx="1252">
                  <c:v>132.56616210999999</c:v>
                </c:pt>
                <c:pt idx="1253">
                  <c:v>132.8371582</c:v>
                </c:pt>
                <c:pt idx="1254">
                  <c:v>133.12878418</c:v>
                </c:pt>
                <c:pt idx="1255">
                  <c:v>133.12878418</c:v>
                </c:pt>
                <c:pt idx="1256">
                  <c:v>133.4206543</c:v>
                </c:pt>
                <c:pt idx="1257">
                  <c:v>133.71228027000001</c:v>
                </c:pt>
                <c:pt idx="1258">
                  <c:v>133.9831543</c:v>
                </c:pt>
                <c:pt idx="1259">
                  <c:v>134.2956543</c:v>
                </c:pt>
                <c:pt idx="1260">
                  <c:v>134.58728027000001</c:v>
                </c:pt>
                <c:pt idx="1261">
                  <c:v>134.58728027000001</c:v>
                </c:pt>
                <c:pt idx="1262">
                  <c:v>134.87902832</c:v>
                </c:pt>
                <c:pt idx="1263">
                  <c:v>135.19116210999999</c:v>
                </c:pt>
                <c:pt idx="1264">
                  <c:v>135.46203613</c:v>
                </c:pt>
                <c:pt idx="1265">
                  <c:v>135.46203613</c:v>
                </c:pt>
                <c:pt idx="1266">
                  <c:v>135.7331543</c:v>
                </c:pt>
                <c:pt idx="1267">
                  <c:v>136.00390625</c:v>
                </c:pt>
                <c:pt idx="1268">
                  <c:v>136.31616210999999</c:v>
                </c:pt>
                <c:pt idx="1269">
                  <c:v>136.5871582</c:v>
                </c:pt>
                <c:pt idx="1270">
                  <c:v>136.87878418</c:v>
                </c:pt>
                <c:pt idx="1271">
                  <c:v>136.87878418</c:v>
                </c:pt>
                <c:pt idx="1272">
                  <c:v>137.14990234000001</c:v>
                </c:pt>
                <c:pt idx="1273">
                  <c:v>137.46179198999999</c:v>
                </c:pt>
                <c:pt idx="1274">
                  <c:v>137.73291015999999</c:v>
                </c:pt>
                <c:pt idx="1275">
                  <c:v>137.73291015999999</c:v>
                </c:pt>
                <c:pt idx="1276">
                  <c:v>138.29541015999999</c:v>
                </c:pt>
                <c:pt idx="1277">
                  <c:v>138.29541015999999</c:v>
                </c:pt>
                <c:pt idx="1278">
                  <c:v>138.62866210999999</c:v>
                </c:pt>
                <c:pt idx="1279">
                  <c:v>138.89978027000001</c:v>
                </c:pt>
                <c:pt idx="1280">
                  <c:v>139.19104003999999</c:v>
                </c:pt>
                <c:pt idx="1281">
                  <c:v>139.19104003999999</c:v>
                </c:pt>
                <c:pt idx="1282">
                  <c:v>139.4621582</c:v>
                </c:pt>
                <c:pt idx="1283">
                  <c:v>139.77490234000001</c:v>
                </c:pt>
                <c:pt idx="1284">
                  <c:v>140.0456543</c:v>
                </c:pt>
                <c:pt idx="1285">
                  <c:v>140.33728027000001</c:v>
                </c:pt>
                <c:pt idx="1286">
                  <c:v>140.6081543</c:v>
                </c:pt>
                <c:pt idx="1287">
                  <c:v>140.6081543</c:v>
                </c:pt>
                <c:pt idx="1288">
                  <c:v>140.92077637</c:v>
                </c:pt>
                <c:pt idx="1289">
                  <c:v>141.21240234000001</c:v>
                </c:pt>
                <c:pt idx="1290">
                  <c:v>141.48327637</c:v>
                </c:pt>
                <c:pt idx="1291">
                  <c:v>141.48327637</c:v>
                </c:pt>
                <c:pt idx="1292">
                  <c:v>141.77502440999999</c:v>
                </c:pt>
                <c:pt idx="1293">
                  <c:v>142.31604003999999</c:v>
                </c:pt>
                <c:pt idx="1294">
                  <c:v>142.31604003999999</c:v>
                </c:pt>
                <c:pt idx="1295">
                  <c:v>142.62890625</c:v>
                </c:pt>
                <c:pt idx="1296">
                  <c:v>142.92077637</c:v>
                </c:pt>
                <c:pt idx="1297">
                  <c:v>142.92077637</c:v>
                </c:pt>
                <c:pt idx="1298">
                  <c:v>143.21240234000001</c:v>
                </c:pt>
                <c:pt idx="1299">
                  <c:v>143.50390625</c:v>
                </c:pt>
                <c:pt idx="1300">
                  <c:v>143.79541015999999</c:v>
                </c:pt>
                <c:pt idx="1301">
                  <c:v>143.79541015999999</c:v>
                </c:pt>
                <c:pt idx="1302">
                  <c:v>144.33728027000001</c:v>
                </c:pt>
                <c:pt idx="1303">
                  <c:v>144.64990234000001</c:v>
                </c:pt>
                <c:pt idx="1304">
                  <c:v>144.64990234000001</c:v>
                </c:pt>
                <c:pt idx="1305">
                  <c:v>144.92053222999999</c:v>
                </c:pt>
                <c:pt idx="1306">
                  <c:v>145.2121582</c:v>
                </c:pt>
                <c:pt idx="1307">
                  <c:v>145.4831543</c:v>
                </c:pt>
                <c:pt idx="1308">
                  <c:v>145.4831543</c:v>
                </c:pt>
                <c:pt idx="1309">
                  <c:v>145.79541015999999</c:v>
                </c:pt>
                <c:pt idx="1310">
                  <c:v>146.08703613</c:v>
                </c:pt>
                <c:pt idx="1311">
                  <c:v>146.35778809000001</c:v>
                </c:pt>
                <c:pt idx="1312">
                  <c:v>146.67028809000001</c:v>
                </c:pt>
                <c:pt idx="1313">
                  <c:v>146.9621582</c:v>
                </c:pt>
                <c:pt idx="1314">
                  <c:v>146.9621582</c:v>
                </c:pt>
                <c:pt idx="1315">
                  <c:v>147.23303222999999</c:v>
                </c:pt>
                <c:pt idx="1316">
                  <c:v>147.54541015999999</c:v>
                </c:pt>
                <c:pt idx="1317">
                  <c:v>147.81591796999999</c:v>
                </c:pt>
                <c:pt idx="1318">
                  <c:v>147.81591796999999</c:v>
                </c:pt>
                <c:pt idx="1319">
                  <c:v>148.1081543</c:v>
                </c:pt>
                <c:pt idx="1320">
                  <c:v>148.67053222999999</c:v>
                </c:pt>
                <c:pt idx="1321">
                  <c:v>148.67053222999999</c:v>
                </c:pt>
                <c:pt idx="1322">
                  <c:v>148.96240234000001</c:v>
                </c:pt>
                <c:pt idx="1323">
                  <c:v>149.25415039000001</c:v>
                </c:pt>
                <c:pt idx="1324">
                  <c:v>149.25415039000001</c:v>
                </c:pt>
                <c:pt idx="1325">
                  <c:v>149.5456543</c:v>
                </c:pt>
                <c:pt idx="1326">
                  <c:v>149.83752440999999</c:v>
                </c:pt>
                <c:pt idx="1327">
                  <c:v>150.12915039000001</c:v>
                </c:pt>
                <c:pt idx="1328">
                  <c:v>150.12915039000001</c:v>
                </c:pt>
                <c:pt idx="1329">
                  <c:v>150.71252440999999</c:v>
                </c:pt>
                <c:pt idx="1330">
                  <c:v>150.71252440999999</c:v>
                </c:pt>
                <c:pt idx="1331">
                  <c:v>151.00402832</c:v>
                </c:pt>
                <c:pt idx="1332">
                  <c:v>151.27490234000001</c:v>
                </c:pt>
                <c:pt idx="1333">
                  <c:v>151.5871582</c:v>
                </c:pt>
                <c:pt idx="1334">
                  <c:v>151.5871582</c:v>
                </c:pt>
                <c:pt idx="1335">
                  <c:v>151.85791015999999</c:v>
                </c:pt>
                <c:pt idx="1336">
                  <c:v>152.16992188</c:v>
                </c:pt>
                <c:pt idx="1337">
                  <c:v>152.16992188</c:v>
                </c:pt>
                <c:pt idx="1338">
                  <c:v>152.75341796999999</c:v>
                </c:pt>
                <c:pt idx="1339">
                  <c:v>153.04479979999999</c:v>
                </c:pt>
                <c:pt idx="1340">
                  <c:v>153.04479979999999</c:v>
                </c:pt>
                <c:pt idx="1341">
                  <c:v>153.31567383000001</c:v>
                </c:pt>
                <c:pt idx="1342">
                  <c:v>153.58691406</c:v>
                </c:pt>
                <c:pt idx="1343">
                  <c:v>153.8996582</c:v>
                </c:pt>
                <c:pt idx="1344">
                  <c:v>153.8996582</c:v>
                </c:pt>
                <c:pt idx="1345">
                  <c:v>154.19104003999999</c:v>
                </c:pt>
                <c:pt idx="1346">
                  <c:v>154.4621582</c:v>
                </c:pt>
                <c:pt idx="1347">
                  <c:v>154.73278809000001</c:v>
                </c:pt>
                <c:pt idx="1348">
                  <c:v>155.04528809000001</c:v>
                </c:pt>
                <c:pt idx="1349">
                  <c:v>155.33740234000001</c:v>
                </c:pt>
                <c:pt idx="1350">
                  <c:v>155.33740234000001</c:v>
                </c:pt>
                <c:pt idx="1351">
                  <c:v>155.62915039000001</c:v>
                </c:pt>
                <c:pt idx="1352">
                  <c:v>155.90002440999999</c:v>
                </c:pt>
                <c:pt idx="1353">
                  <c:v>155.90002440999999</c:v>
                </c:pt>
                <c:pt idx="1354">
                  <c:v>156.21252440999999</c:v>
                </c:pt>
                <c:pt idx="1355">
                  <c:v>156.75402832</c:v>
                </c:pt>
                <c:pt idx="1356">
                  <c:v>156.75402832</c:v>
                </c:pt>
                <c:pt idx="1357">
                  <c:v>157.06640625</c:v>
                </c:pt>
                <c:pt idx="1358">
                  <c:v>157.35827637</c:v>
                </c:pt>
                <c:pt idx="1359">
                  <c:v>157.62915039000001</c:v>
                </c:pt>
                <c:pt idx="1360">
                  <c:v>157.62915039000001</c:v>
                </c:pt>
                <c:pt idx="1361">
                  <c:v>157.90026854999999</c:v>
                </c:pt>
                <c:pt idx="1362">
                  <c:v>158.21252440999999</c:v>
                </c:pt>
                <c:pt idx="1363">
                  <c:v>158.50415039000001</c:v>
                </c:pt>
                <c:pt idx="1364">
                  <c:v>158.77502440999999</c:v>
                </c:pt>
                <c:pt idx="1365">
                  <c:v>159.08728027000001</c:v>
                </c:pt>
                <c:pt idx="1366">
                  <c:v>159.08728027000001</c:v>
                </c:pt>
                <c:pt idx="1367">
                  <c:v>159.35791015999999</c:v>
                </c:pt>
                <c:pt idx="1368">
                  <c:v>159.64978027000001</c:v>
                </c:pt>
                <c:pt idx="1369">
                  <c:v>159.92041015999999</c:v>
                </c:pt>
                <c:pt idx="1370">
                  <c:v>159.92041015999999</c:v>
                </c:pt>
                <c:pt idx="1371">
                  <c:v>160.19128418</c:v>
                </c:pt>
                <c:pt idx="1372">
                  <c:v>160.50378418</c:v>
                </c:pt>
                <c:pt idx="1373">
                  <c:v>160.79504395000001</c:v>
                </c:pt>
                <c:pt idx="1374">
                  <c:v>161.06591796999999</c:v>
                </c:pt>
                <c:pt idx="1375">
                  <c:v>161.37866210999999</c:v>
                </c:pt>
                <c:pt idx="1376">
                  <c:v>161.37866210999999</c:v>
                </c:pt>
                <c:pt idx="1377">
                  <c:v>161.66992188</c:v>
                </c:pt>
                <c:pt idx="1378">
                  <c:v>161.98278809000001</c:v>
                </c:pt>
                <c:pt idx="1379">
                  <c:v>162.25378418</c:v>
                </c:pt>
                <c:pt idx="1380">
                  <c:v>162.25378418</c:v>
                </c:pt>
                <c:pt idx="1381">
                  <c:v>162.81616210999999</c:v>
                </c:pt>
                <c:pt idx="1382">
                  <c:v>162.81616210999999</c:v>
                </c:pt>
                <c:pt idx="1383">
                  <c:v>163.12915039000001</c:v>
                </c:pt>
                <c:pt idx="1384">
                  <c:v>163.42028809000001</c:v>
                </c:pt>
                <c:pt idx="1385">
                  <c:v>163.69152832</c:v>
                </c:pt>
                <c:pt idx="1386">
                  <c:v>163.69152832</c:v>
                </c:pt>
                <c:pt idx="1387">
                  <c:v>164.00427246000001</c:v>
                </c:pt>
                <c:pt idx="1388">
                  <c:v>164.29541015999999</c:v>
                </c:pt>
                <c:pt idx="1389">
                  <c:v>164.56665039000001</c:v>
                </c:pt>
                <c:pt idx="1390">
                  <c:v>164.56665039000001</c:v>
                </c:pt>
                <c:pt idx="1391">
                  <c:v>165.15014647999999</c:v>
                </c:pt>
                <c:pt idx="1392">
                  <c:v>165.15014647999999</c:v>
                </c:pt>
                <c:pt idx="1393">
                  <c:v>165.44152832</c:v>
                </c:pt>
                <c:pt idx="1394">
                  <c:v>165.71252440999999</c:v>
                </c:pt>
                <c:pt idx="1395">
                  <c:v>166.0246582</c:v>
                </c:pt>
                <c:pt idx="1396">
                  <c:v>166.0246582</c:v>
                </c:pt>
                <c:pt idx="1397">
                  <c:v>166.31628418</c:v>
                </c:pt>
                <c:pt idx="1398">
                  <c:v>166.58728027000001</c:v>
                </c:pt>
                <c:pt idx="1399">
                  <c:v>166.58728027000001</c:v>
                </c:pt>
                <c:pt idx="1400">
                  <c:v>167.19104003999999</c:v>
                </c:pt>
                <c:pt idx="1401">
                  <c:v>167.46191406</c:v>
                </c:pt>
                <c:pt idx="1402">
                  <c:v>167.46191406</c:v>
                </c:pt>
                <c:pt idx="1403">
                  <c:v>167.73278809000001</c:v>
                </c:pt>
                <c:pt idx="1404">
                  <c:v>168.04492188</c:v>
                </c:pt>
                <c:pt idx="1405">
                  <c:v>168.31604003999999</c:v>
                </c:pt>
                <c:pt idx="1406">
                  <c:v>168.31604003999999</c:v>
                </c:pt>
                <c:pt idx="1407">
                  <c:v>168.60754395000001</c:v>
                </c:pt>
                <c:pt idx="1408">
                  <c:v>168.89953613</c:v>
                </c:pt>
                <c:pt idx="1409">
                  <c:v>169.19128418</c:v>
                </c:pt>
                <c:pt idx="1410">
                  <c:v>169.4621582</c:v>
                </c:pt>
                <c:pt idx="1411">
                  <c:v>169.73278809000001</c:v>
                </c:pt>
                <c:pt idx="1412">
                  <c:v>169.73278809000001</c:v>
                </c:pt>
                <c:pt idx="1413">
                  <c:v>170.04516602000001</c:v>
                </c:pt>
                <c:pt idx="1414">
                  <c:v>170.31628418</c:v>
                </c:pt>
                <c:pt idx="1415">
                  <c:v>170.58703613</c:v>
                </c:pt>
                <c:pt idx="1416">
                  <c:v>170.58703613</c:v>
                </c:pt>
                <c:pt idx="1417">
                  <c:v>171.19128418</c:v>
                </c:pt>
                <c:pt idx="1418">
                  <c:v>171.46228027000001</c:v>
                </c:pt>
                <c:pt idx="1419">
                  <c:v>171.46228027000001</c:v>
                </c:pt>
                <c:pt idx="1420">
                  <c:v>171.75415039000001</c:v>
                </c:pt>
                <c:pt idx="1421">
                  <c:v>172.06640625</c:v>
                </c:pt>
                <c:pt idx="1422">
                  <c:v>172.06640625</c:v>
                </c:pt>
                <c:pt idx="1423">
                  <c:v>172.33740234000001</c:v>
                </c:pt>
                <c:pt idx="1424">
                  <c:v>172.6081543</c:v>
                </c:pt>
                <c:pt idx="1425">
                  <c:v>172.87927246000001</c:v>
                </c:pt>
                <c:pt idx="1426">
                  <c:v>173.19152832</c:v>
                </c:pt>
                <c:pt idx="1427">
                  <c:v>173.48327637</c:v>
                </c:pt>
                <c:pt idx="1428">
                  <c:v>173.75415039000001</c:v>
                </c:pt>
                <c:pt idx="1429">
                  <c:v>173.75415039000001</c:v>
                </c:pt>
                <c:pt idx="1430">
                  <c:v>174.06640625</c:v>
                </c:pt>
                <c:pt idx="1431">
                  <c:v>174.33728027000001</c:v>
                </c:pt>
                <c:pt idx="1432">
                  <c:v>174.33728027000001</c:v>
                </c:pt>
                <c:pt idx="1433">
                  <c:v>174.62915039000001</c:v>
                </c:pt>
                <c:pt idx="1434">
                  <c:v>174.8996582</c:v>
                </c:pt>
                <c:pt idx="1435">
                  <c:v>175.23278809000001</c:v>
                </c:pt>
                <c:pt idx="1436">
                  <c:v>175.50378418</c:v>
                </c:pt>
                <c:pt idx="1437">
                  <c:v>175.77441406</c:v>
                </c:pt>
                <c:pt idx="1438">
                  <c:v>176.04528809000001</c:v>
                </c:pt>
                <c:pt idx="1439">
                  <c:v>176.04528809000001</c:v>
                </c:pt>
                <c:pt idx="1440">
                  <c:v>176.35778809000001</c:v>
                </c:pt>
                <c:pt idx="1441">
                  <c:v>176.62890625</c:v>
                </c:pt>
                <c:pt idx="1442">
                  <c:v>176.62890625</c:v>
                </c:pt>
                <c:pt idx="1443">
                  <c:v>176.94116210999999</c:v>
                </c:pt>
                <c:pt idx="1444">
                  <c:v>177.50378418</c:v>
                </c:pt>
                <c:pt idx="1445">
                  <c:v>177.50378418</c:v>
                </c:pt>
                <c:pt idx="1446">
                  <c:v>177.77429198999999</c:v>
                </c:pt>
                <c:pt idx="1447">
                  <c:v>178.08728027000001</c:v>
                </c:pt>
                <c:pt idx="1448">
                  <c:v>178.3581543</c:v>
                </c:pt>
                <c:pt idx="1449">
                  <c:v>178.3581543</c:v>
                </c:pt>
                <c:pt idx="1450">
                  <c:v>178.6496582</c:v>
                </c:pt>
                <c:pt idx="1451">
                  <c:v>178.92028809000001</c:v>
                </c:pt>
                <c:pt idx="1452">
                  <c:v>179.23339844</c:v>
                </c:pt>
                <c:pt idx="1453">
                  <c:v>179.50427246000001</c:v>
                </c:pt>
                <c:pt idx="1454">
                  <c:v>179.79553222999999</c:v>
                </c:pt>
                <c:pt idx="1455">
                  <c:v>179.79553222999999</c:v>
                </c:pt>
                <c:pt idx="1456">
                  <c:v>180.08740234000001</c:v>
                </c:pt>
                <c:pt idx="1457">
                  <c:v>180.37939453000001</c:v>
                </c:pt>
                <c:pt idx="1458">
                  <c:v>180.67077637</c:v>
                </c:pt>
                <c:pt idx="1459">
                  <c:v>180.67077637</c:v>
                </c:pt>
                <c:pt idx="1460">
                  <c:v>180.96240234000001</c:v>
                </c:pt>
                <c:pt idx="1461">
                  <c:v>181.25415039000001</c:v>
                </c:pt>
                <c:pt idx="1462">
                  <c:v>181.52453613</c:v>
                </c:pt>
                <c:pt idx="1463">
                  <c:v>181.83728027000001</c:v>
                </c:pt>
                <c:pt idx="1464">
                  <c:v>182.10827637</c:v>
                </c:pt>
                <c:pt idx="1465">
                  <c:v>182.10827637</c:v>
                </c:pt>
                <c:pt idx="1466">
                  <c:v>182.39941406</c:v>
                </c:pt>
                <c:pt idx="1467">
                  <c:v>182.69128418</c:v>
                </c:pt>
                <c:pt idx="1468">
                  <c:v>182.9831543</c:v>
                </c:pt>
                <c:pt idx="1469">
                  <c:v>183.27429198999999</c:v>
                </c:pt>
                <c:pt idx="1470">
                  <c:v>183.54528809000001</c:v>
                </c:pt>
                <c:pt idx="1471">
                  <c:v>183.81640625</c:v>
                </c:pt>
                <c:pt idx="1472">
                  <c:v>183.81640625</c:v>
                </c:pt>
                <c:pt idx="1473">
                  <c:v>184.12878418</c:v>
                </c:pt>
                <c:pt idx="1474">
                  <c:v>184.42028809000001</c:v>
                </c:pt>
                <c:pt idx="1475">
                  <c:v>184.42028809000001</c:v>
                </c:pt>
                <c:pt idx="1476">
                  <c:v>184.69128418</c:v>
                </c:pt>
                <c:pt idx="1477">
                  <c:v>185.00390625</c:v>
                </c:pt>
                <c:pt idx="1478">
                  <c:v>185.27416991999999</c:v>
                </c:pt>
                <c:pt idx="1479">
                  <c:v>185.56628418</c:v>
                </c:pt>
                <c:pt idx="1480">
                  <c:v>185.83703613</c:v>
                </c:pt>
                <c:pt idx="1481">
                  <c:v>186.14953613</c:v>
                </c:pt>
                <c:pt idx="1482">
                  <c:v>186.14953613</c:v>
                </c:pt>
                <c:pt idx="1483">
                  <c:v>186.44152832</c:v>
                </c:pt>
                <c:pt idx="1484">
                  <c:v>186.71228027000001</c:v>
                </c:pt>
                <c:pt idx="1485">
                  <c:v>186.71228027000001</c:v>
                </c:pt>
                <c:pt idx="1486">
                  <c:v>187.02478027000001</c:v>
                </c:pt>
                <c:pt idx="1487">
                  <c:v>187.31677246000001</c:v>
                </c:pt>
                <c:pt idx="1488">
                  <c:v>187.58752440999999</c:v>
                </c:pt>
                <c:pt idx="1489">
                  <c:v>187.85839844</c:v>
                </c:pt>
                <c:pt idx="1490">
                  <c:v>188.17077637</c:v>
                </c:pt>
                <c:pt idx="1491">
                  <c:v>188.44189453000001</c:v>
                </c:pt>
                <c:pt idx="1492">
                  <c:v>188.44189453000001</c:v>
                </c:pt>
                <c:pt idx="1493">
                  <c:v>188.73352051000001</c:v>
                </c:pt>
                <c:pt idx="1494">
                  <c:v>189.02490234000001</c:v>
                </c:pt>
                <c:pt idx="1495">
                  <c:v>189.02490234000001</c:v>
                </c:pt>
                <c:pt idx="1496">
                  <c:v>189.60852051000001</c:v>
                </c:pt>
                <c:pt idx="1497">
                  <c:v>189.8996582</c:v>
                </c:pt>
                <c:pt idx="1498">
                  <c:v>189.8996582</c:v>
                </c:pt>
                <c:pt idx="1499">
                  <c:v>190.19152832</c:v>
                </c:pt>
                <c:pt idx="1500">
                  <c:v>190.48327637</c:v>
                </c:pt>
                <c:pt idx="1501">
                  <c:v>190.48327637</c:v>
                </c:pt>
                <c:pt idx="1502">
                  <c:v>190.77441406</c:v>
                </c:pt>
                <c:pt idx="1503">
                  <c:v>191.06628418</c:v>
                </c:pt>
                <c:pt idx="1504">
                  <c:v>191.33703613</c:v>
                </c:pt>
                <c:pt idx="1505">
                  <c:v>191.64929198999999</c:v>
                </c:pt>
                <c:pt idx="1506">
                  <c:v>191.92028809000001</c:v>
                </c:pt>
                <c:pt idx="1507">
                  <c:v>192.21191406</c:v>
                </c:pt>
                <c:pt idx="1508">
                  <c:v>192.21191406</c:v>
                </c:pt>
                <c:pt idx="1509">
                  <c:v>192.48291015999999</c:v>
                </c:pt>
                <c:pt idx="1510">
                  <c:v>192.79541015999999</c:v>
                </c:pt>
                <c:pt idx="1511">
                  <c:v>192.79541015999999</c:v>
                </c:pt>
                <c:pt idx="1512">
                  <c:v>193.0871582</c:v>
                </c:pt>
                <c:pt idx="1513">
                  <c:v>193.67077637</c:v>
                </c:pt>
                <c:pt idx="1514">
                  <c:v>193.67077637</c:v>
                </c:pt>
                <c:pt idx="1515">
                  <c:v>193.94152832</c:v>
                </c:pt>
                <c:pt idx="1516">
                  <c:v>194.23339844</c:v>
                </c:pt>
                <c:pt idx="1517">
                  <c:v>194.5246582</c:v>
                </c:pt>
                <c:pt idx="1518">
                  <c:v>194.5246582</c:v>
                </c:pt>
                <c:pt idx="1519">
                  <c:v>194.81677246000001</c:v>
                </c:pt>
                <c:pt idx="1520">
                  <c:v>195.08752440999999</c:v>
                </c:pt>
                <c:pt idx="1521">
                  <c:v>195.08752440999999</c:v>
                </c:pt>
                <c:pt idx="1522">
                  <c:v>195.67102051000001</c:v>
                </c:pt>
                <c:pt idx="1523">
                  <c:v>195.94189453000001</c:v>
                </c:pt>
                <c:pt idx="1524">
                  <c:v>195.94189453000001</c:v>
                </c:pt>
                <c:pt idx="1525">
                  <c:v>196.23352051000001</c:v>
                </c:pt>
                <c:pt idx="1526">
                  <c:v>196.23352051000001</c:v>
                </c:pt>
                <c:pt idx="1527">
                  <c:v>196.62878418</c:v>
                </c:pt>
                <c:pt idx="1528">
                  <c:v>196.94128418</c:v>
                </c:pt>
                <c:pt idx="1529">
                  <c:v>197.21203613</c:v>
                </c:pt>
                <c:pt idx="1530">
                  <c:v>197.21203613</c:v>
                </c:pt>
                <c:pt idx="1531">
                  <c:v>197.77429198999999</c:v>
                </c:pt>
                <c:pt idx="1532">
                  <c:v>198.04528809000001</c:v>
                </c:pt>
                <c:pt idx="1533">
                  <c:v>198.04528809000001</c:v>
                </c:pt>
                <c:pt idx="1534">
                  <c:v>198.35827637</c:v>
                </c:pt>
                <c:pt idx="1535">
                  <c:v>198.64941406</c:v>
                </c:pt>
                <c:pt idx="1536">
                  <c:v>198.64941406</c:v>
                </c:pt>
                <c:pt idx="1537">
                  <c:v>198.92053222999999</c:v>
                </c:pt>
                <c:pt idx="1538">
                  <c:v>199.23352051000001</c:v>
                </c:pt>
                <c:pt idx="1539">
                  <c:v>199.52478027000001</c:v>
                </c:pt>
                <c:pt idx="1540">
                  <c:v>199.79577637</c:v>
                </c:pt>
                <c:pt idx="1541">
                  <c:v>200.10864258000001</c:v>
                </c:pt>
                <c:pt idx="1542">
                  <c:v>200.10864258000001</c:v>
                </c:pt>
                <c:pt idx="1543">
                  <c:v>200.39978027000001</c:v>
                </c:pt>
                <c:pt idx="1544">
                  <c:v>200.67089844</c:v>
                </c:pt>
                <c:pt idx="1545">
                  <c:v>200.98352051000001</c:v>
                </c:pt>
                <c:pt idx="1546">
                  <c:v>200.98352051000001</c:v>
                </c:pt>
                <c:pt idx="1547">
                  <c:v>201.2746582</c:v>
                </c:pt>
                <c:pt idx="1548">
                  <c:v>201.85803222999999</c:v>
                </c:pt>
                <c:pt idx="1549">
                  <c:v>201.85803222999999</c:v>
                </c:pt>
                <c:pt idx="1550">
                  <c:v>202.12854003999999</c:v>
                </c:pt>
                <c:pt idx="1551">
                  <c:v>202.42053222999999</c:v>
                </c:pt>
                <c:pt idx="1552">
                  <c:v>202.42053222999999</c:v>
                </c:pt>
                <c:pt idx="1553">
                  <c:v>202.69128418</c:v>
                </c:pt>
                <c:pt idx="1554">
                  <c:v>202.96228027000001</c:v>
                </c:pt>
                <c:pt idx="1555">
                  <c:v>203.27429198999999</c:v>
                </c:pt>
                <c:pt idx="1556">
                  <c:v>203.56604003999999</c:v>
                </c:pt>
                <c:pt idx="1557">
                  <c:v>203.83691406</c:v>
                </c:pt>
                <c:pt idx="1558">
                  <c:v>203.83691406</c:v>
                </c:pt>
                <c:pt idx="1559">
                  <c:v>204.14916991999999</c:v>
                </c:pt>
                <c:pt idx="1560">
                  <c:v>204.44116210999999</c:v>
                </c:pt>
                <c:pt idx="1561">
                  <c:v>204.73303222999999</c:v>
                </c:pt>
                <c:pt idx="1562">
                  <c:v>204.73303222999999</c:v>
                </c:pt>
                <c:pt idx="1563">
                  <c:v>205.00354003999999</c:v>
                </c:pt>
                <c:pt idx="1564">
                  <c:v>205.27416991999999</c:v>
                </c:pt>
                <c:pt idx="1565">
                  <c:v>205.56628418</c:v>
                </c:pt>
                <c:pt idx="1566">
                  <c:v>205.8581543</c:v>
                </c:pt>
                <c:pt idx="1567">
                  <c:v>206.12878418</c:v>
                </c:pt>
                <c:pt idx="1568">
                  <c:v>206.44152832</c:v>
                </c:pt>
                <c:pt idx="1569">
                  <c:v>206.44152832</c:v>
                </c:pt>
                <c:pt idx="1570">
                  <c:v>206.71228027000001</c:v>
                </c:pt>
                <c:pt idx="1571">
                  <c:v>207.00402832</c:v>
                </c:pt>
                <c:pt idx="1572">
                  <c:v>207.2746582</c:v>
                </c:pt>
                <c:pt idx="1573">
                  <c:v>207.2746582</c:v>
                </c:pt>
                <c:pt idx="1574">
                  <c:v>207.58752440999999</c:v>
                </c:pt>
                <c:pt idx="1575">
                  <c:v>207.87902832</c:v>
                </c:pt>
                <c:pt idx="1576">
                  <c:v>208.14990234000001</c:v>
                </c:pt>
                <c:pt idx="1577">
                  <c:v>208.46252440999999</c:v>
                </c:pt>
                <c:pt idx="1578">
                  <c:v>208.75402832</c:v>
                </c:pt>
                <c:pt idx="1579">
                  <c:v>208.75402832</c:v>
                </c:pt>
                <c:pt idx="1580">
                  <c:v>209.02478027000001</c:v>
                </c:pt>
                <c:pt idx="1581">
                  <c:v>209.29577637</c:v>
                </c:pt>
                <c:pt idx="1582">
                  <c:v>209.29577637</c:v>
                </c:pt>
                <c:pt idx="1583">
                  <c:v>209.60839844</c:v>
                </c:pt>
                <c:pt idx="1584">
                  <c:v>210.17077637</c:v>
                </c:pt>
                <c:pt idx="1585">
                  <c:v>210.17077637</c:v>
                </c:pt>
                <c:pt idx="1586">
                  <c:v>210.4831543</c:v>
                </c:pt>
                <c:pt idx="1587">
                  <c:v>210.77429198999999</c:v>
                </c:pt>
                <c:pt idx="1588">
                  <c:v>210.77429198999999</c:v>
                </c:pt>
                <c:pt idx="1589">
                  <c:v>211.04541015999999</c:v>
                </c:pt>
                <c:pt idx="1590">
                  <c:v>211.35791015999999</c:v>
                </c:pt>
                <c:pt idx="1591">
                  <c:v>211.64929198999999</c:v>
                </c:pt>
                <c:pt idx="1592">
                  <c:v>211.92028809000001</c:v>
                </c:pt>
                <c:pt idx="1593">
                  <c:v>212.23291015999999</c:v>
                </c:pt>
                <c:pt idx="1594">
                  <c:v>212.52441406</c:v>
                </c:pt>
                <c:pt idx="1595">
                  <c:v>212.52441406</c:v>
                </c:pt>
                <c:pt idx="1596">
                  <c:v>212.79541015999999</c:v>
                </c:pt>
                <c:pt idx="1597">
                  <c:v>213.0871582</c:v>
                </c:pt>
                <c:pt idx="1598">
                  <c:v>213.0871582</c:v>
                </c:pt>
                <c:pt idx="1599">
                  <c:v>213.3996582</c:v>
                </c:pt>
                <c:pt idx="1600">
                  <c:v>213.67077637</c:v>
                </c:pt>
                <c:pt idx="1601">
                  <c:v>213.96252440999999</c:v>
                </c:pt>
                <c:pt idx="1602">
                  <c:v>214.25378418</c:v>
                </c:pt>
                <c:pt idx="1603">
                  <c:v>214.5246582</c:v>
                </c:pt>
                <c:pt idx="1604">
                  <c:v>214.79577637</c:v>
                </c:pt>
                <c:pt idx="1605">
                  <c:v>214.79577637</c:v>
                </c:pt>
                <c:pt idx="1606">
                  <c:v>215.08752440999999</c:v>
                </c:pt>
                <c:pt idx="1607">
                  <c:v>215.37890625</c:v>
                </c:pt>
                <c:pt idx="1608">
                  <c:v>215.37890625</c:v>
                </c:pt>
                <c:pt idx="1609">
                  <c:v>215.67089844</c:v>
                </c:pt>
                <c:pt idx="1610">
                  <c:v>216.25402832</c:v>
                </c:pt>
                <c:pt idx="1611">
                  <c:v>216.25402832</c:v>
                </c:pt>
                <c:pt idx="1612">
                  <c:v>216.54589844</c:v>
                </c:pt>
                <c:pt idx="1613">
                  <c:v>216.81665039000001</c:v>
                </c:pt>
                <c:pt idx="1614">
                  <c:v>217.12854003999999</c:v>
                </c:pt>
                <c:pt idx="1615">
                  <c:v>217.12854003999999</c:v>
                </c:pt>
                <c:pt idx="1616">
                  <c:v>217.4206543</c:v>
                </c:pt>
                <c:pt idx="1617">
                  <c:v>217.69128418</c:v>
                </c:pt>
                <c:pt idx="1618">
                  <c:v>217.69128418</c:v>
                </c:pt>
                <c:pt idx="1619">
                  <c:v>218.29528809000001</c:v>
                </c:pt>
                <c:pt idx="1620">
                  <c:v>218.58703613</c:v>
                </c:pt>
                <c:pt idx="1621">
                  <c:v>218.58703613</c:v>
                </c:pt>
                <c:pt idx="1622">
                  <c:v>218.83703613</c:v>
                </c:pt>
                <c:pt idx="1623">
                  <c:v>219.12829590000001</c:v>
                </c:pt>
                <c:pt idx="1624">
                  <c:v>219.42028809000001</c:v>
                </c:pt>
                <c:pt idx="1625">
                  <c:v>219.42028809000001</c:v>
                </c:pt>
                <c:pt idx="1626">
                  <c:v>219.69091796999999</c:v>
                </c:pt>
                <c:pt idx="1627">
                  <c:v>220.00317383000001</c:v>
                </c:pt>
                <c:pt idx="1628">
                  <c:v>220.29541015999999</c:v>
                </c:pt>
                <c:pt idx="1629">
                  <c:v>220.56591796999999</c:v>
                </c:pt>
                <c:pt idx="1630">
                  <c:v>220.85778809000001</c:v>
                </c:pt>
                <c:pt idx="1631">
                  <c:v>220.85778809000001</c:v>
                </c:pt>
                <c:pt idx="1632">
                  <c:v>221.17041015999999</c:v>
                </c:pt>
                <c:pt idx="1633">
                  <c:v>221.44116210999999</c:v>
                </c:pt>
                <c:pt idx="1634">
                  <c:v>221.44116210999999</c:v>
                </c:pt>
                <c:pt idx="1635">
                  <c:v>221.73291015999999</c:v>
                </c:pt>
                <c:pt idx="1636">
                  <c:v>222.02453613</c:v>
                </c:pt>
                <c:pt idx="1637">
                  <c:v>222.29541015999999</c:v>
                </c:pt>
                <c:pt idx="1638">
                  <c:v>222.60803222999999</c:v>
                </c:pt>
                <c:pt idx="1639">
                  <c:v>222.8996582</c:v>
                </c:pt>
                <c:pt idx="1640">
                  <c:v>223.17053222999999</c:v>
                </c:pt>
                <c:pt idx="1641">
                  <c:v>223.17053222999999</c:v>
                </c:pt>
                <c:pt idx="1642">
                  <c:v>223.44128418</c:v>
                </c:pt>
                <c:pt idx="1643">
                  <c:v>223.75341796999999</c:v>
                </c:pt>
                <c:pt idx="1644">
                  <c:v>223.75341796999999</c:v>
                </c:pt>
                <c:pt idx="1645">
                  <c:v>224.31628418</c:v>
                </c:pt>
                <c:pt idx="1646">
                  <c:v>224.62841796999999</c:v>
                </c:pt>
                <c:pt idx="1647">
                  <c:v>224.62841796999999</c:v>
                </c:pt>
                <c:pt idx="1648">
                  <c:v>224.92016602000001</c:v>
                </c:pt>
                <c:pt idx="1649">
                  <c:v>225.19104003999999</c:v>
                </c:pt>
                <c:pt idx="1650">
                  <c:v>225.50305176000001</c:v>
                </c:pt>
                <c:pt idx="1651">
                  <c:v>225.50305176000001</c:v>
                </c:pt>
                <c:pt idx="1652">
                  <c:v>225.77416991999999</c:v>
                </c:pt>
                <c:pt idx="1653">
                  <c:v>226.06567383000001</c:v>
                </c:pt>
                <c:pt idx="1654">
                  <c:v>226.06567383000001</c:v>
                </c:pt>
                <c:pt idx="1655">
                  <c:v>226.66979979999999</c:v>
                </c:pt>
                <c:pt idx="1656">
                  <c:v>226.94067383000001</c:v>
                </c:pt>
                <c:pt idx="1657">
                  <c:v>226.94067383000001</c:v>
                </c:pt>
                <c:pt idx="1658">
                  <c:v>227.21179198999999</c:v>
                </c:pt>
                <c:pt idx="1659">
                  <c:v>227.52429198999999</c:v>
                </c:pt>
                <c:pt idx="1660">
                  <c:v>227.79492188</c:v>
                </c:pt>
                <c:pt idx="1661">
                  <c:v>227.79492188</c:v>
                </c:pt>
                <c:pt idx="1662">
                  <c:v>228.08703613</c:v>
                </c:pt>
                <c:pt idx="1663">
                  <c:v>228.35742188</c:v>
                </c:pt>
                <c:pt idx="1664">
                  <c:v>228.62805176000001</c:v>
                </c:pt>
                <c:pt idx="1665">
                  <c:v>228.9621582</c:v>
                </c:pt>
                <c:pt idx="1666">
                  <c:v>229.23278809000001</c:v>
                </c:pt>
                <c:pt idx="1667">
                  <c:v>229.23278809000001</c:v>
                </c:pt>
                <c:pt idx="1668">
                  <c:v>229.50341796999999</c:v>
                </c:pt>
                <c:pt idx="1669">
                  <c:v>229.81628418</c:v>
                </c:pt>
                <c:pt idx="1670">
                  <c:v>230.10778809000001</c:v>
                </c:pt>
                <c:pt idx="1671">
                  <c:v>230.10778809000001</c:v>
                </c:pt>
                <c:pt idx="1672">
                  <c:v>230.69116210999999</c:v>
                </c:pt>
                <c:pt idx="1673">
                  <c:v>230.9621582</c:v>
                </c:pt>
                <c:pt idx="1674">
                  <c:v>230.9621582</c:v>
                </c:pt>
                <c:pt idx="1675">
                  <c:v>231.25341796999999</c:v>
                </c:pt>
                <c:pt idx="1676">
                  <c:v>231.52429198999999</c:v>
                </c:pt>
                <c:pt idx="1677">
                  <c:v>231.52429198999999</c:v>
                </c:pt>
                <c:pt idx="1678">
                  <c:v>231.83691406</c:v>
                </c:pt>
                <c:pt idx="1679">
                  <c:v>232.12817383000001</c:v>
                </c:pt>
                <c:pt idx="1680">
                  <c:v>232.39929198999999</c:v>
                </c:pt>
                <c:pt idx="1681">
                  <c:v>232.39929198999999</c:v>
                </c:pt>
                <c:pt idx="1682">
                  <c:v>233.00292969</c:v>
                </c:pt>
                <c:pt idx="1683">
                  <c:v>233.00292969</c:v>
                </c:pt>
                <c:pt idx="1684">
                  <c:v>233.27404784999999</c:v>
                </c:pt>
                <c:pt idx="1685">
                  <c:v>233.56579590000001</c:v>
                </c:pt>
                <c:pt idx="1686">
                  <c:v>233.85717772999999</c:v>
                </c:pt>
                <c:pt idx="1687">
                  <c:v>233.85717772999999</c:v>
                </c:pt>
                <c:pt idx="1688">
                  <c:v>234.12805176000001</c:v>
                </c:pt>
                <c:pt idx="1689">
                  <c:v>234.44079590000001</c:v>
                </c:pt>
                <c:pt idx="1690">
                  <c:v>234.73217772999999</c:v>
                </c:pt>
                <c:pt idx="1691">
                  <c:v>235.00317383000001</c:v>
                </c:pt>
                <c:pt idx="1692">
                  <c:v>235.27404784999999</c:v>
                </c:pt>
                <c:pt idx="1693">
                  <c:v>235.27404784999999</c:v>
                </c:pt>
                <c:pt idx="1694">
                  <c:v>235.58691406</c:v>
                </c:pt>
                <c:pt idx="1695">
                  <c:v>235.85754395000001</c:v>
                </c:pt>
                <c:pt idx="1696">
                  <c:v>236.17053222999999</c:v>
                </c:pt>
                <c:pt idx="1697">
                  <c:v>236.17053222999999</c:v>
                </c:pt>
                <c:pt idx="1698">
                  <c:v>236.44128418</c:v>
                </c:pt>
                <c:pt idx="1699">
                  <c:v>237.0246582</c:v>
                </c:pt>
                <c:pt idx="1700">
                  <c:v>237.0246582</c:v>
                </c:pt>
                <c:pt idx="1701">
                  <c:v>237.31652832</c:v>
                </c:pt>
                <c:pt idx="1702">
                  <c:v>237.60791015999999</c:v>
                </c:pt>
                <c:pt idx="1703">
                  <c:v>237.60791015999999</c:v>
                </c:pt>
                <c:pt idx="1704">
                  <c:v>237.89978027000001</c:v>
                </c:pt>
                <c:pt idx="1705">
                  <c:v>238.17053222999999</c:v>
                </c:pt>
                <c:pt idx="1706">
                  <c:v>238.48291015999999</c:v>
                </c:pt>
                <c:pt idx="1707">
                  <c:v>238.48291015999999</c:v>
                </c:pt>
                <c:pt idx="1708">
                  <c:v>239.04553222999999</c:v>
                </c:pt>
                <c:pt idx="1709">
                  <c:v>239.04553222999999</c:v>
                </c:pt>
                <c:pt idx="1710">
                  <c:v>239.35742188</c:v>
                </c:pt>
                <c:pt idx="1711">
                  <c:v>239.62854003999999</c:v>
                </c:pt>
                <c:pt idx="1712">
                  <c:v>239.92028809000001</c:v>
                </c:pt>
                <c:pt idx="1713">
                  <c:v>239.92028809000001</c:v>
                </c:pt>
                <c:pt idx="1714">
                  <c:v>240.19128418</c:v>
                </c:pt>
                <c:pt idx="1715">
                  <c:v>240.50329590000001</c:v>
                </c:pt>
                <c:pt idx="1716">
                  <c:v>240.79479979999999</c:v>
                </c:pt>
                <c:pt idx="1717">
                  <c:v>241.06579590000001</c:v>
                </c:pt>
                <c:pt idx="1718">
                  <c:v>241.33642578000001</c:v>
                </c:pt>
                <c:pt idx="1719">
                  <c:v>241.33642578000001</c:v>
                </c:pt>
                <c:pt idx="1720">
                  <c:v>241.66967772999999</c:v>
                </c:pt>
                <c:pt idx="1721">
                  <c:v>241.94055176000001</c:v>
                </c:pt>
                <c:pt idx="1722">
                  <c:v>242.21130371000001</c:v>
                </c:pt>
                <c:pt idx="1723">
                  <c:v>242.21130371000001</c:v>
                </c:pt>
                <c:pt idx="1724">
                  <c:v>242.52404784999999</c:v>
                </c:pt>
                <c:pt idx="1725">
                  <c:v>243.08666991999999</c:v>
                </c:pt>
                <c:pt idx="1726">
                  <c:v>243.08666991999999</c:v>
                </c:pt>
                <c:pt idx="1727">
                  <c:v>243.37817383000001</c:v>
                </c:pt>
                <c:pt idx="1728">
                  <c:v>243.69128418</c:v>
                </c:pt>
                <c:pt idx="1729">
                  <c:v>243.69128418</c:v>
                </c:pt>
                <c:pt idx="1730">
                  <c:v>243.96191406</c:v>
                </c:pt>
                <c:pt idx="1731">
                  <c:v>244.25354003999999</c:v>
                </c:pt>
                <c:pt idx="1732">
                  <c:v>244.52453613</c:v>
                </c:pt>
                <c:pt idx="1733">
                  <c:v>244.52453613</c:v>
                </c:pt>
                <c:pt idx="1734">
                  <c:v>245.12878418</c:v>
                </c:pt>
                <c:pt idx="1735">
                  <c:v>245.12878418</c:v>
                </c:pt>
                <c:pt idx="1736">
                  <c:v>245.42028809000001</c:v>
                </c:pt>
                <c:pt idx="1737">
                  <c:v>245.69140625</c:v>
                </c:pt>
                <c:pt idx="1738">
                  <c:v>246.00354003999999</c:v>
                </c:pt>
                <c:pt idx="1739">
                  <c:v>246.00354003999999</c:v>
                </c:pt>
                <c:pt idx="1740">
                  <c:v>246.2746582</c:v>
                </c:pt>
                <c:pt idx="1741">
                  <c:v>246.54541015999999</c:v>
                </c:pt>
                <c:pt idx="1742">
                  <c:v>246.83691406</c:v>
                </c:pt>
                <c:pt idx="1743">
                  <c:v>247.12841796999999</c:v>
                </c:pt>
                <c:pt idx="1744">
                  <c:v>247.42016602000001</c:v>
                </c:pt>
                <c:pt idx="1745">
                  <c:v>247.42016602000001</c:v>
                </c:pt>
                <c:pt idx="1746">
                  <c:v>247.71166991999999</c:v>
                </c:pt>
                <c:pt idx="1747">
                  <c:v>247.98242188</c:v>
                </c:pt>
                <c:pt idx="1748">
                  <c:v>248.27416991999999</c:v>
                </c:pt>
                <c:pt idx="1749">
                  <c:v>248.27416991999999</c:v>
                </c:pt>
                <c:pt idx="1750">
                  <c:v>248.56591796999999</c:v>
                </c:pt>
                <c:pt idx="1751">
                  <c:v>248.87817383000001</c:v>
                </c:pt>
                <c:pt idx="1752">
                  <c:v>249.14904784999999</c:v>
                </c:pt>
                <c:pt idx="1753">
                  <c:v>249.44091796999999</c:v>
                </c:pt>
                <c:pt idx="1754">
                  <c:v>249.71130371000001</c:v>
                </c:pt>
                <c:pt idx="1755">
                  <c:v>250.02416991999999</c:v>
                </c:pt>
                <c:pt idx="1756">
                  <c:v>250.02416991999999</c:v>
                </c:pt>
                <c:pt idx="1757">
                  <c:v>250.31616210999999</c:v>
                </c:pt>
                <c:pt idx="1758">
                  <c:v>250.58666991999999</c:v>
                </c:pt>
                <c:pt idx="1759">
                  <c:v>250.58666991999999</c:v>
                </c:pt>
                <c:pt idx="1760">
                  <c:v>250.87829590000001</c:v>
                </c:pt>
                <c:pt idx="1761">
                  <c:v>251.46166991999999</c:v>
                </c:pt>
                <c:pt idx="1762">
                  <c:v>251.46166991999999</c:v>
                </c:pt>
                <c:pt idx="1763">
                  <c:v>251.75354003999999</c:v>
                </c:pt>
                <c:pt idx="1764">
                  <c:v>252.02429198999999</c:v>
                </c:pt>
                <c:pt idx="1765">
                  <c:v>252.33679198999999</c:v>
                </c:pt>
                <c:pt idx="1766">
                  <c:v>252.33679198999999</c:v>
                </c:pt>
                <c:pt idx="1767">
                  <c:v>252.62854003999999</c:v>
                </c:pt>
                <c:pt idx="1768">
                  <c:v>252.89929198999999</c:v>
                </c:pt>
                <c:pt idx="1769">
                  <c:v>253.21179198999999</c:v>
                </c:pt>
                <c:pt idx="1770">
                  <c:v>253.50354003999999</c:v>
                </c:pt>
                <c:pt idx="1771">
                  <c:v>253.77429198999999</c:v>
                </c:pt>
                <c:pt idx="1772">
                  <c:v>253.77429198999999</c:v>
                </c:pt>
                <c:pt idx="1773">
                  <c:v>254.06616210999999</c:v>
                </c:pt>
                <c:pt idx="1774">
                  <c:v>254.33654784999999</c:v>
                </c:pt>
                <c:pt idx="1775">
                  <c:v>254.33654784999999</c:v>
                </c:pt>
                <c:pt idx="1776">
                  <c:v>254.64916991999999</c:v>
                </c:pt>
                <c:pt idx="1777">
                  <c:v>254.94091796999999</c:v>
                </c:pt>
                <c:pt idx="1778">
                  <c:v>255.21142578000001</c:v>
                </c:pt>
                <c:pt idx="1779">
                  <c:v>255.50317383000001</c:v>
                </c:pt>
                <c:pt idx="1780">
                  <c:v>255.81579590000001</c:v>
                </c:pt>
                <c:pt idx="1781">
                  <c:v>256.08630370999998</c:v>
                </c:pt>
                <c:pt idx="1782">
                  <c:v>256.08630370999998</c:v>
                </c:pt>
                <c:pt idx="1783">
                  <c:v>256.37792968999997</c:v>
                </c:pt>
                <c:pt idx="1784">
                  <c:v>256.64880370999998</c:v>
                </c:pt>
                <c:pt idx="1785">
                  <c:v>256.64880370999998</c:v>
                </c:pt>
                <c:pt idx="1786">
                  <c:v>256.96142578000001</c:v>
                </c:pt>
                <c:pt idx="1787">
                  <c:v>257.52416992000002</c:v>
                </c:pt>
                <c:pt idx="1788">
                  <c:v>257.52416992000002</c:v>
                </c:pt>
                <c:pt idx="1789">
                  <c:v>257.79492188</c:v>
                </c:pt>
                <c:pt idx="1790">
                  <c:v>258.10742188</c:v>
                </c:pt>
                <c:pt idx="1791">
                  <c:v>258.39941406000003</c:v>
                </c:pt>
                <c:pt idx="1792">
                  <c:v>258.39941406000003</c:v>
                </c:pt>
                <c:pt idx="1793">
                  <c:v>258.67016602000001</c:v>
                </c:pt>
                <c:pt idx="1794">
                  <c:v>258.96166992000002</c:v>
                </c:pt>
                <c:pt idx="1795">
                  <c:v>258.96166992000002</c:v>
                </c:pt>
                <c:pt idx="1796">
                  <c:v>259.54528808999999</c:v>
                </c:pt>
                <c:pt idx="1797">
                  <c:v>259.81628418000003</c:v>
                </c:pt>
                <c:pt idx="1798">
                  <c:v>259.81628418000003</c:v>
                </c:pt>
                <c:pt idx="1799">
                  <c:v>260.10766602000001</c:v>
                </c:pt>
                <c:pt idx="1800">
                  <c:v>260.39929198999999</c:v>
                </c:pt>
                <c:pt idx="1801">
                  <c:v>260.69116210999999</c:v>
                </c:pt>
                <c:pt idx="1802">
                  <c:v>260.69116210999999</c:v>
                </c:pt>
                <c:pt idx="1803">
                  <c:v>260.98254394999998</c:v>
                </c:pt>
                <c:pt idx="1804">
                  <c:v>261.25354004000002</c:v>
                </c:pt>
                <c:pt idx="1805">
                  <c:v>261.25354004000002</c:v>
                </c:pt>
                <c:pt idx="1806">
                  <c:v>261.81604004000002</c:v>
                </c:pt>
                <c:pt idx="1807">
                  <c:v>262.12829590000001</c:v>
                </c:pt>
                <c:pt idx="1808">
                  <c:v>262.12829590000001</c:v>
                </c:pt>
                <c:pt idx="1809">
                  <c:v>262.41992188</c:v>
                </c:pt>
                <c:pt idx="1810">
                  <c:v>262.69079590000001</c:v>
                </c:pt>
                <c:pt idx="1811">
                  <c:v>262.96142578000001</c:v>
                </c:pt>
                <c:pt idx="1812">
                  <c:v>262.96142578000001</c:v>
                </c:pt>
                <c:pt idx="1813">
                  <c:v>263.27368164000001</c:v>
                </c:pt>
                <c:pt idx="1814">
                  <c:v>263.56555176000001</c:v>
                </c:pt>
                <c:pt idx="1815">
                  <c:v>263.83605956999997</c:v>
                </c:pt>
                <c:pt idx="1816">
                  <c:v>264.12817382999998</c:v>
                </c:pt>
                <c:pt idx="1817">
                  <c:v>264.42004394999998</c:v>
                </c:pt>
                <c:pt idx="1818">
                  <c:v>264.42004394999998</c:v>
                </c:pt>
                <c:pt idx="1819">
                  <c:v>264.69079590000001</c:v>
                </c:pt>
                <c:pt idx="1820">
                  <c:v>264.98217772999999</c:v>
                </c:pt>
                <c:pt idx="1821">
                  <c:v>265.25317382999998</c:v>
                </c:pt>
                <c:pt idx="1822">
                  <c:v>265.25317382999998</c:v>
                </c:pt>
                <c:pt idx="1823">
                  <c:v>265.85742188</c:v>
                </c:pt>
                <c:pt idx="1824">
                  <c:v>265.85742188</c:v>
                </c:pt>
                <c:pt idx="1825">
                  <c:v>266.14904784999999</c:v>
                </c:pt>
                <c:pt idx="1826">
                  <c:v>266.44091796999999</c:v>
                </c:pt>
                <c:pt idx="1827">
                  <c:v>266.73266602000001</c:v>
                </c:pt>
                <c:pt idx="1828">
                  <c:v>266.73266602000001</c:v>
                </c:pt>
                <c:pt idx="1829">
                  <c:v>267.00366210999999</c:v>
                </c:pt>
                <c:pt idx="1830">
                  <c:v>267.33679198999999</c:v>
                </c:pt>
                <c:pt idx="1831">
                  <c:v>267.60778808999999</c:v>
                </c:pt>
                <c:pt idx="1832">
                  <c:v>267.87866210999999</c:v>
                </c:pt>
                <c:pt idx="1833">
                  <c:v>268.17053222999999</c:v>
                </c:pt>
                <c:pt idx="1834">
                  <c:v>268.17053222999999</c:v>
                </c:pt>
                <c:pt idx="1835">
                  <c:v>268.46166992000002</c:v>
                </c:pt>
                <c:pt idx="1836">
                  <c:v>268.75366210999999</c:v>
                </c:pt>
                <c:pt idx="1837">
                  <c:v>269.02441406000003</c:v>
                </c:pt>
                <c:pt idx="1838">
                  <c:v>269.02441406000003</c:v>
                </c:pt>
                <c:pt idx="1839">
                  <c:v>269.58666992000002</c:v>
                </c:pt>
                <c:pt idx="1840">
                  <c:v>269.89916992000002</c:v>
                </c:pt>
                <c:pt idx="1841">
                  <c:v>269.89916992000002</c:v>
                </c:pt>
                <c:pt idx="1842">
                  <c:v>270.17041016000002</c:v>
                </c:pt>
                <c:pt idx="1843">
                  <c:v>270.46142578000001</c:v>
                </c:pt>
                <c:pt idx="1844">
                  <c:v>270.46142578000001</c:v>
                </c:pt>
                <c:pt idx="1845">
                  <c:v>270.73266602000001</c:v>
                </c:pt>
                <c:pt idx="1846">
                  <c:v>271.02404784999999</c:v>
                </c:pt>
                <c:pt idx="1847">
                  <c:v>271.33605956999997</c:v>
                </c:pt>
                <c:pt idx="1848">
                  <c:v>271.60742188</c:v>
                </c:pt>
                <c:pt idx="1849">
                  <c:v>271.89880370999998</c:v>
                </c:pt>
                <c:pt idx="1850">
                  <c:v>272.21105956999997</c:v>
                </c:pt>
                <c:pt idx="1851">
                  <c:v>272.21105956999997</c:v>
                </c:pt>
                <c:pt idx="1852">
                  <c:v>272.48217772999999</c:v>
                </c:pt>
                <c:pt idx="1853">
                  <c:v>272.77380370999998</c:v>
                </c:pt>
                <c:pt idx="1854">
                  <c:v>272.77380370999998</c:v>
                </c:pt>
                <c:pt idx="1855">
                  <c:v>273.04479980000002</c:v>
                </c:pt>
                <c:pt idx="1856">
                  <c:v>273.04479980000002</c:v>
                </c:pt>
                <c:pt idx="1857">
                  <c:v>273.75354004000002</c:v>
                </c:pt>
                <c:pt idx="1858">
                  <c:v>274.04565430000002</c:v>
                </c:pt>
                <c:pt idx="1859">
                  <c:v>274.04565430000002</c:v>
                </c:pt>
                <c:pt idx="1860">
                  <c:v>274.33654784999999</c:v>
                </c:pt>
                <c:pt idx="1861">
                  <c:v>274.62854004000002</c:v>
                </c:pt>
                <c:pt idx="1862">
                  <c:v>274.89916992000002</c:v>
                </c:pt>
                <c:pt idx="1863">
                  <c:v>274.89916992000002</c:v>
                </c:pt>
                <c:pt idx="1864">
                  <c:v>275.21142578000001</c:v>
                </c:pt>
                <c:pt idx="1865">
                  <c:v>275.77404784999999</c:v>
                </c:pt>
                <c:pt idx="1866">
                  <c:v>275.77404784999999</c:v>
                </c:pt>
                <c:pt idx="1867">
                  <c:v>276.04516602000001</c:v>
                </c:pt>
                <c:pt idx="1868">
                  <c:v>276.33618164000001</c:v>
                </c:pt>
                <c:pt idx="1869">
                  <c:v>276.33618164000001</c:v>
                </c:pt>
                <c:pt idx="1870">
                  <c:v>276.62817382999998</c:v>
                </c:pt>
                <c:pt idx="1871">
                  <c:v>276.89904784999999</c:v>
                </c:pt>
                <c:pt idx="1872">
                  <c:v>277.19055176000001</c:v>
                </c:pt>
                <c:pt idx="1873">
                  <c:v>277.19055176000001</c:v>
                </c:pt>
                <c:pt idx="1874">
                  <c:v>277.77380370999998</c:v>
                </c:pt>
                <c:pt idx="1875">
                  <c:v>277.77380370999998</c:v>
                </c:pt>
                <c:pt idx="1876">
                  <c:v>278.06555176000001</c:v>
                </c:pt>
                <c:pt idx="1877">
                  <c:v>278.33618164000001</c:v>
                </c:pt>
                <c:pt idx="1878">
                  <c:v>278.64904784999999</c:v>
                </c:pt>
                <c:pt idx="1879">
                  <c:v>278.64904784999999</c:v>
                </c:pt>
                <c:pt idx="1880">
                  <c:v>278.94079590000001</c:v>
                </c:pt>
                <c:pt idx="1881">
                  <c:v>279.21154784999999</c:v>
                </c:pt>
                <c:pt idx="1882">
                  <c:v>279.48254394999998</c:v>
                </c:pt>
                <c:pt idx="1883">
                  <c:v>279.79553222999999</c:v>
                </c:pt>
                <c:pt idx="1884">
                  <c:v>280.08654784999999</c:v>
                </c:pt>
                <c:pt idx="1885">
                  <c:v>280.08654784999999</c:v>
                </c:pt>
                <c:pt idx="1886">
                  <c:v>280.37866210999999</c:v>
                </c:pt>
                <c:pt idx="1887">
                  <c:v>280.64953613</c:v>
                </c:pt>
                <c:pt idx="1888">
                  <c:v>280.96166992000002</c:v>
                </c:pt>
                <c:pt idx="1889">
                  <c:v>280.96166992000002</c:v>
                </c:pt>
                <c:pt idx="1890">
                  <c:v>281.23291016000002</c:v>
                </c:pt>
                <c:pt idx="1891">
                  <c:v>281.79528808999999</c:v>
                </c:pt>
                <c:pt idx="1892">
                  <c:v>281.79528808999999</c:v>
                </c:pt>
                <c:pt idx="1893">
                  <c:v>282.08654784999999</c:v>
                </c:pt>
                <c:pt idx="1894">
                  <c:v>282.39916992000002</c:v>
                </c:pt>
                <c:pt idx="1895">
                  <c:v>282.39916992000002</c:v>
                </c:pt>
                <c:pt idx="1896">
                  <c:v>282.67016602000001</c:v>
                </c:pt>
                <c:pt idx="1897">
                  <c:v>282.96154784999999</c:v>
                </c:pt>
                <c:pt idx="1898">
                  <c:v>283.27404784999999</c:v>
                </c:pt>
                <c:pt idx="1899">
                  <c:v>283.56542968999997</c:v>
                </c:pt>
                <c:pt idx="1900">
                  <c:v>283.83618164000001</c:v>
                </c:pt>
                <c:pt idx="1901">
                  <c:v>283.83618164000001</c:v>
                </c:pt>
                <c:pt idx="1902">
                  <c:v>284.12805176000001</c:v>
                </c:pt>
                <c:pt idx="1903">
                  <c:v>284.44042968999997</c:v>
                </c:pt>
                <c:pt idx="1904">
                  <c:v>284.73229980000002</c:v>
                </c:pt>
                <c:pt idx="1905">
                  <c:v>284.73229980000002</c:v>
                </c:pt>
                <c:pt idx="1906">
                  <c:v>285.00317382999998</c:v>
                </c:pt>
                <c:pt idx="1907">
                  <c:v>285.29504394999998</c:v>
                </c:pt>
                <c:pt idx="1908">
                  <c:v>285.29504394999998</c:v>
                </c:pt>
                <c:pt idx="1909">
                  <c:v>285.89953613</c:v>
                </c:pt>
                <c:pt idx="1910">
                  <c:v>286.17053222999999</c:v>
                </c:pt>
                <c:pt idx="1911">
                  <c:v>286.17053222999999</c:v>
                </c:pt>
                <c:pt idx="1912">
                  <c:v>286.48291016000002</c:v>
                </c:pt>
                <c:pt idx="1913">
                  <c:v>286.77465819999998</c:v>
                </c:pt>
                <c:pt idx="1914">
                  <c:v>286.77465819999998</c:v>
                </c:pt>
                <c:pt idx="1915">
                  <c:v>287.04553222999999</c:v>
                </c:pt>
                <c:pt idx="1916">
                  <c:v>287.35791016000002</c:v>
                </c:pt>
                <c:pt idx="1917">
                  <c:v>287.64965819999998</c:v>
                </c:pt>
                <c:pt idx="1918">
                  <c:v>287.92041016000002</c:v>
                </c:pt>
                <c:pt idx="1919">
                  <c:v>288.23266602000001</c:v>
                </c:pt>
                <c:pt idx="1920">
                  <c:v>288.50366210999999</c:v>
                </c:pt>
                <c:pt idx="1921">
                  <c:v>288.50366210999999</c:v>
                </c:pt>
                <c:pt idx="1922">
                  <c:v>288.79516602000001</c:v>
                </c:pt>
                <c:pt idx="1923">
                  <c:v>289.06579590000001</c:v>
                </c:pt>
                <c:pt idx="1924">
                  <c:v>289.35754394999998</c:v>
                </c:pt>
                <c:pt idx="1925">
                  <c:v>289.35754394999998</c:v>
                </c:pt>
                <c:pt idx="1926">
                  <c:v>289.94055176000001</c:v>
                </c:pt>
                <c:pt idx="1927">
                  <c:v>289.94055176000001</c:v>
                </c:pt>
                <c:pt idx="1928">
                  <c:v>290.21166992000002</c:v>
                </c:pt>
                <c:pt idx="1929">
                  <c:v>290.50317382999998</c:v>
                </c:pt>
                <c:pt idx="1930">
                  <c:v>290.81542968999997</c:v>
                </c:pt>
                <c:pt idx="1931">
                  <c:v>290.81542968999997</c:v>
                </c:pt>
                <c:pt idx="1932">
                  <c:v>291.08654784999999</c:v>
                </c:pt>
                <c:pt idx="1933">
                  <c:v>291.39929198999999</c:v>
                </c:pt>
                <c:pt idx="1934">
                  <c:v>291.66992188</c:v>
                </c:pt>
                <c:pt idx="1935">
                  <c:v>291.96166992000002</c:v>
                </c:pt>
                <c:pt idx="1936">
                  <c:v>292.23242188</c:v>
                </c:pt>
                <c:pt idx="1937">
                  <c:v>292.23242188</c:v>
                </c:pt>
                <c:pt idx="1938">
                  <c:v>292.52429198999999</c:v>
                </c:pt>
                <c:pt idx="1939">
                  <c:v>292.83679198999999</c:v>
                </c:pt>
                <c:pt idx="1940">
                  <c:v>293.10766602000001</c:v>
                </c:pt>
                <c:pt idx="1941">
                  <c:v>293.10766602000001</c:v>
                </c:pt>
                <c:pt idx="1942">
                  <c:v>293.39953613</c:v>
                </c:pt>
                <c:pt idx="1943">
                  <c:v>293.98291016000002</c:v>
                </c:pt>
                <c:pt idx="1944">
                  <c:v>293.98291016000002</c:v>
                </c:pt>
                <c:pt idx="1945">
                  <c:v>294.25354004000002</c:v>
                </c:pt>
                <c:pt idx="1946">
                  <c:v>294.58703613</c:v>
                </c:pt>
                <c:pt idx="1947">
                  <c:v>294.58703613</c:v>
                </c:pt>
                <c:pt idx="1948">
                  <c:v>294.85778808999999</c:v>
                </c:pt>
                <c:pt idx="1949">
                  <c:v>295.12866210999999</c:v>
                </c:pt>
                <c:pt idx="1950">
                  <c:v>295.42028808999999</c:v>
                </c:pt>
                <c:pt idx="1951">
                  <c:v>295.42028808999999</c:v>
                </c:pt>
                <c:pt idx="1952">
                  <c:v>296.00341796999999</c:v>
                </c:pt>
                <c:pt idx="1953">
                  <c:v>296.00341796999999</c:v>
                </c:pt>
                <c:pt idx="1954">
                  <c:v>296.27465819999998</c:v>
                </c:pt>
                <c:pt idx="1955">
                  <c:v>296.56555176000001</c:v>
                </c:pt>
                <c:pt idx="1956">
                  <c:v>296.83691406000003</c:v>
                </c:pt>
                <c:pt idx="1957">
                  <c:v>296.83691406000003</c:v>
                </c:pt>
                <c:pt idx="1958">
                  <c:v>297.14941406000003</c:v>
                </c:pt>
                <c:pt idx="1959">
                  <c:v>297.42016602000001</c:v>
                </c:pt>
                <c:pt idx="1960">
                  <c:v>297.73242188</c:v>
                </c:pt>
                <c:pt idx="1961">
                  <c:v>298.02416992000002</c:v>
                </c:pt>
                <c:pt idx="1962">
                  <c:v>298.31530762</c:v>
                </c:pt>
                <c:pt idx="1963">
                  <c:v>298.31530762</c:v>
                </c:pt>
                <c:pt idx="1964">
                  <c:v>298.60717772999999</c:v>
                </c:pt>
                <c:pt idx="1965">
                  <c:v>298.87792968999997</c:v>
                </c:pt>
                <c:pt idx="1966">
                  <c:v>299.19055176000001</c:v>
                </c:pt>
                <c:pt idx="1967">
                  <c:v>299.19055176000001</c:v>
                </c:pt>
                <c:pt idx="1968">
                  <c:v>299.48254394999998</c:v>
                </c:pt>
                <c:pt idx="1969">
                  <c:v>299.75329590000001</c:v>
                </c:pt>
                <c:pt idx="1970">
                  <c:v>300.04504394999998</c:v>
                </c:pt>
                <c:pt idx="1971">
                  <c:v>300.31567382999998</c:v>
                </c:pt>
                <c:pt idx="1972">
                  <c:v>300.60778808999999</c:v>
                </c:pt>
                <c:pt idx="1973">
                  <c:v>300.60778808999999</c:v>
                </c:pt>
                <c:pt idx="1974">
                  <c:v>300.92028808999999</c:v>
                </c:pt>
                <c:pt idx="1975">
                  <c:v>301.21203613</c:v>
                </c:pt>
                <c:pt idx="1976">
                  <c:v>301.50378418000003</c:v>
                </c:pt>
                <c:pt idx="1977">
                  <c:v>301.50378418000003</c:v>
                </c:pt>
                <c:pt idx="1978">
                  <c:v>301.77478027000001</c:v>
                </c:pt>
                <c:pt idx="1979">
                  <c:v>302.08691406000003</c:v>
                </c:pt>
                <c:pt idx="1980">
                  <c:v>302.37854004000002</c:v>
                </c:pt>
                <c:pt idx="1981">
                  <c:v>302.66992188</c:v>
                </c:pt>
                <c:pt idx="1982">
                  <c:v>302.94091796999999</c:v>
                </c:pt>
                <c:pt idx="1983">
                  <c:v>302.94091796999999</c:v>
                </c:pt>
                <c:pt idx="1984">
                  <c:v>303.25341796999999</c:v>
                </c:pt>
                <c:pt idx="1985">
                  <c:v>303.52441406000003</c:v>
                </c:pt>
                <c:pt idx="1986">
                  <c:v>303.81567382999998</c:v>
                </c:pt>
                <c:pt idx="1987">
                  <c:v>304.10754394999998</c:v>
                </c:pt>
                <c:pt idx="1988">
                  <c:v>304.37841796999999</c:v>
                </c:pt>
                <c:pt idx="1989">
                  <c:v>304.37841796999999</c:v>
                </c:pt>
                <c:pt idx="1990">
                  <c:v>304.69055176000001</c:v>
                </c:pt>
                <c:pt idx="1991">
                  <c:v>304.96154784999999</c:v>
                </c:pt>
                <c:pt idx="1992">
                  <c:v>305.25317382999998</c:v>
                </c:pt>
                <c:pt idx="1993">
                  <c:v>305.25317382999998</c:v>
                </c:pt>
                <c:pt idx="1994">
                  <c:v>305.54467772999999</c:v>
                </c:pt>
                <c:pt idx="1995">
                  <c:v>305.81542968999997</c:v>
                </c:pt>
                <c:pt idx="1996">
                  <c:v>306.12841796999999</c:v>
                </c:pt>
                <c:pt idx="1997">
                  <c:v>306.41992188</c:v>
                </c:pt>
                <c:pt idx="1998">
                  <c:v>306.69055176000001</c:v>
                </c:pt>
                <c:pt idx="1999">
                  <c:v>306.69055176000001</c:v>
                </c:pt>
                <c:pt idx="2000">
                  <c:v>306.96179198999999</c:v>
                </c:pt>
                <c:pt idx="2001">
                  <c:v>307.27453613</c:v>
                </c:pt>
                <c:pt idx="2002">
                  <c:v>307.56579590000001</c:v>
                </c:pt>
                <c:pt idx="2003">
                  <c:v>307.56579590000001</c:v>
                </c:pt>
                <c:pt idx="2004">
                  <c:v>307.83691406000003</c:v>
                </c:pt>
                <c:pt idx="2005">
                  <c:v>308.14965819999998</c:v>
                </c:pt>
                <c:pt idx="2006">
                  <c:v>308.44116210999999</c:v>
                </c:pt>
                <c:pt idx="2007">
                  <c:v>308.73291016000002</c:v>
                </c:pt>
                <c:pt idx="2008">
                  <c:v>309.00390625</c:v>
                </c:pt>
                <c:pt idx="2009">
                  <c:v>309.00390625</c:v>
                </c:pt>
                <c:pt idx="2010">
                  <c:v>309.29516602000001</c:v>
                </c:pt>
                <c:pt idx="2011">
                  <c:v>309.58715819999998</c:v>
                </c:pt>
                <c:pt idx="2012">
                  <c:v>309.85791016000002</c:v>
                </c:pt>
                <c:pt idx="2013">
                  <c:v>310.17004394999998</c:v>
                </c:pt>
                <c:pt idx="2014">
                  <c:v>310.46179198999999</c:v>
                </c:pt>
                <c:pt idx="2015">
                  <c:v>310.46179198999999</c:v>
                </c:pt>
                <c:pt idx="2016">
                  <c:v>310.73266602000001</c:v>
                </c:pt>
                <c:pt idx="2017">
                  <c:v>311.02441406000003</c:v>
                </c:pt>
                <c:pt idx="2018">
                  <c:v>311.31579590000001</c:v>
                </c:pt>
                <c:pt idx="2019">
                  <c:v>311.31579590000001</c:v>
                </c:pt>
                <c:pt idx="2020">
                  <c:v>311.60754394999998</c:v>
                </c:pt>
                <c:pt idx="2021">
                  <c:v>311.87829590000001</c:v>
                </c:pt>
                <c:pt idx="2022">
                  <c:v>312.16955566000001</c:v>
                </c:pt>
                <c:pt idx="2023">
                  <c:v>312.46154784999999</c:v>
                </c:pt>
                <c:pt idx="2024">
                  <c:v>312.75329590000001</c:v>
                </c:pt>
                <c:pt idx="2025">
                  <c:v>312.75329590000001</c:v>
                </c:pt>
                <c:pt idx="2026">
                  <c:v>313.02416992000002</c:v>
                </c:pt>
                <c:pt idx="2027">
                  <c:v>313.33654784999999</c:v>
                </c:pt>
                <c:pt idx="2028">
                  <c:v>313.62854004000002</c:v>
                </c:pt>
                <c:pt idx="2029">
                  <c:v>313.62854004000002</c:v>
                </c:pt>
                <c:pt idx="2030">
                  <c:v>313.89929198999999</c:v>
                </c:pt>
                <c:pt idx="2031">
                  <c:v>314.48266602000001</c:v>
                </c:pt>
                <c:pt idx="2032">
                  <c:v>314.48266602000001</c:v>
                </c:pt>
                <c:pt idx="2033">
                  <c:v>314.77441406000003</c:v>
                </c:pt>
                <c:pt idx="2034">
                  <c:v>315.04492188</c:v>
                </c:pt>
                <c:pt idx="2035">
                  <c:v>315.04492188</c:v>
                </c:pt>
                <c:pt idx="2036">
                  <c:v>315.33703613</c:v>
                </c:pt>
                <c:pt idx="2037">
                  <c:v>315.62878418000003</c:v>
                </c:pt>
                <c:pt idx="2038">
                  <c:v>315.94116210999999</c:v>
                </c:pt>
                <c:pt idx="2039">
                  <c:v>316.23291016000002</c:v>
                </c:pt>
                <c:pt idx="2040">
                  <c:v>316.50402831999997</c:v>
                </c:pt>
                <c:pt idx="2041">
                  <c:v>316.50402831999997</c:v>
                </c:pt>
                <c:pt idx="2042">
                  <c:v>316.81616210999999</c:v>
                </c:pt>
                <c:pt idx="2043">
                  <c:v>317.08703613</c:v>
                </c:pt>
                <c:pt idx="2044">
                  <c:v>317.37902831999997</c:v>
                </c:pt>
                <c:pt idx="2045">
                  <c:v>317.37902831999997</c:v>
                </c:pt>
                <c:pt idx="2046">
                  <c:v>317.69091796999999</c:v>
                </c:pt>
                <c:pt idx="2047">
                  <c:v>317.96191406000003</c:v>
                </c:pt>
                <c:pt idx="2048">
                  <c:v>318.25366210999999</c:v>
                </c:pt>
                <c:pt idx="2049">
                  <c:v>318.54492188</c:v>
                </c:pt>
                <c:pt idx="2050">
                  <c:v>318.81604004000002</c:v>
                </c:pt>
                <c:pt idx="2051">
                  <c:v>318.81604004000002</c:v>
                </c:pt>
                <c:pt idx="2052">
                  <c:v>319.12854004000002</c:v>
                </c:pt>
                <c:pt idx="2053">
                  <c:v>319.41979980000002</c:v>
                </c:pt>
                <c:pt idx="2054">
                  <c:v>319.69067382999998</c:v>
                </c:pt>
                <c:pt idx="2055">
                  <c:v>319.69067382999998</c:v>
                </c:pt>
                <c:pt idx="2056">
                  <c:v>320.00354004000002</c:v>
                </c:pt>
                <c:pt idx="2057">
                  <c:v>320.27416992000002</c:v>
                </c:pt>
                <c:pt idx="2058">
                  <c:v>320.56591796999999</c:v>
                </c:pt>
                <c:pt idx="2059">
                  <c:v>320.87866210999999</c:v>
                </c:pt>
                <c:pt idx="2060">
                  <c:v>321.14904784999999</c:v>
                </c:pt>
                <c:pt idx="2061">
                  <c:v>321.14904784999999</c:v>
                </c:pt>
                <c:pt idx="2062">
                  <c:v>321.44091796999999</c:v>
                </c:pt>
                <c:pt idx="2063">
                  <c:v>321.73291016000002</c:v>
                </c:pt>
                <c:pt idx="2064">
                  <c:v>321.73291016000002</c:v>
                </c:pt>
                <c:pt idx="2065">
                  <c:v>322.29504394999998</c:v>
                </c:pt>
                <c:pt idx="2066">
                  <c:v>322.60791016000002</c:v>
                </c:pt>
                <c:pt idx="2067">
                  <c:v>322.60791016000002</c:v>
                </c:pt>
                <c:pt idx="2068">
                  <c:v>322.89953613</c:v>
                </c:pt>
                <c:pt idx="2069">
                  <c:v>323.17028808999999</c:v>
                </c:pt>
                <c:pt idx="2070">
                  <c:v>323.44128418000003</c:v>
                </c:pt>
                <c:pt idx="2071">
                  <c:v>323.44128418000003</c:v>
                </c:pt>
                <c:pt idx="2072">
                  <c:v>323.75378418000003</c:v>
                </c:pt>
                <c:pt idx="2073">
                  <c:v>324.04528808999999</c:v>
                </c:pt>
                <c:pt idx="2074">
                  <c:v>324.33703613</c:v>
                </c:pt>
                <c:pt idx="2075">
                  <c:v>324.60791016000002</c:v>
                </c:pt>
                <c:pt idx="2076">
                  <c:v>324.89929198999999</c:v>
                </c:pt>
                <c:pt idx="2077">
                  <c:v>324.89929198999999</c:v>
                </c:pt>
                <c:pt idx="2078">
                  <c:v>325.19104004000002</c:v>
                </c:pt>
                <c:pt idx="2079">
                  <c:v>325.48266602000001</c:v>
                </c:pt>
                <c:pt idx="2080">
                  <c:v>325.75366210999999</c:v>
                </c:pt>
                <c:pt idx="2081">
                  <c:v>325.75366210999999</c:v>
                </c:pt>
                <c:pt idx="2082">
                  <c:v>326.33654784999999</c:v>
                </c:pt>
                <c:pt idx="2083">
                  <c:v>326.33654784999999</c:v>
                </c:pt>
                <c:pt idx="2084">
                  <c:v>326.62841796999999</c:v>
                </c:pt>
                <c:pt idx="2085">
                  <c:v>326.91979980000002</c:v>
                </c:pt>
                <c:pt idx="2086">
                  <c:v>327.21166992000002</c:v>
                </c:pt>
                <c:pt idx="2087">
                  <c:v>327.21166992000002</c:v>
                </c:pt>
                <c:pt idx="2088">
                  <c:v>327.48229980000002</c:v>
                </c:pt>
                <c:pt idx="2089">
                  <c:v>327.77392578000001</c:v>
                </c:pt>
                <c:pt idx="2090">
                  <c:v>328.06579590000001</c:v>
                </c:pt>
                <c:pt idx="2091">
                  <c:v>328.33666992000002</c:v>
                </c:pt>
                <c:pt idx="2092">
                  <c:v>328.62854004000002</c:v>
                </c:pt>
                <c:pt idx="2093">
                  <c:v>328.62854004000002</c:v>
                </c:pt>
                <c:pt idx="2094">
                  <c:v>328.91979980000002</c:v>
                </c:pt>
                <c:pt idx="2095">
                  <c:v>329.21191406000003</c:v>
                </c:pt>
                <c:pt idx="2096">
                  <c:v>329.48266602000001</c:v>
                </c:pt>
                <c:pt idx="2097">
                  <c:v>329.48266602000001</c:v>
                </c:pt>
                <c:pt idx="2098">
                  <c:v>329.79516602000001</c:v>
                </c:pt>
                <c:pt idx="2099">
                  <c:v>330.08703613</c:v>
                </c:pt>
                <c:pt idx="2100">
                  <c:v>330.35803222999999</c:v>
                </c:pt>
                <c:pt idx="2101">
                  <c:v>330.62890625</c:v>
                </c:pt>
                <c:pt idx="2102">
                  <c:v>330.94140625</c:v>
                </c:pt>
                <c:pt idx="2103">
                  <c:v>330.94140625</c:v>
                </c:pt>
                <c:pt idx="2104">
                  <c:v>331.23315430000002</c:v>
                </c:pt>
                <c:pt idx="2105">
                  <c:v>331.52416992000002</c:v>
                </c:pt>
                <c:pt idx="2106">
                  <c:v>331.81628418000003</c:v>
                </c:pt>
                <c:pt idx="2107">
                  <c:v>331.81628418000003</c:v>
                </c:pt>
                <c:pt idx="2108">
                  <c:v>332.37866210999999</c:v>
                </c:pt>
                <c:pt idx="2109">
                  <c:v>332.64941406000003</c:v>
                </c:pt>
                <c:pt idx="2110">
                  <c:v>332.64941406000003</c:v>
                </c:pt>
                <c:pt idx="2111">
                  <c:v>332.92016602000001</c:v>
                </c:pt>
                <c:pt idx="2112">
                  <c:v>333.23278808999999</c:v>
                </c:pt>
                <c:pt idx="2113">
                  <c:v>333.23278808999999</c:v>
                </c:pt>
                <c:pt idx="2114">
                  <c:v>333.50366210999999</c:v>
                </c:pt>
                <c:pt idx="2115">
                  <c:v>333.81591796999999</c:v>
                </c:pt>
                <c:pt idx="2116">
                  <c:v>334.08691406000003</c:v>
                </c:pt>
                <c:pt idx="2117">
                  <c:v>334.37854004000002</c:v>
                </c:pt>
                <c:pt idx="2118">
                  <c:v>334.69079590000001</c:v>
                </c:pt>
                <c:pt idx="2119">
                  <c:v>334.96154784999999</c:v>
                </c:pt>
                <c:pt idx="2120">
                  <c:v>334.96154784999999</c:v>
                </c:pt>
                <c:pt idx="2121">
                  <c:v>335.25317382999998</c:v>
                </c:pt>
                <c:pt idx="2122">
                  <c:v>335.54467772999999</c:v>
                </c:pt>
                <c:pt idx="2123">
                  <c:v>335.54467772999999</c:v>
                </c:pt>
                <c:pt idx="2124">
                  <c:v>335.83666992000002</c:v>
                </c:pt>
                <c:pt idx="2125">
                  <c:v>336.10742188</c:v>
                </c:pt>
                <c:pt idx="2126">
                  <c:v>336.41992188</c:v>
                </c:pt>
                <c:pt idx="2127">
                  <c:v>336.71191406000003</c:v>
                </c:pt>
                <c:pt idx="2128">
                  <c:v>336.98278808999999</c:v>
                </c:pt>
                <c:pt idx="2129">
                  <c:v>337.25341796999999</c:v>
                </c:pt>
                <c:pt idx="2130">
                  <c:v>337.25341796999999</c:v>
                </c:pt>
                <c:pt idx="2131">
                  <c:v>337.56616210999999</c:v>
                </c:pt>
                <c:pt idx="2132">
                  <c:v>337.85791016000002</c:v>
                </c:pt>
                <c:pt idx="2133">
                  <c:v>337.85791016000002</c:v>
                </c:pt>
                <c:pt idx="2134">
                  <c:v>338.17028808999999</c:v>
                </c:pt>
                <c:pt idx="2135">
                  <c:v>338.73303222999999</c:v>
                </c:pt>
                <c:pt idx="2136">
                  <c:v>338.73303222999999</c:v>
                </c:pt>
                <c:pt idx="2137">
                  <c:v>339.00390625</c:v>
                </c:pt>
                <c:pt idx="2138">
                  <c:v>339.31616210999999</c:v>
                </c:pt>
                <c:pt idx="2139">
                  <c:v>339.31616210999999</c:v>
                </c:pt>
                <c:pt idx="2140">
                  <c:v>339.60803222999999</c:v>
                </c:pt>
                <c:pt idx="2141">
                  <c:v>339.86816406000003</c:v>
                </c:pt>
                <c:pt idx="2142">
                  <c:v>340.01928710999999</c:v>
                </c:pt>
                <c:pt idx="2143">
                  <c:v>339.99499512</c:v>
                </c:pt>
                <c:pt idx="2144">
                  <c:v>340.00769043000003</c:v>
                </c:pt>
                <c:pt idx="2145">
                  <c:v>340.00769043000003</c:v>
                </c:pt>
                <c:pt idx="2146">
                  <c:v>339.99328613</c:v>
                </c:pt>
                <c:pt idx="2147">
                  <c:v>340.00036620999998</c:v>
                </c:pt>
                <c:pt idx="2148">
                  <c:v>340.00524902000001</c:v>
                </c:pt>
                <c:pt idx="2149">
                  <c:v>340.00524902000001</c:v>
                </c:pt>
                <c:pt idx="2150">
                  <c:v>339.99902343999997</c:v>
                </c:pt>
                <c:pt idx="2151">
                  <c:v>339.99609375</c:v>
                </c:pt>
                <c:pt idx="2152">
                  <c:v>340.00415039000001</c:v>
                </c:pt>
                <c:pt idx="2153">
                  <c:v>340.00244141000002</c:v>
                </c:pt>
                <c:pt idx="2154">
                  <c:v>339.99658203000001</c:v>
                </c:pt>
                <c:pt idx="2155">
                  <c:v>340.00036620999998</c:v>
                </c:pt>
                <c:pt idx="2156">
                  <c:v>340.00036620999998</c:v>
                </c:pt>
                <c:pt idx="2157">
                  <c:v>340.00256347999999</c:v>
                </c:pt>
                <c:pt idx="2158">
                  <c:v>340.00024414000001</c:v>
                </c:pt>
                <c:pt idx="2159">
                  <c:v>340.00024414000001</c:v>
                </c:pt>
                <c:pt idx="2160">
                  <c:v>339.99975585999999</c:v>
                </c:pt>
                <c:pt idx="2161">
                  <c:v>339.99963379000002</c:v>
                </c:pt>
                <c:pt idx="2162">
                  <c:v>339.99963379000002</c:v>
                </c:pt>
                <c:pt idx="2163">
                  <c:v>339.99963379000002</c:v>
                </c:pt>
                <c:pt idx="2164">
                  <c:v>339.99963379000002</c:v>
                </c:pt>
                <c:pt idx="2165">
                  <c:v>339.99963379000002</c:v>
                </c:pt>
                <c:pt idx="2166">
                  <c:v>339.99963379000002</c:v>
                </c:pt>
                <c:pt idx="2167">
                  <c:v>339.99963379000002</c:v>
                </c:pt>
                <c:pt idx="2168">
                  <c:v>339.99963379000002</c:v>
                </c:pt>
                <c:pt idx="2169">
                  <c:v>339.99963379000002</c:v>
                </c:pt>
                <c:pt idx="2170">
                  <c:v>339.99963379000002</c:v>
                </c:pt>
                <c:pt idx="2171">
                  <c:v>339.99963379000002</c:v>
                </c:pt>
                <c:pt idx="2172">
                  <c:v>339.99963379000002</c:v>
                </c:pt>
                <c:pt idx="2173">
                  <c:v>339.99963379000002</c:v>
                </c:pt>
                <c:pt idx="2174">
                  <c:v>339.99963379000002</c:v>
                </c:pt>
                <c:pt idx="2175">
                  <c:v>339.99963379000002</c:v>
                </c:pt>
                <c:pt idx="2176">
                  <c:v>339.99963379000002</c:v>
                </c:pt>
                <c:pt idx="2177">
                  <c:v>339.99963379000002</c:v>
                </c:pt>
                <c:pt idx="2178">
                  <c:v>339.99975585999999</c:v>
                </c:pt>
                <c:pt idx="2179">
                  <c:v>339.99963379000002</c:v>
                </c:pt>
                <c:pt idx="2180">
                  <c:v>339.99963379000002</c:v>
                </c:pt>
                <c:pt idx="2181">
                  <c:v>339.99963379000002</c:v>
                </c:pt>
                <c:pt idx="2182">
                  <c:v>339.99963379000002</c:v>
                </c:pt>
                <c:pt idx="2183">
                  <c:v>339.99963379000002</c:v>
                </c:pt>
                <c:pt idx="2184">
                  <c:v>339.99963379000002</c:v>
                </c:pt>
                <c:pt idx="2185">
                  <c:v>339.99963379000002</c:v>
                </c:pt>
                <c:pt idx="2186">
                  <c:v>339.99963379000002</c:v>
                </c:pt>
                <c:pt idx="2187">
                  <c:v>339.99963379000002</c:v>
                </c:pt>
                <c:pt idx="2188">
                  <c:v>339.99963379000002</c:v>
                </c:pt>
                <c:pt idx="2189">
                  <c:v>339.99963379000002</c:v>
                </c:pt>
                <c:pt idx="2190">
                  <c:v>339.99963379000002</c:v>
                </c:pt>
                <c:pt idx="2191">
                  <c:v>339.99963379000002</c:v>
                </c:pt>
                <c:pt idx="2192">
                  <c:v>339.99963379000002</c:v>
                </c:pt>
                <c:pt idx="2193">
                  <c:v>339.99963379000002</c:v>
                </c:pt>
                <c:pt idx="2194">
                  <c:v>339.99963379000002</c:v>
                </c:pt>
                <c:pt idx="2195">
                  <c:v>339.99975585999999</c:v>
                </c:pt>
                <c:pt idx="2196">
                  <c:v>339.99963379000002</c:v>
                </c:pt>
                <c:pt idx="2197">
                  <c:v>339.99963379000002</c:v>
                </c:pt>
                <c:pt idx="2198">
                  <c:v>339.99963379000002</c:v>
                </c:pt>
                <c:pt idx="2199">
                  <c:v>339.99963379000002</c:v>
                </c:pt>
                <c:pt idx="2200">
                  <c:v>339.99975585999999</c:v>
                </c:pt>
                <c:pt idx="2201">
                  <c:v>339.99963379000002</c:v>
                </c:pt>
                <c:pt idx="2202">
                  <c:v>339.99963379000002</c:v>
                </c:pt>
                <c:pt idx="2203">
                  <c:v>339.99963379000002</c:v>
                </c:pt>
                <c:pt idx="2204">
                  <c:v>339.99963379000002</c:v>
                </c:pt>
                <c:pt idx="2205">
                  <c:v>339.99963379000002</c:v>
                </c:pt>
                <c:pt idx="2206">
                  <c:v>339.99963379000002</c:v>
                </c:pt>
                <c:pt idx="2207">
                  <c:v>339.99975585999999</c:v>
                </c:pt>
                <c:pt idx="2208">
                  <c:v>339.99975585999999</c:v>
                </c:pt>
                <c:pt idx="2209">
                  <c:v>339.99963379000002</c:v>
                </c:pt>
                <c:pt idx="2210">
                  <c:v>339.99963379000002</c:v>
                </c:pt>
                <c:pt idx="2211">
                  <c:v>339.99963379000002</c:v>
                </c:pt>
                <c:pt idx="2212">
                  <c:v>339.99963379000002</c:v>
                </c:pt>
                <c:pt idx="2213">
                  <c:v>339.99963379000002</c:v>
                </c:pt>
                <c:pt idx="2214">
                  <c:v>339.99963379000002</c:v>
                </c:pt>
                <c:pt idx="2215">
                  <c:v>339.99963379000002</c:v>
                </c:pt>
                <c:pt idx="2216">
                  <c:v>339.99963379000002</c:v>
                </c:pt>
                <c:pt idx="2217">
                  <c:v>339.99963379000002</c:v>
                </c:pt>
                <c:pt idx="2218">
                  <c:v>339.99963379000002</c:v>
                </c:pt>
                <c:pt idx="2219">
                  <c:v>339.99963379000002</c:v>
                </c:pt>
                <c:pt idx="2220">
                  <c:v>339.99963379000002</c:v>
                </c:pt>
                <c:pt idx="2221">
                  <c:v>339.99963379000002</c:v>
                </c:pt>
                <c:pt idx="2222">
                  <c:v>339.99963379000002</c:v>
                </c:pt>
                <c:pt idx="2223">
                  <c:v>339.99975585999999</c:v>
                </c:pt>
                <c:pt idx="2224">
                  <c:v>339.99975585999999</c:v>
                </c:pt>
                <c:pt idx="2225">
                  <c:v>339.99963379000002</c:v>
                </c:pt>
                <c:pt idx="2226">
                  <c:v>339.99963379000002</c:v>
                </c:pt>
                <c:pt idx="2227">
                  <c:v>339.99975585999999</c:v>
                </c:pt>
                <c:pt idx="2228">
                  <c:v>339.99963379000002</c:v>
                </c:pt>
                <c:pt idx="2229">
                  <c:v>339.99975585999999</c:v>
                </c:pt>
                <c:pt idx="2230">
                  <c:v>339.99963379000002</c:v>
                </c:pt>
                <c:pt idx="2231">
                  <c:v>339.99963379000002</c:v>
                </c:pt>
                <c:pt idx="2232">
                  <c:v>339.99975585999999</c:v>
                </c:pt>
                <c:pt idx="2233">
                  <c:v>339.99963379000002</c:v>
                </c:pt>
                <c:pt idx="2234">
                  <c:v>339.99963379000002</c:v>
                </c:pt>
                <c:pt idx="2235">
                  <c:v>339.99975585999999</c:v>
                </c:pt>
                <c:pt idx="2236">
                  <c:v>339.99975585999999</c:v>
                </c:pt>
                <c:pt idx="2237">
                  <c:v>339.99975585999999</c:v>
                </c:pt>
                <c:pt idx="2238">
                  <c:v>339.99963379000002</c:v>
                </c:pt>
                <c:pt idx="2239">
                  <c:v>339.99975585999999</c:v>
                </c:pt>
                <c:pt idx="2240">
                  <c:v>339.99975585999999</c:v>
                </c:pt>
                <c:pt idx="2241">
                  <c:v>339.99975585999999</c:v>
                </c:pt>
                <c:pt idx="2242">
                  <c:v>339.99975585999999</c:v>
                </c:pt>
                <c:pt idx="2243">
                  <c:v>339.99975585999999</c:v>
                </c:pt>
                <c:pt idx="2244">
                  <c:v>339.99975585999999</c:v>
                </c:pt>
                <c:pt idx="2245">
                  <c:v>339.99975585999999</c:v>
                </c:pt>
                <c:pt idx="2246">
                  <c:v>339.99975585999999</c:v>
                </c:pt>
                <c:pt idx="2247">
                  <c:v>339.99975585999999</c:v>
                </c:pt>
                <c:pt idx="2248">
                  <c:v>339.99963379000002</c:v>
                </c:pt>
                <c:pt idx="2249">
                  <c:v>339.99963379000002</c:v>
                </c:pt>
                <c:pt idx="2250">
                  <c:v>339.99963379000002</c:v>
                </c:pt>
                <c:pt idx="2251">
                  <c:v>339.99963379000002</c:v>
                </c:pt>
                <c:pt idx="2252">
                  <c:v>339.99963379000002</c:v>
                </c:pt>
                <c:pt idx="2253">
                  <c:v>339.99975585999999</c:v>
                </c:pt>
                <c:pt idx="2254">
                  <c:v>339.99975585999999</c:v>
                </c:pt>
                <c:pt idx="2255">
                  <c:v>339.99963379000002</c:v>
                </c:pt>
                <c:pt idx="2256">
                  <c:v>339.99963379000002</c:v>
                </c:pt>
                <c:pt idx="2257">
                  <c:v>339.99975585999999</c:v>
                </c:pt>
                <c:pt idx="2258">
                  <c:v>339.99975585999999</c:v>
                </c:pt>
                <c:pt idx="2259">
                  <c:v>339.99975585999999</c:v>
                </c:pt>
                <c:pt idx="2260">
                  <c:v>339.99975585999999</c:v>
                </c:pt>
                <c:pt idx="2261">
                  <c:v>339.99975585999999</c:v>
                </c:pt>
                <c:pt idx="2262">
                  <c:v>339.99975585999999</c:v>
                </c:pt>
                <c:pt idx="2263">
                  <c:v>339.99975585999999</c:v>
                </c:pt>
                <c:pt idx="2264">
                  <c:v>339.99963379000002</c:v>
                </c:pt>
                <c:pt idx="2265">
                  <c:v>339.99975585999999</c:v>
                </c:pt>
                <c:pt idx="2266">
                  <c:v>339.99975585999999</c:v>
                </c:pt>
                <c:pt idx="2267">
                  <c:v>339.99975585999999</c:v>
                </c:pt>
                <c:pt idx="2268">
                  <c:v>339.99975585999999</c:v>
                </c:pt>
                <c:pt idx="2269">
                  <c:v>339.99963379000002</c:v>
                </c:pt>
                <c:pt idx="2270">
                  <c:v>339.99963379000002</c:v>
                </c:pt>
                <c:pt idx="2271">
                  <c:v>339.99975585999999</c:v>
                </c:pt>
                <c:pt idx="2272">
                  <c:v>339.99963379000002</c:v>
                </c:pt>
                <c:pt idx="2273">
                  <c:v>339.99963379000002</c:v>
                </c:pt>
                <c:pt idx="2274">
                  <c:v>339.99975585999999</c:v>
                </c:pt>
                <c:pt idx="2275">
                  <c:v>339.99963379000002</c:v>
                </c:pt>
                <c:pt idx="2276">
                  <c:v>339.99963379000002</c:v>
                </c:pt>
                <c:pt idx="2277">
                  <c:v>339.99975585999999</c:v>
                </c:pt>
                <c:pt idx="2278">
                  <c:v>339.99975585999999</c:v>
                </c:pt>
                <c:pt idx="2279">
                  <c:v>339.99975585999999</c:v>
                </c:pt>
                <c:pt idx="2280">
                  <c:v>339.99975585999999</c:v>
                </c:pt>
                <c:pt idx="2281">
                  <c:v>339.99963379000002</c:v>
                </c:pt>
                <c:pt idx="2282">
                  <c:v>339.99975585999999</c:v>
                </c:pt>
                <c:pt idx="2283">
                  <c:v>339.99975585999999</c:v>
                </c:pt>
                <c:pt idx="2284">
                  <c:v>339.99975585999999</c:v>
                </c:pt>
                <c:pt idx="2285">
                  <c:v>339.99963379000002</c:v>
                </c:pt>
                <c:pt idx="2286">
                  <c:v>339.99963379000002</c:v>
                </c:pt>
                <c:pt idx="2287">
                  <c:v>339.99975585999999</c:v>
                </c:pt>
                <c:pt idx="2288">
                  <c:v>339.99975585999999</c:v>
                </c:pt>
                <c:pt idx="2289">
                  <c:v>339.99975585999999</c:v>
                </c:pt>
                <c:pt idx="2290">
                  <c:v>339.99975585999999</c:v>
                </c:pt>
                <c:pt idx="2291">
                  <c:v>339.99975585999999</c:v>
                </c:pt>
                <c:pt idx="2292">
                  <c:v>339.99975585999999</c:v>
                </c:pt>
                <c:pt idx="2293">
                  <c:v>339.99975585999999</c:v>
                </c:pt>
                <c:pt idx="2294">
                  <c:v>339.99963379000002</c:v>
                </c:pt>
                <c:pt idx="2295">
                  <c:v>339.99963379000002</c:v>
                </c:pt>
                <c:pt idx="2296">
                  <c:v>339.99963379000002</c:v>
                </c:pt>
                <c:pt idx="2297">
                  <c:v>339.99963379000002</c:v>
                </c:pt>
                <c:pt idx="2298">
                  <c:v>339.99975585999999</c:v>
                </c:pt>
                <c:pt idx="2299">
                  <c:v>339.99975585999999</c:v>
                </c:pt>
                <c:pt idx="2300">
                  <c:v>339.99975585999999</c:v>
                </c:pt>
                <c:pt idx="2301">
                  <c:v>339.99975585999999</c:v>
                </c:pt>
                <c:pt idx="2302">
                  <c:v>339.99975585999999</c:v>
                </c:pt>
                <c:pt idx="2303">
                  <c:v>339.99975585999999</c:v>
                </c:pt>
                <c:pt idx="2304">
                  <c:v>339.99975585999999</c:v>
                </c:pt>
                <c:pt idx="2305">
                  <c:v>339.99975585999999</c:v>
                </c:pt>
                <c:pt idx="2306">
                  <c:v>339.99975585999999</c:v>
                </c:pt>
                <c:pt idx="2307">
                  <c:v>339.99963379000002</c:v>
                </c:pt>
                <c:pt idx="2308">
                  <c:v>339.99975585999999</c:v>
                </c:pt>
                <c:pt idx="2309">
                  <c:v>339.99975585999999</c:v>
                </c:pt>
                <c:pt idx="2310">
                  <c:v>339.99975585999999</c:v>
                </c:pt>
                <c:pt idx="2311">
                  <c:v>339.99975585999999</c:v>
                </c:pt>
                <c:pt idx="2312">
                  <c:v>339.99975585999999</c:v>
                </c:pt>
                <c:pt idx="2313">
                  <c:v>339.99975585999999</c:v>
                </c:pt>
                <c:pt idx="2314">
                  <c:v>339.99975585999999</c:v>
                </c:pt>
                <c:pt idx="2315">
                  <c:v>339.99975585999999</c:v>
                </c:pt>
                <c:pt idx="2316">
                  <c:v>339.99975585999999</c:v>
                </c:pt>
                <c:pt idx="2317">
                  <c:v>339.99975585999999</c:v>
                </c:pt>
                <c:pt idx="2318">
                  <c:v>339.99975585999999</c:v>
                </c:pt>
                <c:pt idx="2319">
                  <c:v>339.99975585999999</c:v>
                </c:pt>
                <c:pt idx="2320">
                  <c:v>339.99975585999999</c:v>
                </c:pt>
                <c:pt idx="2321">
                  <c:v>339.99975585999999</c:v>
                </c:pt>
                <c:pt idx="2322">
                  <c:v>339.99975585999999</c:v>
                </c:pt>
                <c:pt idx="2323">
                  <c:v>339.99975585999999</c:v>
                </c:pt>
                <c:pt idx="2324">
                  <c:v>339.99975585999999</c:v>
                </c:pt>
                <c:pt idx="2325">
                  <c:v>339.99975585999999</c:v>
                </c:pt>
                <c:pt idx="2326">
                  <c:v>339.99963379000002</c:v>
                </c:pt>
                <c:pt idx="2327">
                  <c:v>339.99975585999999</c:v>
                </c:pt>
                <c:pt idx="2328">
                  <c:v>339.99975585999999</c:v>
                </c:pt>
                <c:pt idx="2329">
                  <c:v>339.99975585999999</c:v>
                </c:pt>
                <c:pt idx="2330">
                  <c:v>339.99975585999999</c:v>
                </c:pt>
                <c:pt idx="2331">
                  <c:v>339.99975585999999</c:v>
                </c:pt>
                <c:pt idx="2332">
                  <c:v>339.99975585999999</c:v>
                </c:pt>
                <c:pt idx="2333">
                  <c:v>339.99963379000002</c:v>
                </c:pt>
                <c:pt idx="2334">
                  <c:v>339.99975585999999</c:v>
                </c:pt>
                <c:pt idx="2335">
                  <c:v>339.99975585999999</c:v>
                </c:pt>
                <c:pt idx="2336">
                  <c:v>339.99975585999999</c:v>
                </c:pt>
                <c:pt idx="2337">
                  <c:v>339.99963379000002</c:v>
                </c:pt>
                <c:pt idx="2338">
                  <c:v>339.99963379000002</c:v>
                </c:pt>
                <c:pt idx="2339">
                  <c:v>339.99975585999999</c:v>
                </c:pt>
                <c:pt idx="2340">
                  <c:v>339.99975585999999</c:v>
                </c:pt>
                <c:pt idx="2341">
                  <c:v>339.99975585999999</c:v>
                </c:pt>
                <c:pt idx="2342">
                  <c:v>339.99975585999999</c:v>
                </c:pt>
                <c:pt idx="2343">
                  <c:v>339.99975585999999</c:v>
                </c:pt>
                <c:pt idx="2344">
                  <c:v>339.99975585999999</c:v>
                </c:pt>
                <c:pt idx="2345">
                  <c:v>339.99975585999999</c:v>
                </c:pt>
                <c:pt idx="2346">
                  <c:v>339.99975585999999</c:v>
                </c:pt>
                <c:pt idx="2347">
                  <c:v>339.99975585999999</c:v>
                </c:pt>
                <c:pt idx="2348">
                  <c:v>339.99975585999999</c:v>
                </c:pt>
                <c:pt idx="2349">
                  <c:v>339.99975585999999</c:v>
                </c:pt>
                <c:pt idx="2350">
                  <c:v>339.99975585999999</c:v>
                </c:pt>
                <c:pt idx="2351">
                  <c:v>339.99975585999999</c:v>
                </c:pt>
                <c:pt idx="2352">
                  <c:v>339.99975585999999</c:v>
                </c:pt>
                <c:pt idx="2353">
                  <c:v>339.99975585999999</c:v>
                </c:pt>
                <c:pt idx="2354">
                  <c:v>339.99975585999999</c:v>
                </c:pt>
                <c:pt idx="2355">
                  <c:v>339.99975585999999</c:v>
                </c:pt>
                <c:pt idx="2356">
                  <c:v>339.99975585999999</c:v>
                </c:pt>
                <c:pt idx="2357">
                  <c:v>339.99975585999999</c:v>
                </c:pt>
                <c:pt idx="2358">
                  <c:v>339.99975585999999</c:v>
                </c:pt>
                <c:pt idx="2359">
                  <c:v>339.99963379000002</c:v>
                </c:pt>
                <c:pt idx="2360">
                  <c:v>339.99963379000002</c:v>
                </c:pt>
                <c:pt idx="2361">
                  <c:v>339.99963379000002</c:v>
                </c:pt>
                <c:pt idx="2362">
                  <c:v>339.99975585999999</c:v>
                </c:pt>
                <c:pt idx="2363">
                  <c:v>339.99975585999999</c:v>
                </c:pt>
                <c:pt idx="2364">
                  <c:v>339.99975585999999</c:v>
                </c:pt>
                <c:pt idx="2365">
                  <c:v>339.99975585999999</c:v>
                </c:pt>
                <c:pt idx="2366">
                  <c:v>339.99963379000002</c:v>
                </c:pt>
                <c:pt idx="2367">
                  <c:v>339.99975585999999</c:v>
                </c:pt>
                <c:pt idx="2368">
                  <c:v>339.99975585999999</c:v>
                </c:pt>
                <c:pt idx="2369">
                  <c:v>339.99975585999999</c:v>
                </c:pt>
                <c:pt idx="2370">
                  <c:v>339.99975585999999</c:v>
                </c:pt>
                <c:pt idx="2371">
                  <c:v>339.99975585999999</c:v>
                </c:pt>
                <c:pt idx="2372">
                  <c:v>339.99975585999999</c:v>
                </c:pt>
                <c:pt idx="2373">
                  <c:v>339.99975585999999</c:v>
                </c:pt>
                <c:pt idx="2374">
                  <c:v>339.99975585999999</c:v>
                </c:pt>
                <c:pt idx="2375">
                  <c:v>339.99975585999999</c:v>
                </c:pt>
                <c:pt idx="2376">
                  <c:v>339.99963379000002</c:v>
                </c:pt>
                <c:pt idx="2377">
                  <c:v>339.99975585999999</c:v>
                </c:pt>
                <c:pt idx="2378">
                  <c:v>339.99975585999999</c:v>
                </c:pt>
                <c:pt idx="2379">
                  <c:v>339.99975585999999</c:v>
                </c:pt>
                <c:pt idx="2380">
                  <c:v>339.99975585999999</c:v>
                </c:pt>
                <c:pt idx="2381">
                  <c:v>339.99975585999999</c:v>
                </c:pt>
                <c:pt idx="2382">
                  <c:v>339.99975585999999</c:v>
                </c:pt>
                <c:pt idx="2383">
                  <c:v>339.99963379000002</c:v>
                </c:pt>
                <c:pt idx="2384">
                  <c:v>339.99975585999999</c:v>
                </c:pt>
                <c:pt idx="2385">
                  <c:v>339.99975585999999</c:v>
                </c:pt>
                <c:pt idx="2386">
                  <c:v>339.99975585999999</c:v>
                </c:pt>
                <c:pt idx="2387">
                  <c:v>339.99975585999999</c:v>
                </c:pt>
                <c:pt idx="2388">
                  <c:v>339.99975585999999</c:v>
                </c:pt>
                <c:pt idx="2389">
                  <c:v>339.99975585999999</c:v>
                </c:pt>
                <c:pt idx="2390">
                  <c:v>339.99975585999999</c:v>
                </c:pt>
                <c:pt idx="2391">
                  <c:v>339.99975585999999</c:v>
                </c:pt>
                <c:pt idx="2392">
                  <c:v>339.99975585999999</c:v>
                </c:pt>
                <c:pt idx="2393">
                  <c:v>339.99975585999999</c:v>
                </c:pt>
                <c:pt idx="2394">
                  <c:v>339.99975585999999</c:v>
                </c:pt>
                <c:pt idx="2395">
                  <c:v>339.99975585999999</c:v>
                </c:pt>
                <c:pt idx="2396">
                  <c:v>339.99975585999999</c:v>
                </c:pt>
                <c:pt idx="2397">
                  <c:v>339.99975585999999</c:v>
                </c:pt>
                <c:pt idx="2398">
                  <c:v>339.99975585999999</c:v>
                </c:pt>
                <c:pt idx="2399">
                  <c:v>339.99975585999999</c:v>
                </c:pt>
                <c:pt idx="2400">
                  <c:v>339.99975585999999</c:v>
                </c:pt>
                <c:pt idx="2401">
                  <c:v>339.99975585999999</c:v>
                </c:pt>
                <c:pt idx="2402">
                  <c:v>339.99963379000002</c:v>
                </c:pt>
                <c:pt idx="2403">
                  <c:v>339.99975585999999</c:v>
                </c:pt>
                <c:pt idx="2404">
                  <c:v>339.99975585999999</c:v>
                </c:pt>
                <c:pt idx="2405">
                  <c:v>339.99975585999999</c:v>
                </c:pt>
                <c:pt idx="2406">
                  <c:v>339.99975585999999</c:v>
                </c:pt>
                <c:pt idx="2407">
                  <c:v>339.99975585999999</c:v>
                </c:pt>
                <c:pt idx="2408">
                  <c:v>339.99975585999999</c:v>
                </c:pt>
                <c:pt idx="2409">
                  <c:v>339.99963379000002</c:v>
                </c:pt>
                <c:pt idx="2410">
                  <c:v>339.99975585999999</c:v>
                </c:pt>
                <c:pt idx="2411">
                  <c:v>339.99975585999999</c:v>
                </c:pt>
                <c:pt idx="2412">
                  <c:v>339.99975585999999</c:v>
                </c:pt>
                <c:pt idx="2413">
                  <c:v>339.99975585999999</c:v>
                </c:pt>
                <c:pt idx="2414">
                  <c:v>339.99975585999999</c:v>
                </c:pt>
                <c:pt idx="2415">
                  <c:v>339.99975585999999</c:v>
                </c:pt>
                <c:pt idx="2416">
                  <c:v>339.99975585999999</c:v>
                </c:pt>
                <c:pt idx="2417">
                  <c:v>339.99975585999999</c:v>
                </c:pt>
                <c:pt idx="2418">
                  <c:v>339.99975585999999</c:v>
                </c:pt>
                <c:pt idx="2419">
                  <c:v>339.99975585999999</c:v>
                </c:pt>
                <c:pt idx="2420">
                  <c:v>339.99975585999999</c:v>
                </c:pt>
                <c:pt idx="2421">
                  <c:v>339.99975585999999</c:v>
                </c:pt>
                <c:pt idx="2422">
                  <c:v>339.99975585999999</c:v>
                </c:pt>
                <c:pt idx="2423">
                  <c:v>339.99975585999999</c:v>
                </c:pt>
                <c:pt idx="2424">
                  <c:v>339.99975585999999</c:v>
                </c:pt>
                <c:pt idx="2425">
                  <c:v>339.99975585999999</c:v>
                </c:pt>
                <c:pt idx="2426">
                  <c:v>339.99975585999999</c:v>
                </c:pt>
                <c:pt idx="2427">
                  <c:v>339.99975585999999</c:v>
                </c:pt>
                <c:pt idx="2428">
                  <c:v>339.99975585999999</c:v>
                </c:pt>
                <c:pt idx="2429">
                  <c:v>339.99975585999999</c:v>
                </c:pt>
                <c:pt idx="2430">
                  <c:v>339.99975585999999</c:v>
                </c:pt>
                <c:pt idx="2431">
                  <c:v>339.99975585999999</c:v>
                </c:pt>
                <c:pt idx="2432">
                  <c:v>339.99975585999999</c:v>
                </c:pt>
                <c:pt idx="2433">
                  <c:v>339.99975585999999</c:v>
                </c:pt>
                <c:pt idx="2434">
                  <c:v>339.99975585999999</c:v>
                </c:pt>
                <c:pt idx="2435">
                  <c:v>339.99975585999999</c:v>
                </c:pt>
                <c:pt idx="2436">
                  <c:v>339.99975585999999</c:v>
                </c:pt>
                <c:pt idx="2437">
                  <c:v>339.99975585999999</c:v>
                </c:pt>
                <c:pt idx="2438">
                  <c:v>339.99975585999999</c:v>
                </c:pt>
                <c:pt idx="2439">
                  <c:v>339.99975585999999</c:v>
                </c:pt>
                <c:pt idx="2440">
                  <c:v>339.99975585999999</c:v>
                </c:pt>
                <c:pt idx="2441">
                  <c:v>339.99975585999999</c:v>
                </c:pt>
                <c:pt idx="2442">
                  <c:v>339.99975585999999</c:v>
                </c:pt>
                <c:pt idx="2443">
                  <c:v>339.99975585999999</c:v>
                </c:pt>
                <c:pt idx="2444">
                  <c:v>339.99975585999999</c:v>
                </c:pt>
                <c:pt idx="2445">
                  <c:v>339.99975585999999</c:v>
                </c:pt>
                <c:pt idx="2446">
                  <c:v>339.99975585999999</c:v>
                </c:pt>
                <c:pt idx="2447">
                  <c:v>339.99975585999999</c:v>
                </c:pt>
                <c:pt idx="2448">
                  <c:v>339.99975585999999</c:v>
                </c:pt>
                <c:pt idx="2449">
                  <c:v>339.99975585999999</c:v>
                </c:pt>
                <c:pt idx="2450">
                  <c:v>339.99975585999999</c:v>
                </c:pt>
                <c:pt idx="2451">
                  <c:v>339.99975585999999</c:v>
                </c:pt>
                <c:pt idx="2452">
                  <c:v>339.99975585999999</c:v>
                </c:pt>
                <c:pt idx="2453">
                  <c:v>339.99975585999999</c:v>
                </c:pt>
                <c:pt idx="2454">
                  <c:v>339.99975585999999</c:v>
                </c:pt>
                <c:pt idx="2455">
                  <c:v>339.99963379000002</c:v>
                </c:pt>
                <c:pt idx="2456">
                  <c:v>339.99963379000002</c:v>
                </c:pt>
                <c:pt idx="2457">
                  <c:v>339.99975585999999</c:v>
                </c:pt>
                <c:pt idx="2458">
                  <c:v>339.99975585999999</c:v>
                </c:pt>
                <c:pt idx="2459">
                  <c:v>339.99975585999999</c:v>
                </c:pt>
                <c:pt idx="2460">
                  <c:v>339.99975585999999</c:v>
                </c:pt>
                <c:pt idx="2461">
                  <c:v>339.99975585999999</c:v>
                </c:pt>
                <c:pt idx="2462">
                  <c:v>339.99975585999999</c:v>
                </c:pt>
                <c:pt idx="2463">
                  <c:v>339.99975585999999</c:v>
                </c:pt>
                <c:pt idx="2464">
                  <c:v>339.99975585999999</c:v>
                </c:pt>
                <c:pt idx="2465">
                  <c:v>339.99975585999999</c:v>
                </c:pt>
                <c:pt idx="2466">
                  <c:v>339.99975585999999</c:v>
                </c:pt>
                <c:pt idx="2467">
                  <c:v>339.99963379000002</c:v>
                </c:pt>
                <c:pt idx="2468">
                  <c:v>339.99975585999999</c:v>
                </c:pt>
                <c:pt idx="2469">
                  <c:v>339.99975585999999</c:v>
                </c:pt>
                <c:pt idx="2470">
                  <c:v>339.99975585999999</c:v>
                </c:pt>
                <c:pt idx="2471">
                  <c:v>339.99975585999999</c:v>
                </c:pt>
                <c:pt idx="2472">
                  <c:v>339.99975585999999</c:v>
                </c:pt>
                <c:pt idx="2473">
                  <c:v>339.99975585999999</c:v>
                </c:pt>
                <c:pt idx="2474">
                  <c:v>339.99975585999999</c:v>
                </c:pt>
                <c:pt idx="2475">
                  <c:v>339.99975585999999</c:v>
                </c:pt>
                <c:pt idx="2476">
                  <c:v>339.99975585999999</c:v>
                </c:pt>
                <c:pt idx="2477">
                  <c:v>339.99975585999999</c:v>
                </c:pt>
                <c:pt idx="2478">
                  <c:v>339.99975585999999</c:v>
                </c:pt>
                <c:pt idx="2479">
                  <c:v>339.99975585999999</c:v>
                </c:pt>
                <c:pt idx="2480">
                  <c:v>339.99975585999999</c:v>
                </c:pt>
                <c:pt idx="2481">
                  <c:v>339.99963379000002</c:v>
                </c:pt>
                <c:pt idx="2482">
                  <c:v>339.99963379000002</c:v>
                </c:pt>
                <c:pt idx="2483">
                  <c:v>339.99975585999999</c:v>
                </c:pt>
                <c:pt idx="2484">
                  <c:v>339.99975585999999</c:v>
                </c:pt>
                <c:pt idx="2485">
                  <c:v>339.99975585999999</c:v>
                </c:pt>
                <c:pt idx="2486">
                  <c:v>339.99975585999999</c:v>
                </c:pt>
                <c:pt idx="2487">
                  <c:v>339.99975585999999</c:v>
                </c:pt>
                <c:pt idx="2488">
                  <c:v>339.99975585999999</c:v>
                </c:pt>
                <c:pt idx="2489">
                  <c:v>339.99975585999999</c:v>
                </c:pt>
                <c:pt idx="2490">
                  <c:v>339.99975585999999</c:v>
                </c:pt>
                <c:pt idx="2491">
                  <c:v>339.99975585999999</c:v>
                </c:pt>
                <c:pt idx="2492">
                  <c:v>339.99975585999999</c:v>
                </c:pt>
                <c:pt idx="2493">
                  <c:v>339.99975585999999</c:v>
                </c:pt>
                <c:pt idx="2494">
                  <c:v>339.99975585999999</c:v>
                </c:pt>
                <c:pt idx="2495">
                  <c:v>339.99975585999999</c:v>
                </c:pt>
                <c:pt idx="2496">
                  <c:v>339.99975585999999</c:v>
                </c:pt>
                <c:pt idx="2497">
                  <c:v>339.99975585999999</c:v>
                </c:pt>
                <c:pt idx="2498">
                  <c:v>339.99975585999999</c:v>
                </c:pt>
                <c:pt idx="2499">
                  <c:v>339.99975585999999</c:v>
                </c:pt>
                <c:pt idx="2500">
                  <c:v>339.99975585999999</c:v>
                </c:pt>
                <c:pt idx="2501">
                  <c:v>339.99975585999999</c:v>
                </c:pt>
                <c:pt idx="2502">
                  <c:v>339.99975585999999</c:v>
                </c:pt>
                <c:pt idx="2503">
                  <c:v>339.99975585999999</c:v>
                </c:pt>
                <c:pt idx="2504">
                  <c:v>339.99975585999999</c:v>
                </c:pt>
                <c:pt idx="2505">
                  <c:v>339.99975585999999</c:v>
                </c:pt>
                <c:pt idx="2506">
                  <c:v>339.99975585999999</c:v>
                </c:pt>
                <c:pt idx="2507">
                  <c:v>339.99975585999999</c:v>
                </c:pt>
                <c:pt idx="2508">
                  <c:v>339.99975585999999</c:v>
                </c:pt>
                <c:pt idx="2509">
                  <c:v>339.99975585999999</c:v>
                </c:pt>
                <c:pt idx="2510">
                  <c:v>339.99975585999999</c:v>
                </c:pt>
                <c:pt idx="2511">
                  <c:v>339.99975585999999</c:v>
                </c:pt>
                <c:pt idx="2512">
                  <c:v>339.99975585999999</c:v>
                </c:pt>
                <c:pt idx="2513">
                  <c:v>339.99975585999999</c:v>
                </c:pt>
                <c:pt idx="2514">
                  <c:v>339.99975585999999</c:v>
                </c:pt>
                <c:pt idx="2515">
                  <c:v>339.99975585999999</c:v>
                </c:pt>
                <c:pt idx="2516">
                  <c:v>339.99975585999999</c:v>
                </c:pt>
                <c:pt idx="2517">
                  <c:v>339.99975585999999</c:v>
                </c:pt>
                <c:pt idx="2518">
                  <c:v>339.99975585999999</c:v>
                </c:pt>
                <c:pt idx="2519">
                  <c:v>339.99975585999999</c:v>
                </c:pt>
                <c:pt idx="2520">
                  <c:v>339.99975585999999</c:v>
                </c:pt>
                <c:pt idx="2521">
                  <c:v>339.99975585999999</c:v>
                </c:pt>
                <c:pt idx="2522">
                  <c:v>339.99975585999999</c:v>
                </c:pt>
                <c:pt idx="2523">
                  <c:v>339.99975585999999</c:v>
                </c:pt>
                <c:pt idx="2524">
                  <c:v>339.99975585999999</c:v>
                </c:pt>
                <c:pt idx="2525">
                  <c:v>339.99975585999999</c:v>
                </c:pt>
                <c:pt idx="2526">
                  <c:v>339.99975585999999</c:v>
                </c:pt>
                <c:pt idx="2527">
                  <c:v>339.99975585999999</c:v>
                </c:pt>
                <c:pt idx="2528">
                  <c:v>339.99975585999999</c:v>
                </c:pt>
                <c:pt idx="2529">
                  <c:v>339.99975585999999</c:v>
                </c:pt>
                <c:pt idx="2530">
                  <c:v>339.99975585999999</c:v>
                </c:pt>
                <c:pt idx="2531">
                  <c:v>339.99975585999999</c:v>
                </c:pt>
                <c:pt idx="2532">
                  <c:v>339.99975585999999</c:v>
                </c:pt>
                <c:pt idx="2533">
                  <c:v>339.99975585999999</c:v>
                </c:pt>
                <c:pt idx="2534">
                  <c:v>339.99963379000002</c:v>
                </c:pt>
                <c:pt idx="2535">
                  <c:v>339.99963379000002</c:v>
                </c:pt>
                <c:pt idx="2536">
                  <c:v>339.99975585999999</c:v>
                </c:pt>
                <c:pt idx="2537">
                  <c:v>339.99975585999999</c:v>
                </c:pt>
                <c:pt idx="2538">
                  <c:v>339.99975585999999</c:v>
                </c:pt>
                <c:pt idx="2539">
                  <c:v>339.99975585999999</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K$2:$K$4000</c:f>
              <c:numCache>
                <c:formatCode>0.00000000</c:formatCode>
                <c:ptCount val="3999"/>
                <c:pt idx="0">
                  <c:v>4.0000000000000001E-3</c:v>
                </c:pt>
                <c:pt idx="1">
                  <c:v>4.0000000000000001E-3</c:v>
                </c:pt>
                <c:pt idx="2">
                  <c:v>1.33333E-3</c:v>
                </c:pt>
                <c:pt idx="3">
                  <c:v>0</c:v>
                </c:pt>
                <c:pt idx="4">
                  <c:v>-1.33333E-3</c:v>
                </c:pt>
                <c:pt idx="5">
                  <c:v>0</c:v>
                </c:pt>
                <c:pt idx="6">
                  <c:v>0</c:v>
                </c:pt>
                <c:pt idx="7">
                  <c:v>-1.33333E-3</c:v>
                </c:pt>
                <c:pt idx="8">
                  <c:v>-2.6666699999999999E-3</c:v>
                </c:pt>
                <c:pt idx="9">
                  <c:v>-2.6666699999999999E-3</c:v>
                </c:pt>
                <c:pt idx="10">
                  <c:v>-1.33333E-3</c:v>
                </c:pt>
                <c:pt idx="11">
                  <c:v>0</c:v>
                </c:pt>
                <c:pt idx="12">
                  <c:v>-1.33333E-3</c:v>
                </c:pt>
                <c:pt idx="13">
                  <c:v>-1.33333E-3</c:v>
                </c:pt>
                <c:pt idx="14">
                  <c:v>-2.6666699999999999E-3</c:v>
                </c:pt>
                <c:pt idx="15">
                  <c:v>1.33333E-3</c:v>
                </c:pt>
                <c:pt idx="16">
                  <c:v>-1.33333E-3</c:v>
                </c:pt>
                <c:pt idx="17">
                  <c:v>0</c:v>
                </c:pt>
                <c:pt idx="18">
                  <c:v>-5.3333299999999998E-3</c:v>
                </c:pt>
                <c:pt idx="19">
                  <c:v>-5.3333299999999998E-3</c:v>
                </c:pt>
                <c:pt idx="20">
                  <c:v>1.33333E-3</c:v>
                </c:pt>
                <c:pt idx="21">
                  <c:v>0</c:v>
                </c:pt>
                <c:pt idx="22">
                  <c:v>0</c:v>
                </c:pt>
                <c:pt idx="23">
                  <c:v>-2.6666699999999999E-3</c:v>
                </c:pt>
                <c:pt idx="24">
                  <c:v>-1.33333E-3</c:v>
                </c:pt>
                <c:pt idx="25">
                  <c:v>-1.33333E-3</c:v>
                </c:pt>
                <c:pt idx="26">
                  <c:v>-1.33333E-3</c:v>
                </c:pt>
                <c:pt idx="27">
                  <c:v>2.6666699999999999E-3</c:v>
                </c:pt>
                <c:pt idx="28">
                  <c:v>2.6666699999999999E-3</c:v>
                </c:pt>
                <c:pt idx="29">
                  <c:v>0</c:v>
                </c:pt>
                <c:pt idx="30">
                  <c:v>-1.33333E-3</c:v>
                </c:pt>
                <c:pt idx="31">
                  <c:v>1.33333E-3</c:v>
                </c:pt>
                <c:pt idx="32">
                  <c:v>1.33333E-3</c:v>
                </c:pt>
                <c:pt idx="33">
                  <c:v>1.33333E-3</c:v>
                </c:pt>
                <c:pt idx="34">
                  <c:v>2.6666699999999999E-3</c:v>
                </c:pt>
                <c:pt idx="35">
                  <c:v>1.33333E-3</c:v>
                </c:pt>
                <c:pt idx="36">
                  <c:v>1.33333E-3</c:v>
                </c:pt>
                <c:pt idx="37">
                  <c:v>1.33333E-3</c:v>
                </c:pt>
                <c:pt idx="38">
                  <c:v>0</c:v>
                </c:pt>
                <c:pt idx="39">
                  <c:v>-1.33333E-3</c:v>
                </c:pt>
                <c:pt idx="40">
                  <c:v>-1.33333E-3</c:v>
                </c:pt>
                <c:pt idx="41">
                  <c:v>-1.33333E-3</c:v>
                </c:pt>
                <c:pt idx="42">
                  <c:v>1.33333E-3</c:v>
                </c:pt>
                <c:pt idx="43">
                  <c:v>0</c:v>
                </c:pt>
                <c:pt idx="44">
                  <c:v>-2.6666699999999999E-3</c:v>
                </c:pt>
                <c:pt idx="45">
                  <c:v>-2.6666699999999999E-3</c:v>
                </c:pt>
                <c:pt idx="46">
                  <c:v>-2.6666699999999999E-3</c:v>
                </c:pt>
                <c:pt idx="47">
                  <c:v>-2.6666699999999999E-3</c:v>
                </c:pt>
                <c:pt idx="48">
                  <c:v>1.33333E-3</c:v>
                </c:pt>
                <c:pt idx="49">
                  <c:v>0</c:v>
                </c:pt>
                <c:pt idx="50">
                  <c:v>-1.33333E-3</c:v>
                </c:pt>
                <c:pt idx="51">
                  <c:v>-2.6666699999999999E-3</c:v>
                </c:pt>
                <c:pt idx="52">
                  <c:v>1.33333E-3</c:v>
                </c:pt>
                <c:pt idx="53">
                  <c:v>1.33333E-3</c:v>
                </c:pt>
                <c:pt idx="54">
                  <c:v>-1.33333E-3</c:v>
                </c:pt>
                <c:pt idx="55">
                  <c:v>-2.6666699999999999E-3</c:v>
                </c:pt>
                <c:pt idx="56">
                  <c:v>-4.0000000000000001E-3</c:v>
                </c:pt>
                <c:pt idx="57">
                  <c:v>-4.0000000000000001E-3</c:v>
                </c:pt>
                <c:pt idx="58">
                  <c:v>1.33333E-3</c:v>
                </c:pt>
                <c:pt idx="59">
                  <c:v>-1.33333E-3</c:v>
                </c:pt>
                <c:pt idx="60">
                  <c:v>-1.33333E-3</c:v>
                </c:pt>
                <c:pt idx="61">
                  <c:v>0</c:v>
                </c:pt>
                <c:pt idx="62">
                  <c:v>0</c:v>
                </c:pt>
                <c:pt idx="63">
                  <c:v>0</c:v>
                </c:pt>
                <c:pt idx="64">
                  <c:v>0</c:v>
                </c:pt>
                <c:pt idx="65">
                  <c:v>0</c:v>
                </c:pt>
                <c:pt idx="66">
                  <c:v>1.33333E-3</c:v>
                </c:pt>
                <c:pt idx="67">
                  <c:v>1.33333E-3</c:v>
                </c:pt>
                <c:pt idx="68">
                  <c:v>0</c:v>
                </c:pt>
                <c:pt idx="69">
                  <c:v>2.6666699999999999E-3</c:v>
                </c:pt>
                <c:pt idx="70">
                  <c:v>2.6666699999999999E-3</c:v>
                </c:pt>
                <c:pt idx="71">
                  <c:v>1.33333E-3</c:v>
                </c:pt>
                <c:pt idx="72">
                  <c:v>1.33333E-3</c:v>
                </c:pt>
                <c:pt idx="73">
                  <c:v>1.33333E-3</c:v>
                </c:pt>
                <c:pt idx="74">
                  <c:v>-1.33333E-3</c:v>
                </c:pt>
                <c:pt idx="75">
                  <c:v>1.33333E-3</c:v>
                </c:pt>
                <c:pt idx="76">
                  <c:v>0</c:v>
                </c:pt>
                <c:pt idx="77">
                  <c:v>-1.33333E-3</c:v>
                </c:pt>
                <c:pt idx="78">
                  <c:v>0</c:v>
                </c:pt>
                <c:pt idx="79">
                  <c:v>-2.6666699999999999E-3</c:v>
                </c:pt>
                <c:pt idx="80">
                  <c:v>-2.6666699999999999E-3</c:v>
                </c:pt>
                <c:pt idx="81">
                  <c:v>0</c:v>
                </c:pt>
                <c:pt idx="82">
                  <c:v>0</c:v>
                </c:pt>
                <c:pt idx="83">
                  <c:v>0</c:v>
                </c:pt>
                <c:pt idx="84">
                  <c:v>-2.6666699999999999E-3</c:v>
                </c:pt>
                <c:pt idx="85">
                  <c:v>0</c:v>
                </c:pt>
                <c:pt idx="86">
                  <c:v>0</c:v>
                </c:pt>
                <c:pt idx="87">
                  <c:v>-1.33333E-3</c:v>
                </c:pt>
                <c:pt idx="88">
                  <c:v>1.33333E-3</c:v>
                </c:pt>
                <c:pt idx="89">
                  <c:v>1.33333E-3</c:v>
                </c:pt>
                <c:pt idx="90">
                  <c:v>-1.33333E-3</c:v>
                </c:pt>
                <c:pt idx="91">
                  <c:v>-2.6666699999999999E-3</c:v>
                </c:pt>
                <c:pt idx="92">
                  <c:v>0</c:v>
                </c:pt>
                <c:pt idx="93">
                  <c:v>2.6666699999999999E-3</c:v>
                </c:pt>
                <c:pt idx="94">
                  <c:v>-2.6666699999999999E-3</c:v>
                </c:pt>
                <c:pt idx="95">
                  <c:v>0</c:v>
                </c:pt>
                <c:pt idx="96">
                  <c:v>0</c:v>
                </c:pt>
                <c:pt idx="97">
                  <c:v>-4.0000000000000001E-3</c:v>
                </c:pt>
                <c:pt idx="98">
                  <c:v>-1.33333E-3</c:v>
                </c:pt>
                <c:pt idx="99">
                  <c:v>4.0000000000000001E-3</c:v>
                </c:pt>
                <c:pt idx="100">
                  <c:v>4.0000000000000001E-3</c:v>
                </c:pt>
                <c:pt idx="101">
                  <c:v>0</c:v>
                </c:pt>
                <c:pt idx="102">
                  <c:v>0</c:v>
                </c:pt>
                <c:pt idx="103">
                  <c:v>-2.6666699999999999E-3</c:v>
                </c:pt>
                <c:pt idx="104">
                  <c:v>-1.33333E-3</c:v>
                </c:pt>
                <c:pt idx="105">
                  <c:v>-1.33333E-3</c:v>
                </c:pt>
                <c:pt idx="106">
                  <c:v>-1.33333E-3</c:v>
                </c:pt>
                <c:pt idx="107">
                  <c:v>-1.33333E-3</c:v>
                </c:pt>
                <c:pt idx="108">
                  <c:v>0</c:v>
                </c:pt>
                <c:pt idx="109">
                  <c:v>0</c:v>
                </c:pt>
                <c:pt idx="110">
                  <c:v>0</c:v>
                </c:pt>
                <c:pt idx="111">
                  <c:v>-2.6666699999999999E-3</c:v>
                </c:pt>
                <c:pt idx="112">
                  <c:v>-2.6666699999999999E-3</c:v>
                </c:pt>
                <c:pt idx="113">
                  <c:v>-2.6666699999999999E-3</c:v>
                </c:pt>
                <c:pt idx="114">
                  <c:v>-1.33333E-3</c:v>
                </c:pt>
                <c:pt idx="115">
                  <c:v>-2.6666699999999999E-3</c:v>
                </c:pt>
                <c:pt idx="116">
                  <c:v>-2.6666699999999999E-3</c:v>
                </c:pt>
                <c:pt idx="117">
                  <c:v>-2.6666699999999999E-3</c:v>
                </c:pt>
                <c:pt idx="118">
                  <c:v>1.33333E-3</c:v>
                </c:pt>
                <c:pt idx="119">
                  <c:v>1.33333E-3</c:v>
                </c:pt>
                <c:pt idx="120">
                  <c:v>-1.33333E-3</c:v>
                </c:pt>
                <c:pt idx="121">
                  <c:v>1.33333E-3</c:v>
                </c:pt>
                <c:pt idx="122">
                  <c:v>-1.33333E-3</c:v>
                </c:pt>
                <c:pt idx="123">
                  <c:v>-1.33333E-3</c:v>
                </c:pt>
                <c:pt idx="124">
                  <c:v>1.33333E-3</c:v>
                </c:pt>
                <c:pt idx="125">
                  <c:v>-1.33333E-3</c:v>
                </c:pt>
                <c:pt idx="126">
                  <c:v>-2.6666699999999999E-3</c:v>
                </c:pt>
                <c:pt idx="127">
                  <c:v>-2.6666699999999999E-3</c:v>
                </c:pt>
                <c:pt idx="128">
                  <c:v>-1.33333E-3</c:v>
                </c:pt>
                <c:pt idx="129">
                  <c:v>-1.33333E-3</c:v>
                </c:pt>
                <c:pt idx="130">
                  <c:v>-1.33333E-3</c:v>
                </c:pt>
                <c:pt idx="131">
                  <c:v>2.6666699999999999E-3</c:v>
                </c:pt>
                <c:pt idx="132">
                  <c:v>1.33333E-3</c:v>
                </c:pt>
                <c:pt idx="133">
                  <c:v>1.33333E-3</c:v>
                </c:pt>
                <c:pt idx="134">
                  <c:v>-4.0000000000000001E-3</c:v>
                </c:pt>
                <c:pt idx="135">
                  <c:v>-1.33333E-3</c:v>
                </c:pt>
                <c:pt idx="136">
                  <c:v>1.33333E-3</c:v>
                </c:pt>
                <c:pt idx="137">
                  <c:v>1.33333E-3</c:v>
                </c:pt>
                <c:pt idx="138">
                  <c:v>0</c:v>
                </c:pt>
                <c:pt idx="139">
                  <c:v>0</c:v>
                </c:pt>
                <c:pt idx="140">
                  <c:v>0</c:v>
                </c:pt>
                <c:pt idx="141">
                  <c:v>1.33333E-3</c:v>
                </c:pt>
                <c:pt idx="142">
                  <c:v>-1.33333E-3</c:v>
                </c:pt>
                <c:pt idx="143">
                  <c:v>-1.33333E-3</c:v>
                </c:pt>
                <c:pt idx="144">
                  <c:v>-2.6666699999999999E-3</c:v>
                </c:pt>
                <c:pt idx="145">
                  <c:v>2.6666699999999999E-3</c:v>
                </c:pt>
                <c:pt idx="146">
                  <c:v>0</c:v>
                </c:pt>
                <c:pt idx="147">
                  <c:v>0</c:v>
                </c:pt>
                <c:pt idx="148">
                  <c:v>-1.33333E-3</c:v>
                </c:pt>
                <c:pt idx="149">
                  <c:v>-1.33333E-3</c:v>
                </c:pt>
                <c:pt idx="150">
                  <c:v>-1.33333E-3</c:v>
                </c:pt>
                <c:pt idx="151">
                  <c:v>-2.6666699999999999E-3</c:v>
                </c:pt>
                <c:pt idx="152">
                  <c:v>0</c:v>
                </c:pt>
                <c:pt idx="153">
                  <c:v>1.33333E-3</c:v>
                </c:pt>
                <c:pt idx="154">
                  <c:v>1.33333E-3</c:v>
                </c:pt>
                <c:pt idx="155">
                  <c:v>1.33333E-3</c:v>
                </c:pt>
                <c:pt idx="156">
                  <c:v>-1.33333E-3</c:v>
                </c:pt>
                <c:pt idx="157">
                  <c:v>-1.33333E-3</c:v>
                </c:pt>
                <c:pt idx="158">
                  <c:v>-2.6666699999999999E-3</c:v>
                </c:pt>
                <c:pt idx="159">
                  <c:v>-1.33333E-3</c:v>
                </c:pt>
                <c:pt idx="160">
                  <c:v>-1.33333E-3</c:v>
                </c:pt>
                <c:pt idx="161">
                  <c:v>0</c:v>
                </c:pt>
                <c:pt idx="162">
                  <c:v>-1.33333E-3</c:v>
                </c:pt>
                <c:pt idx="163">
                  <c:v>-1.33333E-3</c:v>
                </c:pt>
                <c:pt idx="164">
                  <c:v>-1.33333E-3</c:v>
                </c:pt>
                <c:pt idx="165">
                  <c:v>-2.6666699999999999E-3</c:v>
                </c:pt>
                <c:pt idx="166">
                  <c:v>1.33333E-3</c:v>
                </c:pt>
                <c:pt idx="167">
                  <c:v>1.33333E-3</c:v>
                </c:pt>
                <c:pt idx="168">
                  <c:v>-2.6666699999999999E-3</c:v>
                </c:pt>
                <c:pt idx="169">
                  <c:v>2.6666699999999999E-3</c:v>
                </c:pt>
                <c:pt idx="170">
                  <c:v>2.6666699999999999E-3</c:v>
                </c:pt>
                <c:pt idx="171">
                  <c:v>0</c:v>
                </c:pt>
                <c:pt idx="172">
                  <c:v>-1.33333E-3</c:v>
                </c:pt>
                <c:pt idx="173">
                  <c:v>-1.33333E-3</c:v>
                </c:pt>
                <c:pt idx="174">
                  <c:v>1.33333E-3</c:v>
                </c:pt>
                <c:pt idx="175">
                  <c:v>-1.33333E-3</c:v>
                </c:pt>
                <c:pt idx="176">
                  <c:v>0</c:v>
                </c:pt>
                <c:pt idx="177">
                  <c:v>0</c:v>
                </c:pt>
                <c:pt idx="178">
                  <c:v>-2.6666699999999999E-3</c:v>
                </c:pt>
                <c:pt idx="179">
                  <c:v>-1.33333E-3</c:v>
                </c:pt>
                <c:pt idx="180">
                  <c:v>-1.33333E-3</c:v>
                </c:pt>
                <c:pt idx="181">
                  <c:v>0</c:v>
                </c:pt>
                <c:pt idx="182">
                  <c:v>-2.6666699999999999E-3</c:v>
                </c:pt>
                <c:pt idx="183">
                  <c:v>0</c:v>
                </c:pt>
                <c:pt idx="184">
                  <c:v>0</c:v>
                </c:pt>
                <c:pt idx="185">
                  <c:v>0</c:v>
                </c:pt>
                <c:pt idx="186">
                  <c:v>-2.6666699999999999E-3</c:v>
                </c:pt>
                <c:pt idx="187">
                  <c:v>-2.6666699999999999E-3</c:v>
                </c:pt>
                <c:pt idx="188">
                  <c:v>0</c:v>
                </c:pt>
                <c:pt idx="189">
                  <c:v>-1.33333E-3</c:v>
                </c:pt>
                <c:pt idx="190">
                  <c:v>2.6666699999999999E-3</c:v>
                </c:pt>
                <c:pt idx="191">
                  <c:v>2.6666699999999999E-3</c:v>
                </c:pt>
                <c:pt idx="192">
                  <c:v>-1.33333E-3</c:v>
                </c:pt>
                <c:pt idx="193">
                  <c:v>-1.33333E-3</c:v>
                </c:pt>
                <c:pt idx="194">
                  <c:v>-1.33333E-3</c:v>
                </c:pt>
                <c:pt idx="195">
                  <c:v>2.6666699999999999E-3</c:v>
                </c:pt>
                <c:pt idx="196">
                  <c:v>1.33333E-3</c:v>
                </c:pt>
                <c:pt idx="197">
                  <c:v>1.33333E-3</c:v>
                </c:pt>
                <c:pt idx="198">
                  <c:v>-1.33333E-3</c:v>
                </c:pt>
                <c:pt idx="199">
                  <c:v>1.33333E-3</c:v>
                </c:pt>
                <c:pt idx="200">
                  <c:v>0</c:v>
                </c:pt>
                <c:pt idx="201">
                  <c:v>-1.33333E-3</c:v>
                </c:pt>
                <c:pt idx="202">
                  <c:v>-1.33333E-3</c:v>
                </c:pt>
                <c:pt idx="203">
                  <c:v>-1.33333E-3</c:v>
                </c:pt>
                <c:pt idx="204">
                  <c:v>0</c:v>
                </c:pt>
                <c:pt idx="205">
                  <c:v>2.6666699999999999E-3</c:v>
                </c:pt>
                <c:pt idx="206">
                  <c:v>-1.33333E-3</c:v>
                </c:pt>
                <c:pt idx="207">
                  <c:v>-1.33333E-3</c:v>
                </c:pt>
                <c:pt idx="208">
                  <c:v>2.6666699999999999E-3</c:v>
                </c:pt>
                <c:pt idx="209">
                  <c:v>0</c:v>
                </c:pt>
                <c:pt idx="210">
                  <c:v>4.0000000000000001E-3</c:v>
                </c:pt>
                <c:pt idx="211">
                  <c:v>0</c:v>
                </c:pt>
                <c:pt idx="212">
                  <c:v>-1.33333E-3</c:v>
                </c:pt>
                <c:pt idx="213">
                  <c:v>-1.33333E-3</c:v>
                </c:pt>
                <c:pt idx="214">
                  <c:v>0</c:v>
                </c:pt>
                <c:pt idx="215">
                  <c:v>-4.0000000000000001E-3</c:v>
                </c:pt>
                <c:pt idx="216">
                  <c:v>0</c:v>
                </c:pt>
                <c:pt idx="217">
                  <c:v>0</c:v>
                </c:pt>
                <c:pt idx="218">
                  <c:v>1.33333E-3</c:v>
                </c:pt>
                <c:pt idx="219">
                  <c:v>-2.6666699999999999E-3</c:v>
                </c:pt>
                <c:pt idx="220">
                  <c:v>-2.6666699999999999E-3</c:v>
                </c:pt>
                <c:pt idx="221">
                  <c:v>0</c:v>
                </c:pt>
                <c:pt idx="222">
                  <c:v>0</c:v>
                </c:pt>
                <c:pt idx="223">
                  <c:v>0</c:v>
                </c:pt>
                <c:pt idx="224">
                  <c:v>1.33333E-3</c:v>
                </c:pt>
                <c:pt idx="225">
                  <c:v>0</c:v>
                </c:pt>
                <c:pt idx="226">
                  <c:v>0</c:v>
                </c:pt>
                <c:pt idx="227">
                  <c:v>0</c:v>
                </c:pt>
                <c:pt idx="228">
                  <c:v>4.0000000000000001E-3</c:v>
                </c:pt>
                <c:pt idx="229">
                  <c:v>4.0000000000000001E-3</c:v>
                </c:pt>
                <c:pt idx="230">
                  <c:v>-1.33333E-3</c:v>
                </c:pt>
                <c:pt idx="231">
                  <c:v>-1.33333E-3</c:v>
                </c:pt>
                <c:pt idx="232">
                  <c:v>4.0000000000000001E-3</c:v>
                </c:pt>
                <c:pt idx="233">
                  <c:v>4.0000000000000001E-3</c:v>
                </c:pt>
                <c:pt idx="234">
                  <c:v>-4.0000000000000001E-3</c:v>
                </c:pt>
                <c:pt idx="235">
                  <c:v>-8.0000000000000002E-3</c:v>
                </c:pt>
                <c:pt idx="236">
                  <c:v>1.33333E-3</c:v>
                </c:pt>
                <c:pt idx="237">
                  <c:v>-6.6666700000000004E-3</c:v>
                </c:pt>
                <c:pt idx="238">
                  <c:v>-4.0000000000000001E-3</c:v>
                </c:pt>
                <c:pt idx="239">
                  <c:v>-4.0000000000000001E-3</c:v>
                </c:pt>
                <c:pt idx="240">
                  <c:v>1.33333E-3</c:v>
                </c:pt>
                <c:pt idx="241">
                  <c:v>4.0000000000000001E-3</c:v>
                </c:pt>
                <c:pt idx="242">
                  <c:v>4.0000000000000001E-3</c:v>
                </c:pt>
                <c:pt idx="243">
                  <c:v>0</c:v>
                </c:pt>
                <c:pt idx="244">
                  <c:v>0</c:v>
                </c:pt>
                <c:pt idx="245">
                  <c:v>0</c:v>
                </c:pt>
                <c:pt idx="246">
                  <c:v>0</c:v>
                </c:pt>
                <c:pt idx="247">
                  <c:v>-2.6666699999999999E-3</c:v>
                </c:pt>
                <c:pt idx="248">
                  <c:v>1.33333E-3</c:v>
                </c:pt>
                <c:pt idx="249">
                  <c:v>1.33333E-3</c:v>
                </c:pt>
                <c:pt idx="250">
                  <c:v>0</c:v>
                </c:pt>
                <c:pt idx="251">
                  <c:v>-4.0000000000000001E-3</c:v>
                </c:pt>
                <c:pt idx="252">
                  <c:v>-4.0000000000000001E-3</c:v>
                </c:pt>
                <c:pt idx="253">
                  <c:v>-4.0000000000000001E-3</c:v>
                </c:pt>
                <c:pt idx="254">
                  <c:v>-1.33333E-3</c:v>
                </c:pt>
                <c:pt idx="255">
                  <c:v>2.6666699999999999E-3</c:v>
                </c:pt>
                <c:pt idx="256">
                  <c:v>-1.33333E-3</c:v>
                </c:pt>
                <c:pt idx="257">
                  <c:v>0</c:v>
                </c:pt>
                <c:pt idx="258">
                  <c:v>1.33333E-3</c:v>
                </c:pt>
                <c:pt idx="259">
                  <c:v>1.33333E-3</c:v>
                </c:pt>
                <c:pt idx="260">
                  <c:v>0</c:v>
                </c:pt>
                <c:pt idx="261">
                  <c:v>1.33333E-3</c:v>
                </c:pt>
                <c:pt idx="262">
                  <c:v>2.6666699999999999E-3</c:v>
                </c:pt>
                <c:pt idx="263">
                  <c:v>2.6666699999999999E-3</c:v>
                </c:pt>
                <c:pt idx="264">
                  <c:v>-1.33333E-3</c:v>
                </c:pt>
                <c:pt idx="265">
                  <c:v>-1.33333E-3</c:v>
                </c:pt>
                <c:pt idx="266">
                  <c:v>-1.33333E-3</c:v>
                </c:pt>
                <c:pt idx="267">
                  <c:v>-4.0000000000000001E-3</c:v>
                </c:pt>
                <c:pt idx="268">
                  <c:v>2.6666699999999999E-3</c:v>
                </c:pt>
                <c:pt idx="269">
                  <c:v>2.6666699999999999E-3</c:v>
                </c:pt>
                <c:pt idx="270">
                  <c:v>-2.6666699999999999E-3</c:v>
                </c:pt>
                <c:pt idx="271">
                  <c:v>-5.3333299999999998E-3</c:v>
                </c:pt>
                <c:pt idx="272">
                  <c:v>1.33333E-3</c:v>
                </c:pt>
                <c:pt idx="273">
                  <c:v>-8.0000000000000002E-3</c:v>
                </c:pt>
                <c:pt idx="274">
                  <c:v>-6.6666700000000004E-3</c:v>
                </c:pt>
                <c:pt idx="275">
                  <c:v>-6.6666700000000004E-3</c:v>
                </c:pt>
                <c:pt idx="276">
                  <c:v>1.33333E-3</c:v>
                </c:pt>
                <c:pt idx="277">
                  <c:v>1.6E-2</c:v>
                </c:pt>
                <c:pt idx="278">
                  <c:v>-4.0000000000000001E-3</c:v>
                </c:pt>
                <c:pt idx="279">
                  <c:v>-4.0000000000000001E-3</c:v>
                </c:pt>
                <c:pt idx="280">
                  <c:v>2.6666699999999999E-3</c:v>
                </c:pt>
                <c:pt idx="281">
                  <c:v>1.3333329999999999E-2</c:v>
                </c:pt>
                <c:pt idx="282">
                  <c:v>-6.6666700000000004E-3</c:v>
                </c:pt>
                <c:pt idx="283">
                  <c:v>-4.0000000000000001E-3</c:v>
                </c:pt>
                <c:pt idx="284">
                  <c:v>5.3333299999999998E-3</c:v>
                </c:pt>
                <c:pt idx="285">
                  <c:v>5.3333299999999998E-3</c:v>
                </c:pt>
                <c:pt idx="286">
                  <c:v>-4.0000000000000001E-3</c:v>
                </c:pt>
                <c:pt idx="287">
                  <c:v>-1.33333E-3</c:v>
                </c:pt>
                <c:pt idx="288">
                  <c:v>4.0000000000000001E-3</c:v>
                </c:pt>
                <c:pt idx="289">
                  <c:v>4.0000000000000001E-3</c:v>
                </c:pt>
                <c:pt idx="290">
                  <c:v>-1.066667E-2</c:v>
                </c:pt>
                <c:pt idx="291">
                  <c:v>-2.6666699999999999E-3</c:v>
                </c:pt>
                <c:pt idx="292">
                  <c:v>-2.6666699999999999E-3</c:v>
                </c:pt>
                <c:pt idx="293">
                  <c:v>6.6666700000000004E-3</c:v>
                </c:pt>
                <c:pt idx="294">
                  <c:v>-1.066667E-2</c:v>
                </c:pt>
                <c:pt idx="295">
                  <c:v>-2.6666699999999999E-3</c:v>
                </c:pt>
                <c:pt idx="296">
                  <c:v>-2.6666699999999999E-3</c:v>
                </c:pt>
                <c:pt idx="297">
                  <c:v>4.0000000000000001E-3</c:v>
                </c:pt>
                <c:pt idx="298">
                  <c:v>-6.6666700000000004E-3</c:v>
                </c:pt>
                <c:pt idx="299">
                  <c:v>-6.6666700000000004E-3</c:v>
                </c:pt>
                <c:pt idx="300">
                  <c:v>-2.6666699999999999E-3</c:v>
                </c:pt>
                <c:pt idx="301">
                  <c:v>1.066667E-2</c:v>
                </c:pt>
                <c:pt idx="302">
                  <c:v>1.066667E-2</c:v>
                </c:pt>
                <c:pt idx="303">
                  <c:v>-1.33333E-3</c:v>
                </c:pt>
                <c:pt idx="304">
                  <c:v>-1.33333E-3</c:v>
                </c:pt>
                <c:pt idx="305">
                  <c:v>-1.33333E-3</c:v>
                </c:pt>
                <c:pt idx="306">
                  <c:v>5.3333299999999998E-3</c:v>
                </c:pt>
                <c:pt idx="307">
                  <c:v>-5.3333299999999998E-3</c:v>
                </c:pt>
                <c:pt idx="308">
                  <c:v>-6.6666700000000004E-3</c:v>
                </c:pt>
                <c:pt idx="309">
                  <c:v>6.6666700000000004E-3</c:v>
                </c:pt>
                <c:pt idx="310">
                  <c:v>-1.066667E-2</c:v>
                </c:pt>
                <c:pt idx="311">
                  <c:v>0</c:v>
                </c:pt>
                <c:pt idx="312">
                  <c:v>0</c:v>
                </c:pt>
                <c:pt idx="313">
                  <c:v>2.6666699999999999E-3</c:v>
                </c:pt>
                <c:pt idx="314">
                  <c:v>-6.6666700000000004E-3</c:v>
                </c:pt>
                <c:pt idx="315">
                  <c:v>-6.6666700000000004E-3</c:v>
                </c:pt>
                <c:pt idx="316">
                  <c:v>0</c:v>
                </c:pt>
                <c:pt idx="317">
                  <c:v>-1.33333E-3</c:v>
                </c:pt>
                <c:pt idx="318">
                  <c:v>-8.0000000000000002E-3</c:v>
                </c:pt>
                <c:pt idx="319">
                  <c:v>-4.0000000000000001E-3</c:v>
                </c:pt>
                <c:pt idx="320">
                  <c:v>-4.0000000000000001E-3</c:v>
                </c:pt>
                <c:pt idx="321">
                  <c:v>-1.33333E-3</c:v>
                </c:pt>
                <c:pt idx="322">
                  <c:v>-1.33333E-3</c:v>
                </c:pt>
                <c:pt idx="323">
                  <c:v>-4.0000000000000001E-3</c:v>
                </c:pt>
                <c:pt idx="324">
                  <c:v>-4.0000000000000001E-3</c:v>
                </c:pt>
                <c:pt idx="325">
                  <c:v>1.33333E-3</c:v>
                </c:pt>
                <c:pt idx="326">
                  <c:v>1.33333E-3</c:v>
                </c:pt>
                <c:pt idx="327">
                  <c:v>-6.6666700000000004E-3</c:v>
                </c:pt>
                <c:pt idx="328">
                  <c:v>-6.6666700000000004E-3</c:v>
                </c:pt>
                <c:pt idx="329">
                  <c:v>-4.0000000000000001E-3</c:v>
                </c:pt>
                <c:pt idx="330">
                  <c:v>-1.33333E-3</c:v>
                </c:pt>
                <c:pt idx="331">
                  <c:v>2.6666699999999999E-3</c:v>
                </c:pt>
                <c:pt idx="332">
                  <c:v>2.6666699999999999E-3</c:v>
                </c:pt>
                <c:pt idx="333">
                  <c:v>1.33333E-3</c:v>
                </c:pt>
                <c:pt idx="334">
                  <c:v>1.33333E-3</c:v>
                </c:pt>
                <c:pt idx="335">
                  <c:v>8.0000000000000002E-3</c:v>
                </c:pt>
                <c:pt idx="336">
                  <c:v>0</c:v>
                </c:pt>
                <c:pt idx="337">
                  <c:v>0</c:v>
                </c:pt>
                <c:pt idx="338">
                  <c:v>2.6666699999999999E-3</c:v>
                </c:pt>
                <c:pt idx="339">
                  <c:v>2.6666699999999999E-3</c:v>
                </c:pt>
                <c:pt idx="340">
                  <c:v>-1.33333E-3</c:v>
                </c:pt>
                <c:pt idx="341">
                  <c:v>0</c:v>
                </c:pt>
                <c:pt idx="342">
                  <c:v>0</c:v>
                </c:pt>
                <c:pt idx="343">
                  <c:v>-1.33333E-3</c:v>
                </c:pt>
                <c:pt idx="344">
                  <c:v>-1.33333E-3</c:v>
                </c:pt>
                <c:pt idx="345">
                  <c:v>-5.3333299999999998E-3</c:v>
                </c:pt>
                <c:pt idx="346">
                  <c:v>-2.6666699999999999E-3</c:v>
                </c:pt>
                <c:pt idx="347">
                  <c:v>4.0000000000000001E-3</c:v>
                </c:pt>
                <c:pt idx="348">
                  <c:v>-6.6666700000000004E-3</c:v>
                </c:pt>
                <c:pt idx="349">
                  <c:v>-6.6666700000000004E-3</c:v>
                </c:pt>
                <c:pt idx="350">
                  <c:v>2.6666699999999999E-3</c:v>
                </c:pt>
                <c:pt idx="351">
                  <c:v>1.866667E-2</c:v>
                </c:pt>
                <c:pt idx="352">
                  <c:v>-5.3333299999999998E-3</c:v>
                </c:pt>
                <c:pt idx="353">
                  <c:v>-5.3333299999999998E-3</c:v>
                </c:pt>
                <c:pt idx="354">
                  <c:v>-4.0000000000000001E-3</c:v>
                </c:pt>
                <c:pt idx="355">
                  <c:v>8.0000000000000002E-3</c:v>
                </c:pt>
                <c:pt idx="356">
                  <c:v>-6.6666700000000004E-3</c:v>
                </c:pt>
                <c:pt idx="357">
                  <c:v>-6.6666700000000004E-3</c:v>
                </c:pt>
                <c:pt idx="358">
                  <c:v>8.0000000000000002E-3</c:v>
                </c:pt>
                <c:pt idx="359">
                  <c:v>8.0000000000000002E-3</c:v>
                </c:pt>
                <c:pt idx="360">
                  <c:v>-1.33333E-3</c:v>
                </c:pt>
                <c:pt idx="361">
                  <c:v>-4.0000000000000001E-3</c:v>
                </c:pt>
                <c:pt idx="362">
                  <c:v>2.6666699999999999E-3</c:v>
                </c:pt>
                <c:pt idx="363">
                  <c:v>2.6666699999999999E-3</c:v>
                </c:pt>
                <c:pt idx="364">
                  <c:v>-4.0000000000000001E-3</c:v>
                </c:pt>
                <c:pt idx="365">
                  <c:v>-4.0000000000000001E-3</c:v>
                </c:pt>
                <c:pt idx="366">
                  <c:v>2.6666699999999999E-3</c:v>
                </c:pt>
                <c:pt idx="367">
                  <c:v>6.6666700000000004E-3</c:v>
                </c:pt>
                <c:pt idx="368">
                  <c:v>-1.2E-2</c:v>
                </c:pt>
                <c:pt idx="369">
                  <c:v>-1.2E-2</c:v>
                </c:pt>
                <c:pt idx="370">
                  <c:v>2.6666699999999999E-3</c:v>
                </c:pt>
                <c:pt idx="371">
                  <c:v>1.066667E-2</c:v>
                </c:pt>
                <c:pt idx="372">
                  <c:v>-4.0000000000000001E-3</c:v>
                </c:pt>
                <c:pt idx="373">
                  <c:v>-1.33333E-3</c:v>
                </c:pt>
                <c:pt idx="374">
                  <c:v>0</c:v>
                </c:pt>
                <c:pt idx="375">
                  <c:v>9.3333300000000008E-3</c:v>
                </c:pt>
                <c:pt idx="376">
                  <c:v>9.3333300000000008E-3</c:v>
                </c:pt>
                <c:pt idx="377">
                  <c:v>-1.33333E-3</c:v>
                </c:pt>
                <c:pt idx="378">
                  <c:v>1.33333E-3</c:v>
                </c:pt>
                <c:pt idx="379">
                  <c:v>1.33333E-3</c:v>
                </c:pt>
                <c:pt idx="380">
                  <c:v>-4.0000000000000001E-3</c:v>
                </c:pt>
                <c:pt idx="381">
                  <c:v>-6.6666700000000004E-3</c:v>
                </c:pt>
                <c:pt idx="382">
                  <c:v>-6.6666700000000004E-3</c:v>
                </c:pt>
                <c:pt idx="383">
                  <c:v>1.33333E-3</c:v>
                </c:pt>
                <c:pt idx="384">
                  <c:v>0</c:v>
                </c:pt>
                <c:pt idx="385">
                  <c:v>-2.6666699999999999E-3</c:v>
                </c:pt>
                <c:pt idx="386">
                  <c:v>-2.6666699999999999E-3</c:v>
                </c:pt>
                <c:pt idx="387">
                  <c:v>-1.33333E-3</c:v>
                </c:pt>
                <c:pt idx="388">
                  <c:v>1.466667E-2</c:v>
                </c:pt>
                <c:pt idx="389">
                  <c:v>0</c:v>
                </c:pt>
                <c:pt idx="390">
                  <c:v>-2.6666699999999999E-3</c:v>
                </c:pt>
                <c:pt idx="391">
                  <c:v>1.6E-2</c:v>
                </c:pt>
                <c:pt idx="392">
                  <c:v>1.6E-2</c:v>
                </c:pt>
                <c:pt idx="393">
                  <c:v>-4.0000000000000001E-3</c:v>
                </c:pt>
                <c:pt idx="394">
                  <c:v>4.0000000000000001E-3</c:v>
                </c:pt>
                <c:pt idx="395">
                  <c:v>0</c:v>
                </c:pt>
                <c:pt idx="396">
                  <c:v>0</c:v>
                </c:pt>
                <c:pt idx="397">
                  <c:v>-5.3333299999999998E-3</c:v>
                </c:pt>
                <c:pt idx="398">
                  <c:v>-6.6666700000000004E-3</c:v>
                </c:pt>
                <c:pt idx="399">
                  <c:v>0</c:v>
                </c:pt>
                <c:pt idx="400">
                  <c:v>0</c:v>
                </c:pt>
                <c:pt idx="401">
                  <c:v>0</c:v>
                </c:pt>
                <c:pt idx="402">
                  <c:v>1.33333E-3</c:v>
                </c:pt>
                <c:pt idx="403">
                  <c:v>6.6666700000000004E-3</c:v>
                </c:pt>
                <c:pt idx="404">
                  <c:v>0</c:v>
                </c:pt>
                <c:pt idx="405">
                  <c:v>0</c:v>
                </c:pt>
                <c:pt idx="406">
                  <c:v>9.4666669999999994E-2</c:v>
                </c:pt>
                <c:pt idx="407">
                  <c:v>9.4666669999999994E-2</c:v>
                </c:pt>
                <c:pt idx="408">
                  <c:v>0.36399999</c:v>
                </c:pt>
                <c:pt idx="409">
                  <c:v>0.70399999999999996</c:v>
                </c:pt>
                <c:pt idx="410">
                  <c:v>0.97466671000000005</c:v>
                </c:pt>
                <c:pt idx="411">
                  <c:v>0.97466671000000005</c:v>
                </c:pt>
                <c:pt idx="412">
                  <c:v>1.2426666</c:v>
                </c:pt>
                <c:pt idx="413">
                  <c:v>1.5346666600000001</c:v>
                </c:pt>
                <c:pt idx="414">
                  <c:v>1.5346666600000001</c:v>
                </c:pt>
                <c:pt idx="415">
                  <c:v>1.796</c:v>
                </c:pt>
                <c:pt idx="416">
                  <c:v>2.3506667600000002</c:v>
                </c:pt>
                <c:pt idx="417">
                  <c:v>2.3506667600000002</c:v>
                </c:pt>
                <c:pt idx="418">
                  <c:v>2.6480000000000001</c:v>
                </c:pt>
                <c:pt idx="419">
                  <c:v>2.9640002299999999</c:v>
                </c:pt>
                <c:pt idx="420">
                  <c:v>3.22000003</c:v>
                </c:pt>
                <c:pt idx="421">
                  <c:v>3.22000003</c:v>
                </c:pt>
                <c:pt idx="422">
                  <c:v>3.5160000299999998</c:v>
                </c:pt>
                <c:pt idx="423">
                  <c:v>3.7893333400000002</c:v>
                </c:pt>
                <c:pt idx="424">
                  <c:v>3.7893333400000002</c:v>
                </c:pt>
                <c:pt idx="425">
                  <c:v>4.3226666500000004</c:v>
                </c:pt>
                <c:pt idx="426">
                  <c:v>4.5773329699999996</c:v>
                </c:pt>
                <c:pt idx="427">
                  <c:v>4.5773329699999996</c:v>
                </c:pt>
                <c:pt idx="428">
                  <c:v>4.8893337199999998</c:v>
                </c:pt>
                <c:pt idx="429">
                  <c:v>5.1546664199999999</c:v>
                </c:pt>
                <c:pt idx="430">
                  <c:v>5.1546664199999999</c:v>
                </c:pt>
                <c:pt idx="431">
                  <c:v>5.3759999299999999</c:v>
                </c:pt>
                <c:pt idx="432">
                  <c:v>5.7133331299999996</c:v>
                </c:pt>
                <c:pt idx="433">
                  <c:v>5.9959998099999998</c:v>
                </c:pt>
                <c:pt idx="434">
                  <c:v>6.1826667799999999</c:v>
                </c:pt>
                <c:pt idx="435">
                  <c:v>6.5173335100000003</c:v>
                </c:pt>
                <c:pt idx="436">
                  <c:v>6.7733330699999996</c:v>
                </c:pt>
                <c:pt idx="437">
                  <c:v>6.7733330699999996</c:v>
                </c:pt>
                <c:pt idx="438">
                  <c:v>6.9906668700000001</c:v>
                </c:pt>
                <c:pt idx="439">
                  <c:v>7.3653335599999998</c:v>
                </c:pt>
                <c:pt idx="440">
                  <c:v>7.3653335599999998</c:v>
                </c:pt>
                <c:pt idx="441">
                  <c:v>7.6986665700000003</c:v>
                </c:pt>
                <c:pt idx="442">
                  <c:v>8.1933326700000002</c:v>
                </c:pt>
                <c:pt idx="443">
                  <c:v>8.1933326700000002</c:v>
                </c:pt>
                <c:pt idx="444">
                  <c:v>8.4786663099999995</c:v>
                </c:pt>
                <c:pt idx="445">
                  <c:v>8.8093337999999992</c:v>
                </c:pt>
                <c:pt idx="446">
                  <c:v>9.0613336600000007</c:v>
                </c:pt>
                <c:pt idx="447">
                  <c:v>9.0613336600000007</c:v>
                </c:pt>
                <c:pt idx="448">
                  <c:v>9.3626661299999991</c:v>
                </c:pt>
                <c:pt idx="449">
                  <c:v>9.6280002600000003</c:v>
                </c:pt>
                <c:pt idx="450">
                  <c:v>9.6280002600000003</c:v>
                </c:pt>
                <c:pt idx="451">
                  <c:v>10.106666560000001</c:v>
                </c:pt>
                <c:pt idx="452">
                  <c:v>10.417333599999999</c:v>
                </c:pt>
                <c:pt idx="453">
                  <c:v>10.417333599999999</c:v>
                </c:pt>
                <c:pt idx="454">
                  <c:v>10.658666609999999</c:v>
                </c:pt>
                <c:pt idx="455">
                  <c:v>10.93599987</c:v>
                </c:pt>
                <c:pt idx="456">
                  <c:v>11.272000309999999</c:v>
                </c:pt>
                <c:pt idx="457">
                  <c:v>11.272000309999999</c:v>
                </c:pt>
                <c:pt idx="458">
                  <c:v>11.550666809999999</c:v>
                </c:pt>
                <c:pt idx="459">
                  <c:v>11.890666960000001</c:v>
                </c:pt>
                <c:pt idx="460">
                  <c:v>12.19999981</c:v>
                </c:pt>
                <c:pt idx="461">
                  <c:v>12.410667419999999</c:v>
                </c:pt>
                <c:pt idx="462">
                  <c:v>12.60400009</c:v>
                </c:pt>
                <c:pt idx="463">
                  <c:v>12.60400009</c:v>
                </c:pt>
                <c:pt idx="464">
                  <c:v>12.85866642</c:v>
                </c:pt>
                <c:pt idx="465">
                  <c:v>13.13866711</c:v>
                </c:pt>
                <c:pt idx="466">
                  <c:v>13.37733364</c:v>
                </c:pt>
                <c:pt idx="467">
                  <c:v>13.37733364</c:v>
                </c:pt>
                <c:pt idx="468">
                  <c:v>14.02933311</c:v>
                </c:pt>
                <c:pt idx="469">
                  <c:v>14.02933311</c:v>
                </c:pt>
                <c:pt idx="470">
                  <c:v>14.35999966</c:v>
                </c:pt>
                <c:pt idx="471">
                  <c:v>14.6346674</c:v>
                </c:pt>
                <c:pt idx="472">
                  <c:v>14.9333334</c:v>
                </c:pt>
                <c:pt idx="473">
                  <c:v>14.9333334</c:v>
                </c:pt>
                <c:pt idx="474">
                  <c:v>15.158666609999999</c:v>
                </c:pt>
                <c:pt idx="475">
                  <c:v>15.385333060000001</c:v>
                </c:pt>
                <c:pt idx="476">
                  <c:v>15.56933308</c:v>
                </c:pt>
                <c:pt idx="477">
                  <c:v>15.882666589999999</c:v>
                </c:pt>
                <c:pt idx="478">
                  <c:v>16.282667159999999</c:v>
                </c:pt>
                <c:pt idx="479">
                  <c:v>16.282667159999999</c:v>
                </c:pt>
                <c:pt idx="480">
                  <c:v>16.671998980000001</c:v>
                </c:pt>
                <c:pt idx="481">
                  <c:v>16.91200066</c:v>
                </c:pt>
                <c:pt idx="482">
                  <c:v>17.05200005</c:v>
                </c:pt>
                <c:pt idx="483">
                  <c:v>17.05200005</c:v>
                </c:pt>
                <c:pt idx="484">
                  <c:v>17.275999070000001</c:v>
                </c:pt>
                <c:pt idx="485">
                  <c:v>17.540000920000001</c:v>
                </c:pt>
                <c:pt idx="486">
                  <c:v>17.809333800000001</c:v>
                </c:pt>
                <c:pt idx="487">
                  <c:v>18.223999020000001</c:v>
                </c:pt>
                <c:pt idx="488">
                  <c:v>18.533332819999998</c:v>
                </c:pt>
                <c:pt idx="489">
                  <c:v>18.533332819999998</c:v>
                </c:pt>
                <c:pt idx="490">
                  <c:v>18.788000109999999</c:v>
                </c:pt>
                <c:pt idx="491">
                  <c:v>19.03733253</c:v>
                </c:pt>
                <c:pt idx="492">
                  <c:v>19.321332930000001</c:v>
                </c:pt>
                <c:pt idx="493">
                  <c:v>19.321332930000001</c:v>
                </c:pt>
                <c:pt idx="494">
                  <c:v>19.868000030000001</c:v>
                </c:pt>
                <c:pt idx="495">
                  <c:v>19.868000030000001</c:v>
                </c:pt>
                <c:pt idx="496">
                  <c:v>20.305332180000001</c:v>
                </c:pt>
                <c:pt idx="497">
                  <c:v>20.498666759999999</c:v>
                </c:pt>
                <c:pt idx="498">
                  <c:v>20.67599869</c:v>
                </c:pt>
                <c:pt idx="499">
                  <c:v>20.67599869</c:v>
                </c:pt>
                <c:pt idx="500">
                  <c:v>20.858667369999999</c:v>
                </c:pt>
                <c:pt idx="501">
                  <c:v>21.15333176</c:v>
                </c:pt>
                <c:pt idx="502">
                  <c:v>21.5</c:v>
                </c:pt>
                <c:pt idx="503">
                  <c:v>21.908000950000002</c:v>
                </c:pt>
                <c:pt idx="504">
                  <c:v>22.146667480000001</c:v>
                </c:pt>
                <c:pt idx="505">
                  <c:v>22.146667480000001</c:v>
                </c:pt>
                <c:pt idx="506">
                  <c:v>22.280000690000001</c:v>
                </c:pt>
                <c:pt idx="507">
                  <c:v>22.570667270000001</c:v>
                </c:pt>
                <c:pt idx="508">
                  <c:v>22.878667830000001</c:v>
                </c:pt>
                <c:pt idx="509">
                  <c:v>22.878667830000001</c:v>
                </c:pt>
                <c:pt idx="510">
                  <c:v>23.27866745</c:v>
                </c:pt>
                <c:pt idx="511">
                  <c:v>23.57466698</c:v>
                </c:pt>
                <c:pt idx="512">
                  <c:v>23.692001340000001</c:v>
                </c:pt>
                <c:pt idx="513">
                  <c:v>23.906665799999999</c:v>
                </c:pt>
                <c:pt idx="514">
                  <c:v>24.22933197</c:v>
                </c:pt>
                <c:pt idx="515">
                  <c:v>24.22933197</c:v>
                </c:pt>
                <c:pt idx="516">
                  <c:v>24.697334290000001</c:v>
                </c:pt>
                <c:pt idx="517">
                  <c:v>24.920000080000001</c:v>
                </c:pt>
                <c:pt idx="518">
                  <c:v>25.024000170000001</c:v>
                </c:pt>
                <c:pt idx="519">
                  <c:v>25.024000170000001</c:v>
                </c:pt>
                <c:pt idx="520">
                  <c:v>25.270666120000001</c:v>
                </c:pt>
                <c:pt idx="521">
                  <c:v>25.746667859999999</c:v>
                </c:pt>
                <c:pt idx="522">
                  <c:v>26.065334320000002</c:v>
                </c:pt>
                <c:pt idx="523">
                  <c:v>26.350666050000001</c:v>
                </c:pt>
                <c:pt idx="524">
                  <c:v>26.5</c:v>
                </c:pt>
                <c:pt idx="525">
                  <c:v>26.5</c:v>
                </c:pt>
                <c:pt idx="526">
                  <c:v>26.66266632</c:v>
                </c:pt>
                <c:pt idx="527">
                  <c:v>27.198667530000002</c:v>
                </c:pt>
                <c:pt idx="528">
                  <c:v>27.554666520000001</c:v>
                </c:pt>
                <c:pt idx="529">
                  <c:v>27.554666520000001</c:v>
                </c:pt>
                <c:pt idx="530">
                  <c:v>27.771999359999999</c:v>
                </c:pt>
                <c:pt idx="531">
                  <c:v>27.771999359999999</c:v>
                </c:pt>
                <c:pt idx="532">
                  <c:v>28.149333949999999</c:v>
                </c:pt>
                <c:pt idx="533">
                  <c:v>28.60400009</c:v>
                </c:pt>
                <c:pt idx="534">
                  <c:v>28.793333050000001</c:v>
                </c:pt>
                <c:pt idx="535">
                  <c:v>28.793333050000001</c:v>
                </c:pt>
                <c:pt idx="536">
                  <c:v>29.001333240000001</c:v>
                </c:pt>
                <c:pt idx="537">
                  <c:v>29.263999940000001</c:v>
                </c:pt>
                <c:pt idx="538">
                  <c:v>29.263999940000001</c:v>
                </c:pt>
                <c:pt idx="539">
                  <c:v>29.945333479999999</c:v>
                </c:pt>
                <c:pt idx="540">
                  <c:v>30.01733398</c:v>
                </c:pt>
                <c:pt idx="541">
                  <c:v>30.01733398</c:v>
                </c:pt>
                <c:pt idx="542">
                  <c:v>30.422666549999999</c:v>
                </c:pt>
                <c:pt idx="543">
                  <c:v>30.920001979999999</c:v>
                </c:pt>
                <c:pt idx="544">
                  <c:v>31.005334850000001</c:v>
                </c:pt>
                <c:pt idx="545">
                  <c:v>31.005334850000001</c:v>
                </c:pt>
                <c:pt idx="546">
                  <c:v>31.130664830000001</c:v>
                </c:pt>
                <c:pt idx="547">
                  <c:v>31.963998790000002</c:v>
                </c:pt>
                <c:pt idx="548">
                  <c:v>31.963998790000002</c:v>
                </c:pt>
                <c:pt idx="549">
                  <c:v>32.070663449999998</c:v>
                </c:pt>
                <c:pt idx="550">
                  <c:v>32.217330930000003</c:v>
                </c:pt>
                <c:pt idx="551">
                  <c:v>32.217330930000003</c:v>
                </c:pt>
                <c:pt idx="552">
                  <c:v>32.631999970000003</c:v>
                </c:pt>
                <c:pt idx="553">
                  <c:v>33.053333279999997</c:v>
                </c:pt>
                <c:pt idx="554">
                  <c:v>33.126667019999999</c:v>
                </c:pt>
                <c:pt idx="555">
                  <c:v>33.126667019999999</c:v>
                </c:pt>
                <c:pt idx="556">
                  <c:v>33.866664890000003</c:v>
                </c:pt>
                <c:pt idx="557">
                  <c:v>33.866664890000003</c:v>
                </c:pt>
                <c:pt idx="558">
                  <c:v>34.085334779999997</c:v>
                </c:pt>
                <c:pt idx="559">
                  <c:v>34.218666079999998</c:v>
                </c:pt>
                <c:pt idx="560">
                  <c:v>34.633335109999997</c:v>
                </c:pt>
                <c:pt idx="561">
                  <c:v>34.633335109999997</c:v>
                </c:pt>
                <c:pt idx="562">
                  <c:v>35.001331329999999</c:v>
                </c:pt>
                <c:pt idx="563">
                  <c:v>35.082668300000002</c:v>
                </c:pt>
                <c:pt idx="564">
                  <c:v>35.322666169999998</c:v>
                </c:pt>
                <c:pt idx="565">
                  <c:v>35.786666869999998</c:v>
                </c:pt>
                <c:pt idx="566">
                  <c:v>36</c:v>
                </c:pt>
                <c:pt idx="567">
                  <c:v>36</c:v>
                </c:pt>
                <c:pt idx="568">
                  <c:v>36.133331300000002</c:v>
                </c:pt>
                <c:pt idx="569">
                  <c:v>36.563999180000003</c:v>
                </c:pt>
                <c:pt idx="570">
                  <c:v>36.900001529999997</c:v>
                </c:pt>
                <c:pt idx="571">
                  <c:v>36.900001529999997</c:v>
                </c:pt>
                <c:pt idx="572">
                  <c:v>37.001335140000002</c:v>
                </c:pt>
                <c:pt idx="573">
                  <c:v>37.72133255</c:v>
                </c:pt>
                <c:pt idx="574">
                  <c:v>37.72133255</c:v>
                </c:pt>
                <c:pt idx="575">
                  <c:v>37.813331599999998</c:v>
                </c:pt>
                <c:pt idx="576">
                  <c:v>38.145332340000003</c:v>
                </c:pt>
                <c:pt idx="577">
                  <c:v>38.145332340000003</c:v>
                </c:pt>
                <c:pt idx="578">
                  <c:v>38.589332579999997</c:v>
                </c:pt>
                <c:pt idx="579">
                  <c:v>38.638664249999998</c:v>
                </c:pt>
                <c:pt idx="580">
                  <c:v>38.922664640000001</c:v>
                </c:pt>
                <c:pt idx="581">
                  <c:v>38.922664640000001</c:v>
                </c:pt>
                <c:pt idx="582">
                  <c:v>39.549331670000001</c:v>
                </c:pt>
                <c:pt idx="583">
                  <c:v>39.676002500000003</c:v>
                </c:pt>
                <c:pt idx="584">
                  <c:v>39.676002500000003</c:v>
                </c:pt>
                <c:pt idx="585">
                  <c:v>40.232002260000002</c:v>
                </c:pt>
                <c:pt idx="586">
                  <c:v>40.36000061</c:v>
                </c:pt>
                <c:pt idx="587">
                  <c:v>40.36000061</c:v>
                </c:pt>
                <c:pt idx="588">
                  <c:v>40.626667019999999</c:v>
                </c:pt>
                <c:pt idx="589">
                  <c:v>41.046669010000002</c:v>
                </c:pt>
                <c:pt idx="590">
                  <c:v>41.124000549999998</c:v>
                </c:pt>
                <c:pt idx="591">
                  <c:v>41.461334229999999</c:v>
                </c:pt>
                <c:pt idx="592">
                  <c:v>41.901332859999997</c:v>
                </c:pt>
                <c:pt idx="593">
                  <c:v>41.951999659999998</c:v>
                </c:pt>
                <c:pt idx="594">
                  <c:v>41.951999659999998</c:v>
                </c:pt>
                <c:pt idx="595">
                  <c:v>42.183998109999997</c:v>
                </c:pt>
                <c:pt idx="596">
                  <c:v>42.762664790000002</c:v>
                </c:pt>
                <c:pt idx="597">
                  <c:v>42.762664790000002</c:v>
                </c:pt>
                <c:pt idx="598">
                  <c:v>42.79333115</c:v>
                </c:pt>
                <c:pt idx="599">
                  <c:v>43.60400009</c:v>
                </c:pt>
                <c:pt idx="600">
                  <c:v>43.60400009</c:v>
                </c:pt>
                <c:pt idx="601">
                  <c:v>43.596000670000002</c:v>
                </c:pt>
                <c:pt idx="602">
                  <c:v>44.0320015</c:v>
                </c:pt>
                <c:pt idx="603">
                  <c:v>44.32400131</c:v>
                </c:pt>
                <c:pt idx="604">
                  <c:v>44.32400131</c:v>
                </c:pt>
                <c:pt idx="605">
                  <c:v>44.513332370000001</c:v>
                </c:pt>
                <c:pt idx="606">
                  <c:v>44.905330659999997</c:v>
                </c:pt>
                <c:pt idx="607">
                  <c:v>44.905330659999997</c:v>
                </c:pt>
                <c:pt idx="608">
                  <c:v>45.33733368</c:v>
                </c:pt>
                <c:pt idx="609">
                  <c:v>45.791999820000001</c:v>
                </c:pt>
                <c:pt idx="610">
                  <c:v>45.791999820000001</c:v>
                </c:pt>
                <c:pt idx="611">
                  <c:v>45.869331359999997</c:v>
                </c:pt>
                <c:pt idx="612">
                  <c:v>46.27999878</c:v>
                </c:pt>
                <c:pt idx="613">
                  <c:v>46.529335019999998</c:v>
                </c:pt>
                <c:pt idx="614">
                  <c:v>46.529335019999998</c:v>
                </c:pt>
                <c:pt idx="615">
                  <c:v>46.659999849999998</c:v>
                </c:pt>
                <c:pt idx="616">
                  <c:v>47.193332669999997</c:v>
                </c:pt>
                <c:pt idx="617">
                  <c:v>47.241333009999998</c:v>
                </c:pt>
                <c:pt idx="618">
                  <c:v>47.579998019999998</c:v>
                </c:pt>
                <c:pt idx="619">
                  <c:v>47.877334589999997</c:v>
                </c:pt>
                <c:pt idx="620">
                  <c:v>47.877334589999997</c:v>
                </c:pt>
                <c:pt idx="621">
                  <c:v>48.02666473</c:v>
                </c:pt>
                <c:pt idx="622">
                  <c:v>48.533332819999998</c:v>
                </c:pt>
                <c:pt idx="623">
                  <c:v>48.667999270000003</c:v>
                </c:pt>
                <c:pt idx="624">
                  <c:v>48.667999270000003</c:v>
                </c:pt>
                <c:pt idx="625">
                  <c:v>48.950664519999997</c:v>
                </c:pt>
                <c:pt idx="626">
                  <c:v>49.304000850000001</c:v>
                </c:pt>
                <c:pt idx="627">
                  <c:v>49.380001069999999</c:v>
                </c:pt>
                <c:pt idx="628">
                  <c:v>49.933334350000003</c:v>
                </c:pt>
                <c:pt idx="629">
                  <c:v>49.970664980000002</c:v>
                </c:pt>
                <c:pt idx="630">
                  <c:v>49.970664980000002</c:v>
                </c:pt>
                <c:pt idx="631">
                  <c:v>50.411998750000002</c:v>
                </c:pt>
                <c:pt idx="632">
                  <c:v>50.61333466</c:v>
                </c:pt>
                <c:pt idx="633">
                  <c:v>50.868000029999997</c:v>
                </c:pt>
                <c:pt idx="634">
                  <c:v>50.868000029999997</c:v>
                </c:pt>
                <c:pt idx="635">
                  <c:v>51.453334810000001</c:v>
                </c:pt>
                <c:pt idx="636">
                  <c:v>51.453334810000001</c:v>
                </c:pt>
                <c:pt idx="637">
                  <c:v>51.781333920000002</c:v>
                </c:pt>
                <c:pt idx="638">
                  <c:v>51.90533447</c:v>
                </c:pt>
                <c:pt idx="639">
                  <c:v>52.322666169999998</c:v>
                </c:pt>
                <c:pt idx="640">
                  <c:v>52.322666169999998</c:v>
                </c:pt>
                <c:pt idx="641">
                  <c:v>52.577331540000003</c:v>
                </c:pt>
                <c:pt idx="642">
                  <c:v>52.926666259999998</c:v>
                </c:pt>
                <c:pt idx="643">
                  <c:v>53.204002379999999</c:v>
                </c:pt>
                <c:pt idx="644">
                  <c:v>53.380001069999999</c:v>
                </c:pt>
                <c:pt idx="645">
                  <c:v>53.814666750000001</c:v>
                </c:pt>
                <c:pt idx="646">
                  <c:v>53.814666750000001</c:v>
                </c:pt>
                <c:pt idx="647">
                  <c:v>53.845333099999998</c:v>
                </c:pt>
                <c:pt idx="648">
                  <c:v>54.342666629999997</c:v>
                </c:pt>
                <c:pt idx="649">
                  <c:v>54.493331910000002</c:v>
                </c:pt>
                <c:pt idx="650">
                  <c:v>54.493331910000002</c:v>
                </c:pt>
                <c:pt idx="651">
                  <c:v>54.847999569999999</c:v>
                </c:pt>
                <c:pt idx="652">
                  <c:v>55.152000430000001</c:v>
                </c:pt>
                <c:pt idx="653">
                  <c:v>55.36000061</c:v>
                </c:pt>
                <c:pt idx="654">
                  <c:v>55.685333249999999</c:v>
                </c:pt>
                <c:pt idx="655">
                  <c:v>55.852001190000003</c:v>
                </c:pt>
                <c:pt idx="656">
                  <c:v>55.852001190000003</c:v>
                </c:pt>
                <c:pt idx="657">
                  <c:v>56.249336239999998</c:v>
                </c:pt>
                <c:pt idx="658">
                  <c:v>56.444000240000001</c:v>
                </c:pt>
                <c:pt idx="659">
                  <c:v>56.809333799999997</c:v>
                </c:pt>
                <c:pt idx="660">
                  <c:v>57.106666560000001</c:v>
                </c:pt>
                <c:pt idx="661">
                  <c:v>57.373332980000001</c:v>
                </c:pt>
                <c:pt idx="662">
                  <c:v>57.373332980000001</c:v>
                </c:pt>
                <c:pt idx="663">
                  <c:v>57.509334559999999</c:v>
                </c:pt>
                <c:pt idx="664">
                  <c:v>57.901332859999997</c:v>
                </c:pt>
                <c:pt idx="665">
                  <c:v>58.086666110000003</c:v>
                </c:pt>
                <c:pt idx="666">
                  <c:v>58.086666110000003</c:v>
                </c:pt>
                <c:pt idx="667">
                  <c:v>58.45466614</c:v>
                </c:pt>
                <c:pt idx="668">
                  <c:v>58.627998349999999</c:v>
                </c:pt>
                <c:pt idx="669">
                  <c:v>59.08133316</c:v>
                </c:pt>
                <c:pt idx="670">
                  <c:v>59.169334409999998</c:v>
                </c:pt>
                <c:pt idx="671">
                  <c:v>59.652000430000001</c:v>
                </c:pt>
                <c:pt idx="672">
                  <c:v>59.652000430000001</c:v>
                </c:pt>
                <c:pt idx="673">
                  <c:v>59.843997960000003</c:v>
                </c:pt>
                <c:pt idx="674">
                  <c:v>60.14800262</c:v>
                </c:pt>
                <c:pt idx="675">
                  <c:v>60.416000369999999</c:v>
                </c:pt>
                <c:pt idx="676">
                  <c:v>60.416000369999999</c:v>
                </c:pt>
                <c:pt idx="677">
                  <c:v>60.95466614</c:v>
                </c:pt>
                <c:pt idx="678">
                  <c:v>60.95466614</c:v>
                </c:pt>
                <c:pt idx="679">
                  <c:v>61.177333830000002</c:v>
                </c:pt>
                <c:pt idx="680">
                  <c:v>61.465332029999999</c:v>
                </c:pt>
                <c:pt idx="681">
                  <c:v>61.781330109999999</c:v>
                </c:pt>
                <c:pt idx="682">
                  <c:v>61.781330109999999</c:v>
                </c:pt>
                <c:pt idx="683">
                  <c:v>62</c:v>
                </c:pt>
                <c:pt idx="684">
                  <c:v>62.421333310000001</c:v>
                </c:pt>
                <c:pt idx="685">
                  <c:v>62.530666349999997</c:v>
                </c:pt>
                <c:pt idx="686">
                  <c:v>62.79333115</c:v>
                </c:pt>
                <c:pt idx="687">
                  <c:v>63.065334319999998</c:v>
                </c:pt>
                <c:pt idx="688">
                  <c:v>63.065334319999998</c:v>
                </c:pt>
                <c:pt idx="689">
                  <c:v>63.481334689999997</c:v>
                </c:pt>
                <c:pt idx="690">
                  <c:v>63.704002379999999</c:v>
                </c:pt>
                <c:pt idx="691">
                  <c:v>63.920001980000002</c:v>
                </c:pt>
                <c:pt idx="692">
                  <c:v>63.920001980000002</c:v>
                </c:pt>
                <c:pt idx="693">
                  <c:v>64.231994630000003</c:v>
                </c:pt>
                <c:pt idx="694">
                  <c:v>64.527999879999996</c:v>
                </c:pt>
                <c:pt idx="695">
                  <c:v>64.829338070000006</c:v>
                </c:pt>
                <c:pt idx="696">
                  <c:v>65.145332339999996</c:v>
                </c:pt>
                <c:pt idx="697">
                  <c:v>65.310668949999993</c:v>
                </c:pt>
                <c:pt idx="698">
                  <c:v>65.310668949999993</c:v>
                </c:pt>
                <c:pt idx="699">
                  <c:v>65.561332699999994</c:v>
                </c:pt>
                <c:pt idx="700">
                  <c:v>65.978668209999995</c:v>
                </c:pt>
                <c:pt idx="701">
                  <c:v>66.150672909999997</c:v>
                </c:pt>
                <c:pt idx="702">
                  <c:v>66.150672909999997</c:v>
                </c:pt>
                <c:pt idx="703">
                  <c:v>66.482666019999996</c:v>
                </c:pt>
                <c:pt idx="704">
                  <c:v>66.802665709999999</c:v>
                </c:pt>
                <c:pt idx="705">
                  <c:v>67.007995609999995</c:v>
                </c:pt>
                <c:pt idx="706">
                  <c:v>67.355995179999994</c:v>
                </c:pt>
                <c:pt idx="707">
                  <c:v>67.64800262</c:v>
                </c:pt>
                <c:pt idx="708">
                  <c:v>67.64800262</c:v>
                </c:pt>
                <c:pt idx="709">
                  <c:v>67.903999330000005</c:v>
                </c:pt>
                <c:pt idx="710">
                  <c:v>68.250671389999994</c:v>
                </c:pt>
                <c:pt idx="711">
                  <c:v>68.250671389999994</c:v>
                </c:pt>
                <c:pt idx="712">
                  <c:v>68.451995850000003</c:v>
                </c:pt>
                <c:pt idx="713">
                  <c:v>69.055999760000006</c:v>
                </c:pt>
                <c:pt idx="714">
                  <c:v>69.055999760000006</c:v>
                </c:pt>
                <c:pt idx="715">
                  <c:v>69.33733368</c:v>
                </c:pt>
                <c:pt idx="716">
                  <c:v>69.60266876</c:v>
                </c:pt>
                <c:pt idx="717">
                  <c:v>69.75733185</c:v>
                </c:pt>
                <c:pt idx="718">
                  <c:v>69.75733185</c:v>
                </c:pt>
                <c:pt idx="719">
                  <c:v>70.142669679999997</c:v>
                </c:pt>
                <c:pt idx="720">
                  <c:v>70.390663149999995</c:v>
                </c:pt>
                <c:pt idx="721">
                  <c:v>70.390663149999995</c:v>
                </c:pt>
                <c:pt idx="722">
                  <c:v>70.928001399999999</c:v>
                </c:pt>
                <c:pt idx="723">
                  <c:v>71.290672299999997</c:v>
                </c:pt>
                <c:pt idx="724">
                  <c:v>71.290672299999997</c:v>
                </c:pt>
                <c:pt idx="725">
                  <c:v>71.657333370000003</c:v>
                </c:pt>
                <c:pt idx="726">
                  <c:v>71.849334720000002</c:v>
                </c:pt>
                <c:pt idx="727">
                  <c:v>71.849334720000002</c:v>
                </c:pt>
                <c:pt idx="728">
                  <c:v>72.126670840000003</c:v>
                </c:pt>
                <c:pt idx="729">
                  <c:v>72.266662600000004</c:v>
                </c:pt>
                <c:pt idx="730">
                  <c:v>72.682662960000002</c:v>
                </c:pt>
                <c:pt idx="731">
                  <c:v>72.99199677</c:v>
                </c:pt>
                <c:pt idx="732">
                  <c:v>73.120002749999998</c:v>
                </c:pt>
                <c:pt idx="733">
                  <c:v>73.548004149999997</c:v>
                </c:pt>
                <c:pt idx="734">
                  <c:v>73.548004149999997</c:v>
                </c:pt>
                <c:pt idx="735">
                  <c:v>73.714660640000005</c:v>
                </c:pt>
                <c:pt idx="736">
                  <c:v>73.933334349999996</c:v>
                </c:pt>
                <c:pt idx="737">
                  <c:v>73.933334349999996</c:v>
                </c:pt>
                <c:pt idx="738">
                  <c:v>74.426666260000005</c:v>
                </c:pt>
                <c:pt idx="739">
                  <c:v>74.5146637</c:v>
                </c:pt>
                <c:pt idx="740">
                  <c:v>74.821334840000006</c:v>
                </c:pt>
                <c:pt idx="741">
                  <c:v>75.263999940000005</c:v>
                </c:pt>
                <c:pt idx="742">
                  <c:v>75.344001770000006</c:v>
                </c:pt>
                <c:pt idx="743">
                  <c:v>75.344001770000006</c:v>
                </c:pt>
                <c:pt idx="744">
                  <c:v>75.710662839999998</c:v>
                </c:pt>
                <c:pt idx="745">
                  <c:v>76.073333739999995</c:v>
                </c:pt>
                <c:pt idx="746">
                  <c:v>76.21199799</c:v>
                </c:pt>
                <c:pt idx="747">
                  <c:v>76.21199799</c:v>
                </c:pt>
                <c:pt idx="748">
                  <c:v>76.562667849999997</c:v>
                </c:pt>
                <c:pt idx="749">
                  <c:v>77.085334779999997</c:v>
                </c:pt>
                <c:pt idx="750">
                  <c:v>77.085334779999997</c:v>
                </c:pt>
                <c:pt idx="751">
                  <c:v>77.481338500000007</c:v>
                </c:pt>
                <c:pt idx="752">
                  <c:v>77.543998720000005</c:v>
                </c:pt>
                <c:pt idx="753">
                  <c:v>77.543998720000005</c:v>
                </c:pt>
                <c:pt idx="754">
                  <c:v>77.836006159999997</c:v>
                </c:pt>
                <c:pt idx="755">
                  <c:v>78.254661560000002</c:v>
                </c:pt>
                <c:pt idx="756">
                  <c:v>78.373329159999997</c:v>
                </c:pt>
                <c:pt idx="757">
                  <c:v>78.373329159999997</c:v>
                </c:pt>
                <c:pt idx="758">
                  <c:v>79.071998600000001</c:v>
                </c:pt>
                <c:pt idx="759">
                  <c:v>79.255996699999997</c:v>
                </c:pt>
                <c:pt idx="760">
                  <c:v>79.255996699999997</c:v>
                </c:pt>
                <c:pt idx="761">
                  <c:v>79.558670039999996</c:v>
                </c:pt>
                <c:pt idx="762">
                  <c:v>79.748001099999996</c:v>
                </c:pt>
                <c:pt idx="763">
                  <c:v>80.089332580000004</c:v>
                </c:pt>
                <c:pt idx="764">
                  <c:v>80.089332580000004</c:v>
                </c:pt>
                <c:pt idx="765">
                  <c:v>80.503997799999993</c:v>
                </c:pt>
                <c:pt idx="766">
                  <c:v>80.777336120000001</c:v>
                </c:pt>
                <c:pt idx="767">
                  <c:v>80.917335510000001</c:v>
                </c:pt>
                <c:pt idx="768">
                  <c:v>81.189338680000006</c:v>
                </c:pt>
                <c:pt idx="769">
                  <c:v>81.505340579999995</c:v>
                </c:pt>
                <c:pt idx="770">
                  <c:v>81.505340579999995</c:v>
                </c:pt>
                <c:pt idx="771">
                  <c:v>81.675994869999997</c:v>
                </c:pt>
                <c:pt idx="772">
                  <c:v>82.082672119999998</c:v>
                </c:pt>
                <c:pt idx="773">
                  <c:v>82.561332699999994</c:v>
                </c:pt>
                <c:pt idx="774">
                  <c:v>82.561332699999994</c:v>
                </c:pt>
                <c:pt idx="775">
                  <c:v>82.830673219999994</c:v>
                </c:pt>
                <c:pt idx="776">
                  <c:v>82.830673219999994</c:v>
                </c:pt>
                <c:pt idx="777">
                  <c:v>83.282669069999997</c:v>
                </c:pt>
                <c:pt idx="778">
                  <c:v>83.466667180000002</c:v>
                </c:pt>
                <c:pt idx="779">
                  <c:v>83.671997070000003</c:v>
                </c:pt>
                <c:pt idx="780">
                  <c:v>83.671997070000003</c:v>
                </c:pt>
                <c:pt idx="781">
                  <c:v>84.074661250000005</c:v>
                </c:pt>
                <c:pt idx="782">
                  <c:v>84.270668029999996</c:v>
                </c:pt>
                <c:pt idx="783">
                  <c:v>84.270668029999996</c:v>
                </c:pt>
                <c:pt idx="784">
                  <c:v>84.944000239999994</c:v>
                </c:pt>
                <c:pt idx="785">
                  <c:v>85.244003300000003</c:v>
                </c:pt>
                <c:pt idx="786">
                  <c:v>85.244003300000003</c:v>
                </c:pt>
                <c:pt idx="787">
                  <c:v>85.370666499999999</c:v>
                </c:pt>
                <c:pt idx="788">
                  <c:v>85.647994999999995</c:v>
                </c:pt>
                <c:pt idx="789">
                  <c:v>86.029335020000005</c:v>
                </c:pt>
                <c:pt idx="790">
                  <c:v>86.029335020000005</c:v>
                </c:pt>
                <c:pt idx="791">
                  <c:v>86.186660770000003</c:v>
                </c:pt>
                <c:pt idx="792">
                  <c:v>86.441329960000004</c:v>
                </c:pt>
                <c:pt idx="793">
                  <c:v>86.441329960000004</c:v>
                </c:pt>
                <c:pt idx="794">
                  <c:v>87.086662290000007</c:v>
                </c:pt>
                <c:pt idx="795">
                  <c:v>87.204002380000006</c:v>
                </c:pt>
                <c:pt idx="796">
                  <c:v>87.204002380000006</c:v>
                </c:pt>
                <c:pt idx="797">
                  <c:v>87.525337219999997</c:v>
                </c:pt>
                <c:pt idx="798">
                  <c:v>87.968002319999997</c:v>
                </c:pt>
                <c:pt idx="799">
                  <c:v>88.154670719999999</c:v>
                </c:pt>
                <c:pt idx="800">
                  <c:v>88.154670719999999</c:v>
                </c:pt>
                <c:pt idx="801">
                  <c:v>88.262664790000002</c:v>
                </c:pt>
                <c:pt idx="802">
                  <c:v>88.834671020000002</c:v>
                </c:pt>
                <c:pt idx="803">
                  <c:v>89.058670039999996</c:v>
                </c:pt>
                <c:pt idx="804">
                  <c:v>89.16266632</c:v>
                </c:pt>
                <c:pt idx="805">
                  <c:v>89.540000919999997</c:v>
                </c:pt>
                <c:pt idx="806">
                  <c:v>89.540000919999997</c:v>
                </c:pt>
                <c:pt idx="807">
                  <c:v>89.850669859999996</c:v>
                </c:pt>
                <c:pt idx="808">
                  <c:v>90.193336489999993</c:v>
                </c:pt>
                <c:pt idx="809">
                  <c:v>90.193336489999993</c:v>
                </c:pt>
                <c:pt idx="810">
                  <c:v>90.380004880000001</c:v>
                </c:pt>
                <c:pt idx="811">
                  <c:v>91.018669130000006</c:v>
                </c:pt>
                <c:pt idx="812">
                  <c:v>91.018669130000006</c:v>
                </c:pt>
                <c:pt idx="813">
                  <c:v>91.229331970000004</c:v>
                </c:pt>
                <c:pt idx="814">
                  <c:v>91.534667970000001</c:v>
                </c:pt>
                <c:pt idx="815">
                  <c:v>91.674667360000001</c:v>
                </c:pt>
                <c:pt idx="816">
                  <c:v>91.674667360000001</c:v>
                </c:pt>
                <c:pt idx="817">
                  <c:v>92.037338259999999</c:v>
                </c:pt>
                <c:pt idx="818">
                  <c:v>92.553337099999993</c:v>
                </c:pt>
                <c:pt idx="819">
                  <c:v>92.553337099999993</c:v>
                </c:pt>
                <c:pt idx="820">
                  <c:v>92.693328859999994</c:v>
                </c:pt>
                <c:pt idx="821">
                  <c:v>93.070663449999998</c:v>
                </c:pt>
                <c:pt idx="822">
                  <c:v>93.070663449999998</c:v>
                </c:pt>
                <c:pt idx="823">
                  <c:v>93.549331670000001</c:v>
                </c:pt>
                <c:pt idx="824">
                  <c:v>93.937332150000003</c:v>
                </c:pt>
                <c:pt idx="825">
                  <c:v>93.937332150000003</c:v>
                </c:pt>
                <c:pt idx="826">
                  <c:v>94.065338130000001</c:v>
                </c:pt>
                <c:pt idx="827">
                  <c:v>94.097335819999998</c:v>
                </c:pt>
                <c:pt idx="828">
                  <c:v>94.5</c:v>
                </c:pt>
                <c:pt idx="829">
                  <c:v>95.013336179999996</c:v>
                </c:pt>
                <c:pt idx="830">
                  <c:v>95.261337280000006</c:v>
                </c:pt>
                <c:pt idx="831">
                  <c:v>95.261337280000006</c:v>
                </c:pt>
                <c:pt idx="832">
                  <c:v>95.25733185</c:v>
                </c:pt>
                <c:pt idx="833">
                  <c:v>95.605331419999999</c:v>
                </c:pt>
                <c:pt idx="834">
                  <c:v>95.918670649999996</c:v>
                </c:pt>
                <c:pt idx="835">
                  <c:v>95.918670649999996</c:v>
                </c:pt>
                <c:pt idx="836">
                  <c:v>96.330665589999995</c:v>
                </c:pt>
                <c:pt idx="837">
                  <c:v>96.698661799999996</c:v>
                </c:pt>
                <c:pt idx="838">
                  <c:v>96.698661799999996</c:v>
                </c:pt>
                <c:pt idx="839">
                  <c:v>96.958663939999994</c:v>
                </c:pt>
                <c:pt idx="840">
                  <c:v>97.260002139999997</c:v>
                </c:pt>
                <c:pt idx="841">
                  <c:v>97.774665830000004</c:v>
                </c:pt>
                <c:pt idx="842">
                  <c:v>97.774665830000004</c:v>
                </c:pt>
                <c:pt idx="843">
                  <c:v>97.893333440000006</c:v>
                </c:pt>
                <c:pt idx="844">
                  <c:v>98.077331540000003</c:v>
                </c:pt>
                <c:pt idx="845">
                  <c:v>98.077331540000003</c:v>
                </c:pt>
                <c:pt idx="846">
                  <c:v>98.653335569999996</c:v>
                </c:pt>
                <c:pt idx="847">
                  <c:v>99.057334900000001</c:v>
                </c:pt>
                <c:pt idx="848">
                  <c:v>99.057334900000001</c:v>
                </c:pt>
                <c:pt idx="849">
                  <c:v>99.45466614</c:v>
                </c:pt>
                <c:pt idx="850">
                  <c:v>99.645332339999996</c:v>
                </c:pt>
                <c:pt idx="851">
                  <c:v>99.645332339999996</c:v>
                </c:pt>
                <c:pt idx="852">
                  <c:v>99.726669310000005</c:v>
                </c:pt>
                <c:pt idx="853">
                  <c:v>100.0426712</c:v>
                </c:pt>
                <c:pt idx="854">
                  <c:v>100.3999939</c:v>
                </c:pt>
                <c:pt idx="855">
                  <c:v>100.70133208999999</c:v>
                </c:pt>
                <c:pt idx="856">
                  <c:v>101.03333282</c:v>
                </c:pt>
                <c:pt idx="857">
                  <c:v>101.30532837</c:v>
                </c:pt>
                <c:pt idx="858">
                  <c:v>101.30532837</c:v>
                </c:pt>
                <c:pt idx="859">
                  <c:v>101.44799805</c:v>
                </c:pt>
                <c:pt idx="860">
                  <c:v>101.64799499999999</c:v>
                </c:pt>
                <c:pt idx="861">
                  <c:v>101.64799499999999</c:v>
                </c:pt>
                <c:pt idx="862">
                  <c:v>102.02000427</c:v>
                </c:pt>
                <c:pt idx="863">
                  <c:v>102.37332916</c:v>
                </c:pt>
                <c:pt idx="864">
                  <c:v>102.73733521</c:v>
                </c:pt>
                <c:pt idx="865">
                  <c:v>102.99466705</c:v>
                </c:pt>
                <c:pt idx="866">
                  <c:v>103.25466919</c:v>
                </c:pt>
                <c:pt idx="867">
                  <c:v>103.25466919</c:v>
                </c:pt>
                <c:pt idx="868">
                  <c:v>103.32533264</c:v>
                </c:pt>
                <c:pt idx="869">
                  <c:v>103.62666321</c:v>
                </c:pt>
                <c:pt idx="870">
                  <c:v>103.95999908</c:v>
                </c:pt>
                <c:pt idx="871">
                  <c:v>103.95999908</c:v>
                </c:pt>
                <c:pt idx="872">
                  <c:v>104.27333831999999</c:v>
                </c:pt>
                <c:pt idx="873">
                  <c:v>104.6760025</c:v>
                </c:pt>
                <c:pt idx="874">
                  <c:v>104.95733643</c:v>
                </c:pt>
                <c:pt idx="875">
                  <c:v>105.14133452999999</c:v>
                </c:pt>
                <c:pt idx="876">
                  <c:v>105.49600220000001</c:v>
                </c:pt>
                <c:pt idx="877">
                  <c:v>105.56400299000001</c:v>
                </c:pt>
                <c:pt idx="878">
                  <c:v>105.56400299000001</c:v>
                </c:pt>
                <c:pt idx="879">
                  <c:v>105.78266907</c:v>
                </c:pt>
                <c:pt idx="880">
                  <c:v>106.11866759999999</c:v>
                </c:pt>
                <c:pt idx="881">
                  <c:v>106.11866759999999</c:v>
                </c:pt>
                <c:pt idx="882">
                  <c:v>106.47066498</c:v>
                </c:pt>
                <c:pt idx="883">
                  <c:v>107.33866119</c:v>
                </c:pt>
                <c:pt idx="884">
                  <c:v>107.33866119</c:v>
                </c:pt>
                <c:pt idx="885">
                  <c:v>107.47066498</c:v>
                </c:pt>
                <c:pt idx="886">
                  <c:v>107.6866684</c:v>
                </c:pt>
                <c:pt idx="887">
                  <c:v>107.6866684</c:v>
                </c:pt>
                <c:pt idx="888">
                  <c:v>107.89333344000001</c:v>
                </c:pt>
                <c:pt idx="889">
                  <c:v>108.09200287</c:v>
                </c:pt>
                <c:pt idx="890">
                  <c:v>108.40399933</c:v>
                </c:pt>
                <c:pt idx="891">
                  <c:v>108.40399933</c:v>
                </c:pt>
                <c:pt idx="892">
                  <c:v>108.99333190999999</c:v>
                </c:pt>
                <c:pt idx="893">
                  <c:v>109.29199982</c:v>
                </c:pt>
                <c:pt idx="894">
                  <c:v>109.29199982</c:v>
                </c:pt>
                <c:pt idx="895">
                  <c:v>109.65599822999999</c:v>
                </c:pt>
                <c:pt idx="896">
                  <c:v>109.92533874999999</c:v>
                </c:pt>
                <c:pt idx="897">
                  <c:v>109.92533874999999</c:v>
                </c:pt>
                <c:pt idx="898">
                  <c:v>110.21066284</c:v>
                </c:pt>
                <c:pt idx="899">
                  <c:v>110.47733307</c:v>
                </c:pt>
                <c:pt idx="900">
                  <c:v>110.54266357</c:v>
                </c:pt>
                <c:pt idx="901">
                  <c:v>110.95600128</c:v>
                </c:pt>
                <c:pt idx="902">
                  <c:v>111.10399628</c:v>
                </c:pt>
                <c:pt idx="903">
                  <c:v>111.45999908</c:v>
                </c:pt>
                <c:pt idx="904">
                  <c:v>111.45999908</c:v>
                </c:pt>
                <c:pt idx="905">
                  <c:v>111.71733093</c:v>
                </c:pt>
                <c:pt idx="906">
                  <c:v>111.98799896</c:v>
                </c:pt>
                <c:pt idx="907">
                  <c:v>111.98799896</c:v>
                </c:pt>
                <c:pt idx="908">
                  <c:v>112.23066711</c:v>
                </c:pt>
                <c:pt idx="909">
                  <c:v>112.92533112</c:v>
                </c:pt>
                <c:pt idx="910">
                  <c:v>112.92533112</c:v>
                </c:pt>
                <c:pt idx="911">
                  <c:v>113.28399657999999</c:v>
                </c:pt>
                <c:pt idx="912">
                  <c:v>113.52666472999999</c:v>
                </c:pt>
                <c:pt idx="913">
                  <c:v>113.52666472999999</c:v>
                </c:pt>
                <c:pt idx="914">
                  <c:v>113.86666870000001</c:v>
                </c:pt>
                <c:pt idx="915">
                  <c:v>114.06800079</c:v>
                </c:pt>
                <c:pt idx="916">
                  <c:v>114.36399840999999</c:v>
                </c:pt>
                <c:pt idx="917">
                  <c:v>114.36399840999999</c:v>
                </c:pt>
                <c:pt idx="918">
                  <c:v>114.92932892</c:v>
                </c:pt>
                <c:pt idx="919">
                  <c:v>115.28932953</c:v>
                </c:pt>
                <c:pt idx="920">
                  <c:v>115.28932953</c:v>
                </c:pt>
                <c:pt idx="921">
                  <c:v>115.37332916</c:v>
                </c:pt>
                <c:pt idx="922">
                  <c:v>115.67066192999999</c:v>
                </c:pt>
                <c:pt idx="923">
                  <c:v>115.67066192999999</c:v>
                </c:pt>
                <c:pt idx="924">
                  <c:v>115.99199677</c:v>
                </c:pt>
                <c:pt idx="925">
                  <c:v>116.30266571</c:v>
                </c:pt>
                <c:pt idx="926">
                  <c:v>116.5146637</c:v>
                </c:pt>
                <c:pt idx="927">
                  <c:v>116.83333588000001</c:v>
                </c:pt>
                <c:pt idx="928">
                  <c:v>117.04132842999999</c:v>
                </c:pt>
                <c:pt idx="929">
                  <c:v>117.34399414000001</c:v>
                </c:pt>
                <c:pt idx="930">
                  <c:v>117.34399414000001</c:v>
                </c:pt>
                <c:pt idx="931">
                  <c:v>117.45333099</c:v>
                </c:pt>
                <c:pt idx="932">
                  <c:v>117.93600463999999</c:v>
                </c:pt>
                <c:pt idx="933">
                  <c:v>117.93600463999999</c:v>
                </c:pt>
                <c:pt idx="934">
                  <c:v>118.41999817</c:v>
                </c:pt>
                <c:pt idx="935">
                  <c:v>118.71333313</c:v>
                </c:pt>
                <c:pt idx="936">
                  <c:v>118.71333313</c:v>
                </c:pt>
                <c:pt idx="937">
                  <c:v>119.01599883999999</c:v>
                </c:pt>
                <c:pt idx="938">
                  <c:v>119.17066955999999</c:v>
                </c:pt>
                <c:pt idx="939">
                  <c:v>119.17066955999999</c:v>
                </c:pt>
                <c:pt idx="940">
                  <c:v>119.49066925</c:v>
                </c:pt>
                <c:pt idx="941">
                  <c:v>119.83200073</c:v>
                </c:pt>
                <c:pt idx="942">
                  <c:v>120.05200195</c:v>
                </c:pt>
                <c:pt idx="943">
                  <c:v>120.40000153</c:v>
                </c:pt>
                <c:pt idx="944">
                  <c:v>120.68133545000001</c:v>
                </c:pt>
                <c:pt idx="945">
                  <c:v>120.68133545000001</c:v>
                </c:pt>
                <c:pt idx="946">
                  <c:v>120.87998962</c:v>
                </c:pt>
                <c:pt idx="947">
                  <c:v>121.2440033</c:v>
                </c:pt>
                <c:pt idx="948">
                  <c:v>121.44800567999999</c:v>
                </c:pt>
                <c:pt idx="949">
                  <c:v>121.44800567999999</c:v>
                </c:pt>
                <c:pt idx="950">
                  <c:v>121.82666016</c:v>
                </c:pt>
                <c:pt idx="951">
                  <c:v>122.51200867</c:v>
                </c:pt>
                <c:pt idx="952">
                  <c:v>124.09600067</c:v>
                </c:pt>
                <c:pt idx="953">
                  <c:v>125.05333709999999</c:v>
                </c:pt>
                <c:pt idx="954">
                  <c:v>124.90399170000001</c:v>
                </c:pt>
                <c:pt idx="955">
                  <c:v>125.00800323</c:v>
                </c:pt>
                <c:pt idx="956">
                  <c:v>125.00800323</c:v>
                </c:pt>
                <c:pt idx="957">
                  <c:v>125.06399536000001</c:v>
                </c:pt>
                <c:pt idx="958">
                  <c:v>124.95866393999999</c:v>
                </c:pt>
                <c:pt idx="959">
                  <c:v>124.95866393999999</c:v>
                </c:pt>
                <c:pt idx="960">
                  <c:v>125.04800415</c:v>
                </c:pt>
                <c:pt idx="961">
                  <c:v>124.97466278</c:v>
                </c:pt>
                <c:pt idx="962">
                  <c:v>124.99866486000001</c:v>
                </c:pt>
                <c:pt idx="963">
                  <c:v>125.14266205</c:v>
                </c:pt>
                <c:pt idx="964">
                  <c:v>125.01999664</c:v>
                </c:pt>
                <c:pt idx="965">
                  <c:v>124.99999237</c:v>
                </c:pt>
                <c:pt idx="966">
                  <c:v>124.99999237</c:v>
                </c:pt>
                <c:pt idx="967">
                  <c:v>124.93599700999999</c:v>
                </c:pt>
                <c:pt idx="968">
                  <c:v>125.02532959</c:v>
                </c:pt>
                <c:pt idx="969">
                  <c:v>125.02532959</c:v>
                </c:pt>
                <c:pt idx="970">
                  <c:v>125.12133025999999</c:v>
                </c:pt>
                <c:pt idx="971">
                  <c:v>124.99467468</c:v>
                </c:pt>
                <c:pt idx="972">
                  <c:v>124.99467468</c:v>
                </c:pt>
                <c:pt idx="973">
                  <c:v>124.8706665</c:v>
                </c:pt>
                <c:pt idx="974">
                  <c:v>124.91734314</c:v>
                </c:pt>
                <c:pt idx="975">
                  <c:v>124.91734314</c:v>
                </c:pt>
                <c:pt idx="976">
                  <c:v>124.97466278</c:v>
                </c:pt>
                <c:pt idx="977">
                  <c:v>124.91333770999999</c:v>
                </c:pt>
                <c:pt idx="978">
                  <c:v>124.88133240000001</c:v>
                </c:pt>
                <c:pt idx="979">
                  <c:v>124.88133240000001</c:v>
                </c:pt>
                <c:pt idx="980">
                  <c:v>124.93067169</c:v>
                </c:pt>
                <c:pt idx="981">
                  <c:v>124.93067169</c:v>
                </c:pt>
                <c:pt idx="982">
                  <c:v>124.96666718</c:v>
                </c:pt>
                <c:pt idx="983">
                  <c:v>124.98666382</c:v>
                </c:pt>
                <c:pt idx="984">
                  <c:v>124.98799133</c:v>
                </c:pt>
                <c:pt idx="985">
                  <c:v>124.98799133</c:v>
                </c:pt>
                <c:pt idx="986">
                  <c:v>124.96533203</c:v>
                </c:pt>
                <c:pt idx="987">
                  <c:v>125.05599976000001</c:v>
                </c:pt>
                <c:pt idx="988">
                  <c:v>124.96533203</c:v>
                </c:pt>
                <c:pt idx="989">
                  <c:v>124.93599700999999</c:v>
                </c:pt>
                <c:pt idx="990">
                  <c:v>125.06667328</c:v>
                </c:pt>
                <c:pt idx="991">
                  <c:v>125.06667328</c:v>
                </c:pt>
                <c:pt idx="992">
                  <c:v>125.06800079</c:v>
                </c:pt>
                <c:pt idx="993">
                  <c:v>124.99866486000001</c:v>
                </c:pt>
                <c:pt idx="994">
                  <c:v>125.10266113</c:v>
                </c:pt>
                <c:pt idx="995">
                  <c:v>125.10266113</c:v>
                </c:pt>
                <c:pt idx="996">
                  <c:v>125.01866149999999</c:v>
                </c:pt>
                <c:pt idx="997">
                  <c:v>125.05066681</c:v>
                </c:pt>
                <c:pt idx="998">
                  <c:v>125.05066681</c:v>
                </c:pt>
                <c:pt idx="999">
                  <c:v>125.02400208</c:v>
                </c:pt>
                <c:pt idx="1000">
                  <c:v>125.04800415</c:v>
                </c:pt>
                <c:pt idx="1001">
                  <c:v>125.04800415</c:v>
                </c:pt>
                <c:pt idx="1002">
                  <c:v>125.00267029</c:v>
                </c:pt>
                <c:pt idx="1003">
                  <c:v>125.12799835</c:v>
                </c:pt>
                <c:pt idx="1004">
                  <c:v>125.04667664</c:v>
                </c:pt>
                <c:pt idx="1005">
                  <c:v>125.04667664</c:v>
                </c:pt>
                <c:pt idx="1006">
                  <c:v>125.01467133</c:v>
                </c:pt>
                <c:pt idx="1007">
                  <c:v>124.95466614</c:v>
                </c:pt>
                <c:pt idx="1008">
                  <c:v>124.95466614</c:v>
                </c:pt>
                <c:pt idx="1009">
                  <c:v>124.89200592</c:v>
                </c:pt>
                <c:pt idx="1010">
                  <c:v>124.962677</c:v>
                </c:pt>
                <c:pt idx="1011">
                  <c:v>124.962677</c:v>
                </c:pt>
                <c:pt idx="1012">
                  <c:v>124.93067169</c:v>
                </c:pt>
                <c:pt idx="1013">
                  <c:v>124.95333099</c:v>
                </c:pt>
                <c:pt idx="1014">
                  <c:v>124.98933411</c:v>
                </c:pt>
                <c:pt idx="1015">
                  <c:v>125.07599639999999</c:v>
                </c:pt>
                <c:pt idx="1016">
                  <c:v>124.98132323999999</c:v>
                </c:pt>
                <c:pt idx="1017">
                  <c:v>124.97600555</c:v>
                </c:pt>
                <c:pt idx="1018">
                  <c:v>124.97600555</c:v>
                </c:pt>
                <c:pt idx="1019">
                  <c:v>124.97600555</c:v>
                </c:pt>
                <c:pt idx="1020">
                  <c:v>125.07599639999999</c:v>
                </c:pt>
                <c:pt idx="1021">
                  <c:v>125.07599639999999</c:v>
                </c:pt>
                <c:pt idx="1022">
                  <c:v>125.05333709999999</c:v>
                </c:pt>
                <c:pt idx="1023">
                  <c:v>125.00800323</c:v>
                </c:pt>
                <c:pt idx="1024">
                  <c:v>125.00800323</c:v>
                </c:pt>
                <c:pt idx="1025">
                  <c:v>125.07466888</c:v>
                </c:pt>
                <c:pt idx="1026">
                  <c:v>125.07066345</c:v>
                </c:pt>
                <c:pt idx="1027">
                  <c:v>125.07066345</c:v>
                </c:pt>
                <c:pt idx="1028">
                  <c:v>124.97466278</c:v>
                </c:pt>
                <c:pt idx="1029">
                  <c:v>124.95733643</c:v>
                </c:pt>
                <c:pt idx="1030">
                  <c:v>125.06399536000001</c:v>
                </c:pt>
                <c:pt idx="1031">
                  <c:v>125.06399536000001</c:v>
                </c:pt>
                <c:pt idx="1032">
                  <c:v>124.90533447</c:v>
                </c:pt>
                <c:pt idx="1033">
                  <c:v>125.01066589</c:v>
                </c:pt>
                <c:pt idx="1034">
                  <c:v>125.01066589</c:v>
                </c:pt>
                <c:pt idx="1035">
                  <c:v>124.98400116000001</c:v>
                </c:pt>
                <c:pt idx="1036">
                  <c:v>124.95333099</c:v>
                </c:pt>
                <c:pt idx="1037">
                  <c:v>124.95333099</c:v>
                </c:pt>
                <c:pt idx="1038">
                  <c:v>125.02800750999999</c:v>
                </c:pt>
                <c:pt idx="1039">
                  <c:v>124.95333099</c:v>
                </c:pt>
                <c:pt idx="1040">
                  <c:v>124.91333770999999</c:v>
                </c:pt>
                <c:pt idx="1041">
                  <c:v>124.83332824999999</c:v>
                </c:pt>
                <c:pt idx="1042">
                  <c:v>124.97999573</c:v>
                </c:pt>
                <c:pt idx="1043">
                  <c:v>125.05467224</c:v>
                </c:pt>
                <c:pt idx="1044">
                  <c:v>125.05467224</c:v>
                </c:pt>
                <c:pt idx="1045">
                  <c:v>124.92666626</c:v>
                </c:pt>
                <c:pt idx="1046">
                  <c:v>124.87599944999999</c:v>
                </c:pt>
                <c:pt idx="1047">
                  <c:v>124.87599944999999</c:v>
                </c:pt>
                <c:pt idx="1048">
                  <c:v>124.96666718</c:v>
                </c:pt>
                <c:pt idx="1049">
                  <c:v>124.97866821</c:v>
                </c:pt>
                <c:pt idx="1050">
                  <c:v>124.87466431</c:v>
                </c:pt>
                <c:pt idx="1051">
                  <c:v>124.97067260999999</c:v>
                </c:pt>
                <c:pt idx="1052">
                  <c:v>125.06266785</c:v>
                </c:pt>
                <c:pt idx="1053">
                  <c:v>124.93466187</c:v>
                </c:pt>
                <c:pt idx="1054">
                  <c:v>124.93466187</c:v>
                </c:pt>
                <c:pt idx="1055">
                  <c:v>125.06667328</c:v>
                </c:pt>
                <c:pt idx="1056">
                  <c:v>125.07333374</c:v>
                </c:pt>
                <c:pt idx="1057">
                  <c:v>124.95733643</c:v>
                </c:pt>
                <c:pt idx="1058">
                  <c:v>124.95733643</c:v>
                </c:pt>
                <c:pt idx="1059">
                  <c:v>125.12266541</c:v>
                </c:pt>
                <c:pt idx="1060">
                  <c:v>125.12266541</c:v>
                </c:pt>
                <c:pt idx="1061">
                  <c:v>125.03334045</c:v>
                </c:pt>
                <c:pt idx="1062">
                  <c:v>125.10266113</c:v>
                </c:pt>
                <c:pt idx="1063">
                  <c:v>125.05333709999999</c:v>
                </c:pt>
                <c:pt idx="1064">
                  <c:v>125.05333709999999</c:v>
                </c:pt>
                <c:pt idx="1065">
                  <c:v>124.90533447</c:v>
                </c:pt>
                <c:pt idx="1066">
                  <c:v>125.11734009</c:v>
                </c:pt>
                <c:pt idx="1067">
                  <c:v>125.02266693</c:v>
                </c:pt>
                <c:pt idx="1068">
                  <c:v>124.88000488</c:v>
                </c:pt>
                <c:pt idx="1069">
                  <c:v>125.01199341</c:v>
                </c:pt>
                <c:pt idx="1070">
                  <c:v>125.01199341</c:v>
                </c:pt>
                <c:pt idx="1071">
                  <c:v>124.94932556000001</c:v>
                </c:pt>
                <c:pt idx="1072">
                  <c:v>124.88399506</c:v>
                </c:pt>
                <c:pt idx="1073">
                  <c:v>124.89466858</c:v>
                </c:pt>
                <c:pt idx="1074">
                  <c:v>124.89466858</c:v>
                </c:pt>
                <c:pt idx="1075">
                  <c:v>124.91333770999999</c:v>
                </c:pt>
                <c:pt idx="1076">
                  <c:v>124.89466858</c:v>
                </c:pt>
                <c:pt idx="1077">
                  <c:v>124.92400360000001</c:v>
                </c:pt>
                <c:pt idx="1078">
                  <c:v>124.97733307</c:v>
                </c:pt>
                <c:pt idx="1079">
                  <c:v>124.93067169</c:v>
                </c:pt>
                <c:pt idx="1080">
                  <c:v>124.93067169</c:v>
                </c:pt>
                <c:pt idx="1081">
                  <c:v>124.95600890999999</c:v>
                </c:pt>
                <c:pt idx="1082">
                  <c:v>125.15333557</c:v>
                </c:pt>
                <c:pt idx="1083">
                  <c:v>125.00267029</c:v>
                </c:pt>
                <c:pt idx="1084">
                  <c:v>125.00267029</c:v>
                </c:pt>
                <c:pt idx="1085">
                  <c:v>125.11333466000001</c:v>
                </c:pt>
                <c:pt idx="1086">
                  <c:v>125.11333466000001</c:v>
                </c:pt>
                <c:pt idx="1087">
                  <c:v>125.03866576999999</c:v>
                </c:pt>
                <c:pt idx="1088">
                  <c:v>125.13466644</c:v>
                </c:pt>
                <c:pt idx="1089">
                  <c:v>125.13200378000001</c:v>
                </c:pt>
                <c:pt idx="1090">
                  <c:v>125.13200378000001</c:v>
                </c:pt>
                <c:pt idx="1091">
                  <c:v>125.01733398</c:v>
                </c:pt>
                <c:pt idx="1092">
                  <c:v>125.11466217</c:v>
                </c:pt>
                <c:pt idx="1093">
                  <c:v>125.11466217</c:v>
                </c:pt>
                <c:pt idx="1094">
                  <c:v>125.03334045</c:v>
                </c:pt>
                <c:pt idx="1095">
                  <c:v>125.03466797</c:v>
                </c:pt>
                <c:pt idx="1096">
                  <c:v>125.03466797</c:v>
                </c:pt>
                <c:pt idx="1097">
                  <c:v>124.92932892</c:v>
                </c:pt>
                <c:pt idx="1098">
                  <c:v>124.92533874999999</c:v>
                </c:pt>
                <c:pt idx="1099">
                  <c:v>124.98799133</c:v>
                </c:pt>
                <c:pt idx="1100">
                  <c:v>124.98799133</c:v>
                </c:pt>
                <c:pt idx="1101">
                  <c:v>124.95333099</c:v>
                </c:pt>
                <c:pt idx="1102">
                  <c:v>124.91065979</c:v>
                </c:pt>
                <c:pt idx="1103">
                  <c:v>124.94132996</c:v>
                </c:pt>
                <c:pt idx="1104">
                  <c:v>124.8706665</c:v>
                </c:pt>
                <c:pt idx="1105">
                  <c:v>125.06667328</c:v>
                </c:pt>
                <c:pt idx="1106">
                  <c:v>125.06667328</c:v>
                </c:pt>
                <c:pt idx="1107">
                  <c:v>125.01600646999999</c:v>
                </c:pt>
                <c:pt idx="1108">
                  <c:v>124.84667206</c:v>
                </c:pt>
                <c:pt idx="1109">
                  <c:v>124.84667206</c:v>
                </c:pt>
                <c:pt idx="1110">
                  <c:v>125.00533295</c:v>
                </c:pt>
                <c:pt idx="1111">
                  <c:v>124.92799377</c:v>
                </c:pt>
                <c:pt idx="1112">
                  <c:v>124.92799377</c:v>
                </c:pt>
                <c:pt idx="1113">
                  <c:v>124.98933411</c:v>
                </c:pt>
                <c:pt idx="1114">
                  <c:v>125.04266357</c:v>
                </c:pt>
                <c:pt idx="1115">
                  <c:v>125.02133942</c:v>
                </c:pt>
                <c:pt idx="1116">
                  <c:v>125.02133942</c:v>
                </c:pt>
                <c:pt idx="1117">
                  <c:v>125.05066681</c:v>
                </c:pt>
                <c:pt idx="1118">
                  <c:v>125.08933258</c:v>
                </c:pt>
                <c:pt idx="1119">
                  <c:v>125.08933258</c:v>
                </c:pt>
                <c:pt idx="1120">
                  <c:v>125.07466888</c:v>
                </c:pt>
                <c:pt idx="1121">
                  <c:v>125.09200287</c:v>
                </c:pt>
                <c:pt idx="1122">
                  <c:v>125.09200287</c:v>
                </c:pt>
                <c:pt idx="1123">
                  <c:v>125.03600311</c:v>
                </c:pt>
                <c:pt idx="1124">
                  <c:v>125.01066589</c:v>
                </c:pt>
                <c:pt idx="1125">
                  <c:v>125.01066589</c:v>
                </c:pt>
                <c:pt idx="1126">
                  <c:v>125.08799744</c:v>
                </c:pt>
                <c:pt idx="1127">
                  <c:v>124.96933746000001</c:v>
                </c:pt>
                <c:pt idx="1128">
                  <c:v>124.94132996</c:v>
                </c:pt>
                <c:pt idx="1129">
                  <c:v>125.02400208</c:v>
                </c:pt>
                <c:pt idx="1130">
                  <c:v>124.97466278</c:v>
                </c:pt>
                <c:pt idx="1131">
                  <c:v>124.88667297000001</c:v>
                </c:pt>
                <c:pt idx="1132">
                  <c:v>124.88667297000001</c:v>
                </c:pt>
                <c:pt idx="1133">
                  <c:v>124.99199677</c:v>
                </c:pt>
                <c:pt idx="1134">
                  <c:v>125.01066589</c:v>
                </c:pt>
                <c:pt idx="1135">
                  <c:v>125.01066589</c:v>
                </c:pt>
                <c:pt idx="1136">
                  <c:v>124.87867737000001</c:v>
                </c:pt>
                <c:pt idx="1137">
                  <c:v>125.01600646999999</c:v>
                </c:pt>
                <c:pt idx="1138">
                  <c:v>125.01600646999999</c:v>
                </c:pt>
                <c:pt idx="1139">
                  <c:v>124.96933746000001</c:v>
                </c:pt>
                <c:pt idx="1140">
                  <c:v>125.09200287</c:v>
                </c:pt>
                <c:pt idx="1141">
                  <c:v>124.97600555</c:v>
                </c:pt>
                <c:pt idx="1142">
                  <c:v>124.97600555</c:v>
                </c:pt>
                <c:pt idx="1143">
                  <c:v>124.94799805</c:v>
                </c:pt>
                <c:pt idx="1144">
                  <c:v>125.11466217</c:v>
                </c:pt>
                <c:pt idx="1145">
                  <c:v>125.11466217</c:v>
                </c:pt>
                <c:pt idx="1146">
                  <c:v>124.94265747</c:v>
                </c:pt>
                <c:pt idx="1147">
                  <c:v>125.11200714</c:v>
                </c:pt>
                <c:pt idx="1148">
                  <c:v>125.11200714</c:v>
                </c:pt>
                <c:pt idx="1149">
                  <c:v>125.00933838</c:v>
                </c:pt>
                <c:pt idx="1150">
                  <c:v>124.89732361</c:v>
                </c:pt>
                <c:pt idx="1151">
                  <c:v>124.89732361</c:v>
                </c:pt>
                <c:pt idx="1152">
                  <c:v>125.07199097</c:v>
                </c:pt>
                <c:pt idx="1153">
                  <c:v>124.97332763999999</c:v>
                </c:pt>
                <c:pt idx="1154">
                  <c:v>124.78933716</c:v>
                </c:pt>
                <c:pt idx="1155">
                  <c:v>124.96799469</c:v>
                </c:pt>
                <c:pt idx="1156">
                  <c:v>125.01866149999999</c:v>
                </c:pt>
                <c:pt idx="1157">
                  <c:v>125.01866149999999</c:v>
                </c:pt>
                <c:pt idx="1158">
                  <c:v>124.93866730000001</c:v>
                </c:pt>
                <c:pt idx="1159">
                  <c:v>124.98933411</c:v>
                </c:pt>
                <c:pt idx="1160">
                  <c:v>124.86532593</c:v>
                </c:pt>
                <c:pt idx="1161">
                  <c:v>124.86532593</c:v>
                </c:pt>
                <c:pt idx="1162">
                  <c:v>124.86532593</c:v>
                </c:pt>
                <c:pt idx="1163">
                  <c:v>124.91599273999999</c:v>
                </c:pt>
                <c:pt idx="1164">
                  <c:v>124.91599273999999</c:v>
                </c:pt>
                <c:pt idx="1165">
                  <c:v>125.02933502</c:v>
                </c:pt>
                <c:pt idx="1166">
                  <c:v>124.87199402</c:v>
                </c:pt>
                <c:pt idx="1167">
                  <c:v>124.87199402</c:v>
                </c:pt>
                <c:pt idx="1168">
                  <c:v>124.97466278</c:v>
                </c:pt>
                <c:pt idx="1169">
                  <c:v>125.02400208</c:v>
                </c:pt>
                <c:pt idx="1170">
                  <c:v>124.89867400999999</c:v>
                </c:pt>
                <c:pt idx="1171">
                  <c:v>125.07733154</c:v>
                </c:pt>
                <c:pt idx="1172">
                  <c:v>125.17733765</c:v>
                </c:pt>
                <c:pt idx="1173">
                  <c:v>125.05199432000001</c:v>
                </c:pt>
                <c:pt idx="1174">
                  <c:v>125.05199432000001</c:v>
                </c:pt>
                <c:pt idx="1175">
                  <c:v>125.12266541</c:v>
                </c:pt>
                <c:pt idx="1176">
                  <c:v>125.10800171</c:v>
                </c:pt>
                <c:pt idx="1177">
                  <c:v>125.10800171</c:v>
                </c:pt>
                <c:pt idx="1178">
                  <c:v>125.04133606000001</c:v>
                </c:pt>
                <c:pt idx="1179">
                  <c:v>125.13333129999999</c:v>
                </c:pt>
                <c:pt idx="1180">
                  <c:v>125.09867096000001</c:v>
                </c:pt>
                <c:pt idx="1181">
                  <c:v>124.95999908</c:v>
                </c:pt>
                <c:pt idx="1182">
                  <c:v>124.91999817</c:v>
                </c:pt>
                <c:pt idx="1183">
                  <c:v>124.91999817</c:v>
                </c:pt>
                <c:pt idx="1184">
                  <c:v>125.03066253999999</c:v>
                </c:pt>
                <c:pt idx="1185">
                  <c:v>125.01866149999999</c:v>
                </c:pt>
                <c:pt idx="1186">
                  <c:v>124.90000153</c:v>
                </c:pt>
                <c:pt idx="1187">
                  <c:v>124.90000153</c:v>
                </c:pt>
                <c:pt idx="1188">
                  <c:v>124.92666626</c:v>
                </c:pt>
                <c:pt idx="1189">
                  <c:v>124.8706665</c:v>
                </c:pt>
                <c:pt idx="1190">
                  <c:v>124.8706665</c:v>
                </c:pt>
                <c:pt idx="1191">
                  <c:v>124.97600555</c:v>
                </c:pt>
                <c:pt idx="1192">
                  <c:v>124.90533447</c:v>
                </c:pt>
                <c:pt idx="1193">
                  <c:v>124.90533447</c:v>
                </c:pt>
                <c:pt idx="1194">
                  <c:v>124.88266754</c:v>
                </c:pt>
                <c:pt idx="1195">
                  <c:v>125.08266449</c:v>
                </c:pt>
                <c:pt idx="1196">
                  <c:v>124.95733643</c:v>
                </c:pt>
                <c:pt idx="1197">
                  <c:v>124.93333435</c:v>
                </c:pt>
                <c:pt idx="1198">
                  <c:v>125.09466553</c:v>
                </c:pt>
                <c:pt idx="1199">
                  <c:v>124.99999237</c:v>
                </c:pt>
                <c:pt idx="1200">
                  <c:v>124.99999237</c:v>
                </c:pt>
                <c:pt idx="1201">
                  <c:v>125.05599976000001</c:v>
                </c:pt>
                <c:pt idx="1202">
                  <c:v>124.94932556000001</c:v>
                </c:pt>
                <c:pt idx="1203">
                  <c:v>124.94932556000001</c:v>
                </c:pt>
                <c:pt idx="1204">
                  <c:v>124.99866486000001</c:v>
                </c:pt>
                <c:pt idx="1205">
                  <c:v>125.00800323</c:v>
                </c:pt>
                <c:pt idx="1206">
                  <c:v>125.00800323</c:v>
                </c:pt>
                <c:pt idx="1207">
                  <c:v>125.01999664</c:v>
                </c:pt>
                <c:pt idx="1208">
                  <c:v>125.12400818</c:v>
                </c:pt>
                <c:pt idx="1209">
                  <c:v>125.12400818</c:v>
                </c:pt>
                <c:pt idx="1210">
                  <c:v>125.00933838</c:v>
                </c:pt>
                <c:pt idx="1211">
                  <c:v>125.16133118</c:v>
                </c:pt>
                <c:pt idx="1212">
                  <c:v>125.02933502</c:v>
                </c:pt>
                <c:pt idx="1213">
                  <c:v>125.02933502</c:v>
                </c:pt>
                <c:pt idx="1214">
                  <c:v>124.93599700999999</c:v>
                </c:pt>
                <c:pt idx="1215">
                  <c:v>124.93599700999999</c:v>
                </c:pt>
                <c:pt idx="1216">
                  <c:v>124.82933807000001</c:v>
                </c:pt>
                <c:pt idx="1217">
                  <c:v>124.94932556000001</c:v>
                </c:pt>
                <c:pt idx="1218">
                  <c:v>125.06532288</c:v>
                </c:pt>
                <c:pt idx="1219">
                  <c:v>125.06532288</c:v>
                </c:pt>
                <c:pt idx="1220">
                  <c:v>125.04000854</c:v>
                </c:pt>
                <c:pt idx="1221">
                  <c:v>124.94799805</c:v>
                </c:pt>
                <c:pt idx="1222">
                  <c:v>125.03866576999999</c:v>
                </c:pt>
                <c:pt idx="1223">
                  <c:v>125.03866576999999</c:v>
                </c:pt>
                <c:pt idx="1224">
                  <c:v>124.89333344000001</c:v>
                </c:pt>
                <c:pt idx="1225">
                  <c:v>124.94132996</c:v>
                </c:pt>
                <c:pt idx="1226">
                  <c:v>124.94132996</c:v>
                </c:pt>
                <c:pt idx="1227">
                  <c:v>124.92133330999999</c:v>
                </c:pt>
                <c:pt idx="1228">
                  <c:v>124.89599609</c:v>
                </c:pt>
                <c:pt idx="1229">
                  <c:v>124.89599609</c:v>
                </c:pt>
                <c:pt idx="1230">
                  <c:v>125.10666655999999</c:v>
                </c:pt>
                <c:pt idx="1231">
                  <c:v>124.99333190999999</c:v>
                </c:pt>
                <c:pt idx="1232">
                  <c:v>124.99333190999999</c:v>
                </c:pt>
                <c:pt idx="1233">
                  <c:v>125.09066009999999</c:v>
                </c:pt>
                <c:pt idx="1234">
                  <c:v>124.99999237</c:v>
                </c:pt>
                <c:pt idx="1235">
                  <c:v>124.99999237</c:v>
                </c:pt>
                <c:pt idx="1236">
                  <c:v>125.10666655999999</c:v>
                </c:pt>
                <c:pt idx="1237">
                  <c:v>125.08799744</c:v>
                </c:pt>
                <c:pt idx="1238">
                  <c:v>125.00800323</c:v>
                </c:pt>
                <c:pt idx="1239">
                  <c:v>125.00800323</c:v>
                </c:pt>
                <c:pt idx="1240">
                  <c:v>125.00800323</c:v>
                </c:pt>
                <c:pt idx="1241">
                  <c:v>125.09867096000001</c:v>
                </c:pt>
                <c:pt idx="1242">
                  <c:v>125.09867096000001</c:v>
                </c:pt>
                <c:pt idx="1243">
                  <c:v>124.94932556000001</c:v>
                </c:pt>
                <c:pt idx="1244">
                  <c:v>124.83199310000001</c:v>
                </c:pt>
                <c:pt idx="1245">
                  <c:v>124.83199310000001</c:v>
                </c:pt>
                <c:pt idx="1246">
                  <c:v>124.98799133</c:v>
                </c:pt>
                <c:pt idx="1247">
                  <c:v>125.01733398</c:v>
                </c:pt>
                <c:pt idx="1248">
                  <c:v>124.8480072</c:v>
                </c:pt>
                <c:pt idx="1249">
                  <c:v>124.8480072</c:v>
                </c:pt>
                <c:pt idx="1250">
                  <c:v>125.01733398</c:v>
                </c:pt>
                <c:pt idx="1251">
                  <c:v>125.01733398</c:v>
                </c:pt>
                <c:pt idx="1252">
                  <c:v>124.89732361</c:v>
                </c:pt>
                <c:pt idx="1253">
                  <c:v>125.04399872</c:v>
                </c:pt>
                <c:pt idx="1254">
                  <c:v>124.92133330999999</c:v>
                </c:pt>
                <c:pt idx="1255">
                  <c:v>124.92133330999999</c:v>
                </c:pt>
                <c:pt idx="1256">
                  <c:v>124.95999908</c:v>
                </c:pt>
                <c:pt idx="1257">
                  <c:v>125.06000519</c:v>
                </c:pt>
                <c:pt idx="1258">
                  <c:v>125.05599976000001</c:v>
                </c:pt>
                <c:pt idx="1259">
                  <c:v>125.01999664</c:v>
                </c:pt>
                <c:pt idx="1260">
                  <c:v>125.07867432</c:v>
                </c:pt>
                <c:pt idx="1261">
                  <c:v>125.07867432</c:v>
                </c:pt>
                <c:pt idx="1262">
                  <c:v>125.04800415</c:v>
                </c:pt>
                <c:pt idx="1263">
                  <c:v>124.97332763999999</c:v>
                </c:pt>
                <c:pt idx="1264">
                  <c:v>125.07867432</c:v>
                </c:pt>
                <c:pt idx="1265">
                  <c:v>125.07867432</c:v>
                </c:pt>
                <c:pt idx="1266">
                  <c:v>125.09066009999999</c:v>
                </c:pt>
                <c:pt idx="1267">
                  <c:v>124.97600555</c:v>
                </c:pt>
                <c:pt idx="1268">
                  <c:v>124.97332763999999</c:v>
                </c:pt>
                <c:pt idx="1269">
                  <c:v>125.10800171</c:v>
                </c:pt>
                <c:pt idx="1270">
                  <c:v>125.02665709999999</c:v>
                </c:pt>
                <c:pt idx="1271">
                  <c:v>125.02665709999999</c:v>
                </c:pt>
                <c:pt idx="1272">
                  <c:v>125.11065674</c:v>
                </c:pt>
                <c:pt idx="1273">
                  <c:v>125.04133606000001</c:v>
                </c:pt>
                <c:pt idx="1274">
                  <c:v>125.05467224</c:v>
                </c:pt>
                <c:pt idx="1275">
                  <c:v>125.05467224</c:v>
                </c:pt>
                <c:pt idx="1276">
                  <c:v>124.99066925</c:v>
                </c:pt>
                <c:pt idx="1277">
                  <c:v>124.99066925</c:v>
                </c:pt>
                <c:pt idx="1278">
                  <c:v>124.90533447</c:v>
                </c:pt>
                <c:pt idx="1279">
                  <c:v>125.02266693</c:v>
                </c:pt>
                <c:pt idx="1280">
                  <c:v>124.87599944999999</c:v>
                </c:pt>
                <c:pt idx="1281">
                  <c:v>124.87599944999999</c:v>
                </c:pt>
                <c:pt idx="1282">
                  <c:v>125.03866576999999</c:v>
                </c:pt>
                <c:pt idx="1283">
                  <c:v>125.00800323</c:v>
                </c:pt>
                <c:pt idx="1284">
                  <c:v>124.90399170000001</c:v>
                </c:pt>
                <c:pt idx="1285">
                  <c:v>125.04532623</c:v>
                </c:pt>
                <c:pt idx="1286">
                  <c:v>124.98799133</c:v>
                </c:pt>
                <c:pt idx="1287">
                  <c:v>124.98799133</c:v>
                </c:pt>
                <c:pt idx="1288">
                  <c:v>124.94132996</c:v>
                </c:pt>
                <c:pt idx="1289">
                  <c:v>125.06532288</c:v>
                </c:pt>
                <c:pt idx="1290">
                  <c:v>125.00533295</c:v>
                </c:pt>
                <c:pt idx="1291">
                  <c:v>125.00533295</c:v>
                </c:pt>
                <c:pt idx="1292">
                  <c:v>125.06800079</c:v>
                </c:pt>
                <c:pt idx="1293">
                  <c:v>124.91333770999999</c:v>
                </c:pt>
                <c:pt idx="1294">
                  <c:v>124.91333770999999</c:v>
                </c:pt>
                <c:pt idx="1295">
                  <c:v>124.97200012</c:v>
                </c:pt>
                <c:pt idx="1296">
                  <c:v>125.01600646999999</c:v>
                </c:pt>
                <c:pt idx="1297">
                  <c:v>125.01600646999999</c:v>
                </c:pt>
                <c:pt idx="1298">
                  <c:v>125.14400482000001</c:v>
                </c:pt>
                <c:pt idx="1299">
                  <c:v>124.99733734</c:v>
                </c:pt>
                <c:pt idx="1300">
                  <c:v>124.96799469</c:v>
                </c:pt>
                <c:pt idx="1301">
                  <c:v>124.96799469</c:v>
                </c:pt>
                <c:pt idx="1302">
                  <c:v>125.10266113</c:v>
                </c:pt>
                <c:pt idx="1303">
                  <c:v>125.12266541</c:v>
                </c:pt>
                <c:pt idx="1304">
                  <c:v>125.12266541</c:v>
                </c:pt>
                <c:pt idx="1305">
                  <c:v>125.01066589</c:v>
                </c:pt>
                <c:pt idx="1306">
                  <c:v>125.09599304</c:v>
                </c:pt>
                <c:pt idx="1307">
                  <c:v>125.09066009999999</c:v>
                </c:pt>
                <c:pt idx="1308">
                  <c:v>125.09066009999999</c:v>
                </c:pt>
                <c:pt idx="1309">
                  <c:v>124.99199677</c:v>
                </c:pt>
                <c:pt idx="1310">
                  <c:v>125.06266785</c:v>
                </c:pt>
                <c:pt idx="1311">
                  <c:v>124.98666382</c:v>
                </c:pt>
                <c:pt idx="1312">
                  <c:v>124.89867400999999</c:v>
                </c:pt>
                <c:pt idx="1313">
                  <c:v>125.05599976000001</c:v>
                </c:pt>
                <c:pt idx="1314">
                  <c:v>125.05599976000001</c:v>
                </c:pt>
                <c:pt idx="1315">
                  <c:v>124.97733307</c:v>
                </c:pt>
                <c:pt idx="1316">
                  <c:v>124.86933136</c:v>
                </c:pt>
                <c:pt idx="1317">
                  <c:v>124.84532928</c:v>
                </c:pt>
                <c:pt idx="1318">
                  <c:v>124.84532928</c:v>
                </c:pt>
                <c:pt idx="1319">
                  <c:v>124.99066925</c:v>
                </c:pt>
                <c:pt idx="1320">
                  <c:v>124.89867400999999</c:v>
                </c:pt>
                <c:pt idx="1321">
                  <c:v>124.89867400999999</c:v>
                </c:pt>
                <c:pt idx="1322">
                  <c:v>125.02800750999999</c:v>
                </c:pt>
                <c:pt idx="1323">
                  <c:v>125.00800323</c:v>
                </c:pt>
                <c:pt idx="1324">
                  <c:v>125.00800323</c:v>
                </c:pt>
                <c:pt idx="1325">
                  <c:v>124.93733978</c:v>
                </c:pt>
                <c:pt idx="1326">
                  <c:v>125.11200714</c:v>
                </c:pt>
                <c:pt idx="1327">
                  <c:v>125.02800750999999</c:v>
                </c:pt>
                <c:pt idx="1328">
                  <c:v>125.02800750999999</c:v>
                </c:pt>
                <c:pt idx="1329">
                  <c:v>125.13333129999999</c:v>
                </c:pt>
                <c:pt idx="1330">
                  <c:v>125.13333129999999</c:v>
                </c:pt>
                <c:pt idx="1331">
                  <c:v>125.06000519</c:v>
                </c:pt>
                <c:pt idx="1332">
                  <c:v>125.04933167</c:v>
                </c:pt>
                <c:pt idx="1333">
                  <c:v>125.10133362000001</c:v>
                </c:pt>
                <c:pt idx="1334">
                  <c:v>125.10133362000001</c:v>
                </c:pt>
                <c:pt idx="1335">
                  <c:v>125.06532288</c:v>
                </c:pt>
                <c:pt idx="1336">
                  <c:v>124.91999817</c:v>
                </c:pt>
                <c:pt idx="1337">
                  <c:v>124.91999817</c:v>
                </c:pt>
                <c:pt idx="1338">
                  <c:v>124.98132323999999</c:v>
                </c:pt>
                <c:pt idx="1339">
                  <c:v>124.83066559</c:v>
                </c:pt>
                <c:pt idx="1340">
                  <c:v>124.83066559</c:v>
                </c:pt>
                <c:pt idx="1341">
                  <c:v>124.95733643</c:v>
                </c:pt>
                <c:pt idx="1342">
                  <c:v>125.07066345</c:v>
                </c:pt>
                <c:pt idx="1343">
                  <c:v>125.01600646999999</c:v>
                </c:pt>
                <c:pt idx="1344">
                  <c:v>125.01600646999999</c:v>
                </c:pt>
                <c:pt idx="1345">
                  <c:v>124.93466187</c:v>
                </c:pt>
                <c:pt idx="1346">
                  <c:v>125.02800750999999</c:v>
                </c:pt>
                <c:pt idx="1347">
                  <c:v>124.96799469</c:v>
                </c:pt>
                <c:pt idx="1348">
                  <c:v>124.88932800000001</c:v>
                </c:pt>
                <c:pt idx="1349">
                  <c:v>125.04667664</c:v>
                </c:pt>
                <c:pt idx="1350">
                  <c:v>125.04667664</c:v>
                </c:pt>
                <c:pt idx="1351">
                  <c:v>124.98132323999999</c:v>
                </c:pt>
                <c:pt idx="1352">
                  <c:v>124.99600220000001</c:v>
                </c:pt>
                <c:pt idx="1353">
                  <c:v>124.99600220000001</c:v>
                </c:pt>
                <c:pt idx="1354">
                  <c:v>125.08799744</c:v>
                </c:pt>
                <c:pt idx="1355">
                  <c:v>124.98267365</c:v>
                </c:pt>
                <c:pt idx="1356">
                  <c:v>124.98267365</c:v>
                </c:pt>
                <c:pt idx="1357">
                  <c:v>124.98132323999999</c:v>
                </c:pt>
                <c:pt idx="1358">
                  <c:v>124.99199677</c:v>
                </c:pt>
                <c:pt idx="1359">
                  <c:v>125.04266357</c:v>
                </c:pt>
                <c:pt idx="1360">
                  <c:v>125.04266357</c:v>
                </c:pt>
                <c:pt idx="1361">
                  <c:v>125.02800750999999</c:v>
                </c:pt>
                <c:pt idx="1362">
                  <c:v>125.12533569</c:v>
                </c:pt>
                <c:pt idx="1363">
                  <c:v>125.06266785</c:v>
                </c:pt>
                <c:pt idx="1364">
                  <c:v>125.06532288</c:v>
                </c:pt>
                <c:pt idx="1365">
                  <c:v>125.13067627</c:v>
                </c:pt>
                <c:pt idx="1366">
                  <c:v>125.13067627</c:v>
                </c:pt>
                <c:pt idx="1367">
                  <c:v>125.01066589</c:v>
                </c:pt>
                <c:pt idx="1368">
                  <c:v>125.05199432000001</c:v>
                </c:pt>
                <c:pt idx="1369">
                  <c:v>124.99333190999999</c:v>
                </c:pt>
                <c:pt idx="1370">
                  <c:v>124.99333190999999</c:v>
                </c:pt>
                <c:pt idx="1371">
                  <c:v>125.1000061</c:v>
                </c:pt>
                <c:pt idx="1372">
                  <c:v>125.07199097</c:v>
                </c:pt>
                <c:pt idx="1373">
                  <c:v>124.92932892</c:v>
                </c:pt>
                <c:pt idx="1374">
                  <c:v>125.02800750999999</c:v>
                </c:pt>
                <c:pt idx="1375">
                  <c:v>124.9853363</c:v>
                </c:pt>
                <c:pt idx="1376">
                  <c:v>124.9853363</c:v>
                </c:pt>
                <c:pt idx="1377">
                  <c:v>124.88533783</c:v>
                </c:pt>
                <c:pt idx="1378">
                  <c:v>124.92400360000001</c:v>
                </c:pt>
                <c:pt idx="1379">
                  <c:v>124.95600890999999</c:v>
                </c:pt>
                <c:pt idx="1380">
                  <c:v>124.95600890999999</c:v>
                </c:pt>
                <c:pt idx="1381">
                  <c:v>124.98666382</c:v>
                </c:pt>
                <c:pt idx="1382">
                  <c:v>124.98666382</c:v>
                </c:pt>
                <c:pt idx="1383">
                  <c:v>125.01733398</c:v>
                </c:pt>
                <c:pt idx="1384">
                  <c:v>124.86399840999999</c:v>
                </c:pt>
                <c:pt idx="1385">
                  <c:v>125.02400208</c:v>
                </c:pt>
                <c:pt idx="1386">
                  <c:v>125.02400208</c:v>
                </c:pt>
                <c:pt idx="1387">
                  <c:v>125.08133698</c:v>
                </c:pt>
                <c:pt idx="1388">
                  <c:v>124.93866730000001</c:v>
                </c:pt>
                <c:pt idx="1389">
                  <c:v>125.04399872</c:v>
                </c:pt>
                <c:pt idx="1390">
                  <c:v>125.04399872</c:v>
                </c:pt>
                <c:pt idx="1391">
                  <c:v>125.03600311</c:v>
                </c:pt>
                <c:pt idx="1392">
                  <c:v>125.03600311</c:v>
                </c:pt>
                <c:pt idx="1393">
                  <c:v>125.09732819</c:v>
                </c:pt>
                <c:pt idx="1394">
                  <c:v>125.09333801</c:v>
                </c:pt>
                <c:pt idx="1395">
                  <c:v>125.01600646999999</c:v>
                </c:pt>
                <c:pt idx="1396">
                  <c:v>125.01600646999999</c:v>
                </c:pt>
                <c:pt idx="1397">
                  <c:v>125.09466553</c:v>
                </c:pt>
                <c:pt idx="1398">
                  <c:v>125.09066009999999</c:v>
                </c:pt>
                <c:pt idx="1399">
                  <c:v>125.09066009999999</c:v>
                </c:pt>
                <c:pt idx="1400">
                  <c:v>125.06933594</c:v>
                </c:pt>
                <c:pt idx="1401">
                  <c:v>125.01066589</c:v>
                </c:pt>
                <c:pt idx="1402">
                  <c:v>125.01066589</c:v>
                </c:pt>
                <c:pt idx="1403">
                  <c:v>124.97332763999999</c:v>
                </c:pt>
                <c:pt idx="1404">
                  <c:v>124.87732697</c:v>
                </c:pt>
                <c:pt idx="1405">
                  <c:v>125.03733063</c:v>
                </c:pt>
                <c:pt idx="1406">
                  <c:v>125.03733063</c:v>
                </c:pt>
                <c:pt idx="1407">
                  <c:v>124.86532593</c:v>
                </c:pt>
                <c:pt idx="1408">
                  <c:v>124.91333770999999</c:v>
                </c:pt>
                <c:pt idx="1409">
                  <c:v>125.03334045</c:v>
                </c:pt>
                <c:pt idx="1410">
                  <c:v>124.97866821</c:v>
                </c:pt>
                <c:pt idx="1411">
                  <c:v>124.92400360000001</c:v>
                </c:pt>
                <c:pt idx="1412">
                  <c:v>124.92400360000001</c:v>
                </c:pt>
                <c:pt idx="1413">
                  <c:v>124.89333344000001</c:v>
                </c:pt>
                <c:pt idx="1414">
                  <c:v>125.00533295</c:v>
                </c:pt>
                <c:pt idx="1415">
                  <c:v>124.93733978</c:v>
                </c:pt>
                <c:pt idx="1416">
                  <c:v>124.93733978</c:v>
                </c:pt>
                <c:pt idx="1417">
                  <c:v>124.98799133</c:v>
                </c:pt>
                <c:pt idx="1418">
                  <c:v>124.96933746000001</c:v>
                </c:pt>
                <c:pt idx="1419">
                  <c:v>124.96933746000001</c:v>
                </c:pt>
                <c:pt idx="1420">
                  <c:v>125.02532959</c:v>
                </c:pt>
                <c:pt idx="1421">
                  <c:v>125.03733063</c:v>
                </c:pt>
                <c:pt idx="1422">
                  <c:v>125.03733063</c:v>
                </c:pt>
                <c:pt idx="1423">
                  <c:v>125.02266693</c:v>
                </c:pt>
                <c:pt idx="1424">
                  <c:v>125.02800750999999</c:v>
                </c:pt>
                <c:pt idx="1425">
                  <c:v>125.09599304</c:v>
                </c:pt>
                <c:pt idx="1426">
                  <c:v>125.11734009</c:v>
                </c:pt>
                <c:pt idx="1427">
                  <c:v>125.05467224</c:v>
                </c:pt>
                <c:pt idx="1428">
                  <c:v>125.07599639999999</c:v>
                </c:pt>
                <c:pt idx="1429">
                  <c:v>125.07599639999999</c:v>
                </c:pt>
                <c:pt idx="1430">
                  <c:v>125.10266113</c:v>
                </c:pt>
                <c:pt idx="1431">
                  <c:v>125.05199432000001</c:v>
                </c:pt>
                <c:pt idx="1432">
                  <c:v>125.05199432000001</c:v>
                </c:pt>
                <c:pt idx="1433">
                  <c:v>125.10800171</c:v>
                </c:pt>
                <c:pt idx="1434">
                  <c:v>124.95733643</c:v>
                </c:pt>
                <c:pt idx="1435">
                  <c:v>125.05199432000001</c:v>
                </c:pt>
                <c:pt idx="1436">
                  <c:v>125.03066253999999</c:v>
                </c:pt>
                <c:pt idx="1437">
                  <c:v>124.96799469</c:v>
                </c:pt>
                <c:pt idx="1438">
                  <c:v>125.01467133</c:v>
                </c:pt>
                <c:pt idx="1439">
                  <c:v>125.01467133</c:v>
                </c:pt>
                <c:pt idx="1440">
                  <c:v>124.99600220000001</c:v>
                </c:pt>
                <c:pt idx="1441">
                  <c:v>125.05066681</c:v>
                </c:pt>
                <c:pt idx="1442">
                  <c:v>125.05066681</c:v>
                </c:pt>
                <c:pt idx="1443">
                  <c:v>125.00800323</c:v>
                </c:pt>
                <c:pt idx="1444">
                  <c:v>124.96933746000001</c:v>
                </c:pt>
                <c:pt idx="1445">
                  <c:v>124.96933746000001</c:v>
                </c:pt>
                <c:pt idx="1446">
                  <c:v>124.87599944999999</c:v>
                </c:pt>
                <c:pt idx="1447">
                  <c:v>124.94000244</c:v>
                </c:pt>
                <c:pt idx="1448">
                  <c:v>124.99467468</c:v>
                </c:pt>
                <c:pt idx="1449">
                  <c:v>124.99467468</c:v>
                </c:pt>
                <c:pt idx="1450">
                  <c:v>124.86532593</c:v>
                </c:pt>
                <c:pt idx="1451">
                  <c:v>124.86800384999999</c:v>
                </c:pt>
                <c:pt idx="1452">
                  <c:v>125.00533295</c:v>
                </c:pt>
                <c:pt idx="1453">
                  <c:v>125.03066253999999</c:v>
                </c:pt>
                <c:pt idx="1454">
                  <c:v>124.93200684</c:v>
                </c:pt>
                <c:pt idx="1455">
                  <c:v>124.93200684</c:v>
                </c:pt>
                <c:pt idx="1456">
                  <c:v>124.95200348</c:v>
                </c:pt>
                <c:pt idx="1457">
                  <c:v>125.05467224</c:v>
                </c:pt>
                <c:pt idx="1458">
                  <c:v>125.00533295</c:v>
                </c:pt>
                <c:pt idx="1459">
                  <c:v>125.00533295</c:v>
                </c:pt>
                <c:pt idx="1460">
                  <c:v>124.99199677</c:v>
                </c:pt>
                <c:pt idx="1461">
                  <c:v>125.02133942</c:v>
                </c:pt>
                <c:pt idx="1462">
                  <c:v>124.90399170000001</c:v>
                </c:pt>
                <c:pt idx="1463">
                  <c:v>125.01467133</c:v>
                </c:pt>
                <c:pt idx="1464">
                  <c:v>125.07466888</c:v>
                </c:pt>
                <c:pt idx="1465">
                  <c:v>125.07466888</c:v>
                </c:pt>
                <c:pt idx="1466">
                  <c:v>124.94132996</c:v>
                </c:pt>
                <c:pt idx="1467">
                  <c:v>125.12133025999999</c:v>
                </c:pt>
                <c:pt idx="1468">
                  <c:v>125.10533905</c:v>
                </c:pt>
                <c:pt idx="1469">
                  <c:v>124.93599700999999</c:v>
                </c:pt>
                <c:pt idx="1470">
                  <c:v>125.04667664</c:v>
                </c:pt>
                <c:pt idx="1471">
                  <c:v>125.10800171</c:v>
                </c:pt>
                <c:pt idx="1472">
                  <c:v>125.10800171</c:v>
                </c:pt>
                <c:pt idx="1473">
                  <c:v>125.04399872</c:v>
                </c:pt>
                <c:pt idx="1474">
                  <c:v>125.02532959</c:v>
                </c:pt>
                <c:pt idx="1475">
                  <c:v>125.02532959</c:v>
                </c:pt>
                <c:pt idx="1476">
                  <c:v>125.08666992000001</c:v>
                </c:pt>
                <c:pt idx="1477">
                  <c:v>124.97866821</c:v>
                </c:pt>
                <c:pt idx="1478">
                  <c:v>124.87199402</c:v>
                </c:pt>
                <c:pt idx="1479">
                  <c:v>125.00267029</c:v>
                </c:pt>
                <c:pt idx="1480">
                  <c:v>124.96666718</c:v>
                </c:pt>
                <c:pt idx="1481">
                  <c:v>124.89333344000001</c:v>
                </c:pt>
                <c:pt idx="1482">
                  <c:v>124.89333344000001</c:v>
                </c:pt>
                <c:pt idx="1483">
                  <c:v>125.00933838</c:v>
                </c:pt>
                <c:pt idx="1484">
                  <c:v>124.91065979</c:v>
                </c:pt>
                <c:pt idx="1485">
                  <c:v>124.91065979</c:v>
                </c:pt>
                <c:pt idx="1486">
                  <c:v>124.90266418</c:v>
                </c:pt>
                <c:pt idx="1487">
                  <c:v>125.04933167</c:v>
                </c:pt>
                <c:pt idx="1488">
                  <c:v>124.97600555</c:v>
                </c:pt>
                <c:pt idx="1489">
                  <c:v>124.96799469</c:v>
                </c:pt>
                <c:pt idx="1490">
                  <c:v>125.00933838</c:v>
                </c:pt>
                <c:pt idx="1491">
                  <c:v>125.09466553</c:v>
                </c:pt>
                <c:pt idx="1492">
                  <c:v>125.09466553</c:v>
                </c:pt>
                <c:pt idx="1493">
                  <c:v>125.03466797</c:v>
                </c:pt>
                <c:pt idx="1494">
                  <c:v>124.94400786999999</c:v>
                </c:pt>
                <c:pt idx="1495">
                  <c:v>124.94400786999999</c:v>
                </c:pt>
                <c:pt idx="1496">
                  <c:v>125.07333374</c:v>
                </c:pt>
                <c:pt idx="1497">
                  <c:v>124.94666290000001</c:v>
                </c:pt>
                <c:pt idx="1498">
                  <c:v>124.94666290000001</c:v>
                </c:pt>
                <c:pt idx="1499">
                  <c:v>125.11866759999999</c:v>
                </c:pt>
                <c:pt idx="1500">
                  <c:v>125.1000061</c:v>
                </c:pt>
                <c:pt idx="1501">
                  <c:v>125.1000061</c:v>
                </c:pt>
                <c:pt idx="1502">
                  <c:v>124.93466187</c:v>
                </c:pt>
                <c:pt idx="1503">
                  <c:v>125.04399872</c:v>
                </c:pt>
                <c:pt idx="1504">
                  <c:v>124.98799133</c:v>
                </c:pt>
                <c:pt idx="1505">
                  <c:v>124.88667297000001</c:v>
                </c:pt>
                <c:pt idx="1506">
                  <c:v>125.00399779999999</c:v>
                </c:pt>
                <c:pt idx="1507">
                  <c:v>124.93067169</c:v>
                </c:pt>
                <c:pt idx="1508">
                  <c:v>124.93067169</c:v>
                </c:pt>
                <c:pt idx="1509">
                  <c:v>124.96799469</c:v>
                </c:pt>
                <c:pt idx="1510">
                  <c:v>124.99467468</c:v>
                </c:pt>
                <c:pt idx="1511">
                  <c:v>124.99467468</c:v>
                </c:pt>
                <c:pt idx="1512">
                  <c:v>124.90933228</c:v>
                </c:pt>
                <c:pt idx="1513">
                  <c:v>125.04000854</c:v>
                </c:pt>
                <c:pt idx="1514">
                  <c:v>125.04000854</c:v>
                </c:pt>
                <c:pt idx="1515">
                  <c:v>125.04000854</c:v>
                </c:pt>
                <c:pt idx="1516">
                  <c:v>125.01866149999999</c:v>
                </c:pt>
                <c:pt idx="1517">
                  <c:v>124.89333344000001</c:v>
                </c:pt>
                <c:pt idx="1518">
                  <c:v>124.89333344000001</c:v>
                </c:pt>
                <c:pt idx="1519">
                  <c:v>125.04399872</c:v>
                </c:pt>
                <c:pt idx="1520">
                  <c:v>124.96799469</c:v>
                </c:pt>
                <c:pt idx="1521">
                  <c:v>124.96799469</c:v>
                </c:pt>
                <c:pt idx="1522">
                  <c:v>125.05199432000001</c:v>
                </c:pt>
                <c:pt idx="1523">
                  <c:v>125.05199432000001</c:v>
                </c:pt>
                <c:pt idx="1524">
                  <c:v>125.05199432000001</c:v>
                </c:pt>
                <c:pt idx="1525">
                  <c:v>125.03733063</c:v>
                </c:pt>
                <c:pt idx="1526">
                  <c:v>125.03733063</c:v>
                </c:pt>
                <c:pt idx="1527">
                  <c:v>124.98132323999999</c:v>
                </c:pt>
                <c:pt idx="1528">
                  <c:v>124.97466278</c:v>
                </c:pt>
                <c:pt idx="1529">
                  <c:v>124.95866393999999</c:v>
                </c:pt>
                <c:pt idx="1530">
                  <c:v>124.95866393999999</c:v>
                </c:pt>
                <c:pt idx="1531">
                  <c:v>124.88399506</c:v>
                </c:pt>
                <c:pt idx="1532">
                  <c:v>124.99066925</c:v>
                </c:pt>
                <c:pt idx="1533">
                  <c:v>124.99066925</c:v>
                </c:pt>
                <c:pt idx="1534">
                  <c:v>124.99600220000001</c:v>
                </c:pt>
                <c:pt idx="1535">
                  <c:v>124.88133240000001</c:v>
                </c:pt>
                <c:pt idx="1536">
                  <c:v>124.88133240000001</c:v>
                </c:pt>
                <c:pt idx="1537">
                  <c:v>124.95733643</c:v>
                </c:pt>
                <c:pt idx="1538">
                  <c:v>125.01866149999999</c:v>
                </c:pt>
                <c:pt idx="1539">
                  <c:v>124.93200684</c:v>
                </c:pt>
                <c:pt idx="1540">
                  <c:v>125.00933838</c:v>
                </c:pt>
                <c:pt idx="1541">
                  <c:v>125.04133606000001</c:v>
                </c:pt>
                <c:pt idx="1542">
                  <c:v>125.04133606000001</c:v>
                </c:pt>
                <c:pt idx="1543">
                  <c:v>124.93866730000001</c:v>
                </c:pt>
                <c:pt idx="1544">
                  <c:v>125.07333374</c:v>
                </c:pt>
                <c:pt idx="1545">
                  <c:v>125.1000061</c:v>
                </c:pt>
                <c:pt idx="1546">
                  <c:v>125.1000061</c:v>
                </c:pt>
                <c:pt idx="1547">
                  <c:v>124.98267365</c:v>
                </c:pt>
                <c:pt idx="1548">
                  <c:v>125.08000183</c:v>
                </c:pt>
                <c:pt idx="1549">
                  <c:v>125.08000183</c:v>
                </c:pt>
                <c:pt idx="1550">
                  <c:v>124.94932556000001</c:v>
                </c:pt>
                <c:pt idx="1551">
                  <c:v>125.15200043</c:v>
                </c:pt>
                <c:pt idx="1552">
                  <c:v>125.15200043</c:v>
                </c:pt>
                <c:pt idx="1553">
                  <c:v>125.07199097</c:v>
                </c:pt>
                <c:pt idx="1554">
                  <c:v>125.10533905</c:v>
                </c:pt>
                <c:pt idx="1555">
                  <c:v>124.99866486000001</c:v>
                </c:pt>
                <c:pt idx="1556">
                  <c:v>125.02933502</c:v>
                </c:pt>
                <c:pt idx="1557">
                  <c:v>125.02266693</c:v>
                </c:pt>
                <c:pt idx="1558">
                  <c:v>125.02266693</c:v>
                </c:pt>
                <c:pt idx="1559">
                  <c:v>124.91999817</c:v>
                </c:pt>
                <c:pt idx="1560">
                  <c:v>124.95999908</c:v>
                </c:pt>
                <c:pt idx="1561">
                  <c:v>125.00933838</c:v>
                </c:pt>
                <c:pt idx="1562">
                  <c:v>125.00933838</c:v>
                </c:pt>
                <c:pt idx="1563">
                  <c:v>124.91065979</c:v>
                </c:pt>
                <c:pt idx="1564">
                  <c:v>124.93067169</c:v>
                </c:pt>
                <c:pt idx="1565">
                  <c:v>124.96400452</c:v>
                </c:pt>
                <c:pt idx="1566">
                  <c:v>124.97999573</c:v>
                </c:pt>
                <c:pt idx="1567">
                  <c:v>124.91200256</c:v>
                </c:pt>
                <c:pt idx="1568">
                  <c:v>124.95866393999999</c:v>
                </c:pt>
                <c:pt idx="1569">
                  <c:v>124.95866393999999</c:v>
                </c:pt>
                <c:pt idx="1570">
                  <c:v>124.94265747</c:v>
                </c:pt>
                <c:pt idx="1571">
                  <c:v>124.93733978</c:v>
                </c:pt>
                <c:pt idx="1572">
                  <c:v>124.98933411</c:v>
                </c:pt>
                <c:pt idx="1573">
                  <c:v>124.98933411</c:v>
                </c:pt>
                <c:pt idx="1574">
                  <c:v>124.99733734</c:v>
                </c:pt>
                <c:pt idx="1575">
                  <c:v>124.94400786999999</c:v>
                </c:pt>
                <c:pt idx="1576">
                  <c:v>125.00800323</c:v>
                </c:pt>
                <c:pt idx="1577">
                  <c:v>125.01999664</c:v>
                </c:pt>
                <c:pt idx="1578">
                  <c:v>124.99333190999999</c:v>
                </c:pt>
                <c:pt idx="1579">
                  <c:v>124.99333190999999</c:v>
                </c:pt>
                <c:pt idx="1580">
                  <c:v>124.99999237</c:v>
                </c:pt>
                <c:pt idx="1581">
                  <c:v>125.03334045</c:v>
                </c:pt>
                <c:pt idx="1582">
                  <c:v>125.03334045</c:v>
                </c:pt>
                <c:pt idx="1583">
                  <c:v>125.04399872</c:v>
                </c:pt>
                <c:pt idx="1584">
                  <c:v>125.08000183</c:v>
                </c:pt>
                <c:pt idx="1585">
                  <c:v>125.08000183</c:v>
                </c:pt>
                <c:pt idx="1586">
                  <c:v>125.06133269999999</c:v>
                </c:pt>
                <c:pt idx="1587">
                  <c:v>124.9853363</c:v>
                </c:pt>
                <c:pt idx="1588">
                  <c:v>124.9853363</c:v>
                </c:pt>
                <c:pt idx="1589">
                  <c:v>125.06133269999999</c:v>
                </c:pt>
                <c:pt idx="1590">
                  <c:v>125.00399779999999</c:v>
                </c:pt>
                <c:pt idx="1591">
                  <c:v>124.96666718</c:v>
                </c:pt>
                <c:pt idx="1592">
                  <c:v>125.02933502</c:v>
                </c:pt>
                <c:pt idx="1593">
                  <c:v>124.97466278</c:v>
                </c:pt>
                <c:pt idx="1594">
                  <c:v>124.96799469</c:v>
                </c:pt>
                <c:pt idx="1595">
                  <c:v>124.96799469</c:v>
                </c:pt>
                <c:pt idx="1596">
                  <c:v>125.01733398</c:v>
                </c:pt>
                <c:pt idx="1597">
                  <c:v>124.95466614</c:v>
                </c:pt>
                <c:pt idx="1598">
                  <c:v>124.95466614</c:v>
                </c:pt>
                <c:pt idx="1599">
                  <c:v>124.97999573</c:v>
                </c:pt>
                <c:pt idx="1600">
                  <c:v>125.07599639999999</c:v>
                </c:pt>
                <c:pt idx="1601">
                  <c:v>125.01332855</c:v>
                </c:pt>
                <c:pt idx="1602">
                  <c:v>124.91333770999999</c:v>
                </c:pt>
                <c:pt idx="1603">
                  <c:v>124.97200012</c:v>
                </c:pt>
                <c:pt idx="1604">
                  <c:v>125.02933502</c:v>
                </c:pt>
                <c:pt idx="1605">
                  <c:v>125.02933502</c:v>
                </c:pt>
                <c:pt idx="1606">
                  <c:v>125.01332855</c:v>
                </c:pt>
                <c:pt idx="1607">
                  <c:v>124.94799805</c:v>
                </c:pt>
                <c:pt idx="1608">
                  <c:v>124.94799805</c:v>
                </c:pt>
                <c:pt idx="1609">
                  <c:v>125.02933502</c:v>
                </c:pt>
                <c:pt idx="1610">
                  <c:v>125.00134276999999</c:v>
                </c:pt>
                <c:pt idx="1611">
                  <c:v>125.00134276999999</c:v>
                </c:pt>
                <c:pt idx="1612">
                  <c:v>125.11866759999999</c:v>
                </c:pt>
                <c:pt idx="1613">
                  <c:v>125.02266693</c:v>
                </c:pt>
                <c:pt idx="1614">
                  <c:v>124.94932556000001</c:v>
                </c:pt>
                <c:pt idx="1615">
                  <c:v>124.94932556000001</c:v>
                </c:pt>
                <c:pt idx="1616">
                  <c:v>125.11466217</c:v>
                </c:pt>
                <c:pt idx="1617">
                  <c:v>125.03334045</c:v>
                </c:pt>
                <c:pt idx="1618">
                  <c:v>125.03334045</c:v>
                </c:pt>
                <c:pt idx="1619">
                  <c:v>125.05467224</c:v>
                </c:pt>
                <c:pt idx="1620">
                  <c:v>124.99333190999999</c:v>
                </c:pt>
                <c:pt idx="1621">
                  <c:v>124.99333190999999</c:v>
                </c:pt>
                <c:pt idx="1622">
                  <c:v>125.03199768</c:v>
                </c:pt>
                <c:pt idx="1623">
                  <c:v>124.97866821</c:v>
                </c:pt>
                <c:pt idx="1624">
                  <c:v>125.02665709999999</c:v>
                </c:pt>
                <c:pt idx="1625">
                  <c:v>125.02665709999999</c:v>
                </c:pt>
                <c:pt idx="1626">
                  <c:v>124.96533203</c:v>
                </c:pt>
                <c:pt idx="1627">
                  <c:v>124.88133240000001</c:v>
                </c:pt>
                <c:pt idx="1628">
                  <c:v>124.98933411</c:v>
                </c:pt>
                <c:pt idx="1629">
                  <c:v>124.92932892</c:v>
                </c:pt>
                <c:pt idx="1630">
                  <c:v>124.89599609</c:v>
                </c:pt>
                <c:pt idx="1631">
                  <c:v>124.89599609</c:v>
                </c:pt>
                <c:pt idx="1632">
                  <c:v>124.96799469</c:v>
                </c:pt>
                <c:pt idx="1633">
                  <c:v>124.95466614</c:v>
                </c:pt>
                <c:pt idx="1634">
                  <c:v>124.95466614</c:v>
                </c:pt>
                <c:pt idx="1635">
                  <c:v>124.94000244</c:v>
                </c:pt>
                <c:pt idx="1636">
                  <c:v>125.00399779999999</c:v>
                </c:pt>
                <c:pt idx="1637">
                  <c:v>124.96933746000001</c:v>
                </c:pt>
                <c:pt idx="1638">
                  <c:v>124.98132323999999</c:v>
                </c:pt>
                <c:pt idx="1639">
                  <c:v>124.98400116000001</c:v>
                </c:pt>
                <c:pt idx="1640">
                  <c:v>125.00933838</c:v>
                </c:pt>
                <c:pt idx="1641">
                  <c:v>125.00933838</c:v>
                </c:pt>
                <c:pt idx="1642">
                  <c:v>124.99999237</c:v>
                </c:pt>
                <c:pt idx="1643">
                  <c:v>124.962677</c:v>
                </c:pt>
                <c:pt idx="1644">
                  <c:v>124.962677</c:v>
                </c:pt>
                <c:pt idx="1645">
                  <c:v>125.08000183</c:v>
                </c:pt>
                <c:pt idx="1646">
                  <c:v>125.02266693</c:v>
                </c:pt>
                <c:pt idx="1647">
                  <c:v>125.02266693</c:v>
                </c:pt>
                <c:pt idx="1648">
                  <c:v>125.03334045</c:v>
                </c:pt>
                <c:pt idx="1649">
                  <c:v>125.04532623</c:v>
                </c:pt>
                <c:pt idx="1650">
                  <c:v>124.94533539</c:v>
                </c:pt>
                <c:pt idx="1651">
                  <c:v>124.94533539</c:v>
                </c:pt>
                <c:pt idx="1652">
                  <c:v>125.09200287</c:v>
                </c:pt>
                <c:pt idx="1653">
                  <c:v>124.98799133</c:v>
                </c:pt>
                <c:pt idx="1654">
                  <c:v>124.98799133</c:v>
                </c:pt>
                <c:pt idx="1655">
                  <c:v>124.92932892</c:v>
                </c:pt>
                <c:pt idx="1656">
                  <c:v>124.93067169</c:v>
                </c:pt>
                <c:pt idx="1657">
                  <c:v>124.93067169</c:v>
                </c:pt>
                <c:pt idx="1658">
                  <c:v>125.02800750999999</c:v>
                </c:pt>
                <c:pt idx="1659">
                  <c:v>125.00267029</c:v>
                </c:pt>
                <c:pt idx="1660">
                  <c:v>124.92799377</c:v>
                </c:pt>
                <c:pt idx="1661">
                  <c:v>124.92799377</c:v>
                </c:pt>
                <c:pt idx="1662">
                  <c:v>125.00267029</c:v>
                </c:pt>
                <c:pt idx="1663">
                  <c:v>124.88800049</c:v>
                </c:pt>
                <c:pt idx="1664">
                  <c:v>124.89732361</c:v>
                </c:pt>
                <c:pt idx="1665">
                  <c:v>124.99733734</c:v>
                </c:pt>
                <c:pt idx="1666">
                  <c:v>124.92400360000001</c:v>
                </c:pt>
                <c:pt idx="1667">
                  <c:v>124.92400360000001</c:v>
                </c:pt>
                <c:pt idx="1668">
                  <c:v>124.98400116000001</c:v>
                </c:pt>
                <c:pt idx="1669">
                  <c:v>125.04532623</c:v>
                </c:pt>
                <c:pt idx="1670">
                  <c:v>124.91867065</c:v>
                </c:pt>
                <c:pt idx="1671">
                  <c:v>124.91867065</c:v>
                </c:pt>
                <c:pt idx="1672">
                  <c:v>125.02532959</c:v>
                </c:pt>
                <c:pt idx="1673">
                  <c:v>125.03600311</c:v>
                </c:pt>
                <c:pt idx="1674">
                  <c:v>125.03600311</c:v>
                </c:pt>
                <c:pt idx="1675">
                  <c:v>125.01866149999999</c:v>
                </c:pt>
                <c:pt idx="1676">
                  <c:v>125.05066681</c:v>
                </c:pt>
                <c:pt idx="1677">
                  <c:v>125.05066681</c:v>
                </c:pt>
                <c:pt idx="1678">
                  <c:v>125.03199768</c:v>
                </c:pt>
                <c:pt idx="1679">
                  <c:v>125.03066253999999</c:v>
                </c:pt>
                <c:pt idx="1680">
                  <c:v>125.08000183</c:v>
                </c:pt>
                <c:pt idx="1681">
                  <c:v>125.08000183</c:v>
                </c:pt>
                <c:pt idx="1682">
                  <c:v>125.02400208</c:v>
                </c:pt>
                <c:pt idx="1683">
                  <c:v>125.02400208</c:v>
                </c:pt>
                <c:pt idx="1684">
                  <c:v>125.04800415</c:v>
                </c:pt>
                <c:pt idx="1685">
                  <c:v>125.09066009999999</c:v>
                </c:pt>
                <c:pt idx="1686">
                  <c:v>124.93466187</c:v>
                </c:pt>
                <c:pt idx="1687">
                  <c:v>124.93466187</c:v>
                </c:pt>
                <c:pt idx="1688">
                  <c:v>125.05732727</c:v>
                </c:pt>
                <c:pt idx="1689">
                  <c:v>125.02266693</c:v>
                </c:pt>
                <c:pt idx="1690">
                  <c:v>124.88533783</c:v>
                </c:pt>
                <c:pt idx="1691">
                  <c:v>124.98267365</c:v>
                </c:pt>
                <c:pt idx="1692">
                  <c:v>124.99866486000001</c:v>
                </c:pt>
                <c:pt idx="1693">
                  <c:v>124.99866486000001</c:v>
                </c:pt>
                <c:pt idx="1694">
                  <c:v>124.92400360000001</c:v>
                </c:pt>
                <c:pt idx="1695">
                  <c:v>124.90266418</c:v>
                </c:pt>
                <c:pt idx="1696">
                  <c:v>125.00800323</c:v>
                </c:pt>
                <c:pt idx="1697">
                  <c:v>125.00800323</c:v>
                </c:pt>
                <c:pt idx="1698">
                  <c:v>125.00666046000001</c:v>
                </c:pt>
                <c:pt idx="1699">
                  <c:v>125.01332855</c:v>
                </c:pt>
                <c:pt idx="1700">
                  <c:v>125.01332855</c:v>
                </c:pt>
                <c:pt idx="1701">
                  <c:v>125.02532959</c:v>
                </c:pt>
                <c:pt idx="1702">
                  <c:v>124.95333099</c:v>
                </c:pt>
                <c:pt idx="1703">
                  <c:v>124.95333099</c:v>
                </c:pt>
                <c:pt idx="1704">
                  <c:v>125.03334045</c:v>
                </c:pt>
                <c:pt idx="1705">
                  <c:v>124.99467468</c:v>
                </c:pt>
                <c:pt idx="1706">
                  <c:v>124.99600220000001</c:v>
                </c:pt>
                <c:pt idx="1707">
                  <c:v>124.99600220000001</c:v>
                </c:pt>
                <c:pt idx="1708">
                  <c:v>125.03600311</c:v>
                </c:pt>
                <c:pt idx="1709">
                  <c:v>125.03600311</c:v>
                </c:pt>
                <c:pt idx="1710">
                  <c:v>124.96132660000001</c:v>
                </c:pt>
                <c:pt idx="1711">
                  <c:v>125.09867096000001</c:v>
                </c:pt>
                <c:pt idx="1712">
                  <c:v>125.04000854</c:v>
                </c:pt>
                <c:pt idx="1713">
                  <c:v>125.04000854</c:v>
                </c:pt>
                <c:pt idx="1714">
                  <c:v>125.11734009</c:v>
                </c:pt>
                <c:pt idx="1715">
                  <c:v>125.06800079</c:v>
                </c:pt>
                <c:pt idx="1716">
                  <c:v>124.96400452</c:v>
                </c:pt>
                <c:pt idx="1717">
                  <c:v>125.02266693</c:v>
                </c:pt>
                <c:pt idx="1718">
                  <c:v>124.94000244</c:v>
                </c:pt>
                <c:pt idx="1719">
                  <c:v>124.94000244</c:v>
                </c:pt>
                <c:pt idx="1720">
                  <c:v>124.94265747</c:v>
                </c:pt>
                <c:pt idx="1721">
                  <c:v>124.97999573</c:v>
                </c:pt>
                <c:pt idx="1722">
                  <c:v>124.89333344000001</c:v>
                </c:pt>
                <c:pt idx="1723">
                  <c:v>124.89333344000001</c:v>
                </c:pt>
                <c:pt idx="1724">
                  <c:v>124.99733734</c:v>
                </c:pt>
                <c:pt idx="1725">
                  <c:v>124.88800049</c:v>
                </c:pt>
                <c:pt idx="1726">
                  <c:v>124.88800049</c:v>
                </c:pt>
                <c:pt idx="1727">
                  <c:v>125.01199341</c:v>
                </c:pt>
                <c:pt idx="1728">
                  <c:v>125.04532623</c:v>
                </c:pt>
                <c:pt idx="1729">
                  <c:v>125.04532623</c:v>
                </c:pt>
                <c:pt idx="1730">
                  <c:v>124.93866730000001</c:v>
                </c:pt>
                <c:pt idx="1731">
                  <c:v>125.05599976000001</c:v>
                </c:pt>
                <c:pt idx="1732">
                  <c:v>124.98799133</c:v>
                </c:pt>
                <c:pt idx="1733">
                  <c:v>124.98799133</c:v>
                </c:pt>
                <c:pt idx="1734">
                  <c:v>125.06532288</c:v>
                </c:pt>
                <c:pt idx="1735">
                  <c:v>125.06532288</c:v>
                </c:pt>
                <c:pt idx="1736">
                  <c:v>125.04399872</c:v>
                </c:pt>
                <c:pt idx="1737">
                  <c:v>125.05866241</c:v>
                </c:pt>
                <c:pt idx="1738">
                  <c:v>125.08133698</c:v>
                </c:pt>
                <c:pt idx="1739">
                  <c:v>125.08133698</c:v>
                </c:pt>
                <c:pt idx="1740">
                  <c:v>125.08534241</c:v>
                </c:pt>
                <c:pt idx="1741">
                  <c:v>125.04266357</c:v>
                </c:pt>
                <c:pt idx="1742">
                  <c:v>124.97600555</c:v>
                </c:pt>
                <c:pt idx="1743">
                  <c:v>125.08133698</c:v>
                </c:pt>
                <c:pt idx="1744">
                  <c:v>125.04532623</c:v>
                </c:pt>
                <c:pt idx="1745">
                  <c:v>125.04532623</c:v>
                </c:pt>
                <c:pt idx="1746">
                  <c:v>124.96933746000001</c:v>
                </c:pt>
                <c:pt idx="1747">
                  <c:v>125.01332855</c:v>
                </c:pt>
                <c:pt idx="1748">
                  <c:v>125.03600311</c:v>
                </c:pt>
                <c:pt idx="1749">
                  <c:v>125.03600311</c:v>
                </c:pt>
                <c:pt idx="1750">
                  <c:v>125.06800079</c:v>
                </c:pt>
                <c:pt idx="1751">
                  <c:v>124.93067169</c:v>
                </c:pt>
                <c:pt idx="1752">
                  <c:v>124.95866393999999</c:v>
                </c:pt>
                <c:pt idx="1753">
                  <c:v>125.04133606000001</c:v>
                </c:pt>
                <c:pt idx="1754">
                  <c:v>124.83066559</c:v>
                </c:pt>
                <c:pt idx="1755">
                  <c:v>124.90666962</c:v>
                </c:pt>
                <c:pt idx="1756">
                  <c:v>124.90666962</c:v>
                </c:pt>
                <c:pt idx="1757">
                  <c:v>125.00399779999999</c:v>
                </c:pt>
                <c:pt idx="1758">
                  <c:v>124.85199738</c:v>
                </c:pt>
                <c:pt idx="1759">
                  <c:v>124.85199738</c:v>
                </c:pt>
                <c:pt idx="1760">
                  <c:v>124.99333190999999</c:v>
                </c:pt>
                <c:pt idx="1761">
                  <c:v>124.84133911000001</c:v>
                </c:pt>
                <c:pt idx="1762">
                  <c:v>124.84133911000001</c:v>
                </c:pt>
                <c:pt idx="1763">
                  <c:v>125.01733398</c:v>
                </c:pt>
                <c:pt idx="1764">
                  <c:v>124.95200348</c:v>
                </c:pt>
                <c:pt idx="1765">
                  <c:v>124.91333770999999</c:v>
                </c:pt>
                <c:pt idx="1766">
                  <c:v>124.91333770999999</c:v>
                </c:pt>
                <c:pt idx="1767">
                  <c:v>125.05599976000001</c:v>
                </c:pt>
                <c:pt idx="1768">
                  <c:v>124.97999573</c:v>
                </c:pt>
                <c:pt idx="1769">
                  <c:v>124.96666718</c:v>
                </c:pt>
                <c:pt idx="1770">
                  <c:v>125.09599304</c:v>
                </c:pt>
                <c:pt idx="1771">
                  <c:v>125.02665709999999</c:v>
                </c:pt>
                <c:pt idx="1772">
                  <c:v>125.02665709999999</c:v>
                </c:pt>
                <c:pt idx="1773">
                  <c:v>125.10533905</c:v>
                </c:pt>
                <c:pt idx="1774">
                  <c:v>124.93733978</c:v>
                </c:pt>
                <c:pt idx="1775">
                  <c:v>124.93733978</c:v>
                </c:pt>
                <c:pt idx="1776">
                  <c:v>125.03466797</c:v>
                </c:pt>
                <c:pt idx="1777">
                  <c:v>125.03733063</c:v>
                </c:pt>
                <c:pt idx="1778">
                  <c:v>124.94799805</c:v>
                </c:pt>
                <c:pt idx="1779">
                  <c:v>125.08399199999999</c:v>
                </c:pt>
                <c:pt idx="1780">
                  <c:v>125.01733398</c:v>
                </c:pt>
                <c:pt idx="1781">
                  <c:v>124.90666962</c:v>
                </c:pt>
                <c:pt idx="1782">
                  <c:v>124.90666962</c:v>
                </c:pt>
                <c:pt idx="1783">
                  <c:v>124.962677</c:v>
                </c:pt>
                <c:pt idx="1784">
                  <c:v>124.89732361</c:v>
                </c:pt>
                <c:pt idx="1785">
                  <c:v>124.89732361</c:v>
                </c:pt>
                <c:pt idx="1786">
                  <c:v>124.90133667000001</c:v>
                </c:pt>
                <c:pt idx="1787">
                  <c:v>124.91867065</c:v>
                </c:pt>
                <c:pt idx="1788">
                  <c:v>124.91867065</c:v>
                </c:pt>
                <c:pt idx="1789">
                  <c:v>124.94932556000001</c:v>
                </c:pt>
                <c:pt idx="1790">
                  <c:v>124.97600555</c:v>
                </c:pt>
                <c:pt idx="1791">
                  <c:v>124.97600555</c:v>
                </c:pt>
                <c:pt idx="1792">
                  <c:v>124.97600555</c:v>
                </c:pt>
                <c:pt idx="1793">
                  <c:v>124.98799133</c:v>
                </c:pt>
                <c:pt idx="1794">
                  <c:v>124.85865784000001</c:v>
                </c:pt>
                <c:pt idx="1795">
                  <c:v>124.85865784000001</c:v>
                </c:pt>
                <c:pt idx="1796">
                  <c:v>125.03733063</c:v>
                </c:pt>
                <c:pt idx="1797">
                  <c:v>125.01733398</c:v>
                </c:pt>
                <c:pt idx="1798">
                  <c:v>125.01733398</c:v>
                </c:pt>
                <c:pt idx="1799">
                  <c:v>125.03066253999999</c:v>
                </c:pt>
                <c:pt idx="1800">
                  <c:v>124.93333435</c:v>
                </c:pt>
                <c:pt idx="1801">
                  <c:v>125.01600646999999</c:v>
                </c:pt>
                <c:pt idx="1802">
                  <c:v>125.01600646999999</c:v>
                </c:pt>
                <c:pt idx="1803">
                  <c:v>125.08534241</c:v>
                </c:pt>
                <c:pt idx="1804">
                  <c:v>125.06667328</c:v>
                </c:pt>
                <c:pt idx="1805">
                  <c:v>125.06667328</c:v>
                </c:pt>
                <c:pt idx="1806">
                  <c:v>125.06000519</c:v>
                </c:pt>
                <c:pt idx="1807">
                  <c:v>125.05866241</c:v>
                </c:pt>
                <c:pt idx="1808">
                  <c:v>125.05866241</c:v>
                </c:pt>
                <c:pt idx="1809">
                  <c:v>125.12533569</c:v>
                </c:pt>
                <c:pt idx="1810">
                  <c:v>125.06133269999999</c:v>
                </c:pt>
                <c:pt idx="1811">
                  <c:v>125.01733398</c:v>
                </c:pt>
                <c:pt idx="1812">
                  <c:v>125.01733398</c:v>
                </c:pt>
                <c:pt idx="1813">
                  <c:v>124.97466278</c:v>
                </c:pt>
                <c:pt idx="1814">
                  <c:v>125.04266357</c:v>
                </c:pt>
                <c:pt idx="1815">
                  <c:v>124.93733978</c:v>
                </c:pt>
                <c:pt idx="1816">
                  <c:v>125.08000183</c:v>
                </c:pt>
                <c:pt idx="1817">
                  <c:v>125.08799744</c:v>
                </c:pt>
                <c:pt idx="1818">
                  <c:v>125.08799744</c:v>
                </c:pt>
                <c:pt idx="1819">
                  <c:v>125.03066253999999</c:v>
                </c:pt>
                <c:pt idx="1820">
                  <c:v>124.99600220000001</c:v>
                </c:pt>
                <c:pt idx="1821">
                  <c:v>125.04133606000001</c:v>
                </c:pt>
                <c:pt idx="1822">
                  <c:v>125.04133606000001</c:v>
                </c:pt>
                <c:pt idx="1823">
                  <c:v>125.01733398</c:v>
                </c:pt>
                <c:pt idx="1824">
                  <c:v>125.01733398</c:v>
                </c:pt>
                <c:pt idx="1825">
                  <c:v>124.89867400999999</c:v>
                </c:pt>
                <c:pt idx="1826">
                  <c:v>124.94932556000001</c:v>
                </c:pt>
                <c:pt idx="1827">
                  <c:v>125.02933502</c:v>
                </c:pt>
                <c:pt idx="1828">
                  <c:v>125.02933502</c:v>
                </c:pt>
                <c:pt idx="1829">
                  <c:v>125.06266785</c:v>
                </c:pt>
                <c:pt idx="1830">
                  <c:v>124.95333099</c:v>
                </c:pt>
                <c:pt idx="1831">
                  <c:v>125.07599639999999</c:v>
                </c:pt>
                <c:pt idx="1832">
                  <c:v>125.03334045</c:v>
                </c:pt>
                <c:pt idx="1833">
                  <c:v>125.06933594</c:v>
                </c:pt>
                <c:pt idx="1834">
                  <c:v>125.06933594</c:v>
                </c:pt>
                <c:pt idx="1835">
                  <c:v>124.93866730000001</c:v>
                </c:pt>
                <c:pt idx="1836">
                  <c:v>125.08266449</c:v>
                </c:pt>
                <c:pt idx="1837">
                  <c:v>124.97733307</c:v>
                </c:pt>
                <c:pt idx="1838">
                  <c:v>124.97733307</c:v>
                </c:pt>
                <c:pt idx="1839">
                  <c:v>124.97600555</c:v>
                </c:pt>
                <c:pt idx="1840">
                  <c:v>124.96933746000001</c:v>
                </c:pt>
                <c:pt idx="1841">
                  <c:v>124.96933746000001</c:v>
                </c:pt>
                <c:pt idx="1842">
                  <c:v>125.10399628</c:v>
                </c:pt>
                <c:pt idx="1843">
                  <c:v>124.95866393999999</c:v>
                </c:pt>
                <c:pt idx="1844">
                  <c:v>124.95866393999999</c:v>
                </c:pt>
                <c:pt idx="1845">
                  <c:v>125.10533905</c:v>
                </c:pt>
                <c:pt idx="1846">
                  <c:v>124.99199677</c:v>
                </c:pt>
                <c:pt idx="1847">
                  <c:v>124.93599700999999</c:v>
                </c:pt>
                <c:pt idx="1848">
                  <c:v>125.10800171</c:v>
                </c:pt>
                <c:pt idx="1849">
                  <c:v>124.9853363</c:v>
                </c:pt>
                <c:pt idx="1850">
                  <c:v>124.88667297000001</c:v>
                </c:pt>
                <c:pt idx="1851">
                  <c:v>124.88667297000001</c:v>
                </c:pt>
                <c:pt idx="1852">
                  <c:v>124.99467468</c:v>
                </c:pt>
                <c:pt idx="1853">
                  <c:v>124.94533539</c:v>
                </c:pt>
                <c:pt idx="1854">
                  <c:v>124.94533539</c:v>
                </c:pt>
                <c:pt idx="1855">
                  <c:v>124.98799133</c:v>
                </c:pt>
                <c:pt idx="1856">
                  <c:v>124.98799133</c:v>
                </c:pt>
                <c:pt idx="1857">
                  <c:v>125.05333709999999</c:v>
                </c:pt>
                <c:pt idx="1858">
                  <c:v>125.15333557</c:v>
                </c:pt>
                <c:pt idx="1859">
                  <c:v>125.15333557</c:v>
                </c:pt>
                <c:pt idx="1860">
                  <c:v>124.99199677</c:v>
                </c:pt>
                <c:pt idx="1861">
                  <c:v>125.06800079</c:v>
                </c:pt>
                <c:pt idx="1862">
                  <c:v>125.00399779999999</c:v>
                </c:pt>
                <c:pt idx="1863">
                  <c:v>125.00399779999999</c:v>
                </c:pt>
                <c:pt idx="1864">
                  <c:v>124.98400116000001</c:v>
                </c:pt>
                <c:pt idx="1865">
                  <c:v>125.02266693</c:v>
                </c:pt>
                <c:pt idx="1866">
                  <c:v>125.02266693</c:v>
                </c:pt>
                <c:pt idx="1867">
                  <c:v>125.09599304</c:v>
                </c:pt>
                <c:pt idx="1868">
                  <c:v>124.94666290000001</c:v>
                </c:pt>
                <c:pt idx="1869">
                  <c:v>124.94666290000001</c:v>
                </c:pt>
                <c:pt idx="1870">
                  <c:v>125.01199341</c:v>
                </c:pt>
                <c:pt idx="1871">
                  <c:v>125.06800079</c:v>
                </c:pt>
                <c:pt idx="1872">
                  <c:v>124.95066833</c:v>
                </c:pt>
                <c:pt idx="1873">
                  <c:v>124.95066833</c:v>
                </c:pt>
                <c:pt idx="1874">
                  <c:v>124.91599273999999</c:v>
                </c:pt>
                <c:pt idx="1875">
                  <c:v>124.91599273999999</c:v>
                </c:pt>
                <c:pt idx="1876">
                  <c:v>124.90399170000001</c:v>
                </c:pt>
                <c:pt idx="1877">
                  <c:v>124.93866730000001</c:v>
                </c:pt>
                <c:pt idx="1878">
                  <c:v>124.90399170000001</c:v>
                </c:pt>
                <c:pt idx="1879">
                  <c:v>124.90399170000001</c:v>
                </c:pt>
                <c:pt idx="1880">
                  <c:v>124.89333344000001</c:v>
                </c:pt>
                <c:pt idx="1881">
                  <c:v>124.93733978</c:v>
                </c:pt>
                <c:pt idx="1882">
                  <c:v>125.03733063</c:v>
                </c:pt>
                <c:pt idx="1883">
                  <c:v>125.02532959</c:v>
                </c:pt>
                <c:pt idx="1884">
                  <c:v>124.94400786999999</c:v>
                </c:pt>
                <c:pt idx="1885">
                  <c:v>124.94400786999999</c:v>
                </c:pt>
                <c:pt idx="1886">
                  <c:v>125.00933838</c:v>
                </c:pt>
                <c:pt idx="1887">
                  <c:v>124.99999237</c:v>
                </c:pt>
                <c:pt idx="1888">
                  <c:v>124.98666382</c:v>
                </c:pt>
                <c:pt idx="1889">
                  <c:v>124.98666382</c:v>
                </c:pt>
                <c:pt idx="1890">
                  <c:v>125.04532623</c:v>
                </c:pt>
                <c:pt idx="1891">
                  <c:v>125.02400208</c:v>
                </c:pt>
                <c:pt idx="1892">
                  <c:v>125.02400208</c:v>
                </c:pt>
                <c:pt idx="1893">
                  <c:v>125.03733063</c:v>
                </c:pt>
                <c:pt idx="1894">
                  <c:v>125.04933167</c:v>
                </c:pt>
                <c:pt idx="1895">
                  <c:v>125.04933167</c:v>
                </c:pt>
                <c:pt idx="1896">
                  <c:v>125.05199432000001</c:v>
                </c:pt>
                <c:pt idx="1897">
                  <c:v>125.08933258</c:v>
                </c:pt>
                <c:pt idx="1898">
                  <c:v>125.06000519</c:v>
                </c:pt>
                <c:pt idx="1899">
                  <c:v>124.96933746000001</c:v>
                </c:pt>
                <c:pt idx="1900">
                  <c:v>124.99600220000001</c:v>
                </c:pt>
                <c:pt idx="1901">
                  <c:v>124.99600220000001</c:v>
                </c:pt>
                <c:pt idx="1902">
                  <c:v>124.98799133</c:v>
                </c:pt>
                <c:pt idx="1903">
                  <c:v>124.89200592</c:v>
                </c:pt>
                <c:pt idx="1904">
                  <c:v>125.02532959</c:v>
                </c:pt>
                <c:pt idx="1905">
                  <c:v>125.02532959</c:v>
                </c:pt>
                <c:pt idx="1906">
                  <c:v>124.94132996</c:v>
                </c:pt>
                <c:pt idx="1907">
                  <c:v>124.9853363</c:v>
                </c:pt>
                <c:pt idx="1908">
                  <c:v>124.9853363</c:v>
                </c:pt>
                <c:pt idx="1909">
                  <c:v>125.02400208</c:v>
                </c:pt>
                <c:pt idx="1910">
                  <c:v>125.03733063</c:v>
                </c:pt>
                <c:pt idx="1911">
                  <c:v>125.03733063</c:v>
                </c:pt>
                <c:pt idx="1912">
                  <c:v>125.06933594</c:v>
                </c:pt>
                <c:pt idx="1913">
                  <c:v>125.04000854</c:v>
                </c:pt>
                <c:pt idx="1914">
                  <c:v>125.04000854</c:v>
                </c:pt>
                <c:pt idx="1915">
                  <c:v>125.02933502</c:v>
                </c:pt>
                <c:pt idx="1916">
                  <c:v>125.07867432</c:v>
                </c:pt>
                <c:pt idx="1917">
                  <c:v>125.11599731</c:v>
                </c:pt>
                <c:pt idx="1918">
                  <c:v>125.02133942</c:v>
                </c:pt>
                <c:pt idx="1919">
                  <c:v>125.07333374</c:v>
                </c:pt>
                <c:pt idx="1920">
                  <c:v>125.01066589</c:v>
                </c:pt>
                <c:pt idx="1921">
                  <c:v>125.01066589</c:v>
                </c:pt>
                <c:pt idx="1922">
                  <c:v>125.01999664</c:v>
                </c:pt>
                <c:pt idx="1923">
                  <c:v>124.95466614</c:v>
                </c:pt>
                <c:pt idx="1924">
                  <c:v>125.07867432</c:v>
                </c:pt>
                <c:pt idx="1925">
                  <c:v>125.07867432</c:v>
                </c:pt>
                <c:pt idx="1926">
                  <c:v>124.94000244</c:v>
                </c:pt>
                <c:pt idx="1927">
                  <c:v>124.94000244</c:v>
                </c:pt>
                <c:pt idx="1928">
                  <c:v>125.09333801</c:v>
                </c:pt>
                <c:pt idx="1929">
                  <c:v>124.99733734</c:v>
                </c:pt>
                <c:pt idx="1930">
                  <c:v>124.86666870000001</c:v>
                </c:pt>
                <c:pt idx="1931">
                  <c:v>124.86666870000001</c:v>
                </c:pt>
                <c:pt idx="1932">
                  <c:v>125.02532959</c:v>
                </c:pt>
                <c:pt idx="1933">
                  <c:v>125.01866149999999</c:v>
                </c:pt>
                <c:pt idx="1934">
                  <c:v>124.95066833</c:v>
                </c:pt>
                <c:pt idx="1935">
                  <c:v>125.03733063</c:v>
                </c:pt>
                <c:pt idx="1936">
                  <c:v>124.97999573</c:v>
                </c:pt>
                <c:pt idx="1937">
                  <c:v>124.97999573</c:v>
                </c:pt>
                <c:pt idx="1938">
                  <c:v>125.02133942</c:v>
                </c:pt>
                <c:pt idx="1939">
                  <c:v>125.07733154</c:v>
                </c:pt>
                <c:pt idx="1940">
                  <c:v>125.00134276999999</c:v>
                </c:pt>
                <c:pt idx="1941">
                  <c:v>125.00134276999999</c:v>
                </c:pt>
                <c:pt idx="1942">
                  <c:v>125.04800415</c:v>
                </c:pt>
                <c:pt idx="1943">
                  <c:v>125.01999664</c:v>
                </c:pt>
                <c:pt idx="1944">
                  <c:v>125.01999664</c:v>
                </c:pt>
                <c:pt idx="1945">
                  <c:v>124.95866393999999</c:v>
                </c:pt>
                <c:pt idx="1946">
                  <c:v>125.09333801</c:v>
                </c:pt>
                <c:pt idx="1947">
                  <c:v>125.09333801</c:v>
                </c:pt>
                <c:pt idx="1948">
                  <c:v>125.03733063</c:v>
                </c:pt>
                <c:pt idx="1949">
                  <c:v>124.97332763999999</c:v>
                </c:pt>
                <c:pt idx="1950">
                  <c:v>125.02532959</c:v>
                </c:pt>
                <c:pt idx="1951">
                  <c:v>125.02532959</c:v>
                </c:pt>
                <c:pt idx="1952">
                  <c:v>124.97067260999999</c:v>
                </c:pt>
                <c:pt idx="1953">
                  <c:v>124.97067260999999</c:v>
                </c:pt>
                <c:pt idx="1954">
                  <c:v>125.01866149999999</c:v>
                </c:pt>
                <c:pt idx="1955">
                  <c:v>124.92533874999999</c:v>
                </c:pt>
                <c:pt idx="1956">
                  <c:v>125.09200287</c:v>
                </c:pt>
                <c:pt idx="1957">
                  <c:v>125.09200287</c:v>
                </c:pt>
                <c:pt idx="1958">
                  <c:v>125.10266113</c:v>
                </c:pt>
                <c:pt idx="1959">
                  <c:v>125.03866576999999</c:v>
                </c:pt>
                <c:pt idx="1960">
                  <c:v>125.02665709999999</c:v>
                </c:pt>
                <c:pt idx="1961">
                  <c:v>125.10800171</c:v>
                </c:pt>
                <c:pt idx="1962">
                  <c:v>124.90266418</c:v>
                </c:pt>
                <c:pt idx="1963">
                  <c:v>124.90266418</c:v>
                </c:pt>
                <c:pt idx="1964">
                  <c:v>124.90399170000001</c:v>
                </c:pt>
                <c:pt idx="1965">
                  <c:v>124.90266418</c:v>
                </c:pt>
                <c:pt idx="1966">
                  <c:v>124.88932800000001</c:v>
                </c:pt>
                <c:pt idx="1967">
                  <c:v>124.88932800000001</c:v>
                </c:pt>
                <c:pt idx="1968">
                  <c:v>124.95866393999999</c:v>
                </c:pt>
                <c:pt idx="1969">
                  <c:v>124.90799713</c:v>
                </c:pt>
                <c:pt idx="1970">
                  <c:v>124.89466858</c:v>
                </c:pt>
                <c:pt idx="1971">
                  <c:v>124.88667297000001</c:v>
                </c:pt>
                <c:pt idx="1972">
                  <c:v>125.00399779999999</c:v>
                </c:pt>
                <c:pt idx="1973">
                  <c:v>125.00399779999999</c:v>
                </c:pt>
                <c:pt idx="1974">
                  <c:v>124.92266083</c:v>
                </c:pt>
                <c:pt idx="1975">
                  <c:v>125.06800079</c:v>
                </c:pt>
                <c:pt idx="1976">
                  <c:v>124.99333190999999</c:v>
                </c:pt>
                <c:pt idx="1977">
                  <c:v>124.99333190999999</c:v>
                </c:pt>
                <c:pt idx="1978">
                  <c:v>125.04667664</c:v>
                </c:pt>
                <c:pt idx="1979">
                  <c:v>124.94400786999999</c:v>
                </c:pt>
                <c:pt idx="1980">
                  <c:v>125.02266693</c:v>
                </c:pt>
                <c:pt idx="1981">
                  <c:v>124.95999908</c:v>
                </c:pt>
                <c:pt idx="1982">
                  <c:v>125.03600311</c:v>
                </c:pt>
                <c:pt idx="1983">
                  <c:v>125.03600311</c:v>
                </c:pt>
                <c:pt idx="1984">
                  <c:v>125.09867096000001</c:v>
                </c:pt>
                <c:pt idx="1985">
                  <c:v>125.13333129999999</c:v>
                </c:pt>
                <c:pt idx="1986">
                  <c:v>125.04532623</c:v>
                </c:pt>
                <c:pt idx="1987">
                  <c:v>125.02933502</c:v>
                </c:pt>
                <c:pt idx="1988">
                  <c:v>125.06399536000001</c:v>
                </c:pt>
                <c:pt idx="1989">
                  <c:v>125.06399536000001</c:v>
                </c:pt>
                <c:pt idx="1990">
                  <c:v>125.00134276999999</c:v>
                </c:pt>
                <c:pt idx="1991">
                  <c:v>125.05467224</c:v>
                </c:pt>
                <c:pt idx="1992">
                  <c:v>124.98132323999999</c:v>
                </c:pt>
                <c:pt idx="1993">
                  <c:v>124.98132323999999</c:v>
                </c:pt>
                <c:pt idx="1994">
                  <c:v>124.86000824</c:v>
                </c:pt>
                <c:pt idx="1995">
                  <c:v>124.95466614</c:v>
                </c:pt>
                <c:pt idx="1996">
                  <c:v>124.98799133</c:v>
                </c:pt>
                <c:pt idx="1997">
                  <c:v>124.85466766</c:v>
                </c:pt>
                <c:pt idx="1998">
                  <c:v>124.88800049</c:v>
                </c:pt>
                <c:pt idx="1999">
                  <c:v>124.88800049</c:v>
                </c:pt>
                <c:pt idx="2000">
                  <c:v>125.06933594</c:v>
                </c:pt>
                <c:pt idx="2001">
                  <c:v>125.04266357</c:v>
                </c:pt>
                <c:pt idx="2002">
                  <c:v>124.90933228</c:v>
                </c:pt>
                <c:pt idx="2003">
                  <c:v>124.90933228</c:v>
                </c:pt>
                <c:pt idx="2004">
                  <c:v>125.02266693</c:v>
                </c:pt>
                <c:pt idx="2005">
                  <c:v>125.04667664</c:v>
                </c:pt>
                <c:pt idx="2006">
                  <c:v>125.05066681</c:v>
                </c:pt>
                <c:pt idx="2007">
                  <c:v>124.98132323999999</c:v>
                </c:pt>
                <c:pt idx="2008">
                  <c:v>125.00666046000001</c:v>
                </c:pt>
                <c:pt idx="2009">
                  <c:v>125.00666046000001</c:v>
                </c:pt>
                <c:pt idx="2010">
                  <c:v>124.90799713</c:v>
                </c:pt>
                <c:pt idx="2011">
                  <c:v>125.12799835</c:v>
                </c:pt>
                <c:pt idx="2012">
                  <c:v>125.02532959</c:v>
                </c:pt>
                <c:pt idx="2013">
                  <c:v>124.93866730000001</c:v>
                </c:pt>
                <c:pt idx="2014">
                  <c:v>125.07733154</c:v>
                </c:pt>
                <c:pt idx="2015">
                  <c:v>125.07733154</c:v>
                </c:pt>
                <c:pt idx="2016">
                  <c:v>125.01467133</c:v>
                </c:pt>
                <c:pt idx="2017">
                  <c:v>125.03866576999999</c:v>
                </c:pt>
                <c:pt idx="2018">
                  <c:v>125.05066681</c:v>
                </c:pt>
                <c:pt idx="2019">
                  <c:v>125.05066681</c:v>
                </c:pt>
                <c:pt idx="2020">
                  <c:v>125.01600646999999</c:v>
                </c:pt>
                <c:pt idx="2021">
                  <c:v>125.04667664</c:v>
                </c:pt>
                <c:pt idx="2022">
                  <c:v>124.92266083</c:v>
                </c:pt>
                <c:pt idx="2023">
                  <c:v>125.09599304</c:v>
                </c:pt>
                <c:pt idx="2024">
                  <c:v>124.99866486000001</c:v>
                </c:pt>
                <c:pt idx="2025">
                  <c:v>124.99866486000001</c:v>
                </c:pt>
                <c:pt idx="2026">
                  <c:v>125.02665709999999</c:v>
                </c:pt>
                <c:pt idx="2027">
                  <c:v>125.01066589</c:v>
                </c:pt>
                <c:pt idx="2028">
                  <c:v>125.02266693</c:v>
                </c:pt>
                <c:pt idx="2029">
                  <c:v>125.02266693</c:v>
                </c:pt>
                <c:pt idx="2030">
                  <c:v>125.00134276999999</c:v>
                </c:pt>
                <c:pt idx="2031">
                  <c:v>124.92133330999999</c:v>
                </c:pt>
                <c:pt idx="2032">
                  <c:v>124.92133330999999</c:v>
                </c:pt>
                <c:pt idx="2033">
                  <c:v>124.97600555</c:v>
                </c:pt>
                <c:pt idx="2034">
                  <c:v>124.90133667000001</c:v>
                </c:pt>
                <c:pt idx="2035">
                  <c:v>124.90133667000001</c:v>
                </c:pt>
                <c:pt idx="2036">
                  <c:v>125.03199768</c:v>
                </c:pt>
                <c:pt idx="2037">
                  <c:v>124.962677</c:v>
                </c:pt>
                <c:pt idx="2038">
                  <c:v>125.04266357</c:v>
                </c:pt>
                <c:pt idx="2039">
                  <c:v>124.97866821</c:v>
                </c:pt>
                <c:pt idx="2040">
                  <c:v>125.07867432</c:v>
                </c:pt>
                <c:pt idx="2041">
                  <c:v>125.07867432</c:v>
                </c:pt>
                <c:pt idx="2042">
                  <c:v>125.06532288</c:v>
                </c:pt>
                <c:pt idx="2043">
                  <c:v>125.07333374</c:v>
                </c:pt>
                <c:pt idx="2044">
                  <c:v>125.07867432</c:v>
                </c:pt>
                <c:pt idx="2045">
                  <c:v>125.07867432</c:v>
                </c:pt>
                <c:pt idx="2046">
                  <c:v>125.07466888</c:v>
                </c:pt>
                <c:pt idx="2047">
                  <c:v>125.10133362000001</c:v>
                </c:pt>
                <c:pt idx="2048">
                  <c:v>125.09066009999999</c:v>
                </c:pt>
                <c:pt idx="2049">
                  <c:v>124.95066833</c:v>
                </c:pt>
                <c:pt idx="2050">
                  <c:v>124.96132660000001</c:v>
                </c:pt>
                <c:pt idx="2051">
                  <c:v>124.96132660000001</c:v>
                </c:pt>
                <c:pt idx="2052">
                  <c:v>125.10133362000001</c:v>
                </c:pt>
                <c:pt idx="2053">
                  <c:v>124.92666626</c:v>
                </c:pt>
                <c:pt idx="2054">
                  <c:v>125.02400208</c:v>
                </c:pt>
                <c:pt idx="2055">
                  <c:v>125.02400208</c:v>
                </c:pt>
                <c:pt idx="2056">
                  <c:v>124.99199677</c:v>
                </c:pt>
                <c:pt idx="2057">
                  <c:v>124.92400360000001</c:v>
                </c:pt>
                <c:pt idx="2058">
                  <c:v>125.01600646999999</c:v>
                </c:pt>
                <c:pt idx="2059">
                  <c:v>124.96666718</c:v>
                </c:pt>
                <c:pt idx="2060">
                  <c:v>124.85466766</c:v>
                </c:pt>
                <c:pt idx="2061">
                  <c:v>124.85466766</c:v>
                </c:pt>
                <c:pt idx="2062">
                  <c:v>125.00134276999999</c:v>
                </c:pt>
                <c:pt idx="2063">
                  <c:v>124.98799133</c:v>
                </c:pt>
                <c:pt idx="2064">
                  <c:v>124.98799133</c:v>
                </c:pt>
                <c:pt idx="2065">
                  <c:v>124.92666626</c:v>
                </c:pt>
                <c:pt idx="2066">
                  <c:v>124.99467468</c:v>
                </c:pt>
                <c:pt idx="2067">
                  <c:v>124.99467468</c:v>
                </c:pt>
                <c:pt idx="2068">
                  <c:v>124.96666718</c:v>
                </c:pt>
                <c:pt idx="2069">
                  <c:v>124.99066925</c:v>
                </c:pt>
                <c:pt idx="2070">
                  <c:v>125.08133698</c:v>
                </c:pt>
                <c:pt idx="2071">
                  <c:v>125.08133698</c:v>
                </c:pt>
                <c:pt idx="2072">
                  <c:v>125.07066345</c:v>
                </c:pt>
                <c:pt idx="2073">
                  <c:v>125.04800415</c:v>
                </c:pt>
                <c:pt idx="2074">
                  <c:v>125.05467224</c:v>
                </c:pt>
                <c:pt idx="2075">
                  <c:v>125.03466797</c:v>
                </c:pt>
                <c:pt idx="2076">
                  <c:v>124.94666290000001</c:v>
                </c:pt>
                <c:pt idx="2077">
                  <c:v>124.94666290000001</c:v>
                </c:pt>
                <c:pt idx="2078">
                  <c:v>125.11866759999999</c:v>
                </c:pt>
                <c:pt idx="2079">
                  <c:v>125.06000519</c:v>
                </c:pt>
                <c:pt idx="2080">
                  <c:v>125.11065674</c:v>
                </c:pt>
                <c:pt idx="2081">
                  <c:v>125.11065674</c:v>
                </c:pt>
                <c:pt idx="2082">
                  <c:v>124.99866486000001</c:v>
                </c:pt>
                <c:pt idx="2083">
                  <c:v>124.99866486000001</c:v>
                </c:pt>
                <c:pt idx="2084">
                  <c:v>125.04000854</c:v>
                </c:pt>
                <c:pt idx="2085">
                  <c:v>124.98400116000001</c:v>
                </c:pt>
                <c:pt idx="2086">
                  <c:v>125.00933838</c:v>
                </c:pt>
                <c:pt idx="2087">
                  <c:v>125.00933838</c:v>
                </c:pt>
                <c:pt idx="2088">
                  <c:v>124.89333344000001</c:v>
                </c:pt>
                <c:pt idx="2089">
                  <c:v>124.8706665</c:v>
                </c:pt>
                <c:pt idx="2090">
                  <c:v>125.03733063</c:v>
                </c:pt>
                <c:pt idx="2091">
                  <c:v>125.01999664</c:v>
                </c:pt>
                <c:pt idx="2092">
                  <c:v>124.97866821</c:v>
                </c:pt>
                <c:pt idx="2093">
                  <c:v>124.97866821</c:v>
                </c:pt>
                <c:pt idx="2094">
                  <c:v>124.86800384999999</c:v>
                </c:pt>
                <c:pt idx="2095">
                  <c:v>124.98933411</c:v>
                </c:pt>
                <c:pt idx="2096">
                  <c:v>124.94932556000001</c:v>
                </c:pt>
                <c:pt idx="2097">
                  <c:v>124.94932556000001</c:v>
                </c:pt>
                <c:pt idx="2098">
                  <c:v>124.95066833</c:v>
                </c:pt>
                <c:pt idx="2099">
                  <c:v>124.99467468</c:v>
                </c:pt>
                <c:pt idx="2100">
                  <c:v>124.99199677</c:v>
                </c:pt>
                <c:pt idx="2101">
                  <c:v>124.99866486000001</c:v>
                </c:pt>
                <c:pt idx="2102">
                  <c:v>125.06933594</c:v>
                </c:pt>
                <c:pt idx="2103">
                  <c:v>125.06933594</c:v>
                </c:pt>
                <c:pt idx="2104">
                  <c:v>125.00533295</c:v>
                </c:pt>
                <c:pt idx="2105">
                  <c:v>124.99999237</c:v>
                </c:pt>
                <c:pt idx="2106">
                  <c:v>125.09867096000001</c:v>
                </c:pt>
                <c:pt idx="2107">
                  <c:v>125.09867096000001</c:v>
                </c:pt>
                <c:pt idx="2108">
                  <c:v>125.01332855</c:v>
                </c:pt>
                <c:pt idx="2109">
                  <c:v>125.00533295</c:v>
                </c:pt>
                <c:pt idx="2110">
                  <c:v>125.00533295</c:v>
                </c:pt>
                <c:pt idx="2111">
                  <c:v>125.04532623</c:v>
                </c:pt>
                <c:pt idx="2112">
                  <c:v>125.04532623</c:v>
                </c:pt>
                <c:pt idx="2113">
                  <c:v>125.04532623</c:v>
                </c:pt>
                <c:pt idx="2114">
                  <c:v>125.00399779999999</c:v>
                </c:pt>
                <c:pt idx="2115">
                  <c:v>125.08933258</c:v>
                </c:pt>
                <c:pt idx="2116">
                  <c:v>125.08799744</c:v>
                </c:pt>
                <c:pt idx="2117">
                  <c:v>125.04133606000001</c:v>
                </c:pt>
                <c:pt idx="2118">
                  <c:v>125.08666992000001</c:v>
                </c:pt>
                <c:pt idx="2119">
                  <c:v>125.01467133</c:v>
                </c:pt>
                <c:pt idx="2120">
                  <c:v>125.01467133</c:v>
                </c:pt>
                <c:pt idx="2121">
                  <c:v>124.97200012</c:v>
                </c:pt>
                <c:pt idx="2122">
                  <c:v>124.91867065</c:v>
                </c:pt>
                <c:pt idx="2123">
                  <c:v>124.91867065</c:v>
                </c:pt>
                <c:pt idx="2124">
                  <c:v>124.99733734</c:v>
                </c:pt>
                <c:pt idx="2125">
                  <c:v>124.96799469</c:v>
                </c:pt>
                <c:pt idx="2126">
                  <c:v>124.92932892</c:v>
                </c:pt>
                <c:pt idx="2127">
                  <c:v>124.95200348</c:v>
                </c:pt>
                <c:pt idx="2128">
                  <c:v>124.96666718</c:v>
                </c:pt>
                <c:pt idx="2129">
                  <c:v>124.92266083</c:v>
                </c:pt>
                <c:pt idx="2130">
                  <c:v>124.92266083</c:v>
                </c:pt>
                <c:pt idx="2131">
                  <c:v>125.00933838</c:v>
                </c:pt>
                <c:pt idx="2132">
                  <c:v>124.93067169</c:v>
                </c:pt>
                <c:pt idx="2133">
                  <c:v>124.93067169</c:v>
                </c:pt>
                <c:pt idx="2134">
                  <c:v>125.02532959</c:v>
                </c:pt>
                <c:pt idx="2135">
                  <c:v>124.99999237</c:v>
                </c:pt>
                <c:pt idx="2136">
                  <c:v>124.99999237</c:v>
                </c:pt>
                <c:pt idx="2137">
                  <c:v>124.98666382</c:v>
                </c:pt>
                <c:pt idx="2138">
                  <c:v>125.11333466000001</c:v>
                </c:pt>
                <c:pt idx="2139">
                  <c:v>125.11333466000001</c:v>
                </c:pt>
                <c:pt idx="2140">
                  <c:v>125.05866241</c:v>
                </c:pt>
                <c:pt idx="2141">
                  <c:v>122.50266266</c:v>
                </c:pt>
                <c:pt idx="2142">
                  <c:v>88.84533691</c:v>
                </c:pt>
                <c:pt idx="2143">
                  <c:v>16.385334010000001</c:v>
                </c:pt>
                <c:pt idx="2144">
                  <c:v>-5.6159996999999997</c:v>
                </c:pt>
                <c:pt idx="2145">
                  <c:v>-5.6159996999999997</c:v>
                </c:pt>
                <c:pt idx="2146">
                  <c:v>0.96133332999999999</c:v>
                </c:pt>
                <c:pt idx="2147">
                  <c:v>-2.0786666899999999</c:v>
                </c:pt>
                <c:pt idx="2148">
                  <c:v>2.11066675</c:v>
                </c:pt>
                <c:pt idx="2149">
                  <c:v>2.11066675</c:v>
                </c:pt>
                <c:pt idx="2150">
                  <c:v>0.98133331999999995</c:v>
                </c:pt>
                <c:pt idx="2151">
                  <c:v>-1.81599998</c:v>
                </c:pt>
                <c:pt idx="2152">
                  <c:v>0.50933331000000004</c:v>
                </c:pt>
                <c:pt idx="2153">
                  <c:v>1.50666666</c:v>
                </c:pt>
                <c:pt idx="2154">
                  <c:v>-1.03733337</c:v>
                </c:pt>
                <c:pt idx="2155">
                  <c:v>-1.40799999</c:v>
                </c:pt>
                <c:pt idx="2156">
                  <c:v>-1.40799999</c:v>
                </c:pt>
                <c:pt idx="2157">
                  <c:v>1.11600006</c:v>
                </c:pt>
                <c:pt idx="2158">
                  <c:v>0.72933327999999997</c:v>
                </c:pt>
                <c:pt idx="2159">
                  <c:v>0.72933327999999997</c:v>
                </c:pt>
                <c:pt idx="2160">
                  <c:v>-0.35733333</c:v>
                </c:pt>
                <c:pt idx="2161">
                  <c:v>-4.0000000000000001E-3</c:v>
                </c:pt>
                <c:pt idx="2162">
                  <c:v>-4.0000000000000001E-3</c:v>
                </c:pt>
                <c:pt idx="2163">
                  <c:v>-1.33333E-3</c:v>
                </c:pt>
                <c:pt idx="2164">
                  <c:v>1.33333E-3</c:v>
                </c:pt>
                <c:pt idx="2165">
                  <c:v>2.6666699999999999E-3</c:v>
                </c:pt>
                <c:pt idx="2166">
                  <c:v>2.6666699999999999E-3</c:v>
                </c:pt>
                <c:pt idx="2167">
                  <c:v>0</c:v>
                </c:pt>
                <c:pt idx="2168">
                  <c:v>1.33333E-3</c:v>
                </c:pt>
                <c:pt idx="2169">
                  <c:v>1.33333E-3</c:v>
                </c:pt>
                <c:pt idx="2170">
                  <c:v>0</c:v>
                </c:pt>
                <c:pt idx="2171">
                  <c:v>1.33333E-3</c:v>
                </c:pt>
                <c:pt idx="2172">
                  <c:v>1.33333E-3</c:v>
                </c:pt>
                <c:pt idx="2173">
                  <c:v>0</c:v>
                </c:pt>
                <c:pt idx="2174">
                  <c:v>0</c:v>
                </c:pt>
                <c:pt idx="2175">
                  <c:v>0</c:v>
                </c:pt>
                <c:pt idx="2176">
                  <c:v>1.33333E-3</c:v>
                </c:pt>
                <c:pt idx="2177">
                  <c:v>0</c:v>
                </c:pt>
                <c:pt idx="2178">
                  <c:v>1.33333E-3</c:v>
                </c:pt>
                <c:pt idx="2179">
                  <c:v>0</c:v>
                </c:pt>
                <c:pt idx="2180">
                  <c:v>2.6666699999999999E-3</c:v>
                </c:pt>
                <c:pt idx="2181">
                  <c:v>-1.33333E-3</c:v>
                </c:pt>
                <c:pt idx="2182">
                  <c:v>-1.33333E-3</c:v>
                </c:pt>
                <c:pt idx="2183">
                  <c:v>-1.33333E-3</c:v>
                </c:pt>
                <c:pt idx="2184">
                  <c:v>1.33333E-3</c:v>
                </c:pt>
                <c:pt idx="2185">
                  <c:v>1.33333E-3</c:v>
                </c:pt>
                <c:pt idx="2186">
                  <c:v>1.33333E-3</c:v>
                </c:pt>
                <c:pt idx="2187">
                  <c:v>1.33333E-3</c:v>
                </c:pt>
                <c:pt idx="2188">
                  <c:v>1.33333E-3</c:v>
                </c:pt>
                <c:pt idx="2189">
                  <c:v>0</c:v>
                </c:pt>
                <c:pt idx="2190">
                  <c:v>-1.33333E-3</c:v>
                </c:pt>
                <c:pt idx="2191">
                  <c:v>0</c:v>
                </c:pt>
                <c:pt idx="2192">
                  <c:v>0</c:v>
                </c:pt>
                <c:pt idx="2193">
                  <c:v>-1.33333E-3</c:v>
                </c:pt>
                <c:pt idx="2194">
                  <c:v>-1.33333E-3</c:v>
                </c:pt>
                <c:pt idx="2195">
                  <c:v>2.6666699999999999E-3</c:v>
                </c:pt>
                <c:pt idx="2196">
                  <c:v>1.33333E-3</c:v>
                </c:pt>
                <c:pt idx="2197">
                  <c:v>0</c:v>
                </c:pt>
                <c:pt idx="2198">
                  <c:v>0</c:v>
                </c:pt>
                <c:pt idx="2199">
                  <c:v>-1.33333E-3</c:v>
                </c:pt>
                <c:pt idx="2200">
                  <c:v>1.33333E-3</c:v>
                </c:pt>
                <c:pt idx="2201">
                  <c:v>-1.33333E-3</c:v>
                </c:pt>
                <c:pt idx="2202">
                  <c:v>-1.33333E-3</c:v>
                </c:pt>
                <c:pt idx="2203">
                  <c:v>-1.33333E-3</c:v>
                </c:pt>
                <c:pt idx="2204">
                  <c:v>-1.33333E-3</c:v>
                </c:pt>
                <c:pt idx="2205">
                  <c:v>0</c:v>
                </c:pt>
                <c:pt idx="2206">
                  <c:v>0</c:v>
                </c:pt>
                <c:pt idx="2207">
                  <c:v>1.33333E-3</c:v>
                </c:pt>
                <c:pt idx="2208">
                  <c:v>1.33333E-3</c:v>
                </c:pt>
                <c:pt idx="2209">
                  <c:v>-1.33333E-3</c:v>
                </c:pt>
                <c:pt idx="2210">
                  <c:v>0</c:v>
                </c:pt>
                <c:pt idx="2211">
                  <c:v>1.33333E-3</c:v>
                </c:pt>
                <c:pt idx="2212">
                  <c:v>1.33333E-3</c:v>
                </c:pt>
                <c:pt idx="2213">
                  <c:v>-1.33333E-3</c:v>
                </c:pt>
                <c:pt idx="2214">
                  <c:v>0</c:v>
                </c:pt>
                <c:pt idx="2215">
                  <c:v>0</c:v>
                </c:pt>
                <c:pt idx="2216">
                  <c:v>0</c:v>
                </c:pt>
                <c:pt idx="2217">
                  <c:v>0</c:v>
                </c:pt>
                <c:pt idx="2218">
                  <c:v>0</c:v>
                </c:pt>
                <c:pt idx="2219">
                  <c:v>0</c:v>
                </c:pt>
                <c:pt idx="2220">
                  <c:v>-1.33333E-3</c:v>
                </c:pt>
                <c:pt idx="2221">
                  <c:v>0</c:v>
                </c:pt>
                <c:pt idx="2222">
                  <c:v>0</c:v>
                </c:pt>
                <c:pt idx="2223">
                  <c:v>1.33333E-3</c:v>
                </c:pt>
                <c:pt idx="2224">
                  <c:v>1.33333E-3</c:v>
                </c:pt>
                <c:pt idx="2225">
                  <c:v>1.33333E-3</c:v>
                </c:pt>
                <c:pt idx="2226">
                  <c:v>-2.6666699999999999E-3</c:v>
                </c:pt>
                <c:pt idx="2227">
                  <c:v>2.6666699999999999E-3</c:v>
                </c:pt>
                <c:pt idx="2228">
                  <c:v>1.33333E-3</c:v>
                </c:pt>
                <c:pt idx="2229">
                  <c:v>0</c:v>
                </c:pt>
                <c:pt idx="2230">
                  <c:v>0</c:v>
                </c:pt>
                <c:pt idx="2231">
                  <c:v>0</c:v>
                </c:pt>
                <c:pt idx="2232">
                  <c:v>-1.33333E-3</c:v>
                </c:pt>
                <c:pt idx="2233">
                  <c:v>0</c:v>
                </c:pt>
                <c:pt idx="2234">
                  <c:v>0</c:v>
                </c:pt>
                <c:pt idx="2235">
                  <c:v>0</c:v>
                </c:pt>
                <c:pt idx="2236">
                  <c:v>0</c:v>
                </c:pt>
                <c:pt idx="2237">
                  <c:v>1.33333E-3</c:v>
                </c:pt>
                <c:pt idx="2238">
                  <c:v>-1.33333E-3</c:v>
                </c:pt>
                <c:pt idx="2239">
                  <c:v>0</c:v>
                </c:pt>
                <c:pt idx="2240">
                  <c:v>0</c:v>
                </c:pt>
                <c:pt idx="2241">
                  <c:v>0</c:v>
                </c:pt>
                <c:pt idx="2242">
                  <c:v>0</c:v>
                </c:pt>
                <c:pt idx="2243">
                  <c:v>4.0000000000000001E-3</c:v>
                </c:pt>
                <c:pt idx="2244">
                  <c:v>4.0000000000000001E-3</c:v>
                </c:pt>
                <c:pt idx="2245">
                  <c:v>-1.33333E-3</c:v>
                </c:pt>
                <c:pt idx="2246">
                  <c:v>-1.33333E-3</c:v>
                </c:pt>
                <c:pt idx="2247">
                  <c:v>1.33333E-3</c:v>
                </c:pt>
                <c:pt idx="2248">
                  <c:v>-2.6666699999999999E-3</c:v>
                </c:pt>
                <c:pt idx="2249">
                  <c:v>-2.6666699999999999E-3</c:v>
                </c:pt>
                <c:pt idx="2250">
                  <c:v>-2.6666699999999999E-3</c:v>
                </c:pt>
                <c:pt idx="2251">
                  <c:v>-4.0000000000000001E-3</c:v>
                </c:pt>
                <c:pt idx="2252">
                  <c:v>-2.6666699999999999E-3</c:v>
                </c:pt>
                <c:pt idx="2253">
                  <c:v>-2.6666699999999999E-3</c:v>
                </c:pt>
                <c:pt idx="2254">
                  <c:v>1.33333E-3</c:v>
                </c:pt>
                <c:pt idx="2255">
                  <c:v>0</c:v>
                </c:pt>
                <c:pt idx="2256">
                  <c:v>0</c:v>
                </c:pt>
                <c:pt idx="2257">
                  <c:v>1.33333E-3</c:v>
                </c:pt>
                <c:pt idx="2258">
                  <c:v>0</c:v>
                </c:pt>
                <c:pt idx="2259">
                  <c:v>-5.3333299999999998E-3</c:v>
                </c:pt>
                <c:pt idx="2260">
                  <c:v>-5.3333299999999998E-3</c:v>
                </c:pt>
                <c:pt idx="2261">
                  <c:v>-2.6666699999999999E-3</c:v>
                </c:pt>
                <c:pt idx="2262">
                  <c:v>2.6666699999999999E-3</c:v>
                </c:pt>
                <c:pt idx="2263">
                  <c:v>0</c:v>
                </c:pt>
                <c:pt idx="2264">
                  <c:v>-2.6666699999999999E-3</c:v>
                </c:pt>
                <c:pt idx="2265">
                  <c:v>0</c:v>
                </c:pt>
                <c:pt idx="2266">
                  <c:v>0</c:v>
                </c:pt>
                <c:pt idx="2267">
                  <c:v>1.33333E-3</c:v>
                </c:pt>
                <c:pt idx="2268">
                  <c:v>0</c:v>
                </c:pt>
                <c:pt idx="2269">
                  <c:v>-2.6666699999999999E-3</c:v>
                </c:pt>
                <c:pt idx="2270">
                  <c:v>-2.6666699999999999E-3</c:v>
                </c:pt>
                <c:pt idx="2271">
                  <c:v>1.33333E-3</c:v>
                </c:pt>
                <c:pt idx="2272">
                  <c:v>-2.6666699999999999E-3</c:v>
                </c:pt>
                <c:pt idx="2273">
                  <c:v>-2.6666699999999999E-3</c:v>
                </c:pt>
                <c:pt idx="2274">
                  <c:v>0</c:v>
                </c:pt>
                <c:pt idx="2275">
                  <c:v>-1.33333E-3</c:v>
                </c:pt>
                <c:pt idx="2276">
                  <c:v>-1.33333E-3</c:v>
                </c:pt>
                <c:pt idx="2277">
                  <c:v>2.6666699999999999E-3</c:v>
                </c:pt>
                <c:pt idx="2278">
                  <c:v>1.33333E-3</c:v>
                </c:pt>
                <c:pt idx="2279">
                  <c:v>4.0000000000000001E-3</c:v>
                </c:pt>
                <c:pt idx="2280">
                  <c:v>4.0000000000000001E-3</c:v>
                </c:pt>
                <c:pt idx="2281">
                  <c:v>-5.3333299999999998E-3</c:v>
                </c:pt>
                <c:pt idx="2282">
                  <c:v>0</c:v>
                </c:pt>
                <c:pt idx="2283">
                  <c:v>0</c:v>
                </c:pt>
                <c:pt idx="2284">
                  <c:v>0</c:v>
                </c:pt>
                <c:pt idx="2285">
                  <c:v>-2.6666699999999999E-3</c:v>
                </c:pt>
                <c:pt idx="2286">
                  <c:v>-2.6666699999999999E-3</c:v>
                </c:pt>
                <c:pt idx="2287">
                  <c:v>1.33333E-3</c:v>
                </c:pt>
                <c:pt idx="2288">
                  <c:v>-1.33333E-3</c:v>
                </c:pt>
                <c:pt idx="2289">
                  <c:v>1.33333E-3</c:v>
                </c:pt>
                <c:pt idx="2290">
                  <c:v>2.6666699999999999E-3</c:v>
                </c:pt>
                <c:pt idx="2291">
                  <c:v>-1.33333E-3</c:v>
                </c:pt>
                <c:pt idx="2292">
                  <c:v>-1.33333E-3</c:v>
                </c:pt>
                <c:pt idx="2293">
                  <c:v>-1.33333E-3</c:v>
                </c:pt>
                <c:pt idx="2294">
                  <c:v>-1.33333E-3</c:v>
                </c:pt>
                <c:pt idx="2295">
                  <c:v>-2.6666699999999999E-3</c:v>
                </c:pt>
                <c:pt idx="2296">
                  <c:v>-2.6666699999999999E-3</c:v>
                </c:pt>
                <c:pt idx="2297">
                  <c:v>0</c:v>
                </c:pt>
                <c:pt idx="2298">
                  <c:v>-2.6666699999999999E-3</c:v>
                </c:pt>
                <c:pt idx="2299">
                  <c:v>1.33333E-3</c:v>
                </c:pt>
                <c:pt idx="2300">
                  <c:v>-1.33333E-3</c:v>
                </c:pt>
                <c:pt idx="2301">
                  <c:v>-2.6666699999999999E-3</c:v>
                </c:pt>
                <c:pt idx="2302">
                  <c:v>2.6666699999999999E-3</c:v>
                </c:pt>
                <c:pt idx="2303">
                  <c:v>2.6666699999999999E-3</c:v>
                </c:pt>
                <c:pt idx="2304">
                  <c:v>0</c:v>
                </c:pt>
                <c:pt idx="2305">
                  <c:v>-1.33333E-3</c:v>
                </c:pt>
                <c:pt idx="2306">
                  <c:v>-1.33333E-3</c:v>
                </c:pt>
                <c:pt idx="2307">
                  <c:v>-5.3333299999999998E-3</c:v>
                </c:pt>
                <c:pt idx="2308">
                  <c:v>1.33333E-3</c:v>
                </c:pt>
                <c:pt idx="2309">
                  <c:v>1.33333E-3</c:v>
                </c:pt>
                <c:pt idx="2310">
                  <c:v>0</c:v>
                </c:pt>
                <c:pt idx="2311">
                  <c:v>-2.6666699999999999E-3</c:v>
                </c:pt>
                <c:pt idx="2312">
                  <c:v>1.33333E-3</c:v>
                </c:pt>
                <c:pt idx="2313">
                  <c:v>1.33333E-3</c:v>
                </c:pt>
                <c:pt idx="2314">
                  <c:v>1.33333E-3</c:v>
                </c:pt>
                <c:pt idx="2315">
                  <c:v>-4.0000000000000001E-3</c:v>
                </c:pt>
                <c:pt idx="2316">
                  <c:v>-4.0000000000000001E-3</c:v>
                </c:pt>
                <c:pt idx="2317">
                  <c:v>1.33333E-3</c:v>
                </c:pt>
                <c:pt idx="2318">
                  <c:v>1.33333E-3</c:v>
                </c:pt>
                <c:pt idx="2319">
                  <c:v>0</c:v>
                </c:pt>
                <c:pt idx="2320">
                  <c:v>-4.0000000000000001E-3</c:v>
                </c:pt>
                <c:pt idx="2321">
                  <c:v>-2.6666699999999999E-3</c:v>
                </c:pt>
                <c:pt idx="2322">
                  <c:v>-2.6666699999999999E-3</c:v>
                </c:pt>
                <c:pt idx="2323">
                  <c:v>2.6666699999999999E-3</c:v>
                </c:pt>
                <c:pt idx="2324">
                  <c:v>0</c:v>
                </c:pt>
                <c:pt idx="2325">
                  <c:v>0</c:v>
                </c:pt>
                <c:pt idx="2326">
                  <c:v>-5.3333299999999998E-3</c:v>
                </c:pt>
                <c:pt idx="2327">
                  <c:v>4.0000000000000001E-3</c:v>
                </c:pt>
                <c:pt idx="2328">
                  <c:v>4.0000000000000001E-3</c:v>
                </c:pt>
                <c:pt idx="2329">
                  <c:v>6.6666700000000004E-3</c:v>
                </c:pt>
                <c:pt idx="2330">
                  <c:v>-1.33333E-3</c:v>
                </c:pt>
                <c:pt idx="2331">
                  <c:v>0</c:v>
                </c:pt>
                <c:pt idx="2332">
                  <c:v>0</c:v>
                </c:pt>
                <c:pt idx="2333">
                  <c:v>-5.3333299999999998E-3</c:v>
                </c:pt>
                <c:pt idx="2334">
                  <c:v>0</c:v>
                </c:pt>
                <c:pt idx="2335">
                  <c:v>1.33333E-3</c:v>
                </c:pt>
                <c:pt idx="2336">
                  <c:v>1.33333E-3</c:v>
                </c:pt>
                <c:pt idx="2337">
                  <c:v>-4.0000000000000001E-3</c:v>
                </c:pt>
                <c:pt idx="2338">
                  <c:v>-4.0000000000000001E-3</c:v>
                </c:pt>
                <c:pt idx="2339">
                  <c:v>-1.33333E-3</c:v>
                </c:pt>
                <c:pt idx="2340">
                  <c:v>-2.6666699999999999E-3</c:v>
                </c:pt>
                <c:pt idx="2341">
                  <c:v>0</c:v>
                </c:pt>
                <c:pt idx="2342">
                  <c:v>0</c:v>
                </c:pt>
                <c:pt idx="2343">
                  <c:v>1.33333E-3</c:v>
                </c:pt>
                <c:pt idx="2344">
                  <c:v>0</c:v>
                </c:pt>
                <c:pt idx="2345">
                  <c:v>0</c:v>
                </c:pt>
                <c:pt idx="2346">
                  <c:v>0</c:v>
                </c:pt>
                <c:pt idx="2347">
                  <c:v>-2.6666699999999999E-3</c:v>
                </c:pt>
                <c:pt idx="2348">
                  <c:v>-2.6666699999999999E-3</c:v>
                </c:pt>
                <c:pt idx="2349">
                  <c:v>4.0000000000000001E-3</c:v>
                </c:pt>
                <c:pt idx="2350">
                  <c:v>1.33333E-3</c:v>
                </c:pt>
                <c:pt idx="2351">
                  <c:v>-4.0000000000000001E-3</c:v>
                </c:pt>
                <c:pt idx="2352">
                  <c:v>2.6666699999999999E-3</c:v>
                </c:pt>
                <c:pt idx="2353">
                  <c:v>1.33333E-3</c:v>
                </c:pt>
                <c:pt idx="2354">
                  <c:v>1.33333E-3</c:v>
                </c:pt>
                <c:pt idx="2355">
                  <c:v>1.33333E-3</c:v>
                </c:pt>
                <c:pt idx="2356">
                  <c:v>0</c:v>
                </c:pt>
                <c:pt idx="2357">
                  <c:v>-2.6666699999999999E-3</c:v>
                </c:pt>
                <c:pt idx="2358">
                  <c:v>-2.6666699999999999E-3</c:v>
                </c:pt>
                <c:pt idx="2359">
                  <c:v>-2.6666699999999999E-3</c:v>
                </c:pt>
                <c:pt idx="2360">
                  <c:v>-2.6666699999999999E-3</c:v>
                </c:pt>
                <c:pt idx="2361">
                  <c:v>-2.6666699999999999E-3</c:v>
                </c:pt>
                <c:pt idx="2362">
                  <c:v>-4.0000000000000001E-3</c:v>
                </c:pt>
                <c:pt idx="2363">
                  <c:v>0</c:v>
                </c:pt>
                <c:pt idx="2364">
                  <c:v>4.0000000000000001E-3</c:v>
                </c:pt>
                <c:pt idx="2365">
                  <c:v>4.0000000000000001E-3</c:v>
                </c:pt>
                <c:pt idx="2366">
                  <c:v>0</c:v>
                </c:pt>
                <c:pt idx="2367">
                  <c:v>0</c:v>
                </c:pt>
                <c:pt idx="2368">
                  <c:v>0</c:v>
                </c:pt>
                <c:pt idx="2369">
                  <c:v>0</c:v>
                </c:pt>
                <c:pt idx="2370">
                  <c:v>0</c:v>
                </c:pt>
                <c:pt idx="2371">
                  <c:v>0</c:v>
                </c:pt>
                <c:pt idx="2372">
                  <c:v>4.0000000000000001E-3</c:v>
                </c:pt>
                <c:pt idx="2373">
                  <c:v>0</c:v>
                </c:pt>
                <c:pt idx="2374">
                  <c:v>1.33333E-3</c:v>
                </c:pt>
                <c:pt idx="2375">
                  <c:v>1.33333E-3</c:v>
                </c:pt>
                <c:pt idx="2376">
                  <c:v>-4.0000000000000001E-3</c:v>
                </c:pt>
                <c:pt idx="2377">
                  <c:v>2.6666699999999999E-3</c:v>
                </c:pt>
                <c:pt idx="2378">
                  <c:v>-1.33333E-3</c:v>
                </c:pt>
                <c:pt idx="2379">
                  <c:v>-1.33333E-3</c:v>
                </c:pt>
                <c:pt idx="2380">
                  <c:v>0</c:v>
                </c:pt>
                <c:pt idx="2381">
                  <c:v>0</c:v>
                </c:pt>
                <c:pt idx="2382">
                  <c:v>-2.6666699999999999E-3</c:v>
                </c:pt>
                <c:pt idx="2383">
                  <c:v>-1.33333E-3</c:v>
                </c:pt>
                <c:pt idx="2384">
                  <c:v>2.6666699999999999E-3</c:v>
                </c:pt>
                <c:pt idx="2385">
                  <c:v>2.6666699999999999E-3</c:v>
                </c:pt>
                <c:pt idx="2386">
                  <c:v>2.6666699999999999E-3</c:v>
                </c:pt>
                <c:pt idx="2387">
                  <c:v>2.6666699999999999E-3</c:v>
                </c:pt>
                <c:pt idx="2388">
                  <c:v>0</c:v>
                </c:pt>
                <c:pt idx="2389">
                  <c:v>1.33333E-3</c:v>
                </c:pt>
                <c:pt idx="2390">
                  <c:v>-1.33333E-3</c:v>
                </c:pt>
                <c:pt idx="2391">
                  <c:v>-1.33333E-3</c:v>
                </c:pt>
                <c:pt idx="2392">
                  <c:v>-1.33333E-3</c:v>
                </c:pt>
                <c:pt idx="2393">
                  <c:v>2.6666699999999999E-3</c:v>
                </c:pt>
                <c:pt idx="2394">
                  <c:v>1.33333E-3</c:v>
                </c:pt>
                <c:pt idx="2395">
                  <c:v>1.33333E-3</c:v>
                </c:pt>
                <c:pt idx="2396">
                  <c:v>1.33333E-3</c:v>
                </c:pt>
                <c:pt idx="2397">
                  <c:v>1.33333E-3</c:v>
                </c:pt>
                <c:pt idx="2398">
                  <c:v>-2.6666699999999999E-3</c:v>
                </c:pt>
                <c:pt idx="2399">
                  <c:v>1.33333E-3</c:v>
                </c:pt>
                <c:pt idx="2400">
                  <c:v>4.0000000000000001E-3</c:v>
                </c:pt>
                <c:pt idx="2401">
                  <c:v>4.0000000000000001E-3</c:v>
                </c:pt>
                <c:pt idx="2402">
                  <c:v>-2.6666699999999999E-3</c:v>
                </c:pt>
                <c:pt idx="2403">
                  <c:v>-2.6666699999999999E-3</c:v>
                </c:pt>
                <c:pt idx="2404">
                  <c:v>1.33333E-3</c:v>
                </c:pt>
                <c:pt idx="2405">
                  <c:v>-2.6666699999999999E-3</c:v>
                </c:pt>
                <c:pt idx="2406">
                  <c:v>5.3333299999999998E-3</c:v>
                </c:pt>
                <c:pt idx="2407">
                  <c:v>5.3333299999999998E-3</c:v>
                </c:pt>
                <c:pt idx="2408">
                  <c:v>0</c:v>
                </c:pt>
                <c:pt idx="2409">
                  <c:v>-2.6666699999999999E-3</c:v>
                </c:pt>
                <c:pt idx="2410">
                  <c:v>4.0000000000000001E-3</c:v>
                </c:pt>
                <c:pt idx="2411">
                  <c:v>4.0000000000000001E-3</c:v>
                </c:pt>
                <c:pt idx="2412">
                  <c:v>2.6666699999999999E-3</c:v>
                </c:pt>
                <c:pt idx="2413">
                  <c:v>1.33333E-3</c:v>
                </c:pt>
                <c:pt idx="2414">
                  <c:v>1.33333E-3</c:v>
                </c:pt>
                <c:pt idx="2415">
                  <c:v>2.6666699999999999E-3</c:v>
                </c:pt>
                <c:pt idx="2416">
                  <c:v>-1.33333E-3</c:v>
                </c:pt>
                <c:pt idx="2417">
                  <c:v>-1.33333E-3</c:v>
                </c:pt>
                <c:pt idx="2418">
                  <c:v>-1.33333E-3</c:v>
                </c:pt>
                <c:pt idx="2419">
                  <c:v>-1.33333E-3</c:v>
                </c:pt>
                <c:pt idx="2420">
                  <c:v>-1.33333E-3</c:v>
                </c:pt>
                <c:pt idx="2421">
                  <c:v>1.33333E-3</c:v>
                </c:pt>
                <c:pt idx="2422">
                  <c:v>1.33333E-3</c:v>
                </c:pt>
                <c:pt idx="2423">
                  <c:v>-1.33333E-3</c:v>
                </c:pt>
                <c:pt idx="2424">
                  <c:v>-1.33333E-3</c:v>
                </c:pt>
                <c:pt idx="2425">
                  <c:v>0</c:v>
                </c:pt>
                <c:pt idx="2426">
                  <c:v>1.33333E-3</c:v>
                </c:pt>
                <c:pt idx="2427">
                  <c:v>0</c:v>
                </c:pt>
                <c:pt idx="2428">
                  <c:v>0</c:v>
                </c:pt>
                <c:pt idx="2429">
                  <c:v>0</c:v>
                </c:pt>
                <c:pt idx="2430">
                  <c:v>0</c:v>
                </c:pt>
                <c:pt idx="2431">
                  <c:v>-4.0000000000000001E-3</c:v>
                </c:pt>
                <c:pt idx="2432">
                  <c:v>-1.33333E-3</c:v>
                </c:pt>
                <c:pt idx="2433">
                  <c:v>1.33333E-3</c:v>
                </c:pt>
                <c:pt idx="2434">
                  <c:v>1.33333E-3</c:v>
                </c:pt>
                <c:pt idx="2435">
                  <c:v>-1.33333E-3</c:v>
                </c:pt>
                <c:pt idx="2436">
                  <c:v>-1.33333E-3</c:v>
                </c:pt>
                <c:pt idx="2437">
                  <c:v>0</c:v>
                </c:pt>
                <c:pt idx="2438">
                  <c:v>0</c:v>
                </c:pt>
                <c:pt idx="2439">
                  <c:v>-4.0000000000000001E-3</c:v>
                </c:pt>
                <c:pt idx="2440">
                  <c:v>-1.33333E-3</c:v>
                </c:pt>
                <c:pt idx="2441">
                  <c:v>0</c:v>
                </c:pt>
                <c:pt idx="2442">
                  <c:v>0</c:v>
                </c:pt>
                <c:pt idx="2443">
                  <c:v>0</c:v>
                </c:pt>
                <c:pt idx="2444">
                  <c:v>-2.6666699999999999E-3</c:v>
                </c:pt>
                <c:pt idx="2445">
                  <c:v>-1.33333E-3</c:v>
                </c:pt>
                <c:pt idx="2446">
                  <c:v>-1.33333E-3</c:v>
                </c:pt>
                <c:pt idx="2447">
                  <c:v>1.33333E-3</c:v>
                </c:pt>
                <c:pt idx="2448">
                  <c:v>0</c:v>
                </c:pt>
                <c:pt idx="2449">
                  <c:v>-4.0000000000000001E-3</c:v>
                </c:pt>
                <c:pt idx="2450">
                  <c:v>-2.6666699999999999E-3</c:v>
                </c:pt>
                <c:pt idx="2451">
                  <c:v>2.6666699999999999E-3</c:v>
                </c:pt>
                <c:pt idx="2452">
                  <c:v>4.0000000000000001E-3</c:v>
                </c:pt>
                <c:pt idx="2453">
                  <c:v>4.0000000000000001E-3</c:v>
                </c:pt>
                <c:pt idx="2454">
                  <c:v>-1.33333E-3</c:v>
                </c:pt>
                <c:pt idx="2455">
                  <c:v>-6.6666700000000004E-3</c:v>
                </c:pt>
                <c:pt idx="2456">
                  <c:v>-6.6666700000000004E-3</c:v>
                </c:pt>
                <c:pt idx="2457">
                  <c:v>-2.6666699999999999E-3</c:v>
                </c:pt>
                <c:pt idx="2458">
                  <c:v>0</c:v>
                </c:pt>
                <c:pt idx="2459">
                  <c:v>0</c:v>
                </c:pt>
                <c:pt idx="2460">
                  <c:v>2.6666699999999999E-3</c:v>
                </c:pt>
                <c:pt idx="2461">
                  <c:v>-2.6666699999999999E-3</c:v>
                </c:pt>
                <c:pt idx="2462">
                  <c:v>0</c:v>
                </c:pt>
                <c:pt idx="2463">
                  <c:v>0</c:v>
                </c:pt>
                <c:pt idx="2464">
                  <c:v>2.6666699999999999E-3</c:v>
                </c:pt>
                <c:pt idx="2465">
                  <c:v>-1.33333E-3</c:v>
                </c:pt>
                <c:pt idx="2466">
                  <c:v>-1.33333E-3</c:v>
                </c:pt>
                <c:pt idx="2467">
                  <c:v>-1.33333E-3</c:v>
                </c:pt>
                <c:pt idx="2468">
                  <c:v>4.0000000000000001E-3</c:v>
                </c:pt>
                <c:pt idx="2469">
                  <c:v>4.0000000000000001E-3</c:v>
                </c:pt>
                <c:pt idx="2470">
                  <c:v>1.33333E-3</c:v>
                </c:pt>
                <c:pt idx="2471">
                  <c:v>0</c:v>
                </c:pt>
                <c:pt idx="2472">
                  <c:v>0</c:v>
                </c:pt>
                <c:pt idx="2473">
                  <c:v>0</c:v>
                </c:pt>
                <c:pt idx="2474">
                  <c:v>0</c:v>
                </c:pt>
                <c:pt idx="2475">
                  <c:v>-1.33333E-3</c:v>
                </c:pt>
                <c:pt idx="2476">
                  <c:v>0</c:v>
                </c:pt>
                <c:pt idx="2477">
                  <c:v>0</c:v>
                </c:pt>
                <c:pt idx="2478">
                  <c:v>2.6666699999999999E-3</c:v>
                </c:pt>
                <c:pt idx="2479">
                  <c:v>2.6666699999999999E-3</c:v>
                </c:pt>
                <c:pt idx="2480">
                  <c:v>1.33333E-3</c:v>
                </c:pt>
                <c:pt idx="2481">
                  <c:v>-1.33333E-3</c:v>
                </c:pt>
                <c:pt idx="2482">
                  <c:v>-1.33333E-3</c:v>
                </c:pt>
                <c:pt idx="2483">
                  <c:v>2.6666699999999999E-3</c:v>
                </c:pt>
                <c:pt idx="2484">
                  <c:v>1.33333E-3</c:v>
                </c:pt>
                <c:pt idx="2485">
                  <c:v>-2.6666699999999999E-3</c:v>
                </c:pt>
                <c:pt idx="2486">
                  <c:v>-1.33333E-3</c:v>
                </c:pt>
                <c:pt idx="2487">
                  <c:v>1.33333E-3</c:v>
                </c:pt>
                <c:pt idx="2488">
                  <c:v>-1.33333E-3</c:v>
                </c:pt>
                <c:pt idx="2489">
                  <c:v>-1.33333E-3</c:v>
                </c:pt>
                <c:pt idx="2490">
                  <c:v>-2.6666699999999999E-3</c:v>
                </c:pt>
                <c:pt idx="2491">
                  <c:v>-1.33333E-3</c:v>
                </c:pt>
                <c:pt idx="2492">
                  <c:v>-1.33333E-3</c:v>
                </c:pt>
                <c:pt idx="2493">
                  <c:v>2.6666699999999999E-3</c:v>
                </c:pt>
                <c:pt idx="2494">
                  <c:v>1.33333E-3</c:v>
                </c:pt>
                <c:pt idx="2495">
                  <c:v>1.33333E-3</c:v>
                </c:pt>
                <c:pt idx="2496">
                  <c:v>2.6666699999999999E-3</c:v>
                </c:pt>
                <c:pt idx="2497">
                  <c:v>2.6666699999999999E-3</c:v>
                </c:pt>
                <c:pt idx="2498">
                  <c:v>2.6666699999999999E-3</c:v>
                </c:pt>
                <c:pt idx="2499">
                  <c:v>-2.6666699999999999E-3</c:v>
                </c:pt>
                <c:pt idx="2500">
                  <c:v>1.33333E-3</c:v>
                </c:pt>
                <c:pt idx="2501">
                  <c:v>0</c:v>
                </c:pt>
                <c:pt idx="2502">
                  <c:v>0</c:v>
                </c:pt>
                <c:pt idx="2503">
                  <c:v>4.0000000000000001E-3</c:v>
                </c:pt>
                <c:pt idx="2504">
                  <c:v>0</c:v>
                </c:pt>
                <c:pt idx="2505">
                  <c:v>0</c:v>
                </c:pt>
                <c:pt idx="2506">
                  <c:v>1.33333E-3</c:v>
                </c:pt>
                <c:pt idx="2507">
                  <c:v>0</c:v>
                </c:pt>
                <c:pt idx="2508">
                  <c:v>2.6666699999999999E-3</c:v>
                </c:pt>
                <c:pt idx="2509">
                  <c:v>2.6666699999999999E-3</c:v>
                </c:pt>
                <c:pt idx="2510">
                  <c:v>1.33333E-3</c:v>
                </c:pt>
                <c:pt idx="2511">
                  <c:v>0</c:v>
                </c:pt>
                <c:pt idx="2512">
                  <c:v>-1.33333E-3</c:v>
                </c:pt>
                <c:pt idx="2513">
                  <c:v>-1.33333E-3</c:v>
                </c:pt>
                <c:pt idx="2514">
                  <c:v>-1.33333E-3</c:v>
                </c:pt>
                <c:pt idx="2515">
                  <c:v>-1.33333E-3</c:v>
                </c:pt>
                <c:pt idx="2516">
                  <c:v>-1.33333E-3</c:v>
                </c:pt>
                <c:pt idx="2517">
                  <c:v>-1.33333E-3</c:v>
                </c:pt>
                <c:pt idx="2518">
                  <c:v>2.6666699999999999E-3</c:v>
                </c:pt>
                <c:pt idx="2519">
                  <c:v>2.6666699999999999E-3</c:v>
                </c:pt>
                <c:pt idx="2520">
                  <c:v>-1.33333E-3</c:v>
                </c:pt>
                <c:pt idx="2521">
                  <c:v>-1.33333E-3</c:v>
                </c:pt>
                <c:pt idx="2522">
                  <c:v>0</c:v>
                </c:pt>
                <c:pt idx="2523">
                  <c:v>1.33333E-3</c:v>
                </c:pt>
                <c:pt idx="2524">
                  <c:v>1.33333E-3</c:v>
                </c:pt>
                <c:pt idx="2525">
                  <c:v>1.33333E-3</c:v>
                </c:pt>
                <c:pt idx="2526">
                  <c:v>0</c:v>
                </c:pt>
                <c:pt idx="2527">
                  <c:v>0</c:v>
                </c:pt>
                <c:pt idx="2528">
                  <c:v>2.6666699999999999E-3</c:v>
                </c:pt>
                <c:pt idx="2529">
                  <c:v>-1.33333E-3</c:v>
                </c:pt>
                <c:pt idx="2530">
                  <c:v>0</c:v>
                </c:pt>
                <c:pt idx="2531">
                  <c:v>-4.0000000000000001E-3</c:v>
                </c:pt>
                <c:pt idx="2532">
                  <c:v>-4.0000000000000001E-3</c:v>
                </c:pt>
                <c:pt idx="2533">
                  <c:v>1.33333E-3</c:v>
                </c:pt>
                <c:pt idx="2534">
                  <c:v>-4.0000000000000001E-3</c:v>
                </c:pt>
                <c:pt idx="2535">
                  <c:v>-4.0000000000000001E-3</c:v>
                </c:pt>
                <c:pt idx="2536">
                  <c:v>0</c:v>
                </c:pt>
                <c:pt idx="2537">
                  <c:v>0</c:v>
                </c:pt>
                <c:pt idx="2538">
                  <c:v>0</c:v>
                </c:pt>
                <c:pt idx="2539">
                  <c:v>0</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M$2:$M$4000</c:f>
              <c:numCache>
                <c:formatCode>0.00000000</c:formatCode>
                <c:ptCount val="3999"/>
                <c:pt idx="0">
                  <c:v>-6.26647949</c:v>
                </c:pt>
                <c:pt idx="1">
                  <c:v>-6.26647949</c:v>
                </c:pt>
                <c:pt idx="2">
                  <c:v>-6.2673339800000001</c:v>
                </c:pt>
                <c:pt idx="3">
                  <c:v>1.9985656700000001</c:v>
                </c:pt>
                <c:pt idx="4">
                  <c:v>1.9985656700000001</c:v>
                </c:pt>
                <c:pt idx="5">
                  <c:v>1.9985351600000001</c:v>
                </c:pt>
                <c:pt idx="6">
                  <c:v>1.9985351600000001</c:v>
                </c:pt>
                <c:pt idx="7">
                  <c:v>1.9985351600000001</c:v>
                </c:pt>
                <c:pt idx="8">
                  <c:v>1.9985656700000001</c:v>
                </c:pt>
                <c:pt idx="9">
                  <c:v>1.9985656700000001</c:v>
                </c:pt>
                <c:pt idx="10">
                  <c:v>1.9986267099999999</c:v>
                </c:pt>
                <c:pt idx="11">
                  <c:v>1.99871826</c:v>
                </c:pt>
                <c:pt idx="12">
                  <c:v>1.9987487799999999</c:v>
                </c:pt>
                <c:pt idx="13">
                  <c:v>1.9987487799999999</c:v>
                </c:pt>
                <c:pt idx="14">
                  <c:v>1.9990539599999999</c:v>
                </c:pt>
                <c:pt idx="15">
                  <c:v>1.9987487799999999</c:v>
                </c:pt>
                <c:pt idx="16">
                  <c:v>1.99893188</c:v>
                </c:pt>
                <c:pt idx="17">
                  <c:v>1.99871826</c:v>
                </c:pt>
                <c:pt idx="18">
                  <c:v>1.9984436000000001</c:v>
                </c:pt>
                <c:pt idx="19">
                  <c:v>1.9984436000000001</c:v>
                </c:pt>
                <c:pt idx="20">
                  <c:v>1.9985351600000001</c:v>
                </c:pt>
                <c:pt idx="21">
                  <c:v>1.99880981</c:v>
                </c:pt>
                <c:pt idx="22">
                  <c:v>1.99880981</c:v>
                </c:pt>
                <c:pt idx="23">
                  <c:v>1.99890137</c:v>
                </c:pt>
                <c:pt idx="24">
                  <c:v>1.99859619</c:v>
                </c:pt>
                <c:pt idx="25">
                  <c:v>1.99859619</c:v>
                </c:pt>
                <c:pt idx="26">
                  <c:v>1.99880981</c:v>
                </c:pt>
                <c:pt idx="27">
                  <c:v>1.99890137</c:v>
                </c:pt>
                <c:pt idx="28">
                  <c:v>1.99890137</c:v>
                </c:pt>
                <c:pt idx="29">
                  <c:v>1.9967651399999999</c:v>
                </c:pt>
                <c:pt idx="30">
                  <c:v>1.93283081</c:v>
                </c:pt>
                <c:pt idx="31">
                  <c:v>1.93283081</c:v>
                </c:pt>
                <c:pt idx="32">
                  <c:v>1.7795105</c:v>
                </c:pt>
                <c:pt idx="33">
                  <c:v>1.57769775</c:v>
                </c:pt>
                <c:pt idx="34">
                  <c:v>1.24414063</c:v>
                </c:pt>
                <c:pt idx="35">
                  <c:v>1.0277404800000001</c:v>
                </c:pt>
                <c:pt idx="36">
                  <c:v>1.0277404800000001</c:v>
                </c:pt>
                <c:pt idx="37">
                  <c:v>0.79547118999999999</c:v>
                </c:pt>
                <c:pt idx="38">
                  <c:v>0.57873534999999998</c:v>
                </c:pt>
                <c:pt idx="39">
                  <c:v>0.32794189000000001</c:v>
                </c:pt>
                <c:pt idx="40">
                  <c:v>0.32794189000000001</c:v>
                </c:pt>
                <c:pt idx="41">
                  <c:v>9.4238279999999994E-2</c:v>
                </c:pt>
                <c:pt idx="42">
                  <c:v>-0.18893433000000001</c:v>
                </c:pt>
                <c:pt idx="43">
                  <c:v>-0.47238159000000002</c:v>
                </c:pt>
                <c:pt idx="44">
                  <c:v>-0.68902587999999998</c:v>
                </c:pt>
                <c:pt idx="45">
                  <c:v>-0.68902587999999998</c:v>
                </c:pt>
                <c:pt idx="46">
                  <c:v>-1.0061340299999999</c:v>
                </c:pt>
                <c:pt idx="47">
                  <c:v>-1.0061340299999999</c:v>
                </c:pt>
                <c:pt idx="48">
                  <c:v>-1.2396240199999999</c:v>
                </c:pt>
                <c:pt idx="49">
                  <c:v>-1.47265625</c:v>
                </c:pt>
                <c:pt idx="50">
                  <c:v>-1.70605469</c:v>
                </c:pt>
                <c:pt idx="51">
                  <c:v>-1.9230041499999999</c:v>
                </c:pt>
                <c:pt idx="52">
                  <c:v>-2.1726989699999999</c:v>
                </c:pt>
                <c:pt idx="53">
                  <c:v>-2.1726989699999999</c:v>
                </c:pt>
                <c:pt idx="54">
                  <c:v>-2.3891601599999999</c:v>
                </c:pt>
                <c:pt idx="55">
                  <c:v>-2.6226501500000001</c:v>
                </c:pt>
                <c:pt idx="56">
                  <c:v>-2.8399658200000002</c:v>
                </c:pt>
                <c:pt idx="57">
                  <c:v>-2.8399658200000002</c:v>
                </c:pt>
                <c:pt idx="58">
                  <c:v>-3.0893859899999998</c:v>
                </c:pt>
                <c:pt idx="59">
                  <c:v>-3.5563354500000002</c:v>
                </c:pt>
                <c:pt idx="60">
                  <c:v>-3.5563354500000002</c:v>
                </c:pt>
                <c:pt idx="61">
                  <c:v>-3.7893371600000001</c:v>
                </c:pt>
                <c:pt idx="62">
                  <c:v>-4.0228271500000004</c:v>
                </c:pt>
                <c:pt idx="63">
                  <c:v>-4.0228271500000004</c:v>
                </c:pt>
                <c:pt idx="64">
                  <c:v>-4.2397155800000004</c:v>
                </c:pt>
                <c:pt idx="65">
                  <c:v>-4.4568176299999998</c:v>
                </c:pt>
                <c:pt idx="66">
                  <c:v>-4.6897583000000003</c:v>
                </c:pt>
                <c:pt idx="67">
                  <c:v>-4.6897583000000003</c:v>
                </c:pt>
                <c:pt idx="68">
                  <c:v>-5.0563049299999996</c:v>
                </c:pt>
                <c:pt idx="69">
                  <c:v>-5.0885009800000001</c:v>
                </c:pt>
                <c:pt idx="70">
                  <c:v>-5.0885009800000001</c:v>
                </c:pt>
                <c:pt idx="71">
                  <c:v>-5.1354370100000004</c:v>
                </c:pt>
                <c:pt idx="72">
                  <c:v>-5.1814270000000002</c:v>
                </c:pt>
                <c:pt idx="73">
                  <c:v>-5.1814270000000002</c:v>
                </c:pt>
                <c:pt idx="74">
                  <c:v>-5.22503662</c:v>
                </c:pt>
                <c:pt idx="75">
                  <c:v>-5.2748107900000001</c:v>
                </c:pt>
                <c:pt idx="76">
                  <c:v>-5.3251037600000002</c:v>
                </c:pt>
                <c:pt idx="77">
                  <c:v>-5.3680114699999999</c:v>
                </c:pt>
                <c:pt idx="78">
                  <c:v>-5.4118347199999999</c:v>
                </c:pt>
                <c:pt idx="79">
                  <c:v>-5.4615783699999998</c:v>
                </c:pt>
                <c:pt idx="80">
                  <c:v>-5.4615783699999998</c:v>
                </c:pt>
                <c:pt idx="81">
                  <c:v>-5.5050048800000004</c:v>
                </c:pt>
                <c:pt idx="82">
                  <c:v>-5.5551147500000004</c:v>
                </c:pt>
                <c:pt idx="83">
                  <c:v>-5.5551147500000004</c:v>
                </c:pt>
                <c:pt idx="84">
                  <c:v>-5.5980529800000003</c:v>
                </c:pt>
                <c:pt idx="85">
                  <c:v>-5.69140625</c:v>
                </c:pt>
                <c:pt idx="86">
                  <c:v>-5.69140625</c:v>
                </c:pt>
                <c:pt idx="87">
                  <c:v>-5.73522949</c:v>
                </c:pt>
                <c:pt idx="88">
                  <c:v>-5.7822265599999998</c:v>
                </c:pt>
                <c:pt idx="89">
                  <c:v>-5.7822265599999998</c:v>
                </c:pt>
                <c:pt idx="90">
                  <c:v>-5.8323364299999998</c:v>
                </c:pt>
                <c:pt idx="91">
                  <c:v>-5.8788147000000004</c:v>
                </c:pt>
                <c:pt idx="92">
                  <c:v>-5.9226684599999997</c:v>
                </c:pt>
                <c:pt idx="93">
                  <c:v>-5.9621887200000003</c:v>
                </c:pt>
                <c:pt idx="94">
                  <c:v>-6.0116882299999999</c:v>
                </c:pt>
                <c:pt idx="95">
                  <c:v>-6.0582275399999999</c:v>
                </c:pt>
                <c:pt idx="96">
                  <c:v>-6.0582275399999999</c:v>
                </c:pt>
                <c:pt idx="97">
                  <c:v>-6.1015014599999997</c:v>
                </c:pt>
                <c:pt idx="98">
                  <c:v>-6.1481628400000004</c:v>
                </c:pt>
                <c:pt idx="99">
                  <c:v>-6.1945800799999997</c:v>
                </c:pt>
                <c:pt idx="100">
                  <c:v>-6.1945800799999997</c:v>
                </c:pt>
                <c:pt idx="101">
                  <c:v>-6.2415771500000004</c:v>
                </c:pt>
                <c:pt idx="102">
                  <c:v>-6.2846984900000002</c:v>
                </c:pt>
                <c:pt idx="103">
                  <c:v>-6.3351135300000001</c:v>
                </c:pt>
                <c:pt idx="104">
                  <c:v>-6.3784179700000001</c:v>
                </c:pt>
                <c:pt idx="105">
                  <c:v>-6.4252014199999996</c:v>
                </c:pt>
                <c:pt idx="106">
                  <c:v>-6.4252014199999996</c:v>
                </c:pt>
                <c:pt idx="107">
                  <c:v>-6.46856689</c:v>
                </c:pt>
                <c:pt idx="108">
                  <c:v>-6.5151672400000002</c:v>
                </c:pt>
                <c:pt idx="109">
                  <c:v>-6.5615539600000004</c:v>
                </c:pt>
                <c:pt idx="110">
                  <c:v>-6.5615539600000004</c:v>
                </c:pt>
                <c:pt idx="111">
                  <c:v>-6.6523132299999999</c:v>
                </c:pt>
                <c:pt idx="112">
                  <c:v>-6.6979675299999997</c:v>
                </c:pt>
                <c:pt idx="113">
                  <c:v>-6.6979675299999997</c:v>
                </c:pt>
                <c:pt idx="114">
                  <c:v>-6.7447509800000001</c:v>
                </c:pt>
                <c:pt idx="115">
                  <c:v>-6.7912902800000001</c:v>
                </c:pt>
                <c:pt idx="116">
                  <c:v>-6.7912902800000001</c:v>
                </c:pt>
                <c:pt idx="117">
                  <c:v>-6.8349609400000002</c:v>
                </c:pt>
                <c:pt idx="118">
                  <c:v>-6.8816528300000002</c:v>
                </c:pt>
                <c:pt idx="119">
                  <c:v>-6.9252929700000001</c:v>
                </c:pt>
                <c:pt idx="120">
                  <c:v>-6.97537231</c:v>
                </c:pt>
                <c:pt idx="121">
                  <c:v>-7.01901245</c:v>
                </c:pt>
                <c:pt idx="122">
                  <c:v>-7.06130981</c:v>
                </c:pt>
                <c:pt idx="123">
                  <c:v>-7.06130981</c:v>
                </c:pt>
                <c:pt idx="124">
                  <c:v>-7.1115722699999999</c:v>
                </c:pt>
                <c:pt idx="125">
                  <c:v>-7.1553039600000004</c:v>
                </c:pt>
                <c:pt idx="126">
                  <c:v>-7.2016906699999996</c:v>
                </c:pt>
                <c:pt idx="127">
                  <c:v>-7.2016906699999996</c:v>
                </c:pt>
                <c:pt idx="128">
                  <c:v>-7.2485351600000003</c:v>
                </c:pt>
                <c:pt idx="129">
                  <c:v>-7.2948608400000001</c:v>
                </c:pt>
                <c:pt idx="130">
                  <c:v>-7.3418273899999997</c:v>
                </c:pt>
                <c:pt idx="131">
                  <c:v>-7.3915710399999996</c:v>
                </c:pt>
                <c:pt idx="132">
                  <c:v>-7.4349365199999999</c:v>
                </c:pt>
                <c:pt idx="133">
                  <c:v>-7.4349365199999999</c:v>
                </c:pt>
                <c:pt idx="134">
                  <c:v>-7.4747924799999996</c:v>
                </c:pt>
                <c:pt idx="135">
                  <c:v>-7.5245971699999998</c:v>
                </c:pt>
                <c:pt idx="136">
                  <c:v>-7.5680236799999996</c:v>
                </c:pt>
                <c:pt idx="137">
                  <c:v>-7.5680236799999996</c:v>
                </c:pt>
                <c:pt idx="138">
                  <c:v>-7.6579589800000001</c:v>
                </c:pt>
                <c:pt idx="139">
                  <c:v>-7.6579589800000001</c:v>
                </c:pt>
                <c:pt idx="140">
                  <c:v>-7.7087402300000001</c:v>
                </c:pt>
                <c:pt idx="141">
                  <c:v>-7.7521972699999999</c:v>
                </c:pt>
                <c:pt idx="142">
                  <c:v>-7.7939453099999998</c:v>
                </c:pt>
                <c:pt idx="143">
                  <c:v>-7.7939453099999998</c:v>
                </c:pt>
                <c:pt idx="144">
                  <c:v>-7.83712769</c:v>
                </c:pt>
                <c:pt idx="145">
                  <c:v>-7.8872985800000004</c:v>
                </c:pt>
                <c:pt idx="146">
                  <c:v>-7.9345397899999996</c:v>
                </c:pt>
                <c:pt idx="147">
                  <c:v>-7.9778442399999996</c:v>
                </c:pt>
                <c:pt idx="148">
                  <c:v>-8.0249328599999998</c:v>
                </c:pt>
                <c:pt idx="149">
                  <c:v>-8.0715942399999996</c:v>
                </c:pt>
                <c:pt idx="150">
                  <c:v>-8.0715942399999996</c:v>
                </c:pt>
                <c:pt idx="151">
                  <c:v>-8.1157226599999994</c:v>
                </c:pt>
                <c:pt idx="152">
                  <c:v>-8.1620788599999994</c:v>
                </c:pt>
                <c:pt idx="153">
                  <c:v>-8.2083129899999996</c:v>
                </c:pt>
                <c:pt idx="154">
                  <c:v>-8.2083129899999996</c:v>
                </c:pt>
                <c:pt idx="155">
                  <c:v>-8.2518920900000001</c:v>
                </c:pt>
                <c:pt idx="156">
                  <c:v>-8.3453979500000006</c:v>
                </c:pt>
                <c:pt idx="157">
                  <c:v>-8.3453979500000006</c:v>
                </c:pt>
                <c:pt idx="158">
                  <c:v>-8.3919067399999996</c:v>
                </c:pt>
                <c:pt idx="159">
                  <c:v>-8.4351501500000001</c:v>
                </c:pt>
                <c:pt idx="160">
                  <c:v>-8.4351501500000001</c:v>
                </c:pt>
                <c:pt idx="161">
                  <c:v>-8.4847717300000003</c:v>
                </c:pt>
                <c:pt idx="162">
                  <c:v>-8.5284118699999993</c:v>
                </c:pt>
                <c:pt idx="163">
                  <c:v>-8.5713501000000001</c:v>
                </c:pt>
                <c:pt idx="164">
                  <c:v>-8.5713501000000001</c:v>
                </c:pt>
                <c:pt idx="165">
                  <c:v>-8.6650085400000005</c:v>
                </c:pt>
                <c:pt idx="166">
                  <c:v>-8.7151489299999998</c:v>
                </c:pt>
                <c:pt idx="167">
                  <c:v>-8.7151489299999998</c:v>
                </c:pt>
                <c:pt idx="168">
                  <c:v>-8.7583618199999993</c:v>
                </c:pt>
                <c:pt idx="169">
                  <c:v>-8.8019409199999998</c:v>
                </c:pt>
                <c:pt idx="170">
                  <c:v>-8.8019409199999998</c:v>
                </c:pt>
                <c:pt idx="171">
                  <c:v>-8.8523864700000008</c:v>
                </c:pt>
                <c:pt idx="172">
                  <c:v>-8.8955993699999993</c:v>
                </c:pt>
                <c:pt idx="173">
                  <c:v>-8.9390564000000001</c:v>
                </c:pt>
                <c:pt idx="174">
                  <c:v>-8.9883117699999993</c:v>
                </c:pt>
                <c:pt idx="175">
                  <c:v>-9.03482056</c:v>
                </c:pt>
                <c:pt idx="176">
                  <c:v>-9.0782775900000008</c:v>
                </c:pt>
                <c:pt idx="177">
                  <c:v>-9.0782775900000008</c:v>
                </c:pt>
                <c:pt idx="178">
                  <c:v>-9.1250305199999993</c:v>
                </c:pt>
                <c:pt idx="179">
                  <c:v>-9.1714172400000002</c:v>
                </c:pt>
                <c:pt idx="180">
                  <c:v>-9.1714172400000002</c:v>
                </c:pt>
                <c:pt idx="181">
                  <c:v>-9.2149963400000008</c:v>
                </c:pt>
                <c:pt idx="182">
                  <c:v>-9.2651672400000002</c:v>
                </c:pt>
                <c:pt idx="183">
                  <c:v>-9.3085632300000007</c:v>
                </c:pt>
                <c:pt idx="184">
                  <c:v>-9.3518066399999995</c:v>
                </c:pt>
                <c:pt idx="185">
                  <c:v>-9.40148926</c:v>
                </c:pt>
                <c:pt idx="186">
                  <c:v>-9.4448852500000005</c:v>
                </c:pt>
                <c:pt idx="187">
                  <c:v>-9.4448852500000005</c:v>
                </c:pt>
                <c:pt idx="188">
                  <c:v>-9.4919738799999998</c:v>
                </c:pt>
                <c:pt idx="189">
                  <c:v>-9.5388488799999998</c:v>
                </c:pt>
                <c:pt idx="190">
                  <c:v>-9.58508301</c:v>
                </c:pt>
                <c:pt idx="191">
                  <c:v>-9.58508301</c:v>
                </c:pt>
                <c:pt idx="192">
                  <c:v>-9.6712341300000002</c:v>
                </c:pt>
                <c:pt idx="193">
                  <c:v>-9.6712341300000002</c:v>
                </c:pt>
                <c:pt idx="194">
                  <c:v>-9.7215270999999994</c:v>
                </c:pt>
                <c:pt idx="195">
                  <c:v>-9.7649231000000007</c:v>
                </c:pt>
                <c:pt idx="196">
                  <c:v>-9.8148803699999991</c:v>
                </c:pt>
                <c:pt idx="197">
                  <c:v>-9.8148803699999991</c:v>
                </c:pt>
                <c:pt idx="198">
                  <c:v>-9.8617858900000002</c:v>
                </c:pt>
                <c:pt idx="199">
                  <c:v>-9.9084777800000001</c:v>
                </c:pt>
                <c:pt idx="200">
                  <c:v>-9.9513549799999996</c:v>
                </c:pt>
                <c:pt idx="201">
                  <c:v>-10.001922609999999</c:v>
                </c:pt>
                <c:pt idx="202">
                  <c:v>-10.045227049999999</c:v>
                </c:pt>
                <c:pt idx="203">
                  <c:v>-10.045227049999999</c:v>
                </c:pt>
                <c:pt idx="204">
                  <c:v>-10.09405518</c:v>
                </c:pt>
                <c:pt idx="205">
                  <c:v>-10.137939449999999</c:v>
                </c:pt>
                <c:pt idx="206">
                  <c:v>-10.18136597</c:v>
                </c:pt>
                <c:pt idx="207">
                  <c:v>-10.18136597</c:v>
                </c:pt>
                <c:pt idx="208">
                  <c:v>-10.23184204</c:v>
                </c:pt>
                <c:pt idx="209">
                  <c:v>-10.275421140000001</c:v>
                </c:pt>
                <c:pt idx="210">
                  <c:v>-10.319000239999999</c:v>
                </c:pt>
                <c:pt idx="211">
                  <c:v>-10.368530270000001</c:v>
                </c:pt>
                <c:pt idx="212">
                  <c:v>-10.41171265</c:v>
                </c:pt>
                <c:pt idx="213">
                  <c:v>-10.41171265</c:v>
                </c:pt>
                <c:pt idx="214">
                  <c:v>-10.458099369999999</c:v>
                </c:pt>
                <c:pt idx="215">
                  <c:v>-10.505432130000001</c:v>
                </c:pt>
                <c:pt idx="216">
                  <c:v>-10.54907227</c:v>
                </c:pt>
                <c:pt idx="217">
                  <c:v>-10.54907227</c:v>
                </c:pt>
                <c:pt idx="218">
                  <c:v>-10.59863281</c:v>
                </c:pt>
                <c:pt idx="219">
                  <c:v>-10.68432617</c:v>
                </c:pt>
                <c:pt idx="220">
                  <c:v>-10.68432617</c:v>
                </c:pt>
                <c:pt idx="221">
                  <c:v>-10.729248050000001</c:v>
                </c:pt>
                <c:pt idx="222">
                  <c:v>-10.76379395</c:v>
                </c:pt>
                <c:pt idx="223">
                  <c:v>-10.76379395</c:v>
                </c:pt>
                <c:pt idx="224">
                  <c:v>-10.79855347</c:v>
                </c:pt>
                <c:pt idx="225">
                  <c:v>-10.83737183</c:v>
                </c:pt>
                <c:pt idx="226">
                  <c:v>-10.8812561</c:v>
                </c:pt>
                <c:pt idx="227">
                  <c:v>-10.8812561</c:v>
                </c:pt>
                <c:pt idx="228">
                  <c:v>-10.95162964</c:v>
                </c:pt>
                <c:pt idx="229">
                  <c:v>-10.95162964</c:v>
                </c:pt>
                <c:pt idx="230">
                  <c:v>-10.994903559999999</c:v>
                </c:pt>
                <c:pt idx="231">
                  <c:v>-11.03308105</c:v>
                </c:pt>
                <c:pt idx="232">
                  <c:v>-11.0786438</c:v>
                </c:pt>
                <c:pt idx="233">
                  <c:v>-11.0786438</c:v>
                </c:pt>
                <c:pt idx="234">
                  <c:v>-11.12689209</c:v>
                </c:pt>
                <c:pt idx="235">
                  <c:v>-11.17349243</c:v>
                </c:pt>
                <c:pt idx="236">
                  <c:v>-11.226837160000001</c:v>
                </c:pt>
                <c:pt idx="237">
                  <c:v>-11.27566528</c:v>
                </c:pt>
                <c:pt idx="238">
                  <c:v>-11.32748413</c:v>
                </c:pt>
                <c:pt idx="239">
                  <c:v>-11.32748413</c:v>
                </c:pt>
                <c:pt idx="240">
                  <c:v>-11.39660645</c:v>
                </c:pt>
                <c:pt idx="241">
                  <c:v>-11.4359436</c:v>
                </c:pt>
                <c:pt idx="242">
                  <c:v>-11.4359436</c:v>
                </c:pt>
                <c:pt idx="243">
                  <c:v>-11.481079100000001</c:v>
                </c:pt>
                <c:pt idx="244">
                  <c:v>-11.530548100000001</c:v>
                </c:pt>
                <c:pt idx="245">
                  <c:v>-11.575164790000001</c:v>
                </c:pt>
                <c:pt idx="246">
                  <c:v>-11.575164790000001</c:v>
                </c:pt>
                <c:pt idx="247">
                  <c:v>-11.668914790000001</c:v>
                </c:pt>
                <c:pt idx="248">
                  <c:v>-11.71548462</c:v>
                </c:pt>
                <c:pt idx="249">
                  <c:v>-11.71548462</c:v>
                </c:pt>
                <c:pt idx="250">
                  <c:v>-11.75854492</c:v>
                </c:pt>
                <c:pt idx="251">
                  <c:v>-11.80514526</c:v>
                </c:pt>
                <c:pt idx="252">
                  <c:v>-11.80514526</c:v>
                </c:pt>
                <c:pt idx="253">
                  <c:v>-11.84783936</c:v>
                </c:pt>
                <c:pt idx="254">
                  <c:v>-11.896911619999999</c:v>
                </c:pt>
                <c:pt idx="255">
                  <c:v>-11.943908690000001</c:v>
                </c:pt>
                <c:pt idx="256">
                  <c:v>-11.99197388</c:v>
                </c:pt>
                <c:pt idx="257">
                  <c:v>-12.03439331</c:v>
                </c:pt>
                <c:pt idx="258">
                  <c:v>-12.08007813</c:v>
                </c:pt>
                <c:pt idx="259">
                  <c:v>-12.08007813</c:v>
                </c:pt>
                <c:pt idx="260">
                  <c:v>-12.122039790000001</c:v>
                </c:pt>
                <c:pt idx="261">
                  <c:v>-12.168518069999999</c:v>
                </c:pt>
                <c:pt idx="262">
                  <c:v>-12.21179199</c:v>
                </c:pt>
                <c:pt idx="263">
                  <c:v>-12.21179199</c:v>
                </c:pt>
                <c:pt idx="264">
                  <c:v>-12.307922359999999</c:v>
                </c:pt>
                <c:pt idx="265">
                  <c:v>-12.307922359999999</c:v>
                </c:pt>
                <c:pt idx="266">
                  <c:v>-12.35040283</c:v>
                </c:pt>
                <c:pt idx="267">
                  <c:v>-12.39648438</c:v>
                </c:pt>
                <c:pt idx="268">
                  <c:v>-12.43878174</c:v>
                </c:pt>
                <c:pt idx="269">
                  <c:v>-12.43878174</c:v>
                </c:pt>
                <c:pt idx="270">
                  <c:v>-12.487487789999999</c:v>
                </c:pt>
                <c:pt idx="271">
                  <c:v>-12.530456539999999</c:v>
                </c:pt>
                <c:pt idx="272">
                  <c:v>-12.57803345</c:v>
                </c:pt>
                <c:pt idx="273">
                  <c:v>-12.624114990000001</c:v>
                </c:pt>
                <c:pt idx="274">
                  <c:v>-12.66687012</c:v>
                </c:pt>
                <c:pt idx="275">
                  <c:v>-12.66687012</c:v>
                </c:pt>
                <c:pt idx="276">
                  <c:v>-12.715911869999999</c:v>
                </c:pt>
                <c:pt idx="277">
                  <c:v>-12.75488281</c:v>
                </c:pt>
                <c:pt idx="278">
                  <c:v>-12.803985600000001</c:v>
                </c:pt>
                <c:pt idx="279">
                  <c:v>-12.803985600000001</c:v>
                </c:pt>
                <c:pt idx="280">
                  <c:v>-12.8475647</c:v>
                </c:pt>
                <c:pt idx="281">
                  <c:v>-12.89733887</c:v>
                </c:pt>
                <c:pt idx="282">
                  <c:v>-12.940856930000001</c:v>
                </c:pt>
                <c:pt idx="283">
                  <c:v>-12.987731930000001</c:v>
                </c:pt>
                <c:pt idx="284">
                  <c:v>-13.030761719999999</c:v>
                </c:pt>
                <c:pt idx="285">
                  <c:v>-13.030761719999999</c:v>
                </c:pt>
                <c:pt idx="286">
                  <c:v>-13.080169679999999</c:v>
                </c:pt>
                <c:pt idx="287">
                  <c:v>-13.12564087</c:v>
                </c:pt>
                <c:pt idx="288">
                  <c:v>-13.16790771</c:v>
                </c:pt>
                <c:pt idx="289">
                  <c:v>-13.16790771</c:v>
                </c:pt>
                <c:pt idx="290">
                  <c:v>-13.26107788</c:v>
                </c:pt>
                <c:pt idx="291">
                  <c:v>-13.304656980000001</c:v>
                </c:pt>
                <c:pt idx="292">
                  <c:v>-13.304656980000001</c:v>
                </c:pt>
                <c:pt idx="293">
                  <c:v>-13.35220337</c:v>
                </c:pt>
                <c:pt idx="294">
                  <c:v>-13.4019165</c:v>
                </c:pt>
                <c:pt idx="295">
                  <c:v>-13.444427490000001</c:v>
                </c:pt>
                <c:pt idx="296">
                  <c:v>-13.444427490000001</c:v>
                </c:pt>
                <c:pt idx="297">
                  <c:v>-13.490783690000001</c:v>
                </c:pt>
                <c:pt idx="298">
                  <c:v>-13.533843989999999</c:v>
                </c:pt>
                <c:pt idx="299">
                  <c:v>-13.533843989999999</c:v>
                </c:pt>
                <c:pt idx="300">
                  <c:v>-13.62609863</c:v>
                </c:pt>
                <c:pt idx="301">
                  <c:v>-13.67227173</c:v>
                </c:pt>
                <c:pt idx="302">
                  <c:v>-13.67227173</c:v>
                </c:pt>
                <c:pt idx="303">
                  <c:v>-13.721466059999999</c:v>
                </c:pt>
                <c:pt idx="304">
                  <c:v>-13.761352540000001</c:v>
                </c:pt>
                <c:pt idx="305">
                  <c:v>-13.761352540000001</c:v>
                </c:pt>
                <c:pt idx="306">
                  <c:v>-13.81002808</c:v>
                </c:pt>
                <c:pt idx="307">
                  <c:v>-13.856170649999999</c:v>
                </c:pt>
                <c:pt idx="308">
                  <c:v>-13.89852905</c:v>
                </c:pt>
                <c:pt idx="309">
                  <c:v>-13.944091800000001</c:v>
                </c:pt>
                <c:pt idx="310">
                  <c:v>-13.992462160000001</c:v>
                </c:pt>
                <c:pt idx="311">
                  <c:v>-14.033966059999999</c:v>
                </c:pt>
                <c:pt idx="312">
                  <c:v>-14.033966059999999</c:v>
                </c:pt>
                <c:pt idx="313">
                  <c:v>-14.078125</c:v>
                </c:pt>
                <c:pt idx="314">
                  <c:v>-14.113555910000001</c:v>
                </c:pt>
                <c:pt idx="315">
                  <c:v>-14.113555910000001</c:v>
                </c:pt>
                <c:pt idx="316">
                  <c:v>-14.123931880000001</c:v>
                </c:pt>
                <c:pt idx="317">
                  <c:v>-14.125549319999999</c:v>
                </c:pt>
                <c:pt idx="318">
                  <c:v>-14.123870849999999</c:v>
                </c:pt>
                <c:pt idx="319">
                  <c:v>-14.12362671</c:v>
                </c:pt>
                <c:pt idx="320">
                  <c:v>-14.12362671</c:v>
                </c:pt>
                <c:pt idx="321">
                  <c:v>-14.123779300000001</c:v>
                </c:pt>
                <c:pt idx="322">
                  <c:v>-14.123779300000001</c:v>
                </c:pt>
                <c:pt idx="323">
                  <c:v>-14.12316895</c:v>
                </c:pt>
                <c:pt idx="324">
                  <c:v>-14.12286377</c:v>
                </c:pt>
                <c:pt idx="325">
                  <c:v>-14.12341309</c:v>
                </c:pt>
                <c:pt idx="326">
                  <c:v>-14.12341309</c:v>
                </c:pt>
                <c:pt idx="327">
                  <c:v>-14.12286377</c:v>
                </c:pt>
                <c:pt idx="328">
                  <c:v>-14.12286377</c:v>
                </c:pt>
                <c:pt idx="329">
                  <c:v>-14.12258911</c:v>
                </c:pt>
                <c:pt idx="330">
                  <c:v>-14.123474119999999</c:v>
                </c:pt>
                <c:pt idx="331">
                  <c:v>-14.12310791</c:v>
                </c:pt>
                <c:pt idx="332">
                  <c:v>-14.12310791</c:v>
                </c:pt>
                <c:pt idx="333">
                  <c:v>-14.123260500000001</c:v>
                </c:pt>
                <c:pt idx="334">
                  <c:v>-14.1229248</c:v>
                </c:pt>
                <c:pt idx="335">
                  <c:v>-14.123596190000001</c:v>
                </c:pt>
                <c:pt idx="336">
                  <c:v>-14.1229248</c:v>
                </c:pt>
                <c:pt idx="337">
                  <c:v>-14.12356567</c:v>
                </c:pt>
                <c:pt idx="338">
                  <c:v>-14.12298584</c:v>
                </c:pt>
                <c:pt idx="339">
                  <c:v>-14.12298584</c:v>
                </c:pt>
                <c:pt idx="340">
                  <c:v>-14.123077390000001</c:v>
                </c:pt>
                <c:pt idx="341">
                  <c:v>-14.12304688</c:v>
                </c:pt>
                <c:pt idx="342">
                  <c:v>-14.12304688</c:v>
                </c:pt>
                <c:pt idx="343">
                  <c:v>-14.123352049999999</c:v>
                </c:pt>
                <c:pt idx="344">
                  <c:v>-14.12322998</c:v>
                </c:pt>
                <c:pt idx="345">
                  <c:v>-14.123077390000001</c:v>
                </c:pt>
                <c:pt idx="346">
                  <c:v>-14.123535159999999</c:v>
                </c:pt>
                <c:pt idx="347">
                  <c:v>-14.12350464</c:v>
                </c:pt>
                <c:pt idx="348">
                  <c:v>-14.12219238</c:v>
                </c:pt>
                <c:pt idx="349">
                  <c:v>-14.12219238</c:v>
                </c:pt>
                <c:pt idx="350">
                  <c:v>-14.123077390000001</c:v>
                </c:pt>
                <c:pt idx="351">
                  <c:v>-14.122833249999999</c:v>
                </c:pt>
                <c:pt idx="352">
                  <c:v>-14.12322998</c:v>
                </c:pt>
                <c:pt idx="353">
                  <c:v>-14.12322998</c:v>
                </c:pt>
                <c:pt idx="354">
                  <c:v>-14.123535159999999</c:v>
                </c:pt>
                <c:pt idx="355">
                  <c:v>-14.12252808</c:v>
                </c:pt>
                <c:pt idx="356">
                  <c:v>-14.12322998</c:v>
                </c:pt>
                <c:pt idx="357">
                  <c:v>-14.12341309</c:v>
                </c:pt>
                <c:pt idx="358">
                  <c:v>-14.12319946</c:v>
                </c:pt>
                <c:pt idx="359">
                  <c:v>-14.12319946</c:v>
                </c:pt>
                <c:pt idx="360">
                  <c:v>-14.1229248</c:v>
                </c:pt>
                <c:pt idx="361">
                  <c:v>-14.123077390000001</c:v>
                </c:pt>
                <c:pt idx="362">
                  <c:v>-14.122833249999999</c:v>
                </c:pt>
                <c:pt idx="363">
                  <c:v>-14.122833249999999</c:v>
                </c:pt>
                <c:pt idx="364">
                  <c:v>-14.12258911</c:v>
                </c:pt>
                <c:pt idx="365">
                  <c:v>-14.12258911</c:v>
                </c:pt>
                <c:pt idx="366">
                  <c:v>-14.12329102</c:v>
                </c:pt>
                <c:pt idx="367">
                  <c:v>-14.123474119999999</c:v>
                </c:pt>
                <c:pt idx="368">
                  <c:v>-14.12322998</c:v>
                </c:pt>
                <c:pt idx="369">
                  <c:v>-14.12322998</c:v>
                </c:pt>
                <c:pt idx="370">
                  <c:v>-14.122955320000001</c:v>
                </c:pt>
                <c:pt idx="371">
                  <c:v>-14.12277222</c:v>
                </c:pt>
                <c:pt idx="372">
                  <c:v>-14.1234436</c:v>
                </c:pt>
                <c:pt idx="373">
                  <c:v>-14.12319946</c:v>
                </c:pt>
                <c:pt idx="374">
                  <c:v>-14.1229248</c:v>
                </c:pt>
                <c:pt idx="375">
                  <c:v>-14.123138429999999</c:v>
                </c:pt>
                <c:pt idx="376">
                  <c:v>-14.123138429999999</c:v>
                </c:pt>
                <c:pt idx="377">
                  <c:v>-14.12277222</c:v>
                </c:pt>
                <c:pt idx="378">
                  <c:v>-14.1234436</c:v>
                </c:pt>
                <c:pt idx="379">
                  <c:v>-14.1234436</c:v>
                </c:pt>
                <c:pt idx="380">
                  <c:v>-14.122558590000001</c:v>
                </c:pt>
                <c:pt idx="381">
                  <c:v>-14.12258911</c:v>
                </c:pt>
                <c:pt idx="382">
                  <c:v>-14.12258911</c:v>
                </c:pt>
                <c:pt idx="383">
                  <c:v>-14.12341309</c:v>
                </c:pt>
                <c:pt idx="384">
                  <c:v>-14.123474119999999</c:v>
                </c:pt>
                <c:pt idx="385">
                  <c:v>-14.122436520000001</c:v>
                </c:pt>
                <c:pt idx="386">
                  <c:v>-14.122436520000001</c:v>
                </c:pt>
                <c:pt idx="387">
                  <c:v>-14.122955320000001</c:v>
                </c:pt>
                <c:pt idx="388">
                  <c:v>-14.123260500000001</c:v>
                </c:pt>
                <c:pt idx="389">
                  <c:v>-14.12280273</c:v>
                </c:pt>
                <c:pt idx="390">
                  <c:v>-14.122741700000001</c:v>
                </c:pt>
                <c:pt idx="391">
                  <c:v>-14.12338257</c:v>
                </c:pt>
                <c:pt idx="392">
                  <c:v>-14.12338257</c:v>
                </c:pt>
                <c:pt idx="393">
                  <c:v>-14.12289429</c:v>
                </c:pt>
                <c:pt idx="394">
                  <c:v>-14.12298584</c:v>
                </c:pt>
                <c:pt idx="395">
                  <c:v>-14.122741700000001</c:v>
                </c:pt>
                <c:pt idx="396">
                  <c:v>-14.122741700000001</c:v>
                </c:pt>
                <c:pt idx="397">
                  <c:v>-14.122833249999999</c:v>
                </c:pt>
                <c:pt idx="398">
                  <c:v>-14.12332153</c:v>
                </c:pt>
                <c:pt idx="399">
                  <c:v>-14.12298584</c:v>
                </c:pt>
                <c:pt idx="400">
                  <c:v>-14.123474119999999</c:v>
                </c:pt>
                <c:pt idx="401">
                  <c:v>-14.123474119999999</c:v>
                </c:pt>
                <c:pt idx="402">
                  <c:v>-14.12304688</c:v>
                </c:pt>
                <c:pt idx="403">
                  <c:v>-14.12310791</c:v>
                </c:pt>
                <c:pt idx="404">
                  <c:v>-14.123260500000001</c:v>
                </c:pt>
                <c:pt idx="405">
                  <c:v>-14.123260500000001</c:v>
                </c:pt>
                <c:pt idx="406">
                  <c:v>-14.186431880000001</c:v>
                </c:pt>
                <c:pt idx="407">
                  <c:v>-14.186431880000001</c:v>
                </c:pt>
                <c:pt idx="408">
                  <c:v>-14.22949219</c:v>
                </c:pt>
                <c:pt idx="409">
                  <c:v>-14.26315308</c:v>
                </c:pt>
                <c:pt idx="410">
                  <c:v>-14.28652954</c:v>
                </c:pt>
                <c:pt idx="411">
                  <c:v>-14.28652954</c:v>
                </c:pt>
                <c:pt idx="412">
                  <c:v>-14.30828857</c:v>
                </c:pt>
                <c:pt idx="413">
                  <c:v>-14.32592773</c:v>
                </c:pt>
                <c:pt idx="414">
                  <c:v>-14.32592773</c:v>
                </c:pt>
                <c:pt idx="415">
                  <c:v>-14.33892822</c:v>
                </c:pt>
                <c:pt idx="416">
                  <c:v>-14.35604858</c:v>
                </c:pt>
                <c:pt idx="417">
                  <c:v>-14.35604858</c:v>
                </c:pt>
                <c:pt idx="418">
                  <c:v>-14.360595699999999</c:v>
                </c:pt>
                <c:pt idx="419">
                  <c:v>-14.36401367</c:v>
                </c:pt>
                <c:pt idx="420">
                  <c:v>-14.36947632</c:v>
                </c:pt>
                <c:pt idx="421">
                  <c:v>-14.36947632</c:v>
                </c:pt>
                <c:pt idx="422">
                  <c:v>-14.37487793</c:v>
                </c:pt>
                <c:pt idx="423">
                  <c:v>-14.37625122</c:v>
                </c:pt>
                <c:pt idx="424">
                  <c:v>-14.37625122</c:v>
                </c:pt>
                <c:pt idx="425">
                  <c:v>-14.38015747</c:v>
                </c:pt>
                <c:pt idx="426">
                  <c:v>-14.38546753</c:v>
                </c:pt>
                <c:pt idx="427">
                  <c:v>-14.38546753</c:v>
                </c:pt>
                <c:pt idx="428">
                  <c:v>-14.38580322</c:v>
                </c:pt>
                <c:pt idx="429">
                  <c:v>-14.38586426</c:v>
                </c:pt>
                <c:pt idx="430">
                  <c:v>-14.38586426</c:v>
                </c:pt>
                <c:pt idx="431">
                  <c:v>-14.391510009999999</c:v>
                </c:pt>
                <c:pt idx="432">
                  <c:v>-14.39529419</c:v>
                </c:pt>
                <c:pt idx="433">
                  <c:v>-14.39602661</c:v>
                </c:pt>
                <c:pt idx="434">
                  <c:v>-14.398803709999999</c:v>
                </c:pt>
                <c:pt idx="435">
                  <c:v>-14.40267944</c:v>
                </c:pt>
                <c:pt idx="436">
                  <c:v>-14.40158081</c:v>
                </c:pt>
                <c:pt idx="437">
                  <c:v>-14.40158081</c:v>
                </c:pt>
                <c:pt idx="438">
                  <c:v>-14.401733399999999</c:v>
                </c:pt>
                <c:pt idx="439">
                  <c:v>-14.402771</c:v>
                </c:pt>
                <c:pt idx="440">
                  <c:v>-14.402771</c:v>
                </c:pt>
                <c:pt idx="441">
                  <c:v>-14.405029300000001</c:v>
                </c:pt>
                <c:pt idx="442">
                  <c:v>-14.4078064</c:v>
                </c:pt>
                <c:pt idx="443">
                  <c:v>-14.4078064</c:v>
                </c:pt>
                <c:pt idx="444">
                  <c:v>-14.409362789999999</c:v>
                </c:pt>
                <c:pt idx="445">
                  <c:v>-14.41186523</c:v>
                </c:pt>
                <c:pt idx="446">
                  <c:v>-14.412719729999999</c:v>
                </c:pt>
                <c:pt idx="447">
                  <c:v>-14.412719729999999</c:v>
                </c:pt>
                <c:pt idx="448">
                  <c:v>-14.41479492</c:v>
                </c:pt>
                <c:pt idx="449">
                  <c:v>-14.41482544</c:v>
                </c:pt>
                <c:pt idx="450">
                  <c:v>-14.41482544</c:v>
                </c:pt>
                <c:pt idx="451">
                  <c:v>-14.41744995</c:v>
                </c:pt>
                <c:pt idx="452">
                  <c:v>-14.42178345</c:v>
                </c:pt>
                <c:pt idx="453">
                  <c:v>-14.42178345</c:v>
                </c:pt>
                <c:pt idx="454">
                  <c:v>-14.417694089999999</c:v>
                </c:pt>
                <c:pt idx="455">
                  <c:v>-14.4197998</c:v>
                </c:pt>
                <c:pt idx="456">
                  <c:v>-14.42263794</c:v>
                </c:pt>
                <c:pt idx="457">
                  <c:v>-14.42263794</c:v>
                </c:pt>
                <c:pt idx="458">
                  <c:v>-14.425170899999999</c:v>
                </c:pt>
                <c:pt idx="459">
                  <c:v>-14.419830320000001</c:v>
                </c:pt>
                <c:pt idx="460">
                  <c:v>-14.420013429999999</c:v>
                </c:pt>
                <c:pt idx="461">
                  <c:v>-14.42111206</c:v>
                </c:pt>
                <c:pt idx="462">
                  <c:v>-14.42623901</c:v>
                </c:pt>
                <c:pt idx="463">
                  <c:v>-14.42623901</c:v>
                </c:pt>
                <c:pt idx="464">
                  <c:v>-14.4307251</c:v>
                </c:pt>
                <c:pt idx="465">
                  <c:v>-14.428497309999999</c:v>
                </c:pt>
                <c:pt idx="466">
                  <c:v>-14.42703247</c:v>
                </c:pt>
                <c:pt idx="467">
                  <c:v>-14.42703247</c:v>
                </c:pt>
                <c:pt idx="468">
                  <c:v>-14.43463135</c:v>
                </c:pt>
                <c:pt idx="469">
                  <c:v>-14.43463135</c:v>
                </c:pt>
                <c:pt idx="470">
                  <c:v>-14.434143069999999</c:v>
                </c:pt>
                <c:pt idx="471">
                  <c:v>-14.43347168</c:v>
                </c:pt>
                <c:pt idx="472">
                  <c:v>-14.432464599999999</c:v>
                </c:pt>
                <c:pt idx="473">
                  <c:v>-14.432464599999999</c:v>
                </c:pt>
                <c:pt idx="474">
                  <c:v>-14.43621826</c:v>
                </c:pt>
                <c:pt idx="475">
                  <c:v>-14.4390564</c:v>
                </c:pt>
                <c:pt idx="476">
                  <c:v>-14.4390564</c:v>
                </c:pt>
                <c:pt idx="477">
                  <c:v>-14.43792725</c:v>
                </c:pt>
                <c:pt idx="478">
                  <c:v>-14.440917969999999</c:v>
                </c:pt>
                <c:pt idx="479">
                  <c:v>-14.440917969999999</c:v>
                </c:pt>
                <c:pt idx="480">
                  <c:v>-14.4447937</c:v>
                </c:pt>
                <c:pt idx="481">
                  <c:v>-14.437133790000001</c:v>
                </c:pt>
                <c:pt idx="482">
                  <c:v>-14.43600464</c:v>
                </c:pt>
                <c:pt idx="483">
                  <c:v>-14.43600464</c:v>
                </c:pt>
                <c:pt idx="484">
                  <c:v>-14.43411255</c:v>
                </c:pt>
                <c:pt idx="485">
                  <c:v>-14.436614990000001</c:v>
                </c:pt>
                <c:pt idx="486">
                  <c:v>-14.441894530000001</c:v>
                </c:pt>
                <c:pt idx="487">
                  <c:v>-14.448608399999999</c:v>
                </c:pt>
                <c:pt idx="488">
                  <c:v>-14.44561768</c:v>
                </c:pt>
                <c:pt idx="489">
                  <c:v>-14.44561768</c:v>
                </c:pt>
                <c:pt idx="490">
                  <c:v>-14.44284058</c:v>
                </c:pt>
                <c:pt idx="491">
                  <c:v>-14.44784546</c:v>
                </c:pt>
                <c:pt idx="492">
                  <c:v>-14.449188230000001</c:v>
                </c:pt>
                <c:pt idx="493">
                  <c:v>-14.449188230000001</c:v>
                </c:pt>
                <c:pt idx="494">
                  <c:v>-14.44692993</c:v>
                </c:pt>
                <c:pt idx="495">
                  <c:v>-14.44845581</c:v>
                </c:pt>
                <c:pt idx="496">
                  <c:v>-14.451904300000001</c:v>
                </c:pt>
                <c:pt idx="497">
                  <c:v>-14.452453609999999</c:v>
                </c:pt>
                <c:pt idx="498">
                  <c:v>-14.45202637</c:v>
                </c:pt>
                <c:pt idx="499">
                  <c:v>-14.45202637</c:v>
                </c:pt>
                <c:pt idx="500">
                  <c:v>-14.450439449999999</c:v>
                </c:pt>
                <c:pt idx="501">
                  <c:v>-14.45019531</c:v>
                </c:pt>
                <c:pt idx="502">
                  <c:v>-14.45169067</c:v>
                </c:pt>
                <c:pt idx="503">
                  <c:v>-14.45169067</c:v>
                </c:pt>
                <c:pt idx="504">
                  <c:v>-14.455169679999999</c:v>
                </c:pt>
                <c:pt idx="505">
                  <c:v>-14.455169679999999</c:v>
                </c:pt>
                <c:pt idx="506">
                  <c:v>-14.45300293</c:v>
                </c:pt>
                <c:pt idx="507">
                  <c:v>-14.453399660000001</c:v>
                </c:pt>
                <c:pt idx="508">
                  <c:v>-14.45370483</c:v>
                </c:pt>
                <c:pt idx="509">
                  <c:v>-14.45370483</c:v>
                </c:pt>
                <c:pt idx="510">
                  <c:v>-14.45483398</c:v>
                </c:pt>
                <c:pt idx="511">
                  <c:v>-14.45681763</c:v>
                </c:pt>
                <c:pt idx="512">
                  <c:v>-14.462280270000001</c:v>
                </c:pt>
                <c:pt idx="513">
                  <c:v>-14.45828247</c:v>
                </c:pt>
                <c:pt idx="514">
                  <c:v>-14.45767212</c:v>
                </c:pt>
                <c:pt idx="515">
                  <c:v>-14.45767212</c:v>
                </c:pt>
                <c:pt idx="516">
                  <c:v>-14.462921140000001</c:v>
                </c:pt>
                <c:pt idx="517">
                  <c:v>-14.46166992</c:v>
                </c:pt>
                <c:pt idx="518">
                  <c:v>-14.46243286</c:v>
                </c:pt>
                <c:pt idx="519">
                  <c:v>-14.46243286</c:v>
                </c:pt>
                <c:pt idx="520">
                  <c:v>-14.46307373</c:v>
                </c:pt>
                <c:pt idx="521">
                  <c:v>-14.46374512</c:v>
                </c:pt>
                <c:pt idx="522">
                  <c:v>-14.464569089999999</c:v>
                </c:pt>
                <c:pt idx="523">
                  <c:v>-14.46612549</c:v>
                </c:pt>
                <c:pt idx="524">
                  <c:v>-14.465454100000001</c:v>
                </c:pt>
                <c:pt idx="525">
                  <c:v>-14.465454100000001</c:v>
                </c:pt>
                <c:pt idx="526">
                  <c:v>-14.465911869999999</c:v>
                </c:pt>
                <c:pt idx="527">
                  <c:v>-14.46664429</c:v>
                </c:pt>
                <c:pt idx="528">
                  <c:v>-14.4708252</c:v>
                </c:pt>
                <c:pt idx="529">
                  <c:v>-14.4708252</c:v>
                </c:pt>
                <c:pt idx="530">
                  <c:v>-14.47055054</c:v>
                </c:pt>
                <c:pt idx="531">
                  <c:v>-14.47055054</c:v>
                </c:pt>
                <c:pt idx="532">
                  <c:v>-14.47024536</c:v>
                </c:pt>
                <c:pt idx="533">
                  <c:v>-14.471862789999999</c:v>
                </c:pt>
                <c:pt idx="534">
                  <c:v>-14.47247314</c:v>
                </c:pt>
                <c:pt idx="535">
                  <c:v>-14.47247314</c:v>
                </c:pt>
                <c:pt idx="536">
                  <c:v>-14.47103882</c:v>
                </c:pt>
                <c:pt idx="537">
                  <c:v>-14.471984859999999</c:v>
                </c:pt>
                <c:pt idx="538">
                  <c:v>-14.471984859999999</c:v>
                </c:pt>
                <c:pt idx="539">
                  <c:v>-14.47137451</c:v>
                </c:pt>
                <c:pt idx="540">
                  <c:v>-14.471954350000001</c:v>
                </c:pt>
                <c:pt idx="541">
                  <c:v>-14.471954350000001</c:v>
                </c:pt>
                <c:pt idx="542">
                  <c:v>-14.47460938</c:v>
                </c:pt>
                <c:pt idx="543">
                  <c:v>-14.475677490000001</c:v>
                </c:pt>
                <c:pt idx="544">
                  <c:v>-14.47686768</c:v>
                </c:pt>
                <c:pt idx="545">
                  <c:v>-14.47686768</c:v>
                </c:pt>
                <c:pt idx="546">
                  <c:v>-14.475219729999999</c:v>
                </c:pt>
                <c:pt idx="547">
                  <c:v>-14.47305298</c:v>
                </c:pt>
                <c:pt idx="548">
                  <c:v>-14.47116089</c:v>
                </c:pt>
                <c:pt idx="549">
                  <c:v>-14.475769039999999</c:v>
                </c:pt>
                <c:pt idx="550">
                  <c:v>-14.481353759999999</c:v>
                </c:pt>
                <c:pt idx="551">
                  <c:v>-14.481353759999999</c:v>
                </c:pt>
                <c:pt idx="552">
                  <c:v>-14.475372309999999</c:v>
                </c:pt>
                <c:pt idx="553">
                  <c:v>-14.47244263</c:v>
                </c:pt>
                <c:pt idx="554">
                  <c:v>-14.4725647</c:v>
                </c:pt>
                <c:pt idx="555">
                  <c:v>-14.4725647</c:v>
                </c:pt>
                <c:pt idx="556">
                  <c:v>-14.477111819999999</c:v>
                </c:pt>
                <c:pt idx="557">
                  <c:v>-14.477111819999999</c:v>
                </c:pt>
                <c:pt idx="558">
                  <c:v>-14.48007202</c:v>
                </c:pt>
                <c:pt idx="559">
                  <c:v>-14.481872559999999</c:v>
                </c:pt>
                <c:pt idx="560">
                  <c:v>-14.481079100000001</c:v>
                </c:pt>
                <c:pt idx="561">
                  <c:v>-14.481079100000001</c:v>
                </c:pt>
                <c:pt idx="562">
                  <c:v>-14.486541750000001</c:v>
                </c:pt>
                <c:pt idx="563">
                  <c:v>-14.478546140000001</c:v>
                </c:pt>
                <c:pt idx="564">
                  <c:v>-14.47381592</c:v>
                </c:pt>
                <c:pt idx="565">
                  <c:v>-14.46905518</c:v>
                </c:pt>
                <c:pt idx="566">
                  <c:v>-14.47433472</c:v>
                </c:pt>
                <c:pt idx="567">
                  <c:v>-14.47433472</c:v>
                </c:pt>
                <c:pt idx="568">
                  <c:v>-14.481781010000001</c:v>
                </c:pt>
                <c:pt idx="569">
                  <c:v>-14.48175049</c:v>
                </c:pt>
                <c:pt idx="570">
                  <c:v>-14.48428345</c:v>
                </c:pt>
                <c:pt idx="571">
                  <c:v>-14.48428345</c:v>
                </c:pt>
                <c:pt idx="572">
                  <c:v>-14.483489990000001</c:v>
                </c:pt>
                <c:pt idx="573">
                  <c:v>-14.48321533</c:v>
                </c:pt>
                <c:pt idx="574">
                  <c:v>-14.48321533</c:v>
                </c:pt>
                <c:pt idx="575">
                  <c:v>-14.484863280000001</c:v>
                </c:pt>
                <c:pt idx="576">
                  <c:v>-14.486022950000001</c:v>
                </c:pt>
                <c:pt idx="577">
                  <c:v>-14.486022950000001</c:v>
                </c:pt>
                <c:pt idx="578">
                  <c:v>-14.48587036</c:v>
                </c:pt>
                <c:pt idx="579">
                  <c:v>-14.484924319999999</c:v>
                </c:pt>
                <c:pt idx="580">
                  <c:v>-14.484100339999999</c:v>
                </c:pt>
                <c:pt idx="581">
                  <c:v>-14.484100339999999</c:v>
                </c:pt>
                <c:pt idx="582">
                  <c:v>-14.48028564</c:v>
                </c:pt>
                <c:pt idx="583">
                  <c:v>-14.47784424</c:v>
                </c:pt>
                <c:pt idx="584">
                  <c:v>-14.47784424</c:v>
                </c:pt>
                <c:pt idx="585">
                  <c:v>-14.475616459999999</c:v>
                </c:pt>
                <c:pt idx="586">
                  <c:v>-14.47494507</c:v>
                </c:pt>
                <c:pt idx="587">
                  <c:v>-14.47494507</c:v>
                </c:pt>
                <c:pt idx="588">
                  <c:v>-14.479644779999999</c:v>
                </c:pt>
                <c:pt idx="589">
                  <c:v>-14.481597900000001</c:v>
                </c:pt>
                <c:pt idx="590">
                  <c:v>-14.484405519999999</c:v>
                </c:pt>
                <c:pt idx="591">
                  <c:v>-14.48620605</c:v>
                </c:pt>
                <c:pt idx="592">
                  <c:v>-14.486114499999999</c:v>
                </c:pt>
                <c:pt idx="593">
                  <c:v>-14.483062739999999</c:v>
                </c:pt>
                <c:pt idx="594">
                  <c:v>-14.483062739999999</c:v>
                </c:pt>
                <c:pt idx="595">
                  <c:v>-14.48373413</c:v>
                </c:pt>
                <c:pt idx="596">
                  <c:v>-14.482513429999999</c:v>
                </c:pt>
                <c:pt idx="597">
                  <c:v>-14.482513429999999</c:v>
                </c:pt>
                <c:pt idx="598">
                  <c:v>-14.48208618</c:v>
                </c:pt>
                <c:pt idx="599">
                  <c:v>-14.482910159999999</c:v>
                </c:pt>
                <c:pt idx="600">
                  <c:v>-14.48406982</c:v>
                </c:pt>
                <c:pt idx="601">
                  <c:v>-14.4838562</c:v>
                </c:pt>
                <c:pt idx="602">
                  <c:v>-14.48397827</c:v>
                </c:pt>
                <c:pt idx="603">
                  <c:v>-14.483703609999999</c:v>
                </c:pt>
                <c:pt idx="604">
                  <c:v>-14.483703609999999</c:v>
                </c:pt>
                <c:pt idx="605">
                  <c:v>-14.483245849999999</c:v>
                </c:pt>
                <c:pt idx="606">
                  <c:v>-14.48300171</c:v>
                </c:pt>
                <c:pt idx="607">
                  <c:v>-14.48300171</c:v>
                </c:pt>
                <c:pt idx="608">
                  <c:v>-14.4864502</c:v>
                </c:pt>
                <c:pt idx="609">
                  <c:v>-14.486419679999999</c:v>
                </c:pt>
                <c:pt idx="610">
                  <c:v>-14.486419679999999</c:v>
                </c:pt>
                <c:pt idx="611">
                  <c:v>-14.486358640000001</c:v>
                </c:pt>
                <c:pt idx="612">
                  <c:v>-14.48352051</c:v>
                </c:pt>
                <c:pt idx="613">
                  <c:v>-14.48110962</c:v>
                </c:pt>
                <c:pt idx="614">
                  <c:v>-14.48110962</c:v>
                </c:pt>
                <c:pt idx="615">
                  <c:v>-14.47970581</c:v>
                </c:pt>
                <c:pt idx="616">
                  <c:v>-14.48171997</c:v>
                </c:pt>
                <c:pt idx="617">
                  <c:v>-14.482635500000001</c:v>
                </c:pt>
                <c:pt idx="618">
                  <c:v>-14.483673100000001</c:v>
                </c:pt>
                <c:pt idx="619">
                  <c:v>-14.48184204</c:v>
                </c:pt>
                <c:pt idx="620">
                  <c:v>-14.48184204</c:v>
                </c:pt>
                <c:pt idx="621">
                  <c:v>-14.47747803</c:v>
                </c:pt>
                <c:pt idx="622">
                  <c:v>-14.47647095</c:v>
                </c:pt>
                <c:pt idx="623">
                  <c:v>-14.476928709999999</c:v>
                </c:pt>
                <c:pt idx="624">
                  <c:v>-14.476928709999999</c:v>
                </c:pt>
                <c:pt idx="625">
                  <c:v>-14.47686768</c:v>
                </c:pt>
                <c:pt idx="626">
                  <c:v>-14.479522709999999</c:v>
                </c:pt>
                <c:pt idx="627">
                  <c:v>-14.47833252</c:v>
                </c:pt>
                <c:pt idx="628">
                  <c:v>-14.47381592</c:v>
                </c:pt>
                <c:pt idx="629">
                  <c:v>-14.4703064</c:v>
                </c:pt>
                <c:pt idx="630">
                  <c:v>-14.4703064</c:v>
                </c:pt>
                <c:pt idx="631">
                  <c:v>-14.473602290000001</c:v>
                </c:pt>
                <c:pt idx="632">
                  <c:v>-14.477233890000001</c:v>
                </c:pt>
                <c:pt idx="633">
                  <c:v>-14.478729250000001</c:v>
                </c:pt>
                <c:pt idx="634">
                  <c:v>-14.478729250000001</c:v>
                </c:pt>
                <c:pt idx="635">
                  <c:v>-14.47662354</c:v>
                </c:pt>
                <c:pt idx="636">
                  <c:v>-14.47662354</c:v>
                </c:pt>
                <c:pt idx="637">
                  <c:v>-14.475952149999999</c:v>
                </c:pt>
                <c:pt idx="638">
                  <c:v>-14.473541259999999</c:v>
                </c:pt>
                <c:pt idx="639">
                  <c:v>-14.469360350000001</c:v>
                </c:pt>
                <c:pt idx="640">
                  <c:v>-14.469360350000001</c:v>
                </c:pt>
                <c:pt idx="641">
                  <c:v>-14.465454100000001</c:v>
                </c:pt>
                <c:pt idx="642">
                  <c:v>-14.465393069999999</c:v>
                </c:pt>
                <c:pt idx="643">
                  <c:v>-14.473602290000001</c:v>
                </c:pt>
                <c:pt idx="644">
                  <c:v>-14.477355960000001</c:v>
                </c:pt>
                <c:pt idx="645">
                  <c:v>-14.479644779999999</c:v>
                </c:pt>
                <c:pt idx="646">
                  <c:v>-14.479644779999999</c:v>
                </c:pt>
                <c:pt idx="647">
                  <c:v>-14.479583740000001</c:v>
                </c:pt>
                <c:pt idx="648">
                  <c:v>-14.47180176</c:v>
                </c:pt>
                <c:pt idx="649">
                  <c:v>-14.45983887</c:v>
                </c:pt>
                <c:pt idx="650">
                  <c:v>-14.45983887</c:v>
                </c:pt>
                <c:pt idx="651">
                  <c:v>-14.46105957</c:v>
                </c:pt>
                <c:pt idx="652">
                  <c:v>-14.467956539999999</c:v>
                </c:pt>
                <c:pt idx="653">
                  <c:v>-14.47213745</c:v>
                </c:pt>
                <c:pt idx="654">
                  <c:v>-14.475555419999999</c:v>
                </c:pt>
                <c:pt idx="655">
                  <c:v>-14.475769039999999</c:v>
                </c:pt>
                <c:pt idx="656">
                  <c:v>-14.475769039999999</c:v>
                </c:pt>
                <c:pt idx="657">
                  <c:v>-14.46783447</c:v>
                </c:pt>
                <c:pt idx="658">
                  <c:v>-14.460906980000001</c:v>
                </c:pt>
                <c:pt idx="659">
                  <c:v>-14.456024169999999</c:v>
                </c:pt>
                <c:pt idx="660">
                  <c:v>-14.456024169999999</c:v>
                </c:pt>
                <c:pt idx="661">
                  <c:v>-14.4624939</c:v>
                </c:pt>
                <c:pt idx="662">
                  <c:v>-14.4624939</c:v>
                </c:pt>
                <c:pt idx="663">
                  <c:v>-14.46484375</c:v>
                </c:pt>
                <c:pt idx="664">
                  <c:v>-14.46673584</c:v>
                </c:pt>
                <c:pt idx="665">
                  <c:v>-14.46517944</c:v>
                </c:pt>
                <c:pt idx="666">
                  <c:v>-14.46517944</c:v>
                </c:pt>
                <c:pt idx="667">
                  <c:v>-14.461822509999999</c:v>
                </c:pt>
                <c:pt idx="668">
                  <c:v>-14.459991459999999</c:v>
                </c:pt>
                <c:pt idx="669">
                  <c:v>-14.452575680000001</c:v>
                </c:pt>
                <c:pt idx="670">
                  <c:v>-14.45507813</c:v>
                </c:pt>
                <c:pt idx="671">
                  <c:v>-14.459869380000001</c:v>
                </c:pt>
                <c:pt idx="672">
                  <c:v>-14.459869380000001</c:v>
                </c:pt>
                <c:pt idx="673">
                  <c:v>-14.46255493</c:v>
                </c:pt>
                <c:pt idx="674">
                  <c:v>-14.46133423</c:v>
                </c:pt>
                <c:pt idx="675">
                  <c:v>-14.453613280000001</c:v>
                </c:pt>
                <c:pt idx="676">
                  <c:v>-14.453613280000001</c:v>
                </c:pt>
                <c:pt idx="677">
                  <c:v>-14.446716309999999</c:v>
                </c:pt>
                <c:pt idx="678">
                  <c:v>-14.44836426</c:v>
                </c:pt>
                <c:pt idx="679">
                  <c:v>-14.4520874</c:v>
                </c:pt>
                <c:pt idx="680">
                  <c:v>-14.452056880000001</c:v>
                </c:pt>
                <c:pt idx="681">
                  <c:v>-14.44891357</c:v>
                </c:pt>
                <c:pt idx="682">
                  <c:v>-14.44891357</c:v>
                </c:pt>
                <c:pt idx="683">
                  <c:v>-14.44519043</c:v>
                </c:pt>
                <c:pt idx="684">
                  <c:v>-14.4364624</c:v>
                </c:pt>
                <c:pt idx="685">
                  <c:v>-14.44055176</c:v>
                </c:pt>
                <c:pt idx="686">
                  <c:v>-14.44955444</c:v>
                </c:pt>
                <c:pt idx="687">
                  <c:v>-14.453491209999999</c:v>
                </c:pt>
                <c:pt idx="688">
                  <c:v>-14.453491209999999</c:v>
                </c:pt>
                <c:pt idx="689">
                  <c:v>-14.45483398</c:v>
                </c:pt>
                <c:pt idx="690">
                  <c:v>-14.44421387</c:v>
                </c:pt>
                <c:pt idx="691">
                  <c:v>-14.43060303</c:v>
                </c:pt>
                <c:pt idx="692">
                  <c:v>-14.43060303</c:v>
                </c:pt>
                <c:pt idx="693">
                  <c:v>-14.43054199</c:v>
                </c:pt>
                <c:pt idx="694">
                  <c:v>-14.433044430000001</c:v>
                </c:pt>
                <c:pt idx="695">
                  <c:v>-14.435638429999999</c:v>
                </c:pt>
                <c:pt idx="696">
                  <c:v>-14.43383789</c:v>
                </c:pt>
                <c:pt idx="697">
                  <c:v>-14.43283081</c:v>
                </c:pt>
                <c:pt idx="698">
                  <c:v>-14.43283081</c:v>
                </c:pt>
                <c:pt idx="699">
                  <c:v>-14.43145752</c:v>
                </c:pt>
                <c:pt idx="700">
                  <c:v>-14.427093510000001</c:v>
                </c:pt>
                <c:pt idx="701">
                  <c:v>-14.42416382</c:v>
                </c:pt>
                <c:pt idx="702">
                  <c:v>-14.42416382</c:v>
                </c:pt>
                <c:pt idx="703">
                  <c:v>-14.426574710000001</c:v>
                </c:pt>
                <c:pt idx="704">
                  <c:v>-14.43197632</c:v>
                </c:pt>
                <c:pt idx="705">
                  <c:v>-14.43222046</c:v>
                </c:pt>
                <c:pt idx="706">
                  <c:v>-14.428222659999999</c:v>
                </c:pt>
                <c:pt idx="707">
                  <c:v>-14.41998291</c:v>
                </c:pt>
                <c:pt idx="708">
                  <c:v>-14.41998291</c:v>
                </c:pt>
                <c:pt idx="709">
                  <c:v>-14.418457030000001</c:v>
                </c:pt>
                <c:pt idx="710">
                  <c:v>-14.419830320000001</c:v>
                </c:pt>
                <c:pt idx="711">
                  <c:v>-14.419830320000001</c:v>
                </c:pt>
                <c:pt idx="712">
                  <c:v>-14.42260742</c:v>
                </c:pt>
                <c:pt idx="713">
                  <c:v>-14.42349243</c:v>
                </c:pt>
                <c:pt idx="714">
                  <c:v>-14.42349243</c:v>
                </c:pt>
                <c:pt idx="715">
                  <c:v>-14.41577148</c:v>
                </c:pt>
                <c:pt idx="716">
                  <c:v>-14.411560059999999</c:v>
                </c:pt>
                <c:pt idx="717">
                  <c:v>-14.4178772</c:v>
                </c:pt>
                <c:pt idx="718">
                  <c:v>-14.4178772</c:v>
                </c:pt>
                <c:pt idx="719">
                  <c:v>-14.422363280000001</c:v>
                </c:pt>
                <c:pt idx="720">
                  <c:v>-14.422821040000001</c:v>
                </c:pt>
                <c:pt idx="721">
                  <c:v>-14.422821040000001</c:v>
                </c:pt>
                <c:pt idx="722">
                  <c:v>-14.41693115</c:v>
                </c:pt>
                <c:pt idx="723">
                  <c:v>-14.4100647</c:v>
                </c:pt>
                <c:pt idx="724">
                  <c:v>-14.4100647</c:v>
                </c:pt>
                <c:pt idx="725">
                  <c:v>-14.41003418</c:v>
                </c:pt>
                <c:pt idx="726">
                  <c:v>-14.40957642</c:v>
                </c:pt>
                <c:pt idx="727">
                  <c:v>-14.40957642</c:v>
                </c:pt>
                <c:pt idx="728">
                  <c:v>-14.40670776</c:v>
                </c:pt>
                <c:pt idx="729">
                  <c:v>-14.40136719</c:v>
                </c:pt>
                <c:pt idx="730">
                  <c:v>-14.40216064</c:v>
                </c:pt>
                <c:pt idx="731">
                  <c:v>-14.40475464</c:v>
                </c:pt>
                <c:pt idx="732">
                  <c:v>-14.40682983</c:v>
                </c:pt>
                <c:pt idx="733">
                  <c:v>-14.410308840000001</c:v>
                </c:pt>
                <c:pt idx="734">
                  <c:v>-14.410308840000001</c:v>
                </c:pt>
                <c:pt idx="735">
                  <c:v>-14.40795898</c:v>
                </c:pt>
                <c:pt idx="736">
                  <c:v>-14.40148926</c:v>
                </c:pt>
                <c:pt idx="737">
                  <c:v>-14.40148926</c:v>
                </c:pt>
                <c:pt idx="738">
                  <c:v>-14.397735600000001</c:v>
                </c:pt>
                <c:pt idx="739">
                  <c:v>-14.40084839</c:v>
                </c:pt>
                <c:pt idx="740">
                  <c:v>-14.40618896</c:v>
                </c:pt>
                <c:pt idx="741">
                  <c:v>-14.404083249999999</c:v>
                </c:pt>
                <c:pt idx="742">
                  <c:v>-14.399261470000001</c:v>
                </c:pt>
                <c:pt idx="743">
                  <c:v>-14.399261470000001</c:v>
                </c:pt>
                <c:pt idx="744">
                  <c:v>-14.398712160000001</c:v>
                </c:pt>
                <c:pt idx="745">
                  <c:v>-14.400604250000001</c:v>
                </c:pt>
                <c:pt idx="746">
                  <c:v>-14.399627690000001</c:v>
                </c:pt>
                <c:pt idx="747">
                  <c:v>-14.399627690000001</c:v>
                </c:pt>
                <c:pt idx="748">
                  <c:v>-14.399322509999999</c:v>
                </c:pt>
                <c:pt idx="749">
                  <c:v>-14.39971924</c:v>
                </c:pt>
                <c:pt idx="750">
                  <c:v>-14.39971924</c:v>
                </c:pt>
                <c:pt idx="751">
                  <c:v>-14.39831543</c:v>
                </c:pt>
                <c:pt idx="752">
                  <c:v>-14.39526367</c:v>
                </c:pt>
                <c:pt idx="753">
                  <c:v>-14.39526367</c:v>
                </c:pt>
                <c:pt idx="754">
                  <c:v>-14.39367676</c:v>
                </c:pt>
                <c:pt idx="755">
                  <c:v>-14.39666748</c:v>
                </c:pt>
                <c:pt idx="756">
                  <c:v>-14.39746094</c:v>
                </c:pt>
                <c:pt idx="757">
                  <c:v>-14.39746094</c:v>
                </c:pt>
                <c:pt idx="758">
                  <c:v>-14.39797974</c:v>
                </c:pt>
                <c:pt idx="759">
                  <c:v>-14.39602661</c:v>
                </c:pt>
                <c:pt idx="760">
                  <c:v>-14.39602661</c:v>
                </c:pt>
                <c:pt idx="761">
                  <c:v>-14.396057130000001</c:v>
                </c:pt>
                <c:pt idx="762">
                  <c:v>-14.39624023</c:v>
                </c:pt>
                <c:pt idx="763">
                  <c:v>-14.3946228</c:v>
                </c:pt>
                <c:pt idx="764">
                  <c:v>-14.3946228</c:v>
                </c:pt>
                <c:pt idx="765">
                  <c:v>-14.3927002</c:v>
                </c:pt>
                <c:pt idx="766">
                  <c:v>-14.39068604</c:v>
                </c:pt>
                <c:pt idx="767">
                  <c:v>-14.391693119999999</c:v>
                </c:pt>
                <c:pt idx="768">
                  <c:v>-14.39596558</c:v>
                </c:pt>
                <c:pt idx="769">
                  <c:v>-14.398712160000001</c:v>
                </c:pt>
                <c:pt idx="770">
                  <c:v>-14.398712160000001</c:v>
                </c:pt>
                <c:pt idx="771">
                  <c:v>-14.39700317</c:v>
                </c:pt>
                <c:pt idx="772">
                  <c:v>-14.397369380000001</c:v>
                </c:pt>
                <c:pt idx="773">
                  <c:v>-14.39813232</c:v>
                </c:pt>
                <c:pt idx="774">
                  <c:v>-14.39813232</c:v>
                </c:pt>
                <c:pt idx="775">
                  <c:v>-14.40011597</c:v>
                </c:pt>
                <c:pt idx="776">
                  <c:v>-14.399444580000001</c:v>
                </c:pt>
                <c:pt idx="777">
                  <c:v>-14.3979187</c:v>
                </c:pt>
                <c:pt idx="778">
                  <c:v>-14.39257813</c:v>
                </c:pt>
                <c:pt idx="779">
                  <c:v>-14.390136719999999</c:v>
                </c:pt>
                <c:pt idx="780">
                  <c:v>-14.390136719999999</c:v>
                </c:pt>
                <c:pt idx="781">
                  <c:v>-14.3911438</c:v>
                </c:pt>
                <c:pt idx="782">
                  <c:v>-14.391174319999999</c:v>
                </c:pt>
                <c:pt idx="783">
                  <c:v>-14.391174319999999</c:v>
                </c:pt>
                <c:pt idx="784">
                  <c:v>-14.388641359999999</c:v>
                </c:pt>
                <c:pt idx="785">
                  <c:v>-14.39102173</c:v>
                </c:pt>
                <c:pt idx="786">
                  <c:v>-14.39102173</c:v>
                </c:pt>
                <c:pt idx="787">
                  <c:v>-14.39053345</c:v>
                </c:pt>
                <c:pt idx="788">
                  <c:v>-14.39172363</c:v>
                </c:pt>
                <c:pt idx="789">
                  <c:v>-14.388031010000001</c:v>
                </c:pt>
                <c:pt idx="790">
                  <c:v>-14.388031010000001</c:v>
                </c:pt>
                <c:pt idx="791">
                  <c:v>-14.38598633</c:v>
                </c:pt>
                <c:pt idx="792">
                  <c:v>-14.384124760000001</c:v>
                </c:pt>
                <c:pt idx="793">
                  <c:v>-14.384124760000001</c:v>
                </c:pt>
                <c:pt idx="794">
                  <c:v>-14.388580320000001</c:v>
                </c:pt>
                <c:pt idx="795">
                  <c:v>-14.39019775</c:v>
                </c:pt>
                <c:pt idx="796">
                  <c:v>-14.39019775</c:v>
                </c:pt>
                <c:pt idx="797">
                  <c:v>-14.39389038</c:v>
                </c:pt>
                <c:pt idx="798">
                  <c:v>-14.39498901</c:v>
                </c:pt>
                <c:pt idx="799">
                  <c:v>-14.391937260000001</c:v>
                </c:pt>
                <c:pt idx="800">
                  <c:v>-14.391937260000001</c:v>
                </c:pt>
                <c:pt idx="801">
                  <c:v>-14.39044189</c:v>
                </c:pt>
                <c:pt idx="802">
                  <c:v>-14.38613892</c:v>
                </c:pt>
                <c:pt idx="803">
                  <c:v>-14.38238525</c:v>
                </c:pt>
                <c:pt idx="804">
                  <c:v>-14.38247681</c:v>
                </c:pt>
                <c:pt idx="805">
                  <c:v>-14.385192869999999</c:v>
                </c:pt>
                <c:pt idx="806">
                  <c:v>-14.385192869999999</c:v>
                </c:pt>
                <c:pt idx="807">
                  <c:v>-14.381591800000001</c:v>
                </c:pt>
                <c:pt idx="808">
                  <c:v>-14.38452148</c:v>
                </c:pt>
                <c:pt idx="809">
                  <c:v>-14.38452148</c:v>
                </c:pt>
                <c:pt idx="810">
                  <c:v>-14.38345337</c:v>
                </c:pt>
                <c:pt idx="811">
                  <c:v>-14.37896729</c:v>
                </c:pt>
                <c:pt idx="812">
                  <c:v>-14.37896729</c:v>
                </c:pt>
                <c:pt idx="813">
                  <c:v>-14.38250732</c:v>
                </c:pt>
                <c:pt idx="814">
                  <c:v>-14.388366700000001</c:v>
                </c:pt>
                <c:pt idx="815">
                  <c:v>-14.391235350000001</c:v>
                </c:pt>
                <c:pt idx="816">
                  <c:v>-14.391235350000001</c:v>
                </c:pt>
                <c:pt idx="817">
                  <c:v>-14.390899660000001</c:v>
                </c:pt>
                <c:pt idx="818">
                  <c:v>-14.38952637</c:v>
                </c:pt>
                <c:pt idx="819">
                  <c:v>-14.38952637</c:v>
                </c:pt>
                <c:pt idx="820">
                  <c:v>-14.390075680000001</c:v>
                </c:pt>
                <c:pt idx="821">
                  <c:v>-14.39294434</c:v>
                </c:pt>
                <c:pt idx="822">
                  <c:v>-14.39294434</c:v>
                </c:pt>
                <c:pt idx="823">
                  <c:v>-14.38775635</c:v>
                </c:pt>
                <c:pt idx="824">
                  <c:v>-14.385528559999999</c:v>
                </c:pt>
                <c:pt idx="825">
                  <c:v>-14.385528559999999</c:v>
                </c:pt>
                <c:pt idx="826">
                  <c:v>-14.380554200000001</c:v>
                </c:pt>
                <c:pt idx="827">
                  <c:v>-14.377960209999999</c:v>
                </c:pt>
                <c:pt idx="828">
                  <c:v>-14.376983640000001</c:v>
                </c:pt>
                <c:pt idx="829">
                  <c:v>-14.382659909999999</c:v>
                </c:pt>
                <c:pt idx="830">
                  <c:v>-14.385925289999999</c:v>
                </c:pt>
                <c:pt idx="831">
                  <c:v>-14.385925289999999</c:v>
                </c:pt>
                <c:pt idx="832">
                  <c:v>-14.387664790000001</c:v>
                </c:pt>
                <c:pt idx="833">
                  <c:v>-14.38851929</c:v>
                </c:pt>
                <c:pt idx="834">
                  <c:v>-14.385192869999999</c:v>
                </c:pt>
                <c:pt idx="835">
                  <c:v>-14.385192869999999</c:v>
                </c:pt>
                <c:pt idx="836">
                  <c:v>-14.384124760000001</c:v>
                </c:pt>
                <c:pt idx="837">
                  <c:v>-14.38305664</c:v>
                </c:pt>
                <c:pt idx="838">
                  <c:v>-14.38305664</c:v>
                </c:pt>
                <c:pt idx="839">
                  <c:v>-14.384155270000001</c:v>
                </c:pt>
                <c:pt idx="840">
                  <c:v>-14.38690186</c:v>
                </c:pt>
                <c:pt idx="841">
                  <c:v>-14.387603759999999</c:v>
                </c:pt>
                <c:pt idx="842">
                  <c:v>-14.387603759999999</c:v>
                </c:pt>
                <c:pt idx="843">
                  <c:v>-14.383483890000001</c:v>
                </c:pt>
                <c:pt idx="844">
                  <c:v>-14.385711669999999</c:v>
                </c:pt>
                <c:pt idx="845">
                  <c:v>-14.385711669999999</c:v>
                </c:pt>
                <c:pt idx="846">
                  <c:v>-14.385314940000001</c:v>
                </c:pt>
                <c:pt idx="847">
                  <c:v>-14.38015747</c:v>
                </c:pt>
                <c:pt idx="848">
                  <c:v>-14.38015747</c:v>
                </c:pt>
                <c:pt idx="849">
                  <c:v>-14.37670898</c:v>
                </c:pt>
                <c:pt idx="850">
                  <c:v>-14.376220699999999</c:v>
                </c:pt>
                <c:pt idx="851">
                  <c:v>-14.376220699999999</c:v>
                </c:pt>
                <c:pt idx="852">
                  <c:v>-14.37857056</c:v>
                </c:pt>
                <c:pt idx="853">
                  <c:v>-14.38171387</c:v>
                </c:pt>
                <c:pt idx="854">
                  <c:v>-14.38323975</c:v>
                </c:pt>
                <c:pt idx="855">
                  <c:v>-14.381744380000001</c:v>
                </c:pt>
                <c:pt idx="856">
                  <c:v>-14.38458252</c:v>
                </c:pt>
                <c:pt idx="857">
                  <c:v>-14.381927490000001</c:v>
                </c:pt>
                <c:pt idx="858">
                  <c:v>-14.381927490000001</c:v>
                </c:pt>
                <c:pt idx="859">
                  <c:v>-14.378875730000001</c:v>
                </c:pt>
                <c:pt idx="860">
                  <c:v>-14.37731934</c:v>
                </c:pt>
                <c:pt idx="861">
                  <c:v>-14.37731934</c:v>
                </c:pt>
                <c:pt idx="862">
                  <c:v>-14.37936401</c:v>
                </c:pt>
                <c:pt idx="863">
                  <c:v>-14.37942505</c:v>
                </c:pt>
                <c:pt idx="864">
                  <c:v>-14.380645749999999</c:v>
                </c:pt>
                <c:pt idx="865">
                  <c:v>-14.37902832</c:v>
                </c:pt>
                <c:pt idx="866">
                  <c:v>-14.380218510000001</c:v>
                </c:pt>
                <c:pt idx="867">
                  <c:v>-14.380218510000001</c:v>
                </c:pt>
                <c:pt idx="868">
                  <c:v>-14.37924194</c:v>
                </c:pt>
                <c:pt idx="869">
                  <c:v>-14.37792969</c:v>
                </c:pt>
                <c:pt idx="870">
                  <c:v>-14.37478638</c:v>
                </c:pt>
                <c:pt idx="871">
                  <c:v>-14.37478638</c:v>
                </c:pt>
                <c:pt idx="872">
                  <c:v>-14.376861570000001</c:v>
                </c:pt>
                <c:pt idx="873">
                  <c:v>-14.379791259999999</c:v>
                </c:pt>
                <c:pt idx="874">
                  <c:v>-14.38195801</c:v>
                </c:pt>
                <c:pt idx="875">
                  <c:v>-14.38302612</c:v>
                </c:pt>
                <c:pt idx="876">
                  <c:v>-14.38101196</c:v>
                </c:pt>
                <c:pt idx="877">
                  <c:v>-14.378204350000001</c:v>
                </c:pt>
                <c:pt idx="878">
                  <c:v>-14.378204350000001</c:v>
                </c:pt>
                <c:pt idx="879">
                  <c:v>-14.37722778</c:v>
                </c:pt>
                <c:pt idx="880">
                  <c:v>-14.379272459999999</c:v>
                </c:pt>
                <c:pt idx="881">
                  <c:v>-14.379272459999999</c:v>
                </c:pt>
                <c:pt idx="882">
                  <c:v>-14.37792969</c:v>
                </c:pt>
                <c:pt idx="883">
                  <c:v>-14.375549319999999</c:v>
                </c:pt>
                <c:pt idx="884">
                  <c:v>-14.375549319999999</c:v>
                </c:pt>
                <c:pt idx="885">
                  <c:v>-14.37435913</c:v>
                </c:pt>
                <c:pt idx="886">
                  <c:v>-14.376403809999999</c:v>
                </c:pt>
                <c:pt idx="887">
                  <c:v>-14.376403809999999</c:v>
                </c:pt>
                <c:pt idx="888">
                  <c:v>-14.377838130000001</c:v>
                </c:pt>
                <c:pt idx="889">
                  <c:v>-14.378204350000001</c:v>
                </c:pt>
                <c:pt idx="890">
                  <c:v>-14.375488280000001</c:v>
                </c:pt>
                <c:pt idx="891">
                  <c:v>-14.375488280000001</c:v>
                </c:pt>
                <c:pt idx="892">
                  <c:v>-14.37512207</c:v>
                </c:pt>
                <c:pt idx="893">
                  <c:v>-14.37780762</c:v>
                </c:pt>
                <c:pt idx="894">
                  <c:v>-14.37780762</c:v>
                </c:pt>
                <c:pt idx="895">
                  <c:v>-14.377593989999999</c:v>
                </c:pt>
                <c:pt idx="896">
                  <c:v>-14.38046265</c:v>
                </c:pt>
                <c:pt idx="897">
                  <c:v>-14.38046265</c:v>
                </c:pt>
                <c:pt idx="898">
                  <c:v>-14.37954712</c:v>
                </c:pt>
                <c:pt idx="899">
                  <c:v>-14.37710571</c:v>
                </c:pt>
                <c:pt idx="900">
                  <c:v>-14.378753659999999</c:v>
                </c:pt>
                <c:pt idx="901">
                  <c:v>-14.379455569999999</c:v>
                </c:pt>
                <c:pt idx="902">
                  <c:v>-14.380096440000001</c:v>
                </c:pt>
                <c:pt idx="903">
                  <c:v>-14.38424683</c:v>
                </c:pt>
                <c:pt idx="904">
                  <c:v>-14.38424683</c:v>
                </c:pt>
                <c:pt idx="905">
                  <c:v>-14.38439941</c:v>
                </c:pt>
                <c:pt idx="906">
                  <c:v>-14.38110352</c:v>
                </c:pt>
                <c:pt idx="907">
                  <c:v>-14.38110352</c:v>
                </c:pt>
                <c:pt idx="908">
                  <c:v>-14.38113403</c:v>
                </c:pt>
                <c:pt idx="909">
                  <c:v>-14.380096440000001</c:v>
                </c:pt>
                <c:pt idx="910">
                  <c:v>-14.380096440000001</c:v>
                </c:pt>
                <c:pt idx="911">
                  <c:v>-14.38101196</c:v>
                </c:pt>
                <c:pt idx="912">
                  <c:v>-14.383880619999999</c:v>
                </c:pt>
                <c:pt idx="913">
                  <c:v>-14.383880619999999</c:v>
                </c:pt>
                <c:pt idx="914">
                  <c:v>-14.381622309999999</c:v>
                </c:pt>
                <c:pt idx="915">
                  <c:v>-14.38027954</c:v>
                </c:pt>
                <c:pt idx="916">
                  <c:v>-14.38018799</c:v>
                </c:pt>
                <c:pt idx="917">
                  <c:v>-14.38018799</c:v>
                </c:pt>
                <c:pt idx="918">
                  <c:v>-14.380889890000001</c:v>
                </c:pt>
                <c:pt idx="919">
                  <c:v>-14.379577640000001</c:v>
                </c:pt>
                <c:pt idx="920">
                  <c:v>-14.379577640000001</c:v>
                </c:pt>
                <c:pt idx="921">
                  <c:v>-14.37921143</c:v>
                </c:pt>
                <c:pt idx="922">
                  <c:v>-14.380249020000001</c:v>
                </c:pt>
                <c:pt idx="923">
                  <c:v>-14.380249020000001</c:v>
                </c:pt>
                <c:pt idx="924">
                  <c:v>-14.38113403</c:v>
                </c:pt>
                <c:pt idx="925">
                  <c:v>-14.38156128</c:v>
                </c:pt>
                <c:pt idx="926">
                  <c:v>-14.37966919</c:v>
                </c:pt>
                <c:pt idx="927">
                  <c:v>-14.38079834</c:v>
                </c:pt>
                <c:pt idx="928">
                  <c:v>-14.38122559</c:v>
                </c:pt>
                <c:pt idx="929">
                  <c:v>-14.3793335</c:v>
                </c:pt>
                <c:pt idx="930">
                  <c:v>-14.3793335</c:v>
                </c:pt>
                <c:pt idx="931">
                  <c:v>-14.3822937</c:v>
                </c:pt>
                <c:pt idx="932">
                  <c:v>-14.384857179999999</c:v>
                </c:pt>
                <c:pt idx="933">
                  <c:v>-14.384857179999999</c:v>
                </c:pt>
                <c:pt idx="934">
                  <c:v>-14.38449097</c:v>
                </c:pt>
                <c:pt idx="935">
                  <c:v>-14.386016850000001</c:v>
                </c:pt>
                <c:pt idx="936">
                  <c:v>-14.386016850000001</c:v>
                </c:pt>
                <c:pt idx="937">
                  <c:v>-14.38607788</c:v>
                </c:pt>
                <c:pt idx="938">
                  <c:v>-14.38735962</c:v>
                </c:pt>
                <c:pt idx="939">
                  <c:v>-14.38735962</c:v>
                </c:pt>
                <c:pt idx="940">
                  <c:v>-14.39068604</c:v>
                </c:pt>
                <c:pt idx="941">
                  <c:v>-14.391937260000001</c:v>
                </c:pt>
                <c:pt idx="942">
                  <c:v>-14.38912964</c:v>
                </c:pt>
                <c:pt idx="943">
                  <c:v>-14.38912964</c:v>
                </c:pt>
                <c:pt idx="944">
                  <c:v>-14.387084959999999</c:v>
                </c:pt>
                <c:pt idx="945">
                  <c:v>-14.387084959999999</c:v>
                </c:pt>
                <c:pt idx="946">
                  <c:v>-14.38919067</c:v>
                </c:pt>
                <c:pt idx="947">
                  <c:v>-14.39221191</c:v>
                </c:pt>
                <c:pt idx="948">
                  <c:v>-14.39434814</c:v>
                </c:pt>
                <c:pt idx="949">
                  <c:v>-14.39434814</c:v>
                </c:pt>
                <c:pt idx="950">
                  <c:v>-14.39328003</c:v>
                </c:pt>
                <c:pt idx="951">
                  <c:v>-14.395416259999999</c:v>
                </c:pt>
                <c:pt idx="952">
                  <c:v>-14.39614868</c:v>
                </c:pt>
                <c:pt idx="953">
                  <c:v>-14.39401245</c:v>
                </c:pt>
                <c:pt idx="954">
                  <c:v>-14.397247309999999</c:v>
                </c:pt>
                <c:pt idx="955">
                  <c:v>-14.39767456</c:v>
                </c:pt>
                <c:pt idx="956">
                  <c:v>-14.39767456</c:v>
                </c:pt>
                <c:pt idx="957">
                  <c:v>-14.395751949999999</c:v>
                </c:pt>
                <c:pt idx="958">
                  <c:v>-14.39968872</c:v>
                </c:pt>
                <c:pt idx="959">
                  <c:v>-14.39968872</c:v>
                </c:pt>
                <c:pt idx="960">
                  <c:v>-14.400604250000001</c:v>
                </c:pt>
                <c:pt idx="961">
                  <c:v>-14.39779663</c:v>
                </c:pt>
                <c:pt idx="962">
                  <c:v>-14.398162839999999</c:v>
                </c:pt>
                <c:pt idx="963">
                  <c:v>-14.400939940000001</c:v>
                </c:pt>
                <c:pt idx="964">
                  <c:v>-14.40188599</c:v>
                </c:pt>
                <c:pt idx="965">
                  <c:v>-14.3999939</c:v>
                </c:pt>
                <c:pt idx="966">
                  <c:v>-14.3999939</c:v>
                </c:pt>
                <c:pt idx="967">
                  <c:v>-14.400482179999999</c:v>
                </c:pt>
                <c:pt idx="968">
                  <c:v>-14.39666748</c:v>
                </c:pt>
                <c:pt idx="969">
                  <c:v>-14.39666748</c:v>
                </c:pt>
                <c:pt idx="970">
                  <c:v>-14.39770508</c:v>
                </c:pt>
                <c:pt idx="971">
                  <c:v>-14.401275630000001</c:v>
                </c:pt>
                <c:pt idx="972">
                  <c:v>-14.40234375</c:v>
                </c:pt>
                <c:pt idx="973">
                  <c:v>-14.40109253</c:v>
                </c:pt>
                <c:pt idx="974">
                  <c:v>-14.40267944</c:v>
                </c:pt>
                <c:pt idx="975">
                  <c:v>-14.40267944</c:v>
                </c:pt>
                <c:pt idx="976">
                  <c:v>-14.404510500000001</c:v>
                </c:pt>
                <c:pt idx="977">
                  <c:v>-14.40487671</c:v>
                </c:pt>
                <c:pt idx="978">
                  <c:v>-14.40615845</c:v>
                </c:pt>
                <c:pt idx="979">
                  <c:v>-14.40615845</c:v>
                </c:pt>
                <c:pt idx="980">
                  <c:v>-14.405975339999999</c:v>
                </c:pt>
                <c:pt idx="981">
                  <c:v>-14.405975339999999</c:v>
                </c:pt>
                <c:pt idx="982">
                  <c:v>-14.406921390000001</c:v>
                </c:pt>
                <c:pt idx="983">
                  <c:v>-14.40423584</c:v>
                </c:pt>
                <c:pt idx="984">
                  <c:v>-14.404205320000001</c:v>
                </c:pt>
                <c:pt idx="985">
                  <c:v>-14.404205320000001</c:v>
                </c:pt>
                <c:pt idx="986">
                  <c:v>-14.405578609999999</c:v>
                </c:pt>
                <c:pt idx="987">
                  <c:v>-14.40600586</c:v>
                </c:pt>
                <c:pt idx="988">
                  <c:v>-14.40463257</c:v>
                </c:pt>
                <c:pt idx="989">
                  <c:v>-14.405364990000001</c:v>
                </c:pt>
                <c:pt idx="990">
                  <c:v>-14.403472900000001</c:v>
                </c:pt>
                <c:pt idx="991">
                  <c:v>-14.403472900000001</c:v>
                </c:pt>
                <c:pt idx="992">
                  <c:v>-14.40332031</c:v>
                </c:pt>
                <c:pt idx="993">
                  <c:v>-14.405120849999999</c:v>
                </c:pt>
                <c:pt idx="994">
                  <c:v>-14.403564449999999</c:v>
                </c:pt>
                <c:pt idx="995">
                  <c:v>-14.403564449999999</c:v>
                </c:pt>
                <c:pt idx="996">
                  <c:v>-14.40142822</c:v>
                </c:pt>
                <c:pt idx="997">
                  <c:v>-14.40264893</c:v>
                </c:pt>
                <c:pt idx="998">
                  <c:v>-14.405120849999999</c:v>
                </c:pt>
                <c:pt idx="999">
                  <c:v>-14.40481567</c:v>
                </c:pt>
                <c:pt idx="1000">
                  <c:v>-14.406799319999999</c:v>
                </c:pt>
                <c:pt idx="1001">
                  <c:v>-14.406799319999999</c:v>
                </c:pt>
                <c:pt idx="1002">
                  <c:v>-14.407897950000001</c:v>
                </c:pt>
                <c:pt idx="1003">
                  <c:v>-14.40835571</c:v>
                </c:pt>
                <c:pt idx="1004">
                  <c:v>-14.40567017</c:v>
                </c:pt>
                <c:pt idx="1005">
                  <c:v>-14.40567017</c:v>
                </c:pt>
                <c:pt idx="1006">
                  <c:v>-14.405761719999999</c:v>
                </c:pt>
                <c:pt idx="1007">
                  <c:v>-14.40475464</c:v>
                </c:pt>
                <c:pt idx="1008">
                  <c:v>-14.40475464</c:v>
                </c:pt>
                <c:pt idx="1009">
                  <c:v>-14.40701294</c:v>
                </c:pt>
                <c:pt idx="1010">
                  <c:v>-14.407318119999999</c:v>
                </c:pt>
                <c:pt idx="1011">
                  <c:v>-14.407318119999999</c:v>
                </c:pt>
                <c:pt idx="1012">
                  <c:v>-14.40466309</c:v>
                </c:pt>
                <c:pt idx="1013">
                  <c:v>-14.40487671</c:v>
                </c:pt>
                <c:pt idx="1014">
                  <c:v>-14.40515137</c:v>
                </c:pt>
                <c:pt idx="1015">
                  <c:v>-14.40667725</c:v>
                </c:pt>
                <c:pt idx="1016">
                  <c:v>-14.40939331</c:v>
                </c:pt>
                <c:pt idx="1017">
                  <c:v>-14.40533447</c:v>
                </c:pt>
                <c:pt idx="1018">
                  <c:v>-14.40533447</c:v>
                </c:pt>
                <c:pt idx="1019">
                  <c:v>-14.404327390000001</c:v>
                </c:pt>
                <c:pt idx="1020">
                  <c:v>-14.40216064</c:v>
                </c:pt>
                <c:pt idx="1021">
                  <c:v>-14.40216064</c:v>
                </c:pt>
                <c:pt idx="1022">
                  <c:v>-14.40203857</c:v>
                </c:pt>
                <c:pt idx="1023">
                  <c:v>-14.399841309999999</c:v>
                </c:pt>
                <c:pt idx="1024">
                  <c:v>-14.396789549999999</c:v>
                </c:pt>
                <c:pt idx="1025">
                  <c:v>-14.40020752</c:v>
                </c:pt>
                <c:pt idx="1026">
                  <c:v>-14.40014648</c:v>
                </c:pt>
                <c:pt idx="1027">
                  <c:v>-14.40014648</c:v>
                </c:pt>
                <c:pt idx="1028">
                  <c:v>-14.39865112</c:v>
                </c:pt>
                <c:pt idx="1029">
                  <c:v>-14.39849854</c:v>
                </c:pt>
                <c:pt idx="1030">
                  <c:v>-14.401550289999999</c:v>
                </c:pt>
                <c:pt idx="1031">
                  <c:v>-14.401550289999999</c:v>
                </c:pt>
                <c:pt idx="1032">
                  <c:v>-14.40002441</c:v>
                </c:pt>
                <c:pt idx="1033">
                  <c:v>-14.40209961</c:v>
                </c:pt>
                <c:pt idx="1034">
                  <c:v>-14.40209961</c:v>
                </c:pt>
                <c:pt idx="1035">
                  <c:v>-14.39855957</c:v>
                </c:pt>
                <c:pt idx="1036">
                  <c:v>-14.395599369999999</c:v>
                </c:pt>
                <c:pt idx="1037">
                  <c:v>-14.395599369999999</c:v>
                </c:pt>
                <c:pt idx="1038">
                  <c:v>-14.39700317</c:v>
                </c:pt>
                <c:pt idx="1039">
                  <c:v>-14.3979187</c:v>
                </c:pt>
                <c:pt idx="1040">
                  <c:v>-14.39941406</c:v>
                </c:pt>
                <c:pt idx="1041">
                  <c:v>-14.40063477</c:v>
                </c:pt>
                <c:pt idx="1042">
                  <c:v>-14.40405273</c:v>
                </c:pt>
                <c:pt idx="1043">
                  <c:v>-14.407653809999999</c:v>
                </c:pt>
                <c:pt idx="1044">
                  <c:v>-14.407653809999999</c:v>
                </c:pt>
                <c:pt idx="1045">
                  <c:v>-14.405029300000001</c:v>
                </c:pt>
                <c:pt idx="1046">
                  <c:v>-14.405242919999999</c:v>
                </c:pt>
                <c:pt idx="1047">
                  <c:v>-14.405242919999999</c:v>
                </c:pt>
                <c:pt idx="1048">
                  <c:v>-14.405883790000001</c:v>
                </c:pt>
                <c:pt idx="1049">
                  <c:v>-14.40698242</c:v>
                </c:pt>
                <c:pt idx="1050">
                  <c:v>-14.40826416</c:v>
                </c:pt>
                <c:pt idx="1051">
                  <c:v>-14.40975952</c:v>
                </c:pt>
                <c:pt idx="1052">
                  <c:v>-14.408691409999999</c:v>
                </c:pt>
                <c:pt idx="1053">
                  <c:v>-14.40951538</c:v>
                </c:pt>
                <c:pt idx="1054">
                  <c:v>-14.40951538</c:v>
                </c:pt>
                <c:pt idx="1055">
                  <c:v>-14.41033936</c:v>
                </c:pt>
                <c:pt idx="1056">
                  <c:v>-14.40991211</c:v>
                </c:pt>
                <c:pt idx="1057">
                  <c:v>-14.41372681</c:v>
                </c:pt>
                <c:pt idx="1058">
                  <c:v>-14.41372681</c:v>
                </c:pt>
                <c:pt idx="1059">
                  <c:v>-14.40924072</c:v>
                </c:pt>
                <c:pt idx="1060">
                  <c:v>-14.40924072</c:v>
                </c:pt>
                <c:pt idx="1061">
                  <c:v>-14.409362789999999</c:v>
                </c:pt>
                <c:pt idx="1062">
                  <c:v>-14.40924072</c:v>
                </c:pt>
                <c:pt idx="1063">
                  <c:v>-14.409027099999999</c:v>
                </c:pt>
                <c:pt idx="1064">
                  <c:v>-14.409027099999999</c:v>
                </c:pt>
                <c:pt idx="1065">
                  <c:v>-14.41281128</c:v>
                </c:pt>
                <c:pt idx="1066">
                  <c:v>-14.41308594</c:v>
                </c:pt>
                <c:pt idx="1067">
                  <c:v>-14.41308594</c:v>
                </c:pt>
                <c:pt idx="1068">
                  <c:v>-14.416107179999999</c:v>
                </c:pt>
                <c:pt idx="1069">
                  <c:v>-14.416229250000001</c:v>
                </c:pt>
                <c:pt idx="1070">
                  <c:v>-14.416229250000001</c:v>
                </c:pt>
                <c:pt idx="1071">
                  <c:v>-14.414550780000001</c:v>
                </c:pt>
                <c:pt idx="1072">
                  <c:v>-14.409454350000001</c:v>
                </c:pt>
                <c:pt idx="1073">
                  <c:v>-14.41314697</c:v>
                </c:pt>
                <c:pt idx="1074">
                  <c:v>-14.41314697</c:v>
                </c:pt>
                <c:pt idx="1075">
                  <c:v>-14.41738892</c:v>
                </c:pt>
                <c:pt idx="1076">
                  <c:v>-14.419036869999999</c:v>
                </c:pt>
                <c:pt idx="1077">
                  <c:v>-14.41964722</c:v>
                </c:pt>
                <c:pt idx="1078">
                  <c:v>-14.420989990000001</c:v>
                </c:pt>
                <c:pt idx="1079">
                  <c:v>-14.41235352</c:v>
                </c:pt>
                <c:pt idx="1080">
                  <c:v>-14.41235352</c:v>
                </c:pt>
                <c:pt idx="1081">
                  <c:v>-14.41372681</c:v>
                </c:pt>
                <c:pt idx="1082">
                  <c:v>-14.414031980000001</c:v>
                </c:pt>
                <c:pt idx="1083">
                  <c:v>-14.41415405</c:v>
                </c:pt>
                <c:pt idx="1084">
                  <c:v>-14.41415405</c:v>
                </c:pt>
                <c:pt idx="1085">
                  <c:v>-14.415283199999999</c:v>
                </c:pt>
                <c:pt idx="1086">
                  <c:v>-14.415283199999999</c:v>
                </c:pt>
                <c:pt idx="1087">
                  <c:v>-14.41900635</c:v>
                </c:pt>
                <c:pt idx="1088">
                  <c:v>-14.41848755</c:v>
                </c:pt>
                <c:pt idx="1089">
                  <c:v>-14.420684809999999</c:v>
                </c:pt>
                <c:pt idx="1090">
                  <c:v>-14.420684809999999</c:v>
                </c:pt>
                <c:pt idx="1091">
                  <c:v>-14.42419434</c:v>
                </c:pt>
                <c:pt idx="1092">
                  <c:v>-14.42141724</c:v>
                </c:pt>
                <c:pt idx="1093">
                  <c:v>-14.42141724</c:v>
                </c:pt>
                <c:pt idx="1094">
                  <c:v>-14.42440796</c:v>
                </c:pt>
                <c:pt idx="1095">
                  <c:v>-14.42407227</c:v>
                </c:pt>
                <c:pt idx="1096">
                  <c:v>-14.42407227</c:v>
                </c:pt>
                <c:pt idx="1097">
                  <c:v>-14.42462158</c:v>
                </c:pt>
                <c:pt idx="1098">
                  <c:v>-14.424041750000001</c:v>
                </c:pt>
                <c:pt idx="1099">
                  <c:v>-14.424316409999999</c:v>
                </c:pt>
                <c:pt idx="1100">
                  <c:v>-14.424316409999999</c:v>
                </c:pt>
                <c:pt idx="1101">
                  <c:v>-14.42578125</c:v>
                </c:pt>
                <c:pt idx="1102">
                  <c:v>-14.42572021</c:v>
                </c:pt>
                <c:pt idx="1103">
                  <c:v>-14.423095699999999</c:v>
                </c:pt>
                <c:pt idx="1104">
                  <c:v>-14.42623901</c:v>
                </c:pt>
                <c:pt idx="1105">
                  <c:v>-14.426971440000001</c:v>
                </c:pt>
                <c:pt idx="1106">
                  <c:v>-14.426971440000001</c:v>
                </c:pt>
                <c:pt idx="1107">
                  <c:v>-14.42434692</c:v>
                </c:pt>
                <c:pt idx="1108">
                  <c:v>-14.4276123</c:v>
                </c:pt>
                <c:pt idx="1109">
                  <c:v>-14.4276123</c:v>
                </c:pt>
                <c:pt idx="1110">
                  <c:v>-14.42999268</c:v>
                </c:pt>
                <c:pt idx="1111">
                  <c:v>-14.42468262</c:v>
                </c:pt>
                <c:pt idx="1112">
                  <c:v>-14.42468262</c:v>
                </c:pt>
                <c:pt idx="1113">
                  <c:v>-14.427093510000001</c:v>
                </c:pt>
                <c:pt idx="1114">
                  <c:v>-14.425506589999999</c:v>
                </c:pt>
                <c:pt idx="1115">
                  <c:v>-14.42636108</c:v>
                </c:pt>
                <c:pt idx="1116">
                  <c:v>-14.42636108</c:v>
                </c:pt>
                <c:pt idx="1117">
                  <c:v>-14.43182373</c:v>
                </c:pt>
                <c:pt idx="1118">
                  <c:v>-14.43151855</c:v>
                </c:pt>
                <c:pt idx="1119">
                  <c:v>-14.43151855</c:v>
                </c:pt>
                <c:pt idx="1120">
                  <c:v>-14.428985600000001</c:v>
                </c:pt>
                <c:pt idx="1121">
                  <c:v>-14.43267822</c:v>
                </c:pt>
                <c:pt idx="1122">
                  <c:v>-14.43267822</c:v>
                </c:pt>
                <c:pt idx="1123">
                  <c:v>-14.43325806</c:v>
                </c:pt>
                <c:pt idx="1124">
                  <c:v>-14.432586669999999</c:v>
                </c:pt>
                <c:pt idx="1125">
                  <c:v>-14.432586669999999</c:v>
                </c:pt>
                <c:pt idx="1126">
                  <c:v>-14.4312439</c:v>
                </c:pt>
                <c:pt idx="1127">
                  <c:v>-14.4335022</c:v>
                </c:pt>
                <c:pt idx="1128">
                  <c:v>-14.43521118</c:v>
                </c:pt>
                <c:pt idx="1129">
                  <c:v>-14.434722900000001</c:v>
                </c:pt>
                <c:pt idx="1130">
                  <c:v>-14.431091309999999</c:v>
                </c:pt>
                <c:pt idx="1131">
                  <c:v>-14.42715454</c:v>
                </c:pt>
                <c:pt idx="1132">
                  <c:v>-14.42715454</c:v>
                </c:pt>
                <c:pt idx="1133">
                  <c:v>-14.427001949999999</c:v>
                </c:pt>
                <c:pt idx="1134">
                  <c:v>-14.42663574</c:v>
                </c:pt>
                <c:pt idx="1135">
                  <c:v>-14.42663574</c:v>
                </c:pt>
                <c:pt idx="1136">
                  <c:v>-14.42675781</c:v>
                </c:pt>
                <c:pt idx="1137">
                  <c:v>-14.426269530000001</c:v>
                </c:pt>
                <c:pt idx="1138">
                  <c:v>-14.42462158</c:v>
                </c:pt>
                <c:pt idx="1139">
                  <c:v>-14.425506589999999</c:v>
                </c:pt>
                <c:pt idx="1140">
                  <c:v>-14.424591059999999</c:v>
                </c:pt>
                <c:pt idx="1141">
                  <c:v>-14.422576899999999</c:v>
                </c:pt>
                <c:pt idx="1142">
                  <c:v>-14.422576899999999</c:v>
                </c:pt>
                <c:pt idx="1143">
                  <c:v>-14.42572021</c:v>
                </c:pt>
                <c:pt idx="1144">
                  <c:v>-14.43002319</c:v>
                </c:pt>
                <c:pt idx="1145">
                  <c:v>-14.43002319</c:v>
                </c:pt>
                <c:pt idx="1146">
                  <c:v>-14.42892456</c:v>
                </c:pt>
                <c:pt idx="1147">
                  <c:v>-14.43157959</c:v>
                </c:pt>
                <c:pt idx="1148">
                  <c:v>-14.43157959</c:v>
                </c:pt>
                <c:pt idx="1149">
                  <c:v>-14.432464599999999</c:v>
                </c:pt>
                <c:pt idx="1150">
                  <c:v>-14.434387210000001</c:v>
                </c:pt>
                <c:pt idx="1151">
                  <c:v>-14.434387210000001</c:v>
                </c:pt>
                <c:pt idx="1152">
                  <c:v>-14.43484497</c:v>
                </c:pt>
                <c:pt idx="1153">
                  <c:v>-14.431671140000001</c:v>
                </c:pt>
                <c:pt idx="1154">
                  <c:v>-14.433959959999999</c:v>
                </c:pt>
                <c:pt idx="1155">
                  <c:v>-14.43383789</c:v>
                </c:pt>
                <c:pt idx="1156">
                  <c:v>-14.43261719</c:v>
                </c:pt>
                <c:pt idx="1157">
                  <c:v>-14.43261719</c:v>
                </c:pt>
                <c:pt idx="1158">
                  <c:v>-14.43200684</c:v>
                </c:pt>
                <c:pt idx="1159">
                  <c:v>-14.429412839999999</c:v>
                </c:pt>
                <c:pt idx="1160">
                  <c:v>-14.43118286</c:v>
                </c:pt>
                <c:pt idx="1161">
                  <c:v>-14.43118286</c:v>
                </c:pt>
                <c:pt idx="1162">
                  <c:v>-14.42922974</c:v>
                </c:pt>
                <c:pt idx="1163">
                  <c:v>-14.4317627</c:v>
                </c:pt>
                <c:pt idx="1164">
                  <c:v>-14.4317627</c:v>
                </c:pt>
                <c:pt idx="1165">
                  <c:v>-14.4317627</c:v>
                </c:pt>
                <c:pt idx="1166">
                  <c:v>-14.434783940000001</c:v>
                </c:pt>
                <c:pt idx="1167">
                  <c:v>-14.434783940000001</c:v>
                </c:pt>
                <c:pt idx="1168">
                  <c:v>-14.4369812</c:v>
                </c:pt>
                <c:pt idx="1169">
                  <c:v>-14.434814449999999</c:v>
                </c:pt>
                <c:pt idx="1170">
                  <c:v>-14.434204100000001</c:v>
                </c:pt>
                <c:pt idx="1171">
                  <c:v>-14.430694580000001</c:v>
                </c:pt>
                <c:pt idx="1172">
                  <c:v>-14.43179321</c:v>
                </c:pt>
                <c:pt idx="1173">
                  <c:v>-14.4335022</c:v>
                </c:pt>
                <c:pt idx="1174">
                  <c:v>-14.4335022</c:v>
                </c:pt>
                <c:pt idx="1175">
                  <c:v>-14.434387210000001</c:v>
                </c:pt>
                <c:pt idx="1176">
                  <c:v>-14.4380188</c:v>
                </c:pt>
                <c:pt idx="1177">
                  <c:v>-14.4380188</c:v>
                </c:pt>
                <c:pt idx="1178">
                  <c:v>-14.44012451</c:v>
                </c:pt>
                <c:pt idx="1179">
                  <c:v>-14.43887329</c:v>
                </c:pt>
                <c:pt idx="1180">
                  <c:v>-14.435577390000001</c:v>
                </c:pt>
                <c:pt idx="1181">
                  <c:v>-14.4317627</c:v>
                </c:pt>
                <c:pt idx="1182">
                  <c:v>-14.432128909999999</c:v>
                </c:pt>
                <c:pt idx="1183">
                  <c:v>-14.432128909999999</c:v>
                </c:pt>
                <c:pt idx="1184">
                  <c:v>-14.43301392</c:v>
                </c:pt>
                <c:pt idx="1185">
                  <c:v>-14.43179321</c:v>
                </c:pt>
                <c:pt idx="1186">
                  <c:v>-14.427948000000001</c:v>
                </c:pt>
                <c:pt idx="1187">
                  <c:v>-14.427948000000001</c:v>
                </c:pt>
                <c:pt idx="1188">
                  <c:v>-14.42578125</c:v>
                </c:pt>
                <c:pt idx="1189">
                  <c:v>-14.428466800000001</c:v>
                </c:pt>
                <c:pt idx="1190">
                  <c:v>-14.428466800000001</c:v>
                </c:pt>
                <c:pt idx="1191">
                  <c:v>-14.428558349999999</c:v>
                </c:pt>
                <c:pt idx="1192">
                  <c:v>-14.428375239999999</c:v>
                </c:pt>
                <c:pt idx="1193">
                  <c:v>-14.428375239999999</c:v>
                </c:pt>
                <c:pt idx="1194">
                  <c:v>-14.4276123</c:v>
                </c:pt>
                <c:pt idx="1195">
                  <c:v>-14.42929077</c:v>
                </c:pt>
                <c:pt idx="1196">
                  <c:v>-14.43328857</c:v>
                </c:pt>
                <c:pt idx="1197">
                  <c:v>-14.436157229999999</c:v>
                </c:pt>
                <c:pt idx="1198">
                  <c:v>-14.43624878</c:v>
                </c:pt>
                <c:pt idx="1199">
                  <c:v>-14.43725586</c:v>
                </c:pt>
                <c:pt idx="1200">
                  <c:v>-14.43725586</c:v>
                </c:pt>
                <c:pt idx="1201">
                  <c:v>-14.438629150000001</c:v>
                </c:pt>
                <c:pt idx="1202">
                  <c:v>-14.4354248</c:v>
                </c:pt>
                <c:pt idx="1203">
                  <c:v>-14.4354248</c:v>
                </c:pt>
                <c:pt idx="1204">
                  <c:v>-14.43444824</c:v>
                </c:pt>
                <c:pt idx="1205">
                  <c:v>-14.436889649999999</c:v>
                </c:pt>
                <c:pt idx="1206">
                  <c:v>-14.43771362</c:v>
                </c:pt>
                <c:pt idx="1207">
                  <c:v>-14.438201899999999</c:v>
                </c:pt>
                <c:pt idx="1208">
                  <c:v>-14.434997559999999</c:v>
                </c:pt>
                <c:pt idx="1209">
                  <c:v>-14.434997559999999</c:v>
                </c:pt>
                <c:pt idx="1210">
                  <c:v>-14.435333249999999</c:v>
                </c:pt>
                <c:pt idx="1211">
                  <c:v>-14.43389893</c:v>
                </c:pt>
                <c:pt idx="1212">
                  <c:v>-14.43405151</c:v>
                </c:pt>
                <c:pt idx="1213">
                  <c:v>-14.43405151</c:v>
                </c:pt>
                <c:pt idx="1214">
                  <c:v>-14.424041750000001</c:v>
                </c:pt>
                <c:pt idx="1215">
                  <c:v>-14.424041750000001</c:v>
                </c:pt>
                <c:pt idx="1216">
                  <c:v>-14.428283690000001</c:v>
                </c:pt>
                <c:pt idx="1217">
                  <c:v>-14.42944336</c:v>
                </c:pt>
                <c:pt idx="1218">
                  <c:v>-14.427764890000001</c:v>
                </c:pt>
                <c:pt idx="1219">
                  <c:v>-14.427764890000001</c:v>
                </c:pt>
                <c:pt idx="1220">
                  <c:v>-14.429412839999999</c:v>
                </c:pt>
                <c:pt idx="1221">
                  <c:v>-14.43197632</c:v>
                </c:pt>
                <c:pt idx="1222">
                  <c:v>-14.430816650000001</c:v>
                </c:pt>
                <c:pt idx="1223">
                  <c:v>-14.430816650000001</c:v>
                </c:pt>
                <c:pt idx="1224">
                  <c:v>-14.43157959</c:v>
                </c:pt>
                <c:pt idx="1225">
                  <c:v>-14.43234253</c:v>
                </c:pt>
                <c:pt idx="1226">
                  <c:v>-14.43234253</c:v>
                </c:pt>
                <c:pt idx="1227">
                  <c:v>-14.43127441</c:v>
                </c:pt>
                <c:pt idx="1228">
                  <c:v>-14.43130493</c:v>
                </c:pt>
                <c:pt idx="1229">
                  <c:v>-14.43130493</c:v>
                </c:pt>
                <c:pt idx="1230">
                  <c:v>-14.43026733</c:v>
                </c:pt>
                <c:pt idx="1231">
                  <c:v>-14.42922974</c:v>
                </c:pt>
                <c:pt idx="1232">
                  <c:v>-14.42922974</c:v>
                </c:pt>
                <c:pt idx="1233">
                  <c:v>-14.42388916</c:v>
                </c:pt>
                <c:pt idx="1234">
                  <c:v>-14.424560550000001</c:v>
                </c:pt>
                <c:pt idx="1235">
                  <c:v>-14.424560550000001</c:v>
                </c:pt>
                <c:pt idx="1236">
                  <c:v>-14.427001949999999</c:v>
                </c:pt>
                <c:pt idx="1237">
                  <c:v>-14.426727290000001</c:v>
                </c:pt>
                <c:pt idx="1238">
                  <c:v>-14.42590332</c:v>
                </c:pt>
                <c:pt idx="1239">
                  <c:v>-14.42590332</c:v>
                </c:pt>
                <c:pt idx="1240">
                  <c:v>-14.42526245</c:v>
                </c:pt>
                <c:pt idx="1241">
                  <c:v>-14.42675781</c:v>
                </c:pt>
                <c:pt idx="1242">
                  <c:v>-14.426330569999999</c:v>
                </c:pt>
                <c:pt idx="1243">
                  <c:v>-14.42355347</c:v>
                </c:pt>
                <c:pt idx="1244">
                  <c:v>-14.42745972</c:v>
                </c:pt>
                <c:pt idx="1245">
                  <c:v>-14.42745972</c:v>
                </c:pt>
                <c:pt idx="1246">
                  <c:v>-14.428619380000001</c:v>
                </c:pt>
                <c:pt idx="1247">
                  <c:v>-14.42636108</c:v>
                </c:pt>
                <c:pt idx="1248">
                  <c:v>-14.42852783</c:v>
                </c:pt>
                <c:pt idx="1249">
                  <c:v>-14.42852783</c:v>
                </c:pt>
                <c:pt idx="1250">
                  <c:v>-14.4203186</c:v>
                </c:pt>
                <c:pt idx="1251">
                  <c:v>-14.4203186</c:v>
                </c:pt>
                <c:pt idx="1252">
                  <c:v>-14.42175293</c:v>
                </c:pt>
                <c:pt idx="1253">
                  <c:v>-14.426330569999999</c:v>
                </c:pt>
                <c:pt idx="1254">
                  <c:v>-14.43112183</c:v>
                </c:pt>
                <c:pt idx="1255">
                  <c:v>-14.43112183</c:v>
                </c:pt>
                <c:pt idx="1256">
                  <c:v>-14.430389399999999</c:v>
                </c:pt>
                <c:pt idx="1257">
                  <c:v>-14.43569946</c:v>
                </c:pt>
                <c:pt idx="1258">
                  <c:v>-14.432800289999999</c:v>
                </c:pt>
                <c:pt idx="1259">
                  <c:v>-14.42706299</c:v>
                </c:pt>
                <c:pt idx="1260">
                  <c:v>-14.42630005</c:v>
                </c:pt>
                <c:pt idx="1261">
                  <c:v>-14.42630005</c:v>
                </c:pt>
                <c:pt idx="1262">
                  <c:v>-14.424560550000001</c:v>
                </c:pt>
                <c:pt idx="1263">
                  <c:v>-14.42559814</c:v>
                </c:pt>
                <c:pt idx="1264">
                  <c:v>-14.42538452</c:v>
                </c:pt>
                <c:pt idx="1265">
                  <c:v>-14.42538452</c:v>
                </c:pt>
                <c:pt idx="1266">
                  <c:v>-14.42538452</c:v>
                </c:pt>
                <c:pt idx="1267">
                  <c:v>-14.425811769999999</c:v>
                </c:pt>
                <c:pt idx="1268">
                  <c:v>-14.429718019999999</c:v>
                </c:pt>
                <c:pt idx="1269">
                  <c:v>-14.42871094</c:v>
                </c:pt>
                <c:pt idx="1270">
                  <c:v>-14.42514038</c:v>
                </c:pt>
                <c:pt idx="1271">
                  <c:v>-14.42514038</c:v>
                </c:pt>
                <c:pt idx="1272">
                  <c:v>-14.425292969999999</c:v>
                </c:pt>
                <c:pt idx="1273">
                  <c:v>-14.425506589999999</c:v>
                </c:pt>
                <c:pt idx="1274">
                  <c:v>-14.42520142</c:v>
                </c:pt>
                <c:pt idx="1275">
                  <c:v>-14.42520142</c:v>
                </c:pt>
                <c:pt idx="1276">
                  <c:v>-14.430389399999999</c:v>
                </c:pt>
                <c:pt idx="1277">
                  <c:v>-14.430389399999999</c:v>
                </c:pt>
                <c:pt idx="1278">
                  <c:v>-14.43045044</c:v>
                </c:pt>
                <c:pt idx="1279">
                  <c:v>-14.42852783</c:v>
                </c:pt>
                <c:pt idx="1280">
                  <c:v>-14.42947388</c:v>
                </c:pt>
                <c:pt idx="1281">
                  <c:v>-14.42947388</c:v>
                </c:pt>
                <c:pt idx="1282">
                  <c:v>-14.429718019999999</c:v>
                </c:pt>
                <c:pt idx="1283">
                  <c:v>-14.43334961</c:v>
                </c:pt>
                <c:pt idx="1284">
                  <c:v>-14.43243408</c:v>
                </c:pt>
                <c:pt idx="1285">
                  <c:v>-14.43014526</c:v>
                </c:pt>
                <c:pt idx="1286">
                  <c:v>-14.42910767</c:v>
                </c:pt>
                <c:pt idx="1287">
                  <c:v>-14.42910767</c:v>
                </c:pt>
                <c:pt idx="1288">
                  <c:v>-14.427185059999999</c:v>
                </c:pt>
                <c:pt idx="1289">
                  <c:v>-14.423797609999999</c:v>
                </c:pt>
                <c:pt idx="1290">
                  <c:v>-14.419952390000001</c:v>
                </c:pt>
                <c:pt idx="1291">
                  <c:v>-14.419952390000001</c:v>
                </c:pt>
                <c:pt idx="1292">
                  <c:v>-14.419311520000001</c:v>
                </c:pt>
                <c:pt idx="1293">
                  <c:v>-14.420745849999999</c:v>
                </c:pt>
                <c:pt idx="1294">
                  <c:v>-14.420745849999999</c:v>
                </c:pt>
                <c:pt idx="1295">
                  <c:v>-14.42285156</c:v>
                </c:pt>
                <c:pt idx="1296">
                  <c:v>-14.42532349</c:v>
                </c:pt>
                <c:pt idx="1297">
                  <c:v>-14.42532349</c:v>
                </c:pt>
                <c:pt idx="1298">
                  <c:v>-14.42733765</c:v>
                </c:pt>
                <c:pt idx="1299">
                  <c:v>-14.42788696</c:v>
                </c:pt>
                <c:pt idx="1300">
                  <c:v>-14.427307130000001</c:v>
                </c:pt>
                <c:pt idx="1301">
                  <c:v>-14.427307130000001</c:v>
                </c:pt>
                <c:pt idx="1302">
                  <c:v>-14.42703247</c:v>
                </c:pt>
                <c:pt idx="1303">
                  <c:v>-14.42532349</c:v>
                </c:pt>
                <c:pt idx="1304">
                  <c:v>-14.42532349</c:v>
                </c:pt>
                <c:pt idx="1305">
                  <c:v>-14.41882324</c:v>
                </c:pt>
                <c:pt idx="1306">
                  <c:v>-14.41394043</c:v>
                </c:pt>
                <c:pt idx="1307">
                  <c:v>-14.41625977</c:v>
                </c:pt>
                <c:pt idx="1308">
                  <c:v>-14.41625977</c:v>
                </c:pt>
                <c:pt idx="1309">
                  <c:v>-14.41641235</c:v>
                </c:pt>
                <c:pt idx="1310">
                  <c:v>-14.41842651</c:v>
                </c:pt>
                <c:pt idx="1311">
                  <c:v>-14.417999269999999</c:v>
                </c:pt>
                <c:pt idx="1312">
                  <c:v>-14.41906738</c:v>
                </c:pt>
                <c:pt idx="1313">
                  <c:v>-14.42230225</c:v>
                </c:pt>
                <c:pt idx="1314">
                  <c:v>-14.42230225</c:v>
                </c:pt>
                <c:pt idx="1315">
                  <c:v>-14.421386719999999</c:v>
                </c:pt>
                <c:pt idx="1316">
                  <c:v>-14.424316409999999</c:v>
                </c:pt>
                <c:pt idx="1317">
                  <c:v>-14.428894039999999</c:v>
                </c:pt>
                <c:pt idx="1318">
                  <c:v>-14.428894039999999</c:v>
                </c:pt>
                <c:pt idx="1319">
                  <c:v>-14.42895508</c:v>
                </c:pt>
                <c:pt idx="1320">
                  <c:v>-14.424560550000001</c:v>
                </c:pt>
                <c:pt idx="1321">
                  <c:v>-14.424560550000001</c:v>
                </c:pt>
                <c:pt idx="1322">
                  <c:v>-14.41998291</c:v>
                </c:pt>
                <c:pt idx="1323">
                  <c:v>-14.421173100000001</c:v>
                </c:pt>
                <c:pt idx="1324">
                  <c:v>-14.421173100000001</c:v>
                </c:pt>
                <c:pt idx="1325">
                  <c:v>-14.42233276</c:v>
                </c:pt>
                <c:pt idx="1326">
                  <c:v>-14.418975830000001</c:v>
                </c:pt>
                <c:pt idx="1327">
                  <c:v>-14.418518069999999</c:v>
                </c:pt>
                <c:pt idx="1328">
                  <c:v>-14.418518069999999</c:v>
                </c:pt>
                <c:pt idx="1329">
                  <c:v>-14.42016602</c:v>
                </c:pt>
                <c:pt idx="1330">
                  <c:v>-14.42016602</c:v>
                </c:pt>
                <c:pt idx="1331">
                  <c:v>-14.420013429999999</c:v>
                </c:pt>
                <c:pt idx="1332">
                  <c:v>-14.41281128</c:v>
                </c:pt>
                <c:pt idx="1333">
                  <c:v>-14.411499020000001</c:v>
                </c:pt>
                <c:pt idx="1334">
                  <c:v>-14.411499020000001</c:v>
                </c:pt>
                <c:pt idx="1335">
                  <c:v>-14.415374760000001</c:v>
                </c:pt>
                <c:pt idx="1336">
                  <c:v>-14.42193604</c:v>
                </c:pt>
                <c:pt idx="1337">
                  <c:v>-14.42193604</c:v>
                </c:pt>
                <c:pt idx="1338">
                  <c:v>-14.425292969999999</c:v>
                </c:pt>
                <c:pt idx="1339">
                  <c:v>-14.42739868</c:v>
                </c:pt>
                <c:pt idx="1340">
                  <c:v>-14.42739868</c:v>
                </c:pt>
                <c:pt idx="1341">
                  <c:v>-14.42617798</c:v>
                </c:pt>
                <c:pt idx="1342">
                  <c:v>-14.417083740000001</c:v>
                </c:pt>
                <c:pt idx="1343">
                  <c:v>-14.41113281</c:v>
                </c:pt>
                <c:pt idx="1344">
                  <c:v>-14.41113281</c:v>
                </c:pt>
                <c:pt idx="1345">
                  <c:v>-14.41629028</c:v>
                </c:pt>
                <c:pt idx="1346">
                  <c:v>-14.41616821</c:v>
                </c:pt>
                <c:pt idx="1347">
                  <c:v>-14.415191650000001</c:v>
                </c:pt>
                <c:pt idx="1348">
                  <c:v>-14.417358399999999</c:v>
                </c:pt>
                <c:pt idx="1349">
                  <c:v>-14.41976929</c:v>
                </c:pt>
                <c:pt idx="1350">
                  <c:v>-14.41976929</c:v>
                </c:pt>
                <c:pt idx="1351">
                  <c:v>-14.4203186</c:v>
                </c:pt>
                <c:pt idx="1352">
                  <c:v>-14.42019653</c:v>
                </c:pt>
                <c:pt idx="1353">
                  <c:v>-14.42019653</c:v>
                </c:pt>
                <c:pt idx="1354">
                  <c:v>-14.418457030000001</c:v>
                </c:pt>
                <c:pt idx="1355">
                  <c:v>-14.41671753</c:v>
                </c:pt>
                <c:pt idx="1356">
                  <c:v>-14.41671753</c:v>
                </c:pt>
                <c:pt idx="1357">
                  <c:v>-14.41827393</c:v>
                </c:pt>
                <c:pt idx="1358">
                  <c:v>-14.418396</c:v>
                </c:pt>
                <c:pt idx="1359">
                  <c:v>-14.41705322</c:v>
                </c:pt>
                <c:pt idx="1360">
                  <c:v>-14.41705322</c:v>
                </c:pt>
                <c:pt idx="1361">
                  <c:v>-14.417938230000001</c:v>
                </c:pt>
                <c:pt idx="1362">
                  <c:v>-14.41549683</c:v>
                </c:pt>
                <c:pt idx="1363">
                  <c:v>-14.414855960000001</c:v>
                </c:pt>
                <c:pt idx="1364">
                  <c:v>-14.41079712</c:v>
                </c:pt>
                <c:pt idx="1365">
                  <c:v>-14.414031980000001</c:v>
                </c:pt>
                <c:pt idx="1366">
                  <c:v>-14.414031980000001</c:v>
                </c:pt>
                <c:pt idx="1367">
                  <c:v>-14.41830444</c:v>
                </c:pt>
                <c:pt idx="1368">
                  <c:v>-14.4175415</c:v>
                </c:pt>
                <c:pt idx="1369">
                  <c:v>-14.420745849999999</c:v>
                </c:pt>
                <c:pt idx="1370">
                  <c:v>-14.420745849999999</c:v>
                </c:pt>
                <c:pt idx="1371">
                  <c:v>-14.42312622</c:v>
                </c:pt>
                <c:pt idx="1372">
                  <c:v>-14.424896240000001</c:v>
                </c:pt>
                <c:pt idx="1373">
                  <c:v>-14.42538452</c:v>
                </c:pt>
                <c:pt idx="1374">
                  <c:v>-14.42681885</c:v>
                </c:pt>
                <c:pt idx="1375">
                  <c:v>-14.42578125</c:v>
                </c:pt>
                <c:pt idx="1376">
                  <c:v>-14.42578125</c:v>
                </c:pt>
                <c:pt idx="1377">
                  <c:v>-14.42388916</c:v>
                </c:pt>
                <c:pt idx="1378">
                  <c:v>-14.424133299999999</c:v>
                </c:pt>
                <c:pt idx="1379">
                  <c:v>-14.4223938</c:v>
                </c:pt>
                <c:pt idx="1380">
                  <c:v>-14.4223938</c:v>
                </c:pt>
                <c:pt idx="1381">
                  <c:v>-14.42129517</c:v>
                </c:pt>
                <c:pt idx="1382">
                  <c:v>-14.420562739999999</c:v>
                </c:pt>
                <c:pt idx="1383">
                  <c:v>-14.418914790000001</c:v>
                </c:pt>
                <c:pt idx="1384">
                  <c:v>-14.42102051</c:v>
                </c:pt>
                <c:pt idx="1385">
                  <c:v>-14.42208862</c:v>
                </c:pt>
                <c:pt idx="1386">
                  <c:v>-14.42208862</c:v>
                </c:pt>
                <c:pt idx="1387">
                  <c:v>-14.42349243</c:v>
                </c:pt>
                <c:pt idx="1388">
                  <c:v>-14.424896240000001</c:v>
                </c:pt>
                <c:pt idx="1389">
                  <c:v>-14.42199707</c:v>
                </c:pt>
                <c:pt idx="1390">
                  <c:v>-14.42199707</c:v>
                </c:pt>
                <c:pt idx="1391">
                  <c:v>-14.423217770000001</c:v>
                </c:pt>
                <c:pt idx="1392">
                  <c:v>-14.42526245</c:v>
                </c:pt>
                <c:pt idx="1393">
                  <c:v>-14.427703859999999</c:v>
                </c:pt>
                <c:pt idx="1394">
                  <c:v>-14.426269530000001</c:v>
                </c:pt>
                <c:pt idx="1395">
                  <c:v>-14.42468262</c:v>
                </c:pt>
                <c:pt idx="1396">
                  <c:v>-14.42468262</c:v>
                </c:pt>
                <c:pt idx="1397">
                  <c:v>-14.426452640000001</c:v>
                </c:pt>
                <c:pt idx="1398">
                  <c:v>-14.42520142</c:v>
                </c:pt>
                <c:pt idx="1399">
                  <c:v>-14.42520142</c:v>
                </c:pt>
                <c:pt idx="1400">
                  <c:v>-14.420135500000001</c:v>
                </c:pt>
                <c:pt idx="1401">
                  <c:v>-14.419158940000001</c:v>
                </c:pt>
                <c:pt idx="1402">
                  <c:v>-14.419158940000001</c:v>
                </c:pt>
                <c:pt idx="1403">
                  <c:v>-14.41772461</c:v>
                </c:pt>
                <c:pt idx="1404">
                  <c:v>-14.41424561</c:v>
                </c:pt>
                <c:pt idx="1405">
                  <c:v>-14.41653442</c:v>
                </c:pt>
                <c:pt idx="1406">
                  <c:v>-14.41653442</c:v>
                </c:pt>
                <c:pt idx="1407">
                  <c:v>-14.419311520000001</c:v>
                </c:pt>
                <c:pt idx="1408">
                  <c:v>-14.41973877</c:v>
                </c:pt>
                <c:pt idx="1409">
                  <c:v>-14.422149660000001</c:v>
                </c:pt>
                <c:pt idx="1410">
                  <c:v>-14.42654419</c:v>
                </c:pt>
                <c:pt idx="1411">
                  <c:v>-14.42141724</c:v>
                </c:pt>
                <c:pt idx="1412">
                  <c:v>-14.42141724</c:v>
                </c:pt>
                <c:pt idx="1413">
                  <c:v>-14.41680908</c:v>
                </c:pt>
                <c:pt idx="1414">
                  <c:v>-14.414428709999999</c:v>
                </c:pt>
                <c:pt idx="1415">
                  <c:v>-14.40859985</c:v>
                </c:pt>
                <c:pt idx="1416">
                  <c:v>-14.40859985</c:v>
                </c:pt>
                <c:pt idx="1417">
                  <c:v>-14.41366577</c:v>
                </c:pt>
                <c:pt idx="1418">
                  <c:v>-14.415374760000001</c:v>
                </c:pt>
                <c:pt idx="1419">
                  <c:v>-14.415374760000001</c:v>
                </c:pt>
                <c:pt idx="1420">
                  <c:v>-14.417022709999999</c:v>
                </c:pt>
                <c:pt idx="1421">
                  <c:v>-14.42050171</c:v>
                </c:pt>
                <c:pt idx="1422">
                  <c:v>-14.42050171</c:v>
                </c:pt>
                <c:pt idx="1423">
                  <c:v>-14.42044067</c:v>
                </c:pt>
                <c:pt idx="1424">
                  <c:v>-14.41763306</c:v>
                </c:pt>
                <c:pt idx="1425">
                  <c:v>-14.40808105</c:v>
                </c:pt>
                <c:pt idx="1426">
                  <c:v>-14.40808105</c:v>
                </c:pt>
                <c:pt idx="1427">
                  <c:v>-14.404907229999999</c:v>
                </c:pt>
                <c:pt idx="1428">
                  <c:v>-14.40982056</c:v>
                </c:pt>
                <c:pt idx="1429">
                  <c:v>-14.40982056</c:v>
                </c:pt>
                <c:pt idx="1430">
                  <c:v>-14.41107178</c:v>
                </c:pt>
                <c:pt idx="1431">
                  <c:v>-14.4105835</c:v>
                </c:pt>
                <c:pt idx="1432">
                  <c:v>-14.4105835</c:v>
                </c:pt>
                <c:pt idx="1433">
                  <c:v>-14.40994263</c:v>
                </c:pt>
                <c:pt idx="1434">
                  <c:v>-14.41210938</c:v>
                </c:pt>
                <c:pt idx="1435">
                  <c:v>-14.41424561</c:v>
                </c:pt>
                <c:pt idx="1436">
                  <c:v>-14.41040039</c:v>
                </c:pt>
                <c:pt idx="1437">
                  <c:v>-14.408233640000001</c:v>
                </c:pt>
                <c:pt idx="1438">
                  <c:v>-14.40844727</c:v>
                </c:pt>
                <c:pt idx="1439">
                  <c:v>-14.40844727</c:v>
                </c:pt>
                <c:pt idx="1440">
                  <c:v>-14.40213013</c:v>
                </c:pt>
                <c:pt idx="1441">
                  <c:v>-14.39953613</c:v>
                </c:pt>
                <c:pt idx="1442">
                  <c:v>-14.39953613</c:v>
                </c:pt>
                <c:pt idx="1443">
                  <c:v>-14.4041748</c:v>
                </c:pt>
                <c:pt idx="1444">
                  <c:v>-14.409210209999999</c:v>
                </c:pt>
                <c:pt idx="1445">
                  <c:v>-14.409210209999999</c:v>
                </c:pt>
                <c:pt idx="1446">
                  <c:v>-14.40646362</c:v>
                </c:pt>
                <c:pt idx="1447">
                  <c:v>-14.397369380000001</c:v>
                </c:pt>
                <c:pt idx="1448">
                  <c:v>-14.39282227</c:v>
                </c:pt>
                <c:pt idx="1449">
                  <c:v>-14.39282227</c:v>
                </c:pt>
                <c:pt idx="1450">
                  <c:v>-14.398406980000001</c:v>
                </c:pt>
                <c:pt idx="1451">
                  <c:v>-14.40307617</c:v>
                </c:pt>
                <c:pt idx="1452">
                  <c:v>-14.40371704</c:v>
                </c:pt>
                <c:pt idx="1453">
                  <c:v>-14.40338135</c:v>
                </c:pt>
                <c:pt idx="1454">
                  <c:v>-14.40026855</c:v>
                </c:pt>
                <c:pt idx="1455">
                  <c:v>-14.40026855</c:v>
                </c:pt>
                <c:pt idx="1456">
                  <c:v>-14.40026855</c:v>
                </c:pt>
                <c:pt idx="1457">
                  <c:v>-14.394104</c:v>
                </c:pt>
                <c:pt idx="1458">
                  <c:v>-14.38848877</c:v>
                </c:pt>
                <c:pt idx="1459">
                  <c:v>-14.38848877</c:v>
                </c:pt>
                <c:pt idx="1460">
                  <c:v>-14.3911438</c:v>
                </c:pt>
                <c:pt idx="1461">
                  <c:v>-14.39233398</c:v>
                </c:pt>
                <c:pt idx="1462">
                  <c:v>-14.39770508</c:v>
                </c:pt>
                <c:pt idx="1463">
                  <c:v>-14.397827149999999</c:v>
                </c:pt>
                <c:pt idx="1464">
                  <c:v>-14.39328003</c:v>
                </c:pt>
                <c:pt idx="1465">
                  <c:v>-14.39328003</c:v>
                </c:pt>
                <c:pt idx="1466">
                  <c:v>-14.388885500000001</c:v>
                </c:pt>
                <c:pt idx="1467">
                  <c:v>-14.3828125</c:v>
                </c:pt>
                <c:pt idx="1468">
                  <c:v>-14.38131714</c:v>
                </c:pt>
                <c:pt idx="1469">
                  <c:v>-14.382110600000001</c:v>
                </c:pt>
                <c:pt idx="1470">
                  <c:v>-14.38165283</c:v>
                </c:pt>
                <c:pt idx="1471">
                  <c:v>-14.37747192</c:v>
                </c:pt>
                <c:pt idx="1472">
                  <c:v>-14.37747192</c:v>
                </c:pt>
                <c:pt idx="1473">
                  <c:v>-14.37838745</c:v>
                </c:pt>
                <c:pt idx="1474">
                  <c:v>-14.381164549999999</c:v>
                </c:pt>
                <c:pt idx="1475">
                  <c:v>-14.381164549999999</c:v>
                </c:pt>
                <c:pt idx="1476">
                  <c:v>-14.378753659999999</c:v>
                </c:pt>
                <c:pt idx="1477">
                  <c:v>-14.373260500000001</c:v>
                </c:pt>
                <c:pt idx="1478">
                  <c:v>-14.37414551</c:v>
                </c:pt>
                <c:pt idx="1479">
                  <c:v>-14.373779300000001</c:v>
                </c:pt>
                <c:pt idx="1480">
                  <c:v>-14.36886597</c:v>
                </c:pt>
                <c:pt idx="1481">
                  <c:v>-14.366912839999999</c:v>
                </c:pt>
                <c:pt idx="1482">
                  <c:v>-14.366912839999999</c:v>
                </c:pt>
                <c:pt idx="1483">
                  <c:v>-14.368530270000001</c:v>
                </c:pt>
                <c:pt idx="1484">
                  <c:v>-14.37057495</c:v>
                </c:pt>
                <c:pt idx="1485">
                  <c:v>-14.37057495</c:v>
                </c:pt>
                <c:pt idx="1486">
                  <c:v>-14.37057495</c:v>
                </c:pt>
                <c:pt idx="1487">
                  <c:v>-14.36309814</c:v>
                </c:pt>
                <c:pt idx="1488">
                  <c:v>-14.35983276</c:v>
                </c:pt>
                <c:pt idx="1489">
                  <c:v>-14.363311769999999</c:v>
                </c:pt>
                <c:pt idx="1490">
                  <c:v>-14.36392212</c:v>
                </c:pt>
                <c:pt idx="1491">
                  <c:v>-14.35980225</c:v>
                </c:pt>
                <c:pt idx="1492">
                  <c:v>-14.35980225</c:v>
                </c:pt>
                <c:pt idx="1493">
                  <c:v>-14.357391359999999</c:v>
                </c:pt>
                <c:pt idx="1494">
                  <c:v>-14.358825680000001</c:v>
                </c:pt>
                <c:pt idx="1495">
                  <c:v>-14.358825680000001</c:v>
                </c:pt>
                <c:pt idx="1496">
                  <c:v>-14.353607179999999</c:v>
                </c:pt>
                <c:pt idx="1497">
                  <c:v>-14.354675289999999</c:v>
                </c:pt>
                <c:pt idx="1498">
                  <c:v>-14.354675289999999</c:v>
                </c:pt>
                <c:pt idx="1499">
                  <c:v>-14.353607179999999</c:v>
                </c:pt>
                <c:pt idx="1500">
                  <c:v>-14.350219729999999</c:v>
                </c:pt>
                <c:pt idx="1501">
                  <c:v>-14.350219729999999</c:v>
                </c:pt>
                <c:pt idx="1502">
                  <c:v>-14.35006714</c:v>
                </c:pt>
                <c:pt idx="1503">
                  <c:v>-14.352630619999999</c:v>
                </c:pt>
                <c:pt idx="1504">
                  <c:v>-14.354522709999999</c:v>
                </c:pt>
                <c:pt idx="1505">
                  <c:v>-14.355194089999999</c:v>
                </c:pt>
                <c:pt idx="1506">
                  <c:v>-14.3578186</c:v>
                </c:pt>
                <c:pt idx="1507">
                  <c:v>-14.35961914</c:v>
                </c:pt>
                <c:pt idx="1508">
                  <c:v>-14.35961914</c:v>
                </c:pt>
                <c:pt idx="1509">
                  <c:v>-14.3598938</c:v>
                </c:pt>
                <c:pt idx="1510">
                  <c:v>-14.36117554</c:v>
                </c:pt>
                <c:pt idx="1511">
                  <c:v>-14.36117554</c:v>
                </c:pt>
                <c:pt idx="1512">
                  <c:v>-14.365722659999999</c:v>
                </c:pt>
                <c:pt idx="1513">
                  <c:v>-14.36694336</c:v>
                </c:pt>
                <c:pt idx="1514">
                  <c:v>-14.36694336</c:v>
                </c:pt>
                <c:pt idx="1515">
                  <c:v>-14.366180419999999</c:v>
                </c:pt>
                <c:pt idx="1516">
                  <c:v>-14.36392212</c:v>
                </c:pt>
                <c:pt idx="1517">
                  <c:v>-14.366577149999999</c:v>
                </c:pt>
                <c:pt idx="1518">
                  <c:v>-14.366577149999999</c:v>
                </c:pt>
                <c:pt idx="1519">
                  <c:v>-14.36782837</c:v>
                </c:pt>
                <c:pt idx="1520">
                  <c:v>-14.36654663</c:v>
                </c:pt>
                <c:pt idx="1521">
                  <c:v>-14.36654663</c:v>
                </c:pt>
                <c:pt idx="1522">
                  <c:v>-14.370086669999999</c:v>
                </c:pt>
                <c:pt idx="1523">
                  <c:v>-14.374511719999999</c:v>
                </c:pt>
                <c:pt idx="1524">
                  <c:v>-14.374511719999999</c:v>
                </c:pt>
                <c:pt idx="1525">
                  <c:v>-14.37371826</c:v>
                </c:pt>
                <c:pt idx="1526">
                  <c:v>-14.37371826</c:v>
                </c:pt>
                <c:pt idx="1527">
                  <c:v>-14.3711853</c:v>
                </c:pt>
                <c:pt idx="1528">
                  <c:v>-14.37289429</c:v>
                </c:pt>
                <c:pt idx="1529">
                  <c:v>-14.37542725</c:v>
                </c:pt>
                <c:pt idx="1530">
                  <c:v>-14.37542725</c:v>
                </c:pt>
                <c:pt idx="1531">
                  <c:v>-14.379913330000001</c:v>
                </c:pt>
                <c:pt idx="1532">
                  <c:v>-14.38131714</c:v>
                </c:pt>
                <c:pt idx="1533">
                  <c:v>-14.38131714</c:v>
                </c:pt>
                <c:pt idx="1534">
                  <c:v>-14.378356930000001</c:v>
                </c:pt>
                <c:pt idx="1535">
                  <c:v>-14.37878418</c:v>
                </c:pt>
                <c:pt idx="1536">
                  <c:v>-14.37878418</c:v>
                </c:pt>
                <c:pt idx="1537">
                  <c:v>-14.38040161</c:v>
                </c:pt>
                <c:pt idx="1538">
                  <c:v>-14.38293457</c:v>
                </c:pt>
                <c:pt idx="1539">
                  <c:v>-14.38424683</c:v>
                </c:pt>
                <c:pt idx="1540">
                  <c:v>-14.385711669999999</c:v>
                </c:pt>
                <c:pt idx="1541">
                  <c:v>-14.38357544</c:v>
                </c:pt>
                <c:pt idx="1542">
                  <c:v>-14.38357544</c:v>
                </c:pt>
                <c:pt idx="1543">
                  <c:v>-14.38378906</c:v>
                </c:pt>
                <c:pt idx="1544">
                  <c:v>-14.38574219</c:v>
                </c:pt>
                <c:pt idx="1545">
                  <c:v>-14.38665771</c:v>
                </c:pt>
                <c:pt idx="1546">
                  <c:v>-14.38665771</c:v>
                </c:pt>
                <c:pt idx="1547">
                  <c:v>-14.38833618</c:v>
                </c:pt>
                <c:pt idx="1548">
                  <c:v>-14.38345337</c:v>
                </c:pt>
                <c:pt idx="1549">
                  <c:v>-14.38345337</c:v>
                </c:pt>
                <c:pt idx="1550">
                  <c:v>-14.38595581</c:v>
                </c:pt>
                <c:pt idx="1551">
                  <c:v>-14.385253909999999</c:v>
                </c:pt>
                <c:pt idx="1552">
                  <c:v>-14.385253909999999</c:v>
                </c:pt>
                <c:pt idx="1553">
                  <c:v>-14.3843689</c:v>
                </c:pt>
                <c:pt idx="1554">
                  <c:v>-14.38894653</c:v>
                </c:pt>
                <c:pt idx="1555">
                  <c:v>-14.388244630000001</c:v>
                </c:pt>
                <c:pt idx="1556">
                  <c:v>-14.388244630000001</c:v>
                </c:pt>
                <c:pt idx="1557">
                  <c:v>-14.38671875</c:v>
                </c:pt>
                <c:pt idx="1558">
                  <c:v>-14.38671875</c:v>
                </c:pt>
                <c:pt idx="1559">
                  <c:v>-14.387603759999999</c:v>
                </c:pt>
                <c:pt idx="1560">
                  <c:v>-14.388763429999999</c:v>
                </c:pt>
                <c:pt idx="1561">
                  <c:v>-14.38839722</c:v>
                </c:pt>
                <c:pt idx="1562">
                  <c:v>-14.38839722</c:v>
                </c:pt>
                <c:pt idx="1563">
                  <c:v>-14.3866272</c:v>
                </c:pt>
                <c:pt idx="1564">
                  <c:v>-14.385406489999999</c:v>
                </c:pt>
                <c:pt idx="1565">
                  <c:v>-14.38677979</c:v>
                </c:pt>
                <c:pt idx="1566">
                  <c:v>-14.38769531</c:v>
                </c:pt>
                <c:pt idx="1567">
                  <c:v>-14.38796997</c:v>
                </c:pt>
                <c:pt idx="1568">
                  <c:v>-14.38815308</c:v>
                </c:pt>
                <c:pt idx="1569">
                  <c:v>-14.38815308</c:v>
                </c:pt>
                <c:pt idx="1570">
                  <c:v>-14.38470459</c:v>
                </c:pt>
                <c:pt idx="1571">
                  <c:v>-14.38705444</c:v>
                </c:pt>
                <c:pt idx="1572">
                  <c:v>-14.38821411</c:v>
                </c:pt>
                <c:pt idx="1573">
                  <c:v>-14.38821411</c:v>
                </c:pt>
                <c:pt idx="1574">
                  <c:v>-14.38397217</c:v>
                </c:pt>
                <c:pt idx="1575">
                  <c:v>-14.384551999999999</c:v>
                </c:pt>
                <c:pt idx="1576">
                  <c:v>-14.386566159999999</c:v>
                </c:pt>
                <c:pt idx="1577">
                  <c:v>-14.387084959999999</c:v>
                </c:pt>
                <c:pt idx="1578">
                  <c:v>-14.38861084</c:v>
                </c:pt>
                <c:pt idx="1579">
                  <c:v>-14.38861084</c:v>
                </c:pt>
                <c:pt idx="1580">
                  <c:v>-14.389739990000001</c:v>
                </c:pt>
                <c:pt idx="1581">
                  <c:v>-14.386352540000001</c:v>
                </c:pt>
                <c:pt idx="1582">
                  <c:v>-14.386352540000001</c:v>
                </c:pt>
                <c:pt idx="1583">
                  <c:v>-14.385528559999999</c:v>
                </c:pt>
                <c:pt idx="1584">
                  <c:v>-14.38873291</c:v>
                </c:pt>
                <c:pt idx="1585">
                  <c:v>-14.38873291</c:v>
                </c:pt>
                <c:pt idx="1586">
                  <c:v>-14.38891602</c:v>
                </c:pt>
                <c:pt idx="1587">
                  <c:v>-14.387390140000001</c:v>
                </c:pt>
                <c:pt idx="1588">
                  <c:v>-14.387390140000001</c:v>
                </c:pt>
                <c:pt idx="1589">
                  <c:v>-14.38809204</c:v>
                </c:pt>
                <c:pt idx="1590">
                  <c:v>-14.389739990000001</c:v>
                </c:pt>
                <c:pt idx="1591">
                  <c:v>-14.391815190000001</c:v>
                </c:pt>
                <c:pt idx="1592">
                  <c:v>-14.391815190000001</c:v>
                </c:pt>
                <c:pt idx="1593">
                  <c:v>-14.38986206</c:v>
                </c:pt>
                <c:pt idx="1594">
                  <c:v>-14.387329100000001</c:v>
                </c:pt>
                <c:pt idx="1595">
                  <c:v>-14.387329100000001</c:v>
                </c:pt>
                <c:pt idx="1596">
                  <c:v>-14.38775635</c:v>
                </c:pt>
                <c:pt idx="1597">
                  <c:v>-14.39102173</c:v>
                </c:pt>
                <c:pt idx="1598">
                  <c:v>-14.39102173</c:v>
                </c:pt>
                <c:pt idx="1599">
                  <c:v>-14.395721440000001</c:v>
                </c:pt>
                <c:pt idx="1600">
                  <c:v>-14.391937260000001</c:v>
                </c:pt>
                <c:pt idx="1601">
                  <c:v>-14.38809204</c:v>
                </c:pt>
                <c:pt idx="1602">
                  <c:v>-14.38970947</c:v>
                </c:pt>
                <c:pt idx="1603">
                  <c:v>-14.39361572</c:v>
                </c:pt>
                <c:pt idx="1604">
                  <c:v>-14.3968811</c:v>
                </c:pt>
                <c:pt idx="1605">
                  <c:v>-14.3968811</c:v>
                </c:pt>
                <c:pt idx="1606">
                  <c:v>-14.401733399999999</c:v>
                </c:pt>
                <c:pt idx="1607">
                  <c:v>-14.40023804</c:v>
                </c:pt>
                <c:pt idx="1608">
                  <c:v>-14.40023804</c:v>
                </c:pt>
                <c:pt idx="1609">
                  <c:v>-14.39675903</c:v>
                </c:pt>
                <c:pt idx="1610">
                  <c:v>-14.39337158</c:v>
                </c:pt>
                <c:pt idx="1611">
                  <c:v>-14.39715576</c:v>
                </c:pt>
                <c:pt idx="1612">
                  <c:v>-14.40057373</c:v>
                </c:pt>
                <c:pt idx="1613">
                  <c:v>-14.4005127</c:v>
                </c:pt>
                <c:pt idx="1614">
                  <c:v>-14.40072632</c:v>
                </c:pt>
                <c:pt idx="1615">
                  <c:v>-14.40072632</c:v>
                </c:pt>
                <c:pt idx="1616">
                  <c:v>-14.404205320000001</c:v>
                </c:pt>
                <c:pt idx="1617">
                  <c:v>-14.40866089</c:v>
                </c:pt>
                <c:pt idx="1618">
                  <c:v>-14.40866089</c:v>
                </c:pt>
                <c:pt idx="1619">
                  <c:v>-14.407897950000001</c:v>
                </c:pt>
                <c:pt idx="1620">
                  <c:v>-14.411041259999999</c:v>
                </c:pt>
                <c:pt idx="1621">
                  <c:v>-14.411041259999999</c:v>
                </c:pt>
                <c:pt idx="1622">
                  <c:v>-14.41210938</c:v>
                </c:pt>
                <c:pt idx="1623">
                  <c:v>-14.4151001</c:v>
                </c:pt>
                <c:pt idx="1624">
                  <c:v>-14.415985109999999</c:v>
                </c:pt>
                <c:pt idx="1625">
                  <c:v>-14.415985109999999</c:v>
                </c:pt>
                <c:pt idx="1626">
                  <c:v>-14.41601563</c:v>
                </c:pt>
                <c:pt idx="1627">
                  <c:v>-14.421844480000001</c:v>
                </c:pt>
                <c:pt idx="1628">
                  <c:v>-14.42602539</c:v>
                </c:pt>
                <c:pt idx="1629">
                  <c:v>-14.428619380000001</c:v>
                </c:pt>
                <c:pt idx="1630">
                  <c:v>-14.43148804</c:v>
                </c:pt>
                <c:pt idx="1631">
                  <c:v>-14.43148804</c:v>
                </c:pt>
                <c:pt idx="1632">
                  <c:v>-14.433105469999999</c:v>
                </c:pt>
                <c:pt idx="1633">
                  <c:v>-14.432983399999999</c:v>
                </c:pt>
                <c:pt idx="1634">
                  <c:v>-14.432983399999999</c:v>
                </c:pt>
                <c:pt idx="1635">
                  <c:v>-14.4375</c:v>
                </c:pt>
                <c:pt idx="1636">
                  <c:v>-14.43981934</c:v>
                </c:pt>
                <c:pt idx="1637">
                  <c:v>-14.43887329</c:v>
                </c:pt>
                <c:pt idx="1638">
                  <c:v>-14.44107056</c:v>
                </c:pt>
                <c:pt idx="1639">
                  <c:v>-14.44134521</c:v>
                </c:pt>
                <c:pt idx="1640">
                  <c:v>-14.44161987</c:v>
                </c:pt>
                <c:pt idx="1641">
                  <c:v>-14.44161987</c:v>
                </c:pt>
                <c:pt idx="1642">
                  <c:v>-14.44763184</c:v>
                </c:pt>
                <c:pt idx="1643">
                  <c:v>-14.448272709999999</c:v>
                </c:pt>
                <c:pt idx="1644">
                  <c:v>-14.448272709999999</c:v>
                </c:pt>
                <c:pt idx="1645">
                  <c:v>-14.44869995</c:v>
                </c:pt>
                <c:pt idx="1646">
                  <c:v>-14.45169067</c:v>
                </c:pt>
                <c:pt idx="1647">
                  <c:v>-14.45169067</c:v>
                </c:pt>
                <c:pt idx="1648">
                  <c:v>-14.45404053</c:v>
                </c:pt>
                <c:pt idx="1649">
                  <c:v>-14.454010009999999</c:v>
                </c:pt>
                <c:pt idx="1650">
                  <c:v>-14.452514649999999</c:v>
                </c:pt>
                <c:pt idx="1651">
                  <c:v>-14.452514649999999</c:v>
                </c:pt>
                <c:pt idx="1652">
                  <c:v>-14.453948970000001</c:v>
                </c:pt>
                <c:pt idx="1653">
                  <c:v>-14.452758790000001</c:v>
                </c:pt>
                <c:pt idx="1654">
                  <c:v>-14.452758790000001</c:v>
                </c:pt>
                <c:pt idx="1655">
                  <c:v>-14.455841059999999</c:v>
                </c:pt>
                <c:pt idx="1656">
                  <c:v>-14.45697021</c:v>
                </c:pt>
                <c:pt idx="1657">
                  <c:v>-14.45697021</c:v>
                </c:pt>
                <c:pt idx="1658">
                  <c:v>-14.45812988</c:v>
                </c:pt>
                <c:pt idx="1659">
                  <c:v>-14.456878659999999</c:v>
                </c:pt>
                <c:pt idx="1660">
                  <c:v>-14.45806885</c:v>
                </c:pt>
                <c:pt idx="1661">
                  <c:v>-14.45806885</c:v>
                </c:pt>
                <c:pt idx="1662">
                  <c:v>-14.459533690000001</c:v>
                </c:pt>
                <c:pt idx="1663">
                  <c:v>-14.465515140000001</c:v>
                </c:pt>
                <c:pt idx="1664">
                  <c:v>-14.466247559999999</c:v>
                </c:pt>
                <c:pt idx="1665">
                  <c:v>-14.462982179999999</c:v>
                </c:pt>
                <c:pt idx="1666">
                  <c:v>-14.466033940000001</c:v>
                </c:pt>
                <c:pt idx="1667">
                  <c:v>-14.466033940000001</c:v>
                </c:pt>
                <c:pt idx="1668">
                  <c:v>-14.46716309</c:v>
                </c:pt>
                <c:pt idx="1669">
                  <c:v>-14.469299319999999</c:v>
                </c:pt>
                <c:pt idx="1670">
                  <c:v>-14.47000122</c:v>
                </c:pt>
                <c:pt idx="1671">
                  <c:v>-14.47000122</c:v>
                </c:pt>
                <c:pt idx="1672">
                  <c:v>-14.474639890000001</c:v>
                </c:pt>
                <c:pt idx="1673">
                  <c:v>-14.47018433</c:v>
                </c:pt>
                <c:pt idx="1674">
                  <c:v>-14.47018433</c:v>
                </c:pt>
                <c:pt idx="1675">
                  <c:v>-14.47363281</c:v>
                </c:pt>
                <c:pt idx="1676">
                  <c:v>-14.47265625</c:v>
                </c:pt>
                <c:pt idx="1677">
                  <c:v>-14.47265625</c:v>
                </c:pt>
                <c:pt idx="1678">
                  <c:v>-14.47357178</c:v>
                </c:pt>
                <c:pt idx="1679">
                  <c:v>-14.475250239999999</c:v>
                </c:pt>
                <c:pt idx="1680">
                  <c:v>-14.47225952</c:v>
                </c:pt>
                <c:pt idx="1681">
                  <c:v>-14.47225952</c:v>
                </c:pt>
                <c:pt idx="1682">
                  <c:v>-14.47579956</c:v>
                </c:pt>
                <c:pt idx="1683">
                  <c:v>-14.47579956</c:v>
                </c:pt>
                <c:pt idx="1684">
                  <c:v>-14.475677490000001</c:v>
                </c:pt>
                <c:pt idx="1685">
                  <c:v>-14.4744873</c:v>
                </c:pt>
                <c:pt idx="1686">
                  <c:v>-14.475494380000001</c:v>
                </c:pt>
                <c:pt idx="1687">
                  <c:v>-14.475494380000001</c:v>
                </c:pt>
                <c:pt idx="1688">
                  <c:v>-14.474182130000001</c:v>
                </c:pt>
                <c:pt idx="1689">
                  <c:v>-14.47799683</c:v>
                </c:pt>
                <c:pt idx="1690">
                  <c:v>-14.479125979999999</c:v>
                </c:pt>
                <c:pt idx="1691">
                  <c:v>-14.48294067</c:v>
                </c:pt>
                <c:pt idx="1692">
                  <c:v>-14.48196411</c:v>
                </c:pt>
                <c:pt idx="1693">
                  <c:v>-14.48196411</c:v>
                </c:pt>
                <c:pt idx="1694">
                  <c:v>-14.4805603</c:v>
                </c:pt>
                <c:pt idx="1695">
                  <c:v>-14.48120117</c:v>
                </c:pt>
                <c:pt idx="1696">
                  <c:v>-14.48483276</c:v>
                </c:pt>
                <c:pt idx="1697">
                  <c:v>-14.48483276</c:v>
                </c:pt>
                <c:pt idx="1698">
                  <c:v>-14.48379517</c:v>
                </c:pt>
                <c:pt idx="1699">
                  <c:v>-14.487792969999999</c:v>
                </c:pt>
                <c:pt idx="1700">
                  <c:v>-14.487792969999999</c:v>
                </c:pt>
                <c:pt idx="1701">
                  <c:v>-14.48822021</c:v>
                </c:pt>
                <c:pt idx="1702">
                  <c:v>-14.48852539</c:v>
                </c:pt>
                <c:pt idx="1703">
                  <c:v>-14.48852539</c:v>
                </c:pt>
                <c:pt idx="1704">
                  <c:v>-14.490142820000001</c:v>
                </c:pt>
                <c:pt idx="1705">
                  <c:v>-14.489074710000001</c:v>
                </c:pt>
                <c:pt idx="1706">
                  <c:v>-14.48944092</c:v>
                </c:pt>
                <c:pt idx="1707">
                  <c:v>-14.48944092</c:v>
                </c:pt>
                <c:pt idx="1708">
                  <c:v>-14.492340090000001</c:v>
                </c:pt>
                <c:pt idx="1709">
                  <c:v>-14.492340090000001</c:v>
                </c:pt>
                <c:pt idx="1710">
                  <c:v>-14.48971558</c:v>
                </c:pt>
                <c:pt idx="1711">
                  <c:v>-14.4911499</c:v>
                </c:pt>
                <c:pt idx="1712">
                  <c:v>-14.4916687</c:v>
                </c:pt>
                <c:pt idx="1713">
                  <c:v>-14.4916687</c:v>
                </c:pt>
                <c:pt idx="1714">
                  <c:v>-14.48815918</c:v>
                </c:pt>
                <c:pt idx="1715">
                  <c:v>-14.48754883</c:v>
                </c:pt>
                <c:pt idx="1716">
                  <c:v>-14.484863280000001</c:v>
                </c:pt>
                <c:pt idx="1717">
                  <c:v>-14.48620605</c:v>
                </c:pt>
                <c:pt idx="1718">
                  <c:v>-14.487274169999999</c:v>
                </c:pt>
                <c:pt idx="1719">
                  <c:v>-14.487274169999999</c:v>
                </c:pt>
                <c:pt idx="1720">
                  <c:v>-14.48699951</c:v>
                </c:pt>
                <c:pt idx="1721">
                  <c:v>-14.487335209999999</c:v>
                </c:pt>
                <c:pt idx="1722">
                  <c:v>-14.489074710000001</c:v>
                </c:pt>
                <c:pt idx="1723">
                  <c:v>-14.489074710000001</c:v>
                </c:pt>
                <c:pt idx="1724">
                  <c:v>-14.490844729999999</c:v>
                </c:pt>
                <c:pt idx="1725">
                  <c:v>-14.48373413</c:v>
                </c:pt>
                <c:pt idx="1726">
                  <c:v>-14.48373413</c:v>
                </c:pt>
                <c:pt idx="1727">
                  <c:v>-14.480499269999999</c:v>
                </c:pt>
                <c:pt idx="1728">
                  <c:v>-14.47839355</c:v>
                </c:pt>
                <c:pt idx="1729">
                  <c:v>-14.47839355</c:v>
                </c:pt>
                <c:pt idx="1730">
                  <c:v>-14.473449710000001</c:v>
                </c:pt>
                <c:pt idx="1731">
                  <c:v>-14.47970581</c:v>
                </c:pt>
                <c:pt idx="1732">
                  <c:v>-14.482330320000001</c:v>
                </c:pt>
                <c:pt idx="1733">
                  <c:v>-14.482330320000001</c:v>
                </c:pt>
                <c:pt idx="1734">
                  <c:v>-14.486877440000001</c:v>
                </c:pt>
                <c:pt idx="1735">
                  <c:v>-14.486877440000001</c:v>
                </c:pt>
                <c:pt idx="1736">
                  <c:v>-14.48846436</c:v>
                </c:pt>
                <c:pt idx="1737">
                  <c:v>-14.48880005</c:v>
                </c:pt>
                <c:pt idx="1738">
                  <c:v>-14.489227290000001</c:v>
                </c:pt>
                <c:pt idx="1739">
                  <c:v>-14.489227290000001</c:v>
                </c:pt>
                <c:pt idx="1740">
                  <c:v>-14.493072509999999</c:v>
                </c:pt>
                <c:pt idx="1741">
                  <c:v>-14.48886108</c:v>
                </c:pt>
                <c:pt idx="1742">
                  <c:v>-14.48657227</c:v>
                </c:pt>
                <c:pt idx="1743">
                  <c:v>-14.48684692</c:v>
                </c:pt>
                <c:pt idx="1744">
                  <c:v>-14.483062739999999</c:v>
                </c:pt>
                <c:pt idx="1745">
                  <c:v>-14.483062739999999</c:v>
                </c:pt>
                <c:pt idx="1746">
                  <c:v>-14.483825680000001</c:v>
                </c:pt>
                <c:pt idx="1747">
                  <c:v>-14.48339844</c:v>
                </c:pt>
                <c:pt idx="1748">
                  <c:v>-14.481597900000001</c:v>
                </c:pt>
                <c:pt idx="1749">
                  <c:v>-14.481597900000001</c:v>
                </c:pt>
                <c:pt idx="1750">
                  <c:v>-14.484863280000001</c:v>
                </c:pt>
                <c:pt idx="1751">
                  <c:v>-14.487213130000001</c:v>
                </c:pt>
                <c:pt idx="1752">
                  <c:v>-14.48587036</c:v>
                </c:pt>
                <c:pt idx="1753">
                  <c:v>-14.484100339999999</c:v>
                </c:pt>
                <c:pt idx="1754">
                  <c:v>-14.486633299999999</c:v>
                </c:pt>
                <c:pt idx="1755">
                  <c:v>-14.48712158</c:v>
                </c:pt>
                <c:pt idx="1756">
                  <c:v>-14.48712158</c:v>
                </c:pt>
                <c:pt idx="1757">
                  <c:v>-14.487091059999999</c:v>
                </c:pt>
                <c:pt idx="1758">
                  <c:v>-14.48971558</c:v>
                </c:pt>
                <c:pt idx="1759">
                  <c:v>-14.48971558</c:v>
                </c:pt>
                <c:pt idx="1760">
                  <c:v>-14.48901367</c:v>
                </c:pt>
                <c:pt idx="1761">
                  <c:v>-14.487457279999999</c:v>
                </c:pt>
                <c:pt idx="1762">
                  <c:v>-14.487457279999999</c:v>
                </c:pt>
                <c:pt idx="1763">
                  <c:v>-14.486633299999999</c:v>
                </c:pt>
                <c:pt idx="1764">
                  <c:v>-14.48638916</c:v>
                </c:pt>
                <c:pt idx="1765">
                  <c:v>-14.4887085</c:v>
                </c:pt>
                <c:pt idx="1766">
                  <c:v>-14.4887085</c:v>
                </c:pt>
                <c:pt idx="1767">
                  <c:v>-14.48794556</c:v>
                </c:pt>
                <c:pt idx="1768">
                  <c:v>-14.48678589</c:v>
                </c:pt>
                <c:pt idx="1769">
                  <c:v>-14.48669434</c:v>
                </c:pt>
                <c:pt idx="1770">
                  <c:v>-14.48132324</c:v>
                </c:pt>
                <c:pt idx="1771">
                  <c:v>-14.478607179999999</c:v>
                </c:pt>
                <c:pt idx="1772">
                  <c:v>-14.478607179999999</c:v>
                </c:pt>
                <c:pt idx="1773">
                  <c:v>-14.47961426</c:v>
                </c:pt>
                <c:pt idx="1774">
                  <c:v>-14.47845459</c:v>
                </c:pt>
                <c:pt idx="1775">
                  <c:v>-14.47845459</c:v>
                </c:pt>
                <c:pt idx="1776">
                  <c:v>-14.47930908</c:v>
                </c:pt>
                <c:pt idx="1777">
                  <c:v>-14.475372309999999</c:v>
                </c:pt>
                <c:pt idx="1778">
                  <c:v>-14.477050780000001</c:v>
                </c:pt>
                <c:pt idx="1779">
                  <c:v>-14.47851563</c:v>
                </c:pt>
                <c:pt idx="1780">
                  <c:v>-14.47714233</c:v>
                </c:pt>
                <c:pt idx="1781">
                  <c:v>-14.479156489999999</c:v>
                </c:pt>
                <c:pt idx="1782">
                  <c:v>-14.479156489999999</c:v>
                </c:pt>
                <c:pt idx="1783">
                  <c:v>-14.479400630000001</c:v>
                </c:pt>
                <c:pt idx="1784">
                  <c:v>-14.473266600000001</c:v>
                </c:pt>
                <c:pt idx="1785">
                  <c:v>-14.473266600000001</c:v>
                </c:pt>
                <c:pt idx="1786">
                  <c:v>-14.47824097</c:v>
                </c:pt>
                <c:pt idx="1787">
                  <c:v>-14.482727049999999</c:v>
                </c:pt>
                <c:pt idx="1788">
                  <c:v>-14.482727049999999</c:v>
                </c:pt>
                <c:pt idx="1789">
                  <c:v>-14.490539549999999</c:v>
                </c:pt>
                <c:pt idx="1790">
                  <c:v>-14.49145508</c:v>
                </c:pt>
                <c:pt idx="1791">
                  <c:v>-14.489746090000001</c:v>
                </c:pt>
                <c:pt idx="1792">
                  <c:v>-14.489746090000001</c:v>
                </c:pt>
                <c:pt idx="1793">
                  <c:v>-14.48736572</c:v>
                </c:pt>
                <c:pt idx="1794">
                  <c:v>-14.485321040000001</c:v>
                </c:pt>
                <c:pt idx="1795">
                  <c:v>-14.485321040000001</c:v>
                </c:pt>
                <c:pt idx="1796">
                  <c:v>-14.485168460000001</c:v>
                </c:pt>
                <c:pt idx="1797">
                  <c:v>-14.48989868</c:v>
                </c:pt>
                <c:pt idx="1798">
                  <c:v>-14.48989868</c:v>
                </c:pt>
                <c:pt idx="1799">
                  <c:v>-14.490203859999999</c:v>
                </c:pt>
                <c:pt idx="1800">
                  <c:v>-14.49127197</c:v>
                </c:pt>
                <c:pt idx="1801">
                  <c:v>-14.49008179</c:v>
                </c:pt>
                <c:pt idx="1802">
                  <c:v>-14.49008179</c:v>
                </c:pt>
                <c:pt idx="1803">
                  <c:v>-14.488983149999999</c:v>
                </c:pt>
                <c:pt idx="1804">
                  <c:v>-14.48678589</c:v>
                </c:pt>
                <c:pt idx="1805">
                  <c:v>-14.48678589</c:v>
                </c:pt>
                <c:pt idx="1806">
                  <c:v>-14.479766850000001</c:v>
                </c:pt>
                <c:pt idx="1807">
                  <c:v>-14.48040771</c:v>
                </c:pt>
                <c:pt idx="1808">
                  <c:v>-14.48040771</c:v>
                </c:pt>
                <c:pt idx="1809">
                  <c:v>-14.48046875</c:v>
                </c:pt>
                <c:pt idx="1810">
                  <c:v>-14.47891235</c:v>
                </c:pt>
                <c:pt idx="1811">
                  <c:v>-14.479583740000001</c:v>
                </c:pt>
                <c:pt idx="1812">
                  <c:v>-14.479583740000001</c:v>
                </c:pt>
                <c:pt idx="1813">
                  <c:v>-14.48025513</c:v>
                </c:pt>
                <c:pt idx="1814">
                  <c:v>-14.47827148</c:v>
                </c:pt>
                <c:pt idx="1815">
                  <c:v>-14.48269653</c:v>
                </c:pt>
                <c:pt idx="1816">
                  <c:v>-14.48373413</c:v>
                </c:pt>
                <c:pt idx="1817">
                  <c:v>-14.481994630000001</c:v>
                </c:pt>
                <c:pt idx="1818">
                  <c:v>-14.481994630000001</c:v>
                </c:pt>
                <c:pt idx="1819">
                  <c:v>-14.482391359999999</c:v>
                </c:pt>
                <c:pt idx="1820">
                  <c:v>-14.48794556</c:v>
                </c:pt>
                <c:pt idx="1821">
                  <c:v>-14.4901123</c:v>
                </c:pt>
                <c:pt idx="1822">
                  <c:v>-14.4901123</c:v>
                </c:pt>
                <c:pt idx="1823">
                  <c:v>-14.4932251</c:v>
                </c:pt>
                <c:pt idx="1824">
                  <c:v>-14.4932251</c:v>
                </c:pt>
                <c:pt idx="1825">
                  <c:v>-14.49447632</c:v>
                </c:pt>
                <c:pt idx="1826">
                  <c:v>-14.4942627</c:v>
                </c:pt>
                <c:pt idx="1827">
                  <c:v>-14.495941159999999</c:v>
                </c:pt>
                <c:pt idx="1828">
                  <c:v>-14.495941159999999</c:v>
                </c:pt>
                <c:pt idx="1829">
                  <c:v>-14.49578857</c:v>
                </c:pt>
                <c:pt idx="1830">
                  <c:v>-14.49472046</c:v>
                </c:pt>
                <c:pt idx="1831">
                  <c:v>-14.49154663</c:v>
                </c:pt>
                <c:pt idx="1832">
                  <c:v>-14.489624020000001</c:v>
                </c:pt>
                <c:pt idx="1833">
                  <c:v>-14.490448000000001</c:v>
                </c:pt>
                <c:pt idx="1834">
                  <c:v>-14.490448000000001</c:v>
                </c:pt>
                <c:pt idx="1835">
                  <c:v>-14.49334717</c:v>
                </c:pt>
                <c:pt idx="1836">
                  <c:v>-14.49725342</c:v>
                </c:pt>
                <c:pt idx="1837">
                  <c:v>-14.500946040000001</c:v>
                </c:pt>
                <c:pt idx="1838">
                  <c:v>-14.500946040000001</c:v>
                </c:pt>
                <c:pt idx="1839">
                  <c:v>-14.50115967</c:v>
                </c:pt>
                <c:pt idx="1840">
                  <c:v>-14.501525880000001</c:v>
                </c:pt>
                <c:pt idx="1841">
                  <c:v>-14.501525880000001</c:v>
                </c:pt>
                <c:pt idx="1842">
                  <c:v>-14.501861570000001</c:v>
                </c:pt>
                <c:pt idx="1843">
                  <c:v>-14.503479</c:v>
                </c:pt>
                <c:pt idx="1844">
                  <c:v>-14.503479</c:v>
                </c:pt>
                <c:pt idx="1845">
                  <c:v>-14.50091553</c:v>
                </c:pt>
                <c:pt idx="1846">
                  <c:v>-14.4979248</c:v>
                </c:pt>
                <c:pt idx="1847">
                  <c:v>-14.499328609999999</c:v>
                </c:pt>
                <c:pt idx="1848">
                  <c:v>-14.499328609999999</c:v>
                </c:pt>
                <c:pt idx="1849">
                  <c:v>-14.496459959999999</c:v>
                </c:pt>
                <c:pt idx="1850">
                  <c:v>-14.500152590000001</c:v>
                </c:pt>
                <c:pt idx="1851">
                  <c:v>-14.500152590000001</c:v>
                </c:pt>
                <c:pt idx="1852">
                  <c:v>-14.499511719999999</c:v>
                </c:pt>
                <c:pt idx="1853">
                  <c:v>-14.499053959999999</c:v>
                </c:pt>
                <c:pt idx="1854">
                  <c:v>-14.499053959999999</c:v>
                </c:pt>
                <c:pt idx="1855">
                  <c:v>-14.499328609999999</c:v>
                </c:pt>
                <c:pt idx="1856">
                  <c:v>-14.499328609999999</c:v>
                </c:pt>
                <c:pt idx="1857">
                  <c:v>-14.50158691</c:v>
                </c:pt>
                <c:pt idx="1858">
                  <c:v>-14.502044679999999</c:v>
                </c:pt>
                <c:pt idx="1859">
                  <c:v>-14.502044679999999</c:v>
                </c:pt>
                <c:pt idx="1860">
                  <c:v>-14.50292969</c:v>
                </c:pt>
                <c:pt idx="1861">
                  <c:v>-14.50280762</c:v>
                </c:pt>
                <c:pt idx="1862">
                  <c:v>-14.50280762</c:v>
                </c:pt>
                <c:pt idx="1863">
                  <c:v>-14.50280762</c:v>
                </c:pt>
                <c:pt idx="1864">
                  <c:v>-14.50137329</c:v>
                </c:pt>
                <c:pt idx="1865">
                  <c:v>-14.5015564</c:v>
                </c:pt>
                <c:pt idx="1866">
                  <c:v>-14.5015564</c:v>
                </c:pt>
                <c:pt idx="1867">
                  <c:v>-14.501983640000001</c:v>
                </c:pt>
                <c:pt idx="1868">
                  <c:v>-14.50369263</c:v>
                </c:pt>
                <c:pt idx="1869">
                  <c:v>-14.50369263</c:v>
                </c:pt>
                <c:pt idx="1870">
                  <c:v>-14.50033569</c:v>
                </c:pt>
                <c:pt idx="1871">
                  <c:v>-14.500823970000001</c:v>
                </c:pt>
                <c:pt idx="1872">
                  <c:v>-14.500946040000001</c:v>
                </c:pt>
                <c:pt idx="1873">
                  <c:v>-14.500946040000001</c:v>
                </c:pt>
                <c:pt idx="1874">
                  <c:v>-14.49627686</c:v>
                </c:pt>
                <c:pt idx="1875">
                  <c:v>-14.49627686</c:v>
                </c:pt>
                <c:pt idx="1876">
                  <c:v>-14.49822998</c:v>
                </c:pt>
                <c:pt idx="1877">
                  <c:v>-14.49975586</c:v>
                </c:pt>
                <c:pt idx="1878">
                  <c:v>-14.49557495</c:v>
                </c:pt>
                <c:pt idx="1879">
                  <c:v>-14.49557495</c:v>
                </c:pt>
                <c:pt idx="1880">
                  <c:v>-14.49505615</c:v>
                </c:pt>
                <c:pt idx="1881">
                  <c:v>-14.49667358</c:v>
                </c:pt>
                <c:pt idx="1882">
                  <c:v>-14.4961853</c:v>
                </c:pt>
                <c:pt idx="1883">
                  <c:v>-14.49780273</c:v>
                </c:pt>
                <c:pt idx="1884">
                  <c:v>-14.50177002</c:v>
                </c:pt>
                <c:pt idx="1885">
                  <c:v>-14.50177002</c:v>
                </c:pt>
                <c:pt idx="1886">
                  <c:v>-14.49737549</c:v>
                </c:pt>
                <c:pt idx="1887">
                  <c:v>-14.49597168</c:v>
                </c:pt>
                <c:pt idx="1888">
                  <c:v>-14.497314449999999</c:v>
                </c:pt>
                <c:pt idx="1889">
                  <c:v>-14.497314449999999</c:v>
                </c:pt>
                <c:pt idx="1890">
                  <c:v>-14.50064087</c:v>
                </c:pt>
                <c:pt idx="1891">
                  <c:v>-14.50396729</c:v>
                </c:pt>
                <c:pt idx="1892">
                  <c:v>-14.50396729</c:v>
                </c:pt>
                <c:pt idx="1893">
                  <c:v>-14.506347659999999</c:v>
                </c:pt>
                <c:pt idx="1894">
                  <c:v>-14.506988529999999</c:v>
                </c:pt>
                <c:pt idx="1895">
                  <c:v>-14.506988529999999</c:v>
                </c:pt>
                <c:pt idx="1896">
                  <c:v>-14.50820923</c:v>
                </c:pt>
                <c:pt idx="1897">
                  <c:v>-14.508300780000001</c:v>
                </c:pt>
                <c:pt idx="1898">
                  <c:v>-14.5057373</c:v>
                </c:pt>
                <c:pt idx="1899">
                  <c:v>-14.5057373</c:v>
                </c:pt>
                <c:pt idx="1900">
                  <c:v>-14.50592041</c:v>
                </c:pt>
                <c:pt idx="1901">
                  <c:v>-14.50592041</c:v>
                </c:pt>
                <c:pt idx="1902">
                  <c:v>-14.50421143</c:v>
                </c:pt>
                <c:pt idx="1903">
                  <c:v>-14.506866459999999</c:v>
                </c:pt>
                <c:pt idx="1904">
                  <c:v>-14.50622559</c:v>
                </c:pt>
                <c:pt idx="1905">
                  <c:v>-14.50622559</c:v>
                </c:pt>
                <c:pt idx="1906">
                  <c:v>-14.50195313</c:v>
                </c:pt>
                <c:pt idx="1907">
                  <c:v>-14.50262451</c:v>
                </c:pt>
                <c:pt idx="1908">
                  <c:v>-14.50262451</c:v>
                </c:pt>
                <c:pt idx="1909">
                  <c:v>-14.501922609999999</c:v>
                </c:pt>
                <c:pt idx="1910">
                  <c:v>-14.50466919</c:v>
                </c:pt>
                <c:pt idx="1911">
                  <c:v>-14.50466919</c:v>
                </c:pt>
                <c:pt idx="1912">
                  <c:v>-14.50430298</c:v>
                </c:pt>
                <c:pt idx="1913">
                  <c:v>-14.504455569999999</c:v>
                </c:pt>
                <c:pt idx="1914">
                  <c:v>-14.504455569999999</c:v>
                </c:pt>
                <c:pt idx="1915">
                  <c:v>-14.50598145</c:v>
                </c:pt>
                <c:pt idx="1916">
                  <c:v>-14.50424194</c:v>
                </c:pt>
                <c:pt idx="1917">
                  <c:v>-14.50222778</c:v>
                </c:pt>
                <c:pt idx="1918">
                  <c:v>-14.50396729</c:v>
                </c:pt>
                <c:pt idx="1919">
                  <c:v>-14.50436401</c:v>
                </c:pt>
                <c:pt idx="1920">
                  <c:v>-14.503356930000001</c:v>
                </c:pt>
                <c:pt idx="1921">
                  <c:v>-14.503356930000001</c:v>
                </c:pt>
                <c:pt idx="1922">
                  <c:v>-14.505126949999999</c:v>
                </c:pt>
                <c:pt idx="1923">
                  <c:v>-14.508178709999999</c:v>
                </c:pt>
                <c:pt idx="1924">
                  <c:v>-14.5098877</c:v>
                </c:pt>
                <c:pt idx="1925">
                  <c:v>-14.5098877</c:v>
                </c:pt>
                <c:pt idx="1926">
                  <c:v>-14.51119995</c:v>
                </c:pt>
                <c:pt idx="1927">
                  <c:v>-14.51119995</c:v>
                </c:pt>
                <c:pt idx="1928">
                  <c:v>-14.51147461</c:v>
                </c:pt>
                <c:pt idx="1929">
                  <c:v>-14.51269531</c:v>
                </c:pt>
                <c:pt idx="1930">
                  <c:v>-14.516326899999999</c:v>
                </c:pt>
                <c:pt idx="1931">
                  <c:v>-14.516326899999999</c:v>
                </c:pt>
                <c:pt idx="1932">
                  <c:v>-14.516296390000001</c:v>
                </c:pt>
                <c:pt idx="1933">
                  <c:v>-14.51373291</c:v>
                </c:pt>
                <c:pt idx="1934">
                  <c:v>-14.51452637</c:v>
                </c:pt>
                <c:pt idx="1935">
                  <c:v>-14.51519775</c:v>
                </c:pt>
                <c:pt idx="1936">
                  <c:v>-14.5196228</c:v>
                </c:pt>
                <c:pt idx="1937">
                  <c:v>-14.5196228</c:v>
                </c:pt>
                <c:pt idx="1938">
                  <c:v>-14.51400757</c:v>
                </c:pt>
                <c:pt idx="1939">
                  <c:v>-14.50598145</c:v>
                </c:pt>
                <c:pt idx="1940">
                  <c:v>-14.50366211</c:v>
                </c:pt>
                <c:pt idx="1941">
                  <c:v>-14.50366211</c:v>
                </c:pt>
                <c:pt idx="1942">
                  <c:v>-14.5039978</c:v>
                </c:pt>
                <c:pt idx="1943">
                  <c:v>-14.50604248</c:v>
                </c:pt>
                <c:pt idx="1944">
                  <c:v>-14.509796140000001</c:v>
                </c:pt>
                <c:pt idx="1945">
                  <c:v>-14.51229858</c:v>
                </c:pt>
                <c:pt idx="1946">
                  <c:v>-14.512390140000001</c:v>
                </c:pt>
                <c:pt idx="1947">
                  <c:v>-14.512390140000001</c:v>
                </c:pt>
                <c:pt idx="1948">
                  <c:v>-14.5166626</c:v>
                </c:pt>
                <c:pt idx="1949">
                  <c:v>-14.5177002</c:v>
                </c:pt>
                <c:pt idx="1950">
                  <c:v>-14.514221190000001</c:v>
                </c:pt>
                <c:pt idx="1951">
                  <c:v>-14.514221190000001</c:v>
                </c:pt>
                <c:pt idx="1952">
                  <c:v>-14.518920899999999</c:v>
                </c:pt>
                <c:pt idx="1953">
                  <c:v>-14.518920899999999</c:v>
                </c:pt>
                <c:pt idx="1954">
                  <c:v>-14.51516724</c:v>
                </c:pt>
                <c:pt idx="1955">
                  <c:v>-14.515350339999999</c:v>
                </c:pt>
                <c:pt idx="1956">
                  <c:v>-14.514404300000001</c:v>
                </c:pt>
                <c:pt idx="1957">
                  <c:v>-14.514404300000001</c:v>
                </c:pt>
                <c:pt idx="1958">
                  <c:v>-14.515014649999999</c:v>
                </c:pt>
                <c:pt idx="1959">
                  <c:v>-14.516510009999999</c:v>
                </c:pt>
                <c:pt idx="1960">
                  <c:v>-14.51147461</c:v>
                </c:pt>
                <c:pt idx="1961">
                  <c:v>-14.50741577</c:v>
                </c:pt>
                <c:pt idx="1962">
                  <c:v>-14.504791259999999</c:v>
                </c:pt>
                <c:pt idx="1963">
                  <c:v>-14.504791259999999</c:v>
                </c:pt>
                <c:pt idx="1964">
                  <c:v>-14.500549319999999</c:v>
                </c:pt>
                <c:pt idx="1965">
                  <c:v>-14.498535159999999</c:v>
                </c:pt>
                <c:pt idx="1966">
                  <c:v>-14.49960327</c:v>
                </c:pt>
                <c:pt idx="1967">
                  <c:v>-14.49960327</c:v>
                </c:pt>
                <c:pt idx="1968">
                  <c:v>-14.498474119999999</c:v>
                </c:pt>
                <c:pt idx="1969">
                  <c:v>-14.496704100000001</c:v>
                </c:pt>
                <c:pt idx="1970">
                  <c:v>-14.498138429999999</c:v>
                </c:pt>
                <c:pt idx="1971">
                  <c:v>-14.501647950000001</c:v>
                </c:pt>
                <c:pt idx="1972">
                  <c:v>-14.5043335</c:v>
                </c:pt>
                <c:pt idx="1973">
                  <c:v>-14.5043335</c:v>
                </c:pt>
                <c:pt idx="1974">
                  <c:v>-14.507659909999999</c:v>
                </c:pt>
                <c:pt idx="1975">
                  <c:v>-14.511871340000001</c:v>
                </c:pt>
                <c:pt idx="1976">
                  <c:v>-14.51712036</c:v>
                </c:pt>
                <c:pt idx="1977">
                  <c:v>-14.51712036</c:v>
                </c:pt>
                <c:pt idx="1978">
                  <c:v>-14.51867676</c:v>
                </c:pt>
                <c:pt idx="1979">
                  <c:v>-14.51977539</c:v>
                </c:pt>
                <c:pt idx="1980">
                  <c:v>-14.518188479999999</c:v>
                </c:pt>
                <c:pt idx="1981">
                  <c:v>-14.51034546</c:v>
                </c:pt>
                <c:pt idx="1982">
                  <c:v>-14.50683594</c:v>
                </c:pt>
                <c:pt idx="1983">
                  <c:v>-14.50683594</c:v>
                </c:pt>
                <c:pt idx="1984">
                  <c:v>-14.5043335</c:v>
                </c:pt>
                <c:pt idx="1985">
                  <c:v>-14.507659909999999</c:v>
                </c:pt>
                <c:pt idx="1986">
                  <c:v>-14.51211548</c:v>
                </c:pt>
                <c:pt idx="1987">
                  <c:v>-14.51211548</c:v>
                </c:pt>
                <c:pt idx="1988">
                  <c:v>-14.524841309999999</c:v>
                </c:pt>
                <c:pt idx="1989">
                  <c:v>-14.524841309999999</c:v>
                </c:pt>
                <c:pt idx="1990">
                  <c:v>-14.525817869999999</c:v>
                </c:pt>
                <c:pt idx="1991">
                  <c:v>-14.525817869999999</c:v>
                </c:pt>
                <c:pt idx="1992">
                  <c:v>-14.51824951</c:v>
                </c:pt>
                <c:pt idx="1993">
                  <c:v>-14.51824951</c:v>
                </c:pt>
                <c:pt idx="1994">
                  <c:v>-14.514617919999999</c:v>
                </c:pt>
                <c:pt idx="1995">
                  <c:v>-14.51605225</c:v>
                </c:pt>
                <c:pt idx="1996">
                  <c:v>-14.515991209999999</c:v>
                </c:pt>
                <c:pt idx="1997">
                  <c:v>-14.51879883</c:v>
                </c:pt>
                <c:pt idx="1998">
                  <c:v>-14.52337646</c:v>
                </c:pt>
                <c:pt idx="1999">
                  <c:v>-14.52337646</c:v>
                </c:pt>
                <c:pt idx="2000">
                  <c:v>-14.528289790000001</c:v>
                </c:pt>
                <c:pt idx="2001">
                  <c:v>-14.529937739999999</c:v>
                </c:pt>
                <c:pt idx="2002">
                  <c:v>-14.531402590000001</c:v>
                </c:pt>
                <c:pt idx="2003">
                  <c:v>-14.531402590000001</c:v>
                </c:pt>
                <c:pt idx="2004">
                  <c:v>-14.53082275</c:v>
                </c:pt>
                <c:pt idx="2005">
                  <c:v>-14.52877808</c:v>
                </c:pt>
                <c:pt idx="2006">
                  <c:v>-14.52755737</c:v>
                </c:pt>
                <c:pt idx="2007">
                  <c:v>-14.53009033</c:v>
                </c:pt>
                <c:pt idx="2008">
                  <c:v>-14.53411865</c:v>
                </c:pt>
                <c:pt idx="2009">
                  <c:v>-14.53411865</c:v>
                </c:pt>
                <c:pt idx="2010">
                  <c:v>-14.532989499999999</c:v>
                </c:pt>
                <c:pt idx="2011">
                  <c:v>-14.53399658</c:v>
                </c:pt>
                <c:pt idx="2012">
                  <c:v>-14.536224369999999</c:v>
                </c:pt>
                <c:pt idx="2013">
                  <c:v>-14.532257080000001</c:v>
                </c:pt>
                <c:pt idx="2014">
                  <c:v>-14.528228759999999</c:v>
                </c:pt>
                <c:pt idx="2015">
                  <c:v>-14.528228759999999</c:v>
                </c:pt>
                <c:pt idx="2016">
                  <c:v>-14.531402590000001</c:v>
                </c:pt>
                <c:pt idx="2017">
                  <c:v>-14.529785159999999</c:v>
                </c:pt>
                <c:pt idx="2018">
                  <c:v>-14.52944946</c:v>
                </c:pt>
                <c:pt idx="2019">
                  <c:v>-14.52944946</c:v>
                </c:pt>
                <c:pt idx="2020">
                  <c:v>-14.533966059999999</c:v>
                </c:pt>
                <c:pt idx="2021">
                  <c:v>-14.533233640000001</c:v>
                </c:pt>
                <c:pt idx="2022">
                  <c:v>-14.533752440000001</c:v>
                </c:pt>
                <c:pt idx="2023">
                  <c:v>-14.53491211</c:v>
                </c:pt>
                <c:pt idx="2024">
                  <c:v>-14.5333252</c:v>
                </c:pt>
                <c:pt idx="2025">
                  <c:v>-14.5333252</c:v>
                </c:pt>
                <c:pt idx="2026">
                  <c:v>-14.53189087</c:v>
                </c:pt>
                <c:pt idx="2027">
                  <c:v>-14.532196040000001</c:v>
                </c:pt>
                <c:pt idx="2028">
                  <c:v>-14.53286743</c:v>
                </c:pt>
                <c:pt idx="2029">
                  <c:v>-14.53286743</c:v>
                </c:pt>
                <c:pt idx="2030">
                  <c:v>-14.535003659999999</c:v>
                </c:pt>
                <c:pt idx="2031">
                  <c:v>-14.53442383</c:v>
                </c:pt>
                <c:pt idx="2032">
                  <c:v>-14.53442383</c:v>
                </c:pt>
                <c:pt idx="2033">
                  <c:v>-14.536102290000001</c:v>
                </c:pt>
                <c:pt idx="2034">
                  <c:v>-14.53625488</c:v>
                </c:pt>
                <c:pt idx="2035">
                  <c:v>-14.53625488</c:v>
                </c:pt>
                <c:pt idx="2036">
                  <c:v>-14.537658690000001</c:v>
                </c:pt>
                <c:pt idx="2037">
                  <c:v>-14.538574219999999</c:v>
                </c:pt>
                <c:pt idx="2038">
                  <c:v>-14.542602540000001</c:v>
                </c:pt>
                <c:pt idx="2039">
                  <c:v>-14.539947509999999</c:v>
                </c:pt>
                <c:pt idx="2040">
                  <c:v>-14.53601074</c:v>
                </c:pt>
                <c:pt idx="2041">
                  <c:v>-14.53601074</c:v>
                </c:pt>
                <c:pt idx="2042">
                  <c:v>-14.539337160000001</c:v>
                </c:pt>
                <c:pt idx="2043">
                  <c:v>-14.540130619999999</c:v>
                </c:pt>
                <c:pt idx="2044">
                  <c:v>-14.54083252</c:v>
                </c:pt>
                <c:pt idx="2045">
                  <c:v>-14.54083252</c:v>
                </c:pt>
                <c:pt idx="2046">
                  <c:v>-14.541748050000001</c:v>
                </c:pt>
                <c:pt idx="2047">
                  <c:v>-14.541046140000001</c:v>
                </c:pt>
                <c:pt idx="2048">
                  <c:v>-14.541046140000001</c:v>
                </c:pt>
                <c:pt idx="2049">
                  <c:v>-14.548095699999999</c:v>
                </c:pt>
                <c:pt idx="2050">
                  <c:v>-14.543762210000001</c:v>
                </c:pt>
                <c:pt idx="2051">
                  <c:v>-14.543762210000001</c:v>
                </c:pt>
                <c:pt idx="2052">
                  <c:v>-14.543640140000001</c:v>
                </c:pt>
                <c:pt idx="2053">
                  <c:v>-14.54498291</c:v>
                </c:pt>
                <c:pt idx="2054">
                  <c:v>-14.54544067</c:v>
                </c:pt>
                <c:pt idx="2055">
                  <c:v>-14.54544067</c:v>
                </c:pt>
                <c:pt idx="2056">
                  <c:v>-14.545867919999999</c:v>
                </c:pt>
                <c:pt idx="2057">
                  <c:v>-14.546722409999999</c:v>
                </c:pt>
                <c:pt idx="2058">
                  <c:v>-14.54644775</c:v>
                </c:pt>
                <c:pt idx="2059">
                  <c:v>-14.546081539999999</c:v>
                </c:pt>
                <c:pt idx="2060">
                  <c:v>-14.548065190000001</c:v>
                </c:pt>
                <c:pt idx="2061">
                  <c:v>-14.548065190000001</c:v>
                </c:pt>
                <c:pt idx="2062">
                  <c:v>-14.54949951</c:v>
                </c:pt>
                <c:pt idx="2063">
                  <c:v>-14.549133299999999</c:v>
                </c:pt>
                <c:pt idx="2064">
                  <c:v>-14.549133299999999</c:v>
                </c:pt>
                <c:pt idx="2065">
                  <c:v>-14.548217770000001</c:v>
                </c:pt>
                <c:pt idx="2066">
                  <c:v>-14.550811769999999</c:v>
                </c:pt>
                <c:pt idx="2067">
                  <c:v>-14.550811769999999</c:v>
                </c:pt>
                <c:pt idx="2068">
                  <c:v>-14.549713130000001</c:v>
                </c:pt>
                <c:pt idx="2069">
                  <c:v>-14.553283690000001</c:v>
                </c:pt>
                <c:pt idx="2070">
                  <c:v>-14.55307007</c:v>
                </c:pt>
                <c:pt idx="2071">
                  <c:v>-14.55307007</c:v>
                </c:pt>
                <c:pt idx="2072">
                  <c:v>-14.54953003</c:v>
                </c:pt>
                <c:pt idx="2073">
                  <c:v>-14.544891359999999</c:v>
                </c:pt>
                <c:pt idx="2074">
                  <c:v>-14.53894043</c:v>
                </c:pt>
                <c:pt idx="2075">
                  <c:v>-14.536682130000001</c:v>
                </c:pt>
                <c:pt idx="2076">
                  <c:v>-14.54159546</c:v>
                </c:pt>
                <c:pt idx="2077">
                  <c:v>-14.54159546</c:v>
                </c:pt>
                <c:pt idx="2078">
                  <c:v>-14.539855960000001</c:v>
                </c:pt>
                <c:pt idx="2079">
                  <c:v>-14.54168701</c:v>
                </c:pt>
                <c:pt idx="2080">
                  <c:v>-14.54803467</c:v>
                </c:pt>
                <c:pt idx="2081">
                  <c:v>-14.54803467</c:v>
                </c:pt>
                <c:pt idx="2082">
                  <c:v>-14.550109859999999</c:v>
                </c:pt>
                <c:pt idx="2083">
                  <c:v>-14.54949951</c:v>
                </c:pt>
                <c:pt idx="2084">
                  <c:v>-14.54699707</c:v>
                </c:pt>
                <c:pt idx="2085">
                  <c:v>-14.54824829</c:v>
                </c:pt>
                <c:pt idx="2086">
                  <c:v>-14.55065918</c:v>
                </c:pt>
                <c:pt idx="2087">
                  <c:v>-14.55065918</c:v>
                </c:pt>
                <c:pt idx="2088">
                  <c:v>-14.55001831</c:v>
                </c:pt>
                <c:pt idx="2089">
                  <c:v>-14.55151367</c:v>
                </c:pt>
                <c:pt idx="2090">
                  <c:v>-14.55657959</c:v>
                </c:pt>
                <c:pt idx="2091">
                  <c:v>-14.549255369999999</c:v>
                </c:pt>
                <c:pt idx="2092">
                  <c:v>-14.548736570000001</c:v>
                </c:pt>
                <c:pt idx="2093">
                  <c:v>-14.548736570000001</c:v>
                </c:pt>
                <c:pt idx="2094">
                  <c:v>-14.5458374</c:v>
                </c:pt>
                <c:pt idx="2095">
                  <c:v>-14.54745483</c:v>
                </c:pt>
                <c:pt idx="2096">
                  <c:v>-14.54733276</c:v>
                </c:pt>
                <c:pt idx="2097">
                  <c:v>-14.54733276</c:v>
                </c:pt>
                <c:pt idx="2098">
                  <c:v>-14.548065190000001</c:v>
                </c:pt>
                <c:pt idx="2099">
                  <c:v>-14.55065918</c:v>
                </c:pt>
                <c:pt idx="2100">
                  <c:v>-14.550750730000001</c:v>
                </c:pt>
                <c:pt idx="2101">
                  <c:v>-14.55825806</c:v>
                </c:pt>
                <c:pt idx="2102">
                  <c:v>-14.56082153</c:v>
                </c:pt>
                <c:pt idx="2103">
                  <c:v>-14.56082153</c:v>
                </c:pt>
                <c:pt idx="2104">
                  <c:v>-14.559906010000001</c:v>
                </c:pt>
                <c:pt idx="2105">
                  <c:v>-14.56066895</c:v>
                </c:pt>
                <c:pt idx="2106">
                  <c:v>-14.55892944</c:v>
                </c:pt>
                <c:pt idx="2107">
                  <c:v>-14.55892944</c:v>
                </c:pt>
                <c:pt idx="2108">
                  <c:v>-14.553497309999999</c:v>
                </c:pt>
                <c:pt idx="2109">
                  <c:v>-14.553985600000001</c:v>
                </c:pt>
                <c:pt idx="2110">
                  <c:v>-14.553985600000001</c:v>
                </c:pt>
                <c:pt idx="2111">
                  <c:v>-14.556549070000001</c:v>
                </c:pt>
                <c:pt idx="2112">
                  <c:v>-14.55499268</c:v>
                </c:pt>
                <c:pt idx="2113">
                  <c:v>-14.55499268</c:v>
                </c:pt>
                <c:pt idx="2114">
                  <c:v>-14.55404663</c:v>
                </c:pt>
                <c:pt idx="2115">
                  <c:v>-14.555694580000001</c:v>
                </c:pt>
                <c:pt idx="2116">
                  <c:v>-14.56164551</c:v>
                </c:pt>
                <c:pt idx="2117">
                  <c:v>-14.56164551</c:v>
                </c:pt>
                <c:pt idx="2118">
                  <c:v>-14.565093989999999</c:v>
                </c:pt>
                <c:pt idx="2119">
                  <c:v>-14.562774660000001</c:v>
                </c:pt>
                <c:pt idx="2120">
                  <c:v>-14.562774660000001</c:v>
                </c:pt>
                <c:pt idx="2121">
                  <c:v>-14.56335449</c:v>
                </c:pt>
                <c:pt idx="2122">
                  <c:v>-14.565704350000001</c:v>
                </c:pt>
                <c:pt idx="2123">
                  <c:v>-14.565704350000001</c:v>
                </c:pt>
                <c:pt idx="2124">
                  <c:v>-14.56399536</c:v>
                </c:pt>
                <c:pt idx="2125">
                  <c:v>-14.563171390000001</c:v>
                </c:pt>
                <c:pt idx="2126">
                  <c:v>-14.56619263</c:v>
                </c:pt>
                <c:pt idx="2127">
                  <c:v>-14.568664549999999</c:v>
                </c:pt>
                <c:pt idx="2128">
                  <c:v>-14.5692749</c:v>
                </c:pt>
                <c:pt idx="2129">
                  <c:v>-14.570037839999999</c:v>
                </c:pt>
                <c:pt idx="2130">
                  <c:v>-14.570037839999999</c:v>
                </c:pt>
                <c:pt idx="2131">
                  <c:v>-14.56872559</c:v>
                </c:pt>
                <c:pt idx="2132">
                  <c:v>-14.56524658</c:v>
                </c:pt>
                <c:pt idx="2133">
                  <c:v>-14.56524658</c:v>
                </c:pt>
                <c:pt idx="2134">
                  <c:v>-14.565338130000001</c:v>
                </c:pt>
                <c:pt idx="2135">
                  <c:v>-14.569366459999999</c:v>
                </c:pt>
                <c:pt idx="2136">
                  <c:v>-14.569366459999999</c:v>
                </c:pt>
                <c:pt idx="2137">
                  <c:v>-14.57052612</c:v>
                </c:pt>
                <c:pt idx="2138">
                  <c:v>-14.56991577</c:v>
                </c:pt>
                <c:pt idx="2139">
                  <c:v>-14.56991577</c:v>
                </c:pt>
                <c:pt idx="2140">
                  <c:v>-14.567871090000001</c:v>
                </c:pt>
                <c:pt idx="2141">
                  <c:v>-14.568054200000001</c:v>
                </c:pt>
                <c:pt idx="2142">
                  <c:v>-14.568786619999999</c:v>
                </c:pt>
                <c:pt idx="2143">
                  <c:v>-14.54760742</c:v>
                </c:pt>
                <c:pt idx="2144">
                  <c:v>-14.50982666</c:v>
                </c:pt>
                <c:pt idx="2145">
                  <c:v>-14.50982666</c:v>
                </c:pt>
                <c:pt idx="2146">
                  <c:v>-14.479064940000001</c:v>
                </c:pt>
                <c:pt idx="2147">
                  <c:v>-14.448944089999999</c:v>
                </c:pt>
                <c:pt idx="2148">
                  <c:v>-14.41882324</c:v>
                </c:pt>
                <c:pt idx="2149">
                  <c:v>-14.41882324</c:v>
                </c:pt>
                <c:pt idx="2150">
                  <c:v>-14.383361819999999</c:v>
                </c:pt>
                <c:pt idx="2151">
                  <c:v>-14.346527099999999</c:v>
                </c:pt>
                <c:pt idx="2152">
                  <c:v>-14.309661869999999</c:v>
                </c:pt>
                <c:pt idx="2153">
                  <c:v>-14.27050781</c:v>
                </c:pt>
                <c:pt idx="2154">
                  <c:v>-14.231292720000001</c:v>
                </c:pt>
                <c:pt idx="2155">
                  <c:v>-14.18737793</c:v>
                </c:pt>
                <c:pt idx="2156">
                  <c:v>-14.18737793</c:v>
                </c:pt>
                <c:pt idx="2157">
                  <c:v>-14.146789549999999</c:v>
                </c:pt>
                <c:pt idx="2158">
                  <c:v>-14.100677490000001</c:v>
                </c:pt>
                <c:pt idx="2159">
                  <c:v>-14.100677490000001</c:v>
                </c:pt>
                <c:pt idx="2160">
                  <c:v>-14.056610109999999</c:v>
                </c:pt>
                <c:pt idx="2161">
                  <c:v>-13.965667720000001</c:v>
                </c:pt>
                <c:pt idx="2162">
                  <c:v>-13.965667720000001</c:v>
                </c:pt>
                <c:pt idx="2163">
                  <c:v>-13.92303467</c:v>
                </c:pt>
                <c:pt idx="2164">
                  <c:v>-13.873138429999999</c:v>
                </c:pt>
                <c:pt idx="2165">
                  <c:v>-13.830810550000001</c:v>
                </c:pt>
                <c:pt idx="2166">
                  <c:v>-13.830810550000001</c:v>
                </c:pt>
                <c:pt idx="2167">
                  <c:v>-13.78411865</c:v>
                </c:pt>
                <c:pt idx="2168">
                  <c:v>-13.741394039999999</c:v>
                </c:pt>
                <c:pt idx="2169">
                  <c:v>-13.741394039999999</c:v>
                </c:pt>
                <c:pt idx="2170">
                  <c:v>-13.64971924</c:v>
                </c:pt>
                <c:pt idx="2171">
                  <c:v>-13.60488892</c:v>
                </c:pt>
                <c:pt idx="2172">
                  <c:v>-13.60488892</c:v>
                </c:pt>
                <c:pt idx="2173">
                  <c:v>-13.56069946</c:v>
                </c:pt>
                <c:pt idx="2174">
                  <c:v>-13.515258790000001</c:v>
                </c:pt>
                <c:pt idx="2175">
                  <c:v>-13.515258790000001</c:v>
                </c:pt>
                <c:pt idx="2176">
                  <c:v>-13.47341919</c:v>
                </c:pt>
                <c:pt idx="2177">
                  <c:v>-13.427093510000001</c:v>
                </c:pt>
                <c:pt idx="2178">
                  <c:v>-13.379730220000001</c:v>
                </c:pt>
                <c:pt idx="2179">
                  <c:v>-13.33300781</c:v>
                </c:pt>
                <c:pt idx="2180">
                  <c:v>-13.286376949999999</c:v>
                </c:pt>
                <c:pt idx="2181">
                  <c:v>-13.23989868</c:v>
                </c:pt>
                <c:pt idx="2182">
                  <c:v>-13.23989868</c:v>
                </c:pt>
                <c:pt idx="2183">
                  <c:v>-13.19940186</c:v>
                </c:pt>
                <c:pt idx="2184">
                  <c:v>-13.14675903</c:v>
                </c:pt>
                <c:pt idx="2185">
                  <c:v>-13.099914549999999</c:v>
                </c:pt>
                <c:pt idx="2186">
                  <c:v>-13.099914549999999</c:v>
                </c:pt>
                <c:pt idx="2187">
                  <c:v>-13.006744380000001</c:v>
                </c:pt>
                <c:pt idx="2188">
                  <c:v>-13.006744380000001</c:v>
                </c:pt>
                <c:pt idx="2189">
                  <c:v>-12.962860109999999</c:v>
                </c:pt>
                <c:pt idx="2190">
                  <c:v>-12.91564941</c:v>
                </c:pt>
                <c:pt idx="2191">
                  <c:v>-12.86953735</c:v>
                </c:pt>
                <c:pt idx="2192">
                  <c:v>-12.86953735</c:v>
                </c:pt>
                <c:pt idx="2193">
                  <c:v>-12.82293701</c:v>
                </c:pt>
                <c:pt idx="2194">
                  <c:v>-12.77987671</c:v>
                </c:pt>
                <c:pt idx="2195">
                  <c:v>-12.77987671</c:v>
                </c:pt>
                <c:pt idx="2196">
                  <c:v>-12.686614990000001</c:v>
                </c:pt>
                <c:pt idx="2197">
                  <c:v>-12.643218989999999</c:v>
                </c:pt>
                <c:pt idx="2198">
                  <c:v>-12.643218989999999</c:v>
                </c:pt>
                <c:pt idx="2199">
                  <c:v>-12.59588623</c:v>
                </c:pt>
                <c:pt idx="2200">
                  <c:v>-12.5531311</c:v>
                </c:pt>
                <c:pt idx="2201">
                  <c:v>-12.50326538</c:v>
                </c:pt>
                <c:pt idx="2202">
                  <c:v>-12.50326538</c:v>
                </c:pt>
                <c:pt idx="2203">
                  <c:v>-12.46020508</c:v>
                </c:pt>
                <c:pt idx="2204">
                  <c:v>-12.41342163</c:v>
                </c:pt>
                <c:pt idx="2205">
                  <c:v>-12.36694336</c:v>
                </c:pt>
                <c:pt idx="2206">
                  <c:v>-12.31997681</c:v>
                </c:pt>
                <c:pt idx="2207">
                  <c:v>-12.27310181</c:v>
                </c:pt>
                <c:pt idx="2208">
                  <c:v>-12.27310181</c:v>
                </c:pt>
                <c:pt idx="2209">
                  <c:v>-12.22647095</c:v>
                </c:pt>
                <c:pt idx="2210">
                  <c:v>-12.18283081</c:v>
                </c:pt>
                <c:pt idx="2211">
                  <c:v>-12.13619995</c:v>
                </c:pt>
                <c:pt idx="2212">
                  <c:v>-12.13619995</c:v>
                </c:pt>
                <c:pt idx="2213">
                  <c:v>-12.04342651</c:v>
                </c:pt>
                <c:pt idx="2214">
                  <c:v>-11.99707031</c:v>
                </c:pt>
                <c:pt idx="2215">
                  <c:v>-11.99707031</c:v>
                </c:pt>
                <c:pt idx="2216">
                  <c:v>-11.950347900000001</c:v>
                </c:pt>
                <c:pt idx="2217">
                  <c:v>-11.903015140000001</c:v>
                </c:pt>
                <c:pt idx="2218">
                  <c:v>-11.903015140000001</c:v>
                </c:pt>
                <c:pt idx="2219">
                  <c:v>-11.856292720000001</c:v>
                </c:pt>
                <c:pt idx="2220">
                  <c:v>-11.81256104</c:v>
                </c:pt>
                <c:pt idx="2221">
                  <c:v>-11.766510009999999</c:v>
                </c:pt>
                <c:pt idx="2222">
                  <c:v>-11.71972656</c:v>
                </c:pt>
                <c:pt idx="2223">
                  <c:v>-11.67330933</c:v>
                </c:pt>
                <c:pt idx="2224">
                  <c:v>-11.67330933</c:v>
                </c:pt>
                <c:pt idx="2225">
                  <c:v>-11.6234436</c:v>
                </c:pt>
                <c:pt idx="2226">
                  <c:v>-11.58361816</c:v>
                </c:pt>
                <c:pt idx="2227">
                  <c:v>-11.537139890000001</c:v>
                </c:pt>
                <c:pt idx="2228">
                  <c:v>-11.537139890000001</c:v>
                </c:pt>
                <c:pt idx="2229">
                  <c:v>-11.443054200000001</c:v>
                </c:pt>
                <c:pt idx="2230">
                  <c:v>-11.396179200000001</c:v>
                </c:pt>
                <c:pt idx="2231">
                  <c:v>-11.396179200000001</c:v>
                </c:pt>
                <c:pt idx="2232">
                  <c:v>-11.34976196</c:v>
                </c:pt>
                <c:pt idx="2233">
                  <c:v>-11.302825929999999</c:v>
                </c:pt>
                <c:pt idx="2234">
                  <c:v>-11.302825929999999</c:v>
                </c:pt>
                <c:pt idx="2235">
                  <c:v>-11.25350952</c:v>
                </c:pt>
                <c:pt idx="2236">
                  <c:v>-11.20669556</c:v>
                </c:pt>
                <c:pt idx="2237">
                  <c:v>-11.15975952</c:v>
                </c:pt>
                <c:pt idx="2238">
                  <c:v>-11.11282349</c:v>
                </c:pt>
                <c:pt idx="2239">
                  <c:v>-11.06985474</c:v>
                </c:pt>
                <c:pt idx="2240">
                  <c:v>-11.06985474</c:v>
                </c:pt>
                <c:pt idx="2241">
                  <c:v>-11.02368164</c:v>
                </c:pt>
                <c:pt idx="2242">
                  <c:v>-10.97702026</c:v>
                </c:pt>
                <c:pt idx="2243">
                  <c:v>-10.92993164</c:v>
                </c:pt>
                <c:pt idx="2244">
                  <c:v>-10.92993164</c:v>
                </c:pt>
                <c:pt idx="2245">
                  <c:v>-10.83731079</c:v>
                </c:pt>
                <c:pt idx="2246">
                  <c:v>-10.83731079</c:v>
                </c:pt>
                <c:pt idx="2247">
                  <c:v>-10.79067993</c:v>
                </c:pt>
                <c:pt idx="2248">
                  <c:v>-10.74362183</c:v>
                </c:pt>
                <c:pt idx="2249">
                  <c:v>-10.69674683</c:v>
                </c:pt>
                <c:pt idx="2250">
                  <c:v>-10.69674683</c:v>
                </c:pt>
                <c:pt idx="2251">
                  <c:v>-10.653533940000001</c:v>
                </c:pt>
                <c:pt idx="2252">
                  <c:v>-10.60317993</c:v>
                </c:pt>
                <c:pt idx="2253">
                  <c:v>-10.55664063</c:v>
                </c:pt>
                <c:pt idx="2254">
                  <c:v>-10.512725830000001</c:v>
                </c:pt>
                <c:pt idx="2255">
                  <c:v>-10.46643066</c:v>
                </c:pt>
                <c:pt idx="2256">
                  <c:v>-10.46643066</c:v>
                </c:pt>
                <c:pt idx="2257">
                  <c:v>-10.419616700000001</c:v>
                </c:pt>
                <c:pt idx="2258">
                  <c:v>-10.37277222</c:v>
                </c:pt>
                <c:pt idx="2259">
                  <c:v>-10.32617188</c:v>
                </c:pt>
                <c:pt idx="2260">
                  <c:v>-10.32617188</c:v>
                </c:pt>
                <c:pt idx="2261">
                  <c:v>-10.28295898</c:v>
                </c:pt>
                <c:pt idx="2262">
                  <c:v>-10.23986816</c:v>
                </c:pt>
                <c:pt idx="2263">
                  <c:v>-10.18972778</c:v>
                </c:pt>
                <c:pt idx="2264">
                  <c:v>-10.145996090000001</c:v>
                </c:pt>
                <c:pt idx="2265">
                  <c:v>-10.095733640000001</c:v>
                </c:pt>
                <c:pt idx="2266">
                  <c:v>-10.095733640000001</c:v>
                </c:pt>
                <c:pt idx="2267">
                  <c:v>-10.052642820000001</c:v>
                </c:pt>
                <c:pt idx="2268">
                  <c:v>-10.009216309999999</c:v>
                </c:pt>
                <c:pt idx="2269">
                  <c:v>-9.9623413099999993</c:v>
                </c:pt>
                <c:pt idx="2270">
                  <c:v>-9.9623413099999993</c:v>
                </c:pt>
                <c:pt idx="2271">
                  <c:v>-9.9160766599999999</c:v>
                </c:pt>
                <c:pt idx="2272">
                  <c:v>-9.8697509799999992</c:v>
                </c:pt>
                <c:pt idx="2273">
                  <c:v>-9.8230285599999991</c:v>
                </c:pt>
                <c:pt idx="2274">
                  <c:v>-9.7764587400000007</c:v>
                </c:pt>
                <c:pt idx="2275">
                  <c:v>-9.7297058100000005</c:v>
                </c:pt>
                <c:pt idx="2276">
                  <c:v>-9.7297058100000005</c:v>
                </c:pt>
                <c:pt idx="2277">
                  <c:v>-9.6863098099999991</c:v>
                </c:pt>
                <c:pt idx="2278">
                  <c:v>-9.63619995</c:v>
                </c:pt>
                <c:pt idx="2279">
                  <c:v>-9.5931701700000005</c:v>
                </c:pt>
                <c:pt idx="2280">
                  <c:v>-9.5931701700000005</c:v>
                </c:pt>
                <c:pt idx="2281">
                  <c:v>-9.5030822799999992</c:v>
                </c:pt>
                <c:pt idx="2282">
                  <c:v>-9.4563598599999992</c:v>
                </c:pt>
                <c:pt idx="2283">
                  <c:v>-9.4563598599999992</c:v>
                </c:pt>
                <c:pt idx="2284">
                  <c:v>-9.4097595199999997</c:v>
                </c:pt>
                <c:pt idx="2285">
                  <c:v>-9.36685181</c:v>
                </c:pt>
                <c:pt idx="2286">
                  <c:v>-9.36685181</c:v>
                </c:pt>
                <c:pt idx="2287">
                  <c:v>-9.3168029800000003</c:v>
                </c:pt>
                <c:pt idx="2288">
                  <c:v>-9.2698059100000005</c:v>
                </c:pt>
                <c:pt idx="2289">
                  <c:v>-9.2260437</c:v>
                </c:pt>
                <c:pt idx="2290">
                  <c:v>-9.1793823200000002</c:v>
                </c:pt>
                <c:pt idx="2291">
                  <c:v>-9.1324462900000007</c:v>
                </c:pt>
                <c:pt idx="2292">
                  <c:v>-9.0892028800000002</c:v>
                </c:pt>
                <c:pt idx="2293">
                  <c:v>-9.0892028800000002</c:v>
                </c:pt>
                <c:pt idx="2294">
                  <c:v>-9.0429382300000007</c:v>
                </c:pt>
                <c:pt idx="2295">
                  <c:v>-8.9963378899999995</c:v>
                </c:pt>
                <c:pt idx="2296">
                  <c:v>-8.9963378899999995</c:v>
                </c:pt>
                <c:pt idx="2297">
                  <c:v>-8.9493408199999998</c:v>
                </c:pt>
                <c:pt idx="2298">
                  <c:v>-8.8987426799999998</c:v>
                </c:pt>
                <c:pt idx="2299">
                  <c:v>-8.8557128899999995</c:v>
                </c:pt>
                <c:pt idx="2300">
                  <c:v>-8.8092041000000005</c:v>
                </c:pt>
                <c:pt idx="2301">
                  <c:v>-8.76257324</c:v>
                </c:pt>
                <c:pt idx="2302">
                  <c:v>-8.7193603500000005</c:v>
                </c:pt>
                <c:pt idx="2303">
                  <c:v>-8.7193603500000005</c:v>
                </c:pt>
                <c:pt idx="2304">
                  <c:v>-8.6758728000000005</c:v>
                </c:pt>
                <c:pt idx="2305">
                  <c:v>-8.6291198700000002</c:v>
                </c:pt>
                <c:pt idx="2306">
                  <c:v>-8.6291198700000002</c:v>
                </c:pt>
                <c:pt idx="2307">
                  <c:v>-8.5821838400000008</c:v>
                </c:pt>
                <c:pt idx="2308">
                  <c:v>-8.4891052200000008</c:v>
                </c:pt>
                <c:pt idx="2309">
                  <c:v>-8.4891052200000008</c:v>
                </c:pt>
                <c:pt idx="2310">
                  <c:v>-8.4457092300000003</c:v>
                </c:pt>
                <c:pt idx="2311">
                  <c:v>-8.39538574</c:v>
                </c:pt>
                <c:pt idx="2312">
                  <c:v>-8.3521728500000005</c:v>
                </c:pt>
                <c:pt idx="2313">
                  <c:v>-8.3521728500000005</c:v>
                </c:pt>
                <c:pt idx="2314">
                  <c:v>-8.3051757800000008</c:v>
                </c:pt>
                <c:pt idx="2315">
                  <c:v>-8.2587280300000003</c:v>
                </c:pt>
                <c:pt idx="2316">
                  <c:v>-8.2184448200000002</c:v>
                </c:pt>
                <c:pt idx="2317">
                  <c:v>-8.1717834499999995</c:v>
                </c:pt>
                <c:pt idx="2318">
                  <c:v>-8.1717834499999995</c:v>
                </c:pt>
                <c:pt idx="2319">
                  <c:v>-8.1046447799999992</c:v>
                </c:pt>
                <c:pt idx="2320">
                  <c:v>-8.0581665000000005</c:v>
                </c:pt>
                <c:pt idx="2321">
                  <c:v>-8.0117797900000003</c:v>
                </c:pt>
                <c:pt idx="2322">
                  <c:v>-8.0117797900000003</c:v>
                </c:pt>
                <c:pt idx="2323">
                  <c:v>-7.9690246599999996</c:v>
                </c:pt>
                <c:pt idx="2324">
                  <c:v>-7.9185485800000004</c:v>
                </c:pt>
                <c:pt idx="2325">
                  <c:v>-7.875</c:v>
                </c:pt>
                <c:pt idx="2326">
                  <c:v>-7.8286438</c:v>
                </c:pt>
                <c:pt idx="2327">
                  <c:v>-7.7818298300000004</c:v>
                </c:pt>
                <c:pt idx="2328">
                  <c:v>-7.7818298300000004</c:v>
                </c:pt>
                <c:pt idx="2329">
                  <c:v>-7.6952819799999999</c:v>
                </c:pt>
                <c:pt idx="2330">
                  <c:v>-7.5791015599999998</c:v>
                </c:pt>
                <c:pt idx="2331">
                  <c:v>-7.4709777800000001</c:v>
                </c:pt>
                <c:pt idx="2332">
                  <c:v>-7.4709777800000001</c:v>
                </c:pt>
                <c:pt idx="2333">
                  <c:v>-7.3533630399999996</c:v>
                </c:pt>
                <c:pt idx="2334">
                  <c:v>-7.2450866700000001</c:v>
                </c:pt>
                <c:pt idx="2335">
                  <c:v>-7.1200866700000001</c:v>
                </c:pt>
                <c:pt idx="2336">
                  <c:v>-7.0118408199999998</c:v>
                </c:pt>
                <c:pt idx="2337">
                  <c:v>-6.9034728999999997</c:v>
                </c:pt>
                <c:pt idx="2338">
                  <c:v>-6.9034728999999997</c:v>
                </c:pt>
                <c:pt idx="2339">
                  <c:v>-6.7868652300000001</c:v>
                </c:pt>
                <c:pt idx="2340">
                  <c:v>-6.6537170400000001</c:v>
                </c:pt>
                <c:pt idx="2341">
                  <c:v>-6.5535278300000002</c:v>
                </c:pt>
                <c:pt idx="2342">
                  <c:v>-6.5535278300000002</c:v>
                </c:pt>
                <c:pt idx="2343">
                  <c:v>-6.3119201699999996</c:v>
                </c:pt>
                <c:pt idx="2344">
                  <c:v>-6.2122802699999999</c:v>
                </c:pt>
                <c:pt idx="2345">
                  <c:v>-6.2122802699999999</c:v>
                </c:pt>
                <c:pt idx="2346">
                  <c:v>-6.0953369100000003</c:v>
                </c:pt>
                <c:pt idx="2347">
                  <c:v>-5.9782104499999997</c:v>
                </c:pt>
                <c:pt idx="2348">
                  <c:v>-5.9782104499999997</c:v>
                </c:pt>
                <c:pt idx="2349">
                  <c:v>-5.8621215800000002</c:v>
                </c:pt>
                <c:pt idx="2350">
                  <c:v>-5.7533569299999998</c:v>
                </c:pt>
                <c:pt idx="2351">
                  <c:v>-5.63705444</c:v>
                </c:pt>
                <c:pt idx="2352">
                  <c:v>-5.5198364299999998</c:v>
                </c:pt>
                <c:pt idx="2353">
                  <c:v>-5.4031677199999999</c:v>
                </c:pt>
                <c:pt idx="2354">
                  <c:v>-5.2867736799999996</c:v>
                </c:pt>
                <c:pt idx="2355">
                  <c:v>-5.2867736799999996</c:v>
                </c:pt>
                <c:pt idx="2356">
                  <c:v>-5.16983032</c:v>
                </c:pt>
                <c:pt idx="2357">
                  <c:v>-5.0538635300000001</c:v>
                </c:pt>
                <c:pt idx="2358">
                  <c:v>-5.0538635300000001</c:v>
                </c:pt>
                <c:pt idx="2359">
                  <c:v>-4.9452514599999997</c:v>
                </c:pt>
                <c:pt idx="2360">
                  <c:v>-4.7119445799999999</c:v>
                </c:pt>
                <c:pt idx="2361">
                  <c:v>-4.7119445799999999</c:v>
                </c:pt>
                <c:pt idx="2362">
                  <c:v>-4.5950012200000003</c:v>
                </c:pt>
                <c:pt idx="2363">
                  <c:v>-4.4781189000000001</c:v>
                </c:pt>
                <c:pt idx="2364">
                  <c:v>-4.36175537</c:v>
                </c:pt>
                <c:pt idx="2365">
                  <c:v>-4.36175537</c:v>
                </c:pt>
                <c:pt idx="2366">
                  <c:v>-4.2540588399999999</c:v>
                </c:pt>
                <c:pt idx="2367">
                  <c:v>-4.1459960899999997</c:v>
                </c:pt>
                <c:pt idx="2368">
                  <c:v>-4.1459960899999997</c:v>
                </c:pt>
                <c:pt idx="2369">
                  <c:v>-3.9118347199999999</c:v>
                </c:pt>
                <c:pt idx="2370">
                  <c:v>-3.77819824</c:v>
                </c:pt>
                <c:pt idx="2371">
                  <c:v>-3.77819824</c:v>
                </c:pt>
                <c:pt idx="2372">
                  <c:v>-3.6782836900000002</c:v>
                </c:pt>
                <c:pt idx="2373">
                  <c:v>-3.5701599100000001</c:v>
                </c:pt>
                <c:pt idx="2374">
                  <c:v>-3.4452819799999999</c:v>
                </c:pt>
                <c:pt idx="2375">
                  <c:v>-3.4452819799999999</c:v>
                </c:pt>
                <c:pt idx="2376">
                  <c:v>-3.3373413099999998</c:v>
                </c:pt>
                <c:pt idx="2377">
                  <c:v>-3.2117614699999999</c:v>
                </c:pt>
                <c:pt idx="2378">
                  <c:v>-3.1029968299999999</c:v>
                </c:pt>
                <c:pt idx="2379">
                  <c:v>-2.9944152800000001</c:v>
                </c:pt>
                <c:pt idx="2380">
                  <c:v>-2.8710327100000002</c:v>
                </c:pt>
                <c:pt idx="2381">
                  <c:v>-2.8710327100000002</c:v>
                </c:pt>
                <c:pt idx="2382">
                  <c:v>-2.7632141099999998</c:v>
                </c:pt>
                <c:pt idx="2383">
                  <c:v>-2.6455993699999998</c:v>
                </c:pt>
                <c:pt idx="2384">
                  <c:v>-2.5283203099999998</c:v>
                </c:pt>
                <c:pt idx="2385">
                  <c:v>-2.5283203099999998</c:v>
                </c:pt>
                <c:pt idx="2386">
                  <c:v>-2.3028564500000002</c:v>
                </c:pt>
                <c:pt idx="2387">
                  <c:v>-2.3028564500000002</c:v>
                </c:pt>
                <c:pt idx="2388">
                  <c:v>-2.1862792999999998</c:v>
                </c:pt>
                <c:pt idx="2389">
                  <c:v>-2.0705261199999998</c:v>
                </c:pt>
                <c:pt idx="2390">
                  <c:v>-1.9538574200000001</c:v>
                </c:pt>
                <c:pt idx="2391">
                  <c:v>-1.9538574200000001</c:v>
                </c:pt>
                <c:pt idx="2392">
                  <c:v>-1.8367614699999999</c:v>
                </c:pt>
                <c:pt idx="2393">
                  <c:v>-1.7200927699999999</c:v>
                </c:pt>
                <c:pt idx="2394">
                  <c:v>-1.6203918500000001</c:v>
                </c:pt>
                <c:pt idx="2395">
                  <c:v>-1.49563599</c:v>
                </c:pt>
                <c:pt idx="2396">
                  <c:v>-1.38717651</c:v>
                </c:pt>
                <c:pt idx="2397">
                  <c:v>-1.38717651</c:v>
                </c:pt>
                <c:pt idx="2398">
                  <c:v>-1.2616882300000001</c:v>
                </c:pt>
                <c:pt idx="2399">
                  <c:v>-1.1535949700000001</c:v>
                </c:pt>
                <c:pt idx="2400">
                  <c:v>-1.03720093</c:v>
                </c:pt>
                <c:pt idx="2401">
                  <c:v>-1.03720093</c:v>
                </c:pt>
                <c:pt idx="2402">
                  <c:v>-0.92022705000000005</c:v>
                </c:pt>
                <c:pt idx="2403">
                  <c:v>-0.80343628</c:v>
                </c:pt>
                <c:pt idx="2404">
                  <c:v>-0.69500731999999998</c:v>
                </c:pt>
                <c:pt idx="2405">
                  <c:v>-0.57839965999999998</c:v>
                </c:pt>
                <c:pt idx="2406">
                  <c:v>-0.46203612999999999</c:v>
                </c:pt>
                <c:pt idx="2407">
                  <c:v>-0.46203612999999999</c:v>
                </c:pt>
                <c:pt idx="2408">
                  <c:v>-0.34570313000000003</c:v>
                </c:pt>
                <c:pt idx="2409">
                  <c:v>-0.22033691</c:v>
                </c:pt>
                <c:pt idx="2410">
                  <c:v>-0.11135863999999999</c:v>
                </c:pt>
                <c:pt idx="2411">
                  <c:v>-0.11135863999999999</c:v>
                </c:pt>
                <c:pt idx="2412">
                  <c:v>5.2490200000000001E-3</c:v>
                </c:pt>
                <c:pt idx="2413">
                  <c:v>0.22961425999999999</c:v>
                </c:pt>
                <c:pt idx="2414">
                  <c:v>0.22961425999999999</c:v>
                </c:pt>
                <c:pt idx="2415">
                  <c:v>0.33779906999999998</c:v>
                </c:pt>
                <c:pt idx="2416">
                  <c:v>0.45437622</c:v>
                </c:pt>
                <c:pt idx="2417">
                  <c:v>0.57113647000000001</c:v>
                </c:pt>
                <c:pt idx="2418">
                  <c:v>0.57113647000000001</c:v>
                </c:pt>
                <c:pt idx="2419">
                  <c:v>0.68814087000000002</c:v>
                </c:pt>
                <c:pt idx="2420">
                  <c:v>0.80377197</c:v>
                </c:pt>
                <c:pt idx="2421">
                  <c:v>0.91220093000000002</c:v>
                </c:pt>
                <c:pt idx="2422">
                  <c:v>0.91220093000000002</c:v>
                </c:pt>
                <c:pt idx="2423">
                  <c:v>1.1451416000000001</c:v>
                </c:pt>
                <c:pt idx="2424">
                  <c:v>1.1451416000000001</c:v>
                </c:pt>
                <c:pt idx="2425">
                  <c:v>1.2626342800000001</c:v>
                </c:pt>
                <c:pt idx="2426">
                  <c:v>1.37997437</c:v>
                </c:pt>
                <c:pt idx="2427">
                  <c:v>1.49664307</c:v>
                </c:pt>
                <c:pt idx="2428">
                  <c:v>1.49664307</c:v>
                </c:pt>
                <c:pt idx="2429">
                  <c:v>1.61328125</c:v>
                </c:pt>
                <c:pt idx="2430">
                  <c:v>1.7298583999999999</c:v>
                </c:pt>
                <c:pt idx="2431">
                  <c:v>1.8380432099999999</c:v>
                </c:pt>
                <c:pt idx="2432">
                  <c:v>1.9548339800000001</c:v>
                </c:pt>
                <c:pt idx="2433">
                  <c:v>2.0716552699999999</c:v>
                </c:pt>
                <c:pt idx="2434">
                  <c:v>2.0716552699999999</c:v>
                </c:pt>
                <c:pt idx="2435">
                  <c:v>2.1883239699999999</c:v>
                </c:pt>
                <c:pt idx="2436">
                  <c:v>2.3046264600000002</c:v>
                </c:pt>
                <c:pt idx="2437">
                  <c:v>2.4129943800000002</c:v>
                </c:pt>
                <c:pt idx="2438">
                  <c:v>2.4129943800000002</c:v>
                </c:pt>
                <c:pt idx="2439">
                  <c:v>2.53015137</c:v>
                </c:pt>
                <c:pt idx="2440">
                  <c:v>2.6395568800000002</c:v>
                </c:pt>
                <c:pt idx="2441">
                  <c:v>2.7557983400000001</c:v>
                </c:pt>
                <c:pt idx="2442">
                  <c:v>2.9294128399999999</c:v>
                </c:pt>
                <c:pt idx="2443">
                  <c:v>2.9294128399999999</c:v>
                </c:pt>
                <c:pt idx="2444">
                  <c:v>3.0291442900000001</c:v>
                </c:pt>
                <c:pt idx="2445">
                  <c:v>3.1540527300000001</c:v>
                </c:pt>
                <c:pt idx="2446">
                  <c:v>3.1540527300000001</c:v>
                </c:pt>
                <c:pt idx="2447">
                  <c:v>3.2626647900000001</c:v>
                </c:pt>
                <c:pt idx="2448">
                  <c:v>3.3875427199999999</c:v>
                </c:pt>
                <c:pt idx="2449">
                  <c:v>3.49627686</c:v>
                </c:pt>
                <c:pt idx="2450">
                  <c:v>3.61346436</c:v>
                </c:pt>
                <c:pt idx="2451">
                  <c:v>3.7303771999999999</c:v>
                </c:pt>
                <c:pt idx="2452">
                  <c:v>3.8549804700000001</c:v>
                </c:pt>
                <c:pt idx="2453">
                  <c:v>3.8549804700000001</c:v>
                </c:pt>
                <c:pt idx="2454">
                  <c:v>3.96279907</c:v>
                </c:pt>
                <c:pt idx="2455">
                  <c:v>4.0713195799999999</c:v>
                </c:pt>
                <c:pt idx="2456">
                  <c:v>4.0713195799999999</c:v>
                </c:pt>
                <c:pt idx="2457">
                  <c:v>4.1884155300000003</c:v>
                </c:pt>
                <c:pt idx="2458">
                  <c:v>4.4213867200000001</c:v>
                </c:pt>
                <c:pt idx="2459">
                  <c:v>4.4213867200000001</c:v>
                </c:pt>
                <c:pt idx="2460">
                  <c:v>4.5390014599999997</c:v>
                </c:pt>
                <c:pt idx="2461">
                  <c:v>4.6557006799999998</c:v>
                </c:pt>
                <c:pt idx="2462">
                  <c:v>4.7715148899999997</c:v>
                </c:pt>
                <c:pt idx="2463">
                  <c:v>4.7715148899999997</c:v>
                </c:pt>
                <c:pt idx="2464">
                  <c:v>4.8799133299999999</c:v>
                </c:pt>
                <c:pt idx="2465">
                  <c:v>5.0048522899999996</c:v>
                </c:pt>
                <c:pt idx="2466">
                  <c:v>5.0048522899999996</c:v>
                </c:pt>
                <c:pt idx="2467">
                  <c:v>5.2379760700000002</c:v>
                </c:pt>
                <c:pt idx="2468">
                  <c:v>5.3278503400000004</c:v>
                </c:pt>
                <c:pt idx="2469">
                  <c:v>5.3278503400000004</c:v>
                </c:pt>
                <c:pt idx="2470">
                  <c:v>5.3281555200000001</c:v>
                </c:pt>
                <c:pt idx="2471">
                  <c:v>5.3281860400000003</c:v>
                </c:pt>
                <c:pt idx="2472">
                  <c:v>5.3281860400000003</c:v>
                </c:pt>
                <c:pt idx="2473">
                  <c:v>5.3281555200000001</c:v>
                </c:pt>
                <c:pt idx="2474">
                  <c:v>5.3282470699999998</c:v>
                </c:pt>
                <c:pt idx="2475">
                  <c:v>5.32830811</c:v>
                </c:pt>
                <c:pt idx="2476">
                  <c:v>5.3284912100000001</c:v>
                </c:pt>
                <c:pt idx="2477">
                  <c:v>5.3285827599999998</c:v>
                </c:pt>
                <c:pt idx="2478">
                  <c:v>5.3283386200000002</c:v>
                </c:pt>
                <c:pt idx="2479">
                  <c:v>5.3283386200000002</c:v>
                </c:pt>
                <c:pt idx="2480">
                  <c:v>5.32794189</c:v>
                </c:pt>
                <c:pt idx="2481">
                  <c:v>5.3280029300000002</c:v>
                </c:pt>
                <c:pt idx="2482">
                  <c:v>5.3280029300000002</c:v>
                </c:pt>
                <c:pt idx="2483">
                  <c:v>5.3286743200000002</c:v>
                </c:pt>
                <c:pt idx="2484">
                  <c:v>5.3284912100000001</c:v>
                </c:pt>
                <c:pt idx="2485">
                  <c:v>5.32794189</c:v>
                </c:pt>
                <c:pt idx="2486">
                  <c:v>5.328125</c:v>
                </c:pt>
                <c:pt idx="2487">
                  <c:v>5.3281555200000001</c:v>
                </c:pt>
                <c:pt idx="2488">
                  <c:v>5.3283996599999996</c:v>
                </c:pt>
                <c:pt idx="2489">
                  <c:v>5.3283996599999996</c:v>
                </c:pt>
                <c:pt idx="2490">
                  <c:v>5.3283691400000004</c:v>
                </c:pt>
                <c:pt idx="2491">
                  <c:v>5.3280944799999999</c:v>
                </c:pt>
                <c:pt idx="2492">
                  <c:v>5.3280944799999999</c:v>
                </c:pt>
                <c:pt idx="2493">
                  <c:v>5.3279113799999998</c:v>
                </c:pt>
                <c:pt idx="2494">
                  <c:v>5.3286743200000002</c:v>
                </c:pt>
                <c:pt idx="2495">
                  <c:v>5.3286743200000002</c:v>
                </c:pt>
                <c:pt idx="2496">
                  <c:v>5.3285827599999998</c:v>
                </c:pt>
                <c:pt idx="2497">
                  <c:v>5.3285217300000003</c:v>
                </c:pt>
                <c:pt idx="2498">
                  <c:v>5.3285217300000003</c:v>
                </c:pt>
                <c:pt idx="2499">
                  <c:v>5.3285522500000004</c:v>
                </c:pt>
                <c:pt idx="2500">
                  <c:v>5.32846069</c:v>
                </c:pt>
                <c:pt idx="2501">
                  <c:v>5.32830811</c:v>
                </c:pt>
                <c:pt idx="2502">
                  <c:v>5.32830811</c:v>
                </c:pt>
                <c:pt idx="2503">
                  <c:v>5.3280334500000004</c:v>
                </c:pt>
                <c:pt idx="2504">
                  <c:v>5.32794189</c:v>
                </c:pt>
                <c:pt idx="2505">
                  <c:v>5.32794189</c:v>
                </c:pt>
                <c:pt idx="2506">
                  <c:v>5.3282165499999996</c:v>
                </c:pt>
                <c:pt idx="2507">
                  <c:v>5.32830811</c:v>
                </c:pt>
                <c:pt idx="2508">
                  <c:v>5.32846069</c:v>
                </c:pt>
                <c:pt idx="2509">
                  <c:v>5.32846069</c:v>
                </c:pt>
                <c:pt idx="2510">
                  <c:v>5.3282165499999996</c:v>
                </c:pt>
                <c:pt idx="2511">
                  <c:v>5.3272094699999997</c:v>
                </c:pt>
                <c:pt idx="2512">
                  <c:v>5.3276367200000001</c:v>
                </c:pt>
                <c:pt idx="2513">
                  <c:v>5.3283691400000004</c:v>
                </c:pt>
                <c:pt idx="2514">
                  <c:v>5.3280029300000002</c:v>
                </c:pt>
                <c:pt idx="2515">
                  <c:v>5.3280029300000002</c:v>
                </c:pt>
                <c:pt idx="2516">
                  <c:v>5.3277587899999999</c:v>
                </c:pt>
                <c:pt idx="2517">
                  <c:v>5.3281860400000003</c:v>
                </c:pt>
                <c:pt idx="2518">
                  <c:v>5.3285522500000004</c:v>
                </c:pt>
                <c:pt idx="2519">
                  <c:v>5.3285522500000004</c:v>
                </c:pt>
                <c:pt idx="2520">
                  <c:v>5.3282470699999998</c:v>
                </c:pt>
                <c:pt idx="2521">
                  <c:v>5.3282470699999998</c:v>
                </c:pt>
                <c:pt idx="2522">
                  <c:v>5.3280639599999997</c:v>
                </c:pt>
                <c:pt idx="2523">
                  <c:v>5.3282165499999996</c:v>
                </c:pt>
                <c:pt idx="2524">
                  <c:v>5.3284912100000001</c:v>
                </c:pt>
                <c:pt idx="2525">
                  <c:v>5.3284912100000001</c:v>
                </c:pt>
                <c:pt idx="2526">
                  <c:v>5.3286132799999999</c:v>
                </c:pt>
                <c:pt idx="2527">
                  <c:v>5.3284301799999998</c:v>
                </c:pt>
                <c:pt idx="2528">
                  <c:v>5.3283996599999996</c:v>
                </c:pt>
                <c:pt idx="2529">
                  <c:v>5.3281860400000003</c:v>
                </c:pt>
                <c:pt idx="2530">
                  <c:v>5.3285827599999998</c:v>
                </c:pt>
                <c:pt idx="2531">
                  <c:v>5.3287658699999998</c:v>
                </c:pt>
                <c:pt idx="2532">
                  <c:v>5.3287658699999998</c:v>
                </c:pt>
                <c:pt idx="2533">
                  <c:v>5.3285827599999998</c:v>
                </c:pt>
                <c:pt idx="2534">
                  <c:v>5.3283386200000002</c:v>
                </c:pt>
                <c:pt idx="2535">
                  <c:v>5.3283386200000002</c:v>
                </c:pt>
                <c:pt idx="2536">
                  <c:v>5.3280334500000004</c:v>
                </c:pt>
                <c:pt idx="2537">
                  <c:v>5.3272094699999997</c:v>
                </c:pt>
                <c:pt idx="2538">
                  <c:v>5.3275756799999998</c:v>
                </c:pt>
                <c:pt idx="2539">
                  <c:v>5.3275756799999998</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S$2:$S$4000</c:f>
            </c:numRef>
          </c:yVal>
          <c:smooth val="0"/>
        </c:ser>
        <c:ser>
          <c:idx val="13"/>
          <c:order val="13"/>
          <c:tx>
            <c:strRef>
              <c:f>Sheet1!$U$1</c:f>
              <c:strCache>
                <c:ptCount val="1"/>
                <c:pt idx="0">
                  <c:v>Z Force (N)</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U$2:$U$4000</c:f>
            </c:numRef>
          </c:yVal>
          <c:smooth val="0"/>
        </c:ser>
        <c:ser>
          <c:idx val="15"/>
          <c:order val="15"/>
          <c:tx>
            <c:v>Spindle speed</c:v>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W$2:$W$4000</c:f>
              <c:numCache>
                <c:formatCode>0.00000000</c:formatCode>
                <c:ptCount val="3999"/>
                <c:pt idx="0">
                  <c:v>896</c:v>
                </c:pt>
                <c:pt idx="1">
                  <c:v>868</c:v>
                </c:pt>
                <c:pt idx="2">
                  <c:v>868</c:v>
                </c:pt>
                <c:pt idx="3">
                  <c:v>0</c:v>
                </c:pt>
                <c:pt idx="4">
                  <c:v>0</c:v>
                </c:pt>
                <c:pt idx="5">
                  <c:v>0</c:v>
                </c:pt>
                <c:pt idx="6">
                  <c:v>0</c:v>
                </c:pt>
                <c:pt idx="7">
                  <c:v>0</c:v>
                </c:pt>
                <c:pt idx="8">
                  <c:v>4</c:v>
                </c:pt>
                <c:pt idx="9">
                  <c:v>4</c:v>
                </c:pt>
                <c:pt idx="10">
                  <c:v>8</c:v>
                </c:pt>
                <c:pt idx="11">
                  <c:v>40</c:v>
                </c:pt>
                <c:pt idx="12">
                  <c:v>74</c:v>
                </c:pt>
                <c:pt idx="13">
                  <c:v>74</c:v>
                </c:pt>
                <c:pt idx="14">
                  <c:v>74</c:v>
                </c:pt>
                <c:pt idx="15">
                  <c:v>183</c:v>
                </c:pt>
                <c:pt idx="16">
                  <c:v>183</c:v>
                </c:pt>
                <c:pt idx="17">
                  <c:v>238</c:v>
                </c:pt>
                <c:pt idx="18">
                  <c:v>268</c:v>
                </c:pt>
                <c:pt idx="19">
                  <c:v>268</c:v>
                </c:pt>
                <c:pt idx="20">
                  <c:v>296</c:v>
                </c:pt>
                <c:pt idx="21">
                  <c:v>307</c:v>
                </c:pt>
                <c:pt idx="22">
                  <c:v>307</c:v>
                </c:pt>
                <c:pt idx="23">
                  <c:v>307</c:v>
                </c:pt>
                <c:pt idx="24">
                  <c:v>309</c:v>
                </c:pt>
                <c:pt idx="25">
                  <c:v>307</c:v>
                </c:pt>
                <c:pt idx="26">
                  <c:v>307</c:v>
                </c:pt>
                <c:pt idx="27">
                  <c:v>305</c:v>
                </c:pt>
                <c:pt idx="28">
                  <c:v>305</c:v>
                </c:pt>
                <c:pt idx="29">
                  <c:v>306</c:v>
                </c:pt>
                <c:pt idx="30">
                  <c:v>310</c:v>
                </c:pt>
                <c:pt idx="31">
                  <c:v>310</c:v>
                </c:pt>
                <c:pt idx="32">
                  <c:v>308</c:v>
                </c:pt>
                <c:pt idx="33">
                  <c:v>321</c:v>
                </c:pt>
                <c:pt idx="34">
                  <c:v>346</c:v>
                </c:pt>
                <c:pt idx="35">
                  <c:v>369</c:v>
                </c:pt>
                <c:pt idx="36">
                  <c:v>369</c:v>
                </c:pt>
                <c:pt idx="37">
                  <c:v>390</c:v>
                </c:pt>
                <c:pt idx="38">
                  <c:v>412</c:v>
                </c:pt>
                <c:pt idx="39">
                  <c:v>434</c:v>
                </c:pt>
                <c:pt idx="40">
                  <c:v>434</c:v>
                </c:pt>
                <c:pt idx="41">
                  <c:v>460</c:v>
                </c:pt>
                <c:pt idx="42">
                  <c:v>491</c:v>
                </c:pt>
                <c:pt idx="43">
                  <c:v>518</c:v>
                </c:pt>
                <c:pt idx="44">
                  <c:v>541</c:v>
                </c:pt>
                <c:pt idx="45">
                  <c:v>541</c:v>
                </c:pt>
                <c:pt idx="46">
                  <c:v>573</c:v>
                </c:pt>
                <c:pt idx="47">
                  <c:v>573</c:v>
                </c:pt>
                <c:pt idx="48">
                  <c:v>596</c:v>
                </c:pt>
                <c:pt idx="49">
                  <c:v>619</c:v>
                </c:pt>
                <c:pt idx="50">
                  <c:v>645</c:v>
                </c:pt>
                <c:pt idx="51">
                  <c:v>645</c:v>
                </c:pt>
                <c:pt idx="52">
                  <c:v>692</c:v>
                </c:pt>
                <c:pt idx="53">
                  <c:v>692</c:v>
                </c:pt>
                <c:pt idx="54">
                  <c:v>715</c:v>
                </c:pt>
                <c:pt idx="55">
                  <c:v>734</c:v>
                </c:pt>
                <c:pt idx="56">
                  <c:v>758</c:v>
                </c:pt>
                <c:pt idx="57">
                  <c:v>758</c:v>
                </c:pt>
                <c:pt idx="58">
                  <c:v>781</c:v>
                </c:pt>
                <c:pt idx="59">
                  <c:v>804</c:v>
                </c:pt>
                <c:pt idx="60">
                  <c:v>829</c:v>
                </c:pt>
                <c:pt idx="61">
                  <c:v>851</c:v>
                </c:pt>
                <c:pt idx="62">
                  <c:v>874</c:v>
                </c:pt>
                <c:pt idx="63">
                  <c:v>874</c:v>
                </c:pt>
                <c:pt idx="64">
                  <c:v>895</c:v>
                </c:pt>
                <c:pt idx="65">
                  <c:v>918</c:v>
                </c:pt>
                <c:pt idx="66">
                  <c:v>942</c:v>
                </c:pt>
                <c:pt idx="67">
                  <c:v>942</c:v>
                </c:pt>
                <c:pt idx="68">
                  <c:v>967</c:v>
                </c:pt>
                <c:pt idx="69">
                  <c:v>1003</c:v>
                </c:pt>
                <c:pt idx="70">
                  <c:v>1003</c:v>
                </c:pt>
                <c:pt idx="71">
                  <c:v>1005</c:v>
                </c:pt>
                <c:pt idx="72">
                  <c:v>1005</c:v>
                </c:pt>
                <c:pt idx="73">
                  <c:v>1005</c:v>
                </c:pt>
                <c:pt idx="74">
                  <c:v>1003</c:v>
                </c:pt>
                <c:pt idx="75">
                  <c:v>1003</c:v>
                </c:pt>
                <c:pt idx="76">
                  <c:v>1001</c:v>
                </c:pt>
                <c:pt idx="77">
                  <c:v>1001</c:v>
                </c:pt>
                <c:pt idx="78">
                  <c:v>1001</c:v>
                </c:pt>
                <c:pt idx="79">
                  <c:v>999</c:v>
                </c:pt>
                <c:pt idx="80">
                  <c:v>999</c:v>
                </c:pt>
                <c:pt idx="81">
                  <c:v>999</c:v>
                </c:pt>
                <c:pt idx="82">
                  <c:v>1000</c:v>
                </c:pt>
                <c:pt idx="83">
                  <c:v>1000</c:v>
                </c:pt>
                <c:pt idx="84">
                  <c:v>1000</c:v>
                </c:pt>
                <c:pt idx="85">
                  <c:v>998</c:v>
                </c:pt>
                <c:pt idx="86">
                  <c:v>999</c:v>
                </c:pt>
                <c:pt idx="87">
                  <c:v>999</c:v>
                </c:pt>
                <c:pt idx="88">
                  <c:v>998</c:v>
                </c:pt>
                <c:pt idx="89">
                  <c:v>998</c:v>
                </c:pt>
                <c:pt idx="90">
                  <c:v>1000</c:v>
                </c:pt>
                <c:pt idx="91">
                  <c:v>998</c:v>
                </c:pt>
                <c:pt idx="92">
                  <c:v>998</c:v>
                </c:pt>
                <c:pt idx="93">
                  <c:v>998</c:v>
                </c:pt>
                <c:pt idx="94">
                  <c:v>997</c:v>
                </c:pt>
                <c:pt idx="95">
                  <c:v>998</c:v>
                </c:pt>
                <c:pt idx="96">
                  <c:v>998</c:v>
                </c:pt>
                <c:pt idx="97">
                  <c:v>999</c:v>
                </c:pt>
                <c:pt idx="98">
                  <c:v>998</c:v>
                </c:pt>
                <c:pt idx="99">
                  <c:v>998</c:v>
                </c:pt>
                <c:pt idx="100">
                  <c:v>998</c:v>
                </c:pt>
                <c:pt idx="101">
                  <c:v>998</c:v>
                </c:pt>
                <c:pt idx="102">
                  <c:v>998</c:v>
                </c:pt>
                <c:pt idx="103">
                  <c:v>998</c:v>
                </c:pt>
                <c:pt idx="104">
                  <c:v>998</c:v>
                </c:pt>
                <c:pt idx="105">
                  <c:v>998</c:v>
                </c:pt>
                <c:pt idx="106">
                  <c:v>998</c:v>
                </c:pt>
                <c:pt idx="107">
                  <c:v>998</c:v>
                </c:pt>
                <c:pt idx="108">
                  <c:v>998</c:v>
                </c:pt>
                <c:pt idx="109">
                  <c:v>998</c:v>
                </c:pt>
                <c:pt idx="110">
                  <c:v>998</c:v>
                </c:pt>
                <c:pt idx="111">
                  <c:v>997</c:v>
                </c:pt>
                <c:pt idx="112">
                  <c:v>998</c:v>
                </c:pt>
                <c:pt idx="113">
                  <c:v>998</c:v>
                </c:pt>
                <c:pt idx="114">
                  <c:v>997</c:v>
                </c:pt>
                <c:pt idx="115">
                  <c:v>997</c:v>
                </c:pt>
                <c:pt idx="116">
                  <c:v>997</c:v>
                </c:pt>
                <c:pt idx="117">
                  <c:v>998</c:v>
                </c:pt>
                <c:pt idx="118">
                  <c:v>998</c:v>
                </c:pt>
                <c:pt idx="119">
                  <c:v>998</c:v>
                </c:pt>
                <c:pt idx="120">
                  <c:v>998</c:v>
                </c:pt>
                <c:pt idx="121">
                  <c:v>997</c:v>
                </c:pt>
                <c:pt idx="122">
                  <c:v>998</c:v>
                </c:pt>
                <c:pt idx="123">
                  <c:v>998</c:v>
                </c:pt>
                <c:pt idx="124">
                  <c:v>998</c:v>
                </c:pt>
                <c:pt idx="125">
                  <c:v>997</c:v>
                </c:pt>
                <c:pt idx="126">
                  <c:v>998</c:v>
                </c:pt>
                <c:pt idx="127">
                  <c:v>998</c:v>
                </c:pt>
                <c:pt idx="128">
                  <c:v>998</c:v>
                </c:pt>
                <c:pt idx="129">
                  <c:v>998</c:v>
                </c:pt>
                <c:pt idx="130">
                  <c:v>999</c:v>
                </c:pt>
                <c:pt idx="131">
                  <c:v>998</c:v>
                </c:pt>
                <c:pt idx="132">
                  <c:v>999</c:v>
                </c:pt>
                <c:pt idx="133">
                  <c:v>999</c:v>
                </c:pt>
                <c:pt idx="134">
                  <c:v>999</c:v>
                </c:pt>
                <c:pt idx="135">
                  <c:v>998</c:v>
                </c:pt>
                <c:pt idx="136">
                  <c:v>998</c:v>
                </c:pt>
                <c:pt idx="137">
                  <c:v>998</c:v>
                </c:pt>
                <c:pt idx="138">
                  <c:v>998</c:v>
                </c:pt>
                <c:pt idx="139">
                  <c:v>998</c:v>
                </c:pt>
                <c:pt idx="140">
                  <c:v>998</c:v>
                </c:pt>
                <c:pt idx="141">
                  <c:v>998</c:v>
                </c:pt>
                <c:pt idx="142">
                  <c:v>998</c:v>
                </c:pt>
                <c:pt idx="143">
                  <c:v>998</c:v>
                </c:pt>
                <c:pt idx="144">
                  <c:v>998</c:v>
                </c:pt>
                <c:pt idx="145">
                  <c:v>997</c:v>
                </c:pt>
                <c:pt idx="146">
                  <c:v>997</c:v>
                </c:pt>
                <c:pt idx="147">
                  <c:v>1000</c:v>
                </c:pt>
                <c:pt idx="148">
                  <c:v>998</c:v>
                </c:pt>
                <c:pt idx="149">
                  <c:v>998</c:v>
                </c:pt>
                <c:pt idx="150">
                  <c:v>998</c:v>
                </c:pt>
                <c:pt idx="151">
                  <c:v>998</c:v>
                </c:pt>
                <c:pt idx="152">
                  <c:v>998</c:v>
                </c:pt>
                <c:pt idx="153">
                  <c:v>999</c:v>
                </c:pt>
                <c:pt idx="154">
                  <c:v>999</c:v>
                </c:pt>
                <c:pt idx="155">
                  <c:v>998</c:v>
                </c:pt>
                <c:pt idx="156">
                  <c:v>998</c:v>
                </c:pt>
                <c:pt idx="157">
                  <c:v>998</c:v>
                </c:pt>
                <c:pt idx="158">
                  <c:v>998</c:v>
                </c:pt>
                <c:pt idx="159">
                  <c:v>999</c:v>
                </c:pt>
                <c:pt idx="160">
                  <c:v>999</c:v>
                </c:pt>
                <c:pt idx="161">
                  <c:v>998</c:v>
                </c:pt>
                <c:pt idx="162">
                  <c:v>997</c:v>
                </c:pt>
                <c:pt idx="163">
                  <c:v>998</c:v>
                </c:pt>
                <c:pt idx="164">
                  <c:v>998</c:v>
                </c:pt>
                <c:pt idx="165">
                  <c:v>997</c:v>
                </c:pt>
                <c:pt idx="166">
                  <c:v>998</c:v>
                </c:pt>
                <c:pt idx="167">
                  <c:v>998</c:v>
                </c:pt>
                <c:pt idx="168">
                  <c:v>998</c:v>
                </c:pt>
                <c:pt idx="169">
                  <c:v>998</c:v>
                </c:pt>
                <c:pt idx="170">
                  <c:v>998</c:v>
                </c:pt>
                <c:pt idx="171">
                  <c:v>999</c:v>
                </c:pt>
                <c:pt idx="172">
                  <c:v>999</c:v>
                </c:pt>
                <c:pt idx="173">
                  <c:v>998</c:v>
                </c:pt>
                <c:pt idx="174">
                  <c:v>998</c:v>
                </c:pt>
                <c:pt idx="175">
                  <c:v>998</c:v>
                </c:pt>
                <c:pt idx="176">
                  <c:v>998</c:v>
                </c:pt>
                <c:pt idx="177">
                  <c:v>998</c:v>
                </c:pt>
                <c:pt idx="178">
                  <c:v>998</c:v>
                </c:pt>
                <c:pt idx="179">
                  <c:v>998</c:v>
                </c:pt>
                <c:pt idx="180">
                  <c:v>998</c:v>
                </c:pt>
                <c:pt idx="181">
                  <c:v>998</c:v>
                </c:pt>
                <c:pt idx="182">
                  <c:v>998</c:v>
                </c:pt>
                <c:pt idx="183">
                  <c:v>998</c:v>
                </c:pt>
                <c:pt idx="184">
                  <c:v>998</c:v>
                </c:pt>
                <c:pt idx="185">
                  <c:v>998</c:v>
                </c:pt>
                <c:pt idx="186">
                  <c:v>998</c:v>
                </c:pt>
                <c:pt idx="187">
                  <c:v>998</c:v>
                </c:pt>
                <c:pt idx="188">
                  <c:v>997</c:v>
                </c:pt>
                <c:pt idx="189">
                  <c:v>998</c:v>
                </c:pt>
                <c:pt idx="190">
                  <c:v>998</c:v>
                </c:pt>
                <c:pt idx="191">
                  <c:v>998</c:v>
                </c:pt>
                <c:pt idx="192">
                  <c:v>998</c:v>
                </c:pt>
                <c:pt idx="193">
                  <c:v>998</c:v>
                </c:pt>
                <c:pt idx="194">
                  <c:v>998</c:v>
                </c:pt>
                <c:pt idx="195">
                  <c:v>998</c:v>
                </c:pt>
                <c:pt idx="196">
                  <c:v>997</c:v>
                </c:pt>
                <c:pt idx="197">
                  <c:v>997</c:v>
                </c:pt>
                <c:pt idx="198">
                  <c:v>998</c:v>
                </c:pt>
                <c:pt idx="199">
                  <c:v>998</c:v>
                </c:pt>
                <c:pt idx="200">
                  <c:v>998</c:v>
                </c:pt>
                <c:pt idx="201">
                  <c:v>998</c:v>
                </c:pt>
                <c:pt idx="202">
                  <c:v>998</c:v>
                </c:pt>
                <c:pt idx="203">
                  <c:v>998</c:v>
                </c:pt>
                <c:pt idx="204">
                  <c:v>998</c:v>
                </c:pt>
                <c:pt idx="205">
                  <c:v>998</c:v>
                </c:pt>
                <c:pt idx="206">
                  <c:v>998</c:v>
                </c:pt>
                <c:pt idx="207">
                  <c:v>998</c:v>
                </c:pt>
                <c:pt idx="208">
                  <c:v>998</c:v>
                </c:pt>
                <c:pt idx="209">
                  <c:v>998</c:v>
                </c:pt>
                <c:pt idx="210">
                  <c:v>998</c:v>
                </c:pt>
                <c:pt idx="211">
                  <c:v>998</c:v>
                </c:pt>
                <c:pt idx="212">
                  <c:v>998</c:v>
                </c:pt>
                <c:pt idx="213">
                  <c:v>998</c:v>
                </c:pt>
                <c:pt idx="214">
                  <c:v>998</c:v>
                </c:pt>
                <c:pt idx="215">
                  <c:v>998</c:v>
                </c:pt>
                <c:pt idx="216">
                  <c:v>998</c:v>
                </c:pt>
                <c:pt idx="217">
                  <c:v>998</c:v>
                </c:pt>
                <c:pt idx="218">
                  <c:v>998</c:v>
                </c:pt>
                <c:pt idx="219">
                  <c:v>998</c:v>
                </c:pt>
                <c:pt idx="220">
                  <c:v>998</c:v>
                </c:pt>
                <c:pt idx="221">
                  <c:v>998</c:v>
                </c:pt>
                <c:pt idx="222">
                  <c:v>998</c:v>
                </c:pt>
                <c:pt idx="223">
                  <c:v>998</c:v>
                </c:pt>
                <c:pt idx="224">
                  <c:v>998</c:v>
                </c:pt>
                <c:pt idx="225">
                  <c:v>997</c:v>
                </c:pt>
                <c:pt idx="226">
                  <c:v>998</c:v>
                </c:pt>
                <c:pt idx="227">
                  <c:v>998</c:v>
                </c:pt>
                <c:pt idx="228">
                  <c:v>998</c:v>
                </c:pt>
                <c:pt idx="229">
                  <c:v>998</c:v>
                </c:pt>
                <c:pt idx="230">
                  <c:v>998</c:v>
                </c:pt>
                <c:pt idx="231">
                  <c:v>998</c:v>
                </c:pt>
                <c:pt idx="232">
                  <c:v>998</c:v>
                </c:pt>
                <c:pt idx="233">
                  <c:v>998</c:v>
                </c:pt>
                <c:pt idx="234">
                  <c:v>998</c:v>
                </c:pt>
                <c:pt idx="235">
                  <c:v>998</c:v>
                </c:pt>
                <c:pt idx="236">
                  <c:v>998</c:v>
                </c:pt>
                <c:pt idx="237">
                  <c:v>998</c:v>
                </c:pt>
                <c:pt idx="238">
                  <c:v>998</c:v>
                </c:pt>
                <c:pt idx="239">
                  <c:v>998</c:v>
                </c:pt>
                <c:pt idx="240">
                  <c:v>997</c:v>
                </c:pt>
                <c:pt idx="241">
                  <c:v>998</c:v>
                </c:pt>
                <c:pt idx="242">
                  <c:v>998</c:v>
                </c:pt>
                <c:pt idx="243">
                  <c:v>998</c:v>
                </c:pt>
                <c:pt idx="244">
                  <c:v>998</c:v>
                </c:pt>
                <c:pt idx="245">
                  <c:v>998</c:v>
                </c:pt>
                <c:pt idx="246">
                  <c:v>998</c:v>
                </c:pt>
                <c:pt idx="247">
                  <c:v>998</c:v>
                </c:pt>
                <c:pt idx="248">
                  <c:v>998</c:v>
                </c:pt>
                <c:pt idx="249">
                  <c:v>998</c:v>
                </c:pt>
                <c:pt idx="250">
                  <c:v>998</c:v>
                </c:pt>
                <c:pt idx="251">
                  <c:v>998</c:v>
                </c:pt>
                <c:pt idx="252">
                  <c:v>998</c:v>
                </c:pt>
                <c:pt idx="253">
                  <c:v>998</c:v>
                </c:pt>
                <c:pt idx="254">
                  <c:v>997</c:v>
                </c:pt>
                <c:pt idx="255">
                  <c:v>997</c:v>
                </c:pt>
                <c:pt idx="256">
                  <c:v>997</c:v>
                </c:pt>
                <c:pt idx="257">
                  <c:v>998</c:v>
                </c:pt>
                <c:pt idx="258">
                  <c:v>998</c:v>
                </c:pt>
                <c:pt idx="259">
                  <c:v>998</c:v>
                </c:pt>
                <c:pt idx="260">
                  <c:v>998</c:v>
                </c:pt>
                <c:pt idx="261">
                  <c:v>997</c:v>
                </c:pt>
                <c:pt idx="262">
                  <c:v>998</c:v>
                </c:pt>
                <c:pt idx="263">
                  <c:v>998</c:v>
                </c:pt>
                <c:pt idx="264">
                  <c:v>998</c:v>
                </c:pt>
                <c:pt idx="265">
                  <c:v>998</c:v>
                </c:pt>
                <c:pt idx="266">
                  <c:v>997</c:v>
                </c:pt>
                <c:pt idx="267">
                  <c:v>997</c:v>
                </c:pt>
                <c:pt idx="268">
                  <c:v>998</c:v>
                </c:pt>
                <c:pt idx="269">
                  <c:v>998</c:v>
                </c:pt>
                <c:pt idx="270">
                  <c:v>998</c:v>
                </c:pt>
                <c:pt idx="271">
                  <c:v>998</c:v>
                </c:pt>
                <c:pt idx="272">
                  <c:v>998</c:v>
                </c:pt>
                <c:pt idx="273">
                  <c:v>998</c:v>
                </c:pt>
                <c:pt idx="274">
                  <c:v>998</c:v>
                </c:pt>
                <c:pt idx="275">
                  <c:v>998</c:v>
                </c:pt>
                <c:pt idx="276">
                  <c:v>998</c:v>
                </c:pt>
                <c:pt idx="277">
                  <c:v>998</c:v>
                </c:pt>
                <c:pt idx="278">
                  <c:v>998</c:v>
                </c:pt>
                <c:pt idx="279">
                  <c:v>998</c:v>
                </c:pt>
                <c:pt idx="280">
                  <c:v>998</c:v>
                </c:pt>
                <c:pt idx="281">
                  <c:v>998</c:v>
                </c:pt>
                <c:pt idx="282">
                  <c:v>997</c:v>
                </c:pt>
                <c:pt idx="283">
                  <c:v>998</c:v>
                </c:pt>
                <c:pt idx="284">
                  <c:v>999</c:v>
                </c:pt>
                <c:pt idx="285">
                  <c:v>999</c:v>
                </c:pt>
                <c:pt idx="286">
                  <c:v>998</c:v>
                </c:pt>
                <c:pt idx="287">
                  <c:v>997</c:v>
                </c:pt>
                <c:pt idx="288">
                  <c:v>998</c:v>
                </c:pt>
                <c:pt idx="289">
                  <c:v>998</c:v>
                </c:pt>
                <c:pt idx="290">
                  <c:v>998</c:v>
                </c:pt>
                <c:pt idx="291">
                  <c:v>997</c:v>
                </c:pt>
                <c:pt idx="292">
                  <c:v>997</c:v>
                </c:pt>
                <c:pt idx="293">
                  <c:v>998</c:v>
                </c:pt>
                <c:pt idx="294">
                  <c:v>998</c:v>
                </c:pt>
                <c:pt idx="295">
                  <c:v>998</c:v>
                </c:pt>
                <c:pt idx="296">
                  <c:v>998</c:v>
                </c:pt>
                <c:pt idx="297">
                  <c:v>999</c:v>
                </c:pt>
                <c:pt idx="298">
                  <c:v>998</c:v>
                </c:pt>
                <c:pt idx="299">
                  <c:v>998</c:v>
                </c:pt>
                <c:pt idx="300">
                  <c:v>998</c:v>
                </c:pt>
                <c:pt idx="301">
                  <c:v>998</c:v>
                </c:pt>
                <c:pt idx="302">
                  <c:v>998</c:v>
                </c:pt>
                <c:pt idx="303">
                  <c:v>997</c:v>
                </c:pt>
                <c:pt idx="304">
                  <c:v>998</c:v>
                </c:pt>
                <c:pt idx="305">
                  <c:v>998</c:v>
                </c:pt>
                <c:pt idx="306">
                  <c:v>998</c:v>
                </c:pt>
                <c:pt idx="307">
                  <c:v>998</c:v>
                </c:pt>
                <c:pt idx="308">
                  <c:v>999</c:v>
                </c:pt>
                <c:pt idx="309">
                  <c:v>999</c:v>
                </c:pt>
                <c:pt idx="310">
                  <c:v>998</c:v>
                </c:pt>
                <c:pt idx="311">
                  <c:v>997</c:v>
                </c:pt>
                <c:pt idx="312">
                  <c:v>997</c:v>
                </c:pt>
                <c:pt idx="313">
                  <c:v>998</c:v>
                </c:pt>
                <c:pt idx="314">
                  <c:v>998</c:v>
                </c:pt>
                <c:pt idx="315">
                  <c:v>998</c:v>
                </c:pt>
                <c:pt idx="316">
                  <c:v>998</c:v>
                </c:pt>
                <c:pt idx="317">
                  <c:v>998</c:v>
                </c:pt>
                <c:pt idx="318">
                  <c:v>998</c:v>
                </c:pt>
                <c:pt idx="319">
                  <c:v>998</c:v>
                </c:pt>
                <c:pt idx="320">
                  <c:v>999</c:v>
                </c:pt>
                <c:pt idx="321">
                  <c:v>998</c:v>
                </c:pt>
                <c:pt idx="322">
                  <c:v>998</c:v>
                </c:pt>
                <c:pt idx="323">
                  <c:v>999</c:v>
                </c:pt>
                <c:pt idx="324">
                  <c:v>998</c:v>
                </c:pt>
                <c:pt idx="325">
                  <c:v>999</c:v>
                </c:pt>
                <c:pt idx="326">
                  <c:v>999</c:v>
                </c:pt>
                <c:pt idx="327">
                  <c:v>998</c:v>
                </c:pt>
                <c:pt idx="328">
                  <c:v>998</c:v>
                </c:pt>
                <c:pt idx="329">
                  <c:v>998</c:v>
                </c:pt>
                <c:pt idx="330">
                  <c:v>998</c:v>
                </c:pt>
                <c:pt idx="331">
                  <c:v>997</c:v>
                </c:pt>
                <c:pt idx="332">
                  <c:v>997</c:v>
                </c:pt>
                <c:pt idx="333">
                  <c:v>999</c:v>
                </c:pt>
                <c:pt idx="334">
                  <c:v>999</c:v>
                </c:pt>
                <c:pt idx="335">
                  <c:v>998</c:v>
                </c:pt>
                <c:pt idx="336">
                  <c:v>1000</c:v>
                </c:pt>
                <c:pt idx="337">
                  <c:v>998</c:v>
                </c:pt>
                <c:pt idx="338">
                  <c:v>998</c:v>
                </c:pt>
                <c:pt idx="339">
                  <c:v>998</c:v>
                </c:pt>
                <c:pt idx="340">
                  <c:v>999</c:v>
                </c:pt>
                <c:pt idx="341">
                  <c:v>998</c:v>
                </c:pt>
                <c:pt idx="342">
                  <c:v>998</c:v>
                </c:pt>
                <c:pt idx="343">
                  <c:v>1000</c:v>
                </c:pt>
                <c:pt idx="344">
                  <c:v>999</c:v>
                </c:pt>
                <c:pt idx="345">
                  <c:v>998</c:v>
                </c:pt>
                <c:pt idx="346">
                  <c:v>999</c:v>
                </c:pt>
                <c:pt idx="347">
                  <c:v>999</c:v>
                </c:pt>
                <c:pt idx="348">
                  <c:v>999</c:v>
                </c:pt>
                <c:pt idx="349">
                  <c:v>999</c:v>
                </c:pt>
                <c:pt idx="350">
                  <c:v>998</c:v>
                </c:pt>
                <c:pt idx="351">
                  <c:v>999</c:v>
                </c:pt>
                <c:pt idx="352">
                  <c:v>998</c:v>
                </c:pt>
                <c:pt idx="353">
                  <c:v>998</c:v>
                </c:pt>
                <c:pt idx="354">
                  <c:v>999</c:v>
                </c:pt>
                <c:pt idx="355">
                  <c:v>998</c:v>
                </c:pt>
                <c:pt idx="356">
                  <c:v>998</c:v>
                </c:pt>
                <c:pt idx="357">
                  <c:v>998</c:v>
                </c:pt>
                <c:pt idx="358">
                  <c:v>999</c:v>
                </c:pt>
                <c:pt idx="359">
                  <c:v>999</c:v>
                </c:pt>
                <c:pt idx="360">
                  <c:v>999</c:v>
                </c:pt>
                <c:pt idx="361">
                  <c:v>998</c:v>
                </c:pt>
                <c:pt idx="362">
                  <c:v>998</c:v>
                </c:pt>
                <c:pt idx="363">
                  <c:v>998</c:v>
                </c:pt>
                <c:pt idx="364">
                  <c:v>997</c:v>
                </c:pt>
                <c:pt idx="365">
                  <c:v>999</c:v>
                </c:pt>
                <c:pt idx="366">
                  <c:v>998</c:v>
                </c:pt>
                <c:pt idx="367">
                  <c:v>998</c:v>
                </c:pt>
                <c:pt idx="368">
                  <c:v>998</c:v>
                </c:pt>
                <c:pt idx="369">
                  <c:v>998</c:v>
                </c:pt>
                <c:pt idx="370">
                  <c:v>999</c:v>
                </c:pt>
                <c:pt idx="371">
                  <c:v>999</c:v>
                </c:pt>
                <c:pt idx="372">
                  <c:v>998</c:v>
                </c:pt>
                <c:pt idx="373">
                  <c:v>998</c:v>
                </c:pt>
                <c:pt idx="374">
                  <c:v>998</c:v>
                </c:pt>
                <c:pt idx="375">
                  <c:v>998</c:v>
                </c:pt>
                <c:pt idx="376">
                  <c:v>998</c:v>
                </c:pt>
                <c:pt idx="377">
                  <c:v>998</c:v>
                </c:pt>
                <c:pt idx="378">
                  <c:v>998</c:v>
                </c:pt>
                <c:pt idx="379">
                  <c:v>998</c:v>
                </c:pt>
                <c:pt idx="380">
                  <c:v>998</c:v>
                </c:pt>
                <c:pt idx="381">
                  <c:v>998</c:v>
                </c:pt>
                <c:pt idx="382">
                  <c:v>998</c:v>
                </c:pt>
                <c:pt idx="383">
                  <c:v>999</c:v>
                </c:pt>
                <c:pt idx="384">
                  <c:v>998</c:v>
                </c:pt>
                <c:pt idx="385">
                  <c:v>998</c:v>
                </c:pt>
                <c:pt idx="386">
                  <c:v>998</c:v>
                </c:pt>
                <c:pt idx="387">
                  <c:v>999</c:v>
                </c:pt>
                <c:pt idx="388">
                  <c:v>999</c:v>
                </c:pt>
                <c:pt idx="389">
                  <c:v>999</c:v>
                </c:pt>
                <c:pt idx="390">
                  <c:v>999</c:v>
                </c:pt>
                <c:pt idx="391">
                  <c:v>998</c:v>
                </c:pt>
                <c:pt idx="392">
                  <c:v>998</c:v>
                </c:pt>
                <c:pt idx="393">
                  <c:v>998</c:v>
                </c:pt>
                <c:pt idx="394">
                  <c:v>998</c:v>
                </c:pt>
                <c:pt idx="395">
                  <c:v>999</c:v>
                </c:pt>
                <c:pt idx="396">
                  <c:v>999</c:v>
                </c:pt>
                <c:pt idx="397">
                  <c:v>997</c:v>
                </c:pt>
                <c:pt idx="398">
                  <c:v>998</c:v>
                </c:pt>
                <c:pt idx="399">
                  <c:v>998</c:v>
                </c:pt>
                <c:pt idx="400">
                  <c:v>998</c:v>
                </c:pt>
                <c:pt idx="401">
                  <c:v>998</c:v>
                </c:pt>
                <c:pt idx="402">
                  <c:v>998</c:v>
                </c:pt>
                <c:pt idx="403">
                  <c:v>998</c:v>
                </c:pt>
                <c:pt idx="404">
                  <c:v>998</c:v>
                </c:pt>
                <c:pt idx="405">
                  <c:v>998</c:v>
                </c:pt>
                <c:pt idx="406">
                  <c:v>999</c:v>
                </c:pt>
                <c:pt idx="407">
                  <c:v>998</c:v>
                </c:pt>
                <c:pt idx="408">
                  <c:v>997</c:v>
                </c:pt>
                <c:pt idx="409">
                  <c:v>998</c:v>
                </c:pt>
                <c:pt idx="410">
                  <c:v>997</c:v>
                </c:pt>
                <c:pt idx="411">
                  <c:v>997</c:v>
                </c:pt>
                <c:pt idx="412">
                  <c:v>997</c:v>
                </c:pt>
                <c:pt idx="413">
                  <c:v>998</c:v>
                </c:pt>
                <c:pt idx="414">
                  <c:v>998</c:v>
                </c:pt>
                <c:pt idx="415">
                  <c:v>998</c:v>
                </c:pt>
                <c:pt idx="416">
                  <c:v>998</c:v>
                </c:pt>
                <c:pt idx="417">
                  <c:v>998</c:v>
                </c:pt>
                <c:pt idx="418">
                  <c:v>998</c:v>
                </c:pt>
                <c:pt idx="419">
                  <c:v>997</c:v>
                </c:pt>
                <c:pt idx="420">
                  <c:v>999</c:v>
                </c:pt>
                <c:pt idx="421">
                  <c:v>999</c:v>
                </c:pt>
                <c:pt idx="422">
                  <c:v>998</c:v>
                </c:pt>
                <c:pt idx="423">
                  <c:v>998</c:v>
                </c:pt>
                <c:pt idx="424">
                  <c:v>998</c:v>
                </c:pt>
                <c:pt idx="425">
                  <c:v>997</c:v>
                </c:pt>
                <c:pt idx="426">
                  <c:v>998</c:v>
                </c:pt>
                <c:pt idx="427">
                  <c:v>998</c:v>
                </c:pt>
                <c:pt idx="428">
                  <c:v>998</c:v>
                </c:pt>
                <c:pt idx="429">
                  <c:v>998</c:v>
                </c:pt>
                <c:pt idx="430">
                  <c:v>998</c:v>
                </c:pt>
                <c:pt idx="431">
                  <c:v>999</c:v>
                </c:pt>
                <c:pt idx="432">
                  <c:v>998</c:v>
                </c:pt>
                <c:pt idx="433">
                  <c:v>998</c:v>
                </c:pt>
                <c:pt idx="434">
                  <c:v>998</c:v>
                </c:pt>
                <c:pt idx="435">
                  <c:v>998</c:v>
                </c:pt>
                <c:pt idx="436">
                  <c:v>998</c:v>
                </c:pt>
                <c:pt idx="437">
                  <c:v>998</c:v>
                </c:pt>
                <c:pt idx="438">
                  <c:v>999</c:v>
                </c:pt>
                <c:pt idx="439">
                  <c:v>999</c:v>
                </c:pt>
                <c:pt idx="440">
                  <c:v>999</c:v>
                </c:pt>
                <c:pt idx="441">
                  <c:v>998</c:v>
                </c:pt>
                <c:pt idx="442">
                  <c:v>998</c:v>
                </c:pt>
                <c:pt idx="443">
                  <c:v>999</c:v>
                </c:pt>
                <c:pt idx="444">
                  <c:v>999</c:v>
                </c:pt>
                <c:pt idx="445">
                  <c:v>999</c:v>
                </c:pt>
                <c:pt idx="446">
                  <c:v>999</c:v>
                </c:pt>
                <c:pt idx="447">
                  <c:v>999</c:v>
                </c:pt>
                <c:pt idx="448">
                  <c:v>998</c:v>
                </c:pt>
                <c:pt idx="449">
                  <c:v>998</c:v>
                </c:pt>
                <c:pt idx="450">
                  <c:v>998</c:v>
                </c:pt>
                <c:pt idx="451">
                  <c:v>998</c:v>
                </c:pt>
                <c:pt idx="452">
                  <c:v>998</c:v>
                </c:pt>
                <c:pt idx="453">
                  <c:v>998</c:v>
                </c:pt>
                <c:pt idx="454">
                  <c:v>999</c:v>
                </c:pt>
                <c:pt idx="455">
                  <c:v>999</c:v>
                </c:pt>
                <c:pt idx="456">
                  <c:v>998</c:v>
                </c:pt>
                <c:pt idx="457">
                  <c:v>998</c:v>
                </c:pt>
                <c:pt idx="458">
                  <c:v>998</c:v>
                </c:pt>
                <c:pt idx="459">
                  <c:v>998</c:v>
                </c:pt>
                <c:pt idx="460">
                  <c:v>999</c:v>
                </c:pt>
                <c:pt idx="461">
                  <c:v>997</c:v>
                </c:pt>
                <c:pt idx="462">
                  <c:v>998</c:v>
                </c:pt>
                <c:pt idx="463">
                  <c:v>998</c:v>
                </c:pt>
                <c:pt idx="464">
                  <c:v>998</c:v>
                </c:pt>
                <c:pt idx="465">
                  <c:v>999</c:v>
                </c:pt>
                <c:pt idx="466">
                  <c:v>997</c:v>
                </c:pt>
                <c:pt idx="467">
                  <c:v>997</c:v>
                </c:pt>
                <c:pt idx="468">
                  <c:v>998</c:v>
                </c:pt>
                <c:pt idx="469">
                  <c:v>998</c:v>
                </c:pt>
                <c:pt idx="470">
                  <c:v>997</c:v>
                </c:pt>
                <c:pt idx="471">
                  <c:v>998</c:v>
                </c:pt>
                <c:pt idx="472">
                  <c:v>998</c:v>
                </c:pt>
                <c:pt idx="473">
                  <c:v>998</c:v>
                </c:pt>
                <c:pt idx="474">
                  <c:v>999</c:v>
                </c:pt>
                <c:pt idx="475">
                  <c:v>999</c:v>
                </c:pt>
                <c:pt idx="476">
                  <c:v>999</c:v>
                </c:pt>
                <c:pt idx="477">
                  <c:v>999</c:v>
                </c:pt>
                <c:pt idx="478">
                  <c:v>998</c:v>
                </c:pt>
                <c:pt idx="479">
                  <c:v>998</c:v>
                </c:pt>
                <c:pt idx="480">
                  <c:v>999</c:v>
                </c:pt>
                <c:pt idx="481">
                  <c:v>998</c:v>
                </c:pt>
                <c:pt idx="482">
                  <c:v>999</c:v>
                </c:pt>
                <c:pt idx="483">
                  <c:v>999</c:v>
                </c:pt>
                <c:pt idx="484">
                  <c:v>998</c:v>
                </c:pt>
                <c:pt idx="485">
                  <c:v>999</c:v>
                </c:pt>
                <c:pt idx="486">
                  <c:v>998</c:v>
                </c:pt>
                <c:pt idx="487">
                  <c:v>997</c:v>
                </c:pt>
                <c:pt idx="488">
                  <c:v>999</c:v>
                </c:pt>
                <c:pt idx="489">
                  <c:v>999</c:v>
                </c:pt>
                <c:pt idx="490">
                  <c:v>998</c:v>
                </c:pt>
                <c:pt idx="491">
                  <c:v>998</c:v>
                </c:pt>
                <c:pt idx="492">
                  <c:v>998</c:v>
                </c:pt>
                <c:pt idx="493">
                  <c:v>998</c:v>
                </c:pt>
                <c:pt idx="494">
                  <c:v>998</c:v>
                </c:pt>
                <c:pt idx="495">
                  <c:v>998</c:v>
                </c:pt>
                <c:pt idx="496">
                  <c:v>999</c:v>
                </c:pt>
                <c:pt idx="497">
                  <c:v>997</c:v>
                </c:pt>
                <c:pt idx="498">
                  <c:v>998</c:v>
                </c:pt>
                <c:pt idx="499">
                  <c:v>998</c:v>
                </c:pt>
                <c:pt idx="500">
                  <c:v>998</c:v>
                </c:pt>
                <c:pt idx="501">
                  <c:v>998</c:v>
                </c:pt>
                <c:pt idx="502">
                  <c:v>997</c:v>
                </c:pt>
                <c:pt idx="503">
                  <c:v>997</c:v>
                </c:pt>
                <c:pt idx="504">
                  <c:v>997</c:v>
                </c:pt>
                <c:pt idx="505">
                  <c:v>997</c:v>
                </c:pt>
                <c:pt idx="506">
                  <c:v>998</c:v>
                </c:pt>
                <c:pt idx="507">
                  <c:v>997</c:v>
                </c:pt>
                <c:pt idx="508">
                  <c:v>999</c:v>
                </c:pt>
                <c:pt idx="509">
                  <c:v>999</c:v>
                </c:pt>
                <c:pt idx="510">
                  <c:v>999</c:v>
                </c:pt>
                <c:pt idx="511">
                  <c:v>999</c:v>
                </c:pt>
                <c:pt idx="512">
                  <c:v>998</c:v>
                </c:pt>
                <c:pt idx="513">
                  <c:v>998</c:v>
                </c:pt>
                <c:pt idx="514">
                  <c:v>1000</c:v>
                </c:pt>
                <c:pt idx="515">
                  <c:v>1000</c:v>
                </c:pt>
                <c:pt idx="516">
                  <c:v>997</c:v>
                </c:pt>
                <c:pt idx="517">
                  <c:v>999</c:v>
                </c:pt>
                <c:pt idx="518">
                  <c:v>998</c:v>
                </c:pt>
                <c:pt idx="519">
                  <c:v>998</c:v>
                </c:pt>
                <c:pt idx="520">
                  <c:v>998</c:v>
                </c:pt>
                <c:pt idx="521">
                  <c:v>998</c:v>
                </c:pt>
                <c:pt idx="522">
                  <c:v>999</c:v>
                </c:pt>
                <c:pt idx="523">
                  <c:v>998</c:v>
                </c:pt>
                <c:pt idx="524">
                  <c:v>998</c:v>
                </c:pt>
                <c:pt idx="525">
                  <c:v>998</c:v>
                </c:pt>
                <c:pt idx="526">
                  <c:v>998</c:v>
                </c:pt>
                <c:pt idx="527">
                  <c:v>999</c:v>
                </c:pt>
                <c:pt idx="528">
                  <c:v>998</c:v>
                </c:pt>
                <c:pt idx="529">
                  <c:v>998</c:v>
                </c:pt>
                <c:pt idx="530">
                  <c:v>999</c:v>
                </c:pt>
                <c:pt idx="531">
                  <c:v>998</c:v>
                </c:pt>
                <c:pt idx="532">
                  <c:v>998</c:v>
                </c:pt>
                <c:pt idx="533">
                  <c:v>998</c:v>
                </c:pt>
                <c:pt idx="534">
                  <c:v>998</c:v>
                </c:pt>
                <c:pt idx="535">
                  <c:v>998</c:v>
                </c:pt>
                <c:pt idx="536">
                  <c:v>998</c:v>
                </c:pt>
                <c:pt idx="537">
                  <c:v>998</c:v>
                </c:pt>
                <c:pt idx="538">
                  <c:v>998</c:v>
                </c:pt>
                <c:pt idx="539">
                  <c:v>998</c:v>
                </c:pt>
                <c:pt idx="540">
                  <c:v>998</c:v>
                </c:pt>
                <c:pt idx="541">
                  <c:v>998</c:v>
                </c:pt>
                <c:pt idx="542">
                  <c:v>999</c:v>
                </c:pt>
                <c:pt idx="543">
                  <c:v>997</c:v>
                </c:pt>
                <c:pt idx="544">
                  <c:v>998</c:v>
                </c:pt>
                <c:pt idx="545">
                  <c:v>998</c:v>
                </c:pt>
                <c:pt idx="546">
                  <c:v>998</c:v>
                </c:pt>
                <c:pt idx="547">
                  <c:v>999</c:v>
                </c:pt>
                <c:pt idx="548">
                  <c:v>998</c:v>
                </c:pt>
                <c:pt idx="549">
                  <c:v>998</c:v>
                </c:pt>
                <c:pt idx="550">
                  <c:v>998</c:v>
                </c:pt>
                <c:pt idx="551">
                  <c:v>998</c:v>
                </c:pt>
                <c:pt idx="552">
                  <c:v>998</c:v>
                </c:pt>
                <c:pt idx="553">
                  <c:v>998</c:v>
                </c:pt>
                <c:pt idx="554">
                  <c:v>998</c:v>
                </c:pt>
                <c:pt idx="555">
                  <c:v>998</c:v>
                </c:pt>
                <c:pt idx="556">
                  <c:v>998</c:v>
                </c:pt>
                <c:pt idx="557">
                  <c:v>998</c:v>
                </c:pt>
                <c:pt idx="558">
                  <c:v>998</c:v>
                </c:pt>
                <c:pt idx="559">
                  <c:v>998</c:v>
                </c:pt>
                <c:pt idx="560">
                  <c:v>999</c:v>
                </c:pt>
                <c:pt idx="561">
                  <c:v>999</c:v>
                </c:pt>
                <c:pt idx="562">
                  <c:v>999</c:v>
                </c:pt>
                <c:pt idx="563">
                  <c:v>998</c:v>
                </c:pt>
                <c:pt idx="564">
                  <c:v>998</c:v>
                </c:pt>
                <c:pt idx="565">
                  <c:v>998</c:v>
                </c:pt>
                <c:pt idx="566">
                  <c:v>998</c:v>
                </c:pt>
                <c:pt idx="567">
                  <c:v>998</c:v>
                </c:pt>
                <c:pt idx="568">
                  <c:v>998</c:v>
                </c:pt>
                <c:pt idx="569">
                  <c:v>998</c:v>
                </c:pt>
                <c:pt idx="570">
                  <c:v>998</c:v>
                </c:pt>
                <c:pt idx="571">
                  <c:v>998</c:v>
                </c:pt>
                <c:pt idx="572">
                  <c:v>999</c:v>
                </c:pt>
                <c:pt idx="573">
                  <c:v>999</c:v>
                </c:pt>
                <c:pt idx="574">
                  <c:v>998</c:v>
                </c:pt>
                <c:pt idx="575">
                  <c:v>998</c:v>
                </c:pt>
                <c:pt idx="576">
                  <c:v>998</c:v>
                </c:pt>
                <c:pt idx="577">
                  <c:v>998</c:v>
                </c:pt>
                <c:pt idx="578">
                  <c:v>999</c:v>
                </c:pt>
                <c:pt idx="579">
                  <c:v>998</c:v>
                </c:pt>
                <c:pt idx="580">
                  <c:v>998</c:v>
                </c:pt>
                <c:pt idx="581">
                  <c:v>998</c:v>
                </c:pt>
                <c:pt idx="582">
                  <c:v>998</c:v>
                </c:pt>
                <c:pt idx="583">
                  <c:v>999</c:v>
                </c:pt>
                <c:pt idx="584">
                  <c:v>999</c:v>
                </c:pt>
                <c:pt idx="585">
                  <c:v>998</c:v>
                </c:pt>
                <c:pt idx="586">
                  <c:v>998</c:v>
                </c:pt>
                <c:pt idx="587">
                  <c:v>998</c:v>
                </c:pt>
                <c:pt idx="588">
                  <c:v>999</c:v>
                </c:pt>
                <c:pt idx="589">
                  <c:v>998</c:v>
                </c:pt>
                <c:pt idx="590">
                  <c:v>998</c:v>
                </c:pt>
                <c:pt idx="591">
                  <c:v>998</c:v>
                </c:pt>
                <c:pt idx="592">
                  <c:v>998</c:v>
                </c:pt>
                <c:pt idx="593">
                  <c:v>998</c:v>
                </c:pt>
                <c:pt idx="594">
                  <c:v>998</c:v>
                </c:pt>
                <c:pt idx="595">
                  <c:v>998</c:v>
                </c:pt>
                <c:pt idx="596">
                  <c:v>998</c:v>
                </c:pt>
                <c:pt idx="597">
                  <c:v>998</c:v>
                </c:pt>
                <c:pt idx="598">
                  <c:v>998</c:v>
                </c:pt>
                <c:pt idx="599">
                  <c:v>998</c:v>
                </c:pt>
                <c:pt idx="600">
                  <c:v>998</c:v>
                </c:pt>
                <c:pt idx="601">
                  <c:v>996</c:v>
                </c:pt>
                <c:pt idx="602">
                  <c:v>998</c:v>
                </c:pt>
                <c:pt idx="603">
                  <c:v>998</c:v>
                </c:pt>
                <c:pt idx="604">
                  <c:v>998</c:v>
                </c:pt>
                <c:pt idx="605">
                  <c:v>998</c:v>
                </c:pt>
                <c:pt idx="606">
                  <c:v>997</c:v>
                </c:pt>
                <c:pt idx="607">
                  <c:v>997</c:v>
                </c:pt>
                <c:pt idx="608">
                  <c:v>997</c:v>
                </c:pt>
                <c:pt idx="609">
                  <c:v>998</c:v>
                </c:pt>
                <c:pt idx="610">
                  <c:v>998</c:v>
                </c:pt>
                <c:pt idx="611">
                  <c:v>999</c:v>
                </c:pt>
                <c:pt idx="612">
                  <c:v>998</c:v>
                </c:pt>
                <c:pt idx="613">
                  <c:v>998</c:v>
                </c:pt>
                <c:pt idx="614">
                  <c:v>998</c:v>
                </c:pt>
                <c:pt idx="615">
                  <c:v>998</c:v>
                </c:pt>
                <c:pt idx="616">
                  <c:v>998</c:v>
                </c:pt>
                <c:pt idx="617">
                  <c:v>998</c:v>
                </c:pt>
                <c:pt idx="618">
                  <c:v>998</c:v>
                </c:pt>
                <c:pt idx="619">
                  <c:v>998</c:v>
                </c:pt>
                <c:pt idx="620">
                  <c:v>998</c:v>
                </c:pt>
                <c:pt idx="621">
                  <c:v>998</c:v>
                </c:pt>
                <c:pt idx="622">
                  <c:v>998</c:v>
                </c:pt>
                <c:pt idx="623">
                  <c:v>998</c:v>
                </c:pt>
                <c:pt idx="624">
                  <c:v>998</c:v>
                </c:pt>
                <c:pt idx="625">
                  <c:v>998</c:v>
                </c:pt>
                <c:pt idx="626">
                  <c:v>998</c:v>
                </c:pt>
                <c:pt idx="627">
                  <c:v>998</c:v>
                </c:pt>
                <c:pt idx="628">
                  <c:v>998</c:v>
                </c:pt>
                <c:pt idx="629">
                  <c:v>998</c:v>
                </c:pt>
                <c:pt idx="630">
                  <c:v>998</c:v>
                </c:pt>
                <c:pt idx="631">
                  <c:v>998</c:v>
                </c:pt>
                <c:pt idx="632">
                  <c:v>998</c:v>
                </c:pt>
                <c:pt idx="633">
                  <c:v>999</c:v>
                </c:pt>
                <c:pt idx="634">
                  <c:v>999</c:v>
                </c:pt>
                <c:pt idx="635">
                  <c:v>998</c:v>
                </c:pt>
                <c:pt idx="636">
                  <c:v>998</c:v>
                </c:pt>
                <c:pt idx="637">
                  <c:v>997</c:v>
                </c:pt>
                <c:pt idx="638">
                  <c:v>998</c:v>
                </c:pt>
                <c:pt idx="639">
                  <c:v>998</c:v>
                </c:pt>
                <c:pt idx="640">
                  <c:v>998</c:v>
                </c:pt>
                <c:pt idx="641">
                  <c:v>998</c:v>
                </c:pt>
                <c:pt idx="642">
                  <c:v>998</c:v>
                </c:pt>
                <c:pt idx="643">
                  <c:v>998</c:v>
                </c:pt>
                <c:pt idx="644">
                  <c:v>998</c:v>
                </c:pt>
                <c:pt idx="645">
                  <c:v>999</c:v>
                </c:pt>
                <c:pt idx="646">
                  <c:v>999</c:v>
                </c:pt>
                <c:pt idx="647">
                  <c:v>998</c:v>
                </c:pt>
                <c:pt idx="648">
                  <c:v>998</c:v>
                </c:pt>
                <c:pt idx="649">
                  <c:v>997</c:v>
                </c:pt>
                <c:pt idx="650">
                  <c:v>997</c:v>
                </c:pt>
                <c:pt idx="651">
                  <c:v>998</c:v>
                </c:pt>
                <c:pt idx="652">
                  <c:v>998</c:v>
                </c:pt>
                <c:pt idx="653">
                  <c:v>998</c:v>
                </c:pt>
                <c:pt idx="654">
                  <c:v>998</c:v>
                </c:pt>
                <c:pt idx="655">
                  <c:v>998</c:v>
                </c:pt>
                <c:pt idx="656">
                  <c:v>998</c:v>
                </c:pt>
                <c:pt idx="657">
                  <c:v>998</c:v>
                </c:pt>
                <c:pt idx="658">
                  <c:v>998</c:v>
                </c:pt>
                <c:pt idx="659">
                  <c:v>998</c:v>
                </c:pt>
                <c:pt idx="660">
                  <c:v>998</c:v>
                </c:pt>
                <c:pt idx="661">
                  <c:v>998</c:v>
                </c:pt>
                <c:pt idx="662">
                  <c:v>998</c:v>
                </c:pt>
                <c:pt idx="663">
                  <c:v>998</c:v>
                </c:pt>
                <c:pt idx="664">
                  <c:v>998</c:v>
                </c:pt>
                <c:pt idx="665">
                  <c:v>998</c:v>
                </c:pt>
                <c:pt idx="666">
                  <c:v>998</c:v>
                </c:pt>
                <c:pt idx="667">
                  <c:v>998</c:v>
                </c:pt>
                <c:pt idx="668">
                  <c:v>998</c:v>
                </c:pt>
                <c:pt idx="669">
                  <c:v>998</c:v>
                </c:pt>
                <c:pt idx="670">
                  <c:v>998</c:v>
                </c:pt>
                <c:pt idx="671">
                  <c:v>998</c:v>
                </c:pt>
                <c:pt idx="672">
                  <c:v>998</c:v>
                </c:pt>
                <c:pt idx="673">
                  <c:v>998</c:v>
                </c:pt>
                <c:pt idx="674">
                  <c:v>998</c:v>
                </c:pt>
                <c:pt idx="675">
                  <c:v>998</c:v>
                </c:pt>
                <c:pt idx="676">
                  <c:v>998</c:v>
                </c:pt>
                <c:pt idx="677">
                  <c:v>998</c:v>
                </c:pt>
                <c:pt idx="678">
                  <c:v>998</c:v>
                </c:pt>
                <c:pt idx="679">
                  <c:v>999</c:v>
                </c:pt>
                <c:pt idx="680">
                  <c:v>998</c:v>
                </c:pt>
                <c:pt idx="681">
                  <c:v>997</c:v>
                </c:pt>
                <c:pt idx="682">
                  <c:v>997</c:v>
                </c:pt>
                <c:pt idx="683">
                  <c:v>998</c:v>
                </c:pt>
                <c:pt idx="684">
                  <c:v>998</c:v>
                </c:pt>
                <c:pt idx="685">
                  <c:v>998</c:v>
                </c:pt>
                <c:pt idx="686">
                  <c:v>998</c:v>
                </c:pt>
                <c:pt idx="687">
                  <c:v>999</c:v>
                </c:pt>
                <c:pt idx="688">
                  <c:v>998</c:v>
                </c:pt>
                <c:pt idx="689">
                  <c:v>998</c:v>
                </c:pt>
                <c:pt idx="690">
                  <c:v>998</c:v>
                </c:pt>
                <c:pt idx="691">
                  <c:v>997</c:v>
                </c:pt>
                <c:pt idx="692">
                  <c:v>997</c:v>
                </c:pt>
                <c:pt idx="693">
                  <c:v>998</c:v>
                </c:pt>
                <c:pt idx="694">
                  <c:v>998</c:v>
                </c:pt>
                <c:pt idx="695">
                  <c:v>998</c:v>
                </c:pt>
                <c:pt idx="696">
                  <c:v>998</c:v>
                </c:pt>
                <c:pt idx="697">
                  <c:v>998</c:v>
                </c:pt>
                <c:pt idx="698">
                  <c:v>998</c:v>
                </c:pt>
                <c:pt idx="699">
                  <c:v>997</c:v>
                </c:pt>
                <c:pt idx="700">
                  <c:v>998</c:v>
                </c:pt>
                <c:pt idx="701">
                  <c:v>998</c:v>
                </c:pt>
                <c:pt idx="702">
                  <c:v>998</c:v>
                </c:pt>
                <c:pt idx="703">
                  <c:v>998</c:v>
                </c:pt>
                <c:pt idx="704">
                  <c:v>998</c:v>
                </c:pt>
                <c:pt idx="705">
                  <c:v>998</c:v>
                </c:pt>
                <c:pt idx="706">
                  <c:v>998</c:v>
                </c:pt>
                <c:pt idx="707">
                  <c:v>998</c:v>
                </c:pt>
                <c:pt idx="708">
                  <c:v>998</c:v>
                </c:pt>
                <c:pt idx="709">
                  <c:v>998</c:v>
                </c:pt>
                <c:pt idx="710">
                  <c:v>998</c:v>
                </c:pt>
                <c:pt idx="711">
                  <c:v>998</c:v>
                </c:pt>
                <c:pt idx="712">
                  <c:v>999</c:v>
                </c:pt>
                <c:pt idx="713">
                  <c:v>999</c:v>
                </c:pt>
                <c:pt idx="714">
                  <c:v>997</c:v>
                </c:pt>
                <c:pt idx="715">
                  <c:v>998</c:v>
                </c:pt>
                <c:pt idx="716">
                  <c:v>999</c:v>
                </c:pt>
                <c:pt idx="717">
                  <c:v>998</c:v>
                </c:pt>
                <c:pt idx="718">
                  <c:v>998</c:v>
                </c:pt>
                <c:pt idx="719">
                  <c:v>998</c:v>
                </c:pt>
                <c:pt idx="720">
                  <c:v>998</c:v>
                </c:pt>
                <c:pt idx="721">
                  <c:v>998</c:v>
                </c:pt>
                <c:pt idx="722">
                  <c:v>998</c:v>
                </c:pt>
                <c:pt idx="723">
                  <c:v>998</c:v>
                </c:pt>
                <c:pt idx="724">
                  <c:v>998</c:v>
                </c:pt>
                <c:pt idx="725">
                  <c:v>998</c:v>
                </c:pt>
                <c:pt idx="726">
                  <c:v>997</c:v>
                </c:pt>
                <c:pt idx="727">
                  <c:v>997</c:v>
                </c:pt>
                <c:pt idx="728">
                  <c:v>998</c:v>
                </c:pt>
                <c:pt idx="729">
                  <c:v>998</c:v>
                </c:pt>
                <c:pt idx="730">
                  <c:v>999</c:v>
                </c:pt>
                <c:pt idx="731">
                  <c:v>999</c:v>
                </c:pt>
                <c:pt idx="732">
                  <c:v>998</c:v>
                </c:pt>
                <c:pt idx="733">
                  <c:v>997</c:v>
                </c:pt>
                <c:pt idx="734">
                  <c:v>997</c:v>
                </c:pt>
                <c:pt idx="735">
                  <c:v>998</c:v>
                </c:pt>
                <c:pt idx="736">
                  <c:v>998</c:v>
                </c:pt>
                <c:pt idx="737">
                  <c:v>998</c:v>
                </c:pt>
                <c:pt idx="738">
                  <c:v>997</c:v>
                </c:pt>
                <c:pt idx="739">
                  <c:v>999</c:v>
                </c:pt>
                <c:pt idx="740">
                  <c:v>997</c:v>
                </c:pt>
                <c:pt idx="741">
                  <c:v>998</c:v>
                </c:pt>
                <c:pt idx="742">
                  <c:v>998</c:v>
                </c:pt>
                <c:pt idx="743">
                  <c:v>998</c:v>
                </c:pt>
                <c:pt idx="744">
                  <c:v>998</c:v>
                </c:pt>
                <c:pt idx="745">
                  <c:v>998</c:v>
                </c:pt>
                <c:pt idx="746">
                  <c:v>998</c:v>
                </c:pt>
                <c:pt idx="747">
                  <c:v>998</c:v>
                </c:pt>
                <c:pt idx="748">
                  <c:v>998</c:v>
                </c:pt>
                <c:pt idx="749">
                  <c:v>998</c:v>
                </c:pt>
                <c:pt idx="750">
                  <c:v>997</c:v>
                </c:pt>
                <c:pt idx="751">
                  <c:v>998</c:v>
                </c:pt>
                <c:pt idx="752">
                  <c:v>998</c:v>
                </c:pt>
                <c:pt idx="753">
                  <c:v>998</c:v>
                </c:pt>
                <c:pt idx="754">
                  <c:v>998</c:v>
                </c:pt>
                <c:pt idx="755">
                  <c:v>998</c:v>
                </c:pt>
                <c:pt idx="756">
                  <c:v>997</c:v>
                </c:pt>
                <c:pt idx="757">
                  <c:v>997</c:v>
                </c:pt>
                <c:pt idx="758">
                  <c:v>998</c:v>
                </c:pt>
                <c:pt idx="759">
                  <c:v>1000</c:v>
                </c:pt>
                <c:pt idx="760">
                  <c:v>998</c:v>
                </c:pt>
                <c:pt idx="761">
                  <c:v>998</c:v>
                </c:pt>
                <c:pt idx="762">
                  <c:v>999</c:v>
                </c:pt>
                <c:pt idx="763">
                  <c:v>999</c:v>
                </c:pt>
                <c:pt idx="764">
                  <c:v>999</c:v>
                </c:pt>
                <c:pt idx="765">
                  <c:v>998</c:v>
                </c:pt>
                <c:pt idx="766">
                  <c:v>999</c:v>
                </c:pt>
                <c:pt idx="767">
                  <c:v>999</c:v>
                </c:pt>
                <c:pt idx="768">
                  <c:v>998</c:v>
                </c:pt>
                <c:pt idx="769">
                  <c:v>998</c:v>
                </c:pt>
                <c:pt idx="770">
                  <c:v>998</c:v>
                </c:pt>
                <c:pt idx="771">
                  <c:v>998</c:v>
                </c:pt>
                <c:pt idx="772">
                  <c:v>998</c:v>
                </c:pt>
                <c:pt idx="773">
                  <c:v>998</c:v>
                </c:pt>
                <c:pt idx="774">
                  <c:v>998</c:v>
                </c:pt>
                <c:pt idx="775">
                  <c:v>998</c:v>
                </c:pt>
                <c:pt idx="776">
                  <c:v>998</c:v>
                </c:pt>
                <c:pt idx="777">
                  <c:v>998</c:v>
                </c:pt>
                <c:pt idx="778">
                  <c:v>998</c:v>
                </c:pt>
                <c:pt idx="779">
                  <c:v>998</c:v>
                </c:pt>
                <c:pt idx="780">
                  <c:v>998</c:v>
                </c:pt>
                <c:pt idx="781">
                  <c:v>998</c:v>
                </c:pt>
                <c:pt idx="782">
                  <c:v>998</c:v>
                </c:pt>
                <c:pt idx="783">
                  <c:v>998</c:v>
                </c:pt>
                <c:pt idx="784">
                  <c:v>998</c:v>
                </c:pt>
                <c:pt idx="785">
                  <c:v>998</c:v>
                </c:pt>
                <c:pt idx="786">
                  <c:v>998</c:v>
                </c:pt>
                <c:pt idx="787">
                  <c:v>998</c:v>
                </c:pt>
                <c:pt idx="788">
                  <c:v>998</c:v>
                </c:pt>
                <c:pt idx="789">
                  <c:v>998</c:v>
                </c:pt>
                <c:pt idx="790">
                  <c:v>998</c:v>
                </c:pt>
                <c:pt idx="791">
                  <c:v>998</c:v>
                </c:pt>
                <c:pt idx="792">
                  <c:v>998</c:v>
                </c:pt>
                <c:pt idx="793">
                  <c:v>998</c:v>
                </c:pt>
                <c:pt idx="794">
                  <c:v>999</c:v>
                </c:pt>
                <c:pt idx="795">
                  <c:v>997</c:v>
                </c:pt>
                <c:pt idx="796">
                  <c:v>997</c:v>
                </c:pt>
                <c:pt idx="797">
                  <c:v>998</c:v>
                </c:pt>
                <c:pt idx="798">
                  <c:v>999</c:v>
                </c:pt>
                <c:pt idx="799">
                  <c:v>998</c:v>
                </c:pt>
                <c:pt idx="800">
                  <c:v>998</c:v>
                </c:pt>
                <c:pt idx="801">
                  <c:v>998</c:v>
                </c:pt>
                <c:pt idx="802">
                  <c:v>998</c:v>
                </c:pt>
                <c:pt idx="803">
                  <c:v>998</c:v>
                </c:pt>
                <c:pt idx="804">
                  <c:v>998</c:v>
                </c:pt>
                <c:pt idx="805">
                  <c:v>998</c:v>
                </c:pt>
                <c:pt idx="806">
                  <c:v>998</c:v>
                </c:pt>
                <c:pt idx="807">
                  <c:v>999</c:v>
                </c:pt>
                <c:pt idx="808">
                  <c:v>998</c:v>
                </c:pt>
                <c:pt idx="809">
                  <c:v>998</c:v>
                </c:pt>
                <c:pt idx="810">
                  <c:v>998</c:v>
                </c:pt>
                <c:pt idx="811">
                  <c:v>998</c:v>
                </c:pt>
                <c:pt idx="812">
                  <c:v>998</c:v>
                </c:pt>
                <c:pt idx="813">
                  <c:v>997</c:v>
                </c:pt>
                <c:pt idx="814">
                  <c:v>998</c:v>
                </c:pt>
                <c:pt idx="815">
                  <c:v>998</c:v>
                </c:pt>
                <c:pt idx="816">
                  <c:v>998</c:v>
                </c:pt>
                <c:pt idx="817">
                  <c:v>998</c:v>
                </c:pt>
                <c:pt idx="818">
                  <c:v>998</c:v>
                </c:pt>
                <c:pt idx="819">
                  <c:v>998</c:v>
                </c:pt>
                <c:pt idx="820">
                  <c:v>998</c:v>
                </c:pt>
                <c:pt idx="821">
                  <c:v>997</c:v>
                </c:pt>
                <c:pt idx="822">
                  <c:v>997</c:v>
                </c:pt>
                <c:pt idx="823">
                  <c:v>998</c:v>
                </c:pt>
                <c:pt idx="824">
                  <c:v>998</c:v>
                </c:pt>
                <c:pt idx="825">
                  <c:v>998</c:v>
                </c:pt>
                <c:pt idx="826">
                  <c:v>998</c:v>
                </c:pt>
                <c:pt idx="827">
                  <c:v>998</c:v>
                </c:pt>
                <c:pt idx="828">
                  <c:v>998</c:v>
                </c:pt>
                <c:pt idx="829">
                  <c:v>998</c:v>
                </c:pt>
                <c:pt idx="830">
                  <c:v>999</c:v>
                </c:pt>
                <c:pt idx="831">
                  <c:v>999</c:v>
                </c:pt>
                <c:pt idx="832">
                  <c:v>998</c:v>
                </c:pt>
                <c:pt idx="833">
                  <c:v>997</c:v>
                </c:pt>
                <c:pt idx="834">
                  <c:v>998</c:v>
                </c:pt>
                <c:pt idx="835">
                  <c:v>998</c:v>
                </c:pt>
                <c:pt idx="836">
                  <c:v>998</c:v>
                </c:pt>
                <c:pt idx="837">
                  <c:v>998</c:v>
                </c:pt>
                <c:pt idx="838">
                  <c:v>999</c:v>
                </c:pt>
                <c:pt idx="839">
                  <c:v>998</c:v>
                </c:pt>
                <c:pt idx="840">
                  <c:v>998</c:v>
                </c:pt>
                <c:pt idx="841">
                  <c:v>998</c:v>
                </c:pt>
                <c:pt idx="842">
                  <c:v>998</c:v>
                </c:pt>
                <c:pt idx="843">
                  <c:v>998</c:v>
                </c:pt>
                <c:pt idx="844">
                  <c:v>998</c:v>
                </c:pt>
                <c:pt idx="845">
                  <c:v>998</c:v>
                </c:pt>
                <c:pt idx="846">
                  <c:v>998</c:v>
                </c:pt>
                <c:pt idx="847">
                  <c:v>998</c:v>
                </c:pt>
                <c:pt idx="848">
                  <c:v>998</c:v>
                </c:pt>
                <c:pt idx="849">
                  <c:v>998</c:v>
                </c:pt>
                <c:pt idx="850">
                  <c:v>998</c:v>
                </c:pt>
                <c:pt idx="851">
                  <c:v>998</c:v>
                </c:pt>
                <c:pt idx="852">
                  <c:v>998</c:v>
                </c:pt>
                <c:pt idx="853">
                  <c:v>997</c:v>
                </c:pt>
                <c:pt idx="854">
                  <c:v>997</c:v>
                </c:pt>
                <c:pt idx="855">
                  <c:v>997</c:v>
                </c:pt>
                <c:pt idx="856">
                  <c:v>998</c:v>
                </c:pt>
                <c:pt idx="857">
                  <c:v>999</c:v>
                </c:pt>
                <c:pt idx="858">
                  <c:v>999</c:v>
                </c:pt>
                <c:pt idx="859">
                  <c:v>998</c:v>
                </c:pt>
                <c:pt idx="860">
                  <c:v>998</c:v>
                </c:pt>
                <c:pt idx="861">
                  <c:v>998</c:v>
                </c:pt>
                <c:pt idx="862">
                  <c:v>998</c:v>
                </c:pt>
                <c:pt idx="863">
                  <c:v>998</c:v>
                </c:pt>
                <c:pt idx="864">
                  <c:v>998</c:v>
                </c:pt>
                <c:pt idx="865">
                  <c:v>998</c:v>
                </c:pt>
                <c:pt idx="866">
                  <c:v>998</c:v>
                </c:pt>
                <c:pt idx="867">
                  <c:v>998</c:v>
                </c:pt>
                <c:pt idx="868">
                  <c:v>998</c:v>
                </c:pt>
                <c:pt idx="869">
                  <c:v>998</c:v>
                </c:pt>
                <c:pt idx="870">
                  <c:v>998</c:v>
                </c:pt>
                <c:pt idx="871">
                  <c:v>998</c:v>
                </c:pt>
                <c:pt idx="872">
                  <c:v>999</c:v>
                </c:pt>
                <c:pt idx="873">
                  <c:v>998</c:v>
                </c:pt>
                <c:pt idx="874">
                  <c:v>998</c:v>
                </c:pt>
                <c:pt idx="875">
                  <c:v>998</c:v>
                </c:pt>
                <c:pt idx="876">
                  <c:v>998</c:v>
                </c:pt>
                <c:pt idx="877">
                  <c:v>998</c:v>
                </c:pt>
                <c:pt idx="878">
                  <c:v>998</c:v>
                </c:pt>
                <c:pt idx="879">
                  <c:v>998</c:v>
                </c:pt>
                <c:pt idx="880">
                  <c:v>999</c:v>
                </c:pt>
                <c:pt idx="881">
                  <c:v>999</c:v>
                </c:pt>
                <c:pt idx="882">
                  <c:v>998</c:v>
                </c:pt>
                <c:pt idx="883">
                  <c:v>998</c:v>
                </c:pt>
                <c:pt idx="884">
                  <c:v>998</c:v>
                </c:pt>
                <c:pt idx="885">
                  <c:v>999</c:v>
                </c:pt>
                <c:pt idx="886">
                  <c:v>998</c:v>
                </c:pt>
                <c:pt idx="887">
                  <c:v>998</c:v>
                </c:pt>
                <c:pt idx="888">
                  <c:v>998</c:v>
                </c:pt>
                <c:pt idx="889">
                  <c:v>998</c:v>
                </c:pt>
                <c:pt idx="890">
                  <c:v>998</c:v>
                </c:pt>
                <c:pt idx="891">
                  <c:v>998</c:v>
                </c:pt>
                <c:pt idx="892">
                  <c:v>998</c:v>
                </c:pt>
                <c:pt idx="893">
                  <c:v>997</c:v>
                </c:pt>
                <c:pt idx="894">
                  <c:v>997</c:v>
                </c:pt>
                <c:pt idx="895">
                  <c:v>998</c:v>
                </c:pt>
                <c:pt idx="896">
                  <c:v>998</c:v>
                </c:pt>
                <c:pt idx="897">
                  <c:v>998</c:v>
                </c:pt>
                <c:pt idx="898">
                  <c:v>998</c:v>
                </c:pt>
                <c:pt idx="899">
                  <c:v>998</c:v>
                </c:pt>
                <c:pt idx="900">
                  <c:v>997</c:v>
                </c:pt>
                <c:pt idx="901">
                  <c:v>997</c:v>
                </c:pt>
                <c:pt idx="902">
                  <c:v>998</c:v>
                </c:pt>
                <c:pt idx="903">
                  <c:v>998</c:v>
                </c:pt>
                <c:pt idx="904">
                  <c:v>998</c:v>
                </c:pt>
                <c:pt idx="905">
                  <c:v>998</c:v>
                </c:pt>
                <c:pt idx="906">
                  <c:v>998</c:v>
                </c:pt>
                <c:pt idx="907">
                  <c:v>998</c:v>
                </c:pt>
                <c:pt idx="908">
                  <c:v>999</c:v>
                </c:pt>
                <c:pt idx="909">
                  <c:v>998</c:v>
                </c:pt>
                <c:pt idx="910">
                  <c:v>998</c:v>
                </c:pt>
                <c:pt idx="911">
                  <c:v>998</c:v>
                </c:pt>
                <c:pt idx="912">
                  <c:v>998</c:v>
                </c:pt>
                <c:pt idx="913">
                  <c:v>998</c:v>
                </c:pt>
                <c:pt idx="914">
                  <c:v>998</c:v>
                </c:pt>
                <c:pt idx="915">
                  <c:v>998</c:v>
                </c:pt>
                <c:pt idx="916">
                  <c:v>998</c:v>
                </c:pt>
                <c:pt idx="917">
                  <c:v>998</c:v>
                </c:pt>
                <c:pt idx="918">
                  <c:v>998</c:v>
                </c:pt>
                <c:pt idx="919">
                  <c:v>998</c:v>
                </c:pt>
                <c:pt idx="920">
                  <c:v>998</c:v>
                </c:pt>
                <c:pt idx="921">
                  <c:v>998</c:v>
                </c:pt>
                <c:pt idx="922">
                  <c:v>998</c:v>
                </c:pt>
                <c:pt idx="923">
                  <c:v>998</c:v>
                </c:pt>
                <c:pt idx="924">
                  <c:v>998</c:v>
                </c:pt>
                <c:pt idx="925">
                  <c:v>998</c:v>
                </c:pt>
                <c:pt idx="926">
                  <c:v>998</c:v>
                </c:pt>
                <c:pt idx="927">
                  <c:v>998</c:v>
                </c:pt>
                <c:pt idx="928">
                  <c:v>998</c:v>
                </c:pt>
                <c:pt idx="929">
                  <c:v>998</c:v>
                </c:pt>
                <c:pt idx="930">
                  <c:v>998</c:v>
                </c:pt>
                <c:pt idx="931">
                  <c:v>998</c:v>
                </c:pt>
                <c:pt idx="932">
                  <c:v>998</c:v>
                </c:pt>
                <c:pt idx="933">
                  <c:v>998</c:v>
                </c:pt>
                <c:pt idx="934">
                  <c:v>997</c:v>
                </c:pt>
                <c:pt idx="935">
                  <c:v>998</c:v>
                </c:pt>
                <c:pt idx="936">
                  <c:v>998</c:v>
                </c:pt>
                <c:pt idx="937">
                  <c:v>998</c:v>
                </c:pt>
                <c:pt idx="938">
                  <c:v>999</c:v>
                </c:pt>
                <c:pt idx="939">
                  <c:v>999</c:v>
                </c:pt>
                <c:pt idx="940">
                  <c:v>998</c:v>
                </c:pt>
                <c:pt idx="941">
                  <c:v>998</c:v>
                </c:pt>
                <c:pt idx="942">
                  <c:v>998</c:v>
                </c:pt>
                <c:pt idx="943">
                  <c:v>998</c:v>
                </c:pt>
                <c:pt idx="944">
                  <c:v>997</c:v>
                </c:pt>
                <c:pt idx="945">
                  <c:v>998</c:v>
                </c:pt>
                <c:pt idx="946">
                  <c:v>998</c:v>
                </c:pt>
                <c:pt idx="947">
                  <c:v>997</c:v>
                </c:pt>
                <c:pt idx="948">
                  <c:v>998</c:v>
                </c:pt>
                <c:pt idx="949">
                  <c:v>998</c:v>
                </c:pt>
                <c:pt idx="950">
                  <c:v>998</c:v>
                </c:pt>
                <c:pt idx="951">
                  <c:v>998</c:v>
                </c:pt>
                <c:pt idx="952">
                  <c:v>997</c:v>
                </c:pt>
                <c:pt idx="953">
                  <c:v>997</c:v>
                </c:pt>
                <c:pt idx="954">
                  <c:v>999</c:v>
                </c:pt>
                <c:pt idx="955">
                  <c:v>998</c:v>
                </c:pt>
                <c:pt idx="956">
                  <c:v>998</c:v>
                </c:pt>
                <c:pt idx="957">
                  <c:v>998</c:v>
                </c:pt>
                <c:pt idx="958">
                  <c:v>998</c:v>
                </c:pt>
                <c:pt idx="959">
                  <c:v>998</c:v>
                </c:pt>
                <c:pt idx="960">
                  <c:v>997</c:v>
                </c:pt>
                <c:pt idx="961">
                  <c:v>998</c:v>
                </c:pt>
                <c:pt idx="962">
                  <c:v>998</c:v>
                </c:pt>
                <c:pt idx="963">
                  <c:v>998</c:v>
                </c:pt>
                <c:pt idx="964">
                  <c:v>998</c:v>
                </c:pt>
                <c:pt idx="965">
                  <c:v>998</c:v>
                </c:pt>
                <c:pt idx="966">
                  <c:v>998</c:v>
                </c:pt>
                <c:pt idx="967">
                  <c:v>997</c:v>
                </c:pt>
                <c:pt idx="968">
                  <c:v>997</c:v>
                </c:pt>
                <c:pt idx="969">
                  <c:v>997</c:v>
                </c:pt>
                <c:pt idx="970">
                  <c:v>997</c:v>
                </c:pt>
                <c:pt idx="971">
                  <c:v>998</c:v>
                </c:pt>
                <c:pt idx="972">
                  <c:v>998</c:v>
                </c:pt>
                <c:pt idx="973">
                  <c:v>998</c:v>
                </c:pt>
                <c:pt idx="974">
                  <c:v>999</c:v>
                </c:pt>
                <c:pt idx="975">
                  <c:v>999</c:v>
                </c:pt>
                <c:pt idx="976">
                  <c:v>997</c:v>
                </c:pt>
                <c:pt idx="977">
                  <c:v>998</c:v>
                </c:pt>
                <c:pt idx="978">
                  <c:v>998</c:v>
                </c:pt>
                <c:pt idx="979">
                  <c:v>998</c:v>
                </c:pt>
                <c:pt idx="980">
                  <c:v>998</c:v>
                </c:pt>
                <c:pt idx="981">
                  <c:v>997</c:v>
                </c:pt>
                <c:pt idx="982">
                  <c:v>998</c:v>
                </c:pt>
                <c:pt idx="983">
                  <c:v>999</c:v>
                </c:pt>
                <c:pt idx="984">
                  <c:v>997</c:v>
                </c:pt>
                <c:pt idx="985">
                  <c:v>997</c:v>
                </c:pt>
                <c:pt idx="986">
                  <c:v>998</c:v>
                </c:pt>
                <c:pt idx="987">
                  <c:v>998</c:v>
                </c:pt>
                <c:pt idx="988">
                  <c:v>998</c:v>
                </c:pt>
                <c:pt idx="989">
                  <c:v>998</c:v>
                </c:pt>
                <c:pt idx="990">
                  <c:v>998</c:v>
                </c:pt>
                <c:pt idx="991">
                  <c:v>998</c:v>
                </c:pt>
                <c:pt idx="992">
                  <c:v>998</c:v>
                </c:pt>
                <c:pt idx="993">
                  <c:v>998</c:v>
                </c:pt>
                <c:pt idx="994">
                  <c:v>998</c:v>
                </c:pt>
                <c:pt idx="995">
                  <c:v>998</c:v>
                </c:pt>
                <c:pt idx="996">
                  <c:v>998</c:v>
                </c:pt>
                <c:pt idx="997">
                  <c:v>999</c:v>
                </c:pt>
                <c:pt idx="998">
                  <c:v>998</c:v>
                </c:pt>
                <c:pt idx="999">
                  <c:v>998</c:v>
                </c:pt>
                <c:pt idx="1000">
                  <c:v>997</c:v>
                </c:pt>
                <c:pt idx="1001">
                  <c:v>997</c:v>
                </c:pt>
                <c:pt idx="1002">
                  <c:v>997</c:v>
                </c:pt>
                <c:pt idx="1003">
                  <c:v>998</c:v>
                </c:pt>
                <c:pt idx="1004">
                  <c:v>998</c:v>
                </c:pt>
                <c:pt idx="1005">
                  <c:v>998</c:v>
                </c:pt>
                <c:pt idx="1006">
                  <c:v>998</c:v>
                </c:pt>
                <c:pt idx="1007">
                  <c:v>999</c:v>
                </c:pt>
                <c:pt idx="1008">
                  <c:v>999</c:v>
                </c:pt>
                <c:pt idx="1009">
                  <c:v>998</c:v>
                </c:pt>
                <c:pt idx="1010">
                  <c:v>999</c:v>
                </c:pt>
                <c:pt idx="1011">
                  <c:v>999</c:v>
                </c:pt>
                <c:pt idx="1012">
                  <c:v>998</c:v>
                </c:pt>
                <c:pt idx="1013">
                  <c:v>998</c:v>
                </c:pt>
                <c:pt idx="1014">
                  <c:v>998</c:v>
                </c:pt>
                <c:pt idx="1015">
                  <c:v>998</c:v>
                </c:pt>
                <c:pt idx="1016">
                  <c:v>998</c:v>
                </c:pt>
                <c:pt idx="1017">
                  <c:v>998</c:v>
                </c:pt>
                <c:pt idx="1018">
                  <c:v>998</c:v>
                </c:pt>
                <c:pt idx="1019">
                  <c:v>998</c:v>
                </c:pt>
                <c:pt idx="1020">
                  <c:v>998</c:v>
                </c:pt>
                <c:pt idx="1021">
                  <c:v>998</c:v>
                </c:pt>
                <c:pt idx="1022">
                  <c:v>998</c:v>
                </c:pt>
                <c:pt idx="1023">
                  <c:v>1000</c:v>
                </c:pt>
                <c:pt idx="1024">
                  <c:v>998</c:v>
                </c:pt>
                <c:pt idx="1025">
                  <c:v>998</c:v>
                </c:pt>
                <c:pt idx="1026">
                  <c:v>998</c:v>
                </c:pt>
                <c:pt idx="1027">
                  <c:v>998</c:v>
                </c:pt>
                <c:pt idx="1028">
                  <c:v>998</c:v>
                </c:pt>
                <c:pt idx="1029">
                  <c:v>998</c:v>
                </c:pt>
                <c:pt idx="1030">
                  <c:v>998</c:v>
                </c:pt>
                <c:pt idx="1031">
                  <c:v>998</c:v>
                </c:pt>
                <c:pt idx="1032">
                  <c:v>998</c:v>
                </c:pt>
                <c:pt idx="1033">
                  <c:v>997</c:v>
                </c:pt>
                <c:pt idx="1034">
                  <c:v>997</c:v>
                </c:pt>
                <c:pt idx="1035">
                  <c:v>997</c:v>
                </c:pt>
                <c:pt idx="1036">
                  <c:v>998</c:v>
                </c:pt>
                <c:pt idx="1037">
                  <c:v>998</c:v>
                </c:pt>
                <c:pt idx="1038">
                  <c:v>999</c:v>
                </c:pt>
                <c:pt idx="1039">
                  <c:v>998</c:v>
                </c:pt>
                <c:pt idx="1040">
                  <c:v>998</c:v>
                </c:pt>
                <c:pt idx="1041">
                  <c:v>998</c:v>
                </c:pt>
                <c:pt idx="1042">
                  <c:v>998</c:v>
                </c:pt>
                <c:pt idx="1043">
                  <c:v>998</c:v>
                </c:pt>
                <c:pt idx="1044">
                  <c:v>998</c:v>
                </c:pt>
                <c:pt idx="1045">
                  <c:v>998</c:v>
                </c:pt>
                <c:pt idx="1046">
                  <c:v>998</c:v>
                </c:pt>
                <c:pt idx="1047">
                  <c:v>998</c:v>
                </c:pt>
                <c:pt idx="1048">
                  <c:v>998</c:v>
                </c:pt>
                <c:pt idx="1049">
                  <c:v>998</c:v>
                </c:pt>
                <c:pt idx="1050">
                  <c:v>998</c:v>
                </c:pt>
                <c:pt idx="1051">
                  <c:v>998</c:v>
                </c:pt>
                <c:pt idx="1052">
                  <c:v>998</c:v>
                </c:pt>
                <c:pt idx="1053">
                  <c:v>998</c:v>
                </c:pt>
                <c:pt idx="1054">
                  <c:v>998</c:v>
                </c:pt>
                <c:pt idx="1055">
                  <c:v>998</c:v>
                </c:pt>
                <c:pt idx="1056">
                  <c:v>998</c:v>
                </c:pt>
                <c:pt idx="1057">
                  <c:v>998</c:v>
                </c:pt>
                <c:pt idx="1058">
                  <c:v>998</c:v>
                </c:pt>
                <c:pt idx="1059">
                  <c:v>998</c:v>
                </c:pt>
                <c:pt idx="1060">
                  <c:v>998</c:v>
                </c:pt>
                <c:pt idx="1061">
                  <c:v>998</c:v>
                </c:pt>
                <c:pt idx="1062">
                  <c:v>998</c:v>
                </c:pt>
                <c:pt idx="1063">
                  <c:v>998</c:v>
                </c:pt>
                <c:pt idx="1064">
                  <c:v>998</c:v>
                </c:pt>
                <c:pt idx="1065">
                  <c:v>998</c:v>
                </c:pt>
                <c:pt idx="1066">
                  <c:v>997</c:v>
                </c:pt>
                <c:pt idx="1067">
                  <c:v>997</c:v>
                </c:pt>
                <c:pt idx="1068">
                  <c:v>998</c:v>
                </c:pt>
                <c:pt idx="1069">
                  <c:v>998</c:v>
                </c:pt>
                <c:pt idx="1070">
                  <c:v>998</c:v>
                </c:pt>
                <c:pt idx="1071">
                  <c:v>998</c:v>
                </c:pt>
                <c:pt idx="1072">
                  <c:v>999</c:v>
                </c:pt>
                <c:pt idx="1073">
                  <c:v>998</c:v>
                </c:pt>
                <c:pt idx="1074">
                  <c:v>998</c:v>
                </c:pt>
                <c:pt idx="1075">
                  <c:v>997</c:v>
                </c:pt>
                <c:pt idx="1076">
                  <c:v>998</c:v>
                </c:pt>
                <c:pt idx="1077">
                  <c:v>998</c:v>
                </c:pt>
                <c:pt idx="1078">
                  <c:v>998</c:v>
                </c:pt>
                <c:pt idx="1079">
                  <c:v>998</c:v>
                </c:pt>
                <c:pt idx="1080">
                  <c:v>998</c:v>
                </c:pt>
                <c:pt idx="1081">
                  <c:v>999</c:v>
                </c:pt>
                <c:pt idx="1082">
                  <c:v>998</c:v>
                </c:pt>
                <c:pt idx="1083">
                  <c:v>999</c:v>
                </c:pt>
                <c:pt idx="1084">
                  <c:v>999</c:v>
                </c:pt>
                <c:pt idx="1085">
                  <c:v>999</c:v>
                </c:pt>
                <c:pt idx="1086">
                  <c:v>999</c:v>
                </c:pt>
                <c:pt idx="1087">
                  <c:v>998</c:v>
                </c:pt>
                <c:pt idx="1088">
                  <c:v>998</c:v>
                </c:pt>
                <c:pt idx="1089">
                  <c:v>998</c:v>
                </c:pt>
                <c:pt idx="1090">
                  <c:v>998</c:v>
                </c:pt>
                <c:pt idx="1091">
                  <c:v>998</c:v>
                </c:pt>
                <c:pt idx="1092">
                  <c:v>998</c:v>
                </c:pt>
                <c:pt idx="1093">
                  <c:v>998</c:v>
                </c:pt>
                <c:pt idx="1094">
                  <c:v>998</c:v>
                </c:pt>
                <c:pt idx="1095">
                  <c:v>998</c:v>
                </c:pt>
                <c:pt idx="1096">
                  <c:v>998</c:v>
                </c:pt>
                <c:pt idx="1097">
                  <c:v>999</c:v>
                </c:pt>
                <c:pt idx="1098">
                  <c:v>998</c:v>
                </c:pt>
                <c:pt idx="1099">
                  <c:v>998</c:v>
                </c:pt>
                <c:pt idx="1100">
                  <c:v>997</c:v>
                </c:pt>
                <c:pt idx="1101">
                  <c:v>998</c:v>
                </c:pt>
                <c:pt idx="1102">
                  <c:v>998</c:v>
                </c:pt>
                <c:pt idx="1103">
                  <c:v>998</c:v>
                </c:pt>
                <c:pt idx="1104">
                  <c:v>998</c:v>
                </c:pt>
                <c:pt idx="1105">
                  <c:v>998</c:v>
                </c:pt>
                <c:pt idx="1106">
                  <c:v>998</c:v>
                </c:pt>
                <c:pt idx="1107">
                  <c:v>998</c:v>
                </c:pt>
                <c:pt idx="1108">
                  <c:v>997</c:v>
                </c:pt>
                <c:pt idx="1109">
                  <c:v>997</c:v>
                </c:pt>
                <c:pt idx="1110">
                  <c:v>998</c:v>
                </c:pt>
                <c:pt idx="1111">
                  <c:v>998</c:v>
                </c:pt>
                <c:pt idx="1112">
                  <c:v>998</c:v>
                </c:pt>
                <c:pt idx="1113">
                  <c:v>998</c:v>
                </c:pt>
                <c:pt idx="1114">
                  <c:v>999</c:v>
                </c:pt>
                <c:pt idx="1115">
                  <c:v>998</c:v>
                </c:pt>
                <c:pt idx="1116">
                  <c:v>998</c:v>
                </c:pt>
                <c:pt idx="1117">
                  <c:v>998</c:v>
                </c:pt>
                <c:pt idx="1118">
                  <c:v>998</c:v>
                </c:pt>
                <c:pt idx="1119">
                  <c:v>998</c:v>
                </c:pt>
                <c:pt idx="1120">
                  <c:v>998</c:v>
                </c:pt>
                <c:pt idx="1121">
                  <c:v>999</c:v>
                </c:pt>
                <c:pt idx="1122">
                  <c:v>999</c:v>
                </c:pt>
                <c:pt idx="1123">
                  <c:v>998</c:v>
                </c:pt>
                <c:pt idx="1124">
                  <c:v>998</c:v>
                </c:pt>
                <c:pt idx="1125">
                  <c:v>998</c:v>
                </c:pt>
                <c:pt idx="1126">
                  <c:v>998</c:v>
                </c:pt>
                <c:pt idx="1127">
                  <c:v>998</c:v>
                </c:pt>
                <c:pt idx="1128">
                  <c:v>998</c:v>
                </c:pt>
                <c:pt idx="1129">
                  <c:v>998</c:v>
                </c:pt>
                <c:pt idx="1130">
                  <c:v>997</c:v>
                </c:pt>
                <c:pt idx="1131">
                  <c:v>998</c:v>
                </c:pt>
                <c:pt idx="1132">
                  <c:v>998</c:v>
                </c:pt>
                <c:pt idx="1133">
                  <c:v>998</c:v>
                </c:pt>
                <c:pt idx="1134">
                  <c:v>998</c:v>
                </c:pt>
                <c:pt idx="1135">
                  <c:v>998</c:v>
                </c:pt>
                <c:pt idx="1136">
                  <c:v>998</c:v>
                </c:pt>
                <c:pt idx="1137">
                  <c:v>998</c:v>
                </c:pt>
                <c:pt idx="1138">
                  <c:v>999</c:v>
                </c:pt>
                <c:pt idx="1139">
                  <c:v>998</c:v>
                </c:pt>
                <c:pt idx="1140">
                  <c:v>998</c:v>
                </c:pt>
                <c:pt idx="1141">
                  <c:v>998</c:v>
                </c:pt>
                <c:pt idx="1142">
                  <c:v>998</c:v>
                </c:pt>
                <c:pt idx="1143">
                  <c:v>998</c:v>
                </c:pt>
                <c:pt idx="1144">
                  <c:v>998</c:v>
                </c:pt>
                <c:pt idx="1145">
                  <c:v>998</c:v>
                </c:pt>
                <c:pt idx="1146">
                  <c:v>998</c:v>
                </c:pt>
                <c:pt idx="1147">
                  <c:v>998</c:v>
                </c:pt>
                <c:pt idx="1148">
                  <c:v>998</c:v>
                </c:pt>
                <c:pt idx="1149">
                  <c:v>997</c:v>
                </c:pt>
                <c:pt idx="1150">
                  <c:v>998</c:v>
                </c:pt>
                <c:pt idx="1151">
                  <c:v>998</c:v>
                </c:pt>
                <c:pt idx="1152">
                  <c:v>999</c:v>
                </c:pt>
                <c:pt idx="1153">
                  <c:v>998</c:v>
                </c:pt>
                <c:pt idx="1154">
                  <c:v>998</c:v>
                </c:pt>
                <c:pt idx="1155">
                  <c:v>998</c:v>
                </c:pt>
                <c:pt idx="1156">
                  <c:v>998</c:v>
                </c:pt>
                <c:pt idx="1157">
                  <c:v>998</c:v>
                </c:pt>
                <c:pt idx="1158">
                  <c:v>998</c:v>
                </c:pt>
                <c:pt idx="1159">
                  <c:v>998</c:v>
                </c:pt>
                <c:pt idx="1160">
                  <c:v>999</c:v>
                </c:pt>
                <c:pt idx="1161">
                  <c:v>999</c:v>
                </c:pt>
                <c:pt idx="1162">
                  <c:v>998</c:v>
                </c:pt>
                <c:pt idx="1163">
                  <c:v>998</c:v>
                </c:pt>
                <c:pt idx="1164">
                  <c:v>999</c:v>
                </c:pt>
                <c:pt idx="1165">
                  <c:v>999</c:v>
                </c:pt>
                <c:pt idx="1166">
                  <c:v>998</c:v>
                </c:pt>
                <c:pt idx="1167">
                  <c:v>998</c:v>
                </c:pt>
                <c:pt idx="1168">
                  <c:v>998</c:v>
                </c:pt>
                <c:pt idx="1169">
                  <c:v>998</c:v>
                </c:pt>
                <c:pt idx="1170">
                  <c:v>998</c:v>
                </c:pt>
                <c:pt idx="1171">
                  <c:v>998</c:v>
                </c:pt>
                <c:pt idx="1172">
                  <c:v>998</c:v>
                </c:pt>
                <c:pt idx="1173">
                  <c:v>998</c:v>
                </c:pt>
                <c:pt idx="1174">
                  <c:v>998</c:v>
                </c:pt>
                <c:pt idx="1175">
                  <c:v>998</c:v>
                </c:pt>
                <c:pt idx="1176">
                  <c:v>998</c:v>
                </c:pt>
                <c:pt idx="1177">
                  <c:v>998</c:v>
                </c:pt>
                <c:pt idx="1178">
                  <c:v>998</c:v>
                </c:pt>
                <c:pt idx="1179">
                  <c:v>998</c:v>
                </c:pt>
                <c:pt idx="1180">
                  <c:v>998</c:v>
                </c:pt>
                <c:pt idx="1181">
                  <c:v>998</c:v>
                </c:pt>
                <c:pt idx="1182">
                  <c:v>998</c:v>
                </c:pt>
                <c:pt idx="1183">
                  <c:v>998</c:v>
                </c:pt>
                <c:pt idx="1184">
                  <c:v>998</c:v>
                </c:pt>
                <c:pt idx="1185">
                  <c:v>998</c:v>
                </c:pt>
                <c:pt idx="1186">
                  <c:v>998</c:v>
                </c:pt>
                <c:pt idx="1187">
                  <c:v>998</c:v>
                </c:pt>
                <c:pt idx="1188">
                  <c:v>998</c:v>
                </c:pt>
                <c:pt idx="1189">
                  <c:v>998</c:v>
                </c:pt>
                <c:pt idx="1190">
                  <c:v>998</c:v>
                </c:pt>
                <c:pt idx="1191">
                  <c:v>998</c:v>
                </c:pt>
                <c:pt idx="1192">
                  <c:v>997</c:v>
                </c:pt>
                <c:pt idx="1193">
                  <c:v>997</c:v>
                </c:pt>
                <c:pt idx="1194">
                  <c:v>999</c:v>
                </c:pt>
                <c:pt idx="1195">
                  <c:v>998</c:v>
                </c:pt>
                <c:pt idx="1196">
                  <c:v>998</c:v>
                </c:pt>
                <c:pt idx="1197">
                  <c:v>998</c:v>
                </c:pt>
                <c:pt idx="1198">
                  <c:v>998</c:v>
                </c:pt>
                <c:pt idx="1199">
                  <c:v>998</c:v>
                </c:pt>
                <c:pt idx="1200">
                  <c:v>998</c:v>
                </c:pt>
                <c:pt idx="1201">
                  <c:v>998</c:v>
                </c:pt>
                <c:pt idx="1202">
                  <c:v>998</c:v>
                </c:pt>
                <c:pt idx="1203">
                  <c:v>998</c:v>
                </c:pt>
                <c:pt idx="1204">
                  <c:v>998</c:v>
                </c:pt>
                <c:pt idx="1205">
                  <c:v>998</c:v>
                </c:pt>
                <c:pt idx="1206">
                  <c:v>998</c:v>
                </c:pt>
                <c:pt idx="1207">
                  <c:v>998</c:v>
                </c:pt>
                <c:pt idx="1208">
                  <c:v>999</c:v>
                </c:pt>
                <c:pt idx="1209">
                  <c:v>999</c:v>
                </c:pt>
                <c:pt idx="1210">
                  <c:v>997</c:v>
                </c:pt>
                <c:pt idx="1211">
                  <c:v>998</c:v>
                </c:pt>
                <c:pt idx="1212">
                  <c:v>998</c:v>
                </c:pt>
                <c:pt idx="1213">
                  <c:v>998</c:v>
                </c:pt>
                <c:pt idx="1214">
                  <c:v>997</c:v>
                </c:pt>
                <c:pt idx="1215">
                  <c:v>999</c:v>
                </c:pt>
                <c:pt idx="1216">
                  <c:v>998</c:v>
                </c:pt>
                <c:pt idx="1217">
                  <c:v>998</c:v>
                </c:pt>
                <c:pt idx="1218">
                  <c:v>998</c:v>
                </c:pt>
                <c:pt idx="1219">
                  <c:v>998</c:v>
                </c:pt>
                <c:pt idx="1220">
                  <c:v>998</c:v>
                </c:pt>
                <c:pt idx="1221">
                  <c:v>997</c:v>
                </c:pt>
                <c:pt idx="1222">
                  <c:v>998</c:v>
                </c:pt>
                <c:pt idx="1223">
                  <c:v>998</c:v>
                </c:pt>
                <c:pt idx="1224">
                  <c:v>998</c:v>
                </c:pt>
                <c:pt idx="1225">
                  <c:v>998</c:v>
                </c:pt>
                <c:pt idx="1226">
                  <c:v>998</c:v>
                </c:pt>
                <c:pt idx="1227">
                  <c:v>998</c:v>
                </c:pt>
                <c:pt idx="1228">
                  <c:v>998</c:v>
                </c:pt>
                <c:pt idx="1229">
                  <c:v>998</c:v>
                </c:pt>
                <c:pt idx="1230">
                  <c:v>997</c:v>
                </c:pt>
                <c:pt idx="1231">
                  <c:v>998</c:v>
                </c:pt>
                <c:pt idx="1232">
                  <c:v>998</c:v>
                </c:pt>
                <c:pt idx="1233">
                  <c:v>997</c:v>
                </c:pt>
                <c:pt idx="1234">
                  <c:v>998</c:v>
                </c:pt>
                <c:pt idx="1235">
                  <c:v>998</c:v>
                </c:pt>
                <c:pt idx="1236">
                  <c:v>999</c:v>
                </c:pt>
                <c:pt idx="1237">
                  <c:v>998</c:v>
                </c:pt>
                <c:pt idx="1238">
                  <c:v>997</c:v>
                </c:pt>
                <c:pt idx="1239">
                  <c:v>997</c:v>
                </c:pt>
                <c:pt idx="1240">
                  <c:v>998</c:v>
                </c:pt>
                <c:pt idx="1241">
                  <c:v>998</c:v>
                </c:pt>
                <c:pt idx="1242">
                  <c:v>998</c:v>
                </c:pt>
                <c:pt idx="1243">
                  <c:v>1000</c:v>
                </c:pt>
                <c:pt idx="1244">
                  <c:v>998</c:v>
                </c:pt>
                <c:pt idx="1245">
                  <c:v>998</c:v>
                </c:pt>
                <c:pt idx="1246">
                  <c:v>998</c:v>
                </c:pt>
                <c:pt idx="1247">
                  <c:v>998</c:v>
                </c:pt>
                <c:pt idx="1248">
                  <c:v>998</c:v>
                </c:pt>
                <c:pt idx="1249">
                  <c:v>998</c:v>
                </c:pt>
                <c:pt idx="1250">
                  <c:v>998</c:v>
                </c:pt>
                <c:pt idx="1251">
                  <c:v>999</c:v>
                </c:pt>
                <c:pt idx="1252">
                  <c:v>998</c:v>
                </c:pt>
                <c:pt idx="1253">
                  <c:v>999</c:v>
                </c:pt>
                <c:pt idx="1254">
                  <c:v>998</c:v>
                </c:pt>
                <c:pt idx="1255">
                  <c:v>998</c:v>
                </c:pt>
                <c:pt idx="1256">
                  <c:v>998</c:v>
                </c:pt>
                <c:pt idx="1257">
                  <c:v>998</c:v>
                </c:pt>
                <c:pt idx="1258">
                  <c:v>998</c:v>
                </c:pt>
                <c:pt idx="1259">
                  <c:v>998</c:v>
                </c:pt>
                <c:pt idx="1260">
                  <c:v>998</c:v>
                </c:pt>
                <c:pt idx="1261">
                  <c:v>998</c:v>
                </c:pt>
                <c:pt idx="1262">
                  <c:v>998</c:v>
                </c:pt>
                <c:pt idx="1263">
                  <c:v>998</c:v>
                </c:pt>
                <c:pt idx="1264">
                  <c:v>998</c:v>
                </c:pt>
                <c:pt idx="1265">
                  <c:v>998</c:v>
                </c:pt>
                <c:pt idx="1266">
                  <c:v>998</c:v>
                </c:pt>
                <c:pt idx="1267">
                  <c:v>998</c:v>
                </c:pt>
                <c:pt idx="1268">
                  <c:v>998</c:v>
                </c:pt>
                <c:pt idx="1269">
                  <c:v>998</c:v>
                </c:pt>
                <c:pt idx="1270">
                  <c:v>997</c:v>
                </c:pt>
                <c:pt idx="1271">
                  <c:v>997</c:v>
                </c:pt>
                <c:pt idx="1272">
                  <c:v>998</c:v>
                </c:pt>
                <c:pt idx="1273">
                  <c:v>998</c:v>
                </c:pt>
                <c:pt idx="1274">
                  <c:v>998</c:v>
                </c:pt>
                <c:pt idx="1275">
                  <c:v>998</c:v>
                </c:pt>
                <c:pt idx="1276">
                  <c:v>997</c:v>
                </c:pt>
                <c:pt idx="1277">
                  <c:v>998</c:v>
                </c:pt>
                <c:pt idx="1278">
                  <c:v>998</c:v>
                </c:pt>
                <c:pt idx="1279">
                  <c:v>998</c:v>
                </c:pt>
                <c:pt idx="1280">
                  <c:v>997</c:v>
                </c:pt>
                <c:pt idx="1281">
                  <c:v>997</c:v>
                </c:pt>
                <c:pt idx="1282">
                  <c:v>998</c:v>
                </c:pt>
                <c:pt idx="1283">
                  <c:v>998</c:v>
                </c:pt>
                <c:pt idx="1284">
                  <c:v>998</c:v>
                </c:pt>
                <c:pt idx="1285">
                  <c:v>998</c:v>
                </c:pt>
                <c:pt idx="1286">
                  <c:v>998</c:v>
                </c:pt>
                <c:pt idx="1287">
                  <c:v>998</c:v>
                </c:pt>
                <c:pt idx="1288">
                  <c:v>998</c:v>
                </c:pt>
                <c:pt idx="1289">
                  <c:v>998</c:v>
                </c:pt>
                <c:pt idx="1290">
                  <c:v>998</c:v>
                </c:pt>
                <c:pt idx="1291">
                  <c:v>998</c:v>
                </c:pt>
                <c:pt idx="1292">
                  <c:v>998</c:v>
                </c:pt>
                <c:pt idx="1293">
                  <c:v>998</c:v>
                </c:pt>
                <c:pt idx="1294">
                  <c:v>998</c:v>
                </c:pt>
                <c:pt idx="1295">
                  <c:v>998</c:v>
                </c:pt>
                <c:pt idx="1296">
                  <c:v>998</c:v>
                </c:pt>
                <c:pt idx="1297">
                  <c:v>998</c:v>
                </c:pt>
                <c:pt idx="1298">
                  <c:v>997</c:v>
                </c:pt>
                <c:pt idx="1299">
                  <c:v>997</c:v>
                </c:pt>
                <c:pt idx="1300">
                  <c:v>998</c:v>
                </c:pt>
                <c:pt idx="1301">
                  <c:v>998</c:v>
                </c:pt>
                <c:pt idx="1302">
                  <c:v>998</c:v>
                </c:pt>
                <c:pt idx="1303">
                  <c:v>998</c:v>
                </c:pt>
                <c:pt idx="1304">
                  <c:v>998</c:v>
                </c:pt>
                <c:pt idx="1305">
                  <c:v>997</c:v>
                </c:pt>
                <c:pt idx="1306">
                  <c:v>998</c:v>
                </c:pt>
                <c:pt idx="1307">
                  <c:v>998</c:v>
                </c:pt>
                <c:pt idx="1308">
                  <c:v>998</c:v>
                </c:pt>
                <c:pt idx="1309">
                  <c:v>999</c:v>
                </c:pt>
                <c:pt idx="1310">
                  <c:v>999</c:v>
                </c:pt>
                <c:pt idx="1311">
                  <c:v>999</c:v>
                </c:pt>
                <c:pt idx="1312">
                  <c:v>999</c:v>
                </c:pt>
                <c:pt idx="1313">
                  <c:v>998</c:v>
                </c:pt>
                <c:pt idx="1314">
                  <c:v>998</c:v>
                </c:pt>
                <c:pt idx="1315">
                  <c:v>998</c:v>
                </c:pt>
                <c:pt idx="1316">
                  <c:v>998</c:v>
                </c:pt>
                <c:pt idx="1317">
                  <c:v>998</c:v>
                </c:pt>
                <c:pt idx="1318">
                  <c:v>998</c:v>
                </c:pt>
                <c:pt idx="1319">
                  <c:v>998</c:v>
                </c:pt>
                <c:pt idx="1320">
                  <c:v>998</c:v>
                </c:pt>
                <c:pt idx="1321">
                  <c:v>998</c:v>
                </c:pt>
                <c:pt idx="1322">
                  <c:v>997</c:v>
                </c:pt>
                <c:pt idx="1323">
                  <c:v>999</c:v>
                </c:pt>
                <c:pt idx="1324">
                  <c:v>999</c:v>
                </c:pt>
                <c:pt idx="1325">
                  <c:v>998</c:v>
                </c:pt>
                <c:pt idx="1326">
                  <c:v>999</c:v>
                </c:pt>
                <c:pt idx="1327">
                  <c:v>998</c:v>
                </c:pt>
                <c:pt idx="1328">
                  <c:v>998</c:v>
                </c:pt>
                <c:pt idx="1329">
                  <c:v>998</c:v>
                </c:pt>
                <c:pt idx="1330">
                  <c:v>998</c:v>
                </c:pt>
                <c:pt idx="1331">
                  <c:v>997</c:v>
                </c:pt>
                <c:pt idx="1332">
                  <c:v>999</c:v>
                </c:pt>
                <c:pt idx="1333">
                  <c:v>998</c:v>
                </c:pt>
                <c:pt idx="1334">
                  <c:v>998</c:v>
                </c:pt>
                <c:pt idx="1335">
                  <c:v>998</c:v>
                </c:pt>
                <c:pt idx="1336">
                  <c:v>999</c:v>
                </c:pt>
                <c:pt idx="1337">
                  <c:v>999</c:v>
                </c:pt>
                <c:pt idx="1338">
                  <c:v>999</c:v>
                </c:pt>
                <c:pt idx="1339">
                  <c:v>998</c:v>
                </c:pt>
                <c:pt idx="1340">
                  <c:v>998</c:v>
                </c:pt>
                <c:pt idx="1341">
                  <c:v>997</c:v>
                </c:pt>
                <c:pt idx="1342">
                  <c:v>998</c:v>
                </c:pt>
                <c:pt idx="1343">
                  <c:v>998</c:v>
                </c:pt>
                <c:pt idx="1344">
                  <c:v>998</c:v>
                </c:pt>
                <c:pt idx="1345">
                  <c:v>997</c:v>
                </c:pt>
                <c:pt idx="1346">
                  <c:v>998</c:v>
                </c:pt>
                <c:pt idx="1347">
                  <c:v>998</c:v>
                </c:pt>
                <c:pt idx="1348">
                  <c:v>999</c:v>
                </c:pt>
                <c:pt idx="1349">
                  <c:v>998</c:v>
                </c:pt>
                <c:pt idx="1350">
                  <c:v>998</c:v>
                </c:pt>
                <c:pt idx="1351">
                  <c:v>1000</c:v>
                </c:pt>
                <c:pt idx="1352">
                  <c:v>998</c:v>
                </c:pt>
                <c:pt idx="1353">
                  <c:v>998</c:v>
                </c:pt>
                <c:pt idx="1354">
                  <c:v>998</c:v>
                </c:pt>
                <c:pt idx="1355">
                  <c:v>998</c:v>
                </c:pt>
                <c:pt idx="1356">
                  <c:v>998</c:v>
                </c:pt>
                <c:pt idx="1357">
                  <c:v>998</c:v>
                </c:pt>
                <c:pt idx="1358">
                  <c:v>998</c:v>
                </c:pt>
                <c:pt idx="1359">
                  <c:v>997</c:v>
                </c:pt>
                <c:pt idx="1360">
                  <c:v>997</c:v>
                </c:pt>
                <c:pt idx="1361">
                  <c:v>998</c:v>
                </c:pt>
                <c:pt idx="1362">
                  <c:v>998</c:v>
                </c:pt>
                <c:pt idx="1363">
                  <c:v>998</c:v>
                </c:pt>
                <c:pt idx="1364">
                  <c:v>998</c:v>
                </c:pt>
                <c:pt idx="1365">
                  <c:v>998</c:v>
                </c:pt>
                <c:pt idx="1366">
                  <c:v>998</c:v>
                </c:pt>
                <c:pt idx="1367">
                  <c:v>999</c:v>
                </c:pt>
                <c:pt idx="1368">
                  <c:v>998</c:v>
                </c:pt>
                <c:pt idx="1369">
                  <c:v>998</c:v>
                </c:pt>
                <c:pt idx="1370">
                  <c:v>998</c:v>
                </c:pt>
                <c:pt idx="1371">
                  <c:v>998</c:v>
                </c:pt>
                <c:pt idx="1372">
                  <c:v>998</c:v>
                </c:pt>
                <c:pt idx="1373">
                  <c:v>998</c:v>
                </c:pt>
                <c:pt idx="1374">
                  <c:v>998</c:v>
                </c:pt>
                <c:pt idx="1375">
                  <c:v>998</c:v>
                </c:pt>
                <c:pt idx="1376">
                  <c:v>998</c:v>
                </c:pt>
                <c:pt idx="1377">
                  <c:v>998</c:v>
                </c:pt>
                <c:pt idx="1378">
                  <c:v>998</c:v>
                </c:pt>
                <c:pt idx="1379">
                  <c:v>998</c:v>
                </c:pt>
                <c:pt idx="1380">
                  <c:v>998</c:v>
                </c:pt>
                <c:pt idx="1381">
                  <c:v>997</c:v>
                </c:pt>
                <c:pt idx="1382">
                  <c:v>999</c:v>
                </c:pt>
                <c:pt idx="1383">
                  <c:v>999</c:v>
                </c:pt>
                <c:pt idx="1384">
                  <c:v>998</c:v>
                </c:pt>
                <c:pt idx="1385">
                  <c:v>998</c:v>
                </c:pt>
                <c:pt idx="1386">
                  <c:v>998</c:v>
                </c:pt>
                <c:pt idx="1387">
                  <c:v>998</c:v>
                </c:pt>
                <c:pt idx="1388">
                  <c:v>1000</c:v>
                </c:pt>
                <c:pt idx="1389">
                  <c:v>997</c:v>
                </c:pt>
                <c:pt idx="1390">
                  <c:v>997</c:v>
                </c:pt>
                <c:pt idx="1391">
                  <c:v>998</c:v>
                </c:pt>
                <c:pt idx="1392">
                  <c:v>998</c:v>
                </c:pt>
                <c:pt idx="1393">
                  <c:v>998</c:v>
                </c:pt>
                <c:pt idx="1394">
                  <c:v>998</c:v>
                </c:pt>
                <c:pt idx="1395">
                  <c:v>998</c:v>
                </c:pt>
                <c:pt idx="1396">
                  <c:v>998</c:v>
                </c:pt>
                <c:pt idx="1397">
                  <c:v>998</c:v>
                </c:pt>
                <c:pt idx="1398">
                  <c:v>998</c:v>
                </c:pt>
                <c:pt idx="1399">
                  <c:v>998</c:v>
                </c:pt>
                <c:pt idx="1400">
                  <c:v>999</c:v>
                </c:pt>
                <c:pt idx="1401">
                  <c:v>998</c:v>
                </c:pt>
                <c:pt idx="1402">
                  <c:v>998</c:v>
                </c:pt>
                <c:pt idx="1403">
                  <c:v>998</c:v>
                </c:pt>
                <c:pt idx="1404">
                  <c:v>998</c:v>
                </c:pt>
                <c:pt idx="1405">
                  <c:v>998</c:v>
                </c:pt>
                <c:pt idx="1406">
                  <c:v>998</c:v>
                </c:pt>
                <c:pt idx="1407">
                  <c:v>998</c:v>
                </c:pt>
                <c:pt idx="1408">
                  <c:v>998</c:v>
                </c:pt>
                <c:pt idx="1409">
                  <c:v>998</c:v>
                </c:pt>
                <c:pt idx="1410">
                  <c:v>998</c:v>
                </c:pt>
                <c:pt idx="1411">
                  <c:v>998</c:v>
                </c:pt>
                <c:pt idx="1412">
                  <c:v>998</c:v>
                </c:pt>
                <c:pt idx="1413">
                  <c:v>998</c:v>
                </c:pt>
                <c:pt idx="1414">
                  <c:v>998</c:v>
                </c:pt>
                <c:pt idx="1415">
                  <c:v>998</c:v>
                </c:pt>
                <c:pt idx="1416">
                  <c:v>998</c:v>
                </c:pt>
                <c:pt idx="1417">
                  <c:v>998</c:v>
                </c:pt>
                <c:pt idx="1418">
                  <c:v>998</c:v>
                </c:pt>
                <c:pt idx="1419">
                  <c:v>998</c:v>
                </c:pt>
                <c:pt idx="1420">
                  <c:v>998</c:v>
                </c:pt>
                <c:pt idx="1421">
                  <c:v>998</c:v>
                </c:pt>
                <c:pt idx="1422">
                  <c:v>998</c:v>
                </c:pt>
                <c:pt idx="1423">
                  <c:v>998</c:v>
                </c:pt>
                <c:pt idx="1424">
                  <c:v>996</c:v>
                </c:pt>
                <c:pt idx="1425">
                  <c:v>998</c:v>
                </c:pt>
                <c:pt idx="1426">
                  <c:v>998</c:v>
                </c:pt>
                <c:pt idx="1427">
                  <c:v>1000</c:v>
                </c:pt>
                <c:pt idx="1428">
                  <c:v>999</c:v>
                </c:pt>
                <c:pt idx="1429">
                  <c:v>999</c:v>
                </c:pt>
                <c:pt idx="1430">
                  <c:v>997</c:v>
                </c:pt>
                <c:pt idx="1431">
                  <c:v>998</c:v>
                </c:pt>
                <c:pt idx="1432">
                  <c:v>998</c:v>
                </c:pt>
                <c:pt idx="1433">
                  <c:v>998</c:v>
                </c:pt>
                <c:pt idx="1434">
                  <c:v>998</c:v>
                </c:pt>
                <c:pt idx="1435">
                  <c:v>997</c:v>
                </c:pt>
                <c:pt idx="1436">
                  <c:v>998</c:v>
                </c:pt>
                <c:pt idx="1437">
                  <c:v>999</c:v>
                </c:pt>
                <c:pt idx="1438">
                  <c:v>998</c:v>
                </c:pt>
                <c:pt idx="1439">
                  <c:v>998</c:v>
                </c:pt>
                <c:pt idx="1440">
                  <c:v>998</c:v>
                </c:pt>
                <c:pt idx="1441">
                  <c:v>998</c:v>
                </c:pt>
                <c:pt idx="1442">
                  <c:v>998</c:v>
                </c:pt>
                <c:pt idx="1443">
                  <c:v>998</c:v>
                </c:pt>
                <c:pt idx="1444">
                  <c:v>998</c:v>
                </c:pt>
                <c:pt idx="1445">
                  <c:v>998</c:v>
                </c:pt>
                <c:pt idx="1446">
                  <c:v>997</c:v>
                </c:pt>
                <c:pt idx="1447">
                  <c:v>998</c:v>
                </c:pt>
                <c:pt idx="1448">
                  <c:v>998</c:v>
                </c:pt>
                <c:pt idx="1449">
                  <c:v>998</c:v>
                </c:pt>
                <c:pt idx="1450">
                  <c:v>998</c:v>
                </c:pt>
                <c:pt idx="1451">
                  <c:v>998</c:v>
                </c:pt>
                <c:pt idx="1452">
                  <c:v>998</c:v>
                </c:pt>
                <c:pt idx="1453">
                  <c:v>998</c:v>
                </c:pt>
                <c:pt idx="1454">
                  <c:v>997</c:v>
                </c:pt>
                <c:pt idx="1455">
                  <c:v>997</c:v>
                </c:pt>
                <c:pt idx="1456">
                  <c:v>998</c:v>
                </c:pt>
                <c:pt idx="1457">
                  <c:v>997</c:v>
                </c:pt>
                <c:pt idx="1458">
                  <c:v>998</c:v>
                </c:pt>
                <c:pt idx="1459">
                  <c:v>998</c:v>
                </c:pt>
                <c:pt idx="1460">
                  <c:v>998</c:v>
                </c:pt>
                <c:pt idx="1461">
                  <c:v>998</c:v>
                </c:pt>
                <c:pt idx="1462">
                  <c:v>998</c:v>
                </c:pt>
                <c:pt idx="1463">
                  <c:v>998</c:v>
                </c:pt>
                <c:pt idx="1464">
                  <c:v>998</c:v>
                </c:pt>
                <c:pt idx="1465">
                  <c:v>998</c:v>
                </c:pt>
                <c:pt idx="1466">
                  <c:v>997</c:v>
                </c:pt>
                <c:pt idx="1467">
                  <c:v>998</c:v>
                </c:pt>
                <c:pt idx="1468">
                  <c:v>998</c:v>
                </c:pt>
                <c:pt idx="1469">
                  <c:v>998</c:v>
                </c:pt>
                <c:pt idx="1470">
                  <c:v>997</c:v>
                </c:pt>
                <c:pt idx="1471">
                  <c:v>998</c:v>
                </c:pt>
                <c:pt idx="1472">
                  <c:v>998</c:v>
                </c:pt>
                <c:pt idx="1473">
                  <c:v>998</c:v>
                </c:pt>
                <c:pt idx="1474">
                  <c:v>998</c:v>
                </c:pt>
                <c:pt idx="1475">
                  <c:v>998</c:v>
                </c:pt>
                <c:pt idx="1476">
                  <c:v>999</c:v>
                </c:pt>
                <c:pt idx="1477">
                  <c:v>997</c:v>
                </c:pt>
                <c:pt idx="1478">
                  <c:v>998</c:v>
                </c:pt>
                <c:pt idx="1479">
                  <c:v>998</c:v>
                </c:pt>
                <c:pt idx="1480">
                  <c:v>998</c:v>
                </c:pt>
                <c:pt idx="1481">
                  <c:v>998</c:v>
                </c:pt>
                <c:pt idx="1482">
                  <c:v>998</c:v>
                </c:pt>
                <c:pt idx="1483">
                  <c:v>998</c:v>
                </c:pt>
                <c:pt idx="1484">
                  <c:v>998</c:v>
                </c:pt>
                <c:pt idx="1485">
                  <c:v>998</c:v>
                </c:pt>
                <c:pt idx="1486">
                  <c:v>999</c:v>
                </c:pt>
                <c:pt idx="1487">
                  <c:v>998</c:v>
                </c:pt>
                <c:pt idx="1488">
                  <c:v>997</c:v>
                </c:pt>
                <c:pt idx="1489">
                  <c:v>998</c:v>
                </c:pt>
                <c:pt idx="1490">
                  <c:v>998</c:v>
                </c:pt>
                <c:pt idx="1491">
                  <c:v>998</c:v>
                </c:pt>
                <c:pt idx="1492">
                  <c:v>998</c:v>
                </c:pt>
                <c:pt idx="1493">
                  <c:v>998</c:v>
                </c:pt>
                <c:pt idx="1494">
                  <c:v>999</c:v>
                </c:pt>
                <c:pt idx="1495">
                  <c:v>999</c:v>
                </c:pt>
                <c:pt idx="1496">
                  <c:v>998</c:v>
                </c:pt>
                <c:pt idx="1497">
                  <c:v>998</c:v>
                </c:pt>
                <c:pt idx="1498">
                  <c:v>998</c:v>
                </c:pt>
                <c:pt idx="1499">
                  <c:v>998</c:v>
                </c:pt>
                <c:pt idx="1500">
                  <c:v>998</c:v>
                </c:pt>
                <c:pt idx="1501">
                  <c:v>998</c:v>
                </c:pt>
                <c:pt idx="1502">
                  <c:v>998</c:v>
                </c:pt>
                <c:pt idx="1503">
                  <c:v>1000</c:v>
                </c:pt>
                <c:pt idx="1504">
                  <c:v>998</c:v>
                </c:pt>
                <c:pt idx="1505">
                  <c:v>998</c:v>
                </c:pt>
                <c:pt idx="1506">
                  <c:v>998</c:v>
                </c:pt>
                <c:pt idx="1507">
                  <c:v>997</c:v>
                </c:pt>
                <c:pt idx="1508">
                  <c:v>997</c:v>
                </c:pt>
                <c:pt idx="1509">
                  <c:v>998</c:v>
                </c:pt>
                <c:pt idx="1510">
                  <c:v>998</c:v>
                </c:pt>
                <c:pt idx="1511">
                  <c:v>998</c:v>
                </c:pt>
                <c:pt idx="1512">
                  <c:v>998</c:v>
                </c:pt>
                <c:pt idx="1513">
                  <c:v>998</c:v>
                </c:pt>
                <c:pt idx="1514">
                  <c:v>998</c:v>
                </c:pt>
                <c:pt idx="1515">
                  <c:v>998</c:v>
                </c:pt>
                <c:pt idx="1516">
                  <c:v>997</c:v>
                </c:pt>
                <c:pt idx="1517">
                  <c:v>997</c:v>
                </c:pt>
                <c:pt idx="1518">
                  <c:v>998</c:v>
                </c:pt>
                <c:pt idx="1519">
                  <c:v>998</c:v>
                </c:pt>
                <c:pt idx="1520">
                  <c:v>998</c:v>
                </c:pt>
                <c:pt idx="1521">
                  <c:v>998</c:v>
                </c:pt>
                <c:pt idx="1522">
                  <c:v>998</c:v>
                </c:pt>
                <c:pt idx="1523">
                  <c:v>998</c:v>
                </c:pt>
                <c:pt idx="1524">
                  <c:v>998</c:v>
                </c:pt>
                <c:pt idx="1525">
                  <c:v>998</c:v>
                </c:pt>
                <c:pt idx="1526">
                  <c:v>998</c:v>
                </c:pt>
                <c:pt idx="1527">
                  <c:v>998</c:v>
                </c:pt>
                <c:pt idx="1528">
                  <c:v>1000</c:v>
                </c:pt>
                <c:pt idx="1529">
                  <c:v>998</c:v>
                </c:pt>
                <c:pt idx="1530">
                  <c:v>998</c:v>
                </c:pt>
                <c:pt idx="1531">
                  <c:v>998</c:v>
                </c:pt>
                <c:pt idx="1532">
                  <c:v>999</c:v>
                </c:pt>
                <c:pt idx="1533">
                  <c:v>999</c:v>
                </c:pt>
                <c:pt idx="1534">
                  <c:v>999</c:v>
                </c:pt>
                <c:pt idx="1535">
                  <c:v>998</c:v>
                </c:pt>
                <c:pt idx="1536">
                  <c:v>998</c:v>
                </c:pt>
                <c:pt idx="1537">
                  <c:v>998</c:v>
                </c:pt>
                <c:pt idx="1538">
                  <c:v>998</c:v>
                </c:pt>
                <c:pt idx="1539">
                  <c:v>998</c:v>
                </c:pt>
                <c:pt idx="1540">
                  <c:v>998</c:v>
                </c:pt>
                <c:pt idx="1541">
                  <c:v>998</c:v>
                </c:pt>
                <c:pt idx="1542">
                  <c:v>998</c:v>
                </c:pt>
                <c:pt idx="1543">
                  <c:v>998</c:v>
                </c:pt>
                <c:pt idx="1544">
                  <c:v>998</c:v>
                </c:pt>
                <c:pt idx="1545">
                  <c:v>998</c:v>
                </c:pt>
                <c:pt idx="1546">
                  <c:v>998</c:v>
                </c:pt>
                <c:pt idx="1547">
                  <c:v>998</c:v>
                </c:pt>
                <c:pt idx="1548">
                  <c:v>998</c:v>
                </c:pt>
                <c:pt idx="1549">
                  <c:v>999</c:v>
                </c:pt>
                <c:pt idx="1550">
                  <c:v>999</c:v>
                </c:pt>
                <c:pt idx="1551">
                  <c:v>998</c:v>
                </c:pt>
                <c:pt idx="1552">
                  <c:v>998</c:v>
                </c:pt>
                <c:pt idx="1553">
                  <c:v>999</c:v>
                </c:pt>
                <c:pt idx="1554">
                  <c:v>998</c:v>
                </c:pt>
                <c:pt idx="1555">
                  <c:v>998</c:v>
                </c:pt>
                <c:pt idx="1556">
                  <c:v>998</c:v>
                </c:pt>
                <c:pt idx="1557">
                  <c:v>998</c:v>
                </c:pt>
                <c:pt idx="1558">
                  <c:v>998</c:v>
                </c:pt>
                <c:pt idx="1559">
                  <c:v>998</c:v>
                </c:pt>
                <c:pt idx="1560">
                  <c:v>998</c:v>
                </c:pt>
                <c:pt idx="1561">
                  <c:v>998</c:v>
                </c:pt>
                <c:pt idx="1562">
                  <c:v>998</c:v>
                </c:pt>
                <c:pt idx="1563">
                  <c:v>998</c:v>
                </c:pt>
                <c:pt idx="1564">
                  <c:v>998</c:v>
                </c:pt>
                <c:pt idx="1565">
                  <c:v>998</c:v>
                </c:pt>
                <c:pt idx="1566">
                  <c:v>998</c:v>
                </c:pt>
                <c:pt idx="1567">
                  <c:v>998</c:v>
                </c:pt>
                <c:pt idx="1568">
                  <c:v>998</c:v>
                </c:pt>
                <c:pt idx="1569">
                  <c:v>998</c:v>
                </c:pt>
                <c:pt idx="1570">
                  <c:v>1000</c:v>
                </c:pt>
                <c:pt idx="1571">
                  <c:v>998</c:v>
                </c:pt>
                <c:pt idx="1572">
                  <c:v>998</c:v>
                </c:pt>
                <c:pt idx="1573">
                  <c:v>998</c:v>
                </c:pt>
                <c:pt idx="1574">
                  <c:v>998</c:v>
                </c:pt>
                <c:pt idx="1575">
                  <c:v>998</c:v>
                </c:pt>
                <c:pt idx="1576">
                  <c:v>998</c:v>
                </c:pt>
                <c:pt idx="1577">
                  <c:v>998</c:v>
                </c:pt>
                <c:pt idx="1578">
                  <c:v>998</c:v>
                </c:pt>
                <c:pt idx="1579">
                  <c:v>998</c:v>
                </c:pt>
                <c:pt idx="1580">
                  <c:v>998</c:v>
                </c:pt>
                <c:pt idx="1581">
                  <c:v>998</c:v>
                </c:pt>
                <c:pt idx="1582">
                  <c:v>998</c:v>
                </c:pt>
                <c:pt idx="1583">
                  <c:v>998</c:v>
                </c:pt>
                <c:pt idx="1584">
                  <c:v>998</c:v>
                </c:pt>
                <c:pt idx="1585">
                  <c:v>1000</c:v>
                </c:pt>
                <c:pt idx="1586">
                  <c:v>998</c:v>
                </c:pt>
                <c:pt idx="1587">
                  <c:v>998</c:v>
                </c:pt>
                <c:pt idx="1588">
                  <c:v>998</c:v>
                </c:pt>
                <c:pt idx="1589">
                  <c:v>998</c:v>
                </c:pt>
                <c:pt idx="1590">
                  <c:v>998</c:v>
                </c:pt>
                <c:pt idx="1591">
                  <c:v>998</c:v>
                </c:pt>
                <c:pt idx="1592">
                  <c:v>998</c:v>
                </c:pt>
                <c:pt idx="1593">
                  <c:v>998</c:v>
                </c:pt>
                <c:pt idx="1594">
                  <c:v>997</c:v>
                </c:pt>
                <c:pt idx="1595">
                  <c:v>997</c:v>
                </c:pt>
                <c:pt idx="1596">
                  <c:v>998</c:v>
                </c:pt>
                <c:pt idx="1597">
                  <c:v>997</c:v>
                </c:pt>
                <c:pt idx="1598">
                  <c:v>997</c:v>
                </c:pt>
                <c:pt idx="1599">
                  <c:v>1000</c:v>
                </c:pt>
                <c:pt idx="1600">
                  <c:v>998</c:v>
                </c:pt>
                <c:pt idx="1601">
                  <c:v>998</c:v>
                </c:pt>
                <c:pt idx="1602">
                  <c:v>998</c:v>
                </c:pt>
                <c:pt idx="1603">
                  <c:v>998</c:v>
                </c:pt>
                <c:pt idx="1604">
                  <c:v>998</c:v>
                </c:pt>
                <c:pt idx="1605">
                  <c:v>998</c:v>
                </c:pt>
                <c:pt idx="1606">
                  <c:v>998</c:v>
                </c:pt>
                <c:pt idx="1607">
                  <c:v>998</c:v>
                </c:pt>
                <c:pt idx="1608">
                  <c:v>998</c:v>
                </c:pt>
                <c:pt idx="1609">
                  <c:v>998</c:v>
                </c:pt>
                <c:pt idx="1610">
                  <c:v>998</c:v>
                </c:pt>
                <c:pt idx="1611">
                  <c:v>998</c:v>
                </c:pt>
                <c:pt idx="1612">
                  <c:v>998</c:v>
                </c:pt>
                <c:pt idx="1613">
                  <c:v>997</c:v>
                </c:pt>
                <c:pt idx="1614">
                  <c:v>997</c:v>
                </c:pt>
                <c:pt idx="1615">
                  <c:v>998</c:v>
                </c:pt>
                <c:pt idx="1616">
                  <c:v>998</c:v>
                </c:pt>
                <c:pt idx="1617">
                  <c:v>998</c:v>
                </c:pt>
                <c:pt idx="1618">
                  <c:v>998</c:v>
                </c:pt>
                <c:pt idx="1619">
                  <c:v>998</c:v>
                </c:pt>
                <c:pt idx="1620">
                  <c:v>1000</c:v>
                </c:pt>
                <c:pt idx="1621">
                  <c:v>1000</c:v>
                </c:pt>
                <c:pt idx="1622">
                  <c:v>999</c:v>
                </c:pt>
                <c:pt idx="1623">
                  <c:v>998</c:v>
                </c:pt>
                <c:pt idx="1624">
                  <c:v>999</c:v>
                </c:pt>
                <c:pt idx="1625">
                  <c:v>999</c:v>
                </c:pt>
                <c:pt idx="1626">
                  <c:v>998</c:v>
                </c:pt>
                <c:pt idx="1627">
                  <c:v>998</c:v>
                </c:pt>
                <c:pt idx="1628">
                  <c:v>998</c:v>
                </c:pt>
                <c:pt idx="1629">
                  <c:v>1000</c:v>
                </c:pt>
                <c:pt idx="1630">
                  <c:v>998</c:v>
                </c:pt>
                <c:pt idx="1631">
                  <c:v>998</c:v>
                </c:pt>
                <c:pt idx="1632">
                  <c:v>998</c:v>
                </c:pt>
                <c:pt idx="1633">
                  <c:v>998</c:v>
                </c:pt>
                <c:pt idx="1634">
                  <c:v>998</c:v>
                </c:pt>
                <c:pt idx="1635">
                  <c:v>998</c:v>
                </c:pt>
                <c:pt idx="1636">
                  <c:v>998</c:v>
                </c:pt>
                <c:pt idx="1637">
                  <c:v>999</c:v>
                </c:pt>
                <c:pt idx="1638">
                  <c:v>999</c:v>
                </c:pt>
                <c:pt idx="1639">
                  <c:v>998</c:v>
                </c:pt>
                <c:pt idx="1640">
                  <c:v>998</c:v>
                </c:pt>
                <c:pt idx="1641">
                  <c:v>998</c:v>
                </c:pt>
                <c:pt idx="1642">
                  <c:v>998</c:v>
                </c:pt>
                <c:pt idx="1643">
                  <c:v>999</c:v>
                </c:pt>
                <c:pt idx="1644">
                  <c:v>999</c:v>
                </c:pt>
                <c:pt idx="1645">
                  <c:v>999</c:v>
                </c:pt>
                <c:pt idx="1646">
                  <c:v>999</c:v>
                </c:pt>
                <c:pt idx="1647">
                  <c:v>998</c:v>
                </c:pt>
                <c:pt idx="1648">
                  <c:v>998</c:v>
                </c:pt>
                <c:pt idx="1649">
                  <c:v>998</c:v>
                </c:pt>
                <c:pt idx="1650">
                  <c:v>998</c:v>
                </c:pt>
                <c:pt idx="1651">
                  <c:v>998</c:v>
                </c:pt>
                <c:pt idx="1652">
                  <c:v>999</c:v>
                </c:pt>
                <c:pt idx="1653">
                  <c:v>999</c:v>
                </c:pt>
                <c:pt idx="1654">
                  <c:v>999</c:v>
                </c:pt>
                <c:pt idx="1655">
                  <c:v>999</c:v>
                </c:pt>
                <c:pt idx="1656">
                  <c:v>998</c:v>
                </c:pt>
                <c:pt idx="1657">
                  <c:v>998</c:v>
                </c:pt>
                <c:pt idx="1658">
                  <c:v>999</c:v>
                </c:pt>
                <c:pt idx="1659">
                  <c:v>997</c:v>
                </c:pt>
                <c:pt idx="1660">
                  <c:v>998</c:v>
                </c:pt>
                <c:pt idx="1661">
                  <c:v>998</c:v>
                </c:pt>
                <c:pt idx="1662">
                  <c:v>998</c:v>
                </c:pt>
                <c:pt idx="1663">
                  <c:v>998</c:v>
                </c:pt>
                <c:pt idx="1664">
                  <c:v>998</c:v>
                </c:pt>
                <c:pt idx="1665">
                  <c:v>999</c:v>
                </c:pt>
                <c:pt idx="1666">
                  <c:v>998</c:v>
                </c:pt>
                <c:pt idx="1667">
                  <c:v>998</c:v>
                </c:pt>
                <c:pt idx="1668">
                  <c:v>998</c:v>
                </c:pt>
                <c:pt idx="1669">
                  <c:v>998</c:v>
                </c:pt>
                <c:pt idx="1670">
                  <c:v>997</c:v>
                </c:pt>
                <c:pt idx="1671">
                  <c:v>997</c:v>
                </c:pt>
                <c:pt idx="1672">
                  <c:v>998</c:v>
                </c:pt>
                <c:pt idx="1673">
                  <c:v>998</c:v>
                </c:pt>
                <c:pt idx="1674">
                  <c:v>999</c:v>
                </c:pt>
                <c:pt idx="1675">
                  <c:v>999</c:v>
                </c:pt>
                <c:pt idx="1676">
                  <c:v>998</c:v>
                </c:pt>
                <c:pt idx="1677">
                  <c:v>998</c:v>
                </c:pt>
                <c:pt idx="1678">
                  <c:v>999</c:v>
                </c:pt>
                <c:pt idx="1679">
                  <c:v>999</c:v>
                </c:pt>
                <c:pt idx="1680">
                  <c:v>998</c:v>
                </c:pt>
                <c:pt idx="1681">
                  <c:v>998</c:v>
                </c:pt>
                <c:pt idx="1682">
                  <c:v>999</c:v>
                </c:pt>
                <c:pt idx="1683">
                  <c:v>998</c:v>
                </c:pt>
                <c:pt idx="1684">
                  <c:v>998</c:v>
                </c:pt>
                <c:pt idx="1685">
                  <c:v>998</c:v>
                </c:pt>
                <c:pt idx="1686">
                  <c:v>998</c:v>
                </c:pt>
                <c:pt idx="1687">
                  <c:v>998</c:v>
                </c:pt>
                <c:pt idx="1688">
                  <c:v>999</c:v>
                </c:pt>
                <c:pt idx="1689">
                  <c:v>998</c:v>
                </c:pt>
                <c:pt idx="1690">
                  <c:v>998</c:v>
                </c:pt>
                <c:pt idx="1691">
                  <c:v>998</c:v>
                </c:pt>
                <c:pt idx="1692">
                  <c:v>998</c:v>
                </c:pt>
                <c:pt idx="1693">
                  <c:v>998</c:v>
                </c:pt>
                <c:pt idx="1694">
                  <c:v>998</c:v>
                </c:pt>
                <c:pt idx="1695">
                  <c:v>998</c:v>
                </c:pt>
                <c:pt idx="1696">
                  <c:v>998</c:v>
                </c:pt>
                <c:pt idx="1697">
                  <c:v>998</c:v>
                </c:pt>
                <c:pt idx="1698">
                  <c:v>998</c:v>
                </c:pt>
                <c:pt idx="1699">
                  <c:v>998</c:v>
                </c:pt>
                <c:pt idx="1700">
                  <c:v>998</c:v>
                </c:pt>
                <c:pt idx="1701">
                  <c:v>998</c:v>
                </c:pt>
                <c:pt idx="1702">
                  <c:v>998</c:v>
                </c:pt>
                <c:pt idx="1703">
                  <c:v>998</c:v>
                </c:pt>
                <c:pt idx="1704">
                  <c:v>999</c:v>
                </c:pt>
                <c:pt idx="1705">
                  <c:v>998</c:v>
                </c:pt>
                <c:pt idx="1706">
                  <c:v>997</c:v>
                </c:pt>
                <c:pt idx="1707">
                  <c:v>997</c:v>
                </c:pt>
                <c:pt idx="1708">
                  <c:v>998</c:v>
                </c:pt>
                <c:pt idx="1709">
                  <c:v>999</c:v>
                </c:pt>
                <c:pt idx="1710">
                  <c:v>998</c:v>
                </c:pt>
                <c:pt idx="1711">
                  <c:v>999</c:v>
                </c:pt>
                <c:pt idx="1712">
                  <c:v>998</c:v>
                </c:pt>
                <c:pt idx="1713">
                  <c:v>998</c:v>
                </c:pt>
                <c:pt idx="1714">
                  <c:v>998</c:v>
                </c:pt>
                <c:pt idx="1715">
                  <c:v>998</c:v>
                </c:pt>
                <c:pt idx="1716">
                  <c:v>998</c:v>
                </c:pt>
                <c:pt idx="1717">
                  <c:v>998</c:v>
                </c:pt>
                <c:pt idx="1718">
                  <c:v>998</c:v>
                </c:pt>
                <c:pt idx="1719">
                  <c:v>998</c:v>
                </c:pt>
                <c:pt idx="1720">
                  <c:v>998</c:v>
                </c:pt>
                <c:pt idx="1721">
                  <c:v>998</c:v>
                </c:pt>
                <c:pt idx="1722">
                  <c:v>998</c:v>
                </c:pt>
                <c:pt idx="1723">
                  <c:v>998</c:v>
                </c:pt>
                <c:pt idx="1724">
                  <c:v>997</c:v>
                </c:pt>
                <c:pt idx="1725">
                  <c:v>998</c:v>
                </c:pt>
                <c:pt idx="1726">
                  <c:v>997</c:v>
                </c:pt>
                <c:pt idx="1727">
                  <c:v>998</c:v>
                </c:pt>
                <c:pt idx="1728">
                  <c:v>998</c:v>
                </c:pt>
                <c:pt idx="1729">
                  <c:v>998</c:v>
                </c:pt>
                <c:pt idx="1730">
                  <c:v>998</c:v>
                </c:pt>
                <c:pt idx="1731">
                  <c:v>999</c:v>
                </c:pt>
                <c:pt idx="1732">
                  <c:v>997</c:v>
                </c:pt>
                <c:pt idx="1733">
                  <c:v>997</c:v>
                </c:pt>
                <c:pt idx="1734">
                  <c:v>998</c:v>
                </c:pt>
                <c:pt idx="1735">
                  <c:v>999</c:v>
                </c:pt>
                <c:pt idx="1736">
                  <c:v>998</c:v>
                </c:pt>
                <c:pt idx="1737">
                  <c:v>998</c:v>
                </c:pt>
                <c:pt idx="1738">
                  <c:v>998</c:v>
                </c:pt>
                <c:pt idx="1739">
                  <c:v>998</c:v>
                </c:pt>
                <c:pt idx="1740">
                  <c:v>997</c:v>
                </c:pt>
                <c:pt idx="1741">
                  <c:v>998</c:v>
                </c:pt>
                <c:pt idx="1742">
                  <c:v>998</c:v>
                </c:pt>
                <c:pt idx="1743">
                  <c:v>998</c:v>
                </c:pt>
                <c:pt idx="1744">
                  <c:v>998</c:v>
                </c:pt>
                <c:pt idx="1745">
                  <c:v>998</c:v>
                </c:pt>
                <c:pt idx="1746">
                  <c:v>998</c:v>
                </c:pt>
                <c:pt idx="1747">
                  <c:v>998</c:v>
                </c:pt>
                <c:pt idx="1748">
                  <c:v>998</c:v>
                </c:pt>
                <c:pt idx="1749">
                  <c:v>998</c:v>
                </c:pt>
                <c:pt idx="1750">
                  <c:v>999</c:v>
                </c:pt>
                <c:pt idx="1751">
                  <c:v>998</c:v>
                </c:pt>
                <c:pt idx="1752">
                  <c:v>998</c:v>
                </c:pt>
                <c:pt idx="1753">
                  <c:v>1000</c:v>
                </c:pt>
                <c:pt idx="1754">
                  <c:v>998</c:v>
                </c:pt>
                <c:pt idx="1755">
                  <c:v>998</c:v>
                </c:pt>
                <c:pt idx="1756">
                  <c:v>998</c:v>
                </c:pt>
                <c:pt idx="1757">
                  <c:v>998</c:v>
                </c:pt>
                <c:pt idx="1758">
                  <c:v>998</c:v>
                </c:pt>
                <c:pt idx="1759">
                  <c:v>998</c:v>
                </c:pt>
                <c:pt idx="1760">
                  <c:v>998</c:v>
                </c:pt>
                <c:pt idx="1761">
                  <c:v>999</c:v>
                </c:pt>
                <c:pt idx="1762">
                  <c:v>998</c:v>
                </c:pt>
                <c:pt idx="1763">
                  <c:v>998</c:v>
                </c:pt>
                <c:pt idx="1764">
                  <c:v>998</c:v>
                </c:pt>
                <c:pt idx="1765">
                  <c:v>998</c:v>
                </c:pt>
                <c:pt idx="1766">
                  <c:v>998</c:v>
                </c:pt>
                <c:pt idx="1767">
                  <c:v>999</c:v>
                </c:pt>
                <c:pt idx="1768">
                  <c:v>998</c:v>
                </c:pt>
                <c:pt idx="1769">
                  <c:v>998</c:v>
                </c:pt>
                <c:pt idx="1770">
                  <c:v>999</c:v>
                </c:pt>
                <c:pt idx="1771">
                  <c:v>999</c:v>
                </c:pt>
                <c:pt idx="1772">
                  <c:v>999</c:v>
                </c:pt>
                <c:pt idx="1773">
                  <c:v>998</c:v>
                </c:pt>
                <c:pt idx="1774">
                  <c:v>998</c:v>
                </c:pt>
                <c:pt idx="1775">
                  <c:v>998</c:v>
                </c:pt>
                <c:pt idx="1776">
                  <c:v>998</c:v>
                </c:pt>
                <c:pt idx="1777">
                  <c:v>998</c:v>
                </c:pt>
                <c:pt idx="1778">
                  <c:v>998</c:v>
                </c:pt>
                <c:pt idx="1779">
                  <c:v>998</c:v>
                </c:pt>
                <c:pt idx="1780">
                  <c:v>1000</c:v>
                </c:pt>
                <c:pt idx="1781">
                  <c:v>998</c:v>
                </c:pt>
                <c:pt idx="1782">
                  <c:v>998</c:v>
                </c:pt>
                <c:pt idx="1783">
                  <c:v>998</c:v>
                </c:pt>
                <c:pt idx="1784">
                  <c:v>998</c:v>
                </c:pt>
                <c:pt idx="1785">
                  <c:v>998</c:v>
                </c:pt>
                <c:pt idx="1786">
                  <c:v>997</c:v>
                </c:pt>
                <c:pt idx="1787">
                  <c:v>997</c:v>
                </c:pt>
                <c:pt idx="1788">
                  <c:v>997</c:v>
                </c:pt>
                <c:pt idx="1789">
                  <c:v>998</c:v>
                </c:pt>
                <c:pt idx="1790">
                  <c:v>998</c:v>
                </c:pt>
                <c:pt idx="1791">
                  <c:v>998</c:v>
                </c:pt>
                <c:pt idx="1792">
                  <c:v>998</c:v>
                </c:pt>
                <c:pt idx="1793">
                  <c:v>999</c:v>
                </c:pt>
                <c:pt idx="1794">
                  <c:v>998</c:v>
                </c:pt>
                <c:pt idx="1795">
                  <c:v>998</c:v>
                </c:pt>
                <c:pt idx="1796">
                  <c:v>998</c:v>
                </c:pt>
                <c:pt idx="1797">
                  <c:v>999</c:v>
                </c:pt>
                <c:pt idx="1798">
                  <c:v>998</c:v>
                </c:pt>
                <c:pt idx="1799">
                  <c:v>998</c:v>
                </c:pt>
                <c:pt idx="1800">
                  <c:v>998</c:v>
                </c:pt>
                <c:pt idx="1801">
                  <c:v>999</c:v>
                </c:pt>
                <c:pt idx="1802">
                  <c:v>999</c:v>
                </c:pt>
                <c:pt idx="1803">
                  <c:v>999</c:v>
                </c:pt>
                <c:pt idx="1804">
                  <c:v>998</c:v>
                </c:pt>
                <c:pt idx="1805">
                  <c:v>998</c:v>
                </c:pt>
                <c:pt idx="1806">
                  <c:v>998</c:v>
                </c:pt>
                <c:pt idx="1807">
                  <c:v>998</c:v>
                </c:pt>
                <c:pt idx="1808">
                  <c:v>998</c:v>
                </c:pt>
                <c:pt idx="1809">
                  <c:v>998</c:v>
                </c:pt>
                <c:pt idx="1810">
                  <c:v>998</c:v>
                </c:pt>
                <c:pt idx="1811">
                  <c:v>998</c:v>
                </c:pt>
                <c:pt idx="1812">
                  <c:v>998</c:v>
                </c:pt>
                <c:pt idx="1813">
                  <c:v>998</c:v>
                </c:pt>
                <c:pt idx="1814">
                  <c:v>998</c:v>
                </c:pt>
                <c:pt idx="1815">
                  <c:v>998</c:v>
                </c:pt>
                <c:pt idx="1816">
                  <c:v>999</c:v>
                </c:pt>
                <c:pt idx="1817">
                  <c:v>999</c:v>
                </c:pt>
                <c:pt idx="1818">
                  <c:v>999</c:v>
                </c:pt>
                <c:pt idx="1819">
                  <c:v>999</c:v>
                </c:pt>
                <c:pt idx="1820">
                  <c:v>999</c:v>
                </c:pt>
                <c:pt idx="1821">
                  <c:v>999</c:v>
                </c:pt>
                <c:pt idx="1822">
                  <c:v>999</c:v>
                </c:pt>
                <c:pt idx="1823">
                  <c:v>998</c:v>
                </c:pt>
                <c:pt idx="1824">
                  <c:v>998</c:v>
                </c:pt>
                <c:pt idx="1825">
                  <c:v>998</c:v>
                </c:pt>
                <c:pt idx="1826">
                  <c:v>1000</c:v>
                </c:pt>
                <c:pt idx="1827">
                  <c:v>998</c:v>
                </c:pt>
                <c:pt idx="1828">
                  <c:v>998</c:v>
                </c:pt>
                <c:pt idx="1829">
                  <c:v>997</c:v>
                </c:pt>
                <c:pt idx="1830">
                  <c:v>998</c:v>
                </c:pt>
                <c:pt idx="1831">
                  <c:v>998</c:v>
                </c:pt>
                <c:pt idx="1832">
                  <c:v>998</c:v>
                </c:pt>
                <c:pt idx="1833">
                  <c:v>998</c:v>
                </c:pt>
                <c:pt idx="1834">
                  <c:v>998</c:v>
                </c:pt>
                <c:pt idx="1835">
                  <c:v>998</c:v>
                </c:pt>
                <c:pt idx="1836">
                  <c:v>997</c:v>
                </c:pt>
                <c:pt idx="1837">
                  <c:v>998</c:v>
                </c:pt>
                <c:pt idx="1838">
                  <c:v>998</c:v>
                </c:pt>
                <c:pt idx="1839">
                  <c:v>998</c:v>
                </c:pt>
                <c:pt idx="1840">
                  <c:v>998</c:v>
                </c:pt>
                <c:pt idx="1841">
                  <c:v>998</c:v>
                </c:pt>
                <c:pt idx="1842">
                  <c:v>998</c:v>
                </c:pt>
                <c:pt idx="1843">
                  <c:v>998</c:v>
                </c:pt>
                <c:pt idx="1844">
                  <c:v>998</c:v>
                </c:pt>
                <c:pt idx="1845">
                  <c:v>999</c:v>
                </c:pt>
                <c:pt idx="1846">
                  <c:v>998</c:v>
                </c:pt>
                <c:pt idx="1847">
                  <c:v>998</c:v>
                </c:pt>
                <c:pt idx="1848">
                  <c:v>998</c:v>
                </c:pt>
                <c:pt idx="1849">
                  <c:v>998</c:v>
                </c:pt>
                <c:pt idx="1850">
                  <c:v>998</c:v>
                </c:pt>
                <c:pt idx="1851">
                  <c:v>998</c:v>
                </c:pt>
                <c:pt idx="1852">
                  <c:v>998</c:v>
                </c:pt>
                <c:pt idx="1853">
                  <c:v>998</c:v>
                </c:pt>
                <c:pt idx="1854">
                  <c:v>998</c:v>
                </c:pt>
                <c:pt idx="1855">
                  <c:v>999</c:v>
                </c:pt>
                <c:pt idx="1856">
                  <c:v>999</c:v>
                </c:pt>
                <c:pt idx="1857">
                  <c:v>999</c:v>
                </c:pt>
                <c:pt idx="1858">
                  <c:v>998</c:v>
                </c:pt>
                <c:pt idx="1859">
                  <c:v>998</c:v>
                </c:pt>
                <c:pt idx="1860">
                  <c:v>999</c:v>
                </c:pt>
                <c:pt idx="1861">
                  <c:v>998</c:v>
                </c:pt>
                <c:pt idx="1862">
                  <c:v>998</c:v>
                </c:pt>
                <c:pt idx="1863">
                  <c:v>998</c:v>
                </c:pt>
                <c:pt idx="1864">
                  <c:v>999</c:v>
                </c:pt>
                <c:pt idx="1865">
                  <c:v>998</c:v>
                </c:pt>
                <c:pt idx="1866">
                  <c:v>998</c:v>
                </c:pt>
                <c:pt idx="1867">
                  <c:v>998</c:v>
                </c:pt>
                <c:pt idx="1868">
                  <c:v>998</c:v>
                </c:pt>
                <c:pt idx="1869">
                  <c:v>998</c:v>
                </c:pt>
                <c:pt idx="1870">
                  <c:v>998</c:v>
                </c:pt>
                <c:pt idx="1871">
                  <c:v>998</c:v>
                </c:pt>
                <c:pt idx="1872">
                  <c:v>998</c:v>
                </c:pt>
                <c:pt idx="1873">
                  <c:v>998</c:v>
                </c:pt>
                <c:pt idx="1874">
                  <c:v>999</c:v>
                </c:pt>
                <c:pt idx="1875">
                  <c:v>998</c:v>
                </c:pt>
                <c:pt idx="1876">
                  <c:v>998</c:v>
                </c:pt>
                <c:pt idx="1877">
                  <c:v>998</c:v>
                </c:pt>
                <c:pt idx="1878">
                  <c:v>997</c:v>
                </c:pt>
                <c:pt idx="1879">
                  <c:v>997</c:v>
                </c:pt>
                <c:pt idx="1880">
                  <c:v>998</c:v>
                </c:pt>
                <c:pt idx="1881">
                  <c:v>998</c:v>
                </c:pt>
                <c:pt idx="1882">
                  <c:v>998</c:v>
                </c:pt>
                <c:pt idx="1883">
                  <c:v>999</c:v>
                </c:pt>
                <c:pt idx="1884">
                  <c:v>997</c:v>
                </c:pt>
                <c:pt idx="1885">
                  <c:v>997</c:v>
                </c:pt>
                <c:pt idx="1886">
                  <c:v>998</c:v>
                </c:pt>
                <c:pt idx="1887">
                  <c:v>998</c:v>
                </c:pt>
                <c:pt idx="1888">
                  <c:v>998</c:v>
                </c:pt>
                <c:pt idx="1889">
                  <c:v>998</c:v>
                </c:pt>
                <c:pt idx="1890">
                  <c:v>997</c:v>
                </c:pt>
                <c:pt idx="1891">
                  <c:v>998</c:v>
                </c:pt>
                <c:pt idx="1892">
                  <c:v>998</c:v>
                </c:pt>
                <c:pt idx="1893">
                  <c:v>998</c:v>
                </c:pt>
                <c:pt idx="1894">
                  <c:v>998</c:v>
                </c:pt>
                <c:pt idx="1895">
                  <c:v>998</c:v>
                </c:pt>
                <c:pt idx="1896">
                  <c:v>998</c:v>
                </c:pt>
                <c:pt idx="1897">
                  <c:v>998</c:v>
                </c:pt>
                <c:pt idx="1898">
                  <c:v>998</c:v>
                </c:pt>
                <c:pt idx="1899">
                  <c:v>998</c:v>
                </c:pt>
                <c:pt idx="1900">
                  <c:v>998</c:v>
                </c:pt>
                <c:pt idx="1901">
                  <c:v>999</c:v>
                </c:pt>
                <c:pt idx="1902">
                  <c:v>998</c:v>
                </c:pt>
                <c:pt idx="1903">
                  <c:v>998</c:v>
                </c:pt>
                <c:pt idx="1904">
                  <c:v>998</c:v>
                </c:pt>
                <c:pt idx="1905">
                  <c:v>998</c:v>
                </c:pt>
                <c:pt idx="1906">
                  <c:v>997</c:v>
                </c:pt>
                <c:pt idx="1907">
                  <c:v>997</c:v>
                </c:pt>
                <c:pt idx="1908">
                  <c:v>997</c:v>
                </c:pt>
                <c:pt idx="1909">
                  <c:v>998</c:v>
                </c:pt>
                <c:pt idx="1910">
                  <c:v>998</c:v>
                </c:pt>
                <c:pt idx="1911">
                  <c:v>998</c:v>
                </c:pt>
                <c:pt idx="1912">
                  <c:v>998</c:v>
                </c:pt>
                <c:pt idx="1913">
                  <c:v>998</c:v>
                </c:pt>
                <c:pt idx="1914">
                  <c:v>998</c:v>
                </c:pt>
                <c:pt idx="1915">
                  <c:v>999</c:v>
                </c:pt>
                <c:pt idx="1916">
                  <c:v>998</c:v>
                </c:pt>
                <c:pt idx="1917">
                  <c:v>997</c:v>
                </c:pt>
                <c:pt idx="1918">
                  <c:v>997</c:v>
                </c:pt>
                <c:pt idx="1919">
                  <c:v>998</c:v>
                </c:pt>
                <c:pt idx="1920">
                  <c:v>998</c:v>
                </c:pt>
                <c:pt idx="1921">
                  <c:v>998</c:v>
                </c:pt>
                <c:pt idx="1922">
                  <c:v>999</c:v>
                </c:pt>
                <c:pt idx="1923">
                  <c:v>999</c:v>
                </c:pt>
                <c:pt idx="1924">
                  <c:v>998</c:v>
                </c:pt>
                <c:pt idx="1925">
                  <c:v>998</c:v>
                </c:pt>
                <c:pt idx="1926">
                  <c:v>999</c:v>
                </c:pt>
                <c:pt idx="1927">
                  <c:v>998</c:v>
                </c:pt>
                <c:pt idx="1928">
                  <c:v>999</c:v>
                </c:pt>
                <c:pt idx="1929">
                  <c:v>998</c:v>
                </c:pt>
                <c:pt idx="1930">
                  <c:v>997</c:v>
                </c:pt>
                <c:pt idx="1931">
                  <c:v>997</c:v>
                </c:pt>
                <c:pt idx="1932">
                  <c:v>997</c:v>
                </c:pt>
                <c:pt idx="1933">
                  <c:v>998</c:v>
                </c:pt>
                <c:pt idx="1934">
                  <c:v>998</c:v>
                </c:pt>
                <c:pt idx="1935">
                  <c:v>998</c:v>
                </c:pt>
                <c:pt idx="1936">
                  <c:v>997</c:v>
                </c:pt>
                <c:pt idx="1937">
                  <c:v>998</c:v>
                </c:pt>
                <c:pt idx="1938">
                  <c:v>998</c:v>
                </c:pt>
                <c:pt idx="1939">
                  <c:v>998</c:v>
                </c:pt>
                <c:pt idx="1940">
                  <c:v>998</c:v>
                </c:pt>
                <c:pt idx="1941">
                  <c:v>998</c:v>
                </c:pt>
                <c:pt idx="1942">
                  <c:v>998</c:v>
                </c:pt>
                <c:pt idx="1943">
                  <c:v>999</c:v>
                </c:pt>
                <c:pt idx="1944">
                  <c:v>998</c:v>
                </c:pt>
                <c:pt idx="1945">
                  <c:v>998</c:v>
                </c:pt>
                <c:pt idx="1946">
                  <c:v>1000</c:v>
                </c:pt>
                <c:pt idx="1947">
                  <c:v>1000</c:v>
                </c:pt>
                <c:pt idx="1948">
                  <c:v>998</c:v>
                </c:pt>
                <c:pt idx="1949">
                  <c:v>998</c:v>
                </c:pt>
                <c:pt idx="1950">
                  <c:v>997</c:v>
                </c:pt>
                <c:pt idx="1951">
                  <c:v>997</c:v>
                </c:pt>
                <c:pt idx="1952">
                  <c:v>998</c:v>
                </c:pt>
                <c:pt idx="1953">
                  <c:v>998</c:v>
                </c:pt>
                <c:pt idx="1954">
                  <c:v>998</c:v>
                </c:pt>
                <c:pt idx="1955">
                  <c:v>998</c:v>
                </c:pt>
                <c:pt idx="1956">
                  <c:v>997</c:v>
                </c:pt>
                <c:pt idx="1957">
                  <c:v>997</c:v>
                </c:pt>
                <c:pt idx="1958">
                  <c:v>998</c:v>
                </c:pt>
                <c:pt idx="1959">
                  <c:v>998</c:v>
                </c:pt>
                <c:pt idx="1960">
                  <c:v>998</c:v>
                </c:pt>
                <c:pt idx="1961">
                  <c:v>998</c:v>
                </c:pt>
                <c:pt idx="1962">
                  <c:v>998</c:v>
                </c:pt>
                <c:pt idx="1963">
                  <c:v>998</c:v>
                </c:pt>
                <c:pt idx="1964">
                  <c:v>998</c:v>
                </c:pt>
                <c:pt idx="1965">
                  <c:v>998</c:v>
                </c:pt>
                <c:pt idx="1966">
                  <c:v>998</c:v>
                </c:pt>
                <c:pt idx="1967">
                  <c:v>998</c:v>
                </c:pt>
                <c:pt idx="1968">
                  <c:v>998</c:v>
                </c:pt>
                <c:pt idx="1969">
                  <c:v>998</c:v>
                </c:pt>
                <c:pt idx="1970">
                  <c:v>998</c:v>
                </c:pt>
                <c:pt idx="1971">
                  <c:v>997</c:v>
                </c:pt>
                <c:pt idx="1972">
                  <c:v>998</c:v>
                </c:pt>
                <c:pt idx="1973">
                  <c:v>998</c:v>
                </c:pt>
                <c:pt idx="1974">
                  <c:v>998</c:v>
                </c:pt>
                <c:pt idx="1975">
                  <c:v>999</c:v>
                </c:pt>
                <c:pt idx="1976">
                  <c:v>998</c:v>
                </c:pt>
                <c:pt idx="1977">
                  <c:v>998</c:v>
                </c:pt>
                <c:pt idx="1978">
                  <c:v>1000</c:v>
                </c:pt>
                <c:pt idx="1979">
                  <c:v>998</c:v>
                </c:pt>
                <c:pt idx="1980">
                  <c:v>999</c:v>
                </c:pt>
                <c:pt idx="1981">
                  <c:v>998</c:v>
                </c:pt>
                <c:pt idx="1982">
                  <c:v>998</c:v>
                </c:pt>
                <c:pt idx="1983">
                  <c:v>998</c:v>
                </c:pt>
                <c:pt idx="1984">
                  <c:v>998</c:v>
                </c:pt>
                <c:pt idx="1985">
                  <c:v>999</c:v>
                </c:pt>
                <c:pt idx="1986">
                  <c:v>998</c:v>
                </c:pt>
                <c:pt idx="1987">
                  <c:v>998</c:v>
                </c:pt>
                <c:pt idx="1988">
                  <c:v>998</c:v>
                </c:pt>
                <c:pt idx="1989">
                  <c:v>999</c:v>
                </c:pt>
                <c:pt idx="1990">
                  <c:v>997</c:v>
                </c:pt>
                <c:pt idx="1991">
                  <c:v>998</c:v>
                </c:pt>
                <c:pt idx="1992">
                  <c:v>998</c:v>
                </c:pt>
                <c:pt idx="1993">
                  <c:v>998</c:v>
                </c:pt>
                <c:pt idx="1994">
                  <c:v>998</c:v>
                </c:pt>
                <c:pt idx="1995">
                  <c:v>998</c:v>
                </c:pt>
                <c:pt idx="1996">
                  <c:v>998</c:v>
                </c:pt>
                <c:pt idx="1997">
                  <c:v>998</c:v>
                </c:pt>
                <c:pt idx="1998">
                  <c:v>998</c:v>
                </c:pt>
                <c:pt idx="1999">
                  <c:v>998</c:v>
                </c:pt>
                <c:pt idx="2000">
                  <c:v>999</c:v>
                </c:pt>
                <c:pt idx="2001">
                  <c:v>999</c:v>
                </c:pt>
                <c:pt idx="2002">
                  <c:v>998</c:v>
                </c:pt>
                <c:pt idx="2003">
                  <c:v>998</c:v>
                </c:pt>
                <c:pt idx="2004">
                  <c:v>999</c:v>
                </c:pt>
                <c:pt idx="2005">
                  <c:v>998</c:v>
                </c:pt>
                <c:pt idx="2006">
                  <c:v>998</c:v>
                </c:pt>
                <c:pt idx="2007">
                  <c:v>998</c:v>
                </c:pt>
                <c:pt idx="2008">
                  <c:v>999</c:v>
                </c:pt>
                <c:pt idx="2009">
                  <c:v>999</c:v>
                </c:pt>
                <c:pt idx="2010">
                  <c:v>998</c:v>
                </c:pt>
                <c:pt idx="2011">
                  <c:v>999</c:v>
                </c:pt>
                <c:pt idx="2012">
                  <c:v>998</c:v>
                </c:pt>
                <c:pt idx="2013">
                  <c:v>998</c:v>
                </c:pt>
                <c:pt idx="2014">
                  <c:v>999</c:v>
                </c:pt>
                <c:pt idx="2015">
                  <c:v>999</c:v>
                </c:pt>
                <c:pt idx="2016">
                  <c:v>998</c:v>
                </c:pt>
                <c:pt idx="2017">
                  <c:v>997</c:v>
                </c:pt>
                <c:pt idx="2018">
                  <c:v>998</c:v>
                </c:pt>
                <c:pt idx="2019">
                  <c:v>998</c:v>
                </c:pt>
                <c:pt idx="2020">
                  <c:v>998</c:v>
                </c:pt>
                <c:pt idx="2021">
                  <c:v>998</c:v>
                </c:pt>
                <c:pt idx="2022">
                  <c:v>998</c:v>
                </c:pt>
                <c:pt idx="2023">
                  <c:v>997</c:v>
                </c:pt>
                <c:pt idx="2024">
                  <c:v>999</c:v>
                </c:pt>
                <c:pt idx="2025">
                  <c:v>999</c:v>
                </c:pt>
                <c:pt idx="2026">
                  <c:v>998</c:v>
                </c:pt>
                <c:pt idx="2027">
                  <c:v>998</c:v>
                </c:pt>
                <c:pt idx="2028">
                  <c:v>998</c:v>
                </c:pt>
                <c:pt idx="2029">
                  <c:v>998</c:v>
                </c:pt>
                <c:pt idx="2030">
                  <c:v>998</c:v>
                </c:pt>
                <c:pt idx="2031">
                  <c:v>999</c:v>
                </c:pt>
                <c:pt idx="2032">
                  <c:v>998</c:v>
                </c:pt>
                <c:pt idx="2033">
                  <c:v>998</c:v>
                </c:pt>
                <c:pt idx="2034">
                  <c:v>999</c:v>
                </c:pt>
                <c:pt idx="2035">
                  <c:v>999</c:v>
                </c:pt>
                <c:pt idx="2036">
                  <c:v>998</c:v>
                </c:pt>
                <c:pt idx="2037">
                  <c:v>998</c:v>
                </c:pt>
                <c:pt idx="2038">
                  <c:v>999</c:v>
                </c:pt>
                <c:pt idx="2039">
                  <c:v>999</c:v>
                </c:pt>
                <c:pt idx="2040">
                  <c:v>997</c:v>
                </c:pt>
                <c:pt idx="2041">
                  <c:v>998</c:v>
                </c:pt>
                <c:pt idx="2042">
                  <c:v>998</c:v>
                </c:pt>
                <c:pt idx="2043">
                  <c:v>998</c:v>
                </c:pt>
                <c:pt idx="2044">
                  <c:v>998</c:v>
                </c:pt>
                <c:pt idx="2045">
                  <c:v>998</c:v>
                </c:pt>
                <c:pt idx="2046">
                  <c:v>998</c:v>
                </c:pt>
                <c:pt idx="2047">
                  <c:v>999</c:v>
                </c:pt>
                <c:pt idx="2048">
                  <c:v>999</c:v>
                </c:pt>
                <c:pt idx="2049">
                  <c:v>998</c:v>
                </c:pt>
                <c:pt idx="2050">
                  <c:v>998</c:v>
                </c:pt>
                <c:pt idx="2051">
                  <c:v>998</c:v>
                </c:pt>
                <c:pt idx="2052">
                  <c:v>997</c:v>
                </c:pt>
                <c:pt idx="2053">
                  <c:v>998</c:v>
                </c:pt>
                <c:pt idx="2054">
                  <c:v>999</c:v>
                </c:pt>
                <c:pt idx="2055">
                  <c:v>999</c:v>
                </c:pt>
                <c:pt idx="2056">
                  <c:v>998</c:v>
                </c:pt>
                <c:pt idx="2057">
                  <c:v>999</c:v>
                </c:pt>
                <c:pt idx="2058">
                  <c:v>999</c:v>
                </c:pt>
                <c:pt idx="2059">
                  <c:v>998</c:v>
                </c:pt>
                <c:pt idx="2060">
                  <c:v>998</c:v>
                </c:pt>
                <c:pt idx="2061">
                  <c:v>998</c:v>
                </c:pt>
                <c:pt idx="2062">
                  <c:v>999</c:v>
                </c:pt>
                <c:pt idx="2063">
                  <c:v>998</c:v>
                </c:pt>
                <c:pt idx="2064">
                  <c:v>998</c:v>
                </c:pt>
                <c:pt idx="2065">
                  <c:v>999</c:v>
                </c:pt>
                <c:pt idx="2066">
                  <c:v>998</c:v>
                </c:pt>
                <c:pt idx="2067">
                  <c:v>998</c:v>
                </c:pt>
                <c:pt idx="2068">
                  <c:v>998</c:v>
                </c:pt>
                <c:pt idx="2069">
                  <c:v>998</c:v>
                </c:pt>
                <c:pt idx="2070">
                  <c:v>998</c:v>
                </c:pt>
                <c:pt idx="2071">
                  <c:v>998</c:v>
                </c:pt>
                <c:pt idx="2072">
                  <c:v>998</c:v>
                </c:pt>
                <c:pt idx="2073">
                  <c:v>998</c:v>
                </c:pt>
                <c:pt idx="2074">
                  <c:v>998</c:v>
                </c:pt>
                <c:pt idx="2075">
                  <c:v>998</c:v>
                </c:pt>
                <c:pt idx="2076">
                  <c:v>998</c:v>
                </c:pt>
                <c:pt idx="2077">
                  <c:v>998</c:v>
                </c:pt>
                <c:pt idx="2078">
                  <c:v>997</c:v>
                </c:pt>
                <c:pt idx="2079">
                  <c:v>998</c:v>
                </c:pt>
                <c:pt idx="2080">
                  <c:v>999</c:v>
                </c:pt>
                <c:pt idx="2081">
                  <c:v>999</c:v>
                </c:pt>
                <c:pt idx="2082">
                  <c:v>998</c:v>
                </c:pt>
                <c:pt idx="2083">
                  <c:v>998</c:v>
                </c:pt>
                <c:pt idx="2084">
                  <c:v>998</c:v>
                </c:pt>
                <c:pt idx="2085">
                  <c:v>998</c:v>
                </c:pt>
                <c:pt idx="2086">
                  <c:v>998</c:v>
                </c:pt>
                <c:pt idx="2087">
                  <c:v>998</c:v>
                </c:pt>
                <c:pt idx="2088">
                  <c:v>998</c:v>
                </c:pt>
                <c:pt idx="2089">
                  <c:v>998</c:v>
                </c:pt>
                <c:pt idx="2090">
                  <c:v>999</c:v>
                </c:pt>
                <c:pt idx="2091">
                  <c:v>999</c:v>
                </c:pt>
                <c:pt idx="2092">
                  <c:v>999</c:v>
                </c:pt>
                <c:pt idx="2093">
                  <c:v>999</c:v>
                </c:pt>
                <c:pt idx="2094">
                  <c:v>998</c:v>
                </c:pt>
                <c:pt idx="2095">
                  <c:v>997</c:v>
                </c:pt>
                <c:pt idx="2096">
                  <c:v>998</c:v>
                </c:pt>
                <c:pt idx="2097">
                  <c:v>998</c:v>
                </c:pt>
                <c:pt idx="2098">
                  <c:v>998</c:v>
                </c:pt>
                <c:pt idx="2099">
                  <c:v>998</c:v>
                </c:pt>
                <c:pt idx="2100">
                  <c:v>998</c:v>
                </c:pt>
                <c:pt idx="2101">
                  <c:v>999</c:v>
                </c:pt>
                <c:pt idx="2102">
                  <c:v>998</c:v>
                </c:pt>
                <c:pt idx="2103">
                  <c:v>998</c:v>
                </c:pt>
                <c:pt idx="2104">
                  <c:v>998</c:v>
                </c:pt>
                <c:pt idx="2105">
                  <c:v>998</c:v>
                </c:pt>
                <c:pt idx="2106">
                  <c:v>998</c:v>
                </c:pt>
                <c:pt idx="2107">
                  <c:v>998</c:v>
                </c:pt>
                <c:pt idx="2108">
                  <c:v>998</c:v>
                </c:pt>
                <c:pt idx="2109">
                  <c:v>998</c:v>
                </c:pt>
                <c:pt idx="2110">
                  <c:v>998</c:v>
                </c:pt>
                <c:pt idx="2111">
                  <c:v>998</c:v>
                </c:pt>
                <c:pt idx="2112">
                  <c:v>998</c:v>
                </c:pt>
                <c:pt idx="2113">
                  <c:v>998</c:v>
                </c:pt>
                <c:pt idx="2114">
                  <c:v>998</c:v>
                </c:pt>
                <c:pt idx="2115">
                  <c:v>999</c:v>
                </c:pt>
                <c:pt idx="2116">
                  <c:v>998</c:v>
                </c:pt>
                <c:pt idx="2117">
                  <c:v>998</c:v>
                </c:pt>
                <c:pt idx="2118">
                  <c:v>999</c:v>
                </c:pt>
                <c:pt idx="2119">
                  <c:v>998</c:v>
                </c:pt>
                <c:pt idx="2120">
                  <c:v>998</c:v>
                </c:pt>
                <c:pt idx="2121">
                  <c:v>999</c:v>
                </c:pt>
                <c:pt idx="2122">
                  <c:v>997</c:v>
                </c:pt>
                <c:pt idx="2123">
                  <c:v>997</c:v>
                </c:pt>
                <c:pt idx="2124">
                  <c:v>998</c:v>
                </c:pt>
                <c:pt idx="2125">
                  <c:v>998</c:v>
                </c:pt>
                <c:pt idx="2126">
                  <c:v>998</c:v>
                </c:pt>
                <c:pt idx="2127">
                  <c:v>1000</c:v>
                </c:pt>
                <c:pt idx="2128">
                  <c:v>998</c:v>
                </c:pt>
                <c:pt idx="2129">
                  <c:v>998</c:v>
                </c:pt>
                <c:pt idx="2130">
                  <c:v>998</c:v>
                </c:pt>
                <c:pt idx="2131">
                  <c:v>998</c:v>
                </c:pt>
                <c:pt idx="2132">
                  <c:v>998</c:v>
                </c:pt>
                <c:pt idx="2133">
                  <c:v>998</c:v>
                </c:pt>
                <c:pt idx="2134">
                  <c:v>998</c:v>
                </c:pt>
                <c:pt idx="2135">
                  <c:v>998</c:v>
                </c:pt>
                <c:pt idx="2136">
                  <c:v>999</c:v>
                </c:pt>
                <c:pt idx="2137">
                  <c:v>999</c:v>
                </c:pt>
                <c:pt idx="2138">
                  <c:v>998</c:v>
                </c:pt>
                <c:pt idx="2139">
                  <c:v>998</c:v>
                </c:pt>
                <c:pt idx="2140">
                  <c:v>998</c:v>
                </c:pt>
                <c:pt idx="2141">
                  <c:v>999</c:v>
                </c:pt>
                <c:pt idx="2142">
                  <c:v>998</c:v>
                </c:pt>
                <c:pt idx="2143">
                  <c:v>998</c:v>
                </c:pt>
                <c:pt idx="2144">
                  <c:v>998</c:v>
                </c:pt>
                <c:pt idx="2145">
                  <c:v>998</c:v>
                </c:pt>
                <c:pt idx="2146">
                  <c:v>998</c:v>
                </c:pt>
                <c:pt idx="2147">
                  <c:v>998</c:v>
                </c:pt>
                <c:pt idx="2148">
                  <c:v>998</c:v>
                </c:pt>
                <c:pt idx="2149">
                  <c:v>998</c:v>
                </c:pt>
                <c:pt idx="2150">
                  <c:v>998</c:v>
                </c:pt>
                <c:pt idx="2151">
                  <c:v>999</c:v>
                </c:pt>
                <c:pt idx="2152">
                  <c:v>999</c:v>
                </c:pt>
                <c:pt idx="2153">
                  <c:v>1000</c:v>
                </c:pt>
                <c:pt idx="2154">
                  <c:v>999</c:v>
                </c:pt>
                <c:pt idx="2155">
                  <c:v>1000</c:v>
                </c:pt>
                <c:pt idx="2156">
                  <c:v>1000</c:v>
                </c:pt>
                <c:pt idx="2157">
                  <c:v>1001</c:v>
                </c:pt>
                <c:pt idx="2158">
                  <c:v>1001</c:v>
                </c:pt>
                <c:pt idx="2159">
                  <c:v>1001</c:v>
                </c:pt>
                <c:pt idx="2160">
                  <c:v>1001</c:v>
                </c:pt>
                <c:pt idx="2161">
                  <c:v>1000</c:v>
                </c:pt>
                <c:pt idx="2162">
                  <c:v>999</c:v>
                </c:pt>
                <c:pt idx="2163">
                  <c:v>1000</c:v>
                </c:pt>
                <c:pt idx="2164">
                  <c:v>999</c:v>
                </c:pt>
                <c:pt idx="2165">
                  <c:v>999</c:v>
                </c:pt>
                <c:pt idx="2166">
                  <c:v>999</c:v>
                </c:pt>
                <c:pt idx="2167">
                  <c:v>1000</c:v>
                </c:pt>
                <c:pt idx="2168">
                  <c:v>999</c:v>
                </c:pt>
                <c:pt idx="2169">
                  <c:v>999</c:v>
                </c:pt>
                <c:pt idx="2170">
                  <c:v>998</c:v>
                </c:pt>
                <c:pt idx="2171">
                  <c:v>998</c:v>
                </c:pt>
                <c:pt idx="2172">
                  <c:v>998</c:v>
                </c:pt>
                <c:pt idx="2173">
                  <c:v>999</c:v>
                </c:pt>
                <c:pt idx="2174">
                  <c:v>998</c:v>
                </c:pt>
                <c:pt idx="2175">
                  <c:v>998</c:v>
                </c:pt>
                <c:pt idx="2176">
                  <c:v>998</c:v>
                </c:pt>
                <c:pt idx="2177">
                  <c:v>998</c:v>
                </c:pt>
                <c:pt idx="2178">
                  <c:v>998</c:v>
                </c:pt>
                <c:pt idx="2179">
                  <c:v>998</c:v>
                </c:pt>
                <c:pt idx="2180">
                  <c:v>998</c:v>
                </c:pt>
                <c:pt idx="2181">
                  <c:v>998</c:v>
                </c:pt>
                <c:pt idx="2182">
                  <c:v>998</c:v>
                </c:pt>
                <c:pt idx="2183">
                  <c:v>999</c:v>
                </c:pt>
                <c:pt idx="2184">
                  <c:v>999</c:v>
                </c:pt>
                <c:pt idx="2185">
                  <c:v>999</c:v>
                </c:pt>
                <c:pt idx="2186">
                  <c:v>998</c:v>
                </c:pt>
                <c:pt idx="2187">
                  <c:v>999</c:v>
                </c:pt>
                <c:pt idx="2188">
                  <c:v>998</c:v>
                </c:pt>
                <c:pt idx="2189">
                  <c:v>998</c:v>
                </c:pt>
                <c:pt idx="2190">
                  <c:v>998</c:v>
                </c:pt>
                <c:pt idx="2191">
                  <c:v>998</c:v>
                </c:pt>
                <c:pt idx="2192">
                  <c:v>998</c:v>
                </c:pt>
                <c:pt idx="2193">
                  <c:v>998</c:v>
                </c:pt>
                <c:pt idx="2194">
                  <c:v>998</c:v>
                </c:pt>
                <c:pt idx="2195">
                  <c:v>998</c:v>
                </c:pt>
                <c:pt idx="2196">
                  <c:v>998</c:v>
                </c:pt>
                <c:pt idx="2197">
                  <c:v>999</c:v>
                </c:pt>
                <c:pt idx="2198">
                  <c:v>999</c:v>
                </c:pt>
                <c:pt idx="2199">
                  <c:v>997</c:v>
                </c:pt>
                <c:pt idx="2200">
                  <c:v>998</c:v>
                </c:pt>
                <c:pt idx="2201">
                  <c:v>998</c:v>
                </c:pt>
                <c:pt idx="2202">
                  <c:v>998</c:v>
                </c:pt>
                <c:pt idx="2203">
                  <c:v>998</c:v>
                </c:pt>
                <c:pt idx="2204">
                  <c:v>998</c:v>
                </c:pt>
                <c:pt idx="2205">
                  <c:v>998</c:v>
                </c:pt>
                <c:pt idx="2206">
                  <c:v>998</c:v>
                </c:pt>
                <c:pt idx="2207">
                  <c:v>998</c:v>
                </c:pt>
                <c:pt idx="2208">
                  <c:v>998</c:v>
                </c:pt>
                <c:pt idx="2209">
                  <c:v>998</c:v>
                </c:pt>
                <c:pt idx="2210">
                  <c:v>999</c:v>
                </c:pt>
                <c:pt idx="2211">
                  <c:v>998</c:v>
                </c:pt>
                <c:pt idx="2212">
                  <c:v>998</c:v>
                </c:pt>
                <c:pt idx="2213">
                  <c:v>998</c:v>
                </c:pt>
                <c:pt idx="2214">
                  <c:v>998</c:v>
                </c:pt>
                <c:pt idx="2215">
                  <c:v>998</c:v>
                </c:pt>
                <c:pt idx="2216">
                  <c:v>997</c:v>
                </c:pt>
                <c:pt idx="2217">
                  <c:v>999</c:v>
                </c:pt>
                <c:pt idx="2218">
                  <c:v>999</c:v>
                </c:pt>
                <c:pt idx="2219">
                  <c:v>998</c:v>
                </c:pt>
                <c:pt idx="2220">
                  <c:v>999</c:v>
                </c:pt>
                <c:pt idx="2221">
                  <c:v>998</c:v>
                </c:pt>
                <c:pt idx="2222">
                  <c:v>998</c:v>
                </c:pt>
                <c:pt idx="2223">
                  <c:v>998</c:v>
                </c:pt>
                <c:pt idx="2224">
                  <c:v>998</c:v>
                </c:pt>
                <c:pt idx="2225">
                  <c:v>997</c:v>
                </c:pt>
                <c:pt idx="2226">
                  <c:v>998</c:v>
                </c:pt>
                <c:pt idx="2227">
                  <c:v>998</c:v>
                </c:pt>
                <c:pt idx="2228">
                  <c:v>998</c:v>
                </c:pt>
                <c:pt idx="2229">
                  <c:v>998</c:v>
                </c:pt>
                <c:pt idx="2230">
                  <c:v>998</c:v>
                </c:pt>
                <c:pt idx="2231">
                  <c:v>998</c:v>
                </c:pt>
                <c:pt idx="2232">
                  <c:v>998</c:v>
                </c:pt>
                <c:pt idx="2233">
                  <c:v>998</c:v>
                </c:pt>
                <c:pt idx="2234">
                  <c:v>998</c:v>
                </c:pt>
                <c:pt idx="2235">
                  <c:v>999</c:v>
                </c:pt>
                <c:pt idx="2236">
                  <c:v>998</c:v>
                </c:pt>
                <c:pt idx="2237">
                  <c:v>998</c:v>
                </c:pt>
                <c:pt idx="2238">
                  <c:v>998</c:v>
                </c:pt>
                <c:pt idx="2239">
                  <c:v>998</c:v>
                </c:pt>
                <c:pt idx="2240">
                  <c:v>998</c:v>
                </c:pt>
                <c:pt idx="2241">
                  <c:v>999</c:v>
                </c:pt>
                <c:pt idx="2242">
                  <c:v>998</c:v>
                </c:pt>
                <c:pt idx="2243">
                  <c:v>998</c:v>
                </c:pt>
                <c:pt idx="2244">
                  <c:v>998</c:v>
                </c:pt>
                <c:pt idx="2245">
                  <c:v>998</c:v>
                </c:pt>
                <c:pt idx="2246">
                  <c:v>999</c:v>
                </c:pt>
                <c:pt idx="2247">
                  <c:v>998</c:v>
                </c:pt>
                <c:pt idx="2248">
                  <c:v>998</c:v>
                </c:pt>
                <c:pt idx="2249">
                  <c:v>997</c:v>
                </c:pt>
                <c:pt idx="2250">
                  <c:v>997</c:v>
                </c:pt>
                <c:pt idx="2251">
                  <c:v>997</c:v>
                </c:pt>
                <c:pt idx="2252">
                  <c:v>998</c:v>
                </c:pt>
                <c:pt idx="2253">
                  <c:v>998</c:v>
                </c:pt>
                <c:pt idx="2254">
                  <c:v>998</c:v>
                </c:pt>
                <c:pt idx="2255">
                  <c:v>998</c:v>
                </c:pt>
                <c:pt idx="2256">
                  <c:v>998</c:v>
                </c:pt>
                <c:pt idx="2257">
                  <c:v>998</c:v>
                </c:pt>
                <c:pt idx="2258">
                  <c:v>998</c:v>
                </c:pt>
                <c:pt idx="2259">
                  <c:v>998</c:v>
                </c:pt>
                <c:pt idx="2260">
                  <c:v>998</c:v>
                </c:pt>
                <c:pt idx="2261">
                  <c:v>998</c:v>
                </c:pt>
                <c:pt idx="2262">
                  <c:v>998</c:v>
                </c:pt>
                <c:pt idx="2263">
                  <c:v>998</c:v>
                </c:pt>
                <c:pt idx="2264">
                  <c:v>999</c:v>
                </c:pt>
                <c:pt idx="2265">
                  <c:v>998</c:v>
                </c:pt>
                <c:pt idx="2266">
                  <c:v>998</c:v>
                </c:pt>
                <c:pt idx="2267">
                  <c:v>998</c:v>
                </c:pt>
                <c:pt idx="2268">
                  <c:v>998</c:v>
                </c:pt>
                <c:pt idx="2269">
                  <c:v>998</c:v>
                </c:pt>
                <c:pt idx="2270">
                  <c:v>998</c:v>
                </c:pt>
                <c:pt idx="2271">
                  <c:v>999</c:v>
                </c:pt>
                <c:pt idx="2272">
                  <c:v>998</c:v>
                </c:pt>
                <c:pt idx="2273">
                  <c:v>998</c:v>
                </c:pt>
                <c:pt idx="2274">
                  <c:v>998</c:v>
                </c:pt>
                <c:pt idx="2275">
                  <c:v>999</c:v>
                </c:pt>
                <c:pt idx="2276">
                  <c:v>999</c:v>
                </c:pt>
                <c:pt idx="2277">
                  <c:v>997</c:v>
                </c:pt>
                <c:pt idx="2278">
                  <c:v>997</c:v>
                </c:pt>
                <c:pt idx="2279">
                  <c:v>998</c:v>
                </c:pt>
                <c:pt idx="2280">
                  <c:v>998</c:v>
                </c:pt>
                <c:pt idx="2281">
                  <c:v>998</c:v>
                </c:pt>
                <c:pt idx="2282">
                  <c:v>999</c:v>
                </c:pt>
                <c:pt idx="2283">
                  <c:v>999</c:v>
                </c:pt>
                <c:pt idx="2284">
                  <c:v>998</c:v>
                </c:pt>
                <c:pt idx="2285">
                  <c:v>998</c:v>
                </c:pt>
                <c:pt idx="2286">
                  <c:v>998</c:v>
                </c:pt>
                <c:pt idx="2287">
                  <c:v>998</c:v>
                </c:pt>
                <c:pt idx="2288">
                  <c:v>998</c:v>
                </c:pt>
                <c:pt idx="2289">
                  <c:v>999</c:v>
                </c:pt>
                <c:pt idx="2290">
                  <c:v>999</c:v>
                </c:pt>
                <c:pt idx="2291">
                  <c:v>998</c:v>
                </c:pt>
                <c:pt idx="2292">
                  <c:v>998</c:v>
                </c:pt>
                <c:pt idx="2293">
                  <c:v>998</c:v>
                </c:pt>
                <c:pt idx="2294">
                  <c:v>998</c:v>
                </c:pt>
                <c:pt idx="2295">
                  <c:v>998</c:v>
                </c:pt>
                <c:pt idx="2296">
                  <c:v>998</c:v>
                </c:pt>
                <c:pt idx="2297">
                  <c:v>998</c:v>
                </c:pt>
                <c:pt idx="2298">
                  <c:v>998</c:v>
                </c:pt>
                <c:pt idx="2299">
                  <c:v>998</c:v>
                </c:pt>
                <c:pt idx="2300">
                  <c:v>998</c:v>
                </c:pt>
                <c:pt idx="2301">
                  <c:v>998</c:v>
                </c:pt>
                <c:pt idx="2302">
                  <c:v>998</c:v>
                </c:pt>
                <c:pt idx="2303">
                  <c:v>998</c:v>
                </c:pt>
                <c:pt idx="2304">
                  <c:v>998</c:v>
                </c:pt>
                <c:pt idx="2305">
                  <c:v>999</c:v>
                </c:pt>
                <c:pt idx="2306">
                  <c:v>999</c:v>
                </c:pt>
                <c:pt idx="2307">
                  <c:v>999</c:v>
                </c:pt>
                <c:pt idx="2308">
                  <c:v>999</c:v>
                </c:pt>
                <c:pt idx="2309">
                  <c:v>998</c:v>
                </c:pt>
                <c:pt idx="2310">
                  <c:v>998</c:v>
                </c:pt>
                <c:pt idx="2311">
                  <c:v>998</c:v>
                </c:pt>
                <c:pt idx="2312">
                  <c:v>997</c:v>
                </c:pt>
                <c:pt idx="2313">
                  <c:v>997</c:v>
                </c:pt>
                <c:pt idx="2314">
                  <c:v>998</c:v>
                </c:pt>
                <c:pt idx="2315">
                  <c:v>998</c:v>
                </c:pt>
                <c:pt idx="2316">
                  <c:v>998</c:v>
                </c:pt>
                <c:pt idx="2317">
                  <c:v>998</c:v>
                </c:pt>
                <c:pt idx="2318">
                  <c:v>998</c:v>
                </c:pt>
                <c:pt idx="2319">
                  <c:v>999</c:v>
                </c:pt>
                <c:pt idx="2320">
                  <c:v>998</c:v>
                </c:pt>
                <c:pt idx="2321">
                  <c:v>1000</c:v>
                </c:pt>
                <c:pt idx="2322">
                  <c:v>1000</c:v>
                </c:pt>
                <c:pt idx="2323">
                  <c:v>998</c:v>
                </c:pt>
                <c:pt idx="2324">
                  <c:v>998</c:v>
                </c:pt>
                <c:pt idx="2325">
                  <c:v>998</c:v>
                </c:pt>
                <c:pt idx="2326">
                  <c:v>998</c:v>
                </c:pt>
                <c:pt idx="2327">
                  <c:v>998</c:v>
                </c:pt>
                <c:pt idx="2328">
                  <c:v>998</c:v>
                </c:pt>
                <c:pt idx="2329">
                  <c:v>999</c:v>
                </c:pt>
                <c:pt idx="2330">
                  <c:v>989</c:v>
                </c:pt>
                <c:pt idx="2331">
                  <c:v>971</c:v>
                </c:pt>
                <c:pt idx="2332">
                  <c:v>971</c:v>
                </c:pt>
                <c:pt idx="2333">
                  <c:v>942</c:v>
                </c:pt>
                <c:pt idx="2334">
                  <c:v>912</c:v>
                </c:pt>
                <c:pt idx="2335">
                  <c:v>886</c:v>
                </c:pt>
                <c:pt idx="2336">
                  <c:v>860</c:v>
                </c:pt>
                <c:pt idx="2337">
                  <c:v>830</c:v>
                </c:pt>
                <c:pt idx="2338">
                  <c:v>830</c:v>
                </c:pt>
                <c:pt idx="2339">
                  <c:v>804</c:v>
                </c:pt>
                <c:pt idx="2340">
                  <c:v>767</c:v>
                </c:pt>
                <c:pt idx="2341">
                  <c:v>740</c:v>
                </c:pt>
                <c:pt idx="2342">
                  <c:v>740</c:v>
                </c:pt>
                <c:pt idx="2343">
                  <c:v>708</c:v>
                </c:pt>
                <c:pt idx="2344">
                  <c:v>648</c:v>
                </c:pt>
                <c:pt idx="2345">
                  <c:v>648</c:v>
                </c:pt>
                <c:pt idx="2346">
                  <c:v>617</c:v>
                </c:pt>
                <c:pt idx="2347">
                  <c:v>602</c:v>
                </c:pt>
                <c:pt idx="2348">
                  <c:v>602</c:v>
                </c:pt>
                <c:pt idx="2349">
                  <c:v>593</c:v>
                </c:pt>
                <c:pt idx="2350">
                  <c:v>593</c:v>
                </c:pt>
                <c:pt idx="2351">
                  <c:v>593</c:v>
                </c:pt>
                <c:pt idx="2352">
                  <c:v>593</c:v>
                </c:pt>
                <c:pt idx="2353">
                  <c:v>595</c:v>
                </c:pt>
                <c:pt idx="2354">
                  <c:v>597</c:v>
                </c:pt>
                <c:pt idx="2355">
                  <c:v>597</c:v>
                </c:pt>
                <c:pt idx="2356">
                  <c:v>597</c:v>
                </c:pt>
                <c:pt idx="2357">
                  <c:v>597</c:v>
                </c:pt>
                <c:pt idx="2358">
                  <c:v>597</c:v>
                </c:pt>
                <c:pt idx="2359">
                  <c:v>599</c:v>
                </c:pt>
                <c:pt idx="2360">
                  <c:v>599</c:v>
                </c:pt>
                <c:pt idx="2361">
                  <c:v>598</c:v>
                </c:pt>
                <c:pt idx="2362">
                  <c:v>600</c:v>
                </c:pt>
                <c:pt idx="2363">
                  <c:v>601</c:v>
                </c:pt>
                <c:pt idx="2364">
                  <c:v>600</c:v>
                </c:pt>
                <c:pt idx="2365">
                  <c:v>600</c:v>
                </c:pt>
                <c:pt idx="2366">
                  <c:v>600</c:v>
                </c:pt>
                <c:pt idx="2367">
                  <c:v>601</c:v>
                </c:pt>
                <c:pt idx="2368">
                  <c:v>601</c:v>
                </c:pt>
                <c:pt idx="2369">
                  <c:v>600</c:v>
                </c:pt>
                <c:pt idx="2370">
                  <c:v>600</c:v>
                </c:pt>
                <c:pt idx="2371">
                  <c:v>600</c:v>
                </c:pt>
                <c:pt idx="2372">
                  <c:v>601</c:v>
                </c:pt>
                <c:pt idx="2373">
                  <c:v>600</c:v>
                </c:pt>
                <c:pt idx="2374">
                  <c:v>600</c:v>
                </c:pt>
                <c:pt idx="2375">
                  <c:v>600</c:v>
                </c:pt>
                <c:pt idx="2376">
                  <c:v>601</c:v>
                </c:pt>
                <c:pt idx="2377">
                  <c:v>600</c:v>
                </c:pt>
                <c:pt idx="2378">
                  <c:v>600</c:v>
                </c:pt>
                <c:pt idx="2379">
                  <c:v>601</c:v>
                </c:pt>
                <c:pt idx="2380">
                  <c:v>600</c:v>
                </c:pt>
                <c:pt idx="2381">
                  <c:v>600</c:v>
                </c:pt>
                <c:pt idx="2382">
                  <c:v>601</c:v>
                </c:pt>
                <c:pt idx="2383">
                  <c:v>600</c:v>
                </c:pt>
                <c:pt idx="2384">
                  <c:v>600</c:v>
                </c:pt>
                <c:pt idx="2385">
                  <c:v>600</c:v>
                </c:pt>
                <c:pt idx="2386">
                  <c:v>601</c:v>
                </c:pt>
                <c:pt idx="2387">
                  <c:v>600</c:v>
                </c:pt>
                <c:pt idx="2388">
                  <c:v>601</c:v>
                </c:pt>
                <c:pt idx="2389">
                  <c:v>600</c:v>
                </c:pt>
                <c:pt idx="2390">
                  <c:v>600</c:v>
                </c:pt>
                <c:pt idx="2391">
                  <c:v>600</c:v>
                </c:pt>
                <c:pt idx="2392">
                  <c:v>600</c:v>
                </c:pt>
                <c:pt idx="2393">
                  <c:v>600</c:v>
                </c:pt>
                <c:pt idx="2394">
                  <c:v>600</c:v>
                </c:pt>
                <c:pt idx="2395">
                  <c:v>600</c:v>
                </c:pt>
                <c:pt idx="2396">
                  <c:v>600</c:v>
                </c:pt>
                <c:pt idx="2397">
                  <c:v>600</c:v>
                </c:pt>
                <c:pt idx="2398">
                  <c:v>600</c:v>
                </c:pt>
                <c:pt idx="2399">
                  <c:v>600</c:v>
                </c:pt>
                <c:pt idx="2400">
                  <c:v>601</c:v>
                </c:pt>
                <c:pt idx="2401">
                  <c:v>601</c:v>
                </c:pt>
                <c:pt idx="2402">
                  <c:v>601</c:v>
                </c:pt>
                <c:pt idx="2403">
                  <c:v>600</c:v>
                </c:pt>
                <c:pt idx="2404">
                  <c:v>600</c:v>
                </c:pt>
                <c:pt idx="2405">
                  <c:v>600</c:v>
                </c:pt>
                <c:pt idx="2406">
                  <c:v>600</c:v>
                </c:pt>
                <c:pt idx="2407">
                  <c:v>600</c:v>
                </c:pt>
                <c:pt idx="2408">
                  <c:v>600</c:v>
                </c:pt>
                <c:pt idx="2409">
                  <c:v>600</c:v>
                </c:pt>
                <c:pt idx="2410">
                  <c:v>600</c:v>
                </c:pt>
                <c:pt idx="2411">
                  <c:v>600</c:v>
                </c:pt>
                <c:pt idx="2412">
                  <c:v>601</c:v>
                </c:pt>
                <c:pt idx="2413">
                  <c:v>600</c:v>
                </c:pt>
                <c:pt idx="2414">
                  <c:v>600</c:v>
                </c:pt>
                <c:pt idx="2415">
                  <c:v>600</c:v>
                </c:pt>
                <c:pt idx="2416">
                  <c:v>600</c:v>
                </c:pt>
                <c:pt idx="2417">
                  <c:v>600</c:v>
                </c:pt>
                <c:pt idx="2418">
                  <c:v>600</c:v>
                </c:pt>
                <c:pt idx="2419">
                  <c:v>601</c:v>
                </c:pt>
                <c:pt idx="2420">
                  <c:v>600</c:v>
                </c:pt>
                <c:pt idx="2421">
                  <c:v>600</c:v>
                </c:pt>
                <c:pt idx="2422">
                  <c:v>600</c:v>
                </c:pt>
                <c:pt idx="2423">
                  <c:v>600</c:v>
                </c:pt>
                <c:pt idx="2424">
                  <c:v>600</c:v>
                </c:pt>
                <c:pt idx="2425">
                  <c:v>601</c:v>
                </c:pt>
                <c:pt idx="2426">
                  <c:v>600</c:v>
                </c:pt>
                <c:pt idx="2427">
                  <c:v>601</c:v>
                </c:pt>
                <c:pt idx="2428">
                  <c:v>601</c:v>
                </c:pt>
                <c:pt idx="2429">
                  <c:v>600</c:v>
                </c:pt>
                <c:pt idx="2430">
                  <c:v>600</c:v>
                </c:pt>
                <c:pt idx="2431">
                  <c:v>600</c:v>
                </c:pt>
                <c:pt idx="2432">
                  <c:v>601</c:v>
                </c:pt>
                <c:pt idx="2433">
                  <c:v>601</c:v>
                </c:pt>
                <c:pt idx="2434">
                  <c:v>601</c:v>
                </c:pt>
                <c:pt idx="2435">
                  <c:v>600</c:v>
                </c:pt>
                <c:pt idx="2436">
                  <c:v>601</c:v>
                </c:pt>
                <c:pt idx="2437">
                  <c:v>601</c:v>
                </c:pt>
                <c:pt idx="2438">
                  <c:v>601</c:v>
                </c:pt>
                <c:pt idx="2439">
                  <c:v>600</c:v>
                </c:pt>
                <c:pt idx="2440">
                  <c:v>600</c:v>
                </c:pt>
                <c:pt idx="2441">
                  <c:v>601</c:v>
                </c:pt>
                <c:pt idx="2442">
                  <c:v>600</c:v>
                </c:pt>
                <c:pt idx="2443">
                  <c:v>600</c:v>
                </c:pt>
                <c:pt idx="2444">
                  <c:v>600</c:v>
                </c:pt>
                <c:pt idx="2445">
                  <c:v>601</c:v>
                </c:pt>
                <c:pt idx="2446">
                  <c:v>601</c:v>
                </c:pt>
                <c:pt idx="2447">
                  <c:v>600</c:v>
                </c:pt>
                <c:pt idx="2448">
                  <c:v>600</c:v>
                </c:pt>
                <c:pt idx="2449">
                  <c:v>601</c:v>
                </c:pt>
                <c:pt idx="2450">
                  <c:v>601</c:v>
                </c:pt>
                <c:pt idx="2451">
                  <c:v>600</c:v>
                </c:pt>
                <c:pt idx="2452">
                  <c:v>600</c:v>
                </c:pt>
                <c:pt idx="2453">
                  <c:v>600</c:v>
                </c:pt>
                <c:pt idx="2454">
                  <c:v>601</c:v>
                </c:pt>
                <c:pt idx="2455">
                  <c:v>600</c:v>
                </c:pt>
                <c:pt idx="2456">
                  <c:v>600</c:v>
                </c:pt>
                <c:pt idx="2457">
                  <c:v>600</c:v>
                </c:pt>
                <c:pt idx="2458">
                  <c:v>600</c:v>
                </c:pt>
                <c:pt idx="2459">
                  <c:v>601</c:v>
                </c:pt>
                <c:pt idx="2460">
                  <c:v>600</c:v>
                </c:pt>
                <c:pt idx="2461">
                  <c:v>600</c:v>
                </c:pt>
                <c:pt idx="2462">
                  <c:v>600</c:v>
                </c:pt>
                <c:pt idx="2463">
                  <c:v>601</c:v>
                </c:pt>
                <c:pt idx="2464">
                  <c:v>601</c:v>
                </c:pt>
                <c:pt idx="2465">
                  <c:v>600</c:v>
                </c:pt>
                <c:pt idx="2466">
                  <c:v>600</c:v>
                </c:pt>
                <c:pt idx="2467">
                  <c:v>601</c:v>
                </c:pt>
                <c:pt idx="2468">
                  <c:v>600</c:v>
                </c:pt>
                <c:pt idx="2469">
                  <c:v>600</c:v>
                </c:pt>
                <c:pt idx="2470">
                  <c:v>601</c:v>
                </c:pt>
                <c:pt idx="2471">
                  <c:v>600</c:v>
                </c:pt>
                <c:pt idx="2472">
                  <c:v>600</c:v>
                </c:pt>
                <c:pt idx="2473">
                  <c:v>601</c:v>
                </c:pt>
                <c:pt idx="2474">
                  <c:v>601</c:v>
                </c:pt>
                <c:pt idx="2475">
                  <c:v>601</c:v>
                </c:pt>
                <c:pt idx="2476">
                  <c:v>601</c:v>
                </c:pt>
                <c:pt idx="2477">
                  <c:v>600</c:v>
                </c:pt>
                <c:pt idx="2478">
                  <c:v>600</c:v>
                </c:pt>
                <c:pt idx="2479">
                  <c:v>600</c:v>
                </c:pt>
                <c:pt idx="2480">
                  <c:v>600</c:v>
                </c:pt>
                <c:pt idx="2481">
                  <c:v>600</c:v>
                </c:pt>
                <c:pt idx="2482">
                  <c:v>600</c:v>
                </c:pt>
                <c:pt idx="2483">
                  <c:v>600</c:v>
                </c:pt>
                <c:pt idx="2484">
                  <c:v>600</c:v>
                </c:pt>
                <c:pt idx="2485">
                  <c:v>600</c:v>
                </c:pt>
                <c:pt idx="2486">
                  <c:v>600</c:v>
                </c:pt>
                <c:pt idx="2487">
                  <c:v>600</c:v>
                </c:pt>
                <c:pt idx="2488">
                  <c:v>600</c:v>
                </c:pt>
                <c:pt idx="2489">
                  <c:v>600</c:v>
                </c:pt>
                <c:pt idx="2490">
                  <c:v>600</c:v>
                </c:pt>
                <c:pt idx="2491">
                  <c:v>601</c:v>
                </c:pt>
                <c:pt idx="2492">
                  <c:v>601</c:v>
                </c:pt>
                <c:pt idx="2493">
                  <c:v>600</c:v>
                </c:pt>
                <c:pt idx="2494">
                  <c:v>600</c:v>
                </c:pt>
                <c:pt idx="2495">
                  <c:v>601</c:v>
                </c:pt>
                <c:pt idx="2496">
                  <c:v>600</c:v>
                </c:pt>
                <c:pt idx="2497">
                  <c:v>600</c:v>
                </c:pt>
                <c:pt idx="2498">
                  <c:v>600</c:v>
                </c:pt>
                <c:pt idx="2499">
                  <c:v>600</c:v>
                </c:pt>
                <c:pt idx="2500">
                  <c:v>601</c:v>
                </c:pt>
                <c:pt idx="2501">
                  <c:v>600</c:v>
                </c:pt>
                <c:pt idx="2502">
                  <c:v>600</c:v>
                </c:pt>
                <c:pt idx="2503">
                  <c:v>600</c:v>
                </c:pt>
                <c:pt idx="2504">
                  <c:v>601</c:v>
                </c:pt>
                <c:pt idx="2505">
                  <c:v>601</c:v>
                </c:pt>
                <c:pt idx="2506">
                  <c:v>601</c:v>
                </c:pt>
                <c:pt idx="2507">
                  <c:v>600</c:v>
                </c:pt>
                <c:pt idx="2508">
                  <c:v>601</c:v>
                </c:pt>
                <c:pt idx="2509">
                  <c:v>601</c:v>
                </c:pt>
                <c:pt idx="2510">
                  <c:v>600</c:v>
                </c:pt>
                <c:pt idx="2511">
                  <c:v>600</c:v>
                </c:pt>
                <c:pt idx="2512">
                  <c:v>600</c:v>
                </c:pt>
                <c:pt idx="2513">
                  <c:v>601</c:v>
                </c:pt>
                <c:pt idx="2514">
                  <c:v>601</c:v>
                </c:pt>
                <c:pt idx="2515">
                  <c:v>601</c:v>
                </c:pt>
                <c:pt idx="2516">
                  <c:v>600</c:v>
                </c:pt>
                <c:pt idx="2517">
                  <c:v>600</c:v>
                </c:pt>
                <c:pt idx="2518">
                  <c:v>600</c:v>
                </c:pt>
                <c:pt idx="2519">
                  <c:v>600</c:v>
                </c:pt>
                <c:pt idx="2520">
                  <c:v>600</c:v>
                </c:pt>
                <c:pt idx="2521">
                  <c:v>601</c:v>
                </c:pt>
                <c:pt idx="2522">
                  <c:v>601</c:v>
                </c:pt>
                <c:pt idx="2523">
                  <c:v>600</c:v>
                </c:pt>
                <c:pt idx="2524">
                  <c:v>599</c:v>
                </c:pt>
                <c:pt idx="2525">
                  <c:v>599</c:v>
                </c:pt>
                <c:pt idx="2526">
                  <c:v>584</c:v>
                </c:pt>
                <c:pt idx="2527">
                  <c:v>563</c:v>
                </c:pt>
                <c:pt idx="2528">
                  <c:v>534</c:v>
                </c:pt>
                <c:pt idx="2529">
                  <c:v>534</c:v>
                </c:pt>
                <c:pt idx="2530">
                  <c:v>474</c:v>
                </c:pt>
                <c:pt idx="2531">
                  <c:v>445</c:v>
                </c:pt>
                <c:pt idx="2532">
                  <c:v>445</c:v>
                </c:pt>
                <c:pt idx="2533">
                  <c:v>413</c:v>
                </c:pt>
                <c:pt idx="2534">
                  <c:v>380</c:v>
                </c:pt>
                <c:pt idx="2535">
                  <c:v>380</c:v>
                </c:pt>
                <c:pt idx="2536">
                  <c:v>350</c:v>
                </c:pt>
                <c:pt idx="2537">
                  <c:v>314</c:v>
                </c:pt>
                <c:pt idx="2538">
                  <c:v>286</c:v>
                </c:pt>
                <c:pt idx="2539">
                  <c:v>286</c:v>
                </c:pt>
              </c:numCache>
            </c:numRef>
          </c:yVal>
          <c:smooth val="0"/>
        </c:ser>
        <c:ser>
          <c:idx val="16"/>
          <c:order val="16"/>
          <c:tx>
            <c:strRef>
              <c:f>Sheet1!$X$1</c:f>
              <c:strCache>
                <c:ptCount val="1"/>
                <c:pt idx="0">
                  <c:v>Sts_07</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X$2:$X$4000</c:f>
            </c:numRef>
          </c:yVal>
          <c:smooth val="0"/>
        </c:ser>
        <c:ser>
          <c:idx val="18"/>
          <c:order val="18"/>
          <c:tx>
            <c:strRef>
              <c:f>Sheet1!$Z$1</c:f>
              <c:strCache>
                <c:ptCount val="1"/>
                <c:pt idx="0">
                  <c:v>Sts_08</c:v>
                </c:pt>
              </c:strCache>
            </c:strRef>
          </c:tx>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Z$2:$Z$4000</c:f>
            </c:numRef>
          </c:yVal>
          <c:smooth val="0"/>
        </c:ser>
        <c:ser>
          <c:idx val="19"/>
          <c:order val="19"/>
          <c:tx>
            <c:v>Tool TemperatureZ</c:v>
          </c:tx>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AA$2:$AA$4000</c:f>
              <c:numCache>
                <c:formatCode>0.00000000</c:formatCode>
                <c:ptCount val="3999"/>
                <c:pt idx="0">
                  <c:v>4494</c:v>
                </c:pt>
                <c:pt idx="1">
                  <c:v>4494</c:v>
                </c:pt>
                <c:pt idx="2">
                  <c:v>4494</c:v>
                </c:pt>
                <c:pt idx="3">
                  <c:v>4494</c:v>
                </c:pt>
                <c:pt idx="4">
                  <c:v>4494</c:v>
                </c:pt>
                <c:pt idx="5">
                  <c:v>4494</c:v>
                </c:pt>
                <c:pt idx="6">
                  <c:v>4494</c:v>
                </c:pt>
                <c:pt idx="7">
                  <c:v>4494</c:v>
                </c:pt>
                <c:pt idx="8">
                  <c:v>4494</c:v>
                </c:pt>
                <c:pt idx="9">
                  <c:v>4494</c:v>
                </c:pt>
                <c:pt idx="10">
                  <c:v>4494</c:v>
                </c:pt>
                <c:pt idx="11">
                  <c:v>4494</c:v>
                </c:pt>
                <c:pt idx="12">
                  <c:v>4494</c:v>
                </c:pt>
                <c:pt idx="13">
                  <c:v>4494</c:v>
                </c:pt>
                <c:pt idx="14">
                  <c:v>4494</c:v>
                </c:pt>
                <c:pt idx="15">
                  <c:v>4494</c:v>
                </c:pt>
                <c:pt idx="16">
                  <c:v>4494</c:v>
                </c:pt>
                <c:pt idx="17">
                  <c:v>4494</c:v>
                </c:pt>
                <c:pt idx="18">
                  <c:v>4494</c:v>
                </c:pt>
                <c:pt idx="19">
                  <c:v>4494</c:v>
                </c:pt>
                <c:pt idx="20">
                  <c:v>4494</c:v>
                </c:pt>
                <c:pt idx="21">
                  <c:v>4494</c:v>
                </c:pt>
                <c:pt idx="22">
                  <c:v>4494</c:v>
                </c:pt>
                <c:pt idx="23">
                  <c:v>4494</c:v>
                </c:pt>
                <c:pt idx="24">
                  <c:v>4494</c:v>
                </c:pt>
                <c:pt idx="25">
                  <c:v>4494</c:v>
                </c:pt>
                <c:pt idx="26">
                  <c:v>4494</c:v>
                </c:pt>
                <c:pt idx="27">
                  <c:v>4494</c:v>
                </c:pt>
                <c:pt idx="28">
                  <c:v>4494</c:v>
                </c:pt>
                <c:pt idx="29">
                  <c:v>4494</c:v>
                </c:pt>
                <c:pt idx="30">
                  <c:v>4494</c:v>
                </c:pt>
                <c:pt idx="31">
                  <c:v>4494</c:v>
                </c:pt>
                <c:pt idx="32">
                  <c:v>4494</c:v>
                </c:pt>
                <c:pt idx="33">
                  <c:v>4494</c:v>
                </c:pt>
                <c:pt idx="34">
                  <c:v>4494</c:v>
                </c:pt>
                <c:pt idx="35">
                  <c:v>4494</c:v>
                </c:pt>
                <c:pt idx="36">
                  <c:v>4494</c:v>
                </c:pt>
                <c:pt idx="37">
                  <c:v>4494</c:v>
                </c:pt>
                <c:pt idx="38">
                  <c:v>4494</c:v>
                </c:pt>
                <c:pt idx="39">
                  <c:v>4494</c:v>
                </c:pt>
                <c:pt idx="40">
                  <c:v>4494</c:v>
                </c:pt>
                <c:pt idx="41">
                  <c:v>4494</c:v>
                </c:pt>
                <c:pt idx="42">
                  <c:v>4494</c:v>
                </c:pt>
                <c:pt idx="43">
                  <c:v>4494</c:v>
                </c:pt>
                <c:pt idx="44">
                  <c:v>4494</c:v>
                </c:pt>
                <c:pt idx="45">
                  <c:v>4494</c:v>
                </c:pt>
                <c:pt idx="46">
                  <c:v>4494</c:v>
                </c:pt>
                <c:pt idx="47">
                  <c:v>4494</c:v>
                </c:pt>
                <c:pt idx="48">
                  <c:v>4494</c:v>
                </c:pt>
                <c:pt idx="49">
                  <c:v>4494</c:v>
                </c:pt>
                <c:pt idx="50">
                  <c:v>4494</c:v>
                </c:pt>
                <c:pt idx="51">
                  <c:v>4494</c:v>
                </c:pt>
                <c:pt idx="52">
                  <c:v>4494</c:v>
                </c:pt>
                <c:pt idx="53">
                  <c:v>4494</c:v>
                </c:pt>
                <c:pt idx="54">
                  <c:v>4494</c:v>
                </c:pt>
                <c:pt idx="55">
                  <c:v>4494</c:v>
                </c:pt>
                <c:pt idx="56">
                  <c:v>4494</c:v>
                </c:pt>
                <c:pt idx="57">
                  <c:v>4494</c:v>
                </c:pt>
                <c:pt idx="58">
                  <c:v>4494</c:v>
                </c:pt>
                <c:pt idx="59">
                  <c:v>4494</c:v>
                </c:pt>
                <c:pt idx="60">
                  <c:v>4494</c:v>
                </c:pt>
                <c:pt idx="61">
                  <c:v>4494</c:v>
                </c:pt>
                <c:pt idx="62">
                  <c:v>4494</c:v>
                </c:pt>
                <c:pt idx="63">
                  <c:v>4494</c:v>
                </c:pt>
                <c:pt idx="64">
                  <c:v>4494</c:v>
                </c:pt>
                <c:pt idx="65">
                  <c:v>4494</c:v>
                </c:pt>
                <c:pt idx="66">
                  <c:v>4494</c:v>
                </c:pt>
                <c:pt idx="67">
                  <c:v>4494</c:v>
                </c:pt>
                <c:pt idx="68">
                  <c:v>4494</c:v>
                </c:pt>
                <c:pt idx="69">
                  <c:v>4494</c:v>
                </c:pt>
                <c:pt idx="70">
                  <c:v>4494</c:v>
                </c:pt>
                <c:pt idx="71">
                  <c:v>4494</c:v>
                </c:pt>
                <c:pt idx="72">
                  <c:v>4494</c:v>
                </c:pt>
                <c:pt idx="73">
                  <c:v>4494</c:v>
                </c:pt>
                <c:pt idx="74">
                  <c:v>4494</c:v>
                </c:pt>
                <c:pt idx="75">
                  <c:v>4494</c:v>
                </c:pt>
                <c:pt idx="76">
                  <c:v>4494</c:v>
                </c:pt>
                <c:pt idx="77">
                  <c:v>4494</c:v>
                </c:pt>
                <c:pt idx="78">
                  <c:v>4494</c:v>
                </c:pt>
                <c:pt idx="79">
                  <c:v>4494</c:v>
                </c:pt>
                <c:pt idx="80">
                  <c:v>4494</c:v>
                </c:pt>
                <c:pt idx="81">
                  <c:v>4494</c:v>
                </c:pt>
                <c:pt idx="82">
                  <c:v>4494</c:v>
                </c:pt>
                <c:pt idx="83">
                  <c:v>4494</c:v>
                </c:pt>
                <c:pt idx="84">
                  <c:v>4494</c:v>
                </c:pt>
                <c:pt idx="85">
                  <c:v>4494</c:v>
                </c:pt>
                <c:pt idx="86">
                  <c:v>4494</c:v>
                </c:pt>
                <c:pt idx="87">
                  <c:v>4494</c:v>
                </c:pt>
                <c:pt idx="88">
                  <c:v>4494</c:v>
                </c:pt>
                <c:pt idx="89">
                  <c:v>4494</c:v>
                </c:pt>
                <c:pt idx="90">
                  <c:v>4494</c:v>
                </c:pt>
                <c:pt idx="91">
                  <c:v>4494</c:v>
                </c:pt>
                <c:pt idx="92">
                  <c:v>4494</c:v>
                </c:pt>
                <c:pt idx="93">
                  <c:v>4494</c:v>
                </c:pt>
                <c:pt idx="94">
                  <c:v>4494</c:v>
                </c:pt>
                <c:pt idx="95">
                  <c:v>4494</c:v>
                </c:pt>
                <c:pt idx="96">
                  <c:v>4494</c:v>
                </c:pt>
                <c:pt idx="97">
                  <c:v>4494</c:v>
                </c:pt>
                <c:pt idx="98">
                  <c:v>4494</c:v>
                </c:pt>
                <c:pt idx="99">
                  <c:v>4494</c:v>
                </c:pt>
                <c:pt idx="100">
                  <c:v>4494</c:v>
                </c:pt>
                <c:pt idx="101">
                  <c:v>4494</c:v>
                </c:pt>
                <c:pt idx="102">
                  <c:v>4494</c:v>
                </c:pt>
                <c:pt idx="103">
                  <c:v>4494</c:v>
                </c:pt>
                <c:pt idx="104">
                  <c:v>4494</c:v>
                </c:pt>
                <c:pt idx="105">
                  <c:v>4494</c:v>
                </c:pt>
                <c:pt idx="106">
                  <c:v>4494</c:v>
                </c:pt>
                <c:pt idx="107">
                  <c:v>4494</c:v>
                </c:pt>
                <c:pt idx="108">
                  <c:v>4494</c:v>
                </c:pt>
                <c:pt idx="109">
                  <c:v>4494</c:v>
                </c:pt>
                <c:pt idx="110">
                  <c:v>4494</c:v>
                </c:pt>
                <c:pt idx="111">
                  <c:v>4494</c:v>
                </c:pt>
                <c:pt idx="112">
                  <c:v>4494</c:v>
                </c:pt>
                <c:pt idx="113">
                  <c:v>4494</c:v>
                </c:pt>
                <c:pt idx="114">
                  <c:v>4494</c:v>
                </c:pt>
                <c:pt idx="115">
                  <c:v>4494</c:v>
                </c:pt>
                <c:pt idx="116">
                  <c:v>4494</c:v>
                </c:pt>
                <c:pt idx="117">
                  <c:v>4494</c:v>
                </c:pt>
                <c:pt idx="118">
                  <c:v>4494</c:v>
                </c:pt>
                <c:pt idx="119">
                  <c:v>4494</c:v>
                </c:pt>
                <c:pt idx="120">
                  <c:v>4494</c:v>
                </c:pt>
                <c:pt idx="121">
                  <c:v>4494</c:v>
                </c:pt>
                <c:pt idx="122">
                  <c:v>4494</c:v>
                </c:pt>
                <c:pt idx="123">
                  <c:v>4494</c:v>
                </c:pt>
                <c:pt idx="124">
                  <c:v>4494</c:v>
                </c:pt>
                <c:pt idx="125">
                  <c:v>4494</c:v>
                </c:pt>
                <c:pt idx="126">
                  <c:v>4494</c:v>
                </c:pt>
                <c:pt idx="127">
                  <c:v>4494</c:v>
                </c:pt>
                <c:pt idx="128">
                  <c:v>4494</c:v>
                </c:pt>
                <c:pt idx="129">
                  <c:v>4494</c:v>
                </c:pt>
                <c:pt idx="130">
                  <c:v>4494</c:v>
                </c:pt>
                <c:pt idx="131">
                  <c:v>4494</c:v>
                </c:pt>
                <c:pt idx="132">
                  <c:v>4494</c:v>
                </c:pt>
                <c:pt idx="133">
                  <c:v>4494</c:v>
                </c:pt>
                <c:pt idx="134">
                  <c:v>4494</c:v>
                </c:pt>
                <c:pt idx="135">
                  <c:v>4494</c:v>
                </c:pt>
                <c:pt idx="136">
                  <c:v>4494</c:v>
                </c:pt>
                <c:pt idx="137">
                  <c:v>4494</c:v>
                </c:pt>
                <c:pt idx="138">
                  <c:v>4494</c:v>
                </c:pt>
                <c:pt idx="139">
                  <c:v>4494</c:v>
                </c:pt>
                <c:pt idx="140">
                  <c:v>4494</c:v>
                </c:pt>
                <c:pt idx="141">
                  <c:v>4494</c:v>
                </c:pt>
                <c:pt idx="142">
                  <c:v>4494</c:v>
                </c:pt>
                <c:pt idx="143">
                  <c:v>4494</c:v>
                </c:pt>
                <c:pt idx="144">
                  <c:v>4494</c:v>
                </c:pt>
                <c:pt idx="145">
                  <c:v>4494</c:v>
                </c:pt>
                <c:pt idx="146">
                  <c:v>4494</c:v>
                </c:pt>
                <c:pt idx="147">
                  <c:v>4494</c:v>
                </c:pt>
                <c:pt idx="148">
                  <c:v>4494</c:v>
                </c:pt>
                <c:pt idx="149">
                  <c:v>4494</c:v>
                </c:pt>
                <c:pt idx="150">
                  <c:v>4494</c:v>
                </c:pt>
                <c:pt idx="151">
                  <c:v>4494</c:v>
                </c:pt>
                <c:pt idx="152">
                  <c:v>4494</c:v>
                </c:pt>
                <c:pt idx="153">
                  <c:v>4494</c:v>
                </c:pt>
                <c:pt idx="154">
                  <c:v>4494</c:v>
                </c:pt>
                <c:pt idx="155">
                  <c:v>4494</c:v>
                </c:pt>
                <c:pt idx="156">
                  <c:v>4494</c:v>
                </c:pt>
                <c:pt idx="157">
                  <c:v>4494</c:v>
                </c:pt>
                <c:pt idx="158">
                  <c:v>4494</c:v>
                </c:pt>
                <c:pt idx="159">
                  <c:v>4494</c:v>
                </c:pt>
                <c:pt idx="160">
                  <c:v>4494</c:v>
                </c:pt>
                <c:pt idx="161">
                  <c:v>4494</c:v>
                </c:pt>
                <c:pt idx="162">
                  <c:v>4494</c:v>
                </c:pt>
                <c:pt idx="163">
                  <c:v>4494</c:v>
                </c:pt>
                <c:pt idx="164">
                  <c:v>4494</c:v>
                </c:pt>
                <c:pt idx="165">
                  <c:v>4494</c:v>
                </c:pt>
                <c:pt idx="166">
                  <c:v>4494</c:v>
                </c:pt>
                <c:pt idx="167">
                  <c:v>4494</c:v>
                </c:pt>
                <c:pt idx="168">
                  <c:v>4494</c:v>
                </c:pt>
                <c:pt idx="169">
                  <c:v>4494</c:v>
                </c:pt>
                <c:pt idx="170">
                  <c:v>4494</c:v>
                </c:pt>
                <c:pt idx="171">
                  <c:v>4494</c:v>
                </c:pt>
                <c:pt idx="172">
                  <c:v>4494</c:v>
                </c:pt>
                <c:pt idx="173">
                  <c:v>4494</c:v>
                </c:pt>
                <c:pt idx="174">
                  <c:v>4494</c:v>
                </c:pt>
                <c:pt idx="175">
                  <c:v>4494</c:v>
                </c:pt>
                <c:pt idx="176">
                  <c:v>4494</c:v>
                </c:pt>
                <c:pt idx="177">
                  <c:v>4494</c:v>
                </c:pt>
                <c:pt idx="178">
                  <c:v>4494</c:v>
                </c:pt>
                <c:pt idx="179">
                  <c:v>4494</c:v>
                </c:pt>
                <c:pt idx="180">
                  <c:v>4494</c:v>
                </c:pt>
                <c:pt idx="181">
                  <c:v>4494</c:v>
                </c:pt>
                <c:pt idx="182">
                  <c:v>4494</c:v>
                </c:pt>
                <c:pt idx="183">
                  <c:v>4494</c:v>
                </c:pt>
                <c:pt idx="184">
                  <c:v>4494</c:v>
                </c:pt>
                <c:pt idx="185">
                  <c:v>4494</c:v>
                </c:pt>
                <c:pt idx="186">
                  <c:v>4494</c:v>
                </c:pt>
                <c:pt idx="187">
                  <c:v>4494</c:v>
                </c:pt>
                <c:pt idx="188">
                  <c:v>4494</c:v>
                </c:pt>
                <c:pt idx="189">
                  <c:v>4494</c:v>
                </c:pt>
                <c:pt idx="190">
                  <c:v>4494</c:v>
                </c:pt>
                <c:pt idx="191">
                  <c:v>4494</c:v>
                </c:pt>
                <c:pt idx="192">
                  <c:v>4494</c:v>
                </c:pt>
                <c:pt idx="193">
                  <c:v>4494</c:v>
                </c:pt>
                <c:pt idx="194">
                  <c:v>4494</c:v>
                </c:pt>
                <c:pt idx="195">
                  <c:v>4494</c:v>
                </c:pt>
                <c:pt idx="196">
                  <c:v>4494</c:v>
                </c:pt>
                <c:pt idx="197">
                  <c:v>4494</c:v>
                </c:pt>
                <c:pt idx="198">
                  <c:v>4494</c:v>
                </c:pt>
                <c:pt idx="199">
                  <c:v>4494</c:v>
                </c:pt>
                <c:pt idx="200">
                  <c:v>4494</c:v>
                </c:pt>
                <c:pt idx="201">
                  <c:v>4494</c:v>
                </c:pt>
                <c:pt idx="202">
                  <c:v>4494</c:v>
                </c:pt>
                <c:pt idx="203">
                  <c:v>4494</c:v>
                </c:pt>
                <c:pt idx="204">
                  <c:v>4494</c:v>
                </c:pt>
                <c:pt idx="205">
                  <c:v>4494</c:v>
                </c:pt>
                <c:pt idx="206">
                  <c:v>4494</c:v>
                </c:pt>
                <c:pt idx="207">
                  <c:v>4494</c:v>
                </c:pt>
                <c:pt idx="208">
                  <c:v>4494</c:v>
                </c:pt>
                <c:pt idx="209">
                  <c:v>4494</c:v>
                </c:pt>
                <c:pt idx="210">
                  <c:v>4494</c:v>
                </c:pt>
                <c:pt idx="211">
                  <c:v>4494</c:v>
                </c:pt>
                <c:pt idx="212">
                  <c:v>4494</c:v>
                </c:pt>
                <c:pt idx="213">
                  <c:v>4494</c:v>
                </c:pt>
                <c:pt idx="214">
                  <c:v>4494</c:v>
                </c:pt>
                <c:pt idx="215">
                  <c:v>4494</c:v>
                </c:pt>
                <c:pt idx="216">
                  <c:v>4494</c:v>
                </c:pt>
                <c:pt idx="217">
                  <c:v>4494</c:v>
                </c:pt>
                <c:pt idx="218">
                  <c:v>4494</c:v>
                </c:pt>
                <c:pt idx="219">
                  <c:v>4494</c:v>
                </c:pt>
                <c:pt idx="220">
                  <c:v>4494</c:v>
                </c:pt>
                <c:pt idx="221">
                  <c:v>4494</c:v>
                </c:pt>
                <c:pt idx="222">
                  <c:v>4494</c:v>
                </c:pt>
                <c:pt idx="223">
                  <c:v>4494</c:v>
                </c:pt>
                <c:pt idx="224">
                  <c:v>4494</c:v>
                </c:pt>
                <c:pt idx="225">
                  <c:v>4494</c:v>
                </c:pt>
                <c:pt idx="226">
                  <c:v>4494</c:v>
                </c:pt>
                <c:pt idx="227">
                  <c:v>4494</c:v>
                </c:pt>
                <c:pt idx="228">
                  <c:v>4494</c:v>
                </c:pt>
                <c:pt idx="229">
                  <c:v>4494</c:v>
                </c:pt>
                <c:pt idx="230">
                  <c:v>4494</c:v>
                </c:pt>
                <c:pt idx="231">
                  <c:v>4494</c:v>
                </c:pt>
                <c:pt idx="232">
                  <c:v>4494</c:v>
                </c:pt>
                <c:pt idx="233">
                  <c:v>4494</c:v>
                </c:pt>
                <c:pt idx="234">
                  <c:v>4494</c:v>
                </c:pt>
                <c:pt idx="235">
                  <c:v>4494</c:v>
                </c:pt>
                <c:pt idx="236">
                  <c:v>4494</c:v>
                </c:pt>
                <c:pt idx="237">
                  <c:v>4494</c:v>
                </c:pt>
                <c:pt idx="238">
                  <c:v>4494</c:v>
                </c:pt>
                <c:pt idx="239">
                  <c:v>4494</c:v>
                </c:pt>
                <c:pt idx="240">
                  <c:v>4494</c:v>
                </c:pt>
                <c:pt idx="241">
                  <c:v>4494</c:v>
                </c:pt>
                <c:pt idx="242">
                  <c:v>4494</c:v>
                </c:pt>
                <c:pt idx="243">
                  <c:v>4494</c:v>
                </c:pt>
                <c:pt idx="244">
                  <c:v>4494</c:v>
                </c:pt>
                <c:pt idx="245">
                  <c:v>4494</c:v>
                </c:pt>
                <c:pt idx="246">
                  <c:v>4494</c:v>
                </c:pt>
                <c:pt idx="247">
                  <c:v>4494</c:v>
                </c:pt>
                <c:pt idx="248">
                  <c:v>4494</c:v>
                </c:pt>
                <c:pt idx="249">
                  <c:v>4494</c:v>
                </c:pt>
                <c:pt idx="250">
                  <c:v>4494</c:v>
                </c:pt>
                <c:pt idx="251">
                  <c:v>4494</c:v>
                </c:pt>
                <c:pt idx="252">
                  <c:v>4494</c:v>
                </c:pt>
                <c:pt idx="253">
                  <c:v>4494</c:v>
                </c:pt>
                <c:pt idx="254">
                  <c:v>4494</c:v>
                </c:pt>
                <c:pt idx="255">
                  <c:v>4494</c:v>
                </c:pt>
                <c:pt idx="256">
                  <c:v>4494</c:v>
                </c:pt>
                <c:pt idx="257">
                  <c:v>4494</c:v>
                </c:pt>
                <c:pt idx="258">
                  <c:v>4494</c:v>
                </c:pt>
                <c:pt idx="259">
                  <c:v>4494</c:v>
                </c:pt>
                <c:pt idx="260">
                  <c:v>4494</c:v>
                </c:pt>
                <c:pt idx="261">
                  <c:v>4494</c:v>
                </c:pt>
                <c:pt idx="262">
                  <c:v>4494</c:v>
                </c:pt>
                <c:pt idx="263">
                  <c:v>4494</c:v>
                </c:pt>
                <c:pt idx="264">
                  <c:v>4494</c:v>
                </c:pt>
                <c:pt idx="265">
                  <c:v>4494</c:v>
                </c:pt>
                <c:pt idx="266">
                  <c:v>4494</c:v>
                </c:pt>
                <c:pt idx="267">
                  <c:v>4494</c:v>
                </c:pt>
                <c:pt idx="268">
                  <c:v>4494</c:v>
                </c:pt>
                <c:pt idx="269">
                  <c:v>4494</c:v>
                </c:pt>
                <c:pt idx="270">
                  <c:v>4494</c:v>
                </c:pt>
                <c:pt idx="271">
                  <c:v>4494</c:v>
                </c:pt>
                <c:pt idx="272">
                  <c:v>4494</c:v>
                </c:pt>
                <c:pt idx="273">
                  <c:v>4494</c:v>
                </c:pt>
                <c:pt idx="274">
                  <c:v>4494</c:v>
                </c:pt>
                <c:pt idx="275">
                  <c:v>4494</c:v>
                </c:pt>
                <c:pt idx="276">
                  <c:v>4494</c:v>
                </c:pt>
                <c:pt idx="277">
                  <c:v>4494</c:v>
                </c:pt>
                <c:pt idx="278">
                  <c:v>4494</c:v>
                </c:pt>
                <c:pt idx="279">
                  <c:v>4494</c:v>
                </c:pt>
                <c:pt idx="280">
                  <c:v>4494</c:v>
                </c:pt>
                <c:pt idx="281">
                  <c:v>4494</c:v>
                </c:pt>
                <c:pt idx="282">
                  <c:v>4494</c:v>
                </c:pt>
                <c:pt idx="283">
                  <c:v>4494</c:v>
                </c:pt>
                <c:pt idx="284">
                  <c:v>4494</c:v>
                </c:pt>
                <c:pt idx="285">
                  <c:v>4494</c:v>
                </c:pt>
                <c:pt idx="286">
                  <c:v>4494</c:v>
                </c:pt>
                <c:pt idx="287">
                  <c:v>4494</c:v>
                </c:pt>
                <c:pt idx="288">
                  <c:v>4494</c:v>
                </c:pt>
                <c:pt idx="289">
                  <c:v>4494</c:v>
                </c:pt>
                <c:pt idx="290">
                  <c:v>4494</c:v>
                </c:pt>
                <c:pt idx="291">
                  <c:v>4494</c:v>
                </c:pt>
                <c:pt idx="292">
                  <c:v>4494</c:v>
                </c:pt>
                <c:pt idx="293">
                  <c:v>4494</c:v>
                </c:pt>
                <c:pt idx="294">
                  <c:v>4494</c:v>
                </c:pt>
                <c:pt idx="295">
                  <c:v>4494</c:v>
                </c:pt>
                <c:pt idx="296">
                  <c:v>4494</c:v>
                </c:pt>
                <c:pt idx="297">
                  <c:v>4494</c:v>
                </c:pt>
                <c:pt idx="298">
                  <c:v>4494</c:v>
                </c:pt>
                <c:pt idx="299">
                  <c:v>4494</c:v>
                </c:pt>
                <c:pt idx="300">
                  <c:v>4494</c:v>
                </c:pt>
                <c:pt idx="301">
                  <c:v>4494</c:v>
                </c:pt>
                <c:pt idx="302">
                  <c:v>4494</c:v>
                </c:pt>
                <c:pt idx="303">
                  <c:v>4494</c:v>
                </c:pt>
                <c:pt idx="304">
                  <c:v>4494</c:v>
                </c:pt>
                <c:pt idx="305">
                  <c:v>4494</c:v>
                </c:pt>
                <c:pt idx="306">
                  <c:v>4494</c:v>
                </c:pt>
                <c:pt idx="307">
                  <c:v>4494</c:v>
                </c:pt>
                <c:pt idx="308">
                  <c:v>4494</c:v>
                </c:pt>
                <c:pt idx="309">
                  <c:v>4494</c:v>
                </c:pt>
                <c:pt idx="310">
                  <c:v>4494</c:v>
                </c:pt>
                <c:pt idx="311">
                  <c:v>4494</c:v>
                </c:pt>
                <c:pt idx="312">
                  <c:v>4494</c:v>
                </c:pt>
                <c:pt idx="313">
                  <c:v>4494</c:v>
                </c:pt>
                <c:pt idx="314">
                  <c:v>4494</c:v>
                </c:pt>
                <c:pt idx="315">
                  <c:v>4494</c:v>
                </c:pt>
                <c:pt idx="316">
                  <c:v>4494</c:v>
                </c:pt>
                <c:pt idx="317">
                  <c:v>4494</c:v>
                </c:pt>
                <c:pt idx="318">
                  <c:v>4494</c:v>
                </c:pt>
                <c:pt idx="319">
                  <c:v>4494</c:v>
                </c:pt>
                <c:pt idx="320">
                  <c:v>4494</c:v>
                </c:pt>
                <c:pt idx="321">
                  <c:v>4494</c:v>
                </c:pt>
                <c:pt idx="322">
                  <c:v>4494</c:v>
                </c:pt>
                <c:pt idx="323">
                  <c:v>4494</c:v>
                </c:pt>
                <c:pt idx="324">
                  <c:v>4494</c:v>
                </c:pt>
                <c:pt idx="325">
                  <c:v>4494</c:v>
                </c:pt>
                <c:pt idx="326">
                  <c:v>4494</c:v>
                </c:pt>
                <c:pt idx="327">
                  <c:v>4494</c:v>
                </c:pt>
                <c:pt idx="328">
                  <c:v>4494</c:v>
                </c:pt>
                <c:pt idx="329">
                  <c:v>4494</c:v>
                </c:pt>
                <c:pt idx="330">
                  <c:v>4494</c:v>
                </c:pt>
                <c:pt idx="331">
                  <c:v>4494</c:v>
                </c:pt>
                <c:pt idx="332">
                  <c:v>4494</c:v>
                </c:pt>
                <c:pt idx="333">
                  <c:v>4494</c:v>
                </c:pt>
                <c:pt idx="334">
                  <c:v>4494</c:v>
                </c:pt>
                <c:pt idx="335">
                  <c:v>4494</c:v>
                </c:pt>
                <c:pt idx="336">
                  <c:v>4494</c:v>
                </c:pt>
                <c:pt idx="337">
                  <c:v>4494</c:v>
                </c:pt>
                <c:pt idx="338">
                  <c:v>4494</c:v>
                </c:pt>
                <c:pt idx="339">
                  <c:v>4494</c:v>
                </c:pt>
                <c:pt idx="340">
                  <c:v>4494</c:v>
                </c:pt>
                <c:pt idx="341">
                  <c:v>4494</c:v>
                </c:pt>
                <c:pt idx="342">
                  <c:v>4494</c:v>
                </c:pt>
                <c:pt idx="343">
                  <c:v>4494</c:v>
                </c:pt>
                <c:pt idx="344">
                  <c:v>4494</c:v>
                </c:pt>
                <c:pt idx="345">
                  <c:v>4494</c:v>
                </c:pt>
                <c:pt idx="346">
                  <c:v>4494</c:v>
                </c:pt>
                <c:pt idx="347">
                  <c:v>4494</c:v>
                </c:pt>
                <c:pt idx="348">
                  <c:v>4494</c:v>
                </c:pt>
                <c:pt idx="349">
                  <c:v>4494</c:v>
                </c:pt>
                <c:pt idx="350">
                  <c:v>4494</c:v>
                </c:pt>
                <c:pt idx="351">
                  <c:v>4494</c:v>
                </c:pt>
                <c:pt idx="352">
                  <c:v>4494</c:v>
                </c:pt>
                <c:pt idx="353">
                  <c:v>4494</c:v>
                </c:pt>
                <c:pt idx="354">
                  <c:v>4494</c:v>
                </c:pt>
                <c:pt idx="355">
                  <c:v>4494</c:v>
                </c:pt>
                <c:pt idx="356">
                  <c:v>4494</c:v>
                </c:pt>
                <c:pt idx="357">
                  <c:v>4494</c:v>
                </c:pt>
                <c:pt idx="358">
                  <c:v>4494</c:v>
                </c:pt>
                <c:pt idx="359">
                  <c:v>4494</c:v>
                </c:pt>
                <c:pt idx="360">
                  <c:v>4494</c:v>
                </c:pt>
                <c:pt idx="361">
                  <c:v>4494</c:v>
                </c:pt>
                <c:pt idx="362">
                  <c:v>4494</c:v>
                </c:pt>
                <c:pt idx="363">
                  <c:v>4494</c:v>
                </c:pt>
                <c:pt idx="364">
                  <c:v>4494</c:v>
                </c:pt>
                <c:pt idx="365">
                  <c:v>4494</c:v>
                </c:pt>
                <c:pt idx="366">
                  <c:v>4494</c:v>
                </c:pt>
                <c:pt idx="367">
                  <c:v>4494</c:v>
                </c:pt>
                <c:pt idx="368">
                  <c:v>4494</c:v>
                </c:pt>
                <c:pt idx="369">
                  <c:v>4494</c:v>
                </c:pt>
                <c:pt idx="370">
                  <c:v>4494</c:v>
                </c:pt>
                <c:pt idx="371">
                  <c:v>4494</c:v>
                </c:pt>
                <c:pt idx="372">
                  <c:v>4494</c:v>
                </c:pt>
                <c:pt idx="373">
                  <c:v>4494</c:v>
                </c:pt>
                <c:pt idx="374">
                  <c:v>4494</c:v>
                </c:pt>
                <c:pt idx="375">
                  <c:v>4494</c:v>
                </c:pt>
                <c:pt idx="376">
                  <c:v>4494</c:v>
                </c:pt>
                <c:pt idx="377">
                  <c:v>4494</c:v>
                </c:pt>
                <c:pt idx="378">
                  <c:v>4494</c:v>
                </c:pt>
                <c:pt idx="379">
                  <c:v>4494</c:v>
                </c:pt>
                <c:pt idx="380">
                  <c:v>4494</c:v>
                </c:pt>
                <c:pt idx="381">
                  <c:v>4494</c:v>
                </c:pt>
                <c:pt idx="382">
                  <c:v>4494</c:v>
                </c:pt>
                <c:pt idx="383">
                  <c:v>4494</c:v>
                </c:pt>
                <c:pt idx="384">
                  <c:v>4494</c:v>
                </c:pt>
                <c:pt idx="385">
                  <c:v>4494</c:v>
                </c:pt>
                <c:pt idx="386">
                  <c:v>4494</c:v>
                </c:pt>
                <c:pt idx="387">
                  <c:v>4494</c:v>
                </c:pt>
                <c:pt idx="388">
                  <c:v>4494</c:v>
                </c:pt>
                <c:pt idx="389">
                  <c:v>4494</c:v>
                </c:pt>
                <c:pt idx="390">
                  <c:v>4494</c:v>
                </c:pt>
                <c:pt idx="391">
                  <c:v>4494</c:v>
                </c:pt>
                <c:pt idx="392">
                  <c:v>4494</c:v>
                </c:pt>
                <c:pt idx="393">
                  <c:v>4494</c:v>
                </c:pt>
                <c:pt idx="394">
                  <c:v>4494</c:v>
                </c:pt>
                <c:pt idx="395">
                  <c:v>4494</c:v>
                </c:pt>
                <c:pt idx="396">
                  <c:v>4494</c:v>
                </c:pt>
                <c:pt idx="397">
                  <c:v>4494</c:v>
                </c:pt>
                <c:pt idx="398">
                  <c:v>4494</c:v>
                </c:pt>
                <c:pt idx="399">
                  <c:v>4494</c:v>
                </c:pt>
                <c:pt idx="400">
                  <c:v>4494</c:v>
                </c:pt>
                <c:pt idx="401">
                  <c:v>4494</c:v>
                </c:pt>
                <c:pt idx="402">
                  <c:v>4494</c:v>
                </c:pt>
                <c:pt idx="403">
                  <c:v>4494</c:v>
                </c:pt>
                <c:pt idx="404">
                  <c:v>4494</c:v>
                </c:pt>
                <c:pt idx="405">
                  <c:v>4494</c:v>
                </c:pt>
                <c:pt idx="406">
                  <c:v>4494</c:v>
                </c:pt>
                <c:pt idx="407">
                  <c:v>4494</c:v>
                </c:pt>
                <c:pt idx="408">
                  <c:v>4494</c:v>
                </c:pt>
                <c:pt idx="409">
                  <c:v>4494</c:v>
                </c:pt>
                <c:pt idx="410">
                  <c:v>4494</c:v>
                </c:pt>
                <c:pt idx="411">
                  <c:v>4494</c:v>
                </c:pt>
                <c:pt idx="412">
                  <c:v>4494</c:v>
                </c:pt>
                <c:pt idx="413">
                  <c:v>4494</c:v>
                </c:pt>
                <c:pt idx="414">
                  <c:v>4494</c:v>
                </c:pt>
                <c:pt idx="415">
                  <c:v>4494</c:v>
                </c:pt>
                <c:pt idx="416">
                  <c:v>4494</c:v>
                </c:pt>
                <c:pt idx="417">
                  <c:v>4494</c:v>
                </c:pt>
                <c:pt idx="418">
                  <c:v>4494</c:v>
                </c:pt>
                <c:pt idx="419">
                  <c:v>4494</c:v>
                </c:pt>
                <c:pt idx="420">
                  <c:v>4494</c:v>
                </c:pt>
                <c:pt idx="421">
                  <c:v>4494</c:v>
                </c:pt>
                <c:pt idx="422">
                  <c:v>4494</c:v>
                </c:pt>
                <c:pt idx="423">
                  <c:v>4494</c:v>
                </c:pt>
                <c:pt idx="424">
                  <c:v>4494</c:v>
                </c:pt>
                <c:pt idx="425">
                  <c:v>4494</c:v>
                </c:pt>
                <c:pt idx="426">
                  <c:v>4494</c:v>
                </c:pt>
                <c:pt idx="427">
                  <c:v>4494</c:v>
                </c:pt>
                <c:pt idx="428">
                  <c:v>4494</c:v>
                </c:pt>
                <c:pt idx="429">
                  <c:v>4494</c:v>
                </c:pt>
                <c:pt idx="430">
                  <c:v>4494</c:v>
                </c:pt>
                <c:pt idx="431">
                  <c:v>4494</c:v>
                </c:pt>
                <c:pt idx="432">
                  <c:v>4494</c:v>
                </c:pt>
                <c:pt idx="433">
                  <c:v>4494</c:v>
                </c:pt>
                <c:pt idx="434">
                  <c:v>4494</c:v>
                </c:pt>
                <c:pt idx="435">
                  <c:v>4494</c:v>
                </c:pt>
                <c:pt idx="436">
                  <c:v>4494</c:v>
                </c:pt>
                <c:pt idx="437">
                  <c:v>4494</c:v>
                </c:pt>
                <c:pt idx="438">
                  <c:v>4494</c:v>
                </c:pt>
                <c:pt idx="439">
                  <c:v>4494</c:v>
                </c:pt>
                <c:pt idx="440">
                  <c:v>4494</c:v>
                </c:pt>
                <c:pt idx="441">
                  <c:v>4494</c:v>
                </c:pt>
                <c:pt idx="442">
                  <c:v>4494</c:v>
                </c:pt>
                <c:pt idx="443">
                  <c:v>4494</c:v>
                </c:pt>
                <c:pt idx="444">
                  <c:v>4494</c:v>
                </c:pt>
                <c:pt idx="445">
                  <c:v>4494</c:v>
                </c:pt>
                <c:pt idx="446">
                  <c:v>4494</c:v>
                </c:pt>
                <c:pt idx="447">
                  <c:v>4494</c:v>
                </c:pt>
                <c:pt idx="448">
                  <c:v>4494</c:v>
                </c:pt>
                <c:pt idx="449">
                  <c:v>4494</c:v>
                </c:pt>
                <c:pt idx="450">
                  <c:v>4494</c:v>
                </c:pt>
                <c:pt idx="451">
                  <c:v>4494</c:v>
                </c:pt>
                <c:pt idx="452">
                  <c:v>4494</c:v>
                </c:pt>
                <c:pt idx="453">
                  <c:v>4494</c:v>
                </c:pt>
                <c:pt idx="454">
                  <c:v>4494</c:v>
                </c:pt>
                <c:pt idx="455">
                  <c:v>4494</c:v>
                </c:pt>
                <c:pt idx="456">
                  <c:v>4494</c:v>
                </c:pt>
                <c:pt idx="457">
                  <c:v>4494</c:v>
                </c:pt>
                <c:pt idx="458">
                  <c:v>4494</c:v>
                </c:pt>
                <c:pt idx="459">
                  <c:v>4494</c:v>
                </c:pt>
                <c:pt idx="460">
                  <c:v>4494</c:v>
                </c:pt>
                <c:pt idx="461">
                  <c:v>4494</c:v>
                </c:pt>
                <c:pt idx="462">
                  <c:v>4494</c:v>
                </c:pt>
                <c:pt idx="463">
                  <c:v>4494</c:v>
                </c:pt>
                <c:pt idx="464">
                  <c:v>4494</c:v>
                </c:pt>
                <c:pt idx="465">
                  <c:v>4494</c:v>
                </c:pt>
                <c:pt idx="466">
                  <c:v>4494</c:v>
                </c:pt>
                <c:pt idx="467">
                  <c:v>4494</c:v>
                </c:pt>
                <c:pt idx="468">
                  <c:v>4494</c:v>
                </c:pt>
                <c:pt idx="469">
                  <c:v>4494</c:v>
                </c:pt>
                <c:pt idx="470">
                  <c:v>4494</c:v>
                </c:pt>
                <c:pt idx="471">
                  <c:v>4494</c:v>
                </c:pt>
                <c:pt idx="472">
                  <c:v>4494</c:v>
                </c:pt>
                <c:pt idx="473">
                  <c:v>4494</c:v>
                </c:pt>
                <c:pt idx="474">
                  <c:v>4494</c:v>
                </c:pt>
                <c:pt idx="475">
                  <c:v>4494</c:v>
                </c:pt>
                <c:pt idx="476">
                  <c:v>4494</c:v>
                </c:pt>
                <c:pt idx="477">
                  <c:v>4494</c:v>
                </c:pt>
                <c:pt idx="478">
                  <c:v>4494</c:v>
                </c:pt>
                <c:pt idx="479">
                  <c:v>4494</c:v>
                </c:pt>
                <c:pt idx="480">
                  <c:v>4494</c:v>
                </c:pt>
                <c:pt idx="481">
                  <c:v>4494</c:v>
                </c:pt>
                <c:pt idx="482">
                  <c:v>4494</c:v>
                </c:pt>
                <c:pt idx="483">
                  <c:v>4494</c:v>
                </c:pt>
                <c:pt idx="484">
                  <c:v>4494</c:v>
                </c:pt>
                <c:pt idx="485">
                  <c:v>4494</c:v>
                </c:pt>
                <c:pt idx="486">
                  <c:v>4494</c:v>
                </c:pt>
                <c:pt idx="487">
                  <c:v>4494</c:v>
                </c:pt>
                <c:pt idx="488">
                  <c:v>4494</c:v>
                </c:pt>
                <c:pt idx="489">
                  <c:v>4494</c:v>
                </c:pt>
                <c:pt idx="490">
                  <c:v>4494</c:v>
                </c:pt>
                <c:pt idx="491">
                  <c:v>4494</c:v>
                </c:pt>
                <c:pt idx="492">
                  <c:v>4494</c:v>
                </c:pt>
                <c:pt idx="493">
                  <c:v>4494</c:v>
                </c:pt>
                <c:pt idx="494">
                  <c:v>4494</c:v>
                </c:pt>
                <c:pt idx="495">
                  <c:v>4494</c:v>
                </c:pt>
                <c:pt idx="496">
                  <c:v>4494</c:v>
                </c:pt>
                <c:pt idx="497">
                  <c:v>4494</c:v>
                </c:pt>
                <c:pt idx="498">
                  <c:v>4494</c:v>
                </c:pt>
                <c:pt idx="499">
                  <c:v>4494</c:v>
                </c:pt>
                <c:pt idx="500">
                  <c:v>4494</c:v>
                </c:pt>
                <c:pt idx="501">
                  <c:v>4494</c:v>
                </c:pt>
                <c:pt idx="502">
                  <c:v>4494</c:v>
                </c:pt>
                <c:pt idx="503">
                  <c:v>4494</c:v>
                </c:pt>
                <c:pt idx="504">
                  <c:v>4494</c:v>
                </c:pt>
                <c:pt idx="505">
                  <c:v>4494</c:v>
                </c:pt>
                <c:pt idx="506">
                  <c:v>4494</c:v>
                </c:pt>
                <c:pt idx="507">
                  <c:v>4494</c:v>
                </c:pt>
                <c:pt idx="508">
                  <c:v>4494</c:v>
                </c:pt>
                <c:pt idx="509">
                  <c:v>4494</c:v>
                </c:pt>
                <c:pt idx="510">
                  <c:v>4494</c:v>
                </c:pt>
                <c:pt idx="511">
                  <c:v>4494</c:v>
                </c:pt>
                <c:pt idx="512">
                  <c:v>4494</c:v>
                </c:pt>
                <c:pt idx="513">
                  <c:v>4494</c:v>
                </c:pt>
                <c:pt idx="514">
                  <c:v>4494</c:v>
                </c:pt>
                <c:pt idx="515">
                  <c:v>4494</c:v>
                </c:pt>
                <c:pt idx="516">
                  <c:v>4494</c:v>
                </c:pt>
                <c:pt idx="517">
                  <c:v>4494</c:v>
                </c:pt>
                <c:pt idx="518">
                  <c:v>4494</c:v>
                </c:pt>
                <c:pt idx="519">
                  <c:v>4494</c:v>
                </c:pt>
                <c:pt idx="520">
                  <c:v>4494</c:v>
                </c:pt>
                <c:pt idx="521">
                  <c:v>4494</c:v>
                </c:pt>
                <c:pt idx="522">
                  <c:v>4494</c:v>
                </c:pt>
                <c:pt idx="523">
                  <c:v>4494</c:v>
                </c:pt>
                <c:pt idx="524">
                  <c:v>4494</c:v>
                </c:pt>
                <c:pt idx="525">
                  <c:v>4494</c:v>
                </c:pt>
                <c:pt idx="526">
                  <c:v>4494</c:v>
                </c:pt>
                <c:pt idx="527">
                  <c:v>4494</c:v>
                </c:pt>
                <c:pt idx="528">
                  <c:v>4494</c:v>
                </c:pt>
                <c:pt idx="529">
                  <c:v>4494</c:v>
                </c:pt>
                <c:pt idx="530">
                  <c:v>4494</c:v>
                </c:pt>
                <c:pt idx="531">
                  <c:v>4494</c:v>
                </c:pt>
                <c:pt idx="532">
                  <c:v>4494</c:v>
                </c:pt>
                <c:pt idx="533">
                  <c:v>4494</c:v>
                </c:pt>
                <c:pt idx="534">
                  <c:v>4494</c:v>
                </c:pt>
                <c:pt idx="535">
                  <c:v>4494</c:v>
                </c:pt>
                <c:pt idx="536">
                  <c:v>4494</c:v>
                </c:pt>
                <c:pt idx="537">
                  <c:v>4494</c:v>
                </c:pt>
                <c:pt idx="538">
                  <c:v>4494</c:v>
                </c:pt>
                <c:pt idx="539">
                  <c:v>4494</c:v>
                </c:pt>
                <c:pt idx="540">
                  <c:v>4494</c:v>
                </c:pt>
                <c:pt idx="541">
                  <c:v>4494</c:v>
                </c:pt>
                <c:pt idx="542">
                  <c:v>4494</c:v>
                </c:pt>
                <c:pt idx="543">
                  <c:v>4494</c:v>
                </c:pt>
                <c:pt idx="544">
                  <c:v>4494</c:v>
                </c:pt>
                <c:pt idx="545">
                  <c:v>4494</c:v>
                </c:pt>
                <c:pt idx="546">
                  <c:v>4494</c:v>
                </c:pt>
                <c:pt idx="547">
                  <c:v>4494</c:v>
                </c:pt>
                <c:pt idx="548">
                  <c:v>4494</c:v>
                </c:pt>
                <c:pt idx="549">
                  <c:v>4494</c:v>
                </c:pt>
                <c:pt idx="550">
                  <c:v>4494</c:v>
                </c:pt>
                <c:pt idx="551">
                  <c:v>4494</c:v>
                </c:pt>
                <c:pt idx="552">
                  <c:v>4494</c:v>
                </c:pt>
                <c:pt idx="553">
                  <c:v>4494</c:v>
                </c:pt>
                <c:pt idx="554">
                  <c:v>4494</c:v>
                </c:pt>
                <c:pt idx="555">
                  <c:v>4494</c:v>
                </c:pt>
                <c:pt idx="556">
                  <c:v>4494</c:v>
                </c:pt>
                <c:pt idx="557">
                  <c:v>4494</c:v>
                </c:pt>
                <c:pt idx="558">
                  <c:v>4494</c:v>
                </c:pt>
                <c:pt idx="559">
                  <c:v>4494</c:v>
                </c:pt>
                <c:pt idx="560">
                  <c:v>4494</c:v>
                </c:pt>
                <c:pt idx="561">
                  <c:v>4494</c:v>
                </c:pt>
                <c:pt idx="562">
                  <c:v>4494</c:v>
                </c:pt>
                <c:pt idx="563">
                  <c:v>4494</c:v>
                </c:pt>
                <c:pt idx="564">
                  <c:v>4494</c:v>
                </c:pt>
                <c:pt idx="565">
                  <c:v>4494</c:v>
                </c:pt>
                <c:pt idx="566">
                  <c:v>4494</c:v>
                </c:pt>
                <c:pt idx="567">
                  <c:v>4494</c:v>
                </c:pt>
                <c:pt idx="568">
                  <c:v>4494</c:v>
                </c:pt>
                <c:pt idx="569">
                  <c:v>4494</c:v>
                </c:pt>
                <c:pt idx="570">
                  <c:v>4494</c:v>
                </c:pt>
                <c:pt idx="571">
                  <c:v>4494</c:v>
                </c:pt>
                <c:pt idx="572">
                  <c:v>4494</c:v>
                </c:pt>
                <c:pt idx="573">
                  <c:v>4494</c:v>
                </c:pt>
                <c:pt idx="574">
                  <c:v>4494</c:v>
                </c:pt>
                <c:pt idx="575">
                  <c:v>4494</c:v>
                </c:pt>
                <c:pt idx="576">
                  <c:v>4494</c:v>
                </c:pt>
                <c:pt idx="577">
                  <c:v>4494</c:v>
                </c:pt>
                <c:pt idx="578">
                  <c:v>4494</c:v>
                </c:pt>
                <c:pt idx="579">
                  <c:v>4494</c:v>
                </c:pt>
                <c:pt idx="580">
                  <c:v>4494</c:v>
                </c:pt>
                <c:pt idx="581">
                  <c:v>4494</c:v>
                </c:pt>
                <c:pt idx="582">
                  <c:v>4494</c:v>
                </c:pt>
                <c:pt idx="583">
                  <c:v>4494</c:v>
                </c:pt>
                <c:pt idx="584">
                  <c:v>4494</c:v>
                </c:pt>
                <c:pt idx="585">
                  <c:v>4494</c:v>
                </c:pt>
                <c:pt idx="586">
                  <c:v>4494</c:v>
                </c:pt>
                <c:pt idx="587">
                  <c:v>4494</c:v>
                </c:pt>
                <c:pt idx="588">
                  <c:v>4494</c:v>
                </c:pt>
                <c:pt idx="589">
                  <c:v>4494</c:v>
                </c:pt>
                <c:pt idx="590">
                  <c:v>4494</c:v>
                </c:pt>
                <c:pt idx="591">
                  <c:v>4494</c:v>
                </c:pt>
                <c:pt idx="592">
                  <c:v>4494</c:v>
                </c:pt>
                <c:pt idx="593">
                  <c:v>4494</c:v>
                </c:pt>
                <c:pt idx="594">
                  <c:v>4494</c:v>
                </c:pt>
                <c:pt idx="595">
                  <c:v>4494</c:v>
                </c:pt>
                <c:pt idx="596">
                  <c:v>4494</c:v>
                </c:pt>
                <c:pt idx="597">
                  <c:v>4494</c:v>
                </c:pt>
                <c:pt idx="598">
                  <c:v>4494</c:v>
                </c:pt>
                <c:pt idx="599">
                  <c:v>4494</c:v>
                </c:pt>
                <c:pt idx="600">
                  <c:v>4494</c:v>
                </c:pt>
                <c:pt idx="601">
                  <c:v>4494</c:v>
                </c:pt>
                <c:pt idx="602">
                  <c:v>4494</c:v>
                </c:pt>
                <c:pt idx="603">
                  <c:v>4494</c:v>
                </c:pt>
                <c:pt idx="604">
                  <c:v>4494</c:v>
                </c:pt>
                <c:pt idx="605">
                  <c:v>4494</c:v>
                </c:pt>
                <c:pt idx="606">
                  <c:v>4494</c:v>
                </c:pt>
                <c:pt idx="607">
                  <c:v>4494</c:v>
                </c:pt>
                <c:pt idx="608">
                  <c:v>4494</c:v>
                </c:pt>
                <c:pt idx="609">
                  <c:v>4494</c:v>
                </c:pt>
                <c:pt idx="610">
                  <c:v>4494</c:v>
                </c:pt>
                <c:pt idx="611">
                  <c:v>4494</c:v>
                </c:pt>
                <c:pt idx="612">
                  <c:v>4494</c:v>
                </c:pt>
                <c:pt idx="613">
                  <c:v>4494</c:v>
                </c:pt>
                <c:pt idx="614">
                  <c:v>4494</c:v>
                </c:pt>
                <c:pt idx="615">
                  <c:v>4494</c:v>
                </c:pt>
                <c:pt idx="616">
                  <c:v>4494</c:v>
                </c:pt>
                <c:pt idx="617">
                  <c:v>4494</c:v>
                </c:pt>
                <c:pt idx="618">
                  <c:v>4494</c:v>
                </c:pt>
                <c:pt idx="619">
                  <c:v>4494</c:v>
                </c:pt>
                <c:pt idx="620">
                  <c:v>4494</c:v>
                </c:pt>
                <c:pt idx="621">
                  <c:v>4494</c:v>
                </c:pt>
                <c:pt idx="622">
                  <c:v>4494</c:v>
                </c:pt>
                <c:pt idx="623">
                  <c:v>4494</c:v>
                </c:pt>
                <c:pt idx="624">
                  <c:v>4494</c:v>
                </c:pt>
                <c:pt idx="625">
                  <c:v>4494</c:v>
                </c:pt>
                <c:pt idx="626">
                  <c:v>4494</c:v>
                </c:pt>
                <c:pt idx="627">
                  <c:v>4494</c:v>
                </c:pt>
                <c:pt idx="628">
                  <c:v>4494</c:v>
                </c:pt>
                <c:pt idx="629">
                  <c:v>4494</c:v>
                </c:pt>
                <c:pt idx="630">
                  <c:v>4494</c:v>
                </c:pt>
                <c:pt idx="631">
                  <c:v>4494</c:v>
                </c:pt>
                <c:pt idx="632">
                  <c:v>4494</c:v>
                </c:pt>
                <c:pt idx="633">
                  <c:v>4494</c:v>
                </c:pt>
                <c:pt idx="634">
                  <c:v>4494</c:v>
                </c:pt>
                <c:pt idx="635">
                  <c:v>4494</c:v>
                </c:pt>
                <c:pt idx="636">
                  <c:v>4494</c:v>
                </c:pt>
                <c:pt idx="637">
                  <c:v>4494</c:v>
                </c:pt>
                <c:pt idx="638">
                  <c:v>4494</c:v>
                </c:pt>
                <c:pt idx="639">
                  <c:v>4494</c:v>
                </c:pt>
                <c:pt idx="640">
                  <c:v>4494</c:v>
                </c:pt>
                <c:pt idx="641">
                  <c:v>4494</c:v>
                </c:pt>
                <c:pt idx="642">
                  <c:v>4494</c:v>
                </c:pt>
                <c:pt idx="643">
                  <c:v>4494</c:v>
                </c:pt>
                <c:pt idx="644">
                  <c:v>4494</c:v>
                </c:pt>
                <c:pt idx="645">
                  <c:v>4494</c:v>
                </c:pt>
                <c:pt idx="646">
                  <c:v>4494</c:v>
                </c:pt>
                <c:pt idx="647">
                  <c:v>4494</c:v>
                </c:pt>
                <c:pt idx="648">
                  <c:v>4494</c:v>
                </c:pt>
                <c:pt idx="649">
                  <c:v>4494</c:v>
                </c:pt>
                <c:pt idx="650">
                  <c:v>4494</c:v>
                </c:pt>
                <c:pt idx="651">
                  <c:v>4494</c:v>
                </c:pt>
                <c:pt idx="652">
                  <c:v>4494</c:v>
                </c:pt>
                <c:pt idx="653">
                  <c:v>4494</c:v>
                </c:pt>
                <c:pt idx="654">
                  <c:v>4494</c:v>
                </c:pt>
                <c:pt idx="655">
                  <c:v>4494</c:v>
                </c:pt>
                <c:pt idx="656">
                  <c:v>4494</c:v>
                </c:pt>
                <c:pt idx="657">
                  <c:v>4494</c:v>
                </c:pt>
                <c:pt idx="658">
                  <c:v>4494</c:v>
                </c:pt>
                <c:pt idx="659">
                  <c:v>4494</c:v>
                </c:pt>
                <c:pt idx="660">
                  <c:v>4494</c:v>
                </c:pt>
                <c:pt idx="661">
                  <c:v>4494</c:v>
                </c:pt>
                <c:pt idx="662">
                  <c:v>4494</c:v>
                </c:pt>
                <c:pt idx="663">
                  <c:v>4494</c:v>
                </c:pt>
                <c:pt idx="664">
                  <c:v>4494</c:v>
                </c:pt>
                <c:pt idx="665">
                  <c:v>4494</c:v>
                </c:pt>
                <c:pt idx="666">
                  <c:v>4494</c:v>
                </c:pt>
                <c:pt idx="667">
                  <c:v>4494</c:v>
                </c:pt>
                <c:pt idx="668">
                  <c:v>4494</c:v>
                </c:pt>
                <c:pt idx="669">
                  <c:v>4494</c:v>
                </c:pt>
                <c:pt idx="670">
                  <c:v>4494</c:v>
                </c:pt>
                <c:pt idx="671">
                  <c:v>4494</c:v>
                </c:pt>
                <c:pt idx="672">
                  <c:v>4494</c:v>
                </c:pt>
                <c:pt idx="673">
                  <c:v>4494</c:v>
                </c:pt>
                <c:pt idx="674">
                  <c:v>4494</c:v>
                </c:pt>
                <c:pt idx="675">
                  <c:v>4494</c:v>
                </c:pt>
                <c:pt idx="676">
                  <c:v>4494</c:v>
                </c:pt>
                <c:pt idx="677">
                  <c:v>4494</c:v>
                </c:pt>
                <c:pt idx="678">
                  <c:v>4494</c:v>
                </c:pt>
                <c:pt idx="679">
                  <c:v>4494</c:v>
                </c:pt>
                <c:pt idx="680">
                  <c:v>4494</c:v>
                </c:pt>
                <c:pt idx="681">
                  <c:v>4494</c:v>
                </c:pt>
                <c:pt idx="682">
                  <c:v>4494</c:v>
                </c:pt>
                <c:pt idx="683">
                  <c:v>4494</c:v>
                </c:pt>
                <c:pt idx="684">
                  <c:v>4494</c:v>
                </c:pt>
                <c:pt idx="685">
                  <c:v>4494</c:v>
                </c:pt>
                <c:pt idx="686">
                  <c:v>4494</c:v>
                </c:pt>
                <c:pt idx="687">
                  <c:v>4494</c:v>
                </c:pt>
                <c:pt idx="688">
                  <c:v>4494</c:v>
                </c:pt>
                <c:pt idx="689">
                  <c:v>4494</c:v>
                </c:pt>
                <c:pt idx="690">
                  <c:v>4494</c:v>
                </c:pt>
                <c:pt idx="691">
                  <c:v>4494</c:v>
                </c:pt>
                <c:pt idx="692">
                  <c:v>4494</c:v>
                </c:pt>
                <c:pt idx="693">
                  <c:v>4494</c:v>
                </c:pt>
                <c:pt idx="694">
                  <c:v>4494</c:v>
                </c:pt>
                <c:pt idx="695">
                  <c:v>4494</c:v>
                </c:pt>
                <c:pt idx="696">
                  <c:v>4494</c:v>
                </c:pt>
                <c:pt idx="697">
                  <c:v>4494</c:v>
                </c:pt>
                <c:pt idx="698">
                  <c:v>4494</c:v>
                </c:pt>
                <c:pt idx="699">
                  <c:v>4494</c:v>
                </c:pt>
                <c:pt idx="700">
                  <c:v>4494</c:v>
                </c:pt>
                <c:pt idx="701">
                  <c:v>4494</c:v>
                </c:pt>
                <c:pt idx="702">
                  <c:v>4494</c:v>
                </c:pt>
                <c:pt idx="703">
                  <c:v>4494</c:v>
                </c:pt>
                <c:pt idx="704">
                  <c:v>4494</c:v>
                </c:pt>
                <c:pt idx="705">
                  <c:v>4494</c:v>
                </c:pt>
                <c:pt idx="706">
                  <c:v>4494</c:v>
                </c:pt>
                <c:pt idx="707">
                  <c:v>4494</c:v>
                </c:pt>
                <c:pt idx="708">
                  <c:v>4494</c:v>
                </c:pt>
                <c:pt idx="709">
                  <c:v>4494</c:v>
                </c:pt>
                <c:pt idx="710">
                  <c:v>4494</c:v>
                </c:pt>
                <c:pt idx="711">
                  <c:v>4494</c:v>
                </c:pt>
                <c:pt idx="712">
                  <c:v>4494</c:v>
                </c:pt>
                <c:pt idx="713">
                  <c:v>4494</c:v>
                </c:pt>
                <c:pt idx="714">
                  <c:v>4494</c:v>
                </c:pt>
                <c:pt idx="715">
                  <c:v>4494</c:v>
                </c:pt>
                <c:pt idx="716">
                  <c:v>4494</c:v>
                </c:pt>
                <c:pt idx="717">
                  <c:v>4494</c:v>
                </c:pt>
                <c:pt idx="718">
                  <c:v>4494</c:v>
                </c:pt>
                <c:pt idx="719">
                  <c:v>4494</c:v>
                </c:pt>
                <c:pt idx="720">
                  <c:v>4494</c:v>
                </c:pt>
                <c:pt idx="721">
                  <c:v>4494</c:v>
                </c:pt>
                <c:pt idx="722">
                  <c:v>4494</c:v>
                </c:pt>
                <c:pt idx="723">
                  <c:v>4494</c:v>
                </c:pt>
                <c:pt idx="724">
                  <c:v>4494</c:v>
                </c:pt>
                <c:pt idx="725">
                  <c:v>4494</c:v>
                </c:pt>
                <c:pt idx="726">
                  <c:v>4494</c:v>
                </c:pt>
                <c:pt idx="727">
                  <c:v>4494</c:v>
                </c:pt>
                <c:pt idx="728">
                  <c:v>4494</c:v>
                </c:pt>
                <c:pt idx="729">
                  <c:v>4494</c:v>
                </c:pt>
                <c:pt idx="730">
                  <c:v>4494</c:v>
                </c:pt>
                <c:pt idx="731">
                  <c:v>4494</c:v>
                </c:pt>
                <c:pt idx="732">
                  <c:v>4494</c:v>
                </c:pt>
                <c:pt idx="733">
                  <c:v>4494</c:v>
                </c:pt>
                <c:pt idx="734">
                  <c:v>4494</c:v>
                </c:pt>
                <c:pt idx="735">
                  <c:v>4494</c:v>
                </c:pt>
                <c:pt idx="736">
                  <c:v>4494</c:v>
                </c:pt>
                <c:pt idx="737">
                  <c:v>4494</c:v>
                </c:pt>
                <c:pt idx="738">
                  <c:v>4494</c:v>
                </c:pt>
                <c:pt idx="739">
                  <c:v>4494</c:v>
                </c:pt>
                <c:pt idx="740">
                  <c:v>4494</c:v>
                </c:pt>
                <c:pt idx="741">
                  <c:v>4494</c:v>
                </c:pt>
                <c:pt idx="742">
                  <c:v>4494</c:v>
                </c:pt>
                <c:pt idx="743">
                  <c:v>4494</c:v>
                </c:pt>
                <c:pt idx="744">
                  <c:v>4494</c:v>
                </c:pt>
                <c:pt idx="745">
                  <c:v>4494</c:v>
                </c:pt>
                <c:pt idx="746">
                  <c:v>4494</c:v>
                </c:pt>
                <c:pt idx="747">
                  <c:v>4494</c:v>
                </c:pt>
                <c:pt idx="748">
                  <c:v>4494</c:v>
                </c:pt>
                <c:pt idx="749">
                  <c:v>4494</c:v>
                </c:pt>
                <c:pt idx="750">
                  <c:v>4494</c:v>
                </c:pt>
                <c:pt idx="751">
                  <c:v>4494</c:v>
                </c:pt>
                <c:pt idx="752">
                  <c:v>4494</c:v>
                </c:pt>
                <c:pt idx="753">
                  <c:v>4494</c:v>
                </c:pt>
                <c:pt idx="754">
                  <c:v>4494</c:v>
                </c:pt>
                <c:pt idx="755">
                  <c:v>4494</c:v>
                </c:pt>
                <c:pt idx="756">
                  <c:v>4494</c:v>
                </c:pt>
                <c:pt idx="757">
                  <c:v>4494</c:v>
                </c:pt>
                <c:pt idx="758">
                  <c:v>4494</c:v>
                </c:pt>
                <c:pt idx="759">
                  <c:v>4494</c:v>
                </c:pt>
                <c:pt idx="760">
                  <c:v>4494</c:v>
                </c:pt>
                <c:pt idx="761">
                  <c:v>4494</c:v>
                </c:pt>
                <c:pt idx="762">
                  <c:v>4494</c:v>
                </c:pt>
                <c:pt idx="763">
                  <c:v>4494</c:v>
                </c:pt>
                <c:pt idx="764">
                  <c:v>4494</c:v>
                </c:pt>
                <c:pt idx="765">
                  <c:v>4494</c:v>
                </c:pt>
                <c:pt idx="766">
                  <c:v>4494</c:v>
                </c:pt>
                <c:pt idx="767">
                  <c:v>4494</c:v>
                </c:pt>
                <c:pt idx="768">
                  <c:v>4494</c:v>
                </c:pt>
                <c:pt idx="769">
                  <c:v>4494</c:v>
                </c:pt>
                <c:pt idx="770">
                  <c:v>4494</c:v>
                </c:pt>
                <c:pt idx="771">
                  <c:v>4494</c:v>
                </c:pt>
                <c:pt idx="772">
                  <c:v>4494</c:v>
                </c:pt>
                <c:pt idx="773">
                  <c:v>4494</c:v>
                </c:pt>
                <c:pt idx="774">
                  <c:v>4494</c:v>
                </c:pt>
                <c:pt idx="775">
                  <c:v>4494</c:v>
                </c:pt>
                <c:pt idx="776">
                  <c:v>4494</c:v>
                </c:pt>
                <c:pt idx="777">
                  <c:v>4494</c:v>
                </c:pt>
                <c:pt idx="778">
                  <c:v>4494</c:v>
                </c:pt>
                <c:pt idx="779">
                  <c:v>4494</c:v>
                </c:pt>
                <c:pt idx="780">
                  <c:v>4494</c:v>
                </c:pt>
                <c:pt idx="781">
                  <c:v>4494</c:v>
                </c:pt>
                <c:pt idx="782">
                  <c:v>4494</c:v>
                </c:pt>
                <c:pt idx="783">
                  <c:v>4494</c:v>
                </c:pt>
                <c:pt idx="784">
                  <c:v>4494</c:v>
                </c:pt>
                <c:pt idx="785">
                  <c:v>4494</c:v>
                </c:pt>
                <c:pt idx="786">
                  <c:v>4494</c:v>
                </c:pt>
                <c:pt idx="787">
                  <c:v>4494</c:v>
                </c:pt>
                <c:pt idx="788">
                  <c:v>4494</c:v>
                </c:pt>
                <c:pt idx="789">
                  <c:v>4494</c:v>
                </c:pt>
                <c:pt idx="790">
                  <c:v>4494</c:v>
                </c:pt>
                <c:pt idx="791">
                  <c:v>4494</c:v>
                </c:pt>
                <c:pt idx="792">
                  <c:v>4494</c:v>
                </c:pt>
                <c:pt idx="793">
                  <c:v>4494</c:v>
                </c:pt>
                <c:pt idx="794">
                  <c:v>4494</c:v>
                </c:pt>
                <c:pt idx="795">
                  <c:v>4494</c:v>
                </c:pt>
                <c:pt idx="796">
                  <c:v>4494</c:v>
                </c:pt>
                <c:pt idx="797">
                  <c:v>4494</c:v>
                </c:pt>
                <c:pt idx="798">
                  <c:v>4494</c:v>
                </c:pt>
                <c:pt idx="799">
                  <c:v>4494</c:v>
                </c:pt>
                <c:pt idx="800">
                  <c:v>4494</c:v>
                </c:pt>
                <c:pt idx="801">
                  <c:v>4494</c:v>
                </c:pt>
                <c:pt idx="802">
                  <c:v>4494</c:v>
                </c:pt>
                <c:pt idx="803">
                  <c:v>4494</c:v>
                </c:pt>
                <c:pt idx="804">
                  <c:v>4494</c:v>
                </c:pt>
                <c:pt idx="805">
                  <c:v>4494</c:v>
                </c:pt>
                <c:pt idx="806">
                  <c:v>4494</c:v>
                </c:pt>
                <c:pt idx="807">
                  <c:v>4494</c:v>
                </c:pt>
                <c:pt idx="808">
                  <c:v>4494</c:v>
                </c:pt>
                <c:pt idx="809">
                  <c:v>4494</c:v>
                </c:pt>
                <c:pt idx="810">
                  <c:v>4494</c:v>
                </c:pt>
                <c:pt idx="811">
                  <c:v>4494</c:v>
                </c:pt>
                <c:pt idx="812">
                  <c:v>4494</c:v>
                </c:pt>
                <c:pt idx="813">
                  <c:v>4494</c:v>
                </c:pt>
                <c:pt idx="814">
                  <c:v>4494</c:v>
                </c:pt>
                <c:pt idx="815">
                  <c:v>4494</c:v>
                </c:pt>
                <c:pt idx="816">
                  <c:v>4494</c:v>
                </c:pt>
                <c:pt idx="817">
                  <c:v>4494</c:v>
                </c:pt>
                <c:pt idx="818">
                  <c:v>4494</c:v>
                </c:pt>
                <c:pt idx="819">
                  <c:v>4494</c:v>
                </c:pt>
                <c:pt idx="820">
                  <c:v>4494</c:v>
                </c:pt>
                <c:pt idx="821">
                  <c:v>4494</c:v>
                </c:pt>
                <c:pt idx="822">
                  <c:v>4494</c:v>
                </c:pt>
                <c:pt idx="823">
                  <c:v>4494</c:v>
                </c:pt>
                <c:pt idx="824">
                  <c:v>4494</c:v>
                </c:pt>
                <c:pt idx="825">
                  <c:v>4494</c:v>
                </c:pt>
                <c:pt idx="826">
                  <c:v>4494</c:v>
                </c:pt>
                <c:pt idx="827">
                  <c:v>4494</c:v>
                </c:pt>
                <c:pt idx="828">
                  <c:v>4494</c:v>
                </c:pt>
                <c:pt idx="829">
                  <c:v>4494</c:v>
                </c:pt>
                <c:pt idx="830">
                  <c:v>4494</c:v>
                </c:pt>
                <c:pt idx="831">
                  <c:v>4494</c:v>
                </c:pt>
                <c:pt idx="832">
                  <c:v>4494</c:v>
                </c:pt>
                <c:pt idx="833">
                  <c:v>4494</c:v>
                </c:pt>
                <c:pt idx="834">
                  <c:v>4494</c:v>
                </c:pt>
                <c:pt idx="835">
                  <c:v>4494</c:v>
                </c:pt>
                <c:pt idx="836">
                  <c:v>4494</c:v>
                </c:pt>
                <c:pt idx="837">
                  <c:v>4494</c:v>
                </c:pt>
                <c:pt idx="838">
                  <c:v>4494</c:v>
                </c:pt>
                <c:pt idx="839">
                  <c:v>4494</c:v>
                </c:pt>
                <c:pt idx="840">
                  <c:v>4494</c:v>
                </c:pt>
                <c:pt idx="841">
                  <c:v>4494</c:v>
                </c:pt>
                <c:pt idx="842">
                  <c:v>4494</c:v>
                </c:pt>
                <c:pt idx="843">
                  <c:v>4494</c:v>
                </c:pt>
                <c:pt idx="844">
                  <c:v>4494</c:v>
                </c:pt>
                <c:pt idx="845">
                  <c:v>4494</c:v>
                </c:pt>
                <c:pt idx="846">
                  <c:v>4494</c:v>
                </c:pt>
                <c:pt idx="847">
                  <c:v>4494</c:v>
                </c:pt>
                <c:pt idx="848">
                  <c:v>4494</c:v>
                </c:pt>
                <c:pt idx="849">
                  <c:v>4494</c:v>
                </c:pt>
                <c:pt idx="850">
                  <c:v>4494</c:v>
                </c:pt>
                <c:pt idx="851">
                  <c:v>4494</c:v>
                </c:pt>
                <c:pt idx="852">
                  <c:v>4494</c:v>
                </c:pt>
                <c:pt idx="853">
                  <c:v>4494</c:v>
                </c:pt>
                <c:pt idx="854">
                  <c:v>4494</c:v>
                </c:pt>
                <c:pt idx="855">
                  <c:v>4494</c:v>
                </c:pt>
                <c:pt idx="856">
                  <c:v>4494</c:v>
                </c:pt>
                <c:pt idx="857">
                  <c:v>4494</c:v>
                </c:pt>
                <c:pt idx="858">
                  <c:v>4494</c:v>
                </c:pt>
                <c:pt idx="859">
                  <c:v>4494</c:v>
                </c:pt>
                <c:pt idx="860">
                  <c:v>4494</c:v>
                </c:pt>
                <c:pt idx="861">
                  <c:v>4494</c:v>
                </c:pt>
                <c:pt idx="862">
                  <c:v>4494</c:v>
                </c:pt>
                <c:pt idx="863">
                  <c:v>4494</c:v>
                </c:pt>
                <c:pt idx="864">
                  <c:v>4494</c:v>
                </c:pt>
                <c:pt idx="865">
                  <c:v>4494</c:v>
                </c:pt>
                <c:pt idx="866">
                  <c:v>4494</c:v>
                </c:pt>
                <c:pt idx="867">
                  <c:v>4494</c:v>
                </c:pt>
                <c:pt idx="868">
                  <c:v>4494</c:v>
                </c:pt>
                <c:pt idx="869">
                  <c:v>4494</c:v>
                </c:pt>
                <c:pt idx="870">
                  <c:v>4494</c:v>
                </c:pt>
                <c:pt idx="871">
                  <c:v>4494</c:v>
                </c:pt>
                <c:pt idx="872">
                  <c:v>4494</c:v>
                </c:pt>
                <c:pt idx="873">
                  <c:v>4494</c:v>
                </c:pt>
                <c:pt idx="874">
                  <c:v>4494</c:v>
                </c:pt>
                <c:pt idx="875">
                  <c:v>4494</c:v>
                </c:pt>
                <c:pt idx="876">
                  <c:v>4494</c:v>
                </c:pt>
                <c:pt idx="877">
                  <c:v>4494</c:v>
                </c:pt>
                <c:pt idx="878">
                  <c:v>4494</c:v>
                </c:pt>
                <c:pt idx="879">
                  <c:v>4494</c:v>
                </c:pt>
                <c:pt idx="880">
                  <c:v>4494</c:v>
                </c:pt>
                <c:pt idx="881">
                  <c:v>4494</c:v>
                </c:pt>
                <c:pt idx="882">
                  <c:v>4494</c:v>
                </c:pt>
                <c:pt idx="883">
                  <c:v>4494</c:v>
                </c:pt>
                <c:pt idx="884">
                  <c:v>4494</c:v>
                </c:pt>
                <c:pt idx="885">
                  <c:v>4494</c:v>
                </c:pt>
                <c:pt idx="886">
                  <c:v>4494</c:v>
                </c:pt>
                <c:pt idx="887">
                  <c:v>4494</c:v>
                </c:pt>
                <c:pt idx="888">
                  <c:v>4494</c:v>
                </c:pt>
                <c:pt idx="889">
                  <c:v>4494</c:v>
                </c:pt>
                <c:pt idx="890">
                  <c:v>4494</c:v>
                </c:pt>
                <c:pt idx="891">
                  <c:v>4494</c:v>
                </c:pt>
                <c:pt idx="892">
                  <c:v>4494</c:v>
                </c:pt>
                <c:pt idx="893">
                  <c:v>4494</c:v>
                </c:pt>
                <c:pt idx="894">
                  <c:v>4494</c:v>
                </c:pt>
                <c:pt idx="895">
                  <c:v>4494</c:v>
                </c:pt>
                <c:pt idx="896">
                  <c:v>4494</c:v>
                </c:pt>
                <c:pt idx="897">
                  <c:v>4494</c:v>
                </c:pt>
                <c:pt idx="898">
                  <c:v>4494</c:v>
                </c:pt>
                <c:pt idx="899">
                  <c:v>4494</c:v>
                </c:pt>
                <c:pt idx="900">
                  <c:v>4494</c:v>
                </c:pt>
                <c:pt idx="901">
                  <c:v>4494</c:v>
                </c:pt>
                <c:pt idx="902">
                  <c:v>4494</c:v>
                </c:pt>
                <c:pt idx="903">
                  <c:v>4494</c:v>
                </c:pt>
                <c:pt idx="904">
                  <c:v>4494</c:v>
                </c:pt>
                <c:pt idx="905">
                  <c:v>4494</c:v>
                </c:pt>
                <c:pt idx="906">
                  <c:v>4494</c:v>
                </c:pt>
                <c:pt idx="907">
                  <c:v>4494</c:v>
                </c:pt>
                <c:pt idx="908">
                  <c:v>4494</c:v>
                </c:pt>
                <c:pt idx="909">
                  <c:v>4494</c:v>
                </c:pt>
                <c:pt idx="910">
                  <c:v>4494</c:v>
                </c:pt>
                <c:pt idx="911">
                  <c:v>4494</c:v>
                </c:pt>
                <c:pt idx="912">
                  <c:v>4494</c:v>
                </c:pt>
                <c:pt idx="913">
                  <c:v>4494</c:v>
                </c:pt>
                <c:pt idx="914">
                  <c:v>4494</c:v>
                </c:pt>
                <c:pt idx="915">
                  <c:v>4494</c:v>
                </c:pt>
                <c:pt idx="916">
                  <c:v>4494</c:v>
                </c:pt>
                <c:pt idx="917">
                  <c:v>4494</c:v>
                </c:pt>
                <c:pt idx="918">
                  <c:v>4494</c:v>
                </c:pt>
                <c:pt idx="919">
                  <c:v>4494</c:v>
                </c:pt>
                <c:pt idx="920">
                  <c:v>4494</c:v>
                </c:pt>
                <c:pt idx="921">
                  <c:v>4494</c:v>
                </c:pt>
                <c:pt idx="922">
                  <c:v>4494</c:v>
                </c:pt>
                <c:pt idx="923">
                  <c:v>4494</c:v>
                </c:pt>
                <c:pt idx="924">
                  <c:v>4494</c:v>
                </c:pt>
                <c:pt idx="925">
                  <c:v>4494</c:v>
                </c:pt>
                <c:pt idx="926">
                  <c:v>4494</c:v>
                </c:pt>
                <c:pt idx="927">
                  <c:v>4494</c:v>
                </c:pt>
                <c:pt idx="928">
                  <c:v>4494</c:v>
                </c:pt>
                <c:pt idx="929">
                  <c:v>4494</c:v>
                </c:pt>
                <c:pt idx="930">
                  <c:v>4494</c:v>
                </c:pt>
                <c:pt idx="931">
                  <c:v>4494</c:v>
                </c:pt>
                <c:pt idx="932">
                  <c:v>4494</c:v>
                </c:pt>
                <c:pt idx="933">
                  <c:v>4494</c:v>
                </c:pt>
                <c:pt idx="934">
                  <c:v>4494</c:v>
                </c:pt>
                <c:pt idx="935">
                  <c:v>4494</c:v>
                </c:pt>
                <c:pt idx="936">
                  <c:v>4494</c:v>
                </c:pt>
                <c:pt idx="937">
                  <c:v>4494</c:v>
                </c:pt>
                <c:pt idx="938">
                  <c:v>4494</c:v>
                </c:pt>
                <c:pt idx="939">
                  <c:v>4494</c:v>
                </c:pt>
                <c:pt idx="940">
                  <c:v>4494</c:v>
                </c:pt>
                <c:pt idx="941">
                  <c:v>4494</c:v>
                </c:pt>
                <c:pt idx="942">
                  <c:v>4494</c:v>
                </c:pt>
                <c:pt idx="943">
                  <c:v>4494</c:v>
                </c:pt>
                <c:pt idx="944">
                  <c:v>4494</c:v>
                </c:pt>
                <c:pt idx="945">
                  <c:v>4494</c:v>
                </c:pt>
                <c:pt idx="946">
                  <c:v>4494</c:v>
                </c:pt>
                <c:pt idx="947">
                  <c:v>4494</c:v>
                </c:pt>
                <c:pt idx="948">
                  <c:v>4494</c:v>
                </c:pt>
                <c:pt idx="949">
                  <c:v>4494</c:v>
                </c:pt>
                <c:pt idx="950">
                  <c:v>4494</c:v>
                </c:pt>
                <c:pt idx="951">
                  <c:v>4494</c:v>
                </c:pt>
                <c:pt idx="952">
                  <c:v>4494</c:v>
                </c:pt>
                <c:pt idx="953">
                  <c:v>4494</c:v>
                </c:pt>
                <c:pt idx="954">
                  <c:v>4494</c:v>
                </c:pt>
                <c:pt idx="955">
                  <c:v>4494</c:v>
                </c:pt>
                <c:pt idx="956">
                  <c:v>4494</c:v>
                </c:pt>
                <c:pt idx="957">
                  <c:v>4494</c:v>
                </c:pt>
                <c:pt idx="958">
                  <c:v>4494</c:v>
                </c:pt>
                <c:pt idx="959">
                  <c:v>4494</c:v>
                </c:pt>
                <c:pt idx="960">
                  <c:v>4494</c:v>
                </c:pt>
                <c:pt idx="961">
                  <c:v>4494</c:v>
                </c:pt>
                <c:pt idx="962">
                  <c:v>4494</c:v>
                </c:pt>
                <c:pt idx="963">
                  <c:v>4494</c:v>
                </c:pt>
                <c:pt idx="964">
                  <c:v>4494</c:v>
                </c:pt>
                <c:pt idx="965">
                  <c:v>4494</c:v>
                </c:pt>
                <c:pt idx="966">
                  <c:v>4494</c:v>
                </c:pt>
                <c:pt idx="967">
                  <c:v>4494</c:v>
                </c:pt>
                <c:pt idx="968">
                  <c:v>4494</c:v>
                </c:pt>
                <c:pt idx="969">
                  <c:v>4494</c:v>
                </c:pt>
                <c:pt idx="970">
                  <c:v>4494</c:v>
                </c:pt>
                <c:pt idx="971">
                  <c:v>4494</c:v>
                </c:pt>
                <c:pt idx="972">
                  <c:v>4494</c:v>
                </c:pt>
                <c:pt idx="973">
                  <c:v>4494</c:v>
                </c:pt>
                <c:pt idx="974">
                  <c:v>4494</c:v>
                </c:pt>
                <c:pt idx="975">
                  <c:v>4494</c:v>
                </c:pt>
                <c:pt idx="976">
                  <c:v>4494</c:v>
                </c:pt>
                <c:pt idx="977">
                  <c:v>4494</c:v>
                </c:pt>
                <c:pt idx="978">
                  <c:v>4494</c:v>
                </c:pt>
                <c:pt idx="979">
                  <c:v>4494</c:v>
                </c:pt>
                <c:pt idx="980">
                  <c:v>4494</c:v>
                </c:pt>
                <c:pt idx="981">
                  <c:v>4494</c:v>
                </c:pt>
                <c:pt idx="982">
                  <c:v>4494</c:v>
                </c:pt>
                <c:pt idx="983">
                  <c:v>4494</c:v>
                </c:pt>
                <c:pt idx="984">
                  <c:v>4494</c:v>
                </c:pt>
                <c:pt idx="985">
                  <c:v>4494</c:v>
                </c:pt>
                <c:pt idx="986">
                  <c:v>4494</c:v>
                </c:pt>
                <c:pt idx="987">
                  <c:v>4494</c:v>
                </c:pt>
                <c:pt idx="988">
                  <c:v>4494</c:v>
                </c:pt>
                <c:pt idx="989">
                  <c:v>4494</c:v>
                </c:pt>
                <c:pt idx="990">
                  <c:v>4494</c:v>
                </c:pt>
                <c:pt idx="991">
                  <c:v>4494</c:v>
                </c:pt>
                <c:pt idx="992">
                  <c:v>4494</c:v>
                </c:pt>
                <c:pt idx="993">
                  <c:v>4494</c:v>
                </c:pt>
                <c:pt idx="994">
                  <c:v>4494</c:v>
                </c:pt>
                <c:pt idx="995">
                  <c:v>4494</c:v>
                </c:pt>
                <c:pt idx="996">
                  <c:v>4494</c:v>
                </c:pt>
                <c:pt idx="997">
                  <c:v>4494</c:v>
                </c:pt>
                <c:pt idx="998">
                  <c:v>4494</c:v>
                </c:pt>
                <c:pt idx="999">
                  <c:v>4494</c:v>
                </c:pt>
                <c:pt idx="1000">
                  <c:v>4494</c:v>
                </c:pt>
                <c:pt idx="1001">
                  <c:v>4494</c:v>
                </c:pt>
                <c:pt idx="1002">
                  <c:v>4494</c:v>
                </c:pt>
                <c:pt idx="1003">
                  <c:v>4494</c:v>
                </c:pt>
                <c:pt idx="1004">
                  <c:v>4494</c:v>
                </c:pt>
                <c:pt idx="1005">
                  <c:v>4494</c:v>
                </c:pt>
                <c:pt idx="1006">
                  <c:v>4494</c:v>
                </c:pt>
                <c:pt idx="1007">
                  <c:v>4494</c:v>
                </c:pt>
                <c:pt idx="1008">
                  <c:v>4494</c:v>
                </c:pt>
                <c:pt idx="1009">
                  <c:v>4494</c:v>
                </c:pt>
                <c:pt idx="1010">
                  <c:v>4494</c:v>
                </c:pt>
                <c:pt idx="1011">
                  <c:v>4494</c:v>
                </c:pt>
                <c:pt idx="1012">
                  <c:v>4494</c:v>
                </c:pt>
                <c:pt idx="1013">
                  <c:v>4494</c:v>
                </c:pt>
                <c:pt idx="1014">
                  <c:v>4494</c:v>
                </c:pt>
                <c:pt idx="1015">
                  <c:v>4494</c:v>
                </c:pt>
                <c:pt idx="1016">
                  <c:v>4494</c:v>
                </c:pt>
                <c:pt idx="1017">
                  <c:v>4494</c:v>
                </c:pt>
                <c:pt idx="1018">
                  <c:v>4494</c:v>
                </c:pt>
                <c:pt idx="1019">
                  <c:v>4494</c:v>
                </c:pt>
                <c:pt idx="1020">
                  <c:v>4494</c:v>
                </c:pt>
                <c:pt idx="1021">
                  <c:v>4494</c:v>
                </c:pt>
                <c:pt idx="1022">
                  <c:v>4494</c:v>
                </c:pt>
                <c:pt idx="1023">
                  <c:v>4494</c:v>
                </c:pt>
                <c:pt idx="1024">
                  <c:v>4494</c:v>
                </c:pt>
                <c:pt idx="1025">
                  <c:v>4494</c:v>
                </c:pt>
                <c:pt idx="1026">
                  <c:v>4494</c:v>
                </c:pt>
                <c:pt idx="1027">
                  <c:v>4494</c:v>
                </c:pt>
                <c:pt idx="1028">
                  <c:v>4494</c:v>
                </c:pt>
                <c:pt idx="1029">
                  <c:v>4494</c:v>
                </c:pt>
                <c:pt idx="1030">
                  <c:v>4494</c:v>
                </c:pt>
                <c:pt idx="1031">
                  <c:v>4494</c:v>
                </c:pt>
                <c:pt idx="1032">
                  <c:v>4494</c:v>
                </c:pt>
                <c:pt idx="1033">
                  <c:v>4494</c:v>
                </c:pt>
                <c:pt idx="1034">
                  <c:v>4494</c:v>
                </c:pt>
                <c:pt idx="1035">
                  <c:v>4494</c:v>
                </c:pt>
                <c:pt idx="1036">
                  <c:v>4494</c:v>
                </c:pt>
                <c:pt idx="1037">
                  <c:v>4494</c:v>
                </c:pt>
                <c:pt idx="1038">
                  <c:v>4494</c:v>
                </c:pt>
                <c:pt idx="1039">
                  <c:v>4494</c:v>
                </c:pt>
                <c:pt idx="1040">
                  <c:v>4494</c:v>
                </c:pt>
                <c:pt idx="1041">
                  <c:v>4494</c:v>
                </c:pt>
                <c:pt idx="1042">
                  <c:v>4494</c:v>
                </c:pt>
                <c:pt idx="1043">
                  <c:v>4494</c:v>
                </c:pt>
                <c:pt idx="1044">
                  <c:v>4494</c:v>
                </c:pt>
                <c:pt idx="1045">
                  <c:v>4494</c:v>
                </c:pt>
                <c:pt idx="1046">
                  <c:v>4494</c:v>
                </c:pt>
                <c:pt idx="1047">
                  <c:v>4494</c:v>
                </c:pt>
                <c:pt idx="1048">
                  <c:v>4494</c:v>
                </c:pt>
                <c:pt idx="1049">
                  <c:v>4494</c:v>
                </c:pt>
                <c:pt idx="1050">
                  <c:v>4494</c:v>
                </c:pt>
                <c:pt idx="1051">
                  <c:v>4494</c:v>
                </c:pt>
                <c:pt idx="1052">
                  <c:v>4494</c:v>
                </c:pt>
                <c:pt idx="1053">
                  <c:v>4494</c:v>
                </c:pt>
                <c:pt idx="1054">
                  <c:v>4494</c:v>
                </c:pt>
                <c:pt idx="1055">
                  <c:v>4494</c:v>
                </c:pt>
                <c:pt idx="1056">
                  <c:v>4494</c:v>
                </c:pt>
                <c:pt idx="1057">
                  <c:v>4494</c:v>
                </c:pt>
                <c:pt idx="1058">
                  <c:v>4494</c:v>
                </c:pt>
                <c:pt idx="1059">
                  <c:v>4494</c:v>
                </c:pt>
                <c:pt idx="1060">
                  <c:v>4494</c:v>
                </c:pt>
                <c:pt idx="1061">
                  <c:v>4494</c:v>
                </c:pt>
                <c:pt idx="1062">
                  <c:v>4494</c:v>
                </c:pt>
                <c:pt idx="1063">
                  <c:v>4494</c:v>
                </c:pt>
                <c:pt idx="1064">
                  <c:v>4494</c:v>
                </c:pt>
                <c:pt idx="1065">
                  <c:v>4494</c:v>
                </c:pt>
                <c:pt idx="1066">
                  <c:v>4494</c:v>
                </c:pt>
                <c:pt idx="1067">
                  <c:v>4494</c:v>
                </c:pt>
                <c:pt idx="1068">
                  <c:v>4494</c:v>
                </c:pt>
                <c:pt idx="1069">
                  <c:v>4494</c:v>
                </c:pt>
                <c:pt idx="1070">
                  <c:v>4494</c:v>
                </c:pt>
                <c:pt idx="1071">
                  <c:v>4494</c:v>
                </c:pt>
                <c:pt idx="1072">
                  <c:v>4494</c:v>
                </c:pt>
                <c:pt idx="1073">
                  <c:v>4494</c:v>
                </c:pt>
                <c:pt idx="1074">
                  <c:v>4494</c:v>
                </c:pt>
                <c:pt idx="1075">
                  <c:v>4494</c:v>
                </c:pt>
                <c:pt idx="1076">
                  <c:v>4494</c:v>
                </c:pt>
                <c:pt idx="1077">
                  <c:v>4494</c:v>
                </c:pt>
                <c:pt idx="1078">
                  <c:v>4494</c:v>
                </c:pt>
                <c:pt idx="1079">
                  <c:v>4494</c:v>
                </c:pt>
                <c:pt idx="1080">
                  <c:v>4494</c:v>
                </c:pt>
                <c:pt idx="1081">
                  <c:v>4494</c:v>
                </c:pt>
                <c:pt idx="1082">
                  <c:v>4494</c:v>
                </c:pt>
                <c:pt idx="1083">
                  <c:v>4494</c:v>
                </c:pt>
                <c:pt idx="1084">
                  <c:v>4494</c:v>
                </c:pt>
                <c:pt idx="1085">
                  <c:v>4494</c:v>
                </c:pt>
                <c:pt idx="1086">
                  <c:v>4494</c:v>
                </c:pt>
                <c:pt idx="1087">
                  <c:v>4494</c:v>
                </c:pt>
                <c:pt idx="1088">
                  <c:v>4494</c:v>
                </c:pt>
                <c:pt idx="1089">
                  <c:v>4494</c:v>
                </c:pt>
                <c:pt idx="1090">
                  <c:v>4494</c:v>
                </c:pt>
                <c:pt idx="1091">
                  <c:v>4494</c:v>
                </c:pt>
                <c:pt idx="1092">
                  <c:v>4494</c:v>
                </c:pt>
                <c:pt idx="1093">
                  <c:v>4494</c:v>
                </c:pt>
                <c:pt idx="1094">
                  <c:v>4494</c:v>
                </c:pt>
                <c:pt idx="1095">
                  <c:v>4494</c:v>
                </c:pt>
                <c:pt idx="1096">
                  <c:v>4494</c:v>
                </c:pt>
                <c:pt idx="1097">
                  <c:v>4494</c:v>
                </c:pt>
                <c:pt idx="1098">
                  <c:v>4494</c:v>
                </c:pt>
                <c:pt idx="1099">
                  <c:v>4494</c:v>
                </c:pt>
                <c:pt idx="1100">
                  <c:v>4494</c:v>
                </c:pt>
                <c:pt idx="1101">
                  <c:v>4494</c:v>
                </c:pt>
                <c:pt idx="1102">
                  <c:v>4494</c:v>
                </c:pt>
                <c:pt idx="1103">
                  <c:v>4494</c:v>
                </c:pt>
                <c:pt idx="1104">
                  <c:v>4494</c:v>
                </c:pt>
                <c:pt idx="1105">
                  <c:v>4494</c:v>
                </c:pt>
                <c:pt idx="1106">
                  <c:v>4494</c:v>
                </c:pt>
                <c:pt idx="1107">
                  <c:v>4494</c:v>
                </c:pt>
                <c:pt idx="1108">
                  <c:v>4494</c:v>
                </c:pt>
                <c:pt idx="1109">
                  <c:v>4494</c:v>
                </c:pt>
                <c:pt idx="1110">
                  <c:v>4494</c:v>
                </c:pt>
                <c:pt idx="1111">
                  <c:v>4494</c:v>
                </c:pt>
                <c:pt idx="1112">
                  <c:v>4494</c:v>
                </c:pt>
                <c:pt idx="1113">
                  <c:v>4494</c:v>
                </c:pt>
                <c:pt idx="1114">
                  <c:v>4494</c:v>
                </c:pt>
                <c:pt idx="1115">
                  <c:v>4494</c:v>
                </c:pt>
                <c:pt idx="1116">
                  <c:v>4494</c:v>
                </c:pt>
                <c:pt idx="1117">
                  <c:v>4494</c:v>
                </c:pt>
                <c:pt idx="1118">
                  <c:v>4494</c:v>
                </c:pt>
                <c:pt idx="1119">
                  <c:v>4494</c:v>
                </c:pt>
                <c:pt idx="1120">
                  <c:v>4494</c:v>
                </c:pt>
                <c:pt idx="1121">
                  <c:v>4494</c:v>
                </c:pt>
                <c:pt idx="1122">
                  <c:v>4494</c:v>
                </c:pt>
                <c:pt idx="1123">
                  <c:v>4494</c:v>
                </c:pt>
                <c:pt idx="1124">
                  <c:v>4494</c:v>
                </c:pt>
                <c:pt idx="1125">
                  <c:v>4494</c:v>
                </c:pt>
                <c:pt idx="1126">
                  <c:v>4494</c:v>
                </c:pt>
                <c:pt idx="1127">
                  <c:v>4494</c:v>
                </c:pt>
                <c:pt idx="1128">
                  <c:v>4494</c:v>
                </c:pt>
                <c:pt idx="1129">
                  <c:v>4494</c:v>
                </c:pt>
                <c:pt idx="1130">
                  <c:v>4494</c:v>
                </c:pt>
                <c:pt idx="1131">
                  <c:v>4494</c:v>
                </c:pt>
                <c:pt idx="1132">
                  <c:v>4494</c:v>
                </c:pt>
                <c:pt idx="1133">
                  <c:v>4494</c:v>
                </c:pt>
                <c:pt idx="1134">
                  <c:v>4494</c:v>
                </c:pt>
                <c:pt idx="1135">
                  <c:v>4494</c:v>
                </c:pt>
                <c:pt idx="1136">
                  <c:v>4494</c:v>
                </c:pt>
                <c:pt idx="1137">
                  <c:v>4494</c:v>
                </c:pt>
                <c:pt idx="1138">
                  <c:v>4494</c:v>
                </c:pt>
                <c:pt idx="1139">
                  <c:v>4494</c:v>
                </c:pt>
                <c:pt idx="1140">
                  <c:v>4494</c:v>
                </c:pt>
                <c:pt idx="1141">
                  <c:v>4494</c:v>
                </c:pt>
                <c:pt idx="1142">
                  <c:v>4494</c:v>
                </c:pt>
                <c:pt idx="1143">
                  <c:v>4494</c:v>
                </c:pt>
                <c:pt idx="1144">
                  <c:v>4494</c:v>
                </c:pt>
                <c:pt idx="1145">
                  <c:v>4494</c:v>
                </c:pt>
                <c:pt idx="1146">
                  <c:v>4494</c:v>
                </c:pt>
                <c:pt idx="1147">
                  <c:v>4494</c:v>
                </c:pt>
                <c:pt idx="1148">
                  <c:v>4494</c:v>
                </c:pt>
                <c:pt idx="1149">
                  <c:v>4494</c:v>
                </c:pt>
                <c:pt idx="1150">
                  <c:v>4494</c:v>
                </c:pt>
                <c:pt idx="1151">
                  <c:v>4494</c:v>
                </c:pt>
                <c:pt idx="1152">
                  <c:v>4494</c:v>
                </c:pt>
                <c:pt idx="1153">
                  <c:v>4494</c:v>
                </c:pt>
                <c:pt idx="1154">
                  <c:v>4494</c:v>
                </c:pt>
                <c:pt idx="1155">
                  <c:v>4494</c:v>
                </c:pt>
                <c:pt idx="1156">
                  <c:v>4494</c:v>
                </c:pt>
                <c:pt idx="1157">
                  <c:v>4494</c:v>
                </c:pt>
                <c:pt idx="1158">
                  <c:v>4494</c:v>
                </c:pt>
                <c:pt idx="1159">
                  <c:v>4494</c:v>
                </c:pt>
                <c:pt idx="1160">
                  <c:v>4494</c:v>
                </c:pt>
                <c:pt idx="1161">
                  <c:v>4494</c:v>
                </c:pt>
                <c:pt idx="1162">
                  <c:v>4494</c:v>
                </c:pt>
                <c:pt idx="1163">
                  <c:v>4494</c:v>
                </c:pt>
                <c:pt idx="1164">
                  <c:v>4494</c:v>
                </c:pt>
                <c:pt idx="1165">
                  <c:v>4494</c:v>
                </c:pt>
                <c:pt idx="1166">
                  <c:v>4494</c:v>
                </c:pt>
                <c:pt idx="1167">
                  <c:v>4494</c:v>
                </c:pt>
                <c:pt idx="1168">
                  <c:v>4494</c:v>
                </c:pt>
                <c:pt idx="1169">
                  <c:v>4494</c:v>
                </c:pt>
                <c:pt idx="1170">
                  <c:v>4494</c:v>
                </c:pt>
                <c:pt idx="1171">
                  <c:v>4494</c:v>
                </c:pt>
                <c:pt idx="1172">
                  <c:v>4494</c:v>
                </c:pt>
                <c:pt idx="1173">
                  <c:v>4494</c:v>
                </c:pt>
                <c:pt idx="1174">
                  <c:v>4494</c:v>
                </c:pt>
                <c:pt idx="1175">
                  <c:v>4494</c:v>
                </c:pt>
                <c:pt idx="1176">
                  <c:v>4494</c:v>
                </c:pt>
                <c:pt idx="1177">
                  <c:v>4494</c:v>
                </c:pt>
                <c:pt idx="1178">
                  <c:v>4494</c:v>
                </c:pt>
                <c:pt idx="1179">
                  <c:v>4494</c:v>
                </c:pt>
                <c:pt idx="1180">
                  <c:v>4494</c:v>
                </c:pt>
                <c:pt idx="1181">
                  <c:v>4494</c:v>
                </c:pt>
                <c:pt idx="1182">
                  <c:v>4494</c:v>
                </c:pt>
                <c:pt idx="1183">
                  <c:v>4494</c:v>
                </c:pt>
                <c:pt idx="1184">
                  <c:v>4494</c:v>
                </c:pt>
                <c:pt idx="1185">
                  <c:v>4494</c:v>
                </c:pt>
                <c:pt idx="1186">
                  <c:v>4494</c:v>
                </c:pt>
                <c:pt idx="1187">
                  <c:v>4494</c:v>
                </c:pt>
                <c:pt idx="1188">
                  <c:v>4494</c:v>
                </c:pt>
                <c:pt idx="1189">
                  <c:v>4494</c:v>
                </c:pt>
                <c:pt idx="1190">
                  <c:v>4494</c:v>
                </c:pt>
                <c:pt idx="1191">
                  <c:v>4494</c:v>
                </c:pt>
                <c:pt idx="1192">
                  <c:v>4494</c:v>
                </c:pt>
                <c:pt idx="1193">
                  <c:v>4494</c:v>
                </c:pt>
                <c:pt idx="1194">
                  <c:v>4494</c:v>
                </c:pt>
                <c:pt idx="1195">
                  <c:v>4494</c:v>
                </c:pt>
                <c:pt idx="1196">
                  <c:v>4494</c:v>
                </c:pt>
                <c:pt idx="1197">
                  <c:v>4494</c:v>
                </c:pt>
                <c:pt idx="1198">
                  <c:v>4494</c:v>
                </c:pt>
                <c:pt idx="1199">
                  <c:v>4494</c:v>
                </c:pt>
                <c:pt idx="1200">
                  <c:v>4494</c:v>
                </c:pt>
                <c:pt idx="1201">
                  <c:v>4494</c:v>
                </c:pt>
                <c:pt idx="1202">
                  <c:v>4494</c:v>
                </c:pt>
                <c:pt idx="1203">
                  <c:v>4494</c:v>
                </c:pt>
                <c:pt idx="1204">
                  <c:v>4494</c:v>
                </c:pt>
                <c:pt idx="1205">
                  <c:v>4494</c:v>
                </c:pt>
                <c:pt idx="1206">
                  <c:v>4494</c:v>
                </c:pt>
                <c:pt idx="1207">
                  <c:v>4494</c:v>
                </c:pt>
                <c:pt idx="1208">
                  <c:v>4494</c:v>
                </c:pt>
                <c:pt idx="1209">
                  <c:v>4494</c:v>
                </c:pt>
                <c:pt idx="1210">
                  <c:v>4494</c:v>
                </c:pt>
                <c:pt idx="1211">
                  <c:v>4494</c:v>
                </c:pt>
                <c:pt idx="1212">
                  <c:v>4494</c:v>
                </c:pt>
                <c:pt idx="1213">
                  <c:v>4494</c:v>
                </c:pt>
                <c:pt idx="1214">
                  <c:v>4494</c:v>
                </c:pt>
                <c:pt idx="1215">
                  <c:v>4494</c:v>
                </c:pt>
                <c:pt idx="1216">
                  <c:v>4494</c:v>
                </c:pt>
                <c:pt idx="1217">
                  <c:v>4494</c:v>
                </c:pt>
                <c:pt idx="1218">
                  <c:v>4494</c:v>
                </c:pt>
                <c:pt idx="1219">
                  <c:v>4494</c:v>
                </c:pt>
                <c:pt idx="1220">
                  <c:v>4494</c:v>
                </c:pt>
                <c:pt idx="1221">
                  <c:v>4494</c:v>
                </c:pt>
                <c:pt idx="1222">
                  <c:v>4494</c:v>
                </c:pt>
                <c:pt idx="1223">
                  <c:v>4494</c:v>
                </c:pt>
                <c:pt idx="1224">
                  <c:v>4494</c:v>
                </c:pt>
                <c:pt idx="1225">
                  <c:v>4494</c:v>
                </c:pt>
                <c:pt idx="1226">
                  <c:v>4494</c:v>
                </c:pt>
                <c:pt idx="1227">
                  <c:v>4494</c:v>
                </c:pt>
                <c:pt idx="1228">
                  <c:v>4494</c:v>
                </c:pt>
                <c:pt idx="1229">
                  <c:v>4494</c:v>
                </c:pt>
                <c:pt idx="1230">
                  <c:v>4494</c:v>
                </c:pt>
                <c:pt idx="1231">
                  <c:v>4494</c:v>
                </c:pt>
                <c:pt idx="1232">
                  <c:v>4494</c:v>
                </c:pt>
                <c:pt idx="1233">
                  <c:v>4494</c:v>
                </c:pt>
                <c:pt idx="1234">
                  <c:v>4494</c:v>
                </c:pt>
                <c:pt idx="1235">
                  <c:v>4494</c:v>
                </c:pt>
                <c:pt idx="1236">
                  <c:v>4494</c:v>
                </c:pt>
                <c:pt idx="1237">
                  <c:v>4494</c:v>
                </c:pt>
                <c:pt idx="1238">
                  <c:v>4494</c:v>
                </c:pt>
                <c:pt idx="1239">
                  <c:v>4494</c:v>
                </c:pt>
                <c:pt idx="1240">
                  <c:v>4494</c:v>
                </c:pt>
                <c:pt idx="1241">
                  <c:v>4494</c:v>
                </c:pt>
                <c:pt idx="1242">
                  <c:v>4494</c:v>
                </c:pt>
                <c:pt idx="1243">
                  <c:v>4494</c:v>
                </c:pt>
                <c:pt idx="1244">
                  <c:v>4494</c:v>
                </c:pt>
                <c:pt idx="1245">
                  <c:v>4494</c:v>
                </c:pt>
                <c:pt idx="1246">
                  <c:v>4494</c:v>
                </c:pt>
                <c:pt idx="1247">
                  <c:v>4494</c:v>
                </c:pt>
                <c:pt idx="1248">
                  <c:v>4494</c:v>
                </c:pt>
                <c:pt idx="1249">
                  <c:v>4494</c:v>
                </c:pt>
                <c:pt idx="1250">
                  <c:v>4494</c:v>
                </c:pt>
                <c:pt idx="1251">
                  <c:v>4494</c:v>
                </c:pt>
                <c:pt idx="1252">
                  <c:v>4494</c:v>
                </c:pt>
                <c:pt idx="1253">
                  <c:v>4494</c:v>
                </c:pt>
                <c:pt idx="1254">
                  <c:v>4494</c:v>
                </c:pt>
                <c:pt idx="1255">
                  <c:v>4494</c:v>
                </c:pt>
                <c:pt idx="1256">
                  <c:v>4494</c:v>
                </c:pt>
                <c:pt idx="1257">
                  <c:v>4494</c:v>
                </c:pt>
                <c:pt idx="1258">
                  <c:v>4494</c:v>
                </c:pt>
                <c:pt idx="1259">
                  <c:v>4494</c:v>
                </c:pt>
                <c:pt idx="1260">
                  <c:v>4494</c:v>
                </c:pt>
                <c:pt idx="1261">
                  <c:v>4494</c:v>
                </c:pt>
                <c:pt idx="1262">
                  <c:v>4494</c:v>
                </c:pt>
                <c:pt idx="1263">
                  <c:v>4494</c:v>
                </c:pt>
                <c:pt idx="1264">
                  <c:v>4494</c:v>
                </c:pt>
                <c:pt idx="1265">
                  <c:v>4494</c:v>
                </c:pt>
                <c:pt idx="1266">
                  <c:v>4494</c:v>
                </c:pt>
                <c:pt idx="1267">
                  <c:v>4494</c:v>
                </c:pt>
                <c:pt idx="1268">
                  <c:v>4494</c:v>
                </c:pt>
                <c:pt idx="1269">
                  <c:v>4494</c:v>
                </c:pt>
                <c:pt idx="1270">
                  <c:v>4494</c:v>
                </c:pt>
                <c:pt idx="1271">
                  <c:v>4494</c:v>
                </c:pt>
                <c:pt idx="1272">
                  <c:v>4494</c:v>
                </c:pt>
                <c:pt idx="1273">
                  <c:v>4494</c:v>
                </c:pt>
                <c:pt idx="1274">
                  <c:v>4494</c:v>
                </c:pt>
                <c:pt idx="1275">
                  <c:v>4494</c:v>
                </c:pt>
                <c:pt idx="1276">
                  <c:v>4494</c:v>
                </c:pt>
                <c:pt idx="1277">
                  <c:v>4494</c:v>
                </c:pt>
                <c:pt idx="1278">
                  <c:v>4494</c:v>
                </c:pt>
                <c:pt idx="1279">
                  <c:v>4494</c:v>
                </c:pt>
                <c:pt idx="1280">
                  <c:v>4494</c:v>
                </c:pt>
                <c:pt idx="1281">
                  <c:v>4494</c:v>
                </c:pt>
                <c:pt idx="1282">
                  <c:v>4494</c:v>
                </c:pt>
                <c:pt idx="1283">
                  <c:v>4494</c:v>
                </c:pt>
                <c:pt idx="1284">
                  <c:v>4494</c:v>
                </c:pt>
                <c:pt idx="1285">
                  <c:v>4494</c:v>
                </c:pt>
                <c:pt idx="1286">
                  <c:v>4494</c:v>
                </c:pt>
                <c:pt idx="1287">
                  <c:v>4494</c:v>
                </c:pt>
                <c:pt idx="1288">
                  <c:v>4494</c:v>
                </c:pt>
                <c:pt idx="1289">
                  <c:v>4494</c:v>
                </c:pt>
                <c:pt idx="1290">
                  <c:v>4494</c:v>
                </c:pt>
                <c:pt idx="1291">
                  <c:v>4494</c:v>
                </c:pt>
                <c:pt idx="1292">
                  <c:v>4494</c:v>
                </c:pt>
                <c:pt idx="1293">
                  <c:v>4494</c:v>
                </c:pt>
                <c:pt idx="1294">
                  <c:v>4494</c:v>
                </c:pt>
                <c:pt idx="1295">
                  <c:v>4494</c:v>
                </c:pt>
                <c:pt idx="1296">
                  <c:v>4494</c:v>
                </c:pt>
                <c:pt idx="1297">
                  <c:v>4494</c:v>
                </c:pt>
                <c:pt idx="1298">
                  <c:v>4494</c:v>
                </c:pt>
                <c:pt idx="1299">
                  <c:v>4494</c:v>
                </c:pt>
                <c:pt idx="1300">
                  <c:v>4494</c:v>
                </c:pt>
                <c:pt idx="1301">
                  <c:v>4494</c:v>
                </c:pt>
                <c:pt idx="1302">
                  <c:v>4494</c:v>
                </c:pt>
                <c:pt idx="1303">
                  <c:v>4494</c:v>
                </c:pt>
                <c:pt idx="1304">
                  <c:v>4494</c:v>
                </c:pt>
                <c:pt idx="1305">
                  <c:v>4494</c:v>
                </c:pt>
                <c:pt idx="1306">
                  <c:v>4494</c:v>
                </c:pt>
                <c:pt idx="1307">
                  <c:v>4494</c:v>
                </c:pt>
                <c:pt idx="1308">
                  <c:v>4494</c:v>
                </c:pt>
                <c:pt idx="1309">
                  <c:v>4494</c:v>
                </c:pt>
                <c:pt idx="1310">
                  <c:v>4494</c:v>
                </c:pt>
                <c:pt idx="1311">
                  <c:v>4494</c:v>
                </c:pt>
                <c:pt idx="1312">
                  <c:v>4494</c:v>
                </c:pt>
                <c:pt idx="1313">
                  <c:v>4494</c:v>
                </c:pt>
                <c:pt idx="1314">
                  <c:v>4494</c:v>
                </c:pt>
                <c:pt idx="1315">
                  <c:v>4494</c:v>
                </c:pt>
                <c:pt idx="1316">
                  <c:v>4494</c:v>
                </c:pt>
                <c:pt idx="1317">
                  <c:v>4494</c:v>
                </c:pt>
                <c:pt idx="1318">
                  <c:v>4494</c:v>
                </c:pt>
                <c:pt idx="1319">
                  <c:v>4494</c:v>
                </c:pt>
                <c:pt idx="1320">
                  <c:v>4494</c:v>
                </c:pt>
                <c:pt idx="1321">
                  <c:v>4494</c:v>
                </c:pt>
                <c:pt idx="1322">
                  <c:v>4494</c:v>
                </c:pt>
                <c:pt idx="1323">
                  <c:v>4494</c:v>
                </c:pt>
                <c:pt idx="1324">
                  <c:v>4494</c:v>
                </c:pt>
                <c:pt idx="1325">
                  <c:v>4494</c:v>
                </c:pt>
                <c:pt idx="1326">
                  <c:v>4494</c:v>
                </c:pt>
                <c:pt idx="1327">
                  <c:v>4494</c:v>
                </c:pt>
                <c:pt idx="1328">
                  <c:v>4494</c:v>
                </c:pt>
                <c:pt idx="1329">
                  <c:v>4494</c:v>
                </c:pt>
                <c:pt idx="1330">
                  <c:v>4494</c:v>
                </c:pt>
                <c:pt idx="1331">
                  <c:v>4494</c:v>
                </c:pt>
                <c:pt idx="1332">
                  <c:v>4494</c:v>
                </c:pt>
                <c:pt idx="1333">
                  <c:v>4494</c:v>
                </c:pt>
                <c:pt idx="1334">
                  <c:v>4494</c:v>
                </c:pt>
                <c:pt idx="1335">
                  <c:v>4494</c:v>
                </c:pt>
                <c:pt idx="1336">
                  <c:v>4494</c:v>
                </c:pt>
                <c:pt idx="1337">
                  <c:v>4494</c:v>
                </c:pt>
                <c:pt idx="1338">
                  <c:v>4494</c:v>
                </c:pt>
                <c:pt idx="1339">
                  <c:v>4494</c:v>
                </c:pt>
                <c:pt idx="1340">
                  <c:v>4494</c:v>
                </c:pt>
                <c:pt idx="1341">
                  <c:v>4494</c:v>
                </c:pt>
                <c:pt idx="1342">
                  <c:v>4494</c:v>
                </c:pt>
                <c:pt idx="1343">
                  <c:v>4494</c:v>
                </c:pt>
                <c:pt idx="1344">
                  <c:v>4494</c:v>
                </c:pt>
                <c:pt idx="1345">
                  <c:v>4494</c:v>
                </c:pt>
                <c:pt idx="1346">
                  <c:v>4494</c:v>
                </c:pt>
                <c:pt idx="1347">
                  <c:v>4494</c:v>
                </c:pt>
                <c:pt idx="1348">
                  <c:v>4494</c:v>
                </c:pt>
                <c:pt idx="1349">
                  <c:v>4494</c:v>
                </c:pt>
                <c:pt idx="1350">
                  <c:v>4494</c:v>
                </c:pt>
                <c:pt idx="1351">
                  <c:v>4494</c:v>
                </c:pt>
                <c:pt idx="1352">
                  <c:v>4494</c:v>
                </c:pt>
                <c:pt idx="1353">
                  <c:v>4494</c:v>
                </c:pt>
                <c:pt idx="1354">
                  <c:v>4494</c:v>
                </c:pt>
                <c:pt idx="1355">
                  <c:v>4494</c:v>
                </c:pt>
                <c:pt idx="1356">
                  <c:v>4494</c:v>
                </c:pt>
                <c:pt idx="1357">
                  <c:v>4494</c:v>
                </c:pt>
                <c:pt idx="1358">
                  <c:v>4494</c:v>
                </c:pt>
                <c:pt idx="1359">
                  <c:v>4494</c:v>
                </c:pt>
                <c:pt idx="1360">
                  <c:v>4494</c:v>
                </c:pt>
                <c:pt idx="1361">
                  <c:v>4494</c:v>
                </c:pt>
                <c:pt idx="1362">
                  <c:v>4494</c:v>
                </c:pt>
                <c:pt idx="1363">
                  <c:v>4494</c:v>
                </c:pt>
                <c:pt idx="1364">
                  <c:v>4494</c:v>
                </c:pt>
                <c:pt idx="1365">
                  <c:v>4494</c:v>
                </c:pt>
                <c:pt idx="1366">
                  <c:v>4494</c:v>
                </c:pt>
                <c:pt idx="1367">
                  <c:v>4494</c:v>
                </c:pt>
                <c:pt idx="1368">
                  <c:v>4494</c:v>
                </c:pt>
                <c:pt idx="1369">
                  <c:v>4494</c:v>
                </c:pt>
                <c:pt idx="1370">
                  <c:v>4494</c:v>
                </c:pt>
                <c:pt idx="1371">
                  <c:v>4494</c:v>
                </c:pt>
                <c:pt idx="1372">
                  <c:v>4494</c:v>
                </c:pt>
                <c:pt idx="1373">
                  <c:v>4494</c:v>
                </c:pt>
                <c:pt idx="1374">
                  <c:v>4494</c:v>
                </c:pt>
                <c:pt idx="1375">
                  <c:v>4494</c:v>
                </c:pt>
                <c:pt idx="1376">
                  <c:v>4494</c:v>
                </c:pt>
                <c:pt idx="1377">
                  <c:v>4494</c:v>
                </c:pt>
                <c:pt idx="1378">
                  <c:v>4494</c:v>
                </c:pt>
                <c:pt idx="1379">
                  <c:v>4494</c:v>
                </c:pt>
                <c:pt idx="1380">
                  <c:v>4494</c:v>
                </c:pt>
                <c:pt idx="1381">
                  <c:v>4494</c:v>
                </c:pt>
                <c:pt idx="1382">
                  <c:v>4494</c:v>
                </c:pt>
                <c:pt idx="1383">
                  <c:v>4494</c:v>
                </c:pt>
                <c:pt idx="1384">
                  <c:v>4494</c:v>
                </c:pt>
                <c:pt idx="1385">
                  <c:v>4494</c:v>
                </c:pt>
                <c:pt idx="1386">
                  <c:v>4494</c:v>
                </c:pt>
                <c:pt idx="1387">
                  <c:v>4494</c:v>
                </c:pt>
                <c:pt idx="1388">
                  <c:v>4494</c:v>
                </c:pt>
                <c:pt idx="1389">
                  <c:v>4494</c:v>
                </c:pt>
                <c:pt idx="1390">
                  <c:v>4494</c:v>
                </c:pt>
                <c:pt idx="1391">
                  <c:v>4494</c:v>
                </c:pt>
                <c:pt idx="1392">
                  <c:v>4494</c:v>
                </c:pt>
                <c:pt idx="1393">
                  <c:v>4494</c:v>
                </c:pt>
                <c:pt idx="1394">
                  <c:v>4494</c:v>
                </c:pt>
                <c:pt idx="1395">
                  <c:v>4494</c:v>
                </c:pt>
                <c:pt idx="1396">
                  <c:v>4494</c:v>
                </c:pt>
                <c:pt idx="1397">
                  <c:v>4494</c:v>
                </c:pt>
                <c:pt idx="1398">
                  <c:v>4494</c:v>
                </c:pt>
                <c:pt idx="1399">
                  <c:v>4494</c:v>
                </c:pt>
                <c:pt idx="1400">
                  <c:v>4494</c:v>
                </c:pt>
                <c:pt idx="1401">
                  <c:v>4494</c:v>
                </c:pt>
                <c:pt idx="1402">
                  <c:v>4494</c:v>
                </c:pt>
                <c:pt idx="1403">
                  <c:v>4494</c:v>
                </c:pt>
                <c:pt idx="1404">
                  <c:v>4494</c:v>
                </c:pt>
                <c:pt idx="1405">
                  <c:v>4494</c:v>
                </c:pt>
                <c:pt idx="1406">
                  <c:v>4494</c:v>
                </c:pt>
                <c:pt idx="1407">
                  <c:v>4494</c:v>
                </c:pt>
                <c:pt idx="1408">
                  <c:v>4494</c:v>
                </c:pt>
                <c:pt idx="1409">
                  <c:v>4494</c:v>
                </c:pt>
                <c:pt idx="1410">
                  <c:v>4494</c:v>
                </c:pt>
                <c:pt idx="1411">
                  <c:v>4494</c:v>
                </c:pt>
                <c:pt idx="1412">
                  <c:v>4494</c:v>
                </c:pt>
                <c:pt idx="1413">
                  <c:v>4494</c:v>
                </c:pt>
                <c:pt idx="1414">
                  <c:v>4494</c:v>
                </c:pt>
                <c:pt idx="1415">
                  <c:v>4494</c:v>
                </c:pt>
                <c:pt idx="1416">
                  <c:v>4494</c:v>
                </c:pt>
                <c:pt idx="1417">
                  <c:v>4494</c:v>
                </c:pt>
                <c:pt idx="1418">
                  <c:v>4494</c:v>
                </c:pt>
                <c:pt idx="1419">
                  <c:v>4494</c:v>
                </c:pt>
                <c:pt idx="1420">
                  <c:v>4494</c:v>
                </c:pt>
                <c:pt idx="1421">
                  <c:v>4494</c:v>
                </c:pt>
                <c:pt idx="1422">
                  <c:v>4494</c:v>
                </c:pt>
                <c:pt idx="1423">
                  <c:v>4494</c:v>
                </c:pt>
                <c:pt idx="1424">
                  <c:v>4494</c:v>
                </c:pt>
                <c:pt idx="1425">
                  <c:v>4494</c:v>
                </c:pt>
                <c:pt idx="1426">
                  <c:v>4494</c:v>
                </c:pt>
                <c:pt idx="1427">
                  <c:v>4494</c:v>
                </c:pt>
                <c:pt idx="1428">
                  <c:v>4494</c:v>
                </c:pt>
                <c:pt idx="1429">
                  <c:v>4494</c:v>
                </c:pt>
                <c:pt idx="1430">
                  <c:v>4494</c:v>
                </c:pt>
                <c:pt idx="1431">
                  <c:v>4494</c:v>
                </c:pt>
                <c:pt idx="1432">
                  <c:v>4494</c:v>
                </c:pt>
                <c:pt idx="1433">
                  <c:v>4494</c:v>
                </c:pt>
                <c:pt idx="1434">
                  <c:v>4494</c:v>
                </c:pt>
                <c:pt idx="1435">
                  <c:v>4494</c:v>
                </c:pt>
                <c:pt idx="1436">
                  <c:v>4494</c:v>
                </c:pt>
                <c:pt idx="1437">
                  <c:v>4494</c:v>
                </c:pt>
                <c:pt idx="1438">
                  <c:v>4494</c:v>
                </c:pt>
                <c:pt idx="1439">
                  <c:v>4494</c:v>
                </c:pt>
                <c:pt idx="1440">
                  <c:v>4494</c:v>
                </c:pt>
                <c:pt idx="1441">
                  <c:v>4494</c:v>
                </c:pt>
                <c:pt idx="1442">
                  <c:v>4494</c:v>
                </c:pt>
                <c:pt idx="1443">
                  <c:v>4494</c:v>
                </c:pt>
                <c:pt idx="1444">
                  <c:v>4494</c:v>
                </c:pt>
                <c:pt idx="1445">
                  <c:v>4494</c:v>
                </c:pt>
                <c:pt idx="1446">
                  <c:v>4494</c:v>
                </c:pt>
                <c:pt idx="1447">
                  <c:v>4494</c:v>
                </c:pt>
                <c:pt idx="1448">
                  <c:v>4494</c:v>
                </c:pt>
                <c:pt idx="1449">
                  <c:v>4494</c:v>
                </c:pt>
                <c:pt idx="1450">
                  <c:v>4494</c:v>
                </c:pt>
                <c:pt idx="1451">
                  <c:v>4494</c:v>
                </c:pt>
                <c:pt idx="1452">
                  <c:v>4494</c:v>
                </c:pt>
                <c:pt idx="1453">
                  <c:v>4494</c:v>
                </c:pt>
                <c:pt idx="1454">
                  <c:v>4494</c:v>
                </c:pt>
                <c:pt idx="1455">
                  <c:v>4494</c:v>
                </c:pt>
                <c:pt idx="1456">
                  <c:v>4494</c:v>
                </c:pt>
                <c:pt idx="1457">
                  <c:v>4494</c:v>
                </c:pt>
                <c:pt idx="1458">
                  <c:v>4494</c:v>
                </c:pt>
                <c:pt idx="1459">
                  <c:v>4494</c:v>
                </c:pt>
                <c:pt idx="1460">
                  <c:v>4494</c:v>
                </c:pt>
                <c:pt idx="1461">
                  <c:v>4494</c:v>
                </c:pt>
                <c:pt idx="1462">
                  <c:v>4494</c:v>
                </c:pt>
                <c:pt idx="1463">
                  <c:v>4494</c:v>
                </c:pt>
                <c:pt idx="1464">
                  <c:v>4494</c:v>
                </c:pt>
                <c:pt idx="1465">
                  <c:v>4494</c:v>
                </c:pt>
                <c:pt idx="1466">
                  <c:v>4494</c:v>
                </c:pt>
                <c:pt idx="1467">
                  <c:v>4494</c:v>
                </c:pt>
                <c:pt idx="1468">
                  <c:v>4494</c:v>
                </c:pt>
                <c:pt idx="1469">
                  <c:v>4494</c:v>
                </c:pt>
                <c:pt idx="1470">
                  <c:v>4494</c:v>
                </c:pt>
                <c:pt idx="1471">
                  <c:v>4494</c:v>
                </c:pt>
                <c:pt idx="1472">
                  <c:v>4494</c:v>
                </c:pt>
                <c:pt idx="1473">
                  <c:v>4494</c:v>
                </c:pt>
                <c:pt idx="1474">
                  <c:v>4494</c:v>
                </c:pt>
                <c:pt idx="1475">
                  <c:v>4494</c:v>
                </c:pt>
                <c:pt idx="1476">
                  <c:v>4494</c:v>
                </c:pt>
                <c:pt idx="1477">
                  <c:v>4494</c:v>
                </c:pt>
                <c:pt idx="1478">
                  <c:v>4494</c:v>
                </c:pt>
                <c:pt idx="1479">
                  <c:v>4494</c:v>
                </c:pt>
                <c:pt idx="1480">
                  <c:v>4494</c:v>
                </c:pt>
                <c:pt idx="1481">
                  <c:v>4494</c:v>
                </c:pt>
                <c:pt idx="1482">
                  <c:v>4494</c:v>
                </c:pt>
                <c:pt idx="1483">
                  <c:v>4494</c:v>
                </c:pt>
                <c:pt idx="1484">
                  <c:v>4494</c:v>
                </c:pt>
                <c:pt idx="1485">
                  <c:v>4494</c:v>
                </c:pt>
                <c:pt idx="1486">
                  <c:v>4494</c:v>
                </c:pt>
                <c:pt idx="1487">
                  <c:v>4494</c:v>
                </c:pt>
                <c:pt idx="1488">
                  <c:v>4494</c:v>
                </c:pt>
                <c:pt idx="1489">
                  <c:v>4494</c:v>
                </c:pt>
                <c:pt idx="1490">
                  <c:v>4494</c:v>
                </c:pt>
                <c:pt idx="1491">
                  <c:v>4494</c:v>
                </c:pt>
                <c:pt idx="1492">
                  <c:v>4494</c:v>
                </c:pt>
                <c:pt idx="1493">
                  <c:v>4494</c:v>
                </c:pt>
                <c:pt idx="1494">
                  <c:v>4494</c:v>
                </c:pt>
                <c:pt idx="1495">
                  <c:v>4494</c:v>
                </c:pt>
                <c:pt idx="1496">
                  <c:v>4494</c:v>
                </c:pt>
                <c:pt idx="1497">
                  <c:v>4494</c:v>
                </c:pt>
                <c:pt idx="1498">
                  <c:v>4494</c:v>
                </c:pt>
                <c:pt idx="1499">
                  <c:v>4494</c:v>
                </c:pt>
                <c:pt idx="1500">
                  <c:v>4494</c:v>
                </c:pt>
                <c:pt idx="1501">
                  <c:v>4494</c:v>
                </c:pt>
                <c:pt idx="1502">
                  <c:v>4494</c:v>
                </c:pt>
                <c:pt idx="1503">
                  <c:v>4494</c:v>
                </c:pt>
                <c:pt idx="1504">
                  <c:v>4494</c:v>
                </c:pt>
                <c:pt idx="1505">
                  <c:v>4494</c:v>
                </c:pt>
                <c:pt idx="1506">
                  <c:v>4494</c:v>
                </c:pt>
                <c:pt idx="1507">
                  <c:v>4494</c:v>
                </c:pt>
                <c:pt idx="1508">
                  <c:v>4494</c:v>
                </c:pt>
                <c:pt idx="1509">
                  <c:v>4494</c:v>
                </c:pt>
                <c:pt idx="1510">
                  <c:v>4494</c:v>
                </c:pt>
                <c:pt idx="1511">
                  <c:v>4494</c:v>
                </c:pt>
                <c:pt idx="1512">
                  <c:v>4494</c:v>
                </c:pt>
                <c:pt idx="1513">
                  <c:v>4494</c:v>
                </c:pt>
                <c:pt idx="1514">
                  <c:v>4494</c:v>
                </c:pt>
                <c:pt idx="1515">
                  <c:v>4494</c:v>
                </c:pt>
                <c:pt idx="1516">
                  <c:v>4494</c:v>
                </c:pt>
                <c:pt idx="1517">
                  <c:v>4494</c:v>
                </c:pt>
                <c:pt idx="1518">
                  <c:v>4494</c:v>
                </c:pt>
                <c:pt idx="1519">
                  <c:v>4494</c:v>
                </c:pt>
                <c:pt idx="1520">
                  <c:v>4494</c:v>
                </c:pt>
                <c:pt idx="1521">
                  <c:v>4494</c:v>
                </c:pt>
                <c:pt idx="1522">
                  <c:v>4494</c:v>
                </c:pt>
                <c:pt idx="1523">
                  <c:v>4494</c:v>
                </c:pt>
                <c:pt idx="1524">
                  <c:v>4494</c:v>
                </c:pt>
                <c:pt idx="1525">
                  <c:v>4494</c:v>
                </c:pt>
                <c:pt idx="1526">
                  <c:v>4494</c:v>
                </c:pt>
                <c:pt idx="1527">
                  <c:v>4494</c:v>
                </c:pt>
                <c:pt idx="1528">
                  <c:v>4494</c:v>
                </c:pt>
                <c:pt idx="1529">
                  <c:v>4494</c:v>
                </c:pt>
                <c:pt idx="1530">
                  <c:v>4494</c:v>
                </c:pt>
                <c:pt idx="1531">
                  <c:v>4494</c:v>
                </c:pt>
                <c:pt idx="1532">
                  <c:v>4494</c:v>
                </c:pt>
                <c:pt idx="1533">
                  <c:v>4494</c:v>
                </c:pt>
                <c:pt idx="1534">
                  <c:v>4494</c:v>
                </c:pt>
                <c:pt idx="1535">
                  <c:v>4494</c:v>
                </c:pt>
                <c:pt idx="1536">
                  <c:v>4494</c:v>
                </c:pt>
                <c:pt idx="1537">
                  <c:v>4494</c:v>
                </c:pt>
                <c:pt idx="1538">
                  <c:v>4494</c:v>
                </c:pt>
                <c:pt idx="1539">
                  <c:v>4494</c:v>
                </c:pt>
                <c:pt idx="1540">
                  <c:v>4494</c:v>
                </c:pt>
                <c:pt idx="1541">
                  <c:v>4494</c:v>
                </c:pt>
                <c:pt idx="1542">
                  <c:v>4494</c:v>
                </c:pt>
                <c:pt idx="1543">
                  <c:v>4494</c:v>
                </c:pt>
                <c:pt idx="1544">
                  <c:v>4494</c:v>
                </c:pt>
                <c:pt idx="1545">
                  <c:v>4494</c:v>
                </c:pt>
                <c:pt idx="1546">
                  <c:v>4494</c:v>
                </c:pt>
                <c:pt idx="1547">
                  <c:v>4494</c:v>
                </c:pt>
                <c:pt idx="1548">
                  <c:v>4494</c:v>
                </c:pt>
                <c:pt idx="1549">
                  <c:v>4494</c:v>
                </c:pt>
                <c:pt idx="1550">
                  <c:v>4494</c:v>
                </c:pt>
                <c:pt idx="1551">
                  <c:v>4494</c:v>
                </c:pt>
                <c:pt idx="1552">
                  <c:v>4494</c:v>
                </c:pt>
                <c:pt idx="1553">
                  <c:v>4494</c:v>
                </c:pt>
                <c:pt idx="1554">
                  <c:v>4494</c:v>
                </c:pt>
                <c:pt idx="1555">
                  <c:v>4494</c:v>
                </c:pt>
                <c:pt idx="1556">
                  <c:v>4494</c:v>
                </c:pt>
                <c:pt idx="1557">
                  <c:v>4494</c:v>
                </c:pt>
                <c:pt idx="1558">
                  <c:v>4494</c:v>
                </c:pt>
                <c:pt idx="1559">
                  <c:v>4494</c:v>
                </c:pt>
                <c:pt idx="1560">
                  <c:v>4494</c:v>
                </c:pt>
                <c:pt idx="1561">
                  <c:v>4494</c:v>
                </c:pt>
                <c:pt idx="1562">
                  <c:v>4494</c:v>
                </c:pt>
                <c:pt idx="1563">
                  <c:v>4494</c:v>
                </c:pt>
                <c:pt idx="1564">
                  <c:v>4494</c:v>
                </c:pt>
                <c:pt idx="1565">
                  <c:v>4494</c:v>
                </c:pt>
                <c:pt idx="1566">
                  <c:v>4494</c:v>
                </c:pt>
                <c:pt idx="1567">
                  <c:v>4494</c:v>
                </c:pt>
                <c:pt idx="1568">
                  <c:v>4494</c:v>
                </c:pt>
                <c:pt idx="1569">
                  <c:v>4494</c:v>
                </c:pt>
                <c:pt idx="1570">
                  <c:v>4494</c:v>
                </c:pt>
                <c:pt idx="1571">
                  <c:v>4494</c:v>
                </c:pt>
                <c:pt idx="1572">
                  <c:v>4494</c:v>
                </c:pt>
                <c:pt idx="1573">
                  <c:v>4494</c:v>
                </c:pt>
                <c:pt idx="1574">
                  <c:v>4494</c:v>
                </c:pt>
                <c:pt idx="1575">
                  <c:v>4494</c:v>
                </c:pt>
                <c:pt idx="1576">
                  <c:v>4494</c:v>
                </c:pt>
                <c:pt idx="1577">
                  <c:v>4494</c:v>
                </c:pt>
                <c:pt idx="1578">
                  <c:v>4494</c:v>
                </c:pt>
                <c:pt idx="1579">
                  <c:v>4494</c:v>
                </c:pt>
                <c:pt idx="1580">
                  <c:v>4494</c:v>
                </c:pt>
                <c:pt idx="1581">
                  <c:v>4494</c:v>
                </c:pt>
                <c:pt idx="1582">
                  <c:v>4494</c:v>
                </c:pt>
                <c:pt idx="1583">
                  <c:v>4494</c:v>
                </c:pt>
                <c:pt idx="1584">
                  <c:v>4494</c:v>
                </c:pt>
                <c:pt idx="1585">
                  <c:v>4494</c:v>
                </c:pt>
                <c:pt idx="1586">
                  <c:v>4494</c:v>
                </c:pt>
                <c:pt idx="1587">
                  <c:v>4494</c:v>
                </c:pt>
                <c:pt idx="1588">
                  <c:v>4494</c:v>
                </c:pt>
                <c:pt idx="1589">
                  <c:v>4494</c:v>
                </c:pt>
                <c:pt idx="1590">
                  <c:v>4494</c:v>
                </c:pt>
                <c:pt idx="1591">
                  <c:v>4494</c:v>
                </c:pt>
                <c:pt idx="1592">
                  <c:v>4494</c:v>
                </c:pt>
                <c:pt idx="1593">
                  <c:v>4494</c:v>
                </c:pt>
                <c:pt idx="1594">
                  <c:v>4494</c:v>
                </c:pt>
                <c:pt idx="1595">
                  <c:v>4494</c:v>
                </c:pt>
                <c:pt idx="1596">
                  <c:v>4494</c:v>
                </c:pt>
                <c:pt idx="1597">
                  <c:v>4494</c:v>
                </c:pt>
                <c:pt idx="1598">
                  <c:v>4494</c:v>
                </c:pt>
                <c:pt idx="1599">
                  <c:v>4494</c:v>
                </c:pt>
                <c:pt idx="1600">
                  <c:v>4494</c:v>
                </c:pt>
                <c:pt idx="1601">
                  <c:v>4494</c:v>
                </c:pt>
                <c:pt idx="1602">
                  <c:v>4494</c:v>
                </c:pt>
                <c:pt idx="1603">
                  <c:v>4494</c:v>
                </c:pt>
                <c:pt idx="1604">
                  <c:v>4494</c:v>
                </c:pt>
                <c:pt idx="1605">
                  <c:v>4494</c:v>
                </c:pt>
                <c:pt idx="1606">
                  <c:v>4494</c:v>
                </c:pt>
                <c:pt idx="1607">
                  <c:v>4494</c:v>
                </c:pt>
                <c:pt idx="1608">
                  <c:v>4494</c:v>
                </c:pt>
                <c:pt idx="1609">
                  <c:v>4494</c:v>
                </c:pt>
                <c:pt idx="1610">
                  <c:v>4494</c:v>
                </c:pt>
                <c:pt idx="1611">
                  <c:v>4494</c:v>
                </c:pt>
                <c:pt idx="1612">
                  <c:v>4494</c:v>
                </c:pt>
                <c:pt idx="1613">
                  <c:v>4494</c:v>
                </c:pt>
                <c:pt idx="1614">
                  <c:v>4494</c:v>
                </c:pt>
                <c:pt idx="1615">
                  <c:v>4494</c:v>
                </c:pt>
                <c:pt idx="1616">
                  <c:v>4494</c:v>
                </c:pt>
                <c:pt idx="1617">
                  <c:v>4494</c:v>
                </c:pt>
                <c:pt idx="1618">
                  <c:v>4494</c:v>
                </c:pt>
                <c:pt idx="1619">
                  <c:v>4494</c:v>
                </c:pt>
                <c:pt idx="1620">
                  <c:v>4494</c:v>
                </c:pt>
                <c:pt idx="1621">
                  <c:v>4494</c:v>
                </c:pt>
                <c:pt idx="1622">
                  <c:v>4494</c:v>
                </c:pt>
                <c:pt idx="1623">
                  <c:v>4494</c:v>
                </c:pt>
                <c:pt idx="1624">
                  <c:v>4494</c:v>
                </c:pt>
                <c:pt idx="1625">
                  <c:v>4494</c:v>
                </c:pt>
                <c:pt idx="1626">
                  <c:v>4494</c:v>
                </c:pt>
                <c:pt idx="1627">
                  <c:v>4494</c:v>
                </c:pt>
                <c:pt idx="1628">
                  <c:v>4494</c:v>
                </c:pt>
                <c:pt idx="1629">
                  <c:v>4494</c:v>
                </c:pt>
                <c:pt idx="1630">
                  <c:v>4494</c:v>
                </c:pt>
                <c:pt idx="1631">
                  <c:v>4494</c:v>
                </c:pt>
                <c:pt idx="1632">
                  <c:v>4494</c:v>
                </c:pt>
                <c:pt idx="1633">
                  <c:v>4494</c:v>
                </c:pt>
                <c:pt idx="1634">
                  <c:v>4494</c:v>
                </c:pt>
                <c:pt idx="1635">
                  <c:v>4494</c:v>
                </c:pt>
                <c:pt idx="1636">
                  <c:v>4494</c:v>
                </c:pt>
                <c:pt idx="1637">
                  <c:v>4494</c:v>
                </c:pt>
                <c:pt idx="1638">
                  <c:v>4494</c:v>
                </c:pt>
                <c:pt idx="1639">
                  <c:v>4494</c:v>
                </c:pt>
                <c:pt idx="1640">
                  <c:v>4494</c:v>
                </c:pt>
                <c:pt idx="1641">
                  <c:v>4494</c:v>
                </c:pt>
                <c:pt idx="1642">
                  <c:v>4494</c:v>
                </c:pt>
                <c:pt idx="1643">
                  <c:v>4494</c:v>
                </c:pt>
                <c:pt idx="1644">
                  <c:v>4494</c:v>
                </c:pt>
                <c:pt idx="1645">
                  <c:v>4494</c:v>
                </c:pt>
                <c:pt idx="1646">
                  <c:v>4494</c:v>
                </c:pt>
                <c:pt idx="1647">
                  <c:v>4494</c:v>
                </c:pt>
                <c:pt idx="1648">
                  <c:v>4494</c:v>
                </c:pt>
                <c:pt idx="1649">
                  <c:v>4494</c:v>
                </c:pt>
                <c:pt idx="1650">
                  <c:v>4494</c:v>
                </c:pt>
                <c:pt idx="1651">
                  <c:v>4494</c:v>
                </c:pt>
                <c:pt idx="1652">
                  <c:v>4494</c:v>
                </c:pt>
                <c:pt idx="1653">
                  <c:v>4494</c:v>
                </c:pt>
                <c:pt idx="1654">
                  <c:v>4494</c:v>
                </c:pt>
                <c:pt idx="1655">
                  <c:v>4494</c:v>
                </c:pt>
                <c:pt idx="1656">
                  <c:v>4494</c:v>
                </c:pt>
                <c:pt idx="1657">
                  <c:v>4494</c:v>
                </c:pt>
                <c:pt idx="1658">
                  <c:v>4494</c:v>
                </c:pt>
                <c:pt idx="1659">
                  <c:v>4494</c:v>
                </c:pt>
                <c:pt idx="1660">
                  <c:v>4494</c:v>
                </c:pt>
                <c:pt idx="1661">
                  <c:v>4494</c:v>
                </c:pt>
                <c:pt idx="1662">
                  <c:v>4494</c:v>
                </c:pt>
                <c:pt idx="1663">
                  <c:v>4494</c:v>
                </c:pt>
                <c:pt idx="1664">
                  <c:v>4494</c:v>
                </c:pt>
                <c:pt idx="1665">
                  <c:v>4494</c:v>
                </c:pt>
                <c:pt idx="1666">
                  <c:v>4494</c:v>
                </c:pt>
                <c:pt idx="1667">
                  <c:v>4494</c:v>
                </c:pt>
                <c:pt idx="1668">
                  <c:v>4494</c:v>
                </c:pt>
                <c:pt idx="1669">
                  <c:v>4494</c:v>
                </c:pt>
                <c:pt idx="1670">
                  <c:v>4494</c:v>
                </c:pt>
                <c:pt idx="1671">
                  <c:v>4494</c:v>
                </c:pt>
                <c:pt idx="1672">
                  <c:v>4494</c:v>
                </c:pt>
                <c:pt idx="1673">
                  <c:v>4494</c:v>
                </c:pt>
                <c:pt idx="1674">
                  <c:v>4494</c:v>
                </c:pt>
                <c:pt idx="1675">
                  <c:v>4494</c:v>
                </c:pt>
                <c:pt idx="1676">
                  <c:v>4494</c:v>
                </c:pt>
                <c:pt idx="1677">
                  <c:v>4494</c:v>
                </c:pt>
                <c:pt idx="1678">
                  <c:v>4494</c:v>
                </c:pt>
                <c:pt idx="1679">
                  <c:v>4494</c:v>
                </c:pt>
                <c:pt idx="1680">
                  <c:v>4494</c:v>
                </c:pt>
                <c:pt idx="1681">
                  <c:v>4494</c:v>
                </c:pt>
                <c:pt idx="1682">
                  <c:v>4494</c:v>
                </c:pt>
                <c:pt idx="1683">
                  <c:v>4494</c:v>
                </c:pt>
                <c:pt idx="1684">
                  <c:v>4494</c:v>
                </c:pt>
                <c:pt idx="1685">
                  <c:v>4494</c:v>
                </c:pt>
                <c:pt idx="1686">
                  <c:v>4494</c:v>
                </c:pt>
                <c:pt idx="1687">
                  <c:v>4494</c:v>
                </c:pt>
                <c:pt idx="1688">
                  <c:v>4494</c:v>
                </c:pt>
                <c:pt idx="1689">
                  <c:v>4494</c:v>
                </c:pt>
                <c:pt idx="1690">
                  <c:v>4494</c:v>
                </c:pt>
                <c:pt idx="1691">
                  <c:v>4494</c:v>
                </c:pt>
                <c:pt idx="1692">
                  <c:v>4494</c:v>
                </c:pt>
                <c:pt idx="1693">
                  <c:v>4494</c:v>
                </c:pt>
                <c:pt idx="1694">
                  <c:v>4494</c:v>
                </c:pt>
                <c:pt idx="1695">
                  <c:v>4494</c:v>
                </c:pt>
                <c:pt idx="1696">
                  <c:v>4494</c:v>
                </c:pt>
                <c:pt idx="1697">
                  <c:v>4494</c:v>
                </c:pt>
                <c:pt idx="1698">
                  <c:v>4494</c:v>
                </c:pt>
                <c:pt idx="1699">
                  <c:v>4494</c:v>
                </c:pt>
                <c:pt idx="1700">
                  <c:v>4494</c:v>
                </c:pt>
                <c:pt idx="1701">
                  <c:v>4494</c:v>
                </c:pt>
                <c:pt idx="1702">
                  <c:v>4494</c:v>
                </c:pt>
                <c:pt idx="1703">
                  <c:v>4494</c:v>
                </c:pt>
                <c:pt idx="1704">
                  <c:v>4494</c:v>
                </c:pt>
                <c:pt idx="1705">
                  <c:v>4494</c:v>
                </c:pt>
                <c:pt idx="1706">
                  <c:v>4494</c:v>
                </c:pt>
                <c:pt idx="1707">
                  <c:v>4494</c:v>
                </c:pt>
                <c:pt idx="1708">
                  <c:v>4494</c:v>
                </c:pt>
                <c:pt idx="1709">
                  <c:v>4494</c:v>
                </c:pt>
                <c:pt idx="1710">
                  <c:v>4494</c:v>
                </c:pt>
                <c:pt idx="1711">
                  <c:v>4494</c:v>
                </c:pt>
                <c:pt idx="1712">
                  <c:v>4494</c:v>
                </c:pt>
                <c:pt idx="1713">
                  <c:v>4494</c:v>
                </c:pt>
                <c:pt idx="1714">
                  <c:v>4494</c:v>
                </c:pt>
                <c:pt idx="1715">
                  <c:v>4494</c:v>
                </c:pt>
                <c:pt idx="1716">
                  <c:v>4494</c:v>
                </c:pt>
                <c:pt idx="1717">
                  <c:v>4494</c:v>
                </c:pt>
                <c:pt idx="1718">
                  <c:v>4494</c:v>
                </c:pt>
                <c:pt idx="1719">
                  <c:v>4494</c:v>
                </c:pt>
                <c:pt idx="1720">
                  <c:v>4494</c:v>
                </c:pt>
                <c:pt idx="1721">
                  <c:v>4494</c:v>
                </c:pt>
                <c:pt idx="1722">
                  <c:v>4494</c:v>
                </c:pt>
                <c:pt idx="1723">
                  <c:v>4494</c:v>
                </c:pt>
                <c:pt idx="1724">
                  <c:v>4494</c:v>
                </c:pt>
                <c:pt idx="1725">
                  <c:v>4494</c:v>
                </c:pt>
                <c:pt idx="1726">
                  <c:v>4494</c:v>
                </c:pt>
                <c:pt idx="1727">
                  <c:v>4494</c:v>
                </c:pt>
                <c:pt idx="1728">
                  <c:v>4494</c:v>
                </c:pt>
                <c:pt idx="1729">
                  <c:v>4494</c:v>
                </c:pt>
                <c:pt idx="1730">
                  <c:v>4494</c:v>
                </c:pt>
                <c:pt idx="1731">
                  <c:v>4494</c:v>
                </c:pt>
                <c:pt idx="1732">
                  <c:v>4494</c:v>
                </c:pt>
                <c:pt idx="1733">
                  <c:v>4494</c:v>
                </c:pt>
                <c:pt idx="1734">
                  <c:v>4494</c:v>
                </c:pt>
                <c:pt idx="1735">
                  <c:v>4494</c:v>
                </c:pt>
                <c:pt idx="1736">
                  <c:v>4494</c:v>
                </c:pt>
                <c:pt idx="1737">
                  <c:v>4494</c:v>
                </c:pt>
                <c:pt idx="1738">
                  <c:v>4494</c:v>
                </c:pt>
                <c:pt idx="1739">
                  <c:v>4494</c:v>
                </c:pt>
                <c:pt idx="1740">
                  <c:v>4494</c:v>
                </c:pt>
                <c:pt idx="1741">
                  <c:v>4494</c:v>
                </c:pt>
                <c:pt idx="1742">
                  <c:v>4494</c:v>
                </c:pt>
                <c:pt idx="1743">
                  <c:v>4494</c:v>
                </c:pt>
                <c:pt idx="1744">
                  <c:v>4494</c:v>
                </c:pt>
                <c:pt idx="1745">
                  <c:v>4494</c:v>
                </c:pt>
                <c:pt idx="1746">
                  <c:v>4494</c:v>
                </c:pt>
                <c:pt idx="1747">
                  <c:v>4494</c:v>
                </c:pt>
                <c:pt idx="1748">
                  <c:v>4494</c:v>
                </c:pt>
                <c:pt idx="1749">
                  <c:v>4494</c:v>
                </c:pt>
                <c:pt idx="1750">
                  <c:v>4494</c:v>
                </c:pt>
                <c:pt idx="1751">
                  <c:v>4494</c:v>
                </c:pt>
                <c:pt idx="1752">
                  <c:v>4494</c:v>
                </c:pt>
                <c:pt idx="1753">
                  <c:v>4494</c:v>
                </c:pt>
                <c:pt idx="1754">
                  <c:v>4494</c:v>
                </c:pt>
                <c:pt idx="1755">
                  <c:v>4494</c:v>
                </c:pt>
                <c:pt idx="1756">
                  <c:v>4494</c:v>
                </c:pt>
                <c:pt idx="1757">
                  <c:v>4494</c:v>
                </c:pt>
                <c:pt idx="1758">
                  <c:v>4494</c:v>
                </c:pt>
                <c:pt idx="1759">
                  <c:v>4494</c:v>
                </c:pt>
                <c:pt idx="1760">
                  <c:v>4494</c:v>
                </c:pt>
                <c:pt idx="1761">
                  <c:v>4494</c:v>
                </c:pt>
                <c:pt idx="1762">
                  <c:v>4494</c:v>
                </c:pt>
                <c:pt idx="1763">
                  <c:v>4494</c:v>
                </c:pt>
                <c:pt idx="1764">
                  <c:v>4494</c:v>
                </c:pt>
                <c:pt idx="1765">
                  <c:v>4494</c:v>
                </c:pt>
                <c:pt idx="1766">
                  <c:v>4494</c:v>
                </c:pt>
                <c:pt idx="1767">
                  <c:v>4494</c:v>
                </c:pt>
                <c:pt idx="1768">
                  <c:v>4494</c:v>
                </c:pt>
                <c:pt idx="1769">
                  <c:v>4494</c:v>
                </c:pt>
                <c:pt idx="1770">
                  <c:v>4494</c:v>
                </c:pt>
                <c:pt idx="1771">
                  <c:v>4494</c:v>
                </c:pt>
                <c:pt idx="1772">
                  <c:v>4494</c:v>
                </c:pt>
                <c:pt idx="1773">
                  <c:v>4494</c:v>
                </c:pt>
                <c:pt idx="1774">
                  <c:v>4494</c:v>
                </c:pt>
                <c:pt idx="1775">
                  <c:v>4494</c:v>
                </c:pt>
                <c:pt idx="1776">
                  <c:v>4494</c:v>
                </c:pt>
                <c:pt idx="1777">
                  <c:v>4494</c:v>
                </c:pt>
                <c:pt idx="1778">
                  <c:v>4494</c:v>
                </c:pt>
                <c:pt idx="1779">
                  <c:v>4494</c:v>
                </c:pt>
                <c:pt idx="1780">
                  <c:v>4494</c:v>
                </c:pt>
                <c:pt idx="1781">
                  <c:v>4494</c:v>
                </c:pt>
                <c:pt idx="1782">
                  <c:v>4494</c:v>
                </c:pt>
                <c:pt idx="1783">
                  <c:v>4494</c:v>
                </c:pt>
                <c:pt idx="1784">
                  <c:v>4494</c:v>
                </c:pt>
                <c:pt idx="1785">
                  <c:v>4494</c:v>
                </c:pt>
                <c:pt idx="1786">
                  <c:v>4494</c:v>
                </c:pt>
                <c:pt idx="1787">
                  <c:v>4494</c:v>
                </c:pt>
                <c:pt idx="1788">
                  <c:v>4494</c:v>
                </c:pt>
                <c:pt idx="1789">
                  <c:v>4494</c:v>
                </c:pt>
                <c:pt idx="1790">
                  <c:v>4494</c:v>
                </c:pt>
                <c:pt idx="1791">
                  <c:v>4494</c:v>
                </c:pt>
                <c:pt idx="1792">
                  <c:v>4494</c:v>
                </c:pt>
                <c:pt idx="1793">
                  <c:v>4494</c:v>
                </c:pt>
                <c:pt idx="1794">
                  <c:v>4494</c:v>
                </c:pt>
                <c:pt idx="1795">
                  <c:v>4494</c:v>
                </c:pt>
                <c:pt idx="1796">
                  <c:v>4494</c:v>
                </c:pt>
                <c:pt idx="1797">
                  <c:v>4494</c:v>
                </c:pt>
                <c:pt idx="1798">
                  <c:v>4494</c:v>
                </c:pt>
                <c:pt idx="1799">
                  <c:v>4494</c:v>
                </c:pt>
                <c:pt idx="1800">
                  <c:v>4494</c:v>
                </c:pt>
                <c:pt idx="1801">
                  <c:v>4494</c:v>
                </c:pt>
                <c:pt idx="1802">
                  <c:v>4494</c:v>
                </c:pt>
                <c:pt idx="1803">
                  <c:v>4494</c:v>
                </c:pt>
                <c:pt idx="1804">
                  <c:v>4494</c:v>
                </c:pt>
                <c:pt idx="1805">
                  <c:v>4494</c:v>
                </c:pt>
                <c:pt idx="1806">
                  <c:v>4494</c:v>
                </c:pt>
                <c:pt idx="1807">
                  <c:v>4494</c:v>
                </c:pt>
                <c:pt idx="1808">
                  <c:v>4494</c:v>
                </c:pt>
                <c:pt idx="1809">
                  <c:v>4494</c:v>
                </c:pt>
                <c:pt idx="1810">
                  <c:v>4494</c:v>
                </c:pt>
                <c:pt idx="1811">
                  <c:v>4494</c:v>
                </c:pt>
                <c:pt idx="1812">
                  <c:v>4494</c:v>
                </c:pt>
                <c:pt idx="1813">
                  <c:v>4494</c:v>
                </c:pt>
                <c:pt idx="1814">
                  <c:v>4494</c:v>
                </c:pt>
                <c:pt idx="1815">
                  <c:v>4494</c:v>
                </c:pt>
                <c:pt idx="1816">
                  <c:v>4494</c:v>
                </c:pt>
                <c:pt idx="1817">
                  <c:v>4494</c:v>
                </c:pt>
                <c:pt idx="1818">
                  <c:v>4494</c:v>
                </c:pt>
                <c:pt idx="1819">
                  <c:v>4494</c:v>
                </c:pt>
                <c:pt idx="1820">
                  <c:v>4494</c:v>
                </c:pt>
                <c:pt idx="1821">
                  <c:v>4494</c:v>
                </c:pt>
                <c:pt idx="1822">
                  <c:v>4494</c:v>
                </c:pt>
                <c:pt idx="1823">
                  <c:v>4494</c:v>
                </c:pt>
                <c:pt idx="1824">
                  <c:v>4494</c:v>
                </c:pt>
                <c:pt idx="1825">
                  <c:v>4494</c:v>
                </c:pt>
                <c:pt idx="1826">
                  <c:v>4494</c:v>
                </c:pt>
                <c:pt idx="1827">
                  <c:v>4494</c:v>
                </c:pt>
                <c:pt idx="1828">
                  <c:v>4494</c:v>
                </c:pt>
                <c:pt idx="1829">
                  <c:v>4494</c:v>
                </c:pt>
                <c:pt idx="1830">
                  <c:v>4494</c:v>
                </c:pt>
                <c:pt idx="1831">
                  <c:v>4494</c:v>
                </c:pt>
                <c:pt idx="1832">
                  <c:v>4494</c:v>
                </c:pt>
                <c:pt idx="1833">
                  <c:v>4494</c:v>
                </c:pt>
                <c:pt idx="1834">
                  <c:v>4494</c:v>
                </c:pt>
                <c:pt idx="1835">
                  <c:v>4494</c:v>
                </c:pt>
                <c:pt idx="1836">
                  <c:v>4494</c:v>
                </c:pt>
                <c:pt idx="1837">
                  <c:v>4494</c:v>
                </c:pt>
                <c:pt idx="1838">
                  <c:v>4494</c:v>
                </c:pt>
                <c:pt idx="1839">
                  <c:v>4494</c:v>
                </c:pt>
                <c:pt idx="1840">
                  <c:v>4494</c:v>
                </c:pt>
                <c:pt idx="1841">
                  <c:v>4494</c:v>
                </c:pt>
                <c:pt idx="1842">
                  <c:v>4494</c:v>
                </c:pt>
                <c:pt idx="1843">
                  <c:v>4494</c:v>
                </c:pt>
                <c:pt idx="1844">
                  <c:v>4494</c:v>
                </c:pt>
                <c:pt idx="1845">
                  <c:v>4494</c:v>
                </c:pt>
                <c:pt idx="1846">
                  <c:v>4494</c:v>
                </c:pt>
                <c:pt idx="1847">
                  <c:v>4494</c:v>
                </c:pt>
                <c:pt idx="1848">
                  <c:v>4494</c:v>
                </c:pt>
                <c:pt idx="1849">
                  <c:v>4494</c:v>
                </c:pt>
                <c:pt idx="1850">
                  <c:v>4494</c:v>
                </c:pt>
                <c:pt idx="1851">
                  <c:v>4494</c:v>
                </c:pt>
                <c:pt idx="1852">
                  <c:v>4494</c:v>
                </c:pt>
                <c:pt idx="1853">
                  <c:v>4494</c:v>
                </c:pt>
                <c:pt idx="1854">
                  <c:v>4494</c:v>
                </c:pt>
                <c:pt idx="1855">
                  <c:v>4494</c:v>
                </c:pt>
                <c:pt idx="1856">
                  <c:v>4494</c:v>
                </c:pt>
                <c:pt idx="1857">
                  <c:v>4494</c:v>
                </c:pt>
                <c:pt idx="1858">
                  <c:v>4494</c:v>
                </c:pt>
                <c:pt idx="1859">
                  <c:v>4494</c:v>
                </c:pt>
                <c:pt idx="1860">
                  <c:v>4494</c:v>
                </c:pt>
                <c:pt idx="1861">
                  <c:v>4494</c:v>
                </c:pt>
                <c:pt idx="1862">
                  <c:v>4494</c:v>
                </c:pt>
                <c:pt idx="1863">
                  <c:v>4494</c:v>
                </c:pt>
                <c:pt idx="1864">
                  <c:v>4494</c:v>
                </c:pt>
                <c:pt idx="1865">
                  <c:v>4494</c:v>
                </c:pt>
                <c:pt idx="1866">
                  <c:v>4494</c:v>
                </c:pt>
                <c:pt idx="1867">
                  <c:v>4494</c:v>
                </c:pt>
                <c:pt idx="1868">
                  <c:v>4494</c:v>
                </c:pt>
                <c:pt idx="1869">
                  <c:v>4494</c:v>
                </c:pt>
                <c:pt idx="1870">
                  <c:v>4494</c:v>
                </c:pt>
                <c:pt idx="1871">
                  <c:v>4494</c:v>
                </c:pt>
                <c:pt idx="1872">
                  <c:v>4494</c:v>
                </c:pt>
                <c:pt idx="1873">
                  <c:v>4494</c:v>
                </c:pt>
                <c:pt idx="1874">
                  <c:v>4494</c:v>
                </c:pt>
                <c:pt idx="1875">
                  <c:v>4494</c:v>
                </c:pt>
                <c:pt idx="1876">
                  <c:v>4494</c:v>
                </c:pt>
                <c:pt idx="1877">
                  <c:v>4494</c:v>
                </c:pt>
                <c:pt idx="1878">
                  <c:v>4494</c:v>
                </c:pt>
                <c:pt idx="1879">
                  <c:v>4494</c:v>
                </c:pt>
                <c:pt idx="1880">
                  <c:v>4494</c:v>
                </c:pt>
                <c:pt idx="1881">
                  <c:v>4494</c:v>
                </c:pt>
                <c:pt idx="1882">
                  <c:v>4494</c:v>
                </c:pt>
                <c:pt idx="1883">
                  <c:v>4494</c:v>
                </c:pt>
                <c:pt idx="1884">
                  <c:v>4494</c:v>
                </c:pt>
                <c:pt idx="1885">
                  <c:v>4494</c:v>
                </c:pt>
                <c:pt idx="1886">
                  <c:v>4494</c:v>
                </c:pt>
                <c:pt idx="1887">
                  <c:v>4494</c:v>
                </c:pt>
                <c:pt idx="1888">
                  <c:v>4494</c:v>
                </c:pt>
                <c:pt idx="1889">
                  <c:v>4494</c:v>
                </c:pt>
                <c:pt idx="1890">
                  <c:v>4494</c:v>
                </c:pt>
                <c:pt idx="1891">
                  <c:v>4494</c:v>
                </c:pt>
                <c:pt idx="1892">
                  <c:v>4494</c:v>
                </c:pt>
                <c:pt idx="1893">
                  <c:v>4494</c:v>
                </c:pt>
                <c:pt idx="1894">
                  <c:v>4494</c:v>
                </c:pt>
                <c:pt idx="1895">
                  <c:v>4494</c:v>
                </c:pt>
                <c:pt idx="1896">
                  <c:v>4494</c:v>
                </c:pt>
                <c:pt idx="1897">
                  <c:v>4494</c:v>
                </c:pt>
                <c:pt idx="1898">
                  <c:v>4494</c:v>
                </c:pt>
                <c:pt idx="1899">
                  <c:v>4494</c:v>
                </c:pt>
                <c:pt idx="1900">
                  <c:v>4494</c:v>
                </c:pt>
                <c:pt idx="1901">
                  <c:v>4494</c:v>
                </c:pt>
                <c:pt idx="1902">
                  <c:v>4494</c:v>
                </c:pt>
                <c:pt idx="1903">
                  <c:v>4494</c:v>
                </c:pt>
                <c:pt idx="1904">
                  <c:v>4494</c:v>
                </c:pt>
                <c:pt idx="1905">
                  <c:v>4494</c:v>
                </c:pt>
                <c:pt idx="1906">
                  <c:v>4494</c:v>
                </c:pt>
                <c:pt idx="1907">
                  <c:v>4494</c:v>
                </c:pt>
                <c:pt idx="1908">
                  <c:v>4494</c:v>
                </c:pt>
                <c:pt idx="1909">
                  <c:v>4494</c:v>
                </c:pt>
                <c:pt idx="1910">
                  <c:v>4494</c:v>
                </c:pt>
                <c:pt idx="1911">
                  <c:v>4494</c:v>
                </c:pt>
                <c:pt idx="1912">
                  <c:v>4494</c:v>
                </c:pt>
                <c:pt idx="1913">
                  <c:v>4494</c:v>
                </c:pt>
                <c:pt idx="1914">
                  <c:v>4494</c:v>
                </c:pt>
                <c:pt idx="1915">
                  <c:v>4494</c:v>
                </c:pt>
                <c:pt idx="1916">
                  <c:v>4494</c:v>
                </c:pt>
                <c:pt idx="1917">
                  <c:v>4494</c:v>
                </c:pt>
                <c:pt idx="1918">
                  <c:v>4494</c:v>
                </c:pt>
                <c:pt idx="1919">
                  <c:v>4494</c:v>
                </c:pt>
                <c:pt idx="1920">
                  <c:v>4494</c:v>
                </c:pt>
                <c:pt idx="1921">
                  <c:v>4494</c:v>
                </c:pt>
                <c:pt idx="1922">
                  <c:v>4494</c:v>
                </c:pt>
                <c:pt idx="1923">
                  <c:v>4494</c:v>
                </c:pt>
                <c:pt idx="1924">
                  <c:v>4494</c:v>
                </c:pt>
                <c:pt idx="1925">
                  <c:v>4494</c:v>
                </c:pt>
                <c:pt idx="1926">
                  <c:v>4494</c:v>
                </c:pt>
                <c:pt idx="1927">
                  <c:v>4494</c:v>
                </c:pt>
                <c:pt idx="1928">
                  <c:v>4494</c:v>
                </c:pt>
                <c:pt idx="1929">
                  <c:v>4494</c:v>
                </c:pt>
                <c:pt idx="1930">
                  <c:v>4494</c:v>
                </c:pt>
                <c:pt idx="1931">
                  <c:v>4494</c:v>
                </c:pt>
                <c:pt idx="1932">
                  <c:v>4494</c:v>
                </c:pt>
                <c:pt idx="1933">
                  <c:v>4494</c:v>
                </c:pt>
                <c:pt idx="1934">
                  <c:v>4494</c:v>
                </c:pt>
                <c:pt idx="1935">
                  <c:v>4494</c:v>
                </c:pt>
                <c:pt idx="1936">
                  <c:v>4494</c:v>
                </c:pt>
                <c:pt idx="1937">
                  <c:v>4494</c:v>
                </c:pt>
                <c:pt idx="1938">
                  <c:v>4494</c:v>
                </c:pt>
                <c:pt idx="1939">
                  <c:v>4494</c:v>
                </c:pt>
                <c:pt idx="1940">
                  <c:v>4494</c:v>
                </c:pt>
                <c:pt idx="1941">
                  <c:v>4494</c:v>
                </c:pt>
                <c:pt idx="1942">
                  <c:v>4494</c:v>
                </c:pt>
                <c:pt idx="1943">
                  <c:v>4494</c:v>
                </c:pt>
                <c:pt idx="1944">
                  <c:v>4494</c:v>
                </c:pt>
                <c:pt idx="1945">
                  <c:v>4494</c:v>
                </c:pt>
                <c:pt idx="1946">
                  <c:v>4494</c:v>
                </c:pt>
                <c:pt idx="1947">
                  <c:v>4494</c:v>
                </c:pt>
                <c:pt idx="1948">
                  <c:v>4494</c:v>
                </c:pt>
                <c:pt idx="1949">
                  <c:v>4494</c:v>
                </c:pt>
                <c:pt idx="1950">
                  <c:v>4494</c:v>
                </c:pt>
                <c:pt idx="1951">
                  <c:v>4494</c:v>
                </c:pt>
                <c:pt idx="1952">
                  <c:v>4494</c:v>
                </c:pt>
                <c:pt idx="1953">
                  <c:v>4494</c:v>
                </c:pt>
                <c:pt idx="1954">
                  <c:v>4494</c:v>
                </c:pt>
                <c:pt idx="1955">
                  <c:v>4494</c:v>
                </c:pt>
                <c:pt idx="1956">
                  <c:v>4494</c:v>
                </c:pt>
                <c:pt idx="1957">
                  <c:v>4494</c:v>
                </c:pt>
                <c:pt idx="1958">
                  <c:v>4494</c:v>
                </c:pt>
                <c:pt idx="1959">
                  <c:v>4494</c:v>
                </c:pt>
                <c:pt idx="1960">
                  <c:v>4494</c:v>
                </c:pt>
                <c:pt idx="1961">
                  <c:v>4494</c:v>
                </c:pt>
                <c:pt idx="1962">
                  <c:v>4494</c:v>
                </c:pt>
                <c:pt idx="1963">
                  <c:v>4494</c:v>
                </c:pt>
                <c:pt idx="1964">
                  <c:v>4494</c:v>
                </c:pt>
                <c:pt idx="1965">
                  <c:v>4494</c:v>
                </c:pt>
                <c:pt idx="1966">
                  <c:v>4494</c:v>
                </c:pt>
                <c:pt idx="1967">
                  <c:v>4494</c:v>
                </c:pt>
                <c:pt idx="1968">
                  <c:v>4494</c:v>
                </c:pt>
                <c:pt idx="1969">
                  <c:v>4494</c:v>
                </c:pt>
                <c:pt idx="1970">
                  <c:v>4494</c:v>
                </c:pt>
                <c:pt idx="1971">
                  <c:v>4494</c:v>
                </c:pt>
                <c:pt idx="1972">
                  <c:v>4494</c:v>
                </c:pt>
                <c:pt idx="1973">
                  <c:v>4494</c:v>
                </c:pt>
                <c:pt idx="1974">
                  <c:v>4494</c:v>
                </c:pt>
                <c:pt idx="1975">
                  <c:v>4494</c:v>
                </c:pt>
                <c:pt idx="1976">
                  <c:v>4494</c:v>
                </c:pt>
                <c:pt idx="1977">
                  <c:v>4494</c:v>
                </c:pt>
                <c:pt idx="1978">
                  <c:v>4494</c:v>
                </c:pt>
                <c:pt idx="1979">
                  <c:v>4494</c:v>
                </c:pt>
                <c:pt idx="1980">
                  <c:v>4494</c:v>
                </c:pt>
                <c:pt idx="1981">
                  <c:v>4494</c:v>
                </c:pt>
                <c:pt idx="1982">
                  <c:v>4494</c:v>
                </c:pt>
                <c:pt idx="1983">
                  <c:v>4494</c:v>
                </c:pt>
                <c:pt idx="1984">
                  <c:v>4494</c:v>
                </c:pt>
                <c:pt idx="1985">
                  <c:v>4494</c:v>
                </c:pt>
                <c:pt idx="1986">
                  <c:v>4494</c:v>
                </c:pt>
                <c:pt idx="1987">
                  <c:v>4494</c:v>
                </c:pt>
                <c:pt idx="1988">
                  <c:v>4494</c:v>
                </c:pt>
                <c:pt idx="1989">
                  <c:v>4494</c:v>
                </c:pt>
                <c:pt idx="1990">
                  <c:v>4494</c:v>
                </c:pt>
                <c:pt idx="1991">
                  <c:v>4494</c:v>
                </c:pt>
                <c:pt idx="1992">
                  <c:v>4494</c:v>
                </c:pt>
                <c:pt idx="1993">
                  <c:v>4494</c:v>
                </c:pt>
                <c:pt idx="1994">
                  <c:v>4494</c:v>
                </c:pt>
                <c:pt idx="1995">
                  <c:v>4494</c:v>
                </c:pt>
                <c:pt idx="1996">
                  <c:v>4494</c:v>
                </c:pt>
                <c:pt idx="1997">
                  <c:v>4494</c:v>
                </c:pt>
                <c:pt idx="1998">
                  <c:v>4494</c:v>
                </c:pt>
                <c:pt idx="1999">
                  <c:v>4494</c:v>
                </c:pt>
                <c:pt idx="2000">
                  <c:v>4494</c:v>
                </c:pt>
                <c:pt idx="2001">
                  <c:v>4494</c:v>
                </c:pt>
                <c:pt idx="2002">
                  <c:v>4494</c:v>
                </c:pt>
                <c:pt idx="2003">
                  <c:v>4494</c:v>
                </c:pt>
                <c:pt idx="2004">
                  <c:v>4494</c:v>
                </c:pt>
                <c:pt idx="2005">
                  <c:v>4494</c:v>
                </c:pt>
                <c:pt idx="2006">
                  <c:v>4494</c:v>
                </c:pt>
                <c:pt idx="2007">
                  <c:v>4494</c:v>
                </c:pt>
                <c:pt idx="2008">
                  <c:v>4494</c:v>
                </c:pt>
                <c:pt idx="2009">
                  <c:v>4494</c:v>
                </c:pt>
                <c:pt idx="2010">
                  <c:v>4494</c:v>
                </c:pt>
                <c:pt idx="2011">
                  <c:v>4494</c:v>
                </c:pt>
                <c:pt idx="2012">
                  <c:v>4494</c:v>
                </c:pt>
                <c:pt idx="2013">
                  <c:v>4494</c:v>
                </c:pt>
                <c:pt idx="2014">
                  <c:v>4494</c:v>
                </c:pt>
                <c:pt idx="2015">
                  <c:v>4494</c:v>
                </c:pt>
                <c:pt idx="2016">
                  <c:v>4494</c:v>
                </c:pt>
                <c:pt idx="2017">
                  <c:v>4494</c:v>
                </c:pt>
                <c:pt idx="2018">
                  <c:v>4494</c:v>
                </c:pt>
                <c:pt idx="2019">
                  <c:v>4494</c:v>
                </c:pt>
                <c:pt idx="2020">
                  <c:v>4494</c:v>
                </c:pt>
                <c:pt idx="2021">
                  <c:v>4494</c:v>
                </c:pt>
                <c:pt idx="2022">
                  <c:v>4494</c:v>
                </c:pt>
                <c:pt idx="2023">
                  <c:v>4494</c:v>
                </c:pt>
                <c:pt idx="2024">
                  <c:v>4494</c:v>
                </c:pt>
                <c:pt idx="2025">
                  <c:v>4494</c:v>
                </c:pt>
                <c:pt idx="2026">
                  <c:v>4494</c:v>
                </c:pt>
                <c:pt idx="2027">
                  <c:v>4494</c:v>
                </c:pt>
                <c:pt idx="2028">
                  <c:v>4494</c:v>
                </c:pt>
                <c:pt idx="2029">
                  <c:v>4494</c:v>
                </c:pt>
                <c:pt idx="2030">
                  <c:v>4494</c:v>
                </c:pt>
                <c:pt idx="2031">
                  <c:v>4494</c:v>
                </c:pt>
                <c:pt idx="2032">
                  <c:v>4494</c:v>
                </c:pt>
                <c:pt idx="2033">
                  <c:v>4494</c:v>
                </c:pt>
                <c:pt idx="2034">
                  <c:v>4494</c:v>
                </c:pt>
                <c:pt idx="2035">
                  <c:v>4494</c:v>
                </c:pt>
                <c:pt idx="2036">
                  <c:v>4494</c:v>
                </c:pt>
                <c:pt idx="2037">
                  <c:v>4494</c:v>
                </c:pt>
                <c:pt idx="2038">
                  <c:v>4494</c:v>
                </c:pt>
                <c:pt idx="2039">
                  <c:v>4494</c:v>
                </c:pt>
                <c:pt idx="2040">
                  <c:v>4494</c:v>
                </c:pt>
                <c:pt idx="2041">
                  <c:v>4494</c:v>
                </c:pt>
                <c:pt idx="2042">
                  <c:v>4494</c:v>
                </c:pt>
                <c:pt idx="2043">
                  <c:v>4494</c:v>
                </c:pt>
                <c:pt idx="2044">
                  <c:v>4494</c:v>
                </c:pt>
                <c:pt idx="2045">
                  <c:v>4494</c:v>
                </c:pt>
                <c:pt idx="2046">
                  <c:v>4494</c:v>
                </c:pt>
                <c:pt idx="2047">
                  <c:v>4494</c:v>
                </c:pt>
                <c:pt idx="2048">
                  <c:v>4494</c:v>
                </c:pt>
                <c:pt idx="2049">
                  <c:v>4494</c:v>
                </c:pt>
                <c:pt idx="2050">
                  <c:v>4494</c:v>
                </c:pt>
                <c:pt idx="2051">
                  <c:v>4494</c:v>
                </c:pt>
                <c:pt idx="2052">
                  <c:v>4494</c:v>
                </c:pt>
                <c:pt idx="2053">
                  <c:v>4494</c:v>
                </c:pt>
                <c:pt idx="2054">
                  <c:v>4494</c:v>
                </c:pt>
                <c:pt idx="2055">
                  <c:v>4494</c:v>
                </c:pt>
                <c:pt idx="2056">
                  <c:v>4494</c:v>
                </c:pt>
                <c:pt idx="2057">
                  <c:v>4494</c:v>
                </c:pt>
                <c:pt idx="2058">
                  <c:v>4494</c:v>
                </c:pt>
                <c:pt idx="2059">
                  <c:v>4494</c:v>
                </c:pt>
                <c:pt idx="2060">
                  <c:v>4494</c:v>
                </c:pt>
                <c:pt idx="2061">
                  <c:v>4494</c:v>
                </c:pt>
                <c:pt idx="2062">
                  <c:v>4494</c:v>
                </c:pt>
                <c:pt idx="2063">
                  <c:v>4494</c:v>
                </c:pt>
                <c:pt idx="2064">
                  <c:v>4494</c:v>
                </c:pt>
                <c:pt idx="2065">
                  <c:v>4494</c:v>
                </c:pt>
                <c:pt idx="2066">
                  <c:v>4494</c:v>
                </c:pt>
                <c:pt idx="2067">
                  <c:v>4494</c:v>
                </c:pt>
                <c:pt idx="2068">
                  <c:v>4494</c:v>
                </c:pt>
                <c:pt idx="2069">
                  <c:v>4494</c:v>
                </c:pt>
                <c:pt idx="2070">
                  <c:v>4494</c:v>
                </c:pt>
                <c:pt idx="2071">
                  <c:v>4494</c:v>
                </c:pt>
                <c:pt idx="2072">
                  <c:v>4494</c:v>
                </c:pt>
                <c:pt idx="2073">
                  <c:v>4494</c:v>
                </c:pt>
                <c:pt idx="2074">
                  <c:v>4494</c:v>
                </c:pt>
                <c:pt idx="2075">
                  <c:v>4494</c:v>
                </c:pt>
                <c:pt idx="2076">
                  <c:v>4494</c:v>
                </c:pt>
                <c:pt idx="2077">
                  <c:v>4494</c:v>
                </c:pt>
                <c:pt idx="2078">
                  <c:v>4494</c:v>
                </c:pt>
                <c:pt idx="2079">
                  <c:v>4494</c:v>
                </c:pt>
                <c:pt idx="2080">
                  <c:v>4494</c:v>
                </c:pt>
                <c:pt idx="2081">
                  <c:v>4494</c:v>
                </c:pt>
                <c:pt idx="2082">
                  <c:v>4494</c:v>
                </c:pt>
                <c:pt idx="2083">
                  <c:v>4494</c:v>
                </c:pt>
                <c:pt idx="2084">
                  <c:v>4494</c:v>
                </c:pt>
                <c:pt idx="2085">
                  <c:v>4494</c:v>
                </c:pt>
                <c:pt idx="2086">
                  <c:v>4494</c:v>
                </c:pt>
                <c:pt idx="2087">
                  <c:v>4494</c:v>
                </c:pt>
                <c:pt idx="2088">
                  <c:v>4494</c:v>
                </c:pt>
                <c:pt idx="2089">
                  <c:v>4494</c:v>
                </c:pt>
                <c:pt idx="2090">
                  <c:v>4494</c:v>
                </c:pt>
                <c:pt idx="2091">
                  <c:v>4494</c:v>
                </c:pt>
                <c:pt idx="2092">
                  <c:v>4494</c:v>
                </c:pt>
                <c:pt idx="2093">
                  <c:v>4494</c:v>
                </c:pt>
                <c:pt idx="2094">
                  <c:v>4494</c:v>
                </c:pt>
                <c:pt idx="2095">
                  <c:v>4494</c:v>
                </c:pt>
                <c:pt idx="2096">
                  <c:v>4494</c:v>
                </c:pt>
                <c:pt idx="2097">
                  <c:v>4494</c:v>
                </c:pt>
                <c:pt idx="2098">
                  <c:v>4494</c:v>
                </c:pt>
                <c:pt idx="2099">
                  <c:v>4494</c:v>
                </c:pt>
                <c:pt idx="2100">
                  <c:v>4494</c:v>
                </c:pt>
                <c:pt idx="2101">
                  <c:v>4494</c:v>
                </c:pt>
                <c:pt idx="2102">
                  <c:v>4494</c:v>
                </c:pt>
                <c:pt idx="2103">
                  <c:v>4494</c:v>
                </c:pt>
                <c:pt idx="2104">
                  <c:v>4494</c:v>
                </c:pt>
                <c:pt idx="2105">
                  <c:v>4494</c:v>
                </c:pt>
                <c:pt idx="2106">
                  <c:v>4494</c:v>
                </c:pt>
                <c:pt idx="2107">
                  <c:v>4494</c:v>
                </c:pt>
                <c:pt idx="2108">
                  <c:v>4494</c:v>
                </c:pt>
                <c:pt idx="2109">
                  <c:v>4494</c:v>
                </c:pt>
                <c:pt idx="2110">
                  <c:v>4494</c:v>
                </c:pt>
                <c:pt idx="2111">
                  <c:v>4494</c:v>
                </c:pt>
                <c:pt idx="2112">
                  <c:v>4494</c:v>
                </c:pt>
                <c:pt idx="2113">
                  <c:v>4494</c:v>
                </c:pt>
                <c:pt idx="2114">
                  <c:v>4494</c:v>
                </c:pt>
                <c:pt idx="2115">
                  <c:v>4494</c:v>
                </c:pt>
                <c:pt idx="2116">
                  <c:v>4494</c:v>
                </c:pt>
                <c:pt idx="2117">
                  <c:v>4494</c:v>
                </c:pt>
                <c:pt idx="2118">
                  <c:v>4494</c:v>
                </c:pt>
                <c:pt idx="2119">
                  <c:v>4494</c:v>
                </c:pt>
                <c:pt idx="2120">
                  <c:v>4494</c:v>
                </c:pt>
                <c:pt idx="2121">
                  <c:v>4494</c:v>
                </c:pt>
                <c:pt idx="2122">
                  <c:v>4494</c:v>
                </c:pt>
                <c:pt idx="2123">
                  <c:v>4494</c:v>
                </c:pt>
                <c:pt idx="2124">
                  <c:v>4494</c:v>
                </c:pt>
                <c:pt idx="2125">
                  <c:v>4494</c:v>
                </c:pt>
                <c:pt idx="2126">
                  <c:v>4494</c:v>
                </c:pt>
                <c:pt idx="2127">
                  <c:v>4494</c:v>
                </c:pt>
                <c:pt idx="2128">
                  <c:v>4494</c:v>
                </c:pt>
                <c:pt idx="2129">
                  <c:v>4494</c:v>
                </c:pt>
                <c:pt idx="2130">
                  <c:v>4494</c:v>
                </c:pt>
                <c:pt idx="2131">
                  <c:v>4494</c:v>
                </c:pt>
                <c:pt idx="2132">
                  <c:v>4494</c:v>
                </c:pt>
                <c:pt idx="2133">
                  <c:v>4494</c:v>
                </c:pt>
                <c:pt idx="2134">
                  <c:v>4494</c:v>
                </c:pt>
                <c:pt idx="2135">
                  <c:v>4494</c:v>
                </c:pt>
                <c:pt idx="2136">
                  <c:v>4494</c:v>
                </c:pt>
                <c:pt idx="2137">
                  <c:v>4494</c:v>
                </c:pt>
                <c:pt idx="2138">
                  <c:v>4494</c:v>
                </c:pt>
                <c:pt idx="2139">
                  <c:v>4494</c:v>
                </c:pt>
                <c:pt idx="2140">
                  <c:v>4494</c:v>
                </c:pt>
                <c:pt idx="2141">
                  <c:v>4494</c:v>
                </c:pt>
                <c:pt idx="2142">
                  <c:v>4494</c:v>
                </c:pt>
                <c:pt idx="2143">
                  <c:v>4494</c:v>
                </c:pt>
                <c:pt idx="2144">
                  <c:v>4494</c:v>
                </c:pt>
                <c:pt idx="2145">
                  <c:v>4494</c:v>
                </c:pt>
                <c:pt idx="2146">
                  <c:v>4494</c:v>
                </c:pt>
                <c:pt idx="2147">
                  <c:v>4494</c:v>
                </c:pt>
                <c:pt idx="2148">
                  <c:v>4494</c:v>
                </c:pt>
                <c:pt idx="2149">
                  <c:v>4494</c:v>
                </c:pt>
                <c:pt idx="2150">
                  <c:v>4494</c:v>
                </c:pt>
                <c:pt idx="2151">
                  <c:v>4494</c:v>
                </c:pt>
                <c:pt idx="2152">
                  <c:v>4494</c:v>
                </c:pt>
                <c:pt idx="2153">
                  <c:v>4494</c:v>
                </c:pt>
                <c:pt idx="2154">
                  <c:v>4494</c:v>
                </c:pt>
                <c:pt idx="2155">
                  <c:v>4494</c:v>
                </c:pt>
                <c:pt idx="2156">
                  <c:v>4494</c:v>
                </c:pt>
                <c:pt idx="2157">
                  <c:v>4494</c:v>
                </c:pt>
                <c:pt idx="2158">
                  <c:v>4494</c:v>
                </c:pt>
                <c:pt idx="2159">
                  <c:v>4494</c:v>
                </c:pt>
                <c:pt idx="2160">
                  <c:v>4494</c:v>
                </c:pt>
                <c:pt idx="2161">
                  <c:v>4494</c:v>
                </c:pt>
                <c:pt idx="2162">
                  <c:v>4494</c:v>
                </c:pt>
                <c:pt idx="2163">
                  <c:v>4494</c:v>
                </c:pt>
                <c:pt idx="2164">
                  <c:v>4494</c:v>
                </c:pt>
                <c:pt idx="2165">
                  <c:v>4494</c:v>
                </c:pt>
                <c:pt idx="2166">
                  <c:v>4494</c:v>
                </c:pt>
                <c:pt idx="2167">
                  <c:v>4494</c:v>
                </c:pt>
                <c:pt idx="2168">
                  <c:v>4494</c:v>
                </c:pt>
                <c:pt idx="2169">
                  <c:v>4494</c:v>
                </c:pt>
                <c:pt idx="2170">
                  <c:v>4494</c:v>
                </c:pt>
                <c:pt idx="2171">
                  <c:v>4494</c:v>
                </c:pt>
                <c:pt idx="2172">
                  <c:v>4494</c:v>
                </c:pt>
                <c:pt idx="2173">
                  <c:v>4494</c:v>
                </c:pt>
                <c:pt idx="2174">
                  <c:v>4494</c:v>
                </c:pt>
                <c:pt idx="2175">
                  <c:v>4494</c:v>
                </c:pt>
                <c:pt idx="2176">
                  <c:v>4494</c:v>
                </c:pt>
                <c:pt idx="2177">
                  <c:v>4494</c:v>
                </c:pt>
                <c:pt idx="2178">
                  <c:v>4494</c:v>
                </c:pt>
                <c:pt idx="2179">
                  <c:v>4494</c:v>
                </c:pt>
                <c:pt idx="2180">
                  <c:v>4494</c:v>
                </c:pt>
                <c:pt idx="2181">
                  <c:v>4494</c:v>
                </c:pt>
                <c:pt idx="2182">
                  <c:v>4494</c:v>
                </c:pt>
                <c:pt idx="2183">
                  <c:v>4494</c:v>
                </c:pt>
                <c:pt idx="2184">
                  <c:v>4494</c:v>
                </c:pt>
                <c:pt idx="2185">
                  <c:v>4494</c:v>
                </c:pt>
                <c:pt idx="2186">
                  <c:v>4494</c:v>
                </c:pt>
                <c:pt idx="2187">
                  <c:v>4494</c:v>
                </c:pt>
                <c:pt idx="2188">
                  <c:v>4494</c:v>
                </c:pt>
                <c:pt idx="2189">
                  <c:v>4494</c:v>
                </c:pt>
                <c:pt idx="2190">
                  <c:v>4494</c:v>
                </c:pt>
                <c:pt idx="2191">
                  <c:v>4494</c:v>
                </c:pt>
                <c:pt idx="2192">
                  <c:v>4494</c:v>
                </c:pt>
                <c:pt idx="2193">
                  <c:v>4494</c:v>
                </c:pt>
                <c:pt idx="2194">
                  <c:v>4494</c:v>
                </c:pt>
                <c:pt idx="2195">
                  <c:v>4494</c:v>
                </c:pt>
                <c:pt idx="2196">
                  <c:v>4494</c:v>
                </c:pt>
                <c:pt idx="2197">
                  <c:v>4494</c:v>
                </c:pt>
                <c:pt idx="2198">
                  <c:v>4494</c:v>
                </c:pt>
                <c:pt idx="2199">
                  <c:v>4494</c:v>
                </c:pt>
                <c:pt idx="2200">
                  <c:v>4494</c:v>
                </c:pt>
                <c:pt idx="2201">
                  <c:v>4494</c:v>
                </c:pt>
                <c:pt idx="2202">
                  <c:v>4494</c:v>
                </c:pt>
                <c:pt idx="2203">
                  <c:v>4494</c:v>
                </c:pt>
                <c:pt idx="2204">
                  <c:v>4494</c:v>
                </c:pt>
                <c:pt idx="2205">
                  <c:v>4494</c:v>
                </c:pt>
                <c:pt idx="2206">
                  <c:v>4494</c:v>
                </c:pt>
                <c:pt idx="2207">
                  <c:v>4494</c:v>
                </c:pt>
                <c:pt idx="2208">
                  <c:v>4494</c:v>
                </c:pt>
                <c:pt idx="2209">
                  <c:v>4494</c:v>
                </c:pt>
                <c:pt idx="2210">
                  <c:v>4494</c:v>
                </c:pt>
                <c:pt idx="2211">
                  <c:v>4494</c:v>
                </c:pt>
                <c:pt idx="2212">
                  <c:v>4494</c:v>
                </c:pt>
                <c:pt idx="2213">
                  <c:v>4494</c:v>
                </c:pt>
                <c:pt idx="2214">
                  <c:v>4494</c:v>
                </c:pt>
                <c:pt idx="2215">
                  <c:v>4494</c:v>
                </c:pt>
                <c:pt idx="2216">
                  <c:v>4494</c:v>
                </c:pt>
                <c:pt idx="2217">
                  <c:v>4494</c:v>
                </c:pt>
                <c:pt idx="2218">
                  <c:v>4494</c:v>
                </c:pt>
                <c:pt idx="2219">
                  <c:v>4494</c:v>
                </c:pt>
                <c:pt idx="2220">
                  <c:v>4494</c:v>
                </c:pt>
                <c:pt idx="2221">
                  <c:v>4494</c:v>
                </c:pt>
                <c:pt idx="2222">
                  <c:v>4494</c:v>
                </c:pt>
                <c:pt idx="2223">
                  <c:v>4494</c:v>
                </c:pt>
                <c:pt idx="2224">
                  <c:v>4494</c:v>
                </c:pt>
                <c:pt idx="2225">
                  <c:v>4494</c:v>
                </c:pt>
                <c:pt idx="2226">
                  <c:v>4494</c:v>
                </c:pt>
                <c:pt idx="2227">
                  <c:v>4494</c:v>
                </c:pt>
                <c:pt idx="2228">
                  <c:v>4494</c:v>
                </c:pt>
                <c:pt idx="2229">
                  <c:v>4494</c:v>
                </c:pt>
                <c:pt idx="2230">
                  <c:v>4494</c:v>
                </c:pt>
                <c:pt idx="2231">
                  <c:v>4494</c:v>
                </c:pt>
                <c:pt idx="2232">
                  <c:v>4494</c:v>
                </c:pt>
                <c:pt idx="2233">
                  <c:v>4494</c:v>
                </c:pt>
                <c:pt idx="2234">
                  <c:v>4494</c:v>
                </c:pt>
                <c:pt idx="2235">
                  <c:v>4494</c:v>
                </c:pt>
                <c:pt idx="2236">
                  <c:v>4494</c:v>
                </c:pt>
                <c:pt idx="2237">
                  <c:v>4494</c:v>
                </c:pt>
                <c:pt idx="2238">
                  <c:v>4494</c:v>
                </c:pt>
                <c:pt idx="2239">
                  <c:v>4494</c:v>
                </c:pt>
                <c:pt idx="2240">
                  <c:v>4494</c:v>
                </c:pt>
                <c:pt idx="2241">
                  <c:v>4494</c:v>
                </c:pt>
                <c:pt idx="2242">
                  <c:v>4494</c:v>
                </c:pt>
                <c:pt idx="2243">
                  <c:v>4494</c:v>
                </c:pt>
                <c:pt idx="2244">
                  <c:v>4494</c:v>
                </c:pt>
                <c:pt idx="2245">
                  <c:v>4494</c:v>
                </c:pt>
                <c:pt idx="2246">
                  <c:v>4494</c:v>
                </c:pt>
                <c:pt idx="2247">
                  <c:v>4494</c:v>
                </c:pt>
                <c:pt idx="2248">
                  <c:v>4494</c:v>
                </c:pt>
                <c:pt idx="2249">
                  <c:v>4494</c:v>
                </c:pt>
                <c:pt idx="2250">
                  <c:v>4494</c:v>
                </c:pt>
                <c:pt idx="2251">
                  <c:v>4494</c:v>
                </c:pt>
                <c:pt idx="2252">
                  <c:v>4494</c:v>
                </c:pt>
                <c:pt idx="2253">
                  <c:v>4494</c:v>
                </c:pt>
                <c:pt idx="2254">
                  <c:v>4494</c:v>
                </c:pt>
                <c:pt idx="2255">
                  <c:v>4494</c:v>
                </c:pt>
                <c:pt idx="2256">
                  <c:v>4494</c:v>
                </c:pt>
                <c:pt idx="2257">
                  <c:v>4494</c:v>
                </c:pt>
                <c:pt idx="2258">
                  <c:v>4494</c:v>
                </c:pt>
                <c:pt idx="2259">
                  <c:v>4494</c:v>
                </c:pt>
                <c:pt idx="2260">
                  <c:v>4494</c:v>
                </c:pt>
                <c:pt idx="2261">
                  <c:v>4494</c:v>
                </c:pt>
                <c:pt idx="2262">
                  <c:v>4494</c:v>
                </c:pt>
                <c:pt idx="2263">
                  <c:v>4494</c:v>
                </c:pt>
                <c:pt idx="2264">
                  <c:v>4494</c:v>
                </c:pt>
                <c:pt idx="2265">
                  <c:v>4494</c:v>
                </c:pt>
                <c:pt idx="2266">
                  <c:v>4494</c:v>
                </c:pt>
                <c:pt idx="2267">
                  <c:v>4494</c:v>
                </c:pt>
                <c:pt idx="2268">
                  <c:v>4494</c:v>
                </c:pt>
                <c:pt idx="2269">
                  <c:v>4494</c:v>
                </c:pt>
                <c:pt idx="2270">
                  <c:v>4494</c:v>
                </c:pt>
                <c:pt idx="2271">
                  <c:v>4494</c:v>
                </c:pt>
                <c:pt idx="2272">
                  <c:v>4494</c:v>
                </c:pt>
                <c:pt idx="2273">
                  <c:v>4494</c:v>
                </c:pt>
                <c:pt idx="2274">
                  <c:v>4494</c:v>
                </c:pt>
                <c:pt idx="2275">
                  <c:v>4494</c:v>
                </c:pt>
                <c:pt idx="2276">
                  <c:v>4494</c:v>
                </c:pt>
                <c:pt idx="2277">
                  <c:v>4494</c:v>
                </c:pt>
                <c:pt idx="2278">
                  <c:v>4494</c:v>
                </c:pt>
                <c:pt idx="2279">
                  <c:v>4494</c:v>
                </c:pt>
                <c:pt idx="2280">
                  <c:v>4494</c:v>
                </c:pt>
                <c:pt idx="2281">
                  <c:v>4494</c:v>
                </c:pt>
                <c:pt idx="2282">
                  <c:v>4494</c:v>
                </c:pt>
                <c:pt idx="2283">
                  <c:v>4494</c:v>
                </c:pt>
                <c:pt idx="2284">
                  <c:v>4494</c:v>
                </c:pt>
                <c:pt idx="2285">
                  <c:v>4494</c:v>
                </c:pt>
                <c:pt idx="2286">
                  <c:v>4494</c:v>
                </c:pt>
                <c:pt idx="2287">
                  <c:v>4494</c:v>
                </c:pt>
                <c:pt idx="2288">
                  <c:v>4494</c:v>
                </c:pt>
                <c:pt idx="2289">
                  <c:v>4494</c:v>
                </c:pt>
                <c:pt idx="2290">
                  <c:v>4494</c:v>
                </c:pt>
                <c:pt idx="2291">
                  <c:v>4494</c:v>
                </c:pt>
                <c:pt idx="2292">
                  <c:v>4494</c:v>
                </c:pt>
                <c:pt idx="2293">
                  <c:v>4494</c:v>
                </c:pt>
                <c:pt idx="2294">
                  <c:v>4494</c:v>
                </c:pt>
                <c:pt idx="2295">
                  <c:v>4494</c:v>
                </c:pt>
                <c:pt idx="2296">
                  <c:v>4494</c:v>
                </c:pt>
                <c:pt idx="2297">
                  <c:v>4494</c:v>
                </c:pt>
                <c:pt idx="2298">
                  <c:v>4494</c:v>
                </c:pt>
                <c:pt idx="2299">
                  <c:v>4494</c:v>
                </c:pt>
                <c:pt idx="2300">
                  <c:v>4494</c:v>
                </c:pt>
                <c:pt idx="2301">
                  <c:v>4494</c:v>
                </c:pt>
                <c:pt idx="2302">
                  <c:v>4494</c:v>
                </c:pt>
                <c:pt idx="2303">
                  <c:v>4494</c:v>
                </c:pt>
                <c:pt idx="2304">
                  <c:v>4494</c:v>
                </c:pt>
                <c:pt idx="2305">
                  <c:v>4494</c:v>
                </c:pt>
                <c:pt idx="2306">
                  <c:v>4494</c:v>
                </c:pt>
                <c:pt idx="2307">
                  <c:v>4494</c:v>
                </c:pt>
                <c:pt idx="2308">
                  <c:v>4494</c:v>
                </c:pt>
                <c:pt idx="2309">
                  <c:v>4494</c:v>
                </c:pt>
                <c:pt idx="2310">
                  <c:v>4494</c:v>
                </c:pt>
                <c:pt idx="2311">
                  <c:v>4494</c:v>
                </c:pt>
                <c:pt idx="2312">
                  <c:v>4494</c:v>
                </c:pt>
                <c:pt idx="2313">
                  <c:v>4494</c:v>
                </c:pt>
                <c:pt idx="2314">
                  <c:v>4494</c:v>
                </c:pt>
                <c:pt idx="2315">
                  <c:v>4494</c:v>
                </c:pt>
                <c:pt idx="2316">
                  <c:v>4494</c:v>
                </c:pt>
                <c:pt idx="2317">
                  <c:v>4494</c:v>
                </c:pt>
                <c:pt idx="2318">
                  <c:v>4494</c:v>
                </c:pt>
                <c:pt idx="2319">
                  <c:v>4494</c:v>
                </c:pt>
                <c:pt idx="2320">
                  <c:v>4494</c:v>
                </c:pt>
                <c:pt idx="2321">
                  <c:v>4494</c:v>
                </c:pt>
                <c:pt idx="2322">
                  <c:v>4494</c:v>
                </c:pt>
                <c:pt idx="2323">
                  <c:v>4494</c:v>
                </c:pt>
                <c:pt idx="2324">
                  <c:v>4494</c:v>
                </c:pt>
                <c:pt idx="2325">
                  <c:v>4494</c:v>
                </c:pt>
                <c:pt idx="2326">
                  <c:v>4494</c:v>
                </c:pt>
                <c:pt idx="2327">
                  <c:v>4494</c:v>
                </c:pt>
                <c:pt idx="2328">
                  <c:v>4494</c:v>
                </c:pt>
                <c:pt idx="2329">
                  <c:v>4494</c:v>
                </c:pt>
                <c:pt idx="2330">
                  <c:v>4494</c:v>
                </c:pt>
                <c:pt idx="2331">
                  <c:v>4494</c:v>
                </c:pt>
                <c:pt idx="2332">
                  <c:v>4494</c:v>
                </c:pt>
                <c:pt idx="2333">
                  <c:v>4494</c:v>
                </c:pt>
                <c:pt idx="2334">
                  <c:v>4494</c:v>
                </c:pt>
                <c:pt idx="2335">
                  <c:v>4494</c:v>
                </c:pt>
                <c:pt idx="2336">
                  <c:v>4494</c:v>
                </c:pt>
                <c:pt idx="2337">
                  <c:v>4494</c:v>
                </c:pt>
                <c:pt idx="2338">
                  <c:v>4494</c:v>
                </c:pt>
                <c:pt idx="2339">
                  <c:v>4494</c:v>
                </c:pt>
                <c:pt idx="2340">
                  <c:v>4494</c:v>
                </c:pt>
                <c:pt idx="2341">
                  <c:v>4494</c:v>
                </c:pt>
                <c:pt idx="2342">
                  <c:v>4494</c:v>
                </c:pt>
                <c:pt idx="2343">
                  <c:v>4494</c:v>
                </c:pt>
                <c:pt idx="2344">
                  <c:v>4494</c:v>
                </c:pt>
                <c:pt idx="2345">
                  <c:v>4494</c:v>
                </c:pt>
                <c:pt idx="2346">
                  <c:v>4494</c:v>
                </c:pt>
                <c:pt idx="2347">
                  <c:v>4494</c:v>
                </c:pt>
                <c:pt idx="2348">
                  <c:v>4494</c:v>
                </c:pt>
                <c:pt idx="2349">
                  <c:v>4494</c:v>
                </c:pt>
                <c:pt idx="2350">
                  <c:v>4494</c:v>
                </c:pt>
                <c:pt idx="2351">
                  <c:v>4494</c:v>
                </c:pt>
                <c:pt idx="2352">
                  <c:v>4494</c:v>
                </c:pt>
                <c:pt idx="2353">
                  <c:v>4494</c:v>
                </c:pt>
                <c:pt idx="2354">
                  <c:v>4494</c:v>
                </c:pt>
                <c:pt idx="2355">
                  <c:v>4494</c:v>
                </c:pt>
                <c:pt idx="2356">
                  <c:v>4494</c:v>
                </c:pt>
                <c:pt idx="2357">
                  <c:v>4494</c:v>
                </c:pt>
                <c:pt idx="2358">
                  <c:v>4494</c:v>
                </c:pt>
                <c:pt idx="2359">
                  <c:v>4494</c:v>
                </c:pt>
                <c:pt idx="2360">
                  <c:v>4494</c:v>
                </c:pt>
                <c:pt idx="2361">
                  <c:v>4494</c:v>
                </c:pt>
                <c:pt idx="2362">
                  <c:v>4494</c:v>
                </c:pt>
                <c:pt idx="2363">
                  <c:v>4494</c:v>
                </c:pt>
                <c:pt idx="2364">
                  <c:v>4494</c:v>
                </c:pt>
                <c:pt idx="2365">
                  <c:v>4494</c:v>
                </c:pt>
                <c:pt idx="2366">
                  <c:v>4494</c:v>
                </c:pt>
                <c:pt idx="2367">
                  <c:v>4494</c:v>
                </c:pt>
                <c:pt idx="2368">
                  <c:v>4494</c:v>
                </c:pt>
                <c:pt idx="2369">
                  <c:v>4494</c:v>
                </c:pt>
                <c:pt idx="2370">
                  <c:v>4494</c:v>
                </c:pt>
                <c:pt idx="2371">
                  <c:v>4494</c:v>
                </c:pt>
                <c:pt idx="2372">
                  <c:v>4494</c:v>
                </c:pt>
                <c:pt idx="2373">
                  <c:v>4494</c:v>
                </c:pt>
                <c:pt idx="2374">
                  <c:v>4494</c:v>
                </c:pt>
                <c:pt idx="2375">
                  <c:v>4494</c:v>
                </c:pt>
                <c:pt idx="2376">
                  <c:v>4494</c:v>
                </c:pt>
                <c:pt idx="2377">
                  <c:v>4494</c:v>
                </c:pt>
                <c:pt idx="2378">
                  <c:v>4494</c:v>
                </c:pt>
                <c:pt idx="2379">
                  <c:v>4494</c:v>
                </c:pt>
                <c:pt idx="2380">
                  <c:v>4494</c:v>
                </c:pt>
                <c:pt idx="2381">
                  <c:v>4494</c:v>
                </c:pt>
                <c:pt idx="2382">
                  <c:v>4494</c:v>
                </c:pt>
                <c:pt idx="2383">
                  <c:v>4494</c:v>
                </c:pt>
                <c:pt idx="2384">
                  <c:v>4494</c:v>
                </c:pt>
                <c:pt idx="2385">
                  <c:v>4494</c:v>
                </c:pt>
                <c:pt idx="2386">
                  <c:v>4494</c:v>
                </c:pt>
                <c:pt idx="2387">
                  <c:v>4494</c:v>
                </c:pt>
                <c:pt idx="2388">
                  <c:v>4494</c:v>
                </c:pt>
                <c:pt idx="2389">
                  <c:v>4494</c:v>
                </c:pt>
                <c:pt idx="2390">
                  <c:v>4494</c:v>
                </c:pt>
                <c:pt idx="2391">
                  <c:v>4494</c:v>
                </c:pt>
                <c:pt idx="2392">
                  <c:v>4494</c:v>
                </c:pt>
                <c:pt idx="2393">
                  <c:v>4494</c:v>
                </c:pt>
                <c:pt idx="2394">
                  <c:v>4494</c:v>
                </c:pt>
                <c:pt idx="2395">
                  <c:v>4494</c:v>
                </c:pt>
                <c:pt idx="2396">
                  <c:v>4494</c:v>
                </c:pt>
                <c:pt idx="2397">
                  <c:v>4494</c:v>
                </c:pt>
                <c:pt idx="2398">
                  <c:v>4494</c:v>
                </c:pt>
                <c:pt idx="2399">
                  <c:v>4494</c:v>
                </c:pt>
                <c:pt idx="2400">
                  <c:v>4494</c:v>
                </c:pt>
                <c:pt idx="2401">
                  <c:v>4494</c:v>
                </c:pt>
                <c:pt idx="2402">
                  <c:v>4494</c:v>
                </c:pt>
                <c:pt idx="2403">
                  <c:v>4494</c:v>
                </c:pt>
                <c:pt idx="2404">
                  <c:v>4494</c:v>
                </c:pt>
                <c:pt idx="2405">
                  <c:v>4494</c:v>
                </c:pt>
                <c:pt idx="2406">
                  <c:v>4494</c:v>
                </c:pt>
                <c:pt idx="2407">
                  <c:v>4494</c:v>
                </c:pt>
                <c:pt idx="2408">
                  <c:v>4494</c:v>
                </c:pt>
                <c:pt idx="2409">
                  <c:v>4494</c:v>
                </c:pt>
                <c:pt idx="2410">
                  <c:v>4494</c:v>
                </c:pt>
                <c:pt idx="2411">
                  <c:v>4494</c:v>
                </c:pt>
                <c:pt idx="2412">
                  <c:v>4494</c:v>
                </c:pt>
                <c:pt idx="2413">
                  <c:v>4494</c:v>
                </c:pt>
                <c:pt idx="2414">
                  <c:v>4494</c:v>
                </c:pt>
                <c:pt idx="2415">
                  <c:v>4494</c:v>
                </c:pt>
                <c:pt idx="2416">
                  <c:v>4494</c:v>
                </c:pt>
                <c:pt idx="2417">
                  <c:v>4494</c:v>
                </c:pt>
                <c:pt idx="2418">
                  <c:v>4494</c:v>
                </c:pt>
                <c:pt idx="2419">
                  <c:v>4494</c:v>
                </c:pt>
                <c:pt idx="2420">
                  <c:v>4494</c:v>
                </c:pt>
                <c:pt idx="2421">
                  <c:v>4494</c:v>
                </c:pt>
                <c:pt idx="2422">
                  <c:v>4494</c:v>
                </c:pt>
                <c:pt idx="2423">
                  <c:v>4494</c:v>
                </c:pt>
                <c:pt idx="2424">
                  <c:v>4494</c:v>
                </c:pt>
                <c:pt idx="2425">
                  <c:v>4494</c:v>
                </c:pt>
                <c:pt idx="2426">
                  <c:v>4494</c:v>
                </c:pt>
                <c:pt idx="2427">
                  <c:v>4494</c:v>
                </c:pt>
                <c:pt idx="2428">
                  <c:v>4494</c:v>
                </c:pt>
                <c:pt idx="2429">
                  <c:v>4494</c:v>
                </c:pt>
                <c:pt idx="2430">
                  <c:v>4494</c:v>
                </c:pt>
                <c:pt idx="2431">
                  <c:v>4494</c:v>
                </c:pt>
                <c:pt idx="2432">
                  <c:v>4494</c:v>
                </c:pt>
                <c:pt idx="2433">
                  <c:v>4494</c:v>
                </c:pt>
                <c:pt idx="2434">
                  <c:v>4494</c:v>
                </c:pt>
                <c:pt idx="2435">
                  <c:v>4494</c:v>
                </c:pt>
                <c:pt idx="2436">
                  <c:v>4494</c:v>
                </c:pt>
                <c:pt idx="2437">
                  <c:v>4494</c:v>
                </c:pt>
                <c:pt idx="2438">
                  <c:v>4494</c:v>
                </c:pt>
                <c:pt idx="2439">
                  <c:v>4494</c:v>
                </c:pt>
                <c:pt idx="2440">
                  <c:v>4494</c:v>
                </c:pt>
                <c:pt idx="2441">
                  <c:v>4494</c:v>
                </c:pt>
                <c:pt idx="2442">
                  <c:v>4494</c:v>
                </c:pt>
                <c:pt idx="2443">
                  <c:v>4494</c:v>
                </c:pt>
                <c:pt idx="2444">
                  <c:v>4494</c:v>
                </c:pt>
                <c:pt idx="2445">
                  <c:v>4494</c:v>
                </c:pt>
                <c:pt idx="2446">
                  <c:v>4494</c:v>
                </c:pt>
                <c:pt idx="2447">
                  <c:v>4494</c:v>
                </c:pt>
                <c:pt idx="2448">
                  <c:v>4494</c:v>
                </c:pt>
                <c:pt idx="2449">
                  <c:v>4494</c:v>
                </c:pt>
                <c:pt idx="2450">
                  <c:v>4494</c:v>
                </c:pt>
                <c:pt idx="2451">
                  <c:v>4494</c:v>
                </c:pt>
                <c:pt idx="2452">
                  <c:v>4494</c:v>
                </c:pt>
                <c:pt idx="2453">
                  <c:v>4494</c:v>
                </c:pt>
                <c:pt idx="2454">
                  <c:v>4494</c:v>
                </c:pt>
                <c:pt idx="2455">
                  <c:v>4494</c:v>
                </c:pt>
                <c:pt idx="2456">
                  <c:v>4494</c:v>
                </c:pt>
                <c:pt idx="2457">
                  <c:v>4494</c:v>
                </c:pt>
                <c:pt idx="2458">
                  <c:v>4494</c:v>
                </c:pt>
                <c:pt idx="2459">
                  <c:v>4494</c:v>
                </c:pt>
                <c:pt idx="2460">
                  <c:v>4494</c:v>
                </c:pt>
                <c:pt idx="2461">
                  <c:v>4494</c:v>
                </c:pt>
                <c:pt idx="2462">
                  <c:v>4494</c:v>
                </c:pt>
                <c:pt idx="2463">
                  <c:v>4494</c:v>
                </c:pt>
                <c:pt idx="2464">
                  <c:v>4494</c:v>
                </c:pt>
                <c:pt idx="2465">
                  <c:v>4494</c:v>
                </c:pt>
                <c:pt idx="2466">
                  <c:v>4494</c:v>
                </c:pt>
                <c:pt idx="2467">
                  <c:v>4494</c:v>
                </c:pt>
                <c:pt idx="2468">
                  <c:v>4494</c:v>
                </c:pt>
                <c:pt idx="2469">
                  <c:v>4494</c:v>
                </c:pt>
                <c:pt idx="2470">
                  <c:v>4494</c:v>
                </c:pt>
                <c:pt idx="2471">
                  <c:v>4494</c:v>
                </c:pt>
                <c:pt idx="2472">
                  <c:v>4494</c:v>
                </c:pt>
                <c:pt idx="2473">
                  <c:v>4494</c:v>
                </c:pt>
                <c:pt idx="2474">
                  <c:v>4494</c:v>
                </c:pt>
                <c:pt idx="2475">
                  <c:v>4494</c:v>
                </c:pt>
                <c:pt idx="2476">
                  <c:v>4494</c:v>
                </c:pt>
                <c:pt idx="2477">
                  <c:v>4494</c:v>
                </c:pt>
                <c:pt idx="2478">
                  <c:v>4494</c:v>
                </c:pt>
                <c:pt idx="2479">
                  <c:v>4494</c:v>
                </c:pt>
                <c:pt idx="2480">
                  <c:v>4494</c:v>
                </c:pt>
                <c:pt idx="2481">
                  <c:v>4494</c:v>
                </c:pt>
                <c:pt idx="2482">
                  <c:v>4494</c:v>
                </c:pt>
                <c:pt idx="2483">
                  <c:v>4494</c:v>
                </c:pt>
                <c:pt idx="2484">
                  <c:v>4494</c:v>
                </c:pt>
                <c:pt idx="2485">
                  <c:v>4494</c:v>
                </c:pt>
                <c:pt idx="2486">
                  <c:v>4494</c:v>
                </c:pt>
                <c:pt idx="2487">
                  <c:v>4494</c:v>
                </c:pt>
                <c:pt idx="2488">
                  <c:v>4494</c:v>
                </c:pt>
                <c:pt idx="2489">
                  <c:v>4494</c:v>
                </c:pt>
                <c:pt idx="2490">
                  <c:v>4494</c:v>
                </c:pt>
                <c:pt idx="2491">
                  <c:v>4494</c:v>
                </c:pt>
                <c:pt idx="2492">
                  <c:v>4494</c:v>
                </c:pt>
                <c:pt idx="2493">
                  <c:v>4494</c:v>
                </c:pt>
                <c:pt idx="2494">
                  <c:v>4494</c:v>
                </c:pt>
                <c:pt idx="2495">
                  <c:v>4494</c:v>
                </c:pt>
                <c:pt idx="2496">
                  <c:v>4494</c:v>
                </c:pt>
                <c:pt idx="2497">
                  <c:v>4494</c:v>
                </c:pt>
                <c:pt idx="2498">
                  <c:v>4494</c:v>
                </c:pt>
                <c:pt idx="2499">
                  <c:v>4494</c:v>
                </c:pt>
                <c:pt idx="2500">
                  <c:v>4494</c:v>
                </c:pt>
                <c:pt idx="2501">
                  <c:v>4494</c:v>
                </c:pt>
                <c:pt idx="2502">
                  <c:v>4494</c:v>
                </c:pt>
                <c:pt idx="2503">
                  <c:v>4494</c:v>
                </c:pt>
                <c:pt idx="2504">
                  <c:v>4494</c:v>
                </c:pt>
                <c:pt idx="2505">
                  <c:v>4494</c:v>
                </c:pt>
                <c:pt idx="2506">
                  <c:v>4494</c:v>
                </c:pt>
                <c:pt idx="2507">
                  <c:v>4494</c:v>
                </c:pt>
                <c:pt idx="2508">
                  <c:v>4494</c:v>
                </c:pt>
                <c:pt idx="2509">
                  <c:v>4494</c:v>
                </c:pt>
                <c:pt idx="2510">
                  <c:v>4494</c:v>
                </c:pt>
                <c:pt idx="2511">
                  <c:v>4494</c:v>
                </c:pt>
                <c:pt idx="2512">
                  <c:v>4494</c:v>
                </c:pt>
                <c:pt idx="2513">
                  <c:v>4494</c:v>
                </c:pt>
                <c:pt idx="2514">
                  <c:v>4494</c:v>
                </c:pt>
                <c:pt idx="2515">
                  <c:v>4494</c:v>
                </c:pt>
                <c:pt idx="2516">
                  <c:v>4494</c:v>
                </c:pt>
                <c:pt idx="2517">
                  <c:v>4494</c:v>
                </c:pt>
                <c:pt idx="2518">
                  <c:v>4494</c:v>
                </c:pt>
                <c:pt idx="2519">
                  <c:v>4494</c:v>
                </c:pt>
                <c:pt idx="2520">
                  <c:v>4494</c:v>
                </c:pt>
                <c:pt idx="2521">
                  <c:v>4494</c:v>
                </c:pt>
                <c:pt idx="2522">
                  <c:v>4494</c:v>
                </c:pt>
                <c:pt idx="2523">
                  <c:v>4494</c:v>
                </c:pt>
                <c:pt idx="2524">
                  <c:v>4494</c:v>
                </c:pt>
                <c:pt idx="2525">
                  <c:v>4494</c:v>
                </c:pt>
                <c:pt idx="2526">
                  <c:v>4494</c:v>
                </c:pt>
                <c:pt idx="2527">
                  <c:v>4494</c:v>
                </c:pt>
                <c:pt idx="2528">
                  <c:v>4494</c:v>
                </c:pt>
                <c:pt idx="2529">
                  <c:v>4494</c:v>
                </c:pt>
                <c:pt idx="2530">
                  <c:v>4494</c:v>
                </c:pt>
                <c:pt idx="2531">
                  <c:v>4494</c:v>
                </c:pt>
                <c:pt idx="2532">
                  <c:v>4494</c:v>
                </c:pt>
                <c:pt idx="2533">
                  <c:v>4494</c:v>
                </c:pt>
                <c:pt idx="2534">
                  <c:v>4494</c:v>
                </c:pt>
                <c:pt idx="2535">
                  <c:v>4494</c:v>
                </c:pt>
                <c:pt idx="2536">
                  <c:v>4494</c:v>
                </c:pt>
                <c:pt idx="2537">
                  <c:v>4494</c:v>
                </c:pt>
                <c:pt idx="2538">
                  <c:v>4494</c:v>
                </c:pt>
                <c:pt idx="2539">
                  <c:v>4494</c:v>
                </c:pt>
              </c:numCache>
            </c:numRef>
          </c:yVal>
          <c:smooth val="0"/>
        </c:ser>
        <c:dLbls>
          <c:showLegendKey val="0"/>
          <c:showVal val="0"/>
          <c:showCatName val="0"/>
          <c:showSerName val="0"/>
          <c:showPercent val="0"/>
          <c:showBubbleSize val="0"/>
        </c:dLbls>
        <c:axId val="774433440"/>
        <c:axId val="774431480"/>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O$2:$O$4000</c:f>
              <c:numCache>
                <c:formatCode>0.00000000</c:formatCode>
                <c:ptCount val="3999"/>
                <c:pt idx="0">
                  <c:v>9.6000000000000002E-4</c:v>
                </c:pt>
                <c:pt idx="1">
                  <c:v>9.6000000000000002E-4</c:v>
                </c:pt>
                <c:pt idx="2">
                  <c:v>9.6000000000000002E-4</c:v>
                </c:pt>
                <c:pt idx="3">
                  <c:v>0</c:v>
                </c:pt>
                <c:pt idx="4">
                  <c:v>0</c:v>
                </c:pt>
                <c:pt idx="5">
                  <c:v>-4.8000000000000001E-4</c:v>
                </c:pt>
                <c:pt idx="6">
                  <c:v>-4.8000000000000001E-4</c:v>
                </c:pt>
                <c:pt idx="7">
                  <c:v>0</c:v>
                </c:pt>
                <c:pt idx="8">
                  <c:v>0</c:v>
                </c:pt>
                <c:pt idx="9">
                  <c:v>0</c:v>
                </c:pt>
                <c:pt idx="10">
                  <c:v>0</c:v>
                </c:pt>
                <c:pt idx="11">
                  <c:v>0</c:v>
                </c:pt>
                <c:pt idx="12">
                  <c:v>0</c:v>
                </c:pt>
                <c:pt idx="13">
                  <c:v>0</c:v>
                </c:pt>
                <c:pt idx="14">
                  <c:v>0</c:v>
                </c:pt>
                <c:pt idx="15">
                  <c:v>-4.8000000000000001E-4</c:v>
                </c:pt>
                <c:pt idx="16">
                  <c:v>0</c:v>
                </c:pt>
                <c:pt idx="17">
                  <c:v>-4.8000000000000001E-4</c:v>
                </c:pt>
                <c:pt idx="18">
                  <c:v>0</c:v>
                </c:pt>
                <c:pt idx="19">
                  <c:v>0</c:v>
                </c:pt>
                <c:pt idx="20">
                  <c:v>0</c:v>
                </c:pt>
                <c:pt idx="21">
                  <c:v>4.8000000000000001E-4</c:v>
                </c:pt>
                <c:pt idx="22">
                  <c:v>4.8000000000000001E-4</c:v>
                </c:pt>
                <c:pt idx="23">
                  <c:v>0</c:v>
                </c:pt>
                <c:pt idx="24">
                  <c:v>4.8000000000000001E-4</c:v>
                </c:pt>
                <c:pt idx="25">
                  <c:v>0</c:v>
                </c:pt>
                <c:pt idx="26">
                  <c:v>4.8000000000000001E-4</c:v>
                </c:pt>
                <c:pt idx="27">
                  <c:v>4.8000000000000001E-4</c:v>
                </c:pt>
                <c:pt idx="28">
                  <c:v>4.8000000000000001E-4</c:v>
                </c:pt>
                <c:pt idx="29">
                  <c:v>-0.44496000000000002</c:v>
                </c:pt>
                <c:pt idx="30">
                  <c:v>-15.73775959</c:v>
                </c:pt>
                <c:pt idx="31">
                  <c:v>-15.73775959</c:v>
                </c:pt>
                <c:pt idx="32">
                  <c:v>-49.477920529999999</c:v>
                </c:pt>
                <c:pt idx="33">
                  <c:v>-79.773124690000003</c:v>
                </c:pt>
                <c:pt idx="34">
                  <c:v>-99.969116209999996</c:v>
                </c:pt>
                <c:pt idx="35">
                  <c:v>-99.982559199999997</c:v>
                </c:pt>
                <c:pt idx="36">
                  <c:v>-99.982559199999997</c:v>
                </c:pt>
                <c:pt idx="37">
                  <c:v>-100.02767944</c:v>
                </c:pt>
                <c:pt idx="38">
                  <c:v>-100.02767944</c:v>
                </c:pt>
                <c:pt idx="39">
                  <c:v>-99.978721620000002</c:v>
                </c:pt>
                <c:pt idx="40">
                  <c:v>-99.978721620000002</c:v>
                </c:pt>
                <c:pt idx="41">
                  <c:v>-100.02480316</c:v>
                </c:pt>
                <c:pt idx="42">
                  <c:v>-99.985923769999999</c:v>
                </c:pt>
                <c:pt idx="43">
                  <c:v>-99.974395749999999</c:v>
                </c:pt>
                <c:pt idx="44">
                  <c:v>-99.981124879999996</c:v>
                </c:pt>
                <c:pt idx="45">
                  <c:v>-99.981124879999996</c:v>
                </c:pt>
                <c:pt idx="46">
                  <c:v>-100.02191925</c:v>
                </c:pt>
                <c:pt idx="47">
                  <c:v>-100.02191925</c:v>
                </c:pt>
                <c:pt idx="48">
                  <c:v>-100.00511932000001</c:v>
                </c:pt>
                <c:pt idx="49">
                  <c:v>-99.975845340000006</c:v>
                </c:pt>
                <c:pt idx="50">
                  <c:v>-100.01808167</c:v>
                </c:pt>
                <c:pt idx="51">
                  <c:v>-100.02480316</c:v>
                </c:pt>
                <c:pt idx="52">
                  <c:v>-99.975845340000006</c:v>
                </c:pt>
                <c:pt idx="53">
                  <c:v>-99.975845340000006</c:v>
                </c:pt>
                <c:pt idx="54">
                  <c:v>-99.983993530000006</c:v>
                </c:pt>
                <c:pt idx="55">
                  <c:v>-100.02863311999999</c:v>
                </c:pt>
                <c:pt idx="56">
                  <c:v>-100.00272369</c:v>
                </c:pt>
                <c:pt idx="57">
                  <c:v>-100.00272369</c:v>
                </c:pt>
                <c:pt idx="58">
                  <c:v>-99.983520510000005</c:v>
                </c:pt>
                <c:pt idx="59">
                  <c:v>-99.984474180000007</c:v>
                </c:pt>
                <c:pt idx="60">
                  <c:v>-99.984474180000007</c:v>
                </c:pt>
                <c:pt idx="61">
                  <c:v>-99.981124879999996</c:v>
                </c:pt>
                <c:pt idx="62">
                  <c:v>-100.01855469</c:v>
                </c:pt>
                <c:pt idx="63">
                  <c:v>-100.01855469</c:v>
                </c:pt>
                <c:pt idx="64">
                  <c:v>-100.00224304</c:v>
                </c:pt>
                <c:pt idx="65">
                  <c:v>-99.985443119999999</c:v>
                </c:pt>
                <c:pt idx="66">
                  <c:v>-99.983520510000005</c:v>
                </c:pt>
                <c:pt idx="67">
                  <c:v>-99.983520510000005</c:v>
                </c:pt>
                <c:pt idx="68">
                  <c:v>-100.02480316</c:v>
                </c:pt>
                <c:pt idx="69">
                  <c:v>-31.742399219999999</c:v>
                </c:pt>
                <c:pt idx="70">
                  <c:v>-31.742399219999999</c:v>
                </c:pt>
                <c:pt idx="71">
                  <c:v>-18.71376038</c:v>
                </c:pt>
                <c:pt idx="72">
                  <c:v>-19.98863983</c:v>
                </c:pt>
                <c:pt idx="73">
                  <c:v>-19.98863983</c:v>
                </c:pt>
                <c:pt idx="74">
                  <c:v>-19.998720169999999</c:v>
                </c:pt>
                <c:pt idx="75">
                  <c:v>-19.993440629999998</c:v>
                </c:pt>
                <c:pt idx="76">
                  <c:v>-20.000640870000002</c:v>
                </c:pt>
                <c:pt idx="77">
                  <c:v>-20.012640000000001</c:v>
                </c:pt>
                <c:pt idx="78">
                  <c:v>-19.979040149999999</c:v>
                </c:pt>
                <c:pt idx="79">
                  <c:v>-20.020318979999999</c:v>
                </c:pt>
                <c:pt idx="80">
                  <c:v>-20.020318979999999</c:v>
                </c:pt>
                <c:pt idx="81">
                  <c:v>-19.975200650000001</c:v>
                </c:pt>
                <c:pt idx="82">
                  <c:v>-20.02128029</c:v>
                </c:pt>
                <c:pt idx="83">
                  <c:v>-20.02128029</c:v>
                </c:pt>
                <c:pt idx="84">
                  <c:v>-19.975679400000001</c:v>
                </c:pt>
                <c:pt idx="85">
                  <c:v>-19.9785614</c:v>
                </c:pt>
                <c:pt idx="86">
                  <c:v>-19.9785614</c:v>
                </c:pt>
                <c:pt idx="87">
                  <c:v>-20.018400190000001</c:v>
                </c:pt>
                <c:pt idx="88">
                  <c:v>-19.98863983</c:v>
                </c:pt>
                <c:pt idx="89">
                  <c:v>-19.98863983</c:v>
                </c:pt>
                <c:pt idx="90">
                  <c:v>-20.011199950000002</c:v>
                </c:pt>
                <c:pt idx="91">
                  <c:v>-19.996799469999999</c:v>
                </c:pt>
                <c:pt idx="92">
                  <c:v>-19.991519929999999</c:v>
                </c:pt>
                <c:pt idx="93">
                  <c:v>-20.01887894</c:v>
                </c:pt>
                <c:pt idx="94">
                  <c:v>-19.98287964</c:v>
                </c:pt>
                <c:pt idx="95">
                  <c:v>-20.017440799999999</c:v>
                </c:pt>
                <c:pt idx="96">
                  <c:v>-20.017440799999999</c:v>
                </c:pt>
                <c:pt idx="97">
                  <c:v>-19.980480190000002</c:v>
                </c:pt>
                <c:pt idx="98">
                  <c:v>-20.03327942</c:v>
                </c:pt>
                <c:pt idx="99">
                  <c:v>-19.97711945</c:v>
                </c:pt>
                <c:pt idx="100">
                  <c:v>-19.97711945</c:v>
                </c:pt>
                <c:pt idx="101">
                  <c:v>-20.02655983</c:v>
                </c:pt>
                <c:pt idx="102">
                  <c:v>-19.98239899</c:v>
                </c:pt>
                <c:pt idx="103">
                  <c:v>-20.0135994</c:v>
                </c:pt>
                <c:pt idx="104">
                  <c:v>-19.992479320000001</c:v>
                </c:pt>
                <c:pt idx="105">
                  <c:v>-19.99440002</c:v>
                </c:pt>
                <c:pt idx="106">
                  <c:v>-19.99440002</c:v>
                </c:pt>
                <c:pt idx="107">
                  <c:v>-20.01408005</c:v>
                </c:pt>
                <c:pt idx="108">
                  <c:v>-19.985759739999999</c:v>
                </c:pt>
                <c:pt idx="109">
                  <c:v>-20.02176094</c:v>
                </c:pt>
                <c:pt idx="110">
                  <c:v>-20.02176094</c:v>
                </c:pt>
                <c:pt idx="111">
                  <c:v>-20.025119780000001</c:v>
                </c:pt>
                <c:pt idx="112">
                  <c:v>-19.976640700000001</c:v>
                </c:pt>
                <c:pt idx="113">
                  <c:v>-19.976640700000001</c:v>
                </c:pt>
                <c:pt idx="114">
                  <c:v>-20.027519229999999</c:v>
                </c:pt>
                <c:pt idx="115">
                  <c:v>-19.9785614</c:v>
                </c:pt>
                <c:pt idx="116">
                  <c:v>-19.9785614</c:v>
                </c:pt>
                <c:pt idx="117">
                  <c:v>-20.0135994</c:v>
                </c:pt>
                <c:pt idx="118">
                  <c:v>-19.983839039999999</c:v>
                </c:pt>
                <c:pt idx="119">
                  <c:v>-19.997760769999999</c:v>
                </c:pt>
                <c:pt idx="120">
                  <c:v>-20.003519059999999</c:v>
                </c:pt>
                <c:pt idx="121">
                  <c:v>-19.98431969</c:v>
                </c:pt>
                <c:pt idx="122">
                  <c:v>-20.02079964</c:v>
                </c:pt>
                <c:pt idx="123">
                  <c:v>-20.02079964</c:v>
                </c:pt>
                <c:pt idx="124">
                  <c:v>-19.9785614</c:v>
                </c:pt>
                <c:pt idx="125">
                  <c:v>-20.02176094</c:v>
                </c:pt>
                <c:pt idx="126">
                  <c:v>-19.979040149999999</c:v>
                </c:pt>
                <c:pt idx="127">
                  <c:v>-19.979040149999999</c:v>
                </c:pt>
                <c:pt idx="128">
                  <c:v>-20.023679730000001</c:v>
                </c:pt>
                <c:pt idx="129">
                  <c:v>-19.97711945</c:v>
                </c:pt>
                <c:pt idx="130">
                  <c:v>-20.024160389999999</c:v>
                </c:pt>
                <c:pt idx="131">
                  <c:v>-19.97711945</c:v>
                </c:pt>
                <c:pt idx="132">
                  <c:v>-20.016960139999998</c:v>
                </c:pt>
                <c:pt idx="133">
                  <c:v>-20.016960139999998</c:v>
                </c:pt>
                <c:pt idx="134">
                  <c:v>-20.002080920000001</c:v>
                </c:pt>
                <c:pt idx="135">
                  <c:v>-19.997280119999999</c:v>
                </c:pt>
                <c:pt idx="136">
                  <c:v>-20.015041350000001</c:v>
                </c:pt>
                <c:pt idx="137">
                  <c:v>-20.015041350000001</c:v>
                </c:pt>
                <c:pt idx="138">
                  <c:v>-20.020318979999999</c:v>
                </c:pt>
                <c:pt idx="139">
                  <c:v>-20.020318979999999</c:v>
                </c:pt>
                <c:pt idx="140">
                  <c:v>-19.974720000000001</c:v>
                </c:pt>
                <c:pt idx="141">
                  <c:v>-20.024639130000001</c:v>
                </c:pt>
                <c:pt idx="142">
                  <c:v>-19.975200650000001</c:v>
                </c:pt>
                <c:pt idx="143">
                  <c:v>-19.975200650000001</c:v>
                </c:pt>
                <c:pt idx="144">
                  <c:v>-20.01887894</c:v>
                </c:pt>
                <c:pt idx="145">
                  <c:v>-19.976640700000001</c:v>
                </c:pt>
                <c:pt idx="146">
                  <c:v>-20.01600075</c:v>
                </c:pt>
                <c:pt idx="147">
                  <c:v>-19.995361330000001</c:v>
                </c:pt>
                <c:pt idx="148">
                  <c:v>-20.000640870000002</c:v>
                </c:pt>
                <c:pt idx="149">
                  <c:v>-20.006879810000001</c:v>
                </c:pt>
                <c:pt idx="150">
                  <c:v>-20.006879810000001</c:v>
                </c:pt>
                <c:pt idx="151">
                  <c:v>-19.981920240000001</c:v>
                </c:pt>
                <c:pt idx="152">
                  <c:v>-20.02176094</c:v>
                </c:pt>
                <c:pt idx="153">
                  <c:v>-19.9776001</c:v>
                </c:pt>
                <c:pt idx="154">
                  <c:v>-19.9776001</c:v>
                </c:pt>
                <c:pt idx="155">
                  <c:v>-20.02079964</c:v>
                </c:pt>
                <c:pt idx="156">
                  <c:v>-20.02848053</c:v>
                </c:pt>
                <c:pt idx="157">
                  <c:v>-20.02848053</c:v>
                </c:pt>
                <c:pt idx="158">
                  <c:v>-19.9785614</c:v>
                </c:pt>
                <c:pt idx="159">
                  <c:v>-20.017919540000001</c:v>
                </c:pt>
                <c:pt idx="160">
                  <c:v>-20.017919540000001</c:v>
                </c:pt>
                <c:pt idx="161">
                  <c:v>-19.9785614</c:v>
                </c:pt>
                <c:pt idx="162">
                  <c:v>-20.000640870000002</c:v>
                </c:pt>
                <c:pt idx="163">
                  <c:v>-20.006879810000001</c:v>
                </c:pt>
                <c:pt idx="164">
                  <c:v>-20.006879810000001</c:v>
                </c:pt>
                <c:pt idx="165">
                  <c:v>-20.017919540000001</c:v>
                </c:pt>
                <c:pt idx="166">
                  <c:v>-19.985759739999999</c:v>
                </c:pt>
                <c:pt idx="167">
                  <c:v>-19.985759739999999</c:v>
                </c:pt>
                <c:pt idx="168">
                  <c:v>-20.01887894</c:v>
                </c:pt>
                <c:pt idx="169">
                  <c:v>-19.976640700000001</c:v>
                </c:pt>
                <c:pt idx="170">
                  <c:v>-19.976640700000001</c:v>
                </c:pt>
                <c:pt idx="171">
                  <c:v>-20.02176094</c:v>
                </c:pt>
                <c:pt idx="172">
                  <c:v>-19.975679400000001</c:v>
                </c:pt>
                <c:pt idx="173">
                  <c:v>-20.023679730000001</c:v>
                </c:pt>
                <c:pt idx="174">
                  <c:v>-19.974720000000001</c:v>
                </c:pt>
                <c:pt idx="175">
                  <c:v>-20.020318979999999</c:v>
                </c:pt>
                <c:pt idx="176">
                  <c:v>-19.996799469999999</c:v>
                </c:pt>
                <c:pt idx="177">
                  <c:v>-19.996799469999999</c:v>
                </c:pt>
                <c:pt idx="178">
                  <c:v>-19.996799469999999</c:v>
                </c:pt>
                <c:pt idx="179">
                  <c:v>-20.00880051</c:v>
                </c:pt>
                <c:pt idx="180">
                  <c:v>-20.00880051</c:v>
                </c:pt>
                <c:pt idx="181">
                  <c:v>-19.981920240000001</c:v>
                </c:pt>
                <c:pt idx="182">
                  <c:v>-20.017440799999999</c:v>
                </c:pt>
                <c:pt idx="183">
                  <c:v>-19.979999540000001</c:v>
                </c:pt>
                <c:pt idx="184">
                  <c:v>-20.025119780000001</c:v>
                </c:pt>
                <c:pt idx="185">
                  <c:v>-19.9776001</c:v>
                </c:pt>
                <c:pt idx="186">
                  <c:v>-20.029439929999999</c:v>
                </c:pt>
                <c:pt idx="187">
                  <c:v>-20.029439929999999</c:v>
                </c:pt>
                <c:pt idx="188">
                  <c:v>-19.9776001</c:v>
                </c:pt>
                <c:pt idx="189">
                  <c:v>-20.02176094</c:v>
                </c:pt>
                <c:pt idx="190">
                  <c:v>-19.979040149999999</c:v>
                </c:pt>
                <c:pt idx="191">
                  <c:v>-19.979040149999999</c:v>
                </c:pt>
                <c:pt idx="192">
                  <c:v>-20.007360460000001</c:v>
                </c:pt>
                <c:pt idx="193">
                  <c:v>-20.007360460000001</c:v>
                </c:pt>
                <c:pt idx="194">
                  <c:v>-19.991519929999999</c:v>
                </c:pt>
                <c:pt idx="195">
                  <c:v>-20.019361499999999</c:v>
                </c:pt>
                <c:pt idx="196">
                  <c:v>-19.983839039999999</c:v>
                </c:pt>
                <c:pt idx="197">
                  <c:v>-19.983839039999999</c:v>
                </c:pt>
                <c:pt idx="198">
                  <c:v>-20.02079964</c:v>
                </c:pt>
                <c:pt idx="199">
                  <c:v>-19.97711945</c:v>
                </c:pt>
                <c:pt idx="200">
                  <c:v>-20.020318979999999</c:v>
                </c:pt>
                <c:pt idx="201">
                  <c:v>-19.975200650000001</c:v>
                </c:pt>
                <c:pt idx="202">
                  <c:v>-20.024639130000001</c:v>
                </c:pt>
                <c:pt idx="203">
                  <c:v>-20.024639130000001</c:v>
                </c:pt>
                <c:pt idx="204">
                  <c:v>-19.975200650000001</c:v>
                </c:pt>
                <c:pt idx="205">
                  <c:v>-20.023679730000001</c:v>
                </c:pt>
                <c:pt idx="206">
                  <c:v>-19.986240389999999</c:v>
                </c:pt>
                <c:pt idx="207">
                  <c:v>-19.986240389999999</c:v>
                </c:pt>
                <c:pt idx="208">
                  <c:v>-20.008319849999999</c:v>
                </c:pt>
                <c:pt idx="209">
                  <c:v>-20.003519059999999</c:v>
                </c:pt>
                <c:pt idx="210">
                  <c:v>-19.99007988</c:v>
                </c:pt>
                <c:pt idx="211">
                  <c:v>-20.012640000000001</c:v>
                </c:pt>
                <c:pt idx="212">
                  <c:v>-19.979518890000001</c:v>
                </c:pt>
                <c:pt idx="213">
                  <c:v>-19.979518890000001</c:v>
                </c:pt>
                <c:pt idx="214">
                  <c:v>-20.02128029</c:v>
                </c:pt>
                <c:pt idx="215">
                  <c:v>-19.974720000000001</c:v>
                </c:pt>
                <c:pt idx="216">
                  <c:v>-20.030401229999999</c:v>
                </c:pt>
                <c:pt idx="217">
                  <c:v>-20.030401229999999</c:v>
                </c:pt>
                <c:pt idx="218">
                  <c:v>-19.9776001</c:v>
                </c:pt>
                <c:pt idx="219">
                  <c:v>-19.976640700000001</c:v>
                </c:pt>
                <c:pt idx="220">
                  <c:v>-19.976640700000001</c:v>
                </c:pt>
                <c:pt idx="221">
                  <c:v>-20.009279249999999</c:v>
                </c:pt>
                <c:pt idx="222">
                  <c:v>-19.979999540000001</c:v>
                </c:pt>
                <c:pt idx="223">
                  <c:v>-19.979999540000001</c:v>
                </c:pt>
                <c:pt idx="224">
                  <c:v>-19.998720169999999</c:v>
                </c:pt>
                <c:pt idx="225">
                  <c:v>-19.997760769999999</c:v>
                </c:pt>
                <c:pt idx="226">
                  <c:v>-19.980480190000002</c:v>
                </c:pt>
                <c:pt idx="227">
                  <c:v>-19.980480190000002</c:v>
                </c:pt>
                <c:pt idx="228">
                  <c:v>-19.968479160000001</c:v>
                </c:pt>
                <c:pt idx="229">
                  <c:v>-19.968479160000001</c:v>
                </c:pt>
                <c:pt idx="230">
                  <c:v>-20.014558789999999</c:v>
                </c:pt>
                <c:pt idx="231">
                  <c:v>-19.965118409999999</c:v>
                </c:pt>
                <c:pt idx="232">
                  <c:v>-20.022239689999999</c:v>
                </c:pt>
                <c:pt idx="233">
                  <c:v>-20.022239689999999</c:v>
                </c:pt>
                <c:pt idx="234">
                  <c:v>-19.98528099</c:v>
                </c:pt>
                <c:pt idx="235">
                  <c:v>-20.03232002</c:v>
                </c:pt>
                <c:pt idx="236">
                  <c:v>-19.986240389999999</c:v>
                </c:pt>
                <c:pt idx="237">
                  <c:v>-20.023679730000001</c:v>
                </c:pt>
                <c:pt idx="238">
                  <c:v>-19.995361330000001</c:v>
                </c:pt>
                <c:pt idx="239">
                  <c:v>-19.995361330000001</c:v>
                </c:pt>
                <c:pt idx="240">
                  <c:v>-20.017440799999999</c:v>
                </c:pt>
                <c:pt idx="241">
                  <c:v>-19.979999540000001</c:v>
                </c:pt>
                <c:pt idx="242">
                  <c:v>-19.979999540000001</c:v>
                </c:pt>
                <c:pt idx="243">
                  <c:v>-20.007360460000001</c:v>
                </c:pt>
                <c:pt idx="244">
                  <c:v>-19.98815918</c:v>
                </c:pt>
                <c:pt idx="245">
                  <c:v>-19.99584007</c:v>
                </c:pt>
                <c:pt idx="246">
                  <c:v>-19.99584007</c:v>
                </c:pt>
                <c:pt idx="247">
                  <c:v>-19.986240389999999</c:v>
                </c:pt>
                <c:pt idx="248">
                  <c:v>-20.015041350000001</c:v>
                </c:pt>
                <c:pt idx="249">
                  <c:v>-20.015041350000001</c:v>
                </c:pt>
                <c:pt idx="250">
                  <c:v>-19.974720000000001</c:v>
                </c:pt>
                <c:pt idx="251">
                  <c:v>-20.026081090000002</c:v>
                </c:pt>
                <c:pt idx="252">
                  <c:v>-20.026081090000002</c:v>
                </c:pt>
                <c:pt idx="253">
                  <c:v>-19.971359249999999</c:v>
                </c:pt>
                <c:pt idx="254">
                  <c:v>-20.030879970000001</c:v>
                </c:pt>
                <c:pt idx="255">
                  <c:v>-19.973758700000001</c:v>
                </c:pt>
                <c:pt idx="256">
                  <c:v>-20.02655983</c:v>
                </c:pt>
                <c:pt idx="257">
                  <c:v>-19.979999540000001</c:v>
                </c:pt>
                <c:pt idx="258">
                  <c:v>-20.004480359999999</c:v>
                </c:pt>
                <c:pt idx="259">
                  <c:v>-20.004480359999999</c:v>
                </c:pt>
                <c:pt idx="260">
                  <c:v>-19.998720169999999</c:v>
                </c:pt>
                <c:pt idx="261">
                  <c:v>-19.99919891</c:v>
                </c:pt>
                <c:pt idx="262">
                  <c:v>-20.011199950000002</c:v>
                </c:pt>
                <c:pt idx="263">
                  <c:v>-20.011199950000002</c:v>
                </c:pt>
                <c:pt idx="264">
                  <c:v>-20.02176094</c:v>
                </c:pt>
                <c:pt idx="265">
                  <c:v>-20.02176094</c:v>
                </c:pt>
                <c:pt idx="266">
                  <c:v>-19.971839899999999</c:v>
                </c:pt>
                <c:pt idx="267">
                  <c:v>-20.022720339999999</c:v>
                </c:pt>
                <c:pt idx="268">
                  <c:v>-19.975679400000001</c:v>
                </c:pt>
                <c:pt idx="269">
                  <c:v>-19.975679400000001</c:v>
                </c:pt>
                <c:pt idx="270">
                  <c:v>-20.025600430000001</c:v>
                </c:pt>
                <c:pt idx="271">
                  <c:v>-19.979999540000001</c:v>
                </c:pt>
                <c:pt idx="272">
                  <c:v>-20.013120650000001</c:v>
                </c:pt>
                <c:pt idx="273">
                  <c:v>-19.993440629999998</c:v>
                </c:pt>
                <c:pt idx="274">
                  <c:v>-19.996799469999999</c:v>
                </c:pt>
                <c:pt idx="275">
                  <c:v>-19.996799469999999</c:v>
                </c:pt>
                <c:pt idx="276">
                  <c:v>-20.003040309999999</c:v>
                </c:pt>
                <c:pt idx="277">
                  <c:v>-19.979999540000001</c:v>
                </c:pt>
                <c:pt idx="278">
                  <c:v>-20.018400190000001</c:v>
                </c:pt>
                <c:pt idx="279">
                  <c:v>-20.018400190000001</c:v>
                </c:pt>
                <c:pt idx="280">
                  <c:v>-19.976160050000001</c:v>
                </c:pt>
                <c:pt idx="281">
                  <c:v>-20.023199080000001</c:v>
                </c:pt>
                <c:pt idx="282">
                  <c:v>-19.976160050000001</c:v>
                </c:pt>
                <c:pt idx="283">
                  <c:v>-20.02704048</c:v>
                </c:pt>
                <c:pt idx="284">
                  <c:v>-19.9776001</c:v>
                </c:pt>
                <c:pt idx="285">
                  <c:v>-19.9776001</c:v>
                </c:pt>
                <c:pt idx="286">
                  <c:v>-20.02704048</c:v>
                </c:pt>
                <c:pt idx="287">
                  <c:v>-19.979518890000001</c:v>
                </c:pt>
                <c:pt idx="288">
                  <c:v>-20.007839199999999</c:v>
                </c:pt>
                <c:pt idx="289">
                  <c:v>-20.007839199999999</c:v>
                </c:pt>
                <c:pt idx="290">
                  <c:v>-19.99440002</c:v>
                </c:pt>
                <c:pt idx="291">
                  <c:v>-20.013120650000001</c:v>
                </c:pt>
                <c:pt idx="292">
                  <c:v>-20.013120650000001</c:v>
                </c:pt>
                <c:pt idx="293">
                  <c:v>-19.981439590000001</c:v>
                </c:pt>
                <c:pt idx="294">
                  <c:v>-20.013120650000001</c:v>
                </c:pt>
                <c:pt idx="295">
                  <c:v>-19.975679400000001</c:v>
                </c:pt>
                <c:pt idx="296">
                  <c:v>-19.975679400000001</c:v>
                </c:pt>
                <c:pt idx="297">
                  <c:v>-20.025119780000001</c:v>
                </c:pt>
                <c:pt idx="298">
                  <c:v>-19.97808075</c:v>
                </c:pt>
                <c:pt idx="299">
                  <c:v>-19.97808075</c:v>
                </c:pt>
                <c:pt idx="300">
                  <c:v>-19.975200650000001</c:v>
                </c:pt>
                <c:pt idx="301">
                  <c:v>-20.017440799999999</c:v>
                </c:pt>
                <c:pt idx="302">
                  <c:v>-20.017440799999999</c:v>
                </c:pt>
                <c:pt idx="303">
                  <c:v>-19.9785614</c:v>
                </c:pt>
                <c:pt idx="304">
                  <c:v>-20.002080920000001</c:v>
                </c:pt>
                <c:pt idx="305">
                  <c:v>-20.002080920000001</c:v>
                </c:pt>
                <c:pt idx="306">
                  <c:v>-19.99440002</c:v>
                </c:pt>
                <c:pt idx="307">
                  <c:v>-19.997280119999999</c:v>
                </c:pt>
                <c:pt idx="308">
                  <c:v>-20.013120650000001</c:v>
                </c:pt>
                <c:pt idx="309">
                  <c:v>-19.98431969</c:v>
                </c:pt>
                <c:pt idx="310">
                  <c:v>-20.011680599999998</c:v>
                </c:pt>
                <c:pt idx="311">
                  <c:v>-19.969921110000001</c:v>
                </c:pt>
                <c:pt idx="312">
                  <c:v>-19.969921110000001</c:v>
                </c:pt>
                <c:pt idx="313">
                  <c:v>-20.023199080000001</c:v>
                </c:pt>
                <c:pt idx="314">
                  <c:v>-18.639839169999998</c:v>
                </c:pt>
                <c:pt idx="315">
                  <c:v>-18.639839169999998</c:v>
                </c:pt>
                <c:pt idx="316">
                  <c:v>-10.20191956</c:v>
                </c:pt>
                <c:pt idx="317">
                  <c:v>-0.73151999999999995</c:v>
                </c:pt>
                <c:pt idx="318">
                  <c:v>1.45247996</c:v>
                </c:pt>
                <c:pt idx="319">
                  <c:v>2.1571202299999999</c:v>
                </c:pt>
                <c:pt idx="320">
                  <c:v>1.3007999699999999</c:v>
                </c:pt>
                <c:pt idx="321">
                  <c:v>0.86880004</c:v>
                </c:pt>
                <c:pt idx="322">
                  <c:v>0.86880004</c:v>
                </c:pt>
                <c:pt idx="323">
                  <c:v>0.83759998999999996</c:v>
                </c:pt>
                <c:pt idx="324">
                  <c:v>0.81215996000000001</c:v>
                </c:pt>
                <c:pt idx="325">
                  <c:v>0.51696001999999996</c:v>
                </c:pt>
                <c:pt idx="326">
                  <c:v>0.51696001999999996</c:v>
                </c:pt>
                <c:pt idx="327">
                  <c:v>0.41760001000000002</c:v>
                </c:pt>
                <c:pt idx="328">
                  <c:v>0.41760001000000002</c:v>
                </c:pt>
                <c:pt idx="329">
                  <c:v>0.75407999999999997</c:v>
                </c:pt>
                <c:pt idx="330">
                  <c:v>0.27072001000000001</c:v>
                </c:pt>
                <c:pt idx="331">
                  <c:v>0.15215999999999999</c:v>
                </c:pt>
                <c:pt idx="332">
                  <c:v>0.15215999999999999</c:v>
                </c:pt>
                <c:pt idx="333">
                  <c:v>0.20976001</c:v>
                </c:pt>
                <c:pt idx="334">
                  <c:v>0.192</c:v>
                </c:pt>
                <c:pt idx="335">
                  <c:v>0.06</c:v>
                </c:pt>
                <c:pt idx="336">
                  <c:v>0.27215999000000002</c:v>
                </c:pt>
                <c:pt idx="337">
                  <c:v>0.17616001000000001</c:v>
                </c:pt>
                <c:pt idx="338">
                  <c:v>0.20448000999999999</c:v>
                </c:pt>
                <c:pt idx="339">
                  <c:v>0.20448000999999999</c:v>
                </c:pt>
                <c:pt idx="340">
                  <c:v>0.17519999999999999</c:v>
                </c:pt>
                <c:pt idx="341">
                  <c:v>4.752E-2</c:v>
                </c:pt>
                <c:pt idx="342">
                  <c:v>4.752E-2</c:v>
                </c:pt>
                <c:pt idx="343">
                  <c:v>7.6800000000000002E-3</c:v>
                </c:pt>
                <c:pt idx="344">
                  <c:v>0.12623999999999999</c:v>
                </c:pt>
                <c:pt idx="345">
                  <c:v>0.26447999</c:v>
                </c:pt>
                <c:pt idx="346">
                  <c:v>0.14255999</c:v>
                </c:pt>
                <c:pt idx="347">
                  <c:v>0.21695999999999999</c:v>
                </c:pt>
                <c:pt idx="348">
                  <c:v>0.33840000999999997</c:v>
                </c:pt>
                <c:pt idx="349">
                  <c:v>0.33840000999999997</c:v>
                </c:pt>
                <c:pt idx="350">
                  <c:v>0.17904</c:v>
                </c:pt>
                <c:pt idx="351">
                  <c:v>-8.6879999999999999E-2</c:v>
                </c:pt>
                <c:pt idx="352">
                  <c:v>-4.1279999999999997E-2</c:v>
                </c:pt>
                <c:pt idx="353">
                  <c:v>-4.1279999999999997E-2</c:v>
                </c:pt>
                <c:pt idx="354">
                  <c:v>0.19392000000000001</c:v>
                </c:pt>
                <c:pt idx="355">
                  <c:v>0.18719999000000001</c:v>
                </c:pt>
                <c:pt idx="356">
                  <c:v>-9.0719999999999995E-2</c:v>
                </c:pt>
                <c:pt idx="357">
                  <c:v>-4.7999999999999996E-3</c:v>
                </c:pt>
                <c:pt idx="358">
                  <c:v>0.17183999999999999</c:v>
                </c:pt>
                <c:pt idx="359">
                  <c:v>0.17183999999999999</c:v>
                </c:pt>
                <c:pt idx="360">
                  <c:v>0.20208000000000001</c:v>
                </c:pt>
                <c:pt idx="361">
                  <c:v>5.6160000000000002E-2</c:v>
                </c:pt>
                <c:pt idx="362">
                  <c:v>4.2720000000000001E-2</c:v>
                </c:pt>
                <c:pt idx="363">
                  <c:v>4.2720000000000001E-2</c:v>
                </c:pt>
                <c:pt idx="364">
                  <c:v>-2.3519999999999999E-2</c:v>
                </c:pt>
                <c:pt idx="365">
                  <c:v>-2.3519999999999999E-2</c:v>
                </c:pt>
                <c:pt idx="366">
                  <c:v>4.8959999999999997E-2</c:v>
                </c:pt>
                <c:pt idx="367">
                  <c:v>-5.6640000000000003E-2</c:v>
                </c:pt>
                <c:pt idx="368">
                  <c:v>0.15312001</c:v>
                </c:pt>
                <c:pt idx="369">
                  <c:v>0.15312001</c:v>
                </c:pt>
                <c:pt idx="370">
                  <c:v>0.15359998999999999</c:v>
                </c:pt>
                <c:pt idx="371">
                  <c:v>4.1759999999999999E-2</c:v>
                </c:pt>
                <c:pt idx="372">
                  <c:v>-0.17904</c:v>
                </c:pt>
                <c:pt idx="373">
                  <c:v>-9.4560000000000005E-2</c:v>
                </c:pt>
                <c:pt idx="374">
                  <c:v>0.14688000000000001</c:v>
                </c:pt>
                <c:pt idx="375">
                  <c:v>-0.1128</c:v>
                </c:pt>
                <c:pt idx="376">
                  <c:v>-0.1128</c:v>
                </c:pt>
                <c:pt idx="377">
                  <c:v>-0.17231999000000001</c:v>
                </c:pt>
                <c:pt idx="378">
                  <c:v>6.2399999999999997E-2</c:v>
                </c:pt>
                <c:pt idx="379">
                  <c:v>6.2399999999999997E-2</c:v>
                </c:pt>
                <c:pt idx="380">
                  <c:v>2.3040000000000001E-2</c:v>
                </c:pt>
                <c:pt idx="381">
                  <c:v>-7.0559999999999998E-2</c:v>
                </c:pt>
                <c:pt idx="382">
                  <c:v>-7.0559999999999998E-2</c:v>
                </c:pt>
                <c:pt idx="383">
                  <c:v>0.21071999999999999</c:v>
                </c:pt>
                <c:pt idx="384">
                  <c:v>-0.18048</c:v>
                </c:pt>
                <c:pt idx="385">
                  <c:v>-0.16320001000000001</c:v>
                </c:pt>
                <c:pt idx="386">
                  <c:v>-0.16320001000000001</c:v>
                </c:pt>
                <c:pt idx="387">
                  <c:v>2.0160000000000001E-2</c:v>
                </c:pt>
                <c:pt idx="388">
                  <c:v>2.4E-2</c:v>
                </c:pt>
                <c:pt idx="389">
                  <c:v>-6.2399999999999999E-3</c:v>
                </c:pt>
                <c:pt idx="390">
                  <c:v>1.968E-2</c:v>
                </c:pt>
                <c:pt idx="391">
                  <c:v>-5.04E-2</c:v>
                </c:pt>
                <c:pt idx="392">
                  <c:v>-5.04E-2</c:v>
                </c:pt>
                <c:pt idx="393">
                  <c:v>0.11855999</c:v>
                </c:pt>
                <c:pt idx="394">
                  <c:v>-5.9520000000000003E-2</c:v>
                </c:pt>
                <c:pt idx="395">
                  <c:v>-0.29231997999999998</c:v>
                </c:pt>
                <c:pt idx="396">
                  <c:v>-0.29231997999999998</c:v>
                </c:pt>
                <c:pt idx="397">
                  <c:v>-0.12288</c:v>
                </c:pt>
                <c:pt idx="398">
                  <c:v>-1.92E-3</c:v>
                </c:pt>
                <c:pt idx="399">
                  <c:v>8.6400000000000005E-2</c:v>
                </c:pt>
                <c:pt idx="400">
                  <c:v>-5.28E-2</c:v>
                </c:pt>
                <c:pt idx="401">
                  <c:v>-5.28E-2</c:v>
                </c:pt>
                <c:pt idx="402">
                  <c:v>0.21360001000000001</c:v>
                </c:pt>
                <c:pt idx="403">
                  <c:v>0.19824</c:v>
                </c:pt>
                <c:pt idx="404">
                  <c:v>0.06</c:v>
                </c:pt>
                <c:pt idx="405">
                  <c:v>0.06</c:v>
                </c:pt>
                <c:pt idx="406">
                  <c:v>-1.34591997</c:v>
                </c:pt>
                <c:pt idx="407">
                  <c:v>-15.41423988</c:v>
                </c:pt>
                <c:pt idx="408">
                  <c:v>-25.70879936</c:v>
                </c:pt>
                <c:pt idx="409">
                  <c:v>-20.897279739999998</c:v>
                </c:pt>
                <c:pt idx="410">
                  <c:v>-17.406719209999999</c:v>
                </c:pt>
                <c:pt idx="411">
                  <c:v>-17.406719209999999</c:v>
                </c:pt>
                <c:pt idx="412">
                  <c:v>-13.81776047</c:v>
                </c:pt>
                <c:pt idx="413">
                  <c:v>-11.26896</c:v>
                </c:pt>
                <c:pt idx="414">
                  <c:v>-11.26896</c:v>
                </c:pt>
                <c:pt idx="415">
                  <c:v>-8.2396802900000008</c:v>
                </c:pt>
                <c:pt idx="416">
                  <c:v>-4.53936005</c:v>
                </c:pt>
                <c:pt idx="417">
                  <c:v>-4.53936005</c:v>
                </c:pt>
                <c:pt idx="418">
                  <c:v>-3.2073600299999998</c:v>
                </c:pt>
                <c:pt idx="419">
                  <c:v>-1.83263993</c:v>
                </c:pt>
                <c:pt idx="420">
                  <c:v>-1.93775988</c:v>
                </c:pt>
                <c:pt idx="421">
                  <c:v>-1.93775988</c:v>
                </c:pt>
                <c:pt idx="422">
                  <c:v>-2.4206399900000002</c:v>
                </c:pt>
                <c:pt idx="423">
                  <c:v>-1.79664004</c:v>
                </c:pt>
                <c:pt idx="424">
                  <c:v>-1.79664004</c:v>
                </c:pt>
                <c:pt idx="425">
                  <c:v>-0.69072001999999999</c:v>
                </c:pt>
                <c:pt idx="426">
                  <c:v>-1.57536006</c:v>
                </c:pt>
                <c:pt idx="427">
                  <c:v>-1.57536006</c:v>
                </c:pt>
                <c:pt idx="428">
                  <c:v>-1.21535993</c:v>
                </c:pt>
                <c:pt idx="429">
                  <c:v>-8.6400000000000005E-2</c:v>
                </c:pt>
                <c:pt idx="430">
                  <c:v>-8.6400000000000005E-2</c:v>
                </c:pt>
                <c:pt idx="431">
                  <c:v>-1.33583999</c:v>
                </c:pt>
                <c:pt idx="432">
                  <c:v>-2.0841600900000001</c:v>
                </c:pt>
                <c:pt idx="433">
                  <c:v>-1.1193599700000001</c:v>
                </c:pt>
                <c:pt idx="434">
                  <c:v>-0.53760003999999995</c:v>
                </c:pt>
                <c:pt idx="435">
                  <c:v>-1.37712002</c:v>
                </c:pt>
                <c:pt idx="436">
                  <c:v>-0.49151999000000002</c:v>
                </c:pt>
                <c:pt idx="437">
                  <c:v>-0.49151999000000002</c:v>
                </c:pt>
                <c:pt idx="438">
                  <c:v>-1.056E-2</c:v>
                </c:pt>
                <c:pt idx="439">
                  <c:v>-0.45023998999999998</c:v>
                </c:pt>
                <c:pt idx="440">
                  <c:v>-0.45023998999999998</c:v>
                </c:pt>
                <c:pt idx="441">
                  <c:v>-0.58992003999999998</c:v>
                </c:pt>
                <c:pt idx="442">
                  <c:v>-1.5091199900000001</c:v>
                </c:pt>
                <c:pt idx="443">
                  <c:v>-0.49151999000000002</c:v>
                </c:pt>
                <c:pt idx="444">
                  <c:v>-0.18576001</c:v>
                </c:pt>
                <c:pt idx="445">
                  <c:v>-1.0756800200000001</c:v>
                </c:pt>
                <c:pt idx="446">
                  <c:v>-0.71711999000000004</c:v>
                </c:pt>
                <c:pt idx="447">
                  <c:v>-0.71711999000000004</c:v>
                </c:pt>
                <c:pt idx="448">
                  <c:v>-0.50544</c:v>
                </c:pt>
                <c:pt idx="449">
                  <c:v>-0.36096001</c:v>
                </c:pt>
                <c:pt idx="450">
                  <c:v>-0.36096001</c:v>
                </c:pt>
                <c:pt idx="451">
                  <c:v>-0.50735998000000004</c:v>
                </c:pt>
                <c:pt idx="452">
                  <c:v>-1.0281599800000001</c:v>
                </c:pt>
                <c:pt idx="453">
                  <c:v>-1.0281599800000001</c:v>
                </c:pt>
                <c:pt idx="454">
                  <c:v>-2.8800000000000002E-3</c:v>
                </c:pt>
                <c:pt idx="455">
                  <c:v>0.31247999999999998</c:v>
                </c:pt>
                <c:pt idx="456">
                  <c:v>-1.1985600000000001</c:v>
                </c:pt>
                <c:pt idx="457">
                  <c:v>-1.1985600000000001</c:v>
                </c:pt>
                <c:pt idx="458">
                  <c:v>-1.0176000599999999</c:v>
                </c:pt>
                <c:pt idx="459">
                  <c:v>0.57791996000000001</c:v>
                </c:pt>
                <c:pt idx="460">
                  <c:v>0.84863997000000002</c:v>
                </c:pt>
                <c:pt idx="461">
                  <c:v>-0.20064001000000001</c:v>
                </c:pt>
                <c:pt idx="462">
                  <c:v>-1.02336001</c:v>
                </c:pt>
                <c:pt idx="463">
                  <c:v>-1.02336001</c:v>
                </c:pt>
                <c:pt idx="464">
                  <c:v>-1.73376</c:v>
                </c:pt>
                <c:pt idx="465">
                  <c:v>-0.24095999000000001</c:v>
                </c:pt>
                <c:pt idx="466">
                  <c:v>0.75744003000000004</c:v>
                </c:pt>
                <c:pt idx="467">
                  <c:v>0.75744003000000004</c:v>
                </c:pt>
                <c:pt idx="468">
                  <c:v>-1.4481599300000001</c:v>
                </c:pt>
                <c:pt idx="469">
                  <c:v>-1.4481599300000001</c:v>
                </c:pt>
                <c:pt idx="470">
                  <c:v>-0.60960000999999997</c:v>
                </c:pt>
                <c:pt idx="471">
                  <c:v>0.18960001000000001</c:v>
                </c:pt>
                <c:pt idx="472">
                  <c:v>-2.3999999999999998E-3</c:v>
                </c:pt>
                <c:pt idx="473">
                  <c:v>-2.3999999999999998E-3</c:v>
                </c:pt>
                <c:pt idx="474">
                  <c:v>-0.47808</c:v>
                </c:pt>
                <c:pt idx="475">
                  <c:v>-1.2158399799999999</c:v>
                </c:pt>
                <c:pt idx="476">
                  <c:v>-1.2158399799999999</c:v>
                </c:pt>
                <c:pt idx="477">
                  <c:v>1.1520000000000001E-2</c:v>
                </c:pt>
                <c:pt idx="478">
                  <c:v>-0.91056000999999998</c:v>
                </c:pt>
                <c:pt idx="479">
                  <c:v>-0.91056000999999998</c:v>
                </c:pt>
                <c:pt idx="480">
                  <c:v>-1.47887993</c:v>
                </c:pt>
                <c:pt idx="481">
                  <c:v>0.67151998999999996</c:v>
                </c:pt>
                <c:pt idx="482">
                  <c:v>1.7985599000000001</c:v>
                </c:pt>
                <c:pt idx="483">
                  <c:v>1.7985599000000001</c:v>
                </c:pt>
                <c:pt idx="484">
                  <c:v>0.71759998999999997</c:v>
                </c:pt>
                <c:pt idx="485">
                  <c:v>0.15840000000000001</c:v>
                </c:pt>
                <c:pt idx="486">
                  <c:v>-1.6670399899999999</c:v>
                </c:pt>
                <c:pt idx="487">
                  <c:v>-2.40719986</c:v>
                </c:pt>
                <c:pt idx="488">
                  <c:v>-0.74495995000000004</c:v>
                </c:pt>
                <c:pt idx="489">
                  <c:v>-0.74495995000000004</c:v>
                </c:pt>
                <c:pt idx="490">
                  <c:v>0.91056000999999998</c:v>
                </c:pt>
                <c:pt idx="491">
                  <c:v>-0.85872000000000004</c:v>
                </c:pt>
                <c:pt idx="492">
                  <c:v>-1.2249600899999999</c:v>
                </c:pt>
                <c:pt idx="493">
                  <c:v>-1.2249600899999999</c:v>
                </c:pt>
                <c:pt idx="494">
                  <c:v>0.55535995999999999</c:v>
                </c:pt>
                <c:pt idx="495">
                  <c:v>0.20831999000000001</c:v>
                </c:pt>
                <c:pt idx="496">
                  <c:v>-0.98687999999999998</c:v>
                </c:pt>
                <c:pt idx="497">
                  <c:v>-0.77184003999999995</c:v>
                </c:pt>
                <c:pt idx="498">
                  <c:v>0.17183999999999999</c:v>
                </c:pt>
                <c:pt idx="499">
                  <c:v>0.17183999999999999</c:v>
                </c:pt>
                <c:pt idx="500">
                  <c:v>0.37152001000000001</c:v>
                </c:pt>
                <c:pt idx="501">
                  <c:v>0.51983999999999997</c:v>
                </c:pt>
                <c:pt idx="502">
                  <c:v>9.1199999999999996E-3</c:v>
                </c:pt>
                <c:pt idx="503">
                  <c:v>9.1199999999999996E-3</c:v>
                </c:pt>
                <c:pt idx="504">
                  <c:v>-0.80063998999999997</c:v>
                </c:pt>
                <c:pt idx="505">
                  <c:v>-0.80063998999999997</c:v>
                </c:pt>
                <c:pt idx="506">
                  <c:v>0.54767995999999997</c:v>
                </c:pt>
                <c:pt idx="507">
                  <c:v>0.12239999</c:v>
                </c:pt>
                <c:pt idx="508">
                  <c:v>-0.27839999999999998</c:v>
                </c:pt>
                <c:pt idx="509">
                  <c:v>-0.27839999999999998</c:v>
                </c:pt>
                <c:pt idx="510">
                  <c:v>-0.21168001</c:v>
                </c:pt>
                <c:pt idx="511">
                  <c:v>-0.54192001000000001</c:v>
                </c:pt>
                <c:pt idx="512">
                  <c:v>-1.5422400199999999</c:v>
                </c:pt>
                <c:pt idx="513">
                  <c:v>-0.40080001999999998</c:v>
                </c:pt>
                <c:pt idx="514">
                  <c:v>0.73488003000000002</c:v>
                </c:pt>
                <c:pt idx="515">
                  <c:v>0.73488003000000002</c:v>
                </c:pt>
                <c:pt idx="516">
                  <c:v>-1.4294400199999999</c:v>
                </c:pt>
                <c:pt idx="517">
                  <c:v>-1.0891200299999999</c:v>
                </c:pt>
                <c:pt idx="518">
                  <c:v>0.17280000000000001</c:v>
                </c:pt>
                <c:pt idx="519">
                  <c:v>0.17280000000000001</c:v>
                </c:pt>
                <c:pt idx="520">
                  <c:v>-0.30528</c:v>
                </c:pt>
                <c:pt idx="521">
                  <c:v>-0.19583999999999999</c:v>
                </c:pt>
                <c:pt idx="522">
                  <c:v>-0.26400000000000001</c:v>
                </c:pt>
                <c:pt idx="523">
                  <c:v>-0.69647998</c:v>
                </c:pt>
                <c:pt idx="524">
                  <c:v>0.26880001999999997</c:v>
                </c:pt>
                <c:pt idx="525">
                  <c:v>0.26880001999999997</c:v>
                </c:pt>
                <c:pt idx="526">
                  <c:v>0.10224</c:v>
                </c:pt>
                <c:pt idx="527">
                  <c:v>-9.8400000000000001E-2</c:v>
                </c:pt>
                <c:pt idx="528">
                  <c:v>-0.97967994000000003</c:v>
                </c:pt>
                <c:pt idx="529">
                  <c:v>-0.97967994000000003</c:v>
                </c:pt>
                <c:pt idx="530">
                  <c:v>0.14112</c:v>
                </c:pt>
                <c:pt idx="531">
                  <c:v>0.14112</c:v>
                </c:pt>
                <c:pt idx="532">
                  <c:v>-0.31439999000000002</c:v>
                </c:pt>
                <c:pt idx="533">
                  <c:v>-0.43008000000000002</c:v>
                </c:pt>
                <c:pt idx="534">
                  <c:v>-0.51839995000000005</c:v>
                </c:pt>
                <c:pt idx="535">
                  <c:v>-0.51839995000000005</c:v>
                </c:pt>
                <c:pt idx="536">
                  <c:v>0.31055999000000001</c:v>
                </c:pt>
                <c:pt idx="537">
                  <c:v>-0.35759999999999997</c:v>
                </c:pt>
                <c:pt idx="538">
                  <c:v>-0.35759999999999997</c:v>
                </c:pt>
                <c:pt idx="539">
                  <c:v>0.15264</c:v>
                </c:pt>
                <c:pt idx="540">
                  <c:v>0.58367997000000005</c:v>
                </c:pt>
                <c:pt idx="541">
                  <c:v>0.58367997000000005</c:v>
                </c:pt>
                <c:pt idx="542">
                  <c:v>-0.77280002999999997</c:v>
                </c:pt>
                <c:pt idx="543">
                  <c:v>-0.61151999000000001</c:v>
                </c:pt>
                <c:pt idx="544">
                  <c:v>-0.64176005000000003</c:v>
                </c:pt>
                <c:pt idx="545">
                  <c:v>-0.64176005000000003</c:v>
                </c:pt>
                <c:pt idx="546">
                  <c:v>4.2720000000000001E-2</c:v>
                </c:pt>
                <c:pt idx="547">
                  <c:v>0.78768002999999998</c:v>
                </c:pt>
                <c:pt idx="548">
                  <c:v>0.94272005999999997</c:v>
                </c:pt>
                <c:pt idx="549">
                  <c:v>-0.75744003000000004</c:v>
                </c:pt>
                <c:pt idx="550">
                  <c:v>-2.1907198399999999</c:v>
                </c:pt>
                <c:pt idx="551">
                  <c:v>-2.1907198399999999</c:v>
                </c:pt>
                <c:pt idx="552">
                  <c:v>0.28608</c:v>
                </c:pt>
                <c:pt idx="553">
                  <c:v>1.5604800000000001</c:v>
                </c:pt>
                <c:pt idx="554">
                  <c:v>0.36192000000000002</c:v>
                </c:pt>
                <c:pt idx="555">
                  <c:v>0.36192000000000002</c:v>
                </c:pt>
                <c:pt idx="556">
                  <c:v>-0.72144001999999996</c:v>
                </c:pt>
                <c:pt idx="557">
                  <c:v>-0.72144001999999996</c:v>
                </c:pt>
                <c:pt idx="558">
                  <c:v>-0.86351997000000003</c:v>
                </c:pt>
                <c:pt idx="559">
                  <c:v>-0.78479999</c:v>
                </c:pt>
                <c:pt idx="560">
                  <c:v>-4.2720000000000001E-2</c:v>
                </c:pt>
                <c:pt idx="561">
                  <c:v>-4.2720000000000001E-2</c:v>
                </c:pt>
                <c:pt idx="562">
                  <c:v>-1.24127996</c:v>
                </c:pt>
                <c:pt idx="563">
                  <c:v>0.33792000999999999</c:v>
                </c:pt>
                <c:pt idx="564">
                  <c:v>2.85312009</c:v>
                </c:pt>
                <c:pt idx="565">
                  <c:v>1.89168</c:v>
                </c:pt>
                <c:pt idx="566">
                  <c:v>2.496E-2</c:v>
                </c:pt>
                <c:pt idx="567">
                  <c:v>2.496E-2</c:v>
                </c:pt>
                <c:pt idx="568">
                  <c:v>-2.60063982</c:v>
                </c:pt>
                <c:pt idx="569">
                  <c:v>-1.0996799500000001</c:v>
                </c:pt>
                <c:pt idx="570">
                  <c:v>-0.75263994999999995</c:v>
                </c:pt>
                <c:pt idx="571">
                  <c:v>-0.75263994999999995</c:v>
                </c:pt>
                <c:pt idx="572">
                  <c:v>-0.63695997000000004</c:v>
                </c:pt>
                <c:pt idx="573">
                  <c:v>-2.3519999999999999E-2</c:v>
                </c:pt>
                <c:pt idx="574">
                  <c:v>-2.3519999999999999E-2</c:v>
                </c:pt>
                <c:pt idx="575">
                  <c:v>-2.784E-2</c:v>
                </c:pt>
                <c:pt idx="576">
                  <c:v>-0.85199999999999998</c:v>
                </c:pt>
                <c:pt idx="577">
                  <c:v>-0.85199999999999998</c:v>
                </c:pt>
                <c:pt idx="578">
                  <c:v>-0.34704000000000002</c:v>
                </c:pt>
                <c:pt idx="579">
                  <c:v>2.8320000000000001E-2</c:v>
                </c:pt>
                <c:pt idx="580">
                  <c:v>0.34272000000000002</c:v>
                </c:pt>
                <c:pt idx="581">
                  <c:v>0.34272000000000002</c:v>
                </c:pt>
                <c:pt idx="582">
                  <c:v>0.62159997</c:v>
                </c:pt>
                <c:pt idx="583">
                  <c:v>0.66719996999999998</c:v>
                </c:pt>
                <c:pt idx="584">
                  <c:v>0.66719996999999998</c:v>
                </c:pt>
                <c:pt idx="585">
                  <c:v>0.90336000999999999</c:v>
                </c:pt>
                <c:pt idx="586">
                  <c:v>0.42672001999999998</c:v>
                </c:pt>
                <c:pt idx="587">
                  <c:v>0.42672001999999998</c:v>
                </c:pt>
                <c:pt idx="588">
                  <c:v>-0.82991999000000005</c:v>
                </c:pt>
                <c:pt idx="589">
                  <c:v>-0.96048003000000004</c:v>
                </c:pt>
                <c:pt idx="590">
                  <c:v>-0.92544000999999998</c:v>
                </c:pt>
                <c:pt idx="591">
                  <c:v>-0.91008001999999999</c:v>
                </c:pt>
                <c:pt idx="592">
                  <c:v>-0.22080000999999999</c:v>
                </c:pt>
                <c:pt idx="593">
                  <c:v>0.74544001000000004</c:v>
                </c:pt>
                <c:pt idx="594">
                  <c:v>0.74544001000000004</c:v>
                </c:pt>
                <c:pt idx="595">
                  <c:v>7.7759999999999996E-2</c:v>
                </c:pt>
                <c:pt idx="596">
                  <c:v>0.24000001000000001</c:v>
                </c:pt>
                <c:pt idx="597">
                  <c:v>0.24000001000000001</c:v>
                </c:pt>
                <c:pt idx="598">
                  <c:v>0.45023998999999998</c:v>
                </c:pt>
                <c:pt idx="599">
                  <c:v>-0.13440000999999999</c:v>
                </c:pt>
                <c:pt idx="600">
                  <c:v>-0.16031999999999999</c:v>
                </c:pt>
                <c:pt idx="601">
                  <c:v>-8.3519999999999997E-2</c:v>
                </c:pt>
                <c:pt idx="602">
                  <c:v>2.4479999999999998E-2</c:v>
                </c:pt>
                <c:pt idx="603">
                  <c:v>-4.7039999999999998E-2</c:v>
                </c:pt>
                <c:pt idx="604">
                  <c:v>-4.7039999999999998E-2</c:v>
                </c:pt>
                <c:pt idx="605">
                  <c:v>0.2016</c:v>
                </c:pt>
                <c:pt idx="606">
                  <c:v>0.11904000000000001</c:v>
                </c:pt>
                <c:pt idx="607">
                  <c:v>0.11904000000000001</c:v>
                </c:pt>
                <c:pt idx="608">
                  <c:v>-0.93984002</c:v>
                </c:pt>
                <c:pt idx="609">
                  <c:v>-0.55919998999999998</c:v>
                </c:pt>
                <c:pt idx="610">
                  <c:v>-0.55919998999999998</c:v>
                </c:pt>
                <c:pt idx="611">
                  <c:v>4.9919999999999999E-2</c:v>
                </c:pt>
                <c:pt idx="612">
                  <c:v>0.52079998999999999</c:v>
                </c:pt>
                <c:pt idx="613">
                  <c:v>1.13759995</c:v>
                </c:pt>
                <c:pt idx="614">
                  <c:v>1.13759995</c:v>
                </c:pt>
                <c:pt idx="615">
                  <c:v>1.0084799499999999</c:v>
                </c:pt>
                <c:pt idx="616">
                  <c:v>-0.12239999</c:v>
                </c:pt>
                <c:pt idx="617">
                  <c:v>-0.55776000000000003</c:v>
                </c:pt>
                <c:pt idx="618">
                  <c:v>-0.48335999000000002</c:v>
                </c:pt>
                <c:pt idx="619">
                  <c:v>0.14447999</c:v>
                </c:pt>
                <c:pt idx="620">
                  <c:v>0.14447999</c:v>
                </c:pt>
                <c:pt idx="621">
                  <c:v>1.4932799299999999</c:v>
                </c:pt>
                <c:pt idx="622">
                  <c:v>1.06848001</c:v>
                </c:pt>
                <c:pt idx="623">
                  <c:v>0.19872001</c:v>
                </c:pt>
                <c:pt idx="624">
                  <c:v>0.19872001</c:v>
                </c:pt>
                <c:pt idx="625">
                  <c:v>0.12096</c:v>
                </c:pt>
                <c:pt idx="626">
                  <c:v>-0.64271997999999997</c:v>
                </c:pt>
                <c:pt idx="627">
                  <c:v>-0.1608</c:v>
                </c:pt>
                <c:pt idx="628">
                  <c:v>1.28447998</c:v>
                </c:pt>
                <c:pt idx="629">
                  <c:v>1.70544004</c:v>
                </c:pt>
                <c:pt idx="630">
                  <c:v>1.70544004</c:v>
                </c:pt>
                <c:pt idx="631">
                  <c:v>-7.8240000000000004E-2</c:v>
                </c:pt>
                <c:pt idx="632">
                  <c:v>-1.16544008</c:v>
                </c:pt>
                <c:pt idx="633">
                  <c:v>-0.74735998999999997</c:v>
                </c:pt>
                <c:pt idx="634">
                  <c:v>-0.74735998999999997</c:v>
                </c:pt>
                <c:pt idx="635">
                  <c:v>0.28752001999999999</c:v>
                </c:pt>
                <c:pt idx="636">
                  <c:v>0.28752001999999999</c:v>
                </c:pt>
                <c:pt idx="637">
                  <c:v>0.54047995999999998</c:v>
                </c:pt>
                <c:pt idx="638">
                  <c:v>0.86687999999999998</c:v>
                </c:pt>
                <c:pt idx="639">
                  <c:v>1.6372799899999999</c:v>
                </c:pt>
                <c:pt idx="640">
                  <c:v>1.6372799899999999</c:v>
                </c:pt>
                <c:pt idx="641">
                  <c:v>1.6651200100000001</c:v>
                </c:pt>
                <c:pt idx="642">
                  <c:v>0.84720004000000004</c:v>
                </c:pt>
                <c:pt idx="643">
                  <c:v>-1.2739199400000001</c:v>
                </c:pt>
                <c:pt idx="644">
                  <c:v>-2.1071999099999998</c:v>
                </c:pt>
                <c:pt idx="645">
                  <c:v>-1.3108800599999999</c:v>
                </c:pt>
                <c:pt idx="646">
                  <c:v>-1.3108800599999999</c:v>
                </c:pt>
                <c:pt idx="647">
                  <c:v>-0.81503999000000005</c:v>
                </c:pt>
                <c:pt idx="648">
                  <c:v>1.1999999299999999</c:v>
                </c:pt>
                <c:pt idx="649">
                  <c:v>3.8774397399999998</c:v>
                </c:pt>
                <c:pt idx="650">
                  <c:v>3.8774397399999998</c:v>
                </c:pt>
                <c:pt idx="651">
                  <c:v>1.87104011</c:v>
                </c:pt>
                <c:pt idx="652">
                  <c:v>-1.39824009</c:v>
                </c:pt>
                <c:pt idx="653">
                  <c:v>-1.90991986</c:v>
                </c:pt>
                <c:pt idx="654">
                  <c:v>-1.49808002</c:v>
                </c:pt>
                <c:pt idx="655">
                  <c:v>-0.91583996999999995</c:v>
                </c:pt>
                <c:pt idx="656">
                  <c:v>-0.91583996999999995</c:v>
                </c:pt>
                <c:pt idx="657">
                  <c:v>1.5263999699999999</c:v>
                </c:pt>
                <c:pt idx="658">
                  <c:v>2.6352000200000001</c:v>
                </c:pt>
                <c:pt idx="659">
                  <c:v>2.44560003</c:v>
                </c:pt>
                <c:pt idx="660">
                  <c:v>2.44560003</c:v>
                </c:pt>
                <c:pt idx="661">
                  <c:v>-0.84911996000000001</c:v>
                </c:pt>
                <c:pt idx="662">
                  <c:v>-0.84911996000000001</c:v>
                </c:pt>
                <c:pt idx="663">
                  <c:v>-0.87407999999999997</c:v>
                </c:pt>
                <c:pt idx="664">
                  <c:v>-0.92879999000000002</c:v>
                </c:pt>
                <c:pt idx="665">
                  <c:v>-0.10656</c:v>
                </c:pt>
                <c:pt idx="666">
                  <c:v>-0.10656</c:v>
                </c:pt>
                <c:pt idx="667">
                  <c:v>0.86399996000000001</c:v>
                </c:pt>
                <c:pt idx="668">
                  <c:v>1.02911997</c:v>
                </c:pt>
                <c:pt idx="669">
                  <c:v>1.6017600299999999</c:v>
                </c:pt>
                <c:pt idx="670">
                  <c:v>0.53520000000000001</c:v>
                </c:pt>
                <c:pt idx="671">
                  <c:v>-1.5657600199999999</c:v>
                </c:pt>
                <c:pt idx="672">
                  <c:v>-1.5657600199999999</c:v>
                </c:pt>
                <c:pt idx="673">
                  <c:v>-1.0819199100000001</c:v>
                </c:pt>
                <c:pt idx="674">
                  <c:v>-0.47423998000000001</c:v>
                </c:pt>
                <c:pt idx="675">
                  <c:v>1.60464001</c:v>
                </c:pt>
                <c:pt idx="676">
                  <c:v>1.60464001</c:v>
                </c:pt>
                <c:pt idx="677">
                  <c:v>2.8718400000000002</c:v>
                </c:pt>
                <c:pt idx="678">
                  <c:v>1.2297599299999999</c:v>
                </c:pt>
                <c:pt idx="679">
                  <c:v>-0.70943999000000002</c:v>
                </c:pt>
                <c:pt idx="680">
                  <c:v>-0.14735999999999999</c:v>
                </c:pt>
                <c:pt idx="681">
                  <c:v>0.83616000000000001</c:v>
                </c:pt>
                <c:pt idx="682">
                  <c:v>0.83616000000000001</c:v>
                </c:pt>
                <c:pt idx="683">
                  <c:v>1.26432002</c:v>
                </c:pt>
                <c:pt idx="684">
                  <c:v>2.3721599599999998</c:v>
                </c:pt>
                <c:pt idx="685">
                  <c:v>0.88992000000000004</c:v>
                </c:pt>
                <c:pt idx="686">
                  <c:v>-2.3102400300000001</c:v>
                </c:pt>
                <c:pt idx="687">
                  <c:v>-1.7515200399999999</c:v>
                </c:pt>
                <c:pt idx="688">
                  <c:v>-1.7515200399999999</c:v>
                </c:pt>
                <c:pt idx="689">
                  <c:v>-1.19711995</c:v>
                </c:pt>
                <c:pt idx="690">
                  <c:v>1.704</c:v>
                </c:pt>
                <c:pt idx="691">
                  <c:v>4.6511998200000004</c:v>
                </c:pt>
                <c:pt idx="692">
                  <c:v>4.6511998200000004</c:v>
                </c:pt>
                <c:pt idx="693">
                  <c:v>2.5756800200000001</c:v>
                </c:pt>
                <c:pt idx="694">
                  <c:v>-0.22703999</c:v>
                </c:pt>
                <c:pt idx="695">
                  <c:v>-0.74927997999999996</c:v>
                </c:pt>
                <c:pt idx="696">
                  <c:v>0.14447999</c:v>
                </c:pt>
                <c:pt idx="697">
                  <c:v>0.64608001999999998</c:v>
                </c:pt>
                <c:pt idx="698">
                  <c:v>0.64608001999999998</c:v>
                </c:pt>
                <c:pt idx="699">
                  <c:v>0.21935999</c:v>
                </c:pt>
                <c:pt idx="700">
                  <c:v>0.90671997999999998</c:v>
                </c:pt>
                <c:pt idx="701">
                  <c:v>1.5955200199999999</c:v>
                </c:pt>
                <c:pt idx="702">
                  <c:v>1.5955200199999999</c:v>
                </c:pt>
                <c:pt idx="703">
                  <c:v>0.18479999999999999</c:v>
                </c:pt>
                <c:pt idx="704">
                  <c:v>-1.0382399600000001</c:v>
                </c:pt>
                <c:pt idx="705">
                  <c:v>-0.67728001000000004</c:v>
                </c:pt>
                <c:pt idx="706">
                  <c:v>0.44591998999999999</c:v>
                </c:pt>
                <c:pt idx="707">
                  <c:v>2.2296001900000002</c:v>
                </c:pt>
                <c:pt idx="708">
                  <c:v>2.2296001900000002</c:v>
                </c:pt>
                <c:pt idx="709">
                  <c:v>2.1715199900000002</c:v>
                </c:pt>
                <c:pt idx="710">
                  <c:v>0.51312000000000002</c:v>
                </c:pt>
                <c:pt idx="711">
                  <c:v>0.51312000000000002</c:v>
                </c:pt>
                <c:pt idx="712">
                  <c:v>-0.65759999000000002</c:v>
                </c:pt>
                <c:pt idx="713">
                  <c:v>-0.49871999</c:v>
                </c:pt>
                <c:pt idx="714">
                  <c:v>-0.20256001000000001</c:v>
                </c:pt>
                <c:pt idx="715">
                  <c:v>1.46399999</c:v>
                </c:pt>
                <c:pt idx="716">
                  <c:v>2.3937599700000001</c:v>
                </c:pt>
                <c:pt idx="717">
                  <c:v>-0.95039998999999997</c:v>
                </c:pt>
                <c:pt idx="718">
                  <c:v>-0.95039998999999997</c:v>
                </c:pt>
                <c:pt idx="719">
                  <c:v>-1.7678400299999999</c:v>
                </c:pt>
                <c:pt idx="720">
                  <c:v>-0.90047997000000002</c:v>
                </c:pt>
                <c:pt idx="721">
                  <c:v>-0.90047997000000002</c:v>
                </c:pt>
                <c:pt idx="722">
                  <c:v>1.0694400100000001</c:v>
                </c:pt>
                <c:pt idx="723">
                  <c:v>2.2881600899999999</c:v>
                </c:pt>
                <c:pt idx="724">
                  <c:v>2.2881600899999999</c:v>
                </c:pt>
                <c:pt idx="725">
                  <c:v>1.29024005</c:v>
                </c:pt>
                <c:pt idx="726">
                  <c:v>-0.17808001000000001</c:v>
                </c:pt>
                <c:pt idx="727">
                  <c:v>-0.17808001000000001</c:v>
                </c:pt>
                <c:pt idx="728">
                  <c:v>0.41520000000000001</c:v>
                </c:pt>
                <c:pt idx="729">
                  <c:v>1.7760000199999999</c:v>
                </c:pt>
                <c:pt idx="730">
                  <c:v>1.02095997</c:v>
                </c:pt>
                <c:pt idx="731">
                  <c:v>-0.11376</c:v>
                </c:pt>
                <c:pt idx="732">
                  <c:v>-0.72144001999999996</c:v>
                </c:pt>
                <c:pt idx="733">
                  <c:v>-0.92879999000000002</c:v>
                </c:pt>
                <c:pt idx="734">
                  <c:v>-0.92879999000000002</c:v>
                </c:pt>
                <c:pt idx="735">
                  <c:v>-0.30624002</c:v>
                </c:pt>
                <c:pt idx="736">
                  <c:v>1.5403200399999999</c:v>
                </c:pt>
                <c:pt idx="737">
                  <c:v>1.5403200399999999</c:v>
                </c:pt>
                <c:pt idx="738">
                  <c:v>1.9142399999999999</c:v>
                </c:pt>
                <c:pt idx="739">
                  <c:v>0.46463999</c:v>
                </c:pt>
                <c:pt idx="740">
                  <c:v>-1.0219199699999999</c:v>
                </c:pt>
                <c:pt idx="741">
                  <c:v>-0.17088</c:v>
                </c:pt>
                <c:pt idx="742">
                  <c:v>1.3262400599999999</c:v>
                </c:pt>
                <c:pt idx="743">
                  <c:v>1.3262400599999999</c:v>
                </c:pt>
                <c:pt idx="744">
                  <c:v>0.71951997000000001</c:v>
                </c:pt>
                <c:pt idx="745">
                  <c:v>-0.33408000999999998</c:v>
                </c:pt>
                <c:pt idx="746">
                  <c:v>9.4079990000000002E-2</c:v>
                </c:pt>
                <c:pt idx="747">
                  <c:v>9.4079990000000002E-2</c:v>
                </c:pt>
                <c:pt idx="748">
                  <c:v>0.46992001</c:v>
                </c:pt>
                <c:pt idx="749">
                  <c:v>-1.584E-2</c:v>
                </c:pt>
                <c:pt idx="750">
                  <c:v>-1.584E-2</c:v>
                </c:pt>
                <c:pt idx="751">
                  <c:v>0.35903998999999998</c:v>
                </c:pt>
                <c:pt idx="752">
                  <c:v>0.70991998999999995</c:v>
                </c:pt>
                <c:pt idx="753">
                  <c:v>0.70991998999999995</c:v>
                </c:pt>
                <c:pt idx="754">
                  <c:v>0.80831998999999999</c:v>
                </c:pt>
                <c:pt idx="755">
                  <c:v>-0.28368001999999998</c:v>
                </c:pt>
                <c:pt idx="756">
                  <c:v>-0.55919998999999998</c:v>
                </c:pt>
                <c:pt idx="757">
                  <c:v>-0.55919998999999998</c:v>
                </c:pt>
                <c:pt idx="758">
                  <c:v>-4.6080000000000003E-2</c:v>
                </c:pt>
                <c:pt idx="759">
                  <c:v>0.19919998999999999</c:v>
                </c:pt>
                <c:pt idx="760">
                  <c:v>0.19919998999999999</c:v>
                </c:pt>
                <c:pt idx="761">
                  <c:v>0.48095998000000001</c:v>
                </c:pt>
                <c:pt idx="762">
                  <c:v>-0.20208000000000001</c:v>
                </c:pt>
                <c:pt idx="763">
                  <c:v>0.36768001</c:v>
                </c:pt>
                <c:pt idx="764">
                  <c:v>0.36768001</c:v>
                </c:pt>
                <c:pt idx="765">
                  <c:v>0.41760001000000002</c:v>
                </c:pt>
                <c:pt idx="766">
                  <c:v>0.98496002000000005</c:v>
                </c:pt>
                <c:pt idx="767">
                  <c:v>0.22800000000000001</c:v>
                </c:pt>
                <c:pt idx="768">
                  <c:v>-0.99936002000000002</c:v>
                </c:pt>
                <c:pt idx="769">
                  <c:v>-1.2695999099999999</c:v>
                </c:pt>
                <c:pt idx="770">
                  <c:v>-1.2695999099999999</c:v>
                </c:pt>
                <c:pt idx="771">
                  <c:v>-0.15312001</c:v>
                </c:pt>
                <c:pt idx="772">
                  <c:v>4.2720000000000001E-2</c:v>
                </c:pt>
                <c:pt idx="773">
                  <c:v>-0.41424</c:v>
                </c:pt>
                <c:pt idx="774">
                  <c:v>-0.41424</c:v>
                </c:pt>
                <c:pt idx="775">
                  <c:v>-0.60336000000000001</c:v>
                </c:pt>
                <c:pt idx="776">
                  <c:v>-0.22031999999999999</c:v>
                </c:pt>
                <c:pt idx="777">
                  <c:v>0.46224000999999998</c:v>
                </c:pt>
                <c:pt idx="778">
                  <c:v>1.42896008</c:v>
                </c:pt>
                <c:pt idx="779">
                  <c:v>1.5820800100000001</c:v>
                </c:pt>
                <c:pt idx="780">
                  <c:v>1.5820800100000001</c:v>
                </c:pt>
                <c:pt idx="781">
                  <c:v>0.51648002999999998</c:v>
                </c:pt>
                <c:pt idx="782">
                  <c:v>8.8319999999999996E-2</c:v>
                </c:pt>
                <c:pt idx="783">
                  <c:v>8.8319999999999996E-2</c:v>
                </c:pt>
                <c:pt idx="784">
                  <c:v>0.57311999999999996</c:v>
                </c:pt>
                <c:pt idx="785">
                  <c:v>-0.72575997999999997</c:v>
                </c:pt>
                <c:pt idx="786">
                  <c:v>-0.72575997999999997</c:v>
                </c:pt>
                <c:pt idx="787">
                  <c:v>-0.40367999999999998</c:v>
                </c:pt>
                <c:pt idx="788">
                  <c:v>-0.13583999999999999</c:v>
                </c:pt>
                <c:pt idx="789">
                  <c:v>0.63743996999999997</c:v>
                </c:pt>
                <c:pt idx="790">
                  <c:v>0.63743996999999997</c:v>
                </c:pt>
                <c:pt idx="791">
                  <c:v>1.0492800499999999</c:v>
                </c:pt>
                <c:pt idx="792">
                  <c:v>0.52127999000000003</c:v>
                </c:pt>
                <c:pt idx="793">
                  <c:v>0.52127999000000003</c:v>
                </c:pt>
                <c:pt idx="794">
                  <c:v>-0.80879997999999997</c:v>
                </c:pt>
                <c:pt idx="795">
                  <c:v>-0.64271997999999997</c:v>
                </c:pt>
                <c:pt idx="796">
                  <c:v>-0.64271997999999997</c:v>
                </c:pt>
                <c:pt idx="797">
                  <c:v>-1.1294399500000001</c:v>
                </c:pt>
                <c:pt idx="798">
                  <c:v>-0.85776001000000002</c:v>
                </c:pt>
                <c:pt idx="799">
                  <c:v>0.28320000000000001</c:v>
                </c:pt>
                <c:pt idx="800">
                  <c:v>0.28320000000000001</c:v>
                </c:pt>
                <c:pt idx="801">
                  <c:v>0.70128000000000001</c:v>
                </c:pt>
                <c:pt idx="802">
                  <c:v>1.21056008</c:v>
                </c:pt>
                <c:pt idx="803">
                  <c:v>1.44239998</c:v>
                </c:pt>
                <c:pt idx="804">
                  <c:v>0.69168001000000001</c:v>
                </c:pt>
                <c:pt idx="805">
                  <c:v>-0.26063999999999998</c:v>
                </c:pt>
                <c:pt idx="806">
                  <c:v>-0.26063999999999998</c:v>
                </c:pt>
                <c:pt idx="807">
                  <c:v>0.70560001999999999</c:v>
                </c:pt>
                <c:pt idx="808">
                  <c:v>8.1600000000000006E-2</c:v>
                </c:pt>
                <c:pt idx="809">
                  <c:v>8.1600000000000006E-2</c:v>
                </c:pt>
                <c:pt idx="810">
                  <c:v>-0.32832002999999998</c:v>
                </c:pt>
                <c:pt idx="811">
                  <c:v>0.69551998000000004</c:v>
                </c:pt>
                <c:pt idx="812">
                  <c:v>0.69551998000000004</c:v>
                </c:pt>
                <c:pt idx="813">
                  <c:v>0.14783999</c:v>
                </c:pt>
                <c:pt idx="814">
                  <c:v>-1.8931200500000001</c:v>
                </c:pt>
                <c:pt idx="815">
                  <c:v>-1.8259201</c:v>
                </c:pt>
                <c:pt idx="816">
                  <c:v>-1.8259201</c:v>
                </c:pt>
                <c:pt idx="817">
                  <c:v>-0.37823999000000003</c:v>
                </c:pt>
                <c:pt idx="818">
                  <c:v>0.13152</c:v>
                </c:pt>
                <c:pt idx="819">
                  <c:v>0.13152</c:v>
                </c:pt>
                <c:pt idx="820">
                  <c:v>-4.0800000000000003E-2</c:v>
                </c:pt>
                <c:pt idx="821">
                  <c:v>-0.71903998000000002</c:v>
                </c:pt>
                <c:pt idx="822">
                  <c:v>-0.71903998000000002</c:v>
                </c:pt>
                <c:pt idx="823">
                  <c:v>0.79152</c:v>
                </c:pt>
                <c:pt idx="824">
                  <c:v>1.1255999800000001</c:v>
                </c:pt>
                <c:pt idx="825">
                  <c:v>1.1255999800000001</c:v>
                </c:pt>
                <c:pt idx="826">
                  <c:v>1.4534399499999999</c:v>
                </c:pt>
                <c:pt idx="827">
                  <c:v>1.8436798999999999</c:v>
                </c:pt>
                <c:pt idx="828">
                  <c:v>0.86160004000000001</c:v>
                </c:pt>
                <c:pt idx="829">
                  <c:v>-0.76271999000000001</c:v>
                </c:pt>
                <c:pt idx="830">
                  <c:v>-1.58928001</c:v>
                </c:pt>
                <c:pt idx="831">
                  <c:v>-1.58928001</c:v>
                </c:pt>
                <c:pt idx="832">
                  <c:v>-1.0430400399999999</c:v>
                </c:pt>
                <c:pt idx="833">
                  <c:v>-0.51455998000000003</c:v>
                </c:pt>
                <c:pt idx="834">
                  <c:v>0.38640001000000002</c:v>
                </c:pt>
                <c:pt idx="835">
                  <c:v>0.38640001000000002</c:v>
                </c:pt>
                <c:pt idx="836">
                  <c:v>0.88607997000000005</c:v>
                </c:pt>
                <c:pt idx="837">
                  <c:v>0.28944001000000003</c:v>
                </c:pt>
                <c:pt idx="838">
                  <c:v>0.28800002000000002</c:v>
                </c:pt>
                <c:pt idx="839">
                  <c:v>-9.5519999999999994E-2</c:v>
                </c:pt>
                <c:pt idx="840">
                  <c:v>-1.09200001</c:v>
                </c:pt>
                <c:pt idx="841">
                  <c:v>-0.56544000000000005</c:v>
                </c:pt>
                <c:pt idx="842">
                  <c:v>-0.56544000000000005</c:v>
                </c:pt>
                <c:pt idx="843">
                  <c:v>0.75647998000000005</c:v>
                </c:pt>
                <c:pt idx="844">
                  <c:v>0.35232002000000001</c:v>
                </c:pt>
                <c:pt idx="845">
                  <c:v>0.35232002000000001</c:v>
                </c:pt>
                <c:pt idx="846">
                  <c:v>-4.9919999999999999E-2</c:v>
                </c:pt>
                <c:pt idx="847">
                  <c:v>0.75168002</c:v>
                </c:pt>
                <c:pt idx="848">
                  <c:v>0.75168002</c:v>
                </c:pt>
                <c:pt idx="849">
                  <c:v>1.66416001</c:v>
                </c:pt>
                <c:pt idx="850">
                  <c:v>0.65376002</c:v>
                </c:pt>
                <c:pt idx="851">
                  <c:v>0.65376002</c:v>
                </c:pt>
                <c:pt idx="852">
                  <c:v>-2.3519999999999999E-2</c:v>
                </c:pt>
                <c:pt idx="853">
                  <c:v>-0.98352002999999999</c:v>
                </c:pt>
                <c:pt idx="854">
                  <c:v>-0.98303998000000004</c:v>
                </c:pt>
                <c:pt idx="855">
                  <c:v>-6.6239999999999993E-2</c:v>
                </c:pt>
                <c:pt idx="856">
                  <c:v>-0.69024003</c:v>
                </c:pt>
                <c:pt idx="857">
                  <c:v>-2.8799999999999999E-2</c:v>
                </c:pt>
                <c:pt idx="858">
                  <c:v>-2.8799999999999999E-2</c:v>
                </c:pt>
                <c:pt idx="859">
                  <c:v>1.25279999</c:v>
                </c:pt>
                <c:pt idx="860">
                  <c:v>0.85824001000000005</c:v>
                </c:pt>
                <c:pt idx="861">
                  <c:v>0.85824001000000005</c:v>
                </c:pt>
                <c:pt idx="862">
                  <c:v>0.12096</c:v>
                </c:pt>
                <c:pt idx="863">
                  <c:v>-0.14063998999999999</c:v>
                </c:pt>
                <c:pt idx="864">
                  <c:v>0.19007999</c:v>
                </c:pt>
                <c:pt idx="865">
                  <c:v>-0.41088000000000002</c:v>
                </c:pt>
                <c:pt idx="866">
                  <c:v>-0.58608000999999998</c:v>
                </c:pt>
                <c:pt idx="867">
                  <c:v>-0.58608000999999998</c:v>
                </c:pt>
                <c:pt idx="868">
                  <c:v>0.21552001000000001</c:v>
                </c:pt>
                <c:pt idx="869">
                  <c:v>0.90767998000000005</c:v>
                </c:pt>
                <c:pt idx="870">
                  <c:v>0.67776000000000003</c:v>
                </c:pt>
                <c:pt idx="871">
                  <c:v>0.67776000000000003</c:v>
                </c:pt>
                <c:pt idx="872">
                  <c:v>0.31871998000000001</c:v>
                </c:pt>
                <c:pt idx="873">
                  <c:v>-0.95472002</c:v>
                </c:pt>
                <c:pt idx="874">
                  <c:v>-0.77328001999999996</c:v>
                </c:pt>
                <c:pt idx="875">
                  <c:v>-0.68879997999999998</c:v>
                </c:pt>
                <c:pt idx="876">
                  <c:v>0.26304000999999999</c:v>
                </c:pt>
                <c:pt idx="877">
                  <c:v>0.51407999000000004</c:v>
                </c:pt>
                <c:pt idx="878">
                  <c:v>0.51407999000000004</c:v>
                </c:pt>
                <c:pt idx="879">
                  <c:v>0.37343999999999999</c:v>
                </c:pt>
                <c:pt idx="880">
                  <c:v>-0.36480001000000001</c:v>
                </c:pt>
                <c:pt idx="881">
                  <c:v>-0.36480001000000001</c:v>
                </c:pt>
                <c:pt idx="882">
                  <c:v>8.0640000000000003E-2</c:v>
                </c:pt>
                <c:pt idx="883">
                  <c:v>0.35376000000000002</c:v>
                </c:pt>
                <c:pt idx="884">
                  <c:v>0.35376000000000002</c:v>
                </c:pt>
                <c:pt idx="885">
                  <c:v>0.58704000999999995</c:v>
                </c:pt>
                <c:pt idx="886">
                  <c:v>-0.14304</c:v>
                </c:pt>
                <c:pt idx="887">
                  <c:v>-0.14304</c:v>
                </c:pt>
                <c:pt idx="888">
                  <c:v>-0.19296000999999999</c:v>
                </c:pt>
                <c:pt idx="889">
                  <c:v>-0.20544000000000001</c:v>
                </c:pt>
                <c:pt idx="890">
                  <c:v>0.45984000000000003</c:v>
                </c:pt>
                <c:pt idx="891">
                  <c:v>0.45984000000000003</c:v>
                </c:pt>
                <c:pt idx="892">
                  <c:v>0.19439999999999999</c:v>
                </c:pt>
                <c:pt idx="893">
                  <c:v>-0.69168001000000001</c:v>
                </c:pt>
                <c:pt idx="894">
                  <c:v>-0.69168001000000001</c:v>
                </c:pt>
                <c:pt idx="895">
                  <c:v>-0.51023996000000005</c:v>
                </c:pt>
                <c:pt idx="896">
                  <c:v>-0.14783999</c:v>
                </c:pt>
                <c:pt idx="897">
                  <c:v>-0.14783999</c:v>
                </c:pt>
                <c:pt idx="898">
                  <c:v>0.12383999</c:v>
                </c:pt>
                <c:pt idx="899">
                  <c:v>0.48191996999999998</c:v>
                </c:pt>
                <c:pt idx="900">
                  <c:v>1.392E-2</c:v>
                </c:pt>
                <c:pt idx="901">
                  <c:v>-0.68159997000000005</c:v>
                </c:pt>
                <c:pt idx="902">
                  <c:v>-0.67776000000000003</c:v>
                </c:pt>
                <c:pt idx="903">
                  <c:v>-1.2700799700000001</c:v>
                </c:pt>
                <c:pt idx="904">
                  <c:v>-1.2700799700000001</c:v>
                </c:pt>
                <c:pt idx="905">
                  <c:v>-0.92783998999999995</c:v>
                </c:pt>
                <c:pt idx="906">
                  <c:v>0.22800000000000001</c:v>
                </c:pt>
                <c:pt idx="907">
                  <c:v>0.22800000000000001</c:v>
                </c:pt>
                <c:pt idx="908">
                  <c:v>0.19872001</c:v>
                </c:pt>
                <c:pt idx="909">
                  <c:v>0.61824000000000001</c:v>
                </c:pt>
                <c:pt idx="910">
                  <c:v>0.61824000000000001</c:v>
                </c:pt>
                <c:pt idx="911">
                  <c:v>0.19439999999999999</c:v>
                </c:pt>
                <c:pt idx="912">
                  <c:v>-0.77135997999999995</c:v>
                </c:pt>
                <c:pt idx="913">
                  <c:v>-0.77135997999999995</c:v>
                </c:pt>
                <c:pt idx="914">
                  <c:v>-2.64E-2</c:v>
                </c:pt>
                <c:pt idx="915">
                  <c:v>0.70752000999999998</c:v>
                </c:pt>
                <c:pt idx="916">
                  <c:v>0.30048001000000002</c:v>
                </c:pt>
                <c:pt idx="917">
                  <c:v>0.30048001000000002</c:v>
                </c:pt>
                <c:pt idx="918">
                  <c:v>-0.1176</c:v>
                </c:pt>
                <c:pt idx="919">
                  <c:v>0.19824</c:v>
                </c:pt>
                <c:pt idx="920">
                  <c:v>0.19824</c:v>
                </c:pt>
                <c:pt idx="921">
                  <c:v>0.57743995999999997</c:v>
                </c:pt>
                <c:pt idx="922">
                  <c:v>-6.7200000000000003E-3</c:v>
                </c:pt>
                <c:pt idx="923">
                  <c:v>-6.7200000000000003E-3</c:v>
                </c:pt>
                <c:pt idx="924">
                  <c:v>-0.43008000000000002</c:v>
                </c:pt>
                <c:pt idx="925">
                  <c:v>-0.11663999999999999</c:v>
                </c:pt>
                <c:pt idx="926">
                  <c:v>0.37728</c:v>
                </c:pt>
                <c:pt idx="927">
                  <c:v>9.9839999999999998E-2</c:v>
                </c:pt>
                <c:pt idx="928">
                  <c:v>-0.2112</c:v>
                </c:pt>
                <c:pt idx="929">
                  <c:v>0.39119998</c:v>
                </c:pt>
                <c:pt idx="930">
                  <c:v>0.39119998</c:v>
                </c:pt>
                <c:pt idx="931">
                  <c:v>-0.44255999000000001</c:v>
                </c:pt>
                <c:pt idx="932">
                  <c:v>-1.0358399199999999</c:v>
                </c:pt>
                <c:pt idx="933">
                  <c:v>-1.0358399199999999</c:v>
                </c:pt>
                <c:pt idx="934">
                  <c:v>-0.35471999999999998</c:v>
                </c:pt>
                <c:pt idx="935">
                  <c:v>-0.35567999</c:v>
                </c:pt>
                <c:pt idx="936">
                  <c:v>-0.35567999</c:v>
                </c:pt>
                <c:pt idx="937">
                  <c:v>-3.3599999999999998E-2</c:v>
                </c:pt>
                <c:pt idx="938">
                  <c:v>-0.1128</c:v>
                </c:pt>
                <c:pt idx="939">
                  <c:v>-0.1128</c:v>
                </c:pt>
                <c:pt idx="940">
                  <c:v>-0.82512003</c:v>
                </c:pt>
                <c:pt idx="941">
                  <c:v>-0.91583996999999995</c:v>
                </c:pt>
                <c:pt idx="942">
                  <c:v>0.34128001000000002</c:v>
                </c:pt>
                <c:pt idx="943">
                  <c:v>0.34128001000000002</c:v>
                </c:pt>
                <c:pt idx="944">
                  <c:v>0.24047999</c:v>
                </c:pt>
                <c:pt idx="945">
                  <c:v>0.24047999</c:v>
                </c:pt>
                <c:pt idx="946">
                  <c:v>-0.28127997999999999</c:v>
                </c:pt>
                <c:pt idx="947">
                  <c:v>-0.66240001000000004</c:v>
                </c:pt>
                <c:pt idx="948">
                  <c:v>-0.77423995999999995</c:v>
                </c:pt>
                <c:pt idx="949">
                  <c:v>-0.77423995999999995</c:v>
                </c:pt>
                <c:pt idx="950">
                  <c:v>-0.13679999000000001</c:v>
                </c:pt>
                <c:pt idx="951">
                  <c:v>-0.19439999999999999</c:v>
                </c:pt>
                <c:pt idx="952">
                  <c:v>-0.34655999999999998</c:v>
                </c:pt>
                <c:pt idx="953">
                  <c:v>0.21407999</c:v>
                </c:pt>
                <c:pt idx="954">
                  <c:v>-0.18000000999999999</c:v>
                </c:pt>
                <c:pt idx="955">
                  <c:v>-0.56687999</c:v>
                </c:pt>
                <c:pt idx="956">
                  <c:v>-0.56687999</c:v>
                </c:pt>
                <c:pt idx="957">
                  <c:v>8.3040000000000003E-2</c:v>
                </c:pt>
                <c:pt idx="958">
                  <c:v>-0.35088000000000003</c:v>
                </c:pt>
                <c:pt idx="959">
                  <c:v>-0.35088000000000003</c:v>
                </c:pt>
                <c:pt idx="960">
                  <c:v>-0.66096001999999998</c:v>
                </c:pt>
                <c:pt idx="961">
                  <c:v>0.50832003000000003</c:v>
                </c:pt>
                <c:pt idx="962">
                  <c:v>0.26928002000000001</c:v>
                </c:pt>
                <c:pt idx="963">
                  <c:v>-0.68111997999999996</c:v>
                </c:pt>
                <c:pt idx="964">
                  <c:v>-0.56448001000000003</c:v>
                </c:pt>
                <c:pt idx="965">
                  <c:v>0.38304000999999999</c:v>
                </c:pt>
                <c:pt idx="966">
                  <c:v>0.38304000999999999</c:v>
                </c:pt>
                <c:pt idx="967">
                  <c:v>0.18911998999999999</c:v>
                </c:pt>
                <c:pt idx="968">
                  <c:v>0.83664000000000005</c:v>
                </c:pt>
                <c:pt idx="969">
                  <c:v>0.83664000000000005</c:v>
                </c:pt>
                <c:pt idx="970">
                  <c:v>0.32832002999999998</c:v>
                </c:pt>
                <c:pt idx="971">
                  <c:v>-0.95279997999999999</c:v>
                </c:pt>
                <c:pt idx="972">
                  <c:v>-0.70464002999999997</c:v>
                </c:pt>
                <c:pt idx="973">
                  <c:v>0.13583999999999999</c:v>
                </c:pt>
                <c:pt idx="974">
                  <c:v>-0.31775998999999999</c:v>
                </c:pt>
                <c:pt idx="975">
                  <c:v>-0.31775998999999999</c:v>
                </c:pt>
                <c:pt idx="976">
                  <c:v>-0.64271997999999997</c:v>
                </c:pt>
                <c:pt idx="977">
                  <c:v>-0.30192000000000002</c:v>
                </c:pt>
                <c:pt idx="978">
                  <c:v>-0.55632000999999998</c:v>
                </c:pt>
                <c:pt idx="979">
                  <c:v>-0.55632000999999998</c:v>
                </c:pt>
                <c:pt idx="980">
                  <c:v>6.8640000000000007E-2</c:v>
                </c:pt>
                <c:pt idx="981">
                  <c:v>6.8640000000000007E-2</c:v>
                </c:pt>
                <c:pt idx="982">
                  <c:v>-0.29904002000000002</c:v>
                </c:pt>
                <c:pt idx="983">
                  <c:v>0.39600000000000002</c:v>
                </c:pt>
                <c:pt idx="984">
                  <c:v>0.36816000999999998</c:v>
                </c:pt>
                <c:pt idx="985">
                  <c:v>0.36816000999999998</c:v>
                </c:pt>
                <c:pt idx="986">
                  <c:v>-0.37488001999999998</c:v>
                </c:pt>
                <c:pt idx="987">
                  <c:v>-0.45888001</c:v>
                </c:pt>
                <c:pt idx="988">
                  <c:v>0.15935999000000001</c:v>
                </c:pt>
                <c:pt idx="989">
                  <c:v>-3.2640000000000002E-2</c:v>
                </c:pt>
                <c:pt idx="990">
                  <c:v>0.16271999000000001</c:v>
                </c:pt>
                <c:pt idx="991">
                  <c:v>0.16271999000000001</c:v>
                </c:pt>
                <c:pt idx="992">
                  <c:v>0.53520000000000001</c:v>
                </c:pt>
                <c:pt idx="993">
                  <c:v>-0.17039999</c:v>
                </c:pt>
                <c:pt idx="994">
                  <c:v>-0.50256002</c:v>
                </c:pt>
                <c:pt idx="995">
                  <c:v>-0.50256002</c:v>
                </c:pt>
                <c:pt idx="996">
                  <c:v>0.60287999999999997</c:v>
                </c:pt>
                <c:pt idx="997">
                  <c:v>0.13871998999999999</c:v>
                </c:pt>
                <c:pt idx="998">
                  <c:v>-0.64752001000000003</c:v>
                </c:pt>
                <c:pt idx="999">
                  <c:v>-0.20064001000000001</c:v>
                </c:pt>
                <c:pt idx="1000">
                  <c:v>-0.31247999999999998</c:v>
                </c:pt>
                <c:pt idx="1001">
                  <c:v>-0.31247999999999998</c:v>
                </c:pt>
                <c:pt idx="1002">
                  <c:v>-0.41088000000000002</c:v>
                </c:pt>
                <c:pt idx="1003">
                  <c:v>-0.28800002000000002</c:v>
                </c:pt>
                <c:pt idx="1004">
                  <c:v>0.53999995999999995</c:v>
                </c:pt>
                <c:pt idx="1005">
                  <c:v>0.53999995999999995</c:v>
                </c:pt>
                <c:pt idx="1006">
                  <c:v>0.39888000000000001</c:v>
                </c:pt>
                <c:pt idx="1007">
                  <c:v>0.33840000999999997</c:v>
                </c:pt>
                <c:pt idx="1008">
                  <c:v>0.33840000999999997</c:v>
                </c:pt>
                <c:pt idx="1009">
                  <c:v>-0.64127999999999996</c:v>
                </c:pt>
                <c:pt idx="1010">
                  <c:v>-0.44736000999999997</c:v>
                </c:pt>
                <c:pt idx="1011">
                  <c:v>-0.44736000999999997</c:v>
                </c:pt>
                <c:pt idx="1012">
                  <c:v>0.37488001999999998</c:v>
                </c:pt>
                <c:pt idx="1013">
                  <c:v>0.41616002000000002</c:v>
                </c:pt>
                <c:pt idx="1014">
                  <c:v>-0.53231996000000004</c:v>
                </c:pt>
                <c:pt idx="1015">
                  <c:v>-0.21791999000000001</c:v>
                </c:pt>
                <c:pt idx="1016">
                  <c:v>-0.84288001000000001</c:v>
                </c:pt>
                <c:pt idx="1017">
                  <c:v>0.27504000000000001</c:v>
                </c:pt>
                <c:pt idx="1018">
                  <c:v>0.27504000000000001</c:v>
                </c:pt>
                <c:pt idx="1019">
                  <c:v>0.89616001000000001</c:v>
                </c:pt>
                <c:pt idx="1020">
                  <c:v>0.38735997999999999</c:v>
                </c:pt>
                <c:pt idx="1021">
                  <c:v>0.38735997999999999</c:v>
                </c:pt>
                <c:pt idx="1022">
                  <c:v>0.66144000999999997</c:v>
                </c:pt>
                <c:pt idx="1023">
                  <c:v>0.48815997999999999</c:v>
                </c:pt>
                <c:pt idx="1024">
                  <c:v>1.0315200099999999</c:v>
                </c:pt>
                <c:pt idx="1025">
                  <c:v>-0.21456</c:v>
                </c:pt>
                <c:pt idx="1026">
                  <c:v>-0.45504000999999999</c:v>
                </c:pt>
                <c:pt idx="1027">
                  <c:v>-0.45504000999999999</c:v>
                </c:pt>
                <c:pt idx="1028">
                  <c:v>0.47136002999999999</c:v>
                </c:pt>
                <c:pt idx="1029">
                  <c:v>9.8879999999999996E-2</c:v>
                </c:pt>
                <c:pt idx="1030">
                  <c:v>-0.65664005000000003</c:v>
                </c:pt>
                <c:pt idx="1031">
                  <c:v>-0.65664005000000003</c:v>
                </c:pt>
                <c:pt idx="1032">
                  <c:v>4.8000000000000001E-2</c:v>
                </c:pt>
                <c:pt idx="1033">
                  <c:v>-0.16175999999999999</c:v>
                </c:pt>
                <c:pt idx="1034">
                  <c:v>-0.16175999999999999</c:v>
                </c:pt>
                <c:pt idx="1035">
                  <c:v>0.79392004000000005</c:v>
                </c:pt>
                <c:pt idx="1036">
                  <c:v>1.3310399100000001</c:v>
                </c:pt>
                <c:pt idx="1037">
                  <c:v>1.3310399100000001</c:v>
                </c:pt>
                <c:pt idx="1038">
                  <c:v>0.20784000999999999</c:v>
                </c:pt>
                <c:pt idx="1039">
                  <c:v>-3.9359999999999999E-2</c:v>
                </c:pt>
                <c:pt idx="1040">
                  <c:v>-0.37439999000000002</c:v>
                </c:pt>
                <c:pt idx="1041">
                  <c:v>-0.29615997999999999</c:v>
                </c:pt>
                <c:pt idx="1042">
                  <c:v>-0.71520001</c:v>
                </c:pt>
                <c:pt idx="1043">
                  <c:v>-1.61327994</c:v>
                </c:pt>
                <c:pt idx="1044">
                  <c:v>-1.61327994</c:v>
                </c:pt>
                <c:pt idx="1045">
                  <c:v>-0.49343999999999999</c:v>
                </c:pt>
                <c:pt idx="1046">
                  <c:v>0.31871998000000001</c:v>
                </c:pt>
                <c:pt idx="1047">
                  <c:v>0.31871998000000001</c:v>
                </c:pt>
                <c:pt idx="1048">
                  <c:v>-0.41760001000000002</c:v>
                </c:pt>
                <c:pt idx="1049">
                  <c:v>-0.14928000999999999</c:v>
                </c:pt>
                <c:pt idx="1050">
                  <c:v>-0.57695996999999999</c:v>
                </c:pt>
                <c:pt idx="1051">
                  <c:v>-0.84863997000000002</c:v>
                </c:pt>
                <c:pt idx="1052">
                  <c:v>8.0640000000000003E-2</c:v>
                </c:pt>
                <c:pt idx="1053">
                  <c:v>5.5199999999999999E-2</c:v>
                </c:pt>
                <c:pt idx="1054">
                  <c:v>5.5199999999999999E-2</c:v>
                </c:pt>
                <c:pt idx="1055">
                  <c:v>-0.24575999000000001</c:v>
                </c:pt>
                <c:pt idx="1056">
                  <c:v>0.26592000999999998</c:v>
                </c:pt>
                <c:pt idx="1057">
                  <c:v>-0.57695996999999999</c:v>
                </c:pt>
                <c:pt idx="1058">
                  <c:v>-0.57695996999999999</c:v>
                </c:pt>
                <c:pt idx="1059">
                  <c:v>0.76416004000000004</c:v>
                </c:pt>
                <c:pt idx="1060">
                  <c:v>0.76416004000000004</c:v>
                </c:pt>
                <c:pt idx="1061">
                  <c:v>0.41952001999999999</c:v>
                </c:pt>
                <c:pt idx="1062">
                  <c:v>-1.44E-2</c:v>
                </c:pt>
                <c:pt idx="1063">
                  <c:v>0.23376</c:v>
                </c:pt>
                <c:pt idx="1064">
                  <c:v>0.23376</c:v>
                </c:pt>
                <c:pt idx="1065">
                  <c:v>-0.91968000000000005</c:v>
                </c:pt>
                <c:pt idx="1066">
                  <c:v>-0.86351997000000003</c:v>
                </c:pt>
                <c:pt idx="1067">
                  <c:v>-0.86351997000000003</c:v>
                </c:pt>
                <c:pt idx="1068">
                  <c:v>-0.45840001000000002</c:v>
                </c:pt>
                <c:pt idx="1069">
                  <c:v>-0.41616002000000002</c:v>
                </c:pt>
                <c:pt idx="1070">
                  <c:v>-0.41616002000000002</c:v>
                </c:pt>
                <c:pt idx="1071">
                  <c:v>0.18623998999999999</c:v>
                </c:pt>
                <c:pt idx="1072">
                  <c:v>1.19903994</c:v>
                </c:pt>
                <c:pt idx="1073">
                  <c:v>-0.22703999</c:v>
                </c:pt>
                <c:pt idx="1074">
                  <c:v>-0.22703999</c:v>
                </c:pt>
                <c:pt idx="1075">
                  <c:v>-1.45488</c:v>
                </c:pt>
                <c:pt idx="1076">
                  <c:v>-0.48287999999999998</c:v>
                </c:pt>
                <c:pt idx="1077">
                  <c:v>-0.31584001</c:v>
                </c:pt>
                <c:pt idx="1078">
                  <c:v>-0.73824000000000001</c:v>
                </c:pt>
                <c:pt idx="1079">
                  <c:v>1.86624002</c:v>
                </c:pt>
                <c:pt idx="1080">
                  <c:v>1.86624002</c:v>
                </c:pt>
                <c:pt idx="1081">
                  <c:v>0.82943999999999996</c:v>
                </c:pt>
                <c:pt idx="1082">
                  <c:v>-0.15359998999999999</c:v>
                </c:pt>
                <c:pt idx="1083">
                  <c:v>0.38447999999999999</c:v>
                </c:pt>
                <c:pt idx="1084">
                  <c:v>0.38447999999999999</c:v>
                </c:pt>
                <c:pt idx="1085">
                  <c:v>-0.25488000999999999</c:v>
                </c:pt>
                <c:pt idx="1086">
                  <c:v>-0.25488000999999999</c:v>
                </c:pt>
                <c:pt idx="1087">
                  <c:v>-1.0185600500000001</c:v>
                </c:pt>
                <c:pt idx="1088">
                  <c:v>-0.43871999</c:v>
                </c:pt>
                <c:pt idx="1089">
                  <c:v>-0.35567999</c:v>
                </c:pt>
                <c:pt idx="1090">
                  <c:v>-0.35567999</c:v>
                </c:pt>
                <c:pt idx="1091">
                  <c:v>-1.2988801000000001</c:v>
                </c:pt>
                <c:pt idx="1092">
                  <c:v>-0.20927999999999999</c:v>
                </c:pt>
                <c:pt idx="1093">
                  <c:v>-0.20927999999999999</c:v>
                </c:pt>
                <c:pt idx="1094">
                  <c:v>-0.73824000000000001</c:v>
                </c:pt>
                <c:pt idx="1095">
                  <c:v>-0.61248004</c:v>
                </c:pt>
                <c:pt idx="1096">
                  <c:v>-0.61248004</c:v>
                </c:pt>
                <c:pt idx="1097">
                  <c:v>-3.2640000000000002E-2</c:v>
                </c:pt>
                <c:pt idx="1098">
                  <c:v>-7.8240000000000004E-2</c:v>
                </c:pt>
                <c:pt idx="1099">
                  <c:v>1.584E-2</c:v>
                </c:pt>
                <c:pt idx="1100">
                  <c:v>1.584E-2</c:v>
                </c:pt>
                <c:pt idx="1101">
                  <c:v>-0.47375998000000002</c:v>
                </c:pt>
                <c:pt idx="1102">
                  <c:v>-0.19775999999999999</c:v>
                </c:pt>
                <c:pt idx="1103">
                  <c:v>0.16271999000000001</c:v>
                </c:pt>
                <c:pt idx="1104">
                  <c:v>-0.34896000999999999</c:v>
                </c:pt>
                <c:pt idx="1105">
                  <c:v>-0.64319998</c:v>
                </c:pt>
                <c:pt idx="1106">
                  <c:v>-0.64319998</c:v>
                </c:pt>
                <c:pt idx="1107">
                  <c:v>0.51600003000000005</c:v>
                </c:pt>
                <c:pt idx="1108">
                  <c:v>-0.11808001</c:v>
                </c:pt>
                <c:pt idx="1109">
                  <c:v>-0.11808001</c:v>
                </c:pt>
                <c:pt idx="1110">
                  <c:v>-0.88607997000000005</c:v>
                </c:pt>
                <c:pt idx="1111">
                  <c:v>0.94320004999999996</c:v>
                </c:pt>
                <c:pt idx="1112">
                  <c:v>0.94320004999999996</c:v>
                </c:pt>
                <c:pt idx="1113">
                  <c:v>-0.18576001</c:v>
                </c:pt>
                <c:pt idx="1114">
                  <c:v>-7.8240000000000004E-2</c:v>
                </c:pt>
                <c:pt idx="1115">
                  <c:v>0.15695999999999999</c:v>
                </c:pt>
                <c:pt idx="1116">
                  <c:v>0.15695999999999999</c:v>
                </c:pt>
                <c:pt idx="1117">
                  <c:v>-1.35360003</c:v>
                </c:pt>
                <c:pt idx="1118">
                  <c:v>-0.98400003000000003</c:v>
                </c:pt>
                <c:pt idx="1119">
                  <c:v>-0.98400003000000003</c:v>
                </c:pt>
                <c:pt idx="1120">
                  <c:v>3.5999999999999997E-2</c:v>
                </c:pt>
                <c:pt idx="1121">
                  <c:v>-0.72623998000000001</c:v>
                </c:pt>
                <c:pt idx="1122">
                  <c:v>-0.72623998000000001</c:v>
                </c:pt>
                <c:pt idx="1123">
                  <c:v>-0.62207997000000004</c:v>
                </c:pt>
                <c:pt idx="1124">
                  <c:v>-0.40080001999999998</c:v>
                </c:pt>
                <c:pt idx="1125">
                  <c:v>-0.40080001999999998</c:v>
                </c:pt>
                <c:pt idx="1126">
                  <c:v>0.40176001</c:v>
                </c:pt>
                <c:pt idx="1127">
                  <c:v>0.13632000999999999</c:v>
                </c:pt>
                <c:pt idx="1128">
                  <c:v>-1.05119991</c:v>
                </c:pt>
                <c:pt idx="1129">
                  <c:v>-0.39792000999999999</c:v>
                </c:pt>
                <c:pt idx="1130">
                  <c:v>0.94416003999999998</c:v>
                </c:pt>
                <c:pt idx="1131">
                  <c:v>1.5624001000000001</c:v>
                </c:pt>
                <c:pt idx="1132">
                  <c:v>1.5624001000000001</c:v>
                </c:pt>
                <c:pt idx="1133">
                  <c:v>0.73104000000000002</c:v>
                </c:pt>
                <c:pt idx="1134">
                  <c:v>0.42192000000000002</c:v>
                </c:pt>
                <c:pt idx="1135">
                  <c:v>0.42192000000000002</c:v>
                </c:pt>
                <c:pt idx="1136">
                  <c:v>0.15024000000000001</c:v>
                </c:pt>
                <c:pt idx="1137">
                  <c:v>0.15551999</c:v>
                </c:pt>
                <c:pt idx="1138">
                  <c:v>0.36335999000000002</c:v>
                </c:pt>
                <c:pt idx="1139">
                  <c:v>0.18672</c:v>
                </c:pt>
                <c:pt idx="1140">
                  <c:v>-0.10704</c:v>
                </c:pt>
                <c:pt idx="1141">
                  <c:v>0.57456004999999999</c:v>
                </c:pt>
                <c:pt idx="1142">
                  <c:v>0.57456004999999999</c:v>
                </c:pt>
                <c:pt idx="1143">
                  <c:v>-0.36384000999999999</c:v>
                </c:pt>
                <c:pt idx="1144">
                  <c:v>-0.91968000000000005</c:v>
                </c:pt>
                <c:pt idx="1145">
                  <c:v>-0.91968000000000005</c:v>
                </c:pt>
                <c:pt idx="1146">
                  <c:v>-3.3600000000000001E-3</c:v>
                </c:pt>
                <c:pt idx="1147">
                  <c:v>-3.1199999999999999E-2</c:v>
                </c:pt>
                <c:pt idx="1148">
                  <c:v>-3.1199999999999999E-2</c:v>
                </c:pt>
                <c:pt idx="1149">
                  <c:v>-0.62063997999999998</c:v>
                </c:pt>
                <c:pt idx="1150">
                  <c:v>-0.47520000000000001</c:v>
                </c:pt>
                <c:pt idx="1151">
                  <c:v>-0.47520000000000001</c:v>
                </c:pt>
                <c:pt idx="1152">
                  <c:v>-0.55392003000000001</c:v>
                </c:pt>
                <c:pt idx="1153">
                  <c:v>0.34176001</c:v>
                </c:pt>
                <c:pt idx="1154">
                  <c:v>-6.2399999999999999E-3</c:v>
                </c:pt>
                <c:pt idx="1155">
                  <c:v>-0.36096001</c:v>
                </c:pt>
                <c:pt idx="1156">
                  <c:v>0.36912</c:v>
                </c:pt>
                <c:pt idx="1157">
                  <c:v>0.36912</c:v>
                </c:pt>
                <c:pt idx="1158">
                  <c:v>-0.35280001</c:v>
                </c:pt>
                <c:pt idx="1159">
                  <c:v>0.40943997999999998</c:v>
                </c:pt>
                <c:pt idx="1160">
                  <c:v>9.6000000000000002E-4</c:v>
                </c:pt>
                <c:pt idx="1161">
                  <c:v>9.6000000000000002E-4</c:v>
                </c:pt>
                <c:pt idx="1162">
                  <c:v>5.1839999999999997E-2</c:v>
                </c:pt>
                <c:pt idx="1163">
                  <c:v>-0.50784004000000005</c:v>
                </c:pt>
                <c:pt idx="1164">
                  <c:v>-0.50784004000000005</c:v>
                </c:pt>
                <c:pt idx="1165">
                  <c:v>0.13056000000000001</c:v>
                </c:pt>
                <c:pt idx="1166">
                  <c:v>-0.69792001999999997</c:v>
                </c:pt>
                <c:pt idx="1167">
                  <c:v>-0.69792001999999997</c:v>
                </c:pt>
                <c:pt idx="1168">
                  <c:v>-1.09679997</c:v>
                </c:pt>
                <c:pt idx="1169">
                  <c:v>0.26016</c:v>
                </c:pt>
                <c:pt idx="1170">
                  <c:v>0.43296000000000001</c:v>
                </c:pt>
                <c:pt idx="1171">
                  <c:v>0.74400001999999998</c:v>
                </c:pt>
                <c:pt idx="1172">
                  <c:v>0.36527997000000001</c:v>
                </c:pt>
                <c:pt idx="1173">
                  <c:v>0.36527997000000001</c:v>
                </c:pt>
                <c:pt idx="1174">
                  <c:v>-0.58511995999999999</c:v>
                </c:pt>
                <c:pt idx="1175">
                  <c:v>-0.44400001</c:v>
                </c:pt>
                <c:pt idx="1176">
                  <c:v>-0.85295999</c:v>
                </c:pt>
                <c:pt idx="1177">
                  <c:v>-0.85295999</c:v>
                </c:pt>
                <c:pt idx="1178">
                  <c:v>-1.27487993</c:v>
                </c:pt>
                <c:pt idx="1179">
                  <c:v>-0.22992000000000001</c:v>
                </c:pt>
                <c:pt idx="1180">
                  <c:v>0.86880004</c:v>
                </c:pt>
                <c:pt idx="1181">
                  <c:v>1.2273600099999999</c:v>
                </c:pt>
                <c:pt idx="1182">
                  <c:v>0.54815996</c:v>
                </c:pt>
                <c:pt idx="1183">
                  <c:v>0.54815996</c:v>
                </c:pt>
                <c:pt idx="1184">
                  <c:v>9.4079990000000002E-2</c:v>
                </c:pt>
                <c:pt idx="1185">
                  <c:v>0.29856001999999998</c:v>
                </c:pt>
                <c:pt idx="1186">
                  <c:v>1.04688001</c:v>
                </c:pt>
                <c:pt idx="1187">
                  <c:v>1.04688001</c:v>
                </c:pt>
                <c:pt idx="1188">
                  <c:v>0.85344005000000001</c:v>
                </c:pt>
                <c:pt idx="1189">
                  <c:v>-0.70560001999999999</c:v>
                </c:pt>
                <c:pt idx="1190">
                  <c:v>-0.70560001999999999</c:v>
                </c:pt>
                <c:pt idx="1191">
                  <c:v>-0.34992000000000001</c:v>
                </c:pt>
                <c:pt idx="1192">
                  <c:v>0.18143999999999999</c:v>
                </c:pt>
                <c:pt idx="1193">
                  <c:v>0.18143999999999999</c:v>
                </c:pt>
                <c:pt idx="1194">
                  <c:v>-0.20639999000000001</c:v>
                </c:pt>
                <c:pt idx="1195">
                  <c:v>-0.13056000000000001</c:v>
                </c:pt>
                <c:pt idx="1196">
                  <c:v>-1.24800003</c:v>
                </c:pt>
                <c:pt idx="1197">
                  <c:v>-1.39824009</c:v>
                </c:pt>
                <c:pt idx="1198">
                  <c:v>-0.53231996000000004</c:v>
                </c:pt>
                <c:pt idx="1199">
                  <c:v>-0.16367999999999999</c:v>
                </c:pt>
                <c:pt idx="1200">
                  <c:v>-0.16367999999999999</c:v>
                </c:pt>
                <c:pt idx="1201">
                  <c:v>-0.43343999999999999</c:v>
                </c:pt>
                <c:pt idx="1202">
                  <c:v>0.62400001000000005</c:v>
                </c:pt>
                <c:pt idx="1203">
                  <c:v>0.62400001000000005</c:v>
                </c:pt>
                <c:pt idx="1204">
                  <c:v>0.73295999000000001</c:v>
                </c:pt>
                <c:pt idx="1205">
                  <c:v>-0.33216000000000001</c:v>
                </c:pt>
                <c:pt idx="1206">
                  <c:v>-0.21168001</c:v>
                </c:pt>
                <c:pt idx="1207">
                  <c:v>-0.10896</c:v>
                </c:pt>
                <c:pt idx="1208">
                  <c:v>0.39983999999999997</c:v>
                </c:pt>
                <c:pt idx="1209">
                  <c:v>0.39983999999999997</c:v>
                </c:pt>
                <c:pt idx="1210">
                  <c:v>0.63456005000000004</c:v>
                </c:pt>
                <c:pt idx="1211">
                  <c:v>0.13152</c:v>
                </c:pt>
                <c:pt idx="1212">
                  <c:v>0.21552001000000001</c:v>
                </c:pt>
                <c:pt idx="1213">
                  <c:v>0.21552001000000001</c:v>
                </c:pt>
                <c:pt idx="1214">
                  <c:v>2.0246400800000002</c:v>
                </c:pt>
                <c:pt idx="1215">
                  <c:v>2.0246400800000002</c:v>
                </c:pt>
                <c:pt idx="1216">
                  <c:v>0.56448001000000003</c:v>
                </c:pt>
                <c:pt idx="1217">
                  <c:v>-0.70848</c:v>
                </c:pt>
                <c:pt idx="1218">
                  <c:v>0.22944000000000001</c:v>
                </c:pt>
                <c:pt idx="1219">
                  <c:v>0.22944000000000001</c:v>
                </c:pt>
                <c:pt idx="1220">
                  <c:v>4.7999999999999996E-3</c:v>
                </c:pt>
                <c:pt idx="1221">
                  <c:v>-0.94128000999999994</c:v>
                </c:pt>
                <c:pt idx="1222">
                  <c:v>-0.72048002</c:v>
                </c:pt>
                <c:pt idx="1223">
                  <c:v>-0.72048002</c:v>
                </c:pt>
                <c:pt idx="1224">
                  <c:v>0.52032</c:v>
                </c:pt>
                <c:pt idx="1225">
                  <c:v>-0.79440003999999997</c:v>
                </c:pt>
                <c:pt idx="1226">
                  <c:v>-0.79440003999999997</c:v>
                </c:pt>
                <c:pt idx="1227">
                  <c:v>0.16800000000000001</c:v>
                </c:pt>
                <c:pt idx="1228">
                  <c:v>0.13487999000000001</c:v>
                </c:pt>
                <c:pt idx="1229">
                  <c:v>0.13487999000000001</c:v>
                </c:pt>
                <c:pt idx="1230">
                  <c:v>0.61536002000000001</c:v>
                </c:pt>
                <c:pt idx="1231">
                  <c:v>0.79871999999999999</c:v>
                </c:pt>
                <c:pt idx="1232">
                  <c:v>0.79871999999999999</c:v>
                </c:pt>
                <c:pt idx="1233">
                  <c:v>1.0737600300000001</c:v>
                </c:pt>
                <c:pt idx="1234">
                  <c:v>0.16944000000000001</c:v>
                </c:pt>
                <c:pt idx="1235">
                  <c:v>0.16944000000000001</c:v>
                </c:pt>
                <c:pt idx="1236">
                  <c:v>-0.20064001000000001</c:v>
                </c:pt>
                <c:pt idx="1237">
                  <c:v>3.8400000000000001E-3</c:v>
                </c:pt>
                <c:pt idx="1238">
                  <c:v>0.36143997</c:v>
                </c:pt>
                <c:pt idx="1239">
                  <c:v>0.36143997</c:v>
                </c:pt>
                <c:pt idx="1240">
                  <c:v>0.37775998999999999</c:v>
                </c:pt>
                <c:pt idx="1241">
                  <c:v>-0.44016000999999999</c:v>
                </c:pt>
                <c:pt idx="1242">
                  <c:v>-0.22944000000000001</c:v>
                </c:pt>
                <c:pt idx="1243">
                  <c:v>0.41952001999999999</c:v>
                </c:pt>
                <c:pt idx="1244">
                  <c:v>-0.29376000000000002</c:v>
                </c:pt>
                <c:pt idx="1245">
                  <c:v>-0.29376000000000002</c:v>
                </c:pt>
                <c:pt idx="1246">
                  <c:v>-0.86975997999999999</c:v>
                </c:pt>
                <c:pt idx="1247">
                  <c:v>0.14975999000000001</c:v>
                </c:pt>
                <c:pt idx="1248">
                  <c:v>-1.7760000000000001E-2</c:v>
                </c:pt>
                <c:pt idx="1249">
                  <c:v>-1.7760000000000001E-2</c:v>
                </c:pt>
                <c:pt idx="1250">
                  <c:v>1.68239999</c:v>
                </c:pt>
                <c:pt idx="1251">
                  <c:v>1.68239999</c:v>
                </c:pt>
                <c:pt idx="1252">
                  <c:v>0.42431997999999999</c:v>
                </c:pt>
                <c:pt idx="1253">
                  <c:v>-1.1726399700000001</c:v>
                </c:pt>
                <c:pt idx="1254">
                  <c:v>-1.37375998</c:v>
                </c:pt>
                <c:pt idx="1255">
                  <c:v>-1.37375998</c:v>
                </c:pt>
                <c:pt idx="1256">
                  <c:v>-0.78575998999999996</c:v>
                </c:pt>
                <c:pt idx="1257">
                  <c:v>-1.63248003</c:v>
                </c:pt>
                <c:pt idx="1258">
                  <c:v>-0.27648001999999999</c:v>
                </c:pt>
                <c:pt idx="1259">
                  <c:v>1.80864</c:v>
                </c:pt>
                <c:pt idx="1260">
                  <c:v>1.04447997</c:v>
                </c:pt>
                <c:pt idx="1261">
                  <c:v>1.04447997</c:v>
                </c:pt>
                <c:pt idx="1262">
                  <c:v>0.75792002999999997</c:v>
                </c:pt>
                <c:pt idx="1263">
                  <c:v>0.41232002000000001</c:v>
                </c:pt>
                <c:pt idx="1264">
                  <c:v>-6.5759999999999999E-2</c:v>
                </c:pt>
                <c:pt idx="1265">
                  <c:v>-6.5759999999999999E-2</c:v>
                </c:pt>
                <c:pt idx="1266">
                  <c:v>0.19007999</c:v>
                </c:pt>
                <c:pt idx="1267">
                  <c:v>-2.6880000000000001E-2</c:v>
                </c:pt>
                <c:pt idx="1268">
                  <c:v>-1.1846399299999999</c:v>
                </c:pt>
                <c:pt idx="1269">
                  <c:v>-0.48048002000000001</c:v>
                </c:pt>
                <c:pt idx="1270">
                  <c:v>0.99167996999999997</c:v>
                </c:pt>
                <c:pt idx="1271">
                  <c:v>0.99167996999999997</c:v>
                </c:pt>
                <c:pt idx="1272">
                  <c:v>0.65903997000000003</c:v>
                </c:pt>
                <c:pt idx="1273">
                  <c:v>-0.20639999000000001</c:v>
                </c:pt>
                <c:pt idx="1274">
                  <c:v>4.8959999999999997E-2</c:v>
                </c:pt>
                <c:pt idx="1275">
                  <c:v>4.8959999999999997E-2</c:v>
                </c:pt>
                <c:pt idx="1276">
                  <c:v>-0.32207998999999998</c:v>
                </c:pt>
                <c:pt idx="1277">
                  <c:v>-1.03872001</c:v>
                </c:pt>
                <c:pt idx="1278">
                  <c:v>-0.38208002000000002</c:v>
                </c:pt>
                <c:pt idx="1279">
                  <c:v>0.33119999999999999</c:v>
                </c:pt>
                <c:pt idx="1280">
                  <c:v>0.35808000000000001</c:v>
                </c:pt>
                <c:pt idx="1281">
                  <c:v>0.35808000000000001</c:v>
                </c:pt>
                <c:pt idx="1282">
                  <c:v>0.1032</c:v>
                </c:pt>
                <c:pt idx="1283">
                  <c:v>-0.73584002000000004</c:v>
                </c:pt>
                <c:pt idx="1284">
                  <c:v>-0.27551999999999999</c:v>
                </c:pt>
                <c:pt idx="1285">
                  <c:v>0.51312000000000002</c:v>
                </c:pt>
                <c:pt idx="1286">
                  <c:v>0.43296000000000001</c:v>
                </c:pt>
                <c:pt idx="1287">
                  <c:v>0.43296000000000001</c:v>
                </c:pt>
                <c:pt idx="1288">
                  <c:v>0.65855998000000004</c:v>
                </c:pt>
                <c:pt idx="1289">
                  <c:v>0.98687999999999998</c:v>
                </c:pt>
                <c:pt idx="1290">
                  <c:v>1.3804800500000001</c:v>
                </c:pt>
                <c:pt idx="1291">
                  <c:v>1.3804800500000001</c:v>
                </c:pt>
                <c:pt idx="1292">
                  <c:v>1.0857600000000001</c:v>
                </c:pt>
                <c:pt idx="1293">
                  <c:v>-6.3839989999999999E-2</c:v>
                </c:pt>
                <c:pt idx="1294">
                  <c:v>-6.3839989999999999E-2</c:v>
                </c:pt>
                <c:pt idx="1295">
                  <c:v>-0.79967999000000001</c:v>
                </c:pt>
                <c:pt idx="1296">
                  <c:v>-1.00367999</c:v>
                </c:pt>
                <c:pt idx="1297">
                  <c:v>-1.00367999</c:v>
                </c:pt>
                <c:pt idx="1298">
                  <c:v>-0.53951996999999996</c:v>
                </c:pt>
                <c:pt idx="1299">
                  <c:v>-0.64895999000000004</c:v>
                </c:pt>
                <c:pt idx="1300">
                  <c:v>-0.46895998999999999</c:v>
                </c:pt>
                <c:pt idx="1301">
                  <c:v>-0.46895998999999999</c:v>
                </c:pt>
                <c:pt idx="1302">
                  <c:v>-0.12479999999999999</c:v>
                </c:pt>
                <c:pt idx="1303">
                  <c:v>0.71183996999999999</c:v>
                </c:pt>
                <c:pt idx="1304">
                  <c:v>0.71183996999999999</c:v>
                </c:pt>
                <c:pt idx="1305">
                  <c:v>1.65311992</c:v>
                </c:pt>
                <c:pt idx="1306">
                  <c:v>2.4364800500000001</c:v>
                </c:pt>
                <c:pt idx="1307">
                  <c:v>0.70704001000000005</c:v>
                </c:pt>
                <c:pt idx="1308">
                  <c:v>0.70704001000000005</c:v>
                </c:pt>
                <c:pt idx="1309">
                  <c:v>-0.24143999999999999</c:v>
                </c:pt>
                <c:pt idx="1310">
                  <c:v>-0.32832002999999998</c:v>
                </c:pt>
                <c:pt idx="1311">
                  <c:v>-0.32832002999999998</c:v>
                </c:pt>
                <c:pt idx="1312">
                  <c:v>-0.10128</c:v>
                </c:pt>
                <c:pt idx="1313">
                  <c:v>-1.08047998</c:v>
                </c:pt>
                <c:pt idx="1314">
                  <c:v>-1.08047998</c:v>
                </c:pt>
                <c:pt idx="1315">
                  <c:v>-0.48624002999999999</c:v>
                </c:pt>
                <c:pt idx="1316">
                  <c:v>-0.83280003000000002</c:v>
                </c:pt>
                <c:pt idx="1317">
                  <c:v>-1.55136001</c:v>
                </c:pt>
                <c:pt idx="1318">
                  <c:v>-1.55136001</c:v>
                </c:pt>
                <c:pt idx="1319">
                  <c:v>-0.98303998000000004</c:v>
                </c:pt>
                <c:pt idx="1320">
                  <c:v>0.42336002</c:v>
                </c:pt>
                <c:pt idx="1321">
                  <c:v>0.93312001</c:v>
                </c:pt>
                <c:pt idx="1322">
                  <c:v>1.5345599700000001</c:v>
                </c:pt>
                <c:pt idx="1323">
                  <c:v>0.38879999999999998</c:v>
                </c:pt>
                <c:pt idx="1324">
                  <c:v>0.38879999999999998</c:v>
                </c:pt>
                <c:pt idx="1325">
                  <c:v>-0.38063999999999998</c:v>
                </c:pt>
                <c:pt idx="1326">
                  <c:v>0.99071991000000004</c:v>
                </c:pt>
                <c:pt idx="1327">
                  <c:v>0.78720003000000005</c:v>
                </c:pt>
                <c:pt idx="1328">
                  <c:v>0.78720003000000005</c:v>
                </c:pt>
                <c:pt idx="1329">
                  <c:v>-8.9279999999999998E-2</c:v>
                </c:pt>
                <c:pt idx="1330">
                  <c:v>-8.9279999999999998E-2</c:v>
                </c:pt>
                <c:pt idx="1331">
                  <c:v>-0.24720001</c:v>
                </c:pt>
                <c:pt idx="1332">
                  <c:v>1.35983992</c:v>
                </c:pt>
                <c:pt idx="1333">
                  <c:v>1.6416000100000001</c:v>
                </c:pt>
                <c:pt idx="1334">
                  <c:v>1.6416000100000001</c:v>
                </c:pt>
                <c:pt idx="1335">
                  <c:v>-0.34560001000000001</c:v>
                </c:pt>
                <c:pt idx="1336">
                  <c:v>-1.81295991</c:v>
                </c:pt>
                <c:pt idx="1337">
                  <c:v>-1.81295991</c:v>
                </c:pt>
                <c:pt idx="1338">
                  <c:v>-0.74927997999999996</c:v>
                </c:pt>
                <c:pt idx="1339">
                  <c:v>-1.17887998</c:v>
                </c:pt>
                <c:pt idx="1340">
                  <c:v>-1.17887998</c:v>
                </c:pt>
                <c:pt idx="1341">
                  <c:v>-0.68159997000000005</c:v>
                </c:pt>
                <c:pt idx="1342">
                  <c:v>1.9780800300000001</c:v>
                </c:pt>
                <c:pt idx="1343">
                  <c:v>3.1046400099999998</c:v>
                </c:pt>
                <c:pt idx="1344">
                  <c:v>3.1046400099999998</c:v>
                </c:pt>
                <c:pt idx="1345">
                  <c:v>-6.7200010000000004E-2</c:v>
                </c:pt>
                <c:pt idx="1346">
                  <c:v>-0.83904003999999999</c:v>
                </c:pt>
                <c:pt idx="1347">
                  <c:v>0.22511998999999999</c:v>
                </c:pt>
                <c:pt idx="1348">
                  <c:v>-0.42767999000000001</c:v>
                </c:pt>
                <c:pt idx="1349">
                  <c:v>-0.57456004999999999</c:v>
                </c:pt>
                <c:pt idx="1350">
                  <c:v>-0.57456004999999999</c:v>
                </c:pt>
                <c:pt idx="1351">
                  <c:v>-0.18192000999999999</c:v>
                </c:pt>
                <c:pt idx="1352">
                  <c:v>-8.9279999999999998E-2</c:v>
                </c:pt>
                <c:pt idx="1353">
                  <c:v>-8.9279999999999998E-2</c:v>
                </c:pt>
                <c:pt idx="1354">
                  <c:v>0.30575999999999998</c:v>
                </c:pt>
                <c:pt idx="1355">
                  <c:v>0.13392000000000001</c:v>
                </c:pt>
                <c:pt idx="1356">
                  <c:v>0.13392000000000001</c:v>
                </c:pt>
                <c:pt idx="1357">
                  <c:v>0.28127997999999999</c:v>
                </c:pt>
                <c:pt idx="1358">
                  <c:v>-5.4719999999999998E-2</c:v>
                </c:pt>
                <c:pt idx="1359">
                  <c:v>0.72623998000000001</c:v>
                </c:pt>
                <c:pt idx="1360">
                  <c:v>0.72623998000000001</c:v>
                </c:pt>
                <c:pt idx="1361">
                  <c:v>0.18479999999999999</c:v>
                </c:pt>
                <c:pt idx="1362">
                  <c:v>0.24143999999999999</c:v>
                </c:pt>
                <c:pt idx="1363">
                  <c:v>-0.25919998</c:v>
                </c:pt>
                <c:pt idx="1364">
                  <c:v>0.85199999999999998</c:v>
                </c:pt>
                <c:pt idx="1365">
                  <c:v>0.13728000000000001</c:v>
                </c:pt>
                <c:pt idx="1366">
                  <c:v>0.13728000000000001</c:v>
                </c:pt>
                <c:pt idx="1367">
                  <c:v>-1.45440006</c:v>
                </c:pt>
                <c:pt idx="1368">
                  <c:v>-0.74783999000000001</c:v>
                </c:pt>
                <c:pt idx="1369">
                  <c:v>-0.79200000000000004</c:v>
                </c:pt>
                <c:pt idx="1370">
                  <c:v>-0.79200000000000004</c:v>
                </c:pt>
                <c:pt idx="1371">
                  <c:v>-0.75263994999999995</c:v>
                </c:pt>
                <c:pt idx="1372">
                  <c:v>-0.35135999000000001</c:v>
                </c:pt>
                <c:pt idx="1373">
                  <c:v>-0.42576000000000003</c:v>
                </c:pt>
                <c:pt idx="1374">
                  <c:v>-0.63792002000000003</c:v>
                </c:pt>
                <c:pt idx="1375">
                  <c:v>8.2080009999999995E-2</c:v>
                </c:pt>
                <c:pt idx="1376">
                  <c:v>8.2080009999999995E-2</c:v>
                </c:pt>
                <c:pt idx="1377">
                  <c:v>0.42431997999999999</c:v>
                </c:pt>
                <c:pt idx="1378">
                  <c:v>0.33840000999999997</c:v>
                </c:pt>
                <c:pt idx="1379">
                  <c:v>0.21887999999999999</c:v>
                </c:pt>
                <c:pt idx="1380">
                  <c:v>0.21887999999999999</c:v>
                </c:pt>
                <c:pt idx="1381">
                  <c:v>0.74639999999999995</c:v>
                </c:pt>
                <c:pt idx="1382">
                  <c:v>0.31536001000000002</c:v>
                </c:pt>
                <c:pt idx="1383">
                  <c:v>0.19007999</c:v>
                </c:pt>
                <c:pt idx="1384">
                  <c:v>0.11712</c:v>
                </c:pt>
                <c:pt idx="1385">
                  <c:v>-0.85295999</c:v>
                </c:pt>
                <c:pt idx="1386">
                  <c:v>-0.85295999</c:v>
                </c:pt>
                <c:pt idx="1387">
                  <c:v>-0.60767996000000002</c:v>
                </c:pt>
                <c:pt idx="1388">
                  <c:v>-0.57264000000000004</c:v>
                </c:pt>
                <c:pt idx="1389">
                  <c:v>0.1128</c:v>
                </c:pt>
                <c:pt idx="1390">
                  <c:v>0.1128</c:v>
                </c:pt>
                <c:pt idx="1391">
                  <c:v>6.9120000000000001E-2</c:v>
                </c:pt>
                <c:pt idx="1392">
                  <c:v>-0.70896000000000003</c:v>
                </c:pt>
                <c:pt idx="1393">
                  <c:v>-1.0415999899999999</c:v>
                </c:pt>
                <c:pt idx="1394">
                  <c:v>-5.5199999999999999E-2</c:v>
                </c:pt>
                <c:pt idx="1395">
                  <c:v>0.40799998999999998</c:v>
                </c:pt>
                <c:pt idx="1396">
                  <c:v>0.40799998999999998</c:v>
                </c:pt>
                <c:pt idx="1397">
                  <c:v>-0.32735999999999998</c:v>
                </c:pt>
                <c:pt idx="1398">
                  <c:v>8.0159999999999995E-2</c:v>
                </c:pt>
                <c:pt idx="1399">
                  <c:v>8.0159999999999995E-2</c:v>
                </c:pt>
                <c:pt idx="1400">
                  <c:v>1.38480008</c:v>
                </c:pt>
                <c:pt idx="1401">
                  <c:v>0.28560001000000002</c:v>
                </c:pt>
                <c:pt idx="1402">
                  <c:v>0.28560001000000002</c:v>
                </c:pt>
                <c:pt idx="1403">
                  <c:v>1.0190401099999999</c:v>
                </c:pt>
                <c:pt idx="1404">
                  <c:v>1.07856011</c:v>
                </c:pt>
                <c:pt idx="1405">
                  <c:v>0.24384001</c:v>
                </c:pt>
                <c:pt idx="1406">
                  <c:v>0.24384001</c:v>
                </c:pt>
                <c:pt idx="1407">
                  <c:v>-0.89327997000000003</c:v>
                </c:pt>
                <c:pt idx="1408">
                  <c:v>-0.67151998999999996</c:v>
                </c:pt>
                <c:pt idx="1409">
                  <c:v>-0.58848</c:v>
                </c:pt>
                <c:pt idx="1410">
                  <c:v>-1.58928001</c:v>
                </c:pt>
                <c:pt idx="1411">
                  <c:v>-7.8719999999999998E-2</c:v>
                </c:pt>
                <c:pt idx="1412">
                  <c:v>-7.8719999999999998E-2</c:v>
                </c:pt>
                <c:pt idx="1413">
                  <c:v>2.2324798100000001</c:v>
                </c:pt>
                <c:pt idx="1414">
                  <c:v>1.5959999600000001</c:v>
                </c:pt>
                <c:pt idx="1415">
                  <c:v>1.84176004</c:v>
                </c:pt>
                <c:pt idx="1416">
                  <c:v>1.84176004</c:v>
                </c:pt>
                <c:pt idx="1417">
                  <c:v>0.54815996</c:v>
                </c:pt>
                <c:pt idx="1418">
                  <c:v>3.8399999999999997E-2</c:v>
                </c:pt>
                <c:pt idx="1419">
                  <c:v>3.8399999999999997E-2</c:v>
                </c:pt>
                <c:pt idx="1420">
                  <c:v>-0.40176001</c:v>
                </c:pt>
                <c:pt idx="1421">
                  <c:v>-1.0857600000000001</c:v>
                </c:pt>
                <c:pt idx="1422">
                  <c:v>-1.0857600000000001</c:v>
                </c:pt>
                <c:pt idx="1423">
                  <c:v>-0.57120000999999998</c:v>
                </c:pt>
                <c:pt idx="1424">
                  <c:v>0.38447999999999999</c:v>
                </c:pt>
                <c:pt idx="1425">
                  <c:v>2.2987198800000002</c:v>
                </c:pt>
                <c:pt idx="1426">
                  <c:v>2.2987198800000002</c:v>
                </c:pt>
                <c:pt idx="1427">
                  <c:v>0.86112005000000003</c:v>
                </c:pt>
                <c:pt idx="1428">
                  <c:v>-1.2393600899999999</c:v>
                </c:pt>
                <c:pt idx="1429">
                  <c:v>-1.2393600899999999</c:v>
                </c:pt>
                <c:pt idx="1430">
                  <c:v>-1.1097599300000001</c:v>
                </c:pt>
                <c:pt idx="1431">
                  <c:v>-6.4320000000000002E-2</c:v>
                </c:pt>
                <c:pt idx="1432">
                  <c:v>-6.4320000000000002E-2</c:v>
                </c:pt>
                <c:pt idx="1433">
                  <c:v>0.16367999999999999</c:v>
                </c:pt>
                <c:pt idx="1434">
                  <c:v>-0.31536001000000002</c:v>
                </c:pt>
                <c:pt idx="1435">
                  <c:v>-0.79343998000000004</c:v>
                </c:pt>
                <c:pt idx="1436">
                  <c:v>0.15264</c:v>
                </c:pt>
                <c:pt idx="1437">
                  <c:v>1.3228800300000001</c:v>
                </c:pt>
                <c:pt idx="1438">
                  <c:v>0.52991997999999996</c:v>
                </c:pt>
                <c:pt idx="1439">
                  <c:v>0.52991997999999996</c:v>
                </c:pt>
                <c:pt idx="1440">
                  <c:v>1.1016000500000001</c:v>
                </c:pt>
                <c:pt idx="1441">
                  <c:v>1.5681599399999999</c:v>
                </c:pt>
                <c:pt idx="1442">
                  <c:v>1.5681599399999999</c:v>
                </c:pt>
                <c:pt idx="1443">
                  <c:v>-0.27359998000000002</c:v>
                </c:pt>
                <c:pt idx="1444">
                  <c:v>-0.62496001000000001</c:v>
                </c:pt>
                <c:pt idx="1445">
                  <c:v>-0.62496001000000001</c:v>
                </c:pt>
                <c:pt idx="1446">
                  <c:v>0.14975999000000001</c:v>
                </c:pt>
                <c:pt idx="1447">
                  <c:v>2.3783998500000001</c:v>
                </c:pt>
                <c:pt idx="1448">
                  <c:v>2.9016001199999999</c:v>
                </c:pt>
                <c:pt idx="1449">
                  <c:v>2.9016001199999999</c:v>
                </c:pt>
                <c:pt idx="1450">
                  <c:v>-0.37631997</c:v>
                </c:pt>
                <c:pt idx="1451">
                  <c:v>-1.8297599600000001</c:v>
                </c:pt>
                <c:pt idx="1452">
                  <c:v>-0.23327999999999999</c:v>
                </c:pt>
                <c:pt idx="1453">
                  <c:v>4.8959999999999997E-2</c:v>
                </c:pt>
                <c:pt idx="1454">
                  <c:v>0.27072001000000001</c:v>
                </c:pt>
                <c:pt idx="1455">
                  <c:v>0.27072001000000001</c:v>
                </c:pt>
                <c:pt idx="1456">
                  <c:v>0.44016000999999999</c:v>
                </c:pt>
                <c:pt idx="1457">
                  <c:v>1.21871996</c:v>
                </c:pt>
                <c:pt idx="1458">
                  <c:v>2.4911999699999998</c:v>
                </c:pt>
                <c:pt idx="1459">
                  <c:v>2.4911999699999998</c:v>
                </c:pt>
                <c:pt idx="1460">
                  <c:v>0.81119996000000005</c:v>
                </c:pt>
                <c:pt idx="1461">
                  <c:v>-0.60671997</c:v>
                </c:pt>
                <c:pt idx="1462">
                  <c:v>-1.1846399299999999</c:v>
                </c:pt>
                <c:pt idx="1463">
                  <c:v>-1.14768004</c:v>
                </c:pt>
                <c:pt idx="1464">
                  <c:v>0.82559996999999996</c:v>
                </c:pt>
                <c:pt idx="1465">
                  <c:v>0.82559996999999996</c:v>
                </c:pt>
                <c:pt idx="1466">
                  <c:v>1.2499200100000001</c:v>
                </c:pt>
                <c:pt idx="1467">
                  <c:v>2.0817601699999999</c:v>
                </c:pt>
                <c:pt idx="1468">
                  <c:v>1.8446400199999999</c:v>
                </c:pt>
                <c:pt idx="1469">
                  <c:v>1.8446400199999999</c:v>
                </c:pt>
                <c:pt idx="1470">
                  <c:v>9.8879999999999996E-2</c:v>
                </c:pt>
                <c:pt idx="1471">
                  <c:v>0.85919999999999996</c:v>
                </c:pt>
                <c:pt idx="1472">
                  <c:v>0.85919999999999996</c:v>
                </c:pt>
                <c:pt idx="1473">
                  <c:v>0.39935999999999999</c:v>
                </c:pt>
                <c:pt idx="1474">
                  <c:v>-0.58320004000000003</c:v>
                </c:pt>
                <c:pt idx="1475">
                  <c:v>-0.58320004000000003</c:v>
                </c:pt>
                <c:pt idx="1476">
                  <c:v>0.42912</c:v>
                </c:pt>
                <c:pt idx="1477">
                  <c:v>1.8494399800000001</c:v>
                </c:pt>
                <c:pt idx="1478">
                  <c:v>0.85535996999999997</c:v>
                </c:pt>
                <c:pt idx="1479">
                  <c:v>-1.4400000000000001E-3</c:v>
                </c:pt>
                <c:pt idx="1480">
                  <c:v>1.4534399499999999</c:v>
                </c:pt>
                <c:pt idx="1481">
                  <c:v>1.35360003</c:v>
                </c:pt>
                <c:pt idx="1482">
                  <c:v>1.35360003</c:v>
                </c:pt>
                <c:pt idx="1483">
                  <c:v>0.43728</c:v>
                </c:pt>
                <c:pt idx="1484">
                  <c:v>-0.77328001999999996</c:v>
                </c:pt>
                <c:pt idx="1485">
                  <c:v>-0.77328001999999996</c:v>
                </c:pt>
                <c:pt idx="1486">
                  <c:v>-0.45888001</c:v>
                </c:pt>
                <c:pt idx="1487">
                  <c:v>1.66655993</c:v>
                </c:pt>
                <c:pt idx="1488">
                  <c:v>2.2675199500000001</c:v>
                </c:pt>
                <c:pt idx="1489">
                  <c:v>-0.16128001</c:v>
                </c:pt>
                <c:pt idx="1490">
                  <c:v>-0.75792002999999997</c:v>
                </c:pt>
                <c:pt idx="1491">
                  <c:v>1.0204799200000001</c:v>
                </c:pt>
                <c:pt idx="1492">
                  <c:v>1.0204799200000001</c:v>
                </c:pt>
                <c:pt idx="1493">
                  <c:v>0.99839997000000003</c:v>
                </c:pt>
                <c:pt idx="1494">
                  <c:v>9.4560000000000005E-2</c:v>
                </c:pt>
                <c:pt idx="1495">
                  <c:v>9.4560000000000005E-2</c:v>
                </c:pt>
                <c:pt idx="1496">
                  <c:v>0.83087999000000001</c:v>
                </c:pt>
                <c:pt idx="1497">
                  <c:v>-3.2640000000000002E-2</c:v>
                </c:pt>
                <c:pt idx="1498">
                  <c:v>-3.2640000000000002E-2</c:v>
                </c:pt>
                <c:pt idx="1499">
                  <c:v>0.64223998999999998</c:v>
                </c:pt>
                <c:pt idx="1500">
                  <c:v>0.79631996000000005</c:v>
                </c:pt>
                <c:pt idx="1501">
                  <c:v>0.79631996000000005</c:v>
                </c:pt>
                <c:pt idx="1502">
                  <c:v>0.59567999999999999</c:v>
                </c:pt>
                <c:pt idx="1503">
                  <c:v>-0.13775999999999999</c:v>
                </c:pt>
                <c:pt idx="1504">
                  <c:v>-0.81551998999999997</c:v>
                </c:pt>
                <c:pt idx="1505">
                  <c:v>-0.81551998999999997</c:v>
                </c:pt>
                <c:pt idx="1506">
                  <c:v>-0.62255996000000002</c:v>
                </c:pt>
                <c:pt idx="1507">
                  <c:v>-0.83280003000000002</c:v>
                </c:pt>
                <c:pt idx="1508">
                  <c:v>-0.83280003000000002</c:v>
                </c:pt>
                <c:pt idx="1509">
                  <c:v>-0.28608</c:v>
                </c:pt>
                <c:pt idx="1510">
                  <c:v>-0.43056001999999999</c:v>
                </c:pt>
                <c:pt idx="1511">
                  <c:v>-0.43056001999999999</c:v>
                </c:pt>
                <c:pt idx="1512">
                  <c:v>-1.06463993</c:v>
                </c:pt>
                <c:pt idx="1513">
                  <c:v>-0.89375996999999996</c:v>
                </c:pt>
                <c:pt idx="1514">
                  <c:v>-0.59999996</c:v>
                </c:pt>
                <c:pt idx="1515">
                  <c:v>-0.31536001000000002</c:v>
                </c:pt>
                <c:pt idx="1516">
                  <c:v>0.90432000000000001</c:v>
                </c:pt>
                <c:pt idx="1517">
                  <c:v>3.4079999999999999E-2</c:v>
                </c:pt>
                <c:pt idx="1518">
                  <c:v>3.4079999999999999E-2</c:v>
                </c:pt>
                <c:pt idx="1519">
                  <c:v>-0.57743995999999997</c:v>
                </c:pt>
                <c:pt idx="1520">
                  <c:v>0.43487998999999999</c:v>
                </c:pt>
                <c:pt idx="1521">
                  <c:v>0.43487998999999999</c:v>
                </c:pt>
                <c:pt idx="1522">
                  <c:v>-0.93408000000000002</c:v>
                </c:pt>
                <c:pt idx="1523">
                  <c:v>-1.11168003</c:v>
                </c:pt>
                <c:pt idx="1524">
                  <c:v>-1.11168003</c:v>
                </c:pt>
                <c:pt idx="1525">
                  <c:v>-0.78768002999999998</c:v>
                </c:pt>
                <c:pt idx="1526">
                  <c:v>-0.78768002999999998</c:v>
                </c:pt>
                <c:pt idx="1527">
                  <c:v>0.93216001999999998</c:v>
                </c:pt>
                <c:pt idx="1528">
                  <c:v>-0.46751999999999999</c:v>
                </c:pt>
                <c:pt idx="1529">
                  <c:v>-0.73919999999999997</c:v>
                </c:pt>
                <c:pt idx="1530">
                  <c:v>-0.73919999999999997</c:v>
                </c:pt>
                <c:pt idx="1531">
                  <c:v>-1.03679991</c:v>
                </c:pt>
                <c:pt idx="1532">
                  <c:v>-1.7404799500000001</c:v>
                </c:pt>
                <c:pt idx="1533">
                  <c:v>-1.7404799500000001</c:v>
                </c:pt>
                <c:pt idx="1534">
                  <c:v>6.9599999999999995E-2</c:v>
                </c:pt>
                <c:pt idx="1535">
                  <c:v>-0.11904000000000001</c:v>
                </c:pt>
                <c:pt idx="1536">
                  <c:v>-0.11904000000000001</c:v>
                </c:pt>
                <c:pt idx="1537">
                  <c:v>-0.46079998999999999</c:v>
                </c:pt>
                <c:pt idx="1538">
                  <c:v>-0.63743996999999997</c:v>
                </c:pt>
                <c:pt idx="1539">
                  <c:v>-0.85872000000000004</c:v>
                </c:pt>
                <c:pt idx="1540">
                  <c:v>-0.72431999000000002</c:v>
                </c:pt>
                <c:pt idx="1541">
                  <c:v>0.23760000000000001</c:v>
                </c:pt>
                <c:pt idx="1542">
                  <c:v>0.23760000000000001</c:v>
                </c:pt>
                <c:pt idx="1543">
                  <c:v>0.27696001999999997</c:v>
                </c:pt>
                <c:pt idx="1544">
                  <c:v>-0.53760003999999995</c:v>
                </c:pt>
                <c:pt idx="1545">
                  <c:v>-0.29856001999999998</c:v>
                </c:pt>
                <c:pt idx="1546">
                  <c:v>-0.29856001999999998</c:v>
                </c:pt>
                <c:pt idx="1547">
                  <c:v>-0.59615998999999997</c:v>
                </c:pt>
                <c:pt idx="1548">
                  <c:v>0.61680000999999995</c:v>
                </c:pt>
                <c:pt idx="1549">
                  <c:v>0.61680000999999995</c:v>
                </c:pt>
                <c:pt idx="1550">
                  <c:v>0.26208000999999997</c:v>
                </c:pt>
                <c:pt idx="1551">
                  <c:v>-0.42336002</c:v>
                </c:pt>
                <c:pt idx="1552">
                  <c:v>-0.42336002</c:v>
                </c:pt>
                <c:pt idx="1553">
                  <c:v>0.34367998999999999</c:v>
                </c:pt>
                <c:pt idx="1554">
                  <c:v>-0.95327996999999998</c:v>
                </c:pt>
                <c:pt idx="1555">
                  <c:v>-0.51936000999999998</c:v>
                </c:pt>
                <c:pt idx="1556">
                  <c:v>-0.51936000999999998</c:v>
                </c:pt>
                <c:pt idx="1557">
                  <c:v>0.38112000000000001</c:v>
                </c:pt>
                <c:pt idx="1558">
                  <c:v>0.38112000000000001</c:v>
                </c:pt>
                <c:pt idx="1559">
                  <c:v>0.20208000000000001</c:v>
                </c:pt>
                <c:pt idx="1560">
                  <c:v>-0.11136001</c:v>
                </c:pt>
                <c:pt idx="1561">
                  <c:v>-0.53663998999999996</c:v>
                </c:pt>
                <c:pt idx="1562">
                  <c:v>-0.53663998999999996</c:v>
                </c:pt>
                <c:pt idx="1563">
                  <c:v>0.39024001000000003</c:v>
                </c:pt>
                <c:pt idx="1564">
                  <c:v>0.82416003999999998</c:v>
                </c:pt>
                <c:pt idx="1565">
                  <c:v>1.4880000000000001E-2</c:v>
                </c:pt>
                <c:pt idx="1566">
                  <c:v>-0.36000000999999998</c:v>
                </c:pt>
                <c:pt idx="1567">
                  <c:v>-0.29615997999999999</c:v>
                </c:pt>
                <c:pt idx="1568">
                  <c:v>1.056E-2</c:v>
                </c:pt>
                <c:pt idx="1569">
                  <c:v>1.056E-2</c:v>
                </c:pt>
                <c:pt idx="1570">
                  <c:v>0.37343999999999999</c:v>
                </c:pt>
                <c:pt idx="1571">
                  <c:v>4.9919999999999999E-2</c:v>
                </c:pt>
                <c:pt idx="1572">
                  <c:v>-0.83232002999999999</c:v>
                </c:pt>
                <c:pt idx="1573">
                  <c:v>-0.83232002999999999</c:v>
                </c:pt>
                <c:pt idx="1574">
                  <c:v>0.70319997999999995</c:v>
                </c:pt>
                <c:pt idx="1575">
                  <c:v>0.40704000000000001</c:v>
                </c:pt>
                <c:pt idx="1576">
                  <c:v>-0.38832</c:v>
                </c:pt>
                <c:pt idx="1577">
                  <c:v>-0.29136002</c:v>
                </c:pt>
                <c:pt idx="1578">
                  <c:v>-0.54047995999999998</c:v>
                </c:pt>
                <c:pt idx="1579">
                  <c:v>-0.54047995999999998</c:v>
                </c:pt>
                <c:pt idx="1580">
                  <c:v>-0.65231996999999997</c:v>
                </c:pt>
                <c:pt idx="1581">
                  <c:v>0.12575998999999999</c:v>
                </c:pt>
                <c:pt idx="1582">
                  <c:v>0.12575998999999999</c:v>
                </c:pt>
                <c:pt idx="1583">
                  <c:v>0.40223998</c:v>
                </c:pt>
                <c:pt idx="1584">
                  <c:v>-0.62304002000000003</c:v>
                </c:pt>
                <c:pt idx="1585">
                  <c:v>-0.62304002000000003</c:v>
                </c:pt>
                <c:pt idx="1586">
                  <c:v>3.8400000000000001E-3</c:v>
                </c:pt>
                <c:pt idx="1587">
                  <c:v>0.19344001</c:v>
                </c:pt>
                <c:pt idx="1588">
                  <c:v>0.19344001</c:v>
                </c:pt>
                <c:pt idx="1589">
                  <c:v>0.23664001000000001</c:v>
                </c:pt>
                <c:pt idx="1590">
                  <c:v>-0.30240001999999999</c:v>
                </c:pt>
                <c:pt idx="1591">
                  <c:v>-0.84527998999999998</c:v>
                </c:pt>
                <c:pt idx="1592">
                  <c:v>-0.84527998999999998</c:v>
                </c:pt>
                <c:pt idx="1593">
                  <c:v>0.47567999</c:v>
                </c:pt>
                <c:pt idx="1594">
                  <c:v>0.71280003000000003</c:v>
                </c:pt>
                <c:pt idx="1595">
                  <c:v>0.71280003000000003</c:v>
                </c:pt>
                <c:pt idx="1596">
                  <c:v>0.49200000999999999</c:v>
                </c:pt>
                <c:pt idx="1597">
                  <c:v>-0.48143997999999999</c:v>
                </c:pt>
                <c:pt idx="1598">
                  <c:v>-0.48143997999999999</c:v>
                </c:pt>
                <c:pt idx="1599">
                  <c:v>-1.68576002</c:v>
                </c:pt>
                <c:pt idx="1600">
                  <c:v>-0.30528</c:v>
                </c:pt>
                <c:pt idx="1601">
                  <c:v>1.7404799500000001</c:v>
                </c:pt>
                <c:pt idx="1602">
                  <c:v>0.18432000000000001</c:v>
                </c:pt>
                <c:pt idx="1603">
                  <c:v>-1.1203200799999999</c:v>
                </c:pt>
                <c:pt idx="1604">
                  <c:v>-1.2988801000000001</c:v>
                </c:pt>
                <c:pt idx="1605">
                  <c:v>-1.2988801000000001</c:v>
                </c:pt>
                <c:pt idx="1606">
                  <c:v>-1.85184002</c:v>
                </c:pt>
                <c:pt idx="1607">
                  <c:v>-0.69455999000000002</c:v>
                </c:pt>
                <c:pt idx="1608">
                  <c:v>-0.69455999000000002</c:v>
                </c:pt>
                <c:pt idx="1609">
                  <c:v>0.68831998000000005</c:v>
                </c:pt>
                <c:pt idx="1610">
                  <c:v>1.37327993</c:v>
                </c:pt>
                <c:pt idx="1611">
                  <c:v>-0.13583999999999999</c:v>
                </c:pt>
                <c:pt idx="1612">
                  <c:v>-1.0147199600000001</c:v>
                </c:pt>
                <c:pt idx="1613">
                  <c:v>-0.56448001000000003</c:v>
                </c:pt>
                <c:pt idx="1614">
                  <c:v>-8.9760000000000006E-2</c:v>
                </c:pt>
                <c:pt idx="1615">
                  <c:v>-8.9760000000000006E-2</c:v>
                </c:pt>
                <c:pt idx="1616">
                  <c:v>-0.48143997999999999</c:v>
                </c:pt>
                <c:pt idx="1617">
                  <c:v>-1.7145600299999999</c:v>
                </c:pt>
                <c:pt idx="1618">
                  <c:v>-1.7145600299999999</c:v>
                </c:pt>
                <c:pt idx="1619">
                  <c:v>-0.76895999999999998</c:v>
                </c:pt>
                <c:pt idx="1620">
                  <c:v>-0.67919998999999998</c:v>
                </c:pt>
                <c:pt idx="1621">
                  <c:v>-0.67919998999999998</c:v>
                </c:pt>
                <c:pt idx="1622">
                  <c:v>-0.20016</c:v>
                </c:pt>
                <c:pt idx="1623">
                  <c:v>-1.0223998999999999</c:v>
                </c:pt>
                <c:pt idx="1624">
                  <c:v>-0.86496001</c:v>
                </c:pt>
                <c:pt idx="1625">
                  <c:v>-0.86496001</c:v>
                </c:pt>
                <c:pt idx="1626">
                  <c:v>-0.12239999</c:v>
                </c:pt>
                <c:pt idx="1627">
                  <c:v>-0.80256002999999998</c:v>
                </c:pt>
                <c:pt idx="1628">
                  <c:v>-1.7879999900000001</c:v>
                </c:pt>
                <c:pt idx="1629">
                  <c:v>-1.47168005</c:v>
                </c:pt>
                <c:pt idx="1630">
                  <c:v>-1.61135995</c:v>
                </c:pt>
                <c:pt idx="1631">
                  <c:v>-1.61135995</c:v>
                </c:pt>
                <c:pt idx="1632">
                  <c:v>-1.00128007</c:v>
                </c:pt>
                <c:pt idx="1633">
                  <c:v>-0.22608</c:v>
                </c:pt>
                <c:pt idx="1634">
                  <c:v>-0.22608</c:v>
                </c:pt>
                <c:pt idx="1635">
                  <c:v>-0.97871995000000001</c:v>
                </c:pt>
                <c:pt idx="1636">
                  <c:v>-1.4615999500000001</c:v>
                </c:pt>
                <c:pt idx="1637">
                  <c:v>-2.112E-2</c:v>
                </c:pt>
                <c:pt idx="1638">
                  <c:v>-0.30959999999999999</c:v>
                </c:pt>
                <c:pt idx="1639">
                  <c:v>-0.58320004000000003</c:v>
                </c:pt>
                <c:pt idx="1640">
                  <c:v>-3.3119999999999997E-2</c:v>
                </c:pt>
                <c:pt idx="1641">
                  <c:v>-3.3119999999999997E-2</c:v>
                </c:pt>
                <c:pt idx="1642">
                  <c:v>-1.3919999599999999</c:v>
                </c:pt>
                <c:pt idx="1643">
                  <c:v>-1.2835201000000001</c:v>
                </c:pt>
                <c:pt idx="1644">
                  <c:v>-1.2835201000000001</c:v>
                </c:pt>
                <c:pt idx="1645">
                  <c:v>-0.48143997999999999</c:v>
                </c:pt>
                <c:pt idx="1646">
                  <c:v>-0.20880000000000001</c:v>
                </c:pt>
                <c:pt idx="1647">
                  <c:v>-0.20880000000000001</c:v>
                </c:pt>
                <c:pt idx="1648">
                  <c:v>-0.54480004000000004</c:v>
                </c:pt>
                <c:pt idx="1649">
                  <c:v>-0.48959997</c:v>
                </c:pt>
                <c:pt idx="1650">
                  <c:v>0.27407998</c:v>
                </c:pt>
                <c:pt idx="1651">
                  <c:v>0.27407998</c:v>
                </c:pt>
                <c:pt idx="1652">
                  <c:v>-5.8560000000000001E-2</c:v>
                </c:pt>
                <c:pt idx="1653">
                  <c:v>-1.2E-2</c:v>
                </c:pt>
                <c:pt idx="1654">
                  <c:v>-1.2E-2</c:v>
                </c:pt>
                <c:pt idx="1655">
                  <c:v>-0.38592001999999997</c:v>
                </c:pt>
                <c:pt idx="1656">
                  <c:v>-0.47904003000000001</c:v>
                </c:pt>
                <c:pt idx="1657">
                  <c:v>-0.47904003000000001</c:v>
                </c:pt>
                <c:pt idx="1658">
                  <c:v>-0.51839995000000005</c:v>
                </c:pt>
                <c:pt idx="1659">
                  <c:v>-2.7359999999999999E-2</c:v>
                </c:pt>
                <c:pt idx="1660">
                  <c:v>0.31920000999999998</c:v>
                </c:pt>
                <c:pt idx="1661">
                  <c:v>0.31920000999999998</c:v>
                </c:pt>
                <c:pt idx="1662">
                  <c:v>-0.59279996000000001</c:v>
                </c:pt>
                <c:pt idx="1663">
                  <c:v>-1.21056008</c:v>
                </c:pt>
                <c:pt idx="1664">
                  <c:v>-1.5758399999999999</c:v>
                </c:pt>
                <c:pt idx="1665">
                  <c:v>0.26975998000000001</c:v>
                </c:pt>
                <c:pt idx="1666">
                  <c:v>-0.11183999999999999</c:v>
                </c:pt>
                <c:pt idx="1667">
                  <c:v>-0.11183999999999999</c:v>
                </c:pt>
                <c:pt idx="1668">
                  <c:v>-0.52800000000000002</c:v>
                </c:pt>
                <c:pt idx="1669">
                  <c:v>-0.55151998999999996</c:v>
                </c:pt>
                <c:pt idx="1670">
                  <c:v>-0.76560002999999999</c:v>
                </c:pt>
                <c:pt idx="1671">
                  <c:v>-0.76560002999999999</c:v>
                </c:pt>
                <c:pt idx="1672">
                  <c:v>-1.5883200200000001</c:v>
                </c:pt>
                <c:pt idx="1673">
                  <c:v>0.72575997999999997</c:v>
                </c:pt>
                <c:pt idx="1674">
                  <c:v>0.72575997999999997</c:v>
                </c:pt>
                <c:pt idx="1675">
                  <c:v>-0.76895999999999998</c:v>
                </c:pt>
                <c:pt idx="1676">
                  <c:v>-0.52079998999999999</c:v>
                </c:pt>
                <c:pt idx="1677">
                  <c:v>-0.52079998999999999</c:v>
                </c:pt>
                <c:pt idx="1678">
                  <c:v>-5.28E-2</c:v>
                </c:pt>
                <c:pt idx="1679">
                  <c:v>-0.56687999</c:v>
                </c:pt>
                <c:pt idx="1680">
                  <c:v>0.43056001999999999</c:v>
                </c:pt>
                <c:pt idx="1681">
                  <c:v>0.43056001999999999</c:v>
                </c:pt>
                <c:pt idx="1682">
                  <c:v>-0.71087997999999997</c:v>
                </c:pt>
                <c:pt idx="1683">
                  <c:v>-0.71087997999999997</c:v>
                </c:pt>
                <c:pt idx="1684">
                  <c:v>0.28416002000000001</c:v>
                </c:pt>
                <c:pt idx="1685">
                  <c:v>0.37055999000000001</c:v>
                </c:pt>
                <c:pt idx="1686">
                  <c:v>-8.0640000000000003E-2</c:v>
                </c:pt>
                <c:pt idx="1687">
                  <c:v>-8.0640000000000003E-2</c:v>
                </c:pt>
                <c:pt idx="1688">
                  <c:v>0.11952</c:v>
                </c:pt>
                <c:pt idx="1689">
                  <c:v>-0.43199998000000001</c:v>
                </c:pt>
                <c:pt idx="1690">
                  <c:v>-0.78288000999999996</c:v>
                </c:pt>
                <c:pt idx="1691">
                  <c:v>-1.0382399600000001</c:v>
                </c:pt>
                <c:pt idx="1692">
                  <c:v>-0.80879997999999997</c:v>
                </c:pt>
                <c:pt idx="1693">
                  <c:v>-0.80879997999999997</c:v>
                </c:pt>
                <c:pt idx="1694">
                  <c:v>4.6559999999999997E-2</c:v>
                </c:pt>
                <c:pt idx="1695">
                  <c:v>4.224E-2</c:v>
                </c:pt>
                <c:pt idx="1696">
                  <c:v>-0.70512003000000001</c:v>
                </c:pt>
                <c:pt idx="1697">
                  <c:v>-0.70512003000000001</c:v>
                </c:pt>
                <c:pt idx="1698">
                  <c:v>-0.19583999999999999</c:v>
                </c:pt>
                <c:pt idx="1699">
                  <c:v>-0.85344005000000001</c:v>
                </c:pt>
                <c:pt idx="1700">
                  <c:v>-0.85344005000000001</c:v>
                </c:pt>
                <c:pt idx="1701">
                  <c:v>-0.69024003</c:v>
                </c:pt>
                <c:pt idx="1702">
                  <c:v>-0.76944000000000001</c:v>
                </c:pt>
                <c:pt idx="1703">
                  <c:v>-0.76944000000000001</c:v>
                </c:pt>
                <c:pt idx="1704">
                  <c:v>-0.70799999999999996</c:v>
                </c:pt>
                <c:pt idx="1705">
                  <c:v>2.4479999999999998E-2</c:v>
                </c:pt>
                <c:pt idx="1706">
                  <c:v>-4.6080000000000003E-2</c:v>
                </c:pt>
                <c:pt idx="1707">
                  <c:v>-4.6080000000000003E-2</c:v>
                </c:pt>
                <c:pt idx="1708">
                  <c:v>-0.18048</c:v>
                </c:pt>
                <c:pt idx="1709">
                  <c:v>-0.18048</c:v>
                </c:pt>
                <c:pt idx="1710">
                  <c:v>0.56496000000000002</c:v>
                </c:pt>
                <c:pt idx="1711">
                  <c:v>1.728E-2</c:v>
                </c:pt>
                <c:pt idx="1712">
                  <c:v>-0.36575999999999997</c:v>
                </c:pt>
                <c:pt idx="1713">
                  <c:v>-0.36575999999999997</c:v>
                </c:pt>
                <c:pt idx="1714">
                  <c:v>0.65568000000000004</c:v>
                </c:pt>
                <c:pt idx="1715">
                  <c:v>0.79871999999999999</c:v>
                </c:pt>
                <c:pt idx="1716">
                  <c:v>1.05119991</c:v>
                </c:pt>
                <c:pt idx="1717">
                  <c:v>0.50351995000000005</c:v>
                </c:pt>
                <c:pt idx="1718">
                  <c:v>-0.32495998999999998</c:v>
                </c:pt>
                <c:pt idx="1719">
                  <c:v>-0.32495998999999998</c:v>
                </c:pt>
                <c:pt idx="1720">
                  <c:v>-6.5280000000000005E-2</c:v>
                </c:pt>
                <c:pt idx="1721">
                  <c:v>-0.10128</c:v>
                </c:pt>
                <c:pt idx="1722">
                  <c:v>-0.64271997999999997</c:v>
                </c:pt>
                <c:pt idx="1723">
                  <c:v>-0.64271997999999997</c:v>
                </c:pt>
                <c:pt idx="1724">
                  <c:v>-0.93023997999999997</c:v>
                </c:pt>
                <c:pt idx="1725">
                  <c:v>1.2196800699999999</c:v>
                </c:pt>
                <c:pt idx="1726">
                  <c:v>1.2196800699999999</c:v>
                </c:pt>
                <c:pt idx="1727">
                  <c:v>1.3329600100000001</c:v>
                </c:pt>
                <c:pt idx="1728">
                  <c:v>1.11264002</c:v>
                </c:pt>
                <c:pt idx="1729">
                  <c:v>1.11264002</c:v>
                </c:pt>
                <c:pt idx="1730">
                  <c:v>1.64832008</c:v>
                </c:pt>
                <c:pt idx="1731">
                  <c:v>-0.21168001</c:v>
                </c:pt>
                <c:pt idx="1732">
                  <c:v>-1.4851200600000001</c:v>
                </c:pt>
                <c:pt idx="1733">
                  <c:v>-1.4851200600000001</c:v>
                </c:pt>
                <c:pt idx="1734">
                  <c:v>-1.3036799400000001</c:v>
                </c:pt>
                <c:pt idx="1735">
                  <c:v>-1.3036799400000001</c:v>
                </c:pt>
                <c:pt idx="1736">
                  <c:v>-1.1068800700000001</c:v>
                </c:pt>
                <c:pt idx="1737">
                  <c:v>-0.72575997999999997</c:v>
                </c:pt>
                <c:pt idx="1738">
                  <c:v>-0.26880001999999997</c:v>
                </c:pt>
                <c:pt idx="1739">
                  <c:v>-0.26880001999999997</c:v>
                </c:pt>
                <c:pt idx="1740">
                  <c:v>-0.81983994999999998</c:v>
                </c:pt>
                <c:pt idx="1741">
                  <c:v>-9.9839999999999998E-2</c:v>
                </c:pt>
                <c:pt idx="1742">
                  <c:v>1.2086401</c:v>
                </c:pt>
                <c:pt idx="1743">
                  <c:v>0.35471999999999998</c:v>
                </c:pt>
                <c:pt idx="1744">
                  <c:v>0.96048003000000004</c:v>
                </c:pt>
                <c:pt idx="1745">
                  <c:v>0.96048003000000004</c:v>
                </c:pt>
                <c:pt idx="1746">
                  <c:v>1.0022400600000001</c:v>
                </c:pt>
                <c:pt idx="1747">
                  <c:v>8.0640000000000003E-2</c:v>
                </c:pt>
                <c:pt idx="1748">
                  <c:v>0.27743997999999997</c:v>
                </c:pt>
                <c:pt idx="1749">
                  <c:v>0.27743997999999997</c:v>
                </c:pt>
                <c:pt idx="1750">
                  <c:v>-0.40223998</c:v>
                </c:pt>
                <c:pt idx="1751">
                  <c:v>-1.0243200100000001</c:v>
                </c:pt>
                <c:pt idx="1752">
                  <c:v>-0.10224</c:v>
                </c:pt>
                <c:pt idx="1753">
                  <c:v>0.47471996999999999</c:v>
                </c:pt>
                <c:pt idx="1754">
                  <c:v>-0.23376</c:v>
                </c:pt>
                <c:pt idx="1755">
                  <c:v>-0.57504003999999997</c:v>
                </c:pt>
                <c:pt idx="1756">
                  <c:v>-0.57504003999999997</c:v>
                </c:pt>
                <c:pt idx="1757">
                  <c:v>0.10272000000000001</c:v>
                </c:pt>
                <c:pt idx="1758">
                  <c:v>-0.61104000000000003</c:v>
                </c:pt>
                <c:pt idx="1759">
                  <c:v>-0.61104000000000003</c:v>
                </c:pt>
                <c:pt idx="1760">
                  <c:v>-0.44928002</c:v>
                </c:pt>
                <c:pt idx="1761">
                  <c:v>-0.40415999000000002</c:v>
                </c:pt>
                <c:pt idx="1762">
                  <c:v>-0.40415999000000002</c:v>
                </c:pt>
                <c:pt idx="1763">
                  <c:v>-0.62831998</c:v>
                </c:pt>
                <c:pt idx="1764">
                  <c:v>0.43967998000000003</c:v>
                </c:pt>
                <c:pt idx="1765">
                  <c:v>-0.37055999000000001</c:v>
                </c:pt>
                <c:pt idx="1766">
                  <c:v>-0.37055999000000001</c:v>
                </c:pt>
                <c:pt idx="1767">
                  <c:v>-0.91968000000000005</c:v>
                </c:pt>
                <c:pt idx="1768">
                  <c:v>0.29615997999999999</c:v>
                </c:pt>
                <c:pt idx="1769">
                  <c:v>0.29615997999999999</c:v>
                </c:pt>
                <c:pt idx="1770">
                  <c:v>1.4553600499999999</c:v>
                </c:pt>
                <c:pt idx="1771">
                  <c:v>2.1359999200000002</c:v>
                </c:pt>
                <c:pt idx="1772">
                  <c:v>2.1359999200000002</c:v>
                </c:pt>
                <c:pt idx="1773">
                  <c:v>0.59903996999999998</c:v>
                </c:pt>
                <c:pt idx="1774">
                  <c:v>6.9599999999999995E-2</c:v>
                </c:pt>
                <c:pt idx="1775">
                  <c:v>6.9599999999999995E-2</c:v>
                </c:pt>
                <c:pt idx="1776">
                  <c:v>0.37343999999999999</c:v>
                </c:pt>
                <c:pt idx="1777">
                  <c:v>0.73488003000000002</c:v>
                </c:pt>
                <c:pt idx="1778">
                  <c:v>0.37055999000000001</c:v>
                </c:pt>
                <c:pt idx="1779">
                  <c:v>-0.21791999000000001</c:v>
                </c:pt>
                <c:pt idx="1780">
                  <c:v>-9.1200000000000003E-2</c:v>
                </c:pt>
                <c:pt idx="1781">
                  <c:v>-0.28176001000000001</c:v>
                </c:pt>
                <c:pt idx="1782">
                  <c:v>-0.28176001000000001</c:v>
                </c:pt>
                <c:pt idx="1783">
                  <c:v>-0.49008000000000002</c:v>
                </c:pt>
                <c:pt idx="1784">
                  <c:v>1.0732799799999999</c:v>
                </c:pt>
                <c:pt idx="1785">
                  <c:v>1.0732799799999999</c:v>
                </c:pt>
                <c:pt idx="1786">
                  <c:v>0.31728002</c:v>
                </c:pt>
                <c:pt idx="1787">
                  <c:v>-0.50832003000000003</c:v>
                </c:pt>
                <c:pt idx="1788">
                  <c:v>-0.50832003000000003</c:v>
                </c:pt>
                <c:pt idx="1789">
                  <c:v>-1.8336000400000001</c:v>
                </c:pt>
                <c:pt idx="1790">
                  <c:v>-2.2281599000000001</c:v>
                </c:pt>
                <c:pt idx="1791">
                  <c:v>-6.4320000000000002E-2</c:v>
                </c:pt>
                <c:pt idx="1792">
                  <c:v>-6.4320000000000002E-2</c:v>
                </c:pt>
                <c:pt idx="1793">
                  <c:v>0.77376001999999999</c:v>
                </c:pt>
                <c:pt idx="1794">
                  <c:v>0.65039997999999999</c:v>
                </c:pt>
                <c:pt idx="1795">
                  <c:v>0.65039997999999999</c:v>
                </c:pt>
                <c:pt idx="1796">
                  <c:v>0.32688001</c:v>
                </c:pt>
                <c:pt idx="1797">
                  <c:v>-0.56496000000000002</c:v>
                </c:pt>
                <c:pt idx="1798">
                  <c:v>-0.56496000000000002</c:v>
                </c:pt>
                <c:pt idx="1799">
                  <c:v>-0.66768002999999998</c:v>
                </c:pt>
                <c:pt idx="1800">
                  <c:v>-0.24912000000000001</c:v>
                </c:pt>
                <c:pt idx="1801">
                  <c:v>-0.1032</c:v>
                </c:pt>
                <c:pt idx="1802">
                  <c:v>-0.1032</c:v>
                </c:pt>
                <c:pt idx="1803">
                  <c:v>0.48720002000000001</c:v>
                </c:pt>
                <c:pt idx="1804">
                  <c:v>1.0080000200000001</c:v>
                </c:pt>
                <c:pt idx="1805">
                  <c:v>1.0080000200000001</c:v>
                </c:pt>
                <c:pt idx="1806">
                  <c:v>1.2302399900000001</c:v>
                </c:pt>
                <c:pt idx="1807">
                  <c:v>0.38351997999999998</c:v>
                </c:pt>
                <c:pt idx="1808">
                  <c:v>0.38351997999999998</c:v>
                </c:pt>
                <c:pt idx="1809">
                  <c:v>-4.5600000000000002E-2</c:v>
                </c:pt>
                <c:pt idx="1810">
                  <c:v>0.43151999000000002</c:v>
                </c:pt>
                <c:pt idx="1811">
                  <c:v>0.27888000000000002</c:v>
                </c:pt>
                <c:pt idx="1812">
                  <c:v>0.27888000000000002</c:v>
                </c:pt>
                <c:pt idx="1813">
                  <c:v>-0.22511998999999999</c:v>
                </c:pt>
                <c:pt idx="1814">
                  <c:v>0.21743999</c:v>
                </c:pt>
                <c:pt idx="1815">
                  <c:v>-0.60192000999999995</c:v>
                </c:pt>
                <c:pt idx="1816">
                  <c:v>-0.93791997000000005</c:v>
                </c:pt>
                <c:pt idx="1817">
                  <c:v>0.28704000000000002</c:v>
                </c:pt>
                <c:pt idx="1818">
                  <c:v>0.28704000000000002</c:v>
                </c:pt>
                <c:pt idx="1819">
                  <c:v>0.15551999</c:v>
                </c:pt>
                <c:pt idx="1820">
                  <c:v>-1.3214399800000001</c:v>
                </c:pt>
                <c:pt idx="1821">
                  <c:v>-1.37567997</c:v>
                </c:pt>
                <c:pt idx="1822">
                  <c:v>-1.37567997</c:v>
                </c:pt>
                <c:pt idx="1823">
                  <c:v>-1.4587200899999999</c:v>
                </c:pt>
                <c:pt idx="1824">
                  <c:v>-1.4587200899999999</c:v>
                </c:pt>
                <c:pt idx="1825">
                  <c:v>-0.88655996000000004</c:v>
                </c:pt>
                <c:pt idx="1826">
                  <c:v>-2.7359999999999999E-2</c:v>
                </c:pt>
                <c:pt idx="1827">
                  <c:v>-0.58415996999999997</c:v>
                </c:pt>
                <c:pt idx="1828">
                  <c:v>-0.58415996999999997</c:v>
                </c:pt>
                <c:pt idx="1829">
                  <c:v>-0.18768001000000001</c:v>
                </c:pt>
                <c:pt idx="1830">
                  <c:v>0.49008000000000002</c:v>
                </c:pt>
                <c:pt idx="1831">
                  <c:v>0.55008000000000001</c:v>
                </c:pt>
                <c:pt idx="1832">
                  <c:v>0.88416004000000004</c:v>
                </c:pt>
                <c:pt idx="1833">
                  <c:v>5.1360000000000003E-2</c:v>
                </c:pt>
                <c:pt idx="1834">
                  <c:v>5.1360000000000003E-2</c:v>
                </c:pt>
                <c:pt idx="1835">
                  <c:v>-0.57456004999999999</c:v>
                </c:pt>
                <c:pt idx="1836">
                  <c:v>-0.82655995999999998</c:v>
                </c:pt>
                <c:pt idx="1837">
                  <c:v>-0.94368004999999999</c:v>
                </c:pt>
                <c:pt idx="1838">
                  <c:v>-0.94368004999999999</c:v>
                </c:pt>
                <c:pt idx="1839">
                  <c:v>-0.56544000000000005</c:v>
                </c:pt>
                <c:pt idx="1840">
                  <c:v>-0.29231997999999998</c:v>
                </c:pt>
                <c:pt idx="1841">
                  <c:v>-0.29231997999999998</c:v>
                </c:pt>
                <c:pt idx="1842">
                  <c:v>-0.10512000000000001</c:v>
                </c:pt>
                <c:pt idx="1843">
                  <c:v>-0.70367997999999998</c:v>
                </c:pt>
                <c:pt idx="1844">
                  <c:v>-0.70367997999999998</c:v>
                </c:pt>
                <c:pt idx="1845">
                  <c:v>0.15024000000000001</c:v>
                </c:pt>
                <c:pt idx="1846">
                  <c:v>0.99647998999999998</c:v>
                </c:pt>
                <c:pt idx="1847">
                  <c:v>-0.14112</c:v>
                </c:pt>
                <c:pt idx="1848">
                  <c:v>-0.14112</c:v>
                </c:pt>
                <c:pt idx="1849">
                  <c:v>0.73584002000000004</c:v>
                </c:pt>
                <c:pt idx="1850">
                  <c:v>-1.0046401</c:v>
                </c:pt>
                <c:pt idx="1851">
                  <c:v>-1.0046401</c:v>
                </c:pt>
                <c:pt idx="1852">
                  <c:v>-0.55487995999999995</c:v>
                </c:pt>
                <c:pt idx="1853">
                  <c:v>0.39647999</c:v>
                </c:pt>
                <c:pt idx="1854">
                  <c:v>0.39647999</c:v>
                </c:pt>
                <c:pt idx="1855">
                  <c:v>-0.11423999999999999</c:v>
                </c:pt>
                <c:pt idx="1856">
                  <c:v>-0.11423999999999999</c:v>
                </c:pt>
                <c:pt idx="1857">
                  <c:v>0.16991999999999999</c:v>
                </c:pt>
                <c:pt idx="1858">
                  <c:v>0.13919999999999999</c:v>
                </c:pt>
                <c:pt idx="1859">
                  <c:v>0.13919999999999999</c:v>
                </c:pt>
                <c:pt idx="1860">
                  <c:v>-0.55632000999999998</c:v>
                </c:pt>
                <c:pt idx="1861">
                  <c:v>-2.8320000000000001E-2</c:v>
                </c:pt>
                <c:pt idx="1862">
                  <c:v>-6.2879989999999997E-2</c:v>
                </c:pt>
                <c:pt idx="1863">
                  <c:v>-6.2879989999999997E-2</c:v>
                </c:pt>
                <c:pt idx="1864">
                  <c:v>1.968E-2</c:v>
                </c:pt>
                <c:pt idx="1865">
                  <c:v>1.1039999999999999E-2</c:v>
                </c:pt>
                <c:pt idx="1866">
                  <c:v>1.1039999999999999E-2</c:v>
                </c:pt>
                <c:pt idx="1867">
                  <c:v>-0.20016</c:v>
                </c:pt>
                <c:pt idx="1868">
                  <c:v>-0.66096001999999998</c:v>
                </c:pt>
                <c:pt idx="1869">
                  <c:v>-0.66096001999999998</c:v>
                </c:pt>
                <c:pt idx="1870">
                  <c:v>2.64E-2</c:v>
                </c:pt>
                <c:pt idx="1871">
                  <c:v>0.40799998999999998</c:v>
                </c:pt>
                <c:pt idx="1872">
                  <c:v>-0.40991998000000002</c:v>
                </c:pt>
                <c:pt idx="1873">
                  <c:v>-0.40991998000000002</c:v>
                </c:pt>
                <c:pt idx="1874">
                  <c:v>0.93360001000000004</c:v>
                </c:pt>
                <c:pt idx="1875">
                  <c:v>0.93360001000000004</c:v>
                </c:pt>
                <c:pt idx="1876">
                  <c:v>0.46175998000000001</c:v>
                </c:pt>
                <c:pt idx="1877">
                  <c:v>-0.64656000999999996</c:v>
                </c:pt>
                <c:pt idx="1878">
                  <c:v>0.98592000999999996</c:v>
                </c:pt>
                <c:pt idx="1879">
                  <c:v>0.98592000999999996</c:v>
                </c:pt>
                <c:pt idx="1880">
                  <c:v>0.67439996999999996</c:v>
                </c:pt>
                <c:pt idx="1881">
                  <c:v>-0.33119999999999999</c:v>
                </c:pt>
                <c:pt idx="1882">
                  <c:v>-6.4799990000000002E-2</c:v>
                </c:pt>
                <c:pt idx="1883">
                  <c:v>-4.7039999999999998E-2</c:v>
                </c:pt>
                <c:pt idx="1884">
                  <c:v>-1.23072004</c:v>
                </c:pt>
                <c:pt idx="1885">
                  <c:v>-1.23072004</c:v>
                </c:pt>
                <c:pt idx="1886">
                  <c:v>0.50735998000000004</c:v>
                </c:pt>
                <c:pt idx="1887">
                  <c:v>1.02672005</c:v>
                </c:pt>
                <c:pt idx="1888">
                  <c:v>7.8240000000000004E-2</c:v>
                </c:pt>
                <c:pt idx="1889">
                  <c:v>7.8240000000000004E-2</c:v>
                </c:pt>
                <c:pt idx="1890">
                  <c:v>-0.59040004000000001</c:v>
                </c:pt>
                <c:pt idx="1891">
                  <c:v>-0.61104000000000003</c:v>
                </c:pt>
                <c:pt idx="1892">
                  <c:v>-0.61104000000000003</c:v>
                </c:pt>
                <c:pt idx="1893">
                  <c:v>-1.0631999999999999</c:v>
                </c:pt>
                <c:pt idx="1894">
                  <c:v>-0.97488003999999995</c:v>
                </c:pt>
                <c:pt idx="1895">
                  <c:v>-0.97488003999999995</c:v>
                </c:pt>
                <c:pt idx="1896">
                  <c:v>-0.57216001000000005</c:v>
                </c:pt>
                <c:pt idx="1897">
                  <c:v>-0.39600000000000002</c:v>
                </c:pt>
                <c:pt idx="1898">
                  <c:v>0.32111999000000002</c:v>
                </c:pt>
                <c:pt idx="1899">
                  <c:v>0.32111999000000002</c:v>
                </c:pt>
                <c:pt idx="1900">
                  <c:v>-0.25535997999999999</c:v>
                </c:pt>
                <c:pt idx="1901">
                  <c:v>-0.25535997999999999</c:v>
                </c:pt>
                <c:pt idx="1902">
                  <c:v>0.25968000000000002</c:v>
                </c:pt>
                <c:pt idx="1903">
                  <c:v>-9.0240000000000001E-2</c:v>
                </c:pt>
                <c:pt idx="1904">
                  <c:v>-0.18719999000000001</c:v>
                </c:pt>
                <c:pt idx="1905">
                  <c:v>-0.18719999000000001</c:v>
                </c:pt>
                <c:pt idx="1906">
                  <c:v>0.89327997000000003</c:v>
                </c:pt>
                <c:pt idx="1907">
                  <c:v>0.80399995999999996</c:v>
                </c:pt>
                <c:pt idx="1908">
                  <c:v>0.80399995999999996</c:v>
                </c:pt>
                <c:pt idx="1909">
                  <c:v>0.16175999999999999</c:v>
                </c:pt>
                <c:pt idx="1910">
                  <c:v>-6.4799990000000002E-2</c:v>
                </c:pt>
                <c:pt idx="1911">
                  <c:v>-6.4799990000000002E-2</c:v>
                </c:pt>
                <c:pt idx="1912">
                  <c:v>0.14975999000000001</c:v>
                </c:pt>
                <c:pt idx="1913">
                  <c:v>-1.6799999999999999E-2</c:v>
                </c:pt>
                <c:pt idx="1914">
                  <c:v>-1.6799999999999999E-2</c:v>
                </c:pt>
                <c:pt idx="1915">
                  <c:v>-0.54528003999999997</c:v>
                </c:pt>
                <c:pt idx="1916">
                  <c:v>0.34463999000000001</c:v>
                </c:pt>
                <c:pt idx="1917">
                  <c:v>0.77952003000000003</c:v>
                </c:pt>
                <c:pt idx="1918">
                  <c:v>-0.55871999000000006</c:v>
                </c:pt>
                <c:pt idx="1919">
                  <c:v>-0.31680000000000003</c:v>
                </c:pt>
                <c:pt idx="1920">
                  <c:v>0.28511998</c:v>
                </c:pt>
                <c:pt idx="1921">
                  <c:v>0.28511998</c:v>
                </c:pt>
                <c:pt idx="1922">
                  <c:v>-0.62879996999999999</c:v>
                </c:pt>
                <c:pt idx="1923">
                  <c:v>-0.95664000999999999</c:v>
                </c:pt>
                <c:pt idx="1924">
                  <c:v>-0.85535996999999997</c:v>
                </c:pt>
                <c:pt idx="1925">
                  <c:v>-0.85535996999999997</c:v>
                </c:pt>
                <c:pt idx="1926">
                  <c:v>0.16320001000000001</c:v>
                </c:pt>
                <c:pt idx="1927">
                  <c:v>-0.27936</c:v>
                </c:pt>
                <c:pt idx="1928">
                  <c:v>-0.74687999000000005</c:v>
                </c:pt>
                <c:pt idx="1929">
                  <c:v>-0.24143999999999999</c:v>
                </c:pt>
                <c:pt idx="1930">
                  <c:v>-1.33583999</c:v>
                </c:pt>
                <c:pt idx="1931">
                  <c:v>-1.33583999</c:v>
                </c:pt>
                <c:pt idx="1932">
                  <c:v>-1.0723199800000001</c:v>
                </c:pt>
                <c:pt idx="1933">
                  <c:v>0.23568001</c:v>
                </c:pt>
                <c:pt idx="1934">
                  <c:v>0.39119998</c:v>
                </c:pt>
                <c:pt idx="1935">
                  <c:v>0.39119998</c:v>
                </c:pt>
                <c:pt idx="1936">
                  <c:v>-1.41647995</c:v>
                </c:pt>
                <c:pt idx="1937">
                  <c:v>-1.41647995</c:v>
                </c:pt>
                <c:pt idx="1938">
                  <c:v>0.17183999999999999</c:v>
                </c:pt>
                <c:pt idx="1939">
                  <c:v>2.6155200000000001</c:v>
                </c:pt>
                <c:pt idx="1940">
                  <c:v>1.6540799100000001</c:v>
                </c:pt>
                <c:pt idx="1941">
                  <c:v>1.6540799100000001</c:v>
                </c:pt>
                <c:pt idx="1942">
                  <c:v>1.0008000100000001</c:v>
                </c:pt>
                <c:pt idx="1943">
                  <c:v>-0.22127999000000001</c:v>
                </c:pt>
                <c:pt idx="1944">
                  <c:v>-0.88416004000000004</c:v>
                </c:pt>
                <c:pt idx="1945">
                  <c:v>-1.0238399499999999</c:v>
                </c:pt>
                <c:pt idx="1946">
                  <c:v>-0.70896000000000003</c:v>
                </c:pt>
                <c:pt idx="1947">
                  <c:v>-0.70896000000000003</c:v>
                </c:pt>
                <c:pt idx="1948">
                  <c:v>-0.77664</c:v>
                </c:pt>
                <c:pt idx="1949">
                  <c:v>-0.99984002000000005</c:v>
                </c:pt>
                <c:pt idx="1950">
                  <c:v>0.39888000000000001</c:v>
                </c:pt>
                <c:pt idx="1951">
                  <c:v>0.39888000000000001</c:v>
                </c:pt>
                <c:pt idx="1952">
                  <c:v>-0.83327996999999998</c:v>
                </c:pt>
                <c:pt idx="1953">
                  <c:v>-0.83327996999999998</c:v>
                </c:pt>
                <c:pt idx="1954">
                  <c:v>0.10704</c:v>
                </c:pt>
                <c:pt idx="1955">
                  <c:v>0.29904002000000002</c:v>
                </c:pt>
                <c:pt idx="1956">
                  <c:v>5.7599999999999998E-2</c:v>
                </c:pt>
                <c:pt idx="1957">
                  <c:v>5.7599999999999998E-2</c:v>
                </c:pt>
                <c:pt idx="1958">
                  <c:v>5.8560000000000001E-2</c:v>
                </c:pt>
                <c:pt idx="1959">
                  <c:v>-0.67391997999999997</c:v>
                </c:pt>
                <c:pt idx="1960">
                  <c:v>0.88224000000000002</c:v>
                </c:pt>
                <c:pt idx="1961">
                  <c:v>1.4059200300000001</c:v>
                </c:pt>
                <c:pt idx="1962">
                  <c:v>1.25519991</c:v>
                </c:pt>
                <c:pt idx="1963">
                  <c:v>1.25519991</c:v>
                </c:pt>
                <c:pt idx="1964">
                  <c:v>1.3881599899999999</c:v>
                </c:pt>
                <c:pt idx="1965">
                  <c:v>1.2086401</c:v>
                </c:pt>
                <c:pt idx="1966">
                  <c:v>5.8560000000000001E-2</c:v>
                </c:pt>
                <c:pt idx="1967">
                  <c:v>5.8560000000000001E-2</c:v>
                </c:pt>
                <c:pt idx="1968">
                  <c:v>0.38351997999999998</c:v>
                </c:pt>
                <c:pt idx="1969">
                  <c:v>0.68400002000000004</c:v>
                </c:pt>
                <c:pt idx="1970">
                  <c:v>0.23327999999999999</c:v>
                </c:pt>
                <c:pt idx="1971">
                  <c:v>-0.80688000000000004</c:v>
                </c:pt>
                <c:pt idx="1972">
                  <c:v>-0.87312000999999995</c:v>
                </c:pt>
                <c:pt idx="1973">
                  <c:v>-0.87312000999999995</c:v>
                </c:pt>
                <c:pt idx="1974">
                  <c:v>-1.26095998</c:v>
                </c:pt>
                <c:pt idx="1975">
                  <c:v>-0.94464004000000001</c:v>
                </c:pt>
                <c:pt idx="1976">
                  <c:v>-2.0745599299999999</c:v>
                </c:pt>
                <c:pt idx="1977">
                  <c:v>-2.0745599299999999</c:v>
                </c:pt>
                <c:pt idx="1978">
                  <c:v>-1.8297599600000001</c:v>
                </c:pt>
                <c:pt idx="1979">
                  <c:v>-0.48624002999999999</c:v>
                </c:pt>
                <c:pt idx="1980">
                  <c:v>-0.26831999000000001</c:v>
                </c:pt>
                <c:pt idx="1981">
                  <c:v>1.67808008</c:v>
                </c:pt>
                <c:pt idx="1982">
                  <c:v>2.27952003</c:v>
                </c:pt>
                <c:pt idx="1983">
                  <c:v>2.27952003</c:v>
                </c:pt>
                <c:pt idx="1984">
                  <c:v>1.35743999</c:v>
                </c:pt>
                <c:pt idx="1985">
                  <c:v>0.24720001</c:v>
                </c:pt>
                <c:pt idx="1986">
                  <c:v>-1.3919999599999999</c:v>
                </c:pt>
                <c:pt idx="1987">
                  <c:v>-1.3919999599999999</c:v>
                </c:pt>
                <c:pt idx="1988">
                  <c:v>-2.1792001700000001</c:v>
                </c:pt>
                <c:pt idx="1989">
                  <c:v>-2.1792001700000001</c:v>
                </c:pt>
                <c:pt idx="1990">
                  <c:v>-1.7865599400000001</c:v>
                </c:pt>
                <c:pt idx="1991">
                  <c:v>-0.79727994999999996</c:v>
                </c:pt>
                <c:pt idx="1992">
                  <c:v>1.33920002</c:v>
                </c:pt>
                <c:pt idx="1993">
                  <c:v>1.33920002</c:v>
                </c:pt>
                <c:pt idx="1994">
                  <c:v>2.2051200899999999</c:v>
                </c:pt>
                <c:pt idx="1995">
                  <c:v>0.39119998</c:v>
                </c:pt>
                <c:pt idx="1996">
                  <c:v>7.6319999999999999E-2</c:v>
                </c:pt>
                <c:pt idx="1997">
                  <c:v>-0.21071999999999999</c:v>
                </c:pt>
                <c:pt idx="1998">
                  <c:v>-1.6238399699999999</c:v>
                </c:pt>
                <c:pt idx="1999">
                  <c:v>-1.6238399699999999</c:v>
                </c:pt>
                <c:pt idx="2000">
                  <c:v>-2.1038401100000002</c:v>
                </c:pt>
                <c:pt idx="2001">
                  <c:v>-1.17744005</c:v>
                </c:pt>
                <c:pt idx="2002">
                  <c:v>-0.82943999999999996</c:v>
                </c:pt>
                <c:pt idx="2003">
                  <c:v>-0.82943999999999996</c:v>
                </c:pt>
                <c:pt idx="2004">
                  <c:v>-0.49440002</c:v>
                </c:pt>
                <c:pt idx="2005">
                  <c:v>0.49056</c:v>
                </c:pt>
                <c:pt idx="2006">
                  <c:v>0.31536001000000002</c:v>
                </c:pt>
                <c:pt idx="2007">
                  <c:v>-0.24671999999999999</c:v>
                </c:pt>
                <c:pt idx="2008">
                  <c:v>-1.06032002</c:v>
                </c:pt>
                <c:pt idx="2009">
                  <c:v>-1.06032002</c:v>
                </c:pt>
                <c:pt idx="2010">
                  <c:v>-0.52127999000000003</c:v>
                </c:pt>
                <c:pt idx="2011">
                  <c:v>-0.39360001999999999</c:v>
                </c:pt>
                <c:pt idx="2012">
                  <c:v>-0.64704001</c:v>
                </c:pt>
                <c:pt idx="2013">
                  <c:v>0.39600000000000002</c:v>
                </c:pt>
                <c:pt idx="2014">
                  <c:v>1.5388799900000001</c:v>
                </c:pt>
                <c:pt idx="2015">
                  <c:v>1.5388799900000001</c:v>
                </c:pt>
                <c:pt idx="2016">
                  <c:v>3.2160000000000001E-2</c:v>
                </c:pt>
                <c:pt idx="2017">
                  <c:v>-0.23039999999999999</c:v>
                </c:pt>
                <c:pt idx="2018">
                  <c:v>0.31823998999999997</c:v>
                </c:pt>
                <c:pt idx="2019">
                  <c:v>0.31823998999999997</c:v>
                </c:pt>
                <c:pt idx="2020">
                  <c:v>-0.69840002000000001</c:v>
                </c:pt>
                <c:pt idx="2021">
                  <c:v>-0.39455997999999998</c:v>
                </c:pt>
                <c:pt idx="2022">
                  <c:v>-0.35567999</c:v>
                </c:pt>
                <c:pt idx="2023">
                  <c:v>-0.67295998000000001</c:v>
                </c:pt>
                <c:pt idx="2024">
                  <c:v>0.15215999999999999</c:v>
                </c:pt>
                <c:pt idx="2025">
                  <c:v>0.15215999999999999</c:v>
                </c:pt>
                <c:pt idx="2026">
                  <c:v>0.23232</c:v>
                </c:pt>
                <c:pt idx="2027">
                  <c:v>0.15071999999999999</c:v>
                </c:pt>
                <c:pt idx="2028">
                  <c:v>-0.13056000000000001</c:v>
                </c:pt>
                <c:pt idx="2029">
                  <c:v>-0.13056000000000001</c:v>
                </c:pt>
                <c:pt idx="2030">
                  <c:v>-0.13824001</c:v>
                </c:pt>
                <c:pt idx="2031">
                  <c:v>0.12096</c:v>
                </c:pt>
                <c:pt idx="2032">
                  <c:v>0.12096</c:v>
                </c:pt>
                <c:pt idx="2033">
                  <c:v>-0.68015999000000005</c:v>
                </c:pt>
                <c:pt idx="2034">
                  <c:v>-0.44400001</c:v>
                </c:pt>
                <c:pt idx="2035">
                  <c:v>-0.44400001</c:v>
                </c:pt>
                <c:pt idx="2036">
                  <c:v>-0.40128002000000002</c:v>
                </c:pt>
                <c:pt idx="2037">
                  <c:v>-0.56303996000000001</c:v>
                </c:pt>
                <c:pt idx="2038">
                  <c:v>-0.97344005</c:v>
                </c:pt>
                <c:pt idx="2039">
                  <c:v>-0.97344005</c:v>
                </c:pt>
                <c:pt idx="2040">
                  <c:v>1.1865600300000001</c:v>
                </c:pt>
                <c:pt idx="2041">
                  <c:v>1.1865600300000001</c:v>
                </c:pt>
                <c:pt idx="2042">
                  <c:v>-0.13392000000000001</c:v>
                </c:pt>
                <c:pt idx="2043">
                  <c:v>-0.64176005000000003</c:v>
                </c:pt>
                <c:pt idx="2044">
                  <c:v>-0.38447999999999999</c:v>
                </c:pt>
                <c:pt idx="2045">
                  <c:v>-0.38447999999999999</c:v>
                </c:pt>
                <c:pt idx="2046">
                  <c:v>-0.63792002000000003</c:v>
                </c:pt>
                <c:pt idx="2047">
                  <c:v>2.4E-2</c:v>
                </c:pt>
                <c:pt idx="2048">
                  <c:v>2.4E-2</c:v>
                </c:pt>
                <c:pt idx="2049">
                  <c:v>-1.4279999699999999</c:v>
                </c:pt>
                <c:pt idx="2050">
                  <c:v>0.56016003999999997</c:v>
                </c:pt>
                <c:pt idx="2051">
                  <c:v>0.56016003999999997</c:v>
                </c:pt>
                <c:pt idx="2052">
                  <c:v>0.70704001000000005</c:v>
                </c:pt>
                <c:pt idx="2053">
                  <c:v>-0.30048001000000002</c:v>
                </c:pt>
                <c:pt idx="2054">
                  <c:v>-0.29424</c:v>
                </c:pt>
                <c:pt idx="2055">
                  <c:v>-0.29424</c:v>
                </c:pt>
                <c:pt idx="2056">
                  <c:v>-0.11808001</c:v>
                </c:pt>
                <c:pt idx="2057">
                  <c:v>-0.26016</c:v>
                </c:pt>
                <c:pt idx="2058">
                  <c:v>-0.26975998000000001</c:v>
                </c:pt>
                <c:pt idx="2059">
                  <c:v>0.34704000000000002</c:v>
                </c:pt>
                <c:pt idx="2060">
                  <c:v>-0.26447999</c:v>
                </c:pt>
                <c:pt idx="2061">
                  <c:v>-0.26447999</c:v>
                </c:pt>
                <c:pt idx="2062">
                  <c:v>-0.47232002000000001</c:v>
                </c:pt>
                <c:pt idx="2063">
                  <c:v>-0.16416001</c:v>
                </c:pt>
                <c:pt idx="2064">
                  <c:v>-0.16416001</c:v>
                </c:pt>
                <c:pt idx="2065">
                  <c:v>9.6000000000000002E-2</c:v>
                </c:pt>
                <c:pt idx="2066">
                  <c:v>-0.57168001000000002</c:v>
                </c:pt>
                <c:pt idx="2067">
                  <c:v>-0.57168001000000002</c:v>
                </c:pt>
                <c:pt idx="2068">
                  <c:v>-0.34176001</c:v>
                </c:pt>
                <c:pt idx="2069">
                  <c:v>-0.92592001000000002</c:v>
                </c:pt>
                <c:pt idx="2070">
                  <c:v>-0.87407999999999997</c:v>
                </c:pt>
                <c:pt idx="2071">
                  <c:v>-0.87407999999999997</c:v>
                </c:pt>
                <c:pt idx="2072">
                  <c:v>0.82991999000000005</c:v>
                </c:pt>
                <c:pt idx="2073">
                  <c:v>1.33392</c:v>
                </c:pt>
                <c:pt idx="2074">
                  <c:v>2.1403200600000001</c:v>
                </c:pt>
                <c:pt idx="2075">
                  <c:v>1.7385600800000001</c:v>
                </c:pt>
                <c:pt idx="2076">
                  <c:v>-0.64704001</c:v>
                </c:pt>
                <c:pt idx="2077">
                  <c:v>-0.64704001</c:v>
                </c:pt>
                <c:pt idx="2078">
                  <c:v>-0.59424001000000004</c:v>
                </c:pt>
                <c:pt idx="2079">
                  <c:v>0.10752</c:v>
                </c:pt>
                <c:pt idx="2080">
                  <c:v>-1.6180800200000001</c:v>
                </c:pt>
                <c:pt idx="2081">
                  <c:v>-1.6180800200000001</c:v>
                </c:pt>
                <c:pt idx="2082">
                  <c:v>-1.6492800700000001</c:v>
                </c:pt>
                <c:pt idx="2083">
                  <c:v>3.3600000000000001E-3</c:v>
                </c:pt>
                <c:pt idx="2084">
                  <c:v>0.64800000000000002</c:v>
                </c:pt>
                <c:pt idx="2085">
                  <c:v>2.3999999999999998E-3</c:v>
                </c:pt>
                <c:pt idx="2086">
                  <c:v>-0.46272001000000001</c:v>
                </c:pt>
                <c:pt idx="2087">
                  <c:v>-0.46272001000000001</c:v>
                </c:pt>
                <c:pt idx="2088">
                  <c:v>-8.1119999999999998E-2</c:v>
                </c:pt>
                <c:pt idx="2089">
                  <c:v>-0.37920000999999998</c:v>
                </c:pt>
                <c:pt idx="2090">
                  <c:v>-1.53936005</c:v>
                </c:pt>
                <c:pt idx="2091">
                  <c:v>-1.53936005</c:v>
                </c:pt>
                <c:pt idx="2092">
                  <c:v>1.5148800600000001</c:v>
                </c:pt>
                <c:pt idx="2093">
                  <c:v>1.5148800600000001</c:v>
                </c:pt>
                <c:pt idx="2094">
                  <c:v>0.89856005000000005</c:v>
                </c:pt>
                <c:pt idx="2095">
                  <c:v>0.54624002999999999</c:v>
                </c:pt>
                <c:pt idx="2096">
                  <c:v>0.16944000000000001</c:v>
                </c:pt>
                <c:pt idx="2097">
                  <c:v>0.16944000000000001</c:v>
                </c:pt>
                <c:pt idx="2098">
                  <c:v>-0.44879999999999998</c:v>
                </c:pt>
                <c:pt idx="2099">
                  <c:v>-0.79776000999999996</c:v>
                </c:pt>
                <c:pt idx="2100">
                  <c:v>4.6080000000000003E-2</c:v>
                </c:pt>
                <c:pt idx="2101">
                  <c:v>-1.4889600300000001</c:v>
                </c:pt>
                <c:pt idx="2102">
                  <c:v>-2.2459199399999998</c:v>
                </c:pt>
                <c:pt idx="2103">
                  <c:v>-2.2459199399999998</c:v>
                </c:pt>
                <c:pt idx="2104">
                  <c:v>-0.30096000000000001</c:v>
                </c:pt>
                <c:pt idx="2105">
                  <c:v>-0.40991998000000002</c:v>
                </c:pt>
                <c:pt idx="2106">
                  <c:v>0.12528001</c:v>
                </c:pt>
                <c:pt idx="2107">
                  <c:v>0.12528001</c:v>
                </c:pt>
                <c:pt idx="2108">
                  <c:v>0.46656001000000002</c:v>
                </c:pt>
                <c:pt idx="2109">
                  <c:v>0.13968</c:v>
                </c:pt>
                <c:pt idx="2110">
                  <c:v>0.13968</c:v>
                </c:pt>
                <c:pt idx="2111">
                  <c:v>-0.53376000999999995</c:v>
                </c:pt>
                <c:pt idx="2112">
                  <c:v>-0.25056001999999999</c:v>
                </c:pt>
                <c:pt idx="2113">
                  <c:v>-0.25056001999999999</c:v>
                </c:pt>
                <c:pt idx="2114">
                  <c:v>0.52656000999999997</c:v>
                </c:pt>
                <c:pt idx="2115">
                  <c:v>0.10272000000000001</c:v>
                </c:pt>
                <c:pt idx="2116">
                  <c:v>-1.3521599799999999</c:v>
                </c:pt>
                <c:pt idx="2117">
                  <c:v>-1.3521599799999999</c:v>
                </c:pt>
                <c:pt idx="2118">
                  <c:v>-1.28831995</c:v>
                </c:pt>
                <c:pt idx="2119">
                  <c:v>0.19583999999999999</c:v>
                </c:pt>
                <c:pt idx="2120">
                  <c:v>0.19583999999999999</c:v>
                </c:pt>
                <c:pt idx="2121">
                  <c:v>0.19488000999999999</c:v>
                </c:pt>
                <c:pt idx="2122">
                  <c:v>-0.78911995999999995</c:v>
                </c:pt>
                <c:pt idx="2123">
                  <c:v>-0.78911995999999995</c:v>
                </c:pt>
                <c:pt idx="2124">
                  <c:v>0.13344</c:v>
                </c:pt>
                <c:pt idx="2125">
                  <c:v>0.75840001999999995</c:v>
                </c:pt>
                <c:pt idx="2126">
                  <c:v>-0.23279999000000001</c:v>
                </c:pt>
                <c:pt idx="2127">
                  <c:v>-0.75120001999999997</c:v>
                </c:pt>
                <c:pt idx="2128">
                  <c:v>-0.45551999999999998</c:v>
                </c:pt>
                <c:pt idx="2129">
                  <c:v>-0.31391998999999998</c:v>
                </c:pt>
                <c:pt idx="2130">
                  <c:v>-0.31391998999999998</c:v>
                </c:pt>
                <c:pt idx="2131">
                  <c:v>-0.24959998999999999</c:v>
                </c:pt>
                <c:pt idx="2132">
                  <c:v>0.98400003000000003</c:v>
                </c:pt>
                <c:pt idx="2133">
                  <c:v>0.98400003000000003</c:v>
                </c:pt>
                <c:pt idx="2134">
                  <c:v>-8.1600000000000006E-3</c:v>
                </c:pt>
                <c:pt idx="2135">
                  <c:v>-0.79343998000000004</c:v>
                </c:pt>
                <c:pt idx="2136">
                  <c:v>-0.65711998999999999</c:v>
                </c:pt>
                <c:pt idx="2137">
                  <c:v>-0.32159999</c:v>
                </c:pt>
                <c:pt idx="2138">
                  <c:v>-0.36432001000000003</c:v>
                </c:pt>
                <c:pt idx="2139">
                  <c:v>-0.36432001000000003</c:v>
                </c:pt>
                <c:pt idx="2140">
                  <c:v>0.27359998000000002</c:v>
                </c:pt>
                <c:pt idx="2141">
                  <c:v>0.52511996000000005</c:v>
                </c:pt>
                <c:pt idx="2142">
                  <c:v>-0.14688000000000001</c:v>
                </c:pt>
                <c:pt idx="2143">
                  <c:v>-0.14688000000000001</c:v>
                </c:pt>
                <c:pt idx="2144">
                  <c:v>15.863519670000001</c:v>
                </c:pt>
                <c:pt idx="2145">
                  <c:v>15.863519670000001</c:v>
                </c:pt>
                <c:pt idx="2146">
                  <c:v>20.024160389999999</c:v>
                </c:pt>
                <c:pt idx="2147">
                  <c:v>19.968000409999998</c:v>
                </c:pt>
                <c:pt idx="2148">
                  <c:v>20.006879810000001</c:v>
                </c:pt>
                <c:pt idx="2149">
                  <c:v>20.006879810000001</c:v>
                </c:pt>
                <c:pt idx="2150">
                  <c:v>19.968000409999998</c:v>
                </c:pt>
                <c:pt idx="2151">
                  <c:v>20.026081090000002</c:v>
                </c:pt>
                <c:pt idx="2152">
                  <c:v>19.965118409999999</c:v>
                </c:pt>
                <c:pt idx="2153">
                  <c:v>20.009279249999999</c:v>
                </c:pt>
                <c:pt idx="2154">
                  <c:v>20.001598359999999</c:v>
                </c:pt>
                <c:pt idx="2155">
                  <c:v>19.98912048</c:v>
                </c:pt>
                <c:pt idx="2156">
                  <c:v>19.98912048</c:v>
                </c:pt>
                <c:pt idx="2157">
                  <c:v>20.01408005</c:v>
                </c:pt>
                <c:pt idx="2158">
                  <c:v>19.98480034</c:v>
                </c:pt>
                <c:pt idx="2159">
                  <c:v>19.98480034</c:v>
                </c:pt>
                <c:pt idx="2160">
                  <c:v>20.012640000000001</c:v>
                </c:pt>
                <c:pt idx="2161">
                  <c:v>20.02848053</c:v>
                </c:pt>
                <c:pt idx="2162">
                  <c:v>20.02848053</c:v>
                </c:pt>
                <c:pt idx="2163">
                  <c:v>19.972799299999998</c:v>
                </c:pt>
                <c:pt idx="2164">
                  <c:v>20.019840240000001</c:v>
                </c:pt>
                <c:pt idx="2165">
                  <c:v>19.975200650000001</c:v>
                </c:pt>
                <c:pt idx="2166">
                  <c:v>19.975200650000001</c:v>
                </c:pt>
                <c:pt idx="2167">
                  <c:v>20.02704048</c:v>
                </c:pt>
                <c:pt idx="2168">
                  <c:v>19.98912048</c:v>
                </c:pt>
                <c:pt idx="2169">
                  <c:v>19.98912048</c:v>
                </c:pt>
                <c:pt idx="2170">
                  <c:v>19.991519929999999</c:v>
                </c:pt>
                <c:pt idx="2171">
                  <c:v>19.986240389999999</c:v>
                </c:pt>
                <c:pt idx="2172">
                  <c:v>19.986240389999999</c:v>
                </c:pt>
                <c:pt idx="2173">
                  <c:v>20.008319849999999</c:v>
                </c:pt>
                <c:pt idx="2174">
                  <c:v>19.98912048</c:v>
                </c:pt>
                <c:pt idx="2175">
                  <c:v>19.98912048</c:v>
                </c:pt>
                <c:pt idx="2176">
                  <c:v>20.030401229999999</c:v>
                </c:pt>
                <c:pt idx="2177">
                  <c:v>19.976640700000001</c:v>
                </c:pt>
                <c:pt idx="2178">
                  <c:v>20.027519229999999</c:v>
                </c:pt>
                <c:pt idx="2179">
                  <c:v>19.979040149999999</c:v>
                </c:pt>
                <c:pt idx="2180">
                  <c:v>20.0135994</c:v>
                </c:pt>
                <c:pt idx="2181">
                  <c:v>19.970880510000001</c:v>
                </c:pt>
                <c:pt idx="2182">
                  <c:v>19.970880510000001</c:v>
                </c:pt>
                <c:pt idx="2183">
                  <c:v>20.011680599999998</c:v>
                </c:pt>
                <c:pt idx="2184">
                  <c:v>19.970880510000001</c:v>
                </c:pt>
                <c:pt idx="2185">
                  <c:v>20.019840240000001</c:v>
                </c:pt>
                <c:pt idx="2186">
                  <c:v>20.019840240000001</c:v>
                </c:pt>
                <c:pt idx="2187">
                  <c:v>20.000160220000001</c:v>
                </c:pt>
                <c:pt idx="2188">
                  <c:v>20.000160220000001</c:v>
                </c:pt>
                <c:pt idx="2189">
                  <c:v>20.014558789999999</c:v>
                </c:pt>
                <c:pt idx="2190">
                  <c:v>19.987199780000001</c:v>
                </c:pt>
                <c:pt idx="2191">
                  <c:v>20.004959110000001</c:v>
                </c:pt>
                <c:pt idx="2192">
                  <c:v>20.004959110000001</c:v>
                </c:pt>
                <c:pt idx="2193">
                  <c:v>19.979518890000001</c:v>
                </c:pt>
                <c:pt idx="2194">
                  <c:v>20.030879970000001</c:v>
                </c:pt>
                <c:pt idx="2195">
                  <c:v>20.030879970000001</c:v>
                </c:pt>
                <c:pt idx="2196">
                  <c:v>20.020318979999999</c:v>
                </c:pt>
                <c:pt idx="2197">
                  <c:v>19.979040149999999</c:v>
                </c:pt>
                <c:pt idx="2198">
                  <c:v>19.979040149999999</c:v>
                </c:pt>
                <c:pt idx="2199">
                  <c:v>20.020318979999999</c:v>
                </c:pt>
                <c:pt idx="2200">
                  <c:v>19.98863983</c:v>
                </c:pt>
                <c:pt idx="2201">
                  <c:v>20.01072121</c:v>
                </c:pt>
                <c:pt idx="2202">
                  <c:v>20.01072121</c:v>
                </c:pt>
                <c:pt idx="2203">
                  <c:v>19.99919891</c:v>
                </c:pt>
                <c:pt idx="2204">
                  <c:v>20.000160220000001</c:v>
                </c:pt>
                <c:pt idx="2205">
                  <c:v>20.020318979999999</c:v>
                </c:pt>
                <c:pt idx="2206">
                  <c:v>19.981920240000001</c:v>
                </c:pt>
                <c:pt idx="2207">
                  <c:v>20.016479489999998</c:v>
                </c:pt>
                <c:pt idx="2208">
                  <c:v>20.016479489999998</c:v>
                </c:pt>
                <c:pt idx="2209">
                  <c:v>19.975200650000001</c:v>
                </c:pt>
                <c:pt idx="2210">
                  <c:v>20.02655983</c:v>
                </c:pt>
                <c:pt idx="2211">
                  <c:v>19.975679400000001</c:v>
                </c:pt>
                <c:pt idx="2212">
                  <c:v>19.975679400000001</c:v>
                </c:pt>
                <c:pt idx="2213">
                  <c:v>19.973758700000001</c:v>
                </c:pt>
                <c:pt idx="2214">
                  <c:v>20.022720339999999</c:v>
                </c:pt>
                <c:pt idx="2215">
                  <c:v>20.022720339999999</c:v>
                </c:pt>
                <c:pt idx="2216">
                  <c:v>19.972799299999998</c:v>
                </c:pt>
                <c:pt idx="2217">
                  <c:v>20.01408005</c:v>
                </c:pt>
                <c:pt idx="2218">
                  <c:v>20.01408005</c:v>
                </c:pt>
                <c:pt idx="2219">
                  <c:v>19.99919891</c:v>
                </c:pt>
                <c:pt idx="2220">
                  <c:v>19.992000579999999</c:v>
                </c:pt>
                <c:pt idx="2221">
                  <c:v>20.01887894</c:v>
                </c:pt>
                <c:pt idx="2222">
                  <c:v>19.986240389999999</c:v>
                </c:pt>
                <c:pt idx="2223">
                  <c:v>20.01887894</c:v>
                </c:pt>
                <c:pt idx="2224">
                  <c:v>20.01887894</c:v>
                </c:pt>
                <c:pt idx="2225">
                  <c:v>19.983839039999999</c:v>
                </c:pt>
                <c:pt idx="2226">
                  <c:v>20.023679730000001</c:v>
                </c:pt>
                <c:pt idx="2227">
                  <c:v>19.968479160000001</c:v>
                </c:pt>
                <c:pt idx="2228">
                  <c:v>19.968479160000001</c:v>
                </c:pt>
                <c:pt idx="2229">
                  <c:v>19.97711945</c:v>
                </c:pt>
                <c:pt idx="2230">
                  <c:v>20.01887894</c:v>
                </c:pt>
                <c:pt idx="2231">
                  <c:v>20.01887894</c:v>
                </c:pt>
                <c:pt idx="2232">
                  <c:v>19.98431969</c:v>
                </c:pt>
                <c:pt idx="2233">
                  <c:v>20.01072121</c:v>
                </c:pt>
                <c:pt idx="2234">
                  <c:v>20.01072121</c:v>
                </c:pt>
                <c:pt idx="2235">
                  <c:v>19.98912048</c:v>
                </c:pt>
                <c:pt idx="2236">
                  <c:v>20.00400162</c:v>
                </c:pt>
                <c:pt idx="2237">
                  <c:v>20.00400162</c:v>
                </c:pt>
                <c:pt idx="2238">
                  <c:v>19.98912048</c:v>
                </c:pt>
                <c:pt idx="2239">
                  <c:v>20.022239689999999</c:v>
                </c:pt>
                <c:pt idx="2240">
                  <c:v>20.022239689999999</c:v>
                </c:pt>
                <c:pt idx="2241">
                  <c:v>19.981439590000001</c:v>
                </c:pt>
                <c:pt idx="2242">
                  <c:v>20.03183937</c:v>
                </c:pt>
                <c:pt idx="2243">
                  <c:v>19.973758700000001</c:v>
                </c:pt>
                <c:pt idx="2244">
                  <c:v>19.973758700000001</c:v>
                </c:pt>
                <c:pt idx="2245">
                  <c:v>20.015041350000001</c:v>
                </c:pt>
                <c:pt idx="2246">
                  <c:v>19.97808075</c:v>
                </c:pt>
                <c:pt idx="2247">
                  <c:v>20.02176094</c:v>
                </c:pt>
                <c:pt idx="2248">
                  <c:v>19.966560359999999</c:v>
                </c:pt>
                <c:pt idx="2249">
                  <c:v>20.016479489999998</c:v>
                </c:pt>
                <c:pt idx="2250">
                  <c:v>20.016479489999998</c:v>
                </c:pt>
                <c:pt idx="2251">
                  <c:v>19.991039279999999</c:v>
                </c:pt>
                <c:pt idx="2252">
                  <c:v>20.007360460000001</c:v>
                </c:pt>
                <c:pt idx="2253">
                  <c:v>20.006879810000001</c:v>
                </c:pt>
                <c:pt idx="2254">
                  <c:v>19.992959979999998</c:v>
                </c:pt>
                <c:pt idx="2255">
                  <c:v>20.011680599999998</c:v>
                </c:pt>
                <c:pt idx="2256">
                  <c:v>20.011680599999998</c:v>
                </c:pt>
                <c:pt idx="2257">
                  <c:v>19.981439590000001</c:v>
                </c:pt>
                <c:pt idx="2258">
                  <c:v>20.023679730000001</c:v>
                </c:pt>
                <c:pt idx="2259">
                  <c:v>19.97808075</c:v>
                </c:pt>
                <c:pt idx="2260">
                  <c:v>19.97808075</c:v>
                </c:pt>
                <c:pt idx="2261">
                  <c:v>20.027999879999999</c:v>
                </c:pt>
                <c:pt idx="2262">
                  <c:v>19.975679400000001</c:v>
                </c:pt>
                <c:pt idx="2263">
                  <c:v>20.02176094</c:v>
                </c:pt>
                <c:pt idx="2264">
                  <c:v>19.979518890000001</c:v>
                </c:pt>
                <c:pt idx="2265">
                  <c:v>20.013120650000001</c:v>
                </c:pt>
                <c:pt idx="2266">
                  <c:v>20.013120650000001</c:v>
                </c:pt>
                <c:pt idx="2267">
                  <c:v>19.98815918</c:v>
                </c:pt>
                <c:pt idx="2268">
                  <c:v>19.995361330000001</c:v>
                </c:pt>
                <c:pt idx="2269">
                  <c:v>20.009759899999999</c:v>
                </c:pt>
                <c:pt idx="2270">
                  <c:v>20.009759899999999</c:v>
                </c:pt>
                <c:pt idx="2271">
                  <c:v>19.98480034</c:v>
                </c:pt>
                <c:pt idx="2272">
                  <c:v>20.016960139999998</c:v>
                </c:pt>
                <c:pt idx="2273">
                  <c:v>19.981439590000001</c:v>
                </c:pt>
                <c:pt idx="2274">
                  <c:v>20.02655983</c:v>
                </c:pt>
                <c:pt idx="2275">
                  <c:v>19.973758700000001</c:v>
                </c:pt>
                <c:pt idx="2276">
                  <c:v>19.973758700000001</c:v>
                </c:pt>
                <c:pt idx="2277">
                  <c:v>20.015041350000001</c:v>
                </c:pt>
                <c:pt idx="2278">
                  <c:v>19.9776001</c:v>
                </c:pt>
                <c:pt idx="2279">
                  <c:v>20.017919540000001</c:v>
                </c:pt>
                <c:pt idx="2280">
                  <c:v>20.017919540000001</c:v>
                </c:pt>
                <c:pt idx="2281">
                  <c:v>20.009279249999999</c:v>
                </c:pt>
                <c:pt idx="2282">
                  <c:v>20.00111961</c:v>
                </c:pt>
                <c:pt idx="2283">
                  <c:v>20.00111961</c:v>
                </c:pt>
                <c:pt idx="2284">
                  <c:v>19.99391937</c:v>
                </c:pt>
                <c:pt idx="2285">
                  <c:v>20.02079964</c:v>
                </c:pt>
                <c:pt idx="2286">
                  <c:v>20.02079964</c:v>
                </c:pt>
                <c:pt idx="2287">
                  <c:v>19.98431969</c:v>
                </c:pt>
                <c:pt idx="2288">
                  <c:v>20.011680599999998</c:v>
                </c:pt>
                <c:pt idx="2289">
                  <c:v>19.976160050000001</c:v>
                </c:pt>
                <c:pt idx="2290">
                  <c:v>20.022720339999999</c:v>
                </c:pt>
                <c:pt idx="2291">
                  <c:v>19.971839899999999</c:v>
                </c:pt>
                <c:pt idx="2292">
                  <c:v>20.022720339999999</c:v>
                </c:pt>
                <c:pt idx="2293">
                  <c:v>20.022720339999999</c:v>
                </c:pt>
                <c:pt idx="2294">
                  <c:v>19.9785614</c:v>
                </c:pt>
                <c:pt idx="2295">
                  <c:v>20.024160389999999</c:v>
                </c:pt>
                <c:pt idx="2296">
                  <c:v>20.024160389999999</c:v>
                </c:pt>
                <c:pt idx="2297">
                  <c:v>19.98431969</c:v>
                </c:pt>
                <c:pt idx="2298">
                  <c:v>20.004959110000001</c:v>
                </c:pt>
                <c:pt idx="2299">
                  <c:v>20.001598359999999</c:v>
                </c:pt>
                <c:pt idx="2300">
                  <c:v>19.99632072</c:v>
                </c:pt>
                <c:pt idx="2301">
                  <c:v>20.011199950000002</c:v>
                </c:pt>
                <c:pt idx="2302">
                  <c:v>19.980960849999999</c:v>
                </c:pt>
                <c:pt idx="2303">
                  <c:v>19.980960849999999</c:v>
                </c:pt>
                <c:pt idx="2304">
                  <c:v>20.026081090000002</c:v>
                </c:pt>
                <c:pt idx="2305">
                  <c:v>19.9776001</c:v>
                </c:pt>
                <c:pt idx="2306">
                  <c:v>19.9776001</c:v>
                </c:pt>
                <c:pt idx="2307">
                  <c:v>20.029920579999999</c:v>
                </c:pt>
                <c:pt idx="2308">
                  <c:v>20.01072121</c:v>
                </c:pt>
                <c:pt idx="2309">
                  <c:v>20.01072121</c:v>
                </c:pt>
                <c:pt idx="2310">
                  <c:v>19.9776001</c:v>
                </c:pt>
                <c:pt idx="2311">
                  <c:v>20.0135994</c:v>
                </c:pt>
                <c:pt idx="2312">
                  <c:v>19.980960849999999</c:v>
                </c:pt>
                <c:pt idx="2313">
                  <c:v>19.980960849999999</c:v>
                </c:pt>
                <c:pt idx="2314">
                  <c:v>20.009279249999999</c:v>
                </c:pt>
                <c:pt idx="2315">
                  <c:v>20.0155201</c:v>
                </c:pt>
                <c:pt idx="2316">
                  <c:v>19.98287964</c:v>
                </c:pt>
                <c:pt idx="2317">
                  <c:v>20.024639130000001</c:v>
                </c:pt>
                <c:pt idx="2318">
                  <c:v>20.024639130000001</c:v>
                </c:pt>
                <c:pt idx="2319">
                  <c:v>19.996799469999999</c:v>
                </c:pt>
                <c:pt idx="2320">
                  <c:v>20.003519059999999</c:v>
                </c:pt>
                <c:pt idx="2321">
                  <c:v>19.992000579999999</c:v>
                </c:pt>
                <c:pt idx="2322">
                  <c:v>19.992000579999999</c:v>
                </c:pt>
                <c:pt idx="2323">
                  <c:v>20.012640000000001</c:v>
                </c:pt>
                <c:pt idx="2324">
                  <c:v>19.98287964</c:v>
                </c:pt>
                <c:pt idx="2325">
                  <c:v>20.025119780000001</c:v>
                </c:pt>
                <c:pt idx="2326">
                  <c:v>19.975200650000001</c:v>
                </c:pt>
                <c:pt idx="2327">
                  <c:v>20.027519229999999</c:v>
                </c:pt>
                <c:pt idx="2328">
                  <c:v>20.027519229999999</c:v>
                </c:pt>
                <c:pt idx="2329">
                  <c:v>29.593921659999999</c:v>
                </c:pt>
                <c:pt idx="2330">
                  <c:v>46.398239140000001</c:v>
                </c:pt>
                <c:pt idx="2331">
                  <c:v>49.98384094</c:v>
                </c:pt>
                <c:pt idx="2332">
                  <c:v>49.98384094</c:v>
                </c:pt>
                <c:pt idx="2333">
                  <c:v>49.988162989999999</c:v>
                </c:pt>
                <c:pt idx="2334">
                  <c:v>50.006401060000002</c:v>
                </c:pt>
                <c:pt idx="2335">
                  <c:v>50.00880051</c:v>
                </c:pt>
                <c:pt idx="2336">
                  <c:v>50.016960140000002</c:v>
                </c:pt>
                <c:pt idx="2337">
                  <c:v>50.008319849999999</c:v>
                </c:pt>
                <c:pt idx="2338">
                  <c:v>50.008319849999999</c:v>
                </c:pt>
                <c:pt idx="2339">
                  <c:v>49.991039280000003</c:v>
                </c:pt>
                <c:pt idx="2340">
                  <c:v>49.98239899</c:v>
                </c:pt>
                <c:pt idx="2341">
                  <c:v>49.986721039999999</c:v>
                </c:pt>
                <c:pt idx="2342">
                  <c:v>49.986721039999999</c:v>
                </c:pt>
                <c:pt idx="2343">
                  <c:v>50.015518190000002</c:v>
                </c:pt>
                <c:pt idx="2344">
                  <c:v>50.015041349999997</c:v>
                </c:pt>
                <c:pt idx="2345">
                  <c:v>50.015041349999997</c:v>
                </c:pt>
                <c:pt idx="2346">
                  <c:v>49.996803280000002</c:v>
                </c:pt>
                <c:pt idx="2347">
                  <c:v>49.991519930000003</c:v>
                </c:pt>
                <c:pt idx="2348">
                  <c:v>49.991519930000003</c:v>
                </c:pt>
                <c:pt idx="2349">
                  <c:v>49.99440002</c:v>
                </c:pt>
                <c:pt idx="2350">
                  <c:v>49.981441500000003</c:v>
                </c:pt>
                <c:pt idx="2351">
                  <c:v>50.021282200000002</c:v>
                </c:pt>
                <c:pt idx="2352">
                  <c:v>50.008319849999999</c:v>
                </c:pt>
                <c:pt idx="2353">
                  <c:v>50.003520969999997</c:v>
                </c:pt>
                <c:pt idx="2354">
                  <c:v>49.980957029999999</c:v>
                </c:pt>
                <c:pt idx="2355">
                  <c:v>49.980957029999999</c:v>
                </c:pt>
                <c:pt idx="2356">
                  <c:v>49.975200649999998</c:v>
                </c:pt>
                <c:pt idx="2357">
                  <c:v>49.980480190000002</c:v>
                </c:pt>
                <c:pt idx="2358">
                  <c:v>49.980480190000002</c:v>
                </c:pt>
                <c:pt idx="2359">
                  <c:v>50.008319849999999</c:v>
                </c:pt>
                <c:pt idx="2360">
                  <c:v>50.011680599999998</c:v>
                </c:pt>
                <c:pt idx="2361">
                  <c:v>50.011680599999998</c:v>
                </c:pt>
                <c:pt idx="2362">
                  <c:v>50.002079010000003</c:v>
                </c:pt>
                <c:pt idx="2363">
                  <c:v>49.998237609999997</c:v>
                </c:pt>
                <c:pt idx="2364">
                  <c:v>49.991519930000003</c:v>
                </c:pt>
                <c:pt idx="2365">
                  <c:v>49.991519930000003</c:v>
                </c:pt>
                <c:pt idx="2366">
                  <c:v>49.98432159</c:v>
                </c:pt>
                <c:pt idx="2367">
                  <c:v>50.009277339999997</c:v>
                </c:pt>
                <c:pt idx="2368">
                  <c:v>50.009277339999997</c:v>
                </c:pt>
                <c:pt idx="2369">
                  <c:v>50.011199949999998</c:v>
                </c:pt>
                <c:pt idx="2370">
                  <c:v>49.991519930000003</c:v>
                </c:pt>
                <c:pt idx="2371">
                  <c:v>49.991519930000003</c:v>
                </c:pt>
                <c:pt idx="2372">
                  <c:v>49.987197879999997</c:v>
                </c:pt>
                <c:pt idx="2373">
                  <c:v>49.98239899</c:v>
                </c:pt>
                <c:pt idx="2374">
                  <c:v>50.006877899999999</c:v>
                </c:pt>
                <c:pt idx="2375">
                  <c:v>50.006877899999999</c:v>
                </c:pt>
                <c:pt idx="2376">
                  <c:v>50.015518190000002</c:v>
                </c:pt>
                <c:pt idx="2377">
                  <c:v>50.014080049999997</c:v>
                </c:pt>
                <c:pt idx="2378">
                  <c:v>50.008319849999999</c:v>
                </c:pt>
                <c:pt idx="2379">
                  <c:v>50.007358549999999</c:v>
                </c:pt>
                <c:pt idx="2380">
                  <c:v>49.979522709999998</c:v>
                </c:pt>
                <c:pt idx="2381">
                  <c:v>49.979522709999998</c:v>
                </c:pt>
                <c:pt idx="2382">
                  <c:v>49.99199677</c:v>
                </c:pt>
                <c:pt idx="2383">
                  <c:v>50.011199949999998</c:v>
                </c:pt>
                <c:pt idx="2384">
                  <c:v>50.016960140000002</c:v>
                </c:pt>
                <c:pt idx="2385">
                  <c:v>50.016960140000002</c:v>
                </c:pt>
                <c:pt idx="2386">
                  <c:v>50.010719299999998</c:v>
                </c:pt>
                <c:pt idx="2387">
                  <c:v>50.010719299999998</c:v>
                </c:pt>
                <c:pt idx="2388">
                  <c:v>49.984798429999998</c:v>
                </c:pt>
                <c:pt idx="2389">
                  <c:v>49.977600099999997</c:v>
                </c:pt>
                <c:pt idx="2390">
                  <c:v>49.977600099999997</c:v>
                </c:pt>
                <c:pt idx="2391">
                  <c:v>49.977600099999997</c:v>
                </c:pt>
                <c:pt idx="2392">
                  <c:v>50.004478450000001</c:v>
                </c:pt>
                <c:pt idx="2393">
                  <c:v>50.014080049999997</c:v>
                </c:pt>
                <c:pt idx="2394">
                  <c:v>50.015998840000002</c:v>
                </c:pt>
                <c:pt idx="2395">
                  <c:v>50.00880051</c:v>
                </c:pt>
                <c:pt idx="2396">
                  <c:v>49.989597320000001</c:v>
                </c:pt>
                <c:pt idx="2397">
                  <c:v>49.989597320000001</c:v>
                </c:pt>
                <c:pt idx="2398">
                  <c:v>49.997760769999999</c:v>
                </c:pt>
                <c:pt idx="2399">
                  <c:v>49.979999540000001</c:v>
                </c:pt>
                <c:pt idx="2400">
                  <c:v>50.000160219999998</c:v>
                </c:pt>
                <c:pt idx="2401">
                  <c:v>50.000160219999998</c:v>
                </c:pt>
                <c:pt idx="2402">
                  <c:v>50.010242460000001</c:v>
                </c:pt>
                <c:pt idx="2403">
                  <c:v>50.003040310000003</c:v>
                </c:pt>
                <c:pt idx="2404">
                  <c:v>50.007843020000003</c:v>
                </c:pt>
                <c:pt idx="2405">
                  <c:v>49.99440002</c:v>
                </c:pt>
                <c:pt idx="2406">
                  <c:v>49.995361330000001</c:v>
                </c:pt>
                <c:pt idx="2407">
                  <c:v>49.995361330000001</c:v>
                </c:pt>
                <c:pt idx="2408">
                  <c:v>49.990562439999998</c:v>
                </c:pt>
                <c:pt idx="2409">
                  <c:v>50.003520969999997</c:v>
                </c:pt>
                <c:pt idx="2410">
                  <c:v>50.015998840000002</c:v>
                </c:pt>
                <c:pt idx="2411">
                  <c:v>50.015998840000002</c:v>
                </c:pt>
                <c:pt idx="2412">
                  <c:v>50.006401060000002</c:v>
                </c:pt>
                <c:pt idx="2413">
                  <c:v>50.001121519999998</c:v>
                </c:pt>
                <c:pt idx="2414">
                  <c:v>49.990081789999998</c:v>
                </c:pt>
                <c:pt idx="2415">
                  <c:v>49.997760769999999</c:v>
                </c:pt>
                <c:pt idx="2416">
                  <c:v>49.989120479999997</c:v>
                </c:pt>
                <c:pt idx="2417">
                  <c:v>50.020797729999998</c:v>
                </c:pt>
                <c:pt idx="2418">
                  <c:v>50.020797729999998</c:v>
                </c:pt>
                <c:pt idx="2419">
                  <c:v>50.017440800000003</c:v>
                </c:pt>
                <c:pt idx="2420">
                  <c:v>50.007358549999999</c:v>
                </c:pt>
                <c:pt idx="2421">
                  <c:v>49.99440002</c:v>
                </c:pt>
                <c:pt idx="2422">
                  <c:v>49.99440002</c:v>
                </c:pt>
                <c:pt idx="2423">
                  <c:v>49.98432159</c:v>
                </c:pt>
                <c:pt idx="2424">
                  <c:v>49.98432159</c:v>
                </c:pt>
                <c:pt idx="2425">
                  <c:v>49.99440002</c:v>
                </c:pt>
                <c:pt idx="2426">
                  <c:v>50.002559660000003</c:v>
                </c:pt>
                <c:pt idx="2427">
                  <c:v>50.009277339999997</c:v>
                </c:pt>
                <c:pt idx="2428">
                  <c:v>50.009277339999997</c:v>
                </c:pt>
                <c:pt idx="2429">
                  <c:v>49.98287964</c:v>
                </c:pt>
                <c:pt idx="2430">
                  <c:v>49.98336029</c:v>
                </c:pt>
                <c:pt idx="2431">
                  <c:v>50.002079010000003</c:v>
                </c:pt>
                <c:pt idx="2432">
                  <c:v>50.003520969999997</c:v>
                </c:pt>
                <c:pt idx="2433">
                  <c:v>50.019359590000001</c:v>
                </c:pt>
                <c:pt idx="2434">
                  <c:v>50.019359590000001</c:v>
                </c:pt>
                <c:pt idx="2435">
                  <c:v>50.013118740000003</c:v>
                </c:pt>
                <c:pt idx="2436">
                  <c:v>49.998718259999997</c:v>
                </c:pt>
                <c:pt idx="2437">
                  <c:v>49.995838169999999</c:v>
                </c:pt>
                <c:pt idx="2438">
                  <c:v>49.995838169999999</c:v>
                </c:pt>
                <c:pt idx="2439">
                  <c:v>49.98287964</c:v>
                </c:pt>
                <c:pt idx="2440">
                  <c:v>49.99391937</c:v>
                </c:pt>
                <c:pt idx="2441">
                  <c:v>50.007358549999999</c:v>
                </c:pt>
                <c:pt idx="2442">
                  <c:v>49.98384094</c:v>
                </c:pt>
                <c:pt idx="2443">
                  <c:v>49.98384094</c:v>
                </c:pt>
                <c:pt idx="2444">
                  <c:v>49.98384094</c:v>
                </c:pt>
                <c:pt idx="2445">
                  <c:v>50.002559660000003</c:v>
                </c:pt>
                <c:pt idx="2446">
                  <c:v>50.002559660000003</c:v>
                </c:pt>
                <c:pt idx="2447">
                  <c:v>49.992961880000003</c:v>
                </c:pt>
                <c:pt idx="2448">
                  <c:v>50.014560699999997</c:v>
                </c:pt>
                <c:pt idx="2449">
                  <c:v>50.00880051</c:v>
                </c:pt>
                <c:pt idx="2450">
                  <c:v>49.990081789999998</c:v>
                </c:pt>
                <c:pt idx="2451">
                  <c:v>49.980957029999999</c:v>
                </c:pt>
                <c:pt idx="2452">
                  <c:v>50.009277339999997</c:v>
                </c:pt>
                <c:pt idx="2453">
                  <c:v>50.009277339999997</c:v>
                </c:pt>
                <c:pt idx="2454">
                  <c:v>50.000160219999998</c:v>
                </c:pt>
                <c:pt idx="2455">
                  <c:v>50.01839828</c:v>
                </c:pt>
                <c:pt idx="2456">
                  <c:v>50.01839828</c:v>
                </c:pt>
                <c:pt idx="2457">
                  <c:v>50.009277339999997</c:v>
                </c:pt>
                <c:pt idx="2458">
                  <c:v>49.994880680000001</c:v>
                </c:pt>
                <c:pt idx="2459">
                  <c:v>49.994880680000001</c:v>
                </c:pt>
                <c:pt idx="2460">
                  <c:v>49.992961880000003</c:v>
                </c:pt>
                <c:pt idx="2461">
                  <c:v>50.010719299999998</c:v>
                </c:pt>
                <c:pt idx="2462">
                  <c:v>50.019359590000001</c:v>
                </c:pt>
                <c:pt idx="2463">
                  <c:v>50.019359590000001</c:v>
                </c:pt>
                <c:pt idx="2464">
                  <c:v>50.005920410000002</c:v>
                </c:pt>
                <c:pt idx="2465">
                  <c:v>50.000160219999998</c:v>
                </c:pt>
                <c:pt idx="2466">
                  <c:v>50.000160219999998</c:v>
                </c:pt>
                <c:pt idx="2467">
                  <c:v>49.992481230000003</c:v>
                </c:pt>
                <c:pt idx="2468">
                  <c:v>45.599040989999999</c:v>
                </c:pt>
                <c:pt idx="2469">
                  <c:v>45.599040989999999</c:v>
                </c:pt>
                <c:pt idx="2470">
                  <c:v>17.615039830000001</c:v>
                </c:pt>
                <c:pt idx="2471">
                  <c:v>4.3200000000000001E-3</c:v>
                </c:pt>
                <c:pt idx="2472">
                  <c:v>4.3200000000000001E-3</c:v>
                </c:pt>
                <c:pt idx="2473">
                  <c:v>1.92E-3</c:v>
                </c:pt>
                <c:pt idx="2474">
                  <c:v>2.8800000000000002E-3</c:v>
                </c:pt>
                <c:pt idx="2475">
                  <c:v>4.3200000000000001E-3</c:v>
                </c:pt>
                <c:pt idx="2476">
                  <c:v>5.7600000000000004E-3</c:v>
                </c:pt>
                <c:pt idx="2477">
                  <c:v>6.7200000000000003E-3</c:v>
                </c:pt>
                <c:pt idx="2478">
                  <c:v>6.7200000000000003E-3</c:v>
                </c:pt>
                <c:pt idx="2479">
                  <c:v>6.7200000000000003E-3</c:v>
                </c:pt>
                <c:pt idx="2480">
                  <c:v>6.7200000000000003E-3</c:v>
                </c:pt>
                <c:pt idx="2481">
                  <c:v>6.7200000000000003E-3</c:v>
                </c:pt>
                <c:pt idx="2482">
                  <c:v>6.7200000000000003E-3</c:v>
                </c:pt>
                <c:pt idx="2483">
                  <c:v>5.7600000000000004E-3</c:v>
                </c:pt>
                <c:pt idx="2484">
                  <c:v>6.2399999999999999E-3</c:v>
                </c:pt>
                <c:pt idx="2485">
                  <c:v>3.3600000000000001E-3</c:v>
                </c:pt>
                <c:pt idx="2486">
                  <c:v>2.8800000000000002E-3</c:v>
                </c:pt>
                <c:pt idx="2487">
                  <c:v>4.3200000000000001E-3</c:v>
                </c:pt>
                <c:pt idx="2488">
                  <c:v>3.8400000000000001E-3</c:v>
                </c:pt>
                <c:pt idx="2489">
                  <c:v>3.8400000000000001E-3</c:v>
                </c:pt>
                <c:pt idx="2490">
                  <c:v>3.8400000000000001E-3</c:v>
                </c:pt>
                <c:pt idx="2491">
                  <c:v>4.3200000000000001E-3</c:v>
                </c:pt>
                <c:pt idx="2492">
                  <c:v>4.3200000000000001E-3</c:v>
                </c:pt>
                <c:pt idx="2493">
                  <c:v>2.3999999999999998E-3</c:v>
                </c:pt>
                <c:pt idx="2494">
                  <c:v>1.4400000000000001E-3</c:v>
                </c:pt>
                <c:pt idx="2495">
                  <c:v>1.4400000000000001E-3</c:v>
                </c:pt>
                <c:pt idx="2496">
                  <c:v>2.3999999999999998E-3</c:v>
                </c:pt>
                <c:pt idx="2497">
                  <c:v>1.4400000000000001E-3</c:v>
                </c:pt>
                <c:pt idx="2498">
                  <c:v>1.4400000000000001E-3</c:v>
                </c:pt>
                <c:pt idx="2499">
                  <c:v>9.6000000000000002E-4</c:v>
                </c:pt>
                <c:pt idx="2500">
                  <c:v>1.92E-3</c:v>
                </c:pt>
                <c:pt idx="2501">
                  <c:v>-9.6000000000000002E-4</c:v>
                </c:pt>
                <c:pt idx="2502">
                  <c:v>-9.6000000000000002E-4</c:v>
                </c:pt>
                <c:pt idx="2503">
                  <c:v>4.8000000000000001E-4</c:v>
                </c:pt>
                <c:pt idx="2504">
                  <c:v>-4.8000000000000001E-4</c:v>
                </c:pt>
                <c:pt idx="2505">
                  <c:v>-4.8000000000000001E-4</c:v>
                </c:pt>
                <c:pt idx="2506">
                  <c:v>1.4400000000000001E-3</c:v>
                </c:pt>
                <c:pt idx="2507">
                  <c:v>4.8000000000000001E-4</c:v>
                </c:pt>
                <c:pt idx="2508">
                  <c:v>4.8000000000000001E-4</c:v>
                </c:pt>
                <c:pt idx="2509">
                  <c:v>4.8000000000000001E-4</c:v>
                </c:pt>
                <c:pt idx="2510">
                  <c:v>0</c:v>
                </c:pt>
                <c:pt idx="2511">
                  <c:v>4.8000000000000001E-4</c:v>
                </c:pt>
                <c:pt idx="2512">
                  <c:v>9.6000000000000002E-4</c:v>
                </c:pt>
                <c:pt idx="2513">
                  <c:v>4.8000000000000001E-4</c:v>
                </c:pt>
                <c:pt idx="2514">
                  <c:v>4.8000000000000001E-4</c:v>
                </c:pt>
                <c:pt idx="2515">
                  <c:v>4.8000000000000001E-4</c:v>
                </c:pt>
                <c:pt idx="2516">
                  <c:v>4.8000000000000001E-4</c:v>
                </c:pt>
                <c:pt idx="2517">
                  <c:v>-9.6000000000000002E-4</c:v>
                </c:pt>
                <c:pt idx="2518">
                  <c:v>0</c:v>
                </c:pt>
                <c:pt idx="2519">
                  <c:v>0</c:v>
                </c:pt>
                <c:pt idx="2520">
                  <c:v>0</c:v>
                </c:pt>
                <c:pt idx="2521">
                  <c:v>0</c:v>
                </c:pt>
                <c:pt idx="2522">
                  <c:v>4.8000000000000001E-4</c:v>
                </c:pt>
                <c:pt idx="2523">
                  <c:v>-4.8000000000000001E-4</c:v>
                </c:pt>
                <c:pt idx="2524">
                  <c:v>4.8000000000000001E-4</c:v>
                </c:pt>
                <c:pt idx="2525">
                  <c:v>4.8000000000000001E-4</c:v>
                </c:pt>
                <c:pt idx="2526">
                  <c:v>4.8000000000000001E-4</c:v>
                </c:pt>
                <c:pt idx="2527">
                  <c:v>-4.8000000000000001E-4</c:v>
                </c:pt>
                <c:pt idx="2528">
                  <c:v>4.8000000000000001E-4</c:v>
                </c:pt>
                <c:pt idx="2529">
                  <c:v>0</c:v>
                </c:pt>
                <c:pt idx="2530">
                  <c:v>-4.8000000000000001E-4</c:v>
                </c:pt>
                <c:pt idx="2531">
                  <c:v>0</c:v>
                </c:pt>
                <c:pt idx="2532">
                  <c:v>0</c:v>
                </c:pt>
                <c:pt idx="2533">
                  <c:v>4.8000000000000001E-4</c:v>
                </c:pt>
                <c:pt idx="2534">
                  <c:v>-4.8000000000000001E-4</c:v>
                </c:pt>
                <c:pt idx="2535">
                  <c:v>-4.8000000000000001E-4</c:v>
                </c:pt>
                <c:pt idx="2536">
                  <c:v>0</c:v>
                </c:pt>
                <c:pt idx="2537">
                  <c:v>0</c:v>
                </c:pt>
                <c:pt idx="2538">
                  <c:v>4.8000000000000001E-4</c:v>
                </c:pt>
                <c:pt idx="2539">
                  <c:v>4.8000000000000001E-4</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R$2:$R$4000</c:f>
              <c:numCache>
                <c:formatCode>0.0000</c:formatCode>
                <c:ptCount val="3999"/>
                <c:pt idx="0">
                  <c:v>6.003277588E-2</c:v>
                </c:pt>
                <c:pt idx="1">
                  <c:v>6.003277588E-2</c:v>
                </c:pt>
                <c:pt idx="2">
                  <c:v>6.003277588E-2</c:v>
                </c:pt>
                <c:pt idx="3">
                  <c:v>-3.3879074099999996E-2</c:v>
                </c:pt>
                <c:pt idx="4">
                  <c:v>-3.3187339780000005E-2</c:v>
                </c:pt>
                <c:pt idx="5">
                  <c:v>-3.2164173130000001E-2</c:v>
                </c:pt>
                <c:pt idx="6">
                  <c:v>-3.2164173130000001E-2</c:v>
                </c:pt>
                <c:pt idx="7">
                  <c:v>-3.3373531339999998E-2</c:v>
                </c:pt>
                <c:pt idx="8">
                  <c:v>-3.3363605499999997E-2</c:v>
                </c:pt>
                <c:pt idx="9">
                  <c:v>-3.3363605499999997E-2</c:v>
                </c:pt>
                <c:pt idx="10">
                  <c:v>-2.0051485060000002E-2</c:v>
                </c:pt>
                <c:pt idx="11">
                  <c:v>-8.2818918199999998E-3</c:v>
                </c:pt>
                <c:pt idx="12">
                  <c:v>-6.2221631999999994E-3</c:v>
                </c:pt>
                <c:pt idx="13">
                  <c:v>-6.2221631999999994E-3</c:v>
                </c:pt>
                <c:pt idx="14">
                  <c:v>-1.8859136580000001E-2</c:v>
                </c:pt>
                <c:pt idx="15">
                  <c:v>5.6892586E-4</c:v>
                </c:pt>
                <c:pt idx="16">
                  <c:v>-4.8666672699999997E-3</c:v>
                </c:pt>
                <c:pt idx="17">
                  <c:v>-7.7237272299999996E-3</c:v>
                </c:pt>
                <c:pt idx="18">
                  <c:v>3.7219402800000002E-3</c:v>
                </c:pt>
                <c:pt idx="19">
                  <c:v>3.7219402800000002E-3</c:v>
                </c:pt>
                <c:pt idx="20">
                  <c:v>1.211935234E-2</c:v>
                </c:pt>
                <c:pt idx="21">
                  <c:v>-1.030538464E-2</c:v>
                </c:pt>
                <c:pt idx="22">
                  <c:v>-1.030538464E-2</c:v>
                </c:pt>
                <c:pt idx="23">
                  <c:v>-2.0972808839999999E-2</c:v>
                </c:pt>
                <c:pt idx="24">
                  <c:v>5.1506781599999999E-3</c:v>
                </c:pt>
                <c:pt idx="25">
                  <c:v>9.9981117200000011E-3</c:v>
                </c:pt>
                <c:pt idx="26">
                  <c:v>-1.5862535479999999E-2</c:v>
                </c:pt>
                <c:pt idx="27">
                  <c:v>-1.132341194E-2</c:v>
                </c:pt>
                <c:pt idx="28">
                  <c:v>-1.132341194E-2</c:v>
                </c:pt>
                <c:pt idx="29">
                  <c:v>1.163324642E-2</c:v>
                </c:pt>
                <c:pt idx="30">
                  <c:v>1.5485913279999999E-2</c:v>
                </c:pt>
                <c:pt idx="31">
                  <c:v>1.5485913279999999E-2</c:v>
                </c:pt>
                <c:pt idx="32">
                  <c:v>-2.1655036930000003E-2</c:v>
                </c:pt>
                <c:pt idx="33">
                  <c:v>-2.6142995830000001E-2</c:v>
                </c:pt>
                <c:pt idx="34">
                  <c:v>-1.296895885E-2</c:v>
                </c:pt>
                <c:pt idx="35">
                  <c:v>-2.7846515660000001E-2</c:v>
                </c:pt>
                <c:pt idx="36">
                  <c:v>-2.7846515660000001E-2</c:v>
                </c:pt>
                <c:pt idx="37">
                  <c:v>-5.7011863709999999E-2</c:v>
                </c:pt>
                <c:pt idx="38">
                  <c:v>-4.7102546689999997E-2</c:v>
                </c:pt>
                <c:pt idx="39">
                  <c:v>-9.8940477400000001E-3</c:v>
                </c:pt>
                <c:pt idx="40">
                  <c:v>-9.8940477400000001E-3</c:v>
                </c:pt>
                <c:pt idx="41">
                  <c:v>1.379829502E-2</c:v>
                </c:pt>
                <c:pt idx="42">
                  <c:v>-1.426711082E-2</c:v>
                </c:pt>
                <c:pt idx="43">
                  <c:v>-6.1190671899999998E-3</c:v>
                </c:pt>
                <c:pt idx="44">
                  <c:v>6.0830848690000001E-2</c:v>
                </c:pt>
                <c:pt idx="45">
                  <c:v>6.0830848690000001E-2</c:v>
                </c:pt>
                <c:pt idx="46">
                  <c:v>-4.664276505E-2</c:v>
                </c:pt>
                <c:pt idx="47">
                  <c:v>-4.664276505E-2</c:v>
                </c:pt>
                <c:pt idx="48">
                  <c:v>7.7654685969999998E-2</c:v>
                </c:pt>
                <c:pt idx="49">
                  <c:v>6.9319334000000005E-3</c:v>
                </c:pt>
                <c:pt idx="50">
                  <c:v>-0.2266796875</c:v>
                </c:pt>
                <c:pt idx="51">
                  <c:v>-7.1844459529999988E-2</c:v>
                </c:pt>
                <c:pt idx="52">
                  <c:v>9.141952515E-2</c:v>
                </c:pt>
                <c:pt idx="53">
                  <c:v>9.141952515E-2</c:v>
                </c:pt>
                <c:pt idx="54">
                  <c:v>4.4280601500000003E-2</c:v>
                </c:pt>
                <c:pt idx="55">
                  <c:v>4.5934211730000001E-2</c:v>
                </c:pt>
                <c:pt idx="56">
                  <c:v>6.5863426210000006E-2</c:v>
                </c:pt>
                <c:pt idx="57">
                  <c:v>6.5863426210000006E-2</c:v>
                </c:pt>
                <c:pt idx="58">
                  <c:v>-7.3930381769999998E-2</c:v>
                </c:pt>
                <c:pt idx="59">
                  <c:v>-2.9847700119999997E-2</c:v>
                </c:pt>
                <c:pt idx="60">
                  <c:v>-1.6556194309999998E-2</c:v>
                </c:pt>
                <c:pt idx="61">
                  <c:v>-3.5574821470000004E-2</c:v>
                </c:pt>
                <c:pt idx="62">
                  <c:v>4.2855003359999998E-2</c:v>
                </c:pt>
                <c:pt idx="63">
                  <c:v>4.2855003359999998E-2</c:v>
                </c:pt>
                <c:pt idx="64">
                  <c:v>4.3692039490000001E-2</c:v>
                </c:pt>
                <c:pt idx="65">
                  <c:v>5.49021492E-2</c:v>
                </c:pt>
                <c:pt idx="66">
                  <c:v>-3.0416162490000002E-2</c:v>
                </c:pt>
                <c:pt idx="67">
                  <c:v>-3.0416162490000002E-2</c:v>
                </c:pt>
                <c:pt idx="68">
                  <c:v>-4.5892147059999999E-2</c:v>
                </c:pt>
                <c:pt idx="69">
                  <c:v>2.080095291E-2</c:v>
                </c:pt>
                <c:pt idx="70">
                  <c:v>2.080095291E-2</c:v>
                </c:pt>
                <c:pt idx="71">
                  <c:v>5.2912097929999999E-2</c:v>
                </c:pt>
                <c:pt idx="72">
                  <c:v>1.574659443E-2</c:v>
                </c:pt>
                <c:pt idx="73">
                  <c:v>1.574659443E-2</c:v>
                </c:pt>
                <c:pt idx="74">
                  <c:v>-2.0022058489999998E-2</c:v>
                </c:pt>
                <c:pt idx="75">
                  <c:v>1.6846887590000002E-2</c:v>
                </c:pt>
                <c:pt idx="76">
                  <c:v>0.12697344970999999</c:v>
                </c:pt>
                <c:pt idx="77">
                  <c:v>0.16019087219</c:v>
                </c:pt>
                <c:pt idx="78">
                  <c:v>0.10974160004</c:v>
                </c:pt>
                <c:pt idx="79">
                  <c:v>9.0721885680000003E-2</c:v>
                </c:pt>
                <c:pt idx="80">
                  <c:v>9.0721885680000003E-2</c:v>
                </c:pt>
                <c:pt idx="81">
                  <c:v>-4.874594116E-2</c:v>
                </c:pt>
                <c:pt idx="82">
                  <c:v>1.427308941E-2</c:v>
                </c:pt>
                <c:pt idx="83">
                  <c:v>1.427308941E-2</c:v>
                </c:pt>
                <c:pt idx="84">
                  <c:v>6.2306663509999999E-2</c:v>
                </c:pt>
                <c:pt idx="85">
                  <c:v>-9.5925416899999994E-3</c:v>
                </c:pt>
                <c:pt idx="86">
                  <c:v>-9.5925416899999994E-3</c:v>
                </c:pt>
                <c:pt idx="87">
                  <c:v>-4.2616264340000001E-2</c:v>
                </c:pt>
                <c:pt idx="88">
                  <c:v>-8.7274475099999999E-2</c:v>
                </c:pt>
                <c:pt idx="89">
                  <c:v>-8.7274475099999999E-2</c:v>
                </c:pt>
                <c:pt idx="90">
                  <c:v>-9.3836669920000004E-2</c:v>
                </c:pt>
                <c:pt idx="91">
                  <c:v>-0.10051021575999999</c:v>
                </c:pt>
                <c:pt idx="92">
                  <c:v>-0.10356700134000001</c:v>
                </c:pt>
                <c:pt idx="93">
                  <c:v>-0.10356700134000001</c:v>
                </c:pt>
                <c:pt idx="94">
                  <c:v>3.1049922939999999E-2</c:v>
                </c:pt>
                <c:pt idx="95">
                  <c:v>6.4052879329999993E-2</c:v>
                </c:pt>
                <c:pt idx="96">
                  <c:v>6.4052879329999993E-2</c:v>
                </c:pt>
                <c:pt idx="97">
                  <c:v>2.626955605E-2</c:v>
                </c:pt>
                <c:pt idx="98">
                  <c:v>1.6872381209999999E-2</c:v>
                </c:pt>
                <c:pt idx="99">
                  <c:v>9.0740938200000003E-3</c:v>
                </c:pt>
                <c:pt idx="100">
                  <c:v>9.0740938200000003E-3</c:v>
                </c:pt>
                <c:pt idx="101">
                  <c:v>-5.5985290530000002E-2</c:v>
                </c:pt>
                <c:pt idx="102">
                  <c:v>-4.4414253229999999E-2</c:v>
                </c:pt>
                <c:pt idx="103">
                  <c:v>-5.2034439999999998E-3</c:v>
                </c:pt>
                <c:pt idx="104">
                  <c:v>1.5003484730000001E-2</c:v>
                </c:pt>
                <c:pt idx="105">
                  <c:v>6.4033370969999989E-2</c:v>
                </c:pt>
                <c:pt idx="106">
                  <c:v>6.4033370969999989E-2</c:v>
                </c:pt>
                <c:pt idx="107">
                  <c:v>7.1785140989999996E-2</c:v>
                </c:pt>
                <c:pt idx="108">
                  <c:v>8.6136398320000002E-2</c:v>
                </c:pt>
                <c:pt idx="109">
                  <c:v>0.13243862914999999</c:v>
                </c:pt>
                <c:pt idx="110">
                  <c:v>0.13243862914999999</c:v>
                </c:pt>
                <c:pt idx="111">
                  <c:v>-3.2834815980000001E-2</c:v>
                </c:pt>
                <c:pt idx="112">
                  <c:v>2.4342700959999998E-2</c:v>
                </c:pt>
                <c:pt idx="113">
                  <c:v>2.4342700959999998E-2</c:v>
                </c:pt>
                <c:pt idx="114">
                  <c:v>7.6110160829999995E-2</c:v>
                </c:pt>
                <c:pt idx="115">
                  <c:v>7.3964263919999995E-2</c:v>
                </c:pt>
                <c:pt idx="116">
                  <c:v>7.3964263919999995E-2</c:v>
                </c:pt>
                <c:pt idx="117">
                  <c:v>3.8155620570000007E-2</c:v>
                </c:pt>
                <c:pt idx="118">
                  <c:v>5.5722718200000004E-3</c:v>
                </c:pt>
                <c:pt idx="119">
                  <c:v>-8.0930587770000006E-2</c:v>
                </c:pt>
                <c:pt idx="120">
                  <c:v>-8.7947944639999998E-2</c:v>
                </c:pt>
                <c:pt idx="121">
                  <c:v>-8.2438682560000004E-2</c:v>
                </c:pt>
                <c:pt idx="122">
                  <c:v>2.9914005280000003E-2</c:v>
                </c:pt>
                <c:pt idx="123">
                  <c:v>2.9914005280000003E-2</c:v>
                </c:pt>
                <c:pt idx="124">
                  <c:v>8.0101539610000008E-2</c:v>
                </c:pt>
                <c:pt idx="125">
                  <c:v>8.8640914919999994E-2</c:v>
                </c:pt>
                <c:pt idx="126">
                  <c:v>-4.2186168670000003E-2</c:v>
                </c:pt>
                <c:pt idx="127">
                  <c:v>-4.2186168670000003E-2</c:v>
                </c:pt>
                <c:pt idx="128">
                  <c:v>-0.11690370941</c:v>
                </c:pt>
                <c:pt idx="129">
                  <c:v>-6.3417041780000002E-2</c:v>
                </c:pt>
                <c:pt idx="130">
                  <c:v>4.1423582999999993E-3</c:v>
                </c:pt>
                <c:pt idx="131">
                  <c:v>9.3489990200000001E-3</c:v>
                </c:pt>
                <c:pt idx="132">
                  <c:v>-1.0123086929999999E-2</c:v>
                </c:pt>
                <c:pt idx="133">
                  <c:v>-1.0123086929999999E-2</c:v>
                </c:pt>
                <c:pt idx="134">
                  <c:v>-1.9882389069999999E-2</c:v>
                </c:pt>
                <c:pt idx="135">
                  <c:v>8.7277164500000008E-3</c:v>
                </c:pt>
                <c:pt idx="136">
                  <c:v>3.5899085999999997E-2</c:v>
                </c:pt>
                <c:pt idx="137">
                  <c:v>3.5899085999999997E-2</c:v>
                </c:pt>
                <c:pt idx="138">
                  <c:v>9.398270416E-2</c:v>
                </c:pt>
                <c:pt idx="139">
                  <c:v>9.398270416E-2</c:v>
                </c:pt>
                <c:pt idx="140">
                  <c:v>-3.7300285340000003E-2</c:v>
                </c:pt>
                <c:pt idx="141">
                  <c:v>-5.4076423650000004E-2</c:v>
                </c:pt>
                <c:pt idx="142">
                  <c:v>-8.8513698599999996E-3</c:v>
                </c:pt>
                <c:pt idx="143">
                  <c:v>-8.8513698599999996E-3</c:v>
                </c:pt>
                <c:pt idx="144">
                  <c:v>0.10600203705</c:v>
                </c:pt>
                <c:pt idx="145">
                  <c:v>0.12578999328999999</c:v>
                </c:pt>
                <c:pt idx="146">
                  <c:v>9.6364578249999999E-2</c:v>
                </c:pt>
                <c:pt idx="147">
                  <c:v>2.0115703580000002E-2</c:v>
                </c:pt>
                <c:pt idx="148">
                  <c:v>-2.480007553E-2</c:v>
                </c:pt>
                <c:pt idx="149">
                  <c:v>-2.8228481290000003E-2</c:v>
                </c:pt>
                <c:pt idx="150">
                  <c:v>-2.8228481290000003E-2</c:v>
                </c:pt>
                <c:pt idx="151">
                  <c:v>-6.6710281369999999E-2</c:v>
                </c:pt>
                <c:pt idx="152">
                  <c:v>-8.584899138999999E-2</c:v>
                </c:pt>
                <c:pt idx="153">
                  <c:v>-4.3978145599999997E-2</c:v>
                </c:pt>
                <c:pt idx="154">
                  <c:v>-4.3978145599999997E-2</c:v>
                </c:pt>
                <c:pt idx="155">
                  <c:v>8.4853294369999999E-2</c:v>
                </c:pt>
                <c:pt idx="156">
                  <c:v>9.0872886660000013E-2</c:v>
                </c:pt>
                <c:pt idx="157">
                  <c:v>8.3119247440000002E-2</c:v>
                </c:pt>
                <c:pt idx="158">
                  <c:v>8.513877869E-2</c:v>
                </c:pt>
                <c:pt idx="159">
                  <c:v>7.8051536559999996E-2</c:v>
                </c:pt>
                <c:pt idx="160">
                  <c:v>7.8051536559999996E-2</c:v>
                </c:pt>
                <c:pt idx="161">
                  <c:v>-6.8945579530000009E-2</c:v>
                </c:pt>
                <c:pt idx="162">
                  <c:v>-4.2970409389999999E-2</c:v>
                </c:pt>
                <c:pt idx="163">
                  <c:v>5.36921463E-2</c:v>
                </c:pt>
                <c:pt idx="164">
                  <c:v>5.36921463E-2</c:v>
                </c:pt>
                <c:pt idx="165">
                  <c:v>3.4517833710000001E-2</c:v>
                </c:pt>
                <c:pt idx="166">
                  <c:v>3.8170223239999995E-2</c:v>
                </c:pt>
                <c:pt idx="167">
                  <c:v>3.8170223239999995E-2</c:v>
                </c:pt>
                <c:pt idx="168">
                  <c:v>3.8498107910000003E-2</c:v>
                </c:pt>
                <c:pt idx="169">
                  <c:v>-7.101835631999999E-2</c:v>
                </c:pt>
                <c:pt idx="170">
                  <c:v>-7.101835631999999E-2</c:v>
                </c:pt>
                <c:pt idx="171">
                  <c:v>-9.6133468629999996E-2</c:v>
                </c:pt>
                <c:pt idx="172">
                  <c:v>-0.11042308044</c:v>
                </c:pt>
                <c:pt idx="173">
                  <c:v>-7.2083450319999992E-2</c:v>
                </c:pt>
                <c:pt idx="174">
                  <c:v>-7.2083450319999992E-2</c:v>
                </c:pt>
                <c:pt idx="175">
                  <c:v>2.9352508539999999E-2</c:v>
                </c:pt>
                <c:pt idx="176">
                  <c:v>4.6048061369999997E-2</c:v>
                </c:pt>
                <c:pt idx="177">
                  <c:v>4.6048061369999997E-2</c:v>
                </c:pt>
                <c:pt idx="178">
                  <c:v>6.7427062989999995E-2</c:v>
                </c:pt>
                <c:pt idx="179">
                  <c:v>3.9924186710000004E-2</c:v>
                </c:pt>
                <c:pt idx="180">
                  <c:v>3.9924186710000004E-2</c:v>
                </c:pt>
                <c:pt idx="181">
                  <c:v>-3.761118317E-2</c:v>
                </c:pt>
                <c:pt idx="182">
                  <c:v>-8.7664352419999994E-2</c:v>
                </c:pt>
                <c:pt idx="183">
                  <c:v>-3.6122795100000001E-2</c:v>
                </c:pt>
                <c:pt idx="184">
                  <c:v>6.16820488E-2</c:v>
                </c:pt>
                <c:pt idx="185">
                  <c:v>0.11254542542</c:v>
                </c:pt>
                <c:pt idx="186">
                  <c:v>0.11988690185999999</c:v>
                </c:pt>
                <c:pt idx="187">
                  <c:v>0.11988690185999999</c:v>
                </c:pt>
                <c:pt idx="188">
                  <c:v>1.3115091319999999E-2</c:v>
                </c:pt>
                <c:pt idx="189">
                  <c:v>-6.3983119960000001E-2</c:v>
                </c:pt>
                <c:pt idx="190">
                  <c:v>-0.13485977172999999</c:v>
                </c:pt>
                <c:pt idx="191">
                  <c:v>-0.13485977172999999</c:v>
                </c:pt>
                <c:pt idx="192">
                  <c:v>-0.10552905273</c:v>
                </c:pt>
                <c:pt idx="193">
                  <c:v>-2.5807476040000003E-2</c:v>
                </c:pt>
                <c:pt idx="194">
                  <c:v>1.5450708390000002E-2</c:v>
                </c:pt>
                <c:pt idx="195">
                  <c:v>6.5968200679999991E-2</c:v>
                </c:pt>
                <c:pt idx="196">
                  <c:v>6.255428314E-2</c:v>
                </c:pt>
                <c:pt idx="197">
                  <c:v>6.255428314E-2</c:v>
                </c:pt>
                <c:pt idx="198">
                  <c:v>1.954856491E-2</c:v>
                </c:pt>
                <c:pt idx="199">
                  <c:v>1.519682598E-2</c:v>
                </c:pt>
                <c:pt idx="200">
                  <c:v>3.058089638E-2</c:v>
                </c:pt>
                <c:pt idx="201">
                  <c:v>-6.2315834049999998E-2</c:v>
                </c:pt>
                <c:pt idx="202">
                  <c:v>-5.8676441189999998E-2</c:v>
                </c:pt>
                <c:pt idx="203">
                  <c:v>-5.8676441189999998E-2</c:v>
                </c:pt>
                <c:pt idx="204">
                  <c:v>6.2037578580000002E-2</c:v>
                </c:pt>
                <c:pt idx="205">
                  <c:v>3.0739887240000003E-2</c:v>
                </c:pt>
                <c:pt idx="206">
                  <c:v>3.0034115300000002E-3</c:v>
                </c:pt>
                <c:pt idx="207">
                  <c:v>3.0034115300000002E-3</c:v>
                </c:pt>
                <c:pt idx="208">
                  <c:v>-1.8159978869999999E-2</c:v>
                </c:pt>
                <c:pt idx="209">
                  <c:v>-3.6696159360000001E-2</c:v>
                </c:pt>
                <c:pt idx="210">
                  <c:v>-4.9528419489999996E-2</c:v>
                </c:pt>
                <c:pt idx="211">
                  <c:v>8.9210662799999989E-3</c:v>
                </c:pt>
                <c:pt idx="212">
                  <c:v>6.9602050779999994E-2</c:v>
                </c:pt>
                <c:pt idx="213">
                  <c:v>6.9602050779999994E-2</c:v>
                </c:pt>
                <c:pt idx="214">
                  <c:v>4.8204917909999999E-2</c:v>
                </c:pt>
                <c:pt idx="215">
                  <c:v>-2.6870635989999999E-2</c:v>
                </c:pt>
                <c:pt idx="216">
                  <c:v>-6.3642730709999998E-2</c:v>
                </c:pt>
                <c:pt idx="217">
                  <c:v>-6.3642730709999998E-2</c:v>
                </c:pt>
                <c:pt idx="218">
                  <c:v>-0.12748164368000001</c:v>
                </c:pt>
                <c:pt idx="219">
                  <c:v>8.6533348080000003E-2</c:v>
                </c:pt>
                <c:pt idx="220">
                  <c:v>8.6533348080000003E-2</c:v>
                </c:pt>
                <c:pt idx="221">
                  <c:v>6.2569007869999999E-2</c:v>
                </c:pt>
                <c:pt idx="222">
                  <c:v>2.5939508440000002E-2</c:v>
                </c:pt>
                <c:pt idx="223">
                  <c:v>2.5939508440000002E-2</c:v>
                </c:pt>
                <c:pt idx="224">
                  <c:v>-2.3295238489999998E-2</c:v>
                </c:pt>
                <c:pt idx="225">
                  <c:v>-3.7479953770000005E-2</c:v>
                </c:pt>
                <c:pt idx="226">
                  <c:v>-8.8402526859999997E-2</c:v>
                </c:pt>
                <c:pt idx="227">
                  <c:v>-8.8402526859999997E-2</c:v>
                </c:pt>
                <c:pt idx="228">
                  <c:v>-0.18099047852</c:v>
                </c:pt>
                <c:pt idx="229">
                  <c:v>-0.18099047852</c:v>
                </c:pt>
                <c:pt idx="230">
                  <c:v>-0.10856077575999999</c:v>
                </c:pt>
                <c:pt idx="231">
                  <c:v>-8.856977080999999E-2</c:v>
                </c:pt>
                <c:pt idx="232">
                  <c:v>-0.11449397278000001</c:v>
                </c:pt>
                <c:pt idx="233">
                  <c:v>-0.11449397278000001</c:v>
                </c:pt>
                <c:pt idx="234">
                  <c:v>-0.1183063736</c:v>
                </c:pt>
                <c:pt idx="235">
                  <c:v>-0.12270597839</c:v>
                </c:pt>
                <c:pt idx="236">
                  <c:v>4.6046859740000001E-2</c:v>
                </c:pt>
                <c:pt idx="237">
                  <c:v>4.6046859740000001E-2</c:v>
                </c:pt>
                <c:pt idx="238">
                  <c:v>-9.816624451E-2</c:v>
                </c:pt>
                <c:pt idx="239">
                  <c:v>-9.816624451E-2</c:v>
                </c:pt>
                <c:pt idx="240">
                  <c:v>0.13264364624</c:v>
                </c:pt>
                <c:pt idx="241">
                  <c:v>0.21362089538999998</c:v>
                </c:pt>
                <c:pt idx="242">
                  <c:v>0.21362089538999998</c:v>
                </c:pt>
                <c:pt idx="243">
                  <c:v>0.18114709472999999</c:v>
                </c:pt>
                <c:pt idx="244">
                  <c:v>0.12194743346999999</c:v>
                </c:pt>
                <c:pt idx="245">
                  <c:v>0.12935844420999998</c:v>
                </c:pt>
                <c:pt idx="246">
                  <c:v>0.12935844420999998</c:v>
                </c:pt>
                <c:pt idx="247">
                  <c:v>1.9915569309999999E-2</c:v>
                </c:pt>
                <c:pt idx="248">
                  <c:v>0.15667247008999999</c:v>
                </c:pt>
                <c:pt idx="249">
                  <c:v>0.15667247008999999</c:v>
                </c:pt>
                <c:pt idx="250">
                  <c:v>0.38128546142999997</c:v>
                </c:pt>
                <c:pt idx="251">
                  <c:v>0.24342337036</c:v>
                </c:pt>
                <c:pt idx="252">
                  <c:v>0.24342337036</c:v>
                </c:pt>
                <c:pt idx="253">
                  <c:v>0.25594686890000001</c:v>
                </c:pt>
                <c:pt idx="254">
                  <c:v>0.37863311768000002</c:v>
                </c:pt>
                <c:pt idx="255">
                  <c:v>0.35868923949999998</c:v>
                </c:pt>
                <c:pt idx="256">
                  <c:v>0.41920147704999999</c:v>
                </c:pt>
                <c:pt idx="257">
                  <c:v>0.40196527099999996</c:v>
                </c:pt>
                <c:pt idx="258">
                  <c:v>0.33069699096999999</c:v>
                </c:pt>
                <c:pt idx="259">
                  <c:v>0.33069699096999999</c:v>
                </c:pt>
                <c:pt idx="260">
                  <c:v>0.39707504271999999</c:v>
                </c:pt>
                <c:pt idx="261">
                  <c:v>0.28222720336999996</c:v>
                </c:pt>
                <c:pt idx="262">
                  <c:v>0.16739581299</c:v>
                </c:pt>
                <c:pt idx="263">
                  <c:v>0.16739581299</c:v>
                </c:pt>
                <c:pt idx="264">
                  <c:v>8.7201187129999996E-2</c:v>
                </c:pt>
                <c:pt idx="265">
                  <c:v>9.9672027590000004E-2</c:v>
                </c:pt>
                <c:pt idx="266">
                  <c:v>8.8501861570000007E-2</c:v>
                </c:pt>
                <c:pt idx="267">
                  <c:v>0.18721241760000001</c:v>
                </c:pt>
                <c:pt idx="268">
                  <c:v>0.19256611633000001</c:v>
                </c:pt>
                <c:pt idx="269">
                  <c:v>0.19256611633000001</c:v>
                </c:pt>
                <c:pt idx="270">
                  <c:v>5.7290184019999996E-2</c:v>
                </c:pt>
                <c:pt idx="271">
                  <c:v>0.15434463500999998</c:v>
                </c:pt>
                <c:pt idx="272">
                  <c:v>0.32418673706000001</c:v>
                </c:pt>
                <c:pt idx="273">
                  <c:v>0.32831472777999998</c:v>
                </c:pt>
                <c:pt idx="274">
                  <c:v>0.45134185790999998</c:v>
                </c:pt>
                <c:pt idx="275">
                  <c:v>0.45134185790999998</c:v>
                </c:pt>
                <c:pt idx="276">
                  <c:v>0.48018563843000001</c:v>
                </c:pt>
                <c:pt idx="277">
                  <c:v>0.40530563353999999</c:v>
                </c:pt>
                <c:pt idx="278">
                  <c:v>0.16646517944</c:v>
                </c:pt>
                <c:pt idx="279">
                  <c:v>0.16646517944</c:v>
                </c:pt>
                <c:pt idx="280">
                  <c:v>4.6115047450000002E-2</c:v>
                </c:pt>
                <c:pt idx="281">
                  <c:v>5.5154876710000002E-2</c:v>
                </c:pt>
                <c:pt idx="282">
                  <c:v>3.5642879490000001E-2</c:v>
                </c:pt>
                <c:pt idx="283">
                  <c:v>0.16161540221999998</c:v>
                </c:pt>
                <c:pt idx="284">
                  <c:v>0.26650750732</c:v>
                </c:pt>
                <c:pt idx="285">
                  <c:v>0.26650750732</c:v>
                </c:pt>
                <c:pt idx="286">
                  <c:v>0.23936918639999999</c:v>
                </c:pt>
                <c:pt idx="287">
                  <c:v>0.23765383911000001</c:v>
                </c:pt>
                <c:pt idx="288">
                  <c:v>0.19702932738999998</c:v>
                </c:pt>
                <c:pt idx="289">
                  <c:v>0.19702932738999998</c:v>
                </c:pt>
                <c:pt idx="290">
                  <c:v>0.16103897095</c:v>
                </c:pt>
                <c:pt idx="291">
                  <c:v>-0.11030640411000001</c:v>
                </c:pt>
                <c:pt idx="292">
                  <c:v>-0.11030640411000001</c:v>
                </c:pt>
                <c:pt idx="293">
                  <c:v>-1.503945923E-2</c:v>
                </c:pt>
                <c:pt idx="294">
                  <c:v>1.0354974750000001E-2</c:v>
                </c:pt>
                <c:pt idx="295">
                  <c:v>4.0651142120000004E-2</c:v>
                </c:pt>
                <c:pt idx="296">
                  <c:v>4.0651142120000004E-2</c:v>
                </c:pt>
                <c:pt idx="297">
                  <c:v>2.119134521E-2</c:v>
                </c:pt>
                <c:pt idx="298">
                  <c:v>-7.4108406070000007E-2</c:v>
                </c:pt>
                <c:pt idx="299">
                  <c:v>-7.4108406070000007E-2</c:v>
                </c:pt>
                <c:pt idx="300">
                  <c:v>0.15203353881999998</c:v>
                </c:pt>
                <c:pt idx="301">
                  <c:v>0.12566589355000002</c:v>
                </c:pt>
                <c:pt idx="302">
                  <c:v>0.12566589355000002</c:v>
                </c:pt>
                <c:pt idx="303">
                  <c:v>0.16688281250000001</c:v>
                </c:pt>
                <c:pt idx="304">
                  <c:v>9.1682067869999995E-2</c:v>
                </c:pt>
                <c:pt idx="305">
                  <c:v>9.1682067869999995E-2</c:v>
                </c:pt>
                <c:pt idx="306">
                  <c:v>-2.4369792939999999E-2</c:v>
                </c:pt>
                <c:pt idx="307">
                  <c:v>-5.4878028869999998E-2</c:v>
                </c:pt>
                <c:pt idx="308">
                  <c:v>-4.9493413E-3</c:v>
                </c:pt>
                <c:pt idx="309">
                  <c:v>-4.9493413E-3</c:v>
                </c:pt>
                <c:pt idx="310">
                  <c:v>-7.229968262E-2</c:v>
                </c:pt>
                <c:pt idx="311">
                  <c:v>-0.10520542145</c:v>
                </c:pt>
                <c:pt idx="312">
                  <c:v>-0.10520542145</c:v>
                </c:pt>
                <c:pt idx="313">
                  <c:v>-0.10485463715</c:v>
                </c:pt>
                <c:pt idx="314">
                  <c:v>-0.12361081695999999</c:v>
                </c:pt>
                <c:pt idx="315">
                  <c:v>-0.12361081695999999</c:v>
                </c:pt>
                <c:pt idx="316">
                  <c:v>-0.13684098815999998</c:v>
                </c:pt>
                <c:pt idx="317">
                  <c:v>-0.13755415343999999</c:v>
                </c:pt>
                <c:pt idx="318">
                  <c:v>-8.8752540589999998E-2</c:v>
                </c:pt>
                <c:pt idx="319">
                  <c:v>-1.442116737E-2</c:v>
                </c:pt>
                <c:pt idx="320">
                  <c:v>-2.1866872789999998E-2</c:v>
                </c:pt>
                <c:pt idx="321">
                  <c:v>-4.3539897920000001E-2</c:v>
                </c:pt>
                <c:pt idx="322">
                  <c:v>-4.3539897920000001E-2</c:v>
                </c:pt>
                <c:pt idx="323">
                  <c:v>-4.5274414999999998E-3</c:v>
                </c:pt>
                <c:pt idx="324">
                  <c:v>3.322881699E-2</c:v>
                </c:pt>
                <c:pt idx="325">
                  <c:v>6.5844383239999998E-2</c:v>
                </c:pt>
                <c:pt idx="326">
                  <c:v>6.5844383239999998E-2</c:v>
                </c:pt>
                <c:pt idx="327">
                  <c:v>2.033974648E-2</c:v>
                </c:pt>
                <c:pt idx="328">
                  <c:v>2.033974648E-2</c:v>
                </c:pt>
                <c:pt idx="329">
                  <c:v>7.7532546999999993E-2</c:v>
                </c:pt>
                <c:pt idx="330">
                  <c:v>-4.4687911990000002E-2</c:v>
                </c:pt>
                <c:pt idx="331">
                  <c:v>-0.13691902161</c:v>
                </c:pt>
                <c:pt idx="332">
                  <c:v>-0.13691902161</c:v>
                </c:pt>
                <c:pt idx="333">
                  <c:v>-2.4002283100000001E-2</c:v>
                </c:pt>
                <c:pt idx="334">
                  <c:v>6.1028438569999996E-2</c:v>
                </c:pt>
                <c:pt idx="335">
                  <c:v>4.4803035739999997E-2</c:v>
                </c:pt>
                <c:pt idx="336">
                  <c:v>4.184502792E-2</c:v>
                </c:pt>
                <c:pt idx="337">
                  <c:v>-4.6007247920000001E-2</c:v>
                </c:pt>
                <c:pt idx="338">
                  <c:v>-8.5221740719999994E-2</c:v>
                </c:pt>
                <c:pt idx="339">
                  <c:v>-8.5221740719999994E-2</c:v>
                </c:pt>
                <c:pt idx="340">
                  <c:v>-2.6222869870000002E-2</c:v>
                </c:pt>
                <c:pt idx="341">
                  <c:v>-2.9567809099999998E-3</c:v>
                </c:pt>
                <c:pt idx="342">
                  <c:v>-2.9567809099999998E-3</c:v>
                </c:pt>
                <c:pt idx="343">
                  <c:v>-1.3615839960000001E-2</c:v>
                </c:pt>
                <c:pt idx="344">
                  <c:v>-5.3457954410000001E-2</c:v>
                </c:pt>
                <c:pt idx="345">
                  <c:v>-5.9723712919999998E-2</c:v>
                </c:pt>
                <c:pt idx="346">
                  <c:v>9.0027877810000004E-2</c:v>
                </c:pt>
                <c:pt idx="347">
                  <c:v>0.12606957245</c:v>
                </c:pt>
                <c:pt idx="348">
                  <c:v>0.15228565979</c:v>
                </c:pt>
                <c:pt idx="349">
                  <c:v>0.15228565979</c:v>
                </c:pt>
                <c:pt idx="350">
                  <c:v>0.17739909363</c:v>
                </c:pt>
                <c:pt idx="351">
                  <c:v>8.3535125730000007E-2</c:v>
                </c:pt>
                <c:pt idx="352">
                  <c:v>-0.11535630035</c:v>
                </c:pt>
                <c:pt idx="353">
                  <c:v>-0.11535630035</c:v>
                </c:pt>
                <c:pt idx="354">
                  <c:v>-0.20482369994999999</c:v>
                </c:pt>
                <c:pt idx="355">
                  <c:v>-0.17782284545999999</c:v>
                </c:pt>
                <c:pt idx="356">
                  <c:v>-0.22118095398000001</c:v>
                </c:pt>
                <c:pt idx="357">
                  <c:v>-0.13266781616000001</c:v>
                </c:pt>
                <c:pt idx="358">
                  <c:v>-2.0915132520000001E-2</c:v>
                </c:pt>
                <c:pt idx="359">
                  <c:v>-2.0915132520000001E-2</c:v>
                </c:pt>
                <c:pt idx="360">
                  <c:v>-6.2323062899999997E-2</c:v>
                </c:pt>
                <c:pt idx="361">
                  <c:v>-0.20802214050000001</c:v>
                </c:pt>
                <c:pt idx="362">
                  <c:v>-0.19820689391999999</c:v>
                </c:pt>
                <c:pt idx="363">
                  <c:v>-0.19820689391999999</c:v>
                </c:pt>
                <c:pt idx="364">
                  <c:v>-0.15340707397</c:v>
                </c:pt>
                <c:pt idx="365">
                  <c:v>-0.11791914368</c:v>
                </c:pt>
                <c:pt idx="366">
                  <c:v>-0.16580754089000002</c:v>
                </c:pt>
                <c:pt idx="367">
                  <c:v>-0.24774844360000001</c:v>
                </c:pt>
                <c:pt idx="368">
                  <c:v>-0.26755584716999997</c:v>
                </c:pt>
                <c:pt idx="369">
                  <c:v>-0.26755584716999997</c:v>
                </c:pt>
                <c:pt idx="370">
                  <c:v>-0.18312344359999999</c:v>
                </c:pt>
                <c:pt idx="371">
                  <c:v>-0.11283663177</c:v>
                </c:pt>
                <c:pt idx="372">
                  <c:v>-7.9356491090000009E-2</c:v>
                </c:pt>
                <c:pt idx="373">
                  <c:v>-6.0542617800000004E-2</c:v>
                </c:pt>
                <c:pt idx="374">
                  <c:v>-4.5995613099999999E-2</c:v>
                </c:pt>
                <c:pt idx="375">
                  <c:v>-8.0686309809999995E-2</c:v>
                </c:pt>
                <c:pt idx="376">
                  <c:v>-8.0686309809999995E-2</c:v>
                </c:pt>
                <c:pt idx="377">
                  <c:v>-0.15571826171999997</c:v>
                </c:pt>
                <c:pt idx="378">
                  <c:v>-0.18514523315</c:v>
                </c:pt>
                <c:pt idx="379">
                  <c:v>-0.18514523315</c:v>
                </c:pt>
                <c:pt idx="380">
                  <c:v>-0.19837875365999999</c:v>
                </c:pt>
                <c:pt idx="381">
                  <c:v>-0.15116474915</c:v>
                </c:pt>
                <c:pt idx="382">
                  <c:v>-0.15116474915</c:v>
                </c:pt>
                <c:pt idx="383">
                  <c:v>-0.14358894348000001</c:v>
                </c:pt>
                <c:pt idx="384">
                  <c:v>-0.11830657959</c:v>
                </c:pt>
                <c:pt idx="385">
                  <c:v>-9.5123977659999998E-2</c:v>
                </c:pt>
                <c:pt idx="386">
                  <c:v>-9.5123977659999998E-2</c:v>
                </c:pt>
                <c:pt idx="387">
                  <c:v>-0.10051055907999999</c:v>
                </c:pt>
                <c:pt idx="388">
                  <c:v>-0.10578898621000001</c:v>
                </c:pt>
                <c:pt idx="389">
                  <c:v>-5.3920621899999997E-3</c:v>
                </c:pt>
                <c:pt idx="390">
                  <c:v>9.2895154999999997E-3</c:v>
                </c:pt>
                <c:pt idx="391">
                  <c:v>-0.10233769226</c:v>
                </c:pt>
                <c:pt idx="392">
                  <c:v>-0.10233769226</c:v>
                </c:pt>
                <c:pt idx="393">
                  <c:v>1.104567909E-2</c:v>
                </c:pt>
                <c:pt idx="394">
                  <c:v>0.12476979828</c:v>
                </c:pt>
                <c:pt idx="395">
                  <c:v>-1.449570656E-2</c:v>
                </c:pt>
                <c:pt idx="396">
                  <c:v>-1.449570656E-2</c:v>
                </c:pt>
                <c:pt idx="397">
                  <c:v>-0.11417857361</c:v>
                </c:pt>
                <c:pt idx="398">
                  <c:v>-4.4977157589999997E-2</c:v>
                </c:pt>
                <c:pt idx="399">
                  <c:v>-6.0015869E-4</c:v>
                </c:pt>
                <c:pt idx="400">
                  <c:v>-7.0649337770000001E-2</c:v>
                </c:pt>
                <c:pt idx="401">
                  <c:v>-7.0649337770000001E-2</c:v>
                </c:pt>
                <c:pt idx="402">
                  <c:v>-0.14476744080000001</c:v>
                </c:pt>
                <c:pt idx="403">
                  <c:v>-0.13443789673000001</c:v>
                </c:pt>
                <c:pt idx="404">
                  <c:v>-0.13069523620999998</c:v>
                </c:pt>
                <c:pt idx="405">
                  <c:v>-0.13069523620999998</c:v>
                </c:pt>
                <c:pt idx="406">
                  <c:v>-0.23565603637999999</c:v>
                </c:pt>
                <c:pt idx="407">
                  <c:v>-0.17707897948999998</c:v>
                </c:pt>
                <c:pt idx="408">
                  <c:v>-7.1287918089999999E-2</c:v>
                </c:pt>
                <c:pt idx="409">
                  <c:v>-4.6449874880000006E-2</c:v>
                </c:pt>
                <c:pt idx="410">
                  <c:v>6.6574935909999994E-2</c:v>
                </c:pt>
                <c:pt idx="411">
                  <c:v>6.6574935909999994E-2</c:v>
                </c:pt>
                <c:pt idx="412">
                  <c:v>0.19673214722000001</c:v>
                </c:pt>
                <c:pt idx="413">
                  <c:v>0.17186878967000002</c:v>
                </c:pt>
                <c:pt idx="414">
                  <c:v>0.17186878967000002</c:v>
                </c:pt>
                <c:pt idx="415">
                  <c:v>0.14598023987</c:v>
                </c:pt>
                <c:pt idx="416">
                  <c:v>0.36215747069999998</c:v>
                </c:pt>
                <c:pt idx="417">
                  <c:v>0.36215747069999998</c:v>
                </c:pt>
                <c:pt idx="418">
                  <c:v>0.33841494751000001</c:v>
                </c:pt>
                <c:pt idx="419">
                  <c:v>0.45449526977999999</c:v>
                </c:pt>
                <c:pt idx="420">
                  <c:v>0.40678564452999999</c:v>
                </c:pt>
                <c:pt idx="421">
                  <c:v>0.40678564452999999</c:v>
                </c:pt>
                <c:pt idx="422">
                  <c:v>0.44589810181</c:v>
                </c:pt>
                <c:pt idx="423">
                  <c:v>0.45151083374000001</c:v>
                </c:pt>
                <c:pt idx="424">
                  <c:v>0.45151083374000001</c:v>
                </c:pt>
                <c:pt idx="425">
                  <c:v>0.61089361572</c:v>
                </c:pt>
                <c:pt idx="426">
                  <c:v>0.70652709961000004</c:v>
                </c:pt>
                <c:pt idx="427">
                  <c:v>0.70652709961000004</c:v>
                </c:pt>
                <c:pt idx="428">
                  <c:v>0.77566833495999998</c:v>
                </c:pt>
                <c:pt idx="429">
                  <c:v>0.84410675048999995</c:v>
                </c:pt>
                <c:pt idx="430">
                  <c:v>0.84410675048999995</c:v>
                </c:pt>
                <c:pt idx="431">
                  <c:v>0.93484600829999998</c:v>
                </c:pt>
                <c:pt idx="432">
                  <c:v>1.1291590576200001</c:v>
                </c:pt>
                <c:pt idx="433">
                  <c:v>1.1602239990200001</c:v>
                </c:pt>
                <c:pt idx="434">
                  <c:v>1.2066137695299999</c:v>
                </c:pt>
                <c:pt idx="435">
                  <c:v>1.20998474121</c:v>
                </c:pt>
                <c:pt idx="436">
                  <c:v>1.2573645019499999</c:v>
                </c:pt>
                <c:pt idx="437">
                  <c:v>1.2573645019499999</c:v>
                </c:pt>
                <c:pt idx="438">
                  <c:v>1.3592523193399999</c:v>
                </c:pt>
                <c:pt idx="439">
                  <c:v>1.49704394531</c:v>
                </c:pt>
                <c:pt idx="440">
                  <c:v>1.49704394531</c:v>
                </c:pt>
                <c:pt idx="441">
                  <c:v>1.56014501953</c:v>
                </c:pt>
                <c:pt idx="442">
                  <c:v>1.6537829589800002</c:v>
                </c:pt>
                <c:pt idx="443">
                  <c:v>1.72122973633</c:v>
                </c:pt>
                <c:pt idx="444">
                  <c:v>1.8301748046899999</c:v>
                </c:pt>
                <c:pt idx="445">
                  <c:v>1.8807767334000001</c:v>
                </c:pt>
                <c:pt idx="446">
                  <c:v>1.97265600586</c:v>
                </c:pt>
                <c:pt idx="447">
                  <c:v>1.97265600586</c:v>
                </c:pt>
                <c:pt idx="448">
                  <c:v>2.1153071289100001</c:v>
                </c:pt>
                <c:pt idx="449">
                  <c:v>2.1221298828099999</c:v>
                </c:pt>
                <c:pt idx="450">
                  <c:v>2.1221298828099999</c:v>
                </c:pt>
                <c:pt idx="451">
                  <c:v>2.1984294433599998</c:v>
                </c:pt>
                <c:pt idx="452">
                  <c:v>2.1308178710900001</c:v>
                </c:pt>
                <c:pt idx="453">
                  <c:v>2.1308178710900001</c:v>
                </c:pt>
                <c:pt idx="454">
                  <c:v>2.1819909667999999</c:v>
                </c:pt>
                <c:pt idx="455">
                  <c:v>2.32757202148</c:v>
                </c:pt>
                <c:pt idx="456">
                  <c:v>2.3874453125000001</c:v>
                </c:pt>
                <c:pt idx="457">
                  <c:v>2.3874453125000001</c:v>
                </c:pt>
                <c:pt idx="458">
                  <c:v>2.3475883789099998</c:v>
                </c:pt>
                <c:pt idx="459">
                  <c:v>2.4040073242200002</c:v>
                </c:pt>
                <c:pt idx="460">
                  <c:v>2.4246249999999998</c:v>
                </c:pt>
                <c:pt idx="461">
                  <c:v>2.49170825195</c:v>
                </c:pt>
                <c:pt idx="462">
                  <c:v>2.5182680664099997</c:v>
                </c:pt>
                <c:pt idx="463">
                  <c:v>2.5182680664099997</c:v>
                </c:pt>
                <c:pt idx="464">
                  <c:v>2.6239875488299997</c:v>
                </c:pt>
                <c:pt idx="465">
                  <c:v>2.6568833007799997</c:v>
                </c:pt>
                <c:pt idx="466">
                  <c:v>2.6487927246099998</c:v>
                </c:pt>
                <c:pt idx="467">
                  <c:v>2.6487927246099998</c:v>
                </c:pt>
                <c:pt idx="468">
                  <c:v>2.6652272949200002</c:v>
                </c:pt>
                <c:pt idx="469">
                  <c:v>2.6652272949200002</c:v>
                </c:pt>
                <c:pt idx="470">
                  <c:v>2.7718940429700001</c:v>
                </c:pt>
                <c:pt idx="471">
                  <c:v>2.8311174316400001</c:v>
                </c:pt>
                <c:pt idx="472">
                  <c:v>2.7772958984400002</c:v>
                </c:pt>
                <c:pt idx="473">
                  <c:v>2.7772958984400002</c:v>
                </c:pt>
                <c:pt idx="474">
                  <c:v>2.7199274902299999</c:v>
                </c:pt>
                <c:pt idx="475">
                  <c:v>2.8270449218799998</c:v>
                </c:pt>
                <c:pt idx="476">
                  <c:v>2.8270449218799998</c:v>
                </c:pt>
                <c:pt idx="477">
                  <c:v>2.8173332519500001</c:v>
                </c:pt>
                <c:pt idx="478">
                  <c:v>2.8022368164099998</c:v>
                </c:pt>
                <c:pt idx="479">
                  <c:v>2.8022368164099998</c:v>
                </c:pt>
                <c:pt idx="480">
                  <c:v>2.7393088378900003</c:v>
                </c:pt>
                <c:pt idx="481">
                  <c:v>2.84485888672</c:v>
                </c:pt>
                <c:pt idx="482">
                  <c:v>2.9720834960900002</c:v>
                </c:pt>
                <c:pt idx="483">
                  <c:v>2.9720834960900002</c:v>
                </c:pt>
                <c:pt idx="484">
                  <c:v>3.1295668945299999</c:v>
                </c:pt>
                <c:pt idx="485">
                  <c:v>3.16240869141</c:v>
                </c:pt>
                <c:pt idx="486">
                  <c:v>3.1386264648400002</c:v>
                </c:pt>
                <c:pt idx="487">
                  <c:v>3.1728183593799999</c:v>
                </c:pt>
                <c:pt idx="488">
                  <c:v>3.0653710937500001</c:v>
                </c:pt>
                <c:pt idx="489">
                  <c:v>3.0653710937500001</c:v>
                </c:pt>
                <c:pt idx="490">
                  <c:v>3.1230585937500002</c:v>
                </c:pt>
                <c:pt idx="491">
                  <c:v>3.27556005859</c:v>
                </c:pt>
                <c:pt idx="492">
                  <c:v>3.2933698730500001</c:v>
                </c:pt>
                <c:pt idx="493">
                  <c:v>3.2933698730500001</c:v>
                </c:pt>
                <c:pt idx="494">
                  <c:v>3.3050207519499999</c:v>
                </c:pt>
                <c:pt idx="495">
                  <c:v>3.35825708008</c:v>
                </c:pt>
                <c:pt idx="496">
                  <c:v>3.3599121093799997</c:v>
                </c:pt>
                <c:pt idx="497">
                  <c:v>3.47381884766</c:v>
                </c:pt>
                <c:pt idx="498">
                  <c:v>3.5470664062499999</c:v>
                </c:pt>
                <c:pt idx="499">
                  <c:v>3.5470664062499999</c:v>
                </c:pt>
                <c:pt idx="500">
                  <c:v>3.5411823730499998</c:v>
                </c:pt>
                <c:pt idx="501">
                  <c:v>3.6347160644500001</c:v>
                </c:pt>
                <c:pt idx="502">
                  <c:v>3.7196264648400001</c:v>
                </c:pt>
                <c:pt idx="503">
                  <c:v>3.7196264648400001</c:v>
                </c:pt>
                <c:pt idx="504">
                  <c:v>3.4400769043000001</c:v>
                </c:pt>
                <c:pt idx="505">
                  <c:v>3.4400769043000001</c:v>
                </c:pt>
                <c:pt idx="506">
                  <c:v>3.5965180664099998</c:v>
                </c:pt>
                <c:pt idx="507">
                  <c:v>3.7127363281300001</c:v>
                </c:pt>
                <c:pt idx="508">
                  <c:v>3.7368862304700001</c:v>
                </c:pt>
                <c:pt idx="509">
                  <c:v>3.7368862304700001</c:v>
                </c:pt>
                <c:pt idx="510">
                  <c:v>3.8192761230499999</c:v>
                </c:pt>
                <c:pt idx="511">
                  <c:v>3.8138815918</c:v>
                </c:pt>
                <c:pt idx="512">
                  <c:v>3.6174389648400003</c:v>
                </c:pt>
                <c:pt idx="513">
                  <c:v>3.6722382812499998</c:v>
                </c:pt>
                <c:pt idx="514">
                  <c:v>3.6500771484400003</c:v>
                </c:pt>
                <c:pt idx="515">
                  <c:v>3.6500771484400003</c:v>
                </c:pt>
                <c:pt idx="516">
                  <c:v>3.7259440918000002</c:v>
                </c:pt>
                <c:pt idx="517">
                  <c:v>3.7332878418000002</c:v>
                </c:pt>
                <c:pt idx="518">
                  <c:v>3.6730891113299999</c:v>
                </c:pt>
                <c:pt idx="519">
                  <c:v>3.6730891113299999</c:v>
                </c:pt>
                <c:pt idx="520">
                  <c:v>3.7360500488300001</c:v>
                </c:pt>
                <c:pt idx="521">
                  <c:v>3.7506789550799997</c:v>
                </c:pt>
                <c:pt idx="522">
                  <c:v>3.7990869140599997</c:v>
                </c:pt>
                <c:pt idx="523">
                  <c:v>3.85084765625</c:v>
                </c:pt>
                <c:pt idx="524">
                  <c:v>3.74592578125</c:v>
                </c:pt>
                <c:pt idx="525">
                  <c:v>3.74592578125</c:v>
                </c:pt>
                <c:pt idx="526">
                  <c:v>3.82491455078</c:v>
                </c:pt>
                <c:pt idx="527">
                  <c:v>3.96993164063</c:v>
                </c:pt>
                <c:pt idx="528">
                  <c:v>3.9366125488299999</c:v>
                </c:pt>
                <c:pt idx="529">
                  <c:v>3.9366125488299999</c:v>
                </c:pt>
                <c:pt idx="530">
                  <c:v>4.0130083007800001</c:v>
                </c:pt>
                <c:pt idx="531">
                  <c:v>4.0130083007800001</c:v>
                </c:pt>
                <c:pt idx="532">
                  <c:v>3.9196940917999998</c:v>
                </c:pt>
                <c:pt idx="533">
                  <c:v>3.97805541992</c:v>
                </c:pt>
                <c:pt idx="534">
                  <c:v>4.0195690918000002</c:v>
                </c:pt>
                <c:pt idx="535">
                  <c:v>4.0195690918000002</c:v>
                </c:pt>
                <c:pt idx="536">
                  <c:v>3.9077687988299998</c:v>
                </c:pt>
                <c:pt idx="537">
                  <c:v>3.9434467773400002</c:v>
                </c:pt>
                <c:pt idx="538">
                  <c:v>3.9434467773400002</c:v>
                </c:pt>
                <c:pt idx="539">
                  <c:v>3.9994257812499998</c:v>
                </c:pt>
                <c:pt idx="540">
                  <c:v>4.2083740234400002</c:v>
                </c:pt>
                <c:pt idx="541">
                  <c:v>4.2083740234400002</c:v>
                </c:pt>
                <c:pt idx="542">
                  <c:v>4.2727583007800005</c:v>
                </c:pt>
                <c:pt idx="543">
                  <c:v>4.1814082031300002</c:v>
                </c:pt>
                <c:pt idx="544">
                  <c:v>4.1974667968800006</c:v>
                </c:pt>
                <c:pt idx="545">
                  <c:v>4.1974667968800006</c:v>
                </c:pt>
                <c:pt idx="546">
                  <c:v>4.2398291015599998</c:v>
                </c:pt>
                <c:pt idx="547">
                  <c:v>4.2362685546900005</c:v>
                </c:pt>
                <c:pt idx="548">
                  <c:v>4.3504179687500004</c:v>
                </c:pt>
                <c:pt idx="549">
                  <c:v>4.3254521484400001</c:v>
                </c:pt>
                <c:pt idx="550">
                  <c:v>4.4717031250000003</c:v>
                </c:pt>
                <c:pt idx="551">
                  <c:v>4.4717031250000003</c:v>
                </c:pt>
                <c:pt idx="552">
                  <c:v>4.4583173828099998</c:v>
                </c:pt>
                <c:pt idx="553">
                  <c:v>4.4887988281300002</c:v>
                </c:pt>
                <c:pt idx="554">
                  <c:v>4.5032299804699996</c:v>
                </c:pt>
                <c:pt idx="555">
                  <c:v>4.5032299804699996</c:v>
                </c:pt>
                <c:pt idx="556">
                  <c:v>4.3162456054699998</c:v>
                </c:pt>
                <c:pt idx="557">
                  <c:v>4.3162456054699998</c:v>
                </c:pt>
                <c:pt idx="558">
                  <c:v>4.3798549804699993</c:v>
                </c:pt>
                <c:pt idx="559">
                  <c:v>4.3276943359400004</c:v>
                </c:pt>
                <c:pt idx="560">
                  <c:v>4.5235180664099994</c:v>
                </c:pt>
                <c:pt idx="561">
                  <c:v>4.5235180664099994</c:v>
                </c:pt>
                <c:pt idx="562">
                  <c:v>4.6547465820300005</c:v>
                </c:pt>
                <c:pt idx="563">
                  <c:v>4.6290468750000002</c:v>
                </c:pt>
                <c:pt idx="564">
                  <c:v>4.6262958984400004</c:v>
                </c:pt>
                <c:pt idx="565">
                  <c:v>4.6854970703099994</c:v>
                </c:pt>
                <c:pt idx="566">
                  <c:v>4.6511884765599998</c:v>
                </c:pt>
                <c:pt idx="567">
                  <c:v>4.6511884765599998</c:v>
                </c:pt>
                <c:pt idx="568">
                  <c:v>4.6302729492199992</c:v>
                </c:pt>
                <c:pt idx="569">
                  <c:v>4.6860429687499998</c:v>
                </c:pt>
                <c:pt idx="570">
                  <c:v>4.8185449218800001</c:v>
                </c:pt>
                <c:pt idx="571">
                  <c:v>4.8185449218800001</c:v>
                </c:pt>
                <c:pt idx="572">
                  <c:v>4.8687690429699995</c:v>
                </c:pt>
                <c:pt idx="573">
                  <c:v>5.1213432617199999</c:v>
                </c:pt>
                <c:pt idx="574">
                  <c:v>5.1213432617199999</c:v>
                </c:pt>
                <c:pt idx="575">
                  <c:v>5.0045410156300001</c:v>
                </c:pt>
                <c:pt idx="576">
                  <c:v>4.9313090820300003</c:v>
                </c:pt>
                <c:pt idx="577">
                  <c:v>4.9313090820300003</c:v>
                </c:pt>
                <c:pt idx="578">
                  <c:v>4.9539667968800005</c:v>
                </c:pt>
                <c:pt idx="579">
                  <c:v>5.0575595703099996</c:v>
                </c:pt>
                <c:pt idx="580">
                  <c:v>5.0524179687500004</c:v>
                </c:pt>
                <c:pt idx="581">
                  <c:v>5.0524179687500004</c:v>
                </c:pt>
                <c:pt idx="582">
                  <c:v>5.3366567382800003</c:v>
                </c:pt>
                <c:pt idx="583">
                  <c:v>5.2491386718800008</c:v>
                </c:pt>
                <c:pt idx="584">
                  <c:v>5.2491386718800008</c:v>
                </c:pt>
                <c:pt idx="585">
                  <c:v>5.2898017578099994</c:v>
                </c:pt>
                <c:pt idx="586">
                  <c:v>5.3584091796900006</c:v>
                </c:pt>
                <c:pt idx="587">
                  <c:v>5.3584091796900006</c:v>
                </c:pt>
                <c:pt idx="588">
                  <c:v>5.17891552734</c:v>
                </c:pt>
                <c:pt idx="589">
                  <c:v>5.1855000000000002</c:v>
                </c:pt>
                <c:pt idx="590">
                  <c:v>5.3442905273400001</c:v>
                </c:pt>
                <c:pt idx="591">
                  <c:v>5.4690693359400004</c:v>
                </c:pt>
                <c:pt idx="592">
                  <c:v>5.4264614257800003</c:v>
                </c:pt>
                <c:pt idx="593">
                  <c:v>5.5944521484400003</c:v>
                </c:pt>
                <c:pt idx="594">
                  <c:v>5.5944521484400003</c:v>
                </c:pt>
                <c:pt idx="595">
                  <c:v>5.5869946289099994</c:v>
                </c:pt>
                <c:pt idx="596">
                  <c:v>5.5377978515599997</c:v>
                </c:pt>
                <c:pt idx="597">
                  <c:v>5.5377978515599997</c:v>
                </c:pt>
                <c:pt idx="598">
                  <c:v>5.5898935546900006</c:v>
                </c:pt>
                <c:pt idx="599">
                  <c:v>5.6288178710899999</c:v>
                </c:pt>
                <c:pt idx="600">
                  <c:v>5.6207172851599996</c:v>
                </c:pt>
                <c:pt idx="601">
                  <c:v>5.6505126953099998</c:v>
                </c:pt>
                <c:pt idx="602">
                  <c:v>5.8044589843800001</c:v>
                </c:pt>
                <c:pt idx="603">
                  <c:v>5.8537353515600001</c:v>
                </c:pt>
                <c:pt idx="604">
                  <c:v>5.8537353515600001</c:v>
                </c:pt>
                <c:pt idx="605">
                  <c:v>5.9278193359399998</c:v>
                </c:pt>
                <c:pt idx="606">
                  <c:v>6.0257631835900005</c:v>
                </c:pt>
                <c:pt idx="607">
                  <c:v>6.0257631835900005</c:v>
                </c:pt>
                <c:pt idx="608">
                  <c:v>5.8741811523400003</c:v>
                </c:pt>
                <c:pt idx="609">
                  <c:v>5.7841884765599998</c:v>
                </c:pt>
                <c:pt idx="610">
                  <c:v>5.7841884765599998</c:v>
                </c:pt>
                <c:pt idx="611">
                  <c:v>6.0324731445299999</c:v>
                </c:pt>
                <c:pt idx="612">
                  <c:v>6.1106684570300001</c:v>
                </c:pt>
                <c:pt idx="613">
                  <c:v>6.0264379882800005</c:v>
                </c:pt>
                <c:pt idx="614">
                  <c:v>6.0264379882800005</c:v>
                </c:pt>
                <c:pt idx="615">
                  <c:v>6.01384130859</c:v>
                </c:pt>
                <c:pt idx="616">
                  <c:v>6.0048359375000002</c:v>
                </c:pt>
                <c:pt idx="617">
                  <c:v>6.0938276367199995</c:v>
                </c:pt>
                <c:pt idx="618">
                  <c:v>6.1204477539099997</c:v>
                </c:pt>
                <c:pt idx="619">
                  <c:v>6.1186972656300007</c:v>
                </c:pt>
                <c:pt idx="620">
                  <c:v>6.1186972656300007</c:v>
                </c:pt>
                <c:pt idx="621">
                  <c:v>6.20682666016</c:v>
                </c:pt>
                <c:pt idx="622">
                  <c:v>6.2323730468800003</c:v>
                </c:pt>
                <c:pt idx="623">
                  <c:v>6.1020410156300002</c:v>
                </c:pt>
                <c:pt idx="624">
                  <c:v>6.1020410156300002</c:v>
                </c:pt>
                <c:pt idx="625">
                  <c:v>6.0558583984399998</c:v>
                </c:pt>
                <c:pt idx="626">
                  <c:v>6.2377392578099995</c:v>
                </c:pt>
                <c:pt idx="627">
                  <c:v>6.3503388671900005</c:v>
                </c:pt>
                <c:pt idx="628">
                  <c:v>6.3825009765599994</c:v>
                </c:pt>
                <c:pt idx="629">
                  <c:v>6.4305810546900002</c:v>
                </c:pt>
                <c:pt idx="630">
                  <c:v>6.4305810546900002</c:v>
                </c:pt>
                <c:pt idx="631">
                  <c:v>6.5408486328099995</c:v>
                </c:pt>
                <c:pt idx="632">
                  <c:v>6.2941274414099997</c:v>
                </c:pt>
                <c:pt idx="633">
                  <c:v>6.1870820312500001</c:v>
                </c:pt>
                <c:pt idx="634">
                  <c:v>6.1870820312500001</c:v>
                </c:pt>
                <c:pt idx="635">
                  <c:v>6.3056430664100001</c:v>
                </c:pt>
                <c:pt idx="636">
                  <c:v>6.3056430664100001</c:v>
                </c:pt>
                <c:pt idx="637">
                  <c:v>6.4410444335900001</c:v>
                </c:pt>
                <c:pt idx="638">
                  <c:v>6.5996479492199995</c:v>
                </c:pt>
                <c:pt idx="639">
                  <c:v>6.7184936523400003</c:v>
                </c:pt>
                <c:pt idx="640">
                  <c:v>6.7184936523400003</c:v>
                </c:pt>
                <c:pt idx="641">
                  <c:v>6.4984711914100002</c:v>
                </c:pt>
                <c:pt idx="642">
                  <c:v>6.3274404296900002</c:v>
                </c:pt>
                <c:pt idx="643">
                  <c:v>6.0538369140599997</c:v>
                </c:pt>
                <c:pt idx="644">
                  <c:v>6.1033911132800007</c:v>
                </c:pt>
                <c:pt idx="645">
                  <c:v>6.1940512695300001</c:v>
                </c:pt>
                <c:pt idx="646">
                  <c:v>6.1940512695300001</c:v>
                </c:pt>
                <c:pt idx="647">
                  <c:v>6.4845429687499996</c:v>
                </c:pt>
                <c:pt idx="648">
                  <c:v>6.5444374999999999</c:v>
                </c:pt>
                <c:pt idx="649">
                  <c:v>6.6697709960900005</c:v>
                </c:pt>
                <c:pt idx="650">
                  <c:v>6.6697709960900005</c:v>
                </c:pt>
                <c:pt idx="651">
                  <c:v>6.6761513671900001</c:v>
                </c:pt>
                <c:pt idx="652">
                  <c:v>6.4676889648399998</c:v>
                </c:pt>
                <c:pt idx="653">
                  <c:v>6.4006567382800004</c:v>
                </c:pt>
                <c:pt idx="654">
                  <c:v>6.4354541015599995</c:v>
                </c:pt>
                <c:pt idx="655">
                  <c:v>6.40812597656</c:v>
                </c:pt>
                <c:pt idx="656">
                  <c:v>6.40812597656</c:v>
                </c:pt>
                <c:pt idx="657">
                  <c:v>6.4563691406300006</c:v>
                </c:pt>
                <c:pt idx="658">
                  <c:v>6.5337343749999999</c:v>
                </c:pt>
                <c:pt idx="659">
                  <c:v>6.5449511718800002</c:v>
                </c:pt>
                <c:pt idx="660">
                  <c:v>6.5449511718800002</c:v>
                </c:pt>
                <c:pt idx="661">
                  <c:v>6.2379169921900006</c:v>
                </c:pt>
                <c:pt idx="662">
                  <c:v>6.2379169921900006</c:v>
                </c:pt>
                <c:pt idx="663">
                  <c:v>6.3749042968800005</c:v>
                </c:pt>
                <c:pt idx="664">
                  <c:v>6.3628632812500001</c:v>
                </c:pt>
                <c:pt idx="665">
                  <c:v>6.5291586914100002</c:v>
                </c:pt>
                <c:pt idx="666">
                  <c:v>6.5291586914100002</c:v>
                </c:pt>
                <c:pt idx="667">
                  <c:v>6.6108681640600002</c:v>
                </c:pt>
                <c:pt idx="668">
                  <c:v>6.5210463867199993</c:v>
                </c:pt>
                <c:pt idx="669">
                  <c:v>6.5210463867199993</c:v>
                </c:pt>
                <c:pt idx="670">
                  <c:v>6.4301289062500002</c:v>
                </c:pt>
                <c:pt idx="671">
                  <c:v>6.3837451171900002</c:v>
                </c:pt>
                <c:pt idx="672">
                  <c:v>6.3837451171900002</c:v>
                </c:pt>
                <c:pt idx="673">
                  <c:v>6.3547983398400003</c:v>
                </c:pt>
                <c:pt idx="674">
                  <c:v>6.6206337890600002</c:v>
                </c:pt>
                <c:pt idx="675">
                  <c:v>6.6450507812500001</c:v>
                </c:pt>
                <c:pt idx="676">
                  <c:v>6.6450507812500001</c:v>
                </c:pt>
                <c:pt idx="677">
                  <c:v>6.6344970703100001</c:v>
                </c:pt>
                <c:pt idx="678">
                  <c:v>6.6660874023400005</c:v>
                </c:pt>
                <c:pt idx="679">
                  <c:v>6.4451767578099997</c:v>
                </c:pt>
                <c:pt idx="680">
                  <c:v>6.3729765624999999</c:v>
                </c:pt>
                <c:pt idx="681">
                  <c:v>6.37100146484</c:v>
                </c:pt>
                <c:pt idx="682">
                  <c:v>6.37100146484</c:v>
                </c:pt>
                <c:pt idx="683">
                  <c:v>6.5016303710900001</c:v>
                </c:pt>
                <c:pt idx="684">
                  <c:v>6.4895517578100002</c:v>
                </c:pt>
                <c:pt idx="685">
                  <c:v>6.3616416015599997</c:v>
                </c:pt>
                <c:pt idx="686">
                  <c:v>6.3616416015599997</c:v>
                </c:pt>
                <c:pt idx="687">
                  <c:v>6.10727050781</c:v>
                </c:pt>
                <c:pt idx="688">
                  <c:v>6.10727050781</c:v>
                </c:pt>
                <c:pt idx="689">
                  <c:v>6.1742656250000003</c:v>
                </c:pt>
                <c:pt idx="690">
                  <c:v>6.3835219726599997</c:v>
                </c:pt>
                <c:pt idx="691">
                  <c:v>6.5200522460900006</c:v>
                </c:pt>
                <c:pt idx="692">
                  <c:v>6.5200522460900006</c:v>
                </c:pt>
                <c:pt idx="693">
                  <c:v>6.4661777343800004</c:v>
                </c:pt>
                <c:pt idx="694">
                  <c:v>6.3772631835900002</c:v>
                </c:pt>
                <c:pt idx="695">
                  <c:v>6.1894179687499999</c:v>
                </c:pt>
                <c:pt idx="696">
                  <c:v>6.1894179687499999</c:v>
                </c:pt>
                <c:pt idx="697">
                  <c:v>6.1838129882800006</c:v>
                </c:pt>
                <c:pt idx="698">
                  <c:v>6.1838129882800006</c:v>
                </c:pt>
                <c:pt idx="699">
                  <c:v>6.4924570312499998</c:v>
                </c:pt>
                <c:pt idx="700">
                  <c:v>6.5319599609400001</c:v>
                </c:pt>
                <c:pt idx="701">
                  <c:v>6.4835908203099999</c:v>
                </c:pt>
                <c:pt idx="702">
                  <c:v>6.4835908203099999</c:v>
                </c:pt>
                <c:pt idx="703">
                  <c:v>6.3865991210899997</c:v>
                </c:pt>
                <c:pt idx="704">
                  <c:v>6.1528466796900005</c:v>
                </c:pt>
                <c:pt idx="705">
                  <c:v>6.2764887695300002</c:v>
                </c:pt>
                <c:pt idx="706">
                  <c:v>6.3557065429699993</c:v>
                </c:pt>
                <c:pt idx="707">
                  <c:v>6.4355185546899998</c:v>
                </c:pt>
                <c:pt idx="708">
                  <c:v>6.4355185546899998</c:v>
                </c:pt>
                <c:pt idx="709">
                  <c:v>6.4853115234400001</c:v>
                </c:pt>
                <c:pt idx="710">
                  <c:v>6.2840576171900002</c:v>
                </c:pt>
                <c:pt idx="711">
                  <c:v>6.2840576171900002</c:v>
                </c:pt>
                <c:pt idx="712">
                  <c:v>6.1333847656300007</c:v>
                </c:pt>
                <c:pt idx="713">
                  <c:v>6.1437929687499997</c:v>
                </c:pt>
                <c:pt idx="714">
                  <c:v>6.1447285156300007</c:v>
                </c:pt>
                <c:pt idx="715">
                  <c:v>6.15949853516</c:v>
                </c:pt>
                <c:pt idx="716">
                  <c:v>6.2012407226599997</c:v>
                </c:pt>
                <c:pt idx="717">
                  <c:v>6.3113164062499996</c:v>
                </c:pt>
                <c:pt idx="718">
                  <c:v>6.3113164062499996</c:v>
                </c:pt>
                <c:pt idx="719">
                  <c:v>6.16447460938</c:v>
                </c:pt>
                <c:pt idx="720">
                  <c:v>6.2991396484400006</c:v>
                </c:pt>
                <c:pt idx="721">
                  <c:v>6.2991396484400006</c:v>
                </c:pt>
                <c:pt idx="722">
                  <c:v>6.3592968750000001</c:v>
                </c:pt>
                <c:pt idx="723">
                  <c:v>6.2675312500000002</c:v>
                </c:pt>
                <c:pt idx="724">
                  <c:v>6.2675312500000002</c:v>
                </c:pt>
                <c:pt idx="725">
                  <c:v>6.0703789062500002</c:v>
                </c:pt>
                <c:pt idx="726">
                  <c:v>6.0348549804699996</c:v>
                </c:pt>
                <c:pt idx="727">
                  <c:v>6.0348549804699996</c:v>
                </c:pt>
                <c:pt idx="728">
                  <c:v>6.33975048828</c:v>
                </c:pt>
                <c:pt idx="729">
                  <c:v>6.30679296875</c:v>
                </c:pt>
                <c:pt idx="730">
                  <c:v>6.2909458007800003</c:v>
                </c:pt>
                <c:pt idx="731">
                  <c:v>6.2909458007800003</c:v>
                </c:pt>
                <c:pt idx="732">
                  <c:v>6.1790058593800001</c:v>
                </c:pt>
                <c:pt idx="733">
                  <c:v>6.1072866210900001</c:v>
                </c:pt>
                <c:pt idx="734">
                  <c:v>6.1072866210900001</c:v>
                </c:pt>
                <c:pt idx="735">
                  <c:v>6.2463681640599997</c:v>
                </c:pt>
                <c:pt idx="736">
                  <c:v>6.4601630859400005</c:v>
                </c:pt>
                <c:pt idx="737">
                  <c:v>6.4601630859400005</c:v>
                </c:pt>
                <c:pt idx="738">
                  <c:v>6.35661376953</c:v>
                </c:pt>
                <c:pt idx="739">
                  <c:v>6.31402197266</c:v>
                </c:pt>
                <c:pt idx="740">
                  <c:v>6.1577827148399997</c:v>
                </c:pt>
                <c:pt idx="741">
                  <c:v>6.1092114257800008</c:v>
                </c:pt>
                <c:pt idx="742">
                  <c:v>6.1448696289099995</c:v>
                </c:pt>
                <c:pt idx="743">
                  <c:v>6.1448696289099995</c:v>
                </c:pt>
                <c:pt idx="744">
                  <c:v>6.2404560546900001</c:v>
                </c:pt>
                <c:pt idx="745">
                  <c:v>6.27159765625</c:v>
                </c:pt>
                <c:pt idx="746">
                  <c:v>6.25343798828</c:v>
                </c:pt>
                <c:pt idx="747">
                  <c:v>6.25343798828</c:v>
                </c:pt>
                <c:pt idx="748">
                  <c:v>6.3130664062499999</c:v>
                </c:pt>
                <c:pt idx="749">
                  <c:v>6.2934809570300008</c:v>
                </c:pt>
                <c:pt idx="750">
                  <c:v>6.2934809570300008</c:v>
                </c:pt>
                <c:pt idx="751">
                  <c:v>6.4863437499999996</c:v>
                </c:pt>
                <c:pt idx="752">
                  <c:v>6.5600219726599995</c:v>
                </c:pt>
                <c:pt idx="753">
                  <c:v>6.5600219726599995</c:v>
                </c:pt>
                <c:pt idx="754">
                  <c:v>6.3596806640599999</c:v>
                </c:pt>
                <c:pt idx="755">
                  <c:v>6.27987939453</c:v>
                </c:pt>
                <c:pt idx="756">
                  <c:v>6.2505180664099997</c:v>
                </c:pt>
                <c:pt idx="757">
                  <c:v>6.2505180664099997</c:v>
                </c:pt>
                <c:pt idx="758">
                  <c:v>6.3238471679699995</c:v>
                </c:pt>
                <c:pt idx="759">
                  <c:v>6.4736430664100002</c:v>
                </c:pt>
                <c:pt idx="760">
                  <c:v>6.4736430664100002</c:v>
                </c:pt>
                <c:pt idx="761">
                  <c:v>6.4609731445300005</c:v>
                </c:pt>
                <c:pt idx="762">
                  <c:v>6.4417705078099994</c:v>
                </c:pt>
                <c:pt idx="763">
                  <c:v>6.4075185546900002</c:v>
                </c:pt>
                <c:pt idx="764">
                  <c:v>6.4075185546900002</c:v>
                </c:pt>
                <c:pt idx="765">
                  <c:v>6.46029980469</c:v>
                </c:pt>
                <c:pt idx="766">
                  <c:v>6.3729257812500002</c:v>
                </c:pt>
                <c:pt idx="767">
                  <c:v>6.3729257812500002</c:v>
                </c:pt>
                <c:pt idx="768">
                  <c:v>6.3939453124999996</c:v>
                </c:pt>
                <c:pt idx="769">
                  <c:v>6.3298784179699998</c:v>
                </c:pt>
                <c:pt idx="770">
                  <c:v>6.3298784179699998</c:v>
                </c:pt>
                <c:pt idx="771">
                  <c:v>6.2909746093800001</c:v>
                </c:pt>
                <c:pt idx="772">
                  <c:v>6.5496098632800006</c:v>
                </c:pt>
                <c:pt idx="773">
                  <c:v>6.5026611328100001</c:v>
                </c:pt>
                <c:pt idx="774">
                  <c:v>6.5026611328100001</c:v>
                </c:pt>
                <c:pt idx="775">
                  <c:v>6.4240932617199995</c:v>
                </c:pt>
                <c:pt idx="776">
                  <c:v>6.4893559570300008</c:v>
                </c:pt>
                <c:pt idx="777">
                  <c:v>6.3828759765599994</c:v>
                </c:pt>
                <c:pt idx="778">
                  <c:v>6.5008173828100002</c:v>
                </c:pt>
                <c:pt idx="779">
                  <c:v>6.5881899414099996</c:v>
                </c:pt>
                <c:pt idx="780">
                  <c:v>6.5881899414099996</c:v>
                </c:pt>
                <c:pt idx="781">
                  <c:v>6.4230087890599998</c:v>
                </c:pt>
                <c:pt idx="782">
                  <c:v>6.3853955078100002</c:v>
                </c:pt>
                <c:pt idx="783">
                  <c:v>6.3853955078100002</c:v>
                </c:pt>
                <c:pt idx="784">
                  <c:v>6.3344770507800003</c:v>
                </c:pt>
                <c:pt idx="785">
                  <c:v>6.3874018554699994</c:v>
                </c:pt>
                <c:pt idx="786">
                  <c:v>6.3714130859400004</c:v>
                </c:pt>
                <c:pt idx="787">
                  <c:v>6.4514243164099998</c:v>
                </c:pt>
                <c:pt idx="788">
                  <c:v>6.4260400390600001</c:v>
                </c:pt>
                <c:pt idx="789">
                  <c:v>6.5408002929699993</c:v>
                </c:pt>
                <c:pt idx="790">
                  <c:v>6.5408002929699993</c:v>
                </c:pt>
                <c:pt idx="791">
                  <c:v>6.6197568359400005</c:v>
                </c:pt>
                <c:pt idx="792">
                  <c:v>6.5054013671900002</c:v>
                </c:pt>
                <c:pt idx="793">
                  <c:v>6.5054013671900002</c:v>
                </c:pt>
                <c:pt idx="794">
                  <c:v>6.4880292968800006</c:v>
                </c:pt>
                <c:pt idx="795">
                  <c:v>6.32487744141</c:v>
                </c:pt>
                <c:pt idx="796">
                  <c:v>6.32487744141</c:v>
                </c:pt>
                <c:pt idx="797">
                  <c:v>6.3766943359399999</c:v>
                </c:pt>
                <c:pt idx="798">
                  <c:v>6.4486025390599995</c:v>
                </c:pt>
                <c:pt idx="799">
                  <c:v>6.5258999023399999</c:v>
                </c:pt>
                <c:pt idx="800">
                  <c:v>6.5258999023399999</c:v>
                </c:pt>
                <c:pt idx="801">
                  <c:v>6.5905888671900001</c:v>
                </c:pt>
                <c:pt idx="802">
                  <c:v>6.5118994140600002</c:v>
                </c:pt>
                <c:pt idx="803">
                  <c:v>6.4485576171900005</c:v>
                </c:pt>
                <c:pt idx="804">
                  <c:v>6.5043149414099997</c:v>
                </c:pt>
                <c:pt idx="805">
                  <c:v>6.2241752929700001</c:v>
                </c:pt>
                <c:pt idx="806">
                  <c:v>6.2241752929700001</c:v>
                </c:pt>
                <c:pt idx="807">
                  <c:v>6.2850122070300003</c:v>
                </c:pt>
                <c:pt idx="808">
                  <c:v>6.3943696289099998</c:v>
                </c:pt>
                <c:pt idx="809">
                  <c:v>6.3943696289099998</c:v>
                </c:pt>
                <c:pt idx="810">
                  <c:v>6.3366655273400001</c:v>
                </c:pt>
                <c:pt idx="811">
                  <c:v>6.5292851562500003</c:v>
                </c:pt>
                <c:pt idx="812">
                  <c:v>6.5292851562500003</c:v>
                </c:pt>
                <c:pt idx="813">
                  <c:v>6.34130859375</c:v>
                </c:pt>
                <c:pt idx="814">
                  <c:v>6.3015917968800004</c:v>
                </c:pt>
                <c:pt idx="815">
                  <c:v>6.2168242187500002</c:v>
                </c:pt>
                <c:pt idx="816">
                  <c:v>6.2168242187500002</c:v>
                </c:pt>
                <c:pt idx="817">
                  <c:v>6.3275219726599996</c:v>
                </c:pt>
                <c:pt idx="818">
                  <c:v>6.32823828125</c:v>
                </c:pt>
                <c:pt idx="819">
                  <c:v>6.32823828125</c:v>
                </c:pt>
                <c:pt idx="820">
                  <c:v>6.3123388671900003</c:v>
                </c:pt>
                <c:pt idx="821">
                  <c:v>6.3391279296900001</c:v>
                </c:pt>
                <c:pt idx="822">
                  <c:v>6.3391279296900001</c:v>
                </c:pt>
                <c:pt idx="823">
                  <c:v>6.3964130859399999</c:v>
                </c:pt>
                <c:pt idx="824">
                  <c:v>6.3666108398399999</c:v>
                </c:pt>
                <c:pt idx="825">
                  <c:v>6.3666108398399999</c:v>
                </c:pt>
                <c:pt idx="826">
                  <c:v>6.3096367187500002</c:v>
                </c:pt>
                <c:pt idx="827">
                  <c:v>6.4494287109400004</c:v>
                </c:pt>
                <c:pt idx="828">
                  <c:v>6.5443134765600002</c:v>
                </c:pt>
                <c:pt idx="829">
                  <c:v>6.2365131835900005</c:v>
                </c:pt>
                <c:pt idx="830">
                  <c:v>6.2448974609399999</c:v>
                </c:pt>
                <c:pt idx="831">
                  <c:v>6.2448974609399999</c:v>
                </c:pt>
                <c:pt idx="832">
                  <c:v>6.3159565429699995</c:v>
                </c:pt>
                <c:pt idx="833">
                  <c:v>6.1877768554699992</c:v>
                </c:pt>
                <c:pt idx="834">
                  <c:v>6.2939663085899999</c:v>
                </c:pt>
                <c:pt idx="835">
                  <c:v>6.2939663085899999</c:v>
                </c:pt>
                <c:pt idx="836">
                  <c:v>6.3632202148400001</c:v>
                </c:pt>
                <c:pt idx="837">
                  <c:v>6.3485644531300007</c:v>
                </c:pt>
                <c:pt idx="838">
                  <c:v>6.2287675781300003</c:v>
                </c:pt>
                <c:pt idx="839">
                  <c:v>6.2294409179699999</c:v>
                </c:pt>
                <c:pt idx="840">
                  <c:v>6.2659750976600002</c:v>
                </c:pt>
                <c:pt idx="841">
                  <c:v>6.2375932617199998</c:v>
                </c:pt>
                <c:pt idx="842">
                  <c:v>6.2375932617199998</c:v>
                </c:pt>
                <c:pt idx="843">
                  <c:v>6.1573383789099996</c:v>
                </c:pt>
                <c:pt idx="844">
                  <c:v>6.2312255859399999</c:v>
                </c:pt>
                <c:pt idx="845">
                  <c:v>6.2312255859399999</c:v>
                </c:pt>
                <c:pt idx="846">
                  <c:v>6.1391689453099998</c:v>
                </c:pt>
                <c:pt idx="847">
                  <c:v>6.5932084960899999</c:v>
                </c:pt>
                <c:pt idx="848">
                  <c:v>6.5932084960899999</c:v>
                </c:pt>
                <c:pt idx="849">
                  <c:v>6.5327460937500001</c:v>
                </c:pt>
                <c:pt idx="850">
                  <c:v>6.4966342773400001</c:v>
                </c:pt>
                <c:pt idx="851">
                  <c:v>6.4966342773400001</c:v>
                </c:pt>
                <c:pt idx="852">
                  <c:v>6.4488759765600001</c:v>
                </c:pt>
                <c:pt idx="853">
                  <c:v>6.3589169921900002</c:v>
                </c:pt>
                <c:pt idx="854">
                  <c:v>6.43445703125</c:v>
                </c:pt>
                <c:pt idx="855">
                  <c:v>6.3394653320300005</c:v>
                </c:pt>
                <c:pt idx="856">
                  <c:v>6.38685009766</c:v>
                </c:pt>
                <c:pt idx="857">
                  <c:v>6.28282910156</c:v>
                </c:pt>
                <c:pt idx="858">
                  <c:v>6.28282910156</c:v>
                </c:pt>
                <c:pt idx="859">
                  <c:v>6.6082553710900003</c:v>
                </c:pt>
                <c:pt idx="860">
                  <c:v>6.5778920898399997</c:v>
                </c:pt>
                <c:pt idx="861">
                  <c:v>6.5778920898399997</c:v>
                </c:pt>
                <c:pt idx="862">
                  <c:v>6.4184824218800003</c:v>
                </c:pt>
                <c:pt idx="863">
                  <c:v>6.3894282226599994</c:v>
                </c:pt>
                <c:pt idx="864">
                  <c:v>6.36356396484</c:v>
                </c:pt>
                <c:pt idx="865">
                  <c:v>6.3921596679699997</c:v>
                </c:pt>
                <c:pt idx="866">
                  <c:v>6.4647475585900001</c:v>
                </c:pt>
                <c:pt idx="867">
                  <c:v>6.4647475585900001</c:v>
                </c:pt>
                <c:pt idx="868">
                  <c:v>6.44936816406</c:v>
                </c:pt>
                <c:pt idx="869">
                  <c:v>6.2832895507800002</c:v>
                </c:pt>
                <c:pt idx="870">
                  <c:v>6.2657988281300003</c:v>
                </c:pt>
                <c:pt idx="871">
                  <c:v>6.2657988281300003</c:v>
                </c:pt>
                <c:pt idx="872">
                  <c:v>6.3339731445300007</c:v>
                </c:pt>
                <c:pt idx="873">
                  <c:v>6.2826162109400006</c:v>
                </c:pt>
                <c:pt idx="874">
                  <c:v>6.4575908203100001</c:v>
                </c:pt>
                <c:pt idx="875">
                  <c:v>6.5553525390599994</c:v>
                </c:pt>
                <c:pt idx="876">
                  <c:v>6.3952495117199994</c:v>
                </c:pt>
                <c:pt idx="877">
                  <c:v>6.4437539062500004</c:v>
                </c:pt>
                <c:pt idx="878">
                  <c:v>6.4437539062500004</c:v>
                </c:pt>
                <c:pt idx="879">
                  <c:v>6.45712451172</c:v>
                </c:pt>
                <c:pt idx="880">
                  <c:v>6.44108544922</c:v>
                </c:pt>
                <c:pt idx="881">
                  <c:v>6.44108544922</c:v>
                </c:pt>
                <c:pt idx="882">
                  <c:v>6.3601333007800003</c:v>
                </c:pt>
                <c:pt idx="883">
                  <c:v>6.2768315429699992</c:v>
                </c:pt>
                <c:pt idx="884">
                  <c:v>6.2838837890599999</c:v>
                </c:pt>
                <c:pt idx="885">
                  <c:v>6.36181542969</c:v>
                </c:pt>
                <c:pt idx="886">
                  <c:v>6.4274599609400003</c:v>
                </c:pt>
                <c:pt idx="887">
                  <c:v>6.4274599609400003</c:v>
                </c:pt>
                <c:pt idx="888">
                  <c:v>6.4445234375</c:v>
                </c:pt>
                <c:pt idx="889">
                  <c:v>6.4899213867199999</c:v>
                </c:pt>
                <c:pt idx="890">
                  <c:v>6.5582290039100002</c:v>
                </c:pt>
                <c:pt idx="891">
                  <c:v>6.5582290039100002</c:v>
                </c:pt>
                <c:pt idx="892">
                  <c:v>6.39451123047</c:v>
                </c:pt>
                <c:pt idx="893">
                  <c:v>6.32639746094</c:v>
                </c:pt>
                <c:pt idx="894">
                  <c:v>6.32639746094</c:v>
                </c:pt>
                <c:pt idx="895">
                  <c:v>6.3132080078100001</c:v>
                </c:pt>
                <c:pt idx="896">
                  <c:v>6.4374736328099997</c:v>
                </c:pt>
                <c:pt idx="897">
                  <c:v>6.4374736328099997</c:v>
                </c:pt>
                <c:pt idx="898">
                  <c:v>6.32746923828</c:v>
                </c:pt>
                <c:pt idx="899">
                  <c:v>6.4319238281300004</c:v>
                </c:pt>
                <c:pt idx="900">
                  <c:v>6.4239091796899999</c:v>
                </c:pt>
                <c:pt idx="901">
                  <c:v>6.5372001953099996</c:v>
                </c:pt>
                <c:pt idx="902">
                  <c:v>6.4862592773400003</c:v>
                </c:pt>
                <c:pt idx="903">
                  <c:v>6.5380004882800007</c:v>
                </c:pt>
                <c:pt idx="904">
                  <c:v>6.5380004882800007</c:v>
                </c:pt>
                <c:pt idx="905">
                  <c:v>6.5610244140599994</c:v>
                </c:pt>
                <c:pt idx="906">
                  <c:v>6.551609375</c:v>
                </c:pt>
                <c:pt idx="907">
                  <c:v>6.551609375</c:v>
                </c:pt>
                <c:pt idx="908">
                  <c:v>6.5174218750000001</c:v>
                </c:pt>
                <c:pt idx="909">
                  <c:v>6.5748227539099995</c:v>
                </c:pt>
                <c:pt idx="910">
                  <c:v>6.5748227539099995</c:v>
                </c:pt>
                <c:pt idx="911">
                  <c:v>6.6455961914100001</c:v>
                </c:pt>
                <c:pt idx="912">
                  <c:v>6.5978857421899999</c:v>
                </c:pt>
                <c:pt idx="913">
                  <c:v>6.5978857421899999</c:v>
                </c:pt>
                <c:pt idx="914">
                  <c:v>6.5404970703099998</c:v>
                </c:pt>
                <c:pt idx="915">
                  <c:v>6.5778916015600002</c:v>
                </c:pt>
                <c:pt idx="916">
                  <c:v>6.4393188476600001</c:v>
                </c:pt>
                <c:pt idx="917">
                  <c:v>6.4393188476600001</c:v>
                </c:pt>
                <c:pt idx="918">
                  <c:v>6.4704477539100003</c:v>
                </c:pt>
                <c:pt idx="919">
                  <c:v>6.3707104492199997</c:v>
                </c:pt>
                <c:pt idx="920">
                  <c:v>6.3707104492199997</c:v>
                </c:pt>
                <c:pt idx="921">
                  <c:v>6.4476196289100001</c:v>
                </c:pt>
                <c:pt idx="922">
                  <c:v>6.7615107421900005</c:v>
                </c:pt>
                <c:pt idx="923">
                  <c:v>6.7615107421900005</c:v>
                </c:pt>
                <c:pt idx="924">
                  <c:v>6.7737089843800007</c:v>
                </c:pt>
                <c:pt idx="925">
                  <c:v>6.6572368164100002</c:v>
                </c:pt>
                <c:pt idx="926">
                  <c:v>6.7119750976599999</c:v>
                </c:pt>
                <c:pt idx="927">
                  <c:v>6.4967543945299999</c:v>
                </c:pt>
                <c:pt idx="928">
                  <c:v>6.5514331054699992</c:v>
                </c:pt>
                <c:pt idx="929">
                  <c:v>6.6191259765599995</c:v>
                </c:pt>
                <c:pt idx="930">
                  <c:v>6.6191259765599995</c:v>
                </c:pt>
                <c:pt idx="931">
                  <c:v>6.6522412109399998</c:v>
                </c:pt>
                <c:pt idx="932">
                  <c:v>6.4411313476599998</c:v>
                </c:pt>
                <c:pt idx="933">
                  <c:v>6.4411313476599998</c:v>
                </c:pt>
                <c:pt idx="934">
                  <c:v>6.6816904296900006</c:v>
                </c:pt>
                <c:pt idx="935">
                  <c:v>6.5807314453099996</c:v>
                </c:pt>
                <c:pt idx="936">
                  <c:v>6.5807314453099996</c:v>
                </c:pt>
                <c:pt idx="937">
                  <c:v>6.6564140624999997</c:v>
                </c:pt>
                <c:pt idx="938">
                  <c:v>6.6674321289099998</c:v>
                </c:pt>
                <c:pt idx="939">
                  <c:v>6.6674321289099998</c:v>
                </c:pt>
                <c:pt idx="940">
                  <c:v>6.4513837890599994</c:v>
                </c:pt>
                <c:pt idx="941">
                  <c:v>6.47526513672</c:v>
                </c:pt>
                <c:pt idx="942">
                  <c:v>6.6307939453099998</c:v>
                </c:pt>
                <c:pt idx="943">
                  <c:v>6.6307939453099998</c:v>
                </c:pt>
                <c:pt idx="944">
                  <c:v>6.7455517578099995</c:v>
                </c:pt>
                <c:pt idx="945">
                  <c:v>6.7455517578099995</c:v>
                </c:pt>
                <c:pt idx="946">
                  <c:v>6.8664501953099997</c:v>
                </c:pt>
                <c:pt idx="947">
                  <c:v>6.6917031250000001</c:v>
                </c:pt>
                <c:pt idx="948">
                  <c:v>6.7778984375000002</c:v>
                </c:pt>
                <c:pt idx="949">
                  <c:v>6.7778984375000002</c:v>
                </c:pt>
                <c:pt idx="950">
                  <c:v>6.9733251953100002</c:v>
                </c:pt>
                <c:pt idx="951">
                  <c:v>6.9668212890599994</c:v>
                </c:pt>
                <c:pt idx="952">
                  <c:v>6.9912788085899997</c:v>
                </c:pt>
                <c:pt idx="953">
                  <c:v>7.0434062500000003</c:v>
                </c:pt>
                <c:pt idx="954">
                  <c:v>7.0509892578099995</c:v>
                </c:pt>
                <c:pt idx="955">
                  <c:v>7.0731123046900004</c:v>
                </c:pt>
                <c:pt idx="956">
                  <c:v>7.0731123046900004</c:v>
                </c:pt>
                <c:pt idx="957">
                  <c:v>7.0855888671900003</c:v>
                </c:pt>
                <c:pt idx="958">
                  <c:v>7.1702944335900005</c:v>
                </c:pt>
                <c:pt idx="959">
                  <c:v>7.1702944335900005</c:v>
                </c:pt>
                <c:pt idx="960">
                  <c:v>7.1459741210900001</c:v>
                </c:pt>
                <c:pt idx="961">
                  <c:v>7.1949658203100002</c:v>
                </c:pt>
                <c:pt idx="962">
                  <c:v>7.29933349609</c:v>
                </c:pt>
                <c:pt idx="963">
                  <c:v>7.2765117187500001</c:v>
                </c:pt>
                <c:pt idx="964">
                  <c:v>7.1378569335900002</c:v>
                </c:pt>
                <c:pt idx="965">
                  <c:v>7.05889550781</c:v>
                </c:pt>
                <c:pt idx="966">
                  <c:v>7.05889550781</c:v>
                </c:pt>
                <c:pt idx="967">
                  <c:v>7.1964321289099997</c:v>
                </c:pt>
                <c:pt idx="968">
                  <c:v>7.0904975585900001</c:v>
                </c:pt>
                <c:pt idx="969">
                  <c:v>7.0904975585900001</c:v>
                </c:pt>
                <c:pt idx="970">
                  <c:v>7.18092675781</c:v>
                </c:pt>
                <c:pt idx="971">
                  <c:v>6.9911640625000002</c:v>
                </c:pt>
                <c:pt idx="972">
                  <c:v>6.8370483398399999</c:v>
                </c:pt>
                <c:pt idx="973">
                  <c:v>7.0334531250000003</c:v>
                </c:pt>
                <c:pt idx="974">
                  <c:v>6.9147958984400004</c:v>
                </c:pt>
                <c:pt idx="975">
                  <c:v>6.9147958984400004</c:v>
                </c:pt>
                <c:pt idx="976">
                  <c:v>6.8513715820300005</c:v>
                </c:pt>
                <c:pt idx="977">
                  <c:v>7.1033139648399999</c:v>
                </c:pt>
                <c:pt idx="978">
                  <c:v>7.0130219726599998</c:v>
                </c:pt>
                <c:pt idx="979">
                  <c:v>7.0130219726599998</c:v>
                </c:pt>
                <c:pt idx="980">
                  <c:v>6.9226538085899998</c:v>
                </c:pt>
                <c:pt idx="981">
                  <c:v>7.1202783203099997</c:v>
                </c:pt>
                <c:pt idx="982">
                  <c:v>7.0380502929699995</c:v>
                </c:pt>
                <c:pt idx="983">
                  <c:v>7.0039350585899998</c:v>
                </c:pt>
                <c:pt idx="984">
                  <c:v>7.0643813476599995</c:v>
                </c:pt>
                <c:pt idx="985">
                  <c:v>7.0643813476599995</c:v>
                </c:pt>
                <c:pt idx="986">
                  <c:v>7.0213461914100002</c:v>
                </c:pt>
                <c:pt idx="987">
                  <c:v>6.9768198242199997</c:v>
                </c:pt>
                <c:pt idx="988">
                  <c:v>7.0036811523400004</c:v>
                </c:pt>
                <c:pt idx="989">
                  <c:v>7.1672387695299999</c:v>
                </c:pt>
                <c:pt idx="990">
                  <c:v>6.8856079101600001</c:v>
                </c:pt>
                <c:pt idx="991">
                  <c:v>6.8856079101600001</c:v>
                </c:pt>
                <c:pt idx="992">
                  <c:v>7.0651865234400004</c:v>
                </c:pt>
                <c:pt idx="993">
                  <c:v>6.9636030273400005</c:v>
                </c:pt>
                <c:pt idx="994">
                  <c:v>6.7677250976599996</c:v>
                </c:pt>
                <c:pt idx="995">
                  <c:v>6.7677250976599996</c:v>
                </c:pt>
                <c:pt idx="996">
                  <c:v>7.0207763671899999</c:v>
                </c:pt>
                <c:pt idx="997">
                  <c:v>7.1127431640599994</c:v>
                </c:pt>
                <c:pt idx="998">
                  <c:v>7.0040805664099999</c:v>
                </c:pt>
                <c:pt idx="999">
                  <c:v>6.8833227539099999</c:v>
                </c:pt>
                <c:pt idx="1000">
                  <c:v>7.0192880859400004</c:v>
                </c:pt>
                <c:pt idx="1001">
                  <c:v>7.0192880859400004</c:v>
                </c:pt>
                <c:pt idx="1002">
                  <c:v>6.9828090820300002</c:v>
                </c:pt>
                <c:pt idx="1003">
                  <c:v>7.0286469726599998</c:v>
                </c:pt>
                <c:pt idx="1004">
                  <c:v>7.1868989257800004</c:v>
                </c:pt>
                <c:pt idx="1005">
                  <c:v>7.1868989257800004</c:v>
                </c:pt>
                <c:pt idx="1006">
                  <c:v>7.1201787109400003</c:v>
                </c:pt>
                <c:pt idx="1007">
                  <c:v>6.93085058594</c:v>
                </c:pt>
                <c:pt idx="1008">
                  <c:v>6.93085058594</c:v>
                </c:pt>
                <c:pt idx="1009">
                  <c:v>6.9643662109400006</c:v>
                </c:pt>
                <c:pt idx="1010">
                  <c:v>6.8116650390600002</c:v>
                </c:pt>
                <c:pt idx="1011">
                  <c:v>6.8116650390600002</c:v>
                </c:pt>
                <c:pt idx="1012">
                  <c:v>6.71983984375</c:v>
                </c:pt>
                <c:pt idx="1013">
                  <c:v>6.75617822266</c:v>
                </c:pt>
                <c:pt idx="1014">
                  <c:v>6.8125483398400002</c:v>
                </c:pt>
                <c:pt idx="1015">
                  <c:v>6.8005078125000002</c:v>
                </c:pt>
                <c:pt idx="1016">
                  <c:v>6.7311865234399999</c:v>
                </c:pt>
                <c:pt idx="1017">
                  <c:v>6.8479633789100003</c:v>
                </c:pt>
                <c:pt idx="1018">
                  <c:v>6.8479633789100003</c:v>
                </c:pt>
                <c:pt idx="1019">
                  <c:v>6.8347226562500003</c:v>
                </c:pt>
                <c:pt idx="1020">
                  <c:v>6.8697656250000003</c:v>
                </c:pt>
                <c:pt idx="1021">
                  <c:v>6.8697656250000003</c:v>
                </c:pt>
                <c:pt idx="1022">
                  <c:v>6.8354443359400001</c:v>
                </c:pt>
                <c:pt idx="1023">
                  <c:v>6.72136181641</c:v>
                </c:pt>
                <c:pt idx="1024">
                  <c:v>6.9831513671900005</c:v>
                </c:pt>
                <c:pt idx="1025">
                  <c:v>6.7922773437500004</c:v>
                </c:pt>
                <c:pt idx="1026">
                  <c:v>6.655609375</c:v>
                </c:pt>
                <c:pt idx="1027">
                  <c:v>6.655609375</c:v>
                </c:pt>
                <c:pt idx="1028">
                  <c:v>6.7541430664100002</c:v>
                </c:pt>
                <c:pt idx="1029">
                  <c:v>6.9158857421900004</c:v>
                </c:pt>
                <c:pt idx="1030">
                  <c:v>6.76616943359</c:v>
                </c:pt>
                <c:pt idx="1031">
                  <c:v>6.76616943359</c:v>
                </c:pt>
                <c:pt idx="1032">
                  <c:v>6.77760546875</c:v>
                </c:pt>
                <c:pt idx="1033">
                  <c:v>6.6791665039099994</c:v>
                </c:pt>
                <c:pt idx="1034">
                  <c:v>6.6791665039099994</c:v>
                </c:pt>
                <c:pt idx="1035">
                  <c:v>6.7254619140599994</c:v>
                </c:pt>
                <c:pt idx="1036">
                  <c:v>6.9939199218800008</c:v>
                </c:pt>
                <c:pt idx="1037">
                  <c:v>6.9939199218800008</c:v>
                </c:pt>
                <c:pt idx="1038">
                  <c:v>6.7637607421900006</c:v>
                </c:pt>
                <c:pt idx="1039">
                  <c:v>6.7097631835899998</c:v>
                </c:pt>
                <c:pt idx="1040">
                  <c:v>6.9269492187499999</c:v>
                </c:pt>
                <c:pt idx="1041">
                  <c:v>6.8647724609400003</c:v>
                </c:pt>
                <c:pt idx="1042">
                  <c:v>6.8527905273399998</c:v>
                </c:pt>
                <c:pt idx="1043">
                  <c:v>6.9912084960900005</c:v>
                </c:pt>
                <c:pt idx="1044">
                  <c:v>6.9912084960900005</c:v>
                </c:pt>
                <c:pt idx="1045">
                  <c:v>7.0194086914099998</c:v>
                </c:pt>
                <c:pt idx="1046">
                  <c:v>6.8254438476599999</c:v>
                </c:pt>
                <c:pt idx="1047">
                  <c:v>6.8254438476599999</c:v>
                </c:pt>
                <c:pt idx="1048">
                  <c:v>6.8944165039099996</c:v>
                </c:pt>
                <c:pt idx="1049">
                  <c:v>6.8169736328099999</c:v>
                </c:pt>
                <c:pt idx="1050">
                  <c:v>6.8878242187499996</c:v>
                </c:pt>
                <c:pt idx="1051">
                  <c:v>6.9889853515600002</c:v>
                </c:pt>
                <c:pt idx="1052">
                  <c:v>6.9269316406300003</c:v>
                </c:pt>
                <c:pt idx="1053">
                  <c:v>6.9781704101599997</c:v>
                </c:pt>
                <c:pt idx="1054">
                  <c:v>6.9781704101599997</c:v>
                </c:pt>
                <c:pt idx="1055">
                  <c:v>6.8909892578099994</c:v>
                </c:pt>
                <c:pt idx="1056">
                  <c:v>6.8097421875000004</c:v>
                </c:pt>
                <c:pt idx="1057">
                  <c:v>7.0571591796900002</c:v>
                </c:pt>
                <c:pt idx="1058">
                  <c:v>7.0571591796900002</c:v>
                </c:pt>
                <c:pt idx="1059">
                  <c:v>6.9789155273399999</c:v>
                </c:pt>
                <c:pt idx="1060">
                  <c:v>6.9506499023400004</c:v>
                </c:pt>
                <c:pt idx="1061">
                  <c:v>7.0498623046900004</c:v>
                </c:pt>
                <c:pt idx="1062">
                  <c:v>6.9416811523400002</c:v>
                </c:pt>
                <c:pt idx="1063">
                  <c:v>7.0301108398399998</c:v>
                </c:pt>
                <c:pt idx="1064">
                  <c:v>7.0301108398399998</c:v>
                </c:pt>
                <c:pt idx="1065">
                  <c:v>6.9675249023400001</c:v>
                </c:pt>
                <c:pt idx="1066">
                  <c:v>6.8525258789099999</c:v>
                </c:pt>
                <c:pt idx="1067">
                  <c:v>6.8525258789099999</c:v>
                </c:pt>
                <c:pt idx="1068">
                  <c:v>7.0195297851599996</c:v>
                </c:pt>
                <c:pt idx="1069">
                  <c:v>6.9143666992199995</c:v>
                </c:pt>
                <c:pt idx="1070">
                  <c:v>6.9143666992199995</c:v>
                </c:pt>
                <c:pt idx="1071">
                  <c:v>6.9460375976600002</c:v>
                </c:pt>
                <c:pt idx="1072">
                  <c:v>7.0477875976600002</c:v>
                </c:pt>
                <c:pt idx="1073">
                  <c:v>7.0859116210900002</c:v>
                </c:pt>
                <c:pt idx="1074">
                  <c:v>7.0859116210900002</c:v>
                </c:pt>
                <c:pt idx="1075">
                  <c:v>6.9120551757799999</c:v>
                </c:pt>
                <c:pt idx="1076">
                  <c:v>6.92822363281</c:v>
                </c:pt>
                <c:pt idx="1077">
                  <c:v>6.8749492187500003</c:v>
                </c:pt>
                <c:pt idx="1078">
                  <c:v>6.8397968750000002</c:v>
                </c:pt>
                <c:pt idx="1079">
                  <c:v>6.9541044921899999</c:v>
                </c:pt>
                <c:pt idx="1080">
                  <c:v>6.9541044921899999</c:v>
                </c:pt>
                <c:pt idx="1081">
                  <c:v>6.9822197265599995</c:v>
                </c:pt>
                <c:pt idx="1082">
                  <c:v>6.9282773437499996</c:v>
                </c:pt>
                <c:pt idx="1083">
                  <c:v>7.0776162109400005</c:v>
                </c:pt>
                <c:pt idx="1084">
                  <c:v>7.0776162109400005</c:v>
                </c:pt>
                <c:pt idx="1085">
                  <c:v>7.1101772460900001</c:v>
                </c:pt>
                <c:pt idx="1086">
                  <c:v>7.0549741210899999</c:v>
                </c:pt>
                <c:pt idx="1087">
                  <c:v>7.0465029296899999</c:v>
                </c:pt>
                <c:pt idx="1088">
                  <c:v>7.1924624023400003</c:v>
                </c:pt>
                <c:pt idx="1089">
                  <c:v>7.0371899414099994</c:v>
                </c:pt>
                <c:pt idx="1090">
                  <c:v>7.0371899414099994</c:v>
                </c:pt>
                <c:pt idx="1091">
                  <c:v>6.9304243164099999</c:v>
                </c:pt>
                <c:pt idx="1092">
                  <c:v>6.9485078124999999</c:v>
                </c:pt>
                <c:pt idx="1093">
                  <c:v>6.9485078124999999</c:v>
                </c:pt>
                <c:pt idx="1094">
                  <c:v>7.0985795898399999</c:v>
                </c:pt>
                <c:pt idx="1095">
                  <c:v>7.0240458984399998</c:v>
                </c:pt>
                <c:pt idx="1096">
                  <c:v>7.0240458984399998</c:v>
                </c:pt>
                <c:pt idx="1097">
                  <c:v>7.0050400390599998</c:v>
                </c:pt>
                <c:pt idx="1098">
                  <c:v>7.1450615234399999</c:v>
                </c:pt>
                <c:pt idx="1099">
                  <c:v>7.0795170898400004</c:v>
                </c:pt>
                <c:pt idx="1100">
                  <c:v>7.0795170898400004</c:v>
                </c:pt>
                <c:pt idx="1101">
                  <c:v>7.0483955078099996</c:v>
                </c:pt>
                <c:pt idx="1102">
                  <c:v>7.1245170898400003</c:v>
                </c:pt>
                <c:pt idx="1103">
                  <c:v>6.9491289062500003</c:v>
                </c:pt>
                <c:pt idx="1104">
                  <c:v>7.0347827148400004</c:v>
                </c:pt>
                <c:pt idx="1105">
                  <c:v>6.8970766601599998</c:v>
                </c:pt>
                <c:pt idx="1106">
                  <c:v>6.8970766601599998</c:v>
                </c:pt>
                <c:pt idx="1107">
                  <c:v>7.0860727539099999</c:v>
                </c:pt>
                <c:pt idx="1108">
                  <c:v>7.0998232421900003</c:v>
                </c:pt>
                <c:pt idx="1109">
                  <c:v>7.0998232421900003</c:v>
                </c:pt>
                <c:pt idx="1110">
                  <c:v>7.0893461914099998</c:v>
                </c:pt>
                <c:pt idx="1111">
                  <c:v>7.05940087891</c:v>
                </c:pt>
                <c:pt idx="1112">
                  <c:v>7.0126147460900006</c:v>
                </c:pt>
                <c:pt idx="1113">
                  <c:v>7.1254936523400003</c:v>
                </c:pt>
                <c:pt idx="1114">
                  <c:v>6.9837617187500003</c:v>
                </c:pt>
                <c:pt idx="1115">
                  <c:v>7.1017983398400002</c:v>
                </c:pt>
                <c:pt idx="1116">
                  <c:v>7.1017983398400002</c:v>
                </c:pt>
                <c:pt idx="1117">
                  <c:v>6.9319477539100003</c:v>
                </c:pt>
                <c:pt idx="1118">
                  <c:v>6.8207558593800002</c:v>
                </c:pt>
                <c:pt idx="1119">
                  <c:v>6.8207558593800002</c:v>
                </c:pt>
                <c:pt idx="1120">
                  <c:v>6.9825869140599996</c:v>
                </c:pt>
                <c:pt idx="1121">
                  <c:v>6.9897094726599995</c:v>
                </c:pt>
                <c:pt idx="1122">
                  <c:v>6.9897094726599995</c:v>
                </c:pt>
                <c:pt idx="1123">
                  <c:v>7.0025703124999996</c:v>
                </c:pt>
                <c:pt idx="1124">
                  <c:v>6.9507124023399998</c:v>
                </c:pt>
                <c:pt idx="1125">
                  <c:v>6.9507124023399998</c:v>
                </c:pt>
                <c:pt idx="1126">
                  <c:v>7.0032431640599997</c:v>
                </c:pt>
                <c:pt idx="1127">
                  <c:v>7.0432080078099997</c:v>
                </c:pt>
                <c:pt idx="1128">
                  <c:v>7.0704345703099998</c:v>
                </c:pt>
                <c:pt idx="1129">
                  <c:v>7.0087285156300005</c:v>
                </c:pt>
                <c:pt idx="1130">
                  <c:v>7.0618720703099997</c:v>
                </c:pt>
                <c:pt idx="1131">
                  <c:v>7.3613544921900003</c:v>
                </c:pt>
                <c:pt idx="1132">
                  <c:v>7.3613544921900003</c:v>
                </c:pt>
                <c:pt idx="1133">
                  <c:v>7.1212016601599997</c:v>
                </c:pt>
                <c:pt idx="1134">
                  <c:v>7.1826416015599994</c:v>
                </c:pt>
                <c:pt idx="1135">
                  <c:v>7.1826416015599994</c:v>
                </c:pt>
                <c:pt idx="1136">
                  <c:v>7.2839423828099994</c:v>
                </c:pt>
                <c:pt idx="1137">
                  <c:v>7.0028334960900001</c:v>
                </c:pt>
                <c:pt idx="1138">
                  <c:v>7.16548828125</c:v>
                </c:pt>
                <c:pt idx="1139">
                  <c:v>7.3189077148399999</c:v>
                </c:pt>
                <c:pt idx="1140">
                  <c:v>7.1158344726599996</c:v>
                </c:pt>
                <c:pt idx="1141">
                  <c:v>7.3043466796900001</c:v>
                </c:pt>
                <c:pt idx="1142">
                  <c:v>7.3043466796900001</c:v>
                </c:pt>
                <c:pt idx="1143">
                  <c:v>7.3230380859400004</c:v>
                </c:pt>
                <c:pt idx="1144">
                  <c:v>7.02732666016</c:v>
                </c:pt>
                <c:pt idx="1145">
                  <c:v>7.02732666016</c:v>
                </c:pt>
                <c:pt idx="1146">
                  <c:v>7.1287431640599994</c:v>
                </c:pt>
                <c:pt idx="1147">
                  <c:v>7.2625400390600001</c:v>
                </c:pt>
                <c:pt idx="1148">
                  <c:v>7.2625400390600001</c:v>
                </c:pt>
                <c:pt idx="1149">
                  <c:v>7.2954960937499997</c:v>
                </c:pt>
                <c:pt idx="1150">
                  <c:v>7.3248823242199999</c:v>
                </c:pt>
                <c:pt idx="1151">
                  <c:v>7.3248823242199999</c:v>
                </c:pt>
                <c:pt idx="1152">
                  <c:v>7.2357421874999996</c:v>
                </c:pt>
                <c:pt idx="1153">
                  <c:v>7.2315498046900002</c:v>
                </c:pt>
                <c:pt idx="1154">
                  <c:v>7.1475537109400005</c:v>
                </c:pt>
                <c:pt idx="1155">
                  <c:v>7.0573305664100001</c:v>
                </c:pt>
                <c:pt idx="1156">
                  <c:v>7.18137792969</c:v>
                </c:pt>
                <c:pt idx="1157">
                  <c:v>7.18137792969</c:v>
                </c:pt>
                <c:pt idx="1158">
                  <c:v>7.4572353515599996</c:v>
                </c:pt>
                <c:pt idx="1159">
                  <c:v>7.44168994141</c:v>
                </c:pt>
                <c:pt idx="1160">
                  <c:v>7.2625390625000001</c:v>
                </c:pt>
                <c:pt idx="1161">
                  <c:v>7.2625390625000001</c:v>
                </c:pt>
                <c:pt idx="1162">
                  <c:v>7.3672978515600001</c:v>
                </c:pt>
                <c:pt idx="1163">
                  <c:v>7.2333852539099999</c:v>
                </c:pt>
                <c:pt idx="1164">
                  <c:v>7.2333852539099999</c:v>
                </c:pt>
                <c:pt idx="1165">
                  <c:v>7.1621499023400004</c:v>
                </c:pt>
                <c:pt idx="1166">
                  <c:v>7.2794648437499996</c:v>
                </c:pt>
                <c:pt idx="1167">
                  <c:v>7.2794648437499996</c:v>
                </c:pt>
                <c:pt idx="1168">
                  <c:v>7.1889091796900004</c:v>
                </c:pt>
                <c:pt idx="1169">
                  <c:v>7.2045673828099996</c:v>
                </c:pt>
                <c:pt idx="1170">
                  <c:v>7.3093334960899998</c:v>
                </c:pt>
                <c:pt idx="1171">
                  <c:v>7.2940312499999997</c:v>
                </c:pt>
                <c:pt idx="1172">
                  <c:v>7.2713203125000003</c:v>
                </c:pt>
                <c:pt idx="1173">
                  <c:v>7.2713203125000003</c:v>
                </c:pt>
                <c:pt idx="1174">
                  <c:v>7.3523676757800001</c:v>
                </c:pt>
                <c:pt idx="1175">
                  <c:v>7.1816157226600001</c:v>
                </c:pt>
                <c:pt idx="1176">
                  <c:v>7.2026298828100002</c:v>
                </c:pt>
                <c:pt idx="1177">
                  <c:v>7.2026298828100002</c:v>
                </c:pt>
                <c:pt idx="1178">
                  <c:v>7.2616943359400006</c:v>
                </c:pt>
                <c:pt idx="1179">
                  <c:v>7.0626406250000002</c:v>
                </c:pt>
                <c:pt idx="1180">
                  <c:v>7.1083076171900004</c:v>
                </c:pt>
                <c:pt idx="1181">
                  <c:v>7.3864287109400006</c:v>
                </c:pt>
                <c:pt idx="1182">
                  <c:v>7.09788183594</c:v>
                </c:pt>
                <c:pt idx="1183">
                  <c:v>7.09788183594</c:v>
                </c:pt>
                <c:pt idx="1184">
                  <c:v>7.1309106445300001</c:v>
                </c:pt>
                <c:pt idx="1185">
                  <c:v>7.2968349609400001</c:v>
                </c:pt>
                <c:pt idx="1186">
                  <c:v>7.220515625</c:v>
                </c:pt>
                <c:pt idx="1187">
                  <c:v>7.220515625</c:v>
                </c:pt>
                <c:pt idx="1188">
                  <c:v>7.2209951171900002</c:v>
                </c:pt>
                <c:pt idx="1189">
                  <c:v>7.3451289062500003</c:v>
                </c:pt>
                <c:pt idx="1190">
                  <c:v>7.3451289062500003</c:v>
                </c:pt>
                <c:pt idx="1191">
                  <c:v>7.2446162109400003</c:v>
                </c:pt>
                <c:pt idx="1192">
                  <c:v>7.3340444335899999</c:v>
                </c:pt>
                <c:pt idx="1193">
                  <c:v>7.3340444335899999</c:v>
                </c:pt>
                <c:pt idx="1194">
                  <c:v>7.30829394531</c:v>
                </c:pt>
                <c:pt idx="1195">
                  <c:v>7.2098906249999999</c:v>
                </c:pt>
                <c:pt idx="1196">
                  <c:v>7.2289062499999996</c:v>
                </c:pt>
                <c:pt idx="1197">
                  <c:v>7.2289062499999996</c:v>
                </c:pt>
                <c:pt idx="1198">
                  <c:v>7.0478608398400002</c:v>
                </c:pt>
                <c:pt idx="1199">
                  <c:v>7.1363681640599994</c:v>
                </c:pt>
                <c:pt idx="1200">
                  <c:v>7.1363681640599994</c:v>
                </c:pt>
                <c:pt idx="1201">
                  <c:v>7.1840561523400002</c:v>
                </c:pt>
                <c:pt idx="1202">
                  <c:v>7.1410375976599996</c:v>
                </c:pt>
                <c:pt idx="1203">
                  <c:v>7.1410375976599996</c:v>
                </c:pt>
                <c:pt idx="1204">
                  <c:v>7.2967241210900005</c:v>
                </c:pt>
                <c:pt idx="1205">
                  <c:v>7.2481943359400001</c:v>
                </c:pt>
                <c:pt idx="1206">
                  <c:v>7.1396640624999996</c:v>
                </c:pt>
                <c:pt idx="1207">
                  <c:v>7.2021757812500002</c:v>
                </c:pt>
                <c:pt idx="1208">
                  <c:v>7.3163774414100002</c:v>
                </c:pt>
                <c:pt idx="1209">
                  <c:v>7.3163774414100002</c:v>
                </c:pt>
                <c:pt idx="1210">
                  <c:v>7.0311040039099995</c:v>
                </c:pt>
                <c:pt idx="1211">
                  <c:v>6.9606640625000002</c:v>
                </c:pt>
                <c:pt idx="1212">
                  <c:v>6.9874272460900002</c:v>
                </c:pt>
                <c:pt idx="1213">
                  <c:v>6.9874272460900002</c:v>
                </c:pt>
                <c:pt idx="1214">
                  <c:v>7.1552138671900005</c:v>
                </c:pt>
                <c:pt idx="1215">
                  <c:v>7.1552138671900005</c:v>
                </c:pt>
                <c:pt idx="1216">
                  <c:v>7.1297968750000003</c:v>
                </c:pt>
                <c:pt idx="1217">
                  <c:v>7.27531640625</c:v>
                </c:pt>
                <c:pt idx="1218">
                  <c:v>7.1780751953099999</c:v>
                </c:pt>
                <c:pt idx="1219">
                  <c:v>7.1780751953099999</c:v>
                </c:pt>
                <c:pt idx="1220">
                  <c:v>7.0443686523400002</c:v>
                </c:pt>
                <c:pt idx="1221">
                  <c:v>7.1069628906300002</c:v>
                </c:pt>
                <c:pt idx="1222">
                  <c:v>6.9492036132799999</c:v>
                </c:pt>
                <c:pt idx="1223">
                  <c:v>6.9492036132799999</c:v>
                </c:pt>
                <c:pt idx="1224">
                  <c:v>7.1413085937499998</c:v>
                </c:pt>
                <c:pt idx="1225">
                  <c:v>7.15192871094</c:v>
                </c:pt>
                <c:pt idx="1226">
                  <c:v>7.15192871094</c:v>
                </c:pt>
                <c:pt idx="1227">
                  <c:v>7.0667954101600001</c:v>
                </c:pt>
                <c:pt idx="1228">
                  <c:v>7.1377749023400003</c:v>
                </c:pt>
                <c:pt idx="1229">
                  <c:v>7.1377749023400003</c:v>
                </c:pt>
                <c:pt idx="1230">
                  <c:v>6.9439736328099997</c:v>
                </c:pt>
                <c:pt idx="1231">
                  <c:v>6.9530039062500002</c:v>
                </c:pt>
                <c:pt idx="1232">
                  <c:v>6.9530039062500002</c:v>
                </c:pt>
                <c:pt idx="1233">
                  <c:v>7.1511874999999998</c:v>
                </c:pt>
                <c:pt idx="1234">
                  <c:v>7.0333178710900004</c:v>
                </c:pt>
                <c:pt idx="1235">
                  <c:v>7.0333178710900004</c:v>
                </c:pt>
                <c:pt idx="1236">
                  <c:v>7.17377197266</c:v>
                </c:pt>
                <c:pt idx="1237">
                  <c:v>7.0808593750000002</c:v>
                </c:pt>
                <c:pt idx="1238">
                  <c:v>7.0794736328100001</c:v>
                </c:pt>
                <c:pt idx="1239">
                  <c:v>7.0794736328100001</c:v>
                </c:pt>
                <c:pt idx="1240">
                  <c:v>7.0470820312500004</c:v>
                </c:pt>
                <c:pt idx="1241">
                  <c:v>7.14291503906</c:v>
                </c:pt>
                <c:pt idx="1242">
                  <c:v>6.9870878906300007</c:v>
                </c:pt>
                <c:pt idx="1243">
                  <c:v>7.0399111328099995</c:v>
                </c:pt>
                <c:pt idx="1244">
                  <c:v>7.0618388671900005</c:v>
                </c:pt>
                <c:pt idx="1245">
                  <c:v>7.0618388671900005</c:v>
                </c:pt>
                <c:pt idx="1246">
                  <c:v>6.9723852539099997</c:v>
                </c:pt>
                <c:pt idx="1247">
                  <c:v>7.0384423828099996</c:v>
                </c:pt>
                <c:pt idx="1248">
                  <c:v>7.1821577148399998</c:v>
                </c:pt>
                <c:pt idx="1249">
                  <c:v>7.1821577148399998</c:v>
                </c:pt>
                <c:pt idx="1250">
                  <c:v>7.1510361328099998</c:v>
                </c:pt>
                <c:pt idx="1251">
                  <c:v>7.0651474609400005</c:v>
                </c:pt>
                <c:pt idx="1252">
                  <c:v>7.0354609374999999</c:v>
                </c:pt>
                <c:pt idx="1253">
                  <c:v>6.9257407226599996</c:v>
                </c:pt>
                <c:pt idx="1254">
                  <c:v>6.7640209960900002</c:v>
                </c:pt>
                <c:pt idx="1255">
                  <c:v>6.7640209960900002</c:v>
                </c:pt>
                <c:pt idx="1256">
                  <c:v>7.0353476562499999</c:v>
                </c:pt>
                <c:pt idx="1257">
                  <c:v>6.9342954101599998</c:v>
                </c:pt>
                <c:pt idx="1258">
                  <c:v>6.8184033203099998</c:v>
                </c:pt>
                <c:pt idx="1259">
                  <c:v>7.02503466797</c:v>
                </c:pt>
                <c:pt idx="1260">
                  <c:v>6.9828471679699993</c:v>
                </c:pt>
                <c:pt idx="1261">
                  <c:v>6.9828471679699993</c:v>
                </c:pt>
                <c:pt idx="1262">
                  <c:v>6.9530195312499998</c:v>
                </c:pt>
                <c:pt idx="1263">
                  <c:v>7.1068095703099994</c:v>
                </c:pt>
                <c:pt idx="1264">
                  <c:v>6.8972221679699999</c:v>
                </c:pt>
                <c:pt idx="1265">
                  <c:v>6.8972221679699999</c:v>
                </c:pt>
                <c:pt idx="1266">
                  <c:v>6.8492392578099999</c:v>
                </c:pt>
                <c:pt idx="1267">
                  <c:v>6.93147119141</c:v>
                </c:pt>
                <c:pt idx="1268">
                  <c:v>7.0894072265599997</c:v>
                </c:pt>
                <c:pt idx="1269">
                  <c:v>6.9297485351599999</c:v>
                </c:pt>
                <c:pt idx="1270">
                  <c:v>6.9226850585899999</c:v>
                </c:pt>
                <c:pt idx="1271">
                  <c:v>6.9226850585899999</c:v>
                </c:pt>
                <c:pt idx="1272">
                  <c:v>6.8987788085900004</c:v>
                </c:pt>
                <c:pt idx="1273">
                  <c:v>6.88371484375</c:v>
                </c:pt>
                <c:pt idx="1274">
                  <c:v>6.7903930664100001</c:v>
                </c:pt>
                <c:pt idx="1275">
                  <c:v>6.7903930664100001</c:v>
                </c:pt>
                <c:pt idx="1276">
                  <c:v>6.7131274414100002</c:v>
                </c:pt>
                <c:pt idx="1277">
                  <c:v>6.6139077148399998</c:v>
                </c:pt>
                <c:pt idx="1278">
                  <c:v>6.7022705078099998</c:v>
                </c:pt>
                <c:pt idx="1279">
                  <c:v>6.7097631835899998</c:v>
                </c:pt>
                <c:pt idx="1280">
                  <c:v>6.6517504882800003</c:v>
                </c:pt>
                <c:pt idx="1281">
                  <c:v>6.6517504882800003</c:v>
                </c:pt>
                <c:pt idx="1282">
                  <c:v>6.6229921875000004</c:v>
                </c:pt>
                <c:pt idx="1283">
                  <c:v>6.5147304687499998</c:v>
                </c:pt>
                <c:pt idx="1284">
                  <c:v>6.5868852539100002</c:v>
                </c:pt>
                <c:pt idx="1285">
                  <c:v>6.48741894531</c:v>
                </c:pt>
                <c:pt idx="1286">
                  <c:v>6.48172509766</c:v>
                </c:pt>
                <c:pt idx="1287">
                  <c:v>6.48172509766</c:v>
                </c:pt>
                <c:pt idx="1288">
                  <c:v>6.6986303710900001</c:v>
                </c:pt>
                <c:pt idx="1289">
                  <c:v>6.5425971679699995</c:v>
                </c:pt>
                <c:pt idx="1290">
                  <c:v>6.6349057617199998</c:v>
                </c:pt>
                <c:pt idx="1291">
                  <c:v>6.6349057617199998</c:v>
                </c:pt>
                <c:pt idx="1292">
                  <c:v>6.6726748046900006</c:v>
                </c:pt>
                <c:pt idx="1293">
                  <c:v>6.7125747070299999</c:v>
                </c:pt>
                <c:pt idx="1294">
                  <c:v>6.7125747070299999</c:v>
                </c:pt>
                <c:pt idx="1295">
                  <c:v>6.6160390624999996</c:v>
                </c:pt>
                <c:pt idx="1296">
                  <c:v>6.5251489257799999</c:v>
                </c:pt>
                <c:pt idx="1297">
                  <c:v>6.5251489257799999</c:v>
                </c:pt>
                <c:pt idx="1298">
                  <c:v>6.6384990234400005</c:v>
                </c:pt>
                <c:pt idx="1299">
                  <c:v>6.6195288085900001</c:v>
                </c:pt>
                <c:pt idx="1300">
                  <c:v>6.7217241210900003</c:v>
                </c:pt>
                <c:pt idx="1301">
                  <c:v>6.7217241210900003</c:v>
                </c:pt>
                <c:pt idx="1302">
                  <c:v>6.5902519531300001</c:v>
                </c:pt>
                <c:pt idx="1303">
                  <c:v>6.49515527344</c:v>
                </c:pt>
                <c:pt idx="1304">
                  <c:v>6.49515527344</c:v>
                </c:pt>
                <c:pt idx="1305">
                  <c:v>6.7472138671900002</c:v>
                </c:pt>
                <c:pt idx="1306">
                  <c:v>6.5663017578099998</c:v>
                </c:pt>
                <c:pt idx="1307">
                  <c:v>6.5198486328099996</c:v>
                </c:pt>
                <c:pt idx="1308">
                  <c:v>6.5198486328099996</c:v>
                </c:pt>
                <c:pt idx="1309">
                  <c:v>6.7109501953099997</c:v>
                </c:pt>
                <c:pt idx="1310">
                  <c:v>6.5522060546900001</c:v>
                </c:pt>
                <c:pt idx="1311">
                  <c:v>6.5522060546900001</c:v>
                </c:pt>
                <c:pt idx="1312">
                  <c:v>6.7584672851600001</c:v>
                </c:pt>
                <c:pt idx="1313">
                  <c:v>6.4503403320300006</c:v>
                </c:pt>
                <c:pt idx="1314">
                  <c:v>6.4503403320300006</c:v>
                </c:pt>
                <c:pt idx="1315">
                  <c:v>6.5579013671900004</c:v>
                </c:pt>
                <c:pt idx="1316">
                  <c:v>6.7711337890599994</c:v>
                </c:pt>
                <c:pt idx="1317">
                  <c:v>6.7389116210899997</c:v>
                </c:pt>
                <c:pt idx="1318">
                  <c:v>6.7389116210899997</c:v>
                </c:pt>
                <c:pt idx="1319">
                  <c:v>6.8055537109399999</c:v>
                </c:pt>
                <c:pt idx="1320">
                  <c:v>6.9385947265599999</c:v>
                </c:pt>
                <c:pt idx="1321">
                  <c:v>6.8694760742199996</c:v>
                </c:pt>
                <c:pt idx="1322">
                  <c:v>6.8748618164100002</c:v>
                </c:pt>
                <c:pt idx="1323">
                  <c:v>7.0085170898399998</c:v>
                </c:pt>
                <c:pt idx="1324">
                  <c:v>7.0085170898399998</c:v>
                </c:pt>
                <c:pt idx="1325">
                  <c:v>6.9429311523399999</c:v>
                </c:pt>
                <c:pt idx="1326">
                  <c:v>6.9057592773400005</c:v>
                </c:pt>
                <c:pt idx="1327">
                  <c:v>7.0513789062500001</c:v>
                </c:pt>
                <c:pt idx="1328">
                  <c:v>7.0513789062500001</c:v>
                </c:pt>
                <c:pt idx="1329">
                  <c:v>6.9292333984400001</c:v>
                </c:pt>
                <c:pt idx="1330">
                  <c:v>6.8859711914099995</c:v>
                </c:pt>
                <c:pt idx="1331">
                  <c:v>6.8540556640599997</c:v>
                </c:pt>
                <c:pt idx="1332">
                  <c:v>6.9377587890600001</c:v>
                </c:pt>
                <c:pt idx="1333">
                  <c:v>6.8487119140599999</c:v>
                </c:pt>
                <c:pt idx="1334">
                  <c:v>6.8487119140599999</c:v>
                </c:pt>
                <c:pt idx="1335">
                  <c:v>6.8129267578099997</c:v>
                </c:pt>
                <c:pt idx="1336">
                  <c:v>6.72705078125</c:v>
                </c:pt>
                <c:pt idx="1337">
                  <c:v>6.72705078125</c:v>
                </c:pt>
                <c:pt idx="1338">
                  <c:v>6.8395517578099998</c:v>
                </c:pt>
                <c:pt idx="1339">
                  <c:v>6.9407431640599997</c:v>
                </c:pt>
                <c:pt idx="1340">
                  <c:v>6.9407431640599997</c:v>
                </c:pt>
                <c:pt idx="1341">
                  <c:v>7.0555219726600003</c:v>
                </c:pt>
                <c:pt idx="1342">
                  <c:v>6.9179282226599996</c:v>
                </c:pt>
                <c:pt idx="1343">
                  <c:v>6.95171728516</c:v>
                </c:pt>
                <c:pt idx="1344">
                  <c:v>6.95171728516</c:v>
                </c:pt>
                <c:pt idx="1345">
                  <c:v>6.8781879882800006</c:v>
                </c:pt>
                <c:pt idx="1346">
                  <c:v>6.7040180664099998</c:v>
                </c:pt>
                <c:pt idx="1347">
                  <c:v>6.9035122070300003</c:v>
                </c:pt>
                <c:pt idx="1348">
                  <c:v>6.9376914062499999</c:v>
                </c:pt>
                <c:pt idx="1349">
                  <c:v>6.6183945312499999</c:v>
                </c:pt>
                <c:pt idx="1350">
                  <c:v>6.6183945312499999</c:v>
                </c:pt>
                <c:pt idx="1351">
                  <c:v>6.7624541015599995</c:v>
                </c:pt>
                <c:pt idx="1352">
                  <c:v>6.9660869140599999</c:v>
                </c:pt>
                <c:pt idx="1353">
                  <c:v>6.9660869140599999</c:v>
                </c:pt>
                <c:pt idx="1354">
                  <c:v>6.7970756835900001</c:v>
                </c:pt>
                <c:pt idx="1355">
                  <c:v>6.7720571289100002</c:v>
                </c:pt>
                <c:pt idx="1356">
                  <c:v>6.8442314453100002</c:v>
                </c:pt>
                <c:pt idx="1357">
                  <c:v>6.7828789062499997</c:v>
                </c:pt>
                <c:pt idx="1358">
                  <c:v>6.6926132812499999</c:v>
                </c:pt>
                <c:pt idx="1359">
                  <c:v>6.8944208984399999</c:v>
                </c:pt>
                <c:pt idx="1360">
                  <c:v>6.8944208984399999</c:v>
                </c:pt>
                <c:pt idx="1361">
                  <c:v>6.87657714844</c:v>
                </c:pt>
                <c:pt idx="1362">
                  <c:v>6.7732031250000002</c:v>
                </c:pt>
                <c:pt idx="1363">
                  <c:v>6.8318491210900003</c:v>
                </c:pt>
                <c:pt idx="1364">
                  <c:v>6.9343310546900003</c:v>
                </c:pt>
                <c:pt idx="1365">
                  <c:v>6.9827133789099998</c:v>
                </c:pt>
                <c:pt idx="1366">
                  <c:v>6.9827133789099998</c:v>
                </c:pt>
                <c:pt idx="1367">
                  <c:v>6.7727875976599998</c:v>
                </c:pt>
                <c:pt idx="1368">
                  <c:v>6.8394248046900001</c:v>
                </c:pt>
                <c:pt idx="1369">
                  <c:v>6.6641499023400002</c:v>
                </c:pt>
                <c:pt idx="1370">
                  <c:v>6.6641499023400002</c:v>
                </c:pt>
                <c:pt idx="1371">
                  <c:v>6.6114619140599995</c:v>
                </c:pt>
                <c:pt idx="1372">
                  <c:v>6.5268349609400005</c:v>
                </c:pt>
                <c:pt idx="1373">
                  <c:v>6.5946381835899999</c:v>
                </c:pt>
                <c:pt idx="1374">
                  <c:v>6.5302636718800002</c:v>
                </c:pt>
                <c:pt idx="1375">
                  <c:v>6.4087558593800003</c:v>
                </c:pt>
                <c:pt idx="1376">
                  <c:v>6.4087558593800003</c:v>
                </c:pt>
                <c:pt idx="1377">
                  <c:v>6.6639462890600001</c:v>
                </c:pt>
                <c:pt idx="1378">
                  <c:v>6.6110458984400005</c:v>
                </c:pt>
                <c:pt idx="1379">
                  <c:v>6.5933701171900001</c:v>
                </c:pt>
                <c:pt idx="1380">
                  <c:v>6.5933701171900001</c:v>
                </c:pt>
                <c:pt idx="1381">
                  <c:v>6.8150385742199999</c:v>
                </c:pt>
                <c:pt idx="1382">
                  <c:v>6.5987592773400001</c:v>
                </c:pt>
                <c:pt idx="1383">
                  <c:v>6.5438017578099998</c:v>
                </c:pt>
                <c:pt idx="1384">
                  <c:v>6.8154033203099997</c:v>
                </c:pt>
                <c:pt idx="1385">
                  <c:v>6.6628984375</c:v>
                </c:pt>
                <c:pt idx="1386">
                  <c:v>6.6628984375</c:v>
                </c:pt>
                <c:pt idx="1387">
                  <c:v>6.6838037109400004</c:v>
                </c:pt>
                <c:pt idx="1388">
                  <c:v>6.8931850585900003</c:v>
                </c:pt>
                <c:pt idx="1389">
                  <c:v>6.8031376953100002</c:v>
                </c:pt>
                <c:pt idx="1390">
                  <c:v>6.8031376953100002</c:v>
                </c:pt>
                <c:pt idx="1391">
                  <c:v>6.7785454101599996</c:v>
                </c:pt>
                <c:pt idx="1392">
                  <c:v>6.8022861328099999</c:v>
                </c:pt>
                <c:pt idx="1393">
                  <c:v>6.5750405273400006</c:v>
                </c:pt>
                <c:pt idx="1394">
                  <c:v>6.5728032226600002</c:v>
                </c:pt>
                <c:pt idx="1395">
                  <c:v>6.8904487304699993</c:v>
                </c:pt>
                <c:pt idx="1396">
                  <c:v>6.8904487304699993</c:v>
                </c:pt>
                <c:pt idx="1397">
                  <c:v>6.6583320312499996</c:v>
                </c:pt>
                <c:pt idx="1398">
                  <c:v>6.5618110351599999</c:v>
                </c:pt>
                <c:pt idx="1399">
                  <c:v>6.5618110351599999</c:v>
                </c:pt>
                <c:pt idx="1400">
                  <c:v>6.8653813476599996</c:v>
                </c:pt>
                <c:pt idx="1401">
                  <c:v>6.5087597656300007</c:v>
                </c:pt>
                <c:pt idx="1402">
                  <c:v>6.5087597656300007</c:v>
                </c:pt>
                <c:pt idx="1403">
                  <c:v>6.72530322266</c:v>
                </c:pt>
                <c:pt idx="1404">
                  <c:v>6.8374672851599998</c:v>
                </c:pt>
                <c:pt idx="1405">
                  <c:v>6.8081508789100003</c:v>
                </c:pt>
                <c:pt idx="1406">
                  <c:v>6.8081508789100003</c:v>
                </c:pt>
                <c:pt idx="1407">
                  <c:v>6.8486005859399999</c:v>
                </c:pt>
                <c:pt idx="1408">
                  <c:v>6.8595751953099997</c:v>
                </c:pt>
                <c:pt idx="1409">
                  <c:v>6.69093603516</c:v>
                </c:pt>
                <c:pt idx="1410">
                  <c:v>6.7509765625</c:v>
                </c:pt>
                <c:pt idx="1411">
                  <c:v>6.5965561523399998</c:v>
                </c:pt>
                <c:pt idx="1412">
                  <c:v>6.5965561523399998</c:v>
                </c:pt>
                <c:pt idx="1413">
                  <c:v>6.6697548828099995</c:v>
                </c:pt>
                <c:pt idx="1414">
                  <c:v>6.5515498046900005</c:v>
                </c:pt>
                <c:pt idx="1415">
                  <c:v>6.52141113281</c:v>
                </c:pt>
                <c:pt idx="1416">
                  <c:v>6.52141113281</c:v>
                </c:pt>
                <c:pt idx="1417">
                  <c:v>6.5078056640600002</c:v>
                </c:pt>
                <c:pt idx="1418">
                  <c:v>6.4484741210900003</c:v>
                </c:pt>
                <c:pt idx="1419">
                  <c:v>6.4484741210900003</c:v>
                </c:pt>
                <c:pt idx="1420">
                  <c:v>6.50078710938</c:v>
                </c:pt>
                <c:pt idx="1421">
                  <c:v>6.3419160156300007</c:v>
                </c:pt>
                <c:pt idx="1422">
                  <c:v>6.3419160156300007</c:v>
                </c:pt>
                <c:pt idx="1423">
                  <c:v>6.3313681640599997</c:v>
                </c:pt>
                <c:pt idx="1424">
                  <c:v>6.4949912109400003</c:v>
                </c:pt>
                <c:pt idx="1425">
                  <c:v>6.4892250976599994</c:v>
                </c:pt>
                <c:pt idx="1426">
                  <c:v>6.4892250976599994</c:v>
                </c:pt>
                <c:pt idx="1427">
                  <c:v>6.3319506835900006</c:v>
                </c:pt>
                <c:pt idx="1428">
                  <c:v>6.2878725585900002</c:v>
                </c:pt>
                <c:pt idx="1429">
                  <c:v>6.2878725585900002</c:v>
                </c:pt>
                <c:pt idx="1430">
                  <c:v>6.2506845703099998</c:v>
                </c:pt>
                <c:pt idx="1431">
                  <c:v>6.2933974609400005</c:v>
                </c:pt>
                <c:pt idx="1432">
                  <c:v>6.2933974609400005</c:v>
                </c:pt>
                <c:pt idx="1433">
                  <c:v>6.26241259766</c:v>
                </c:pt>
                <c:pt idx="1434">
                  <c:v>6.2315654296899998</c:v>
                </c:pt>
                <c:pt idx="1435">
                  <c:v>6.3671586914100002</c:v>
                </c:pt>
                <c:pt idx="1436">
                  <c:v>6.3639287109399998</c:v>
                </c:pt>
                <c:pt idx="1437">
                  <c:v>6.3820810546900004</c:v>
                </c:pt>
                <c:pt idx="1438">
                  <c:v>6.4854936523399997</c:v>
                </c:pt>
                <c:pt idx="1439">
                  <c:v>6.4854936523399997</c:v>
                </c:pt>
                <c:pt idx="1440">
                  <c:v>6.4765747070300002</c:v>
                </c:pt>
                <c:pt idx="1441">
                  <c:v>6.4850991210900002</c:v>
                </c:pt>
                <c:pt idx="1442">
                  <c:v>6.4850991210900002</c:v>
                </c:pt>
                <c:pt idx="1443">
                  <c:v>6.29614208984</c:v>
                </c:pt>
                <c:pt idx="1444">
                  <c:v>6.1440566406300006</c:v>
                </c:pt>
                <c:pt idx="1445">
                  <c:v>6.1440566406300006</c:v>
                </c:pt>
                <c:pt idx="1446">
                  <c:v>6.2137055664099998</c:v>
                </c:pt>
                <c:pt idx="1447">
                  <c:v>6.0871093749999998</c:v>
                </c:pt>
                <c:pt idx="1448">
                  <c:v>6.1475498046900006</c:v>
                </c:pt>
                <c:pt idx="1449">
                  <c:v>6.1475498046900006</c:v>
                </c:pt>
                <c:pt idx="1450">
                  <c:v>6.1038261718800007</c:v>
                </c:pt>
                <c:pt idx="1451">
                  <c:v>6.0238925781300008</c:v>
                </c:pt>
                <c:pt idx="1452">
                  <c:v>6.1283764648400005</c:v>
                </c:pt>
                <c:pt idx="1453">
                  <c:v>6.1569355468800007</c:v>
                </c:pt>
                <c:pt idx="1454">
                  <c:v>6.15704003906</c:v>
                </c:pt>
                <c:pt idx="1455">
                  <c:v>6.15704003906</c:v>
                </c:pt>
                <c:pt idx="1456">
                  <c:v>6.1455483398400004</c:v>
                </c:pt>
                <c:pt idx="1457">
                  <c:v>6.1310073242199996</c:v>
                </c:pt>
                <c:pt idx="1458">
                  <c:v>6.0368549804699994</c:v>
                </c:pt>
                <c:pt idx="1459">
                  <c:v>6.0368549804699994</c:v>
                </c:pt>
                <c:pt idx="1460">
                  <c:v>6.12032568359</c:v>
                </c:pt>
                <c:pt idx="1461">
                  <c:v>6.0629194335900003</c:v>
                </c:pt>
                <c:pt idx="1462">
                  <c:v>6.0152104492199996</c:v>
                </c:pt>
                <c:pt idx="1463">
                  <c:v>6.0617241210900001</c:v>
                </c:pt>
                <c:pt idx="1464">
                  <c:v>6.1019658203100002</c:v>
                </c:pt>
                <c:pt idx="1465">
                  <c:v>6.1019658203100002</c:v>
                </c:pt>
                <c:pt idx="1466">
                  <c:v>6.2147709960900004</c:v>
                </c:pt>
                <c:pt idx="1467">
                  <c:v>6.2382519531300007</c:v>
                </c:pt>
                <c:pt idx="1468">
                  <c:v>6.1366704101599998</c:v>
                </c:pt>
                <c:pt idx="1469">
                  <c:v>6.1366704101599998</c:v>
                </c:pt>
                <c:pt idx="1470">
                  <c:v>6.1742036132800004</c:v>
                </c:pt>
                <c:pt idx="1471">
                  <c:v>6.0853037109399999</c:v>
                </c:pt>
                <c:pt idx="1472">
                  <c:v>6.0853037109399999</c:v>
                </c:pt>
                <c:pt idx="1473">
                  <c:v>6.1454843749999997</c:v>
                </c:pt>
                <c:pt idx="1474">
                  <c:v>5.9448310546899998</c:v>
                </c:pt>
                <c:pt idx="1475">
                  <c:v>5.9448310546899998</c:v>
                </c:pt>
                <c:pt idx="1476">
                  <c:v>5.8386650390599995</c:v>
                </c:pt>
                <c:pt idx="1477">
                  <c:v>5.9374750976600001</c:v>
                </c:pt>
                <c:pt idx="1478">
                  <c:v>6.0927065429699994</c:v>
                </c:pt>
                <c:pt idx="1479">
                  <c:v>5.8538232421899998</c:v>
                </c:pt>
                <c:pt idx="1480">
                  <c:v>5.92946191406</c:v>
                </c:pt>
                <c:pt idx="1481">
                  <c:v>6.1477392578099996</c:v>
                </c:pt>
                <c:pt idx="1482">
                  <c:v>6.1477392578099996</c:v>
                </c:pt>
                <c:pt idx="1483">
                  <c:v>5.9194975585899998</c:v>
                </c:pt>
                <c:pt idx="1484">
                  <c:v>5.9514599609400003</c:v>
                </c:pt>
                <c:pt idx="1485">
                  <c:v>5.9514599609400003</c:v>
                </c:pt>
                <c:pt idx="1486">
                  <c:v>6.0168745117199993</c:v>
                </c:pt>
                <c:pt idx="1487">
                  <c:v>5.8591362304699999</c:v>
                </c:pt>
                <c:pt idx="1488">
                  <c:v>5.9744873046900002</c:v>
                </c:pt>
                <c:pt idx="1489">
                  <c:v>5.9247963867199998</c:v>
                </c:pt>
                <c:pt idx="1490">
                  <c:v>5.9019648437500001</c:v>
                </c:pt>
                <c:pt idx="1491">
                  <c:v>5.8315986328099996</c:v>
                </c:pt>
                <c:pt idx="1492">
                  <c:v>5.8315986328099996</c:v>
                </c:pt>
                <c:pt idx="1493">
                  <c:v>5.94919873047</c:v>
                </c:pt>
                <c:pt idx="1494">
                  <c:v>5.8774111328099998</c:v>
                </c:pt>
                <c:pt idx="1495">
                  <c:v>5.8774111328099998</c:v>
                </c:pt>
                <c:pt idx="1496">
                  <c:v>5.8030307617199997</c:v>
                </c:pt>
                <c:pt idx="1497">
                  <c:v>5.8248056640599994</c:v>
                </c:pt>
                <c:pt idx="1498">
                  <c:v>5.8248056640599994</c:v>
                </c:pt>
                <c:pt idx="1499">
                  <c:v>5.7628129882800003</c:v>
                </c:pt>
                <c:pt idx="1500">
                  <c:v>5.97921044922</c:v>
                </c:pt>
                <c:pt idx="1501">
                  <c:v>5.97921044922</c:v>
                </c:pt>
                <c:pt idx="1502">
                  <c:v>5.8806220703099994</c:v>
                </c:pt>
                <c:pt idx="1503">
                  <c:v>5.71788574219</c:v>
                </c:pt>
                <c:pt idx="1504">
                  <c:v>5.6854287109400001</c:v>
                </c:pt>
                <c:pt idx="1505">
                  <c:v>5.6854287109400001</c:v>
                </c:pt>
                <c:pt idx="1506">
                  <c:v>5.6877832031300004</c:v>
                </c:pt>
                <c:pt idx="1507">
                  <c:v>5.6234921875000001</c:v>
                </c:pt>
                <c:pt idx="1508">
                  <c:v>5.6234921875000001</c:v>
                </c:pt>
                <c:pt idx="1509">
                  <c:v>5.6475991210899998</c:v>
                </c:pt>
                <c:pt idx="1510">
                  <c:v>5.6573251953099994</c:v>
                </c:pt>
                <c:pt idx="1511">
                  <c:v>5.6573251953099994</c:v>
                </c:pt>
                <c:pt idx="1512">
                  <c:v>5.55821875</c:v>
                </c:pt>
                <c:pt idx="1513">
                  <c:v>5.6062744140599996</c:v>
                </c:pt>
                <c:pt idx="1514">
                  <c:v>5.7394257812499996</c:v>
                </c:pt>
                <c:pt idx="1515">
                  <c:v>5.78002783203</c:v>
                </c:pt>
                <c:pt idx="1516">
                  <c:v>5.8150581054699995</c:v>
                </c:pt>
                <c:pt idx="1517">
                  <c:v>5.83640771484</c:v>
                </c:pt>
                <c:pt idx="1518">
                  <c:v>5.83640771484</c:v>
                </c:pt>
                <c:pt idx="1519">
                  <c:v>5.62640771484</c:v>
                </c:pt>
                <c:pt idx="1520">
                  <c:v>5.8948012695300003</c:v>
                </c:pt>
                <c:pt idx="1521">
                  <c:v>5.8948012695300003</c:v>
                </c:pt>
                <c:pt idx="1522">
                  <c:v>5.8843857421900001</c:v>
                </c:pt>
                <c:pt idx="1523">
                  <c:v>5.6557529296900002</c:v>
                </c:pt>
                <c:pt idx="1524">
                  <c:v>5.6557529296900002</c:v>
                </c:pt>
                <c:pt idx="1525">
                  <c:v>5.7406801757800006</c:v>
                </c:pt>
                <c:pt idx="1526">
                  <c:v>5.7406801757800006</c:v>
                </c:pt>
                <c:pt idx="1527">
                  <c:v>5.9434794921899998</c:v>
                </c:pt>
                <c:pt idx="1528">
                  <c:v>5.9808862304699995</c:v>
                </c:pt>
                <c:pt idx="1529">
                  <c:v>5.7421689453099996</c:v>
                </c:pt>
                <c:pt idx="1530">
                  <c:v>5.7421689453099996</c:v>
                </c:pt>
                <c:pt idx="1531">
                  <c:v>5.7090820312500004</c:v>
                </c:pt>
                <c:pt idx="1532">
                  <c:v>5.6334799804699998</c:v>
                </c:pt>
                <c:pt idx="1533">
                  <c:v>5.6334799804699998</c:v>
                </c:pt>
                <c:pt idx="1534">
                  <c:v>5.67920019531</c:v>
                </c:pt>
                <c:pt idx="1535">
                  <c:v>5.7204643554699999</c:v>
                </c:pt>
                <c:pt idx="1536">
                  <c:v>5.7204643554699999</c:v>
                </c:pt>
                <c:pt idx="1537">
                  <c:v>5.6613662109399998</c:v>
                </c:pt>
                <c:pt idx="1538">
                  <c:v>5.63747070313</c:v>
                </c:pt>
                <c:pt idx="1539">
                  <c:v>5.7542568359400006</c:v>
                </c:pt>
                <c:pt idx="1540">
                  <c:v>5.7422514648399998</c:v>
                </c:pt>
                <c:pt idx="1541">
                  <c:v>5.7191694335900003</c:v>
                </c:pt>
                <c:pt idx="1542">
                  <c:v>5.7191694335900003</c:v>
                </c:pt>
                <c:pt idx="1543">
                  <c:v>5.8337817382800008</c:v>
                </c:pt>
                <c:pt idx="1544">
                  <c:v>5.75120019531</c:v>
                </c:pt>
                <c:pt idx="1545">
                  <c:v>5.7376918945300002</c:v>
                </c:pt>
                <c:pt idx="1546">
                  <c:v>5.7376918945300002</c:v>
                </c:pt>
                <c:pt idx="1547">
                  <c:v>5.9420185546900006</c:v>
                </c:pt>
                <c:pt idx="1548">
                  <c:v>5.8293041992199992</c:v>
                </c:pt>
                <c:pt idx="1549">
                  <c:v>5.8420087890599994</c:v>
                </c:pt>
                <c:pt idx="1550">
                  <c:v>5.8654365234400005</c:v>
                </c:pt>
                <c:pt idx="1551">
                  <c:v>5.7102583007800005</c:v>
                </c:pt>
                <c:pt idx="1552">
                  <c:v>5.7102583007800005</c:v>
                </c:pt>
                <c:pt idx="1553">
                  <c:v>5.8204921875000002</c:v>
                </c:pt>
                <c:pt idx="1554">
                  <c:v>5.8725102539099998</c:v>
                </c:pt>
                <c:pt idx="1555">
                  <c:v>5.9063969726599996</c:v>
                </c:pt>
                <c:pt idx="1556">
                  <c:v>5.9063969726599996</c:v>
                </c:pt>
                <c:pt idx="1557">
                  <c:v>5.7605673828099997</c:v>
                </c:pt>
                <c:pt idx="1558">
                  <c:v>5.7605673828099997</c:v>
                </c:pt>
                <c:pt idx="1559">
                  <c:v>5.7378598632800006</c:v>
                </c:pt>
                <c:pt idx="1560">
                  <c:v>5.6999482421900005</c:v>
                </c:pt>
                <c:pt idx="1561">
                  <c:v>5.8914267578099997</c:v>
                </c:pt>
                <c:pt idx="1562">
                  <c:v>5.8914267578099997</c:v>
                </c:pt>
                <c:pt idx="1563">
                  <c:v>5.97977294922</c:v>
                </c:pt>
                <c:pt idx="1564">
                  <c:v>5.9221997070300008</c:v>
                </c:pt>
                <c:pt idx="1565">
                  <c:v>5.7218164062500003</c:v>
                </c:pt>
                <c:pt idx="1566">
                  <c:v>5.7487119140599994</c:v>
                </c:pt>
                <c:pt idx="1567">
                  <c:v>5.72652636719</c:v>
                </c:pt>
                <c:pt idx="1568">
                  <c:v>5.7954433593800001</c:v>
                </c:pt>
                <c:pt idx="1569">
                  <c:v>5.7954433593800001</c:v>
                </c:pt>
                <c:pt idx="1570">
                  <c:v>5.7426254882800007</c:v>
                </c:pt>
                <c:pt idx="1571">
                  <c:v>5.8554194335899998</c:v>
                </c:pt>
                <c:pt idx="1572">
                  <c:v>5.9152797851600001</c:v>
                </c:pt>
                <c:pt idx="1573">
                  <c:v>5.9152797851600001</c:v>
                </c:pt>
                <c:pt idx="1574">
                  <c:v>5.9744550781300001</c:v>
                </c:pt>
                <c:pt idx="1575">
                  <c:v>5.9544750976599996</c:v>
                </c:pt>
                <c:pt idx="1576">
                  <c:v>5.9607568359399998</c:v>
                </c:pt>
                <c:pt idx="1577">
                  <c:v>5.93567626953</c:v>
                </c:pt>
                <c:pt idx="1578">
                  <c:v>5.82573974609</c:v>
                </c:pt>
                <c:pt idx="1579">
                  <c:v>5.82573974609</c:v>
                </c:pt>
                <c:pt idx="1580">
                  <c:v>5.9327749023400003</c:v>
                </c:pt>
                <c:pt idx="1581">
                  <c:v>5.9110190429699996</c:v>
                </c:pt>
                <c:pt idx="1582">
                  <c:v>5.9110190429699996</c:v>
                </c:pt>
                <c:pt idx="1583">
                  <c:v>5.9940258789099996</c:v>
                </c:pt>
                <c:pt idx="1584">
                  <c:v>5.7374345703099996</c:v>
                </c:pt>
                <c:pt idx="1585">
                  <c:v>5.7374345703099996</c:v>
                </c:pt>
                <c:pt idx="1586">
                  <c:v>5.9234462890600001</c:v>
                </c:pt>
                <c:pt idx="1587">
                  <c:v>5.8753818359399999</c:v>
                </c:pt>
                <c:pt idx="1588">
                  <c:v>5.8753818359399999</c:v>
                </c:pt>
                <c:pt idx="1589">
                  <c:v>5.78600048828</c:v>
                </c:pt>
                <c:pt idx="1590">
                  <c:v>5.8371064453099999</c:v>
                </c:pt>
                <c:pt idx="1591">
                  <c:v>5.8328925781300001</c:v>
                </c:pt>
                <c:pt idx="1592">
                  <c:v>5.8328925781300001</c:v>
                </c:pt>
                <c:pt idx="1593">
                  <c:v>5.85779589844</c:v>
                </c:pt>
                <c:pt idx="1594">
                  <c:v>5.9932993164099999</c:v>
                </c:pt>
                <c:pt idx="1595">
                  <c:v>5.9932993164099999</c:v>
                </c:pt>
                <c:pt idx="1596">
                  <c:v>5.9063989257800005</c:v>
                </c:pt>
                <c:pt idx="1597">
                  <c:v>5.9234946289099994</c:v>
                </c:pt>
                <c:pt idx="1598">
                  <c:v>5.9234946289099994</c:v>
                </c:pt>
                <c:pt idx="1599">
                  <c:v>6.0139404296899999</c:v>
                </c:pt>
                <c:pt idx="1600">
                  <c:v>5.9466474609400004</c:v>
                </c:pt>
                <c:pt idx="1601">
                  <c:v>5.97415820313</c:v>
                </c:pt>
                <c:pt idx="1602">
                  <c:v>6.0368212890599997</c:v>
                </c:pt>
                <c:pt idx="1603">
                  <c:v>5.9673779296900005</c:v>
                </c:pt>
                <c:pt idx="1604">
                  <c:v>5.9286230468800003</c:v>
                </c:pt>
                <c:pt idx="1605">
                  <c:v>5.9286230468800003</c:v>
                </c:pt>
                <c:pt idx="1606">
                  <c:v>6.0958867187500001</c:v>
                </c:pt>
                <c:pt idx="1607">
                  <c:v>6.1002465820300005</c:v>
                </c:pt>
                <c:pt idx="1608">
                  <c:v>6.1002465820300005</c:v>
                </c:pt>
                <c:pt idx="1609">
                  <c:v>6.1826508789099996</c:v>
                </c:pt>
                <c:pt idx="1610">
                  <c:v>6.3772373046900004</c:v>
                </c:pt>
                <c:pt idx="1611">
                  <c:v>6.3478110351599994</c:v>
                </c:pt>
                <c:pt idx="1612">
                  <c:v>6.3302670898400004</c:v>
                </c:pt>
                <c:pt idx="1613">
                  <c:v>6.4596298828099998</c:v>
                </c:pt>
                <c:pt idx="1614">
                  <c:v>6.4421499023399997</c:v>
                </c:pt>
                <c:pt idx="1615">
                  <c:v>6.4421499023399997</c:v>
                </c:pt>
                <c:pt idx="1616">
                  <c:v>6.3052861328100001</c:v>
                </c:pt>
                <c:pt idx="1617">
                  <c:v>6.1807236328099995</c:v>
                </c:pt>
                <c:pt idx="1618">
                  <c:v>6.1807236328099995</c:v>
                </c:pt>
                <c:pt idx="1619">
                  <c:v>6.3139970703100001</c:v>
                </c:pt>
                <c:pt idx="1620">
                  <c:v>6.4196821289099999</c:v>
                </c:pt>
                <c:pt idx="1621">
                  <c:v>6.4196821289099999</c:v>
                </c:pt>
                <c:pt idx="1622">
                  <c:v>6.5306440429699997</c:v>
                </c:pt>
                <c:pt idx="1623">
                  <c:v>6.8738193359400004</c:v>
                </c:pt>
                <c:pt idx="1624">
                  <c:v>6.7229414062500004</c:v>
                </c:pt>
                <c:pt idx="1625">
                  <c:v>6.7229414062500004</c:v>
                </c:pt>
                <c:pt idx="1626">
                  <c:v>6.83409765625</c:v>
                </c:pt>
                <c:pt idx="1627">
                  <c:v>6.8125810546899999</c:v>
                </c:pt>
                <c:pt idx="1628">
                  <c:v>6.7015141601599995</c:v>
                </c:pt>
                <c:pt idx="1629">
                  <c:v>7.04127832031</c:v>
                </c:pt>
                <c:pt idx="1630">
                  <c:v>7.0022119140600001</c:v>
                </c:pt>
                <c:pt idx="1631">
                  <c:v>7.0022119140600001</c:v>
                </c:pt>
                <c:pt idx="1632">
                  <c:v>6.9971748046900002</c:v>
                </c:pt>
                <c:pt idx="1633">
                  <c:v>7.2523022460900002</c:v>
                </c:pt>
                <c:pt idx="1634">
                  <c:v>7.2523022460900002</c:v>
                </c:pt>
                <c:pt idx="1635">
                  <c:v>7.3395507812499998</c:v>
                </c:pt>
                <c:pt idx="1636">
                  <c:v>7.07108349609</c:v>
                </c:pt>
                <c:pt idx="1637">
                  <c:v>7.2966850585900005</c:v>
                </c:pt>
                <c:pt idx="1638">
                  <c:v>7.2853007812500001</c:v>
                </c:pt>
                <c:pt idx="1639">
                  <c:v>7.20231884766</c:v>
                </c:pt>
                <c:pt idx="1640">
                  <c:v>7.2916757812500004</c:v>
                </c:pt>
                <c:pt idx="1641">
                  <c:v>7.2916757812500004</c:v>
                </c:pt>
                <c:pt idx="1642">
                  <c:v>7.3878359375000002</c:v>
                </c:pt>
                <c:pt idx="1643">
                  <c:v>7.4499702148400004</c:v>
                </c:pt>
                <c:pt idx="1644">
                  <c:v>7.4499702148400004</c:v>
                </c:pt>
                <c:pt idx="1645">
                  <c:v>7.5322944335899997</c:v>
                </c:pt>
                <c:pt idx="1646">
                  <c:v>7.5694868164099995</c:v>
                </c:pt>
                <c:pt idx="1647">
                  <c:v>7.5694868164099995</c:v>
                </c:pt>
                <c:pt idx="1648">
                  <c:v>7.6351337890600002</c:v>
                </c:pt>
                <c:pt idx="1649">
                  <c:v>7.9804296875</c:v>
                </c:pt>
                <c:pt idx="1650">
                  <c:v>7.9632133789099999</c:v>
                </c:pt>
                <c:pt idx="1651">
                  <c:v>7.9632133789099999</c:v>
                </c:pt>
                <c:pt idx="1652">
                  <c:v>7.9702968749999998</c:v>
                </c:pt>
                <c:pt idx="1653">
                  <c:v>8.2911738281300007</c:v>
                </c:pt>
                <c:pt idx="1654">
                  <c:v>8.2911738281300007</c:v>
                </c:pt>
                <c:pt idx="1655">
                  <c:v>8.3340673828100016</c:v>
                </c:pt>
                <c:pt idx="1656">
                  <c:v>8.6000419921899987</c:v>
                </c:pt>
                <c:pt idx="1657">
                  <c:v>8.6000419921899987</c:v>
                </c:pt>
                <c:pt idx="1658">
                  <c:v>8.6202382812499998</c:v>
                </c:pt>
                <c:pt idx="1659">
                  <c:v>8.6342783203100009</c:v>
                </c:pt>
                <c:pt idx="1660">
                  <c:v>8.5762880859399999</c:v>
                </c:pt>
                <c:pt idx="1661">
                  <c:v>8.5762880859399999</c:v>
                </c:pt>
                <c:pt idx="1662">
                  <c:v>8.4881650390600001</c:v>
                </c:pt>
                <c:pt idx="1663">
                  <c:v>8.4467539062500006</c:v>
                </c:pt>
                <c:pt idx="1664">
                  <c:v>8.5088593750000001</c:v>
                </c:pt>
                <c:pt idx="1665">
                  <c:v>8.5916699218800012</c:v>
                </c:pt>
                <c:pt idx="1666">
                  <c:v>8.6382324218799997</c:v>
                </c:pt>
                <c:pt idx="1667">
                  <c:v>8.6382324218799997</c:v>
                </c:pt>
                <c:pt idx="1668">
                  <c:v>8.5188535156300009</c:v>
                </c:pt>
                <c:pt idx="1669">
                  <c:v>8.3775517578100001</c:v>
                </c:pt>
                <c:pt idx="1670">
                  <c:v>8.2932363281299999</c:v>
                </c:pt>
                <c:pt idx="1671">
                  <c:v>8.2932363281299999</c:v>
                </c:pt>
                <c:pt idx="1672">
                  <c:v>8.3522695312500002</c:v>
                </c:pt>
                <c:pt idx="1673">
                  <c:v>8.3313720703100014</c:v>
                </c:pt>
                <c:pt idx="1674">
                  <c:v>8.3313720703100014</c:v>
                </c:pt>
                <c:pt idx="1675">
                  <c:v>8.1678281249999998</c:v>
                </c:pt>
                <c:pt idx="1676">
                  <c:v>8.0546445312500001</c:v>
                </c:pt>
                <c:pt idx="1677">
                  <c:v>8.0546445312500001</c:v>
                </c:pt>
                <c:pt idx="1678">
                  <c:v>8.3233203124999999</c:v>
                </c:pt>
                <c:pt idx="1679">
                  <c:v>8.3667089843800007</c:v>
                </c:pt>
                <c:pt idx="1680">
                  <c:v>8.2299228515600014</c:v>
                </c:pt>
                <c:pt idx="1681">
                  <c:v>8.2299228515600014</c:v>
                </c:pt>
                <c:pt idx="1682">
                  <c:v>8.3671601562499998</c:v>
                </c:pt>
                <c:pt idx="1683">
                  <c:v>8.3671601562499998</c:v>
                </c:pt>
                <c:pt idx="1684">
                  <c:v>8.2277675781300008</c:v>
                </c:pt>
                <c:pt idx="1685">
                  <c:v>8.2617792968800003</c:v>
                </c:pt>
                <c:pt idx="1686">
                  <c:v>8.2082705078100009</c:v>
                </c:pt>
                <c:pt idx="1687">
                  <c:v>8.2082705078100009</c:v>
                </c:pt>
                <c:pt idx="1688">
                  <c:v>8.074984863280001</c:v>
                </c:pt>
                <c:pt idx="1689">
                  <c:v>8.0469101562500001</c:v>
                </c:pt>
                <c:pt idx="1690">
                  <c:v>7.7513413085899998</c:v>
                </c:pt>
                <c:pt idx="1691">
                  <c:v>7.5554057617199994</c:v>
                </c:pt>
                <c:pt idx="1692">
                  <c:v>7.5339853515600002</c:v>
                </c:pt>
                <c:pt idx="1693">
                  <c:v>7.5339853515600002</c:v>
                </c:pt>
                <c:pt idx="1694">
                  <c:v>7.6155952148399999</c:v>
                </c:pt>
                <c:pt idx="1695">
                  <c:v>7.54272509766</c:v>
                </c:pt>
                <c:pt idx="1696">
                  <c:v>7.4030449218800003</c:v>
                </c:pt>
                <c:pt idx="1697">
                  <c:v>7.4030449218800003</c:v>
                </c:pt>
                <c:pt idx="1698">
                  <c:v>7.4073154296900006</c:v>
                </c:pt>
                <c:pt idx="1699">
                  <c:v>7.3396406250000004</c:v>
                </c:pt>
                <c:pt idx="1700">
                  <c:v>7.2450322265600002</c:v>
                </c:pt>
                <c:pt idx="1701">
                  <c:v>7.49442041016</c:v>
                </c:pt>
                <c:pt idx="1702">
                  <c:v>7.5725688476599995</c:v>
                </c:pt>
                <c:pt idx="1703">
                  <c:v>7.5725688476599995</c:v>
                </c:pt>
                <c:pt idx="1704">
                  <c:v>7.4494438476599996</c:v>
                </c:pt>
                <c:pt idx="1705">
                  <c:v>7.46967041016</c:v>
                </c:pt>
                <c:pt idx="1706">
                  <c:v>7.4460141601599998</c:v>
                </c:pt>
                <c:pt idx="1707">
                  <c:v>7.4460141601599998</c:v>
                </c:pt>
                <c:pt idx="1708">
                  <c:v>7.3593095703099998</c:v>
                </c:pt>
                <c:pt idx="1709">
                  <c:v>7.4150820312499999</c:v>
                </c:pt>
                <c:pt idx="1710">
                  <c:v>7.5409008789099996</c:v>
                </c:pt>
                <c:pt idx="1711">
                  <c:v>7.3769335937499996</c:v>
                </c:pt>
                <c:pt idx="1712">
                  <c:v>7.5508593749999999</c:v>
                </c:pt>
                <c:pt idx="1713">
                  <c:v>7.5508593749999999</c:v>
                </c:pt>
                <c:pt idx="1714">
                  <c:v>7.8096171874999998</c:v>
                </c:pt>
                <c:pt idx="1715">
                  <c:v>7.7674833984400005</c:v>
                </c:pt>
                <c:pt idx="1716">
                  <c:v>7.7026655273399998</c:v>
                </c:pt>
                <c:pt idx="1717">
                  <c:v>7.6564775390599999</c:v>
                </c:pt>
                <c:pt idx="1718">
                  <c:v>7.6246435546900004</c:v>
                </c:pt>
                <c:pt idx="1719">
                  <c:v>7.6246435546900004</c:v>
                </c:pt>
                <c:pt idx="1720">
                  <c:v>7.8571323242199993</c:v>
                </c:pt>
                <c:pt idx="1721">
                  <c:v>7.94852587891</c:v>
                </c:pt>
                <c:pt idx="1722">
                  <c:v>7.9639169921900006</c:v>
                </c:pt>
                <c:pt idx="1723">
                  <c:v>7.9639169921900006</c:v>
                </c:pt>
                <c:pt idx="1724">
                  <c:v>8.1120161132800011</c:v>
                </c:pt>
                <c:pt idx="1725">
                  <c:v>8.2537832031300002</c:v>
                </c:pt>
                <c:pt idx="1726">
                  <c:v>8.3349667968799999</c:v>
                </c:pt>
                <c:pt idx="1727">
                  <c:v>8.4267392578100004</c:v>
                </c:pt>
                <c:pt idx="1728">
                  <c:v>8.3639365234399996</c:v>
                </c:pt>
                <c:pt idx="1729">
                  <c:v>8.3639365234399996</c:v>
                </c:pt>
                <c:pt idx="1730">
                  <c:v>8.4425927734399995</c:v>
                </c:pt>
                <c:pt idx="1731">
                  <c:v>8.4345097656300005</c:v>
                </c:pt>
                <c:pt idx="1732">
                  <c:v>8.1920693359399994</c:v>
                </c:pt>
                <c:pt idx="1733">
                  <c:v>8.1920693359399994</c:v>
                </c:pt>
                <c:pt idx="1734">
                  <c:v>8.0508227539099995</c:v>
                </c:pt>
                <c:pt idx="1735">
                  <c:v>8.0508227539099995</c:v>
                </c:pt>
                <c:pt idx="1736">
                  <c:v>8.1976748046899992</c:v>
                </c:pt>
                <c:pt idx="1737">
                  <c:v>8.1962900390600009</c:v>
                </c:pt>
                <c:pt idx="1738">
                  <c:v>8.1836225585900007</c:v>
                </c:pt>
                <c:pt idx="1739">
                  <c:v>8.1836225585900007</c:v>
                </c:pt>
                <c:pt idx="1740">
                  <c:v>8.2082773437499998</c:v>
                </c:pt>
                <c:pt idx="1741">
                  <c:v>8.1409663085900004</c:v>
                </c:pt>
                <c:pt idx="1742">
                  <c:v>8.2959667968800002</c:v>
                </c:pt>
                <c:pt idx="1743">
                  <c:v>8.2959667968800002</c:v>
                </c:pt>
                <c:pt idx="1744">
                  <c:v>8.1921074218800012</c:v>
                </c:pt>
                <c:pt idx="1745">
                  <c:v>8.1921074218800012</c:v>
                </c:pt>
                <c:pt idx="1746">
                  <c:v>8.4390449218800008</c:v>
                </c:pt>
                <c:pt idx="1747">
                  <c:v>8.2460449218800012</c:v>
                </c:pt>
                <c:pt idx="1748">
                  <c:v>8.2055634765600001</c:v>
                </c:pt>
                <c:pt idx="1749">
                  <c:v>8.2055634765600001</c:v>
                </c:pt>
                <c:pt idx="1750">
                  <c:v>8.1990732421899999</c:v>
                </c:pt>
                <c:pt idx="1751">
                  <c:v>8.3063457031300008</c:v>
                </c:pt>
                <c:pt idx="1752">
                  <c:v>8.1116357421899998</c:v>
                </c:pt>
                <c:pt idx="1753">
                  <c:v>8.2349316406300002</c:v>
                </c:pt>
                <c:pt idx="1754">
                  <c:v>8.30611523438</c:v>
                </c:pt>
                <c:pt idx="1755">
                  <c:v>8.1212978515599996</c:v>
                </c:pt>
                <c:pt idx="1756">
                  <c:v>8.1212978515599996</c:v>
                </c:pt>
                <c:pt idx="1757">
                  <c:v>8.1805092773400006</c:v>
                </c:pt>
                <c:pt idx="1758">
                  <c:v>8.2741240234399989</c:v>
                </c:pt>
                <c:pt idx="1759">
                  <c:v>8.2741240234399989</c:v>
                </c:pt>
                <c:pt idx="1760">
                  <c:v>8.1943115234399997</c:v>
                </c:pt>
                <c:pt idx="1761">
                  <c:v>8.3219355468800007</c:v>
                </c:pt>
                <c:pt idx="1762">
                  <c:v>8.3219355468800007</c:v>
                </c:pt>
                <c:pt idx="1763">
                  <c:v>8.2681328124999993</c:v>
                </c:pt>
                <c:pt idx="1764">
                  <c:v>8.5270234375000005</c:v>
                </c:pt>
                <c:pt idx="1765">
                  <c:v>8.5051552734399998</c:v>
                </c:pt>
                <c:pt idx="1766">
                  <c:v>8.5051552734399998</c:v>
                </c:pt>
                <c:pt idx="1767">
                  <c:v>8.3619287109399991</c:v>
                </c:pt>
                <c:pt idx="1768">
                  <c:v>8.513779296880001</c:v>
                </c:pt>
                <c:pt idx="1769">
                  <c:v>8.513779296880001</c:v>
                </c:pt>
                <c:pt idx="1770">
                  <c:v>8.6962949218799999</c:v>
                </c:pt>
                <c:pt idx="1771">
                  <c:v>8.7396835937499997</c:v>
                </c:pt>
                <c:pt idx="1772">
                  <c:v>8.7396835937499997</c:v>
                </c:pt>
                <c:pt idx="1773">
                  <c:v>8.8161972656300005</c:v>
                </c:pt>
                <c:pt idx="1774">
                  <c:v>8.8901582031300013</c:v>
                </c:pt>
                <c:pt idx="1775">
                  <c:v>8.8901582031300013</c:v>
                </c:pt>
                <c:pt idx="1776">
                  <c:v>8.8691796875000009</c:v>
                </c:pt>
                <c:pt idx="1777">
                  <c:v>9.0539531249999996</c:v>
                </c:pt>
                <c:pt idx="1778">
                  <c:v>8.9382636718799997</c:v>
                </c:pt>
                <c:pt idx="1779">
                  <c:v>8.6853886718800002</c:v>
                </c:pt>
                <c:pt idx="1780">
                  <c:v>9.0391074218800007</c:v>
                </c:pt>
                <c:pt idx="1781">
                  <c:v>9.1282822265600014</c:v>
                </c:pt>
                <c:pt idx="1782">
                  <c:v>9.1282822265600014</c:v>
                </c:pt>
                <c:pt idx="1783">
                  <c:v>8.8493154296899998</c:v>
                </c:pt>
                <c:pt idx="1784">
                  <c:v>9.0085615234399992</c:v>
                </c:pt>
                <c:pt idx="1785">
                  <c:v>9.0085615234399992</c:v>
                </c:pt>
                <c:pt idx="1786">
                  <c:v>8.9880781249999995</c:v>
                </c:pt>
                <c:pt idx="1787">
                  <c:v>8.8694326171899984</c:v>
                </c:pt>
                <c:pt idx="1788">
                  <c:v>8.9215468750000007</c:v>
                </c:pt>
                <c:pt idx="1789">
                  <c:v>8.8782744140599998</c:v>
                </c:pt>
                <c:pt idx="1790">
                  <c:v>8.8597822265600001</c:v>
                </c:pt>
                <c:pt idx="1791">
                  <c:v>9.0039755859399992</c:v>
                </c:pt>
                <c:pt idx="1792">
                  <c:v>9.0039755859399992</c:v>
                </c:pt>
                <c:pt idx="1793">
                  <c:v>9.1930058593800013</c:v>
                </c:pt>
                <c:pt idx="1794">
                  <c:v>9.2486259765600014</c:v>
                </c:pt>
                <c:pt idx="1795">
                  <c:v>9.2486259765600014</c:v>
                </c:pt>
                <c:pt idx="1796">
                  <c:v>9.1030439453100005</c:v>
                </c:pt>
                <c:pt idx="1797">
                  <c:v>9.0171542968800011</c:v>
                </c:pt>
                <c:pt idx="1798">
                  <c:v>9.0171542968800011</c:v>
                </c:pt>
                <c:pt idx="1799">
                  <c:v>8.9883330078100006</c:v>
                </c:pt>
                <c:pt idx="1800">
                  <c:v>9.0539208984399995</c:v>
                </c:pt>
                <c:pt idx="1801">
                  <c:v>9.2322871093799996</c:v>
                </c:pt>
                <c:pt idx="1802">
                  <c:v>9.2322871093799996</c:v>
                </c:pt>
                <c:pt idx="1803">
                  <c:v>9.2714042968800001</c:v>
                </c:pt>
                <c:pt idx="1804">
                  <c:v>9.14550585938</c:v>
                </c:pt>
                <c:pt idx="1805">
                  <c:v>9.14550585938</c:v>
                </c:pt>
                <c:pt idx="1806">
                  <c:v>9.2245175781300013</c:v>
                </c:pt>
                <c:pt idx="1807">
                  <c:v>9.1310898437500008</c:v>
                </c:pt>
                <c:pt idx="1808">
                  <c:v>9.1310898437500008</c:v>
                </c:pt>
                <c:pt idx="1809">
                  <c:v>9.2746523437500006</c:v>
                </c:pt>
                <c:pt idx="1810">
                  <c:v>9.199177734380001</c:v>
                </c:pt>
                <c:pt idx="1811">
                  <c:v>9.1057500000000005</c:v>
                </c:pt>
                <c:pt idx="1812">
                  <c:v>9.1057500000000005</c:v>
                </c:pt>
                <c:pt idx="1813">
                  <c:v>9.0182802734399985</c:v>
                </c:pt>
                <c:pt idx="1814">
                  <c:v>9.2201044921899999</c:v>
                </c:pt>
                <c:pt idx="1815">
                  <c:v>9.3365576171899995</c:v>
                </c:pt>
                <c:pt idx="1816">
                  <c:v>9.0847451171899998</c:v>
                </c:pt>
                <c:pt idx="1817">
                  <c:v>9.0044121093800005</c:v>
                </c:pt>
                <c:pt idx="1818">
                  <c:v>9.0044121093800005</c:v>
                </c:pt>
                <c:pt idx="1819">
                  <c:v>9.0175019531300009</c:v>
                </c:pt>
                <c:pt idx="1820">
                  <c:v>8.8229462890600008</c:v>
                </c:pt>
                <c:pt idx="1821">
                  <c:v>8.7424033203100002</c:v>
                </c:pt>
                <c:pt idx="1822">
                  <c:v>8.7424033203100002</c:v>
                </c:pt>
                <c:pt idx="1823">
                  <c:v>8.9664999999999999</c:v>
                </c:pt>
                <c:pt idx="1824">
                  <c:v>8.9664999999999999</c:v>
                </c:pt>
                <c:pt idx="1825">
                  <c:v>8.8463417968800009</c:v>
                </c:pt>
                <c:pt idx="1826">
                  <c:v>9.0124863281300005</c:v>
                </c:pt>
                <c:pt idx="1827">
                  <c:v>8.8385732421899998</c:v>
                </c:pt>
                <c:pt idx="1828">
                  <c:v>8.8385732421899998</c:v>
                </c:pt>
                <c:pt idx="1829">
                  <c:v>8.6264033203100006</c:v>
                </c:pt>
                <c:pt idx="1830">
                  <c:v>8.8375693359399996</c:v>
                </c:pt>
                <c:pt idx="1831">
                  <c:v>8.9318066406300005</c:v>
                </c:pt>
                <c:pt idx="1832">
                  <c:v>8.9318066406300005</c:v>
                </c:pt>
                <c:pt idx="1833">
                  <c:v>8.89378125</c:v>
                </c:pt>
                <c:pt idx="1834">
                  <c:v>8.89378125</c:v>
                </c:pt>
                <c:pt idx="1835">
                  <c:v>8.7519257812499998</c:v>
                </c:pt>
                <c:pt idx="1836">
                  <c:v>8.4715029296899989</c:v>
                </c:pt>
                <c:pt idx="1837">
                  <c:v>8.5507490234399999</c:v>
                </c:pt>
                <c:pt idx="1838">
                  <c:v>8.5507490234399999</c:v>
                </c:pt>
                <c:pt idx="1839">
                  <c:v>8.7572089843800001</c:v>
                </c:pt>
                <c:pt idx="1840">
                  <c:v>8.781065429689999</c:v>
                </c:pt>
                <c:pt idx="1841">
                  <c:v>8.781065429689999</c:v>
                </c:pt>
                <c:pt idx="1842">
                  <c:v>8.9653007812500007</c:v>
                </c:pt>
                <c:pt idx="1843">
                  <c:v>8.7809628906300006</c:v>
                </c:pt>
                <c:pt idx="1844">
                  <c:v>8.7809628906300006</c:v>
                </c:pt>
                <c:pt idx="1845">
                  <c:v>8.6941660156299996</c:v>
                </c:pt>
                <c:pt idx="1846">
                  <c:v>8.8690498046899986</c:v>
                </c:pt>
                <c:pt idx="1847">
                  <c:v>8.7981289062499997</c:v>
                </c:pt>
                <c:pt idx="1848">
                  <c:v>8.7981289062499997</c:v>
                </c:pt>
                <c:pt idx="1849">
                  <c:v>8.7203818359399996</c:v>
                </c:pt>
                <c:pt idx="1850">
                  <c:v>8.6071142578100002</c:v>
                </c:pt>
                <c:pt idx="1851">
                  <c:v>8.6071142578100002</c:v>
                </c:pt>
                <c:pt idx="1852">
                  <c:v>8.55247070313</c:v>
                </c:pt>
                <c:pt idx="1853">
                  <c:v>8.8147275390600015</c:v>
                </c:pt>
                <c:pt idx="1854">
                  <c:v>8.8147275390600015</c:v>
                </c:pt>
                <c:pt idx="1855">
                  <c:v>8.7573027343799996</c:v>
                </c:pt>
                <c:pt idx="1856">
                  <c:v>8.7573027343799996</c:v>
                </c:pt>
                <c:pt idx="1857">
                  <c:v>8.7389384765600013</c:v>
                </c:pt>
                <c:pt idx="1858">
                  <c:v>8.7145664062500003</c:v>
                </c:pt>
                <c:pt idx="1859">
                  <c:v>8.7145664062500003</c:v>
                </c:pt>
                <c:pt idx="1860">
                  <c:v>8.6496982421899986</c:v>
                </c:pt>
                <c:pt idx="1861">
                  <c:v>8.6945234374999991</c:v>
                </c:pt>
                <c:pt idx="1862">
                  <c:v>8.7984169921899991</c:v>
                </c:pt>
                <c:pt idx="1863">
                  <c:v>8.7984169921899991</c:v>
                </c:pt>
                <c:pt idx="1864">
                  <c:v>8.7436347656300004</c:v>
                </c:pt>
                <c:pt idx="1865">
                  <c:v>8.7258818359399992</c:v>
                </c:pt>
                <c:pt idx="1866">
                  <c:v>8.7258818359399992</c:v>
                </c:pt>
                <c:pt idx="1867">
                  <c:v>8.7378837890600014</c:v>
                </c:pt>
                <c:pt idx="1868">
                  <c:v>8.8118222656300009</c:v>
                </c:pt>
                <c:pt idx="1869">
                  <c:v>8.8118222656300009</c:v>
                </c:pt>
                <c:pt idx="1870">
                  <c:v>8.85813476563</c:v>
                </c:pt>
                <c:pt idx="1871">
                  <c:v>8.8006279296900001</c:v>
                </c:pt>
                <c:pt idx="1872">
                  <c:v>8.7153378906299999</c:v>
                </c:pt>
                <c:pt idx="1873">
                  <c:v>8.7153378906299999</c:v>
                </c:pt>
                <c:pt idx="1874">
                  <c:v>8.7668720703100007</c:v>
                </c:pt>
                <c:pt idx="1875">
                  <c:v>8.7668720703100007</c:v>
                </c:pt>
                <c:pt idx="1876">
                  <c:v>8.9568349609399984</c:v>
                </c:pt>
                <c:pt idx="1877">
                  <c:v>9.1505546874999997</c:v>
                </c:pt>
                <c:pt idx="1878">
                  <c:v>9.1252578124999992</c:v>
                </c:pt>
                <c:pt idx="1879">
                  <c:v>9.1252578124999992</c:v>
                </c:pt>
                <c:pt idx="1880">
                  <c:v>9.1633720703100003</c:v>
                </c:pt>
                <c:pt idx="1881">
                  <c:v>9.2448544921899991</c:v>
                </c:pt>
                <c:pt idx="1882">
                  <c:v>9.0446953125</c:v>
                </c:pt>
                <c:pt idx="1883">
                  <c:v>9.0352968750000002</c:v>
                </c:pt>
                <c:pt idx="1884">
                  <c:v>9.0131982421899988</c:v>
                </c:pt>
                <c:pt idx="1885">
                  <c:v>9.0131982421899988</c:v>
                </c:pt>
                <c:pt idx="1886">
                  <c:v>8.7360097656299995</c:v>
                </c:pt>
                <c:pt idx="1887">
                  <c:v>8.6916816406299997</c:v>
                </c:pt>
                <c:pt idx="1888">
                  <c:v>8.84949609375</c:v>
                </c:pt>
                <c:pt idx="1889">
                  <c:v>8.84949609375</c:v>
                </c:pt>
                <c:pt idx="1890">
                  <c:v>8.60794824219</c:v>
                </c:pt>
                <c:pt idx="1891">
                  <c:v>8.5138769531299996</c:v>
                </c:pt>
                <c:pt idx="1892">
                  <c:v>8.5138769531299996</c:v>
                </c:pt>
                <c:pt idx="1893">
                  <c:v>8.4876503906299998</c:v>
                </c:pt>
                <c:pt idx="1894">
                  <c:v>8.5444150390600004</c:v>
                </c:pt>
                <c:pt idx="1895">
                  <c:v>8.5444150390600004</c:v>
                </c:pt>
                <c:pt idx="1896">
                  <c:v>8.4916376953100006</c:v>
                </c:pt>
                <c:pt idx="1897">
                  <c:v>8.4254990234399987</c:v>
                </c:pt>
                <c:pt idx="1898">
                  <c:v>8.4239853515600007</c:v>
                </c:pt>
                <c:pt idx="1899">
                  <c:v>8.4239853515600007</c:v>
                </c:pt>
                <c:pt idx="1900">
                  <c:v>8.2816181640600011</c:v>
                </c:pt>
                <c:pt idx="1901">
                  <c:v>8.2816181640600011</c:v>
                </c:pt>
                <c:pt idx="1902">
                  <c:v>8.2595498046899998</c:v>
                </c:pt>
                <c:pt idx="1903">
                  <c:v>8.4629843749999996</c:v>
                </c:pt>
                <c:pt idx="1904">
                  <c:v>8.5040673828100015</c:v>
                </c:pt>
                <c:pt idx="1905">
                  <c:v>8.5040673828100015</c:v>
                </c:pt>
                <c:pt idx="1906">
                  <c:v>8.5778798828100005</c:v>
                </c:pt>
                <c:pt idx="1907">
                  <c:v>8.5353994140600005</c:v>
                </c:pt>
                <c:pt idx="1908">
                  <c:v>8.5353994140600005</c:v>
                </c:pt>
                <c:pt idx="1909">
                  <c:v>8.4695498046899989</c:v>
                </c:pt>
                <c:pt idx="1910">
                  <c:v>8.4344785156300013</c:v>
                </c:pt>
                <c:pt idx="1911">
                  <c:v>8.4344785156300013</c:v>
                </c:pt>
                <c:pt idx="1912">
                  <c:v>8.3781044921899994</c:v>
                </c:pt>
                <c:pt idx="1913">
                  <c:v>8.5136093749999997</c:v>
                </c:pt>
                <c:pt idx="1914">
                  <c:v>8.5136093749999997</c:v>
                </c:pt>
                <c:pt idx="1915">
                  <c:v>8.4581708984399988</c:v>
                </c:pt>
                <c:pt idx="1916">
                  <c:v>8.4703808593800005</c:v>
                </c:pt>
                <c:pt idx="1917">
                  <c:v>8.6120927734399988</c:v>
                </c:pt>
                <c:pt idx="1918">
                  <c:v>8.4197587890600012</c:v>
                </c:pt>
                <c:pt idx="1919">
                  <c:v>8.3552294921899986</c:v>
                </c:pt>
                <c:pt idx="1920">
                  <c:v>8.5114423828100012</c:v>
                </c:pt>
                <c:pt idx="1921">
                  <c:v>8.5114423828100012</c:v>
                </c:pt>
                <c:pt idx="1922">
                  <c:v>8.4458300781300011</c:v>
                </c:pt>
                <c:pt idx="1923">
                  <c:v>8.3572031249999998</c:v>
                </c:pt>
                <c:pt idx="1924">
                  <c:v>8.4132568359399986</c:v>
                </c:pt>
                <c:pt idx="1925">
                  <c:v>8.4132568359399986</c:v>
                </c:pt>
                <c:pt idx="1926">
                  <c:v>8.4528740234399997</c:v>
                </c:pt>
                <c:pt idx="1927">
                  <c:v>8.4032626953100014</c:v>
                </c:pt>
                <c:pt idx="1928">
                  <c:v>8.3045019531299999</c:v>
                </c:pt>
                <c:pt idx="1929">
                  <c:v>8.2956035156300008</c:v>
                </c:pt>
                <c:pt idx="1930">
                  <c:v>8.4648710937500002</c:v>
                </c:pt>
                <c:pt idx="1931">
                  <c:v>8.4648710937500002</c:v>
                </c:pt>
                <c:pt idx="1932">
                  <c:v>8.4271650390600001</c:v>
                </c:pt>
                <c:pt idx="1933">
                  <c:v>8.3285175781300005</c:v>
                </c:pt>
                <c:pt idx="1934">
                  <c:v>8.1493212890599995</c:v>
                </c:pt>
                <c:pt idx="1935">
                  <c:v>8.1493212890599995</c:v>
                </c:pt>
                <c:pt idx="1936">
                  <c:v>8.21957519531</c:v>
                </c:pt>
                <c:pt idx="1937">
                  <c:v>8.21957519531</c:v>
                </c:pt>
                <c:pt idx="1938">
                  <c:v>8.2686250000000001</c:v>
                </c:pt>
                <c:pt idx="1939">
                  <c:v>8.3506376953100006</c:v>
                </c:pt>
                <c:pt idx="1940">
                  <c:v>8.1751381835900006</c:v>
                </c:pt>
                <c:pt idx="1941">
                  <c:v>8.1751381835900006</c:v>
                </c:pt>
                <c:pt idx="1942">
                  <c:v>8.2689775390600015</c:v>
                </c:pt>
                <c:pt idx="1943">
                  <c:v>8.2135195312500002</c:v>
                </c:pt>
                <c:pt idx="1944">
                  <c:v>7.9131196289099996</c:v>
                </c:pt>
                <c:pt idx="1945">
                  <c:v>7.9619013671900003</c:v>
                </c:pt>
                <c:pt idx="1946">
                  <c:v>7.8910405273400004</c:v>
                </c:pt>
                <c:pt idx="1947">
                  <c:v>7.8910405273400004</c:v>
                </c:pt>
                <c:pt idx="1948">
                  <c:v>7.87559960938</c:v>
                </c:pt>
                <c:pt idx="1949">
                  <c:v>7.9665742187499999</c:v>
                </c:pt>
                <c:pt idx="1950">
                  <c:v>8.2905166015600003</c:v>
                </c:pt>
                <c:pt idx="1951">
                  <c:v>8.2905166015600003</c:v>
                </c:pt>
                <c:pt idx="1952">
                  <c:v>8.3383837890599999</c:v>
                </c:pt>
                <c:pt idx="1953">
                  <c:v>8.4322636718800013</c:v>
                </c:pt>
                <c:pt idx="1954">
                  <c:v>8.7098369140600003</c:v>
                </c:pt>
                <c:pt idx="1955">
                  <c:v>8.6933408203100004</c:v>
                </c:pt>
                <c:pt idx="1956">
                  <c:v>8.4601240234399988</c:v>
                </c:pt>
                <c:pt idx="1957">
                  <c:v>8.4601240234399988</c:v>
                </c:pt>
                <c:pt idx="1958">
                  <c:v>8.40670117188</c:v>
                </c:pt>
                <c:pt idx="1959">
                  <c:v>8.3614736328100001</c:v>
                </c:pt>
                <c:pt idx="1960">
                  <c:v>8.5228339843800001</c:v>
                </c:pt>
                <c:pt idx="1961">
                  <c:v>8.5438535156300013</c:v>
                </c:pt>
                <c:pt idx="1962">
                  <c:v>8.5479619140600001</c:v>
                </c:pt>
                <c:pt idx="1963">
                  <c:v>8.5479619140600001</c:v>
                </c:pt>
                <c:pt idx="1964">
                  <c:v>8.8007412109400001</c:v>
                </c:pt>
                <c:pt idx="1965">
                  <c:v>8.8628388671899998</c:v>
                </c:pt>
                <c:pt idx="1966">
                  <c:v>8.7175722656300003</c:v>
                </c:pt>
                <c:pt idx="1967">
                  <c:v>8.7175722656300003</c:v>
                </c:pt>
                <c:pt idx="1968">
                  <c:v>8.6483261718800009</c:v>
                </c:pt>
                <c:pt idx="1969">
                  <c:v>8.8147236328100007</c:v>
                </c:pt>
                <c:pt idx="1970">
                  <c:v>8.683325195310001</c:v>
                </c:pt>
                <c:pt idx="1971">
                  <c:v>8.52584082031</c:v>
                </c:pt>
                <c:pt idx="1972">
                  <c:v>8.2273652343800006</c:v>
                </c:pt>
                <c:pt idx="1973">
                  <c:v>8.2273652343800006</c:v>
                </c:pt>
                <c:pt idx="1974">
                  <c:v>7.9629038085900001</c:v>
                </c:pt>
                <c:pt idx="1975">
                  <c:v>7.8630615234399999</c:v>
                </c:pt>
                <c:pt idx="1976">
                  <c:v>7.8368686523399997</c:v>
                </c:pt>
                <c:pt idx="1977">
                  <c:v>7.8368686523399997</c:v>
                </c:pt>
                <c:pt idx="1978">
                  <c:v>7.8143359375000001</c:v>
                </c:pt>
                <c:pt idx="1979">
                  <c:v>7.9687641601600001</c:v>
                </c:pt>
                <c:pt idx="1980">
                  <c:v>8.3122167968799996</c:v>
                </c:pt>
                <c:pt idx="1981">
                  <c:v>8.3018886718800005</c:v>
                </c:pt>
                <c:pt idx="1982">
                  <c:v>8.1937373046899999</c:v>
                </c:pt>
                <c:pt idx="1983">
                  <c:v>8.1937373046899999</c:v>
                </c:pt>
                <c:pt idx="1984">
                  <c:v>8.0771328125000004</c:v>
                </c:pt>
                <c:pt idx="1985">
                  <c:v>8.00492089844</c:v>
                </c:pt>
                <c:pt idx="1986">
                  <c:v>7.9381484374999998</c:v>
                </c:pt>
                <c:pt idx="1987">
                  <c:v>7.9381484374999998</c:v>
                </c:pt>
                <c:pt idx="1988">
                  <c:v>7.7259892578100002</c:v>
                </c:pt>
                <c:pt idx="1989">
                  <c:v>7.7259892578100002</c:v>
                </c:pt>
                <c:pt idx="1990">
                  <c:v>7.8690493164099999</c:v>
                </c:pt>
                <c:pt idx="1991">
                  <c:v>7.9777421874999996</c:v>
                </c:pt>
                <c:pt idx="1992">
                  <c:v>7.99823339844</c:v>
                </c:pt>
                <c:pt idx="1993">
                  <c:v>7.99823339844</c:v>
                </c:pt>
                <c:pt idx="1994">
                  <c:v>8.27971191406</c:v>
                </c:pt>
                <c:pt idx="1995">
                  <c:v>8.365340820310001</c:v>
                </c:pt>
                <c:pt idx="1996">
                  <c:v>8.1296782226599991</c:v>
                </c:pt>
                <c:pt idx="1997">
                  <c:v>8.21041210938</c:v>
                </c:pt>
                <c:pt idx="1998">
                  <c:v>8.1067626953099996</c:v>
                </c:pt>
                <c:pt idx="1999">
                  <c:v>8.1067626953099996</c:v>
                </c:pt>
                <c:pt idx="2000">
                  <c:v>7.9074750976599999</c:v>
                </c:pt>
                <c:pt idx="2001">
                  <c:v>7.8557397460900003</c:v>
                </c:pt>
                <c:pt idx="2002">
                  <c:v>7.8140458984399999</c:v>
                </c:pt>
                <c:pt idx="2003">
                  <c:v>7.8140458984399999</c:v>
                </c:pt>
                <c:pt idx="2004">
                  <c:v>7.9053388671900002</c:v>
                </c:pt>
                <c:pt idx="2005">
                  <c:v>8.0208325195299999</c:v>
                </c:pt>
                <c:pt idx="2006">
                  <c:v>8.0208325195299999</c:v>
                </c:pt>
                <c:pt idx="2007">
                  <c:v>8.0022358398400009</c:v>
                </c:pt>
                <c:pt idx="2008">
                  <c:v>8.0490610351599994</c:v>
                </c:pt>
                <c:pt idx="2009">
                  <c:v>8.0490610351599994</c:v>
                </c:pt>
                <c:pt idx="2010">
                  <c:v>8.2976767578100006</c:v>
                </c:pt>
                <c:pt idx="2011">
                  <c:v>8.0405483398400008</c:v>
                </c:pt>
                <c:pt idx="2012">
                  <c:v>7.9345351562499999</c:v>
                </c:pt>
                <c:pt idx="2013">
                  <c:v>7.9345351562499999</c:v>
                </c:pt>
                <c:pt idx="2014">
                  <c:v>7.8913095703099998</c:v>
                </c:pt>
                <c:pt idx="2015">
                  <c:v>7.8913095703099998</c:v>
                </c:pt>
                <c:pt idx="2016">
                  <c:v>8.0486279296899994</c:v>
                </c:pt>
                <c:pt idx="2017">
                  <c:v>8.1568564453099999</c:v>
                </c:pt>
                <c:pt idx="2018">
                  <c:v>8.1837099609399999</c:v>
                </c:pt>
                <c:pt idx="2019">
                  <c:v>8.1837099609399999</c:v>
                </c:pt>
                <c:pt idx="2020">
                  <c:v>8.1525078124999997</c:v>
                </c:pt>
                <c:pt idx="2021">
                  <c:v>8.3063457031300008</c:v>
                </c:pt>
                <c:pt idx="2022">
                  <c:v>8.3063457031300008</c:v>
                </c:pt>
                <c:pt idx="2023">
                  <c:v>8.2769296874999991</c:v>
                </c:pt>
                <c:pt idx="2024">
                  <c:v>8.3205146484399997</c:v>
                </c:pt>
                <c:pt idx="2025">
                  <c:v>8.3205146484399997</c:v>
                </c:pt>
                <c:pt idx="2026">
                  <c:v>8.4385937500000008</c:v>
                </c:pt>
                <c:pt idx="2027">
                  <c:v>8.183615722659999</c:v>
                </c:pt>
                <c:pt idx="2028">
                  <c:v>7.9776821289099997</c:v>
                </c:pt>
                <c:pt idx="2029">
                  <c:v>7.9776821289099997</c:v>
                </c:pt>
                <c:pt idx="2030">
                  <c:v>7.8663920898399997</c:v>
                </c:pt>
                <c:pt idx="2031">
                  <c:v>7.7565678710900006</c:v>
                </c:pt>
                <c:pt idx="2032">
                  <c:v>7.7877172851600003</c:v>
                </c:pt>
                <c:pt idx="2033">
                  <c:v>7.6864999999999997</c:v>
                </c:pt>
                <c:pt idx="2034">
                  <c:v>7.61669824219</c:v>
                </c:pt>
                <c:pt idx="2035">
                  <c:v>7.61669824219</c:v>
                </c:pt>
                <c:pt idx="2036">
                  <c:v>7.7540380859400004</c:v>
                </c:pt>
                <c:pt idx="2037">
                  <c:v>7.6615273437500004</c:v>
                </c:pt>
                <c:pt idx="2038">
                  <c:v>7.61459472656</c:v>
                </c:pt>
                <c:pt idx="2039">
                  <c:v>7.61459472656</c:v>
                </c:pt>
                <c:pt idx="2040">
                  <c:v>7.7341577148400003</c:v>
                </c:pt>
                <c:pt idx="2041">
                  <c:v>7.7341577148400003</c:v>
                </c:pt>
                <c:pt idx="2042">
                  <c:v>7.6228427734400004</c:v>
                </c:pt>
                <c:pt idx="2043">
                  <c:v>7.5682529296899999</c:v>
                </c:pt>
                <c:pt idx="2044">
                  <c:v>7.6685234375000002</c:v>
                </c:pt>
                <c:pt idx="2045">
                  <c:v>7.6685234375000002</c:v>
                </c:pt>
                <c:pt idx="2046">
                  <c:v>7.6657124023400005</c:v>
                </c:pt>
                <c:pt idx="2047">
                  <c:v>7.6366259765599995</c:v>
                </c:pt>
                <c:pt idx="2048">
                  <c:v>7.6366259765599995</c:v>
                </c:pt>
                <c:pt idx="2049">
                  <c:v>7.2402382812499999</c:v>
                </c:pt>
                <c:pt idx="2050">
                  <c:v>7.2420146484400005</c:v>
                </c:pt>
                <c:pt idx="2051">
                  <c:v>7.2420146484400005</c:v>
                </c:pt>
                <c:pt idx="2052">
                  <c:v>7.4240209960900003</c:v>
                </c:pt>
                <c:pt idx="2053">
                  <c:v>7.33430322266</c:v>
                </c:pt>
                <c:pt idx="2054">
                  <c:v>7.2883217773400002</c:v>
                </c:pt>
                <c:pt idx="2055">
                  <c:v>7.2883217773400002</c:v>
                </c:pt>
                <c:pt idx="2056">
                  <c:v>7.5778505859400003</c:v>
                </c:pt>
                <c:pt idx="2057">
                  <c:v>7.5555952148400003</c:v>
                </c:pt>
                <c:pt idx="2058">
                  <c:v>7.4515341796900003</c:v>
                </c:pt>
                <c:pt idx="2059">
                  <c:v>7.6619741210900001</c:v>
                </c:pt>
                <c:pt idx="2060">
                  <c:v>7.7260649414099998</c:v>
                </c:pt>
                <c:pt idx="2061">
                  <c:v>7.7260649414099998</c:v>
                </c:pt>
                <c:pt idx="2062">
                  <c:v>7.7214077148399998</c:v>
                </c:pt>
                <c:pt idx="2063">
                  <c:v>7.9330976562500002</c:v>
                </c:pt>
                <c:pt idx="2064">
                  <c:v>7.9330976562500002</c:v>
                </c:pt>
                <c:pt idx="2065">
                  <c:v>7.78663916016</c:v>
                </c:pt>
                <c:pt idx="2066">
                  <c:v>7.4131352539100002</c:v>
                </c:pt>
                <c:pt idx="2067">
                  <c:v>7.4131352539100002</c:v>
                </c:pt>
                <c:pt idx="2068">
                  <c:v>7.5143891601599995</c:v>
                </c:pt>
                <c:pt idx="2069">
                  <c:v>7.5379033203099999</c:v>
                </c:pt>
                <c:pt idx="2070">
                  <c:v>7.41485058594</c:v>
                </c:pt>
                <c:pt idx="2071">
                  <c:v>7.41485058594</c:v>
                </c:pt>
                <c:pt idx="2072">
                  <c:v>7.3964467773400004</c:v>
                </c:pt>
                <c:pt idx="2073">
                  <c:v>7.5339521484400001</c:v>
                </c:pt>
                <c:pt idx="2074">
                  <c:v>7.5804858398400006</c:v>
                </c:pt>
                <c:pt idx="2075">
                  <c:v>7.5190209960900001</c:v>
                </c:pt>
                <c:pt idx="2076">
                  <c:v>7.66021435547</c:v>
                </c:pt>
                <c:pt idx="2077">
                  <c:v>7.66021435547</c:v>
                </c:pt>
                <c:pt idx="2078">
                  <c:v>7.8194726562500003</c:v>
                </c:pt>
                <c:pt idx="2079">
                  <c:v>7.9347148437500001</c:v>
                </c:pt>
                <c:pt idx="2080">
                  <c:v>7.9144897460900001</c:v>
                </c:pt>
                <c:pt idx="2081">
                  <c:v>7.9144897460900001</c:v>
                </c:pt>
                <c:pt idx="2082">
                  <c:v>7.8434389648399998</c:v>
                </c:pt>
                <c:pt idx="2083">
                  <c:v>7.8946430664099996</c:v>
                </c:pt>
                <c:pt idx="2084">
                  <c:v>8.2049316406300008</c:v>
                </c:pt>
                <c:pt idx="2085">
                  <c:v>8.2653701171899989</c:v>
                </c:pt>
                <c:pt idx="2086">
                  <c:v>8.1138124999999999</c:v>
                </c:pt>
                <c:pt idx="2087">
                  <c:v>8.1138124999999999</c:v>
                </c:pt>
                <c:pt idx="2088">
                  <c:v>7.9791694335900001</c:v>
                </c:pt>
                <c:pt idx="2089">
                  <c:v>8.02227441406</c:v>
                </c:pt>
                <c:pt idx="2090">
                  <c:v>7.9031342773400004</c:v>
                </c:pt>
                <c:pt idx="2091">
                  <c:v>7.9031342773400004</c:v>
                </c:pt>
                <c:pt idx="2092">
                  <c:v>8.0176923828099991</c:v>
                </c:pt>
                <c:pt idx="2093">
                  <c:v>8.0176923828099991</c:v>
                </c:pt>
                <c:pt idx="2094">
                  <c:v>8.0124819335899993</c:v>
                </c:pt>
                <c:pt idx="2095">
                  <c:v>7.8663920898399997</c:v>
                </c:pt>
                <c:pt idx="2096">
                  <c:v>7.9947290039099999</c:v>
                </c:pt>
                <c:pt idx="2097">
                  <c:v>7.9947290039099999</c:v>
                </c:pt>
                <c:pt idx="2098">
                  <c:v>8.1364428710900008</c:v>
                </c:pt>
                <c:pt idx="2099">
                  <c:v>7.8646723632800004</c:v>
                </c:pt>
                <c:pt idx="2100">
                  <c:v>7.7368281249999997</c:v>
                </c:pt>
                <c:pt idx="2101">
                  <c:v>7.5975834960900004</c:v>
                </c:pt>
                <c:pt idx="2102">
                  <c:v>7.5007373046900003</c:v>
                </c:pt>
                <c:pt idx="2103">
                  <c:v>7.5007373046900003</c:v>
                </c:pt>
                <c:pt idx="2104">
                  <c:v>7.6665468749999999</c:v>
                </c:pt>
                <c:pt idx="2105">
                  <c:v>7.7638017578099996</c:v>
                </c:pt>
                <c:pt idx="2106">
                  <c:v>7.78602050781</c:v>
                </c:pt>
                <c:pt idx="2107">
                  <c:v>7.78602050781</c:v>
                </c:pt>
                <c:pt idx="2108">
                  <c:v>8.0554287109399993</c:v>
                </c:pt>
                <c:pt idx="2109">
                  <c:v>8.0773662109400011</c:v>
                </c:pt>
                <c:pt idx="2110">
                  <c:v>8.0773662109400011</c:v>
                </c:pt>
                <c:pt idx="2111">
                  <c:v>8.2141328125000008</c:v>
                </c:pt>
                <c:pt idx="2112">
                  <c:v>8.0676142578099999</c:v>
                </c:pt>
                <c:pt idx="2113">
                  <c:v>8.0676142578099999</c:v>
                </c:pt>
                <c:pt idx="2114">
                  <c:v>7.9770595703099998</c:v>
                </c:pt>
                <c:pt idx="2115">
                  <c:v>7.759203125</c:v>
                </c:pt>
                <c:pt idx="2116">
                  <c:v>7.6806289062499999</c:v>
                </c:pt>
                <c:pt idx="2117">
                  <c:v>7.6806289062499999</c:v>
                </c:pt>
                <c:pt idx="2118">
                  <c:v>7.7698344726599995</c:v>
                </c:pt>
                <c:pt idx="2119">
                  <c:v>7.8952563476600002</c:v>
                </c:pt>
                <c:pt idx="2120">
                  <c:v>7.8952563476600002</c:v>
                </c:pt>
                <c:pt idx="2121">
                  <c:v>8.0921469726600002</c:v>
                </c:pt>
                <c:pt idx="2122">
                  <c:v>8.1485205078099998</c:v>
                </c:pt>
                <c:pt idx="2123">
                  <c:v>8.1485205078099998</c:v>
                </c:pt>
                <c:pt idx="2124">
                  <c:v>8.0502070312500003</c:v>
                </c:pt>
                <c:pt idx="2125">
                  <c:v>8.0695366210900001</c:v>
                </c:pt>
                <c:pt idx="2126">
                  <c:v>7.9567094726600001</c:v>
                </c:pt>
                <c:pt idx="2127">
                  <c:v>7.8145727539100003</c:v>
                </c:pt>
                <c:pt idx="2128">
                  <c:v>7.7389726562499996</c:v>
                </c:pt>
                <c:pt idx="2129">
                  <c:v>7.7665341796899998</c:v>
                </c:pt>
                <c:pt idx="2130">
                  <c:v>7.7665341796899998</c:v>
                </c:pt>
                <c:pt idx="2131">
                  <c:v>7.8586352539100002</c:v>
                </c:pt>
                <c:pt idx="2132">
                  <c:v>7.8974858398399999</c:v>
                </c:pt>
                <c:pt idx="2133">
                  <c:v>7.8974858398399999</c:v>
                </c:pt>
                <c:pt idx="2134">
                  <c:v>7.80787988281</c:v>
                </c:pt>
                <c:pt idx="2135">
                  <c:v>7.6751264648399999</c:v>
                </c:pt>
                <c:pt idx="2136">
                  <c:v>7.96786572266</c:v>
                </c:pt>
                <c:pt idx="2137">
                  <c:v>8.1467666015599995</c:v>
                </c:pt>
                <c:pt idx="2138">
                  <c:v>8.1795209960899999</c:v>
                </c:pt>
                <c:pt idx="2139">
                  <c:v>8.1795209960899999</c:v>
                </c:pt>
                <c:pt idx="2140">
                  <c:v>8.2912480468799998</c:v>
                </c:pt>
                <c:pt idx="2141">
                  <c:v>8.3072275390600012</c:v>
                </c:pt>
                <c:pt idx="2142">
                  <c:v>7.9779165039099995</c:v>
                </c:pt>
                <c:pt idx="2143">
                  <c:v>7.9779165039099995</c:v>
                </c:pt>
                <c:pt idx="2144">
                  <c:v>6.6488945312499999</c:v>
                </c:pt>
                <c:pt idx="2145">
                  <c:v>6.6488945312499999</c:v>
                </c:pt>
                <c:pt idx="2146">
                  <c:v>5.9052846679699993</c:v>
                </c:pt>
                <c:pt idx="2147">
                  <c:v>4.8471904296900004</c:v>
                </c:pt>
                <c:pt idx="2148">
                  <c:v>3.8988164062499999</c:v>
                </c:pt>
                <c:pt idx="2149">
                  <c:v>3.8988164062499999</c:v>
                </c:pt>
                <c:pt idx="2150">
                  <c:v>3.0760905761699999</c:v>
                </c:pt>
                <c:pt idx="2151">
                  <c:v>1.9490798339800002</c:v>
                </c:pt>
                <c:pt idx="2152">
                  <c:v>1.2641462402300001</c:v>
                </c:pt>
                <c:pt idx="2153">
                  <c:v>0.86822351074000004</c:v>
                </c:pt>
                <c:pt idx="2154">
                  <c:v>0.59590588378999998</c:v>
                </c:pt>
                <c:pt idx="2155">
                  <c:v>0.43602490233999996</c:v>
                </c:pt>
                <c:pt idx="2156">
                  <c:v>0.43602490233999996</c:v>
                </c:pt>
                <c:pt idx="2157">
                  <c:v>0.47306039428999996</c:v>
                </c:pt>
                <c:pt idx="2158">
                  <c:v>0.32831478881999998</c:v>
                </c:pt>
                <c:pt idx="2159">
                  <c:v>0.32831478881999998</c:v>
                </c:pt>
                <c:pt idx="2160">
                  <c:v>0.30825497436999999</c:v>
                </c:pt>
                <c:pt idx="2161">
                  <c:v>0.20759963988999999</c:v>
                </c:pt>
                <c:pt idx="2162">
                  <c:v>0.20759963988999999</c:v>
                </c:pt>
                <c:pt idx="2163">
                  <c:v>0.12774794006000001</c:v>
                </c:pt>
                <c:pt idx="2164">
                  <c:v>0.15686427307</c:v>
                </c:pt>
                <c:pt idx="2165">
                  <c:v>0.11683537292</c:v>
                </c:pt>
                <c:pt idx="2166">
                  <c:v>0.11683537292</c:v>
                </c:pt>
                <c:pt idx="2167">
                  <c:v>0.14200569153000001</c:v>
                </c:pt>
                <c:pt idx="2168">
                  <c:v>2.6428607939999998E-2</c:v>
                </c:pt>
                <c:pt idx="2169">
                  <c:v>2.6428607939999998E-2</c:v>
                </c:pt>
                <c:pt idx="2170">
                  <c:v>-1.5501050949999999E-2</c:v>
                </c:pt>
                <c:pt idx="2171">
                  <c:v>0.10367121887</c:v>
                </c:pt>
                <c:pt idx="2172">
                  <c:v>0.10367121887</c:v>
                </c:pt>
                <c:pt idx="2173">
                  <c:v>1.222918701E-2</c:v>
                </c:pt>
                <c:pt idx="2174">
                  <c:v>-3.1527690890000001E-2</c:v>
                </c:pt>
                <c:pt idx="2175">
                  <c:v>-3.1527690890000001E-2</c:v>
                </c:pt>
                <c:pt idx="2176">
                  <c:v>-1.982745361E-2</c:v>
                </c:pt>
                <c:pt idx="2177">
                  <c:v>-5.7398475650000003E-2</c:v>
                </c:pt>
                <c:pt idx="2178">
                  <c:v>-1.79085088E-3</c:v>
                </c:pt>
                <c:pt idx="2179">
                  <c:v>4.5033500670000004E-2</c:v>
                </c:pt>
                <c:pt idx="2180">
                  <c:v>-1.5091943739999999E-2</c:v>
                </c:pt>
                <c:pt idx="2181">
                  <c:v>-5.368218994E-2</c:v>
                </c:pt>
                <c:pt idx="2182">
                  <c:v>-5.368218994E-2</c:v>
                </c:pt>
                <c:pt idx="2183">
                  <c:v>-4.9536136629999998E-2</c:v>
                </c:pt>
                <c:pt idx="2184">
                  <c:v>-3.1055761340000002E-2</c:v>
                </c:pt>
                <c:pt idx="2185">
                  <c:v>6.6970817569999994E-2</c:v>
                </c:pt>
                <c:pt idx="2186">
                  <c:v>6.6970817569999994E-2</c:v>
                </c:pt>
                <c:pt idx="2187">
                  <c:v>-4.9644557950000001E-2</c:v>
                </c:pt>
                <c:pt idx="2188">
                  <c:v>-4.9644557950000001E-2</c:v>
                </c:pt>
                <c:pt idx="2189">
                  <c:v>5.1240734099999997E-2</c:v>
                </c:pt>
                <c:pt idx="2190">
                  <c:v>0.13955001831000002</c:v>
                </c:pt>
                <c:pt idx="2191">
                  <c:v>4.4997715000000001E-2</c:v>
                </c:pt>
                <c:pt idx="2192">
                  <c:v>4.4997715000000001E-2</c:v>
                </c:pt>
                <c:pt idx="2193">
                  <c:v>3.4199188229999997E-2</c:v>
                </c:pt>
                <c:pt idx="2194">
                  <c:v>4.6819911960000002E-2</c:v>
                </c:pt>
                <c:pt idx="2195">
                  <c:v>4.6819911960000002E-2</c:v>
                </c:pt>
                <c:pt idx="2196">
                  <c:v>-4.5062317800000007E-3</c:v>
                </c:pt>
                <c:pt idx="2197">
                  <c:v>7.0974746699999994E-2</c:v>
                </c:pt>
                <c:pt idx="2198">
                  <c:v>7.0974746699999994E-2</c:v>
                </c:pt>
                <c:pt idx="2199">
                  <c:v>0.15460342407</c:v>
                </c:pt>
                <c:pt idx="2200">
                  <c:v>4.697210693E-2</c:v>
                </c:pt>
                <c:pt idx="2201">
                  <c:v>-3.5248741149999999E-2</c:v>
                </c:pt>
                <c:pt idx="2202">
                  <c:v>-3.5248741149999999E-2</c:v>
                </c:pt>
                <c:pt idx="2203">
                  <c:v>-7.6955385200000006E-3</c:v>
                </c:pt>
                <c:pt idx="2204">
                  <c:v>-9.9481935499999997E-3</c:v>
                </c:pt>
                <c:pt idx="2205">
                  <c:v>3.1761163709999998E-2</c:v>
                </c:pt>
                <c:pt idx="2206">
                  <c:v>3.4036521909999999E-2</c:v>
                </c:pt>
                <c:pt idx="2207">
                  <c:v>9.9594703670000007E-2</c:v>
                </c:pt>
                <c:pt idx="2208">
                  <c:v>9.9594703670000007E-2</c:v>
                </c:pt>
                <c:pt idx="2209">
                  <c:v>7.9859603879999991E-2</c:v>
                </c:pt>
                <c:pt idx="2210">
                  <c:v>2.722092819E-2</c:v>
                </c:pt>
                <c:pt idx="2211">
                  <c:v>7.9655197139999995E-2</c:v>
                </c:pt>
                <c:pt idx="2212">
                  <c:v>7.9655197139999995E-2</c:v>
                </c:pt>
                <c:pt idx="2213">
                  <c:v>4.9170936580000005E-2</c:v>
                </c:pt>
                <c:pt idx="2214">
                  <c:v>-0.10402060699</c:v>
                </c:pt>
                <c:pt idx="2215">
                  <c:v>-0.10402060699</c:v>
                </c:pt>
                <c:pt idx="2216">
                  <c:v>-6.7431869509999992E-2</c:v>
                </c:pt>
                <c:pt idx="2217">
                  <c:v>6.1831226350000004E-2</c:v>
                </c:pt>
                <c:pt idx="2218">
                  <c:v>6.1831226350000004E-2</c:v>
                </c:pt>
                <c:pt idx="2219">
                  <c:v>0.11071120453000001</c:v>
                </c:pt>
                <c:pt idx="2220">
                  <c:v>0.13931993102999998</c:v>
                </c:pt>
                <c:pt idx="2221">
                  <c:v>7.1692502000000001E-4</c:v>
                </c:pt>
                <c:pt idx="2222">
                  <c:v>-2.07694483E-3</c:v>
                </c:pt>
                <c:pt idx="2223">
                  <c:v>3.14279485E-3</c:v>
                </c:pt>
                <c:pt idx="2224">
                  <c:v>3.14279485E-3</c:v>
                </c:pt>
                <c:pt idx="2225">
                  <c:v>-1.360806847E-2</c:v>
                </c:pt>
                <c:pt idx="2226">
                  <c:v>-0.10076574707000001</c:v>
                </c:pt>
                <c:pt idx="2227">
                  <c:v>-8.5020614620000004E-2</c:v>
                </c:pt>
                <c:pt idx="2228">
                  <c:v>-8.5020614620000004E-2</c:v>
                </c:pt>
                <c:pt idx="2229">
                  <c:v>0.1280231781</c:v>
                </c:pt>
                <c:pt idx="2230">
                  <c:v>9.1947341919999995E-2</c:v>
                </c:pt>
                <c:pt idx="2231">
                  <c:v>9.1947341919999995E-2</c:v>
                </c:pt>
                <c:pt idx="2232">
                  <c:v>8.7194747919999996E-2</c:v>
                </c:pt>
                <c:pt idx="2233">
                  <c:v>0.10897016907</c:v>
                </c:pt>
                <c:pt idx="2234">
                  <c:v>0.10897016907</c:v>
                </c:pt>
                <c:pt idx="2235">
                  <c:v>2.9755786900000001E-2</c:v>
                </c:pt>
                <c:pt idx="2236">
                  <c:v>9.0270057679999988E-2</c:v>
                </c:pt>
                <c:pt idx="2237">
                  <c:v>9.0270057679999988E-2</c:v>
                </c:pt>
                <c:pt idx="2238">
                  <c:v>8.9277465819999999E-2</c:v>
                </c:pt>
                <c:pt idx="2239">
                  <c:v>3.2256721499999995E-2</c:v>
                </c:pt>
                <c:pt idx="2240">
                  <c:v>3.2256721499999995E-2</c:v>
                </c:pt>
                <c:pt idx="2241">
                  <c:v>-6.7657142640000001E-2</c:v>
                </c:pt>
                <c:pt idx="2242">
                  <c:v>-0.10247196959999999</c:v>
                </c:pt>
                <c:pt idx="2243">
                  <c:v>-5.8542909600000003E-3</c:v>
                </c:pt>
                <c:pt idx="2244">
                  <c:v>-5.8542909600000003E-3</c:v>
                </c:pt>
                <c:pt idx="2245">
                  <c:v>5.3459663390000002E-2</c:v>
                </c:pt>
                <c:pt idx="2246">
                  <c:v>1.798834991E-2</c:v>
                </c:pt>
                <c:pt idx="2247">
                  <c:v>7.8932434079999989E-2</c:v>
                </c:pt>
                <c:pt idx="2248">
                  <c:v>3.3760704039999999E-2</c:v>
                </c:pt>
                <c:pt idx="2249">
                  <c:v>1.9375726700000002E-2</c:v>
                </c:pt>
                <c:pt idx="2250">
                  <c:v>1.9375726700000002E-2</c:v>
                </c:pt>
                <c:pt idx="2251">
                  <c:v>2.8954584120000001E-2</c:v>
                </c:pt>
                <c:pt idx="2252">
                  <c:v>4.983345032E-2</c:v>
                </c:pt>
                <c:pt idx="2253">
                  <c:v>3.7540538790000001E-2</c:v>
                </c:pt>
                <c:pt idx="2254">
                  <c:v>0.15064779663</c:v>
                </c:pt>
                <c:pt idx="2255">
                  <c:v>0.19371086121</c:v>
                </c:pt>
                <c:pt idx="2256">
                  <c:v>0.19371086121</c:v>
                </c:pt>
                <c:pt idx="2257">
                  <c:v>0.12845631409</c:v>
                </c:pt>
                <c:pt idx="2258">
                  <c:v>0.14915380859000002</c:v>
                </c:pt>
                <c:pt idx="2259">
                  <c:v>0.11480918121</c:v>
                </c:pt>
                <c:pt idx="2260">
                  <c:v>0.11480918121</c:v>
                </c:pt>
                <c:pt idx="2261">
                  <c:v>3.586257172E-2</c:v>
                </c:pt>
                <c:pt idx="2262">
                  <c:v>9.6500099180000007E-2</c:v>
                </c:pt>
                <c:pt idx="2263">
                  <c:v>6.3861900329999999E-2</c:v>
                </c:pt>
                <c:pt idx="2264">
                  <c:v>0.11417182922000001</c:v>
                </c:pt>
                <c:pt idx="2265">
                  <c:v>7.8258468629999994E-2</c:v>
                </c:pt>
                <c:pt idx="2266">
                  <c:v>7.8258468629999994E-2</c:v>
                </c:pt>
                <c:pt idx="2267">
                  <c:v>0.10972660064999999</c:v>
                </c:pt>
                <c:pt idx="2268">
                  <c:v>0.27494845580999999</c:v>
                </c:pt>
                <c:pt idx="2269">
                  <c:v>0.24324142456</c:v>
                </c:pt>
                <c:pt idx="2270">
                  <c:v>0.24324142456</c:v>
                </c:pt>
                <c:pt idx="2271">
                  <c:v>0.10294044495</c:v>
                </c:pt>
                <c:pt idx="2272">
                  <c:v>3.4676055910000003E-2</c:v>
                </c:pt>
                <c:pt idx="2273">
                  <c:v>2.464704132E-2</c:v>
                </c:pt>
                <c:pt idx="2274">
                  <c:v>2.9346057890000003E-2</c:v>
                </c:pt>
                <c:pt idx="2275">
                  <c:v>0.17449967957000001</c:v>
                </c:pt>
                <c:pt idx="2276">
                  <c:v>0.17449967957000001</c:v>
                </c:pt>
                <c:pt idx="2277">
                  <c:v>0.19140324402</c:v>
                </c:pt>
                <c:pt idx="2278">
                  <c:v>0.12159659576</c:v>
                </c:pt>
                <c:pt idx="2279">
                  <c:v>1.202304077E-2</c:v>
                </c:pt>
                <c:pt idx="2280">
                  <c:v>1.202304077E-2</c:v>
                </c:pt>
                <c:pt idx="2281">
                  <c:v>4.8974056240000001E-2</c:v>
                </c:pt>
                <c:pt idx="2282">
                  <c:v>4.5118133540000001E-2</c:v>
                </c:pt>
                <c:pt idx="2283">
                  <c:v>4.5118133540000001E-2</c:v>
                </c:pt>
                <c:pt idx="2284">
                  <c:v>1.211794758E-2</c:v>
                </c:pt>
                <c:pt idx="2285">
                  <c:v>-0.10635618591</c:v>
                </c:pt>
                <c:pt idx="2286">
                  <c:v>-0.10635618591</c:v>
                </c:pt>
                <c:pt idx="2287">
                  <c:v>-0.14663931274</c:v>
                </c:pt>
                <c:pt idx="2288">
                  <c:v>0.10048140716999999</c:v>
                </c:pt>
                <c:pt idx="2289">
                  <c:v>0.20087797546</c:v>
                </c:pt>
                <c:pt idx="2290">
                  <c:v>0.20087797546</c:v>
                </c:pt>
                <c:pt idx="2291">
                  <c:v>3.7212715149999999E-2</c:v>
                </c:pt>
                <c:pt idx="2292">
                  <c:v>9.6878639219999993E-2</c:v>
                </c:pt>
                <c:pt idx="2293">
                  <c:v>9.6878639219999993E-2</c:v>
                </c:pt>
                <c:pt idx="2294">
                  <c:v>1.7744939800000002E-2</c:v>
                </c:pt>
                <c:pt idx="2295">
                  <c:v>-8.0706237789999996E-2</c:v>
                </c:pt>
                <c:pt idx="2296">
                  <c:v>-8.0706237789999996E-2</c:v>
                </c:pt>
                <c:pt idx="2297">
                  <c:v>4.3517639160000003E-2</c:v>
                </c:pt>
                <c:pt idx="2298">
                  <c:v>5.1630615229999996E-2</c:v>
                </c:pt>
                <c:pt idx="2299">
                  <c:v>1.3247671130000001E-2</c:v>
                </c:pt>
                <c:pt idx="2300">
                  <c:v>2.2806892399999997E-2</c:v>
                </c:pt>
                <c:pt idx="2301">
                  <c:v>6.8195510860000003E-2</c:v>
                </c:pt>
                <c:pt idx="2302">
                  <c:v>3.0319705960000002E-2</c:v>
                </c:pt>
                <c:pt idx="2303">
                  <c:v>3.0319705960000002E-2</c:v>
                </c:pt>
                <c:pt idx="2304">
                  <c:v>2.0086309430000001E-2</c:v>
                </c:pt>
                <c:pt idx="2305">
                  <c:v>2.4097824100000002E-2</c:v>
                </c:pt>
                <c:pt idx="2306">
                  <c:v>2.4097824100000002E-2</c:v>
                </c:pt>
                <c:pt idx="2307">
                  <c:v>4.3569334999999997E-4</c:v>
                </c:pt>
                <c:pt idx="2308">
                  <c:v>5.6025413509999997E-2</c:v>
                </c:pt>
                <c:pt idx="2309">
                  <c:v>6.1284545900000001E-2</c:v>
                </c:pt>
                <c:pt idx="2310">
                  <c:v>9.6595962519999995E-2</c:v>
                </c:pt>
                <c:pt idx="2311">
                  <c:v>-1.1577166560000001E-2</c:v>
                </c:pt>
                <c:pt idx="2312">
                  <c:v>-4.0759654999999999E-2</c:v>
                </c:pt>
                <c:pt idx="2313">
                  <c:v>-4.0759654999999999E-2</c:v>
                </c:pt>
                <c:pt idx="2314">
                  <c:v>-1.642084312E-2</c:v>
                </c:pt>
                <c:pt idx="2315">
                  <c:v>-8.3660402299999999E-3</c:v>
                </c:pt>
                <c:pt idx="2316">
                  <c:v>3.1973138809999996E-2</c:v>
                </c:pt>
                <c:pt idx="2317">
                  <c:v>2.7625812530000002E-2</c:v>
                </c:pt>
                <c:pt idx="2318">
                  <c:v>2.7625812530000002E-2</c:v>
                </c:pt>
                <c:pt idx="2319">
                  <c:v>-6.9074768070000001E-2</c:v>
                </c:pt>
                <c:pt idx="2320">
                  <c:v>-7.2552139280000011E-2</c:v>
                </c:pt>
                <c:pt idx="2321">
                  <c:v>-0.11347873688</c:v>
                </c:pt>
                <c:pt idx="2322">
                  <c:v>-0.11347873688</c:v>
                </c:pt>
                <c:pt idx="2323">
                  <c:v>1.74502563E-3</c:v>
                </c:pt>
                <c:pt idx="2324">
                  <c:v>-3.5989372250000005E-2</c:v>
                </c:pt>
                <c:pt idx="2325">
                  <c:v>-5.228849411E-2</c:v>
                </c:pt>
                <c:pt idx="2326">
                  <c:v>-0.11564186859</c:v>
                </c:pt>
                <c:pt idx="2327">
                  <c:v>-9.0327369689999992E-2</c:v>
                </c:pt>
                <c:pt idx="2328">
                  <c:v>-9.0327369689999992E-2</c:v>
                </c:pt>
                <c:pt idx="2329">
                  <c:v>-8.9335296630000005E-2</c:v>
                </c:pt>
                <c:pt idx="2330">
                  <c:v>1.7914062699999999E-3</c:v>
                </c:pt>
                <c:pt idx="2331">
                  <c:v>3.5529407499999999E-2</c:v>
                </c:pt>
                <c:pt idx="2332">
                  <c:v>3.5529407499999999E-2</c:v>
                </c:pt>
                <c:pt idx="2333">
                  <c:v>1.8385522840000001E-2</c:v>
                </c:pt>
                <c:pt idx="2334">
                  <c:v>-5.2101173399999999E-2</c:v>
                </c:pt>
                <c:pt idx="2335">
                  <c:v>-2.7828723910000002E-2</c:v>
                </c:pt>
                <c:pt idx="2336">
                  <c:v>3.4240562439999997E-2</c:v>
                </c:pt>
                <c:pt idx="2337">
                  <c:v>-1.1213020319999999E-2</c:v>
                </c:pt>
                <c:pt idx="2338">
                  <c:v>-1.1213020319999999E-2</c:v>
                </c:pt>
                <c:pt idx="2339">
                  <c:v>-8.7220367430000001E-2</c:v>
                </c:pt>
                <c:pt idx="2340">
                  <c:v>-2.1054651260000001E-2</c:v>
                </c:pt>
                <c:pt idx="2341">
                  <c:v>-2.2436880110000001E-2</c:v>
                </c:pt>
                <c:pt idx="2342">
                  <c:v>-2.2436880110000001E-2</c:v>
                </c:pt>
                <c:pt idx="2343">
                  <c:v>-3.6004077910000001E-2</c:v>
                </c:pt>
                <c:pt idx="2344">
                  <c:v>-6.0546501159999995E-2</c:v>
                </c:pt>
                <c:pt idx="2345">
                  <c:v>-6.0546501159999995E-2</c:v>
                </c:pt>
                <c:pt idx="2346">
                  <c:v>6.1260314939999998E-2</c:v>
                </c:pt>
                <c:pt idx="2347">
                  <c:v>-3.3413585660000002E-2</c:v>
                </c:pt>
                <c:pt idx="2348">
                  <c:v>-3.3413585660000002E-2</c:v>
                </c:pt>
                <c:pt idx="2349">
                  <c:v>-2.17513585E-3</c:v>
                </c:pt>
                <c:pt idx="2350">
                  <c:v>-0.26541482544</c:v>
                </c:pt>
                <c:pt idx="2351">
                  <c:v>-0.10201213074</c:v>
                </c:pt>
                <c:pt idx="2352">
                  <c:v>-0.10201213074</c:v>
                </c:pt>
                <c:pt idx="2353">
                  <c:v>-0.10283709717</c:v>
                </c:pt>
                <c:pt idx="2354">
                  <c:v>-1.0226758000000001E-2</c:v>
                </c:pt>
                <c:pt idx="2355">
                  <c:v>-1.0226758000000001E-2</c:v>
                </c:pt>
                <c:pt idx="2356">
                  <c:v>-0.12868655396000001</c:v>
                </c:pt>
                <c:pt idx="2357">
                  <c:v>-0.12548453522</c:v>
                </c:pt>
                <c:pt idx="2358">
                  <c:v>-0.12548453522</c:v>
                </c:pt>
                <c:pt idx="2359">
                  <c:v>3.672381592E-2</c:v>
                </c:pt>
                <c:pt idx="2360">
                  <c:v>3.3584449769999997E-2</c:v>
                </c:pt>
                <c:pt idx="2361">
                  <c:v>4.5661144260000001E-2</c:v>
                </c:pt>
                <c:pt idx="2362">
                  <c:v>-4.1613758089999994E-2</c:v>
                </c:pt>
                <c:pt idx="2363">
                  <c:v>-0.16804885863999999</c:v>
                </c:pt>
                <c:pt idx="2364">
                  <c:v>-0.19857505798</c:v>
                </c:pt>
                <c:pt idx="2365">
                  <c:v>-0.19857505798</c:v>
                </c:pt>
                <c:pt idx="2366">
                  <c:v>-0.13591035461000001</c:v>
                </c:pt>
                <c:pt idx="2367">
                  <c:v>-0.17315234374999999</c:v>
                </c:pt>
                <c:pt idx="2368">
                  <c:v>-0.17315234374999999</c:v>
                </c:pt>
                <c:pt idx="2369">
                  <c:v>8.0476943969999992E-2</c:v>
                </c:pt>
                <c:pt idx="2370">
                  <c:v>1.7175037380000001E-2</c:v>
                </c:pt>
                <c:pt idx="2371">
                  <c:v>1.7175037380000001E-2</c:v>
                </c:pt>
                <c:pt idx="2372">
                  <c:v>-5.9013160709999998E-2</c:v>
                </c:pt>
                <c:pt idx="2373">
                  <c:v>-9.5617813110000005E-2</c:v>
                </c:pt>
                <c:pt idx="2374">
                  <c:v>4.3688865659999999E-2</c:v>
                </c:pt>
                <c:pt idx="2375">
                  <c:v>4.3688865659999999E-2</c:v>
                </c:pt>
                <c:pt idx="2376">
                  <c:v>-0.11247321320000001</c:v>
                </c:pt>
                <c:pt idx="2377">
                  <c:v>9.5009279299999999E-3</c:v>
                </c:pt>
                <c:pt idx="2378">
                  <c:v>-6.5136535640000007E-2</c:v>
                </c:pt>
                <c:pt idx="2379">
                  <c:v>-0.14359066772000001</c:v>
                </c:pt>
                <c:pt idx="2380">
                  <c:v>-5.5296424869999999E-2</c:v>
                </c:pt>
                <c:pt idx="2381">
                  <c:v>-5.5296424869999999E-2</c:v>
                </c:pt>
                <c:pt idx="2382">
                  <c:v>-4.0250495909999996E-2</c:v>
                </c:pt>
                <c:pt idx="2383">
                  <c:v>5.6131224599999998E-3</c:v>
                </c:pt>
                <c:pt idx="2384">
                  <c:v>9.8652267459999998E-2</c:v>
                </c:pt>
                <c:pt idx="2385">
                  <c:v>9.8652267459999998E-2</c:v>
                </c:pt>
                <c:pt idx="2386">
                  <c:v>5.7908449199999996E-3</c:v>
                </c:pt>
                <c:pt idx="2387">
                  <c:v>5.7395591740000002E-2</c:v>
                </c:pt>
                <c:pt idx="2388">
                  <c:v>-6.7993407199999998E-3</c:v>
                </c:pt>
                <c:pt idx="2389">
                  <c:v>-5.2326171879999994E-2</c:v>
                </c:pt>
                <c:pt idx="2390">
                  <c:v>-0.13906364440999999</c:v>
                </c:pt>
                <c:pt idx="2391">
                  <c:v>-0.13906364440999999</c:v>
                </c:pt>
                <c:pt idx="2392">
                  <c:v>-1.6399255749999998E-2</c:v>
                </c:pt>
                <c:pt idx="2393">
                  <c:v>-7.1362037660000002E-2</c:v>
                </c:pt>
                <c:pt idx="2394">
                  <c:v>-0.16723513794</c:v>
                </c:pt>
                <c:pt idx="2395">
                  <c:v>-9.2514999390000005E-2</c:v>
                </c:pt>
                <c:pt idx="2396">
                  <c:v>0.21477157593000001</c:v>
                </c:pt>
                <c:pt idx="2397">
                  <c:v>0.21477157593000001</c:v>
                </c:pt>
                <c:pt idx="2398">
                  <c:v>0.21664599609000001</c:v>
                </c:pt>
                <c:pt idx="2399">
                  <c:v>-0.14250416565000001</c:v>
                </c:pt>
                <c:pt idx="2400">
                  <c:v>-9.4904464719999998E-2</c:v>
                </c:pt>
                <c:pt idx="2401">
                  <c:v>-9.4904464719999998E-2</c:v>
                </c:pt>
                <c:pt idx="2402">
                  <c:v>-3.2528026580000001E-2</c:v>
                </c:pt>
                <c:pt idx="2403">
                  <c:v>4.0837341309999997E-2</c:v>
                </c:pt>
                <c:pt idx="2404">
                  <c:v>-9.3771114299999996E-3</c:v>
                </c:pt>
                <c:pt idx="2405">
                  <c:v>9.781848907E-2</c:v>
                </c:pt>
                <c:pt idx="2406">
                  <c:v>0.22480752562999998</c:v>
                </c:pt>
                <c:pt idx="2407">
                  <c:v>0.22480752562999998</c:v>
                </c:pt>
                <c:pt idx="2408">
                  <c:v>6.3174671170000002E-2</c:v>
                </c:pt>
                <c:pt idx="2409">
                  <c:v>8.8864425659999996E-2</c:v>
                </c:pt>
                <c:pt idx="2410">
                  <c:v>-5.3447132109999997E-2</c:v>
                </c:pt>
                <c:pt idx="2411">
                  <c:v>-5.3447132109999997E-2</c:v>
                </c:pt>
                <c:pt idx="2412">
                  <c:v>-0.17400279235999999</c:v>
                </c:pt>
                <c:pt idx="2413">
                  <c:v>1.678833008E-2</c:v>
                </c:pt>
                <c:pt idx="2414">
                  <c:v>9.6240188599999998E-2</c:v>
                </c:pt>
                <c:pt idx="2415">
                  <c:v>0.14673051452999999</c:v>
                </c:pt>
                <c:pt idx="2416">
                  <c:v>0.31450863646999999</c:v>
                </c:pt>
                <c:pt idx="2417">
                  <c:v>2.2403123860000002E-2</c:v>
                </c:pt>
                <c:pt idx="2418">
                  <c:v>2.2403123860000002E-2</c:v>
                </c:pt>
                <c:pt idx="2419">
                  <c:v>-7.9167814300000004E-3</c:v>
                </c:pt>
                <c:pt idx="2420">
                  <c:v>-6.9815368650000001E-2</c:v>
                </c:pt>
                <c:pt idx="2421">
                  <c:v>3.3236072540000001E-2</c:v>
                </c:pt>
                <c:pt idx="2422">
                  <c:v>3.3236072540000001E-2</c:v>
                </c:pt>
                <c:pt idx="2423">
                  <c:v>0.14615414429000001</c:v>
                </c:pt>
                <c:pt idx="2424">
                  <c:v>-0.14752453612999999</c:v>
                </c:pt>
                <c:pt idx="2425">
                  <c:v>-4.896678543E-2</c:v>
                </c:pt>
                <c:pt idx="2426">
                  <c:v>-3.6436943049999997E-2</c:v>
                </c:pt>
                <c:pt idx="2427">
                  <c:v>-0.24394380188000001</c:v>
                </c:pt>
                <c:pt idx="2428">
                  <c:v>-0.24394380188000001</c:v>
                </c:pt>
                <c:pt idx="2429">
                  <c:v>-5.2734031680000001E-2</c:v>
                </c:pt>
                <c:pt idx="2430">
                  <c:v>2.7623729709999999E-2</c:v>
                </c:pt>
                <c:pt idx="2431">
                  <c:v>-1.852102089E-2</c:v>
                </c:pt>
                <c:pt idx="2432">
                  <c:v>-4.7464842799999993E-3</c:v>
                </c:pt>
                <c:pt idx="2433">
                  <c:v>1.1147961620000001E-2</c:v>
                </c:pt>
                <c:pt idx="2434">
                  <c:v>1.1147961620000001E-2</c:v>
                </c:pt>
                <c:pt idx="2435">
                  <c:v>7.8159988400000005E-2</c:v>
                </c:pt>
                <c:pt idx="2436">
                  <c:v>-8.23482704E-3</c:v>
                </c:pt>
                <c:pt idx="2437">
                  <c:v>1.6445369719999998E-2</c:v>
                </c:pt>
                <c:pt idx="2438">
                  <c:v>1.6445369719999998E-2</c:v>
                </c:pt>
                <c:pt idx="2439">
                  <c:v>0.20368283081000002</c:v>
                </c:pt>
                <c:pt idx="2440">
                  <c:v>3.7032302860000005E-2</c:v>
                </c:pt>
                <c:pt idx="2441">
                  <c:v>-0.19060566711000002</c:v>
                </c:pt>
                <c:pt idx="2442">
                  <c:v>-4.3521972660000005E-2</c:v>
                </c:pt>
                <c:pt idx="2443">
                  <c:v>-4.3521972660000005E-2</c:v>
                </c:pt>
                <c:pt idx="2444">
                  <c:v>2.162934494E-2</c:v>
                </c:pt>
                <c:pt idx="2445">
                  <c:v>-0.12590466309000001</c:v>
                </c:pt>
                <c:pt idx="2446">
                  <c:v>-0.12590466309000001</c:v>
                </c:pt>
                <c:pt idx="2447">
                  <c:v>3.5980823520000003E-2</c:v>
                </c:pt>
                <c:pt idx="2448">
                  <c:v>-2.156746864E-2</c:v>
                </c:pt>
                <c:pt idx="2449">
                  <c:v>1.320225239E-2</c:v>
                </c:pt>
                <c:pt idx="2450">
                  <c:v>4.8525901789999999E-2</c:v>
                </c:pt>
                <c:pt idx="2451">
                  <c:v>-0.17392042542</c:v>
                </c:pt>
                <c:pt idx="2452">
                  <c:v>-9.7439651490000001E-2</c:v>
                </c:pt>
                <c:pt idx="2453">
                  <c:v>-9.7439651490000001E-2</c:v>
                </c:pt>
                <c:pt idx="2454">
                  <c:v>3.0351560999999997E-4</c:v>
                </c:pt>
                <c:pt idx="2455">
                  <c:v>-0.13295855713000002</c:v>
                </c:pt>
                <c:pt idx="2456">
                  <c:v>-0.13295855713000002</c:v>
                </c:pt>
                <c:pt idx="2457">
                  <c:v>-9.0357231139999994E-2</c:v>
                </c:pt>
                <c:pt idx="2458">
                  <c:v>-0.11484732819</c:v>
                </c:pt>
                <c:pt idx="2459">
                  <c:v>-5.121786499E-2</c:v>
                </c:pt>
                <c:pt idx="2460">
                  <c:v>-1.818005562E-2</c:v>
                </c:pt>
                <c:pt idx="2461">
                  <c:v>4.8329917909999999E-2</c:v>
                </c:pt>
                <c:pt idx="2462">
                  <c:v>-3.8850219199999996E-3</c:v>
                </c:pt>
                <c:pt idx="2463">
                  <c:v>-3.8850219199999996E-3</c:v>
                </c:pt>
                <c:pt idx="2464">
                  <c:v>-4.2716675999999998E-4</c:v>
                </c:pt>
                <c:pt idx="2465">
                  <c:v>4.3375694269999994E-2</c:v>
                </c:pt>
                <c:pt idx="2466">
                  <c:v>4.3375694269999994E-2</c:v>
                </c:pt>
                <c:pt idx="2467">
                  <c:v>2.4483320240000002E-2</c:v>
                </c:pt>
                <c:pt idx="2468">
                  <c:v>9.9120925900000004E-2</c:v>
                </c:pt>
                <c:pt idx="2469">
                  <c:v>9.9120925900000004E-2</c:v>
                </c:pt>
                <c:pt idx="2470">
                  <c:v>-2.212371254E-2</c:v>
                </c:pt>
                <c:pt idx="2471">
                  <c:v>-2.0208965299999999E-2</c:v>
                </c:pt>
                <c:pt idx="2472">
                  <c:v>-2.0208965299999999E-2</c:v>
                </c:pt>
                <c:pt idx="2473">
                  <c:v>-1.603156662E-2</c:v>
                </c:pt>
                <c:pt idx="2474">
                  <c:v>-7.2124496460000007E-2</c:v>
                </c:pt>
                <c:pt idx="2475">
                  <c:v>3.917783356E-2</c:v>
                </c:pt>
                <c:pt idx="2476">
                  <c:v>-3.8568981170000002E-2</c:v>
                </c:pt>
                <c:pt idx="2477">
                  <c:v>-0.12762030029000002</c:v>
                </c:pt>
                <c:pt idx="2478">
                  <c:v>-1.01046145E-3</c:v>
                </c:pt>
                <c:pt idx="2479">
                  <c:v>-1.01046145E-3</c:v>
                </c:pt>
                <c:pt idx="2480">
                  <c:v>4.7956787110000003E-2</c:v>
                </c:pt>
                <c:pt idx="2481">
                  <c:v>3.3569755549999997E-2</c:v>
                </c:pt>
                <c:pt idx="2482">
                  <c:v>3.3569755549999997E-2</c:v>
                </c:pt>
                <c:pt idx="2483">
                  <c:v>-6.2043689729999997E-2</c:v>
                </c:pt>
                <c:pt idx="2484">
                  <c:v>-0.1143659668</c:v>
                </c:pt>
                <c:pt idx="2485">
                  <c:v>1.7644311900000001E-2</c:v>
                </c:pt>
                <c:pt idx="2486">
                  <c:v>-5.9913169859999997E-2</c:v>
                </c:pt>
                <c:pt idx="2487">
                  <c:v>-0.15778776550000001</c:v>
                </c:pt>
                <c:pt idx="2488">
                  <c:v>-0.11720329285</c:v>
                </c:pt>
                <c:pt idx="2489">
                  <c:v>-0.11720329285</c:v>
                </c:pt>
                <c:pt idx="2490">
                  <c:v>6.01871347E-3</c:v>
                </c:pt>
                <c:pt idx="2491">
                  <c:v>0.21143130493000001</c:v>
                </c:pt>
                <c:pt idx="2492">
                  <c:v>0.21143130493000001</c:v>
                </c:pt>
                <c:pt idx="2493">
                  <c:v>1.122399902E-2</c:v>
                </c:pt>
                <c:pt idx="2494">
                  <c:v>5.2267456050000001E-2</c:v>
                </c:pt>
                <c:pt idx="2495">
                  <c:v>5.2267456050000001E-2</c:v>
                </c:pt>
                <c:pt idx="2496">
                  <c:v>-0.23868014525999998</c:v>
                </c:pt>
                <c:pt idx="2497">
                  <c:v>-0.18467123413</c:v>
                </c:pt>
                <c:pt idx="2498">
                  <c:v>-0.18467123413</c:v>
                </c:pt>
                <c:pt idx="2499">
                  <c:v>0.11300596619</c:v>
                </c:pt>
                <c:pt idx="2500">
                  <c:v>7.9802047729999992E-2</c:v>
                </c:pt>
                <c:pt idx="2501">
                  <c:v>5.71052265E-3</c:v>
                </c:pt>
                <c:pt idx="2502">
                  <c:v>5.71052265E-3</c:v>
                </c:pt>
                <c:pt idx="2503">
                  <c:v>-0.122597435</c:v>
                </c:pt>
                <c:pt idx="2504">
                  <c:v>-1.5082133289999999E-2</c:v>
                </c:pt>
                <c:pt idx="2505">
                  <c:v>-1.5082133289999999E-2</c:v>
                </c:pt>
                <c:pt idx="2506">
                  <c:v>2.9754300100000002E-3</c:v>
                </c:pt>
                <c:pt idx="2507">
                  <c:v>0.18094802856</c:v>
                </c:pt>
                <c:pt idx="2508">
                  <c:v>0.11236928557999999</c:v>
                </c:pt>
                <c:pt idx="2509">
                  <c:v>0.11236928557999999</c:v>
                </c:pt>
                <c:pt idx="2510">
                  <c:v>-2.9186975480000002E-2</c:v>
                </c:pt>
                <c:pt idx="2511">
                  <c:v>0.17799134827000002</c:v>
                </c:pt>
                <c:pt idx="2512">
                  <c:v>0.12283605957</c:v>
                </c:pt>
                <c:pt idx="2513">
                  <c:v>-3.2865562439999996E-2</c:v>
                </c:pt>
                <c:pt idx="2514">
                  <c:v>-0.19560289001</c:v>
                </c:pt>
                <c:pt idx="2515">
                  <c:v>-0.19560289001</c:v>
                </c:pt>
                <c:pt idx="2516">
                  <c:v>2.3251846310000001E-2</c:v>
                </c:pt>
                <c:pt idx="2517">
                  <c:v>9.8300445560000005E-2</c:v>
                </c:pt>
                <c:pt idx="2518">
                  <c:v>8.0798587800000009E-3</c:v>
                </c:pt>
                <c:pt idx="2519">
                  <c:v>8.0798587800000009E-3</c:v>
                </c:pt>
                <c:pt idx="2520">
                  <c:v>-0.10146870422000001</c:v>
                </c:pt>
                <c:pt idx="2521">
                  <c:v>-0.19433357238999999</c:v>
                </c:pt>
                <c:pt idx="2522">
                  <c:v>-0.20528488159</c:v>
                </c:pt>
                <c:pt idx="2523">
                  <c:v>-2.291578293E-2</c:v>
                </c:pt>
                <c:pt idx="2524">
                  <c:v>-1.6094995500000001E-2</c:v>
                </c:pt>
                <c:pt idx="2525">
                  <c:v>-1.6094995500000001E-2</c:v>
                </c:pt>
                <c:pt idx="2526">
                  <c:v>-0.14332177734000001</c:v>
                </c:pt>
                <c:pt idx="2527">
                  <c:v>0.28216128540000002</c:v>
                </c:pt>
                <c:pt idx="2528">
                  <c:v>-0.18472482299999998</c:v>
                </c:pt>
                <c:pt idx="2529">
                  <c:v>-0.35112838744999997</c:v>
                </c:pt>
                <c:pt idx="2530">
                  <c:v>0.12864469910000001</c:v>
                </c:pt>
                <c:pt idx="2531">
                  <c:v>0.13273641968000002</c:v>
                </c:pt>
                <c:pt idx="2532">
                  <c:v>0.13273641968000002</c:v>
                </c:pt>
                <c:pt idx="2533">
                  <c:v>-0.29446255493000001</c:v>
                </c:pt>
                <c:pt idx="2534">
                  <c:v>-2.4851228709999999E-2</c:v>
                </c:pt>
                <c:pt idx="2535">
                  <c:v>-2.4851228709999999E-2</c:v>
                </c:pt>
                <c:pt idx="2536">
                  <c:v>7.4179684999999993E-4</c:v>
                </c:pt>
                <c:pt idx="2537">
                  <c:v>-1.042797279E-2</c:v>
                </c:pt>
                <c:pt idx="2538">
                  <c:v>4.4388286589999999E-2</c:v>
                </c:pt>
                <c:pt idx="2539">
                  <c:v>4.4388286589999999E-2</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2"/>
          <c:order val="12"/>
          <c:tx>
            <c:v>Y Force</c:v>
          </c:tx>
          <c:spPr>
            <a:ln w="12700">
              <a:solidFill>
                <a:srgbClr val="FF0000"/>
              </a:solidFill>
              <a:prstDash val="solid"/>
            </a:ln>
            <a:effectLst/>
          </c:spPr>
          <c:marker>
            <c:symbol val="none"/>
          </c:marker>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T$2:$T$4000</c:f>
              <c:numCache>
                <c:formatCode>0.0000</c:formatCode>
                <c:ptCount val="3999"/>
                <c:pt idx="0">
                  <c:v>-3.6887989039999999E-2</c:v>
                </c:pt>
                <c:pt idx="1">
                  <c:v>-3.6887989039999999E-2</c:v>
                </c:pt>
                <c:pt idx="2">
                  <c:v>-3.6887989039999999E-2</c:v>
                </c:pt>
                <c:pt idx="3">
                  <c:v>1.3518326760000001E-2</c:v>
                </c:pt>
                <c:pt idx="4">
                  <c:v>1.411401939E-2</c:v>
                </c:pt>
                <c:pt idx="5">
                  <c:v>1.3533236499999999E-2</c:v>
                </c:pt>
                <c:pt idx="6">
                  <c:v>1.3533236499999999E-2</c:v>
                </c:pt>
                <c:pt idx="7">
                  <c:v>1.3231660839999999E-2</c:v>
                </c:pt>
                <c:pt idx="8">
                  <c:v>1.263223839E-2</c:v>
                </c:pt>
                <c:pt idx="9">
                  <c:v>1.263223839E-2</c:v>
                </c:pt>
                <c:pt idx="10">
                  <c:v>3.4847056900000001E-3</c:v>
                </c:pt>
                <c:pt idx="11">
                  <c:v>-3.6002621700000001E-3</c:v>
                </c:pt>
                <c:pt idx="12">
                  <c:v>-7.7365770300000004E-3</c:v>
                </c:pt>
                <c:pt idx="13">
                  <c:v>-7.7365770300000004E-3</c:v>
                </c:pt>
                <c:pt idx="14">
                  <c:v>-5.5066299399999996E-3</c:v>
                </c:pt>
                <c:pt idx="15">
                  <c:v>3.8272850499999999E-3</c:v>
                </c:pt>
                <c:pt idx="16">
                  <c:v>6.1206016499999998E-3</c:v>
                </c:pt>
                <c:pt idx="17">
                  <c:v>-2.73281217E-3</c:v>
                </c:pt>
                <c:pt idx="18">
                  <c:v>3.0306594400000002E-3</c:v>
                </c:pt>
                <c:pt idx="19">
                  <c:v>3.0306594400000002E-3</c:v>
                </c:pt>
                <c:pt idx="20">
                  <c:v>1.8425533290000001E-2</c:v>
                </c:pt>
                <c:pt idx="21">
                  <c:v>5.1368778999999996E-4</c:v>
                </c:pt>
                <c:pt idx="22">
                  <c:v>5.1368778999999996E-4</c:v>
                </c:pt>
                <c:pt idx="23">
                  <c:v>4.4286268999999998E-4</c:v>
                </c:pt>
                <c:pt idx="24">
                  <c:v>8.347183230000001E-3</c:v>
                </c:pt>
                <c:pt idx="25">
                  <c:v>6.4788263999999995E-4</c:v>
                </c:pt>
                <c:pt idx="26">
                  <c:v>-8.9838790900000007E-3</c:v>
                </c:pt>
                <c:pt idx="27">
                  <c:v>5.8376627000000002E-3</c:v>
                </c:pt>
                <c:pt idx="28">
                  <c:v>5.8376627000000002E-3</c:v>
                </c:pt>
                <c:pt idx="29">
                  <c:v>1.5733724590000001E-2</c:v>
                </c:pt>
                <c:pt idx="30">
                  <c:v>-2.2709510300000001E-3</c:v>
                </c:pt>
                <c:pt idx="31">
                  <c:v>-2.2709510300000001E-3</c:v>
                </c:pt>
                <c:pt idx="32">
                  <c:v>-2.5318832399999999E-3</c:v>
                </c:pt>
                <c:pt idx="33">
                  <c:v>2.3741693500000001E-2</c:v>
                </c:pt>
                <c:pt idx="34">
                  <c:v>1.823914909E-2</c:v>
                </c:pt>
                <c:pt idx="35">
                  <c:v>3.5477142299999999E-3</c:v>
                </c:pt>
                <c:pt idx="36">
                  <c:v>3.5477142299999999E-3</c:v>
                </c:pt>
                <c:pt idx="37">
                  <c:v>1.535687256E-2</c:v>
                </c:pt>
                <c:pt idx="38">
                  <c:v>2.692818642E-2</c:v>
                </c:pt>
                <c:pt idx="39">
                  <c:v>8.3766374599999992E-3</c:v>
                </c:pt>
                <c:pt idx="40">
                  <c:v>8.3766374599999992E-3</c:v>
                </c:pt>
                <c:pt idx="41">
                  <c:v>5.59945536E-3</c:v>
                </c:pt>
                <c:pt idx="42">
                  <c:v>2.8861011509999999E-2</c:v>
                </c:pt>
                <c:pt idx="43">
                  <c:v>-6.0203161200000008E-3</c:v>
                </c:pt>
                <c:pt idx="44">
                  <c:v>-1.203281879E-2</c:v>
                </c:pt>
                <c:pt idx="45">
                  <c:v>-1.203281879E-2</c:v>
                </c:pt>
                <c:pt idx="46">
                  <c:v>-2.1147161480000003E-2</c:v>
                </c:pt>
                <c:pt idx="47">
                  <c:v>-2.1147161480000003E-2</c:v>
                </c:pt>
                <c:pt idx="48">
                  <c:v>1.5987197880000002E-2</c:v>
                </c:pt>
                <c:pt idx="49">
                  <c:v>1.6627252580000002E-2</c:v>
                </c:pt>
                <c:pt idx="50">
                  <c:v>-9.8785049439999995E-2</c:v>
                </c:pt>
                <c:pt idx="51">
                  <c:v>-5.2897552489999999E-2</c:v>
                </c:pt>
                <c:pt idx="52">
                  <c:v>7.1040122989999996E-2</c:v>
                </c:pt>
                <c:pt idx="53">
                  <c:v>7.1040122989999996E-2</c:v>
                </c:pt>
                <c:pt idx="54">
                  <c:v>8.477432251E-2</c:v>
                </c:pt>
                <c:pt idx="55">
                  <c:v>0.13029612732000001</c:v>
                </c:pt>
                <c:pt idx="56">
                  <c:v>1.3403497700000001E-2</c:v>
                </c:pt>
                <c:pt idx="57">
                  <c:v>1.3403497700000001E-2</c:v>
                </c:pt>
                <c:pt idx="58">
                  <c:v>0.21937377929999999</c:v>
                </c:pt>
                <c:pt idx="59">
                  <c:v>7.7063423160000005E-2</c:v>
                </c:pt>
                <c:pt idx="60">
                  <c:v>0.18084402465999999</c:v>
                </c:pt>
                <c:pt idx="61">
                  <c:v>6.4110984799999993E-2</c:v>
                </c:pt>
                <c:pt idx="62">
                  <c:v>-4.5704101559999995E-2</c:v>
                </c:pt>
                <c:pt idx="63">
                  <c:v>-4.5704101559999995E-2</c:v>
                </c:pt>
                <c:pt idx="64">
                  <c:v>0.10884403992</c:v>
                </c:pt>
                <c:pt idx="65">
                  <c:v>-2.9203227999999998E-2</c:v>
                </c:pt>
                <c:pt idx="66">
                  <c:v>7.7603614809999999E-2</c:v>
                </c:pt>
                <c:pt idx="67">
                  <c:v>7.7603614809999999E-2</c:v>
                </c:pt>
                <c:pt idx="68">
                  <c:v>9.9636482240000004E-2</c:v>
                </c:pt>
                <c:pt idx="69">
                  <c:v>3.0082917199999999E-3</c:v>
                </c:pt>
                <c:pt idx="70">
                  <c:v>3.0082917199999999E-3</c:v>
                </c:pt>
                <c:pt idx="71">
                  <c:v>-1.3458682059999999E-2</c:v>
                </c:pt>
                <c:pt idx="72">
                  <c:v>-3.5845695499999997E-2</c:v>
                </c:pt>
                <c:pt idx="73">
                  <c:v>-3.5845695499999997E-2</c:v>
                </c:pt>
                <c:pt idx="74">
                  <c:v>-8.3993663800000003E-3</c:v>
                </c:pt>
                <c:pt idx="75">
                  <c:v>6.0538697199999996E-3</c:v>
                </c:pt>
                <c:pt idx="76">
                  <c:v>4.9848609920000002E-2</c:v>
                </c:pt>
                <c:pt idx="77">
                  <c:v>7.2689682009999992E-2</c:v>
                </c:pt>
                <c:pt idx="78">
                  <c:v>2.8202669140000001E-2</c:v>
                </c:pt>
                <c:pt idx="79">
                  <c:v>5.3835815429999996E-2</c:v>
                </c:pt>
                <c:pt idx="80">
                  <c:v>5.3835815429999996E-2</c:v>
                </c:pt>
                <c:pt idx="81">
                  <c:v>8.2070938110000005E-2</c:v>
                </c:pt>
                <c:pt idx="82">
                  <c:v>2.0164157870000001E-2</c:v>
                </c:pt>
                <c:pt idx="83">
                  <c:v>2.0164157870000001E-2</c:v>
                </c:pt>
                <c:pt idx="84">
                  <c:v>-3.244635773E-2</c:v>
                </c:pt>
                <c:pt idx="85">
                  <c:v>-6.6728622439999996E-2</c:v>
                </c:pt>
                <c:pt idx="86">
                  <c:v>-6.6728622439999996E-2</c:v>
                </c:pt>
                <c:pt idx="87">
                  <c:v>-5.6654003139999999E-2</c:v>
                </c:pt>
                <c:pt idx="88">
                  <c:v>-6.7651985169999998E-2</c:v>
                </c:pt>
                <c:pt idx="89">
                  <c:v>-6.7651985169999998E-2</c:v>
                </c:pt>
                <c:pt idx="90">
                  <c:v>-7.6579956050000009E-2</c:v>
                </c:pt>
                <c:pt idx="91">
                  <c:v>-5.9144878390000002E-2</c:v>
                </c:pt>
                <c:pt idx="92">
                  <c:v>-4.9293552400000003E-2</c:v>
                </c:pt>
                <c:pt idx="93">
                  <c:v>-4.9293552400000003E-2</c:v>
                </c:pt>
                <c:pt idx="94">
                  <c:v>5.4714092249999999E-2</c:v>
                </c:pt>
                <c:pt idx="95">
                  <c:v>8.1840560909999999E-2</c:v>
                </c:pt>
                <c:pt idx="96">
                  <c:v>8.1840560909999999E-2</c:v>
                </c:pt>
                <c:pt idx="97">
                  <c:v>7.0488815310000008E-2</c:v>
                </c:pt>
                <c:pt idx="98">
                  <c:v>6.4155738830000003E-2</c:v>
                </c:pt>
                <c:pt idx="99">
                  <c:v>5.2569511409999999E-2</c:v>
                </c:pt>
                <c:pt idx="100">
                  <c:v>5.2569511409999999E-2</c:v>
                </c:pt>
                <c:pt idx="101">
                  <c:v>1.1239560129999999E-2</c:v>
                </c:pt>
                <c:pt idx="102">
                  <c:v>-5.583501053E-2</c:v>
                </c:pt>
                <c:pt idx="103">
                  <c:v>-6.4866989139999998E-2</c:v>
                </c:pt>
                <c:pt idx="104">
                  <c:v>-5.2617969510000001E-2</c:v>
                </c:pt>
                <c:pt idx="105">
                  <c:v>-1.9575557709999997E-2</c:v>
                </c:pt>
                <c:pt idx="106">
                  <c:v>-1.9575557709999997E-2</c:v>
                </c:pt>
                <c:pt idx="107">
                  <c:v>-1.745334816E-2</c:v>
                </c:pt>
                <c:pt idx="108">
                  <c:v>-7.4234571499999999E-3</c:v>
                </c:pt>
                <c:pt idx="109">
                  <c:v>1.90588665E-2</c:v>
                </c:pt>
                <c:pt idx="110">
                  <c:v>1.90588665E-2</c:v>
                </c:pt>
                <c:pt idx="111">
                  <c:v>3.743894196E-2</c:v>
                </c:pt>
                <c:pt idx="112">
                  <c:v>7.4543106080000004E-2</c:v>
                </c:pt>
                <c:pt idx="113">
                  <c:v>7.4543106080000004E-2</c:v>
                </c:pt>
                <c:pt idx="114">
                  <c:v>4.1568157200000004E-2</c:v>
                </c:pt>
                <c:pt idx="115">
                  <c:v>3.0331975939999999E-2</c:v>
                </c:pt>
                <c:pt idx="116">
                  <c:v>3.0331975939999999E-2</c:v>
                </c:pt>
                <c:pt idx="117">
                  <c:v>4.178400803E-2</c:v>
                </c:pt>
                <c:pt idx="118">
                  <c:v>5.3351631199999999E-3</c:v>
                </c:pt>
                <c:pt idx="119">
                  <c:v>-6.473688507E-2</c:v>
                </c:pt>
                <c:pt idx="120">
                  <c:v>-8.4871223450000005E-2</c:v>
                </c:pt>
                <c:pt idx="121">
                  <c:v>-7.3564208980000004E-2</c:v>
                </c:pt>
                <c:pt idx="122">
                  <c:v>-1.976938629E-2</c:v>
                </c:pt>
                <c:pt idx="123">
                  <c:v>-1.976938629E-2</c:v>
                </c:pt>
                <c:pt idx="124">
                  <c:v>2.803493118E-2</c:v>
                </c:pt>
                <c:pt idx="125">
                  <c:v>5.0083091740000002E-2</c:v>
                </c:pt>
                <c:pt idx="126">
                  <c:v>5.1653614040000004E-2</c:v>
                </c:pt>
                <c:pt idx="127">
                  <c:v>5.1653614040000004E-2</c:v>
                </c:pt>
                <c:pt idx="128">
                  <c:v>5.9896057129999999E-2</c:v>
                </c:pt>
                <c:pt idx="129">
                  <c:v>2.8119937899999999E-2</c:v>
                </c:pt>
                <c:pt idx="130">
                  <c:v>-1.3626426699999999E-2</c:v>
                </c:pt>
                <c:pt idx="131">
                  <c:v>-6.18661499E-2</c:v>
                </c:pt>
                <c:pt idx="132">
                  <c:v>-6.9986312870000011E-2</c:v>
                </c:pt>
                <c:pt idx="133">
                  <c:v>-6.9986312870000011E-2</c:v>
                </c:pt>
                <c:pt idx="134">
                  <c:v>-6.8597717289999999E-2</c:v>
                </c:pt>
                <c:pt idx="135">
                  <c:v>-5.9349540710000002E-2</c:v>
                </c:pt>
                <c:pt idx="136">
                  <c:v>-6.6873641969999995E-2</c:v>
                </c:pt>
                <c:pt idx="137">
                  <c:v>-6.6873641969999995E-2</c:v>
                </c:pt>
                <c:pt idx="138">
                  <c:v>6.1023259200000003E-3</c:v>
                </c:pt>
                <c:pt idx="139">
                  <c:v>6.1023259200000003E-3</c:v>
                </c:pt>
                <c:pt idx="140">
                  <c:v>-4.5049872400000001E-3</c:v>
                </c:pt>
                <c:pt idx="141">
                  <c:v>1.0945434569999999E-2</c:v>
                </c:pt>
                <c:pt idx="142">
                  <c:v>3.7233917239999997E-2</c:v>
                </c:pt>
                <c:pt idx="143">
                  <c:v>3.7233917239999997E-2</c:v>
                </c:pt>
                <c:pt idx="144">
                  <c:v>2.8124032969999997E-2</c:v>
                </c:pt>
                <c:pt idx="145">
                  <c:v>3.745048141E-2</c:v>
                </c:pt>
                <c:pt idx="146">
                  <c:v>7.0589462280000001E-2</c:v>
                </c:pt>
                <c:pt idx="147">
                  <c:v>4.4911224370000002E-2</c:v>
                </c:pt>
                <c:pt idx="148">
                  <c:v>3.41015387E-3</c:v>
                </c:pt>
                <c:pt idx="149">
                  <c:v>-2.8254499440000001E-2</c:v>
                </c:pt>
                <c:pt idx="150">
                  <c:v>-2.8254499440000001E-2</c:v>
                </c:pt>
                <c:pt idx="151">
                  <c:v>-0.10109252166999999</c:v>
                </c:pt>
                <c:pt idx="152">
                  <c:v>-8.4878677370000002E-2</c:v>
                </c:pt>
                <c:pt idx="153">
                  <c:v>-3.9870540619999999E-2</c:v>
                </c:pt>
                <c:pt idx="154">
                  <c:v>-3.9870540619999999E-2</c:v>
                </c:pt>
                <c:pt idx="155">
                  <c:v>7.3421754800000001E-3</c:v>
                </c:pt>
                <c:pt idx="156">
                  <c:v>-7.3414478300000002E-3</c:v>
                </c:pt>
                <c:pt idx="157">
                  <c:v>8.3363618899999995E-3</c:v>
                </c:pt>
                <c:pt idx="158">
                  <c:v>3.3485645289999998E-2</c:v>
                </c:pt>
                <c:pt idx="159">
                  <c:v>5.6490356450000001E-2</c:v>
                </c:pt>
                <c:pt idx="160">
                  <c:v>5.6490356450000001E-2</c:v>
                </c:pt>
                <c:pt idx="161">
                  <c:v>7.5157081599999995E-2</c:v>
                </c:pt>
                <c:pt idx="162">
                  <c:v>3.7658515929999997E-2</c:v>
                </c:pt>
                <c:pt idx="163">
                  <c:v>2.3462848660000001E-2</c:v>
                </c:pt>
                <c:pt idx="164">
                  <c:v>2.3462848660000001E-2</c:v>
                </c:pt>
                <c:pt idx="165">
                  <c:v>-3.8011856100000001E-3</c:v>
                </c:pt>
                <c:pt idx="166">
                  <c:v>-6.0246440890000003E-2</c:v>
                </c:pt>
                <c:pt idx="167">
                  <c:v>-6.0246440890000003E-2</c:v>
                </c:pt>
                <c:pt idx="168">
                  <c:v>-3.0380065920000001E-2</c:v>
                </c:pt>
                <c:pt idx="169">
                  <c:v>-4.0708168030000005E-2</c:v>
                </c:pt>
                <c:pt idx="170">
                  <c:v>-4.0708168030000005E-2</c:v>
                </c:pt>
                <c:pt idx="171">
                  <c:v>-7.566777039E-2</c:v>
                </c:pt>
                <c:pt idx="172">
                  <c:v>-6.0034690859999996E-2</c:v>
                </c:pt>
                <c:pt idx="173">
                  <c:v>-3.0015481950000002E-2</c:v>
                </c:pt>
                <c:pt idx="174">
                  <c:v>-3.0015481950000002E-2</c:v>
                </c:pt>
                <c:pt idx="175">
                  <c:v>7.782688904E-2</c:v>
                </c:pt>
                <c:pt idx="176">
                  <c:v>9.4249504090000005E-2</c:v>
                </c:pt>
                <c:pt idx="177">
                  <c:v>9.4249504090000005E-2</c:v>
                </c:pt>
                <c:pt idx="178">
                  <c:v>7.6565048220000001E-2</c:v>
                </c:pt>
                <c:pt idx="179">
                  <c:v>1.23239231E-3</c:v>
                </c:pt>
                <c:pt idx="180">
                  <c:v>1.23239231E-3</c:v>
                </c:pt>
                <c:pt idx="181">
                  <c:v>-3.5972434999999997E-2</c:v>
                </c:pt>
                <c:pt idx="182">
                  <c:v>-7.2183059689999995E-2</c:v>
                </c:pt>
                <c:pt idx="183">
                  <c:v>-8.3281326289999999E-2</c:v>
                </c:pt>
                <c:pt idx="184">
                  <c:v>-3.3272796630000004E-2</c:v>
                </c:pt>
                <c:pt idx="185">
                  <c:v>7.42417908E-3</c:v>
                </c:pt>
                <c:pt idx="186">
                  <c:v>2.1046880720000001E-2</c:v>
                </c:pt>
                <c:pt idx="187">
                  <c:v>2.1046880720000001E-2</c:v>
                </c:pt>
                <c:pt idx="188">
                  <c:v>-4.6835479700000002E-3</c:v>
                </c:pt>
                <c:pt idx="189">
                  <c:v>2.4694870000000001E-2</c:v>
                </c:pt>
                <c:pt idx="190">
                  <c:v>5.3693439480000001E-2</c:v>
                </c:pt>
                <c:pt idx="191">
                  <c:v>5.3693439480000001E-2</c:v>
                </c:pt>
                <c:pt idx="192">
                  <c:v>6.6485961910000002E-2</c:v>
                </c:pt>
                <c:pt idx="193">
                  <c:v>6.902903748E-2</c:v>
                </c:pt>
                <c:pt idx="194">
                  <c:v>1.7114864350000002E-2</c:v>
                </c:pt>
                <c:pt idx="195">
                  <c:v>-2.9378427510000003E-2</c:v>
                </c:pt>
                <c:pt idx="196">
                  <c:v>-1.3438614600000001E-3</c:v>
                </c:pt>
                <c:pt idx="197">
                  <c:v>-1.3438614600000001E-3</c:v>
                </c:pt>
                <c:pt idx="198">
                  <c:v>-9.1326189000000002E-3</c:v>
                </c:pt>
                <c:pt idx="199">
                  <c:v>-9.4267368299999991E-3</c:v>
                </c:pt>
                <c:pt idx="200">
                  <c:v>-1.896903992E-2</c:v>
                </c:pt>
                <c:pt idx="201">
                  <c:v>-2.7066833500000002E-2</c:v>
                </c:pt>
                <c:pt idx="202">
                  <c:v>-1.7673639300000002E-2</c:v>
                </c:pt>
                <c:pt idx="203">
                  <c:v>-1.7673639300000002E-2</c:v>
                </c:pt>
                <c:pt idx="204">
                  <c:v>5.5287414550000004E-2</c:v>
                </c:pt>
                <c:pt idx="205">
                  <c:v>7.8422592159999999E-2</c:v>
                </c:pt>
                <c:pt idx="206">
                  <c:v>6.9468528750000008E-2</c:v>
                </c:pt>
                <c:pt idx="207">
                  <c:v>6.9468528750000008E-2</c:v>
                </c:pt>
                <c:pt idx="208">
                  <c:v>3.542856598E-2</c:v>
                </c:pt>
                <c:pt idx="209">
                  <c:v>2.9785308E-4</c:v>
                </c:pt>
                <c:pt idx="210">
                  <c:v>-1.455723858E-2</c:v>
                </c:pt>
                <c:pt idx="211">
                  <c:v>-5.2643318199999999E-3</c:v>
                </c:pt>
                <c:pt idx="212">
                  <c:v>2.5108638760000003E-2</c:v>
                </c:pt>
                <c:pt idx="213">
                  <c:v>2.5108638760000003E-2</c:v>
                </c:pt>
                <c:pt idx="214">
                  <c:v>-8.8124065399999996E-3</c:v>
                </c:pt>
                <c:pt idx="215">
                  <c:v>-2.7829906460000001E-2</c:v>
                </c:pt>
                <c:pt idx="216">
                  <c:v>3.5972076419999999E-2</c:v>
                </c:pt>
                <c:pt idx="217">
                  <c:v>3.5972076419999999E-2</c:v>
                </c:pt>
                <c:pt idx="218">
                  <c:v>4.8712055210000001E-2</c:v>
                </c:pt>
                <c:pt idx="219">
                  <c:v>2.5934722900000002E-2</c:v>
                </c:pt>
                <c:pt idx="220">
                  <c:v>2.5934722900000002E-2</c:v>
                </c:pt>
                <c:pt idx="221">
                  <c:v>-1.29922514E-2</c:v>
                </c:pt>
                <c:pt idx="222">
                  <c:v>-4.0641784699999997E-3</c:v>
                </c:pt>
                <c:pt idx="223">
                  <c:v>-4.0641784699999997E-3</c:v>
                </c:pt>
                <c:pt idx="224">
                  <c:v>4.974084091E-2</c:v>
                </c:pt>
                <c:pt idx="225">
                  <c:v>8.4571876529999993E-2</c:v>
                </c:pt>
                <c:pt idx="226">
                  <c:v>3.1489480969999997E-2</c:v>
                </c:pt>
                <c:pt idx="227">
                  <c:v>3.1489480969999997E-2</c:v>
                </c:pt>
                <c:pt idx="228">
                  <c:v>6.1523834229999998E-2</c:v>
                </c:pt>
                <c:pt idx="229">
                  <c:v>6.1523834229999998E-2</c:v>
                </c:pt>
                <c:pt idx="230">
                  <c:v>4.200615311E-2</c:v>
                </c:pt>
                <c:pt idx="231">
                  <c:v>1.8623627400000001E-3</c:v>
                </c:pt>
                <c:pt idx="232">
                  <c:v>3.455778885E-2</c:v>
                </c:pt>
                <c:pt idx="233">
                  <c:v>3.455778885E-2</c:v>
                </c:pt>
                <c:pt idx="234">
                  <c:v>0.10873673248</c:v>
                </c:pt>
                <c:pt idx="235">
                  <c:v>0.14552177428999999</c:v>
                </c:pt>
                <c:pt idx="236">
                  <c:v>0.16658908081000001</c:v>
                </c:pt>
                <c:pt idx="237">
                  <c:v>0.16658908081000001</c:v>
                </c:pt>
                <c:pt idx="238">
                  <c:v>0.16592951965</c:v>
                </c:pt>
                <c:pt idx="239">
                  <c:v>0.16592951965</c:v>
                </c:pt>
                <c:pt idx="240">
                  <c:v>0.24189355469000001</c:v>
                </c:pt>
                <c:pt idx="241">
                  <c:v>0.29948211670000002</c:v>
                </c:pt>
                <c:pt idx="242">
                  <c:v>0.29948211670000002</c:v>
                </c:pt>
                <c:pt idx="243">
                  <c:v>0.26509881592000001</c:v>
                </c:pt>
                <c:pt idx="244">
                  <c:v>0.17752462768999999</c:v>
                </c:pt>
                <c:pt idx="245">
                  <c:v>0.15712261963000002</c:v>
                </c:pt>
                <c:pt idx="246">
                  <c:v>0.15712261963000002</c:v>
                </c:pt>
                <c:pt idx="247">
                  <c:v>0.16870101929</c:v>
                </c:pt>
                <c:pt idx="248">
                  <c:v>0.21714614868000001</c:v>
                </c:pt>
                <c:pt idx="249">
                  <c:v>0.21714614868000001</c:v>
                </c:pt>
                <c:pt idx="250">
                  <c:v>0.38590222168000005</c:v>
                </c:pt>
                <c:pt idx="251">
                  <c:v>0.34046160888999999</c:v>
                </c:pt>
                <c:pt idx="252">
                  <c:v>0.34046160888999999</c:v>
                </c:pt>
                <c:pt idx="253">
                  <c:v>0.28113070678999996</c:v>
                </c:pt>
                <c:pt idx="254">
                  <c:v>0.29423971558000001</c:v>
                </c:pt>
                <c:pt idx="255">
                  <c:v>0.32991058349999997</c:v>
                </c:pt>
                <c:pt idx="256">
                  <c:v>0.38136773682000003</c:v>
                </c:pt>
                <c:pt idx="257">
                  <c:v>0.35595010375999997</c:v>
                </c:pt>
                <c:pt idx="258">
                  <c:v>0.34204373169000002</c:v>
                </c:pt>
                <c:pt idx="259">
                  <c:v>0.34204373169000002</c:v>
                </c:pt>
                <c:pt idx="260">
                  <c:v>0.35788150023999998</c:v>
                </c:pt>
                <c:pt idx="261">
                  <c:v>0.32189752196999999</c:v>
                </c:pt>
                <c:pt idx="262">
                  <c:v>0.33040045165999998</c:v>
                </c:pt>
                <c:pt idx="263">
                  <c:v>0.33040045165999998</c:v>
                </c:pt>
                <c:pt idx="264">
                  <c:v>0.32416027831999999</c:v>
                </c:pt>
                <c:pt idx="265">
                  <c:v>0.26367523192999998</c:v>
                </c:pt>
                <c:pt idx="266">
                  <c:v>0.28206689453</c:v>
                </c:pt>
                <c:pt idx="267">
                  <c:v>0.33491226196000001</c:v>
                </c:pt>
                <c:pt idx="268">
                  <c:v>0.28458721924000002</c:v>
                </c:pt>
                <c:pt idx="269">
                  <c:v>0.28458721924000002</c:v>
                </c:pt>
                <c:pt idx="270">
                  <c:v>0.24199429320999999</c:v>
                </c:pt>
                <c:pt idx="271">
                  <c:v>0.29025674437999999</c:v>
                </c:pt>
                <c:pt idx="272">
                  <c:v>0.30606948852999999</c:v>
                </c:pt>
                <c:pt idx="273">
                  <c:v>0.30016464233000001</c:v>
                </c:pt>
                <c:pt idx="274">
                  <c:v>0.36133489990000001</c:v>
                </c:pt>
                <c:pt idx="275">
                  <c:v>0.36133489990000001</c:v>
                </c:pt>
                <c:pt idx="276">
                  <c:v>0.40859915160999999</c:v>
                </c:pt>
                <c:pt idx="277">
                  <c:v>0.33959887694999996</c:v>
                </c:pt>
                <c:pt idx="278">
                  <c:v>0.18641209412000001</c:v>
                </c:pt>
                <c:pt idx="279">
                  <c:v>0.18641209412000001</c:v>
                </c:pt>
                <c:pt idx="280">
                  <c:v>0.24965902710000001</c:v>
                </c:pt>
                <c:pt idx="281">
                  <c:v>0.29909387206999999</c:v>
                </c:pt>
                <c:pt idx="282">
                  <c:v>0.22595046997000001</c:v>
                </c:pt>
                <c:pt idx="283">
                  <c:v>0.23049313354000001</c:v>
                </c:pt>
                <c:pt idx="284">
                  <c:v>0.32947500609999997</c:v>
                </c:pt>
                <c:pt idx="285">
                  <c:v>0.32947500609999997</c:v>
                </c:pt>
                <c:pt idx="286">
                  <c:v>0.32648870849999995</c:v>
                </c:pt>
                <c:pt idx="287">
                  <c:v>0.29085101318000001</c:v>
                </c:pt>
                <c:pt idx="288">
                  <c:v>0.28781622313999999</c:v>
                </c:pt>
                <c:pt idx="289">
                  <c:v>0.28781622313999999</c:v>
                </c:pt>
                <c:pt idx="290">
                  <c:v>0.21097944641000002</c:v>
                </c:pt>
                <c:pt idx="291">
                  <c:v>-0.22821647644000001</c:v>
                </c:pt>
                <c:pt idx="292">
                  <c:v>-0.22821647644000001</c:v>
                </c:pt>
                <c:pt idx="293">
                  <c:v>-0.13205651855</c:v>
                </c:pt>
                <c:pt idx="294">
                  <c:v>-2.192081261E-2</c:v>
                </c:pt>
                <c:pt idx="295">
                  <c:v>3.717157745E-2</c:v>
                </c:pt>
                <c:pt idx="296">
                  <c:v>3.717157745E-2</c:v>
                </c:pt>
                <c:pt idx="297">
                  <c:v>9.6464828490000001E-2</c:v>
                </c:pt>
                <c:pt idx="298">
                  <c:v>-1.4103314400000001E-2</c:v>
                </c:pt>
                <c:pt idx="299">
                  <c:v>-1.4103314400000001E-2</c:v>
                </c:pt>
                <c:pt idx="300">
                  <c:v>-4.3756866459999995E-2</c:v>
                </c:pt>
                <c:pt idx="301">
                  <c:v>2.756178665E-2</c:v>
                </c:pt>
                <c:pt idx="302">
                  <c:v>2.756178665E-2</c:v>
                </c:pt>
                <c:pt idx="303">
                  <c:v>3.3433685299999998E-3</c:v>
                </c:pt>
                <c:pt idx="304">
                  <c:v>-3.0265308380000001E-2</c:v>
                </c:pt>
                <c:pt idx="305">
                  <c:v>-3.0265308380000001E-2</c:v>
                </c:pt>
                <c:pt idx="306">
                  <c:v>-4.6003509519999999E-2</c:v>
                </c:pt>
                <c:pt idx="307">
                  <c:v>2.9447717669999998E-2</c:v>
                </c:pt>
                <c:pt idx="308">
                  <c:v>3.0516096119999999E-2</c:v>
                </c:pt>
                <c:pt idx="309">
                  <c:v>3.0516096119999999E-2</c:v>
                </c:pt>
                <c:pt idx="310">
                  <c:v>2.3053979869999998E-2</c:v>
                </c:pt>
                <c:pt idx="311">
                  <c:v>-2.0391437530000001E-2</c:v>
                </c:pt>
                <c:pt idx="312">
                  <c:v>-2.0391437530000001E-2</c:v>
                </c:pt>
                <c:pt idx="313">
                  <c:v>7.4672576899999996E-2</c:v>
                </c:pt>
                <c:pt idx="314">
                  <c:v>0.19876870728000001</c:v>
                </c:pt>
                <c:pt idx="315">
                  <c:v>0.19876870728000001</c:v>
                </c:pt>
                <c:pt idx="316">
                  <c:v>0.27488275146000002</c:v>
                </c:pt>
                <c:pt idx="317">
                  <c:v>0.36730895995999996</c:v>
                </c:pt>
                <c:pt idx="318">
                  <c:v>0.43994049072000002</c:v>
                </c:pt>
                <c:pt idx="319">
                  <c:v>0.48417172240999995</c:v>
                </c:pt>
                <c:pt idx="320">
                  <c:v>0.47956347656000003</c:v>
                </c:pt>
                <c:pt idx="321">
                  <c:v>0.46185699462999996</c:v>
                </c:pt>
                <c:pt idx="322">
                  <c:v>0.46185699462999996</c:v>
                </c:pt>
                <c:pt idx="323">
                  <c:v>0.41837237549</c:v>
                </c:pt>
                <c:pt idx="324">
                  <c:v>0.40781411743000001</c:v>
                </c:pt>
                <c:pt idx="325">
                  <c:v>0.43161993407999999</c:v>
                </c:pt>
                <c:pt idx="326">
                  <c:v>0.43161993407999999</c:v>
                </c:pt>
                <c:pt idx="327">
                  <c:v>0.43794586182</c:v>
                </c:pt>
                <c:pt idx="328">
                  <c:v>0.43794586182</c:v>
                </c:pt>
                <c:pt idx="329">
                  <c:v>0.42444650269</c:v>
                </c:pt>
                <c:pt idx="330">
                  <c:v>0.29815997313999998</c:v>
                </c:pt>
                <c:pt idx="331">
                  <c:v>0.28552368164000003</c:v>
                </c:pt>
                <c:pt idx="332">
                  <c:v>0.28552368164000003</c:v>
                </c:pt>
                <c:pt idx="333">
                  <c:v>0.34732714843999996</c:v>
                </c:pt>
                <c:pt idx="334">
                  <c:v>0.35774102783</c:v>
                </c:pt>
                <c:pt idx="335">
                  <c:v>0.3555072937</c:v>
                </c:pt>
                <c:pt idx="336">
                  <c:v>0.41750765991</c:v>
                </c:pt>
                <c:pt idx="337">
                  <c:v>0.43796929932000001</c:v>
                </c:pt>
                <c:pt idx="338">
                  <c:v>0.36159436034999998</c:v>
                </c:pt>
                <c:pt idx="339">
                  <c:v>0.36159436034999998</c:v>
                </c:pt>
                <c:pt idx="340">
                  <c:v>0.35358273315000005</c:v>
                </c:pt>
                <c:pt idx="341">
                  <c:v>0.38327044678</c:v>
                </c:pt>
                <c:pt idx="342">
                  <c:v>0.38327044678</c:v>
                </c:pt>
                <c:pt idx="343">
                  <c:v>0.41048602295000003</c:v>
                </c:pt>
                <c:pt idx="344">
                  <c:v>0.42147283936000002</c:v>
                </c:pt>
                <c:pt idx="345">
                  <c:v>0.46834634398999997</c:v>
                </c:pt>
                <c:pt idx="346">
                  <c:v>0.48154556273999999</c:v>
                </c:pt>
                <c:pt idx="347">
                  <c:v>0.42944165038999998</c:v>
                </c:pt>
                <c:pt idx="348">
                  <c:v>0.38251629638999995</c:v>
                </c:pt>
                <c:pt idx="349">
                  <c:v>0.38251629638999995</c:v>
                </c:pt>
                <c:pt idx="350">
                  <c:v>0.46197412108999997</c:v>
                </c:pt>
                <c:pt idx="351">
                  <c:v>0.53093237305000007</c:v>
                </c:pt>
                <c:pt idx="352">
                  <c:v>0.49031292724999997</c:v>
                </c:pt>
                <c:pt idx="353">
                  <c:v>0.49031292724999997</c:v>
                </c:pt>
                <c:pt idx="354">
                  <c:v>0.45751617432000002</c:v>
                </c:pt>
                <c:pt idx="355">
                  <c:v>0.45047592163</c:v>
                </c:pt>
                <c:pt idx="356">
                  <c:v>0.42311126709000002</c:v>
                </c:pt>
                <c:pt idx="357">
                  <c:v>0.41434765624999997</c:v>
                </c:pt>
                <c:pt idx="358">
                  <c:v>0.45961328125000001</c:v>
                </c:pt>
                <c:pt idx="359">
                  <c:v>0.45961328125000001</c:v>
                </c:pt>
                <c:pt idx="360">
                  <c:v>0.44498153687000003</c:v>
                </c:pt>
                <c:pt idx="361">
                  <c:v>0.44927743529999997</c:v>
                </c:pt>
                <c:pt idx="362">
                  <c:v>0.50400268555000005</c:v>
                </c:pt>
                <c:pt idx="363">
                  <c:v>0.50400268555000005</c:v>
                </c:pt>
                <c:pt idx="364">
                  <c:v>0.43959008788999998</c:v>
                </c:pt>
                <c:pt idx="365">
                  <c:v>0.43227441406</c:v>
                </c:pt>
                <c:pt idx="366">
                  <c:v>0.41915420532000003</c:v>
                </c:pt>
                <c:pt idx="367">
                  <c:v>0.29487799072000004</c:v>
                </c:pt>
                <c:pt idx="368">
                  <c:v>0.22744599914999999</c:v>
                </c:pt>
                <c:pt idx="369">
                  <c:v>0.22744599914999999</c:v>
                </c:pt>
                <c:pt idx="370">
                  <c:v>0.2783331604</c:v>
                </c:pt>
                <c:pt idx="371">
                  <c:v>0.35781698608000001</c:v>
                </c:pt>
                <c:pt idx="372">
                  <c:v>0.38723675537000002</c:v>
                </c:pt>
                <c:pt idx="373">
                  <c:v>0.31664019775000002</c:v>
                </c:pt>
                <c:pt idx="374">
                  <c:v>0.31686721802000001</c:v>
                </c:pt>
                <c:pt idx="375">
                  <c:v>0.27350079346</c:v>
                </c:pt>
                <c:pt idx="376">
                  <c:v>0.27350079346</c:v>
                </c:pt>
                <c:pt idx="377">
                  <c:v>0.19987326049999998</c:v>
                </c:pt>
                <c:pt idx="378">
                  <c:v>0.16855862426999998</c:v>
                </c:pt>
                <c:pt idx="379">
                  <c:v>0.16855862426999998</c:v>
                </c:pt>
                <c:pt idx="380">
                  <c:v>0.14899015807999999</c:v>
                </c:pt>
                <c:pt idx="381">
                  <c:v>0.17830558777</c:v>
                </c:pt>
                <c:pt idx="382">
                  <c:v>0.17830558777</c:v>
                </c:pt>
                <c:pt idx="383">
                  <c:v>0.14830911255000001</c:v>
                </c:pt>
                <c:pt idx="384">
                  <c:v>0.22132574463000002</c:v>
                </c:pt>
                <c:pt idx="385">
                  <c:v>0.27042913817999997</c:v>
                </c:pt>
                <c:pt idx="386">
                  <c:v>0.27042913817999997</c:v>
                </c:pt>
                <c:pt idx="387">
                  <c:v>0.27250286865000001</c:v>
                </c:pt>
                <c:pt idx="388">
                  <c:v>0.26898089599999997</c:v>
                </c:pt>
                <c:pt idx="389">
                  <c:v>0.26898089599999997</c:v>
                </c:pt>
                <c:pt idx="390">
                  <c:v>0.32677450561999999</c:v>
                </c:pt>
                <c:pt idx="391">
                  <c:v>0.27493045044000003</c:v>
                </c:pt>
                <c:pt idx="392">
                  <c:v>0.27493045044000003</c:v>
                </c:pt>
                <c:pt idx="393">
                  <c:v>0.24747702025999999</c:v>
                </c:pt>
                <c:pt idx="394">
                  <c:v>0.18976988220000002</c:v>
                </c:pt>
                <c:pt idx="395">
                  <c:v>0.15005516051999998</c:v>
                </c:pt>
                <c:pt idx="396">
                  <c:v>0.15005516051999998</c:v>
                </c:pt>
                <c:pt idx="397">
                  <c:v>0.16121646118000002</c:v>
                </c:pt>
                <c:pt idx="398">
                  <c:v>0.21008952332</c:v>
                </c:pt>
                <c:pt idx="399">
                  <c:v>0.23568949889999999</c:v>
                </c:pt>
                <c:pt idx="400">
                  <c:v>0.28855313109999997</c:v>
                </c:pt>
                <c:pt idx="401">
                  <c:v>0.28855313109999997</c:v>
                </c:pt>
                <c:pt idx="402">
                  <c:v>0.35025152587999997</c:v>
                </c:pt>
                <c:pt idx="403">
                  <c:v>0.34972290038999998</c:v>
                </c:pt>
                <c:pt idx="404">
                  <c:v>0.33475259398999996</c:v>
                </c:pt>
                <c:pt idx="405">
                  <c:v>0.33475259398999996</c:v>
                </c:pt>
                <c:pt idx="406">
                  <c:v>0.28308749390000004</c:v>
                </c:pt>
                <c:pt idx="407">
                  <c:v>0.25112431335000002</c:v>
                </c:pt>
                <c:pt idx="408">
                  <c:v>0.40708761596999998</c:v>
                </c:pt>
                <c:pt idx="409">
                  <c:v>0.51179629517000003</c:v>
                </c:pt>
                <c:pt idx="410">
                  <c:v>0.67929028319999996</c:v>
                </c:pt>
                <c:pt idx="411">
                  <c:v>0.67929028319999996</c:v>
                </c:pt>
                <c:pt idx="412">
                  <c:v>0.87210192871000003</c:v>
                </c:pt>
                <c:pt idx="413">
                  <c:v>0.94168438720999992</c:v>
                </c:pt>
                <c:pt idx="414">
                  <c:v>0.94168438720999992</c:v>
                </c:pt>
                <c:pt idx="415">
                  <c:v>0.97686944580000001</c:v>
                </c:pt>
                <c:pt idx="416">
                  <c:v>1.1878919677700002</c:v>
                </c:pt>
                <c:pt idx="417">
                  <c:v>1.1878919677700002</c:v>
                </c:pt>
                <c:pt idx="418">
                  <c:v>1.1976049804700002</c:v>
                </c:pt>
                <c:pt idx="419">
                  <c:v>1.2755963134799999</c:v>
                </c:pt>
                <c:pt idx="420">
                  <c:v>1.2350739746100001</c:v>
                </c:pt>
                <c:pt idx="421">
                  <c:v>1.2350739746100001</c:v>
                </c:pt>
                <c:pt idx="422">
                  <c:v>1.2393444824200002</c:v>
                </c:pt>
                <c:pt idx="423">
                  <c:v>1.2025310058600001</c:v>
                </c:pt>
                <c:pt idx="424">
                  <c:v>1.2025310058600001</c:v>
                </c:pt>
                <c:pt idx="425">
                  <c:v>1.1948576660199999</c:v>
                </c:pt>
                <c:pt idx="426">
                  <c:v>1.28897021484</c:v>
                </c:pt>
                <c:pt idx="427">
                  <c:v>1.28897021484</c:v>
                </c:pt>
                <c:pt idx="428">
                  <c:v>1.3046560058600001</c:v>
                </c:pt>
                <c:pt idx="429">
                  <c:v>1.31875537109</c:v>
                </c:pt>
                <c:pt idx="430">
                  <c:v>1.31875537109</c:v>
                </c:pt>
                <c:pt idx="431">
                  <c:v>1.2875754394500001</c:v>
                </c:pt>
                <c:pt idx="432">
                  <c:v>1.3442489013700001</c:v>
                </c:pt>
                <c:pt idx="433">
                  <c:v>1.3273795166</c:v>
                </c:pt>
                <c:pt idx="434">
                  <c:v>1.36054858398</c:v>
                </c:pt>
                <c:pt idx="435">
                  <c:v>1.32067492676</c:v>
                </c:pt>
                <c:pt idx="436">
                  <c:v>1.2783137206999999</c:v>
                </c:pt>
                <c:pt idx="437">
                  <c:v>1.2783137206999999</c:v>
                </c:pt>
                <c:pt idx="438">
                  <c:v>1.19469763184</c:v>
                </c:pt>
                <c:pt idx="439">
                  <c:v>1.2490809326200001</c:v>
                </c:pt>
                <c:pt idx="440">
                  <c:v>1.2490809326200001</c:v>
                </c:pt>
                <c:pt idx="441">
                  <c:v>1.27137133789</c:v>
                </c:pt>
                <c:pt idx="442">
                  <c:v>1.2925190429700002</c:v>
                </c:pt>
                <c:pt idx="443">
                  <c:v>1.29590722656</c:v>
                </c:pt>
                <c:pt idx="444">
                  <c:v>1.3720144043</c:v>
                </c:pt>
                <c:pt idx="445">
                  <c:v>1.33752416992</c:v>
                </c:pt>
                <c:pt idx="446">
                  <c:v>1.3839807128899999</c:v>
                </c:pt>
                <c:pt idx="447">
                  <c:v>1.3839807128899999</c:v>
                </c:pt>
                <c:pt idx="448">
                  <c:v>1.3816285400399999</c:v>
                </c:pt>
                <c:pt idx="449">
                  <c:v>1.32278552246</c:v>
                </c:pt>
                <c:pt idx="450">
                  <c:v>1.32278552246</c:v>
                </c:pt>
                <c:pt idx="451">
                  <c:v>1.3895593261700001</c:v>
                </c:pt>
                <c:pt idx="452">
                  <c:v>1.3091442871100001</c:v>
                </c:pt>
                <c:pt idx="453">
                  <c:v>1.3091442871100001</c:v>
                </c:pt>
                <c:pt idx="454">
                  <c:v>1.2994345703100001</c:v>
                </c:pt>
                <c:pt idx="455">
                  <c:v>1.37153234863</c:v>
                </c:pt>
                <c:pt idx="456">
                  <c:v>1.3671843261700001</c:v>
                </c:pt>
                <c:pt idx="457">
                  <c:v>1.3671843261700001</c:v>
                </c:pt>
                <c:pt idx="458">
                  <c:v>1.32615979004</c:v>
                </c:pt>
                <c:pt idx="459">
                  <c:v>1.28636364746</c:v>
                </c:pt>
                <c:pt idx="460">
                  <c:v>1.2971979980500001</c:v>
                </c:pt>
                <c:pt idx="461">
                  <c:v>1.30002807617</c:v>
                </c:pt>
                <c:pt idx="462">
                  <c:v>1.2895109863299998</c:v>
                </c:pt>
                <c:pt idx="463">
                  <c:v>1.2895109863299998</c:v>
                </c:pt>
                <c:pt idx="464">
                  <c:v>1.3848516845700001</c:v>
                </c:pt>
                <c:pt idx="465">
                  <c:v>1.36121008301</c:v>
                </c:pt>
                <c:pt idx="466">
                  <c:v>1.34484338379</c:v>
                </c:pt>
                <c:pt idx="467">
                  <c:v>1.34484338379</c:v>
                </c:pt>
                <c:pt idx="468">
                  <c:v>1.3349179687499999</c:v>
                </c:pt>
                <c:pt idx="469">
                  <c:v>1.3349179687499999</c:v>
                </c:pt>
                <c:pt idx="470">
                  <c:v>1.3537829589800001</c:v>
                </c:pt>
                <c:pt idx="471">
                  <c:v>1.4166135253899999</c:v>
                </c:pt>
                <c:pt idx="472">
                  <c:v>1.40291247559</c:v>
                </c:pt>
                <c:pt idx="473">
                  <c:v>1.40291247559</c:v>
                </c:pt>
                <c:pt idx="474">
                  <c:v>1.35643383789</c:v>
                </c:pt>
                <c:pt idx="475">
                  <c:v>1.4165767822299999</c:v>
                </c:pt>
                <c:pt idx="476">
                  <c:v>1.4165767822299999</c:v>
                </c:pt>
                <c:pt idx="477">
                  <c:v>1.3607900390600001</c:v>
                </c:pt>
                <c:pt idx="478">
                  <c:v>1.39251049805</c:v>
                </c:pt>
                <c:pt idx="479">
                  <c:v>1.39251049805</c:v>
                </c:pt>
                <c:pt idx="480">
                  <c:v>1.2963806152300001</c:v>
                </c:pt>
                <c:pt idx="481">
                  <c:v>1.2573371581999999</c:v>
                </c:pt>
                <c:pt idx="482">
                  <c:v>1.3009084472699999</c:v>
                </c:pt>
                <c:pt idx="483">
                  <c:v>1.3009084472699999</c:v>
                </c:pt>
                <c:pt idx="484">
                  <c:v>1.3747637939500001</c:v>
                </c:pt>
                <c:pt idx="485">
                  <c:v>1.4091096191399999</c:v>
                </c:pt>
                <c:pt idx="486">
                  <c:v>1.3340563964800001</c:v>
                </c:pt>
                <c:pt idx="487">
                  <c:v>1.3915405273399999</c:v>
                </c:pt>
                <c:pt idx="488">
                  <c:v>1.3084374999999999</c:v>
                </c:pt>
                <c:pt idx="489">
                  <c:v>1.3084374999999999</c:v>
                </c:pt>
                <c:pt idx="490">
                  <c:v>1.29660180664</c:v>
                </c:pt>
                <c:pt idx="491">
                  <c:v>1.3628137207</c:v>
                </c:pt>
                <c:pt idx="492">
                  <c:v>1.37840991211</c:v>
                </c:pt>
                <c:pt idx="493">
                  <c:v>1.37840991211</c:v>
                </c:pt>
                <c:pt idx="494">
                  <c:v>1.4026284179700002</c:v>
                </c:pt>
                <c:pt idx="495">
                  <c:v>1.41310522461</c:v>
                </c:pt>
                <c:pt idx="496">
                  <c:v>1.3475162353500001</c:v>
                </c:pt>
                <c:pt idx="497">
                  <c:v>1.3771000976600001</c:v>
                </c:pt>
                <c:pt idx="498">
                  <c:v>1.40329199219</c:v>
                </c:pt>
                <c:pt idx="499">
                  <c:v>1.40329199219</c:v>
                </c:pt>
                <c:pt idx="500">
                  <c:v>1.4274101562499999</c:v>
                </c:pt>
                <c:pt idx="501">
                  <c:v>1.37130407715</c:v>
                </c:pt>
                <c:pt idx="502">
                  <c:v>1.38732104492</c:v>
                </c:pt>
                <c:pt idx="503">
                  <c:v>1.38732104492</c:v>
                </c:pt>
                <c:pt idx="504">
                  <c:v>1.21159851074</c:v>
                </c:pt>
                <c:pt idx="505">
                  <c:v>1.21159851074</c:v>
                </c:pt>
                <c:pt idx="506">
                  <c:v>1.2237249755899999</c:v>
                </c:pt>
                <c:pt idx="507">
                  <c:v>1.2472628173799998</c:v>
                </c:pt>
                <c:pt idx="508">
                  <c:v>1.30512316895</c:v>
                </c:pt>
                <c:pt idx="509">
                  <c:v>1.30512316895</c:v>
                </c:pt>
                <c:pt idx="510">
                  <c:v>1.3324656982399998</c:v>
                </c:pt>
                <c:pt idx="511">
                  <c:v>1.3873475341799999</c:v>
                </c:pt>
                <c:pt idx="512">
                  <c:v>1.3722310791000001</c:v>
                </c:pt>
                <c:pt idx="513">
                  <c:v>1.39150183105</c:v>
                </c:pt>
                <c:pt idx="514">
                  <c:v>1.4080280761700001</c:v>
                </c:pt>
                <c:pt idx="515">
                  <c:v>1.4080280761700001</c:v>
                </c:pt>
                <c:pt idx="516">
                  <c:v>1.4507431640599999</c:v>
                </c:pt>
                <c:pt idx="517">
                  <c:v>1.42995373535</c:v>
                </c:pt>
                <c:pt idx="518">
                  <c:v>1.37420043945</c:v>
                </c:pt>
                <c:pt idx="519">
                  <c:v>1.37420043945</c:v>
                </c:pt>
                <c:pt idx="520">
                  <c:v>1.3821235351600001</c:v>
                </c:pt>
                <c:pt idx="521">
                  <c:v>1.3520672607399999</c:v>
                </c:pt>
                <c:pt idx="522">
                  <c:v>1.3617363281299999</c:v>
                </c:pt>
                <c:pt idx="523">
                  <c:v>1.4009328613299998</c:v>
                </c:pt>
                <c:pt idx="524">
                  <c:v>1.4089521484400001</c:v>
                </c:pt>
                <c:pt idx="525">
                  <c:v>1.4089521484400001</c:v>
                </c:pt>
                <c:pt idx="526">
                  <c:v>1.45126867676</c:v>
                </c:pt>
                <c:pt idx="527">
                  <c:v>1.5325883789100001</c:v>
                </c:pt>
                <c:pt idx="528">
                  <c:v>1.42655932617</c:v>
                </c:pt>
                <c:pt idx="529">
                  <c:v>1.42655932617</c:v>
                </c:pt>
                <c:pt idx="530">
                  <c:v>1.4879342040999999</c:v>
                </c:pt>
                <c:pt idx="531">
                  <c:v>1.4879342040999999</c:v>
                </c:pt>
                <c:pt idx="532">
                  <c:v>1.4464403076200001</c:v>
                </c:pt>
                <c:pt idx="533">
                  <c:v>1.45619128418</c:v>
                </c:pt>
                <c:pt idx="534">
                  <c:v>1.4444636230500001</c:v>
                </c:pt>
                <c:pt idx="535">
                  <c:v>1.4444636230500001</c:v>
                </c:pt>
                <c:pt idx="536">
                  <c:v>1.4008176269499999</c:v>
                </c:pt>
                <c:pt idx="537">
                  <c:v>1.4307624511700001</c:v>
                </c:pt>
                <c:pt idx="538">
                  <c:v>1.4307624511700001</c:v>
                </c:pt>
                <c:pt idx="539">
                  <c:v>1.3744366455100001</c:v>
                </c:pt>
                <c:pt idx="540">
                  <c:v>1.44355236816</c:v>
                </c:pt>
                <c:pt idx="541">
                  <c:v>1.44355236816</c:v>
                </c:pt>
                <c:pt idx="542">
                  <c:v>1.53885949707</c:v>
                </c:pt>
                <c:pt idx="543">
                  <c:v>1.55043408203</c:v>
                </c:pt>
                <c:pt idx="544">
                  <c:v>1.5015574951200001</c:v>
                </c:pt>
                <c:pt idx="545">
                  <c:v>1.5015574951200001</c:v>
                </c:pt>
                <c:pt idx="546">
                  <c:v>1.4800532226600001</c:v>
                </c:pt>
                <c:pt idx="547">
                  <c:v>1.4170255127</c:v>
                </c:pt>
                <c:pt idx="548">
                  <c:v>1.4239398193399999</c:v>
                </c:pt>
                <c:pt idx="549">
                  <c:v>1.5016141357399999</c:v>
                </c:pt>
                <c:pt idx="550">
                  <c:v>1.5296346435499999</c:v>
                </c:pt>
                <c:pt idx="551">
                  <c:v>1.5296346435499999</c:v>
                </c:pt>
                <c:pt idx="552">
                  <c:v>1.54651477051</c:v>
                </c:pt>
                <c:pt idx="553">
                  <c:v>1.5050621337899999</c:v>
                </c:pt>
                <c:pt idx="554">
                  <c:v>1.5551968994100001</c:v>
                </c:pt>
                <c:pt idx="555">
                  <c:v>1.5551968994100001</c:v>
                </c:pt>
                <c:pt idx="556">
                  <c:v>1.4556192627</c:v>
                </c:pt>
                <c:pt idx="557">
                  <c:v>1.36803442383</c:v>
                </c:pt>
                <c:pt idx="558">
                  <c:v>1.4449978027300001</c:v>
                </c:pt>
                <c:pt idx="559">
                  <c:v>1.38625524902</c:v>
                </c:pt>
                <c:pt idx="560">
                  <c:v>1.48101538086</c:v>
                </c:pt>
                <c:pt idx="561">
                  <c:v>1.48101538086</c:v>
                </c:pt>
                <c:pt idx="562">
                  <c:v>1.56997131348</c:v>
                </c:pt>
                <c:pt idx="563">
                  <c:v>1.5819772949200002</c:v>
                </c:pt>
                <c:pt idx="564">
                  <c:v>1.4921806640599999</c:v>
                </c:pt>
                <c:pt idx="565">
                  <c:v>1.4826685791000001</c:v>
                </c:pt>
                <c:pt idx="566">
                  <c:v>1.5520070800799999</c:v>
                </c:pt>
                <c:pt idx="567">
                  <c:v>1.5520070800799999</c:v>
                </c:pt>
                <c:pt idx="568">
                  <c:v>1.4444852294899999</c:v>
                </c:pt>
                <c:pt idx="569">
                  <c:v>1.4784436035199999</c:v>
                </c:pt>
                <c:pt idx="570">
                  <c:v>1.5201981201200001</c:v>
                </c:pt>
                <c:pt idx="571">
                  <c:v>1.5201981201200001</c:v>
                </c:pt>
                <c:pt idx="572">
                  <c:v>1.54306176758</c:v>
                </c:pt>
                <c:pt idx="573">
                  <c:v>1.6775622558600001</c:v>
                </c:pt>
                <c:pt idx="574">
                  <c:v>1.6775622558600001</c:v>
                </c:pt>
                <c:pt idx="575">
                  <c:v>1.6582984619100001</c:v>
                </c:pt>
                <c:pt idx="576">
                  <c:v>1.5344168701200001</c:v>
                </c:pt>
                <c:pt idx="577">
                  <c:v>1.5344168701200001</c:v>
                </c:pt>
                <c:pt idx="578">
                  <c:v>1.5610852050799999</c:v>
                </c:pt>
                <c:pt idx="579">
                  <c:v>1.5583677978499999</c:v>
                </c:pt>
                <c:pt idx="580">
                  <c:v>1.4329714355500001</c:v>
                </c:pt>
                <c:pt idx="581">
                  <c:v>1.4329714355500001</c:v>
                </c:pt>
                <c:pt idx="582">
                  <c:v>1.49162524414</c:v>
                </c:pt>
                <c:pt idx="583">
                  <c:v>1.63340307617</c:v>
                </c:pt>
                <c:pt idx="584">
                  <c:v>1.63340307617</c:v>
                </c:pt>
                <c:pt idx="585">
                  <c:v>1.5309967040999999</c:v>
                </c:pt>
                <c:pt idx="586">
                  <c:v>1.6355515136700001</c:v>
                </c:pt>
                <c:pt idx="587">
                  <c:v>1.6355515136700001</c:v>
                </c:pt>
                <c:pt idx="588">
                  <c:v>1.5329251709</c:v>
                </c:pt>
                <c:pt idx="589">
                  <c:v>1.44971508789</c:v>
                </c:pt>
                <c:pt idx="590">
                  <c:v>1.4793140869100001</c:v>
                </c:pt>
                <c:pt idx="591">
                  <c:v>1.4950069580100001</c:v>
                </c:pt>
                <c:pt idx="592">
                  <c:v>1.47766137695</c:v>
                </c:pt>
                <c:pt idx="593">
                  <c:v>1.5858912353500001</c:v>
                </c:pt>
                <c:pt idx="594">
                  <c:v>1.5858912353500001</c:v>
                </c:pt>
                <c:pt idx="595">
                  <c:v>1.61799865723</c:v>
                </c:pt>
                <c:pt idx="596">
                  <c:v>1.55698498535</c:v>
                </c:pt>
                <c:pt idx="597">
                  <c:v>1.55698498535</c:v>
                </c:pt>
                <c:pt idx="598">
                  <c:v>1.6062747802700001</c:v>
                </c:pt>
                <c:pt idx="599">
                  <c:v>1.6563203124999999</c:v>
                </c:pt>
                <c:pt idx="600">
                  <c:v>1.4853498535199998</c:v>
                </c:pt>
                <c:pt idx="601">
                  <c:v>1.5150861816399999</c:v>
                </c:pt>
                <c:pt idx="602">
                  <c:v>1.5853931884799999</c:v>
                </c:pt>
                <c:pt idx="603">
                  <c:v>1.65803393555</c:v>
                </c:pt>
                <c:pt idx="604">
                  <c:v>1.65803393555</c:v>
                </c:pt>
                <c:pt idx="605">
                  <c:v>1.6347316894499999</c:v>
                </c:pt>
                <c:pt idx="606">
                  <c:v>1.67812792969</c:v>
                </c:pt>
                <c:pt idx="607">
                  <c:v>1.67812792969</c:v>
                </c:pt>
                <c:pt idx="608">
                  <c:v>1.6003414306600001</c:v>
                </c:pt>
                <c:pt idx="609">
                  <c:v>1.60600366211</c:v>
                </c:pt>
                <c:pt idx="610">
                  <c:v>1.60600366211</c:v>
                </c:pt>
                <c:pt idx="611">
                  <c:v>1.6606705322299999</c:v>
                </c:pt>
                <c:pt idx="612">
                  <c:v>1.6692302246100001</c:v>
                </c:pt>
                <c:pt idx="613">
                  <c:v>1.61665283203</c:v>
                </c:pt>
                <c:pt idx="614">
                  <c:v>1.61665283203</c:v>
                </c:pt>
                <c:pt idx="615">
                  <c:v>1.56923596191</c:v>
                </c:pt>
                <c:pt idx="616">
                  <c:v>1.5087213134799999</c:v>
                </c:pt>
                <c:pt idx="617">
                  <c:v>1.64065209961</c:v>
                </c:pt>
                <c:pt idx="618">
                  <c:v>1.64806103516</c:v>
                </c:pt>
                <c:pt idx="619">
                  <c:v>1.6387644043</c:v>
                </c:pt>
                <c:pt idx="620">
                  <c:v>1.6387644043</c:v>
                </c:pt>
                <c:pt idx="621">
                  <c:v>1.5784066162100001</c:v>
                </c:pt>
                <c:pt idx="622">
                  <c:v>1.57733813477</c:v>
                </c:pt>
                <c:pt idx="623">
                  <c:v>1.61244604492</c:v>
                </c:pt>
                <c:pt idx="624">
                  <c:v>1.61244604492</c:v>
                </c:pt>
                <c:pt idx="625">
                  <c:v>1.5665256347699998</c:v>
                </c:pt>
                <c:pt idx="626">
                  <c:v>1.6114674072299999</c:v>
                </c:pt>
                <c:pt idx="627">
                  <c:v>1.66235852051</c:v>
                </c:pt>
                <c:pt idx="628">
                  <c:v>1.66028833008</c:v>
                </c:pt>
                <c:pt idx="629">
                  <c:v>1.60786425781</c:v>
                </c:pt>
                <c:pt idx="630">
                  <c:v>1.60786425781</c:v>
                </c:pt>
                <c:pt idx="631">
                  <c:v>1.69806347656</c:v>
                </c:pt>
                <c:pt idx="632">
                  <c:v>1.62136401367</c:v>
                </c:pt>
                <c:pt idx="633">
                  <c:v>1.6636015625</c:v>
                </c:pt>
                <c:pt idx="634">
                  <c:v>1.6636015625</c:v>
                </c:pt>
                <c:pt idx="635">
                  <c:v>1.5920290527300001</c:v>
                </c:pt>
                <c:pt idx="636">
                  <c:v>1.5920290527300001</c:v>
                </c:pt>
                <c:pt idx="637">
                  <c:v>1.62561914063</c:v>
                </c:pt>
                <c:pt idx="638">
                  <c:v>1.60889245605</c:v>
                </c:pt>
                <c:pt idx="639">
                  <c:v>1.7517282714800002</c:v>
                </c:pt>
                <c:pt idx="640">
                  <c:v>1.7517282714800002</c:v>
                </c:pt>
                <c:pt idx="641">
                  <c:v>1.6942546386700001</c:v>
                </c:pt>
                <c:pt idx="642">
                  <c:v>1.59333691406</c:v>
                </c:pt>
                <c:pt idx="643">
                  <c:v>1.6199074707000001</c:v>
                </c:pt>
                <c:pt idx="644">
                  <c:v>1.5027878418</c:v>
                </c:pt>
                <c:pt idx="645">
                  <c:v>1.51809729004</c:v>
                </c:pt>
                <c:pt idx="646">
                  <c:v>1.51809729004</c:v>
                </c:pt>
                <c:pt idx="647">
                  <c:v>1.58555273438</c:v>
                </c:pt>
                <c:pt idx="648">
                  <c:v>1.5591894531299999</c:v>
                </c:pt>
                <c:pt idx="649">
                  <c:v>1.57159887695</c:v>
                </c:pt>
                <c:pt idx="650">
                  <c:v>1.57159887695</c:v>
                </c:pt>
                <c:pt idx="651">
                  <c:v>1.5901325683600001</c:v>
                </c:pt>
                <c:pt idx="652">
                  <c:v>1.6164763183599999</c:v>
                </c:pt>
                <c:pt idx="653">
                  <c:v>1.6573557128900001</c:v>
                </c:pt>
                <c:pt idx="654">
                  <c:v>1.73228979492</c:v>
                </c:pt>
                <c:pt idx="655">
                  <c:v>1.66631665039</c:v>
                </c:pt>
                <c:pt idx="656">
                  <c:v>1.66631665039</c:v>
                </c:pt>
                <c:pt idx="657">
                  <c:v>1.5926221923799999</c:v>
                </c:pt>
                <c:pt idx="658">
                  <c:v>1.6210067138700002</c:v>
                </c:pt>
                <c:pt idx="659">
                  <c:v>1.6344097900399999</c:v>
                </c:pt>
                <c:pt idx="660">
                  <c:v>1.6344097900399999</c:v>
                </c:pt>
                <c:pt idx="661">
                  <c:v>1.5597919921899999</c:v>
                </c:pt>
                <c:pt idx="662">
                  <c:v>1.5597919921899999</c:v>
                </c:pt>
                <c:pt idx="663">
                  <c:v>1.6385427246099999</c:v>
                </c:pt>
                <c:pt idx="664">
                  <c:v>1.5977376709</c:v>
                </c:pt>
                <c:pt idx="665">
                  <c:v>1.6556916503899999</c:v>
                </c:pt>
                <c:pt idx="666">
                  <c:v>1.6556916503899999</c:v>
                </c:pt>
                <c:pt idx="667">
                  <c:v>1.69030859375</c:v>
                </c:pt>
                <c:pt idx="668">
                  <c:v>1.6881525878899999</c:v>
                </c:pt>
                <c:pt idx="669">
                  <c:v>1.6881525878899999</c:v>
                </c:pt>
                <c:pt idx="670">
                  <c:v>1.6968977050799998</c:v>
                </c:pt>
                <c:pt idx="671">
                  <c:v>1.5903955078100001</c:v>
                </c:pt>
                <c:pt idx="672">
                  <c:v>1.5903955078100001</c:v>
                </c:pt>
                <c:pt idx="673">
                  <c:v>1.54972119141</c:v>
                </c:pt>
                <c:pt idx="674">
                  <c:v>1.5467397460899999</c:v>
                </c:pt>
                <c:pt idx="675">
                  <c:v>1.63782409668</c:v>
                </c:pt>
                <c:pt idx="676">
                  <c:v>1.63782409668</c:v>
                </c:pt>
                <c:pt idx="677">
                  <c:v>1.6561009521500001</c:v>
                </c:pt>
                <c:pt idx="678">
                  <c:v>1.5533333740200002</c:v>
                </c:pt>
                <c:pt idx="679">
                  <c:v>1.56992651367</c:v>
                </c:pt>
                <c:pt idx="680">
                  <c:v>1.5097243652300001</c:v>
                </c:pt>
                <c:pt idx="681">
                  <c:v>1.5462249755899999</c:v>
                </c:pt>
                <c:pt idx="682">
                  <c:v>1.5462249755899999</c:v>
                </c:pt>
                <c:pt idx="683">
                  <c:v>1.5977188720700002</c:v>
                </c:pt>
                <c:pt idx="684">
                  <c:v>1.6190184326200001</c:v>
                </c:pt>
                <c:pt idx="685">
                  <c:v>1.6788890380899999</c:v>
                </c:pt>
                <c:pt idx="686">
                  <c:v>1.6788890380899999</c:v>
                </c:pt>
                <c:pt idx="687">
                  <c:v>1.5583099365200002</c:v>
                </c:pt>
                <c:pt idx="688">
                  <c:v>1.5583099365200002</c:v>
                </c:pt>
                <c:pt idx="689">
                  <c:v>1.52357714844</c:v>
                </c:pt>
                <c:pt idx="690">
                  <c:v>1.5420473632799998</c:v>
                </c:pt>
                <c:pt idx="691">
                  <c:v>1.53977258301</c:v>
                </c:pt>
                <c:pt idx="692">
                  <c:v>1.53977258301</c:v>
                </c:pt>
                <c:pt idx="693">
                  <c:v>1.4933092041</c:v>
                </c:pt>
                <c:pt idx="694">
                  <c:v>1.5828192138700001</c:v>
                </c:pt>
                <c:pt idx="695">
                  <c:v>1.6705673828100001</c:v>
                </c:pt>
                <c:pt idx="696">
                  <c:v>1.6705673828100001</c:v>
                </c:pt>
                <c:pt idx="697">
                  <c:v>1.4376672363299998</c:v>
                </c:pt>
                <c:pt idx="698">
                  <c:v>1.4376672363299998</c:v>
                </c:pt>
                <c:pt idx="699">
                  <c:v>1.5353392334</c:v>
                </c:pt>
                <c:pt idx="700">
                  <c:v>1.68648083496</c:v>
                </c:pt>
                <c:pt idx="701">
                  <c:v>1.61807678223</c:v>
                </c:pt>
                <c:pt idx="702">
                  <c:v>1.61807678223</c:v>
                </c:pt>
                <c:pt idx="703">
                  <c:v>1.6301020507799999</c:v>
                </c:pt>
                <c:pt idx="704">
                  <c:v>1.5112426757799999</c:v>
                </c:pt>
                <c:pt idx="705">
                  <c:v>1.5348956298799998</c:v>
                </c:pt>
                <c:pt idx="706">
                  <c:v>1.54778491211</c:v>
                </c:pt>
                <c:pt idx="707">
                  <c:v>1.43401184082</c:v>
                </c:pt>
                <c:pt idx="708">
                  <c:v>1.43401184082</c:v>
                </c:pt>
                <c:pt idx="709">
                  <c:v>1.5073566894499999</c:v>
                </c:pt>
                <c:pt idx="710">
                  <c:v>1.58297900391</c:v>
                </c:pt>
                <c:pt idx="711">
                  <c:v>1.58297900391</c:v>
                </c:pt>
                <c:pt idx="712">
                  <c:v>1.60869726563</c:v>
                </c:pt>
                <c:pt idx="713">
                  <c:v>1.6818779296899999</c:v>
                </c:pt>
                <c:pt idx="714">
                  <c:v>1.65166149902</c:v>
                </c:pt>
                <c:pt idx="715">
                  <c:v>1.5151290283200001</c:v>
                </c:pt>
                <c:pt idx="716">
                  <c:v>1.5327354736299998</c:v>
                </c:pt>
                <c:pt idx="717">
                  <c:v>1.5581945800799999</c:v>
                </c:pt>
                <c:pt idx="718">
                  <c:v>1.5581945800799999</c:v>
                </c:pt>
                <c:pt idx="719">
                  <c:v>1.52026391602</c:v>
                </c:pt>
                <c:pt idx="720">
                  <c:v>1.56118811035</c:v>
                </c:pt>
                <c:pt idx="721">
                  <c:v>1.56118811035</c:v>
                </c:pt>
                <c:pt idx="722">
                  <c:v>1.57937524414</c:v>
                </c:pt>
                <c:pt idx="723">
                  <c:v>1.49803308105</c:v>
                </c:pt>
                <c:pt idx="724">
                  <c:v>1.49803308105</c:v>
                </c:pt>
                <c:pt idx="725">
                  <c:v>1.5193059082</c:v>
                </c:pt>
                <c:pt idx="726">
                  <c:v>1.48689257813</c:v>
                </c:pt>
                <c:pt idx="727">
                  <c:v>1.48689257813</c:v>
                </c:pt>
                <c:pt idx="728">
                  <c:v>1.64125915527</c:v>
                </c:pt>
                <c:pt idx="729">
                  <c:v>1.6670970459000001</c:v>
                </c:pt>
                <c:pt idx="730">
                  <c:v>1.51320092773</c:v>
                </c:pt>
                <c:pt idx="731">
                  <c:v>1.51320092773</c:v>
                </c:pt>
                <c:pt idx="732">
                  <c:v>1.5082307128899999</c:v>
                </c:pt>
                <c:pt idx="733">
                  <c:v>1.3658826904299999</c:v>
                </c:pt>
                <c:pt idx="734">
                  <c:v>1.3658826904299999</c:v>
                </c:pt>
                <c:pt idx="735">
                  <c:v>1.45649511719</c:v>
                </c:pt>
                <c:pt idx="736">
                  <c:v>1.54774023438</c:v>
                </c:pt>
                <c:pt idx="737">
                  <c:v>1.54774023438</c:v>
                </c:pt>
                <c:pt idx="738">
                  <c:v>1.5846279296899999</c:v>
                </c:pt>
                <c:pt idx="739">
                  <c:v>1.46927307129</c:v>
                </c:pt>
                <c:pt idx="740">
                  <c:v>1.5064548339800001</c:v>
                </c:pt>
                <c:pt idx="741">
                  <c:v>1.5561907959000001</c:v>
                </c:pt>
                <c:pt idx="742">
                  <c:v>1.5542995605500001</c:v>
                </c:pt>
                <c:pt idx="743">
                  <c:v>1.5542995605500001</c:v>
                </c:pt>
                <c:pt idx="744">
                  <c:v>1.5599145507799999</c:v>
                </c:pt>
                <c:pt idx="745">
                  <c:v>1.4949431152300001</c:v>
                </c:pt>
                <c:pt idx="746">
                  <c:v>1.4592019043</c:v>
                </c:pt>
                <c:pt idx="747">
                  <c:v>1.4592019043</c:v>
                </c:pt>
                <c:pt idx="748">
                  <c:v>1.49195385742</c:v>
                </c:pt>
                <c:pt idx="749">
                  <c:v>1.47066149902</c:v>
                </c:pt>
                <c:pt idx="750">
                  <c:v>1.47066149902</c:v>
                </c:pt>
                <c:pt idx="751">
                  <c:v>1.46626196289</c:v>
                </c:pt>
                <c:pt idx="752">
                  <c:v>1.52422607422</c:v>
                </c:pt>
                <c:pt idx="753">
                  <c:v>1.52422607422</c:v>
                </c:pt>
                <c:pt idx="754">
                  <c:v>1.5564038085899998</c:v>
                </c:pt>
                <c:pt idx="755">
                  <c:v>1.4995413818400001</c:v>
                </c:pt>
                <c:pt idx="756">
                  <c:v>1.54669030762</c:v>
                </c:pt>
                <c:pt idx="757">
                  <c:v>1.54669030762</c:v>
                </c:pt>
                <c:pt idx="758">
                  <c:v>1.6139586181600001</c:v>
                </c:pt>
                <c:pt idx="759">
                  <c:v>1.6223582763700002</c:v>
                </c:pt>
                <c:pt idx="760">
                  <c:v>1.6223582763700002</c:v>
                </c:pt>
                <c:pt idx="761">
                  <c:v>1.61689648438</c:v>
                </c:pt>
                <c:pt idx="762">
                  <c:v>1.6493580322299999</c:v>
                </c:pt>
                <c:pt idx="763">
                  <c:v>1.5836047363299999</c:v>
                </c:pt>
                <c:pt idx="764">
                  <c:v>1.5836047363299999</c:v>
                </c:pt>
                <c:pt idx="765">
                  <c:v>1.5809058837899999</c:v>
                </c:pt>
                <c:pt idx="766">
                  <c:v>1.5417686767600001</c:v>
                </c:pt>
                <c:pt idx="767">
                  <c:v>1.5417686767600001</c:v>
                </c:pt>
                <c:pt idx="768">
                  <c:v>1.57176953125</c:v>
                </c:pt>
                <c:pt idx="769">
                  <c:v>1.5927412109399999</c:v>
                </c:pt>
                <c:pt idx="770">
                  <c:v>1.5927412109399999</c:v>
                </c:pt>
                <c:pt idx="771">
                  <c:v>1.50927001953</c:v>
                </c:pt>
                <c:pt idx="772">
                  <c:v>1.5898787841799999</c:v>
                </c:pt>
                <c:pt idx="773">
                  <c:v>1.67132080078</c:v>
                </c:pt>
                <c:pt idx="774">
                  <c:v>1.67132080078</c:v>
                </c:pt>
                <c:pt idx="775">
                  <c:v>1.6351062011700002</c:v>
                </c:pt>
                <c:pt idx="776">
                  <c:v>1.68777270508</c:v>
                </c:pt>
                <c:pt idx="777">
                  <c:v>1.6561185302700001</c:v>
                </c:pt>
                <c:pt idx="778">
                  <c:v>1.5916689453099999</c:v>
                </c:pt>
                <c:pt idx="779">
                  <c:v>1.6266550292999999</c:v>
                </c:pt>
                <c:pt idx="780">
                  <c:v>1.6266550292999999</c:v>
                </c:pt>
                <c:pt idx="781">
                  <c:v>1.57876867676</c:v>
                </c:pt>
                <c:pt idx="782">
                  <c:v>1.59204150391</c:v>
                </c:pt>
                <c:pt idx="783">
                  <c:v>1.59204150391</c:v>
                </c:pt>
                <c:pt idx="784">
                  <c:v>1.59388037109</c:v>
                </c:pt>
                <c:pt idx="785">
                  <c:v>1.5592446289100002</c:v>
                </c:pt>
                <c:pt idx="786">
                  <c:v>1.57703710938</c:v>
                </c:pt>
                <c:pt idx="787">
                  <c:v>1.5681541747999999</c:v>
                </c:pt>
                <c:pt idx="788">
                  <c:v>1.59029162598</c:v>
                </c:pt>
                <c:pt idx="789">
                  <c:v>1.7222037353499999</c:v>
                </c:pt>
                <c:pt idx="790">
                  <c:v>1.7222037353499999</c:v>
                </c:pt>
                <c:pt idx="791">
                  <c:v>1.66330151367</c:v>
                </c:pt>
                <c:pt idx="792">
                  <c:v>1.7100999755899999</c:v>
                </c:pt>
                <c:pt idx="793">
                  <c:v>1.7100999755899999</c:v>
                </c:pt>
                <c:pt idx="794">
                  <c:v>1.63614147949</c:v>
                </c:pt>
                <c:pt idx="795">
                  <c:v>1.55781872559</c:v>
                </c:pt>
                <c:pt idx="796">
                  <c:v>1.55781872559</c:v>
                </c:pt>
                <c:pt idx="797">
                  <c:v>1.5957941894500001</c:v>
                </c:pt>
                <c:pt idx="798">
                  <c:v>1.6360035400399999</c:v>
                </c:pt>
                <c:pt idx="799">
                  <c:v>1.6517819824200002</c:v>
                </c:pt>
                <c:pt idx="800">
                  <c:v>1.6517819824200002</c:v>
                </c:pt>
                <c:pt idx="801">
                  <c:v>1.7364107665999999</c:v>
                </c:pt>
                <c:pt idx="802">
                  <c:v>1.67198303223</c:v>
                </c:pt>
                <c:pt idx="803">
                  <c:v>1.6717929687499999</c:v>
                </c:pt>
                <c:pt idx="804">
                  <c:v>1.6448642578100001</c:v>
                </c:pt>
                <c:pt idx="805">
                  <c:v>1.51537890625</c:v>
                </c:pt>
                <c:pt idx="806">
                  <c:v>1.51537890625</c:v>
                </c:pt>
                <c:pt idx="807">
                  <c:v>1.54943066406</c:v>
                </c:pt>
                <c:pt idx="808">
                  <c:v>1.6820501709</c:v>
                </c:pt>
                <c:pt idx="809">
                  <c:v>1.6820501709</c:v>
                </c:pt>
                <c:pt idx="810">
                  <c:v>1.75101586914</c:v>
                </c:pt>
                <c:pt idx="811">
                  <c:v>1.7536710205100001</c:v>
                </c:pt>
                <c:pt idx="812">
                  <c:v>1.7536710205100001</c:v>
                </c:pt>
                <c:pt idx="813">
                  <c:v>1.7321696777300002</c:v>
                </c:pt>
                <c:pt idx="814">
                  <c:v>1.5845056152300001</c:v>
                </c:pt>
                <c:pt idx="815">
                  <c:v>1.5907565918</c:v>
                </c:pt>
                <c:pt idx="816">
                  <c:v>1.5907565918</c:v>
                </c:pt>
                <c:pt idx="817">
                  <c:v>1.63263354492</c:v>
                </c:pt>
                <c:pt idx="818">
                  <c:v>1.6488288574200001</c:v>
                </c:pt>
                <c:pt idx="819">
                  <c:v>1.6488288574200001</c:v>
                </c:pt>
                <c:pt idx="820">
                  <c:v>1.6222834472699998</c:v>
                </c:pt>
                <c:pt idx="821">
                  <c:v>1.5544793701200001</c:v>
                </c:pt>
                <c:pt idx="822">
                  <c:v>1.5544793701200001</c:v>
                </c:pt>
                <c:pt idx="823">
                  <c:v>1.6306494140600001</c:v>
                </c:pt>
                <c:pt idx="824">
                  <c:v>1.6722763671900001</c:v>
                </c:pt>
                <c:pt idx="825">
                  <c:v>1.6722763671900001</c:v>
                </c:pt>
                <c:pt idx="826">
                  <c:v>1.6666802978499999</c:v>
                </c:pt>
                <c:pt idx="827">
                  <c:v>1.6216580810499999</c:v>
                </c:pt>
                <c:pt idx="828">
                  <c:v>1.70023010254</c:v>
                </c:pt>
                <c:pt idx="829">
                  <c:v>1.5821301269499999</c:v>
                </c:pt>
                <c:pt idx="830">
                  <c:v>1.5558381347699999</c:v>
                </c:pt>
                <c:pt idx="831">
                  <c:v>1.5558381347699999</c:v>
                </c:pt>
                <c:pt idx="832">
                  <c:v>1.6060142822299999</c:v>
                </c:pt>
                <c:pt idx="833">
                  <c:v>1.56217443848</c:v>
                </c:pt>
                <c:pt idx="834">
                  <c:v>1.5925808105500001</c:v>
                </c:pt>
                <c:pt idx="835">
                  <c:v>1.5925808105500001</c:v>
                </c:pt>
                <c:pt idx="836">
                  <c:v>1.6631593017600002</c:v>
                </c:pt>
                <c:pt idx="837">
                  <c:v>1.6724664306600001</c:v>
                </c:pt>
                <c:pt idx="838">
                  <c:v>1.6043043212899999</c:v>
                </c:pt>
                <c:pt idx="839">
                  <c:v>1.5475759277300001</c:v>
                </c:pt>
                <c:pt idx="840">
                  <c:v>1.6064934082</c:v>
                </c:pt>
                <c:pt idx="841">
                  <c:v>1.5407663574200001</c:v>
                </c:pt>
                <c:pt idx="842">
                  <c:v>1.5407663574200001</c:v>
                </c:pt>
                <c:pt idx="843">
                  <c:v>1.510453125</c:v>
                </c:pt>
                <c:pt idx="844">
                  <c:v>1.5849260253899999</c:v>
                </c:pt>
                <c:pt idx="845">
                  <c:v>1.5849260253899999</c:v>
                </c:pt>
                <c:pt idx="846">
                  <c:v>1.5907630615200001</c:v>
                </c:pt>
                <c:pt idx="847">
                  <c:v>1.72464599609</c:v>
                </c:pt>
                <c:pt idx="848">
                  <c:v>1.72464599609</c:v>
                </c:pt>
                <c:pt idx="849">
                  <c:v>1.7159003906299999</c:v>
                </c:pt>
                <c:pt idx="850">
                  <c:v>1.5697479247999999</c:v>
                </c:pt>
                <c:pt idx="851">
                  <c:v>1.5697479247999999</c:v>
                </c:pt>
                <c:pt idx="852">
                  <c:v>1.5587312011700001</c:v>
                </c:pt>
                <c:pt idx="853">
                  <c:v>1.5026954345700001</c:v>
                </c:pt>
                <c:pt idx="854">
                  <c:v>1.45759069824</c:v>
                </c:pt>
                <c:pt idx="855">
                  <c:v>1.5562401123</c:v>
                </c:pt>
                <c:pt idx="856">
                  <c:v>1.5971267089800001</c:v>
                </c:pt>
                <c:pt idx="857">
                  <c:v>1.55421069336</c:v>
                </c:pt>
                <c:pt idx="858">
                  <c:v>1.55421069336</c:v>
                </c:pt>
                <c:pt idx="859">
                  <c:v>1.6447346191399999</c:v>
                </c:pt>
                <c:pt idx="860">
                  <c:v>1.7365189209</c:v>
                </c:pt>
                <c:pt idx="861">
                  <c:v>1.7365189209</c:v>
                </c:pt>
                <c:pt idx="862">
                  <c:v>1.6062521972699999</c:v>
                </c:pt>
                <c:pt idx="863">
                  <c:v>1.5950944824200002</c:v>
                </c:pt>
                <c:pt idx="864">
                  <c:v>1.6528609619100001</c:v>
                </c:pt>
                <c:pt idx="865">
                  <c:v>1.61821398926</c:v>
                </c:pt>
                <c:pt idx="866">
                  <c:v>1.6673327636700002</c:v>
                </c:pt>
                <c:pt idx="867">
                  <c:v>1.6673327636700002</c:v>
                </c:pt>
                <c:pt idx="868">
                  <c:v>1.6150053710899999</c:v>
                </c:pt>
                <c:pt idx="869">
                  <c:v>1.5413029785199999</c:v>
                </c:pt>
                <c:pt idx="870">
                  <c:v>1.5308746337899999</c:v>
                </c:pt>
                <c:pt idx="871">
                  <c:v>1.5308746337899999</c:v>
                </c:pt>
                <c:pt idx="872">
                  <c:v>1.59772619629</c:v>
                </c:pt>
                <c:pt idx="873">
                  <c:v>1.5163958740200001</c:v>
                </c:pt>
                <c:pt idx="874">
                  <c:v>1.56289782715</c:v>
                </c:pt>
                <c:pt idx="875">
                  <c:v>1.6233977050799999</c:v>
                </c:pt>
                <c:pt idx="876">
                  <c:v>1.57694787598</c:v>
                </c:pt>
                <c:pt idx="877">
                  <c:v>1.5145795898399999</c:v>
                </c:pt>
                <c:pt idx="878">
                  <c:v>1.5145795898399999</c:v>
                </c:pt>
                <c:pt idx="879">
                  <c:v>1.6851141357399999</c:v>
                </c:pt>
                <c:pt idx="880">
                  <c:v>1.5848968505900001</c:v>
                </c:pt>
                <c:pt idx="881">
                  <c:v>1.5848968505900001</c:v>
                </c:pt>
                <c:pt idx="882">
                  <c:v>1.5577406005900001</c:v>
                </c:pt>
                <c:pt idx="883">
                  <c:v>1.50898303223</c:v>
                </c:pt>
                <c:pt idx="884">
                  <c:v>1.57297473145</c:v>
                </c:pt>
                <c:pt idx="885">
                  <c:v>1.5664598388700002</c:v>
                </c:pt>
                <c:pt idx="886">
                  <c:v>1.5295684814500001</c:v>
                </c:pt>
                <c:pt idx="887">
                  <c:v>1.5295684814500001</c:v>
                </c:pt>
                <c:pt idx="888">
                  <c:v>1.5614045410199999</c:v>
                </c:pt>
                <c:pt idx="889">
                  <c:v>1.5405517578100001</c:v>
                </c:pt>
                <c:pt idx="890">
                  <c:v>1.6312420654299999</c:v>
                </c:pt>
                <c:pt idx="891">
                  <c:v>1.6312420654299999</c:v>
                </c:pt>
                <c:pt idx="892">
                  <c:v>1.5909987793</c:v>
                </c:pt>
                <c:pt idx="893">
                  <c:v>1.5555549316399999</c:v>
                </c:pt>
                <c:pt idx="894">
                  <c:v>1.5555549316399999</c:v>
                </c:pt>
                <c:pt idx="895">
                  <c:v>1.4928886718799999</c:v>
                </c:pt>
                <c:pt idx="896">
                  <c:v>1.55552966309</c:v>
                </c:pt>
                <c:pt idx="897">
                  <c:v>1.55552966309</c:v>
                </c:pt>
                <c:pt idx="898">
                  <c:v>1.57236486816</c:v>
                </c:pt>
                <c:pt idx="899">
                  <c:v>1.5541181640599999</c:v>
                </c:pt>
                <c:pt idx="900">
                  <c:v>1.5499743652300002</c:v>
                </c:pt>
                <c:pt idx="901">
                  <c:v>1.5894057617200001</c:v>
                </c:pt>
                <c:pt idx="902">
                  <c:v>1.60787207031</c:v>
                </c:pt>
                <c:pt idx="903">
                  <c:v>1.6462980957</c:v>
                </c:pt>
                <c:pt idx="904">
                  <c:v>1.6462980957</c:v>
                </c:pt>
                <c:pt idx="905">
                  <c:v>1.5839854736299999</c:v>
                </c:pt>
                <c:pt idx="906">
                  <c:v>1.5539061279299999</c:v>
                </c:pt>
                <c:pt idx="907">
                  <c:v>1.5539061279299999</c:v>
                </c:pt>
                <c:pt idx="908">
                  <c:v>1.56718579102</c:v>
                </c:pt>
                <c:pt idx="909">
                  <c:v>1.5480539550799999</c:v>
                </c:pt>
                <c:pt idx="910">
                  <c:v>1.5480539550799999</c:v>
                </c:pt>
                <c:pt idx="911">
                  <c:v>1.5968151855500001</c:v>
                </c:pt>
                <c:pt idx="912">
                  <c:v>1.6413242187499999</c:v>
                </c:pt>
                <c:pt idx="913">
                  <c:v>1.6413242187499999</c:v>
                </c:pt>
                <c:pt idx="914">
                  <c:v>1.5833704834</c:v>
                </c:pt>
                <c:pt idx="915">
                  <c:v>1.58722387695</c:v>
                </c:pt>
                <c:pt idx="916">
                  <c:v>1.48486181641</c:v>
                </c:pt>
                <c:pt idx="917">
                  <c:v>1.48486181641</c:v>
                </c:pt>
                <c:pt idx="918">
                  <c:v>1.5290621337899999</c:v>
                </c:pt>
                <c:pt idx="919">
                  <c:v>1.42577648926</c:v>
                </c:pt>
                <c:pt idx="920">
                  <c:v>1.42577648926</c:v>
                </c:pt>
                <c:pt idx="921">
                  <c:v>1.4160932617200002</c:v>
                </c:pt>
                <c:pt idx="922">
                  <c:v>1.55152844238</c:v>
                </c:pt>
                <c:pt idx="923">
                  <c:v>1.55152844238</c:v>
                </c:pt>
                <c:pt idx="924">
                  <c:v>1.5922362060499999</c:v>
                </c:pt>
                <c:pt idx="925">
                  <c:v>1.4792934570299998</c:v>
                </c:pt>
                <c:pt idx="926">
                  <c:v>1.5826341552700001</c:v>
                </c:pt>
                <c:pt idx="927">
                  <c:v>1.5522791748</c:v>
                </c:pt>
                <c:pt idx="928">
                  <c:v>1.4901791992200002</c:v>
                </c:pt>
                <c:pt idx="929">
                  <c:v>1.4970002441399999</c:v>
                </c:pt>
                <c:pt idx="930">
                  <c:v>1.4970002441399999</c:v>
                </c:pt>
                <c:pt idx="931">
                  <c:v>1.5052614746100001</c:v>
                </c:pt>
                <c:pt idx="932">
                  <c:v>1.3559326171899999</c:v>
                </c:pt>
                <c:pt idx="933">
                  <c:v>1.3559326171899999</c:v>
                </c:pt>
                <c:pt idx="934">
                  <c:v>1.4727260742200001</c:v>
                </c:pt>
                <c:pt idx="935">
                  <c:v>1.56981896973</c:v>
                </c:pt>
                <c:pt idx="936">
                  <c:v>1.56981896973</c:v>
                </c:pt>
                <c:pt idx="937">
                  <c:v>1.4443671874999999</c:v>
                </c:pt>
                <c:pt idx="938">
                  <c:v>1.53815112305</c:v>
                </c:pt>
                <c:pt idx="939">
                  <c:v>1.53815112305</c:v>
                </c:pt>
                <c:pt idx="940">
                  <c:v>1.4133795166000001</c:v>
                </c:pt>
                <c:pt idx="941">
                  <c:v>1.4029622802700001</c:v>
                </c:pt>
                <c:pt idx="942">
                  <c:v>1.4051369628899999</c:v>
                </c:pt>
                <c:pt idx="943">
                  <c:v>1.4051369628899999</c:v>
                </c:pt>
                <c:pt idx="944">
                  <c:v>1.48643041992</c:v>
                </c:pt>
                <c:pt idx="945">
                  <c:v>1.48643041992</c:v>
                </c:pt>
                <c:pt idx="946">
                  <c:v>1.5280734863299998</c:v>
                </c:pt>
                <c:pt idx="947">
                  <c:v>1.3954538574200002</c:v>
                </c:pt>
                <c:pt idx="948">
                  <c:v>1.39551757813</c:v>
                </c:pt>
                <c:pt idx="949">
                  <c:v>1.39551757813</c:v>
                </c:pt>
                <c:pt idx="950">
                  <c:v>1.5191649169899999</c:v>
                </c:pt>
                <c:pt idx="951">
                  <c:v>1.5400548095700002</c:v>
                </c:pt>
                <c:pt idx="952">
                  <c:v>1.4553852539100001</c:v>
                </c:pt>
                <c:pt idx="953">
                  <c:v>1.5250178222699999</c:v>
                </c:pt>
                <c:pt idx="954">
                  <c:v>1.5088524169899999</c:v>
                </c:pt>
                <c:pt idx="955">
                  <c:v>1.4964771728499999</c:v>
                </c:pt>
                <c:pt idx="956">
                  <c:v>1.4964771728499999</c:v>
                </c:pt>
                <c:pt idx="957">
                  <c:v>1.5496870117200001</c:v>
                </c:pt>
                <c:pt idx="958">
                  <c:v>1.51224487305</c:v>
                </c:pt>
                <c:pt idx="959">
                  <c:v>1.51224487305</c:v>
                </c:pt>
                <c:pt idx="960">
                  <c:v>1.4544886474600001</c:v>
                </c:pt>
                <c:pt idx="961">
                  <c:v>1.5344005127</c:v>
                </c:pt>
                <c:pt idx="962">
                  <c:v>1.5858125000000001</c:v>
                </c:pt>
                <c:pt idx="963">
                  <c:v>1.5034770507799999</c:v>
                </c:pt>
                <c:pt idx="964">
                  <c:v>1.47451867676</c:v>
                </c:pt>
                <c:pt idx="965">
                  <c:v>1.5529777832</c:v>
                </c:pt>
                <c:pt idx="966">
                  <c:v>1.5529777832</c:v>
                </c:pt>
                <c:pt idx="967">
                  <c:v>1.5376987304700001</c:v>
                </c:pt>
                <c:pt idx="968">
                  <c:v>1.52059106445</c:v>
                </c:pt>
                <c:pt idx="969">
                  <c:v>1.52059106445</c:v>
                </c:pt>
                <c:pt idx="970">
                  <c:v>1.4781152343799999</c:v>
                </c:pt>
                <c:pt idx="971">
                  <c:v>1.3716126709000001</c:v>
                </c:pt>
                <c:pt idx="972">
                  <c:v>1.4281354980500001</c:v>
                </c:pt>
                <c:pt idx="973">
                  <c:v>1.5340236816399999</c:v>
                </c:pt>
                <c:pt idx="974">
                  <c:v>1.4853814697299998</c:v>
                </c:pt>
                <c:pt idx="975">
                  <c:v>1.4853814697299998</c:v>
                </c:pt>
                <c:pt idx="976">
                  <c:v>1.4573576660199998</c:v>
                </c:pt>
                <c:pt idx="977">
                  <c:v>1.47237731934</c:v>
                </c:pt>
                <c:pt idx="978">
                  <c:v>1.43273022461</c:v>
                </c:pt>
                <c:pt idx="979">
                  <c:v>1.43273022461</c:v>
                </c:pt>
                <c:pt idx="980">
                  <c:v>1.4888138427700002</c:v>
                </c:pt>
                <c:pt idx="981">
                  <c:v>1.4761749267600002</c:v>
                </c:pt>
                <c:pt idx="982">
                  <c:v>1.4357049560499999</c:v>
                </c:pt>
                <c:pt idx="983">
                  <c:v>1.3896354980500001</c:v>
                </c:pt>
                <c:pt idx="984">
                  <c:v>1.4256823730500001</c:v>
                </c:pt>
                <c:pt idx="985">
                  <c:v>1.4256823730500001</c:v>
                </c:pt>
                <c:pt idx="986">
                  <c:v>1.3643264160199999</c:v>
                </c:pt>
                <c:pt idx="987">
                  <c:v>1.3441584472699999</c:v>
                </c:pt>
                <c:pt idx="988">
                  <c:v>1.37773669434</c:v>
                </c:pt>
                <c:pt idx="989">
                  <c:v>1.3476663818400001</c:v>
                </c:pt>
                <c:pt idx="990">
                  <c:v>1.3305390625</c:v>
                </c:pt>
                <c:pt idx="991">
                  <c:v>1.3305390625</c:v>
                </c:pt>
                <c:pt idx="992">
                  <c:v>1.3623721923799998</c:v>
                </c:pt>
                <c:pt idx="993">
                  <c:v>1.3617421875</c:v>
                </c:pt>
                <c:pt idx="994">
                  <c:v>1.41016357422</c:v>
                </c:pt>
                <c:pt idx="995">
                  <c:v>1.41016357422</c:v>
                </c:pt>
                <c:pt idx="996">
                  <c:v>1.38916662598</c:v>
                </c:pt>
                <c:pt idx="997">
                  <c:v>1.38060766602</c:v>
                </c:pt>
                <c:pt idx="998">
                  <c:v>1.3599069824200001</c:v>
                </c:pt>
                <c:pt idx="999">
                  <c:v>1.19285302734</c:v>
                </c:pt>
                <c:pt idx="1000">
                  <c:v>1.22215771484</c:v>
                </c:pt>
                <c:pt idx="1001">
                  <c:v>1.22215771484</c:v>
                </c:pt>
                <c:pt idx="1002">
                  <c:v>1.2824339599600001</c:v>
                </c:pt>
                <c:pt idx="1003">
                  <c:v>1.28506652832</c:v>
                </c:pt>
                <c:pt idx="1004">
                  <c:v>1.3703138427700001</c:v>
                </c:pt>
                <c:pt idx="1005">
                  <c:v>1.3703138427700001</c:v>
                </c:pt>
                <c:pt idx="1006">
                  <c:v>1.4046622314500001</c:v>
                </c:pt>
                <c:pt idx="1007">
                  <c:v>1.3273670654299998</c:v>
                </c:pt>
                <c:pt idx="1008">
                  <c:v>1.3273670654299998</c:v>
                </c:pt>
                <c:pt idx="1009">
                  <c:v>1.3668503418</c:v>
                </c:pt>
                <c:pt idx="1010">
                  <c:v>1.3146228027300002</c:v>
                </c:pt>
                <c:pt idx="1011">
                  <c:v>1.3146228027300002</c:v>
                </c:pt>
                <c:pt idx="1012">
                  <c:v>1.3309962158200002</c:v>
                </c:pt>
                <c:pt idx="1013">
                  <c:v>1.2767402343799998</c:v>
                </c:pt>
                <c:pt idx="1014">
                  <c:v>1.2664497070299998</c:v>
                </c:pt>
                <c:pt idx="1015">
                  <c:v>1.2254552002000001</c:v>
                </c:pt>
                <c:pt idx="1016">
                  <c:v>1.22174682617</c:v>
                </c:pt>
                <c:pt idx="1017">
                  <c:v>1.21864575195</c:v>
                </c:pt>
                <c:pt idx="1018">
                  <c:v>1.21864575195</c:v>
                </c:pt>
                <c:pt idx="1019">
                  <c:v>1.2166912841799999</c:v>
                </c:pt>
                <c:pt idx="1020">
                  <c:v>1.25471508789</c:v>
                </c:pt>
                <c:pt idx="1021">
                  <c:v>1.25471508789</c:v>
                </c:pt>
                <c:pt idx="1022">
                  <c:v>1.30049353027</c:v>
                </c:pt>
                <c:pt idx="1023">
                  <c:v>1.2897893066399999</c:v>
                </c:pt>
                <c:pt idx="1024">
                  <c:v>1.2804417724600001</c:v>
                </c:pt>
                <c:pt idx="1025">
                  <c:v>1.18722302246</c:v>
                </c:pt>
                <c:pt idx="1026">
                  <c:v>1.2302799072299999</c:v>
                </c:pt>
                <c:pt idx="1027">
                  <c:v>1.2302799072299999</c:v>
                </c:pt>
                <c:pt idx="1028">
                  <c:v>1.2152204589800002</c:v>
                </c:pt>
                <c:pt idx="1029">
                  <c:v>1.27238452148</c:v>
                </c:pt>
                <c:pt idx="1030">
                  <c:v>1.1342438964800001</c:v>
                </c:pt>
                <c:pt idx="1031">
                  <c:v>1.1342438964800001</c:v>
                </c:pt>
                <c:pt idx="1032">
                  <c:v>1.0852410888700001</c:v>
                </c:pt>
                <c:pt idx="1033">
                  <c:v>1.18842895508</c:v>
                </c:pt>
                <c:pt idx="1034">
                  <c:v>1.18842895508</c:v>
                </c:pt>
                <c:pt idx="1035">
                  <c:v>1.18446801758</c:v>
                </c:pt>
                <c:pt idx="1036">
                  <c:v>1.28163696289</c:v>
                </c:pt>
                <c:pt idx="1037">
                  <c:v>1.28163696289</c:v>
                </c:pt>
                <c:pt idx="1038">
                  <c:v>1.1431270752</c:v>
                </c:pt>
                <c:pt idx="1039">
                  <c:v>1.10205432129</c:v>
                </c:pt>
                <c:pt idx="1040">
                  <c:v>1.1595615234400001</c:v>
                </c:pt>
                <c:pt idx="1041">
                  <c:v>1.26350170898</c:v>
                </c:pt>
                <c:pt idx="1042">
                  <c:v>1.16276330566</c:v>
                </c:pt>
                <c:pt idx="1043">
                  <c:v>1.1614197998</c:v>
                </c:pt>
                <c:pt idx="1044">
                  <c:v>1.1614197998</c:v>
                </c:pt>
                <c:pt idx="1045">
                  <c:v>1.26617541504</c:v>
                </c:pt>
                <c:pt idx="1046">
                  <c:v>1.2344205322299999</c:v>
                </c:pt>
                <c:pt idx="1047">
                  <c:v>1.2344205322299999</c:v>
                </c:pt>
                <c:pt idx="1048">
                  <c:v>1.21242871094</c:v>
                </c:pt>
                <c:pt idx="1049">
                  <c:v>1.2016763915999999</c:v>
                </c:pt>
                <c:pt idx="1050">
                  <c:v>1.18968444824</c:v>
                </c:pt>
                <c:pt idx="1051">
                  <c:v>1.1523649902300002</c:v>
                </c:pt>
                <c:pt idx="1052">
                  <c:v>1.1540177002000001</c:v>
                </c:pt>
                <c:pt idx="1053">
                  <c:v>1.10017480469</c:v>
                </c:pt>
                <c:pt idx="1054">
                  <c:v>1.10017480469</c:v>
                </c:pt>
                <c:pt idx="1055">
                  <c:v>1.0967307128899999</c:v>
                </c:pt>
                <c:pt idx="1056">
                  <c:v>1.10910229492</c:v>
                </c:pt>
                <c:pt idx="1057">
                  <c:v>1.0814074706999999</c:v>
                </c:pt>
                <c:pt idx="1058">
                  <c:v>1.0814074706999999</c:v>
                </c:pt>
                <c:pt idx="1059">
                  <c:v>1.07959387207</c:v>
                </c:pt>
                <c:pt idx="1060">
                  <c:v>1.0596678466799998</c:v>
                </c:pt>
                <c:pt idx="1061">
                  <c:v>1.0701301269499999</c:v>
                </c:pt>
                <c:pt idx="1062">
                  <c:v>1.18300170898</c:v>
                </c:pt>
                <c:pt idx="1063">
                  <c:v>1.1695434570299998</c:v>
                </c:pt>
                <c:pt idx="1064">
                  <c:v>1.1695434570299998</c:v>
                </c:pt>
                <c:pt idx="1065">
                  <c:v>1.15111376953</c:v>
                </c:pt>
                <c:pt idx="1066">
                  <c:v>1.1946989746100001</c:v>
                </c:pt>
                <c:pt idx="1067">
                  <c:v>1.1946989746100001</c:v>
                </c:pt>
                <c:pt idx="1068">
                  <c:v>1.09903234863</c:v>
                </c:pt>
                <c:pt idx="1069">
                  <c:v>1.0583349609399999</c:v>
                </c:pt>
                <c:pt idx="1070">
                  <c:v>1.0583349609399999</c:v>
                </c:pt>
                <c:pt idx="1071">
                  <c:v>1.04508081055</c:v>
                </c:pt>
                <c:pt idx="1072">
                  <c:v>1.0261938476600001</c:v>
                </c:pt>
                <c:pt idx="1073">
                  <c:v>0.99620819092000001</c:v>
                </c:pt>
                <c:pt idx="1074">
                  <c:v>0.99620819092000001</c:v>
                </c:pt>
                <c:pt idx="1075">
                  <c:v>0.92204113770000007</c:v>
                </c:pt>
                <c:pt idx="1076">
                  <c:v>0.93541864013999998</c:v>
                </c:pt>
                <c:pt idx="1077">
                  <c:v>1.08885290527</c:v>
                </c:pt>
                <c:pt idx="1078">
                  <c:v>0.98544464111000007</c:v>
                </c:pt>
                <c:pt idx="1079">
                  <c:v>0.92562274170000003</c:v>
                </c:pt>
                <c:pt idx="1080">
                  <c:v>0.92562274170000003</c:v>
                </c:pt>
                <c:pt idx="1081">
                  <c:v>1.02056091309</c:v>
                </c:pt>
                <c:pt idx="1082">
                  <c:v>1.0271060791</c:v>
                </c:pt>
                <c:pt idx="1083">
                  <c:v>1.0310421142600001</c:v>
                </c:pt>
                <c:pt idx="1084">
                  <c:v>1.0310421142600001</c:v>
                </c:pt>
                <c:pt idx="1085">
                  <c:v>1.0886490478499999</c:v>
                </c:pt>
                <c:pt idx="1086">
                  <c:v>1.0964895019500001</c:v>
                </c:pt>
                <c:pt idx="1087">
                  <c:v>0.99988385010000003</c:v>
                </c:pt>
                <c:pt idx="1088">
                  <c:v>1.1087467041000001</c:v>
                </c:pt>
                <c:pt idx="1089">
                  <c:v>1.14872802734</c:v>
                </c:pt>
                <c:pt idx="1090">
                  <c:v>1.14872802734</c:v>
                </c:pt>
                <c:pt idx="1091">
                  <c:v>1.00948486328</c:v>
                </c:pt>
                <c:pt idx="1092">
                  <c:v>1.08303015137</c:v>
                </c:pt>
                <c:pt idx="1093">
                  <c:v>1.08303015137</c:v>
                </c:pt>
                <c:pt idx="1094">
                  <c:v>1.09503381348</c:v>
                </c:pt>
                <c:pt idx="1095">
                  <c:v>1.1330423584</c:v>
                </c:pt>
                <c:pt idx="1096">
                  <c:v>1.1330423584</c:v>
                </c:pt>
                <c:pt idx="1097">
                  <c:v>1.0467489013700002</c:v>
                </c:pt>
                <c:pt idx="1098">
                  <c:v>0.99980535889</c:v>
                </c:pt>
                <c:pt idx="1099">
                  <c:v>1.1088276367200001</c:v>
                </c:pt>
                <c:pt idx="1100">
                  <c:v>1.1088276367200001</c:v>
                </c:pt>
                <c:pt idx="1101">
                  <c:v>1.05138061523</c:v>
                </c:pt>
                <c:pt idx="1102">
                  <c:v>0.94801385498000001</c:v>
                </c:pt>
                <c:pt idx="1103">
                  <c:v>0.89046942138999996</c:v>
                </c:pt>
                <c:pt idx="1104">
                  <c:v>0.98318133544999997</c:v>
                </c:pt>
                <c:pt idx="1105">
                  <c:v>0.94516857909999996</c:v>
                </c:pt>
                <c:pt idx="1106">
                  <c:v>0.94516857909999996</c:v>
                </c:pt>
                <c:pt idx="1107">
                  <c:v>1.0772263183600002</c:v>
                </c:pt>
                <c:pt idx="1108">
                  <c:v>1.0640842285199998</c:v>
                </c:pt>
                <c:pt idx="1109">
                  <c:v>1.0640842285199998</c:v>
                </c:pt>
                <c:pt idx="1110">
                  <c:v>0.99331982421999998</c:v>
                </c:pt>
                <c:pt idx="1111">
                  <c:v>0.98166278076000002</c:v>
                </c:pt>
                <c:pt idx="1112">
                  <c:v>1.0614140624999999</c:v>
                </c:pt>
                <c:pt idx="1113">
                  <c:v>1.0461126708999999</c:v>
                </c:pt>
                <c:pt idx="1114">
                  <c:v>1.0250247802700001</c:v>
                </c:pt>
                <c:pt idx="1115">
                  <c:v>0.98446276854999992</c:v>
                </c:pt>
                <c:pt idx="1116">
                  <c:v>0.98446276854999992</c:v>
                </c:pt>
                <c:pt idx="1117">
                  <c:v>0.88483673095999993</c:v>
                </c:pt>
                <c:pt idx="1118">
                  <c:v>0.89798602294999996</c:v>
                </c:pt>
                <c:pt idx="1119">
                  <c:v>0.89798602294999996</c:v>
                </c:pt>
                <c:pt idx="1120">
                  <c:v>0.88274060059000004</c:v>
                </c:pt>
                <c:pt idx="1121">
                  <c:v>0.83560314941000002</c:v>
                </c:pt>
                <c:pt idx="1122">
                  <c:v>0.83560314941000002</c:v>
                </c:pt>
                <c:pt idx="1123">
                  <c:v>0.78776568603999997</c:v>
                </c:pt>
                <c:pt idx="1124">
                  <c:v>0.88581933593999995</c:v>
                </c:pt>
                <c:pt idx="1125">
                  <c:v>0.88581933593999995</c:v>
                </c:pt>
                <c:pt idx="1126">
                  <c:v>0.87081579590000002</c:v>
                </c:pt>
                <c:pt idx="1127">
                  <c:v>0.83526464843999992</c:v>
                </c:pt>
                <c:pt idx="1128">
                  <c:v>0.87592773437999993</c:v>
                </c:pt>
                <c:pt idx="1129">
                  <c:v>0.80738226317999995</c:v>
                </c:pt>
                <c:pt idx="1130">
                  <c:v>0.82581884765999991</c:v>
                </c:pt>
                <c:pt idx="1131">
                  <c:v>0.88559374999999996</c:v>
                </c:pt>
                <c:pt idx="1132">
                  <c:v>0.88559374999999996</c:v>
                </c:pt>
                <c:pt idx="1133">
                  <c:v>0.86309844970999994</c:v>
                </c:pt>
                <c:pt idx="1134">
                  <c:v>0.84202978515999993</c:v>
                </c:pt>
                <c:pt idx="1135">
                  <c:v>0.84202978515999993</c:v>
                </c:pt>
                <c:pt idx="1136">
                  <c:v>0.77576708984000009</c:v>
                </c:pt>
                <c:pt idx="1137">
                  <c:v>0.81014849854000004</c:v>
                </c:pt>
                <c:pt idx="1138">
                  <c:v>0.82845178223000004</c:v>
                </c:pt>
                <c:pt idx="1139">
                  <c:v>0.82273748779</c:v>
                </c:pt>
                <c:pt idx="1140">
                  <c:v>0.89442022705000002</c:v>
                </c:pt>
                <c:pt idx="1141">
                  <c:v>0.89328564453000003</c:v>
                </c:pt>
                <c:pt idx="1142">
                  <c:v>0.89328564453000003</c:v>
                </c:pt>
                <c:pt idx="1143">
                  <c:v>0.88325567627000001</c:v>
                </c:pt>
                <c:pt idx="1144">
                  <c:v>0.77370385741999992</c:v>
                </c:pt>
                <c:pt idx="1145">
                  <c:v>0.77370385741999992</c:v>
                </c:pt>
                <c:pt idx="1146">
                  <c:v>0.78093823241999993</c:v>
                </c:pt>
                <c:pt idx="1147">
                  <c:v>0.89809991455000004</c:v>
                </c:pt>
                <c:pt idx="1148">
                  <c:v>0.89809991455000004</c:v>
                </c:pt>
                <c:pt idx="1149">
                  <c:v>0.87897851562999996</c:v>
                </c:pt>
                <c:pt idx="1150">
                  <c:v>0.8927089843799999</c:v>
                </c:pt>
                <c:pt idx="1151">
                  <c:v>0.8927089843799999</c:v>
                </c:pt>
                <c:pt idx="1152">
                  <c:v>0.98586700439000008</c:v>
                </c:pt>
                <c:pt idx="1153">
                  <c:v>0.83639343261999999</c:v>
                </c:pt>
                <c:pt idx="1154">
                  <c:v>0.90586523438</c:v>
                </c:pt>
                <c:pt idx="1155">
                  <c:v>0.87766290283000004</c:v>
                </c:pt>
                <c:pt idx="1156">
                  <c:v>0.83782305907999999</c:v>
                </c:pt>
                <c:pt idx="1157">
                  <c:v>0.83782305907999999</c:v>
                </c:pt>
                <c:pt idx="1158">
                  <c:v>1.0100675048800001</c:v>
                </c:pt>
                <c:pt idx="1159">
                  <c:v>0.99932257079999998</c:v>
                </c:pt>
                <c:pt idx="1160">
                  <c:v>0.89686309813999998</c:v>
                </c:pt>
                <c:pt idx="1161">
                  <c:v>0.89686309813999998</c:v>
                </c:pt>
                <c:pt idx="1162">
                  <c:v>0.99808612061000002</c:v>
                </c:pt>
                <c:pt idx="1163">
                  <c:v>0.92233642577999997</c:v>
                </c:pt>
                <c:pt idx="1164">
                  <c:v>0.92233642577999997</c:v>
                </c:pt>
                <c:pt idx="1165">
                  <c:v>0.92051574706999995</c:v>
                </c:pt>
                <c:pt idx="1166">
                  <c:v>0.91395233154</c:v>
                </c:pt>
                <c:pt idx="1167">
                  <c:v>0.91395233154</c:v>
                </c:pt>
                <c:pt idx="1168">
                  <c:v>0.80664221190999996</c:v>
                </c:pt>
                <c:pt idx="1169">
                  <c:v>0.92486785889000001</c:v>
                </c:pt>
                <c:pt idx="1170">
                  <c:v>0.81530212401999991</c:v>
                </c:pt>
                <c:pt idx="1171">
                  <c:v>0.83447589110999998</c:v>
                </c:pt>
                <c:pt idx="1172">
                  <c:v>0.79400628661999995</c:v>
                </c:pt>
                <c:pt idx="1173">
                  <c:v>0.79400628661999995</c:v>
                </c:pt>
                <c:pt idx="1174">
                  <c:v>0.82229064940999996</c:v>
                </c:pt>
                <c:pt idx="1175">
                  <c:v>0.81354083251999998</c:v>
                </c:pt>
                <c:pt idx="1176">
                  <c:v>0.78995935059</c:v>
                </c:pt>
                <c:pt idx="1177">
                  <c:v>0.78995935059</c:v>
                </c:pt>
                <c:pt idx="1178">
                  <c:v>0.85504602050999989</c:v>
                </c:pt>
                <c:pt idx="1179">
                  <c:v>0.72315930175999998</c:v>
                </c:pt>
                <c:pt idx="1180">
                  <c:v>0.70254479979999995</c:v>
                </c:pt>
                <c:pt idx="1181">
                  <c:v>0.78196228026999992</c:v>
                </c:pt>
                <c:pt idx="1182">
                  <c:v>0.71874749756</c:v>
                </c:pt>
                <c:pt idx="1183">
                  <c:v>0.71874749756</c:v>
                </c:pt>
                <c:pt idx="1184">
                  <c:v>0.67805871581999999</c:v>
                </c:pt>
                <c:pt idx="1185">
                  <c:v>0.65930236815999999</c:v>
                </c:pt>
                <c:pt idx="1186">
                  <c:v>0.80982531737999996</c:v>
                </c:pt>
                <c:pt idx="1187">
                  <c:v>0.80982531737999996</c:v>
                </c:pt>
                <c:pt idx="1188">
                  <c:v>0.81074133300999995</c:v>
                </c:pt>
                <c:pt idx="1189">
                  <c:v>0.86558660888999994</c:v>
                </c:pt>
                <c:pt idx="1190">
                  <c:v>0.86558660888999994</c:v>
                </c:pt>
                <c:pt idx="1191">
                  <c:v>0.80959875487999999</c:v>
                </c:pt>
                <c:pt idx="1192">
                  <c:v>0.76075982666000008</c:v>
                </c:pt>
                <c:pt idx="1193">
                  <c:v>0.76075982666000008</c:v>
                </c:pt>
                <c:pt idx="1194">
                  <c:v>0.83409643555000001</c:v>
                </c:pt>
                <c:pt idx="1195">
                  <c:v>0.83920410156000003</c:v>
                </c:pt>
                <c:pt idx="1196">
                  <c:v>0.80764013672000001</c:v>
                </c:pt>
                <c:pt idx="1197">
                  <c:v>0.80764013672000001</c:v>
                </c:pt>
                <c:pt idx="1198">
                  <c:v>0.84367858887000002</c:v>
                </c:pt>
                <c:pt idx="1199">
                  <c:v>0.73446295166000009</c:v>
                </c:pt>
                <c:pt idx="1200">
                  <c:v>0.73446295166000009</c:v>
                </c:pt>
                <c:pt idx="1201">
                  <c:v>0.80978808593999996</c:v>
                </c:pt>
                <c:pt idx="1202">
                  <c:v>0.72468981933999999</c:v>
                </c:pt>
                <c:pt idx="1203">
                  <c:v>0.72468981933999999</c:v>
                </c:pt>
                <c:pt idx="1204">
                  <c:v>0.74378228759999998</c:v>
                </c:pt>
                <c:pt idx="1205">
                  <c:v>0.82555578613000002</c:v>
                </c:pt>
                <c:pt idx="1206">
                  <c:v>0.78441174316000006</c:v>
                </c:pt>
                <c:pt idx="1207">
                  <c:v>0.76470202636999995</c:v>
                </c:pt>
                <c:pt idx="1208">
                  <c:v>0.86252197265999997</c:v>
                </c:pt>
                <c:pt idx="1209">
                  <c:v>0.86252197265999997</c:v>
                </c:pt>
                <c:pt idx="1210">
                  <c:v>0.84428515625</c:v>
                </c:pt>
                <c:pt idx="1211">
                  <c:v>0.72474102783000005</c:v>
                </c:pt>
                <c:pt idx="1212">
                  <c:v>0.72930926513999994</c:v>
                </c:pt>
                <c:pt idx="1213">
                  <c:v>0.72930926513999994</c:v>
                </c:pt>
                <c:pt idx="1214">
                  <c:v>0.71285009765999996</c:v>
                </c:pt>
                <c:pt idx="1215">
                  <c:v>0.71285009765999996</c:v>
                </c:pt>
                <c:pt idx="1216">
                  <c:v>0.67888507080000005</c:v>
                </c:pt>
                <c:pt idx="1217">
                  <c:v>0.73440771484</c:v>
                </c:pt>
                <c:pt idx="1218">
                  <c:v>0.7435958252</c:v>
                </c:pt>
                <c:pt idx="1219">
                  <c:v>0.7435958252</c:v>
                </c:pt>
                <c:pt idx="1220">
                  <c:v>0.69422784423999995</c:v>
                </c:pt>
                <c:pt idx="1221">
                  <c:v>0.64323693848000008</c:v>
                </c:pt>
                <c:pt idx="1222">
                  <c:v>0.75717272949000003</c:v>
                </c:pt>
                <c:pt idx="1223">
                  <c:v>0.75717272949000003</c:v>
                </c:pt>
                <c:pt idx="1224">
                  <c:v>0.74944067383000001</c:v>
                </c:pt>
                <c:pt idx="1225">
                  <c:v>0.80132122803000005</c:v>
                </c:pt>
                <c:pt idx="1226">
                  <c:v>0.80132122803000005</c:v>
                </c:pt>
                <c:pt idx="1227">
                  <c:v>0.69291302489999995</c:v>
                </c:pt>
                <c:pt idx="1228">
                  <c:v>0.74154748535000004</c:v>
                </c:pt>
                <c:pt idx="1229">
                  <c:v>0.74154748535000004</c:v>
                </c:pt>
                <c:pt idx="1230">
                  <c:v>0.59661169433999994</c:v>
                </c:pt>
                <c:pt idx="1231">
                  <c:v>0.56242303466999999</c:v>
                </c:pt>
                <c:pt idx="1232">
                  <c:v>0.56242303466999999</c:v>
                </c:pt>
                <c:pt idx="1233">
                  <c:v>0.67440954590000002</c:v>
                </c:pt>
                <c:pt idx="1234">
                  <c:v>0.64987091064000002</c:v>
                </c:pt>
                <c:pt idx="1235">
                  <c:v>0.64987091064000002</c:v>
                </c:pt>
                <c:pt idx="1236">
                  <c:v>0.64618560791000001</c:v>
                </c:pt>
                <c:pt idx="1237">
                  <c:v>0.72666296386999996</c:v>
                </c:pt>
                <c:pt idx="1238">
                  <c:v>0.64243621826000008</c:v>
                </c:pt>
                <c:pt idx="1239">
                  <c:v>0.64243621826000008</c:v>
                </c:pt>
                <c:pt idx="1240">
                  <c:v>0.70789105225000004</c:v>
                </c:pt>
                <c:pt idx="1241">
                  <c:v>0.75861047363</c:v>
                </c:pt>
                <c:pt idx="1242">
                  <c:v>0.72792810059000002</c:v>
                </c:pt>
                <c:pt idx="1243">
                  <c:v>0.76058703613</c:v>
                </c:pt>
                <c:pt idx="1244">
                  <c:v>0.71551208496000007</c:v>
                </c:pt>
                <c:pt idx="1245">
                  <c:v>0.71551208496000007</c:v>
                </c:pt>
                <c:pt idx="1246">
                  <c:v>0.66194055176</c:v>
                </c:pt>
                <c:pt idx="1247">
                  <c:v>0.74758221435999994</c:v>
                </c:pt>
                <c:pt idx="1248">
                  <c:v>0.76776208496000009</c:v>
                </c:pt>
                <c:pt idx="1249">
                  <c:v>0.76776208496000009</c:v>
                </c:pt>
                <c:pt idx="1250">
                  <c:v>0.67075378417999998</c:v>
                </c:pt>
                <c:pt idx="1251">
                  <c:v>0.67802435303000008</c:v>
                </c:pt>
                <c:pt idx="1252">
                  <c:v>0.7550136718799999</c:v>
                </c:pt>
                <c:pt idx="1253">
                  <c:v>0.65209338378999993</c:v>
                </c:pt>
                <c:pt idx="1254">
                  <c:v>0.65224914550999991</c:v>
                </c:pt>
                <c:pt idx="1255">
                  <c:v>0.65224914550999991</c:v>
                </c:pt>
                <c:pt idx="1256">
                  <c:v>0.62975927734000003</c:v>
                </c:pt>
                <c:pt idx="1257">
                  <c:v>0.62586041260000003</c:v>
                </c:pt>
                <c:pt idx="1258">
                  <c:v>0.65392785645000007</c:v>
                </c:pt>
                <c:pt idx="1259">
                  <c:v>0.60708862305</c:v>
                </c:pt>
                <c:pt idx="1260">
                  <c:v>0.62848474121000009</c:v>
                </c:pt>
                <c:pt idx="1261">
                  <c:v>0.62848474121000009</c:v>
                </c:pt>
                <c:pt idx="1262">
                  <c:v>0.7439110107400001</c:v>
                </c:pt>
                <c:pt idx="1263">
                  <c:v>0.73206115723000009</c:v>
                </c:pt>
                <c:pt idx="1264">
                  <c:v>0.64848114014000002</c:v>
                </c:pt>
                <c:pt idx="1265">
                  <c:v>0.64848114014000002</c:v>
                </c:pt>
                <c:pt idx="1266">
                  <c:v>0.65084527588000007</c:v>
                </c:pt>
                <c:pt idx="1267">
                  <c:v>0.66660925293000006</c:v>
                </c:pt>
                <c:pt idx="1268">
                  <c:v>0.65615173339999999</c:v>
                </c:pt>
                <c:pt idx="1269">
                  <c:v>0.75912713623000005</c:v>
                </c:pt>
                <c:pt idx="1270">
                  <c:v>0.68443865966999995</c:v>
                </c:pt>
                <c:pt idx="1271">
                  <c:v>0.68443865966999995</c:v>
                </c:pt>
                <c:pt idx="1272">
                  <c:v>0.71739129638999999</c:v>
                </c:pt>
                <c:pt idx="1273">
                  <c:v>0.73485247803000009</c:v>
                </c:pt>
                <c:pt idx="1274">
                  <c:v>0.68230499268</c:v>
                </c:pt>
                <c:pt idx="1275">
                  <c:v>0.68230499268</c:v>
                </c:pt>
                <c:pt idx="1276">
                  <c:v>0.67578558350000006</c:v>
                </c:pt>
                <c:pt idx="1277">
                  <c:v>0.64299621581999999</c:v>
                </c:pt>
                <c:pt idx="1278">
                  <c:v>0.60603778076000003</c:v>
                </c:pt>
                <c:pt idx="1279">
                  <c:v>0.63340203856999999</c:v>
                </c:pt>
                <c:pt idx="1280">
                  <c:v>0.70927416991999992</c:v>
                </c:pt>
                <c:pt idx="1281">
                  <c:v>0.70927416991999992</c:v>
                </c:pt>
                <c:pt idx="1282">
                  <c:v>0.61826776123000005</c:v>
                </c:pt>
                <c:pt idx="1283">
                  <c:v>0.61789495849999998</c:v>
                </c:pt>
                <c:pt idx="1284">
                  <c:v>0.60555322266</c:v>
                </c:pt>
                <c:pt idx="1285">
                  <c:v>0.57426763916000001</c:v>
                </c:pt>
                <c:pt idx="1286">
                  <c:v>0.54883538817999999</c:v>
                </c:pt>
                <c:pt idx="1287">
                  <c:v>0.54883538817999999</c:v>
                </c:pt>
                <c:pt idx="1288">
                  <c:v>0.59780578613000002</c:v>
                </c:pt>
                <c:pt idx="1289">
                  <c:v>0.66253039550999993</c:v>
                </c:pt>
                <c:pt idx="1290">
                  <c:v>0.78051068115</c:v>
                </c:pt>
                <c:pt idx="1291">
                  <c:v>0.78051068115</c:v>
                </c:pt>
                <c:pt idx="1292">
                  <c:v>0.63607489013999996</c:v>
                </c:pt>
                <c:pt idx="1293">
                  <c:v>0.65296307373000007</c:v>
                </c:pt>
                <c:pt idx="1294">
                  <c:v>0.65296307373000007</c:v>
                </c:pt>
                <c:pt idx="1295">
                  <c:v>0.62241900635000003</c:v>
                </c:pt>
                <c:pt idx="1296">
                  <c:v>0.67842102050999997</c:v>
                </c:pt>
                <c:pt idx="1297">
                  <c:v>0.67842102050999997</c:v>
                </c:pt>
                <c:pt idx="1298">
                  <c:v>0.63852886963</c:v>
                </c:pt>
                <c:pt idx="1299">
                  <c:v>0.65107910156000004</c:v>
                </c:pt>
                <c:pt idx="1300">
                  <c:v>0.78695599365000002</c:v>
                </c:pt>
                <c:pt idx="1301">
                  <c:v>0.78695599365000002</c:v>
                </c:pt>
                <c:pt idx="1302">
                  <c:v>0.76516809081999992</c:v>
                </c:pt>
                <c:pt idx="1303">
                  <c:v>0.60288299560999992</c:v>
                </c:pt>
                <c:pt idx="1304">
                  <c:v>0.60288299560999992</c:v>
                </c:pt>
                <c:pt idx="1305">
                  <c:v>0.58441766356999991</c:v>
                </c:pt>
                <c:pt idx="1306">
                  <c:v>0.58973699951000003</c:v>
                </c:pt>
                <c:pt idx="1307">
                  <c:v>0.51868652343999999</c:v>
                </c:pt>
                <c:pt idx="1308">
                  <c:v>0.51868652343999999</c:v>
                </c:pt>
                <c:pt idx="1309">
                  <c:v>0.49356063842999998</c:v>
                </c:pt>
                <c:pt idx="1310">
                  <c:v>0.60076940917999999</c:v>
                </c:pt>
                <c:pt idx="1311">
                  <c:v>0.60076940917999999</c:v>
                </c:pt>
                <c:pt idx="1312">
                  <c:v>0.62098645019999998</c:v>
                </c:pt>
                <c:pt idx="1313">
                  <c:v>0.53982244873000007</c:v>
                </c:pt>
                <c:pt idx="1314">
                  <c:v>0.53982244873000007</c:v>
                </c:pt>
                <c:pt idx="1315">
                  <c:v>0.48542523192999998</c:v>
                </c:pt>
                <c:pt idx="1316">
                  <c:v>0.63947869873000007</c:v>
                </c:pt>
                <c:pt idx="1317">
                  <c:v>0.62319403076000002</c:v>
                </c:pt>
                <c:pt idx="1318">
                  <c:v>0.62319403076000002</c:v>
                </c:pt>
                <c:pt idx="1319">
                  <c:v>0.62842883300999997</c:v>
                </c:pt>
                <c:pt idx="1320">
                  <c:v>0.57713269043000004</c:v>
                </c:pt>
                <c:pt idx="1321">
                  <c:v>0.60315283203000003</c:v>
                </c:pt>
                <c:pt idx="1322">
                  <c:v>0.56707263184000001</c:v>
                </c:pt>
                <c:pt idx="1323">
                  <c:v>0.55479455566000002</c:v>
                </c:pt>
                <c:pt idx="1324">
                  <c:v>0.55479455566000002</c:v>
                </c:pt>
                <c:pt idx="1325">
                  <c:v>0.59167517089999999</c:v>
                </c:pt>
                <c:pt idx="1326">
                  <c:v>0.51214654541000004</c:v>
                </c:pt>
                <c:pt idx="1327">
                  <c:v>0.53953387451000001</c:v>
                </c:pt>
                <c:pt idx="1328">
                  <c:v>0.53953387451000001</c:v>
                </c:pt>
                <c:pt idx="1329">
                  <c:v>0.60025305175999999</c:v>
                </c:pt>
                <c:pt idx="1330">
                  <c:v>0.57282873535000001</c:v>
                </c:pt>
                <c:pt idx="1331">
                  <c:v>0.58798864746000001</c:v>
                </c:pt>
                <c:pt idx="1332">
                  <c:v>0.67762512207000003</c:v>
                </c:pt>
                <c:pt idx="1333">
                  <c:v>0.60584057616999998</c:v>
                </c:pt>
                <c:pt idx="1334">
                  <c:v>0.60584057616999998</c:v>
                </c:pt>
                <c:pt idx="1335">
                  <c:v>0.49985644531000001</c:v>
                </c:pt>
                <c:pt idx="1336">
                  <c:v>0.52397094727000004</c:v>
                </c:pt>
                <c:pt idx="1337">
                  <c:v>0.52397094727000004</c:v>
                </c:pt>
                <c:pt idx="1338">
                  <c:v>0.58114270020000003</c:v>
                </c:pt>
                <c:pt idx="1339">
                  <c:v>0.62852246093999997</c:v>
                </c:pt>
                <c:pt idx="1340">
                  <c:v>0.62852246093999997</c:v>
                </c:pt>
                <c:pt idx="1341">
                  <c:v>0.57849566649999995</c:v>
                </c:pt>
                <c:pt idx="1342">
                  <c:v>0.52676672362999999</c:v>
                </c:pt>
                <c:pt idx="1343">
                  <c:v>0.50499813842999997</c:v>
                </c:pt>
                <c:pt idx="1344">
                  <c:v>0.50499813842999997</c:v>
                </c:pt>
                <c:pt idx="1345">
                  <c:v>0.52582470703000006</c:v>
                </c:pt>
                <c:pt idx="1346">
                  <c:v>0.59079522704999998</c:v>
                </c:pt>
                <c:pt idx="1347">
                  <c:v>0.57551306151999992</c:v>
                </c:pt>
                <c:pt idx="1348">
                  <c:v>0.56399383545000004</c:v>
                </c:pt>
                <c:pt idx="1349">
                  <c:v>0.45003359984999997</c:v>
                </c:pt>
                <c:pt idx="1350">
                  <c:v>0.45003359984999997</c:v>
                </c:pt>
                <c:pt idx="1351">
                  <c:v>0.37294107056000003</c:v>
                </c:pt>
                <c:pt idx="1352">
                  <c:v>0.46285742188000001</c:v>
                </c:pt>
                <c:pt idx="1353">
                  <c:v>0.46285742188000001</c:v>
                </c:pt>
                <c:pt idx="1354">
                  <c:v>0.51006524657999996</c:v>
                </c:pt>
                <c:pt idx="1355">
                  <c:v>0.50549322510000005</c:v>
                </c:pt>
                <c:pt idx="1356">
                  <c:v>0.55759375</c:v>
                </c:pt>
                <c:pt idx="1357">
                  <c:v>0.56892651366999991</c:v>
                </c:pt>
                <c:pt idx="1358">
                  <c:v>0.50358685302999995</c:v>
                </c:pt>
                <c:pt idx="1359">
                  <c:v>0.49212811279000002</c:v>
                </c:pt>
                <c:pt idx="1360">
                  <c:v>0.49212811279000002</c:v>
                </c:pt>
                <c:pt idx="1361">
                  <c:v>0.53626092529000002</c:v>
                </c:pt>
                <c:pt idx="1362">
                  <c:v>0.50284207153000005</c:v>
                </c:pt>
                <c:pt idx="1363">
                  <c:v>0.50411166381999994</c:v>
                </c:pt>
                <c:pt idx="1364">
                  <c:v>0.64102386475000006</c:v>
                </c:pt>
                <c:pt idx="1365">
                  <c:v>0.62125854491999999</c:v>
                </c:pt>
                <c:pt idx="1366">
                  <c:v>0.62125854491999999</c:v>
                </c:pt>
                <c:pt idx="1367">
                  <c:v>0.51237683104999998</c:v>
                </c:pt>
                <c:pt idx="1368">
                  <c:v>0.58244854736000007</c:v>
                </c:pt>
                <c:pt idx="1369">
                  <c:v>0.60255603026999993</c:v>
                </c:pt>
                <c:pt idx="1370">
                  <c:v>0.60255603026999993</c:v>
                </c:pt>
                <c:pt idx="1371">
                  <c:v>0.48877203369</c:v>
                </c:pt>
                <c:pt idx="1372">
                  <c:v>0.46963897705000002</c:v>
                </c:pt>
                <c:pt idx="1373">
                  <c:v>0.44691714478</c:v>
                </c:pt>
                <c:pt idx="1374">
                  <c:v>0.44968685913000001</c:v>
                </c:pt>
                <c:pt idx="1375">
                  <c:v>0.47147369385000004</c:v>
                </c:pt>
                <c:pt idx="1376">
                  <c:v>0.47147369385000004</c:v>
                </c:pt>
                <c:pt idx="1377">
                  <c:v>0.43065106200999997</c:v>
                </c:pt>
                <c:pt idx="1378">
                  <c:v>0.41999197387999998</c:v>
                </c:pt>
                <c:pt idx="1379">
                  <c:v>0.46582656859999999</c:v>
                </c:pt>
                <c:pt idx="1380">
                  <c:v>0.46582656859999999</c:v>
                </c:pt>
                <c:pt idx="1381">
                  <c:v>0.48598028563999995</c:v>
                </c:pt>
                <c:pt idx="1382">
                  <c:v>0.42262414550999999</c:v>
                </c:pt>
                <c:pt idx="1383">
                  <c:v>0.50744281006000003</c:v>
                </c:pt>
                <c:pt idx="1384">
                  <c:v>0.47510162354000002</c:v>
                </c:pt>
                <c:pt idx="1385">
                  <c:v>0.41644052124000003</c:v>
                </c:pt>
                <c:pt idx="1386">
                  <c:v>0.41644052124000003</c:v>
                </c:pt>
                <c:pt idx="1387">
                  <c:v>0.40792230224999998</c:v>
                </c:pt>
                <c:pt idx="1388">
                  <c:v>0.37178314209000002</c:v>
                </c:pt>
                <c:pt idx="1389">
                  <c:v>0.41364468384000003</c:v>
                </c:pt>
                <c:pt idx="1390">
                  <c:v>0.41364468384000003</c:v>
                </c:pt>
                <c:pt idx="1391">
                  <c:v>0.41635894775000004</c:v>
                </c:pt>
                <c:pt idx="1392">
                  <c:v>0.38291497802999996</c:v>
                </c:pt>
                <c:pt idx="1393">
                  <c:v>0.37579537964000004</c:v>
                </c:pt>
                <c:pt idx="1394">
                  <c:v>0.38616415404999999</c:v>
                </c:pt>
                <c:pt idx="1395">
                  <c:v>0.41169433593999999</c:v>
                </c:pt>
                <c:pt idx="1396">
                  <c:v>0.41169433593999999</c:v>
                </c:pt>
                <c:pt idx="1397">
                  <c:v>0.30236578369</c:v>
                </c:pt>
                <c:pt idx="1398">
                  <c:v>0.32993096924000004</c:v>
                </c:pt>
                <c:pt idx="1399">
                  <c:v>0.32993096924000004</c:v>
                </c:pt>
                <c:pt idx="1400">
                  <c:v>0.33439233398000001</c:v>
                </c:pt>
                <c:pt idx="1401">
                  <c:v>0.25685437012000001</c:v>
                </c:pt>
                <c:pt idx="1402">
                  <c:v>0.25685437012000001</c:v>
                </c:pt>
                <c:pt idx="1403">
                  <c:v>0.28388092041000001</c:v>
                </c:pt>
                <c:pt idx="1404">
                  <c:v>0.35737097168000004</c:v>
                </c:pt>
                <c:pt idx="1405">
                  <c:v>0.41536138915999998</c:v>
                </c:pt>
                <c:pt idx="1406">
                  <c:v>0.41536138915999998</c:v>
                </c:pt>
                <c:pt idx="1407">
                  <c:v>0.38072235107000002</c:v>
                </c:pt>
                <c:pt idx="1408">
                  <c:v>0.41757675170999997</c:v>
                </c:pt>
                <c:pt idx="1409">
                  <c:v>0.44815737914999998</c:v>
                </c:pt>
                <c:pt idx="1410">
                  <c:v>0.41204736328000002</c:v>
                </c:pt>
                <c:pt idx="1411">
                  <c:v>0.40487222290000002</c:v>
                </c:pt>
                <c:pt idx="1412">
                  <c:v>0.40487222290000002</c:v>
                </c:pt>
                <c:pt idx="1413">
                  <c:v>0.41645098876999997</c:v>
                </c:pt>
                <c:pt idx="1414">
                  <c:v>0.34047793579000002</c:v>
                </c:pt>
                <c:pt idx="1415">
                  <c:v>0.39576910400000004</c:v>
                </c:pt>
                <c:pt idx="1416">
                  <c:v>0.39576910400000004</c:v>
                </c:pt>
                <c:pt idx="1417">
                  <c:v>0.35647259521000002</c:v>
                </c:pt>
                <c:pt idx="1418">
                  <c:v>0.33424212646000001</c:v>
                </c:pt>
                <c:pt idx="1419">
                  <c:v>0.33424212646000001</c:v>
                </c:pt>
                <c:pt idx="1420">
                  <c:v>0.33733612061000001</c:v>
                </c:pt>
                <c:pt idx="1421">
                  <c:v>0.31272222900000002</c:v>
                </c:pt>
                <c:pt idx="1422">
                  <c:v>0.31272222900000002</c:v>
                </c:pt>
                <c:pt idx="1423">
                  <c:v>0.29696234130999999</c:v>
                </c:pt>
                <c:pt idx="1424">
                  <c:v>0.31428967284999998</c:v>
                </c:pt>
                <c:pt idx="1425">
                  <c:v>0.32051055908000003</c:v>
                </c:pt>
                <c:pt idx="1426">
                  <c:v>0.32051055908000003</c:v>
                </c:pt>
                <c:pt idx="1427">
                  <c:v>0.22861442565999998</c:v>
                </c:pt>
                <c:pt idx="1428">
                  <c:v>0.24635481262</c:v>
                </c:pt>
                <c:pt idx="1429">
                  <c:v>0.24635481262</c:v>
                </c:pt>
                <c:pt idx="1430">
                  <c:v>0.24790335082999998</c:v>
                </c:pt>
                <c:pt idx="1431">
                  <c:v>0.21571752929999999</c:v>
                </c:pt>
                <c:pt idx="1432">
                  <c:v>0.21571752929999999</c:v>
                </c:pt>
                <c:pt idx="1433">
                  <c:v>0.25823846436000003</c:v>
                </c:pt>
                <c:pt idx="1434">
                  <c:v>0.23799978637999999</c:v>
                </c:pt>
                <c:pt idx="1435">
                  <c:v>0.24873753357</c:v>
                </c:pt>
                <c:pt idx="1436">
                  <c:v>0.24777658081000001</c:v>
                </c:pt>
                <c:pt idx="1437">
                  <c:v>0.23746000670999998</c:v>
                </c:pt>
                <c:pt idx="1438">
                  <c:v>0.21983181762999998</c:v>
                </c:pt>
                <c:pt idx="1439">
                  <c:v>0.21983181762999998</c:v>
                </c:pt>
                <c:pt idx="1440">
                  <c:v>0.25435563659999999</c:v>
                </c:pt>
                <c:pt idx="1441">
                  <c:v>0.29306427001999996</c:v>
                </c:pt>
                <c:pt idx="1442">
                  <c:v>0.29306427001999996</c:v>
                </c:pt>
                <c:pt idx="1443">
                  <c:v>0.21237036133000001</c:v>
                </c:pt>
                <c:pt idx="1444">
                  <c:v>0.15288290405000002</c:v>
                </c:pt>
                <c:pt idx="1445">
                  <c:v>0.15288290405000002</c:v>
                </c:pt>
                <c:pt idx="1446">
                  <c:v>0.25978665160999997</c:v>
                </c:pt>
                <c:pt idx="1447">
                  <c:v>0.19349678040000001</c:v>
                </c:pt>
                <c:pt idx="1448">
                  <c:v>0.20899636840999999</c:v>
                </c:pt>
                <c:pt idx="1449">
                  <c:v>0.20899636840999999</c:v>
                </c:pt>
                <c:pt idx="1450">
                  <c:v>0.20281242370999999</c:v>
                </c:pt>
                <c:pt idx="1451">
                  <c:v>0.25042666625999999</c:v>
                </c:pt>
                <c:pt idx="1452">
                  <c:v>0.24861047363</c:v>
                </c:pt>
                <c:pt idx="1453">
                  <c:v>0.30373760986000004</c:v>
                </c:pt>
                <c:pt idx="1454">
                  <c:v>0.32937448120000001</c:v>
                </c:pt>
                <c:pt idx="1455">
                  <c:v>0.32937448120000001</c:v>
                </c:pt>
                <c:pt idx="1456">
                  <c:v>0.26037115479</c:v>
                </c:pt>
                <c:pt idx="1457">
                  <c:v>0.30005496215999999</c:v>
                </c:pt>
                <c:pt idx="1458">
                  <c:v>0.23907081604000002</c:v>
                </c:pt>
                <c:pt idx="1459">
                  <c:v>0.23907081604000002</c:v>
                </c:pt>
                <c:pt idx="1460">
                  <c:v>0.20411941527999999</c:v>
                </c:pt>
                <c:pt idx="1461">
                  <c:v>0.28144750976999999</c:v>
                </c:pt>
                <c:pt idx="1462">
                  <c:v>0.26743374634</c:v>
                </c:pt>
                <c:pt idx="1463">
                  <c:v>0.25325263977000001</c:v>
                </c:pt>
                <c:pt idx="1464">
                  <c:v>0.31933673096000004</c:v>
                </c:pt>
                <c:pt idx="1465">
                  <c:v>0.31933673096000004</c:v>
                </c:pt>
                <c:pt idx="1466">
                  <c:v>0.37107238770000001</c:v>
                </c:pt>
                <c:pt idx="1467">
                  <c:v>0.28752301025000004</c:v>
                </c:pt>
                <c:pt idx="1468">
                  <c:v>0.23157650756999998</c:v>
                </c:pt>
                <c:pt idx="1469">
                  <c:v>0.23157650756999998</c:v>
                </c:pt>
                <c:pt idx="1470">
                  <c:v>0.20767456055</c:v>
                </c:pt>
                <c:pt idx="1471">
                  <c:v>0.16309065247000001</c:v>
                </c:pt>
                <c:pt idx="1472">
                  <c:v>0.16309065247000001</c:v>
                </c:pt>
                <c:pt idx="1473">
                  <c:v>0.14096865845000001</c:v>
                </c:pt>
                <c:pt idx="1474">
                  <c:v>8.0784484860000005E-2</c:v>
                </c:pt>
                <c:pt idx="1475">
                  <c:v>8.0784484860000005E-2</c:v>
                </c:pt>
                <c:pt idx="1476">
                  <c:v>1.3768829350000001E-2</c:v>
                </c:pt>
                <c:pt idx="1477">
                  <c:v>-2.4334959999999998E-3</c:v>
                </c:pt>
                <c:pt idx="1478">
                  <c:v>0.10984712982</c:v>
                </c:pt>
                <c:pt idx="1479">
                  <c:v>1.0109277730000001E-2</c:v>
                </c:pt>
                <c:pt idx="1480">
                  <c:v>1.893323517E-2</c:v>
                </c:pt>
                <c:pt idx="1481">
                  <c:v>8.0967864989999999E-2</c:v>
                </c:pt>
                <c:pt idx="1482">
                  <c:v>8.0967864989999999E-2</c:v>
                </c:pt>
                <c:pt idx="1483">
                  <c:v>7.0095855710000002E-2</c:v>
                </c:pt>
                <c:pt idx="1484">
                  <c:v>0.10156330872</c:v>
                </c:pt>
                <c:pt idx="1485">
                  <c:v>0.10156330872</c:v>
                </c:pt>
                <c:pt idx="1486">
                  <c:v>6.3197277070000002E-2</c:v>
                </c:pt>
                <c:pt idx="1487">
                  <c:v>5.3549896240000006E-2</c:v>
                </c:pt>
                <c:pt idx="1488">
                  <c:v>0.10742671204</c:v>
                </c:pt>
                <c:pt idx="1489">
                  <c:v>0.17422579956000001</c:v>
                </c:pt>
                <c:pt idx="1490">
                  <c:v>0.18186175536999999</c:v>
                </c:pt>
                <c:pt idx="1491">
                  <c:v>0.14155917358</c:v>
                </c:pt>
                <c:pt idx="1492">
                  <c:v>0.14155917358</c:v>
                </c:pt>
                <c:pt idx="1493">
                  <c:v>0.18328015137000001</c:v>
                </c:pt>
                <c:pt idx="1494">
                  <c:v>0.16950462341</c:v>
                </c:pt>
                <c:pt idx="1495">
                  <c:v>0.16950462341</c:v>
                </c:pt>
                <c:pt idx="1496">
                  <c:v>0.11092558289</c:v>
                </c:pt>
                <c:pt idx="1497">
                  <c:v>0.16618733215000001</c:v>
                </c:pt>
                <c:pt idx="1498">
                  <c:v>0.16618733215000001</c:v>
                </c:pt>
                <c:pt idx="1499">
                  <c:v>0.11065763092</c:v>
                </c:pt>
                <c:pt idx="1500">
                  <c:v>0.23701907349000001</c:v>
                </c:pt>
                <c:pt idx="1501">
                  <c:v>0.23701907349000001</c:v>
                </c:pt>
                <c:pt idx="1502">
                  <c:v>0.28552642822000002</c:v>
                </c:pt>
                <c:pt idx="1503">
                  <c:v>0.14114201355</c:v>
                </c:pt>
                <c:pt idx="1504">
                  <c:v>0.20704013062000001</c:v>
                </c:pt>
                <c:pt idx="1505">
                  <c:v>0.20704013062000001</c:v>
                </c:pt>
                <c:pt idx="1506">
                  <c:v>0.18335772705</c:v>
                </c:pt>
                <c:pt idx="1507">
                  <c:v>0.18173428345000001</c:v>
                </c:pt>
                <c:pt idx="1508">
                  <c:v>0.18173428345000001</c:v>
                </c:pt>
                <c:pt idx="1509">
                  <c:v>0.1824753418</c:v>
                </c:pt>
                <c:pt idx="1510">
                  <c:v>0.20759109497</c:v>
                </c:pt>
                <c:pt idx="1511">
                  <c:v>0.20759109497</c:v>
                </c:pt>
                <c:pt idx="1512">
                  <c:v>0.13538565062999999</c:v>
                </c:pt>
                <c:pt idx="1513">
                  <c:v>0.15414630127000001</c:v>
                </c:pt>
                <c:pt idx="1514">
                  <c:v>0.23921467590000001</c:v>
                </c:pt>
                <c:pt idx="1515">
                  <c:v>0.24857473755000001</c:v>
                </c:pt>
                <c:pt idx="1516">
                  <c:v>0.22393203735</c:v>
                </c:pt>
                <c:pt idx="1517">
                  <c:v>0.22821745300000001</c:v>
                </c:pt>
                <c:pt idx="1518">
                  <c:v>0.22821745300000001</c:v>
                </c:pt>
                <c:pt idx="1519">
                  <c:v>0.23307925415</c:v>
                </c:pt>
                <c:pt idx="1520">
                  <c:v>0.26979718017999998</c:v>
                </c:pt>
                <c:pt idx="1521">
                  <c:v>0.26979718017999998</c:v>
                </c:pt>
                <c:pt idx="1522">
                  <c:v>0.30576177978999997</c:v>
                </c:pt>
                <c:pt idx="1523">
                  <c:v>0.28520965575999996</c:v>
                </c:pt>
                <c:pt idx="1524">
                  <c:v>0.28520965575999996</c:v>
                </c:pt>
                <c:pt idx="1525">
                  <c:v>0.31365008545</c:v>
                </c:pt>
                <c:pt idx="1526">
                  <c:v>0.31365008545</c:v>
                </c:pt>
                <c:pt idx="1527">
                  <c:v>0.42479525756999997</c:v>
                </c:pt>
                <c:pt idx="1528">
                  <c:v>0.33336096191000003</c:v>
                </c:pt>
                <c:pt idx="1529">
                  <c:v>0.29107000731999999</c:v>
                </c:pt>
                <c:pt idx="1530">
                  <c:v>0.29107000731999999</c:v>
                </c:pt>
                <c:pt idx="1531">
                  <c:v>0.35614538573999999</c:v>
                </c:pt>
                <c:pt idx="1532">
                  <c:v>0.35023989867999999</c:v>
                </c:pt>
                <c:pt idx="1533">
                  <c:v>0.35023989867999999</c:v>
                </c:pt>
                <c:pt idx="1534">
                  <c:v>0.33255914307000001</c:v>
                </c:pt>
                <c:pt idx="1535">
                  <c:v>0.33163949585000002</c:v>
                </c:pt>
                <c:pt idx="1536">
                  <c:v>0.33163949585000002</c:v>
                </c:pt>
                <c:pt idx="1537">
                  <c:v>0.24561824035999999</c:v>
                </c:pt>
                <c:pt idx="1538">
                  <c:v>0.24161613464000001</c:v>
                </c:pt>
                <c:pt idx="1539">
                  <c:v>0.30989364623999999</c:v>
                </c:pt>
                <c:pt idx="1540">
                  <c:v>0.30248101807</c:v>
                </c:pt>
                <c:pt idx="1541">
                  <c:v>0.32014312744000001</c:v>
                </c:pt>
                <c:pt idx="1542">
                  <c:v>0.32014312744000001</c:v>
                </c:pt>
                <c:pt idx="1543">
                  <c:v>0.32242935180999999</c:v>
                </c:pt>
                <c:pt idx="1544">
                  <c:v>0.33002053833</c:v>
                </c:pt>
                <c:pt idx="1545">
                  <c:v>0.37566912842</c:v>
                </c:pt>
                <c:pt idx="1546">
                  <c:v>0.37566912842</c:v>
                </c:pt>
                <c:pt idx="1547">
                  <c:v>0.41990338134999999</c:v>
                </c:pt>
                <c:pt idx="1548">
                  <c:v>0.40327941894999997</c:v>
                </c:pt>
                <c:pt idx="1549">
                  <c:v>0.40831668091000001</c:v>
                </c:pt>
                <c:pt idx="1550">
                  <c:v>0.35764614868</c:v>
                </c:pt>
                <c:pt idx="1551">
                  <c:v>0.42089642333999999</c:v>
                </c:pt>
                <c:pt idx="1552">
                  <c:v>0.42089642333999999</c:v>
                </c:pt>
                <c:pt idx="1553">
                  <c:v>0.42311962890999999</c:v>
                </c:pt>
                <c:pt idx="1554">
                  <c:v>0.41709222412000002</c:v>
                </c:pt>
                <c:pt idx="1555">
                  <c:v>0.43757659912000002</c:v>
                </c:pt>
                <c:pt idx="1556">
                  <c:v>0.43757659912000002</c:v>
                </c:pt>
                <c:pt idx="1557">
                  <c:v>0.34171112061000003</c:v>
                </c:pt>
                <c:pt idx="1558">
                  <c:v>0.34171112061000003</c:v>
                </c:pt>
                <c:pt idx="1559">
                  <c:v>0.37003610228999995</c:v>
                </c:pt>
                <c:pt idx="1560">
                  <c:v>0.39236679077000003</c:v>
                </c:pt>
                <c:pt idx="1561">
                  <c:v>0.41860009766</c:v>
                </c:pt>
                <c:pt idx="1562">
                  <c:v>0.41860009766</c:v>
                </c:pt>
                <c:pt idx="1563">
                  <c:v>0.40972473144999999</c:v>
                </c:pt>
                <c:pt idx="1564">
                  <c:v>0.49543685913000002</c:v>
                </c:pt>
                <c:pt idx="1565">
                  <c:v>0.40841326903999997</c:v>
                </c:pt>
                <c:pt idx="1566">
                  <c:v>0.40281381226000001</c:v>
                </c:pt>
                <c:pt idx="1567">
                  <c:v>0.40810797118999997</c:v>
                </c:pt>
                <c:pt idx="1568">
                  <c:v>0.40098236084</c:v>
                </c:pt>
                <c:pt idx="1569">
                  <c:v>0.40098236084</c:v>
                </c:pt>
                <c:pt idx="1570">
                  <c:v>0.42406500244000001</c:v>
                </c:pt>
                <c:pt idx="1571">
                  <c:v>0.47623675537000004</c:v>
                </c:pt>
                <c:pt idx="1572">
                  <c:v>0.47227569580000001</c:v>
                </c:pt>
                <c:pt idx="1573">
                  <c:v>0.47227569580000001</c:v>
                </c:pt>
                <c:pt idx="1574">
                  <c:v>0.56202386474999999</c:v>
                </c:pt>
                <c:pt idx="1575">
                  <c:v>0.55993524169999997</c:v>
                </c:pt>
                <c:pt idx="1576">
                  <c:v>0.55993524169999997</c:v>
                </c:pt>
                <c:pt idx="1577">
                  <c:v>0.48402960205000001</c:v>
                </c:pt>
                <c:pt idx="1578">
                  <c:v>0.49507910156000001</c:v>
                </c:pt>
                <c:pt idx="1579">
                  <c:v>0.49507910156000001</c:v>
                </c:pt>
                <c:pt idx="1580">
                  <c:v>0.48585736084000003</c:v>
                </c:pt>
                <c:pt idx="1581">
                  <c:v>0.50434213256999993</c:v>
                </c:pt>
                <c:pt idx="1582">
                  <c:v>0.50434213256999993</c:v>
                </c:pt>
                <c:pt idx="1583">
                  <c:v>0.47833697510000001</c:v>
                </c:pt>
                <c:pt idx="1584">
                  <c:v>0.39972357178000001</c:v>
                </c:pt>
                <c:pt idx="1585">
                  <c:v>0.39972357178000001</c:v>
                </c:pt>
                <c:pt idx="1586">
                  <c:v>0.39488079834000001</c:v>
                </c:pt>
                <c:pt idx="1587">
                  <c:v>0.39608306885</c:v>
                </c:pt>
                <c:pt idx="1588">
                  <c:v>0.39608306885</c:v>
                </c:pt>
                <c:pt idx="1589">
                  <c:v>0.34168508910999995</c:v>
                </c:pt>
                <c:pt idx="1590">
                  <c:v>0.32926528930999999</c:v>
                </c:pt>
                <c:pt idx="1591">
                  <c:v>0.40738998412999999</c:v>
                </c:pt>
                <c:pt idx="1592">
                  <c:v>0.40738998412999999</c:v>
                </c:pt>
                <c:pt idx="1593">
                  <c:v>0.31710571289</c:v>
                </c:pt>
                <c:pt idx="1594">
                  <c:v>0.40656732177999999</c:v>
                </c:pt>
                <c:pt idx="1595">
                  <c:v>0.40656732177999999</c:v>
                </c:pt>
                <c:pt idx="1596">
                  <c:v>0.41208886718999999</c:v>
                </c:pt>
                <c:pt idx="1597">
                  <c:v>0.43244311523000001</c:v>
                </c:pt>
                <c:pt idx="1598">
                  <c:v>0.43244311523000001</c:v>
                </c:pt>
                <c:pt idx="1599">
                  <c:v>0.47178097534000002</c:v>
                </c:pt>
                <c:pt idx="1600">
                  <c:v>0.48253662109000001</c:v>
                </c:pt>
                <c:pt idx="1601">
                  <c:v>0.48844888306000001</c:v>
                </c:pt>
                <c:pt idx="1602">
                  <c:v>0.50820742797999996</c:v>
                </c:pt>
                <c:pt idx="1603">
                  <c:v>0.46582025146</c:v>
                </c:pt>
                <c:pt idx="1604">
                  <c:v>0.4738137207</c:v>
                </c:pt>
                <c:pt idx="1605">
                  <c:v>0.4738137207</c:v>
                </c:pt>
                <c:pt idx="1606">
                  <c:v>0.53122033691000003</c:v>
                </c:pt>
                <c:pt idx="1607">
                  <c:v>0.51745971680000002</c:v>
                </c:pt>
                <c:pt idx="1608">
                  <c:v>0.51745971680000002</c:v>
                </c:pt>
                <c:pt idx="1609">
                  <c:v>0.45795767211999999</c:v>
                </c:pt>
                <c:pt idx="1610">
                  <c:v>0.57141894531000004</c:v>
                </c:pt>
                <c:pt idx="1611">
                  <c:v>0.57510864258000005</c:v>
                </c:pt>
                <c:pt idx="1612">
                  <c:v>0.50244204711999996</c:v>
                </c:pt>
                <c:pt idx="1613">
                  <c:v>0.55291247559000001</c:v>
                </c:pt>
                <c:pt idx="1614">
                  <c:v>0.62295056151999995</c:v>
                </c:pt>
                <c:pt idx="1615">
                  <c:v>0.62295056151999995</c:v>
                </c:pt>
                <c:pt idx="1616">
                  <c:v>0.47532708739999996</c:v>
                </c:pt>
                <c:pt idx="1617">
                  <c:v>0.44210577393</c:v>
                </c:pt>
                <c:pt idx="1618">
                  <c:v>0.44210577393</c:v>
                </c:pt>
                <c:pt idx="1619">
                  <c:v>0.54608361816000006</c:v>
                </c:pt>
                <c:pt idx="1620">
                  <c:v>0.51766204833999996</c:v>
                </c:pt>
                <c:pt idx="1621">
                  <c:v>0.51766204833999996</c:v>
                </c:pt>
                <c:pt idx="1622">
                  <c:v>0.55902227783000003</c:v>
                </c:pt>
                <c:pt idx="1623">
                  <c:v>0.64616925048999996</c:v>
                </c:pt>
                <c:pt idx="1624">
                  <c:v>0.61880786132999999</c:v>
                </c:pt>
                <c:pt idx="1625">
                  <c:v>0.61880786132999999</c:v>
                </c:pt>
                <c:pt idx="1626">
                  <c:v>0.5823523559599999</c:v>
                </c:pt>
                <c:pt idx="1627">
                  <c:v>0.57026739502000001</c:v>
                </c:pt>
                <c:pt idx="1628">
                  <c:v>0.57052795410000001</c:v>
                </c:pt>
                <c:pt idx="1629">
                  <c:v>0.61057434081999995</c:v>
                </c:pt>
                <c:pt idx="1630">
                  <c:v>0.53467553711000004</c:v>
                </c:pt>
                <c:pt idx="1631">
                  <c:v>0.53467553711000004</c:v>
                </c:pt>
                <c:pt idx="1632">
                  <c:v>0.56225970458999996</c:v>
                </c:pt>
                <c:pt idx="1633">
                  <c:v>0.62886273192999997</c:v>
                </c:pt>
                <c:pt idx="1634">
                  <c:v>0.62886273192999997</c:v>
                </c:pt>
                <c:pt idx="1635">
                  <c:v>0.55456933594000002</c:v>
                </c:pt>
                <c:pt idx="1636">
                  <c:v>0.57978839111000002</c:v>
                </c:pt>
                <c:pt idx="1637">
                  <c:v>0.60917907714999997</c:v>
                </c:pt>
                <c:pt idx="1638">
                  <c:v>0.57452099609000007</c:v>
                </c:pt>
                <c:pt idx="1639">
                  <c:v>0.71874060059</c:v>
                </c:pt>
                <c:pt idx="1640">
                  <c:v>0.61223205566000005</c:v>
                </c:pt>
                <c:pt idx="1641">
                  <c:v>0.61223205566000005</c:v>
                </c:pt>
                <c:pt idx="1642">
                  <c:v>0.62917248535000003</c:v>
                </c:pt>
                <c:pt idx="1643">
                  <c:v>0.67412469481999993</c:v>
                </c:pt>
                <c:pt idx="1644">
                  <c:v>0.67412469481999993</c:v>
                </c:pt>
                <c:pt idx="1645">
                  <c:v>0.54449920654000006</c:v>
                </c:pt>
                <c:pt idx="1646">
                  <c:v>0.59138391113</c:v>
                </c:pt>
                <c:pt idx="1647">
                  <c:v>0.59138391113</c:v>
                </c:pt>
                <c:pt idx="1648">
                  <c:v>0.46811041260000003</c:v>
                </c:pt>
                <c:pt idx="1649">
                  <c:v>0.57519421387000003</c:v>
                </c:pt>
                <c:pt idx="1650">
                  <c:v>0.56874926758</c:v>
                </c:pt>
                <c:pt idx="1651">
                  <c:v>0.56874926758</c:v>
                </c:pt>
                <c:pt idx="1652">
                  <c:v>0.64420825194999998</c:v>
                </c:pt>
                <c:pt idx="1653">
                  <c:v>0.58763775635000004</c:v>
                </c:pt>
                <c:pt idx="1654">
                  <c:v>0.58763775635000004</c:v>
                </c:pt>
                <c:pt idx="1655">
                  <c:v>0.55420544433999996</c:v>
                </c:pt>
                <c:pt idx="1656">
                  <c:v>0.52861773682000002</c:v>
                </c:pt>
                <c:pt idx="1657">
                  <c:v>0.52861773682000002</c:v>
                </c:pt>
                <c:pt idx="1658">
                  <c:v>0.54165588378999996</c:v>
                </c:pt>
                <c:pt idx="1659">
                  <c:v>0.56115722656</c:v>
                </c:pt>
                <c:pt idx="1660">
                  <c:v>0.46678875732000003</c:v>
                </c:pt>
                <c:pt idx="1661">
                  <c:v>0.46678875732000003</c:v>
                </c:pt>
                <c:pt idx="1662">
                  <c:v>0.59833929443</c:v>
                </c:pt>
                <c:pt idx="1663">
                  <c:v>0.59123193359000004</c:v>
                </c:pt>
                <c:pt idx="1664">
                  <c:v>0.57905761718999993</c:v>
                </c:pt>
                <c:pt idx="1665">
                  <c:v>0.64527215576000008</c:v>
                </c:pt>
                <c:pt idx="1666">
                  <c:v>0.60657141113000002</c:v>
                </c:pt>
                <c:pt idx="1667">
                  <c:v>0.60657141113000002</c:v>
                </c:pt>
                <c:pt idx="1668">
                  <c:v>0.55419494628999999</c:v>
                </c:pt>
                <c:pt idx="1669">
                  <c:v>0.58426940918000003</c:v>
                </c:pt>
                <c:pt idx="1670">
                  <c:v>0.69760235595999998</c:v>
                </c:pt>
                <c:pt idx="1671">
                  <c:v>0.69760235595999998</c:v>
                </c:pt>
                <c:pt idx="1672">
                  <c:v>0.67411712645999999</c:v>
                </c:pt>
                <c:pt idx="1673">
                  <c:v>0.65691986083999998</c:v>
                </c:pt>
                <c:pt idx="1674">
                  <c:v>0.67610510254</c:v>
                </c:pt>
                <c:pt idx="1675">
                  <c:v>0.67747442626999999</c:v>
                </c:pt>
                <c:pt idx="1676">
                  <c:v>0.69730682372999997</c:v>
                </c:pt>
                <c:pt idx="1677">
                  <c:v>0.69730682372999997</c:v>
                </c:pt>
                <c:pt idx="1678">
                  <c:v>0.65359179687999991</c:v>
                </c:pt>
                <c:pt idx="1679">
                  <c:v>0.59690466309000001</c:v>
                </c:pt>
                <c:pt idx="1680">
                  <c:v>0.68135046386999998</c:v>
                </c:pt>
                <c:pt idx="1681">
                  <c:v>0.68135046386999998</c:v>
                </c:pt>
                <c:pt idx="1682">
                  <c:v>0.61129443359000002</c:v>
                </c:pt>
                <c:pt idx="1683">
                  <c:v>0.61129443359000002</c:v>
                </c:pt>
                <c:pt idx="1684">
                  <c:v>0.68891595458999999</c:v>
                </c:pt>
                <c:pt idx="1685">
                  <c:v>0.64942559814</c:v>
                </c:pt>
                <c:pt idx="1686">
                  <c:v>0.61991638183999997</c:v>
                </c:pt>
                <c:pt idx="1687">
                  <c:v>0.61991638183999997</c:v>
                </c:pt>
                <c:pt idx="1688">
                  <c:v>0.68517364502</c:v>
                </c:pt>
                <c:pt idx="1689">
                  <c:v>0.66418347168000003</c:v>
                </c:pt>
                <c:pt idx="1690">
                  <c:v>0.66228344726999999</c:v>
                </c:pt>
                <c:pt idx="1691">
                  <c:v>0.63301916504</c:v>
                </c:pt>
                <c:pt idx="1692">
                  <c:v>0.62740100098000007</c:v>
                </c:pt>
                <c:pt idx="1693">
                  <c:v>0.62740100098000007</c:v>
                </c:pt>
                <c:pt idx="1694">
                  <c:v>0.63400579833999993</c:v>
                </c:pt>
                <c:pt idx="1695">
                  <c:v>0.68174273681999997</c:v>
                </c:pt>
                <c:pt idx="1696">
                  <c:v>0.63082196045000005</c:v>
                </c:pt>
                <c:pt idx="1697">
                  <c:v>0.63082196045000005</c:v>
                </c:pt>
                <c:pt idx="1698">
                  <c:v>0.61851745604999997</c:v>
                </c:pt>
                <c:pt idx="1699">
                  <c:v>0.78705993651999995</c:v>
                </c:pt>
                <c:pt idx="1700">
                  <c:v>0.69075909423999993</c:v>
                </c:pt>
                <c:pt idx="1701">
                  <c:v>0.67360021973000006</c:v>
                </c:pt>
                <c:pt idx="1702">
                  <c:v>0.74583502196999996</c:v>
                </c:pt>
                <c:pt idx="1703">
                  <c:v>0.74583502196999996</c:v>
                </c:pt>
                <c:pt idx="1704">
                  <c:v>0.72404705810999992</c:v>
                </c:pt>
                <c:pt idx="1705">
                  <c:v>0.67320507812999997</c:v>
                </c:pt>
                <c:pt idx="1706">
                  <c:v>0.70740502930000004</c:v>
                </c:pt>
                <c:pt idx="1707">
                  <c:v>0.70740502930000004</c:v>
                </c:pt>
                <c:pt idx="1708">
                  <c:v>0.62898645019999999</c:v>
                </c:pt>
                <c:pt idx="1709">
                  <c:v>0.62219561768000009</c:v>
                </c:pt>
                <c:pt idx="1710">
                  <c:v>0.65170080565999999</c:v>
                </c:pt>
                <c:pt idx="1711">
                  <c:v>0.72193945312999996</c:v>
                </c:pt>
                <c:pt idx="1712">
                  <c:v>0.72197747803000001</c:v>
                </c:pt>
                <c:pt idx="1713">
                  <c:v>0.72197747803000001</c:v>
                </c:pt>
                <c:pt idx="1714">
                  <c:v>0.7570421142599999</c:v>
                </c:pt>
                <c:pt idx="1715">
                  <c:v>0.8300214843799999</c:v>
                </c:pt>
                <c:pt idx="1716">
                  <c:v>0.70809484863000005</c:v>
                </c:pt>
                <c:pt idx="1717">
                  <c:v>0.70809484863000005</c:v>
                </c:pt>
                <c:pt idx="1718">
                  <c:v>0.85940362548999993</c:v>
                </c:pt>
                <c:pt idx="1719">
                  <c:v>0.85940362548999993</c:v>
                </c:pt>
                <c:pt idx="1720">
                  <c:v>0.70812170409999997</c:v>
                </c:pt>
                <c:pt idx="1721">
                  <c:v>0.77580731201000008</c:v>
                </c:pt>
                <c:pt idx="1722">
                  <c:v>0.75223675537000001</c:v>
                </c:pt>
                <c:pt idx="1723">
                  <c:v>0.75223675537000001</c:v>
                </c:pt>
                <c:pt idx="1724">
                  <c:v>0.64613000488000005</c:v>
                </c:pt>
                <c:pt idx="1725">
                  <c:v>0.78305340576000004</c:v>
                </c:pt>
                <c:pt idx="1726">
                  <c:v>0.89291345215000006</c:v>
                </c:pt>
                <c:pt idx="1727">
                  <c:v>0.83860205078000005</c:v>
                </c:pt>
                <c:pt idx="1728">
                  <c:v>0.79856768799</c:v>
                </c:pt>
                <c:pt idx="1729">
                  <c:v>0.79856768799</c:v>
                </c:pt>
                <c:pt idx="1730">
                  <c:v>0.87369567871000009</c:v>
                </c:pt>
                <c:pt idx="1731">
                  <c:v>0.85756427002000002</c:v>
                </c:pt>
                <c:pt idx="1732">
                  <c:v>0.74285241699000004</c:v>
                </c:pt>
                <c:pt idx="1733">
                  <c:v>0.74285241699000004</c:v>
                </c:pt>
                <c:pt idx="1734">
                  <c:v>0.84843054199000001</c:v>
                </c:pt>
                <c:pt idx="1735">
                  <c:v>0.84843054199000001</c:v>
                </c:pt>
                <c:pt idx="1736">
                  <c:v>0.80984503174</c:v>
                </c:pt>
                <c:pt idx="1737">
                  <c:v>0.84778643798999997</c:v>
                </c:pt>
                <c:pt idx="1738">
                  <c:v>0.88325964354999997</c:v>
                </c:pt>
                <c:pt idx="1739">
                  <c:v>0.88325964354999997</c:v>
                </c:pt>
                <c:pt idx="1740">
                  <c:v>0.75081567383000003</c:v>
                </c:pt>
                <c:pt idx="1741">
                  <c:v>0.7712396240199999</c:v>
                </c:pt>
                <c:pt idx="1742">
                  <c:v>0.78358557128999995</c:v>
                </c:pt>
                <c:pt idx="1743">
                  <c:v>0.78358557128999995</c:v>
                </c:pt>
                <c:pt idx="1744">
                  <c:v>0.85963293457000001</c:v>
                </c:pt>
                <c:pt idx="1745">
                  <c:v>0.85963293457000001</c:v>
                </c:pt>
                <c:pt idx="1746">
                  <c:v>0.79366876220999993</c:v>
                </c:pt>
                <c:pt idx="1747">
                  <c:v>0.72123962401999997</c:v>
                </c:pt>
                <c:pt idx="1748">
                  <c:v>0.82728338622999997</c:v>
                </c:pt>
                <c:pt idx="1749">
                  <c:v>0.82728338622999997</c:v>
                </c:pt>
                <c:pt idx="1750">
                  <c:v>0.85787225341999995</c:v>
                </c:pt>
                <c:pt idx="1751">
                  <c:v>0.75559661864999994</c:v>
                </c:pt>
                <c:pt idx="1752">
                  <c:v>0.79584960937999993</c:v>
                </c:pt>
                <c:pt idx="1753">
                  <c:v>0.80526184081999996</c:v>
                </c:pt>
                <c:pt idx="1754">
                  <c:v>0.72941955566000005</c:v>
                </c:pt>
                <c:pt idx="1755">
                  <c:v>0.78106524657999998</c:v>
                </c:pt>
                <c:pt idx="1756">
                  <c:v>0.78106524657999998</c:v>
                </c:pt>
                <c:pt idx="1757">
                  <c:v>0.80870916747999999</c:v>
                </c:pt>
                <c:pt idx="1758">
                  <c:v>0.72011169434</c:v>
                </c:pt>
                <c:pt idx="1759">
                  <c:v>0.72011169434</c:v>
                </c:pt>
                <c:pt idx="1760">
                  <c:v>0.78048822020999997</c:v>
                </c:pt>
                <c:pt idx="1761">
                  <c:v>0.78425219727000006</c:v>
                </c:pt>
                <c:pt idx="1762">
                  <c:v>0.78425219727000006</c:v>
                </c:pt>
                <c:pt idx="1763">
                  <c:v>0.83186297606999993</c:v>
                </c:pt>
                <c:pt idx="1764">
                  <c:v>0.77056756591999997</c:v>
                </c:pt>
                <c:pt idx="1765">
                  <c:v>0.72504528809000002</c:v>
                </c:pt>
                <c:pt idx="1766">
                  <c:v>0.72504528809000002</c:v>
                </c:pt>
                <c:pt idx="1767">
                  <c:v>0.78940490723000001</c:v>
                </c:pt>
                <c:pt idx="1768">
                  <c:v>0.75453924560999996</c:v>
                </c:pt>
                <c:pt idx="1769">
                  <c:v>0.75453924560999996</c:v>
                </c:pt>
                <c:pt idx="1770">
                  <c:v>0.82206524658000002</c:v>
                </c:pt>
                <c:pt idx="1771">
                  <c:v>0.79188647461000006</c:v>
                </c:pt>
                <c:pt idx="1772">
                  <c:v>0.79188647461000006</c:v>
                </c:pt>
                <c:pt idx="1773">
                  <c:v>0.75909417725000006</c:v>
                </c:pt>
                <c:pt idx="1774">
                  <c:v>0.84438964843999997</c:v>
                </c:pt>
                <c:pt idx="1775">
                  <c:v>0.84438964843999997</c:v>
                </c:pt>
                <c:pt idx="1776">
                  <c:v>0.80492169189000007</c:v>
                </c:pt>
                <c:pt idx="1777">
                  <c:v>0.7626060791</c:v>
                </c:pt>
                <c:pt idx="1778">
                  <c:v>0.74451153564000006</c:v>
                </c:pt>
                <c:pt idx="1779">
                  <c:v>0.73955969237999997</c:v>
                </c:pt>
                <c:pt idx="1780">
                  <c:v>0.73607971190999999</c:v>
                </c:pt>
                <c:pt idx="1781">
                  <c:v>0.66444836425999998</c:v>
                </c:pt>
                <c:pt idx="1782">
                  <c:v>0.66444836425999998</c:v>
                </c:pt>
                <c:pt idx="1783">
                  <c:v>0.7217454834</c:v>
                </c:pt>
                <c:pt idx="1784">
                  <c:v>0.73307513428000004</c:v>
                </c:pt>
                <c:pt idx="1785">
                  <c:v>0.73307513428000004</c:v>
                </c:pt>
                <c:pt idx="1786">
                  <c:v>0.76964709473000004</c:v>
                </c:pt>
                <c:pt idx="1787">
                  <c:v>0.87129003906000002</c:v>
                </c:pt>
                <c:pt idx="1788">
                  <c:v>0.66571801758000004</c:v>
                </c:pt>
                <c:pt idx="1789">
                  <c:v>0.73972851562999997</c:v>
                </c:pt>
                <c:pt idx="1790">
                  <c:v>0.81446844481999991</c:v>
                </c:pt>
                <c:pt idx="1791">
                  <c:v>0.63859118651999991</c:v>
                </c:pt>
                <c:pt idx="1792">
                  <c:v>0.63859118651999991</c:v>
                </c:pt>
                <c:pt idx="1793">
                  <c:v>0.69646667480000002</c:v>
                </c:pt>
                <c:pt idx="1794">
                  <c:v>0.77062255859000006</c:v>
                </c:pt>
                <c:pt idx="1795">
                  <c:v>0.77062255859000006</c:v>
                </c:pt>
                <c:pt idx="1796">
                  <c:v>0.80747674560999994</c:v>
                </c:pt>
                <c:pt idx="1797">
                  <c:v>0.79441235352000006</c:v>
                </c:pt>
                <c:pt idx="1798">
                  <c:v>0.79441235352000006</c:v>
                </c:pt>
                <c:pt idx="1799">
                  <c:v>0.81752142334</c:v>
                </c:pt>
                <c:pt idx="1800">
                  <c:v>0.73892028808999999</c:v>
                </c:pt>
                <c:pt idx="1801">
                  <c:v>0.79672137451000002</c:v>
                </c:pt>
                <c:pt idx="1802">
                  <c:v>0.79672137451000002</c:v>
                </c:pt>
                <c:pt idx="1803">
                  <c:v>0.84548620604999991</c:v>
                </c:pt>
                <c:pt idx="1804">
                  <c:v>0.70980615234</c:v>
                </c:pt>
                <c:pt idx="1805">
                  <c:v>0.70980615234</c:v>
                </c:pt>
                <c:pt idx="1806">
                  <c:v>0.77673602294999999</c:v>
                </c:pt>
                <c:pt idx="1807">
                  <c:v>0.71305639647999997</c:v>
                </c:pt>
                <c:pt idx="1808">
                  <c:v>0.71305639647999997</c:v>
                </c:pt>
                <c:pt idx="1809">
                  <c:v>0.74439038086000009</c:v>
                </c:pt>
                <c:pt idx="1810">
                  <c:v>0.86340148925999993</c:v>
                </c:pt>
                <c:pt idx="1811">
                  <c:v>0.76364544678000001</c:v>
                </c:pt>
                <c:pt idx="1812">
                  <c:v>0.76364544678000001</c:v>
                </c:pt>
                <c:pt idx="1813">
                  <c:v>0.71132482909999994</c:v>
                </c:pt>
                <c:pt idx="1814">
                  <c:v>0.89046838378999993</c:v>
                </c:pt>
                <c:pt idx="1815">
                  <c:v>0.83241522216999997</c:v>
                </c:pt>
                <c:pt idx="1816">
                  <c:v>0.75860455321999998</c:v>
                </c:pt>
                <c:pt idx="1817">
                  <c:v>0.86218359374999998</c:v>
                </c:pt>
                <c:pt idx="1818">
                  <c:v>0.86218359374999998</c:v>
                </c:pt>
                <c:pt idx="1819">
                  <c:v>0.81520239258000005</c:v>
                </c:pt>
                <c:pt idx="1820">
                  <c:v>0.65547119140999999</c:v>
                </c:pt>
                <c:pt idx="1821">
                  <c:v>0.70362524413999994</c:v>
                </c:pt>
                <c:pt idx="1822">
                  <c:v>0.70362524413999994</c:v>
                </c:pt>
                <c:pt idx="1823">
                  <c:v>0.68913134765999995</c:v>
                </c:pt>
                <c:pt idx="1824">
                  <c:v>0.68913134765999995</c:v>
                </c:pt>
                <c:pt idx="1825">
                  <c:v>0.72655871581999998</c:v>
                </c:pt>
                <c:pt idx="1826">
                  <c:v>0.73854412841999995</c:v>
                </c:pt>
                <c:pt idx="1827">
                  <c:v>0.75292547606999993</c:v>
                </c:pt>
                <c:pt idx="1828">
                  <c:v>0.75292547606999993</c:v>
                </c:pt>
                <c:pt idx="1829">
                  <c:v>0.77442541503999995</c:v>
                </c:pt>
                <c:pt idx="1830">
                  <c:v>0.71830096436000002</c:v>
                </c:pt>
                <c:pt idx="1831">
                  <c:v>0.78039416503999992</c:v>
                </c:pt>
                <c:pt idx="1832">
                  <c:v>0.78039416503999992</c:v>
                </c:pt>
                <c:pt idx="1833">
                  <c:v>0.86724932861000004</c:v>
                </c:pt>
                <c:pt idx="1834">
                  <c:v>0.86724932861000004</c:v>
                </c:pt>
                <c:pt idx="1835">
                  <c:v>0.83733776854999997</c:v>
                </c:pt>
                <c:pt idx="1836">
                  <c:v>0.69837060546999996</c:v>
                </c:pt>
                <c:pt idx="1837">
                  <c:v>0.63990789795000003</c:v>
                </c:pt>
                <c:pt idx="1838">
                  <c:v>0.63990789795000003</c:v>
                </c:pt>
                <c:pt idx="1839">
                  <c:v>0.65682214355000001</c:v>
                </c:pt>
                <c:pt idx="1840">
                  <c:v>0.68992016602000006</c:v>
                </c:pt>
                <c:pt idx="1841">
                  <c:v>0.68992016602000006</c:v>
                </c:pt>
                <c:pt idx="1842">
                  <c:v>0.74243487548999998</c:v>
                </c:pt>
                <c:pt idx="1843">
                  <c:v>0.89402575683999996</c:v>
                </c:pt>
                <c:pt idx="1844">
                  <c:v>0.89402575683999996</c:v>
                </c:pt>
                <c:pt idx="1845">
                  <c:v>0.78098913574000006</c:v>
                </c:pt>
                <c:pt idx="1846">
                  <c:v>0.73242987060999998</c:v>
                </c:pt>
                <c:pt idx="1847">
                  <c:v>0.83917742920000005</c:v>
                </c:pt>
                <c:pt idx="1848">
                  <c:v>0.83917742920000005</c:v>
                </c:pt>
                <c:pt idx="1849">
                  <c:v>0.72003930663999993</c:v>
                </c:pt>
                <c:pt idx="1850">
                  <c:v>0.80456726074000007</c:v>
                </c:pt>
                <c:pt idx="1851">
                  <c:v>0.80456726074000007</c:v>
                </c:pt>
                <c:pt idx="1852">
                  <c:v>0.76977490234000001</c:v>
                </c:pt>
                <c:pt idx="1853">
                  <c:v>0.69886676024999994</c:v>
                </c:pt>
                <c:pt idx="1854">
                  <c:v>0.69886676024999994</c:v>
                </c:pt>
                <c:pt idx="1855">
                  <c:v>0.85112487793000002</c:v>
                </c:pt>
                <c:pt idx="1856">
                  <c:v>0.85112487793000002</c:v>
                </c:pt>
                <c:pt idx="1857">
                  <c:v>0.83665332031000006</c:v>
                </c:pt>
                <c:pt idx="1858">
                  <c:v>0.80857006836</c:v>
                </c:pt>
                <c:pt idx="1859">
                  <c:v>0.80857006836</c:v>
                </c:pt>
                <c:pt idx="1860">
                  <c:v>0.88912561035000004</c:v>
                </c:pt>
                <c:pt idx="1861">
                  <c:v>0.73769763184000003</c:v>
                </c:pt>
                <c:pt idx="1862">
                  <c:v>0.80599011229999995</c:v>
                </c:pt>
                <c:pt idx="1863">
                  <c:v>0.80599011229999995</c:v>
                </c:pt>
                <c:pt idx="1864">
                  <c:v>0.89881701660000002</c:v>
                </c:pt>
                <c:pt idx="1865">
                  <c:v>0.74578045654000003</c:v>
                </c:pt>
                <c:pt idx="1866">
                  <c:v>0.74578045654000003</c:v>
                </c:pt>
                <c:pt idx="1867">
                  <c:v>0.76190521239999998</c:v>
                </c:pt>
                <c:pt idx="1868">
                  <c:v>0.86935662841999994</c:v>
                </c:pt>
                <c:pt idx="1869">
                  <c:v>0.86935662841999994</c:v>
                </c:pt>
                <c:pt idx="1870">
                  <c:v>0.90292724609000008</c:v>
                </c:pt>
                <c:pt idx="1871">
                  <c:v>0.88560412598000005</c:v>
                </c:pt>
                <c:pt idx="1872">
                  <c:v>0.91626300048999998</c:v>
                </c:pt>
                <c:pt idx="1873">
                  <c:v>0.91626300048999998</c:v>
                </c:pt>
                <c:pt idx="1874">
                  <c:v>0.91760302733999999</c:v>
                </c:pt>
                <c:pt idx="1875">
                  <c:v>0.91760302733999999</c:v>
                </c:pt>
                <c:pt idx="1876">
                  <c:v>0.96564971923999998</c:v>
                </c:pt>
                <c:pt idx="1877">
                  <c:v>0.91689367676</c:v>
                </c:pt>
                <c:pt idx="1878">
                  <c:v>0.90499511718999992</c:v>
                </c:pt>
                <c:pt idx="1879">
                  <c:v>0.90499511718999992</c:v>
                </c:pt>
                <c:pt idx="1880">
                  <c:v>0.96419909668000003</c:v>
                </c:pt>
                <c:pt idx="1881">
                  <c:v>0.90702069092000004</c:v>
                </c:pt>
                <c:pt idx="1882">
                  <c:v>0.92586993407999996</c:v>
                </c:pt>
                <c:pt idx="1883">
                  <c:v>0.88515106201000004</c:v>
                </c:pt>
                <c:pt idx="1884">
                  <c:v>0.82472540282999995</c:v>
                </c:pt>
                <c:pt idx="1885">
                  <c:v>0.82472540282999995</c:v>
                </c:pt>
                <c:pt idx="1886">
                  <c:v>0.92231677245999999</c:v>
                </c:pt>
                <c:pt idx="1887">
                  <c:v>1.02481237793</c:v>
                </c:pt>
                <c:pt idx="1888">
                  <c:v>0.94166979979999998</c:v>
                </c:pt>
                <c:pt idx="1889">
                  <c:v>0.94166979979999998</c:v>
                </c:pt>
                <c:pt idx="1890">
                  <c:v>0.89940869140999991</c:v>
                </c:pt>
                <c:pt idx="1891">
                  <c:v>0.96908935546999997</c:v>
                </c:pt>
                <c:pt idx="1892">
                  <c:v>0.96908935546999997</c:v>
                </c:pt>
                <c:pt idx="1893">
                  <c:v>0.96025036621000004</c:v>
                </c:pt>
                <c:pt idx="1894">
                  <c:v>0.93531365967000002</c:v>
                </c:pt>
                <c:pt idx="1895">
                  <c:v>0.93531365967000002</c:v>
                </c:pt>
                <c:pt idx="1896">
                  <c:v>0.89669409180000004</c:v>
                </c:pt>
                <c:pt idx="1897">
                  <c:v>0.92297070312999996</c:v>
                </c:pt>
                <c:pt idx="1898">
                  <c:v>0.91948596190999998</c:v>
                </c:pt>
                <c:pt idx="1899">
                  <c:v>0.91948596190999998</c:v>
                </c:pt>
                <c:pt idx="1900">
                  <c:v>0.86907489013999994</c:v>
                </c:pt>
                <c:pt idx="1901">
                  <c:v>0.86907489013999994</c:v>
                </c:pt>
                <c:pt idx="1902">
                  <c:v>0.86164733887</c:v>
                </c:pt>
                <c:pt idx="1903">
                  <c:v>0.92282940673999991</c:v>
                </c:pt>
                <c:pt idx="1904">
                  <c:v>0.85085174560999999</c:v>
                </c:pt>
                <c:pt idx="1905">
                  <c:v>0.85085174560999999</c:v>
                </c:pt>
                <c:pt idx="1906">
                  <c:v>0.83084783935999995</c:v>
                </c:pt>
                <c:pt idx="1907">
                  <c:v>0.93052539062999995</c:v>
                </c:pt>
                <c:pt idx="1908">
                  <c:v>0.93052539062999995</c:v>
                </c:pt>
                <c:pt idx="1909">
                  <c:v>0.82142822265999993</c:v>
                </c:pt>
                <c:pt idx="1910">
                  <c:v>0.93233856200999998</c:v>
                </c:pt>
                <c:pt idx="1911">
                  <c:v>0.93233856200999998</c:v>
                </c:pt>
                <c:pt idx="1912">
                  <c:v>0.85107501220999993</c:v>
                </c:pt>
                <c:pt idx="1913">
                  <c:v>0.86798925781000003</c:v>
                </c:pt>
                <c:pt idx="1914">
                  <c:v>0.86798925781000003</c:v>
                </c:pt>
                <c:pt idx="1915">
                  <c:v>0.95466973876999994</c:v>
                </c:pt>
                <c:pt idx="1916">
                  <c:v>0.87773242188</c:v>
                </c:pt>
                <c:pt idx="1917">
                  <c:v>0.86976184081999997</c:v>
                </c:pt>
                <c:pt idx="1918">
                  <c:v>0.95711169433999999</c:v>
                </c:pt>
                <c:pt idx="1919">
                  <c:v>0.89215148925999999</c:v>
                </c:pt>
                <c:pt idx="1920">
                  <c:v>0.84886407470999992</c:v>
                </c:pt>
                <c:pt idx="1921">
                  <c:v>0.84886407470999992</c:v>
                </c:pt>
                <c:pt idx="1922">
                  <c:v>0.97294982909999994</c:v>
                </c:pt>
                <c:pt idx="1923">
                  <c:v>0.96775964354999999</c:v>
                </c:pt>
                <c:pt idx="1924">
                  <c:v>0.91357073975000003</c:v>
                </c:pt>
                <c:pt idx="1925">
                  <c:v>0.91357073975000003</c:v>
                </c:pt>
                <c:pt idx="1926">
                  <c:v>0.96599151611</c:v>
                </c:pt>
                <c:pt idx="1927">
                  <c:v>0.96769299316000001</c:v>
                </c:pt>
                <c:pt idx="1928">
                  <c:v>0.91269555663999991</c:v>
                </c:pt>
                <c:pt idx="1929">
                  <c:v>0.93633691406000008</c:v>
                </c:pt>
                <c:pt idx="1930">
                  <c:v>1.00326306152</c:v>
                </c:pt>
                <c:pt idx="1931">
                  <c:v>1.00326306152</c:v>
                </c:pt>
                <c:pt idx="1932">
                  <c:v>0.97366064453000001</c:v>
                </c:pt>
                <c:pt idx="1933">
                  <c:v>1.04512817383</c:v>
                </c:pt>
                <c:pt idx="1934">
                  <c:v>1.02853039551</c:v>
                </c:pt>
                <c:pt idx="1935">
                  <c:v>1.02853039551</c:v>
                </c:pt>
                <c:pt idx="1936">
                  <c:v>0.81163214111000004</c:v>
                </c:pt>
                <c:pt idx="1937">
                  <c:v>0.81163214111000004</c:v>
                </c:pt>
                <c:pt idx="1938">
                  <c:v>0.79560797118999993</c:v>
                </c:pt>
                <c:pt idx="1939">
                  <c:v>0.95360693359000004</c:v>
                </c:pt>
                <c:pt idx="1940">
                  <c:v>1.06915893555</c:v>
                </c:pt>
                <c:pt idx="1941">
                  <c:v>1.06915893555</c:v>
                </c:pt>
                <c:pt idx="1942">
                  <c:v>1.01013830566</c:v>
                </c:pt>
                <c:pt idx="1943">
                  <c:v>0.97957177734000001</c:v>
                </c:pt>
                <c:pt idx="1944">
                  <c:v>0.96146582031000005</c:v>
                </c:pt>
                <c:pt idx="1945">
                  <c:v>0.94582183838</c:v>
                </c:pt>
                <c:pt idx="1946">
                  <c:v>1.04538708496</c:v>
                </c:pt>
                <c:pt idx="1947">
                  <c:v>1.04538708496</c:v>
                </c:pt>
                <c:pt idx="1948">
                  <c:v>1.00097467041</c:v>
                </c:pt>
                <c:pt idx="1949">
                  <c:v>0.87515069580000004</c:v>
                </c:pt>
                <c:pt idx="1950">
                  <c:v>0.86031530761999997</c:v>
                </c:pt>
                <c:pt idx="1951">
                  <c:v>0.86031530761999997</c:v>
                </c:pt>
                <c:pt idx="1952">
                  <c:v>1.02093945313</c:v>
                </c:pt>
                <c:pt idx="1953">
                  <c:v>0.93360449218999997</c:v>
                </c:pt>
                <c:pt idx="1954">
                  <c:v>0.89410754395000003</c:v>
                </c:pt>
                <c:pt idx="1955">
                  <c:v>1.0622407226600001</c:v>
                </c:pt>
                <c:pt idx="1956">
                  <c:v>1.0955014648399999</c:v>
                </c:pt>
                <c:pt idx="1957">
                  <c:v>1.0955014648399999</c:v>
                </c:pt>
                <c:pt idx="1958">
                  <c:v>1.0610032959</c:v>
                </c:pt>
                <c:pt idx="1959">
                  <c:v>1.1074519043</c:v>
                </c:pt>
                <c:pt idx="1960">
                  <c:v>1.04799914551</c:v>
                </c:pt>
                <c:pt idx="1961">
                  <c:v>1.0765734863299998</c:v>
                </c:pt>
                <c:pt idx="1962">
                  <c:v>1.1208963622999999</c:v>
                </c:pt>
                <c:pt idx="1963">
                  <c:v>1.1208963622999999</c:v>
                </c:pt>
                <c:pt idx="1964">
                  <c:v>0.95433154297</c:v>
                </c:pt>
                <c:pt idx="1965">
                  <c:v>1.0667269287100001</c:v>
                </c:pt>
                <c:pt idx="1966">
                  <c:v>1.0531970214800002</c:v>
                </c:pt>
                <c:pt idx="1967">
                  <c:v>1.0531970214800002</c:v>
                </c:pt>
                <c:pt idx="1968">
                  <c:v>0.94448016356999998</c:v>
                </c:pt>
                <c:pt idx="1969">
                  <c:v>1.04209545898</c:v>
                </c:pt>
                <c:pt idx="1970">
                  <c:v>1.0669427490200001</c:v>
                </c:pt>
                <c:pt idx="1971">
                  <c:v>1.1461579589800002</c:v>
                </c:pt>
                <c:pt idx="1972">
                  <c:v>1.0753481445299999</c:v>
                </c:pt>
                <c:pt idx="1973">
                  <c:v>1.0753481445299999</c:v>
                </c:pt>
                <c:pt idx="1974">
                  <c:v>1.15147998047</c:v>
                </c:pt>
                <c:pt idx="1975">
                  <c:v>1.0108819580099999</c:v>
                </c:pt>
                <c:pt idx="1976">
                  <c:v>1.00342462158</c:v>
                </c:pt>
                <c:pt idx="1977">
                  <c:v>1.00342462158</c:v>
                </c:pt>
                <c:pt idx="1978">
                  <c:v>1.0992521972699998</c:v>
                </c:pt>
                <c:pt idx="1979">
                  <c:v>1.0666457519499999</c:v>
                </c:pt>
                <c:pt idx="1980">
                  <c:v>1.12495385742</c:v>
                </c:pt>
                <c:pt idx="1981">
                  <c:v>1.19406445313</c:v>
                </c:pt>
                <c:pt idx="1982">
                  <c:v>1.2017409668000001</c:v>
                </c:pt>
                <c:pt idx="1983">
                  <c:v>1.2017409668000001</c:v>
                </c:pt>
                <c:pt idx="1984">
                  <c:v>1.1367211914100002</c:v>
                </c:pt>
                <c:pt idx="1985">
                  <c:v>1.1178941650400001</c:v>
                </c:pt>
                <c:pt idx="1986">
                  <c:v>1.1036496581999999</c:v>
                </c:pt>
                <c:pt idx="1987">
                  <c:v>1.1036496581999999</c:v>
                </c:pt>
                <c:pt idx="1988">
                  <c:v>1.0172146606400001</c:v>
                </c:pt>
                <c:pt idx="1989">
                  <c:v>1.0172146606400001</c:v>
                </c:pt>
                <c:pt idx="1990">
                  <c:v>1.0124006958</c:v>
                </c:pt>
                <c:pt idx="1991">
                  <c:v>1.0039863281299999</c:v>
                </c:pt>
                <c:pt idx="1992">
                  <c:v>1.0548134765600001</c:v>
                </c:pt>
                <c:pt idx="1993">
                  <c:v>1.0548134765600001</c:v>
                </c:pt>
                <c:pt idx="1994">
                  <c:v>1.1129464111299998</c:v>
                </c:pt>
                <c:pt idx="1995">
                  <c:v>1.0672724609399999</c:v>
                </c:pt>
                <c:pt idx="1996">
                  <c:v>1.0631876220700001</c:v>
                </c:pt>
                <c:pt idx="1997">
                  <c:v>1.0786126708999999</c:v>
                </c:pt>
                <c:pt idx="1998">
                  <c:v>1.06356726074</c:v>
                </c:pt>
                <c:pt idx="1999">
                  <c:v>1.06356726074</c:v>
                </c:pt>
                <c:pt idx="2000">
                  <c:v>1.1453848877000001</c:v>
                </c:pt>
                <c:pt idx="2001">
                  <c:v>1.1291226806600001</c:v>
                </c:pt>
                <c:pt idx="2002">
                  <c:v>1.1375660400400001</c:v>
                </c:pt>
                <c:pt idx="2003">
                  <c:v>1.1375660400400001</c:v>
                </c:pt>
                <c:pt idx="2004">
                  <c:v>1.1811779785199998</c:v>
                </c:pt>
                <c:pt idx="2005">
                  <c:v>1.1590485839800002</c:v>
                </c:pt>
                <c:pt idx="2006">
                  <c:v>1.1590485839800002</c:v>
                </c:pt>
                <c:pt idx="2007">
                  <c:v>1.1225549316399999</c:v>
                </c:pt>
                <c:pt idx="2008">
                  <c:v>1.1068554687500001</c:v>
                </c:pt>
                <c:pt idx="2009">
                  <c:v>1.1068554687500001</c:v>
                </c:pt>
                <c:pt idx="2010">
                  <c:v>1.0581103515600001</c:v>
                </c:pt>
                <c:pt idx="2011">
                  <c:v>1.1195806884799999</c:v>
                </c:pt>
                <c:pt idx="2012">
                  <c:v>1.07682104492</c:v>
                </c:pt>
                <c:pt idx="2013">
                  <c:v>1.07682104492</c:v>
                </c:pt>
                <c:pt idx="2014">
                  <c:v>1.0956257324200001</c:v>
                </c:pt>
                <c:pt idx="2015">
                  <c:v>1.0956257324200001</c:v>
                </c:pt>
                <c:pt idx="2016">
                  <c:v>1.1525670165999999</c:v>
                </c:pt>
                <c:pt idx="2017">
                  <c:v>1.0701130371100001</c:v>
                </c:pt>
                <c:pt idx="2018">
                  <c:v>1.1892955322299998</c:v>
                </c:pt>
                <c:pt idx="2019">
                  <c:v>1.1892955322299998</c:v>
                </c:pt>
                <c:pt idx="2020">
                  <c:v>1.09139050293</c:v>
                </c:pt>
                <c:pt idx="2021">
                  <c:v>1.1247907714800001</c:v>
                </c:pt>
                <c:pt idx="2022">
                  <c:v>1.1247907714800001</c:v>
                </c:pt>
                <c:pt idx="2023">
                  <c:v>1.0855155029299999</c:v>
                </c:pt>
                <c:pt idx="2024">
                  <c:v>1.14181213379</c:v>
                </c:pt>
                <c:pt idx="2025">
                  <c:v>1.14181213379</c:v>
                </c:pt>
                <c:pt idx="2026">
                  <c:v>1.2354473877000001</c:v>
                </c:pt>
                <c:pt idx="2027">
                  <c:v>1.32417041016</c:v>
                </c:pt>
                <c:pt idx="2028">
                  <c:v>1.2209293212899999</c:v>
                </c:pt>
                <c:pt idx="2029">
                  <c:v>1.2209293212899999</c:v>
                </c:pt>
                <c:pt idx="2030">
                  <c:v>1.2612424316399999</c:v>
                </c:pt>
                <c:pt idx="2031">
                  <c:v>1.24673693848</c:v>
                </c:pt>
                <c:pt idx="2032">
                  <c:v>1.1843458252000001</c:v>
                </c:pt>
                <c:pt idx="2033">
                  <c:v>1.3217526855499999</c:v>
                </c:pt>
                <c:pt idx="2034">
                  <c:v>1.2498972168</c:v>
                </c:pt>
                <c:pt idx="2035">
                  <c:v>1.2498972168</c:v>
                </c:pt>
                <c:pt idx="2036">
                  <c:v>1.1854963378899999</c:v>
                </c:pt>
                <c:pt idx="2037">
                  <c:v>1.3213056640600001</c:v>
                </c:pt>
                <c:pt idx="2038">
                  <c:v>1.2321083984399999</c:v>
                </c:pt>
                <c:pt idx="2039">
                  <c:v>1.2321083984399999</c:v>
                </c:pt>
                <c:pt idx="2040">
                  <c:v>1.2645771484399999</c:v>
                </c:pt>
                <c:pt idx="2041">
                  <c:v>1.2645771484399999</c:v>
                </c:pt>
                <c:pt idx="2042">
                  <c:v>1.25409680176</c:v>
                </c:pt>
                <c:pt idx="2043">
                  <c:v>1.1785480957000001</c:v>
                </c:pt>
                <c:pt idx="2044">
                  <c:v>1.26076477051</c:v>
                </c:pt>
                <c:pt idx="2045">
                  <c:v>1.26076477051</c:v>
                </c:pt>
                <c:pt idx="2046">
                  <c:v>1.27817749023</c:v>
                </c:pt>
                <c:pt idx="2047">
                  <c:v>1.2351907958999999</c:v>
                </c:pt>
                <c:pt idx="2048">
                  <c:v>1.2351907958999999</c:v>
                </c:pt>
                <c:pt idx="2049">
                  <c:v>1.21880786133</c:v>
                </c:pt>
                <c:pt idx="2050">
                  <c:v>1.1080539550799999</c:v>
                </c:pt>
                <c:pt idx="2051">
                  <c:v>1.1080539550799999</c:v>
                </c:pt>
                <c:pt idx="2052">
                  <c:v>1.2454466552700001</c:v>
                </c:pt>
                <c:pt idx="2053">
                  <c:v>1.2493742675799999</c:v>
                </c:pt>
                <c:pt idx="2054">
                  <c:v>1.2535701904299998</c:v>
                </c:pt>
                <c:pt idx="2055">
                  <c:v>1.2535701904299998</c:v>
                </c:pt>
                <c:pt idx="2056">
                  <c:v>1.2335972900400001</c:v>
                </c:pt>
                <c:pt idx="2057">
                  <c:v>1.2855897216799999</c:v>
                </c:pt>
                <c:pt idx="2058">
                  <c:v>1.36311108398</c:v>
                </c:pt>
                <c:pt idx="2059">
                  <c:v>1.2627235107399999</c:v>
                </c:pt>
                <c:pt idx="2060">
                  <c:v>1.28779846191</c:v>
                </c:pt>
                <c:pt idx="2061">
                  <c:v>1.28779846191</c:v>
                </c:pt>
                <c:pt idx="2062">
                  <c:v>1.2513128662099999</c:v>
                </c:pt>
                <c:pt idx="2063">
                  <c:v>1.2573747558600001</c:v>
                </c:pt>
                <c:pt idx="2064">
                  <c:v>1.2573747558600001</c:v>
                </c:pt>
                <c:pt idx="2065">
                  <c:v>1.3223897705100001</c:v>
                </c:pt>
                <c:pt idx="2066">
                  <c:v>1.2617694091799998</c:v>
                </c:pt>
                <c:pt idx="2067">
                  <c:v>1.2617694091799998</c:v>
                </c:pt>
                <c:pt idx="2068">
                  <c:v>1.3643845214800001</c:v>
                </c:pt>
                <c:pt idx="2069">
                  <c:v>1.4233688964800002</c:v>
                </c:pt>
                <c:pt idx="2070">
                  <c:v>1.2785600585899999</c:v>
                </c:pt>
                <c:pt idx="2071">
                  <c:v>1.2785600585899999</c:v>
                </c:pt>
                <c:pt idx="2072">
                  <c:v>1.28703723145</c:v>
                </c:pt>
                <c:pt idx="2073">
                  <c:v>1.2573238525399999</c:v>
                </c:pt>
                <c:pt idx="2074">
                  <c:v>1.2573238525399999</c:v>
                </c:pt>
                <c:pt idx="2075">
                  <c:v>1.2478414306600001</c:v>
                </c:pt>
                <c:pt idx="2076">
                  <c:v>1.31651025391</c:v>
                </c:pt>
                <c:pt idx="2077">
                  <c:v>1.31651025391</c:v>
                </c:pt>
                <c:pt idx="2078">
                  <c:v>1.34563269043</c:v>
                </c:pt>
                <c:pt idx="2079">
                  <c:v>1.25149194336</c:v>
                </c:pt>
                <c:pt idx="2080">
                  <c:v>1.28890161133</c:v>
                </c:pt>
                <c:pt idx="2081">
                  <c:v>1.28890161133</c:v>
                </c:pt>
                <c:pt idx="2082">
                  <c:v>1.3134509277300002</c:v>
                </c:pt>
                <c:pt idx="2083">
                  <c:v>1.2479775390600001</c:v>
                </c:pt>
                <c:pt idx="2084">
                  <c:v>1.32968859863</c:v>
                </c:pt>
                <c:pt idx="2085">
                  <c:v>1.4084578857399999</c:v>
                </c:pt>
                <c:pt idx="2086">
                  <c:v>1.26482543945</c:v>
                </c:pt>
                <c:pt idx="2087">
                  <c:v>1.26482543945</c:v>
                </c:pt>
                <c:pt idx="2088">
                  <c:v>1.2972415771500001</c:v>
                </c:pt>
                <c:pt idx="2089">
                  <c:v>1.3913754882799998</c:v>
                </c:pt>
                <c:pt idx="2090">
                  <c:v>1.3273902587899999</c:v>
                </c:pt>
                <c:pt idx="2091">
                  <c:v>1.3273902587899999</c:v>
                </c:pt>
                <c:pt idx="2092">
                  <c:v>1.3362104492200002</c:v>
                </c:pt>
                <c:pt idx="2093">
                  <c:v>1.3362104492200002</c:v>
                </c:pt>
                <c:pt idx="2094">
                  <c:v>1.34906994629</c:v>
                </c:pt>
                <c:pt idx="2095">
                  <c:v>1.3190061035199998</c:v>
                </c:pt>
                <c:pt idx="2096">
                  <c:v>1.3269630127000001</c:v>
                </c:pt>
                <c:pt idx="2097">
                  <c:v>1.3269630127000001</c:v>
                </c:pt>
                <c:pt idx="2098">
                  <c:v>1.3373577880900001</c:v>
                </c:pt>
                <c:pt idx="2099">
                  <c:v>1.33086022949</c:v>
                </c:pt>
                <c:pt idx="2100">
                  <c:v>1.3337343749999999</c:v>
                </c:pt>
                <c:pt idx="2101">
                  <c:v>1.4272830810499999</c:v>
                </c:pt>
                <c:pt idx="2102">
                  <c:v>1.5020826415999999</c:v>
                </c:pt>
                <c:pt idx="2103">
                  <c:v>1.5020826415999999</c:v>
                </c:pt>
                <c:pt idx="2104">
                  <c:v>1.4005253906299999</c:v>
                </c:pt>
                <c:pt idx="2105">
                  <c:v>1.3968582763700002</c:v>
                </c:pt>
                <c:pt idx="2106">
                  <c:v>1.36603125</c:v>
                </c:pt>
                <c:pt idx="2107">
                  <c:v>1.36603125</c:v>
                </c:pt>
                <c:pt idx="2108">
                  <c:v>1.4065168456999999</c:v>
                </c:pt>
                <c:pt idx="2109">
                  <c:v>1.43675927734</c:v>
                </c:pt>
                <c:pt idx="2110">
                  <c:v>1.43675927734</c:v>
                </c:pt>
                <c:pt idx="2111">
                  <c:v>1.39226550293</c:v>
                </c:pt>
                <c:pt idx="2112">
                  <c:v>1.4258994140600001</c:v>
                </c:pt>
                <c:pt idx="2113">
                  <c:v>1.4258994140600001</c:v>
                </c:pt>
                <c:pt idx="2114">
                  <c:v>1.4275410156299999</c:v>
                </c:pt>
                <c:pt idx="2115">
                  <c:v>1.3900007324200001</c:v>
                </c:pt>
                <c:pt idx="2116">
                  <c:v>1.31306726074</c:v>
                </c:pt>
                <c:pt idx="2117">
                  <c:v>1.31306726074</c:v>
                </c:pt>
                <c:pt idx="2118">
                  <c:v>1.4132062988299998</c:v>
                </c:pt>
                <c:pt idx="2119">
                  <c:v>1.39551855469</c:v>
                </c:pt>
                <c:pt idx="2120">
                  <c:v>1.39551855469</c:v>
                </c:pt>
                <c:pt idx="2121">
                  <c:v>1.43964489746</c:v>
                </c:pt>
                <c:pt idx="2122">
                  <c:v>1.4416221923799999</c:v>
                </c:pt>
                <c:pt idx="2123">
                  <c:v>1.4416221923799999</c:v>
                </c:pt>
                <c:pt idx="2124">
                  <c:v>1.4061413574200001</c:v>
                </c:pt>
                <c:pt idx="2125">
                  <c:v>1.40029968262</c:v>
                </c:pt>
                <c:pt idx="2126">
                  <c:v>1.4444511718799999</c:v>
                </c:pt>
                <c:pt idx="2127">
                  <c:v>1.5418425293</c:v>
                </c:pt>
                <c:pt idx="2128">
                  <c:v>1.40980358887</c:v>
                </c:pt>
                <c:pt idx="2129">
                  <c:v>1.43208227539</c:v>
                </c:pt>
                <c:pt idx="2130">
                  <c:v>1.43208227539</c:v>
                </c:pt>
                <c:pt idx="2131">
                  <c:v>1.4509211425799999</c:v>
                </c:pt>
                <c:pt idx="2132">
                  <c:v>1.4383372802700001</c:v>
                </c:pt>
                <c:pt idx="2133">
                  <c:v>1.4383372802700001</c:v>
                </c:pt>
                <c:pt idx="2134">
                  <c:v>1.5153596191400001</c:v>
                </c:pt>
                <c:pt idx="2135">
                  <c:v>1.4782926025400001</c:v>
                </c:pt>
                <c:pt idx="2136">
                  <c:v>1.4986145019499999</c:v>
                </c:pt>
                <c:pt idx="2137">
                  <c:v>1.56026489258</c:v>
                </c:pt>
                <c:pt idx="2138">
                  <c:v>1.5630054931599999</c:v>
                </c:pt>
                <c:pt idx="2139">
                  <c:v>1.5630054931599999</c:v>
                </c:pt>
                <c:pt idx="2140">
                  <c:v>1.5246322021500001</c:v>
                </c:pt>
                <c:pt idx="2141">
                  <c:v>1.5968111572299999</c:v>
                </c:pt>
                <c:pt idx="2142">
                  <c:v>1.6641154785199999</c:v>
                </c:pt>
                <c:pt idx="2143">
                  <c:v>1.6641154785199999</c:v>
                </c:pt>
                <c:pt idx="2144">
                  <c:v>1.5500186767600002</c:v>
                </c:pt>
                <c:pt idx="2145">
                  <c:v>1.5500186767600002</c:v>
                </c:pt>
                <c:pt idx="2146">
                  <c:v>1.5473093261700002</c:v>
                </c:pt>
                <c:pt idx="2147">
                  <c:v>1.35944213867</c:v>
                </c:pt>
                <c:pt idx="2148">
                  <c:v>1.1909290771500001</c:v>
                </c:pt>
                <c:pt idx="2149">
                  <c:v>1.1909290771500001</c:v>
                </c:pt>
                <c:pt idx="2150">
                  <c:v>1.21297338867</c:v>
                </c:pt>
                <c:pt idx="2151">
                  <c:v>1.0338337402300002</c:v>
                </c:pt>
                <c:pt idx="2152">
                  <c:v>0.88100891113000002</c:v>
                </c:pt>
                <c:pt idx="2153">
                  <c:v>0.81719177246000008</c:v>
                </c:pt>
                <c:pt idx="2154">
                  <c:v>0.68115118407999997</c:v>
                </c:pt>
                <c:pt idx="2155">
                  <c:v>0.63404724121</c:v>
                </c:pt>
                <c:pt idx="2156">
                  <c:v>0.63404724121</c:v>
                </c:pt>
                <c:pt idx="2157">
                  <c:v>0.70165557861000005</c:v>
                </c:pt>
                <c:pt idx="2158">
                  <c:v>0.56212689209</c:v>
                </c:pt>
                <c:pt idx="2159">
                  <c:v>0.56212689209</c:v>
                </c:pt>
                <c:pt idx="2160">
                  <c:v>0.54233953856999995</c:v>
                </c:pt>
                <c:pt idx="2161">
                  <c:v>0.43765127563</c:v>
                </c:pt>
                <c:pt idx="2162">
                  <c:v>0.43765127563</c:v>
                </c:pt>
                <c:pt idx="2163">
                  <c:v>0.32030386353000001</c:v>
                </c:pt>
                <c:pt idx="2164">
                  <c:v>0.23673617554000001</c:v>
                </c:pt>
                <c:pt idx="2165">
                  <c:v>0.19800149536</c:v>
                </c:pt>
                <c:pt idx="2166">
                  <c:v>0.19800149536</c:v>
                </c:pt>
                <c:pt idx="2167">
                  <c:v>0.19576408385999999</c:v>
                </c:pt>
                <c:pt idx="2168">
                  <c:v>0.13350653075999999</c:v>
                </c:pt>
                <c:pt idx="2169">
                  <c:v>0.13350653075999999</c:v>
                </c:pt>
                <c:pt idx="2170">
                  <c:v>0.16647103882</c:v>
                </c:pt>
                <c:pt idx="2171">
                  <c:v>0.20459660339000002</c:v>
                </c:pt>
                <c:pt idx="2172">
                  <c:v>0.20459660339000002</c:v>
                </c:pt>
                <c:pt idx="2173">
                  <c:v>0.16247784424</c:v>
                </c:pt>
                <c:pt idx="2174">
                  <c:v>9.0887435909999995E-2</c:v>
                </c:pt>
                <c:pt idx="2175">
                  <c:v>9.0887435909999995E-2</c:v>
                </c:pt>
                <c:pt idx="2176">
                  <c:v>6.19187088E-2</c:v>
                </c:pt>
                <c:pt idx="2177">
                  <c:v>4.9668517100000002E-3</c:v>
                </c:pt>
                <c:pt idx="2178">
                  <c:v>-7.0622434600000001E-3</c:v>
                </c:pt>
                <c:pt idx="2179">
                  <c:v>-2.4970010760000001E-2</c:v>
                </c:pt>
                <c:pt idx="2180">
                  <c:v>-4.8540946959999998E-2</c:v>
                </c:pt>
                <c:pt idx="2181">
                  <c:v>-2.147446251E-2</c:v>
                </c:pt>
                <c:pt idx="2182">
                  <c:v>-2.147446251E-2</c:v>
                </c:pt>
                <c:pt idx="2183">
                  <c:v>-1.0778051380000001E-2</c:v>
                </c:pt>
                <c:pt idx="2184">
                  <c:v>3.2431383100000001E-3</c:v>
                </c:pt>
                <c:pt idx="2185">
                  <c:v>-2.7144023900000001E-2</c:v>
                </c:pt>
                <c:pt idx="2186">
                  <c:v>-2.7144023900000001E-2</c:v>
                </c:pt>
                <c:pt idx="2187">
                  <c:v>-8.46583786E-2</c:v>
                </c:pt>
                <c:pt idx="2188">
                  <c:v>-8.46583786E-2</c:v>
                </c:pt>
                <c:pt idx="2189">
                  <c:v>-1.7628179549999998E-2</c:v>
                </c:pt>
                <c:pt idx="2190">
                  <c:v>2.7294576639999998E-2</c:v>
                </c:pt>
                <c:pt idx="2191">
                  <c:v>-2.80664206E-3</c:v>
                </c:pt>
                <c:pt idx="2192">
                  <c:v>-2.80664206E-3</c:v>
                </c:pt>
                <c:pt idx="2193">
                  <c:v>-1.2289297100000001E-2</c:v>
                </c:pt>
                <c:pt idx="2194">
                  <c:v>-1.194671917E-2</c:v>
                </c:pt>
                <c:pt idx="2195">
                  <c:v>-1.194671917E-2</c:v>
                </c:pt>
                <c:pt idx="2196">
                  <c:v>-9.9632400509999997E-2</c:v>
                </c:pt>
                <c:pt idx="2197">
                  <c:v>-7.8466606139999992E-2</c:v>
                </c:pt>
                <c:pt idx="2198">
                  <c:v>-7.8466606139999992E-2</c:v>
                </c:pt>
                <c:pt idx="2199">
                  <c:v>-3.0289880749999998E-2</c:v>
                </c:pt>
                <c:pt idx="2200">
                  <c:v>-3.9117561340000002E-2</c:v>
                </c:pt>
                <c:pt idx="2201">
                  <c:v>-3.9058280940000002E-2</c:v>
                </c:pt>
                <c:pt idx="2202">
                  <c:v>-3.9058280940000002E-2</c:v>
                </c:pt>
                <c:pt idx="2203">
                  <c:v>-1.852917862E-2</c:v>
                </c:pt>
                <c:pt idx="2204">
                  <c:v>-5.580446243E-2</c:v>
                </c:pt>
                <c:pt idx="2205">
                  <c:v>-6.7249046329999992E-2</c:v>
                </c:pt>
                <c:pt idx="2206">
                  <c:v>-0.10274842834</c:v>
                </c:pt>
                <c:pt idx="2207">
                  <c:v>-8.1873008730000002E-2</c:v>
                </c:pt>
                <c:pt idx="2208">
                  <c:v>-8.1873008730000002E-2</c:v>
                </c:pt>
                <c:pt idx="2209">
                  <c:v>-8.3708564760000007E-2</c:v>
                </c:pt>
                <c:pt idx="2210">
                  <c:v>-8.3660476679999998E-2</c:v>
                </c:pt>
                <c:pt idx="2211">
                  <c:v>-3.5550846099999998E-2</c:v>
                </c:pt>
                <c:pt idx="2212">
                  <c:v>-3.5550846099999998E-2</c:v>
                </c:pt>
                <c:pt idx="2213">
                  <c:v>-3.7002807620000001E-2</c:v>
                </c:pt>
                <c:pt idx="2214">
                  <c:v>-0.1182144928</c:v>
                </c:pt>
                <c:pt idx="2215">
                  <c:v>-0.1182144928</c:v>
                </c:pt>
                <c:pt idx="2216">
                  <c:v>-0.12141252136</c:v>
                </c:pt>
                <c:pt idx="2217">
                  <c:v>-9.4423606869999996E-2</c:v>
                </c:pt>
                <c:pt idx="2218">
                  <c:v>-9.4423606869999996E-2</c:v>
                </c:pt>
                <c:pt idx="2219">
                  <c:v>-5.0230735780000001E-2</c:v>
                </c:pt>
                <c:pt idx="2220">
                  <c:v>-9.3477325400000005E-3</c:v>
                </c:pt>
                <c:pt idx="2221">
                  <c:v>-7.0968589780000008E-2</c:v>
                </c:pt>
                <c:pt idx="2222">
                  <c:v>-5.0789527890000005E-2</c:v>
                </c:pt>
                <c:pt idx="2223">
                  <c:v>-4.8417930599999999E-2</c:v>
                </c:pt>
                <c:pt idx="2224">
                  <c:v>-4.8417930599999999E-2</c:v>
                </c:pt>
                <c:pt idx="2225">
                  <c:v>-7.211525726000001E-2</c:v>
                </c:pt>
                <c:pt idx="2226">
                  <c:v>-0.12263374329</c:v>
                </c:pt>
                <c:pt idx="2227">
                  <c:v>-0.13889979553000001</c:v>
                </c:pt>
                <c:pt idx="2228">
                  <c:v>-0.13889979553000001</c:v>
                </c:pt>
                <c:pt idx="2229">
                  <c:v>-3.356993866E-2</c:v>
                </c:pt>
                <c:pt idx="2230">
                  <c:v>-1.326822186E-2</c:v>
                </c:pt>
                <c:pt idx="2231">
                  <c:v>-1.326822186E-2</c:v>
                </c:pt>
                <c:pt idx="2232">
                  <c:v>3.86528707E-3</c:v>
                </c:pt>
                <c:pt idx="2233">
                  <c:v>4.5429849600000004E-3</c:v>
                </c:pt>
                <c:pt idx="2234">
                  <c:v>4.5429849600000004E-3</c:v>
                </c:pt>
                <c:pt idx="2235">
                  <c:v>-8.3507644650000004E-2</c:v>
                </c:pt>
                <c:pt idx="2236">
                  <c:v>-6.5301681520000002E-2</c:v>
                </c:pt>
                <c:pt idx="2237">
                  <c:v>-6.5301681520000002E-2</c:v>
                </c:pt>
                <c:pt idx="2238">
                  <c:v>-1.393099689E-2</c:v>
                </c:pt>
                <c:pt idx="2239">
                  <c:v>-1.7907398220000002E-2</c:v>
                </c:pt>
                <c:pt idx="2240">
                  <c:v>-1.7907398220000002E-2</c:v>
                </c:pt>
                <c:pt idx="2241">
                  <c:v>-7.1058059689999994E-2</c:v>
                </c:pt>
                <c:pt idx="2242">
                  <c:v>-0.12858695983999999</c:v>
                </c:pt>
                <c:pt idx="2243">
                  <c:v>-0.10440541077</c:v>
                </c:pt>
                <c:pt idx="2244">
                  <c:v>-0.10440541077</c:v>
                </c:pt>
                <c:pt idx="2245">
                  <c:v>-5.1098186490000003E-2</c:v>
                </c:pt>
                <c:pt idx="2246">
                  <c:v>-2.421400642E-2</c:v>
                </c:pt>
                <c:pt idx="2247">
                  <c:v>1.192952347E-2</c:v>
                </c:pt>
                <c:pt idx="2248">
                  <c:v>-2.4288562769999997E-2</c:v>
                </c:pt>
                <c:pt idx="2249">
                  <c:v>-7.5234992979999998E-2</c:v>
                </c:pt>
                <c:pt idx="2250">
                  <c:v>-7.5234992979999998E-2</c:v>
                </c:pt>
                <c:pt idx="2251">
                  <c:v>-7.5540321349999995E-2</c:v>
                </c:pt>
                <c:pt idx="2252">
                  <c:v>-4.9441581730000003E-2</c:v>
                </c:pt>
                <c:pt idx="2253">
                  <c:v>-1.1611595149999999E-2</c:v>
                </c:pt>
                <c:pt idx="2254">
                  <c:v>-1.1611595149999999E-2</c:v>
                </c:pt>
                <c:pt idx="2255">
                  <c:v>1.2547942160000001E-2</c:v>
                </c:pt>
                <c:pt idx="2256">
                  <c:v>1.2547942160000001E-2</c:v>
                </c:pt>
                <c:pt idx="2257">
                  <c:v>-4.211805725E-2</c:v>
                </c:pt>
                <c:pt idx="2258">
                  <c:v>-1.8829132299999999E-3</c:v>
                </c:pt>
                <c:pt idx="2259">
                  <c:v>2.7916366579999997E-2</c:v>
                </c:pt>
                <c:pt idx="2260">
                  <c:v>2.7916366579999997E-2</c:v>
                </c:pt>
                <c:pt idx="2261">
                  <c:v>8.5227384600000001E-3</c:v>
                </c:pt>
                <c:pt idx="2262">
                  <c:v>4.9153838199999999E-3</c:v>
                </c:pt>
                <c:pt idx="2263">
                  <c:v>-5.6228694920000002E-2</c:v>
                </c:pt>
                <c:pt idx="2264">
                  <c:v>-4.46909256E-2</c:v>
                </c:pt>
                <c:pt idx="2265">
                  <c:v>-3.0018489840000002E-2</c:v>
                </c:pt>
                <c:pt idx="2266">
                  <c:v>-3.0018489840000002E-2</c:v>
                </c:pt>
                <c:pt idx="2267">
                  <c:v>2.6646703720000001E-2</c:v>
                </c:pt>
                <c:pt idx="2268">
                  <c:v>9.845399475000001E-2</c:v>
                </c:pt>
                <c:pt idx="2269">
                  <c:v>4.8058521270000001E-2</c:v>
                </c:pt>
                <c:pt idx="2270">
                  <c:v>4.8058521270000001E-2</c:v>
                </c:pt>
                <c:pt idx="2271">
                  <c:v>-4.7594841000000006E-2</c:v>
                </c:pt>
                <c:pt idx="2272">
                  <c:v>-6.0804492949999997E-2</c:v>
                </c:pt>
                <c:pt idx="2273">
                  <c:v>-9.6273069400000001E-3</c:v>
                </c:pt>
                <c:pt idx="2274">
                  <c:v>5.49953604E-3</c:v>
                </c:pt>
                <c:pt idx="2275">
                  <c:v>4.9167896269999997E-2</c:v>
                </c:pt>
                <c:pt idx="2276">
                  <c:v>4.9167896269999997E-2</c:v>
                </c:pt>
                <c:pt idx="2277">
                  <c:v>3.916783142E-2</c:v>
                </c:pt>
                <c:pt idx="2278">
                  <c:v>-5.20397663E-3</c:v>
                </c:pt>
                <c:pt idx="2279">
                  <c:v>-5.2874458310000004E-2</c:v>
                </c:pt>
                <c:pt idx="2280">
                  <c:v>-5.2874458310000004E-2</c:v>
                </c:pt>
                <c:pt idx="2281">
                  <c:v>-2.8789819720000002E-2</c:v>
                </c:pt>
                <c:pt idx="2282">
                  <c:v>-5.3689708709999999E-2</c:v>
                </c:pt>
                <c:pt idx="2283">
                  <c:v>-5.3689708709999999E-2</c:v>
                </c:pt>
                <c:pt idx="2284">
                  <c:v>-7.210778809E-2</c:v>
                </c:pt>
                <c:pt idx="2285">
                  <c:v>-8.7234992979999995E-2</c:v>
                </c:pt>
                <c:pt idx="2286">
                  <c:v>-8.7234992979999995E-2</c:v>
                </c:pt>
                <c:pt idx="2287">
                  <c:v>-8.1151664729999989E-2</c:v>
                </c:pt>
                <c:pt idx="2288">
                  <c:v>-2.30003667E-3</c:v>
                </c:pt>
                <c:pt idx="2289">
                  <c:v>2.7250213620000002E-2</c:v>
                </c:pt>
                <c:pt idx="2290">
                  <c:v>2.7250213620000002E-2</c:v>
                </c:pt>
                <c:pt idx="2291">
                  <c:v>3.1661279680000001E-2</c:v>
                </c:pt>
                <c:pt idx="2292">
                  <c:v>5.1148097989999995E-2</c:v>
                </c:pt>
                <c:pt idx="2293">
                  <c:v>5.1148097989999995E-2</c:v>
                </c:pt>
                <c:pt idx="2294">
                  <c:v>-3.6359020229999997E-2</c:v>
                </c:pt>
                <c:pt idx="2295">
                  <c:v>-0.11981184387</c:v>
                </c:pt>
                <c:pt idx="2296">
                  <c:v>-0.11981184387</c:v>
                </c:pt>
                <c:pt idx="2297">
                  <c:v>-6.3861267089999993E-2</c:v>
                </c:pt>
                <c:pt idx="2298">
                  <c:v>-2.3991079330000002E-2</c:v>
                </c:pt>
                <c:pt idx="2299">
                  <c:v>-1.2263570789999999E-2</c:v>
                </c:pt>
                <c:pt idx="2300">
                  <c:v>1.5328132630000001E-2</c:v>
                </c:pt>
                <c:pt idx="2301">
                  <c:v>5.16068172E-3</c:v>
                </c:pt>
                <c:pt idx="2302">
                  <c:v>-6.0313182829999999E-2</c:v>
                </c:pt>
                <c:pt idx="2303">
                  <c:v>-6.0313182829999999E-2</c:v>
                </c:pt>
                <c:pt idx="2304">
                  <c:v>-5.3317676539999997E-2</c:v>
                </c:pt>
                <c:pt idx="2305">
                  <c:v>-8.9350528699999997E-3</c:v>
                </c:pt>
                <c:pt idx="2306">
                  <c:v>-8.9350528699999997E-3</c:v>
                </c:pt>
                <c:pt idx="2307">
                  <c:v>2.5078817369999999E-2</c:v>
                </c:pt>
                <c:pt idx="2308">
                  <c:v>3.9759082790000004E-2</c:v>
                </c:pt>
                <c:pt idx="2309">
                  <c:v>9.2858219099999986E-3</c:v>
                </c:pt>
                <c:pt idx="2310">
                  <c:v>-1.790367126E-2</c:v>
                </c:pt>
                <c:pt idx="2311">
                  <c:v>-5.7677673339999999E-2</c:v>
                </c:pt>
                <c:pt idx="2312">
                  <c:v>-2.7655076980000002E-2</c:v>
                </c:pt>
                <c:pt idx="2313">
                  <c:v>-2.7655076980000002E-2</c:v>
                </c:pt>
                <c:pt idx="2314">
                  <c:v>6.7610182800000003E-3</c:v>
                </c:pt>
                <c:pt idx="2315">
                  <c:v>-1.76845098E-3</c:v>
                </c:pt>
                <c:pt idx="2316">
                  <c:v>-7.6680296999999994E-4</c:v>
                </c:pt>
                <c:pt idx="2317">
                  <c:v>-1.6489345549999999E-2</c:v>
                </c:pt>
                <c:pt idx="2318">
                  <c:v>-1.6489345549999999E-2</c:v>
                </c:pt>
                <c:pt idx="2319">
                  <c:v>-2.403280067E-2</c:v>
                </c:pt>
                <c:pt idx="2320">
                  <c:v>8.193987849999999E-3</c:v>
                </c:pt>
                <c:pt idx="2321">
                  <c:v>-1.8764755250000001E-2</c:v>
                </c:pt>
                <c:pt idx="2322">
                  <c:v>-1.8764755250000001E-2</c:v>
                </c:pt>
                <c:pt idx="2323">
                  <c:v>8.3024444600000007E-3</c:v>
                </c:pt>
                <c:pt idx="2324">
                  <c:v>-4.6579383849999996E-2</c:v>
                </c:pt>
                <c:pt idx="2325">
                  <c:v>-4.4639823909999994E-2</c:v>
                </c:pt>
                <c:pt idx="2326">
                  <c:v>-3.4736679079999999E-2</c:v>
                </c:pt>
                <c:pt idx="2327">
                  <c:v>2.3049072269999998E-2</c:v>
                </c:pt>
                <c:pt idx="2328">
                  <c:v>2.3049072269999998E-2</c:v>
                </c:pt>
                <c:pt idx="2329">
                  <c:v>2.7233844760000001E-2</c:v>
                </c:pt>
                <c:pt idx="2330">
                  <c:v>8.5995498659999989E-2</c:v>
                </c:pt>
                <c:pt idx="2331">
                  <c:v>2.0354263309999999E-2</c:v>
                </c:pt>
                <c:pt idx="2332">
                  <c:v>2.0354263309999999E-2</c:v>
                </c:pt>
                <c:pt idx="2333">
                  <c:v>-2.6668346410000002E-2</c:v>
                </c:pt>
                <c:pt idx="2334">
                  <c:v>-1.4448769100000002E-3</c:v>
                </c:pt>
                <c:pt idx="2335">
                  <c:v>2.4706058500000003E-2</c:v>
                </c:pt>
                <c:pt idx="2336">
                  <c:v>1.8989098099999999E-3</c:v>
                </c:pt>
                <c:pt idx="2337">
                  <c:v>-4.8194988250000001E-2</c:v>
                </c:pt>
                <c:pt idx="2338">
                  <c:v>-4.8194988250000001E-2</c:v>
                </c:pt>
                <c:pt idx="2339">
                  <c:v>-6.5716163640000005E-2</c:v>
                </c:pt>
                <c:pt idx="2340">
                  <c:v>-3.410706711E-2</c:v>
                </c:pt>
                <c:pt idx="2341">
                  <c:v>-0.10193763733</c:v>
                </c:pt>
                <c:pt idx="2342">
                  <c:v>-0.10193763733</c:v>
                </c:pt>
                <c:pt idx="2343">
                  <c:v>-2.027598953E-2</c:v>
                </c:pt>
                <c:pt idx="2344">
                  <c:v>-0.24043180846999998</c:v>
                </c:pt>
                <c:pt idx="2345">
                  <c:v>-0.24043180846999998</c:v>
                </c:pt>
                <c:pt idx="2346">
                  <c:v>0.20228573608</c:v>
                </c:pt>
                <c:pt idx="2347">
                  <c:v>0.13860571289000001</c:v>
                </c:pt>
                <c:pt idx="2348">
                  <c:v>0.13860571289000001</c:v>
                </c:pt>
                <c:pt idx="2349">
                  <c:v>-2.4270641329999999E-2</c:v>
                </c:pt>
                <c:pt idx="2350">
                  <c:v>0.14546624756000001</c:v>
                </c:pt>
                <c:pt idx="2351">
                  <c:v>-4.3865577700000005E-2</c:v>
                </c:pt>
                <c:pt idx="2352">
                  <c:v>-4.3865577700000005E-2</c:v>
                </c:pt>
                <c:pt idx="2353">
                  <c:v>-0.16975363159000001</c:v>
                </c:pt>
                <c:pt idx="2354">
                  <c:v>-0.12884793090999999</c:v>
                </c:pt>
                <c:pt idx="2355">
                  <c:v>-0.12884793090999999</c:v>
                </c:pt>
                <c:pt idx="2356">
                  <c:v>-2.6940835949999999E-2</c:v>
                </c:pt>
                <c:pt idx="2357">
                  <c:v>-1.9650856019999999E-2</c:v>
                </c:pt>
                <c:pt idx="2358">
                  <c:v>-1.9650856019999999E-2</c:v>
                </c:pt>
                <c:pt idx="2359">
                  <c:v>4.8928600310000001E-2</c:v>
                </c:pt>
                <c:pt idx="2360">
                  <c:v>-2.7196949010000002E-2</c:v>
                </c:pt>
                <c:pt idx="2361">
                  <c:v>-3.9192493439999997E-2</c:v>
                </c:pt>
                <c:pt idx="2362">
                  <c:v>-4.7540000919999999E-2</c:v>
                </c:pt>
                <c:pt idx="2363">
                  <c:v>-5.4599617000000003E-2</c:v>
                </c:pt>
                <c:pt idx="2364">
                  <c:v>-5.2169771199999998E-3</c:v>
                </c:pt>
                <c:pt idx="2365">
                  <c:v>-5.2169771199999998E-3</c:v>
                </c:pt>
                <c:pt idx="2366">
                  <c:v>-8.9767885199999991E-3</c:v>
                </c:pt>
                <c:pt idx="2367">
                  <c:v>5.7867027280000004E-2</c:v>
                </c:pt>
                <c:pt idx="2368">
                  <c:v>5.7867027280000004E-2</c:v>
                </c:pt>
                <c:pt idx="2369">
                  <c:v>0.10592889404</c:v>
                </c:pt>
                <c:pt idx="2370">
                  <c:v>0.11539627837999999</c:v>
                </c:pt>
                <c:pt idx="2371">
                  <c:v>0.11539627837999999</c:v>
                </c:pt>
                <c:pt idx="2372">
                  <c:v>0.10807273102000001</c:v>
                </c:pt>
                <c:pt idx="2373">
                  <c:v>3.158973122E-2</c:v>
                </c:pt>
                <c:pt idx="2374">
                  <c:v>-2.265094376E-2</c:v>
                </c:pt>
                <c:pt idx="2375">
                  <c:v>-2.265094376E-2</c:v>
                </c:pt>
                <c:pt idx="2376">
                  <c:v>-0.13856166077000001</c:v>
                </c:pt>
                <c:pt idx="2377">
                  <c:v>-0.10742897797000001</c:v>
                </c:pt>
                <c:pt idx="2378">
                  <c:v>-6.3448944090000001E-2</c:v>
                </c:pt>
                <c:pt idx="2379">
                  <c:v>-1.8452013019999998E-2</c:v>
                </c:pt>
                <c:pt idx="2380">
                  <c:v>-3.8757072449999999E-2</c:v>
                </c:pt>
                <c:pt idx="2381">
                  <c:v>-3.8757072449999999E-2</c:v>
                </c:pt>
                <c:pt idx="2382">
                  <c:v>-4.7801146499999994E-3</c:v>
                </c:pt>
                <c:pt idx="2383">
                  <c:v>4.5273246800000009E-3</c:v>
                </c:pt>
                <c:pt idx="2384">
                  <c:v>4.141939545E-2</c:v>
                </c:pt>
                <c:pt idx="2385">
                  <c:v>4.141939545E-2</c:v>
                </c:pt>
                <c:pt idx="2386">
                  <c:v>4.7513580320000005E-2</c:v>
                </c:pt>
                <c:pt idx="2387">
                  <c:v>6.5447769170000003E-2</c:v>
                </c:pt>
                <c:pt idx="2388">
                  <c:v>3.6876792909999997E-2</c:v>
                </c:pt>
                <c:pt idx="2389">
                  <c:v>4.6940223690000005E-2</c:v>
                </c:pt>
                <c:pt idx="2390">
                  <c:v>-4.69335289E-2</c:v>
                </c:pt>
                <c:pt idx="2391">
                  <c:v>-4.69335289E-2</c:v>
                </c:pt>
                <c:pt idx="2392">
                  <c:v>2.4735870359999999E-2</c:v>
                </c:pt>
                <c:pt idx="2393">
                  <c:v>3.8172191619999997E-2</c:v>
                </c:pt>
                <c:pt idx="2394">
                  <c:v>-4.9900794980000003E-2</c:v>
                </c:pt>
                <c:pt idx="2395">
                  <c:v>-3.5410289759999998E-2</c:v>
                </c:pt>
                <c:pt idx="2396">
                  <c:v>5.6118675229999998E-2</c:v>
                </c:pt>
                <c:pt idx="2397">
                  <c:v>5.6118675229999998E-2</c:v>
                </c:pt>
                <c:pt idx="2398">
                  <c:v>6.6714439389999991E-2</c:v>
                </c:pt>
                <c:pt idx="2399">
                  <c:v>2.5803894040000001E-2</c:v>
                </c:pt>
                <c:pt idx="2400">
                  <c:v>7.3109436040000003E-2</c:v>
                </c:pt>
                <c:pt idx="2401">
                  <c:v>7.3109436040000003E-2</c:v>
                </c:pt>
                <c:pt idx="2402">
                  <c:v>4.2803901670000005E-2</c:v>
                </c:pt>
                <c:pt idx="2403">
                  <c:v>3.68598318E-3</c:v>
                </c:pt>
                <c:pt idx="2404">
                  <c:v>1.9166240689999999E-2</c:v>
                </c:pt>
                <c:pt idx="2405">
                  <c:v>7.3731956479999999E-2</c:v>
                </c:pt>
                <c:pt idx="2406">
                  <c:v>0.16450828551999999</c:v>
                </c:pt>
                <c:pt idx="2407">
                  <c:v>0.16450828551999999</c:v>
                </c:pt>
                <c:pt idx="2408">
                  <c:v>8.8641356999999996E-4</c:v>
                </c:pt>
                <c:pt idx="2409">
                  <c:v>-7.1061790470000011E-2</c:v>
                </c:pt>
                <c:pt idx="2410">
                  <c:v>-7.760396575999999E-2</c:v>
                </c:pt>
                <c:pt idx="2411">
                  <c:v>-7.760396575999999E-2</c:v>
                </c:pt>
                <c:pt idx="2412">
                  <c:v>-2.056709671E-2</c:v>
                </c:pt>
                <c:pt idx="2413">
                  <c:v>8.6524715399999997E-3</c:v>
                </c:pt>
                <c:pt idx="2414">
                  <c:v>4.8928955080000003E-2</c:v>
                </c:pt>
                <c:pt idx="2415">
                  <c:v>0.11100012207</c:v>
                </c:pt>
                <c:pt idx="2416">
                  <c:v>0.13351423644999999</c:v>
                </c:pt>
                <c:pt idx="2417">
                  <c:v>2.0298320769999999E-2</c:v>
                </c:pt>
                <c:pt idx="2418">
                  <c:v>2.0298320769999999E-2</c:v>
                </c:pt>
                <c:pt idx="2419">
                  <c:v>-3.5838256839999999E-2</c:v>
                </c:pt>
                <c:pt idx="2420">
                  <c:v>4.4438518520000005E-2</c:v>
                </c:pt>
                <c:pt idx="2421">
                  <c:v>0.14248587036000002</c:v>
                </c:pt>
                <c:pt idx="2422">
                  <c:v>0.14248587036000002</c:v>
                </c:pt>
                <c:pt idx="2423">
                  <c:v>0.17006674193999999</c:v>
                </c:pt>
                <c:pt idx="2424">
                  <c:v>4.5097228999999996E-2</c:v>
                </c:pt>
                <c:pt idx="2425">
                  <c:v>-1.6065143590000001E-2</c:v>
                </c:pt>
                <c:pt idx="2426">
                  <c:v>-6.5313972469999995E-2</c:v>
                </c:pt>
                <c:pt idx="2427">
                  <c:v>-0.10894914246000001</c:v>
                </c:pt>
                <c:pt idx="2428">
                  <c:v>-0.10894914246000001</c:v>
                </c:pt>
                <c:pt idx="2429">
                  <c:v>-6.6531455990000002E-2</c:v>
                </c:pt>
                <c:pt idx="2430">
                  <c:v>-2.538749886E-2</c:v>
                </c:pt>
                <c:pt idx="2431">
                  <c:v>-6.8765993099999994E-3</c:v>
                </c:pt>
                <c:pt idx="2432">
                  <c:v>8.82356548E-3</c:v>
                </c:pt>
                <c:pt idx="2433">
                  <c:v>3.6962501529999997E-2</c:v>
                </c:pt>
                <c:pt idx="2434">
                  <c:v>3.6962501529999997E-2</c:v>
                </c:pt>
                <c:pt idx="2435">
                  <c:v>8.1341781620000012E-2</c:v>
                </c:pt>
                <c:pt idx="2436">
                  <c:v>4.2647724150000003E-2</c:v>
                </c:pt>
                <c:pt idx="2437">
                  <c:v>-1.7051494600000001E-2</c:v>
                </c:pt>
                <c:pt idx="2438">
                  <c:v>-1.7051494600000001E-2</c:v>
                </c:pt>
                <c:pt idx="2439">
                  <c:v>4.6196510310000001E-2</c:v>
                </c:pt>
                <c:pt idx="2440">
                  <c:v>-8.1382812499999999E-2</c:v>
                </c:pt>
                <c:pt idx="2441">
                  <c:v>-0.10012555695</c:v>
                </c:pt>
                <c:pt idx="2442">
                  <c:v>5.3209922790000003E-2</c:v>
                </c:pt>
                <c:pt idx="2443">
                  <c:v>5.3209922790000003E-2</c:v>
                </c:pt>
                <c:pt idx="2444">
                  <c:v>3.0432571410000001E-2</c:v>
                </c:pt>
                <c:pt idx="2445">
                  <c:v>1.539821148E-2</c:v>
                </c:pt>
                <c:pt idx="2446">
                  <c:v>1.539821148E-2</c:v>
                </c:pt>
                <c:pt idx="2447">
                  <c:v>8.7522026060000008E-2</c:v>
                </c:pt>
                <c:pt idx="2448">
                  <c:v>-7.9002308799999994E-3</c:v>
                </c:pt>
                <c:pt idx="2449">
                  <c:v>-5.139307404E-2</c:v>
                </c:pt>
                <c:pt idx="2450">
                  <c:v>-2.8629639099999999E-3</c:v>
                </c:pt>
                <c:pt idx="2451">
                  <c:v>-8.488315582E-2</c:v>
                </c:pt>
                <c:pt idx="2452">
                  <c:v>-0.11350185394000001</c:v>
                </c:pt>
                <c:pt idx="2453">
                  <c:v>-0.11350185394000001</c:v>
                </c:pt>
                <c:pt idx="2454">
                  <c:v>-3.7539592740000002E-2</c:v>
                </c:pt>
                <c:pt idx="2455">
                  <c:v>-7.4722412109999997E-2</c:v>
                </c:pt>
                <c:pt idx="2456">
                  <c:v>-7.4722412109999997E-2</c:v>
                </c:pt>
                <c:pt idx="2457">
                  <c:v>-0.11080258942</c:v>
                </c:pt>
                <c:pt idx="2458">
                  <c:v>-3.045536423E-2</c:v>
                </c:pt>
                <c:pt idx="2459">
                  <c:v>9.5146400450000002E-2</c:v>
                </c:pt>
                <c:pt idx="2460">
                  <c:v>7.1013305659999998E-2</c:v>
                </c:pt>
                <c:pt idx="2461">
                  <c:v>4.1325840000000003E-2</c:v>
                </c:pt>
                <c:pt idx="2462">
                  <c:v>1.7431304929999999E-2</c:v>
                </c:pt>
                <c:pt idx="2463">
                  <c:v>1.7431304929999999E-2</c:v>
                </c:pt>
                <c:pt idx="2464">
                  <c:v>3.7211875919999998E-2</c:v>
                </c:pt>
                <c:pt idx="2465">
                  <c:v>3.3880035399999994E-2</c:v>
                </c:pt>
                <c:pt idx="2466">
                  <c:v>3.3880035399999994E-2</c:v>
                </c:pt>
                <c:pt idx="2467">
                  <c:v>1.3047485000000002E-4</c:v>
                </c:pt>
                <c:pt idx="2468">
                  <c:v>-7.6840181400000002E-3</c:v>
                </c:pt>
                <c:pt idx="2469">
                  <c:v>-7.6840181400000002E-3</c:v>
                </c:pt>
                <c:pt idx="2470">
                  <c:v>-6.6129219059999994E-2</c:v>
                </c:pt>
                <c:pt idx="2471">
                  <c:v>-2.9453357700000002E-2</c:v>
                </c:pt>
                <c:pt idx="2472">
                  <c:v>-2.9453357700000002E-2</c:v>
                </c:pt>
                <c:pt idx="2473">
                  <c:v>-5.1305146199999993E-3</c:v>
                </c:pt>
                <c:pt idx="2474">
                  <c:v>-3.5544490810000003E-2</c:v>
                </c:pt>
                <c:pt idx="2475">
                  <c:v>-3.8083106989999997E-2</c:v>
                </c:pt>
                <c:pt idx="2476">
                  <c:v>-5.73839035E-2</c:v>
                </c:pt>
                <c:pt idx="2477">
                  <c:v>-1.5682256700000001E-2</c:v>
                </c:pt>
                <c:pt idx="2478">
                  <c:v>6.9773826600000005E-2</c:v>
                </c:pt>
                <c:pt idx="2479">
                  <c:v>6.9773826600000005E-2</c:v>
                </c:pt>
                <c:pt idx="2480">
                  <c:v>-2.13304448E-3</c:v>
                </c:pt>
                <c:pt idx="2481">
                  <c:v>-7.0283798219999999E-2</c:v>
                </c:pt>
                <c:pt idx="2482">
                  <c:v>-7.0283798219999999E-2</c:v>
                </c:pt>
                <c:pt idx="2483">
                  <c:v>-6.8765457150000001E-2</c:v>
                </c:pt>
                <c:pt idx="2484">
                  <c:v>-2.2420928960000003E-2</c:v>
                </c:pt>
                <c:pt idx="2485">
                  <c:v>-1.793016624E-2</c:v>
                </c:pt>
                <c:pt idx="2486">
                  <c:v>-6.9171081539999998E-2</c:v>
                </c:pt>
                <c:pt idx="2487">
                  <c:v>-3.1348267E-4</c:v>
                </c:pt>
                <c:pt idx="2488">
                  <c:v>6.8172386170000002E-2</c:v>
                </c:pt>
                <c:pt idx="2489">
                  <c:v>6.8172386170000002E-2</c:v>
                </c:pt>
                <c:pt idx="2490">
                  <c:v>0.11481923676</c:v>
                </c:pt>
                <c:pt idx="2491">
                  <c:v>0.14937026978000001</c:v>
                </c:pt>
                <c:pt idx="2492">
                  <c:v>0.14937026978000001</c:v>
                </c:pt>
                <c:pt idx="2493">
                  <c:v>-3.4847759250000006E-2</c:v>
                </c:pt>
                <c:pt idx="2494">
                  <c:v>-0.10061201477000001</c:v>
                </c:pt>
                <c:pt idx="2495">
                  <c:v>9.3828738E-4</c:v>
                </c:pt>
                <c:pt idx="2496">
                  <c:v>-7.9123764040000003E-2</c:v>
                </c:pt>
                <c:pt idx="2497">
                  <c:v>-9.1618087770000009E-2</c:v>
                </c:pt>
                <c:pt idx="2498">
                  <c:v>-9.1618087770000009E-2</c:v>
                </c:pt>
                <c:pt idx="2499">
                  <c:v>4.1765701290000005E-2</c:v>
                </c:pt>
                <c:pt idx="2500">
                  <c:v>9.1676986690000004E-2</c:v>
                </c:pt>
                <c:pt idx="2501">
                  <c:v>0.12072773743000001</c:v>
                </c:pt>
                <c:pt idx="2502">
                  <c:v>0.12072773743000001</c:v>
                </c:pt>
                <c:pt idx="2503">
                  <c:v>9.8135704039999994E-2</c:v>
                </c:pt>
                <c:pt idx="2504">
                  <c:v>-2.3060649869999998E-2</c:v>
                </c:pt>
                <c:pt idx="2505">
                  <c:v>-2.3060649869999998E-2</c:v>
                </c:pt>
                <c:pt idx="2506">
                  <c:v>-5.0927837369999999E-2</c:v>
                </c:pt>
                <c:pt idx="2507">
                  <c:v>3.1631809230000002E-2</c:v>
                </c:pt>
                <c:pt idx="2508">
                  <c:v>-3.1031307219999998E-2</c:v>
                </c:pt>
                <c:pt idx="2509">
                  <c:v>-3.1031307219999998E-2</c:v>
                </c:pt>
                <c:pt idx="2510">
                  <c:v>-5.6355773929999999E-2</c:v>
                </c:pt>
                <c:pt idx="2511">
                  <c:v>9.2194490400000009E-3</c:v>
                </c:pt>
                <c:pt idx="2512">
                  <c:v>9.2194490400000009E-3</c:v>
                </c:pt>
                <c:pt idx="2513">
                  <c:v>7.2651649479999997E-2</c:v>
                </c:pt>
                <c:pt idx="2514">
                  <c:v>2.454537964E-2</c:v>
                </c:pt>
                <c:pt idx="2515">
                  <c:v>2.454537964E-2</c:v>
                </c:pt>
                <c:pt idx="2516">
                  <c:v>8.0719955440000005E-2</c:v>
                </c:pt>
                <c:pt idx="2517">
                  <c:v>2.995990372E-2</c:v>
                </c:pt>
                <c:pt idx="2518">
                  <c:v>2.7431379320000001E-2</c:v>
                </c:pt>
                <c:pt idx="2519">
                  <c:v>2.7431379320000001E-2</c:v>
                </c:pt>
                <c:pt idx="2520">
                  <c:v>3.2334148409999999E-2</c:v>
                </c:pt>
                <c:pt idx="2521">
                  <c:v>-4.064181519E-2</c:v>
                </c:pt>
                <c:pt idx="2522">
                  <c:v>-9.2154136660000011E-2</c:v>
                </c:pt>
                <c:pt idx="2523">
                  <c:v>-6.2320556639999997E-2</c:v>
                </c:pt>
                <c:pt idx="2524">
                  <c:v>-7.2916336060000003E-2</c:v>
                </c:pt>
                <c:pt idx="2525">
                  <c:v>-7.2916336060000003E-2</c:v>
                </c:pt>
                <c:pt idx="2526">
                  <c:v>-5.1438488009999998E-2</c:v>
                </c:pt>
                <c:pt idx="2527">
                  <c:v>0.11075483704</c:v>
                </c:pt>
                <c:pt idx="2528">
                  <c:v>-7.9719070429999997E-2</c:v>
                </c:pt>
                <c:pt idx="2529">
                  <c:v>-0.13385684204000001</c:v>
                </c:pt>
                <c:pt idx="2530">
                  <c:v>9.5463619200000013E-3</c:v>
                </c:pt>
                <c:pt idx="2531">
                  <c:v>6.0999046330000001E-2</c:v>
                </c:pt>
                <c:pt idx="2532">
                  <c:v>6.0999046330000001E-2</c:v>
                </c:pt>
                <c:pt idx="2533">
                  <c:v>-1.6178039550000002E-2</c:v>
                </c:pt>
                <c:pt idx="2534">
                  <c:v>3.0377535800000001E-3</c:v>
                </c:pt>
                <c:pt idx="2535">
                  <c:v>3.0377535800000001E-3</c:v>
                </c:pt>
                <c:pt idx="2536">
                  <c:v>-2.0983150480000001E-2</c:v>
                </c:pt>
                <c:pt idx="2537">
                  <c:v>2.0976051330000002E-2</c:v>
                </c:pt>
                <c:pt idx="2538">
                  <c:v>2.462103844E-2</c:v>
                </c:pt>
                <c:pt idx="2539">
                  <c:v>2.462103844E-2</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4"/>
          <c:tx>
            <c:v>Downforce</c:v>
          </c:tx>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V$2:$V$4000</c:f>
              <c:numCache>
                <c:formatCode>0.0000</c:formatCode>
                <c:ptCount val="3999"/>
                <c:pt idx="0">
                  <c:v>0.1231007309</c:v>
                </c:pt>
                <c:pt idx="1">
                  <c:v>0.1231007309</c:v>
                </c:pt>
                <c:pt idx="2">
                  <c:v>0.1231007309</c:v>
                </c:pt>
                <c:pt idx="3">
                  <c:v>-1.6602634429999999E-2</c:v>
                </c:pt>
                <c:pt idx="4">
                  <c:v>-1.9672908780000001E-2</c:v>
                </c:pt>
                <c:pt idx="5">
                  <c:v>-2.1978977199999999E-2</c:v>
                </c:pt>
                <c:pt idx="6">
                  <c:v>-2.1978977199999999E-2</c:v>
                </c:pt>
                <c:pt idx="7">
                  <c:v>-2.1231349949999999E-2</c:v>
                </c:pt>
                <c:pt idx="8">
                  <c:v>-1.6574481960000002E-2</c:v>
                </c:pt>
                <c:pt idx="9">
                  <c:v>-1.6574481960000002E-2</c:v>
                </c:pt>
                <c:pt idx="10">
                  <c:v>-3.6824505299999999E-3</c:v>
                </c:pt>
                <c:pt idx="11">
                  <c:v>1.1458401679999999E-2</c:v>
                </c:pt>
                <c:pt idx="12">
                  <c:v>1.1580713270000001E-2</c:v>
                </c:pt>
                <c:pt idx="13">
                  <c:v>1.1580713270000001E-2</c:v>
                </c:pt>
                <c:pt idx="14">
                  <c:v>6.8521438599999998E-2</c:v>
                </c:pt>
                <c:pt idx="15">
                  <c:v>1.3892102239999999E-2</c:v>
                </c:pt>
                <c:pt idx="16">
                  <c:v>4.7787452700000004E-2</c:v>
                </c:pt>
                <c:pt idx="17">
                  <c:v>2.5398988719999998E-2</c:v>
                </c:pt>
                <c:pt idx="18">
                  <c:v>-3.5577045439999996E-2</c:v>
                </c:pt>
                <c:pt idx="19">
                  <c:v>-3.5577045439999996E-2</c:v>
                </c:pt>
                <c:pt idx="20">
                  <c:v>-1.9346343990000001E-2</c:v>
                </c:pt>
                <c:pt idx="21">
                  <c:v>2.5277616499999999E-2</c:v>
                </c:pt>
                <c:pt idx="22">
                  <c:v>2.5277616499999999E-2</c:v>
                </c:pt>
                <c:pt idx="23">
                  <c:v>4.5134155270000004E-2</c:v>
                </c:pt>
                <c:pt idx="24">
                  <c:v>-2.555915642E-2</c:v>
                </c:pt>
                <c:pt idx="25">
                  <c:v>-1.213908958E-2</c:v>
                </c:pt>
                <c:pt idx="26">
                  <c:v>2.9160272599999999E-2</c:v>
                </c:pt>
                <c:pt idx="27">
                  <c:v>2.5163127899999999E-2</c:v>
                </c:pt>
                <c:pt idx="28">
                  <c:v>2.5163127899999999E-2</c:v>
                </c:pt>
                <c:pt idx="29">
                  <c:v>-3.0511932400000001E-3</c:v>
                </c:pt>
                <c:pt idx="30">
                  <c:v>-2.5112451549999998E-2</c:v>
                </c:pt>
                <c:pt idx="31">
                  <c:v>-2.5112451549999998E-2</c:v>
                </c:pt>
                <c:pt idx="32">
                  <c:v>5.2909790039999995E-2</c:v>
                </c:pt>
                <c:pt idx="33">
                  <c:v>8.4886024480000002E-2</c:v>
                </c:pt>
                <c:pt idx="34">
                  <c:v>3.9630180359999996E-2</c:v>
                </c:pt>
                <c:pt idx="35">
                  <c:v>0.12312229156</c:v>
                </c:pt>
                <c:pt idx="36">
                  <c:v>0.12312229156</c:v>
                </c:pt>
                <c:pt idx="37">
                  <c:v>0.25923956299000001</c:v>
                </c:pt>
                <c:pt idx="38">
                  <c:v>0.26395617675999999</c:v>
                </c:pt>
                <c:pt idx="39">
                  <c:v>0.10570228577</c:v>
                </c:pt>
                <c:pt idx="40">
                  <c:v>0.10570228577</c:v>
                </c:pt>
                <c:pt idx="41">
                  <c:v>4.5963424680000003E-2</c:v>
                </c:pt>
                <c:pt idx="42">
                  <c:v>5.7233520509999997E-2</c:v>
                </c:pt>
                <c:pt idx="43">
                  <c:v>4.8729034419999998E-2</c:v>
                </c:pt>
                <c:pt idx="44">
                  <c:v>7.3822082519999999E-2</c:v>
                </c:pt>
                <c:pt idx="45">
                  <c:v>7.3822082519999999E-2</c:v>
                </c:pt>
                <c:pt idx="46">
                  <c:v>-2.2562717440000001E-2</c:v>
                </c:pt>
                <c:pt idx="47">
                  <c:v>-2.2562717440000001E-2</c:v>
                </c:pt>
                <c:pt idx="48">
                  <c:v>-1.138741589E-2</c:v>
                </c:pt>
                <c:pt idx="49">
                  <c:v>-1.7129709239999999E-2</c:v>
                </c:pt>
                <c:pt idx="50">
                  <c:v>-3.5579254599999999E-3</c:v>
                </c:pt>
                <c:pt idx="51">
                  <c:v>-2.8897827150000003E-2</c:v>
                </c:pt>
                <c:pt idx="52">
                  <c:v>1.8271194460000001E-2</c:v>
                </c:pt>
                <c:pt idx="53">
                  <c:v>1.8271194460000001E-2</c:v>
                </c:pt>
                <c:pt idx="54">
                  <c:v>2.1452209470000001E-2</c:v>
                </c:pt>
                <c:pt idx="55">
                  <c:v>6.1017333979999998E-2</c:v>
                </c:pt>
                <c:pt idx="56">
                  <c:v>-8.7551513670000011E-2</c:v>
                </c:pt>
                <c:pt idx="57">
                  <c:v>-8.7551513670000011E-2</c:v>
                </c:pt>
                <c:pt idx="58">
                  <c:v>-1.9498727800000001E-2</c:v>
                </c:pt>
                <c:pt idx="59">
                  <c:v>4.751055908E-2</c:v>
                </c:pt>
                <c:pt idx="60">
                  <c:v>-4.0589023589999995E-2</c:v>
                </c:pt>
                <c:pt idx="61">
                  <c:v>-8.9618463500000002E-3</c:v>
                </c:pt>
                <c:pt idx="62">
                  <c:v>-9.7369937899999988E-3</c:v>
                </c:pt>
                <c:pt idx="63">
                  <c:v>-9.7369937899999988E-3</c:v>
                </c:pt>
                <c:pt idx="64">
                  <c:v>-3.9367427829999996E-2</c:v>
                </c:pt>
                <c:pt idx="65">
                  <c:v>-0.12043929291000001</c:v>
                </c:pt>
                <c:pt idx="66">
                  <c:v>-0.10508105469000001</c:v>
                </c:pt>
                <c:pt idx="67">
                  <c:v>-0.10508105469000001</c:v>
                </c:pt>
                <c:pt idx="68">
                  <c:v>-3.769889069E-2</c:v>
                </c:pt>
                <c:pt idx="69">
                  <c:v>1.676085854E-2</c:v>
                </c:pt>
                <c:pt idx="70">
                  <c:v>1.676085854E-2</c:v>
                </c:pt>
                <c:pt idx="71">
                  <c:v>2.2523258210000001E-2</c:v>
                </c:pt>
                <c:pt idx="72">
                  <c:v>5.5991016389999995E-2</c:v>
                </c:pt>
                <c:pt idx="73">
                  <c:v>5.5991016389999995E-2</c:v>
                </c:pt>
                <c:pt idx="74">
                  <c:v>2.4394540790000002E-2</c:v>
                </c:pt>
                <c:pt idx="75">
                  <c:v>-4.534970093E-2</c:v>
                </c:pt>
                <c:pt idx="76">
                  <c:v>2.4976352689999998E-2</c:v>
                </c:pt>
                <c:pt idx="77">
                  <c:v>2.4976352689999998E-2</c:v>
                </c:pt>
                <c:pt idx="78">
                  <c:v>1.0939745900000001E-2</c:v>
                </c:pt>
                <c:pt idx="79">
                  <c:v>4.0221076969999998E-2</c:v>
                </c:pt>
                <c:pt idx="80">
                  <c:v>4.0221076969999998E-2</c:v>
                </c:pt>
                <c:pt idx="81">
                  <c:v>1.9825229640000001E-2</c:v>
                </c:pt>
                <c:pt idx="82">
                  <c:v>8.5620212600000002E-3</c:v>
                </c:pt>
                <c:pt idx="83">
                  <c:v>8.5620212600000002E-3</c:v>
                </c:pt>
                <c:pt idx="84">
                  <c:v>7.1873832700000001E-2</c:v>
                </c:pt>
                <c:pt idx="85">
                  <c:v>6.2029277800000004E-2</c:v>
                </c:pt>
                <c:pt idx="86">
                  <c:v>6.2029277800000004E-2</c:v>
                </c:pt>
                <c:pt idx="87">
                  <c:v>-1.9548421860000002E-2</c:v>
                </c:pt>
                <c:pt idx="88">
                  <c:v>-9.1016883849999994E-2</c:v>
                </c:pt>
                <c:pt idx="89">
                  <c:v>-9.1016883849999994E-2</c:v>
                </c:pt>
                <c:pt idx="90">
                  <c:v>-7.555319977000001E-2</c:v>
                </c:pt>
                <c:pt idx="91">
                  <c:v>-7.3692565920000008E-2</c:v>
                </c:pt>
                <c:pt idx="92">
                  <c:v>-0.13279389954000001</c:v>
                </c:pt>
                <c:pt idx="93">
                  <c:v>-0.13279389954000001</c:v>
                </c:pt>
                <c:pt idx="94">
                  <c:v>9.5172920229999999E-2</c:v>
                </c:pt>
                <c:pt idx="95">
                  <c:v>4.990082169E-2</c:v>
                </c:pt>
                <c:pt idx="96">
                  <c:v>4.990082169E-2</c:v>
                </c:pt>
                <c:pt idx="97">
                  <c:v>2.9733026500000002E-2</c:v>
                </c:pt>
                <c:pt idx="98">
                  <c:v>8.1478836060000004E-2</c:v>
                </c:pt>
                <c:pt idx="99">
                  <c:v>9.0758193969999998E-2</c:v>
                </c:pt>
                <c:pt idx="100">
                  <c:v>9.0758193969999998E-2</c:v>
                </c:pt>
                <c:pt idx="101">
                  <c:v>6.1848167420000003E-2</c:v>
                </c:pt>
                <c:pt idx="102">
                  <c:v>1.9113586430000003E-2</c:v>
                </c:pt>
                <c:pt idx="103">
                  <c:v>1.8744476320000002E-2</c:v>
                </c:pt>
                <c:pt idx="104">
                  <c:v>-6.4830779999999998E-3</c:v>
                </c:pt>
                <c:pt idx="105">
                  <c:v>-1.3482943529999999E-2</c:v>
                </c:pt>
                <c:pt idx="106">
                  <c:v>-1.3482943529999999E-2</c:v>
                </c:pt>
                <c:pt idx="107">
                  <c:v>-2.7254297260000001E-2</c:v>
                </c:pt>
                <c:pt idx="108">
                  <c:v>2.5620767589999999E-2</c:v>
                </c:pt>
                <c:pt idx="109">
                  <c:v>4.2665416720000002E-2</c:v>
                </c:pt>
                <c:pt idx="110">
                  <c:v>4.2665416720000002E-2</c:v>
                </c:pt>
                <c:pt idx="111">
                  <c:v>-6.1852233890000004E-2</c:v>
                </c:pt>
                <c:pt idx="112">
                  <c:v>8.0729652400000004E-2</c:v>
                </c:pt>
                <c:pt idx="113">
                  <c:v>8.0729652400000004E-2</c:v>
                </c:pt>
                <c:pt idx="114">
                  <c:v>8.9604202270000002E-2</c:v>
                </c:pt>
                <c:pt idx="115">
                  <c:v>7.811605072000001E-2</c:v>
                </c:pt>
                <c:pt idx="116">
                  <c:v>7.811605072000001E-2</c:v>
                </c:pt>
                <c:pt idx="117">
                  <c:v>5.3752159120000004E-2</c:v>
                </c:pt>
                <c:pt idx="118">
                  <c:v>7.8031325300000004E-3</c:v>
                </c:pt>
                <c:pt idx="119">
                  <c:v>-4.9077503200000004E-2</c:v>
                </c:pt>
                <c:pt idx="120">
                  <c:v>-4.9077503200000004E-2</c:v>
                </c:pt>
                <c:pt idx="121">
                  <c:v>-8.4596656800000003E-2</c:v>
                </c:pt>
                <c:pt idx="122">
                  <c:v>2.976711655E-2</c:v>
                </c:pt>
                <c:pt idx="123">
                  <c:v>2.976711655E-2</c:v>
                </c:pt>
                <c:pt idx="124">
                  <c:v>4.8111518859999994E-2</c:v>
                </c:pt>
                <c:pt idx="125">
                  <c:v>-2.3277164460000003E-2</c:v>
                </c:pt>
                <c:pt idx="126">
                  <c:v>-7.3814954799999999E-3</c:v>
                </c:pt>
                <c:pt idx="127">
                  <c:v>-7.3814954799999999E-3</c:v>
                </c:pt>
                <c:pt idx="128">
                  <c:v>3.1240508600000002E-3</c:v>
                </c:pt>
                <c:pt idx="129">
                  <c:v>3.8915363309999999E-2</c:v>
                </c:pt>
                <c:pt idx="130">
                  <c:v>1.6596975329999999E-2</c:v>
                </c:pt>
                <c:pt idx="131">
                  <c:v>2.604776382E-2</c:v>
                </c:pt>
                <c:pt idx="132">
                  <c:v>6.2069007869999998E-2</c:v>
                </c:pt>
                <c:pt idx="133">
                  <c:v>6.2069007869999998E-2</c:v>
                </c:pt>
                <c:pt idx="134">
                  <c:v>9.6640029909999994E-2</c:v>
                </c:pt>
                <c:pt idx="135">
                  <c:v>0.11582682800000001</c:v>
                </c:pt>
                <c:pt idx="136">
                  <c:v>7.0972328190000003E-2</c:v>
                </c:pt>
                <c:pt idx="137">
                  <c:v>7.0972328190000003E-2</c:v>
                </c:pt>
                <c:pt idx="138">
                  <c:v>9.8403030400000008E-2</c:v>
                </c:pt>
                <c:pt idx="139">
                  <c:v>9.8403030400000008E-2</c:v>
                </c:pt>
                <c:pt idx="140">
                  <c:v>-4.3501586910000001E-2</c:v>
                </c:pt>
                <c:pt idx="141">
                  <c:v>6.5001022340000006E-2</c:v>
                </c:pt>
                <c:pt idx="142">
                  <c:v>0.19973780823000001</c:v>
                </c:pt>
                <c:pt idx="143">
                  <c:v>0.19973780823000001</c:v>
                </c:pt>
                <c:pt idx="144">
                  <c:v>0.23466047667999998</c:v>
                </c:pt>
                <c:pt idx="145">
                  <c:v>0.18546188354000001</c:v>
                </c:pt>
                <c:pt idx="146">
                  <c:v>0.12528353118999999</c:v>
                </c:pt>
                <c:pt idx="147">
                  <c:v>9.272357178E-2</c:v>
                </c:pt>
                <c:pt idx="148">
                  <c:v>3.1818859099999999E-2</c:v>
                </c:pt>
                <c:pt idx="149">
                  <c:v>2.1408090590000001E-2</c:v>
                </c:pt>
                <c:pt idx="150">
                  <c:v>2.1408090590000001E-2</c:v>
                </c:pt>
                <c:pt idx="151">
                  <c:v>-4.733011627E-2</c:v>
                </c:pt>
                <c:pt idx="152">
                  <c:v>-5.0423873899999999E-2</c:v>
                </c:pt>
                <c:pt idx="153">
                  <c:v>3.1253297809999997E-2</c:v>
                </c:pt>
                <c:pt idx="154">
                  <c:v>3.1253297809999997E-2</c:v>
                </c:pt>
                <c:pt idx="155">
                  <c:v>4.3156227110000001E-2</c:v>
                </c:pt>
                <c:pt idx="156">
                  <c:v>-1.4527746199999999E-2</c:v>
                </c:pt>
                <c:pt idx="157">
                  <c:v>-2.6606771470000002E-2</c:v>
                </c:pt>
                <c:pt idx="158">
                  <c:v>-1.690012741E-2</c:v>
                </c:pt>
                <c:pt idx="159">
                  <c:v>1.7384979250000002E-2</c:v>
                </c:pt>
                <c:pt idx="160">
                  <c:v>1.7384979250000002E-2</c:v>
                </c:pt>
                <c:pt idx="161">
                  <c:v>4.0318367000000001E-2</c:v>
                </c:pt>
                <c:pt idx="162">
                  <c:v>4.3168102260000001E-2</c:v>
                </c:pt>
                <c:pt idx="163">
                  <c:v>7.072611999999999E-2</c:v>
                </c:pt>
                <c:pt idx="164">
                  <c:v>7.072611999999999E-2</c:v>
                </c:pt>
                <c:pt idx="165">
                  <c:v>4.8986457819999996E-2</c:v>
                </c:pt>
                <c:pt idx="166">
                  <c:v>4.3196320500000001E-3</c:v>
                </c:pt>
                <c:pt idx="167">
                  <c:v>4.3196320500000001E-3</c:v>
                </c:pt>
                <c:pt idx="168">
                  <c:v>2.1648616789999998E-2</c:v>
                </c:pt>
                <c:pt idx="169">
                  <c:v>-6.0829654689999998E-2</c:v>
                </c:pt>
                <c:pt idx="170">
                  <c:v>-6.0829654689999998E-2</c:v>
                </c:pt>
                <c:pt idx="171">
                  <c:v>-9.57644577E-2</c:v>
                </c:pt>
                <c:pt idx="172">
                  <c:v>-9.4848854059999987E-2</c:v>
                </c:pt>
                <c:pt idx="173">
                  <c:v>-8.659086609000001E-2</c:v>
                </c:pt>
                <c:pt idx="174">
                  <c:v>-8.659086609000001E-2</c:v>
                </c:pt>
                <c:pt idx="175">
                  <c:v>7.4611640929999987E-2</c:v>
                </c:pt>
                <c:pt idx="176">
                  <c:v>2.2891454700000001E-2</c:v>
                </c:pt>
                <c:pt idx="177">
                  <c:v>2.2891454700000001E-2</c:v>
                </c:pt>
                <c:pt idx="178">
                  <c:v>2.5293853760000002E-2</c:v>
                </c:pt>
                <c:pt idx="179">
                  <c:v>5.9888031010000002E-2</c:v>
                </c:pt>
                <c:pt idx="180">
                  <c:v>5.9888031010000002E-2</c:v>
                </c:pt>
                <c:pt idx="181">
                  <c:v>1.4318445210000001E-2</c:v>
                </c:pt>
                <c:pt idx="182">
                  <c:v>-3.5191658019999995E-2</c:v>
                </c:pt>
                <c:pt idx="183">
                  <c:v>-1.1194402690000001E-2</c:v>
                </c:pt>
                <c:pt idx="184">
                  <c:v>3.2373802190000002E-2</c:v>
                </c:pt>
                <c:pt idx="185">
                  <c:v>5.4725353239999996E-2</c:v>
                </c:pt>
                <c:pt idx="186">
                  <c:v>6.6310752870000003E-2</c:v>
                </c:pt>
                <c:pt idx="187">
                  <c:v>6.6310752870000003E-2</c:v>
                </c:pt>
                <c:pt idx="188">
                  <c:v>-2.6758284599999998E-3</c:v>
                </c:pt>
                <c:pt idx="189">
                  <c:v>-4.0812007899999996E-2</c:v>
                </c:pt>
                <c:pt idx="190">
                  <c:v>-1.294959259E-2</c:v>
                </c:pt>
                <c:pt idx="191">
                  <c:v>-1.294959259E-2</c:v>
                </c:pt>
                <c:pt idx="192">
                  <c:v>1.2393394470000001E-2</c:v>
                </c:pt>
                <c:pt idx="193">
                  <c:v>8.3374183650000003E-2</c:v>
                </c:pt>
                <c:pt idx="194">
                  <c:v>6.6727416989999996E-2</c:v>
                </c:pt>
                <c:pt idx="195">
                  <c:v>1.306091595E-2</c:v>
                </c:pt>
                <c:pt idx="196">
                  <c:v>5.665323639E-2</c:v>
                </c:pt>
                <c:pt idx="197">
                  <c:v>5.665323639E-2</c:v>
                </c:pt>
                <c:pt idx="198">
                  <c:v>1.7702489849999999E-2</c:v>
                </c:pt>
                <c:pt idx="199">
                  <c:v>6.7505249999999994E-3</c:v>
                </c:pt>
                <c:pt idx="200">
                  <c:v>8.5532272340000007E-2</c:v>
                </c:pt>
                <c:pt idx="201">
                  <c:v>8.5532272340000007E-2</c:v>
                </c:pt>
                <c:pt idx="202">
                  <c:v>-1.2515716599999999E-3</c:v>
                </c:pt>
                <c:pt idx="203">
                  <c:v>-1.2515716599999999E-3</c:v>
                </c:pt>
                <c:pt idx="204">
                  <c:v>0.17652165221999999</c:v>
                </c:pt>
                <c:pt idx="205">
                  <c:v>7.5412765500000006E-2</c:v>
                </c:pt>
                <c:pt idx="206">
                  <c:v>5.9341880799999996E-2</c:v>
                </c:pt>
                <c:pt idx="207">
                  <c:v>5.9341880799999996E-2</c:v>
                </c:pt>
                <c:pt idx="208">
                  <c:v>1.365338135E-2</c:v>
                </c:pt>
                <c:pt idx="209">
                  <c:v>-8.3836570740000005E-2</c:v>
                </c:pt>
                <c:pt idx="210">
                  <c:v>-7.7733535770000001E-2</c:v>
                </c:pt>
                <c:pt idx="211">
                  <c:v>-1.904010963E-2</c:v>
                </c:pt>
                <c:pt idx="212">
                  <c:v>3.7396912599999997E-3</c:v>
                </c:pt>
                <c:pt idx="213">
                  <c:v>3.7396912599999997E-3</c:v>
                </c:pt>
                <c:pt idx="214">
                  <c:v>6.7241401670000006E-2</c:v>
                </c:pt>
                <c:pt idx="215">
                  <c:v>-5.523432541E-2</c:v>
                </c:pt>
                <c:pt idx="216">
                  <c:v>-5.880134964E-2</c:v>
                </c:pt>
                <c:pt idx="217">
                  <c:v>-5.880134964E-2</c:v>
                </c:pt>
                <c:pt idx="218">
                  <c:v>-2.738819504E-2</c:v>
                </c:pt>
                <c:pt idx="219">
                  <c:v>3.9189414980000004E-2</c:v>
                </c:pt>
                <c:pt idx="220">
                  <c:v>0.26361395263999998</c:v>
                </c:pt>
                <c:pt idx="221">
                  <c:v>1.40594775391</c:v>
                </c:pt>
                <c:pt idx="222">
                  <c:v>3.12722729492</c:v>
                </c:pt>
                <c:pt idx="223">
                  <c:v>3.12722729492</c:v>
                </c:pt>
                <c:pt idx="224">
                  <c:v>5.2555737304699992</c:v>
                </c:pt>
                <c:pt idx="225">
                  <c:v>6.1986884765600001</c:v>
                </c:pt>
                <c:pt idx="226">
                  <c:v>7.4319321289099998</c:v>
                </c:pt>
                <c:pt idx="227">
                  <c:v>7.4319321289099998</c:v>
                </c:pt>
                <c:pt idx="228">
                  <c:v>9.1921689453100015</c:v>
                </c:pt>
                <c:pt idx="229">
                  <c:v>10.80408105469</c:v>
                </c:pt>
                <c:pt idx="230">
                  <c:v>11.690736328130001</c:v>
                </c:pt>
                <c:pt idx="231">
                  <c:v>12.585645507810002</c:v>
                </c:pt>
                <c:pt idx="232">
                  <c:v>12.808241210939999</c:v>
                </c:pt>
                <c:pt idx="233">
                  <c:v>12.808241210939999</c:v>
                </c:pt>
                <c:pt idx="234">
                  <c:v>12.501010742189999</c:v>
                </c:pt>
                <c:pt idx="235">
                  <c:v>11.888467773439999</c:v>
                </c:pt>
                <c:pt idx="236">
                  <c:v>11.135140625</c:v>
                </c:pt>
                <c:pt idx="237">
                  <c:v>11.135140625</c:v>
                </c:pt>
                <c:pt idx="238">
                  <c:v>9.2014160156300004</c:v>
                </c:pt>
                <c:pt idx="239">
                  <c:v>9.2014160156300004</c:v>
                </c:pt>
                <c:pt idx="240">
                  <c:v>8.499928710939999</c:v>
                </c:pt>
                <c:pt idx="241">
                  <c:v>8.5770058593799998</c:v>
                </c:pt>
                <c:pt idx="242">
                  <c:v>8.5770058593799998</c:v>
                </c:pt>
                <c:pt idx="243">
                  <c:v>8.9019902343800013</c:v>
                </c:pt>
                <c:pt idx="244">
                  <c:v>8.9313066406299999</c:v>
                </c:pt>
                <c:pt idx="245">
                  <c:v>8.7521640625000003</c:v>
                </c:pt>
                <c:pt idx="246">
                  <c:v>8.7521640625000003</c:v>
                </c:pt>
                <c:pt idx="247">
                  <c:v>8.6670019531300007</c:v>
                </c:pt>
                <c:pt idx="248">
                  <c:v>8.6667021484399989</c:v>
                </c:pt>
                <c:pt idx="249">
                  <c:v>8.6667021484399989</c:v>
                </c:pt>
                <c:pt idx="250">
                  <c:v>8.7736035156300005</c:v>
                </c:pt>
                <c:pt idx="251">
                  <c:v>8.7436230468799998</c:v>
                </c:pt>
                <c:pt idx="252">
                  <c:v>8.7436230468799998</c:v>
                </c:pt>
                <c:pt idx="253">
                  <c:v>8.8564511718799999</c:v>
                </c:pt>
                <c:pt idx="254">
                  <c:v>9.079405273439999</c:v>
                </c:pt>
                <c:pt idx="255">
                  <c:v>8.9388925781299999</c:v>
                </c:pt>
                <c:pt idx="256">
                  <c:v>8.7344033203100011</c:v>
                </c:pt>
                <c:pt idx="257">
                  <c:v>8.8567333984399994</c:v>
                </c:pt>
                <c:pt idx="258">
                  <c:v>9.0603193359399992</c:v>
                </c:pt>
                <c:pt idx="259">
                  <c:v>9.0603193359399992</c:v>
                </c:pt>
                <c:pt idx="260">
                  <c:v>9.2995625000000004</c:v>
                </c:pt>
                <c:pt idx="261">
                  <c:v>9.3304375000000004</c:v>
                </c:pt>
                <c:pt idx="262">
                  <c:v>9.3048183593800005</c:v>
                </c:pt>
                <c:pt idx="263">
                  <c:v>9.3048183593800005</c:v>
                </c:pt>
                <c:pt idx="264">
                  <c:v>9.3229482421899998</c:v>
                </c:pt>
                <c:pt idx="265">
                  <c:v>9.4172080078100002</c:v>
                </c:pt>
                <c:pt idx="266">
                  <c:v>9.5498183593799997</c:v>
                </c:pt>
                <c:pt idx="267">
                  <c:v>9.6715830078100016</c:v>
                </c:pt>
                <c:pt idx="268">
                  <c:v>9.8731357421899997</c:v>
                </c:pt>
                <c:pt idx="269">
                  <c:v>9.8731357421899997</c:v>
                </c:pt>
                <c:pt idx="270">
                  <c:v>10.101844726560001</c:v>
                </c:pt>
                <c:pt idx="271">
                  <c:v>10.125285156249999</c:v>
                </c:pt>
                <c:pt idx="272">
                  <c:v>10.062886718750001</c:v>
                </c:pt>
                <c:pt idx="273">
                  <c:v>10.063092773439999</c:v>
                </c:pt>
                <c:pt idx="274">
                  <c:v>10.216339843749999</c:v>
                </c:pt>
                <c:pt idx="275">
                  <c:v>10.216339843749999</c:v>
                </c:pt>
                <c:pt idx="276">
                  <c:v>10.33790820313</c:v>
                </c:pt>
                <c:pt idx="277">
                  <c:v>10.56011914063</c:v>
                </c:pt>
                <c:pt idx="278">
                  <c:v>10.677179687500001</c:v>
                </c:pt>
                <c:pt idx="279">
                  <c:v>10.677179687500001</c:v>
                </c:pt>
                <c:pt idx="280">
                  <c:v>10.6458671875</c:v>
                </c:pt>
                <c:pt idx="281">
                  <c:v>10.661552734380001</c:v>
                </c:pt>
                <c:pt idx="282">
                  <c:v>10.641333984380001</c:v>
                </c:pt>
                <c:pt idx="283">
                  <c:v>10.67787207031</c:v>
                </c:pt>
                <c:pt idx="284">
                  <c:v>10.65189550781</c:v>
                </c:pt>
                <c:pt idx="285">
                  <c:v>10.65189550781</c:v>
                </c:pt>
                <c:pt idx="286">
                  <c:v>10.7906328125</c:v>
                </c:pt>
                <c:pt idx="287">
                  <c:v>11.04519726563</c:v>
                </c:pt>
                <c:pt idx="288">
                  <c:v>11.183580078130001</c:v>
                </c:pt>
                <c:pt idx="289">
                  <c:v>11.183580078130001</c:v>
                </c:pt>
                <c:pt idx="290">
                  <c:v>11.214103515630001</c:v>
                </c:pt>
                <c:pt idx="291">
                  <c:v>11.13675976563</c:v>
                </c:pt>
                <c:pt idx="292">
                  <c:v>11.13675976563</c:v>
                </c:pt>
                <c:pt idx="293">
                  <c:v>11.003700195310001</c:v>
                </c:pt>
                <c:pt idx="294">
                  <c:v>11.039725585939999</c:v>
                </c:pt>
                <c:pt idx="295">
                  <c:v>11.171207031250001</c:v>
                </c:pt>
                <c:pt idx="296">
                  <c:v>11.171207031250001</c:v>
                </c:pt>
                <c:pt idx="297">
                  <c:v>11.24948730469</c:v>
                </c:pt>
                <c:pt idx="298">
                  <c:v>11.32392480469</c:v>
                </c:pt>
                <c:pt idx="299">
                  <c:v>11.32392480469</c:v>
                </c:pt>
                <c:pt idx="300">
                  <c:v>11.501514648439999</c:v>
                </c:pt>
                <c:pt idx="301">
                  <c:v>11.63207910156</c:v>
                </c:pt>
                <c:pt idx="302">
                  <c:v>11.63207910156</c:v>
                </c:pt>
                <c:pt idx="303">
                  <c:v>11.693194335939999</c:v>
                </c:pt>
                <c:pt idx="304">
                  <c:v>11.80871191406</c:v>
                </c:pt>
                <c:pt idx="305">
                  <c:v>11.80871191406</c:v>
                </c:pt>
                <c:pt idx="306">
                  <c:v>11.946098632810001</c:v>
                </c:pt>
                <c:pt idx="307">
                  <c:v>12.074161132810001</c:v>
                </c:pt>
                <c:pt idx="308">
                  <c:v>12.25822851563</c:v>
                </c:pt>
                <c:pt idx="309">
                  <c:v>12.25822851563</c:v>
                </c:pt>
                <c:pt idx="310">
                  <c:v>12.695697265630001</c:v>
                </c:pt>
                <c:pt idx="311">
                  <c:v>13.13311523438</c:v>
                </c:pt>
                <c:pt idx="312">
                  <c:v>13.13311523438</c:v>
                </c:pt>
                <c:pt idx="313">
                  <c:v>13.46534960938</c:v>
                </c:pt>
                <c:pt idx="314">
                  <c:v>13.92128710938</c:v>
                </c:pt>
                <c:pt idx="315">
                  <c:v>13.92128710938</c:v>
                </c:pt>
                <c:pt idx="316">
                  <c:v>14.044373046880001</c:v>
                </c:pt>
                <c:pt idx="317">
                  <c:v>13.44108203125</c:v>
                </c:pt>
                <c:pt idx="318">
                  <c:v>12.560610351560001</c:v>
                </c:pt>
                <c:pt idx="319">
                  <c:v>12.096386718750001</c:v>
                </c:pt>
                <c:pt idx="320">
                  <c:v>11.633916992189999</c:v>
                </c:pt>
                <c:pt idx="321">
                  <c:v>11.36954882813</c:v>
                </c:pt>
                <c:pt idx="322">
                  <c:v>11.36954882813</c:v>
                </c:pt>
                <c:pt idx="323">
                  <c:v>11.07622558594</c:v>
                </c:pt>
                <c:pt idx="324">
                  <c:v>10.91785351563</c:v>
                </c:pt>
                <c:pt idx="325">
                  <c:v>10.72857617188</c:v>
                </c:pt>
                <c:pt idx="326">
                  <c:v>10.72857617188</c:v>
                </c:pt>
                <c:pt idx="327">
                  <c:v>10.374124999999999</c:v>
                </c:pt>
                <c:pt idx="328">
                  <c:v>10.374124999999999</c:v>
                </c:pt>
                <c:pt idx="329">
                  <c:v>10.24806542969</c:v>
                </c:pt>
                <c:pt idx="330">
                  <c:v>10.09823632813</c:v>
                </c:pt>
                <c:pt idx="331">
                  <c:v>10.017800781249999</c:v>
                </c:pt>
                <c:pt idx="332">
                  <c:v>10.017800781249999</c:v>
                </c:pt>
                <c:pt idx="333">
                  <c:v>9.9392070312499996</c:v>
                </c:pt>
                <c:pt idx="334">
                  <c:v>9.9133906249999999</c:v>
                </c:pt>
                <c:pt idx="335">
                  <c:v>9.7937363281300005</c:v>
                </c:pt>
                <c:pt idx="336">
                  <c:v>9.6989267578100016</c:v>
                </c:pt>
                <c:pt idx="337">
                  <c:v>9.6598818359399985</c:v>
                </c:pt>
                <c:pt idx="338">
                  <c:v>9.58033984375</c:v>
                </c:pt>
                <c:pt idx="339">
                  <c:v>9.58033984375</c:v>
                </c:pt>
                <c:pt idx="340">
                  <c:v>9.5425253906300007</c:v>
                </c:pt>
                <c:pt idx="341">
                  <c:v>9.5387763671899997</c:v>
                </c:pt>
                <c:pt idx="342">
                  <c:v>9.5387763671899997</c:v>
                </c:pt>
                <c:pt idx="343">
                  <c:v>9.523331054689999</c:v>
                </c:pt>
                <c:pt idx="344">
                  <c:v>9.41135644531</c:v>
                </c:pt>
                <c:pt idx="345">
                  <c:v>9.32909960938</c:v>
                </c:pt>
                <c:pt idx="346">
                  <c:v>9.1903212890599999</c:v>
                </c:pt>
                <c:pt idx="347">
                  <c:v>9.0960937499999996</c:v>
                </c:pt>
                <c:pt idx="348">
                  <c:v>9.0719999999999992</c:v>
                </c:pt>
                <c:pt idx="349">
                  <c:v>9.0719999999999992</c:v>
                </c:pt>
                <c:pt idx="350">
                  <c:v>9.0434707031299997</c:v>
                </c:pt>
                <c:pt idx="351">
                  <c:v>9.0174072265600014</c:v>
                </c:pt>
                <c:pt idx="352">
                  <c:v>8.9803203125</c:v>
                </c:pt>
                <c:pt idx="353">
                  <c:v>8.9803203125</c:v>
                </c:pt>
                <c:pt idx="354">
                  <c:v>8.9273935546899992</c:v>
                </c:pt>
                <c:pt idx="355">
                  <c:v>8.9491298828100003</c:v>
                </c:pt>
                <c:pt idx="356">
                  <c:v>8.9352753906300002</c:v>
                </c:pt>
                <c:pt idx="357">
                  <c:v>8.8796621093799999</c:v>
                </c:pt>
                <c:pt idx="358">
                  <c:v>8.7757529296899985</c:v>
                </c:pt>
                <c:pt idx="359">
                  <c:v>8.7757529296899985</c:v>
                </c:pt>
                <c:pt idx="360">
                  <c:v>8.7625156250000007</c:v>
                </c:pt>
                <c:pt idx="361">
                  <c:v>8.7067255859399992</c:v>
                </c:pt>
                <c:pt idx="362">
                  <c:v>8.7471269531299995</c:v>
                </c:pt>
                <c:pt idx="363">
                  <c:v>8.7471269531299995</c:v>
                </c:pt>
                <c:pt idx="364">
                  <c:v>8.780345703130001</c:v>
                </c:pt>
                <c:pt idx="365">
                  <c:v>8.8085048828100003</c:v>
                </c:pt>
                <c:pt idx="366">
                  <c:v>8.7609941406300003</c:v>
                </c:pt>
                <c:pt idx="367">
                  <c:v>8.7399785156299998</c:v>
                </c:pt>
                <c:pt idx="368">
                  <c:v>8.6646708984399989</c:v>
                </c:pt>
                <c:pt idx="369">
                  <c:v>8.6646708984399989</c:v>
                </c:pt>
                <c:pt idx="370">
                  <c:v>8.6838652343800007</c:v>
                </c:pt>
                <c:pt idx="371">
                  <c:v>8.7409394531300002</c:v>
                </c:pt>
                <c:pt idx="372">
                  <c:v>8.7428837890600004</c:v>
                </c:pt>
                <c:pt idx="373">
                  <c:v>8.6980742187499995</c:v>
                </c:pt>
                <c:pt idx="374">
                  <c:v>8.7735751953100003</c:v>
                </c:pt>
                <c:pt idx="375">
                  <c:v>8.7911894531300003</c:v>
                </c:pt>
                <c:pt idx="376">
                  <c:v>8.7911894531300003</c:v>
                </c:pt>
                <c:pt idx="377">
                  <c:v>8.7625498046899999</c:v>
                </c:pt>
                <c:pt idx="378">
                  <c:v>8.6600644531300013</c:v>
                </c:pt>
                <c:pt idx="379">
                  <c:v>8.6600644531300013</c:v>
                </c:pt>
                <c:pt idx="380">
                  <c:v>8.65151855469</c:v>
                </c:pt>
                <c:pt idx="381">
                  <c:v>8.7490849609399994</c:v>
                </c:pt>
                <c:pt idx="382">
                  <c:v>8.7490849609399994</c:v>
                </c:pt>
                <c:pt idx="383">
                  <c:v>8.6467753906300011</c:v>
                </c:pt>
                <c:pt idx="384">
                  <c:v>8.7585332031299998</c:v>
                </c:pt>
                <c:pt idx="385">
                  <c:v>8.8280341796899986</c:v>
                </c:pt>
                <c:pt idx="386">
                  <c:v>8.8280341796899986</c:v>
                </c:pt>
                <c:pt idx="387">
                  <c:v>8.8146933593799996</c:v>
                </c:pt>
                <c:pt idx="388">
                  <c:v>8.7844082031300008</c:v>
                </c:pt>
                <c:pt idx="389">
                  <c:v>8.7844082031300008</c:v>
                </c:pt>
                <c:pt idx="390">
                  <c:v>8.8112636718800008</c:v>
                </c:pt>
                <c:pt idx="391">
                  <c:v>8.7735585937499998</c:v>
                </c:pt>
                <c:pt idx="392">
                  <c:v>8.7735585937499998</c:v>
                </c:pt>
                <c:pt idx="393">
                  <c:v>8.8010000000000002</c:v>
                </c:pt>
                <c:pt idx="394">
                  <c:v>8.8692207031300008</c:v>
                </c:pt>
                <c:pt idx="395">
                  <c:v>8.9560517578100001</c:v>
                </c:pt>
                <c:pt idx="396">
                  <c:v>8.9560517578100001</c:v>
                </c:pt>
                <c:pt idx="397">
                  <c:v>8.9679609374999991</c:v>
                </c:pt>
                <c:pt idx="398">
                  <c:v>8.9170869140600004</c:v>
                </c:pt>
                <c:pt idx="399">
                  <c:v>8.9263515625000007</c:v>
                </c:pt>
                <c:pt idx="400">
                  <c:v>8.8399970703099999</c:v>
                </c:pt>
                <c:pt idx="401">
                  <c:v>8.8399970703099999</c:v>
                </c:pt>
                <c:pt idx="402">
                  <c:v>8.7719765625000008</c:v>
                </c:pt>
                <c:pt idx="403">
                  <c:v>8.7559941406300013</c:v>
                </c:pt>
                <c:pt idx="404">
                  <c:v>8.6888749999999995</c:v>
                </c:pt>
                <c:pt idx="405">
                  <c:v>8.6888749999999995</c:v>
                </c:pt>
                <c:pt idx="406">
                  <c:v>8.5538457031300013</c:v>
                </c:pt>
                <c:pt idx="407">
                  <c:v>9.0515644531300001</c:v>
                </c:pt>
                <c:pt idx="408">
                  <c:v>10.949193359380001</c:v>
                </c:pt>
                <c:pt idx="409">
                  <c:v>14.163661132810001</c:v>
                </c:pt>
                <c:pt idx="410">
                  <c:v>15.901751953130001</c:v>
                </c:pt>
                <c:pt idx="411">
                  <c:v>15.901751953130001</c:v>
                </c:pt>
                <c:pt idx="412">
                  <c:v>17.212378906249999</c:v>
                </c:pt>
                <c:pt idx="413">
                  <c:v>18.055505859379998</c:v>
                </c:pt>
                <c:pt idx="414">
                  <c:v>18.055505859379998</c:v>
                </c:pt>
                <c:pt idx="415">
                  <c:v>18.752804687499999</c:v>
                </c:pt>
                <c:pt idx="416">
                  <c:v>19.388628906249998</c:v>
                </c:pt>
                <c:pt idx="417">
                  <c:v>19.610011718749998</c:v>
                </c:pt>
                <c:pt idx="418">
                  <c:v>19.773414062499999</c:v>
                </c:pt>
                <c:pt idx="419">
                  <c:v>19.758140624999999</c:v>
                </c:pt>
                <c:pt idx="420">
                  <c:v>19.817964843750001</c:v>
                </c:pt>
                <c:pt idx="421">
                  <c:v>19.817964843750001</c:v>
                </c:pt>
                <c:pt idx="422">
                  <c:v>19.827441406249999</c:v>
                </c:pt>
                <c:pt idx="423">
                  <c:v>19.910285156250001</c:v>
                </c:pt>
                <c:pt idx="424">
                  <c:v>19.910285156250001</c:v>
                </c:pt>
                <c:pt idx="425">
                  <c:v>19.968560546879999</c:v>
                </c:pt>
                <c:pt idx="426">
                  <c:v>19.924859375</c:v>
                </c:pt>
                <c:pt idx="427">
                  <c:v>19.924859375</c:v>
                </c:pt>
                <c:pt idx="428">
                  <c:v>19.897761718750001</c:v>
                </c:pt>
                <c:pt idx="429">
                  <c:v>19.934957031250001</c:v>
                </c:pt>
                <c:pt idx="430">
                  <c:v>19.934957031250001</c:v>
                </c:pt>
                <c:pt idx="431">
                  <c:v>19.836402343749999</c:v>
                </c:pt>
                <c:pt idx="432">
                  <c:v>19.818894531249999</c:v>
                </c:pt>
                <c:pt idx="433">
                  <c:v>19.88813867188</c:v>
                </c:pt>
                <c:pt idx="434">
                  <c:v>19.796652343750001</c:v>
                </c:pt>
                <c:pt idx="435">
                  <c:v>19.753255859379998</c:v>
                </c:pt>
                <c:pt idx="436">
                  <c:v>19.882982421879998</c:v>
                </c:pt>
                <c:pt idx="437">
                  <c:v>19.882982421879998</c:v>
                </c:pt>
                <c:pt idx="438">
                  <c:v>20.023345703129998</c:v>
                </c:pt>
                <c:pt idx="439">
                  <c:v>20.013681640629997</c:v>
                </c:pt>
                <c:pt idx="440">
                  <c:v>20.013681640629997</c:v>
                </c:pt>
                <c:pt idx="441">
                  <c:v>19.915066406249998</c:v>
                </c:pt>
                <c:pt idx="442">
                  <c:v>19.859871093750002</c:v>
                </c:pt>
                <c:pt idx="443">
                  <c:v>19.929740234379999</c:v>
                </c:pt>
                <c:pt idx="444">
                  <c:v>19.965425781250001</c:v>
                </c:pt>
                <c:pt idx="445">
                  <c:v>19.99365820313</c:v>
                </c:pt>
                <c:pt idx="446">
                  <c:v>20.023964843750001</c:v>
                </c:pt>
                <c:pt idx="447">
                  <c:v>20.023964843750001</c:v>
                </c:pt>
                <c:pt idx="448">
                  <c:v>19.968894531250001</c:v>
                </c:pt>
                <c:pt idx="449">
                  <c:v>19.949906250000002</c:v>
                </c:pt>
                <c:pt idx="450">
                  <c:v>19.949906250000002</c:v>
                </c:pt>
                <c:pt idx="451">
                  <c:v>19.990533203129999</c:v>
                </c:pt>
                <c:pt idx="452">
                  <c:v>19.985988281249998</c:v>
                </c:pt>
                <c:pt idx="453">
                  <c:v>19.985988281249998</c:v>
                </c:pt>
                <c:pt idx="454">
                  <c:v>20.0657109375</c:v>
                </c:pt>
                <c:pt idx="455">
                  <c:v>20.100878906249999</c:v>
                </c:pt>
                <c:pt idx="456">
                  <c:v>19.995648437500002</c:v>
                </c:pt>
                <c:pt idx="457">
                  <c:v>19.995648437500002</c:v>
                </c:pt>
                <c:pt idx="458">
                  <c:v>20.017734375</c:v>
                </c:pt>
                <c:pt idx="459">
                  <c:v>20.228978515629997</c:v>
                </c:pt>
                <c:pt idx="460">
                  <c:v>20.164287109379998</c:v>
                </c:pt>
                <c:pt idx="461">
                  <c:v>20.028925781249999</c:v>
                </c:pt>
                <c:pt idx="462">
                  <c:v>19.819921874999999</c:v>
                </c:pt>
                <c:pt idx="463">
                  <c:v>19.819921874999999</c:v>
                </c:pt>
                <c:pt idx="464">
                  <c:v>19.851332031249999</c:v>
                </c:pt>
                <c:pt idx="465">
                  <c:v>19.902925781250001</c:v>
                </c:pt>
                <c:pt idx="466">
                  <c:v>19.939380859379998</c:v>
                </c:pt>
                <c:pt idx="467">
                  <c:v>19.939380859379998</c:v>
                </c:pt>
                <c:pt idx="468">
                  <c:v>19.8798828125</c:v>
                </c:pt>
                <c:pt idx="469">
                  <c:v>19.891187500000001</c:v>
                </c:pt>
                <c:pt idx="470">
                  <c:v>19.995912109379997</c:v>
                </c:pt>
                <c:pt idx="471">
                  <c:v>20.07697265625</c:v>
                </c:pt>
                <c:pt idx="472">
                  <c:v>20.009179687500001</c:v>
                </c:pt>
                <c:pt idx="473">
                  <c:v>20.009179687500001</c:v>
                </c:pt>
                <c:pt idx="474">
                  <c:v>19.886847656250001</c:v>
                </c:pt>
                <c:pt idx="475">
                  <c:v>19.907263671879999</c:v>
                </c:pt>
                <c:pt idx="476">
                  <c:v>19.907263671879999</c:v>
                </c:pt>
                <c:pt idx="477">
                  <c:v>19.974527343750001</c:v>
                </c:pt>
                <c:pt idx="478">
                  <c:v>19.90855664063</c:v>
                </c:pt>
                <c:pt idx="479">
                  <c:v>19.90855664063</c:v>
                </c:pt>
                <c:pt idx="480">
                  <c:v>19.912357421879999</c:v>
                </c:pt>
                <c:pt idx="481">
                  <c:v>20.13494726563</c:v>
                </c:pt>
                <c:pt idx="482">
                  <c:v>20.19875585938</c:v>
                </c:pt>
                <c:pt idx="483">
                  <c:v>20.19875585938</c:v>
                </c:pt>
                <c:pt idx="484">
                  <c:v>20.08861132813</c:v>
                </c:pt>
                <c:pt idx="485">
                  <c:v>19.97119140625</c:v>
                </c:pt>
                <c:pt idx="486">
                  <c:v>19.840917968749999</c:v>
                </c:pt>
                <c:pt idx="487">
                  <c:v>19.877269531250001</c:v>
                </c:pt>
                <c:pt idx="488">
                  <c:v>19.961777343750001</c:v>
                </c:pt>
                <c:pt idx="489">
                  <c:v>19.961777343750001</c:v>
                </c:pt>
                <c:pt idx="490">
                  <c:v>20.089726562500001</c:v>
                </c:pt>
                <c:pt idx="491">
                  <c:v>19.936205078129998</c:v>
                </c:pt>
                <c:pt idx="492">
                  <c:v>19.84890039063</c:v>
                </c:pt>
                <c:pt idx="493">
                  <c:v>19.84890039063</c:v>
                </c:pt>
                <c:pt idx="494">
                  <c:v>19.90689453125</c:v>
                </c:pt>
                <c:pt idx="495">
                  <c:v>19.953812500000002</c:v>
                </c:pt>
                <c:pt idx="496">
                  <c:v>19.885236328129999</c:v>
                </c:pt>
                <c:pt idx="497">
                  <c:v>19.966738281249999</c:v>
                </c:pt>
                <c:pt idx="498">
                  <c:v>20.04103515625</c:v>
                </c:pt>
                <c:pt idx="499">
                  <c:v>20.04103515625</c:v>
                </c:pt>
                <c:pt idx="500">
                  <c:v>19.938251953129999</c:v>
                </c:pt>
                <c:pt idx="501">
                  <c:v>19.885874999999999</c:v>
                </c:pt>
                <c:pt idx="502">
                  <c:v>19.87235742188</c:v>
                </c:pt>
                <c:pt idx="503">
                  <c:v>19.87235742188</c:v>
                </c:pt>
                <c:pt idx="504">
                  <c:v>19.923664062499999</c:v>
                </c:pt>
                <c:pt idx="505">
                  <c:v>19.923664062499999</c:v>
                </c:pt>
                <c:pt idx="506">
                  <c:v>20.097953125</c:v>
                </c:pt>
                <c:pt idx="507">
                  <c:v>20.079712890629999</c:v>
                </c:pt>
                <c:pt idx="508">
                  <c:v>20.04376953125</c:v>
                </c:pt>
                <c:pt idx="509">
                  <c:v>20.04376953125</c:v>
                </c:pt>
                <c:pt idx="510">
                  <c:v>19.975785156250002</c:v>
                </c:pt>
                <c:pt idx="511">
                  <c:v>19.884900390629998</c:v>
                </c:pt>
                <c:pt idx="512">
                  <c:v>19.822675781249998</c:v>
                </c:pt>
                <c:pt idx="513">
                  <c:v>19.926029296879999</c:v>
                </c:pt>
                <c:pt idx="514">
                  <c:v>20.08935546875</c:v>
                </c:pt>
                <c:pt idx="515">
                  <c:v>20.08935546875</c:v>
                </c:pt>
                <c:pt idx="516">
                  <c:v>20.017847656250002</c:v>
                </c:pt>
                <c:pt idx="517">
                  <c:v>20.078792968750001</c:v>
                </c:pt>
                <c:pt idx="518">
                  <c:v>20.011523437499999</c:v>
                </c:pt>
                <c:pt idx="519">
                  <c:v>20.011523437499999</c:v>
                </c:pt>
                <c:pt idx="520">
                  <c:v>20.012275390629998</c:v>
                </c:pt>
                <c:pt idx="521">
                  <c:v>19.962818359379998</c:v>
                </c:pt>
                <c:pt idx="522">
                  <c:v>19.949212890629997</c:v>
                </c:pt>
                <c:pt idx="523">
                  <c:v>19.986330078129999</c:v>
                </c:pt>
                <c:pt idx="524">
                  <c:v>19.916058593750002</c:v>
                </c:pt>
                <c:pt idx="525">
                  <c:v>19.916058593750002</c:v>
                </c:pt>
                <c:pt idx="526">
                  <c:v>19.915113281250001</c:v>
                </c:pt>
                <c:pt idx="527">
                  <c:v>19.91991210938</c:v>
                </c:pt>
                <c:pt idx="528">
                  <c:v>19.889029296879997</c:v>
                </c:pt>
                <c:pt idx="529">
                  <c:v>19.889029296879997</c:v>
                </c:pt>
                <c:pt idx="530">
                  <c:v>19.933544921879999</c:v>
                </c:pt>
                <c:pt idx="531">
                  <c:v>19.993804687499999</c:v>
                </c:pt>
                <c:pt idx="532">
                  <c:v>20.002876953129999</c:v>
                </c:pt>
                <c:pt idx="533">
                  <c:v>19.960880859379998</c:v>
                </c:pt>
                <c:pt idx="534">
                  <c:v>19.985396484379997</c:v>
                </c:pt>
                <c:pt idx="535">
                  <c:v>19.985396484379997</c:v>
                </c:pt>
                <c:pt idx="536">
                  <c:v>20.002541015629998</c:v>
                </c:pt>
                <c:pt idx="537">
                  <c:v>20.051003906249999</c:v>
                </c:pt>
                <c:pt idx="538">
                  <c:v>20.051003906249999</c:v>
                </c:pt>
                <c:pt idx="539">
                  <c:v>20.050304687499999</c:v>
                </c:pt>
                <c:pt idx="540">
                  <c:v>20.05852929688</c:v>
                </c:pt>
                <c:pt idx="541">
                  <c:v>20.05852929688</c:v>
                </c:pt>
                <c:pt idx="542">
                  <c:v>20.017607421879998</c:v>
                </c:pt>
                <c:pt idx="543">
                  <c:v>19.975519531250001</c:v>
                </c:pt>
                <c:pt idx="544">
                  <c:v>20.037152343750002</c:v>
                </c:pt>
                <c:pt idx="545">
                  <c:v>20.037152343750002</c:v>
                </c:pt>
                <c:pt idx="546">
                  <c:v>20.069599609379999</c:v>
                </c:pt>
                <c:pt idx="547">
                  <c:v>20.052730468749999</c:v>
                </c:pt>
                <c:pt idx="548">
                  <c:v>20.060265625</c:v>
                </c:pt>
                <c:pt idx="549">
                  <c:v>19.923574218750002</c:v>
                </c:pt>
                <c:pt idx="550">
                  <c:v>19.946318359379998</c:v>
                </c:pt>
                <c:pt idx="551">
                  <c:v>19.946318359379998</c:v>
                </c:pt>
                <c:pt idx="552">
                  <c:v>20.093609375</c:v>
                </c:pt>
                <c:pt idx="553">
                  <c:v>20.172541015629999</c:v>
                </c:pt>
                <c:pt idx="554">
                  <c:v>20.13337109375</c:v>
                </c:pt>
                <c:pt idx="555">
                  <c:v>20.13337109375</c:v>
                </c:pt>
                <c:pt idx="556">
                  <c:v>20.052761718749998</c:v>
                </c:pt>
                <c:pt idx="557">
                  <c:v>19.962707031250002</c:v>
                </c:pt>
                <c:pt idx="558">
                  <c:v>19.915869140629997</c:v>
                </c:pt>
                <c:pt idx="559">
                  <c:v>19.885261718750002</c:v>
                </c:pt>
                <c:pt idx="560">
                  <c:v>19.929121093749998</c:v>
                </c:pt>
                <c:pt idx="561">
                  <c:v>19.929121093749998</c:v>
                </c:pt>
                <c:pt idx="562">
                  <c:v>19.939624999999999</c:v>
                </c:pt>
                <c:pt idx="563">
                  <c:v>20.1447578125</c:v>
                </c:pt>
                <c:pt idx="564">
                  <c:v>20.21122070313</c:v>
                </c:pt>
                <c:pt idx="565">
                  <c:v>20.18659960938</c:v>
                </c:pt>
                <c:pt idx="566">
                  <c:v>20.059093749999999</c:v>
                </c:pt>
                <c:pt idx="567">
                  <c:v>20.059093749999999</c:v>
                </c:pt>
                <c:pt idx="568">
                  <c:v>19.880644531249999</c:v>
                </c:pt>
                <c:pt idx="569">
                  <c:v>19.871480468750001</c:v>
                </c:pt>
                <c:pt idx="570">
                  <c:v>19.972630859379997</c:v>
                </c:pt>
                <c:pt idx="571">
                  <c:v>19.972630859379997</c:v>
                </c:pt>
                <c:pt idx="572">
                  <c:v>20.040181640629999</c:v>
                </c:pt>
                <c:pt idx="573">
                  <c:v>19.978775390629998</c:v>
                </c:pt>
                <c:pt idx="574">
                  <c:v>19.978775390629998</c:v>
                </c:pt>
                <c:pt idx="575">
                  <c:v>20.09838671875</c:v>
                </c:pt>
                <c:pt idx="576">
                  <c:v>20.03577148438</c:v>
                </c:pt>
                <c:pt idx="577">
                  <c:v>20.03577148438</c:v>
                </c:pt>
                <c:pt idx="578">
                  <c:v>20.067677734379998</c:v>
                </c:pt>
                <c:pt idx="579">
                  <c:v>20.15099023438</c:v>
                </c:pt>
                <c:pt idx="580">
                  <c:v>20.080124999999999</c:v>
                </c:pt>
                <c:pt idx="581">
                  <c:v>20.080124999999999</c:v>
                </c:pt>
                <c:pt idx="582">
                  <c:v>20.04389453125</c:v>
                </c:pt>
                <c:pt idx="583">
                  <c:v>20.11994140625</c:v>
                </c:pt>
                <c:pt idx="584">
                  <c:v>20.11994140625</c:v>
                </c:pt>
                <c:pt idx="585">
                  <c:v>20.211761718750001</c:v>
                </c:pt>
                <c:pt idx="586">
                  <c:v>20.318718749999999</c:v>
                </c:pt>
                <c:pt idx="587">
                  <c:v>20.318718749999999</c:v>
                </c:pt>
                <c:pt idx="588">
                  <c:v>20.050826171879997</c:v>
                </c:pt>
                <c:pt idx="589">
                  <c:v>19.908322265629998</c:v>
                </c:pt>
                <c:pt idx="590">
                  <c:v>19.898066406249999</c:v>
                </c:pt>
                <c:pt idx="591">
                  <c:v>19.991703125000001</c:v>
                </c:pt>
                <c:pt idx="592">
                  <c:v>19.99989453125</c:v>
                </c:pt>
                <c:pt idx="593">
                  <c:v>20.077916015629999</c:v>
                </c:pt>
                <c:pt idx="594">
                  <c:v>20.077916015629999</c:v>
                </c:pt>
                <c:pt idx="595">
                  <c:v>20.156181640629999</c:v>
                </c:pt>
                <c:pt idx="596">
                  <c:v>20.07225585938</c:v>
                </c:pt>
                <c:pt idx="597">
                  <c:v>20.07225585938</c:v>
                </c:pt>
                <c:pt idx="598">
                  <c:v>20.091402343750001</c:v>
                </c:pt>
                <c:pt idx="599">
                  <c:v>20.162851562499998</c:v>
                </c:pt>
                <c:pt idx="600">
                  <c:v>20.081812500000002</c:v>
                </c:pt>
                <c:pt idx="601">
                  <c:v>20.062744140629999</c:v>
                </c:pt>
                <c:pt idx="602">
                  <c:v>20.126042968749999</c:v>
                </c:pt>
                <c:pt idx="603">
                  <c:v>20.157886718749999</c:v>
                </c:pt>
                <c:pt idx="604">
                  <c:v>20.157886718749999</c:v>
                </c:pt>
                <c:pt idx="605">
                  <c:v>20.092070312499999</c:v>
                </c:pt>
                <c:pt idx="606">
                  <c:v>20.198484375</c:v>
                </c:pt>
                <c:pt idx="607">
                  <c:v>20.198484375</c:v>
                </c:pt>
                <c:pt idx="608">
                  <c:v>20.190357421879998</c:v>
                </c:pt>
                <c:pt idx="609">
                  <c:v>20.146855468750001</c:v>
                </c:pt>
                <c:pt idx="610">
                  <c:v>20.146855468750001</c:v>
                </c:pt>
                <c:pt idx="611">
                  <c:v>20.210566406249999</c:v>
                </c:pt>
                <c:pt idx="612">
                  <c:v>20.21790039063</c:v>
                </c:pt>
                <c:pt idx="613">
                  <c:v>20.146078124999999</c:v>
                </c:pt>
                <c:pt idx="614">
                  <c:v>20.146078124999999</c:v>
                </c:pt>
                <c:pt idx="615">
                  <c:v>20.155820312500001</c:v>
                </c:pt>
                <c:pt idx="616">
                  <c:v>20.03654101563</c:v>
                </c:pt>
                <c:pt idx="617">
                  <c:v>20.098660156249998</c:v>
                </c:pt>
                <c:pt idx="618">
                  <c:v>20.15267578125</c:v>
                </c:pt>
                <c:pt idx="619">
                  <c:v>20.22403515625</c:v>
                </c:pt>
                <c:pt idx="620">
                  <c:v>20.22403515625</c:v>
                </c:pt>
                <c:pt idx="621">
                  <c:v>20.226574218749999</c:v>
                </c:pt>
                <c:pt idx="622">
                  <c:v>20.212546875000001</c:v>
                </c:pt>
                <c:pt idx="623">
                  <c:v>20.17214257813</c:v>
                </c:pt>
                <c:pt idx="624">
                  <c:v>20.17214257813</c:v>
                </c:pt>
                <c:pt idx="625">
                  <c:v>20.095783203129997</c:v>
                </c:pt>
                <c:pt idx="626">
                  <c:v>20.167207031250001</c:v>
                </c:pt>
                <c:pt idx="627">
                  <c:v>20.247550781249998</c:v>
                </c:pt>
                <c:pt idx="628">
                  <c:v>20.31890234375</c:v>
                </c:pt>
                <c:pt idx="629">
                  <c:v>20.266820312499998</c:v>
                </c:pt>
                <c:pt idx="630">
                  <c:v>20.266820312499998</c:v>
                </c:pt>
                <c:pt idx="631">
                  <c:v>20.193111328129998</c:v>
                </c:pt>
                <c:pt idx="632">
                  <c:v>20.030671874999999</c:v>
                </c:pt>
                <c:pt idx="633">
                  <c:v>20.02638671875</c:v>
                </c:pt>
                <c:pt idx="634">
                  <c:v>20.02638671875</c:v>
                </c:pt>
                <c:pt idx="635">
                  <c:v>20.444244140629998</c:v>
                </c:pt>
                <c:pt idx="636">
                  <c:v>20.444244140629998</c:v>
                </c:pt>
                <c:pt idx="637">
                  <c:v>20.475908203129997</c:v>
                </c:pt>
                <c:pt idx="638">
                  <c:v>20.19380273438</c:v>
                </c:pt>
                <c:pt idx="639">
                  <c:v>20.3517890625</c:v>
                </c:pt>
                <c:pt idx="640">
                  <c:v>20.3517890625</c:v>
                </c:pt>
                <c:pt idx="641">
                  <c:v>20.25711328125</c:v>
                </c:pt>
                <c:pt idx="642">
                  <c:v>20.04982421875</c:v>
                </c:pt>
                <c:pt idx="643">
                  <c:v>19.841607421879999</c:v>
                </c:pt>
                <c:pt idx="644">
                  <c:v>19.717054687499999</c:v>
                </c:pt>
                <c:pt idx="645">
                  <c:v>19.788113281249998</c:v>
                </c:pt>
                <c:pt idx="646">
                  <c:v>19.788113281249998</c:v>
                </c:pt>
                <c:pt idx="647">
                  <c:v>19.908484375</c:v>
                </c:pt>
                <c:pt idx="648">
                  <c:v>20.24041015625</c:v>
                </c:pt>
                <c:pt idx="649">
                  <c:v>20.352699218750001</c:v>
                </c:pt>
                <c:pt idx="650">
                  <c:v>20.352699218750001</c:v>
                </c:pt>
                <c:pt idx="651">
                  <c:v>20.25343359375</c:v>
                </c:pt>
                <c:pt idx="652">
                  <c:v>19.965617187500001</c:v>
                </c:pt>
                <c:pt idx="653">
                  <c:v>19.792800781250001</c:v>
                </c:pt>
                <c:pt idx="654">
                  <c:v>19.83817382813</c:v>
                </c:pt>
                <c:pt idx="655">
                  <c:v>20.125865234379997</c:v>
                </c:pt>
                <c:pt idx="656">
                  <c:v>20.125865234379997</c:v>
                </c:pt>
                <c:pt idx="657">
                  <c:v>20.232902343749998</c:v>
                </c:pt>
                <c:pt idx="658">
                  <c:v>20.42498046875</c:v>
                </c:pt>
                <c:pt idx="659">
                  <c:v>20.397951171879999</c:v>
                </c:pt>
                <c:pt idx="660">
                  <c:v>20.397951171879999</c:v>
                </c:pt>
                <c:pt idx="661">
                  <c:v>19.910167968749999</c:v>
                </c:pt>
                <c:pt idx="662">
                  <c:v>19.910167968749999</c:v>
                </c:pt>
                <c:pt idx="663">
                  <c:v>20.021669921879997</c:v>
                </c:pt>
                <c:pt idx="664">
                  <c:v>19.970138671879997</c:v>
                </c:pt>
                <c:pt idx="665">
                  <c:v>20.013052734379997</c:v>
                </c:pt>
                <c:pt idx="666">
                  <c:v>20.013052734379997</c:v>
                </c:pt>
                <c:pt idx="667">
                  <c:v>20.204373046879997</c:v>
                </c:pt>
                <c:pt idx="668">
                  <c:v>20.237671875</c:v>
                </c:pt>
                <c:pt idx="669">
                  <c:v>20.237671875</c:v>
                </c:pt>
                <c:pt idx="670">
                  <c:v>20.299417968749999</c:v>
                </c:pt>
                <c:pt idx="671">
                  <c:v>20.165197265629999</c:v>
                </c:pt>
                <c:pt idx="672">
                  <c:v>20.165197265629999</c:v>
                </c:pt>
                <c:pt idx="673">
                  <c:v>19.994722656250001</c:v>
                </c:pt>
                <c:pt idx="674">
                  <c:v>20.240298828129998</c:v>
                </c:pt>
                <c:pt idx="675">
                  <c:v>20.52521484375</c:v>
                </c:pt>
                <c:pt idx="676">
                  <c:v>20.52521484375</c:v>
                </c:pt>
                <c:pt idx="677">
                  <c:v>20.36354882813</c:v>
                </c:pt>
                <c:pt idx="678">
                  <c:v>20.291724609379997</c:v>
                </c:pt>
                <c:pt idx="679">
                  <c:v>20.149337890629997</c:v>
                </c:pt>
                <c:pt idx="680">
                  <c:v>20.060917968750001</c:v>
                </c:pt>
                <c:pt idx="681">
                  <c:v>20.180304687500001</c:v>
                </c:pt>
                <c:pt idx="682">
                  <c:v>20.180304687500001</c:v>
                </c:pt>
                <c:pt idx="683">
                  <c:v>20.47795703125</c:v>
                </c:pt>
                <c:pt idx="684">
                  <c:v>20.457154296879999</c:v>
                </c:pt>
                <c:pt idx="685">
                  <c:v>20.116691406249998</c:v>
                </c:pt>
                <c:pt idx="686">
                  <c:v>20.116691406249998</c:v>
                </c:pt>
                <c:pt idx="687">
                  <c:v>19.800656249999999</c:v>
                </c:pt>
                <c:pt idx="688">
                  <c:v>19.800656249999999</c:v>
                </c:pt>
                <c:pt idx="689">
                  <c:v>20.015968749999999</c:v>
                </c:pt>
                <c:pt idx="690">
                  <c:v>20.413039062500001</c:v>
                </c:pt>
                <c:pt idx="691">
                  <c:v>20.662943359379998</c:v>
                </c:pt>
                <c:pt idx="692">
                  <c:v>20.662943359379998</c:v>
                </c:pt>
                <c:pt idx="693">
                  <c:v>20.355609375</c:v>
                </c:pt>
                <c:pt idx="694">
                  <c:v>20.076863281249999</c:v>
                </c:pt>
                <c:pt idx="695">
                  <c:v>20.116947265629999</c:v>
                </c:pt>
                <c:pt idx="696">
                  <c:v>20.116947265629999</c:v>
                </c:pt>
                <c:pt idx="697">
                  <c:v>20.085785156250001</c:v>
                </c:pt>
                <c:pt idx="698">
                  <c:v>20.085785156250001</c:v>
                </c:pt>
                <c:pt idx="699">
                  <c:v>20.230146484379997</c:v>
                </c:pt>
                <c:pt idx="700">
                  <c:v>20.38126171875</c:v>
                </c:pt>
                <c:pt idx="701">
                  <c:v>20.29360351563</c:v>
                </c:pt>
                <c:pt idx="702">
                  <c:v>20.29360351563</c:v>
                </c:pt>
                <c:pt idx="703">
                  <c:v>20.14293164063</c:v>
                </c:pt>
                <c:pt idx="704">
                  <c:v>19.90795703125</c:v>
                </c:pt>
                <c:pt idx="705">
                  <c:v>19.90795703125</c:v>
                </c:pt>
                <c:pt idx="706">
                  <c:v>20.279783203129998</c:v>
                </c:pt>
                <c:pt idx="707">
                  <c:v>20.350355468749999</c:v>
                </c:pt>
                <c:pt idx="708">
                  <c:v>20.350355468749999</c:v>
                </c:pt>
                <c:pt idx="709">
                  <c:v>20.31405664063</c:v>
                </c:pt>
                <c:pt idx="710">
                  <c:v>20.134818359379999</c:v>
                </c:pt>
                <c:pt idx="711">
                  <c:v>20.134818359379999</c:v>
                </c:pt>
                <c:pt idx="712">
                  <c:v>19.99800195313</c:v>
                </c:pt>
                <c:pt idx="713">
                  <c:v>19.974609375</c:v>
                </c:pt>
                <c:pt idx="714">
                  <c:v>20.177265625</c:v>
                </c:pt>
                <c:pt idx="715">
                  <c:v>20.2658671875</c:v>
                </c:pt>
                <c:pt idx="716">
                  <c:v>20.270546875000001</c:v>
                </c:pt>
                <c:pt idx="717">
                  <c:v>20.148333984379999</c:v>
                </c:pt>
                <c:pt idx="718">
                  <c:v>20.148333984379999</c:v>
                </c:pt>
                <c:pt idx="719">
                  <c:v>19.846158203129999</c:v>
                </c:pt>
                <c:pt idx="720">
                  <c:v>19.916402343750001</c:v>
                </c:pt>
                <c:pt idx="721">
                  <c:v>19.916402343750001</c:v>
                </c:pt>
                <c:pt idx="722">
                  <c:v>20.15311914063</c:v>
                </c:pt>
                <c:pt idx="723">
                  <c:v>20.282152343749999</c:v>
                </c:pt>
                <c:pt idx="724">
                  <c:v>20.282152343749999</c:v>
                </c:pt>
                <c:pt idx="725">
                  <c:v>20.227832031249999</c:v>
                </c:pt>
                <c:pt idx="726">
                  <c:v>20.242144531249998</c:v>
                </c:pt>
                <c:pt idx="727">
                  <c:v>20.242144531249998</c:v>
                </c:pt>
                <c:pt idx="728">
                  <c:v>20.4598203125</c:v>
                </c:pt>
                <c:pt idx="729">
                  <c:v>20.514289062500001</c:v>
                </c:pt>
                <c:pt idx="730">
                  <c:v>20.289490234379997</c:v>
                </c:pt>
                <c:pt idx="731">
                  <c:v>20.289490234379997</c:v>
                </c:pt>
                <c:pt idx="732">
                  <c:v>19.99930664063</c:v>
                </c:pt>
                <c:pt idx="733">
                  <c:v>20.012160156250001</c:v>
                </c:pt>
                <c:pt idx="734">
                  <c:v>20.012160156250001</c:v>
                </c:pt>
                <c:pt idx="735">
                  <c:v>20.114224609379999</c:v>
                </c:pt>
                <c:pt idx="736">
                  <c:v>20.35919921875</c:v>
                </c:pt>
                <c:pt idx="737">
                  <c:v>20.35919921875</c:v>
                </c:pt>
                <c:pt idx="738">
                  <c:v>20.37677734375</c:v>
                </c:pt>
                <c:pt idx="739">
                  <c:v>20.051515625</c:v>
                </c:pt>
                <c:pt idx="740">
                  <c:v>19.951537109379998</c:v>
                </c:pt>
                <c:pt idx="741">
                  <c:v>20.017589843749999</c:v>
                </c:pt>
                <c:pt idx="742">
                  <c:v>20.16958007813</c:v>
                </c:pt>
                <c:pt idx="743">
                  <c:v>20.16958007813</c:v>
                </c:pt>
                <c:pt idx="744">
                  <c:v>20.294427734379997</c:v>
                </c:pt>
                <c:pt idx="745">
                  <c:v>20.188605468750001</c:v>
                </c:pt>
                <c:pt idx="746">
                  <c:v>20.103527343749999</c:v>
                </c:pt>
                <c:pt idx="747">
                  <c:v>20.103527343749999</c:v>
                </c:pt>
                <c:pt idx="748">
                  <c:v>20.1169453125</c:v>
                </c:pt>
                <c:pt idx="749">
                  <c:v>20.164058593749999</c:v>
                </c:pt>
                <c:pt idx="750">
                  <c:v>20.061792968750002</c:v>
                </c:pt>
                <c:pt idx="751">
                  <c:v>20.104884765629997</c:v>
                </c:pt>
                <c:pt idx="752">
                  <c:v>20.299480468750001</c:v>
                </c:pt>
                <c:pt idx="753">
                  <c:v>20.299480468750001</c:v>
                </c:pt>
                <c:pt idx="754">
                  <c:v>20.266578124999999</c:v>
                </c:pt>
                <c:pt idx="755">
                  <c:v>20.10897851563</c:v>
                </c:pt>
                <c:pt idx="756">
                  <c:v>19.987386718749999</c:v>
                </c:pt>
                <c:pt idx="757">
                  <c:v>19.987386718749999</c:v>
                </c:pt>
                <c:pt idx="758">
                  <c:v>20.101277343749999</c:v>
                </c:pt>
                <c:pt idx="759">
                  <c:v>20.197277343749999</c:v>
                </c:pt>
                <c:pt idx="760">
                  <c:v>20.185621093750001</c:v>
                </c:pt>
                <c:pt idx="761">
                  <c:v>20.240365234379997</c:v>
                </c:pt>
                <c:pt idx="762">
                  <c:v>20.25636328125</c:v>
                </c:pt>
                <c:pt idx="763">
                  <c:v>20.208529296879998</c:v>
                </c:pt>
                <c:pt idx="764">
                  <c:v>20.208529296879998</c:v>
                </c:pt>
                <c:pt idx="765">
                  <c:v>20.165818359379998</c:v>
                </c:pt>
                <c:pt idx="766">
                  <c:v>20.195144531250001</c:v>
                </c:pt>
                <c:pt idx="767">
                  <c:v>20.195144531250001</c:v>
                </c:pt>
                <c:pt idx="768">
                  <c:v>19.992294921879999</c:v>
                </c:pt>
                <c:pt idx="769">
                  <c:v>20.057640625000001</c:v>
                </c:pt>
                <c:pt idx="770">
                  <c:v>20.057640625000001</c:v>
                </c:pt>
                <c:pt idx="771">
                  <c:v>19.974351562500001</c:v>
                </c:pt>
                <c:pt idx="772">
                  <c:v>20.125419921879999</c:v>
                </c:pt>
                <c:pt idx="773">
                  <c:v>20.172412109379998</c:v>
                </c:pt>
                <c:pt idx="774">
                  <c:v>20.172412109379998</c:v>
                </c:pt>
                <c:pt idx="775">
                  <c:v>20.060968750000001</c:v>
                </c:pt>
                <c:pt idx="776">
                  <c:v>20.218259765629998</c:v>
                </c:pt>
                <c:pt idx="777">
                  <c:v>20.336021484379998</c:v>
                </c:pt>
                <c:pt idx="778">
                  <c:v>20.373484375</c:v>
                </c:pt>
                <c:pt idx="779">
                  <c:v>20.348875</c:v>
                </c:pt>
                <c:pt idx="780">
                  <c:v>20.348875</c:v>
                </c:pt>
                <c:pt idx="781">
                  <c:v>20.12227734375</c:v>
                </c:pt>
                <c:pt idx="782">
                  <c:v>20.066082031250001</c:v>
                </c:pt>
                <c:pt idx="783">
                  <c:v>20.066082031250001</c:v>
                </c:pt>
                <c:pt idx="784">
                  <c:v>20.095691406250001</c:v>
                </c:pt>
                <c:pt idx="785">
                  <c:v>20.219246093750002</c:v>
                </c:pt>
                <c:pt idx="786">
                  <c:v>20.161996093749998</c:v>
                </c:pt>
                <c:pt idx="787">
                  <c:v>20.161146484379998</c:v>
                </c:pt>
                <c:pt idx="788">
                  <c:v>20.14153125</c:v>
                </c:pt>
                <c:pt idx="789">
                  <c:v>20.273253906250002</c:v>
                </c:pt>
                <c:pt idx="790">
                  <c:v>20.273253906250002</c:v>
                </c:pt>
                <c:pt idx="791">
                  <c:v>20.27010546875</c:v>
                </c:pt>
                <c:pt idx="792">
                  <c:v>20.174167968750002</c:v>
                </c:pt>
                <c:pt idx="793">
                  <c:v>20.174167968750002</c:v>
                </c:pt>
                <c:pt idx="794">
                  <c:v>20.11375</c:v>
                </c:pt>
                <c:pt idx="795">
                  <c:v>20.044917968749999</c:v>
                </c:pt>
                <c:pt idx="796">
                  <c:v>20.044917968749999</c:v>
                </c:pt>
                <c:pt idx="797">
                  <c:v>20.105291015629998</c:v>
                </c:pt>
                <c:pt idx="798">
                  <c:v>20.110390625000001</c:v>
                </c:pt>
                <c:pt idx="799">
                  <c:v>20.227556640629999</c:v>
                </c:pt>
                <c:pt idx="800">
                  <c:v>20.227556640629999</c:v>
                </c:pt>
                <c:pt idx="801">
                  <c:v>20.385076171879998</c:v>
                </c:pt>
                <c:pt idx="802">
                  <c:v>20.332955078129999</c:v>
                </c:pt>
                <c:pt idx="803">
                  <c:v>20.30806054688</c:v>
                </c:pt>
                <c:pt idx="804">
                  <c:v>20.247238281249999</c:v>
                </c:pt>
                <c:pt idx="805">
                  <c:v>20.073175781250001</c:v>
                </c:pt>
                <c:pt idx="806">
                  <c:v>20.073175781250001</c:v>
                </c:pt>
                <c:pt idx="807">
                  <c:v>20.017677734379998</c:v>
                </c:pt>
                <c:pt idx="808">
                  <c:v>20.06561132813</c:v>
                </c:pt>
                <c:pt idx="809">
                  <c:v>20.06561132813</c:v>
                </c:pt>
                <c:pt idx="810">
                  <c:v>20.116396484379997</c:v>
                </c:pt>
                <c:pt idx="811">
                  <c:v>20.188792968750001</c:v>
                </c:pt>
                <c:pt idx="812">
                  <c:v>20.188792968750001</c:v>
                </c:pt>
                <c:pt idx="813">
                  <c:v>20.06726171875</c:v>
                </c:pt>
                <c:pt idx="814">
                  <c:v>19.961775390629999</c:v>
                </c:pt>
                <c:pt idx="815">
                  <c:v>19.932337890629999</c:v>
                </c:pt>
                <c:pt idx="816">
                  <c:v>19.932337890629999</c:v>
                </c:pt>
                <c:pt idx="817">
                  <c:v>20.091771484379997</c:v>
                </c:pt>
                <c:pt idx="818">
                  <c:v>20.144962890629998</c:v>
                </c:pt>
                <c:pt idx="819">
                  <c:v>20.144962890629998</c:v>
                </c:pt>
                <c:pt idx="820">
                  <c:v>20.052046874999998</c:v>
                </c:pt>
                <c:pt idx="821">
                  <c:v>19.945445312499999</c:v>
                </c:pt>
                <c:pt idx="822">
                  <c:v>19.945445312499999</c:v>
                </c:pt>
                <c:pt idx="823">
                  <c:v>20.192748046879998</c:v>
                </c:pt>
                <c:pt idx="824">
                  <c:v>20.374050781249998</c:v>
                </c:pt>
                <c:pt idx="825">
                  <c:v>20.374050781249998</c:v>
                </c:pt>
                <c:pt idx="826">
                  <c:v>20.412142578129998</c:v>
                </c:pt>
                <c:pt idx="827">
                  <c:v>20.381708984379998</c:v>
                </c:pt>
                <c:pt idx="828">
                  <c:v>20.32559765625</c:v>
                </c:pt>
                <c:pt idx="829">
                  <c:v>20.00347265625</c:v>
                </c:pt>
                <c:pt idx="830">
                  <c:v>19.80819140625</c:v>
                </c:pt>
                <c:pt idx="831">
                  <c:v>19.80819140625</c:v>
                </c:pt>
                <c:pt idx="832">
                  <c:v>19.871189453129997</c:v>
                </c:pt>
                <c:pt idx="833">
                  <c:v>19.971542968750001</c:v>
                </c:pt>
                <c:pt idx="834">
                  <c:v>20.076062499999999</c:v>
                </c:pt>
                <c:pt idx="835">
                  <c:v>20.076062499999999</c:v>
                </c:pt>
                <c:pt idx="836">
                  <c:v>20.147195312499999</c:v>
                </c:pt>
                <c:pt idx="837">
                  <c:v>20.215582031250001</c:v>
                </c:pt>
                <c:pt idx="838">
                  <c:v>20.184128906249999</c:v>
                </c:pt>
                <c:pt idx="839">
                  <c:v>20.124669921879999</c:v>
                </c:pt>
                <c:pt idx="840">
                  <c:v>20.19513671875</c:v>
                </c:pt>
                <c:pt idx="841">
                  <c:v>20.14436132813</c:v>
                </c:pt>
                <c:pt idx="842">
                  <c:v>20.14436132813</c:v>
                </c:pt>
                <c:pt idx="843">
                  <c:v>20.040521484379997</c:v>
                </c:pt>
                <c:pt idx="844">
                  <c:v>20.093125000000001</c:v>
                </c:pt>
                <c:pt idx="845">
                  <c:v>20.093125000000001</c:v>
                </c:pt>
                <c:pt idx="846">
                  <c:v>20.12003710938</c:v>
                </c:pt>
                <c:pt idx="847">
                  <c:v>20.345068359379997</c:v>
                </c:pt>
                <c:pt idx="848">
                  <c:v>20.345068359379997</c:v>
                </c:pt>
                <c:pt idx="849">
                  <c:v>20.309544921879997</c:v>
                </c:pt>
                <c:pt idx="850">
                  <c:v>20.192513671879997</c:v>
                </c:pt>
                <c:pt idx="851">
                  <c:v>20.192513671879997</c:v>
                </c:pt>
                <c:pt idx="852">
                  <c:v>20.125613281250001</c:v>
                </c:pt>
                <c:pt idx="853">
                  <c:v>19.983218749999999</c:v>
                </c:pt>
                <c:pt idx="854">
                  <c:v>20.042484375000001</c:v>
                </c:pt>
                <c:pt idx="855">
                  <c:v>20.139041015629999</c:v>
                </c:pt>
                <c:pt idx="856">
                  <c:v>20.21937890625</c:v>
                </c:pt>
                <c:pt idx="857">
                  <c:v>20.168560546879998</c:v>
                </c:pt>
                <c:pt idx="858">
                  <c:v>20.168560546879998</c:v>
                </c:pt>
                <c:pt idx="859">
                  <c:v>20.19498632813</c:v>
                </c:pt>
                <c:pt idx="860">
                  <c:v>20.289482421879999</c:v>
                </c:pt>
                <c:pt idx="861">
                  <c:v>20.289482421879999</c:v>
                </c:pt>
                <c:pt idx="862">
                  <c:v>20.137970703129998</c:v>
                </c:pt>
                <c:pt idx="863">
                  <c:v>20.017347656249999</c:v>
                </c:pt>
                <c:pt idx="864">
                  <c:v>20.293748046879998</c:v>
                </c:pt>
                <c:pt idx="865">
                  <c:v>20.293748046879998</c:v>
                </c:pt>
                <c:pt idx="866">
                  <c:v>20.357353515629999</c:v>
                </c:pt>
                <c:pt idx="867">
                  <c:v>20.357353515629999</c:v>
                </c:pt>
                <c:pt idx="868">
                  <c:v>20.102238281249999</c:v>
                </c:pt>
                <c:pt idx="869">
                  <c:v>20.098310546879997</c:v>
                </c:pt>
                <c:pt idx="870">
                  <c:v>20.10189453125</c:v>
                </c:pt>
                <c:pt idx="871">
                  <c:v>20.10189453125</c:v>
                </c:pt>
                <c:pt idx="872">
                  <c:v>20.0956171875</c:v>
                </c:pt>
                <c:pt idx="873">
                  <c:v>19.941488281249999</c:v>
                </c:pt>
                <c:pt idx="874">
                  <c:v>19.9476484375</c:v>
                </c:pt>
                <c:pt idx="875">
                  <c:v>20.09249609375</c:v>
                </c:pt>
                <c:pt idx="876">
                  <c:v>20.087501953129998</c:v>
                </c:pt>
                <c:pt idx="877">
                  <c:v>20.146339843749999</c:v>
                </c:pt>
                <c:pt idx="878">
                  <c:v>20.146339843749999</c:v>
                </c:pt>
                <c:pt idx="879">
                  <c:v>20.325878906250001</c:v>
                </c:pt>
                <c:pt idx="880">
                  <c:v>20.217136718750002</c:v>
                </c:pt>
                <c:pt idx="881">
                  <c:v>20.217136718750002</c:v>
                </c:pt>
                <c:pt idx="882">
                  <c:v>20.172859375000002</c:v>
                </c:pt>
                <c:pt idx="883">
                  <c:v>20.120357421879998</c:v>
                </c:pt>
                <c:pt idx="884">
                  <c:v>20.281351562499999</c:v>
                </c:pt>
                <c:pt idx="885">
                  <c:v>20.27576367188</c:v>
                </c:pt>
                <c:pt idx="886">
                  <c:v>20.175093749999998</c:v>
                </c:pt>
                <c:pt idx="887">
                  <c:v>20.175093749999998</c:v>
                </c:pt>
                <c:pt idx="888">
                  <c:v>20.109964843749999</c:v>
                </c:pt>
                <c:pt idx="889">
                  <c:v>20.112277343750002</c:v>
                </c:pt>
                <c:pt idx="890">
                  <c:v>20.190023437499999</c:v>
                </c:pt>
                <c:pt idx="891">
                  <c:v>20.190023437499999</c:v>
                </c:pt>
                <c:pt idx="892">
                  <c:v>20.182507812499999</c:v>
                </c:pt>
                <c:pt idx="893">
                  <c:v>20.167363281250001</c:v>
                </c:pt>
                <c:pt idx="894">
                  <c:v>20.167363281250001</c:v>
                </c:pt>
                <c:pt idx="895">
                  <c:v>19.90473046875</c:v>
                </c:pt>
                <c:pt idx="896">
                  <c:v>20.066505859379998</c:v>
                </c:pt>
                <c:pt idx="897">
                  <c:v>20.066505859379998</c:v>
                </c:pt>
                <c:pt idx="898">
                  <c:v>20.023837890629999</c:v>
                </c:pt>
                <c:pt idx="899">
                  <c:v>20.194943359379998</c:v>
                </c:pt>
                <c:pt idx="900">
                  <c:v>20.176988281250001</c:v>
                </c:pt>
                <c:pt idx="901">
                  <c:v>20.207195312500001</c:v>
                </c:pt>
                <c:pt idx="902">
                  <c:v>20.204003906250001</c:v>
                </c:pt>
                <c:pt idx="903">
                  <c:v>20.168333984379998</c:v>
                </c:pt>
                <c:pt idx="904">
                  <c:v>20.168333984379998</c:v>
                </c:pt>
                <c:pt idx="905">
                  <c:v>20.135111328129998</c:v>
                </c:pt>
                <c:pt idx="906">
                  <c:v>20.412619140629999</c:v>
                </c:pt>
                <c:pt idx="907">
                  <c:v>20.412619140629999</c:v>
                </c:pt>
                <c:pt idx="908">
                  <c:v>20.54316015625</c:v>
                </c:pt>
                <c:pt idx="909">
                  <c:v>20.239845703129998</c:v>
                </c:pt>
                <c:pt idx="910">
                  <c:v>20.239845703129998</c:v>
                </c:pt>
                <c:pt idx="911">
                  <c:v>20.261814453129997</c:v>
                </c:pt>
                <c:pt idx="912">
                  <c:v>20.267572265629997</c:v>
                </c:pt>
                <c:pt idx="913">
                  <c:v>20.267572265629997</c:v>
                </c:pt>
                <c:pt idx="914">
                  <c:v>20.286380859379999</c:v>
                </c:pt>
                <c:pt idx="915">
                  <c:v>20.36706640625</c:v>
                </c:pt>
                <c:pt idx="916">
                  <c:v>20.21099414063</c:v>
                </c:pt>
                <c:pt idx="917">
                  <c:v>20.21099414063</c:v>
                </c:pt>
                <c:pt idx="918">
                  <c:v>20.21882617188</c:v>
                </c:pt>
                <c:pt idx="919">
                  <c:v>20.172214843750002</c:v>
                </c:pt>
                <c:pt idx="920">
                  <c:v>20.172214843750002</c:v>
                </c:pt>
                <c:pt idx="921">
                  <c:v>20.110113281250001</c:v>
                </c:pt>
                <c:pt idx="922">
                  <c:v>20.157958984379999</c:v>
                </c:pt>
                <c:pt idx="923">
                  <c:v>20.157958984379999</c:v>
                </c:pt>
                <c:pt idx="924">
                  <c:v>20.269902343750001</c:v>
                </c:pt>
                <c:pt idx="925">
                  <c:v>20.117683593750002</c:v>
                </c:pt>
                <c:pt idx="926">
                  <c:v>20.211902343750001</c:v>
                </c:pt>
                <c:pt idx="927">
                  <c:v>20.19667773438</c:v>
                </c:pt>
                <c:pt idx="928">
                  <c:v>20.103105468750002</c:v>
                </c:pt>
                <c:pt idx="929">
                  <c:v>20.06372851563</c:v>
                </c:pt>
                <c:pt idx="930">
                  <c:v>20.06372851563</c:v>
                </c:pt>
                <c:pt idx="931">
                  <c:v>20.154300781250001</c:v>
                </c:pt>
                <c:pt idx="932">
                  <c:v>19.960693359379999</c:v>
                </c:pt>
                <c:pt idx="933">
                  <c:v>19.960693359379999</c:v>
                </c:pt>
                <c:pt idx="934">
                  <c:v>20.023949218750001</c:v>
                </c:pt>
                <c:pt idx="935">
                  <c:v>20.154451171879998</c:v>
                </c:pt>
                <c:pt idx="936">
                  <c:v>20.154451171879998</c:v>
                </c:pt>
                <c:pt idx="937">
                  <c:v>20.116687500000001</c:v>
                </c:pt>
                <c:pt idx="938">
                  <c:v>20.1657734375</c:v>
                </c:pt>
                <c:pt idx="939">
                  <c:v>20.1657734375</c:v>
                </c:pt>
                <c:pt idx="940">
                  <c:v>19.966210937500001</c:v>
                </c:pt>
                <c:pt idx="941">
                  <c:v>20.056074218749998</c:v>
                </c:pt>
                <c:pt idx="942">
                  <c:v>20.15925585938</c:v>
                </c:pt>
                <c:pt idx="943">
                  <c:v>20.15925585938</c:v>
                </c:pt>
                <c:pt idx="944">
                  <c:v>20.29569140625</c:v>
                </c:pt>
                <c:pt idx="945">
                  <c:v>20.29569140625</c:v>
                </c:pt>
                <c:pt idx="946">
                  <c:v>20.25636328125</c:v>
                </c:pt>
                <c:pt idx="947">
                  <c:v>20.061113281250002</c:v>
                </c:pt>
                <c:pt idx="948">
                  <c:v>20.032400390629999</c:v>
                </c:pt>
                <c:pt idx="949">
                  <c:v>20.032400390629999</c:v>
                </c:pt>
                <c:pt idx="950">
                  <c:v>20.148574218749999</c:v>
                </c:pt>
                <c:pt idx="951">
                  <c:v>20.21078710938</c:v>
                </c:pt>
                <c:pt idx="952">
                  <c:v>20.095880859379999</c:v>
                </c:pt>
                <c:pt idx="953">
                  <c:v>20.164255859379999</c:v>
                </c:pt>
                <c:pt idx="954">
                  <c:v>20.111285156249998</c:v>
                </c:pt>
                <c:pt idx="955">
                  <c:v>20.126787109379997</c:v>
                </c:pt>
                <c:pt idx="956">
                  <c:v>20.126787109379997</c:v>
                </c:pt>
                <c:pt idx="957">
                  <c:v>20.195166015629997</c:v>
                </c:pt>
                <c:pt idx="958">
                  <c:v>20.11204296875</c:v>
                </c:pt>
                <c:pt idx="959">
                  <c:v>20.11204296875</c:v>
                </c:pt>
                <c:pt idx="960">
                  <c:v>20.08292773438</c:v>
                </c:pt>
                <c:pt idx="961">
                  <c:v>20.19364648438</c:v>
                </c:pt>
                <c:pt idx="962">
                  <c:v>20.299318359379999</c:v>
                </c:pt>
                <c:pt idx="963">
                  <c:v>20.28226171875</c:v>
                </c:pt>
                <c:pt idx="964">
                  <c:v>20.12420507813</c:v>
                </c:pt>
                <c:pt idx="965">
                  <c:v>20.296636718750001</c:v>
                </c:pt>
                <c:pt idx="966">
                  <c:v>20.296636718750001</c:v>
                </c:pt>
                <c:pt idx="967">
                  <c:v>20.353943359379997</c:v>
                </c:pt>
                <c:pt idx="968">
                  <c:v>20.262378906249999</c:v>
                </c:pt>
                <c:pt idx="969">
                  <c:v>20.262378906249999</c:v>
                </c:pt>
                <c:pt idx="970">
                  <c:v>20.1934296875</c:v>
                </c:pt>
                <c:pt idx="971">
                  <c:v>20.103455078129997</c:v>
                </c:pt>
                <c:pt idx="972">
                  <c:v>20.127904296879997</c:v>
                </c:pt>
                <c:pt idx="973">
                  <c:v>20.246714843749999</c:v>
                </c:pt>
                <c:pt idx="974">
                  <c:v>20.226583984379999</c:v>
                </c:pt>
                <c:pt idx="975">
                  <c:v>20.226583984379999</c:v>
                </c:pt>
                <c:pt idx="976">
                  <c:v>20.209115234379997</c:v>
                </c:pt>
                <c:pt idx="977">
                  <c:v>20.272800781250002</c:v>
                </c:pt>
                <c:pt idx="978">
                  <c:v>20.244748046879998</c:v>
                </c:pt>
                <c:pt idx="979">
                  <c:v>20.244748046879998</c:v>
                </c:pt>
                <c:pt idx="980">
                  <c:v>20.318121093750001</c:v>
                </c:pt>
                <c:pt idx="981">
                  <c:v>20.342111328129999</c:v>
                </c:pt>
                <c:pt idx="982">
                  <c:v>20.291824218750001</c:v>
                </c:pt>
                <c:pt idx="983">
                  <c:v>20.335058593749999</c:v>
                </c:pt>
                <c:pt idx="984">
                  <c:v>20.325982421879999</c:v>
                </c:pt>
                <c:pt idx="985">
                  <c:v>20.325982421879999</c:v>
                </c:pt>
                <c:pt idx="986">
                  <c:v>20.284816406249998</c:v>
                </c:pt>
                <c:pt idx="987">
                  <c:v>20.210406249999998</c:v>
                </c:pt>
                <c:pt idx="988">
                  <c:v>20.18809960938</c:v>
                </c:pt>
                <c:pt idx="989">
                  <c:v>20.18809960938</c:v>
                </c:pt>
                <c:pt idx="990">
                  <c:v>20.1911953125</c:v>
                </c:pt>
                <c:pt idx="991">
                  <c:v>20.1911953125</c:v>
                </c:pt>
                <c:pt idx="992">
                  <c:v>20.127238281250001</c:v>
                </c:pt>
                <c:pt idx="993">
                  <c:v>20.288761718749999</c:v>
                </c:pt>
                <c:pt idx="994">
                  <c:v>20.287460937500001</c:v>
                </c:pt>
                <c:pt idx="995">
                  <c:v>20.287460937500001</c:v>
                </c:pt>
                <c:pt idx="996">
                  <c:v>20.296785156249999</c:v>
                </c:pt>
                <c:pt idx="997">
                  <c:v>20.305539062499999</c:v>
                </c:pt>
                <c:pt idx="998">
                  <c:v>20.233322265629997</c:v>
                </c:pt>
                <c:pt idx="999">
                  <c:v>20.039285156249999</c:v>
                </c:pt>
                <c:pt idx="1000">
                  <c:v>20.160095703129997</c:v>
                </c:pt>
                <c:pt idx="1001">
                  <c:v>20.160095703129997</c:v>
                </c:pt>
                <c:pt idx="1002">
                  <c:v>20.141105468749998</c:v>
                </c:pt>
                <c:pt idx="1003">
                  <c:v>20.08031054688</c:v>
                </c:pt>
                <c:pt idx="1004">
                  <c:v>20.248798828129999</c:v>
                </c:pt>
                <c:pt idx="1005">
                  <c:v>20.248798828129999</c:v>
                </c:pt>
                <c:pt idx="1006">
                  <c:v>20.272037109379998</c:v>
                </c:pt>
                <c:pt idx="1007">
                  <c:v>20.241228515629999</c:v>
                </c:pt>
                <c:pt idx="1008">
                  <c:v>20.241228515629999</c:v>
                </c:pt>
                <c:pt idx="1009">
                  <c:v>20.243005859379998</c:v>
                </c:pt>
                <c:pt idx="1010">
                  <c:v>20.167050781250001</c:v>
                </c:pt>
                <c:pt idx="1011">
                  <c:v>20.167050781250001</c:v>
                </c:pt>
                <c:pt idx="1012">
                  <c:v>20.268144531250002</c:v>
                </c:pt>
                <c:pt idx="1013">
                  <c:v>20.22430273438</c:v>
                </c:pt>
                <c:pt idx="1014">
                  <c:v>20.3088203125</c:v>
                </c:pt>
                <c:pt idx="1015">
                  <c:v>20.191458984379999</c:v>
                </c:pt>
                <c:pt idx="1016">
                  <c:v>20.132390624999999</c:v>
                </c:pt>
                <c:pt idx="1017">
                  <c:v>20.29969921875</c:v>
                </c:pt>
                <c:pt idx="1018">
                  <c:v>20.29969921875</c:v>
                </c:pt>
                <c:pt idx="1019">
                  <c:v>20.197152343749998</c:v>
                </c:pt>
                <c:pt idx="1020">
                  <c:v>20.18970507813</c:v>
                </c:pt>
                <c:pt idx="1021">
                  <c:v>20.18970507813</c:v>
                </c:pt>
                <c:pt idx="1022">
                  <c:v>20.356105468749998</c:v>
                </c:pt>
                <c:pt idx="1023">
                  <c:v>20.3130078125</c:v>
                </c:pt>
                <c:pt idx="1024">
                  <c:v>20.275902343750001</c:v>
                </c:pt>
                <c:pt idx="1025">
                  <c:v>20.205041015629998</c:v>
                </c:pt>
                <c:pt idx="1026">
                  <c:v>20.176730468750002</c:v>
                </c:pt>
                <c:pt idx="1027">
                  <c:v>20.176730468750002</c:v>
                </c:pt>
                <c:pt idx="1028">
                  <c:v>20.193507812499998</c:v>
                </c:pt>
                <c:pt idx="1029">
                  <c:v>20.34861328125</c:v>
                </c:pt>
                <c:pt idx="1030">
                  <c:v>20.14636914063</c:v>
                </c:pt>
                <c:pt idx="1031">
                  <c:v>20.14636914063</c:v>
                </c:pt>
                <c:pt idx="1032">
                  <c:v>20.0924921875</c:v>
                </c:pt>
                <c:pt idx="1033">
                  <c:v>20.119957031249999</c:v>
                </c:pt>
                <c:pt idx="1034">
                  <c:v>20.119957031249999</c:v>
                </c:pt>
                <c:pt idx="1035">
                  <c:v>20.111167968749999</c:v>
                </c:pt>
                <c:pt idx="1036">
                  <c:v>20.293203125000002</c:v>
                </c:pt>
                <c:pt idx="1037">
                  <c:v>20.293203125000002</c:v>
                </c:pt>
                <c:pt idx="1038">
                  <c:v>20.13841601563</c:v>
                </c:pt>
                <c:pt idx="1039">
                  <c:v>19.975035156250001</c:v>
                </c:pt>
                <c:pt idx="1040">
                  <c:v>20.04253125</c:v>
                </c:pt>
                <c:pt idx="1041">
                  <c:v>20.04253125</c:v>
                </c:pt>
                <c:pt idx="1042">
                  <c:v>19.908871093750001</c:v>
                </c:pt>
                <c:pt idx="1043">
                  <c:v>19.952802734379997</c:v>
                </c:pt>
                <c:pt idx="1044">
                  <c:v>19.952802734379997</c:v>
                </c:pt>
                <c:pt idx="1045">
                  <c:v>20.211261718749999</c:v>
                </c:pt>
                <c:pt idx="1046">
                  <c:v>20.194292968749998</c:v>
                </c:pt>
                <c:pt idx="1047">
                  <c:v>20.194292968749998</c:v>
                </c:pt>
                <c:pt idx="1048">
                  <c:v>20.222025390629998</c:v>
                </c:pt>
                <c:pt idx="1049">
                  <c:v>20.107871093749999</c:v>
                </c:pt>
                <c:pt idx="1050">
                  <c:v>20.178859374999998</c:v>
                </c:pt>
                <c:pt idx="1051">
                  <c:v>20.240216796879999</c:v>
                </c:pt>
                <c:pt idx="1052">
                  <c:v>20.1766015625</c:v>
                </c:pt>
                <c:pt idx="1053">
                  <c:v>20.27719335938</c:v>
                </c:pt>
                <c:pt idx="1054">
                  <c:v>20.27719335938</c:v>
                </c:pt>
                <c:pt idx="1055">
                  <c:v>20.197509765629999</c:v>
                </c:pt>
                <c:pt idx="1056">
                  <c:v>20.051121093750002</c:v>
                </c:pt>
                <c:pt idx="1057">
                  <c:v>20.163408203129997</c:v>
                </c:pt>
                <c:pt idx="1058">
                  <c:v>20.163408203129997</c:v>
                </c:pt>
                <c:pt idx="1059">
                  <c:v>20.193910156249999</c:v>
                </c:pt>
                <c:pt idx="1060">
                  <c:v>20.189621093749999</c:v>
                </c:pt>
                <c:pt idx="1061">
                  <c:v>20.165728515629997</c:v>
                </c:pt>
                <c:pt idx="1062">
                  <c:v>20.222978515629997</c:v>
                </c:pt>
                <c:pt idx="1063">
                  <c:v>20.141886718750001</c:v>
                </c:pt>
                <c:pt idx="1064">
                  <c:v>20.141886718750001</c:v>
                </c:pt>
                <c:pt idx="1065">
                  <c:v>20.233478515629997</c:v>
                </c:pt>
                <c:pt idx="1066">
                  <c:v>20.293244140629998</c:v>
                </c:pt>
                <c:pt idx="1067">
                  <c:v>20.293244140629998</c:v>
                </c:pt>
                <c:pt idx="1068">
                  <c:v>20.161355468749999</c:v>
                </c:pt>
                <c:pt idx="1069">
                  <c:v>20.200308593750002</c:v>
                </c:pt>
                <c:pt idx="1070">
                  <c:v>20.200308593750002</c:v>
                </c:pt>
                <c:pt idx="1071">
                  <c:v>20.231562499999999</c:v>
                </c:pt>
                <c:pt idx="1072">
                  <c:v>20.426613281249999</c:v>
                </c:pt>
                <c:pt idx="1073">
                  <c:v>20.569835937499999</c:v>
                </c:pt>
                <c:pt idx="1074">
                  <c:v>20.569835937499999</c:v>
                </c:pt>
                <c:pt idx="1075">
                  <c:v>20.10258984375</c:v>
                </c:pt>
                <c:pt idx="1076">
                  <c:v>19.919246093750001</c:v>
                </c:pt>
                <c:pt idx="1077">
                  <c:v>20.091119140629999</c:v>
                </c:pt>
                <c:pt idx="1078">
                  <c:v>20.08260546875</c:v>
                </c:pt>
                <c:pt idx="1079">
                  <c:v>20.178755859379997</c:v>
                </c:pt>
                <c:pt idx="1080">
                  <c:v>20.178755859379997</c:v>
                </c:pt>
                <c:pt idx="1081">
                  <c:v>20.284810546879999</c:v>
                </c:pt>
                <c:pt idx="1082">
                  <c:v>20.142330078129998</c:v>
                </c:pt>
                <c:pt idx="1083">
                  <c:v>20.05712890625</c:v>
                </c:pt>
                <c:pt idx="1084">
                  <c:v>20.05712890625</c:v>
                </c:pt>
                <c:pt idx="1085">
                  <c:v>20.197212890629999</c:v>
                </c:pt>
                <c:pt idx="1086">
                  <c:v>20.166201171879997</c:v>
                </c:pt>
                <c:pt idx="1087">
                  <c:v>20.03746289063</c:v>
                </c:pt>
                <c:pt idx="1088">
                  <c:v>20.033310546879999</c:v>
                </c:pt>
                <c:pt idx="1089">
                  <c:v>20.034765624999999</c:v>
                </c:pt>
                <c:pt idx="1090">
                  <c:v>20.034765624999999</c:v>
                </c:pt>
                <c:pt idx="1091">
                  <c:v>20.0621328125</c:v>
                </c:pt>
                <c:pt idx="1092">
                  <c:v>20.196927734379997</c:v>
                </c:pt>
                <c:pt idx="1093">
                  <c:v>20.196927734379997</c:v>
                </c:pt>
                <c:pt idx="1094">
                  <c:v>20.249464843750001</c:v>
                </c:pt>
                <c:pt idx="1095">
                  <c:v>20.188021484379998</c:v>
                </c:pt>
                <c:pt idx="1096">
                  <c:v>20.188021484379998</c:v>
                </c:pt>
                <c:pt idx="1097">
                  <c:v>20.24780078125</c:v>
                </c:pt>
                <c:pt idx="1098">
                  <c:v>20.308015624999999</c:v>
                </c:pt>
                <c:pt idx="1099">
                  <c:v>20.278939453129997</c:v>
                </c:pt>
                <c:pt idx="1100">
                  <c:v>20.278939453129997</c:v>
                </c:pt>
                <c:pt idx="1101">
                  <c:v>20.22640625</c:v>
                </c:pt>
                <c:pt idx="1102">
                  <c:v>20.2595390625</c:v>
                </c:pt>
                <c:pt idx="1103">
                  <c:v>20.30931445313</c:v>
                </c:pt>
                <c:pt idx="1104">
                  <c:v>20.273638671879997</c:v>
                </c:pt>
                <c:pt idx="1105">
                  <c:v>20.226500000000001</c:v>
                </c:pt>
                <c:pt idx="1106">
                  <c:v>20.226500000000001</c:v>
                </c:pt>
                <c:pt idx="1107">
                  <c:v>20.251753906249998</c:v>
                </c:pt>
                <c:pt idx="1108">
                  <c:v>20.173337890629998</c:v>
                </c:pt>
                <c:pt idx="1109">
                  <c:v>20.173337890629998</c:v>
                </c:pt>
                <c:pt idx="1110">
                  <c:v>20.166480468749999</c:v>
                </c:pt>
                <c:pt idx="1111">
                  <c:v>20.169759765629998</c:v>
                </c:pt>
                <c:pt idx="1112">
                  <c:v>20.34766210938</c:v>
                </c:pt>
                <c:pt idx="1113">
                  <c:v>20.363275390629997</c:v>
                </c:pt>
                <c:pt idx="1114">
                  <c:v>20.273158203129999</c:v>
                </c:pt>
                <c:pt idx="1115">
                  <c:v>20.180894531250001</c:v>
                </c:pt>
                <c:pt idx="1116">
                  <c:v>20.180894531250001</c:v>
                </c:pt>
                <c:pt idx="1117">
                  <c:v>20.092880859379999</c:v>
                </c:pt>
                <c:pt idx="1118">
                  <c:v>20.130785156249999</c:v>
                </c:pt>
                <c:pt idx="1119">
                  <c:v>20.130785156249999</c:v>
                </c:pt>
                <c:pt idx="1120">
                  <c:v>20.22203320313</c:v>
                </c:pt>
                <c:pt idx="1121">
                  <c:v>20.102955078129998</c:v>
                </c:pt>
                <c:pt idx="1122">
                  <c:v>20.102955078129998</c:v>
                </c:pt>
                <c:pt idx="1123">
                  <c:v>20.063810546879999</c:v>
                </c:pt>
                <c:pt idx="1124">
                  <c:v>20.259867187499999</c:v>
                </c:pt>
                <c:pt idx="1125">
                  <c:v>20.259867187499999</c:v>
                </c:pt>
                <c:pt idx="1126">
                  <c:v>20.138357421879999</c:v>
                </c:pt>
                <c:pt idx="1127">
                  <c:v>20.066417968749999</c:v>
                </c:pt>
                <c:pt idx="1128">
                  <c:v>20.239945312500002</c:v>
                </c:pt>
                <c:pt idx="1129">
                  <c:v>20.21002148438</c:v>
                </c:pt>
                <c:pt idx="1130">
                  <c:v>20.276171874999999</c:v>
                </c:pt>
                <c:pt idx="1131">
                  <c:v>20.407748046879998</c:v>
                </c:pt>
                <c:pt idx="1132">
                  <c:v>20.407748046879998</c:v>
                </c:pt>
                <c:pt idx="1133">
                  <c:v>20.234519531250001</c:v>
                </c:pt>
                <c:pt idx="1134">
                  <c:v>20.223316406249999</c:v>
                </c:pt>
                <c:pt idx="1135">
                  <c:v>20.223316406249999</c:v>
                </c:pt>
                <c:pt idx="1136">
                  <c:v>20.246433593750002</c:v>
                </c:pt>
                <c:pt idx="1137">
                  <c:v>20.13315039063</c:v>
                </c:pt>
                <c:pt idx="1138">
                  <c:v>20.16190820313</c:v>
                </c:pt>
                <c:pt idx="1139">
                  <c:v>20.197015624999999</c:v>
                </c:pt>
                <c:pt idx="1140">
                  <c:v>20.254000000000001</c:v>
                </c:pt>
                <c:pt idx="1141">
                  <c:v>20.281433593749998</c:v>
                </c:pt>
                <c:pt idx="1142">
                  <c:v>20.281433593749998</c:v>
                </c:pt>
                <c:pt idx="1143">
                  <c:v>20.303000000000001</c:v>
                </c:pt>
                <c:pt idx="1144">
                  <c:v>20.02983984375</c:v>
                </c:pt>
                <c:pt idx="1145">
                  <c:v>20.02983984375</c:v>
                </c:pt>
                <c:pt idx="1146">
                  <c:v>19.99366796875</c:v>
                </c:pt>
                <c:pt idx="1147">
                  <c:v>19.954984374999999</c:v>
                </c:pt>
                <c:pt idx="1148">
                  <c:v>19.954984374999999</c:v>
                </c:pt>
                <c:pt idx="1149">
                  <c:v>19.956941406249999</c:v>
                </c:pt>
                <c:pt idx="1150">
                  <c:v>20.134833984379998</c:v>
                </c:pt>
                <c:pt idx="1151">
                  <c:v>20.134833984379998</c:v>
                </c:pt>
                <c:pt idx="1152">
                  <c:v>20.16270898438</c:v>
                </c:pt>
                <c:pt idx="1153">
                  <c:v>20.158093749999999</c:v>
                </c:pt>
                <c:pt idx="1154">
                  <c:v>20.2027578125</c:v>
                </c:pt>
                <c:pt idx="1155">
                  <c:v>20.052152343749999</c:v>
                </c:pt>
                <c:pt idx="1156">
                  <c:v>20.076208984379999</c:v>
                </c:pt>
                <c:pt idx="1157">
                  <c:v>20.076208984379999</c:v>
                </c:pt>
                <c:pt idx="1158">
                  <c:v>20.33774023438</c:v>
                </c:pt>
                <c:pt idx="1159">
                  <c:v>20.35841796875</c:v>
                </c:pt>
                <c:pt idx="1160">
                  <c:v>20.354621093750001</c:v>
                </c:pt>
                <c:pt idx="1161">
                  <c:v>20.354621093750001</c:v>
                </c:pt>
                <c:pt idx="1162">
                  <c:v>20.406822265629998</c:v>
                </c:pt>
                <c:pt idx="1163">
                  <c:v>20.276763671879998</c:v>
                </c:pt>
                <c:pt idx="1164">
                  <c:v>20.276763671879998</c:v>
                </c:pt>
                <c:pt idx="1165">
                  <c:v>20.144041015629998</c:v>
                </c:pt>
                <c:pt idx="1166">
                  <c:v>20.257203125</c:v>
                </c:pt>
                <c:pt idx="1167">
                  <c:v>20.257203125</c:v>
                </c:pt>
                <c:pt idx="1168">
                  <c:v>20.157460937500002</c:v>
                </c:pt>
                <c:pt idx="1169">
                  <c:v>20.293777343750001</c:v>
                </c:pt>
                <c:pt idx="1170">
                  <c:v>20.381205078129998</c:v>
                </c:pt>
                <c:pt idx="1171">
                  <c:v>20.381205078129998</c:v>
                </c:pt>
                <c:pt idx="1172">
                  <c:v>20.28684765625</c:v>
                </c:pt>
                <c:pt idx="1173">
                  <c:v>20.28684765625</c:v>
                </c:pt>
                <c:pt idx="1174">
                  <c:v>20.365957031250002</c:v>
                </c:pt>
                <c:pt idx="1175">
                  <c:v>20.267902343749999</c:v>
                </c:pt>
                <c:pt idx="1176">
                  <c:v>20.072132812500001</c:v>
                </c:pt>
                <c:pt idx="1177">
                  <c:v>20.072132812500001</c:v>
                </c:pt>
                <c:pt idx="1178">
                  <c:v>20.22208203125</c:v>
                </c:pt>
                <c:pt idx="1179">
                  <c:v>20.25155078125</c:v>
                </c:pt>
                <c:pt idx="1180">
                  <c:v>20.290263671879998</c:v>
                </c:pt>
                <c:pt idx="1181">
                  <c:v>20.489880859379998</c:v>
                </c:pt>
                <c:pt idx="1182">
                  <c:v>20.313730468749998</c:v>
                </c:pt>
                <c:pt idx="1183">
                  <c:v>20.313730468749998</c:v>
                </c:pt>
                <c:pt idx="1184">
                  <c:v>20.108488281250001</c:v>
                </c:pt>
                <c:pt idx="1185">
                  <c:v>20.183638671879997</c:v>
                </c:pt>
                <c:pt idx="1186">
                  <c:v>20.27363476563</c:v>
                </c:pt>
                <c:pt idx="1187">
                  <c:v>20.27363476563</c:v>
                </c:pt>
                <c:pt idx="1188">
                  <c:v>20.257367187500002</c:v>
                </c:pt>
                <c:pt idx="1189">
                  <c:v>20.114130859379998</c:v>
                </c:pt>
                <c:pt idx="1190">
                  <c:v>20.114130859379998</c:v>
                </c:pt>
                <c:pt idx="1191">
                  <c:v>20.10156835938</c:v>
                </c:pt>
                <c:pt idx="1192">
                  <c:v>20.121761718750001</c:v>
                </c:pt>
                <c:pt idx="1193">
                  <c:v>20.121761718750001</c:v>
                </c:pt>
                <c:pt idx="1194">
                  <c:v>20.28716015625</c:v>
                </c:pt>
                <c:pt idx="1195">
                  <c:v>20.201621093749999</c:v>
                </c:pt>
                <c:pt idx="1196">
                  <c:v>20.17940625</c:v>
                </c:pt>
                <c:pt idx="1197">
                  <c:v>20.17940625</c:v>
                </c:pt>
                <c:pt idx="1198">
                  <c:v>20.181794921879998</c:v>
                </c:pt>
                <c:pt idx="1199">
                  <c:v>20.199087890629997</c:v>
                </c:pt>
                <c:pt idx="1200">
                  <c:v>20.199087890629997</c:v>
                </c:pt>
                <c:pt idx="1201">
                  <c:v>20.214589843750002</c:v>
                </c:pt>
                <c:pt idx="1202">
                  <c:v>20.213312500000001</c:v>
                </c:pt>
                <c:pt idx="1203">
                  <c:v>20.213312500000001</c:v>
                </c:pt>
                <c:pt idx="1204">
                  <c:v>20.28756835938</c:v>
                </c:pt>
                <c:pt idx="1205">
                  <c:v>20.125406250000001</c:v>
                </c:pt>
                <c:pt idx="1206">
                  <c:v>20.066695312499998</c:v>
                </c:pt>
                <c:pt idx="1207">
                  <c:v>20.132945312499999</c:v>
                </c:pt>
                <c:pt idx="1208">
                  <c:v>20.29774609375</c:v>
                </c:pt>
                <c:pt idx="1209">
                  <c:v>20.29774609375</c:v>
                </c:pt>
                <c:pt idx="1210">
                  <c:v>20.318425781249999</c:v>
                </c:pt>
                <c:pt idx="1211">
                  <c:v>20.325511718750001</c:v>
                </c:pt>
                <c:pt idx="1212">
                  <c:v>20.306005859379997</c:v>
                </c:pt>
                <c:pt idx="1213">
                  <c:v>20.306005859379997</c:v>
                </c:pt>
                <c:pt idx="1214">
                  <c:v>20.41012695313</c:v>
                </c:pt>
                <c:pt idx="1215">
                  <c:v>20.429181640629999</c:v>
                </c:pt>
                <c:pt idx="1216">
                  <c:v>20.144074218749999</c:v>
                </c:pt>
                <c:pt idx="1217">
                  <c:v>20.17951171875</c:v>
                </c:pt>
                <c:pt idx="1218">
                  <c:v>20.135755859379998</c:v>
                </c:pt>
                <c:pt idx="1219">
                  <c:v>20.135755859379998</c:v>
                </c:pt>
                <c:pt idx="1220">
                  <c:v>19.98125976563</c:v>
                </c:pt>
                <c:pt idx="1221">
                  <c:v>19.990714843749998</c:v>
                </c:pt>
                <c:pt idx="1222">
                  <c:v>20.19379296875</c:v>
                </c:pt>
                <c:pt idx="1223">
                  <c:v>20.19379296875</c:v>
                </c:pt>
                <c:pt idx="1224">
                  <c:v>20.282613281250001</c:v>
                </c:pt>
                <c:pt idx="1225">
                  <c:v>20.436929687500001</c:v>
                </c:pt>
                <c:pt idx="1226">
                  <c:v>20.436929687500001</c:v>
                </c:pt>
                <c:pt idx="1227">
                  <c:v>20.29630078125</c:v>
                </c:pt>
                <c:pt idx="1228">
                  <c:v>20.397271484379999</c:v>
                </c:pt>
                <c:pt idx="1229">
                  <c:v>20.397271484379999</c:v>
                </c:pt>
                <c:pt idx="1230">
                  <c:v>20.271425781249999</c:v>
                </c:pt>
                <c:pt idx="1231">
                  <c:v>20.202525390629997</c:v>
                </c:pt>
                <c:pt idx="1232">
                  <c:v>20.202525390629997</c:v>
                </c:pt>
                <c:pt idx="1233">
                  <c:v>20.397957031250002</c:v>
                </c:pt>
                <c:pt idx="1234">
                  <c:v>20.115679687499998</c:v>
                </c:pt>
                <c:pt idx="1235">
                  <c:v>20.115679687499998</c:v>
                </c:pt>
                <c:pt idx="1236">
                  <c:v>20.14808984375</c:v>
                </c:pt>
                <c:pt idx="1237">
                  <c:v>20.138900390629999</c:v>
                </c:pt>
                <c:pt idx="1238">
                  <c:v>20.05816015625</c:v>
                </c:pt>
                <c:pt idx="1239">
                  <c:v>20.05816015625</c:v>
                </c:pt>
                <c:pt idx="1240">
                  <c:v>20.14064453125</c:v>
                </c:pt>
                <c:pt idx="1241">
                  <c:v>20.289474609379997</c:v>
                </c:pt>
                <c:pt idx="1242">
                  <c:v>20.244064453129997</c:v>
                </c:pt>
                <c:pt idx="1243">
                  <c:v>20.299900390629997</c:v>
                </c:pt>
                <c:pt idx="1244">
                  <c:v>20.21990234375</c:v>
                </c:pt>
                <c:pt idx="1245">
                  <c:v>20.21990234375</c:v>
                </c:pt>
                <c:pt idx="1246">
                  <c:v>20.20216796875</c:v>
                </c:pt>
                <c:pt idx="1247">
                  <c:v>20.285361328129998</c:v>
                </c:pt>
                <c:pt idx="1248">
                  <c:v>20.209037109379999</c:v>
                </c:pt>
                <c:pt idx="1249">
                  <c:v>20.209037109379999</c:v>
                </c:pt>
                <c:pt idx="1250">
                  <c:v>20.27874414063</c:v>
                </c:pt>
                <c:pt idx="1251">
                  <c:v>20.348390625</c:v>
                </c:pt>
                <c:pt idx="1252">
                  <c:v>20.25883007813</c:v>
                </c:pt>
                <c:pt idx="1253">
                  <c:v>19.963347656250001</c:v>
                </c:pt>
                <c:pt idx="1254">
                  <c:v>19.869255859379997</c:v>
                </c:pt>
                <c:pt idx="1255">
                  <c:v>19.869255859379997</c:v>
                </c:pt>
                <c:pt idx="1256">
                  <c:v>19.927873046879998</c:v>
                </c:pt>
                <c:pt idx="1257">
                  <c:v>20.098761718750001</c:v>
                </c:pt>
                <c:pt idx="1258">
                  <c:v>20.235425781250001</c:v>
                </c:pt>
                <c:pt idx="1259">
                  <c:v>20.235425781250001</c:v>
                </c:pt>
                <c:pt idx="1260">
                  <c:v>20.415972656249998</c:v>
                </c:pt>
                <c:pt idx="1261">
                  <c:v>20.415972656249998</c:v>
                </c:pt>
                <c:pt idx="1262">
                  <c:v>20.350552734379999</c:v>
                </c:pt>
                <c:pt idx="1263">
                  <c:v>20.336980468749999</c:v>
                </c:pt>
                <c:pt idx="1264">
                  <c:v>20.303417968750001</c:v>
                </c:pt>
                <c:pt idx="1265">
                  <c:v>20.303417968750001</c:v>
                </c:pt>
                <c:pt idx="1266">
                  <c:v>20.197564453129999</c:v>
                </c:pt>
                <c:pt idx="1267">
                  <c:v>20.151455078129999</c:v>
                </c:pt>
                <c:pt idx="1268">
                  <c:v>20.20146875</c:v>
                </c:pt>
                <c:pt idx="1269">
                  <c:v>20.222679687500001</c:v>
                </c:pt>
                <c:pt idx="1270">
                  <c:v>20.270964843750001</c:v>
                </c:pt>
                <c:pt idx="1271">
                  <c:v>20.270964843750001</c:v>
                </c:pt>
                <c:pt idx="1272">
                  <c:v>20.338722656249999</c:v>
                </c:pt>
                <c:pt idx="1273">
                  <c:v>20.305511718750001</c:v>
                </c:pt>
                <c:pt idx="1274">
                  <c:v>20.19472460938</c:v>
                </c:pt>
                <c:pt idx="1275">
                  <c:v>20.19472460938</c:v>
                </c:pt>
                <c:pt idx="1276">
                  <c:v>20.209062500000002</c:v>
                </c:pt>
                <c:pt idx="1277">
                  <c:v>20.129548828129998</c:v>
                </c:pt>
                <c:pt idx="1278">
                  <c:v>20.12163867188</c:v>
                </c:pt>
                <c:pt idx="1279">
                  <c:v>20.263708984379999</c:v>
                </c:pt>
                <c:pt idx="1280">
                  <c:v>20.22703515625</c:v>
                </c:pt>
                <c:pt idx="1281">
                  <c:v>20.22703515625</c:v>
                </c:pt>
                <c:pt idx="1282">
                  <c:v>20.067464843749999</c:v>
                </c:pt>
                <c:pt idx="1283">
                  <c:v>20.054558593749999</c:v>
                </c:pt>
                <c:pt idx="1284">
                  <c:v>20.161984374999999</c:v>
                </c:pt>
                <c:pt idx="1285">
                  <c:v>20.250496093750002</c:v>
                </c:pt>
                <c:pt idx="1286">
                  <c:v>20.22443359375</c:v>
                </c:pt>
                <c:pt idx="1287">
                  <c:v>20.22443359375</c:v>
                </c:pt>
                <c:pt idx="1288">
                  <c:v>20.26263085938</c:v>
                </c:pt>
                <c:pt idx="1289">
                  <c:v>20.335683593750002</c:v>
                </c:pt>
                <c:pt idx="1290">
                  <c:v>20.429874999999999</c:v>
                </c:pt>
                <c:pt idx="1291">
                  <c:v>20.429874999999999</c:v>
                </c:pt>
                <c:pt idx="1292">
                  <c:v>20.332566406249999</c:v>
                </c:pt>
                <c:pt idx="1293">
                  <c:v>20.22801171875</c:v>
                </c:pt>
                <c:pt idx="1294">
                  <c:v>20.22801171875</c:v>
                </c:pt>
                <c:pt idx="1295">
                  <c:v>20.047078124999999</c:v>
                </c:pt>
                <c:pt idx="1296">
                  <c:v>19.98645507813</c:v>
                </c:pt>
                <c:pt idx="1297">
                  <c:v>19.98645507813</c:v>
                </c:pt>
                <c:pt idx="1298">
                  <c:v>20.01874609375</c:v>
                </c:pt>
                <c:pt idx="1299">
                  <c:v>20.085421875000002</c:v>
                </c:pt>
                <c:pt idx="1300">
                  <c:v>20.29961914063</c:v>
                </c:pt>
                <c:pt idx="1301">
                  <c:v>20.29961914063</c:v>
                </c:pt>
                <c:pt idx="1302">
                  <c:v>20.29961914063</c:v>
                </c:pt>
                <c:pt idx="1303">
                  <c:v>20.326123046879999</c:v>
                </c:pt>
                <c:pt idx="1304">
                  <c:v>20.326123046879999</c:v>
                </c:pt>
                <c:pt idx="1305">
                  <c:v>20.415146484379999</c:v>
                </c:pt>
                <c:pt idx="1306">
                  <c:v>20.37932421875</c:v>
                </c:pt>
                <c:pt idx="1307">
                  <c:v>20.102019531250001</c:v>
                </c:pt>
                <c:pt idx="1308">
                  <c:v>20.102019531250001</c:v>
                </c:pt>
                <c:pt idx="1309">
                  <c:v>19.962636718750002</c:v>
                </c:pt>
                <c:pt idx="1310">
                  <c:v>19.930363281249999</c:v>
                </c:pt>
                <c:pt idx="1311">
                  <c:v>19.930363281249999</c:v>
                </c:pt>
                <c:pt idx="1312">
                  <c:v>19.97185546875</c:v>
                </c:pt>
                <c:pt idx="1313">
                  <c:v>19.869832031249999</c:v>
                </c:pt>
                <c:pt idx="1314">
                  <c:v>19.869832031249999</c:v>
                </c:pt>
                <c:pt idx="1315">
                  <c:v>19.89058984375</c:v>
                </c:pt>
                <c:pt idx="1316">
                  <c:v>20.095792968750001</c:v>
                </c:pt>
                <c:pt idx="1317">
                  <c:v>20.0270625</c:v>
                </c:pt>
                <c:pt idx="1318">
                  <c:v>20.0270625</c:v>
                </c:pt>
                <c:pt idx="1319">
                  <c:v>20.05118945313</c:v>
                </c:pt>
                <c:pt idx="1320">
                  <c:v>20.225136718750001</c:v>
                </c:pt>
                <c:pt idx="1321">
                  <c:v>20.268583984379998</c:v>
                </c:pt>
                <c:pt idx="1322">
                  <c:v>20.263123046879997</c:v>
                </c:pt>
                <c:pt idx="1323">
                  <c:v>20.286201171879998</c:v>
                </c:pt>
                <c:pt idx="1324">
                  <c:v>20.286201171879998</c:v>
                </c:pt>
                <c:pt idx="1325">
                  <c:v>20.210294921879999</c:v>
                </c:pt>
                <c:pt idx="1326">
                  <c:v>20.255550781250001</c:v>
                </c:pt>
                <c:pt idx="1327">
                  <c:v>20.302294921879998</c:v>
                </c:pt>
                <c:pt idx="1328">
                  <c:v>20.302294921879998</c:v>
                </c:pt>
                <c:pt idx="1329">
                  <c:v>20.182689453129999</c:v>
                </c:pt>
                <c:pt idx="1330">
                  <c:v>20.206011718749998</c:v>
                </c:pt>
                <c:pt idx="1331">
                  <c:v>20.276949218750001</c:v>
                </c:pt>
                <c:pt idx="1332">
                  <c:v>20.492195312500002</c:v>
                </c:pt>
                <c:pt idx="1333">
                  <c:v>20.390357421879997</c:v>
                </c:pt>
                <c:pt idx="1334">
                  <c:v>20.390357421879997</c:v>
                </c:pt>
                <c:pt idx="1335">
                  <c:v>20.1425625</c:v>
                </c:pt>
                <c:pt idx="1336">
                  <c:v>19.86187695313</c:v>
                </c:pt>
                <c:pt idx="1337">
                  <c:v>19.86187695313</c:v>
                </c:pt>
                <c:pt idx="1338">
                  <c:v>19.962185546879997</c:v>
                </c:pt>
                <c:pt idx="1339">
                  <c:v>20.114374999999999</c:v>
                </c:pt>
                <c:pt idx="1340">
                  <c:v>20.114374999999999</c:v>
                </c:pt>
                <c:pt idx="1341">
                  <c:v>20.37765820313</c:v>
                </c:pt>
                <c:pt idx="1342">
                  <c:v>20.393480468749999</c:v>
                </c:pt>
                <c:pt idx="1343">
                  <c:v>20.386984375000001</c:v>
                </c:pt>
                <c:pt idx="1344">
                  <c:v>20.386984375000001</c:v>
                </c:pt>
                <c:pt idx="1345">
                  <c:v>20.337464843749999</c:v>
                </c:pt>
                <c:pt idx="1346">
                  <c:v>20.217195312499999</c:v>
                </c:pt>
                <c:pt idx="1347">
                  <c:v>20.23275976563</c:v>
                </c:pt>
                <c:pt idx="1348">
                  <c:v>20.295031250000001</c:v>
                </c:pt>
                <c:pt idx="1349">
                  <c:v>20.13284765625</c:v>
                </c:pt>
                <c:pt idx="1350">
                  <c:v>20.13284765625</c:v>
                </c:pt>
                <c:pt idx="1351">
                  <c:v>19.993855468749999</c:v>
                </c:pt>
                <c:pt idx="1352">
                  <c:v>20.122416015629998</c:v>
                </c:pt>
                <c:pt idx="1353">
                  <c:v>20.122416015629998</c:v>
                </c:pt>
                <c:pt idx="1354">
                  <c:v>20.016515625</c:v>
                </c:pt>
                <c:pt idx="1355">
                  <c:v>20.042263671879997</c:v>
                </c:pt>
                <c:pt idx="1356">
                  <c:v>20.198968749999999</c:v>
                </c:pt>
                <c:pt idx="1357">
                  <c:v>20.19097265625</c:v>
                </c:pt>
                <c:pt idx="1358">
                  <c:v>19.944175781249999</c:v>
                </c:pt>
                <c:pt idx="1359">
                  <c:v>19.979875</c:v>
                </c:pt>
                <c:pt idx="1360">
                  <c:v>19.979875</c:v>
                </c:pt>
                <c:pt idx="1361">
                  <c:v>20.10258984375</c:v>
                </c:pt>
                <c:pt idx="1362">
                  <c:v>20.220462890629999</c:v>
                </c:pt>
                <c:pt idx="1363">
                  <c:v>20.299431640629997</c:v>
                </c:pt>
                <c:pt idx="1364">
                  <c:v>20.423005859379998</c:v>
                </c:pt>
                <c:pt idx="1365">
                  <c:v>20.308435546879998</c:v>
                </c:pt>
                <c:pt idx="1366">
                  <c:v>20.308435546879998</c:v>
                </c:pt>
                <c:pt idx="1367">
                  <c:v>20.18002539063</c:v>
                </c:pt>
                <c:pt idx="1368">
                  <c:v>20.375783203129998</c:v>
                </c:pt>
                <c:pt idx="1369">
                  <c:v>20.359228515629997</c:v>
                </c:pt>
                <c:pt idx="1370">
                  <c:v>20.359228515629997</c:v>
                </c:pt>
                <c:pt idx="1371">
                  <c:v>20.138222656250001</c:v>
                </c:pt>
                <c:pt idx="1372">
                  <c:v>20.065835937500001</c:v>
                </c:pt>
                <c:pt idx="1373">
                  <c:v>20.176419921879997</c:v>
                </c:pt>
                <c:pt idx="1374">
                  <c:v>20.149121093750001</c:v>
                </c:pt>
                <c:pt idx="1375">
                  <c:v>20.13008007813</c:v>
                </c:pt>
                <c:pt idx="1376">
                  <c:v>20.13008007813</c:v>
                </c:pt>
                <c:pt idx="1377">
                  <c:v>20.324878906249999</c:v>
                </c:pt>
                <c:pt idx="1378">
                  <c:v>20.20826953125</c:v>
                </c:pt>
                <c:pt idx="1379">
                  <c:v>20.193884765629999</c:v>
                </c:pt>
                <c:pt idx="1380">
                  <c:v>20.193884765629999</c:v>
                </c:pt>
                <c:pt idx="1381">
                  <c:v>20.309355468749999</c:v>
                </c:pt>
                <c:pt idx="1382">
                  <c:v>20.200164062500001</c:v>
                </c:pt>
                <c:pt idx="1383">
                  <c:v>20.15394921875</c:v>
                </c:pt>
                <c:pt idx="1384">
                  <c:v>20.2653984375</c:v>
                </c:pt>
                <c:pt idx="1385">
                  <c:v>20.141541015629997</c:v>
                </c:pt>
                <c:pt idx="1386">
                  <c:v>20.141541015629997</c:v>
                </c:pt>
                <c:pt idx="1387">
                  <c:v>20.148425781250001</c:v>
                </c:pt>
                <c:pt idx="1388">
                  <c:v>20.272244140629997</c:v>
                </c:pt>
                <c:pt idx="1389">
                  <c:v>20.355923828129999</c:v>
                </c:pt>
                <c:pt idx="1390">
                  <c:v>20.355923828129999</c:v>
                </c:pt>
                <c:pt idx="1391">
                  <c:v>20.26926953125</c:v>
                </c:pt>
                <c:pt idx="1392">
                  <c:v>20.138787109379997</c:v>
                </c:pt>
                <c:pt idx="1393">
                  <c:v>20.187142578129997</c:v>
                </c:pt>
                <c:pt idx="1394">
                  <c:v>20.17606835938</c:v>
                </c:pt>
                <c:pt idx="1395">
                  <c:v>20.293972656249998</c:v>
                </c:pt>
                <c:pt idx="1396">
                  <c:v>20.293972656249998</c:v>
                </c:pt>
                <c:pt idx="1397">
                  <c:v>20.209128906250001</c:v>
                </c:pt>
                <c:pt idx="1398">
                  <c:v>20.150375</c:v>
                </c:pt>
                <c:pt idx="1399">
                  <c:v>20.150375</c:v>
                </c:pt>
                <c:pt idx="1400">
                  <c:v>20.27058398438</c:v>
                </c:pt>
                <c:pt idx="1401">
                  <c:v>20.196652343749999</c:v>
                </c:pt>
                <c:pt idx="1402">
                  <c:v>20.196652343749999</c:v>
                </c:pt>
                <c:pt idx="1403">
                  <c:v>20.259988281249999</c:v>
                </c:pt>
                <c:pt idx="1404">
                  <c:v>20.2741171875</c:v>
                </c:pt>
                <c:pt idx="1405">
                  <c:v>20.22050195313</c:v>
                </c:pt>
                <c:pt idx="1406">
                  <c:v>20.22050195313</c:v>
                </c:pt>
                <c:pt idx="1407">
                  <c:v>20.134621093749999</c:v>
                </c:pt>
                <c:pt idx="1408">
                  <c:v>20.247371093750001</c:v>
                </c:pt>
                <c:pt idx="1409">
                  <c:v>20.175058593749998</c:v>
                </c:pt>
                <c:pt idx="1410">
                  <c:v>20.311207031249999</c:v>
                </c:pt>
                <c:pt idx="1411">
                  <c:v>20.374648437499999</c:v>
                </c:pt>
                <c:pt idx="1412">
                  <c:v>20.374648437499999</c:v>
                </c:pt>
                <c:pt idx="1413">
                  <c:v>20.51733203125</c:v>
                </c:pt>
                <c:pt idx="1414">
                  <c:v>20.377621093750001</c:v>
                </c:pt>
                <c:pt idx="1415">
                  <c:v>20.34416796875</c:v>
                </c:pt>
                <c:pt idx="1416">
                  <c:v>20.34416796875</c:v>
                </c:pt>
                <c:pt idx="1417">
                  <c:v>20.088113281249999</c:v>
                </c:pt>
                <c:pt idx="1418">
                  <c:v>19.974619140629997</c:v>
                </c:pt>
                <c:pt idx="1419">
                  <c:v>19.974619140629997</c:v>
                </c:pt>
                <c:pt idx="1420">
                  <c:v>20.00924804688</c:v>
                </c:pt>
                <c:pt idx="1421">
                  <c:v>20.048070312499998</c:v>
                </c:pt>
                <c:pt idx="1422">
                  <c:v>20.048070312499998</c:v>
                </c:pt>
                <c:pt idx="1423">
                  <c:v>20.06973828125</c:v>
                </c:pt>
                <c:pt idx="1424">
                  <c:v>20.338619140629998</c:v>
                </c:pt>
                <c:pt idx="1425">
                  <c:v>20.5056484375</c:v>
                </c:pt>
                <c:pt idx="1426">
                  <c:v>20.5056484375</c:v>
                </c:pt>
                <c:pt idx="1427">
                  <c:v>20.057714843749999</c:v>
                </c:pt>
                <c:pt idx="1428">
                  <c:v>19.96952148438</c:v>
                </c:pt>
                <c:pt idx="1429">
                  <c:v>19.96952148438</c:v>
                </c:pt>
                <c:pt idx="1430">
                  <c:v>20.026605468749999</c:v>
                </c:pt>
                <c:pt idx="1431">
                  <c:v>20.076273437499999</c:v>
                </c:pt>
                <c:pt idx="1432">
                  <c:v>20.076273437499999</c:v>
                </c:pt>
                <c:pt idx="1433">
                  <c:v>20.067787109379999</c:v>
                </c:pt>
                <c:pt idx="1434">
                  <c:v>20.06808789063</c:v>
                </c:pt>
                <c:pt idx="1435">
                  <c:v>20.138851562500001</c:v>
                </c:pt>
                <c:pt idx="1436">
                  <c:v>20.360277343749999</c:v>
                </c:pt>
                <c:pt idx="1437">
                  <c:v>20.374861328129999</c:v>
                </c:pt>
                <c:pt idx="1438">
                  <c:v>20.343798828129998</c:v>
                </c:pt>
                <c:pt idx="1439">
                  <c:v>20.343798828129998</c:v>
                </c:pt>
                <c:pt idx="1440">
                  <c:v>20.3886875</c:v>
                </c:pt>
                <c:pt idx="1441">
                  <c:v>20.427539062499999</c:v>
                </c:pt>
                <c:pt idx="1442">
                  <c:v>20.427539062499999</c:v>
                </c:pt>
                <c:pt idx="1443">
                  <c:v>20.139132812500002</c:v>
                </c:pt>
                <c:pt idx="1444">
                  <c:v>19.978124999999999</c:v>
                </c:pt>
                <c:pt idx="1445">
                  <c:v>19.978124999999999</c:v>
                </c:pt>
                <c:pt idx="1446">
                  <c:v>20.282556640629998</c:v>
                </c:pt>
                <c:pt idx="1447">
                  <c:v>20.359312500000001</c:v>
                </c:pt>
                <c:pt idx="1448">
                  <c:v>20.244480468750002</c:v>
                </c:pt>
                <c:pt idx="1449">
                  <c:v>20.244480468750002</c:v>
                </c:pt>
                <c:pt idx="1450">
                  <c:v>20.126486328129999</c:v>
                </c:pt>
                <c:pt idx="1451">
                  <c:v>19.969486328129999</c:v>
                </c:pt>
                <c:pt idx="1452">
                  <c:v>19.863064453129997</c:v>
                </c:pt>
                <c:pt idx="1453">
                  <c:v>20.063488281249999</c:v>
                </c:pt>
                <c:pt idx="1454">
                  <c:v>20.133546875</c:v>
                </c:pt>
                <c:pt idx="1455">
                  <c:v>20.133546875</c:v>
                </c:pt>
                <c:pt idx="1456">
                  <c:v>20.133609374999999</c:v>
                </c:pt>
                <c:pt idx="1457">
                  <c:v>20.269650390629998</c:v>
                </c:pt>
                <c:pt idx="1458">
                  <c:v>20.249591796879997</c:v>
                </c:pt>
                <c:pt idx="1459">
                  <c:v>20.249591796879997</c:v>
                </c:pt>
                <c:pt idx="1460">
                  <c:v>20.087404296879999</c:v>
                </c:pt>
                <c:pt idx="1461">
                  <c:v>19.908820312500001</c:v>
                </c:pt>
                <c:pt idx="1462">
                  <c:v>19.86519921875</c:v>
                </c:pt>
                <c:pt idx="1463">
                  <c:v>19.954169921879998</c:v>
                </c:pt>
                <c:pt idx="1464">
                  <c:v>20.177183593750001</c:v>
                </c:pt>
                <c:pt idx="1465">
                  <c:v>20.177183593750001</c:v>
                </c:pt>
                <c:pt idx="1466">
                  <c:v>20.468167968749999</c:v>
                </c:pt>
                <c:pt idx="1467">
                  <c:v>20.573939453129999</c:v>
                </c:pt>
                <c:pt idx="1468">
                  <c:v>20.349921875</c:v>
                </c:pt>
                <c:pt idx="1469">
                  <c:v>20.349921875</c:v>
                </c:pt>
                <c:pt idx="1470">
                  <c:v>20.390025390629997</c:v>
                </c:pt>
                <c:pt idx="1471">
                  <c:v>20.306330078129999</c:v>
                </c:pt>
                <c:pt idx="1472">
                  <c:v>20.306330078129999</c:v>
                </c:pt>
                <c:pt idx="1473">
                  <c:v>20.211470703129997</c:v>
                </c:pt>
                <c:pt idx="1474">
                  <c:v>20.189371093750001</c:v>
                </c:pt>
                <c:pt idx="1475">
                  <c:v>20.189371093750001</c:v>
                </c:pt>
                <c:pt idx="1476">
                  <c:v>20.21169335938</c:v>
                </c:pt>
                <c:pt idx="1477">
                  <c:v>20.203716796879998</c:v>
                </c:pt>
                <c:pt idx="1478">
                  <c:v>20.303529296879997</c:v>
                </c:pt>
                <c:pt idx="1479">
                  <c:v>20.303529296879997</c:v>
                </c:pt>
                <c:pt idx="1480">
                  <c:v>20.150492187499999</c:v>
                </c:pt>
                <c:pt idx="1481">
                  <c:v>20.16605078125</c:v>
                </c:pt>
                <c:pt idx="1482">
                  <c:v>20.16605078125</c:v>
                </c:pt>
                <c:pt idx="1483">
                  <c:v>19.9697109375</c:v>
                </c:pt>
                <c:pt idx="1484">
                  <c:v>19.983201171879998</c:v>
                </c:pt>
                <c:pt idx="1485">
                  <c:v>19.983201171879998</c:v>
                </c:pt>
                <c:pt idx="1486">
                  <c:v>20.06222265625</c:v>
                </c:pt>
                <c:pt idx="1487">
                  <c:v>20.182921875000002</c:v>
                </c:pt>
                <c:pt idx="1488">
                  <c:v>20.253220703129998</c:v>
                </c:pt>
                <c:pt idx="1489">
                  <c:v>20.197373046879999</c:v>
                </c:pt>
                <c:pt idx="1490">
                  <c:v>20.182707031250001</c:v>
                </c:pt>
                <c:pt idx="1491">
                  <c:v>20.238833984379998</c:v>
                </c:pt>
                <c:pt idx="1492">
                  <c:v>20.238833984379998</c:v>
                </c:pt>
                <c:pt idx="1493">
                  <c:v>20.327201171879999</c:v>
                </c:pt>
                <c:pt idx="1494">
                  <c:v>20.265132812499999</c:v>
                </c:pt>
                <c:pt idx="1495">
                  <c:v>20.265132812499999</c:v>
                </c:pt>
                <c:pt idx="1496">
                  <c:v>20.26646679688</c:v>
                </c:pt>
                <c:pt idx="1497">
                  <c:v>20.184810546879998</c:v>
                </c:pt>
                <c:pt idx="1498">
                  <c:v>20.184810546879998</c:v>
                </c:pt>
                <c:pt idx="1499">
                  <c:v>20.158537109379999</c:v>
                </c:pt>
                <c:pt idx="1500">
                  <c:v>20.290705078129999</c:v>
                </c:pt>
                <c:pt idx="1501">
                  <c:v>20.290705078129999</c:v>
                </c:pt>
                <c:pt idx="1502">
                  <c:v>20.271824218750002</c:v>
                </c:pt>
                <c:pt idx="1503">
                  <c:v>20.057724609379999</c:v>
                </c:pt>
                <c:pt idx="1504">
                  <c:v>20.048816406250001</c:v>
                </c:pt>
                <c:pt idx="1505">
                  <c:v>20.048816406250001</c:v>
                </c:pt>
                <c:pt idx="1506">
                  <c:v>20.057011718750001</c:v>
                </c:pt>
                <c:pt idx="1507">
                  <c:v>20.00113867188</c:v>
                </c:pt>
                <c:pt idx="1508">
                  <c:v>20.00113867188</c:v>
                </c:pt>
                <c:pt idx="1509">
                  <c:v>19.963035156250001</c:v>
                </c:pt>
                <c:pt idx="1510">
                  <c:v>20.010894531249999</c:v>
                </c:pt>
                <c:pt idx="1511">
                  <c:v>20.010894531249999</c:v>
                </c:pt>
                <c:pt idx="1512">
                  <c:v>19.96378710938</c:v>
                </c:pt>
                <c:pt idx="1513">
                  <c:v>20.00113867188</c:v>
                </c:pt>
                <c:pt idx="1514">
                  <c:v>20.223957031249999</c:v>
                </c:pt>
                <c:pt idx="1515">
                  <c:v>20.200863281250001</c:v>
                </c:pt>
                <c:pt idx="1516">
                  <c:v>20.144105468749999</c:v>
                </c:pt>
                <c:pt idx="1517">
                  <c:v>20.104324218750001</c:v>
                </c:pt>
                <c:pt idx="1518">
                  <c:v>20.104324218750001</c:v>
                </c:pt>
                <c:pt idx="1519">
                  <c:v>19.919826171879997</c:v>
                </c:pt>
                <c:pt idx="1520">
                  <c:v>19.96344921875</c:v>
                </c:pt>
                <c:pt idx="1521">
                  <c:v>19.96344921875</c:v>
                </c:pt>
                <c:pt idx="1522">
                  <c:v>20.029187499999999</c:v>
                </c:pt>
                <c:pt idx="1523">
                  <c:v>19.961558593749999</c:v>
                </c:pt>
                <c:pt idx="1524">
                  <c:v>19.961558593749999</c:v>
                </c:pt>
                <c:pt idx="1525">
                  <c:v>20.13602539063</c:v>
                </c:pt>
                <c:pt idx="1526">
                  <c:v>20.13602539063</c:v>
                </c:pt>
                <c:pt idx="1527">
                  <c:v>20.31300390625</c:v>
                </c:pt>
                <c:pt idx="1528">
                  <c:v>20.200875</c:v>
                </c:pt>
                <c:pt idx="1529">
                  <c:v>20.009425781249998</c:v>
                </c:pt>
                <c:pt idx="1530">
                  <c:v>20.009425781249998</c:v>
                </c:pt>
                <c:pt idx="1531">
                  <c:v>19.958691406250001</c:v>
                </c:pt>
                <c:pt idx="1532">
                  <c:v>20.14654492188</c:v>
                </c:pt>
                <c:pt idx="1533">
                  <c:v>20.14654492188</c:v>
                </c:pt>
                <c:pt idx="1534">
                  <c:v>20.20147460938</c:v>
                </c:pt>
                <c:pt idx="1535">
                  <c:v>20.314095703129997</c:v>
                </c:pt>
                <c:pt idx="1536">
                  <c:v>20.314095703129997</c:v>
                </c:pt>
                <c:pt idx="1537">
                  <c:v>20.114923828129999</c:v>
                </c:pt>
                <c:pt idx="1538">
                  <c:v>19.973410156250001</c:v>
                </c:pt>
                <c:pt idx="1539">
                  <c:v>20.110113281250001</c:v>
                </c:pt>
                <c:pt idx="1540">
                  <c:v>20.091332031250001</c:v>
                </c:pt>
                <c:pt idx="1541">
                  <c:v>20.09895117188</c:v>
                </c:pt>
                <c:pt idx="1542">
                  <c:v>20.09895117188</c:v>
                </c:pt>
                <c:pt idx="1543">
                  <c:v>20.224292968749999</c:v>
                </c:pt>
                <c:pt idx="1544">
                  <c:v>20.10273046875</c:v>
                </c:pt>
                <c:pt idx="1545">
                  <c:v>20.029597656250001</c:v>
                </c:pt>
                <c:pt idx="1546">
                  <c:v>20.029597656250001</c:v>
                </c:pt>
                <c:pt idx="1547">
                  <c:v>20.223210937499999</c:v>
                </c:pt>
                <c:pt idx="1548">
                  <c:v>20.183343749999999</c:v>
                </c:pt>
                <c:pt idx="1549">
                  <c:v>20.208378906250001</c:v>
                </c:pt>
                <c:pt idx="1550">
                  <c:v>20.1145703125</c:v>
                </c:pt>
                <c:pt idx="1551">
                  <c:v>20.18612109375</c:v>
                </c:pt>
                <c:pt idx="1552">
                  <c:v>20.18612109375</c:v>
                </c:pt>
                <c:pt idx="1553">
                  <c:v>20.157230468750001</c:v>
                </c:pt>
                <c:pt idx="1554">
                  <c:v>20.157921875</c:v>
                </c:pt>
                <c:pt idx="1555">
                  <c:v>20.19565039063</c:v>
                </c:pt>
                <c:pt idx="1556">
                  <c:v>20.19565039063</c:v>
                </c:pt>
                <c:pt idx="1557">
                  <c:v>20.032308593749999</c:v>
                </c:pt>
                <c:pt idx="1558">
                  <c:v>20.032308593749999</c:v>
                </c:pt>
                <c:pt idx="1559">
                  <c:v>20.035892578129999</c:v>
                </c:pt>
                <c:pt idx="1560">
                  <c:v>20.05156640625</c:v>
                </c:pt>
                <c:pt idx="1561">
                  <c:v>20.18317578125</c:v>
                </c:pt>
                <c:pt idx="1562">
                  <c:v>20.18317578125</c:v>
                </c:pt>
                <c:pt idx="1563">
                  <c:v>20.196488281250002</c:v>
                </c:pt>
                <c:pt idx="1564">
                  <c:v>20.14090234375</c:v>
                </c:pt>
                <c:pt idx="1565">
                  <c:v>20.061167968749999</c:v>
                </c:pt>
                <c:pt idx="1566">
                  <c:v>20.061167968749999</c:v>
                </c:pt>
                <c:pt idx="1567">
                  <c:v>20.077560546879997</c:v>
                </c:pt>
                <c:pt idx="1568">
                  <c:v>20.063224609379997</c:v>
                </c:pt>
                <c:pt idx="1569">
                  <c:v>20.063224609379997</c:v>
                </c:pt>
                <c:pt idx="1570">
                  <c:v>20.129607421879999</c:v>
                </c:pt>
                <c:pt idx="1571">
                  <c:v>20.150302734379999</c:v>
                </c:pt>
                <c:pt idx="1572">
                  <c:v>20.172080078129998</c:v>
                </c:pt>
                <c:pt idx="1573">
                  <c:v>20.172080078129998</c:v>
                </c:pt>
                <c:pt idx="1574">
                  <c:v>20.262767578129999</c:v>
                </c:pt>
                <c:pt idx="1575">
                  <c:v>20.228197265629998</c:v>
                </c:pt>
                <c:pt idx="1576">
                  <c:v>20.228197265629998</c:v>
                </c:pt>
                <c:pt idx="1577">
                  <c:v>20.087230468750001</c:v>
                </c:pt>
                <c:pt idx="1578">
                  <c:v>20.145339843750001</c:v>
                </c:pt>
                <c:pt idx="1579">
                  <c:v>20.145339843750001</c:v>
                </c:pt>
                <c:pt idx="1580">
                  <c:v>20.231947265629998</c:v>
                </c:pt>
                <c:pt idx="1581">
                  <c:v>20.28295703125</c:v>
                </c:pt>
                <c:pt idx="1582">
                  <c:v>20.28295703125</c:v>
                </c:pt>
                <c:pt idx="1583">
                  <c:v>20.2615625</c:v>
                </c:pt>
                <c:pt idx="1584">
                  <c:v>20.183683593750001</c:v>
                </c:pt>
                <c:pt idx="1585">
                  <c:v>20.162400390629998</c:v>
                </c:pt>
                <c:pt idx="1586">
                  <c:v>20.097671875</c:v>
                </c:pt>
                <c:pt idx="1587">
                  <c:v>20.161441406249999</c:v>
                </c:pt>
                <c:pt idx="1588">
                  <c:v>20.161441406249999</c:v>
                </c:pt>
                <c:pt idx="1589">
                  <c:v>20.105775390629997</c:v>
                </c:pt>
                <c:pt idx="1590">
                  <c:v>20.030652343749999</c:v>
                </c:pt>
                <c:pt idx="1591">
                  <c:v>20.081835937499999</c:v>
                </c:pt>
                <c:pt idx="1592">
                  <c:v>20.081835937499999</c:v>
                </c:pt>
                <c:pt idx="1593">
                  <c:v>20.09258203125</c:v>
                </c:pt>
                <c:pt idx="1594">
                  <c:v>20.349464843749999</c:v>
                </c:pt>
                <c:pt idx="1595">
                  <c:v>20.349464843749999</c:v>
                </c:pt>
                <c:pt idx="1596">
                  <c:v>20.033433593750001</c:v>
                </c:pt>
                <c:pt idx="1597">
                  <c:v>19.930546875000001</c:v>
                </c:pt>
                <c:pt idx="1598">
                  <c:v>19.930546875000001</c:v>
                </c:pt>
                <c:pt idx="1599">
                  <c:v>20.150669921879999</c:v>
                </c:pt>
                <c:pt idx="1600">
                  <c:v>20.120070312500001</c:v>
                </c:pt>
                <c:pt idx="1601">
                  <c:v>20.186527343750001</c:v>
                </c:pt>
                <c:pt idx="1602">
                  <c:v>20.188621093750001</c:v>
                </c:pt>
                <c:pt idx="1603">
                  <c:v>20.071322265629998</c:v>
                </c:pt>
                <c:pt idx="1604">
                  <c:v>19.982660156249999</c:v>
                </c:pt>
                <c:pt idx="1605">
                  <c:v>19.982660156249999</c:v>
                </c:pt>
                <c:pt idx="1606">
                  <c:v>20.000052734379999</c:v>
                </c:pt>
                <c:pt idx="1607">
                  <c:v>20.100302734379998</c:v>
                </c:pt>
                <c:pt idx="1608">
                  <c:v>20.100302734379998</c:v>
                </c:pt>
                <c:pt idx="1609">
                  <c:v>20.293191406249999</c:v>
                </c:pt>
                <c:pt idx="1610">
                  <c:v>20.300310546879999</c:v>
                </c:pt>
                <c:pt idx="1611">
                  <c:v>20.14845703125</c:v>
                </c:pt>
                <c:pt idx="1612">
                  <c:v>20.02062890625</c:v>
                </c:pt>
                <c:pt idx="1613">
                  <c:v>20.03249414063</c:v>
                </c:pt>
                <c:pt idx="1614">
                  <c:v>20.05953515625</c:v>
                </c:pt>
                <c:pt idx="1615">
                  <c:v>20.05953515625</c:v>
                </c:pt>
                <c:pt idx="1616">
                  <c:v>19.893410156249999</c:v>
                </c:pt>
                <c:pt idx="1617">
                  <c:v>19.8411171875</c:v>
                </c:pt>
                <c:pt idx="1618">
                  <c:v>19.8411171875</c:v>
                </c:pt>
                <c:pt idx="1619">
                  <c:v>20.084535156249999</c:v>
                </c:pt>
                <c:pt idx="1620">
                  <c:v>20.17814257813</c:v>
                </c:pt>
                <c:pt idx="1621">
                  <c:v>20.17814257813</c:v>
                </c:pt>
                <c:pt idx="1622">
                  <c:v>20.074533203129999</c:v>
                </c:pt>
                <c:pt idx="1623">
                  <c:v>20.216099609379999</c:v>
                </c:pt>
                <c:pt idx="1624">
                  <c:v>20.141333984379997</c:v>
                </c:pt>
                <c:pt idx="1625">
                  <c:v>20.141333984379997</c:v>
                </c:pt>
                <c:pt idx="1626">
                  <c:v>20.056568359379998</c:v>
                </c:pt>
                <c:pt idx="1627">
                  <c:v>19.97720703125</c:v>
                </c:pt>
                <c:pt idx="1628">
                  <c:v>19.97720703125</c:v>
                </c:pt>
                <c:pt idx="1629">
                  <c:v>19.90820898438</c:v>
                </c:pt>
                <c:pt idx="1630">
                  <c:v>20.084234375000001</c:v>
                </c:pt>
                <c:pt idx="1631">
                  <c:v>20.084234375000001</c:v>
                </c:pt>
                <c:pt idx="1632">
                  <c:v>20.036408203129998</c:v>
                </c:pt>
                <c:pt idx="1633">
                  <c:v>20.055183593750002</c:v>
                </c:pt>
                <c:pt idx="1634">
                  <c:v>20.055183593750002</c:v>
                </c:pt>
                <c:pt idx="1635">
                  <c:v>20.071093749999999</c:v>
                </c:pt>
                <c:pt idx="1636">
                  <c:v>19.978427734379999</c:v>
                </c:pt>
                <c:pt idx="1637">
                  <c:v>20.06441796875</c:v>
                </c:pt>
                <c:pt idx="1638">
                  <c:v>20.05694335938</c:v>
                </c:pt>
                <c:pt idx="1639">
                  <c:v>20.186369140629999</c:v>
                </c:pt>
                <c:pt idx="1640">
                  <c:v>19.99530859375</c:v>
                </c:pt>
                <c:pt idx="1641">
                  <c:v>19.99530859375</c:v>
                </c:pt>
                <c:pt idx="1642">
                  <c:v>19.985167968750002</c:v>
                </c:pt>
                <c:pt idx="1643">
                  <c:v>20.1471484375</c:v>
                </c:pt>
                <c:pt idx="1644">
                  <c:v>20.1471484375</c:v>
                </c:pt>
                <c:pt idx="1645">
                  <c:v>20.142927734379999</c:v>
                </c:pt>
                <c:pt idx="1646">
                  <c:v>20.15165429688</c:v>
                </c:pt>
                <c:pt idx="1647">
                  <c:v>20.15165429688</c:v>
                </c:pt>
                <c:pt idx="1648">
                  <c:v>19.841755859379997</c:v>
                </c:pt>
                <c:pt idx="1649">
                  <c:v>20.105416015629999</c:v>
                </c:pt>
                <c:pt idx="1650">
                  <c:v>20.208847656250001</c:v>
                </c:pt>
                <c:pt idx="1651">
                  <c:v>20.208847656250001</c:v>
                </c:pt>
                <c:pt idx="1652">
                  <c:v>20.233345703129999</c:v>
                </c:pt>
                <c:pt idx="1653">
                  <c:v>20.247359374999998</c:v>
                </c:pt>
                <c:pt idx="1654">
                  <c:v>20.247359374999998</c:v>
                </c:pt>
                <c:pt idx="1655">
                  <c:v>19.969462890629998</c:v>
                </c:pt>
                <c:pt idx="1656">
                  <c:v>20.101564453129999</c:v>
                </c:pt>
                <c:pt idx="1657">
                  <c:v>20.101564453129999</c:v>
                </c:pt>
                <c:pt idx="1658">
                  <c:v>20.13750390625</c:v>
                </c:pt>
                <c:pt idx="1659">
                  <c:v>20.189441406250001</c:v>
                </c:pt>
                <c:pt idx="1660">
                  <c:v>20.029933593749998</c:v>
                </c:pt>
                <c:pt idx="1661">
                  <c:v>20.029933593749998</c:v>
                </c:pt>
                <c:pt idx="1662">
                  <c:v>19.928642578129999</c:v>
                </c:pt>
                <c:pt idx="1663">
                  <c:v>19.8378359375</c:v>
                </c:pt>
                <c:pt idx="1664">
                  <c:v>20.002304687500001</c:v>
                </c:pt>
                <c:pt idx="1665">
                  <c:v>20.240373046879998</c:v>
                </c:pt>
                <c:pt idx="1666">
                  <c:v>20.117546874999999</c:v>
                </c:pt>
                <c:pt idx="1667">
                  <c:v>20.117546874999999</c:v>
                </c:pt>
                <c:pt idx="1668">
                  <c:v>20.025435546879997</c:v>
                </c:pt>
                <c:pt idx="1669">
                  <c:v>19.961589843750001</c:v>
                </c:pt>
                <c:pt idx="1670">
                  <c:v>20.153443359379999</c:v>
                </c:pt>
                <c:pt idx="1671">
                  <c:v>20.153443359379999</c:v>
                </c:pt>
                <c:pt idx="1672">
                  <c:v>20.350546874999999</c:v>
                </c:pt>
                <c:pt idx="1673">
                  <c:v>20.30847851563</c:v>
                </c:pt>
                <c:pt idx="1674">
                  <c:v>20.355384765629999</c:v>
                </c:pt>
                <c:pt idx="1675">
                  <c:v>20.422314453129999</c:v>
                </c:pt>
                <c:pt idx="1676">
                  <c:v>20.349308593749999</c:v>
                </c:pt>
                <c:pt idx="1677">
                  <c:v>20.349308593749999</c:v>
                </c:pt>
                <c:pt idx="1678">
                  <c:v>20.349349609379999</c:v>
                </c:pt>
                <c:pt idx="1679">
                  <c:v>20.360714843749999</c:v>
                </c:pt>
                <c:pt idx="1680">
                  <c:v>20.361150390629998</c:v>
                </c:pt>
                <c:pt idx="1681">
                  <c:v>20.361150390629998</c:v>
                </c:pt>
                <c:pt idx="1682">
                  <c:v>20.34088085938</c:v>
                </c:pt>
                <c:pt idx="1683">
                  <c:v>20.24819335938</c:v>
                </c:pt>
                <c:pt idx="1684">
                  <c:v>20.25331835938</c:v>
                </c:pt>
                <c:pt idx="1685">
                  <c:v>20.224662109379999</c:v>
                </c:pt>
                <c:pt idx="1686">
                  <c:v>20.233033203129999</c:v>
                </c:pt>
                <c:pt idx="1687">
                  <c:v>20.233033203129999</c:v>
                </c:pt>
                <c:pt idx="1688">
                  <c:v>20.210640625</c:v>
                </c:pt>
                <c:pt idx="1689">
                  <c:v>19.94925390625</c:v>
                </c:pt>
                <c:pt idx="1690">
                  <c:v>19.9105390625</c:v>
                </c:pt>
                <c:pt idx="1691">
                  <c:v>19.9105390625</c:v>
                </c:pt>
                <c:pt idx="1692">
                  <c:v>19.944896484379999</c:v>
                </c:pt>
                <c:pt idx="1693">
                  <c:v>19.944896484379999</c:v>
                </c:pt>
                <c:pt idx="1694">
                  <c:v>20.070847656249999</c:v>
                </c:pt>
                <c:pt idx="1695">
                  <c:v>20.03716601563</c:v>
                </c:pt>
                <c:pt idx="1696">
                  <c:v>19.9142890625</c:v>
                </c:pt>
                <c:pt idx="1697">
                  <c:v>19.9142890625</c:v>
                </c:pt>
                <c:pt idx="1698">
                  <c:v>19.845679687499999</c:v>
                </c:pt>
                <c:pt idx="1699">
                  <c:v>19.976652343750001</c:v>
                </c:pt>
                <c:pt idx="1700">
                  <c:v>19.831703125000001</c:v>
                </c:pt>
                <c:pt idx="1701">
                  <c:v>20.022091796879998</c:v>
                </c:pt>
                <c:pt idx="1702">
                  <c:v>20.18713867188</c:v>
                </c:pt>
                <c:pt idx="1703">
                  <c:v>20.18713867188</c:v>
                </c:pt>
                <c:pt idx="1704">
                  <c:v>20.205943359379997</c:v>
                </c:pt>
                <c:pt idx="1705">
                  <c:v>20.211187500000001</c:v>
                </c:pt>
                <c:pt idx="1706">
                  <c:v>20.24020507813</c:v>
                </c:pt>
                <c:pt idx="1707">
                  <c:v>20.24020507813</c:v>
                </c:pt>
                <c:pt idx="1708">
                  <c:v>19.852763671879998</c:v>
                </c:pt>
                <c:pt idx="1709">
                  <c:v>19.968187499999999</c:v>
                </c:pt>
                <c:pt idx="1710">
                  <c:v>20.308671875000002</c:v>
                </c:pt>
                <c:pt idx="1711">
                  <c:v>20.248214843749999</c:v>
                </c:pt>
                <c:pt idx="1712">
                  <c:v>20.249691406250001</c:v>
                </c:pt>
                <c:pt idx="1713">
                  <c:v>20.249691406250001</c:v>
                </c:pt>
                <c:pt idx="1714">
                  <c:v>20.379054687499998</c:v>
                </c:pt>
                <c:pt idx="1715">
                  <c:v>20.362029296879999</c:v>
                </c:pt>
                <c:pt idx="1716">
                  <c:v>20.207445312499999</c:v>
                </c:pt>
                <c:pt idx="1717">
                  <c:v>20.207445312499999</c:v>
                </c:pt>
                <c:pt idx="1718">
                  <c:v>20.173470703129997</c:v>
                </c:pt>
                <c:pt idx="1719">
                  <c:v>20.173470703129997</c:v>
                </c:pt>
                <c:pt idx="1720">
                  <c:v>20.172007812499999</c:v>
                </c:pt>
                <c:pt idx="1721">
                  <c:v>20.251513671879998</c:v>
                </c:pt>
                <c:pt idx="1722">
                  <c:v>20.21978125</c:v>
                </c:pt>
                <c:pt idx="1723">
                  <c:v>20.21978125</c:v>
                </c:pt>
                <c:pt idx="1724">
                  <c:v>20.278861328129999</c:v>
                </c:pt>
                <c:pt idx="1725">
                  <c:v>20.48401367188</c:v>
                </c:pt>
                <c:pt idx="1726">
                  <c:v>20.633035156249999</c:v>
                </c:pt>
                <c:pt idx="1727">
                  <c:v>20.565091796879997</c:v>
                </c:pt>
                <c:pt idx="1728">
                  <c:v>20.47194140625</c:v>
                </c:pt>
                <c:pt idx="1729">
                  <c:v>20.47194140625</c:v>
                </c:pt>
                <c:pt idx="1730">
                  <c:v>20.496003906249999</c:v>
                </c:pt>
                <c:pt idx="1731">
                  <c:v>20.203314453129998</c:v>
                </c:pt>
                <c:pt idx="1732">
                  <c:v>19.946355468749999</c:v>
                </c:pt>
                <c:pt idx="1733">
                  <c:v>19.946355468749999</c:v>
                </c:pt>
                <c:pt idx="1734">
                  <c:v>19.86345703125</c:v>
                </c:pt>
                <c:pt idx="1735">
                  <c:v>19.86345703125</c:v>
                </c:pt>
                <c:pt idx="1736">
                  <c:v>20.078605468749998</c:v>
                </c:pt>
                <c:pt idx="1737">
                  <c:v>20.223542968749999</c:v>
                </c:pt>
                <c:pt idx="1738">
                  <c:v>20.221847656249999</c:v>
                </c:pt>
                <c:pt idx="1739">
                  <c:v>20.221847656249999</c:v>
                </c:pt>
                <c:pt idx="1740">
                  <c:v>20.183632812500001</c:v>
                </c:pt>
                <c:pt idx="1741">
                  <c:v>20.3976015625</c:v>
                </c:pt>
                <c:pt idx="1742">
                  <c:v>20.615996093749999</c:v>
                </c:pt>
                <c:pt idx="1743">
                  <c:v>20.615996093749999</c:v>
                </c:pt>
                <c:pt idx="1744">
                  <c:v>20.392843750000001</c:v>
                </c:pt>
                <c:pt idx="1745">
                  <c:v>20.392843750000001</c:v>
                </c:pt>
                <c:pt idx="1746">
                  <c:v>20.375640624999999</c:v>
                </c:pt>
                <c:pt idx="1747">
                  <c:v>20.255589843749998</c:v>
                </c:pt>
                <c:pt idx="1748">
                  <c:v>20.294599609379997</c:v>
                </c:pt>
                <c:pt idx="1749">
                  <c:v>20.294599609379997</c:v>
                </c:pt>
                <c:pt idx="1750">
                  <c:v>20.215703125000001</c:v>
                </c:pt>
                <c:pt idx="1751">
                  <c:v>20.193105468750002</c:v>
                </c:pt>
                <c:pt idx="1752">
                  <c:v>20.120718750000002</c:v>
                </c:pt>
                <c:pt idx="1753">
                  <c:v>20.251589843750001</c:v>
                </c:pt>
                <c:pt idx="1754">
                  <c:v>20.274074218749998</c:v>
                </c:pt>
                <c:pt idx="1755">
                  <c:v>20.133605468750002</c:v>
                </c:pt>
                <c:pt idx="1756">
                  <c:v>20.133605468750002</c:v>
                </c:pt>
                <c:pt idx="1757">
                  <c:v>20.19356640625</c:v>
                </c:pt>
                <c:pt idx="1758">
                  <c:v>20.284226562499999</c:v>
                </c:pt>
                <c:pt idx="1759">
                  <c:v>20.284226562499999</c:v>
                </c:pt>
                <c:pt idx="1760">
                  <c:v>20.288880859379997</c:v>
                </c:pt>
                <c:pt idx="1761">
                  <c:v>20.568966796879998</c:v>
                </c:pt>
                <c:pt idx="1762">
                  <c:v>20.628285156250001</c:v>
                </c:pt>
                <c:pt idx="1763">
                  <c:v>20.34883007813</c:v>
                </c:pt>
                <c:pt idx="1764">
                  <c:v>20.400019531249999</c:v>
                </c:pt>
                <c:pt idx="1765">
                  <c:v>20.49855078125</c:v>
                </c:pt>
                <c:pt idx="1766">
                  <c:v>20.49855078125</c:v>
                </c:pt>
                <c:pt idx="1767">
                  <c:v>20.643191406250001</c:v>
                </c:pt>
                <c:pt idx="1768">
                  <c:v>20.58193164063</c:v>
                </c:pt>
                <c:pt idx="1769">
                  <c:v>20.58193164063</c:v>
                </c:pt>
                <c:pt idx="1770">
                  <c:v>20.598785156249999</c:v>
                </c:pt>
                <c:pt idx="1771">
                  <c:v>20.506710937499999</c:v>
                </c:pt>
                <c:pt idx="1772">
                  <c:v>20.506710937499999</c:v>
                </c:pt>
                <c:pt idx="1773">
                  <c:v>20.458150390629999</c:v>
                </c:pt>
                <c:pt idx="1774">
                  <c:v>20.59034765625</c:v>
                </c:pt>
                <c:pt idx="1775">
                  <c:v>20.59034765625</c:v>
                </c:pt>
                <c:pt idx="1776">
                  <c:v>20.42393945313</c:v>
                </c:pt>
                <c:pt idx="1777">
                  <c:v>20.468214843750001</c:v>
                </c:pt>
                <c:pt idx="1778">
                  <c:v>20.41591015625</c:v>
                </c:pt>
                <c:pt idx="1779">
                  <c:v>19.98029296875</c:v>
                </c:pt>
                <c:pt idx="1780">
                  <c:v>20.182488281249999</c:v>
                </c:pt>
                <c:pt idx="1781">
                  <c:v>20.20382421875</c:v>
                </c:pt>
                <c:pt idx="1782">
                  <c:v>20.20382421875</c:v>
                </c:pt>
                <c:pt idx="1783">
                  <c:v>20.017425781250001</c:v>
                </c:pt>
                <c:pt idx="1784">
                  <c:v>20.1414609375</c:v>
                </c:pt>
                <c:pt idx="1785">
                  <c:v>20.1414609375</c:v>
                </c:pt>
                <c:pt idx="1786">
                  <c:v>19.99162890625</c:v>
                </c:pt>
                <c:pt idx="1787">
                  <c:v>19.830392578129999</c:v>
                </c:pt>
                <c:pt idx="1788">
                  <c:v>19.684906250000001</c:v>
                </c:pt>
                <c:pt idx="1789">
                  <c:v>19.759994140629999</c:v>
                </c:pt>
                <c:pt idx="1790">
                  <c:v>19.98906640625</c:v>
                </c:pt>
                <c:pt idx="1791">
                  <c:v>20.173880859379999</c:v>
                </c:pt>
                <c:pt idx="1792">
                  <c:v>20.173880859379999</c:v>
                </c:pt>
                <c:pt idx="1793">
                  <c:v>20.316521484379997</c:v>
                </c:pt>
                <c:pt idx="1794">
                  <c:v>20.524316406250001</c:v>
                </c:pt>
                <c:pt idx="1795">
                  <c:v>20.524316406250001</c:v>
                </c:pt>
                <c:pt idx="1796">
                  <c:v>20.467994140629997</c:v>
                </c:pt>
                <c:pt idx="1797">
                  <c:v>20.300214843749998</c:v>
                </c:pt>
                <c:pt idx="1798">
                  <c:v>20.300214843749998</c:v>
                </c:pt>
                <c:pt idx="1799">
                  <c:v>20.220857421879998</c:v>
                </c:pt>
                <c:pt idx="1800">
                  <c:v>20.28970703125</c:v>
                </c:pt>
                <c:pt idx="1801">
                  <c:v>20.454531249999999</c:v>
                </c:pt>
                <c:pt idx="1802">
                  <c:v>20.454531249999999</c:v>
                </c:pt>
                <c:pt idx="1803">
                  <c:v>20.402869140629999</c:v>
                </c:pt>
                <c:pt idx="1804">
                  <c:v>20.380107421879998</c:v>
                </c:pt>
                <c:pt idx="1805">
                  <c:v>20.380107421879998</c:v>
                </c:pt>
                <c:pt idx="1806">
                  <c:v>20.48958984375</c:v>
                </c:pt>
                <c:pt idx="1807">
                  <c:v>20.35101953125</c:v>
                </c:pt>
                <c:pt idx="1808">
                  <c:v>20.35101953125</c:v>
                </c:pt>
                <c:pt idx="1809">
                  <c:v>20.3318203125</c:v>
                </c:pt>
                <c:pt idx="1810">
                  <c:v>20.326324218749999</c:v>
                </c:pt>
                <c:pt idx="1811">
                  <c:v>20.307699218749999</c:v>
                </c:pt>
                <c:pt idx="1812">
                  <c:v>20.307699218749999</c:v>
                </c:pt>
                <c:pt idx="1813">
                  <c:v>20.25282421875</c:v>
                </c:pt>
                <c:pt idx="1814">
                  <c:v>20.290802734379998</c:v>
                </c:pt>
                <c:pt idx="1815">
                  <c:v>20.212730468749999</c:v>
                </c:pt>
                <c:pt idx="1816">
                  <c:v>20.082638671879998</c:v>
                </c:pt>
                <c:pt idx="1817">
                  <c:v>20.091984374999999</c:v>
                </c:pt>
                <c:pt idx="1818">
                  <c:v>20.091984374999999</c:v>
                </c:pt>
                <c:pt idx="1819">
                  <c:v>20.072968750000001</c:v>
                </c:pt>
                <c:pt idx="1820">
                  <c:v>19.94347070313</c:v>
                </c:pt>
                <c:pt idx="1821">
                  <c:v>19.817425781250002</c:v>
                </c:pt>
                <c:pt idx="1822">
                  <c:v>19.817425781250002</c:v>
                </c:pt>
                <c:pt idx="1823">
                  <c:v>20.316880859379999</c:v>
                </c:pt>
                <c:pt idx="1824">
                  <c:v>20.316880859379999</c:v>
                </c:pt>
                <c:pt idx="1825">
                  <c:v>20.32936914063</c:v>
                </c:pt>
                <c:pt idx="1826">
                  <c:v>20.246027343750001</c:v>
                </c:pt>
                <c:pt idx="1827">
                  <c:v>20.296205078129997</c:v>
                </c:pt>
                <c:pt idx="1828">
                  <c:v>20.296205078129997</c:v>
                </c:pt>
                <c:pt idx="1829">
                  <c:v>20.25077539063</c:v>
                </c:pt>
                <c:pt idx="1830">
                  <c:v>20.291330078129999</c:v>
                </c:pt>
                <c:pt idx="1831">
                  <c:v>20.541384765629999</c:v>
                </c:pt>
                <c:pt idx="1832">
                  <c:v>20.541384765629999</c:v>
                </c:pt>
                <c:pt idx="1833">
                  <c:v>20.555214843750001</c:v>
                </c:pt>
                <c:pt idx="1834">
                  <c:v>20.555214843750001</c:v>
                </c:pt>
                <c:pt idx="1835">
                  <c:v>20.430388671879999</c:v>
                </c:pt>
                <c:pt idx="1836">
                  <c:v>19.895578125</c:v>
                </c:pt>
                <c:pt idx="1837">
                  <c:v>19.804140624999999</c:v>
                </c:pt>
                <c:pt idx="1838">
                  <c:v>19.804140624999999</c:v>
                </c:pt>
                <c:pt idx="1839">
                  <c:v>20.058667968750001</c:v>
                </c:pt>
                <c:pt idx="1840">
                  <c:v>20.1439375</c:v>
                </c:pt>
                <c:pt idx="1841">
                  <c:v>20.1439375</c:v>
                </c:pt>
                <c:pt idx="1842">
                  <c:v>20.113066406249999</c:v>
                </c:pt>
                <c:pt idx="1843">
                  <c:v>20.214917968750001</c:v>
                </c:pt>
                <c:pt idx="1844">
                  <c:v>20.214917968750001</c:v>
                </c:pt>
                <c:pt idx="1845">
                  <c:v>20.370941406250001</c:v>
                </c:pt>
                <c:pt idx="1846">
                  <c:v>20.410416015629998</c:v>
                </c:pt>
                <c:pt idx="1847">
                  <c:v>20.311535156249999</c:v>
                </c:pt>
                <c:pt idx="1848">
                  <c:v>20.311535156249999</c:v>
                </c:pt>
                <c:pt idx="1849">
                  <c:v>20.2340078125</c:v>
                </c:pt>
                <c:pt idx="1850">
                  <c:v>20.23660546875</c:v>
                </c:pt>
                <c:pt idx="1851">
                  <c:v>20.23660546875</c:v>
                </c:pt>
                <c:pt idx="1852">
                  <c:v>20.214832031250001</c:v>
                </c:pt>
                <c:pt idx="1853">
                  <c:v>20.177978515629999</c:v>
                </c:pt>
                <c:pt idx="1854">
                  <c:v>20.177978515629999</c:v>
                </c:pt>
                <c:pt idx="1855">
                  <c:v>20.1522734375</c:v>
                </c:pt>
                <c:pt idx="1856">
                  <c:v>20.1522734375</c:v>
                </c:pt>
                <c:pt idx="1857">
                  <c:v>20.09162109375</c:v>
                </c:pt>
                <c:pt idx="1858">
                  <c:v>20.199091796879998</c:v>
                </c:pt>
                <c:pt idx="1859">
                  <c:v>20.199091796879998</c:v>
                </c:pt>
                <c:pt idx="1860">
                  <c:v>20.204578125000001</c:v>
                </c:pt>
                <c:pt idx="1861">
                  <c:v>20.237683593749999</c:v>
                </c:pt>
                <c:pt idx="1862">
                  <c:v>20.336095703129999</c:v>
                </c:pt>
                <c:pt idx="1863">
                  <c:v>20.336095703129999</c:v>
                </c:pt>
                <c:pt idx="1864">
                  <c:v>20.279687500000001</c:v>
                </c:pt>
                <c:pt idx="1865">
                  <c:v>20.251769531250002</c:v>
                </c:pt>
                <c:pt idx="1866">
                  <c:v>20.251539062500001</c:v>
                </c:pt>
                <c:pt idx="1867">
                  <c:v>20.190406249999999</c:v>
                </c:pt>
                <c:pt idx="1868">
                  <c:v>20.348570312500001</c:v>
                </c:pt>
                <c:pt idx="1869">
                  <c:v>20.348570312500001</c:v>
                </c:pt>
                <c:pt idx="1870">
                  <c:v>20.55833789063</c:v>
                </c:pt>
                <c:pt idx="1871">
                  <c:v>20.34258789063</c:v>
                </c:pt>
                <c:pt idx="1872">
                  <c:v>20.409541015629998</c:v>
                </c:pt>
                <c:pt idx="1873">
                  <c:v>20.409541015629998</c:v>
                </c:pt>
                <c:pt idx="1874">
                  <c:v>20.535017578129999</c:v>
                </c:pt>
                <c:pt idx="1875">
                  <c:v>20.612232421879998</c:v>
                </c:pt>
                <c:pt idx="1876">
                  <c:v>20.795333984379997</c:v>
                </c:pt>
                <c:pt idx="1877">
                  <c:v>20.63240039063</c:v>
                </c:pt>
                <c:pt idx="1878">
                  <c:v>20.429025390629999</c:v>
                </c:pt>
                <c:pt idx="1879">
                  <c:v>20.429025390629999</c:v>
                </c:pt>
                <c:pt idx="1880">
                  <c:v>20.508818359379998</c:v>
                </c:pt>
                <c:pt idx="1881">
                  <c:v>20.543656250000002</c:v>
                </c:pt>
                <c:pt idx="1882">
                  <c:v>20.333625000000001</c:v>
                </c:pt>
                <c:pt idx="1883">
                  <c:v>20.23491992188</c:v>
                </c:pt>
                <c:pt idx="1884">
                  <c:v>20.39796875</c:v>
                </c:pt>
                <c:pt idx="1885">
                  <c:v>20.39796875</c:v>
                </c:pt>
                <c:pt idx="1886">
                  <c:v>20.372806640629999</c:v>
                </c:pt>
                <c:pt idx="1887">
                  <c:v>20.400931640629999</c:v>
                </c:pt>
                <c:pt idx="1888">
                  <c:v>20.373925781250001</c:v>
                </c:pt>
                <c:pt idx="1889">
                  <c:v>20.373925781250001</c:v>
                </c:pt>
                <c:pt idx="1890">
                  <c:v>20.157619140629997</c:v>
                </c:pt>
                <c:pt idx="1891">
                  <c:v>20.05022265625</c:v>
                </c:pt>
                <c:pt idx="1892">
                  <c:v>20.05022265625</c:v>
                </c:pt>
                <c:pt idx="1893">
                  <c:v>20.149582031249999</c:v>
                </c:pt>
                <c:pt idx="1894">
                  <c:v>20.140640625</c:v>
                </c:pt>
                <c:pt idx="1895">
                  <c:v>20.140640625</c:v>
                </c:pt>
                <c:pt idx="1896">
                  <c:v>20.110460937500001</c:v>
                </c:pt>
                <c:pt idx="1897">
                  <c:v>20.368503906250002</c:v>
                </c:pt>
                <c:pt idx="1898">
                  <c:v>20.323605468749999</c:v>
                </c:pt>
                <c:pt idx="1899">
                  <c:v>20.323605468749999</c:v>
                </c:pt>
                <c:pt idx="1900">
                  <c:v>20.429115234379999</c:v>
                </c:pt>
                <c:pt idx="1901">
                  <c:v>20.429115234379999</c:v>
                </c:pt>
                <c:pt idx="1902">
                  <c:v>20.396906250000001</c:v>
                </c:pt>
                <c:pt idx="1903">
                  <c:v>20.357103515629998</c:v>
                </c:pt>
                <c:pt idx="1904">
                  <c:v>20.301283203129998</c:v>
                </c:pt>
                <c:pt idx="1905">
                  <c:v>20.301283203129998</c:v>
                </c:pt>
                <c:pt idx="1906">
                  <c:v>20.391845703129999</c:v>
                </c:pt>
                <c:pt idx="1907">
                  <c:v>20.336421874999999</c:v>
                </c:pt>
                <c:pt idx="1908">
                  <c:v>20.336421874999999</c:v>
                </c:pt>
                <c:pt idx="1909">
                  <c:v>20.288552734379998</c:v>
                </c:pt>
                <c:pt idx="1910">
                  <c:v>20.085912109379997</c:v>
                </c:pt>
                <c:pt idx="1911">
                  <c:v>20.085912109379997</c:v>
                </c:pt>
                <c:pt idx="1912">
                  <c:v>20.06253515625</c:v>
                </c:pt>
                <c:pt idx="1913">
                  <c:v>20.157205078129998</c:v>
                </c:pt>
                <c:pt idx="1914">
                  <c:v>20.157205078129998</c:v>
                </c:pt>
                <c:pt idx="1915">
                  <c:v>20.056738281249999</c:v>
                </c:pt>
                <c:pt idx="1916">
                  <c:v>20.074589843750001</c:v>
                </c:pt>
                <c:pt idx="1917">
                  <c:v>20.197714843749999</c:v>
                </c:pt>
                <c:pt idx="1918">
                  <c:v>20.107574218749999</c:v>
                </c:pt>
                <c:pt idx="1919">
                  <c:v>20.050416015629999</c:v>
                </c:pt>
                <c:pt idx="1920">
                  <c:v>20.082341796879998</c:v>
                </c:pt>
                <c:pt idx="1921">
                  <c:v>20.082341796879998</c:v>
                </c:pt>
                <c:pt idx="1922">
                  <c:v>20.072375000000001</c:v>
                </c:pt>
                <c:pt idx="1923">
                  <c:v>19.971</c:v>
                </c:pt>
                <c:pt idx="1924">
                  <c:v>19.929998046879998</c:v>
                </c:pt>
                <c:pt idx="1925">
                  <c:v>19.929998046879998</c:v>
                </c:pt>
                <c:pt idx="1926">
                  <c:v>19.99833007813</c:v>
                </c:pt>
                <c:pt idx="1927">
                  <c:v>19.932712890629997</c:v>
                </c:pt>
                <c:pt idx="1928">
                  <c:v>19.860552734379997</c:v>
                </c:pt>
                <c:pt idx="1929">
                  <c:v>19.863023437500001</c:v>
                </c:pt>
                <c:pt idx="1930">
                  <c:v>20.038300781250001</c:v>
                </c:pt>
                <c:pt idx="1931">
                  <c:v>20.038300781250001</c:v>
                </c:pt>
                <c:pt idx="1932">
                  <c:v>20.140027343749999</c:v>
                </c:pt>
                <c:pt idx="1933">
                  <c:v>20.198988281249999</c:v>
                </c:pt>
                <c:pt idx="1934">
                  <c:v>20.238455078129999</c:v>
                </c:pt>
                <c:pt idx="1935">
                  <c:v>20.238455078129999</c:v>
                </c:pt>
                <c:pt idx="1936">
                  <c:v>20.120974609379999</c:v>
                </c:pt>
                <c:pt idx="1937">
                  <c:v>20.120974609379999</c:v>
                </c:pt>
                <c:pt idx="1938">
                  <c:v>20.257283203129997</c:v>
                </c:pt>
                <c:pt idx="1939">
                  <c:v>20.65645703125</c:v>
                </c:pt>
                <c:pt idx="1940">
                  <c:v>20.551580078129998</c:v>
                </c:pt>
                <c:pt idx="1941">
                  <c:v>20.551580078129998</c:v>
                </c:pt>
                <c:pt idx="1942">
                  <c:v>20.288605468749999</c:v>
                </c:pt>
                <c:pt idx="1943">
                  <c:v>20.214082031250001</c:v>
                </c:pt>
                <c:pt idx="1944">
                  <c:v>19.936193359379999</c:v>
                </c:pt>
                <c:pt idx="1945">
                  <c:v>19.83628515625</c:v>
                </c:pt>
                <c:pt idx="1946">
                  <c:v>19.969855468750001</c:v>
                </c:pt>
                <c:pt idx="1947">
                  <c:v>19.969855468750001</c:v>
                </c:pt>
                <c:pt idx="1948">
                  <c:v>19.945396484379998</c:v>
                </c:pt>
                <c:pt idx="1949">
                  <c:v>19.805816406249999</c:v>
                </c:pt>
                <c:pt idx="1950">
                  <c:v>20.008191406249999</c:v>
                </c:pt>
                <c:pt idx="1951">
                  <c:v>20.008191406249999</c:v>
                </c:pt>
                <c:pt idx="1952">
                  <c:v>20.170986328129999</c:v>
                </c:pt>
                <c:pt idx="1953">
                  <c:v>20.03007226563</c:v>
                </c:pt>
                <c:pt idx="1954">
                  <c:v>20.187492187499998</c:v>
                </c:pt>
                <c:pt idx="1955">
                  <c:v>20.320591796879999</c:v>
                </c:pt>
                <c:pt idx="1956">
                  <c:v>20.275962890629998</c:v>
                </c:pt>
                <c:pt idx="1957">
                  <c:v>20.275962890629998</c:v>
                </c:pt>
                <c:pt idx="1958">
                  <c:v>20.25808984375</c:v>
                </c:pt>
                <c:pt idx="1959">
                  <c:v>20.351394531250001</c:v>
                </c:pt>
                <c:pt idx="1960">
                  <c:v>20.32486328125</c:v>
                </c:pt>
                <c:pt idx="1961">
                  <c:v>20.455824218749999</c:v>
                </c:pt>
                <c:pt idx="1962">
                  <c:v>20.510191406250001</c:v>
                </c:pt>
                <c:pt idx="1963">
                  <c:v>20.510191406250001</c:v>
                </c:pt>
                <c:pt idx="1964">
                  <c:v>20.487826171879998</c:v>
                </c:pt>
                <c:pt idx="1965">
                  <c:v>20.67348046875</c:v>
                </c:pt>
                <c:pt idx="1966">
                  <c:v>20.477042968749998</c:v>
                </c:pt>
                <c:pt idx="1967">
                  <c:v>20.477042968749998</c:v>
                </c:pt>
                <c:pt idx="1968">
                  <c:v>20.196660156250001</c:v>
                </c:pt>
                <c:pt idx="1969">
                  <c:v>20.422470703129999</c:v>
                </c:pt>
                <c:pt idx="1970">
                  <c:v>20.318699218750002</c:v>
                </c:pt>
                <c:pt idx="1971">
                  <c:v>20.212574218749999</c:v>
                </c:pt>
                <c:pt idx="1972">
                  <c:v>19.951875000000001</c:v>
                </c:pt>
                <c:pt idx="1973">
                  <c:v>19.951875000000001</c:v>
                </c:pt>
                <c:pt idx="1974">
                  <c:v>19.864669921879997</c:v>
                </c:pt>
                <c:pt idx="1975">
                  <c:v>19.83028515625</c:v>
                </c:pt>
                <c:pt idx="1976">
                  <c:v>19.807261718749999</c:v>
                </c:pt>
                <c:pt idx="1977">
                  <c:v>19.807261718749999</c:v>
                </c:pt>
                <c:pt idx="1978">
                  <c:v>19.981667968749999</c:v>
                </c:pt>
                <c:pt idx="1979">
                  <c:v>20.176781250000001</c:v>
                </c:pt>
                <c:pt idx="1980">
                  <c:v>20.399373046879997</c:v>
                </c:pt>
                <c:pt idx="1981">
                  <c:v>20.650437499999999</c:v>
                </c:pt>
                <c:pt idx="1982">
                  <c:v>20.6017734375</c:v>
                </c:pt>
                <c:pt idx="1983">
                  <c:v>20.6017734375</c:v>
                </c:pt>
                <c:pt idx="1984">
                  <c:v>20.464248046879998</c:v>
                </c:pt>
                <c:pt idx="1985">
                  <c:v>20.046777343750001</c:v>
                </c:pt>
                <c:pt idx="1986">
                  <c:v>19.919794921879998</c:v>
                </c:pt>
                <c:pt idx="1987">
                  <c:v>19.919794921879998</c:v>
                </c:pt>
                <c:pt idx="1988">
                  <c:v>19.63218945313</c:v>
                </c:pt>
                <c:pt idx="1989">
                  <c:v>19.63218945313</c:v>
                </c:pt>
                <c:pt idx="1990">
                  <c:v>20.003123046879999</c:v>
                </c:pt>
                <c:pt idx="1991">
                  <c:v>20.326744140629998</c:v>
                </c:pt>
                <c:pt idx="1992">
                  <c:v>20.422476562500002</c:v>
                </c:pt>
                <c:pt idx="1993">
                  <c:v>20.422476562500002</c:v>
                </c:pt>
                <c:pt idx="1994">
                  <c:v>20.614019531250001</c:v>
                </c:pt>
                <c:pt idx="1995">
                  <c:v>20.49852539063</c:v>
                </c:pt>
                <c:pt idx="1996">
                  <c:v>20.49852539063</c:v>
                </c:pt>
                <c:pt idx="1997">
                  <c:v>20.27509960938</c:v>
                </c:pt>
                <c:pt idx="1998">
                  <c:v>20.194400390629998</c:v>
                </c:pt>
                <c:pt idx="1999">
                  <c:v>20.194400390629998</c:v>
                </c:pt>
                <c:pt idx="2000">
                  <c:v>20.03214648438</c:v>
                </c:pt>
                <c:pt idx="2001">
                  <c:v>19.905589843750001</c:v>
                </c:pt>
                <c:pt idx="2002">
                  <c:v>20.081707031250001</c:v>
                </c:pt>
                <c:pt idx="2003">
                  <c:v>20.081707031250001</c:v>
                </c:pt>
                <c:pt idx="2004">
                  <c:v>20.222791015629998</c:v>
                </c:pt>
                <c:pt idx="2005">
                  <c:v>20.257169921879999</c:v>
                </c:pt>
                <c:pt idx="2006">
                  <c:v>20.257169921879999</c:v>
                </c:pt>
                <c:pt idx="2007">
                  <c:v>20.270449218749999</c:v>
                </c:pt>
                <c:pt idx="2008">
                  <c:v>20.017142578129999</c:v>
                </c:pt>
                <c:pt idx="2009">
                  <c:v>20.017142578129999</c:v>
                </c:pt>
                <c:pt idx="2010">
                  <c:v>20.154591796879998</c:v>
                </c:pt>
                <c:pt idx="2011">
                  <c:v>20.18244140625</c:v>
                </c:pt>
                <c:pt idx="2012">
                  <c:v>20.030113281249999</c:v>
                </c:pt>
                <c:pt idx="2013">
                  <c:v>20.030113281249999</c:v>
                </c:pt>
                <c:pt idx="2014">
                  <c:v>20.201371093750002</c:v>
                </c:pt>
                <c:pt idx="2015">
                  <c:v>20.201371093750002</c:v>
                </c:pt>
                <c:pt idx="2016">
                  <c:v>20.117830078129998</c:v>
                </c:pt>
                <c:pt idx="2017">
                  <c:v>20.102675781249999</c:v>
                </c:pt>
                <c:pt idx="2018">
                  <c:v>20.221457031250001</c:v>
                </c:pt>
                <c:pt idx="2019">
                  <c:v>20.221457031250001</c:v>
                </c:pt>
                <c:pt idx="2020">
                  <c:v>19.929505859379997</c:v>
                </c:pt>
                <c:pt idx="2021">
                  <c:v>19.93687109375</c:v>
                </c:pt>
                <c:pt idx="2022">
                  <c:v>19.93687109375</c:v>
                </c:pt>
                <c:pt idx="2023">
                  <c:v>20.182248046879998</c:v>
                </c:pt>
                <c:pt idx="2024">
                  <c:v>20.242099609379999</c:v>
                </c:pt>
                <c:pt idx="2025">
                  <c:v>20.242099609379999</c:v>
                </c:pt>
                <c:pt idx="2026">
                  <c:v>20.441148437500001</c:v>
                </c:pt>
                <c:pt idx="2027">
                  <c:v>20.459312499999999</c:v>
                </c:pt>
                <c:pt idx="2028">
                  <c:v>20.32936328125</c:v>
                </c:pt>
                <c:pt idx="2029">
                  <c:v>20.32936328125</c:v>
                </c:pt>
                <c:pt idx="2030">
                  <c:v>20.224320312500002</c:v>
                </c:pt>
                <c:pt idx="2031">
                  <c:v>20.162035156249999</c:v>
                </c:pt>
                <c:pt idx="2032">
                  <c:v>20.195638671879998</c:v>
                </c:pt>
                <c:pt idx="2033">
                  <c:v>20.103972656250001</c:v>
                </c:pt>
                <c:pt idx="2034">
                  <c:v>20.08938085938</c:v>
                </c:pt>
                <c:pt idx="2035">
                  <c:v>20.08938085938</c:v>
                </c:pt>
                <c:pt idx="2036">
                  <c:v>20.14051953125</c:v>
                </c:pt>
                <c:pt idx="2037">
                  <c:v>20.141271484379999</c:v>
                </c:pt>
                <c:pt idx="2038">
                  <c:v>20.103558593750002</c:v>
                </c:pt>
                <c:pt idx="2039">
                  <c:v>20.103558593750002</c:v>
                </c:pt>
                <c:pt idx="2040">
                  <c:v>20.427568359379997</c:v>
                </c:pt>
                <c:pt idx="2041">
                  <c:v>20.427568359379997</c:v>
                </c:pt>
                <c:pt idx="2042">
                  <c:v>20.252111328129999</c:v>
                </c:pt>
                <c:pt idx="2043">
                  <c:v>20.176021484379998</c:v>
                </c:pt>
                <c:pt idx="2044">
                  <c:v>20.257845703129998</c:v>
                </c:pt>
                <c:pt idx="2045">
                  <c:v>20.257845703129998</c:v>
                </c:pt>
                <c:pt idx="2046">
                  <c:v>20.282271484379997</c:v>
                </c:pt>
                <c:pt idx="2047">
                  <c:v>20.260527343749999</c:v>
                </c:pt>
                <c:pt idx="2048">
                  <c:v>20.260527343749999</c:v>
                </c:pt>
                <c:pt idx="2049">
                  <c:v>20.1659609375</c:v>
                </c:pt>
                <c:pt idx="2050">
                  <c:v>20.207328125</c:v>
                </c:pt>
                <c:pt idx="2051">
                  <c:v>20.207328125</c:v>
                </c:pt>
                <c:pt idx="2052">
                  <c:v>20.395720703129999</c:v>
                </c:pt>
                <c:pt idx="2053">
                  <c:v>20.327464843750001</c:v>
                </c:pt>
                <c:pt idx="2054">
                  <c:v>20.191433593749998</c:v>
                </c:pt>
                <c:pt idx="2055">
                  <c:v>20.191433593749998</c:v>
                </c:pt>
                <c:pt idx="2056">
                  <c:v>20.198601562499999</c:v>
                </c:pt>
                <c:pt idx="2057">
                  <c:v>20.209550781250002</c:v>
                </c:pt>
                <c:pt idx="2058">
                  <c:v>20.173009765629999</c:v>
                </c:pt>
                <c:pt idx="2059">
                  <c:v>20.129859374999999</c:v>
                </c:pt>
                <c:pt idx="2060">
                  <c:v>20.141972656250001</c:v>
                </c:pt>
                <c:pt idx="2061">
                  <c:v>20.141972656250001</c:v>
                </c:pt>
                <c:pt idx="2062">
                  <c:v>19.998402343750001</c:v>
                </c:pt>
                <c:pt idx="2063">
                  <c:v>20.02013085938</c:v>
                </c:pt>
                <c:pt idx="2064">
                  <c:v>20.02013085938</c:v>
                </c:pt>
                <c:pt idx="2065">
                  <c:v>20.118212890629998</c:v>
                </c:pt>
                <c:pt idx="2066">
                  <c:v>19.976958984379998</c:v>
                </c:pt>
                <c:pt idx="2067">
                  <c:v>19.976958984379998</c:v>
                </c:pt>
                <c:pt idx="2068">
                  <c:v>20.075511718750001</c:v>
                </c:pt>
                <c:pt idx="2069">
                  <c:v>20.258703125</c:v>
                </c:pt>
                <c:pt idx="2070">
                  <c:v>20.213712890629999</c:v>
                </c:pt>
                <c:pt idx="2071">
                  <c:v>20.213712890629999</c:v>
                </c:pt>
                <c:pt idx="2072">
                  <c:v>20.23786914063</c:v>
                </c:pt>
                <c:pt idx="2073">
                  <c:v>20.436363281249999</c:v>
                </c:pt>
                <c:pt idx="2074">
                  <c:v>20.436363281249999</c:v>
                </c:pt>
                <c:pt idx="2075">
                  <c:v>20.22625</c:v>
                </c:pt>
                <c:pt idx="2076">
                  <c:v>20.175394531249999</c:v>
                </c:pt>
                <c:pt idx="2077">
                  <c:v>20.175394531249999</c:v>
                </c:pt>
                <c:pt idx="2078">
                  <c:v>20.278230468749999</c:v>
                </c:pt>
                <c:pt idx="2079">
                  <c:v>20.184457031249998</c:v>
                </c:pt>
                <c:pt idx="2080">
                  <c:v>20.066365234379997</c:v>
                </c:pt>
                <c:pt idx="2081">
                  <c:v>20.066365234379997</c:v>
                </c:pt>
                <c:pt idx="2082">
                  <c:v>20.09971484375</c:v>
                </c:pt>
                <c:pt idx="2083">
                  <c:v>20.071164062499999</c:v>
                </c:pt>
                <c:pt idx="2084">
                  <c:v>20.205761718750001</c:v>
                </c:pt>
                <c:pt idx="2085">
                  <c:v>20.133253906250001</c:v>
                </c:pt>
                <c:pt idx="2086">
                  <c:v>20.0286328125</c:v>
                </c:pt>
                <c:pt idx="2087">
                  <c:v>20.0286328125</c:v>
                </c:pt>
                <c:pt idx="2088">
                  <c:v>19.99590234375</c:v>
                </c:pt>
                <c:pt idx="2089">
                  <c:v>20.083775390629999</c:v>
                </c:pt>
                <c:pt idx="2090">
                  <c:v>20.032904296879998</c:v>
                </c:pt>
                <c:pt idx="2091">
                  <c:v>20.032904296879998</c:v>
                </c:pt>
                <c:pt idx="2092">
                  <c:v>20.327738281249999</c:v>
                </c:pt>
                <c:pt idx="2093">
                  <c:v>20.327738281249999</c:v>
                </c:pt>
                <c:pt idx="2094">
                  <c:v>20.233683593750001</c:v>
                </c:pt>
                <c:pt idx="2095">
                  <c:v>20.01039453125</c:v>
                </c:pt>
                <c:pt idx="2096">
                  <c:v>19.95400195313</c:v>
                </c:pt>
                <c:pt idx="2097">
                  <c:v>19.95400195313</c:v>
                </c:pt>
                <c:pt idx="2098">
                  <c:v>20.251076171879998</c:v>
                </c:pt>
                <c:pt idx="2099">
                  <c:v>19.99699023438</c:v>
                </c:pt>
                <c:pt idx="2100">
                  <c:v>19.762015625</c:v>
                </c:pt>
                <c:pt idx="2101">
                  <c:v>19.801730468750002</c:v>
                </c:pt>
                <c:pt idx="2102">
                  <c:v>19.8173125</c:v>
                </c:pt>
                <c:pt idx="2103">
                  <c:v>19.8173125</c:v>
                </c:pt>
                <c:pt idx="2104">
                  <c:v>20.031675781250001</c:v>
                </c:pt>
                <c:pt idx="2105">
                  <c:v>20.138843749999999</c:v>
                </c:pt>
                <c:pt idx="2106">
                  <c:v>20.217380859379997</c:v>
                </c:pt>
                <c:pt idx="2107">
                  <c:v>20.217380859379997</c:v>
                </c:pt>
                <c:pt idx="2108">
                  <c:v>20.312863281249999</c:v>
                </c:pt>
                <c:pt idx="2109">
                  <c:v>20.329203124999999</c:v>
                </c:pt>
                <c:pt idx="2110">
                  <c:v>20.329203124999999</c:v>
                </c:pt>
                <c:pt idx="2111">
                  <c:v>20.331207031249999</c:v>
                </c:pt>
                <c:pt idx="2112">
                  <c:v>20.250904296879998</c:v>
                </c:pt>
                <c:pt idx="2113">
                  <c:v>20.250904296879998</c:v>
                </c:pt>
                <c:pt idx="2114">
                  <c:v>20.13000390625</c:v>
                </c:pt>
                <c:pt idx="2115">
                  <c:v>19.976199218750001</c:v>
                </c:pt>
                <c:pt idx="2116">
                  <c:v>19.787208984379998</c:v>
                </c:pt>
                <c:pt idx="2117">
                  <c:v>19.787208984379998</c:v>
                </c:pt>
                <c:pt idx="2118">
                  <c:v>20.109300781249999</c:v>
                </c:pt>
                <c:pt idx="2119">
                  <c:v>20.164781250000001</c:v>
                </c:pt>
                <c:pt idx="2120">
                  <c:v>20.164781250000001</c:v>
                </c:pt>
                <c:pt idx="2121">
                  <c:v>20.224994140629999</c:v>
                </c:pt>
                <c:pt idx="2122">
                  <c:v>20.227214843750001</c:v>
                </c:pt>
                <c:pt idx="2123">
                  <c:v>20.227214843750001</c:v>
                </c:pt>
                <c:pt idx="2124">
                  <c:v>20.167130859379998</c:v>
                </c:pt>
                <c:pt idx="2125">
                  <c:v>20.162314453129998</c:v>
                </c:pt>
                <c:pt idx="2126">
                  <c:v>20.059488281250001</c:v>
                </c:pt>
                <c:pt idx="2127">
                  <c:v>19.912425781250001</c:v>
                </c:pt>
                <c:pt idx="2128">
                  <c:v>19.94746289063</c:v>
                </c:pt>
                <c:pt idx="2129">
                  <c:v>20.142984375000001</c:v>
                </c:pt>
                <c:pt idx="2130">
                  <c:v>20.142984375000001</c:v>
                </c:pt>
                <c:pt idx="2131">
                  <c:v>20.231056640629998</c:v>
                </c:pt>
                <c:pt idx="2132">
                  <c:v>20.22996484375</c:v>
                </c:pt>
                <c:pt idx="2133">
                  <c:v>20.22996484375</c:v>
                </c:pt>
                <c:pt idx="2134">
                  <c:v>20.168253906250001</c:v>
                </c:pt>
                <c:pt idx="2135">
                  <c:v>20.096449218749999</c:v>
                </c:pt>
                <c:pt idx="2136">
                  <c:v>20.084449218749999</c:v>
                </c:pt>
                <c:pt idx="2137">
                  <c:v>20.249222656250002</c:v>
                </c:pt>
                <c:pt idx="2138">
                  <c:v>20.27559765625</c:v>
                </c:pt>
                <c:pt idx="2139">
                  <c:v>20.27559765625</c:v>
                </c:pt>
                <c:pt idx="2140">
                  <c:v>20.27994140625</c:v>
                </c:pt>
                <c:pt idx="2141">
                  <c:v>20.339580078129998</c:v>
                </c:pt>
                <c:pt idx="2142">
                  <c:v>20.257787109379997</c:v>
                </c:pt>
                <c:pt idx="2143">
                  <c:v>20.257787109379997</c:v>
                </c:pt>
                <c:pt idx="2144">
                  <c:v>19.005728515629997</c:v>
                </c:pt>
                <c:pt idx="2145">
                  <c:v>19.005728515629997</c:v>
                </c:pt>
                <c:pt idx="2146">
                  <c:v>16.808453125</c:v>
                </c:pt>
                <c:pt idx="2147">
                  <c:v>13.277765625000001</c:v>
                </c:pt>
                <c:pt idx="2148">
                  <c:v>11.022850585939999</c:v>
                </c:pt>
                <c:pt idx="2149">
                  <c:v>11.022850585939999</c:v>
                </c:pt>
                <c:pt idx="2150">
                  <c:v>9.0809804687500009</c:v>
                </c:pt>
                <c:pt idx="2151">
                  <c:v>6.9562978515599996</c:v>
                </c:pt>
                <c:pt idx="2152">
                  <c:v>5.6606318359400003</c:v>
                </c:pt>
                <c:pt idx="2153">
                  <c:v>4.8822392578100002</c:v>
                </c:pt>
                <c:pt idx="2154">
                  <c:v>4.2027705078099995</c:v>
                </c:pt>
                <c:pt idx="2155">
                  <c:v>3.6866523437500001</c:v>
                </c:pt>
                <c:pt idx="2156">
                  <c:v>3.6866523437500001</c:v>
                </c:pt>
                <c:pt idx="2157">
                  <c:v>3.1412954101599997</c:v>
                </c:pt>
                <c:pt idx="2158">
                  <c:v>2.5264194335900001</c:v>
                </c:pt>
                <c:pt idx="2159">
                  <c:v>2.5264194335900001</c:v>
                </c:pt>
                <c:pt idx="2160">
                  <c:v>2.0878759765599999</c:v>
                </c:pt>
                <c:pt idx="2161">
                  <c:v>1.62460424805</c:v>
                </c:pt>
                <c:pt idx="2162">
                  <c:v>1.62460424805</c:v>
                </c:pt>
                <c:pt idx="2163">
                  <c:v>1.5330523681600001</c:v>
                </c:pt>
                <c:pt idx="2164">
                  <c:v>1.4794342040999999</c:v>
                </c:pt>
                <c:pt idx="2165">
                  <c:v>1.36594946289</c:v>
                </c:pt>
                <c:pt idx="2166">
                  <c:v>1.36594946289</c:v>
                </c:pt>
                <c:pt idx="2167">
                  <c:v>1.3418654785199999</c:v>
                </c:pt>
                <c:pt idx="2168">
                  <c:v>1.3290102539100002</c:v>
                </c:pt>
                <c:pt idx="2169">
                  <c:v>1.3290102539100002</c:v>
                </c:pt>
                <c:pt idx="2170">
                  <c:v>0.98195721435999994</c:v>
                </c:pt>
                <c:pt idx="2171">
                  <c:v>0.55076715088000006</c:v>
                </c:pt>
                <c:pt idx="2172">
                  <c:v>0.55076715088000006</c:v>
                </c:pt>
                <c:pt idx="2173">
                  <c:v>0.21758984375000001</c:v>
                </c:pt>
                <c:pt idx="2174">
                  <c:v>-8.5967750549999999E-2</c:v>
                </c:pt>
                <c:pt idx="2175">
                  <c:v>-8.5967750549999999E-2</c:v>
                </c:pt>
                <c:pt idx="2176">
                  <c:v>-0.26563101196</c:v>
                </c:pt>
                <c:pt idx="2177">
                  <c:v>-0.27265057373000001</c:v>
                </c:pt>
                <c:pt idx="2178">
                  <c:v>-0.21290608215000001</c:v>
                </c:pt>
                <c:pt idx="2179">
                  <c:v>-0.19821412659000001</c:v>
                </c:pt>
                <c:pt idx="2180">
                  <c:v>-0.21644465636999999</c:v>
                </c:pt>
                <c:pt idx="2181">
                  <c:v>-0.20241618346999998</c:v>
                </c:pt>
                <c:pt idx="2182">
                  <c:v>-0.20241618346999998</c:v>
                </c:pt>
                <c:pt idx="2183">
                  <c:v>-0.21874697875999999</c:v>
                </c:pt>
                <c:pt idx="2184">
                  <c:v>-0.24559799193999998</c:v>
                </c:pt>
                <c:pt idx="2185">
                  <c:v>-0.26885140990999995</c:v>
                </c:pt>
                <c:pt idx="2186">
                  <c:v>-0.26885140990999995</c:v>
                </c:pt>
                <c:pt idx="2187">
                  <c:v>-0.25140606689</c:v>
                </c:pt>
                <c:pt idx="2188">
                  <c:v>-0.28878247069999996</c:v>
                </c:pt>
                <c:pt idx="2189">
                  <c:v>-0.14860671997</c:v>
                </c:pt>
                <c:pt idx="2190">
                  <c:v>-9.2813072199999999E-2</c:v>
                </c:pt>
                <c:pt idx="2191">
                  <c:v>-0.17689547728999999</c:v>
                </c:pt>
                <c:pt idx="2192">
                  <c:v>-0.17689547728999999</c:v>
                </c:pt>
                <c:pt idx="2193">
                  <c:v>-0.19406118774</c:v>
                </c:pt>
                <c:pt idx="2194">
                  <c:v>-0.19450944519000002</c:v>
                </c:pt>
                <c:pt idx="2195">
                  <c:v>-0.19450944519000002</c:v>
                </c:pt>
                <c:pt idx="2196">
                  <c:v>-0.20820478820999999</c:v>
                </c:pt>
                <c:pt idx="2197">
                  <c:v>-0.18580822753999998</c:v>
                </c:pt>
                <c:pt idx="2198">
                  <c:v>-0.18580822753999998</c:v>
                </c:pt>
                <c:pt idx="2199">
                  <c:v>-0.13948471068999999</c:v>
                </c:pt>
                <c:pt idx="2200">
                  <c:v>-0.23045718384</c:v>
                </c:pt>
                <c:pt idx="2201">
                  <c:v>-0.26901943970000003</c:v>
                </c:pt>
                <c:pt idx="2202">
                  <c:v>-0.26901943970000003</c:v>
                </c:pt>
                <c:pt idx="2203">
                  <c:v>-0.27327990723000001</c:v>
                </c:pt>
                <c:pt idx="2204">
                  <c:v>-0.28898855591</c:v>
                </c:pt>
                <c:pt idx="2205">
                  <c:v>-0.25595065307999998</c:v>
                </c:pt>
                <c:pt idx="2206">
                  <c:v>-0.2615015564</c:v>
                </c:pt>
                <c:pt idx="2207">
                  <c:v>-0.21133110045999998</c:v>
                </c:pt>
                <c:pt idx="2208">
                  <c:v>-0.21133110045999998</c:v>
                </c:pt>
                <c:pt idx="2209">
                  <c:v>-0.21878984070000002</c:v>
                </c:pt>
                <c:pt idx="2210">
                  <c:v>-0.18377523804000001</c:v>
                </c:pt>
                <c:pt idx="2211">
                  <c:v>-0.16615127562999998</c:v>
                </c:pt>
                <c:pt idx="2212">
                  <c:v>-0.16615127562999998</c:v>
                </c:pt>
                <c:pt idx="2213">
                  <c:v>-0.14929241942999999</c:v>
                </c:pt>
                <c:pt idx="2214">
                  <c:v>-0.34232220459000001</c:v>
                </c:pt>
                <c:pt idx="2215">
                  <c:v>-0.34232220459000001</c:v>
                </c:pt>
                <c:pt idx="2216">
                  <c:v>-0.29561462401999999</c:v>
                </c:pt>
                <c:pt idx="2217">
                  <c:v>-0.22218508911000001</c:v>
                </c:pt>
                <c:pt idx="2218">
                  <c:v>-0.22218508911000001</c:v>
                </c:pt>
                <c:pt idx="2219">
                  <c:v>-0.16973954773</c:v>
                </c:pt>
                <c:pt idx="2220">
                  <c:v>-0.12938928222999999</c:v>
                </c:pt>
                <c:pt idx="2221">
                  <c:v>-0.22185510253999999</c:v>
                </c:pt>
                <c:pt idx="2222">
                  <c:v>-0.22185510253999999</c:v>
                </c:pt>
                <c:pt idx="2223">
                  <c:v>-0.25159219360000001</c:v>
                </c:pt>
                <c:pt idx="2224">
                  <c:v>-0.25159219360000001</c:v>
                </c:pt>
                <c:pt idx="2225">
                  <c:v>-0.27719918823</c:v>
                </c:pt>
                <c:pt idx="2226">
                  <c:v>-0.34758502197000002</c:v>
                </c:pt>
                <c:pt idx="2227">
                  <c:v>-0.31979705811000003</c:v>
                </c:pt>
                <c:pt idx="2228">
                  <c:v>-0.31979705811000003</c:v>
                </c:pt>
                <c:pt idx="2229">
                  <c:v>-0.18427352905</c:v>
                </c:pt>
                <c:pt idx="2230">
                  <c:v>-0.1909777832</c:v>
                </c:pt>
                <c:pt idx="2231">
                  <c:v>-0.1909777832</c:v>
                </c:pt>
                <c:pt idx="2232">
                  <c:v>-0.18131710814999999</c:v>
                </c:pt>
                <c:pt idx="2233">
                  <c:v>-0.18540245056000002</c:v>
                </c:pt>
                <c:pt idx="2234">
                  <c:v>-0.18540245056000002</c:v>
                </c:pt>
                <c:pt idx="2235">
                  <c:v>-0.27277349853999999</c:v>
                </c:pt>
                <c:pt idx="2236">
                  <c:v>-0.23043623352000001</c:v>
                </c:pt>
                <c:pt idx="2237">
                  <c:v>-0.23043623352000001</c:v>
                </c:pt>
                <c:pt idx="2238">
                  <c:v>-0.19609448241999999</c:v>
                </c:pt>
                <c:pt idx="2239">
                  <c:v>-0.20176425171000001</c:v>
                </c:pt>
                <c:pt idx="2240">
                  <c:v>-0.20176425171000001</c:v>
                </c:pt>
                <c:pt idx="2241">
                  <c:v>-0.32045831299000005</c:v>
                </c:pt>
                <c:pt idx="2242">
                  <c:v>-0.33049371338</c:v>
                </c:pt>
                <c:pt idx="2243">
                  <c:v>-0.24161282349000002</c:v>
                </c:pt>
                <c:pt idx="2244">
                  <c:v>-0.24161282349000002</c:v>
                </c:pt>
                <c:pt idx="2245">
                  <c:v>-0.31140710448999998</c:v>
                </c:pt>
                <c:pt idx="2246">
                  <c:v>-0.36079891968</c:v>
                </c:pt>
                <c:pt idx="2247">
                  <c:v>-0.24517260741999999</c:v>
                </c:pt>
                <c:pt idx="2248">
                  <c:v>-0.27906512450999998</c:v>
                </c:pt>
                <c:pt idx="2249">
                  <c:v>-0.28712292480000001</c:v>
                </c:pt>
                <c:pt idx="2250">
                  <c:v>-0.28712292480000001</c:v>
                </c:pt>
                <c:pt idx="2251">
                  <c:v>-0.25976007080000002</c:v>
                </c:pt>
                <c:pt idx="2252">
                  <c:v>-0.24570095825000002</c:v>
                </c:pt>
                <c:pt idx="2253">
                  <c:v>-0.23967741394</c:v>
                </c:pt>
                <c:pt idx="2254">
                  <c:v>-0.23967741394</c:v>
                </c:pt>
                <c:pt idx="2255">
                  <c:v>-0.18640411377000002</c:v>
                </c:pt>
                <c:pt idx="2256">
                  <c:v>-0.18640411377000002</c:v>
                </c:pt>
                <c:pt idx="2257">
                  <c:v>-0.20503158568999999</c:v>
                </c:pt>
                <c:pt idx="2258">
                  <c:v>-0.14784065247</c:v>
                </c:pt>
                <c:pt idx="2259">
                  <c:v>-0.16704714966</c:v>
                </c:pt>
                <c:pt idx="2260">
                  <c:v>-0.16704714966</c:v>
                </c:pt>
                <c:pt idx="2261">
                  <c:v>-0.24857229613999998</c:v>
                </c:pt>
                <c:pt idx="2262">
                  <c:v>-0.26085870361000002</c:v>
                </c:pt>
                <c:pt idx="2263">
                  <c:v>-0.22663334656</c:v>
                </c:pt>
                <c:pt idx="2264">
                  <c:v>-0.1101067276</c:v>
                </c:pt>
                <c:pt idx="2265">
                  <c:v>-0.11284165955</c:v>
                </c:pt>
                <c:pt idx="2266">
                  <c:v>-0.11284165955</c:v>
                </c:pt>
                <c:pt idx="2267">
                  <c:v>-0.12533925629000001</c:v>
                </c:pt>
                <c:pt idx="2268">
                  <c:v>-4.9379402159999995E-2</c:v>
                </c:pt>
                <c:pt idx="2269">
                  <c:v>-7.1067428590000009E-2</c:v>
                </c:pt>
                <c:pt idx="2270">
                  <c:v>-7.1067428590000009E-2</c:v>
                </c:pt>
                <c:pt idx="2271">
                  <c:v>-0.16998724365000001</c:v>
                </c:pt>
                <c:pt idx="2272">
                  <c:v>-0.20796391296</c:v>
                </c:pt>
                <c:pt idx="2273">
                  <c:v>-0.21449209594999999</c:v>
                </c:pt>
                <c:pt idx="2274">
                  <c:v>-0.22391122437000002</c:v>
                </c:pt>
                <c:pt idx="2275">
                  <c:v>-0.17976806640999998</c:v>
                </c:pt>
                <c:pt idx="2276">
                  <c:v>-0.17976806640999998</c:v>
                </c:pt>
                <c:pt idx="2277">
                  <c:v>-0.18070776366999999</c:v>
                </c:pt>
                <c:pt idx="2278">
                  <c:v>-0.16942082214000001</c:v>
                </c:pt>
                <c:pt idx="2279">
                  <c:v>-0.22108151244999999</c:v>
                </c:pt>
                <c:pt idx="2280">
                  <c:v>-0.22108151244999999</c:v>
                </c:pt>
                <c:pt idx="2281">
                  <c:v>-0.20656661987000002</c:v>
                </c:pt>
                <c:pt idx="2282">
                  <c:v>-0.19154304504</c:v>
                </c:pt>
                <c:pt idx="2283">
                  <c:v>-0.19154304504</c:v>
                </c:pt>
                <c:pt idx="2284">
                  <c:v>-0.22385990906</c:v>
                </c:pt>
                <c:pt idx="2285">
                  <c:v>-0.28713323974999999</c:v>
                </c:pt>
                <c:pt idx="2286">
                  <c:v>-0.28713323974999999</c:v>
                </c:pt>
                <c:pt idx="2287">
                  <c:v>-0.29603723144999999</c:v>
                </c:pt>
                <c:pt idx="2288">
                  <c:v>-0.18241510009999998</c:v>
                </c:pt>
                <c:pt idx="2289">
                  <c:v>-0.11056126404</c:v>
                </c:pt>
                <c:pt idx="2290">
                  <c:v>-0.11056126404</c:v>
                </c:pt>
                <c:pt idx="2291">
                  <c:v>-9.4801338200000002E-2</c:v>
                </c:pt>
                <c:pt idx="2292">
                  <c:v>-0.11446392059</c:v>
                </c:pt>
                <c:pt idx="2293">
                  <c:v>-0.11446392059</c:v>
                </c:pt>
                <c:pt idx="2294">
                  <c:v>-0.17163801574999998</c:v>
                </c:pt>
                <c:pt idx="2295">
                  <c:v>-0.21699552917000001</c:v>
                </c:pt>
                <c:pt idx="2296">
                  <c:v>-0.21699552917000001</c:v>
                </c:pt>
                <c:pt idx="2297">
                  <c:v>-0.12791214751999999</c:v>
                </c:pt>
                <c:pt idx="2298">
                  <c:v>-5.6331398009999999E-2</c:v>
                </c:pt>
                <c:pt idx="2299">
                  <c:v>-7.3797409060000013E-2</c:v>
                </c:pt>
                <c:pt idx="2300">
                  <c:v>-9.3362068179999994E-2</c:v>
                </c:pt>
                <c:pt idx="2301">
                  <c:v>-0.10981362152</c:v>
                </c:pt>
                <c:pt idx="2302">
                  <c:v>-0.15542355347</c:v>
                </c:pt>
                <c:pt idx="2303">
                  <c:v>-0.15542355347</c:v>
                </c:pt>
                <c:pt idx="2304">
                  <c:v>-0.11166394043</c:v>
                </c:pt>
                <c:pt idx="2305">
                  <c:v>-9.4477287290000003E-2</c:v>
                </c:pt>
                <c:pt idx="2306">
                  <c:v>-9.4477287290000003E-2</c:v>
                </c:pt>
                <c:pt idx="2307">
                  <c:v>-0.13360818481</c:v>
                </c:pt>
                <c:pt idx="2308">
                  <c:v>-0.11844824219</c:v>
                </c:pt>
                <c:pt idx="2309">
                  <c:v>-0.11393556212999999</c:v>
                </c:pt>
                <c:pt idx="2310">
                  <c:v>-5.9121662139999996E-2</c:v>
                </c:pt>
                <c:pt idx="2311">
                  <c:v>-4.8919200900000001E-2</c:v>
                </c:pt>
                <c:pt idx="2312">
                  <c:v>-1.145840454E-2</c:v>
                </c:pt>
                <c:pt idx="2313">
                  <c:v>-1.145840454E-2</c:v>
                </c:pt>
                <c:pt idx="2314">
                  <c:v>-8.2877292600000013E-3</c:v>
                </c:pt>
                <c:pt idx="2315">
                  <c:v>-2.3424518590000002E-2</c:v>
                </c:pt>
                <c:pt idx="2316">
                  <c:v>-3.01899099E-3</c:v>
                </c:pt>
                <c:pt idx="2317">
                  <c:v>9.5170650499999988E-3</c:v>
                </c:pt>
                <c:pt idx="2318">
                  <c:v>9.5170650499999988E-3</c:v>
                </c:pt>
                <c:pt idx="2319">
                  <c:v>6.4408546450000007E-2</c:v>
                </c:pt>
                <c:pt idx="2320">
                  <c:v>7.7726341250000011E-2</c:v>
                </c:pt>
                <c:pt idx="2321">
                  <c:v>1.1978088600000001E-3</c:v>
                </c:pt>
                <c:pt idx="2322">
                  <c:v>1.1978088600000001E-3</c:v>
                </c:pt>
                <c:pt idx="2323">
                  <c:v>-5.5121030800000005E-3</c:v>
                </c:pt>
                <c:pt idx="2324">
                  <c:v>-1.17956295E-2</c:v>
                </c:pt>
                <c:pt idx="2325">
                  <c:v>3.3436759950000006E-2</c:v>
                </c:pt>
                <c:pt idx="2326">
                  <c:v>-1.0212762830000001E-2</c:v>
                </c:pt>
                <c:pt idx="2327">
                  <c:v>2.6664335700000001E-3</c:v>
                </c:pt>
                <c:pt idx="2328">
                  <c:v>2.6664335700000001E-3</c:v>
                </c:pt>
                <c:pt idx="2329">
                  <c:v>-2.06101284E-2</c:v>
                </c:pt>
                <c:pt idx="2330">
                  <c:v>-9.7402381900000001E-2</c:v>
                </c:pt>
                <c:pt idx="2331">
                  <c:v>-6.1357666020000007E-2</c:v>
                </c:pt>
                <c:pt idx="2332">
                  <c:v>-6.1357666020000007E-2</c:v>
                </c:pt>
                <c:pt idx="2333">
                  <c:v>6.0555946350000001E-2</c:v>
                </c:pt>
                <c:pt idx="2334">
                  <c:v>4.4346824650000005E-2</c:v>
                </c:pt>
                <c:pt idx="2335">
                  <c:v>3.3711711880000002E-2</c:v>
                </c:pt>
                <c:pt idx="2336">
                  <c:v>8.6898196000000007E-4</c:v>
                </c:pt>
                <c:pt idx="2337">
                  <c:v>-5.5261550900000005E-2</c:v>
                </c:pt>
                <c:pt idx="2338">
                  <c:v>-5.5261550900000005E-2</c:v>
                </c:pt>
                <c:pt idx="2339">
                  <c:v>-6.6316680899999999E-3</c:v>
                </c:pt>
                <c:pt idx="2340">
                  <c:v>-3.86387634E-3</c:v>
                </c:pt>
                <c:pt idx="2341">
                  <c:v>2.5872289659999999E-2</c:v>
                </c:pt>
                <c:pt idx="2342">
                  <c:v>2.5872289659999999E-2</c:v>
                </c:pt>
                <c:pt idx="2343">
                  <c:v>1.1778744700000001E-2</c:v>
                </c:pt>
                <c:pt idx="2344">
                  <c:v>-7.2752578740000004E-2</c:v>
                </c:pt>
                <c:pt idx="2345">
                  <c:v>-7.2752578740000004E-2</c:v>
                </c:pt>
                <c:pt idx="2346">
                  <c:v>-0.13028201294</c:v>
                </c:pt>
                <c:pt idx="2347">
                  <c:v>5.1824024199999999E-2</c:v>
                </c:pt>
                <c:pt idx="2348">
                  <c:v>5.1824024199999999E-2</c:v>
                </c:pt>
                <c:pt idx="2349">
                  <c:v>-4.3040037199999995E-3</c:v>
                </c:pt>
                <c:pt idx="2350">
                  <c:v>4.6385375979999997E-2</c:v>
                </c:pt>
                <c:pt idx="2351">
                  <c:v>-8.1551036799999994E-3</c:v>
                </c:pt>
                <c:pt idx="2352">
                  <c:v>-8.1551036799999994E-3</c:v>
                </c:pt>
                <c:pt idx="2353">
                  <c:v>5.1981731410000002E-2</c:v>
                </c:pt>
                <c:pt idx="2354">
                  <c:v>3.9028053280000002E-2</c:v>
                </c:pt>
                <c:pt idx="2355">
                  <c:v>3.9028053280000002E-2</c:v>
                </c:pt>
                <c:pt idx="2356">
                  <c:v>8.1476028439999987E-2</c:v>
                </c:pt>
                <c:pt idx="2357">
                  <c:v>-2.6983667369999999E-2</c:v>
                </c:pt>
                <c:pt idx="2358">
                  <c:v>-2.6983667369999999E-2</c:v>
                </c:pt>
                <c:pt idx="2359">
                  <c:v>2.494195557E-2</c:v>
                </c:pt>
                <c:pt idx="2360">
                  <c:v>5.5543090820000002E-2</c:v>
                </c:pt>
                <c:pt idx="2361">
                  <c:v>-3.5748612900000001E-3</c:v>
                </c:pt>
                <c:pt idx="2362">
                  <c:v>2.0599468230000001E-2</c:v>
                </c:pt>
                <c:pt idx="2363">
                  <c:v>7.5475601200000006E-2</c:v>
                </c:pt>
                <c:pt idx="2364">
                  <c:v>3.4362083439999996E-2</c:v>
                </c:pt>
                <c:pt idx="2365">
                  <c:v>3.4362083439999996E-2</c:v>
                </c:pt>
                <c:pt idx="2366">
                  <c:v>-6.2284229279999999E-2</c:v>
                </c:pt>
                <c:pt idx="2367">
                  <c:v>-0.11780226898</c:v>
                </c:pt>
                <c:pt idx="2368">
                  <c:v>-0.11780226898</c:v>
                </c:pt>
                <c:pt idx="2369">
                  <c:v>-3.9065559389999997E-2</c:v>
                </c:pt>
                <c:pt idx="2370">
                  <c:v>5.895777512E-2</c:v>
                </c:pt>
                <c:pt idx="2371">
                  <c:v>5.895777512E-2</c:v>
                </c:pt>
                <c:pt idx="2372">
                  <c:v>2.3773611070000002E-2</c:v>
                </c:pt>
                <c:pt idx="2373">
                  <c:v>1.7101190570000001E-2</c:v>
                </c:pt>
                <c:pt idx="2374">
                  <c:v>1.2364237790000001E-2</c:v>
                </c:pt>
                <c:pt idx="2375">
                  <c:v>1.2364237790000001E-2</c:v>
                </c:pt>
                <c:pt idx="2376">
                  <c:v>-4.0945854189999999E-2</c:v>
                </c:pt>
                <c:pt idx="2377">
                  <c:v>1.5960138320000001E-2</c:v>
                </c:pt>
                <c:pt idx="2378">
                  <c:v>0.10543320464999999</c:v>
                </c:pt>
                <c:pt idx="2379">
                  <c:v>-7.7044738769999996E-2</c:v>
                </c:pt>
                <c:pt idx="2380">
                  <c:v>-0.13402175902999999</c:v>
                </c:pt>
                <c:pt idx="2381">
                  <c:v>-0.13402175902999999</c:v>
                </c:pt>
                <c:pt idx="2382">
                  <c:v>-0.24648210144000002</c:v>
                </c:pt>
                <c:pt idx="2383">
                  <c:v>-4.1747638700000006E-2</c:v>
                </c:pt>
                <c:pt idx="2384">
                  <c:v>4.9153221130000001E-2</c:v>
                </c:pt>
                <c:pt idx="2385">
                  <c:v>4.9153221130000001E-2</c:v>
                </c:pt>
                <c:pt idx="2386">
                  <c:v>9.8499740599999996E-2</c:v>
                </c:pt>
                <c:pt idx="2387">
                  <c:v>0.10575667572</c:v>
                </c:pt>
                <c:pt idx="2388">
                  <c:v>5.884671021E-2</c:v>
                </c:pt>
                <c:pt idx="2389">
                  <c:v>-4.3969848630000002E-2</c:v>
                </c:pt>
                <c:pt idx="2390">
                  <c:v>-2.4567804339999999E-2</c:v>
                </c:pt>
                <c:pt idx="2391">
                  <c:v>-2.4567804339999999E-2</c:v>
                </c:pt>
                <c:pt idx="2392">
                  <c:v>4.0981834410000001E-2</c:v>
                </c:pt>
                <c:pt idx="2393">
                  <c:v>2.7698474880000001E-2</c:v>
                </c:pt>
                <c:pt idx="2394">
                  <c:v>-8.3343856810000005E-2</c:v>
                </c:pt>
                <c:pt idx="2395">
                  <c:v>-8.3343856810000005E-2</c:v>
                </c:pt>
                <c:pt idx="2396">
                  <c:v>5.4966978999999999E-3</c:v>
                </c:pt>
                <c:pt idx="2397">
                  <c:v>5.4966978999999999E-3</c:v>
                </c:pt>
                <c:pt idx="2398">
                  <c:v>4.6417572019999999E-2</c:v>
                </c:pt>
                <c:pt idx="2399">
                  <c:v>1.20914669E-2</c:v>
                </c:pt>
                <c:pt idx="2400">
                  <c:v>-3.3129333500000004E-2</c:v>
                </c:pt>
                <c:pt idx="2401">
                  <c:v>-3.3129333500000004E-2</c:v>
                </c:pt>
                <c:pt idx="2402">
                  <c:v>-3.8839035000000004E-3</c:v>
                </c:pt>
                <c:pt idx="2403">
                  <c:v>8.7575626399999992E-3</c:v>
                </c:pt>
                <c:pt idx="2404">
                  <c:v>2.3445766450000002E-2</c:v>
                </c:pt>
                <c:pt idx="2405">
                  <c:v>1.529725075E-2</c:v>
                </c:pt>
                <c:pt idx="2406">
                  <c:v>-1.151442909E-2</c:v>
                </c:pt>
                <c:pt idx="2407">
                  <c:v>-1.151442909E-2</c:v>
                </c:pt>
                <c:pt idx="2408">
                  <c:v>-4.017416763E-2</c:v>
                </c:pt>
                <c:pt idx="2409">
                  <c:v>3.4485603330000003E-2</c:v>
                </c:pt>
                <c:pt idx="2410">
                  <c:v>9.9778106690000007E-2</c:v>
                </c:pt>
                <c:pt idx="2411">
                  <c:v>9.9778106690000007E-2</c:v>
                </c:pt>
                <c:pt idx="2412">
                  <c:v>6.4690315249999991E-2</c:v>
                </c:pt>
                <c:pt idx="2413">
                  <c:v>-5.12237549E-3</c:v>
                </c:pt>
                <c:pt idx="2414">
                  <c:v>-2.4607257840000001E-2</c:v>
                </c:pt>
                <c:pt idx="2415">
                  <c:v>-4.2889415739999999E-2</c:v>
                </c:pt>
                <c:pt idx="2416">
                  <c:v>-4.427016449E-2</c:v>
                </c:pt>
                <c:pt idx="2417">
                  <c:v>-5.6280719759999993E-2</c:v>
                </c:pt>
                <c:pt idx="2418">
                  <c:v>-5.6280719759999993E-2</c:v>
                </c:pt>
                <c:pt idx="2419">
                  <c:v>-1.9410247800000001E-3</c:v>
                </c:pt>
                <c:pt idx="2420">
                  <c:v>-0.18379049682999998</c:v>
                </c:pt>
                <c:pt idx="2421">
                  <c:v>-0.18501989746</c:v>
                </c:pt>
                <c:pt idx="2422">
                  <c:v>-0.18501989746</c:v>
                </c:pt>
                <c:pt idx="2423">
                  <c:v>-0.14842935181000003</c:v>
                </c:pt>
                <c:pt idx="2424">
                  <c:v>-0.21682284546</c:v>
                </c:pt>
                <c:pt idx="2425">
                  <c:v>-5.910696411E-2</c:v>
                </c:pt>
                <c:pt idx="2426">
                  <c:v>4.1938743590000001E-2</c:v>
                </c:pt>
                <c:pt idx="2427">
                  <c:v>2.0163789750000001E-2</c:v>
                </c:pt>
                <c:pt idx="2428">
                  <c:v>2.0163789750000001E-2</c:v>
                </c:pt>
                <c:pt idx="2429">
                  <c:v>2.6041210169999999E-2</c:v>
                </c:pt>
                <c:pt idx="2430">
                  <c:v>2.1280416489999999E-2</c:v>
                </c:pt>
                <c:pt idx="2431">
                  <c:v>1.17523348E-3</c:v>
                </c:pt>
                <c:pt idx="2432">
                  <c:v>2.3737934110000001E-2</c:v>
                </c:pt>
                <c:pt idx="2433">
                  <c:v>4.615139008E-2</c:v>
                </c:pt>
                <c:pt idx="2434">
                  <c:v>4.615139008E-2</c:v>
                </c:pt>
                <c:pt idx="2435">
                  <c:v>2.3948440550000002E-2</c:v>
                </c:pt>
                <c:pt idx="2436">
                  <c:v>-3.5769737239999995E-2</c:v>
                </c:pt>
                <c:pt idx="2437">
                  <c:v>-3.4137142179999996E-2</c:v>
                </c:pt>
                <c:pt idx="2438">
                  <c:v>-3.4137142179999996E-2</c:v>
                </c:pt>
                <c:pt idx="2439">
                  <c:v>7.6618606569999997E-2</c:v>
                </c:pt>
                <c:pt idx="2440">
                  <c:v>0.26098284912000003</c:v>
                </c:pt>
                <c:pt idx="2441">
                  <c:v>0.17476300048999999</c:v>
                </c:pt>
                <c:pt idx="2442">
                  <c:v>-5.778193283E-2</c:v>
                </c:pt>
                <c:pt idx="2443">
                  <c:v>-5.778193283E-2</c:v>
                </c:pt>
                <c:pt idx="2444">
                  <c:v>-0.10216090393</c:v>
                </c:pt>
                <c:pt idx="2445">
                  <c:v>-0.10501784515</c:v>
                </c:pt>
                <c:pt idx="2446">
                  <c:v>-0.10501784515</c:v>
                </c:pt>
                <c:pt idx="2447">
                  <c:v>-4.9286808010000002E-2</c:v>
                </c:pt>
                <c:pt idx="2448">
                  <c:v>-0.1049885025</c:v>
                </c:pt>
                <c:pt idx="2449">
                  <c:v>-3.5979957579999999E-2</c:v>
                </c:pt>
                <c:pt idx="2450">
                  <c:v>4.9339344020000002E-2</c:v>
                </c:pt>
                <c:pt idx="2451">
                  <c:v>0.12073866271999999</c:v>
                </c:pt>
                <c:pt idx="2452">
                  <c:v>5.3520061490000007E-2</c:v>
                </c:pt>
                <c:pt idx="2453">
                  <c:v>5.3520061490000007E-2</c:v>
                </c:pt>
                <c:pt idx="2454">
                  <c:v>-2.9577291490000001E-2</c:v>
                </c:pt>
                <c:pt idx="2455">
                  <c:v>-3.0919576639999998E-2</c:v>
                </c:pt>
                <c:pt idx="2456">
                  <c:v>-3.0919576639999998E-2</c:v>
                </c:pt>
                <c:pt idx="2457">
                  <c:v>4.7466148380000003E-2</c:v>
                </c:pt>
                <c:pt idx="2458">
                  <c:v>8.9642372129999995E-2</c:v>
                </c:pt>
                <c:pt idx="2459">
                  <c:v>-1.84034977E-2</c:v>
                </c:pt>
                <c:pt idx="2460">
                  <c:v>0.15479202271</c:v>
                </c:pt>
                <c:pt idx="2461">
                  <c:v>0.17716580200000001</c:v>
                </c:pt>
                <c:pt idx="2462">
                  <c:v>1.045305157E-2</c:v>
                </c:pt>
                <c:pt idx="2463">
                  <c:v>1.045305157E-2</c:v>
                </c:pt>
                <c:pt idx="2464">
                  <c:v>4.8940837860000003E-2</c:v>
                </c:pt>
                <c:pt idx="2465">
                  <c:v>1.142456245E-2</c:v>
                </c:pt>
                <c:pt idx="2466">
                  <c:v>1.142456245E-2</c:v>
                </c:pt>
                <c:pt idx="2467">
                  <c:v>-5.1398609159999997E-2</c:v>
                </c:pt>
                <c:pt idx="2468">
                  <c:v>3.2936500549999997E-2</c:v>
                </c:pt>
                <c:pt idx="2469">
                  <c:v>3.2936500549999997E-2</c:v>
                </c:pt>
                <c:pt idx="2470">
                  <c:v>2.916272545E-2</c:v>
                </c:pt>
                <c:pt idx="2471">
                  <c:v>4.8744651789999996E-2</c:v>
                </c:pt>
                <c:pt idx="2472">
                  <c:v>4.8744651789999996E-2</c:v>
                </c:pt>
                <c:pt idx="2473">
                  <c:v>2.5220031739999999E-2</c:v>
                </c:pt>
                <c:pt idx="2474">
                  <c:v>3.8186531070000002E-2</c:v>
                </c:pt>
                <c:pt idx="2475">
                  <c:v>2.798906898E-2</c:v>
                </c:pt>
                <c:pt idx="2476">
                  <c:v>7.5053634640000005E-2</c:v>
                </c:pt>
                <c:pt idx="2477">
                  <c:v>7.667179108000001E-2</c:v>
                </c:pt>
                <c:pt idx="2478">
                  <c:v>4.4516620639999997E-2</c:v>
                </c:pt>
                <c:pt idx="2479">
                  <c:v>4.4516620639999997E-2</c:v>
                </c:pt>
                <c:pt idx="2480">
                  <c:v>-3.742673111E-2</c:v>
                </c:pt>
                <c:pt idx="2481">
                  <c:v>-2.1967449189999998E-2</c:v>
                </c:pt>
                <c:pt idx="2482">
                  <c:v>-2.1967449189999998E-2</c:v>
                </c:pt>
                <c:pt idx="2483">
                  <c:v>0.10560219574</c:v>
                </c:pt>
                <c:pt idx="2484">
                  <c:v>6.3965583800000003E-2</c:v>
                </c:pt>
                <c:pt idx="2485">
                  <c:v>-3.7188953400000002E-2</c:v>
                </c:pt>
                <c:pt idx="2486">
                  <c:v>-5.0822324799999997E-3</c:v>
                </c:pt>
                <c:pt idx="2487">
                  <c:v>2.2187988279999998E-2</c:v>
                </c:pt>
                <c:pt idx="2488">
                  <c:v>4.1487998960000001E-2</c:v>
                </c:pt>
                <c:pt idx="2489">
                  <c:v>4.1487998960000001E-2</c:v>
                </c:pt>
                <c:pt idx="2490">
                  <c:v>2.4597864149999999E-2</c:v>
                </c:pt>
                <c:pt idx="2491">
                  <c:v>-1.47145052E-2</c:v>
                </c:pt>
                <c:pt idx="2492">
                  <c:v>-1.47145052E-2</c:v>
                </c:pt>
                <c:pt idx="2493">
                  <c:v>-2.236437988E-2</c:v>
                </c:pt>
                <c:pt idx="2494">
                  <c:v>1.6700214389999999E-2</c:v>
                </c:pt>
                <c:pt idx="2495">
                  <c:v>8.6548912049999996E-2</c:v>
                </c:pt>
                <c:pt idx="2496">
                  <c:v>7.4022590640000011E-2</c:v>
                </c:pt>
                <c:pt idx="2497">
                  <c:v>5.1640373230000002E-2</c:v>
                </c:pt>
                <c:pt idx="2498">
                  <c:v>5.1640373230000002E-2</c:v>
                </c:pt>
                <c:pt idx="2499">
                  <c:v>5.0299346919999995E-2</c:v>
                </c:pt>
                <c:pt idx="2500">
                  <c:v>4.2408267969999996E-2</c:v>
                </c:pt>
                <c:pt idx="2501">
                  <c:v>3.0688049320000001E-2</c:v>
                </c:pt>
                <c:pt idx="2502">
                  <c:v>3.0688049320000001E-2</c:v>
                </c:pt>
                <c:pt idx="2503">
                  <c:v>-1.413392353E-2</c:v>
                </c:pt>
                <c:pt idx="2504">
                  <c:v>-4.9581768040000002E-2</c:v>
                </c:pt>
                <c:pt idx="2505">
                  <c:v>-4.9581768040000002E-2</c:v>
                </c:pt>
                <c:pt idx="2506">
                  <c:v>-2.2745971000000001E-4</c:v>
                </c:pt>
                <c:pt idx="2507">
                  <c:v>6.3869487759999996E-2</c:v>
                </c:pt>
                <c:pt idx="2508">
                  <c:v>4.1414051059999998E-2</c:v>
                </c:pt>
                <c:pt idx="2509">
                  <c:v>4.1414051059999998E-2</c:v>
                </c:pt>
                <c:pt idx="2510">
                  <c:v>-0.17409158325000001</c:v>
                </c:pt>
                <c:pt idx="2511">
                  <c:v>-0.17669476317999999</c:v>
                </c:pt>
                <c:pt idx="2512">
                  <c:v>-0.17669476317999999</c:v>
                </c:pt>
                <c:pt idx="2513">
                  <c:v>2.349589157E-2</c:v>
                </c:pt>
                <c:pt idx="2514">
                  <c:v>-6.1308155059999994E-2</c:v>
                </c:pt>
                <c:pt idx="2515">
                  <c:v>-6.1308155059999994E-2</c:v>
                </c:pt>
                <c:pt idx="2516">
                  <c:v>-8.1262039179999995E-2</c:v>
                </c:pt>
                <c:pt idx="2517">
                  <c:v>-3.3302674300000001E-3</c:v>
                </c:pt>
                <c:pt idx="2518">
                  <c:v>7.643154144E-2</c:v>
                </c:pt>
                <c:pt idx="2519">
                  <c:v>7.643154144E-2</c:v>
                </c:pt>
                <c:pt idx="2520">
                  <c:v>9.2831832890000007E-2</c:v>
                </c:pt>
                <c:pt idx="2521">
                  <c:v>-1.295895576E-2</c:v>
                </c:pt>
                <c:pt idx="2522">
                  <c:v>-2.9436176299999998E-2</c:v>
                </c:pt>
                <c:pt idx="2523">
                  <c:v>5.1538402560000002E-2</c:v>
                </c:pt>
                <c:pt idx="2524">
                  <c:v>3.020755386E-2</c:v>
                </c:pt>
                <c:pt idx="2525">
                  <c:v>3.020755386E-2</c:v>
                </c:pt>
                <c:pt idx="2526">
                  <c:v>6.3726072299999997E-3</c:v>
                </c:pt>
                <c:pt idx="2527">
                  <c:v>4.7414520260000002E-2</c:v>
                </c:pt>
                <c:pt idx="2528">
                  <c:v>1.4269024849999999E-2</c:v>
                </c:pt>
                <c:pt idx="2529">
                  <c:v>-9.3500118299999994E-3</c:v>
                </c:pt>
                <c:pt idx="2530">
                  <c:v>5.976049042E-2</c:v>
                </c:pt>
                <c:pt idx="2531">
                  <c:v>9.7743041990000001E-2</c:v>
                </c:pt>
                <c:pt idx="2532">
                  <c:v>9.7743041990000001E-2</c:v>
                </c:pt>
                <c:pt idx="2533">
                  <c:v>8.0133819599999996E-3</c:v>
                </c:pt>
                <c:pt idx="2534">
                  <c:v>7.906546783E-2</c:v>
                </c:pt>
                <c:pt idx="2535">
                  <c:v>7.906546783E-2</c:v>
                </c:pt>
                <c:pt idx="2536">
                  <c:v>-1.744726563E-2</c:v>
                </c:pt>
                <c:pt idx="2537">
                  <c:v>-0.18339140320000002</c:v>
                </c:pt>
                <c:pt idx="2538">
                  <c:v>-0.11773034668</c:v>
                </c:pt>
                <c:pt idx="2539">
                  <c:v>-0.11773034668</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7"/>
          <c:tx>
            <c:v>Torque</c:v>
          </c:tx>
          <c:xVal>
            <c:numRef>
              <c:f>Sheet1!$G$2:$G$4000</c:f>
              <c:numCache>
                <c:formatCode>0.0000</c:formatCode>
                <c:ptCount val="3999"/>
                <c:pt idx="0" formatCode="0">
                  <c:v>0</c:v>
                </c:pt>
                <c:pt idx="1">
                  <c:v>4.7E-2</c:v>
                </c:pt>
                <c:pt idx="2">
                  <c:v>1.0469999999999999</c:v>
                </c:pt>
                <c:pt idx="3">
                  <c:v>1.5469999999999999</c:v>
                </c:pt>
                <c:pt idx="4">
                  <c:v>1.6879999999999999</c:v>
                </c:pt>
                <c:pt idx="5">
                  <c:v>1.7969999999999999</c:v>
                </c:pt>
                <c:pt idx="6">
                  <c:v>1.907</c:v>
                </c:pt>
                <c:pt idx="7">
                  <c:v>2.032</c:v>
                </c:pt>
                <c:pt idx="8">
                  <c:v>2.141</c:v>
                </c:pt>
                <c:pt idx="9">
                  <c:v>2.25</c:v>
                </c:pt>
                <c:pt idx="10">
                  <c:v>2.36</c:v>
                </c:pt>
                <c:pt idx="11">
                  <c:v>2.4689999999999999</c:v>
                </c:pt>
                <c:pt idx="12">
                  <c:v>2.5779999999999998</c:v>
                </c:pt>
                <c:pt idx="13">
                  <c:v>2.7349999999999999</c:v>
                </c:pt>
                <c:pt idx="14">
                  <c:v>2.907</c:v>
                </c:pt>
                <c:pt idx="15">
                  <c:v>3.016</c:v>
                </c:pt>
                <c:pt idx="16">
                  <c:v>3.125</c:v>
                </c:pt>
                <c:pt idx="17">
                  <c:v>3.25</c:v>
                </c:pt>
                <c:pt idx="18">
                  <c:v>3.36</c:v>
                </c:pt>
                <c:pt idx="19">
                  <c:v>3.4689999999999999</c:v>
                </c:pt>
                <c:pt idx="20">
                  <c:v>3.5779999999999998</c:v>
                </c:pt>
                <c:pt idx="21">
                  <c:v>3.6880000000000002</c:v>
                </c:pt>
                <c:pt idx="22">
                  <c:v>3.8130000000000002</c:v>
                </c:pt>
                <c:pt idx="23">
                  <c:v>3.9220000000000002</c:v>
                </c:pt>
                <c:pt idx="24">
                  <c:v>4.032</c:v>
                </c:pt>
                <c:pt idx="25">
                  <c:v>4.141</c:v>
                </c:pt>
                <c:pt idx="26">
                  <c:v>4.25</c:v>
                </c:pt>
                <c:pt idx="27">
                  <c:v>4.3600000000000003</c:v>
                </c:pt>
                <c:pt idx="28">
                  <c:v>4.4850000000000003</c:v>
                </c:pt>
                <c:pt idx="29">
                  <c:v>4.5940000000000003</c:v>
                </c:pt>
                <c:pt idx="30">
                  <c:v>4.7030000000000003</c:v>
                </c:pt>
                <c:pt idx="31">
                  <c:v>4.8129999999999997</c:v>
                </c:pt>
                <c:pt idx="32">
                  <c:v>4.9219999999999997</c:v>
                </c:pt>
                <c:pt idx="33">
                  <c:v>5.032</c:v>
                </c:pt>
                <c:pt idx="34">
                  <c:v>5.157</c:v>
                </c:pt>
                <c:pt idx="35">
                  <c:v>5.266</c:v>
                </c:pt>
                <c:pt idx="36">
                  <c:v>5.375</c:v>
                </c:pt>
                <c:pt idx="37">
                  <c:v>5.4850000000000003</c:v>
                </c:pt>
                <c:pt idx="38">
                  <c:v>5.5940000000000003</c:v>
                </c:pt>
                <c:pt idx="39">
                  <c:v>5.7190000000000003</c:v>
                </c:pt>
                <c:pt idx="40">
                  <c:v>5.8280000000000003</c:v>
                </c:pt>
                <c:pt idx="41">
                  <c:v>5.9379999999999997</c:v>
                </c:pt>
                <c:pt idx="42">
                  <c:v>6.0469999999999997</c:v>
                </c:pt>
                <c:pt idx="43">
                  <c:v>6.157</c:v>
                </c:pt>
                <c:pt idx="44">
                  <c:v>6.266</c:v>
                </c:pt>
                <c:pt idx="45">
                  <c:v>6.391</c:v>
                </c:pt>
                <c:pt idx="46">
                  <c:v>6.5</c:v>
                </c:pt>
                <c:pt idx="47">
                  <c:v>6.61</c:v>
                </c:pt>
                <c:pt idx="48">
                  <c:v>6.7190000000000003</c:v>
                </c:pt>
                <c:pt idx="49">
                  <c:v>6.8280000000000003</c:v>
                </c:pt>
                <c:pt idx="50">
                  <c:v>6.9530000000000003</c:v>
                </c:pt>
                <c:pt idx="51">
                  <c:v>7.0629999999999997</c:v>
                </c:pt>
                <c:pt idx="52">
                  <c:v>7.1719999999999997</c:v>
                </c:pt>
                <c:pt idx="53">
                  <c:v>7.282</c:v>
                </c:pt>
                <c:pt idx="54">
                  <c:v>7.391</c:v>
                </c:pt>
                <c:pt idx="55">
                  <c:v>7.5</c:v>
                </c:pt>
                <c:pt idx="56">
                  <c:v>7.61</c:v>
                </c:pt>
                <c:pt idx="57">
                  <c:v>7.7350000000000003</c:v>
                </c:pt>
                <c:pt idx="58">
                  <c:v>7.8440000000000003</c:v>
                </c:pt>
                <c:pt idx="59">
                  <c:v>7.9530000000000003</c:v>
                </c:pt>
                <c:pt idx="60">
                  <c:v>8.0630000000000006</c:v>
                </c:pt>
                <c:pt idx="61">
                  <c:v>8.1720000000000006</c:v>
                </c:pt>
                <c:pt idx="62">
                  <c:v>8.282</c:v>
                </c:pt>
                <c:pt idx="63">
                  <c:v>8.407</c:v>
                </c:pt>
                <c:pt idx="64">
                  <c:v>8.516</c:v>
                </c:pt>
                <c:pt idx="65">
                  <c:v>8.625</c:v>
                </c:pt>
                <c:pt idx="66">
                  <c:v>8.7349999999999994</c:v>
                </c:pt>
                <c:pt idx="67">
                  <c:v>8.8439999999999994</c:v>
                </c:pt>
                <c:pt idx="68">
                  <c:v>8.9689999999999994</c:v>
                </c:pt>
                <c:pt idx="69">
                  <c:v>9.0779999999999994</c:v>
                </c:pt>
                <c:pt idx="70">
                  <c:v>9.1880000000000006</c:v>
                </c:pt>
                <c:pt idx="71">
                  <c:v>9.2970000000000006</c:v>
                </c:pt>
                <c:pt idx="72">
                  <c:v>9.407</c:v>
                </c:pt>
                <c:pt idx="73">
                  <c:v>9.516</c:v>
                </c:pt>
                <c:pt idx="74">
                  <c:v>9.641</c:v>
                </c:pt>
                <c:pt idx="75">
                  <c:v>9.75</c:v>
                </c:pt>
                <c:pt idx="76">
                  <c:v>9.86</c:v>
                </c:pt>
                <c:pt idx="77">
                  <c:v>9.9689999999999994</c:v>
                </c:pt>
                <c:pt idx="78">
                  <c:v>10.077999999999999</c:v>
                </c:pt>
                <c:pt idx="79">
                  <c:v>10.202999999999999</c:v>
                </c:pt>
                <c:pt idx="80">
                  <c:v>10.313000000000001</c:v>
                </c:pt>
                <c:pt idx="81">
                  <c:v>10.422000000000001</c:v>
                </c:pt>
                <c:pt idx="82">
                  <c:v>10.532</c:v>
                </c:pt>
                <c:pt idx="83">
                  <c:v>10.641</c:v>
                </c:pt>
                <c:pt idx="84">
                  <c:v>10.75</c:v>
                </c:pt>
                <c:pt idx="85">
                  <c:v>10.875</c:v>
                </c:pt>
                <c:pt idx="86">
                  <c:v>10.984999999999999</c:v>
                </c:pt>
                <c:pt idx="87">
                  <c:v>11.093999999999999</c:v>
                </c:pt>
                <c:pt idx="88">
                  <c:v>11.202999999999999</c:v>
                </c:pt>
                <c:pt idx="89">
                  <c:v>11.313000000000001</c:v>
                </c:pt>
                <c:pt idx="90">
                  <c:v>11.422000000000001</c:v>
                </c:pt>
                <c:pt idx="91">
                  <c:v>11.532</c:v>
                </c:pt>
                <c:pt idx="92">
                  <c:v>11.657</c:v>
                </c:pt>
                <c:pt idx="93">
                  <c:v>11.766</c:v>
                </c:pt>
                <c:pt idx="94">
                  <c:v>11.875</c:v>
                </c:pt>
                <c:pt idx="95">
                  <c:v>11.984999999999999</c:v>
                </c:pt>
                <c:pt idx="96">
                  <c:v>12.093999999999999</c:v>
                </c:pt>
                <c:pt idx="97">
                  <c:v>12.218999999999999</c:v>
                </c:pt>
                <c:pt idx="98">
                  <c:v>12.327999999999999</c:v>
                </c:pt>
                <c:pt idx="99">
                  <c:v>12.438000000000001</c:v>
                </c:pt>
                <c:pt idx="100">
                  <c:v>12.547000000000001</c:v>
                </c:pt>
                <c:pt idx="101">
                  <c:v>12.657</c:v>
                </c:pt>
                <c:pt idx="102">
                  <c:v>12.766</c:v>
                </c:pt>
                <c:pt idx="103">
                  <c:v>12.891</c:v>
                </c:pt>
                <c:pt idx="104">
                  <c:v>13</c:v>
                </c:pt>
                <c:pt idx="105">
                  <c:v>13.11</c:v>
                </c:pt>
                <c:pt idx="106">
                  <c:v>13.218999999999999</c:v>
                </c:pt>
                <c:pt idx="107">
                  <c:v>13.343999999999999</c:v>
                </c:pt>
                <c:pt idx="108">
                  <c:v>13.452999999999999</c:v>
                </c:pt>
                <c:pt idx="109">
                  <c:v>13.563000000000001</c:v>
                </c:pt>
                <c:pt idx="110">
                  <c:v>13.672000000000001</c:v>
                </c:pt>
                <c:pt idx="111">
                  <c:v>13.782</c:v>
                </c:pt>
                <c:pt idx="112">
                  <c:v>13.891</c:v>
                </c:pt>
                <c:pt idx="113">
                  <c:v>14</c:v>
                </c:pt>
                <c:pt idx="114">
                  <c:v>14.11</c:v>
                </c:pt>
                <c:pt idx="115">
                  <c:v>14.234999999999999</c:v>
                </c:pt>
                <c:pt idx="116">
                  <c:v>14.343999999999999</c:v>
                </c:pt>
                <c:pt idx="117">
                  <c:v>14.452999999999999</c:v>
                </c:pt>
                <c:pt idx="118">
                  <c:v>14.563000000000001</c:v>
                </c:pt>
                <c:pt idx="119">
                  <c:v>14.672000000000001</c:v>
                </c:pt>
                <c:pt idx="120">
                  <c:v>14.782</c:v>
                </c:pt>
                <c:pt idx="121">
                  <c:v>14.891</c:v>
                </c:pt>
                <c:pt idx="122">
                  <c:v>15</c:v>
                </c:pt>
                <c:pt idx="123">
                  <c:v>15.125</c:v>
                </c:pt>
                <c:pt idx="124">
                  <c:v>15.234999999999999</c:v>
                </c:pt>
                <c:pt idx="125">
                  <c:v>15.343999999999999</c:v>
                </c:pt>
                <c:pt idx="126">
                  <c:v>15.452999999999999</c:v>
                </c:pt>
                <c:pt idx="127">
                  <c:v>15.563000000000001</c:v>
                </c:pt>
                <c:pt idx="128">
                  <c:v>15.672000000000001</c:v>
                </c:pt>
                <c:pt idx="129">
                  <c:v>15.797000000000001</c:v>
                </c:pt>
                <c:pt idx="130">
                  <c:v>15.907</c:v>
                </c:pt>
                <c:pt idx="131">
                  <c:v>16.015999999999998</c:v>
                </c:pt>
                <c:pt idx="132">
                  <c:v>16.125</c:v>
                </c:pt>
                <c:pt idx="133">
                  <c:v>16.234999999999999</c:v>
                </c:pt>
                <c:pt idx="134">
                  <c:v>16.344000000000001</c:v>
                </c:pt>
                <c:pt idx="135">
                  <c:v>16.469000000000001</c:v>
                </c:pt>
                <c:pt idx="136">
                  <c:v>16.577999999999999</c:v>
                </c:pt>
                <c:pt idx="137">
                  <c:v>16.687999999999999</c:v>
                </c:pt>
                <c:pt idx="138">
                  <c:v>16.797000000000001</c:v>
                </c:pt>
                <c:pt idx="139">
                  <c:v>16.907</c:v>
                </c:pt>
                <c:pt idx="140">
                  <c:v>17.015999999999998</c:v>
                </c:pt>
                <c:pt idx="141">
                  <c:v>17.140999999999998</c:v>
                </c:pt>
                <c:pt idx="142">
                  <c:v>17.25</c:v>
                </c:pt>
                <c:pt idx="143">
                  <c:v>17.36</c:v>
                </c:pt>
                <c:pt idx="144">
                  <c:v>17.469000000000001</c:v>
                </c:pt>
                <c:pt idx="145">
                  <c:v>17.577999999999999</c:v>
                </c:pt>
                <c:pt idx="146">
                  <c:v>17.702999999999999</c:v>
                </c:pt>
                <c:pt idx="147">
                  <c:v>17.812999999999999</c:v>
                </c:pt>
                <c:pt idx="148">
                  <c:v>17.922000000000001</c:v>
                </c:pt>
                <c:pt idx="149">
                  <c:v>18.032</c:v>
                </c:pt>
                <c:pt idx="150">
                  <c:v>18.140999999999998</c:v>
                </c:pt>
                <c:pt idx="151">
                  <c:v>18.25</c:v>
                </c:pt>
                <c:pt idx="152">
                  <c:v>18.36</c:v>
                </c:pt>
                <c:pt idx="153">
                  <c:v>18.484999999999999</c:v>
                </c:pt>
                <c:pt idx="154">
                  <c:v>18.594000000000001</c:v>
                </c:pt>
                <c:pt idx="155">
                  <c:v>18.702999999999999</c:v>
                </c:pt>
                <c:pt idx="156">
                  <c:v>18.812999999999999</c:v>
                </c:pt>
                <c:pt idx="157">
                  <c:v>18.922000000000001</c:v>
                </c:pt>
                <c:pt idx="158">
                  <c:v>19.032</c:v>
                </c:pt>
                <c:pt idx="159">
                  <c:v>19.140999999999998</c:v>
                </c:pt>
                <c:pt idx="160">
                  <c:v>19.265999999999998</c:v>
                </c:pt>
                <c:pt idx="161">
                  <c:v>19.375</c:v>
                </c:pt>
                <c:pt idx="162">
                  <c:v>19.484999999999999</c:v>
                </c:pt>
                <c:pt idx="163">
                  <c:v>19.594000000000001</c:v>
                </c:pt>
                <c:pt idx="164">
                  <c:v>19.702999999999999</c:v>
                </c:pt>
                <c:pt idx="165">
                  <c:v>19.812999999999999</c:v>
                </c:pt>
                <c:pt idx="166">
                  <c:v>19.937999999999999</c:v>
                </c:pt>
                <c:pt idx="167">
                  <c:v>20.047000000000001</c:v>
                </c:pt>
                <c:pt idx="168">
                  <c:v>20.157</c:v>
                </c:pt>
                <c:pt idx="169">
                  <c:v>20.265999999999998</c:v>
                </c:pt>
                <c:pt idx="170">
                  <c:v>20.375</c:v>
                </c:pt>
                <c:pt idx="171">
                  <c:v>20.484999999999999</c:v>
                </c:pt>
                <c:pt idx="172">
                  <c:v>20.594000000000001</c:v>
                </c:pt>
                <c:pt idx="173">
                  <c:v>20.702999999999999</c:v>
                </c:pt>
                <c:pt idx="174">
                  <c:v>20.827999999999999</c:v>
                </c:pt>
                <c:pt idx="175">
                  <c:v>20.937999999999999</c:v>
                </c:pt>
                <c:pt idx="176">
                  <c:v>21.062999999999999</c:v>
                </c:pt>
                <c:pt idx="177">
                  <c:v>21.172000000000001</c:v>
                </c:pt>
                <c:pt idx="178">
                  <c:v>21.282</c:v>
                </c:pt>
                <c:pt idx="179">
                  <c:v>21.390999999999998</c:v>
                </c:pt>
                <c:pt idx="180">
                  <c:v>21.5</c:v>
                </c:pt>
                <c:pt idx="181">
                  <c:v>21.61</c:v>
                </c:pt>
                <c:pt idx="182">
                  <c:v>21.719000000000001</c:v>
                </c:pt>
                <c:pt idx="183">
                  <c:v>21.827999999999999</c:v>
                </c:pt>
                <c:pt idx="184">
                  <c:v>21.952999999999999</c:v>
                </c:pt>
                <c:pt idx="185">
                  <c:v>22.062999999999999</c:v>
                </c:pt>
                <c:pt idx="186">
                  <c:v>22.172000000000001</c:v>
                </c:pt>
                <c:pt idx="187">
                  <c:v>22.282</c:v>
                </c:pt>
                <c:pt idx="188">
                  <c:v>22.390999999999998</c:v>
                </c:pt>
                <c:pt idx="189">
                  <c:v>22.5</c:v>
                </c:pt>
                <c:pt idx="190">
                  <c:v>22.61</c:v>
                </c:pt>
                <c:pt idx="191">
                  <c:v>22.719000000000001</c:v>
                </c:pt>
                <c:pt idx="192">
                  <c:v>22.844000000000001</c:v>
                </c:pt>
                <c:pt idx="193">
                  <c:v>22.952999999999999</c:v>
                </c:pt>
                <c:pt idx="194">
                  <c:v>23.062999999999999</c:v>
                </c:pt>
                <c:pt idx="195">
                  <c:v>23.172000000000001</c:v>
                </c:pt>
                <c:pt idx="196">
                  <c:v>23.282</c:v>
                </c:pt>
                <c:pt idx="197">
                  <c:v>23.390999999999998</c:v>
                </c:pt>
                <c:pt idx="198">
                  <c:v>23.5</c:v>
                </c:pt>
                <c:pt idx="199">
                  <c:v>23.61</c:v>
                </c:pt>
                <c:pt idx="200">
                  <c:v>23.734999999999999</c:v>
                </c:pt>
                <c:pt idx="201">
                  <c:v>23.844000000000001</c:v>
                </c:pt>
                <c:pt idx="202">
                  <c:v>23.952999999999999</c:v>
                </c:pt>
                <c:pt idx="203">
                  <c:v>24.062999999999999</c:v>
                </c:pt>
                <c:pt idx="204">
                  <c:v>24.172000000000001</c:v>
                </c:pt>
                <c:pt idx="205">
                  <c:v>24.297000000000001</c:v>
                </c:pt>
                <c:pt idx="206">
                  <c:v>24.407</c:v>
                </c:pt>
                <c:pt idx="207">
                  <c:v>24.515999999999998</c:v>
                </c:pt>
                <c:pt idx="208">
                  <c:v>24.625</c:v>
                </c:pt>
                <c:pt idx="209">
                  <c:v>24.734999999999999</c:v>
                </c:pt>
                <c:pt idx="210">
                  <c:v>24.844000000000001</c:v>
                </c:pt>
                <c:pt idx="211">
                  <c:v>24.952999999999999</c:v>
                </c:pt>
                <c:pt idx="212">
                  <c:v>25.077999999999999</c:v>
                </c:pt>
                <c:pt idx="213">
                  <c:v>25.187999999999999</c:v>
                </c:pt>
                <c:pt idx="214">
                  <c:v>25.297000000000001</c:v>
                </c:pt>
                <c:pt idx="215">
                  <c:v>25.407</c:v>
                </c:pt>
                <c:pt idx="216">
                  <c:v>25.515999999999998</c:v>
                </c:pt>
                <c:pt idx="217">
                  <c:v>25.625</c:v>
                </c:pt>
                <c:pt idx="218">
                  <c:v>25.734999999999999</c:v>
                </c:pt>
                <c:pt idx="219">
                  <c:v>25.844000000000001</c:v>
                </c:pt>
                <c:pt idx="220">
                  <c:v>25.969000000000001</c:v>
                </c:pt>
                <c:pt idx="221">
                  <c:v>26.077999999999999</c:v>
                </c:pt>
                <c:pt idx="222">
                  <c:v>26.187999999999999</c:v>
                </c:pt>
                <c:pt idx="223">
                  <c:v>26.297000000000001</c:v>
                </c:pt>
                <c:pt idx="224">
                  <c:v>26.407</c:v>
                </c:pt>
                <c:pt idx="225">
                  <c:v>26.515999999999998</c:v>
                </c:pt>
                <c:pt idx="226">
                  <c:v>26.640999999999998</c:v>
                </c:pt>
                <c:pt idx="227">
                  <c:v>26.75</c:v>
                </c:pt>
                <c:pt idx="228">
                  <c:v>26.86</c:v>
                </c:pt>
                <c:pt idx="229">
                  <c:v>26.969000000000001</c:v>
                </c:pt>
                <c:pt idx="230">
                  <c:v>27.077999999999999</c:v>
                </c:pt>
                <c:pt idx="231">
                  <c:v>27.187999999999999</c:v>
                </c:pt>
                <c:pt idx="232">
                  <c:v>27.297000000000001</c:v>
                </c:pt>
                <c:pt idx="233">
                  <c:v>27.407</c:v>
                </c:pt>
                <c:pt idx="234">
                  <c:v>27.532</c:v>
                </c:pt>
                <c:pt idx="235">
                  <c:v>27.640999999999998</c:v>
                </c:pt>
                <c:pt idx="236">
                  <c:v>27.75</c:v>
                </c:pt>
                <c:pt idx="237">
                  <c:v>27.86</c:v>
                </c:pt>
                <c:pt idx="238">
                  <c:v>27.969000000000001</c:v>
                </c:pt>
                <c:pt idx="239">
                  <c:v>28.077999999999999</c:v>
                </c:pt>
                <c:pt idx="240">
                  <c:v>28.187999999999999</c:v>
                </c:pt>
                <c:pt idx="241">
                  <c:v>28.312999999999999</c:v>
                </c:pt>
                <c:pt idx="242">
                  <c:v>28.422000000000001</c:v>
                </c:pt>
                <c:pt idx="243">
                  <c:v>28.532</c:v>
                </c:pt>
                <c:pt idx="244">
                  <c:v>28.640999999999998</c:v>
                </c:pt>
                <c:pt idx="245">
                  <c:v>28.75</c:v>
                </c:pt>
                <c:pt idx="246">
                  <c:v>28.875</c:v>
                </c:pt>
                <c:pt idx="247">
                  <c:v>28.984999999999999</c:v>
                </c:pt>
                <c:pt idx="248">
                  <c:v>29.094000000000001</c:v>
                </c:pt>
                <c:pt idx="249">
                  <c:v>29.202999999999999</c:v>
                </c:pt>
                <c:pt idx="250">
                  <c:v>29.312999999999999</c:v>
                </c:pt>
                <c:pt idx="251">
                  <c:v>29.422000000000001</c:v>
                </c:pt>
                <c:pt idx="252">
                  <c:v>29.532</c:v>
                </c:pt>
                <c:pt idx="253">
                  <c:v>29.657</c:v>
                </c:pt>
                <c:pt idx="254">
                  <c:v>29.765999999999998</c:v>
                </c:pt>
                <c:pt idx="255">
                  <c:v>29.875</c:v>
                </c:pt>
                <c:pt idx="256">
                  <c:v>29.984999999999999</c:v>
                </c:pt>
                <c:pt idx="257">
                  <c:v>30.11</c:v>
                </c:pt>
                <c:pt idx="258">
                  <c:v>30.219000000000001</c:v>
                </c:pt>
                <c:pt idx="259">
                  <c:v>30.327999999999999</c:v>
                </c:pt>
                <c:pt idx="260">
                  <c:v>30.437999999999999</c:v>
                </c:pt>
                <c:pt idx="261">
                  <c:v>30.547000000000001</c:v>
                </c:pt>
                <c:pt idx="262">
                  <c:v>30.657</c:v>
                </c:pt>
                <c:pt idx="263">
                  <c:v>30.782</c:v>
                </c:pt>
                <c:pt idx="264">
                  <c:v>30.890999999999998</c:v>
                </c:pt>
                <c:pt idx="265">
                  <c:v>31</c:v>
                </c:pt>
                <c:pt idx="266">
                  <c:v>31.11</c:v>
                </c:pt>
                <c:pt idx="267">
                  <c:v>31.219000000000001</c:v>
                </c:pt>
                <c:pt idx="268">
                  <c:v>31.327999999999999</c:v>
                </c:pt>
                <c:pt idx="269">
                  <c:v>31.437999999999999</c:v>
                </c:pt>
                <c:pt idx="270">
                  <c:v>31.562999999999999</c:v>
                </c:pt>
                <c:pt idx="271">
                  <c:v>31.672000000000001</c:v>
                </c:pt>
                <c:pt idx="272">
                  <c:v>31.782</c:v>
                </c:pt>
                <c:pt idx="273">
                  <c:v>31.890999999999998</c:v>
                </c:pt>
                <c:pt idx="274">
                  <c:v>32.015999999999998</c:v>
                </c:pt>
                <c:pt idx="275">
                  <c:v>32.125</c:v>
                </c:pt>
                <c:pt idx="276">
                  <c:v>32.234999999999999</c:v>
                </c:pt>
                <c:pt idx="277">
                  <c:v>32.344000000000001</c:v>
                </c:pt>
                <c:pt idx="278">
                  <c:v>32.453000000000003</c:v>
                </c:pt>
                <c:pt idx="279">
                  <c:v>32.563000000000002</c:v>
                </c:pt>
                <c:pt idx="280">
                  <c:v>32.671999999999997</c:v>
                </c:pt>
                <c:pt idx="281">
                  <c:v>32.796999999999997</c:v>
                </c:pt>
                <c:pt idx="282">
                  <c:v>32.906999999999996</c:v>
                </c:pt>
                <c:pt idx="283">
                  <c:v>33.015999999999998</c:v>
                </c:pt>
                <c:pt idx="284">
                  <c:v>33.125</c:v>
                </c:pt>
                <c:pt idx="285">
                  <c:v>33.234999999999999</c:v>
                </c:pt>
                <c:pt idx="286">
                  <c:v>33.344000000000001</c:v>
                </c:pt>
                <c:pt idx="287">
                  <c:v>33.469000000000001</c:v>
                </c:pt>
                <c:pt idx="288">
                  <c:v>33.578000000000003</c:v>
                </c:pt>
                <c:pt idx="289">
                  <c:v>33.688000000000002</c:v>
                </c:pt>
                <c:pt idx="290">
                  <c:v>33.796999999999997</c:v>
                </c:pt>
                <c:pt idx="291">
                  <c:v>33.906999999999996</c:v>
                </c:pt>
                <c:pt idx="292">
                  <c:v>34.015999999999998</c:v>
                </c:pt>
                <c:pt idx="293">
                  <c:v>34.140999999999998</c:v>
                </c:pt>
                <c:pt idx="294">
                  <c:v>34.25</c:v>
                </c:pt>
                <c:pt idx="295">
                  <c:v>34.36</c:v>
                </c:pt>
                <c:pt idx="296">
                  <c:v>34.469000000000001</c:v>
                </c:pt>
                <c:pt idx="297">
                  <c:v>34.578000000000003</c:v>
                </c:pt>
                <c:pt idx="298">
                  <c:v>34.688000000000002</c:v>
                </c:pt>
                <c:pt idx="299">
                  <c:v>34.796999999999997</c:v>
                </c:pt>
                <c:pt idx="300">
                  <c:v>34.906999999999996</c:v>
                </c:pt>
                <c:pt idx="301">
                  <c:v>35.031999999999996</c:v>
                </c:pt>
                <c:pt idx="302">
                  <c:v>35.140999999999998</c:v>
                </c:pt>
                <c:pt idx="303">
                  <c:v>35.25</c:v>
                </c:pt>
                <c:pt idx="304">
                  <c:v>35.36</c:v>
                </c:pt>
                <c:pt idx="305">
                  <c:v>35.469000000000001</c:v>
                </c:pt>
                <c:pt idx="306">
                  <c:v>35.578000000000003</c:v>
                </c:pt>
                <c:pt idx="307">
                  <c:v>35.688000000000002</c:v>
                </c:pt>
                <c:pt idx="308">
                  <c:v>35.796999999999997</c:v>
                </c:pt>
                <c:pt idx="309">
                  <c:v>35.921999999999997</c:v>
                </c:pt>
                <c:pt idx="310">
                  <c:v>36.031999999999996</c:v>
                </c:pt>
                <c:pt idx="311">
                  <c:v>36.140999999999998</c:v>
                </c:pt>
                <c:pt idx="312">
                  <c:v>36.25</c:v>
                </c:pt>
                <c:pt idx="313">
                  <c:v>36.36</c:v>
                </c:pt>
                <c:pt idx="314">
                  <c:v>36.484999999999999</c:v>
                </c:pt>
                <c:pt idx="315">
                  <c:v>36.594000000000001</c:v>
                </c:pt>
                <c:pt idx="316">
                  <c:v>36.703000000000003</c:v>
                </c:pt>
                <c:pt idx="317">
                  <c:v>36.813000000000002</c:v>
                </c:pt>
                <c:pt idx="318">
                  <c:v>36.921999999999997</c:v>
                </c:pt>
                <c:pt idx="319">
                  <c:v>37.031999999999996</c:v>
                </c:pt>
                <c:pt idx="320">
                  <c:v>37.140999999999998</c:v>
                </c:pt>
                <c:pt idx="321">
                  <c:v>37.25</c:v>
                </c:pt>
                <c:pt idx="322">
                  <c:v>37.375</c:v>
                </c:pt>
                <c:pt idx="323">
                  <c:v>37.484999999999999</c:v>
                </c:pt>
                <c:pt idx="324">
                  <c:v>37.594000000000001</c:v>
                </c:pt>
                <c:pt idx="325">
                  <c:v>37.703000000000003</c:v>
                </c:pt>
                <c:pt idx="326">
                  <c:v>37.813000000000002</c:v>
                </c:pt>
                <c:pt idx="327">
                  <c:v>37.921999999999997</c:v>
                </c:pt>
                <c:pt idx="328">
                  <c:v>38.031999999999996</c:v>
                </c:pt>
                <c:pt idx="329">
                  <c:v>38.156999999999996</c:v>
                </c:pt>
                <c:pt idx="330">
                  <c:v>38.265999999999998</c:v>
                </c:pt>
                <c:pt idx="331">
                  <c:v>38.375</c:v>
                </c:pt>
                <c:pt idx="332">
                  <c:v>38.484999999999999</c:v>
                </c:pt>
                <c:pt idx="333">
                  <c:v>38.594000000000001</c:v>
                </c:pt>
                <c:pt idx="334">
                  <c:v>38.703000000000003</c:v>
                </c:pt>
                <c:pt idx="335">
                  <c:v>38.828000000000003</c:v>
                </c:pt>
                <c:pt idx="336">
                  <c:v>38.938000000000002</c:v>
                </c:pt>
                <c:pt idx="337">
                  <c:v>39.046999999999997</c:v>
                </c:pt>
                <c:pt idx="338">
                  <c:v>39.156999999999996</c:v>
                </c:pt>
                <c:pt idx="339">
                  <c:v>39.265999999999998</c:v>
                </c:pt>
                <c:pt idx="340">
                  <c:v>39.375</c:v>
                </c:pt>
                <c:pt idx="341">
                  <c:v>39.5</c:v>
                </c:pt>
                <c:pt idx="342">
                  <c:v>39.61</c:v>
                </c:pt>
                <c:pt idx="343">
                  <c:v>39.719000000000001</c:v>
                </c:pt>
                <c:pt idx="344">
                  <c:v>39.828000000000003</c:v>
                </c:pt>
                <c:pt idx="345">
                  <c:v>39.938000000000002</c:v>
                </c:pt>
                <c:pt idx="346">
                  <c:v>40.063000000000002</c:v>
                </c:pt>
                <c:pt idx="347">
                  <c:v>40.171999999999997</c:v>
                </c:pt>
                <c:pt idx="348">
                  <c:v>40.281999999999996</c:v>
                </c:pt>
                <c:pt idx="349">
                  <c:v>40.390999999999998</c:v>
                </c:pt>
                <c:pt idx="350">
                  <c:v>40.5</c:v>
                </c:pt>
                <c:pt idx="351">
                  <c:v>40.61</c:v>
                </c:pt>
                <c:pt idx="352">
                  <c:v>40.719000000000001</c:v>
                </c:pt>
                <c:pt idx="353">
                  <c:v>40.844000000000001</c:v>
                </c:pt>
                <c:pt idx="354">
                  <c:v>40.953000000000003</c:v>
                </c:pt>
                <c:pt idx="355">
                  <c:v>41.063000000000002</c:v>
                </c:pt>
                <c:pt idx="356">
                  <c:v>41.171999999999997</c:v>
                </c:pt>
                <c:pt idx="357">
                  <c:v>41.281999999999996</c:v>
                </c:pt>
                <c:pt idx="358">
                  <c:v>41.390999999999998</c:v>
                </c:pt>
                <c:pt idx="359">
                  <c:v>41.515999999999998</c:v>
                </c:pt>
                <c:pt idx="360">
                  <c:v>41.625</c:v>
                </c:pt>
                <c:pt idx="361">
                  <c:v>41.734999999999999</c:v>
                </c:pt>
                <c:pt idx="362">
                  <c:v>41.844000000000001</c:v>
                </c:pt>
                <c:pt idx="363">
                  <c:v>41.953000000000003</c:v>
                </c:pt>
                <c:pt idx="364">
                  <c:v>42.078000000000003</c:v>
                </c:pt>
                <c:pt idx="365">
                  <c:v>42.188000000000002</c:v>
                </c:pt>
                <c:pt idx="366">
                  <c:v>42.296999999999997</c:v>
                </c:pt>
                <c:pt idx="367">
                  <c:v>42.406999999999996</c:v>
                </c:pt>
                <c:pt idx="368">
                  <c:v>42.515999999999998</c:v>
                </c:pt>
                <c:pt idx="369">
                  <c:v>42.625</c:v>
                </c:pt>
                <c:pt idx="370">
                  <c:v>42.734999999999999</c:v>
                </c:pt>
                <c:pt idx="371">
                  <c:v>42.86</c:v>
                </c:pt>
                <c:pt idx="372">
                  <c:v>42.969000000000001</c:v>
                </c:pt>
                <c:pt idx="373">
                  <c:v>43.078000000000003</c:v>
                </c:pt>
                <c:pt idx="374">
                  <c:v>43.188000000000002</c:v>
                </c:pt>
                <c:pt idx="375">
                  <c:v>43.313000000000002</c:v>
                </c:pt>
                <c:pt idx="376">
                  <c:v>43.421999999999997</c:v>
                </c:pt>
                <c:pt idx="377">
                  <c:v>43.531999999999996</c:v>
                </c:pt>
                <c:pt idx="378">
                  <c:v>43.640999999999998</c:v>
                </c:pt>
                <c:pt idx="379">
                  <c:v>43.75</c:v>
                </c:pt>
                <c:pt idx="380">
                  <c:v>43.875</c:v>
                </c:pt>
                <c:pt idx="381">
                  <c:v>43.984999999999999</c:v>
                </c:pt>
                <c:pt idx="382">
                  <c:v>44.094000000000001</c:v>
                </c:pt>
                <c:pt idx="383">
                  <c:v>44.203000000000003</c:v>
                </c:pt>
                <c:pt idx="384">
                  <c:v>44.313000000000002</c:v>
                </c:pt>
                <c:pt idx="385">
                  <c:v>44.421999999999997</c:v>
                </c:pt>
                <c:pt idx="386">
                  <c:v>44.531999999999996</c:v>
                </c:pt>
                <c:pt idx="387">
                  <c:v>44.656999999999996</c:v>
                </c:pt>
                <c:pt idx="388">
                  <c:v>44.765999999999998</c:v>
                </c:pt>
                <c:pt idx="389">
                  <c:v>44.875</c:v>
                </c:pt>
                <c:pt idx="390">
                  <c:v>44.984999999999999</c:v>
                </c:pt>
                <c:pt idx="391">
                  <c:v>45.094000000000001</c:v>
                </c:pt>
                <c:pt idx="392">
                  <c:v>45.219000000000001</c:v>
                </c:pt>
                <c:pt idx="393">
                  <c:v>45.328000000000003</c:v>
                </c:pt>
                <c:pt idx="394">
                  <c:v>45.438000000000002</c:v>
                </c:pt>
                <c:pt idx="395">
                  <c:v>45.546999999999997</c:v>
                </c:pt>
                <c:pt idx="396">
                  <c:v>45.656999999999996</c:v>
                </c:pt>
                <c:pt idx="397">
                  <c:v>45.765999999999998</c:v>
                </c:pt>
                <c:pt idx="398">
                  <c:v>45.875</c:v>
                </c:pt>
                <c:pt idx="399">
                  <c:v>46</c:v>
                </c:pt>
                <c:pt idx="400">
                  <c:v>46.11</c:v>
                </c:pt>
                <c:pt idx="401">
                  <c:v>46.219000000000001</c:v>
                </c:pt>
                <c:pt idx="402">
                  <c:v>46.328000000000003</c:v>
                </c:pt>
                <c:pt idx="403">
                  <c:v>46.438000000000002</c:v>
                </c:pt>
                <c:pt idx="404">
                  <c:v>46.563000000000002</c:v>
                </c:pt>
                <c:pt idx="405">
                  <c:v>46.671999999999997</c:v>
                </c:pt>
                <c:pt idx="406">
                  <c:v>46.781999999999996</c:v>
                </c:pt>
                <c:pt idx="407">
                  <c:v>46.890999999999998</c:v>
                </c:pt>
                <c:pt idx="408">
                  <c:v>47</c:v>
                </c:pt>
                <c:pt idx="409">
                  <c:v>47.11</c:v>
                </c:pt>
                <c:pt idx="410">
                  <c:v>47.219000000000001</c:v>
                </c:pt>
                <c:pt idx="411">
                  <c:v>47.328000000000003</c:v>
                </c:pt>
                <c:pt idx="412">
                  <c:v>47.453000000000003</c:v>
                </c:pt>
                <c:pt idx="413">
                  <c:v>47.563000000000002</c:v>
                </c:pt>
                <c:pt idx="414">
                  <c:v>47.671999999999997</c:v>
                </c:pt>
                <c:pt idx="415">
                  <c:v>47.781999999999996</c:v>
                </c:pt>
                <c:pt idx="416">
                  <c:v>47.890999999999998</c:v>
                </c:pt>
                <c:pt idx="417">
                  <c:v>48</c:v>
                </c:pt>
                <c:pt idx="418">
                  <c:v>48.11</c:v>
                </c:pt>
                <c:pt idx="419">
                  <c:v>48.234999999999999</c:v>
                </c:pt>
                <c:pt idx="420">
                  <c:v>48.344000000000001</c:v>
                </c:pt>
                <c:pt idx="421">
                  <c:v>48.453000000000003</c:v>
                </c:pt>
                <c:pt idx="422">
                  <c:v>48.563000000000002</c:v>
                </c:pt>
                <c:pt idx="423">
                  <c:v>48.671999999999997</c:v>
                </c:pt>
                <c:pt idx="424">
                  <c:v>48.781999999999996</c:v>
                </c:pt>
                <c:pt idx="425">
                  <c:v>48.890999999999998</c:v>
                </c:pt>
                <c:pt idx="426">
                  <c:v>49.015999999999998</c:v>
                </c:pt>
                <c:pt idx="427">
                  <c:v>49.125</c:v>
                </c:pt>
                <c:pt idx="428">
                  <c:v>49.234999999999999</c:v>
                </c:pt>
                <c:pt idx="429">
                  <c:v>49.344000000000001</c:v>
                </c:pt>
                <c:pt idx="430">
                  <c:v>49.469000000000001</c:v>
                </c:pt>
                <c:pt idx="431">
                  <c:v>49.578000000000003</c:v>
                </c:pt>
                <c:pt idx="432">
                  <c:v>49.688000000000002</c:v>
                </c:pt>
                <c:pt idx="433">
                  <c:v>49.796999999999997</c:v>
                </c:pt>
                <c:pt idx="434">
                  <c:v>49.906999999999996</c:v>
                </c:pt>
                <c:pt idx="435">
                  <c:v>50.015999999999998</c:v>
                </c:pt>
                <c:pt idx="436">
                  <c:v>50.125</c:v>
                </c:pt>
                <c:pt idx="437">
                  <c:v>50.25</c:v>
                </c:pt>
                <c:pt idx="438">
                  <c:v>50.36</c:v>
                </c:pt>
                <c:pt idx="439">
                  <c:v>50.469000000000001</c:v>
                </c:pt>
                <c:pt idx="440">
                  <c:v>50.578000000000003</c:v>
                </c:pt>
                <c:pt idx="441">
                  <c:v>50.688000000000002</c:v>
                </c:pt>
                <c:pt idx="442">
                  <c:v>50.796999999999997</c:v>
                </c:pt>
                <c:pt idx="443">
                  <c:v>50.921999999999997</c:v>
                </c:pt>
                <c:pt idx="444">
                  <c:v>51.031999999999996</c:v>
                </c:pt>
                <c:pt idx="445">
                  <c:v>51.140999999999998</c:v>
                </c:pt>
                <c:pt idx="446">
                  <c:v>51.25</c:v>
                </c:pt>
                <c:pt idx="447">
                  <c:v>51.36</c:v>
                </c:pt>
                <c:pt idx="448">
                  <c:v>51.469000000000001</c:v>
                </c:pt>
                <c:pt idx="449">
                  <c:v>51.578000000000003</c:v>
                </c:pt>
                <c:pt idx="450">
                  <c:v>51.703000000000003</c:v>
                </c:pt>
                <c:pt idx="451">
                  <c:v>51.813000000000002</c:v>
                </c:pt>
                <c:pt idx="452">
                  <c:v>51.938000000000002</c:v>
                </c:pt>
                <c:pt idx="453">
                  <c:v>52.046999999999997</c:v>
                </c:pt>
                <c:pt idx="454">
                  <c:v>52.156999999999996</c:v>
                </c:pt>
                <c:pt idx="455">
                  <c:v>52.265999999999998</c:v>
                </c:pt>
                <c:pt idx="456">
                  <c:v>52.375</c:v>
                </c:pt>
                <c:pt idx="457">
                  <c:v>52.484999999999999</c:v>
                </c:pt>
                <c:pt idx="458">
                  <c:v>52.594000000000001</c:v>
                </c:pt>
                <c:pt idx="459">
                  <c:v>52.719000000000001</c:v>
                </c:pt>
                <c:pt idx="460">
                  <c:v>52.828000000000003</c:v>
                </c:pt>
                <c:pt idx="461">
                  <c:v>52.938000000000002</c:v>
                </c:pt>
                <c:pt idx="462">
                  <c:v>53.046999999999997</c:v>
                </c:pt>
                <c:pt idx="463">
                  <c:v>53.156999999999996</c:v>
                </c:pt>
                <c:pt idx="464">
                  <c:v>53.265999999999998</c:v>
                </c:pt>
                <c:pt idx="465">
                  <c:v>53.375</c:v>
                </c:pt>
                <c:pt idx="466">
                  <c:v>53.5</c:v>
                </c:pt>
                <c:pt idx="467">
                  <c:v>53.61</c:v>
                </c:pt>
                <c:pt idx="468">
                  <c:v>53.719000000000001</c:v>
                </c:pt>
                <c:pt idx="469">
                  <c:v>53.828000000000003</c:v>
                </c:pt>
                <c:pt idx="470">
                  <c:v>53.938000000000002</c:v>
                </c:pt>
                <c:pt idx="471">
                  <c:v>54.063000000000002</c:v>
                </c:pt>
                <c:pt idx="472">
                  <c:v>54.171999999999997</c:v>
                </c:pt>
                <c:pt idx="473">
                  <c:v>54.281999999999996</c:v>
                </c:pt>
                <c:pt idx="474">
                  <c:v>54.390999999999998</c:v>
                </c:pt>
                <c:pt idx="475">
                  <c:v>54.5</c:v>
                </c:pt>
                <c:pt idx="476">
                  <c:v>54.625</c:v>
                </c:pt>
                <c:pt idx="477">
                  <c:v>54.734999999999999</c:v>
                </c:pt>
                <c:pt idx="478">
                  <c:v>54.844000000000001</c:v>
                </c:pt>
                <c:pt idx="479">
                  <c:v>54.953000000000003</c:v>
                </c:pt>
                <c:pt idx="480">
                  <c:v>55.063000000000002</c:v>
                </c:pt>
                <c:pt idx="481">
                  <c:v>55.171999999999997</c:v>
                </c:pt>
                <c:pt idx="482">
                  <c:v>55.296999999999997</c:v>
                </c:pt>
                <c:pt idx="483">
                  <c:v>55.406999999999996</c:v>
                </c:pt>
                <c:pt idx="484">
                  <c:v>55.515999999999998</c:v>
                </c:pt>
                <c:pt idx="485">
                  <c:v>55.625</c:v>
                </c:pt>
                <c:pt idx="486">
                  <c:v>55.734999999999999</c:v>
                </c:pt>
                <c:pt idx="487">
                  <c:v>55.844000000000001</c:v>
                </c:pt>
                <c:pt idx="488">
                  <c:v>55.953000000000003</c:v>
                </c:pt>
                <c:pt idx="489">
                  <c:v>56.063000000000002</c:v>
                </c:pt>
                <c:pt idx="490">
                  <c:v>56.188000000000002</c:v>
                </c:pt>
                <c:pt idx="491">
                  <c:v>56.296999999999997</c:v>
                </c:pt>
                <c:pt idx="492">
                  <c:v>56.406999999999996</c:v>
                </c:pt>
                <c:pt idx="493">
                  <c:v>56.515999999999998</c:v>
                </c:pt>
                <c:pt idx="494">
                  <c:v>56.625</c:v>
                </c:pt>
                <c:pt idx="495">
                  <c:v>56.734999999999999</c:v>
                </c:pt>
                <c:pt idx="496">
                  <c:v>56.86</c:v>
                </c:pt>
                <c:pt idx="497">
                  <c:v>56.969000000000001</c:v>
                </c:pt>
                <c:pt idx="498">
                  <c:v>57.078000000000003</c:v>
                </c:pt>
                <c:pt idx="499">
                  <c:v>57.188000000000002</c:v>
                </c:pt>
                <c:pt idx="500">
                  <c:v>57.296999999999997</c:v>
                </c:pt>
                <c:pt idx="501">
                  <c:v>57.406999999999996</c:v>
                </c:pt>
                <c:pt idx="502">
                  <c:v>57.515999999999998</c:v>
                </c:pt>
                <c:pt idx="503">
                  <c:v>57.640999999999998</c:v>
                </c:pt>
                <c:pt idx="504">
                  <c:v>57.75</c:v>
                </c:pt>
                <c:pt idx="505">
                  <c:v>57.86</c:v>
                </c:pt>
                <c:pt idx="506">
                  <c:v>57.969000000000001</c:v>
                </c:pt>
                <c:pt idx="507">
                  <c:v>58.078000000000003</c:v>
                </c:pt>
                <c:pt idx="508">
                  <c:v>58.188000000000002</c:v>
                </c:pt>
                <c:pt idx="509">
                  <c:v>58.296999999999997</c:v>
                </c:pt>
                <c:pt idx="510">
                  <c:v>58.421999999999997</c:v>
                </c:pt>
                <c:pt idx="511">
                  <c:v>58.531999999999996</c:v>
                </c:pt>
                <c:pt idx="512">
                  <c:v>58.640999999999998</c:v>
                </c:pt>
                <c:pt idx="513">
                  <c:v>58.75</c:v>
                </c:pt>
                <c:pt idx="514">
                  <c:v>58.86</c:v>
                </c:pt>
                <c:pt idx="515">
                  <c:v>58.984999999999999</c:v>
                </c:pt>
                <c:pt idx="516">
                  <c:v>59.094000000000001</c:v>
                </c:pt>
                <c:pt idx="517">
                  <c:v>59.203000000000003</c:v>
                </c:pt>
                <c:pt idx="518">
                  <c:v>59.313000000000002</c:v>
                </c:pt>
                <c:pt idx="519">
                  <c:v>59.421999999999997</c:v>
                </c:pt>
                <c:pt idx="520">
                  <c:v>59.531999999999996</c:v>
                </c:pt>
                <c:pt idx="521">
                  <c:v>59.656999999999996</c:v>
                </c:pt>
                <c:pt idx="522">
                  <c:v>59.765999999999998</c:v>
                </c:pt>
                <c:pt idx="523">
                  <c:v>59.875</c:v>
                </c:pt>
                <c:pt idx="524">
                  <c:v>59.984999999999999</c:v>
                </c:pt>
                <c:pt idx="525">
                  <c:v>60.094000000000001</c:v>
                </c:pt>
                <c:pt idx="526">
                  <c:v>60.203000000000003</c:v>
                </c:pt>
                <c:pt idx="527">
                  <c:v>60.313000000000002</c:v>
                </c:pt>
                <c:pt idx="528">
                  <c:v>60.438000000000002</c:v>
                </c:pt>
                <c:pt idx="529">
                  <c:v>60.546999999999997</c:v>
                </c:pt>
                <c:pt idx="530">
                  <c:v>60.656999999999996</c:v>
                </c:pt>
                <c:pt idx="531">
                  <c:v>60.765999999999998</c:v>
                </c:pt>
                <c:pt idx="532">
                  <c:v>60.890999999999998</c:v>
                </c:pt>
                <c:pt idx="533">
                  <c:v>61</c:v>
                </c:pt>
                <c:pt idx="534">
                  <c:v>61.11</c:v>
                </c:pt>
                <c:pt idx="535">
                  <c:v>61.219000000000001</c:v>
                </c:pt>
                <c:pt idx="536">
                  <c:v>61.328000000000003</c:v>
                </c:pt>
                <c:pt idx="537">
                  <c:v>61.453000000000003</c:v>
                </c:pt>
                <c:pt idx="538">
                  <c:v>61.563000000000002</c:v>
                </c:pt>
                <c:pt idx="539">
                  <c:v>61.671999999999997</c:v>
                </c:pt>
                <c:pt idx="540">
                  <c:v>61.781999999999996</c:v>
                </c:pt>
                <c:pt idx="541">
                  <c:v>61.890999999999998</c:v>
                </c:pt>
                <c:pt idx="542">
                  <c:v>62</c:v>
                </c:pt>
                <c:pt idx="543">
                  <c:v>62.11</c:v>
                </c:pt>
                <c:pt idx="544">
                  <c:v>62.234999999999999</c:v>
                </c:pt>
                <c:pt idx="545">
                  <c:v>62.344000000000001</c:v>
                </c:pt>
                <c:pt idx="546">
                  <c:v>62.453000000000003</c:v>
                </c:pt>
                <c:pt idx="547">
                  <c:v>62.563000000000002</c:v>
                </c:pt>
                <c:pt idx="548">
                  <c:v>62.671999999999997</c:v>
                </c:pt>
                <c:pt idx="549">
                  <c:v>62.796999999999997</c:v>
                </c:pt>
                <c:pt idx="550">
                  <c:v>62.906999999999996</c:v>
                </c:pt>
                <c:pt idx="551">
                  <c:v>63.015999999999998</c:v>
                </c:pt>
                <c:pt idx="552">
                  <c:v>63.125</c:v>
                </c:pt>
                <c:pt idx="553">
                  <c:v>63.234999999999999</c:v>
                </c:pt>
                <c:pt idx="554">
                  <c:v>63.344000000000001</c:v>
                </c:pt>
                <c:pt idx="555">
                  <c:v>63.469000000000001</c:v>
                </c:pt>
                <c:pt idx="556">
                  <c:v>63.578000000000003</c:v>
                </c:pt>
                <c:pt idx="557">
                  <c:v>63.688000000000002</c:v>
                </c:pt>
                <c:pt idx="558">
                  <c:v>63.796999999999997</c:v>
                </c:pt>
                <c:pt idx="559">
                  <c:v>63.906999999999996</c:v>
                </c:pt>
                <c:pt idx="560">
                  <c:v>64.031999999999996</c:v>
                </c:pt>
                <c:pt idx="561">
                  <c:v>64.141000000000005</c:v>
                </c:pt>
                <c:pt idx="562">
                  <c:v>64.25</c:v>
                </c:pt>
                <c:pt idx="563">
                  <c:v>64.36</c:v>
                </c:pt>
                <c:pt idx="564">
                  <c:v>64.468999999999994</c:v>
                </c:pt>
                <c:pt idx="565">
                  <c:v>64.578000000000003</c:v>
                </c:pt>
                <c:pt idx="566">
                  <c:v>64.703000000000003</c:v>
                </c:pt>
                <c:pt idx="567">
                  <c:v>64.813000000000002</c:v>
                </c:pt>
                <c:pt idx="568">
                  <c:v>64.921999999999997</c:v>
                </c:pt>
                <c:pt idx="569">
                  <c:v>65.031999999999996</c:v>
                </c:pt>
                <c:pt idx="570">
                  <c:v>65.141000000000005</c:v>
                </c:pt>
                <c:pt idx="571">
                  <c:v>65.25</c:v>
                </c:pt>
                <c:pt idx="572">
                  <c:v>65.36</c:v>
                </c:pt>
                <c:pt idx="573">
                  <c:v>65.484999999999999</c:v>
                </c:pt>
                <c:pt idx="574">
                  <c:v>65.593999999999994</c:v>
                </c:pt>
                <c:pt idx="575">
                  <c:v>65.703000000000003</c:v>
                </c:pt>
                <c:pt idx="576">
                  <c:v>65.813000000000002</c:v>
                </c:pt>
                <c:pt idx="577">
                  <c:v>65.921999999999997</c:v>
                </c:pt>
                <c:pt idx="578">
                  <c:v>66.046999999999997</c:v>
                </c:pt>
                <c:pt idx="579">
                  <c:v>66.156999999999996</c:v>
                </c:pt>
                <c:pt idx="580">
                  <c:v>66.266000000000005</c:v>
                </c:pt>
                <c:pt idx="581">
                  <c:v>66.375</c:v>
                </c:pt>
                <c:pt idx="582">
                  <c:v>66.484999999999999</c:v>
                </c:pt>
                <c:pt idx="583">
                  <c:v>66.593999999999994</c:v>
                </c:pt>
                <c:pt idx="584">
                  <c:v>66.703000000000003</c:v>
                </c:pt>
                <c:pt idx="585">
                  <c:v>66.828000000000003</c:v>
                </c:pt>
                <c:pt idx="586">
                  <c:v>66.938000000000002</c:v>
                </c:pt>
                <c:pt idx="587">
                  <c:v>67.046999999999997</c:v>
                </c:pt>
                <c:pt idx="588">
                  <c:v>67.156999999999996</c:v>
                </c:pt>
                <c:pt idx="589">
                  <c:v>67.266000000000005</c:v>
                </c:pt>
                <c:pt idx="590">
                  <c:v>67.391000000000005</c:v>
                </c:pt>
                <c:pt idx="591">
                  <c:v>67.5</c:v>
                </c:pt>
                <c:pt idx="592">
                  <c:v>67.61</c:v>
                </c:pt>
                <c:pt idx="593">
                  <c:v>67.718999999999994</c:v>
                </c:pt>
                <c:pt idx="594">
                  <c:v>67.828000000000003</c:v>
                </c:pt>
                <c:pt idx="595">
                  <c:v>67.953000000000003</c:v>
                </c:pt>
                <c:pt idx="596">
                  <c:v>68.063000000000002</c:v>
                </c:pt>
                <c:pt idx="597">
                  <c:v>68.171999999999997</c:v>
                </c:pt>
                <c:pt idx="598">
                  <c:v>68.281999999999996</c:v>
                </c:pt>
                <c:pt idx="599">
                  <c:v>68.391000000000005</c:v>
                </c:pt>
                <c:pt idx="600">
                  <c:v>68.5</c:v>
                </c:pt>
                <c:pt idx="601">
                  <c:v>68.61</c:v>
                </c:pt>
                <c:pt idx="602">
                  <c:v>68.734999999999999</c:v>
                </c:pt>
                <c:pt idx="603">
                  <c:v>68.843999999999994</c:v>
                </c:pt>
                <c:pt idx="604">
                  <c:v>68.953000000000003</c:v>
                </c:pt>
                <c:pt idx="605">
                  <c:v>69.063000000000002</c:v>
                </c:pt>
                <c:pt idx="606">
                  <c:v>69.171999999999997</c:v>
                </c:pt>
                <c:pt idx="607">
                  <c:v>69.296999999999997</c:v>
                </c:pt>
                <c:pt idx="608">
                  <c:v>69.406999999999996</c:v>
                </c:pt>
                <c:pt idx="609">
                  <c:v>69.516000000000005</c:v>
                </c:pt>
                <c:pt idx="610">
                  <c:v>69.625</c:v>
                </c:pt>
                <c:pt idx="611">
                  <c:v>69.734999999999999</c:v>
                </c:pt>
                <c:pt idx="612">
                  <c:v>69.843999999999994</c:v>
                </c:pt>
                <c:pt idx="613">
                  <c:v>69.968999999999994</c:v>
                </c:pt>
                <c:pt idx="614">
                  <c:v>70.078000000000003</c:v>
                </c:pt>
                <c:pt idx="615">
                  <c:v>70.188000000000002</c:v>
                </c:pt>
                <c:pt idx="616">
                  <c:v>70.296999999999997</c:v>
                </c:pt>
                <c:pt idx="617">
                  <c:v>70.406999999999996</c:v>
                </c:pt>
                <c:pt idx="618">
                  <c:v>70.531999999999996</c:v>
                </c:pt>
                <c:pt idx="619">
                  <c:v>70.641000000000005</c:v>
                </c:pt>
                <c:pt idx="620">
                  <c:v>70.75</c:v>
                </c:pt>
                <c:pt idx="621">
                  <c:v>70.86</c:v>
                </c:pt>
                <c:pt idx="622">
                  <c:v>70.968999999999994</c:v>
                </c:pt>
                <c:pt idx="623">
                  <c:v>71.078000000000003</c:v>
                </c:pt>
                <c:pt idx="624">
                  <c:v>71.188000000000002</c:v>
                </c:pt>
                <c:pt idx="625">
                  <c:v>71.296999999999997</c:v>
                </c:pt>
                <c:pt idx="626">
                  <c:v>71.421999999999997</c:v>
                </c:pt>
                <c:pt idx="627">
                  <c:v>71.531999999999996</c:v>
                </c:pt>
                <c:pt idx="628">
                  <c:v>71.641000000000005</c:v>
                </c:pt>
                <c:pt idx="629">
                  <c:v>71.75</c:v>
                </c:pt>
                <c:pt idx="630">
                  <c:v>71.86</c:v>
                </c:pt>
                <c:pt idx="631">
                  <c:v>71.968999999999994</c:v>
                </c:pt>
                <c:pt idx="632">
                  <c:v>72.093999999999994</c:v>
                </c:pt>
                <c:pt idx="633">
                  <c:v>72.203000000000003</c:v>
                </c:pt>
                <c:pt idx="634">
                  <c:v>72.313000000000002</c:v>
                </c:pt>
                <c:pt idx="635">
                  <c:v>72.421999999999997</c:v>
                </c:pt>
                <c:pt idx="636">
                  <c:v>72.531999999999996</c:v>
                </c:pt>
                <c:pt idx="637">
                  <c:v>72.641000000000005</c:v>
                </c:pt>
                <c:pt idx="638">
                  <c:v>72.75</c:v>
                </c:pt>
                <c:pt idx="639">
                  <c:v>72.875</c:v>
                </c:pt>
                <c:pt idx="640">
                  <c:v>72.984999999999999</c:v>
                </c:pt>
                <c:pt idx="641">
                  <c:v>73.093999999999994</c:v>
                </c:pt>
                <c:pt idx="642">
                  <c:v>73.203000000000003</c:v>
                </c:pt>
                <c:pt idx="643">
                  <c:v>73.313000000000002</c:v>
                </c:pt>
                <c:pt idx="644">
                  <c:v>73.438000000000002</c:v>
                </c:pt>
                <c:pt idx="645">
                  <c:v>73.546999999999997</c:v>
                </c:pt>
                <c:pt idx="646">
                  <c:v>73.656999999999996</c:v>
                </c:pt>
                <c:pt idx="647">
                  <c:v>73.766000000000005</c:v>
                </c:pt>
                <c:pt idx="648">
                  <c:v>73.875</c:v>
                </c:pt>
                <c:pt idx="649">
                  <c:v>73.984999999999999</c:v>
                </c:pt>
                <c:pt idx="650">
                  <c:v>74.11</c:v>
                </c:pt>
                <c:pt idx="651">
                  <c:v>74.218999999999994</c:v>
                </c:pt>
                <c:pt idx="652">
                  <c:v>74.328000000000003</c:v>
                </c:pt>
                <c:pt idx="653">
                  <c:v>74.438000000000002</c:v>
                </c:pt>
                <c:pt idx="654">
                  <c:v>74.546999999999997</c:v>
                </c:pt>
                <c:pt idx="655">
                  <c:v>74.656999999999996</c:v>
                </c:pt>
                <c:pt idx="656">
                  <c:v>74.781999999999996</c:v>
                </c:pt>
                <c:pt idx="657">
                  <c:v>74.891000000000005</c:v>
                </c:pt>
                <c:pt idx="658">
                  <c:v>75</c:v>
                </c:pt>
                <c:pt idx="659">
                  <c:v>75.11</c:v>
                </c:pt>
                <c:pt idx="660">
                  <c:v>75.218999999999994</c:v>
                </c:pt>
                <c:pt idx="661">
                  <c:v>75.328000000000003</c:v>
                </c:pt>
                <c:pt idx="662">
                  <c:v>75.453000000000003</c:v>
                </c:pt>
                <c:pt idx="663">
                  <c:v>75.563000000000002</c:v>
                </c:pt>
                <c:pt idx="664">
                  <c:v>75.671999999999997</c:v>
                </c:pt>
                <c:pt idx="665">
                  <c:v>75.781999999999996</c:v>
                </c:pt>
                <c:pt idx="666">
                  <c:v>75.891000000000005</c:v>
                </c:pt>
                <c:pt idx="667">
                  <c:v>76</c:v>
                </c:pt>
                <c:pt idx="668">
                  <c:v>76.125</c:v>
                </c:pt>
                <c:pt idx="669">
                  <c:v>76.234999999999999</c:v>
                </c:pt>
                <c:pt idx="670">
                  <c:v>76.343999999999994</c:v>
                </c:pt>
                <c:pt idx="671">
                  <c:v>76.453000000000003</c:v>
                </c:pt>
                <c:pt idx="672">
                  <c:v>76.578000000000003</c:v>
                </c:pt>
                <c:pt idx="673">
                  <c:v>76.688000000000002</c:v>
                </c:pt>
                <c:pt idx="674">
                  <c:v>76.796999999999997</c:v>
                </c:pt>
                <c:pt idx="675">
                  <c:v>76.906999999999996</c:v>
                </c:pt>
                <c:pt idx="676">
                  <c:v>77.016000000000005</c:v>
                </c:pt>
                <c:pt idx="677">
                  <c:v>77.125</c:v>
                </c:pt>
                <c:pt idx="678">
                  <c:v>77.234999999999999</c:v>
                </c:pt>
                <c:pt idx="679">
                  <c:v>77.343999999999994</c:v>
                </c:pt>
                <c:pt idx="680">
                  <c:v>77.468999999999994</c:v>
                </c:pt>
                <c:pt idx="681">
                  <c:v>77.578000000000003</c:v>
                </c:pt>
                <c:pt idx="682">
                  <c:v>77.688000000000002</c:v>
                </c:pt>
                <c:pt idx="683">
                  <c:v>77.796999999999997</c:v>
                </c:pt>
                <c:pt idx="684">
                  <c:v>77.906999999999996</c:v>
                </c:pt>
                <c:pt idx="685">
                  <c:v>78.031999999999996</c:v>
                </c:pt>
                <c:pt idx="686">
                  <c:v>78.141000000000005</c:v>
                </c:pt>
                <c:pt idx="687">
                  <c:v>78.25</c:v>
                </c:pt>
                <c:pt idx="688">
                  <c:v>78.36</c:v>
                </c:pt>
                <c:pt idx="689">
                  <c:v>78.468999999999994</c:v>
                </c:pt>
                <c:pt idx="690">
                  <c:v>78.578000000000003</c:v>
                </c:pt>
                <c:pt idx="691">
                  <c:v>78.688000000000002</c:v>
                </c:pt>
                <c:pt idx="692">
                  <c:v>78.813000000000002</c:v>
                </c:pt>
                <c:pt idx="693">
                  <c:v>78.921999999999997</c:v>
                </c:pt>
                <c:pt idx="694">
                  <c:v>79.031999999999996</c:v>
                </c:pt>
                <c:pt idx="695">
                  <c:v>79.141000000000005</c:v>
                </c:pt>
                <c:pt idx="696">
                  <c:v>79.25</c:v>
                </c:pt>
                <c:pt idx="697">
                  <c:v>79.36</c:v>
                </c:pt>
                <c:pt idx="698">
                  <c:v>79.468999999999994</c:v>
                </c:pt>
                <c:pt idx="699">
                  <c:v>79.578000000000003</c:v>
                </c:pt>
                <c:pt idx="700">
                  <c:v>79.703000000000003</c:v>
                </c:pt>
                <c:pt idx="701">
                  <c:v>79.813000000000002</c:v>
                </c:pt>
                <c:pt idx="702">
                  <c:v>79.921999999999997</c:v>
                </c:pt>
                <c:pt idx="703">
                  <c:v>80.031999999999996</c:v>
                </c:pt>
                <c:pt idx="704">
                  <c:v>80.141000000000005</c:v>
                </c:pt>
                <c:pt idx="705">
                  <c:v>80.266000000000005</c:v>
                </c:pt>
                <c:pt idx="706">
                  <c:v>80.375</c:v>
                </c:pt>
                <c:pt idx="707">
                  <c:v>80.484999999999999</c:v>
                </c:pt>
                <c:pt idx="708">
                  <c:v>80.593999999999994</c:v>
                </c:pt>
                <c:pt idx="709">
                  <c:v>80.703000000000003</c:v>
                </c:pt>
                <c:pt idx="710">
                  <c:v>80.813000000000002</c:v>
                </c:pt>
                <c:pt idx="711">
                  <c:v>80.938000000000002</c:v>
                </c:pt>
                <c:pt idx="712">
                  <c:v>81.046999999999997</c:v>
                </c:pt>
                <c:pt idx="713">
                  <c:v>81.156999999999996</c:v>
                </c:pt>
                <c:pt idx="714">
                  <c:v>81.266000000000005</c:v>
                </c:pt>
                <c:pt idx="715">
                  <c:v>81.375</c:v>
                </c:pt>
                <c:pt idx="716">
                  <c:v>81.484999999999999</c:v>
                </c:pt>
                <c:pt idx="717">
                  <c:v>81.61</c:v>
                </c:pt>
                <c:pt idx="718">
                  <c:v>81.718999999999994</c:v>
                </c:pt>
                <c:pt idx="719">
                  <c:v>81.828000000000003</c:v>
                </c:pt>
                <c:pt idx="720">
                  <c:v>81.938000000000002</c:v>
                </c:pt>
                <c:pt idx="721">
                  <c:v>82.046999999999997</c:v>
                </c:pt>
                <c:pt idx="722">
                  <c:v>82.156999999999996</c:v>
                </c:pt>
                <c:pt idx="723">
                  <c:v>82.266000000000005</c:v>
                </c:pt>
                <c:pt idx="724">
                  <c:v>82.391000000000005</c:v>
                </c:pt>
                <c:pt idx="725">
                  <c:v>82.5</c:v>
                </c:pt>
                <c:pt idx="726">
                  <c:v>82.61</c:v>
                </c:pt>
                <c:pt idx="727">
                  <c:v>82.718999999999994</c:v>
                </c:pt>
                <c:pt idx="728">
                  <c:v>82.828000000000003</c:v>
                </c:pt>
                <c:pt idx="729">
                  <c:v>82.938000000000002</c:v>
                </c:pt>
                <c:pt idx="730">
                  <c:v>83.046999999999997</c:v>
                </c:pt>
                <c:pt idx="731">
                  <c:v>83.156999999999996</c:v>
                </c:pt>
                <c:pt idx="732">
                  <c:v>83.281999999999996</c:v>
                </c:pt>
                <c:pt idx="733">
                  <c:v>83.391000000000005</c:v>
                </c:pt>
                <c:pt idx="734">
                  <c:v>83.5</c:v>
                </c:pt>
                <c:pt idx="735">
                  <c:v>83.61</c:v>
                </c:pt>
                <c:pt idx="736">
                  <c:v>83.718999999999994</c:v>
                </c:pt>
                <c:pt idx="737">
                  <c:v>83.828000000000003</c:v>
                </c:pt>
                <c:pt idx="738">
                  <c:v>83.938000000000002</c:v>
                </c:pt>
                <c:pt idx="739">
                  <c:v>84.063000000000002</c:v>
                </c:pt>
                <c:pt idx="740">
                  <c:v>84.171999999999997</c:v>
                </c:pt>
                <c:pt idx="741">
                  <c:v>84.281999999999996</c:v>
                </c:pt>
                <c:pt idx="742">
                  <c:v>84.391000000000005</c:v>
                </c:pt>
                <c:pt idx="743">
                  <c:v>84.5</c:v>
                </c:pt>
                <c:pt idx="744">
                  <c:v>84.61</c:v>
                </c:pt>
                <c:pt idx="745">
                  <c:v>84.734999999999999</c:v>
                </c:pt>
                <c:pt idx="746">
                  <c:v>84.843999999999994</c:v>
                </c:pt>
                <c:pt idx="747">
                  <c:v>84.953000000000003</c:v>
                </c:pt>
                <c:pt idx="748">
                  <c:v>85.063000000000002</c:v>
                </c:pt>
                <c:pt idx="749">
                  <c:v>85.171999999999997</c:v>
                </c:pt>
                <c:pt idx="750">
                  <c:v>85.281999999999996</c:v>
                </c:pt>
                <c:pt idx="751">
                  <c:v>85.391000000000005</c:v>
                </c:pt>
                <c:pt idx="752">
                  <c:v>85.516000000000005</c:v>
                </c:pt>
                <c:pt idx="753">
                  <c:v>85.625</c:v>
                </c:pt>
                <c:pt idx="754">
                  <c:v>85.734999999999999</c:v>
                </c:pt>
                <c:pt idx="755">
                  <c:v>85.843999999999994</c:v>
                </c:pt>
                <c:pt idx="756">
                  <c:v>85.953000000000003</c:v>
                </c:pt>
                <c:pt idx="757">
                  <c:v>86.063000000000002</c:v>
                </c:pt>
                <c:pt idx="758">
                  <c:v>86.171999999999997</c:v>
                </c:pt>
                <c:pt idx="759">
                  <c:v>86.296999999999997</c:v>
                </c:pt>
                <c:pt idx="760">
                  <c:v>86.406999999999996</c:v>
                </c:pt>
                <c:pt idx="761">
                  <c:v>86.516000000000005</c:v>
                </c:pt>
                <c:pt idx="762">
                  <c:v>86.625</c:v>
                </c:pt>
                <c:pt idx="763">
                  <c:v>86.734999999999999</c:v>
                </c:pt>
                <c:pt idx="764">
                  <c:v>86.86</c:v>
                </c:pt>
                <c:pt idx="765">
                  <c:v>86.968999999999994</c:v>
                </c:pt>
                <c:pt idx="766">
                  <c:v>87.078000000000003</c:v>
                </c:pt>
                <c:pt idx="767">
                  <c:v>87.188000000000002</c:v>
                </c:pt>
                <c:pt idx="768">
                  <c:v>87.296999999999997</c:v>
                </c:pt>
                <c:pt idx="769">
                  <c:v>87.406999999999996</c:v>
                </c:pt>
                <c:pt idx="770">
                  <c:v>87.516000000000005</c:v>
                </c:pt>
                <c:pt idx="771">
                  <c:v>87.625</c:v>
                </c:pt>
                <c:pt idx="772">
                  <c:v>87.75</c:v>
                </c:pt>
                <c:pt idx="773">
                  <c:v>87.86</c:v>
                </c:pt>
                <c:pt idx="774">
                  <c:v>87.968999999999994</c:v>
                </c:pt>
                <c:pt idx="775">
                  <c:v>88.078000000000003</c:v>
                </c:pt>
                <c:pt idx="776">
                  <c:v>88.203000000000003</c:v>
                </c:pt>
                <c:pt idx="777">
                  <c:v>88.313000000000002</c:v>
                </c:pt>
                <c:pt idx="778">
                  <c:v>88.421999999999997</c:v>
                </c:pt>
                <c:pt idx="779">
                  <c:v>88.531999999999996</c:v>
                </c:pt>
                <c:pt idx="780">
                  <c:v>88.641000000000005</c:v>
                </c:pt>
                <c:pt idx="781">
                  <c:v>88.75</c:v>
                </c:pt>
                <c:pt idx="782">
                  <c:v>88.86</c:v>
                </c:pt>
                <c:pt idx="783">
                  <c:v>88.984999999999999</c:v>
                </c:pt>
                <c:pt idx="784">
                  <c:v>89.093999999999994</c:v>
                </c:pt>
                <c:pt idx="785">
                  <c:v>89.203000000000003</c:v>
                </c:pt>
                <c:pt idx="786">
                  <c:v>89.313000000000002</c:v>
                </c:pt>
                <c:pt idx="787">
                  <c:v>89.421999999999997</c:v>
                </c:pt>
                <c:pt idx="788">
                  <c:v>89.531999999999996</c:v>
                </c:pt>
                <c:pt idx="789">
                  <c:v>89.641000000000005</c:v>
                </c:pt>
                <c:pt idx="790">
                  <c:v>89.75</c:v>
                </c:pt>
                <c:pt idx="791">
                  <c:v>89.875</c:v>
                </c:pt>
                <c:pt idx="792">
                  <c:v>89.984999999999999</c:v>
                </c:pt>
                <c:pt idx="793">
                  <c:v>90.093999999999994</c:v>
                </c:pt>
                <c:pt idx="794">
                  <c:v>90.203000000000003</c:v>
                </c:pt>
                <c:pt idx="795">
                  <c:v>90.313000000000002</c:v>
                </c:pt>
                <c:pt idx="796">
                  <c:v>90.421999999999997</c:v>
                </c:pt>
                <c:pt idx="797">
                  <c:v>90.546999999999997</c:v>
                </c:pt>
                <c:pt idx="798">
                  <c:v>90.656999999999996</c:v>
                </c:pt>
                <c:pt idx="799">
                  <c:v>90.766000000000005</c:v>
                </c:pt>
                <c:pt idx="800">
                  <c:v>90.875</c:v>
                </c:pt>
                <c:pt idx="801">
                  <c:v>90.984999999999999</c:v>
                </c:pt>
                <c:pt idx="802">
                  <c:v>91.093999999999994</c:v>
                </c:pt>
                <c:pt idx="803">
                  <c:v>91.218999999999994</c:v>
                </c:pt>
                <c:pt idx="804">
                  <c:v>91.328000000000003</c:v>
                </c:pt>
                <c:pt idx="805">
                  <c:v>91.438000000000002</c:v>
                </c:pt>
                <c:pt idx="806">
                  <c:v>91.546999999999997</c:v>
                </c:pt>
                <c:pt idx="807">
                  <c:v>91.656999999999996</c:v>
                </c:pt>
                <c:pt idx="808">
                  <c:v>91.766000000000005</c:v>
                </c:pt>
                <c:pt idx="809">
                  <c:v>91.891000000000005</c:v>
                </c:pt>
                <c:pt idx="810">
                  <c:v>92</c:v>
                </c:pt>
                <c:pt idx="811">
                  <c:v>92.11</c:v>
                </c:pt>
                <c:pt idx="812">
                  <c:v>92.218999999999994</c:v>
                </c:pt>
                <c:pt idx="813">
                  <c:v>92.328000000000003</c:v>
                </c:pt>
                <c:pt idx="814">
                  <c:v>92.453000000000003</c:v>
                </c:pt>
                <c:pt idx="815">
                  <c:v>92.563000000000002</c:v>
                </c:pt>
                <c:pt idx="816">
                  <c:v>92.671999999999997</c:v>
                </c:pt>
                <c:pt idx="817">
                  <c:v>92.781999999999996</c:v>
                </c:pt>
                <c:pt idx="818">
                  <c:v>92.891000000000005</c:v>
                </c:pt>
                <c:pt idx="819">
                  <c:v>93</c:v>
                </c:pt>
                <c:pt idx="820">
                  <c:v>93.11</c:v>
                </c:pt>
                <c:pt idx="821">
                  <c:v>93.218999999999994</c:v>
                </c:pt>
                <c:pt idx="822">
                  <c:v>93.343999999999994</c:v>
                </c:pt>
                <c:pt idx="823">
                  <c:v>93.453000000000003</c:v>
                </c:pt>
                <c:pt idx="824">
                  <c:v>93.563000000000002</c:v>
                </c:pt>
                <c:pt idx="825">
                  <c:v>93.671999999999997</c:v>
                </c:pt>
                <c:pt idx="826">
                  <c:v>93.781999999999996</c:v>
                </c:pt>
                <c:pt idx="827">
                  <c:v>93.906999999999996</c:v>
                </c:pt>
                <c:pt idx="828">
                  <c:v>94.016000000000005</c:v>
                </c:pt>
                <c:pt idx="829">
                  <c:v>94.125</c:v>
                </c:pt>
                <c:pt idx="830">
                  <c:v>94.234999999999999</c:v>
                </c:pt>
                <c:pt idx="831">
                  <c:v>94.343999999999994</c:v>
                </c:pt>
                <c:pt idx="832">
                  <c:v>94.453000000000003</c:v>
                </c:pt>
                <c:pt idx="833">
                  <c:v>94.578000000000003</c:v>
                </c:pt>
                <c:pt idx="834">
                  <c:v>94.688000000000002</c:v>
                </c:pt>
                <c:pt idx="835">
                  <c:v>94.796999999999997</c:v>
                </c:pt>
                <c:pt idx="836">
                  <c:v>94.906999999999996</c:v>
                </c:pt>
                <c:pt idx="837">
                  <c:v>95.016000000000005</c:v>
                </c:pt>
                <c:pt idx="838">
                  <c:v>95.125</c:v>
                </c:pt>
                <c:pt idx="839">
                  <c:v>95.234999999999999</c:v>
                </c:pt>
                <c:pt idx="840">
                  <c:v>95.343999999999994</c:v>
                </c:pt>
                <c:pt idx="841">
                  <c:v>95.468999999999994</c:v>
                </c:pt>
                <c:pt idx="842">
                  <c:v>95.578000000000003</c:v>
                </c:pt>
                <c:pt idx="843">
                  <c:v>95.688000000000002</c:v>
                </c:pt>
                <c:pt idx="844">
                  <c:v>95.796999999999997</c:v>
                </c:pt>
                <c:pt idx="845">
                  <c:v>95.906999999999996</c:v>
                </c:pt>
                <c:pt idx="846">
                  <c:v>96.016000000000005</c:v>
                </c:pt>
                <c:pt idx="847">
                  <c:v>96.125</c:v>
                </c:pt>
                <c:pt idx="848">
                  <c:v>96.25</c:v>
                </c:pt>
                <c:pt idx="849">
                  <c:v>96.36</c:v>
                </c:pt>
                <c:pt idx="850">
                  <c:v>96.468999999999994</c:v>
                </c:pt>
                <c:pt idx="851">
                  <c:v>96.578000000000003</c:v>
                </c:pt>
                <c:pt idx="852">
                  <c:v>96.688000000000002</c:v>
                </c:pt>
                <c:pt idx="853">
                  <c:v>96.813000000000002</c:v>
                </c:pt>
                <c:pt idx="854">
                  <c:v>96.921999999999997</c:v>
                </c:pt>
                <c:pt idx="855">
                  <c:v>97.031999999999996</c:v>
                </c:pt>
                <c:pt idx="856">
                  <c:v>97.141000000000005</c:v>
                </c:pt>
                <c:pt idx="857">
                  <c:v>97.25</c:v>
                </c:pt>
                <c:pt idx="858">
                  <c:v>97.36</c:v>
                </c:pt>
                <c:pt idx="859">
                  <c:v>97.468999999999994</c:v>
                </c:pt>
                <c:pt idx="860">
                  <c:v>97.593999999999994</c:v>
                </c:pt>
                <c:pt idx="861">
                  <c:v>97.703000000000003</c:v>
                </c:pt>
                <c:pt idx="862">
                  <c:v>97.813000000000002</c:v>
                </c:pt>
                <c:pt idx="863">
                  <c:v>97.921999999999997</c:v>
                </c:pt>
                <c:pt idx="864">
                  <c:v>98.031999999999996</c:v>
                </c:pt>
                <c:pt idx="865">
                  <c:v>98.141000000000005</c:v>
                </c:pt>
                <c:pt idx="866">
                  <c:v>98.25</c:v>
                </c:pt>
                <c:pt idx="867">
                  <c:v>98.36</c:v>
                </c:pt>
                <c:pt idx="868">
                  <c:v>98.484999999999999</c:v>
                </c:pt>
                <c:pt idx="869">
                  <c:v>98.593999999999994</c:v>
                </c:pt>
                <c:pt idx="870">
                  <c:v>98.703000000000003</c:v>
                </c:pt>
                <c:pt idx="871">
                  <c:v>98.813000000000002</c:v>
                </c:pt>
                <c:pt idx="872">
                  <c:v>98.921999999999997</c:v>
                </c:pt>
                <c:pt idx="873">
                  <c:v>99.031999999999996</c:v>
                </c:pt>
                <c:pt idx="874">
                  <c:v>99.156999999999996</c:v>
                </c:pt>
                <c:pt idx="875">
                  <c:v>99.266000000000005</c:v>
                </c:pt>
                <c:pt idx="876">
                  <c:v>99.375</c:v>
                </c:pt>
                <c:pt idx="877">
                  <c:v>99.484999999999999</c:v>
                </c:pt>
                <c:pt idx="878">
                  <c:v>99.593999999999994</c:v>
                </c:pt>
                <c:pt idx="879">
                  <c:v>99.703000000000003</c:v>
                </c:pt>
                <c:pt idx="880">
                  <c:v>99.813000000000002</c:v>
                </c:pt>
                <c:pt idx="881">
                  <c:v>99.921999999999997</c:v>
                </c:pt>
                <c:pt idx="882">
                  <c:v>100.047</c:v>
                </c:pt>
                <c:pt idx="883">
                  <c:v>100.157</c:v>
                </c:pt>
                <c:pt idx="884">
                  <c:v>100.26600000000001</c:v>
                </c:pt>
                <c:pt idx="885">
                  <c:v>100.375</c:v>
                </c:pt>
                <c:pt idx="886">
                  <c:v>100.485</c:v>
                </c:pt>
                <c:pt idx="887">
                  <c:v>100.59399999999999</c:v>
                </c:pt>
                <c:pt idx="888">
                  <c:v>100.703</c:v>
                </c:pt>
                <c:pt idx="889">
                  <c:v>100.828</c:v>
                </c:pt>
                <c:pt idx="890">
                  <c:v>100.938</c:v>
                </c:pt>
                <c:pt idx="891">
                  <c:v>101.047</c:v>
                </c:pt>
                <c:pt idx="892">
                  <c:v>101.157</c:v>
                </c:pt>
                <c:pt idx="893">
                  <c:v>101.26600000000001</c:v>
                </c:pt>
                <c:pt idx="894">
                  <c:v>101.39100000000001</c:v>
                </c:pt>
                <c:pt idx="895">
                  <c:v>101.5</c:v>
                </c:pt>
                <c:pt idx="896">
                  <c:v>101.61</c:v>
                </c:pt>
                <c:pt idx="897">
                  <c:v>101.71899999999999</c:v>
                </c:pt>
                <c:pt idx="898">
                  <c:v>101.828</c:v>
                </c:pt>
                <c:pt idx="899">
                  <c:v>101.938</c:v>
                </c:pt>
                <c:pt idx="900">
                  <c:v>102.047</c:v>
                </c:pt>
                <c:pt idx="901">
                  <c:v>102.172</c:v>
                </c:pt>
                <c:pt idx="902">
                  <c:v>102.282</c:v>
                </c:pt>
                <c:pt idx="903">
                  <c:v>102.39100000000001</c:v>
                </c:pt>
                <c:pt idx="904">
                  <c:v>102.5</c:v>
                </c:pt>
                <c:pt idx="905">
                  <c:v>102.625</c:v>
                </c:pt>
                <c:pt idx="906">
                  <c:v>102.735</c:v>
                </c:pt>
                <c:pt idx="907">
                  <c:v>102.84399999999999</c:v>
                </c:pt>
                <c:pt idx="908">
                  <c:v>102.953</c:v>
                </c:pt>
                <c:pt idx="909">
                  <c:v>103.063</c:v>
                </c:pt>
                <c:pt idx="910">
                  <c:v>103.188</c:v>
                </c:pt>
                <c:pt idx="911">
                  <c:v>103.297</c:v>
                </c:pt>
                <c:pt idx="912">
                  <c:v>103.407</c:v>
                </c:pt>
                <c:pt idx="913">
                  <c:v>103.51600000000001</c:v>
                </c:pt>
                <c:pt idx="914">
                  <c:v>103.625</c:v>
                </c:pt>
                <c:pt idx="915">
                  <c:v>103.735</c:v>
                </c:pt>
                <c:pt idx="916">
                  <c:v>103.84399999999999</c:v>
                </c:pt>
                <c:pt idx="917">
                  <c:v>103.953</c:v>
                </c:pt>
                <c:pt idx="918">
                  <c:v>104.078</c:v>
                </c:pt>
                <c:pt idx="919">
                  <c:v>104.188</c:v>
                </c:pt>
                <c:pt idx="920">
                  <c:v>104.297</c:v>
                </c:pt>
                <c:pt idx="921">
                  <c:v>104.407</c:v>
                </c:pt>
                <c:pt idx="922">
                  <c:v>104.51600000000001</c:v>
                </c:pt>
                <c:pt idx="923">
                  <c:v>104.64100000000001</c:v>
                </c:pt>
                <c:pt idx="924">
                  <c:v>104.75</c:v>
                </c:pt>
                <c:pt idx="925">
                  <c:v>104.86</c:v>
                </c:pt>
                <c:pt idx="926">
                  <c:v>104.96899999999999</c:v>
                </c:pt>
                <c:pt idx="927">
                  <c:v>105.078</c:v>
                </c:pt>
                <c:pt idx="928">
                  <c:v>105.188</c:v>
                </c:pt>
                <c:pt idx="929">
                  <c:v>105.313</c:v>
                </c:pt>
                <c:pt idx="930">
                  <c:v>105.422</c:v>
                </c:pt>
                <c:pt idx="931">
                  <c:v>105.532</c:v>
                </c:pt>
                <c:pt idx="932">
                  <c:v>105.64100000000001</c:v>
                </c:pt>
                <c:pt idx="933">
                  <c:v>105.75</c:v>
                </c:pt>
                <c:pt idx="934">
                  <c:v>105.875</c:v>
                </c:pt>
                <c:pt idx="935">
                  <c:v>105.985</c:v>
                </c:pt>
                <c:pt idx="936">
                  <c:v>106.09399999999999</c:v>
                </c:pt>
                <c:pt idx="937">
                  <c:v>106.203</c:v>
                </c:pt>
                <c:pt idx="938">
                  <c:v>106.313</c:v>
                </c:pt>
                <c:pt idx="939">
                  <c:v>106.422</c:v>
                </c:pt>
                <c:pt idx="940">
                  <c:v>106.532</c:v>
                </c:pt>
                <c:pt idx="941">
                  <c:v>106.657</c:v>
                </c:pt>
                <c:pt idx="942">
                  <c:v>106.76600000000001</c:v>
                </c:pt>
                <c:pt idx="943">
                  <c:v>106.875</c:v>
                </c:pt>
                <c:pt idx="944">
                  <c:v>106.985</c:v>
                </c:pt>
                <c:pt idx="945">
                  <c:v>107.09399999999999</c:v>
                </c:pt>
                <c:pt idx="946">
                  <c:v>107.203</c:v>
                </c:pt>
                <c:pt idx="947">
                  <c:v>107.313</c:v>
                </c:pt>
                <c:pt idx="948">
                  <c:v>107.438</c:v>
                </c:pt>
                <c:pt idx="949">
                  <c:v>107.547</c:v>
                </c:pt>
                <c:pt idx="950">
                  <c:v>107.657</c:v>
                </c:pt>
                <c:pt idx="951">
                  <c:v>107.76600000000001</c:v>
                </c:pt>
                <c:pt idx="952">
                  <c:v>107.875</c:v>
                </c:pt>
                <c:pt idx="953">
                  <c:v>107.985</c:v>
                </c:pt>
                <c:pt idx="954">
                  <c:v>108.11</c:v>
                </c:pt>
                <c:pt idx="955">
                  <c:v>108.21899999999999</c:v>
                </c:pt>
                <c:pt idx="956">
                  <c:v>108.328</c:v>
                </c:pt>
                <c:pt idx="957">
                  <c:v>108.438</c:v>
                </c:pt>
                <c:pt idx="958">
                  <c:v>108.547</c:v>
                </c:pt>
                <c:pt idx="959">
                  <c:v>108.657</c:v>
                </c:pt>
                <c:pt idx="960">
                  <c:v>108.76600000000001</c:v>
                </c:pt>
                <c:pt idx="961">
                  <c:v>108.89100000000001</c:v>
                </c:pt>
                <c:pt idx="962">
                  <c:v>109</c:v>
                </c:pt>
                <c:pt idx="963">
                  <c:v>109.11</c:v>
                </c:pt>
                <c:pt idx="964">
                  <c:v>109.21899999999999</c:v>
                </c:pt>
                <c:pt idx="965">
                  <c:v>109.328</c:v>
                </c:pt>
                <c:pt idx="966">
                  <c:v>109.438</c:v>
                </c:pt>
                <c:pt idx="967">
                  <c:v>109.547</c:v>
                </c:pt>
                <c:pt idx="968">
                  <c:v>109.657</c:v>
                </c:pt>
                <c:pt idx="969">
                  <c:v>109.782</c:v>
                </c:pt>
                <c:pt idx="970">
                  <c:v>109.89100000000001</c:v>
                </c:pt>
                <c:pt idx="971">
                  <c:v>110</c:v>
                </c:pt>
                <c:pt idx="972">
                  <c:v>110.11</c:v>
                </c:pt>
                <c:pt idx="973">
                  <c:v>110.21899999999999</c:v>
                </c:pt>
                <c:pt idx="974">
                  <c:v>110.328</c:v>
                </c:pt>
                <c:pt idx="975">
                  <c:v>110.453</c:v>
                </c:pt>
                <c:pt idx="976">
                  <c:v>110.563</c:v>
                </c:pt>
                <c:pt idx="977">
                  <c:v>110.672</c:v>
                </c:pt>
                <c:pt idx="978">
                  <c:v>110.782</c:v>
                </c:pt>
                <c:pt idx="979">
                  <c:v>110.89100000000001</c:v>
                </c:pt>
                <c:pt idx="980">
                  <c:v>111.01600000000001</c:v>
                </c:pt>
                <c:pt idx="981">
                  <c:v>111.125</c:v>
                </c:pt>
                <c:pt idx="982">
                  <c:v>111.235</c:v>
                </c:pt>
                <c:pt idx="983">
                  <c:v>111.34399999999999</c:v>
                </c:pt>
                <c:pt idx="984">
                  <c:v>111.453</c:v>
                </c:pt>
                <c:pt idx="985">
                  <c:v>111.563</c:v>
                </c:pt>
                <c:pt idx="986">
                  <c:v>111.672</c:v>
                </c:pt>
                <c:pt idx="987">
                  <c:v>111.797</c:v>
                </c:pt>
                <c:pt idx="988">
                  <c:v>111.907</c:v>
                </c:pt>
                <c:pt idx="989">
                  <c:v>112.01600000000001</c:v>
                </c:pt>
                <c:pt idx="990">
                  <c:v>112.125</c:v>
                </c:pt>
                <c:pt idx="991">
                  <c:v>112.235</c:v>
                </c:pt>
                <c:pt idx="992">
                  <c:v>112.36</c:v>
                </c:pt>
                <c:pt idx="993">
                  <c:v>112.46899999999999</c:v>
                </c:pt>
                <c:pt idx="994">
                  <c:v>112.578</c:v>
                </c:pt>
                <c:pt idx="995">
                  <c:v>112.688</c:v>
                </c:pt>
                <c:pt idx="996">
                  <c:v>112.797</c:v>
                </c:pt>
                <c:pt idx="997">
                  <c:v>112.907</c:v>
                </c:pt>
                <c:pt idx="998">
                  <c:v>113.032</c:v>
                </c:pt>
                <c:pt idx="999">
                  <c:v>113.14100000000001</c:v>
                </c:pt>
                <c:pt idx="1000">
                  <c:v>113.25</c:v>
                </c:pt>
                <c:pt idx="1001">
                  <c:v>113.36</c:v>
                </c:pt>
                <c:pt idx="1002">
                  <c:v>113.46899999999999</c:v>
                </c:pt>
                <c:pt idx="1003">
                  <c:v>113.578</c:v>
                </c:pt>
                <c:pt idx="1004">
                  <c:v>113.703</c:v>
                </c:pt>
                <c:pt idx="1005">
                  <c:v>113.813</c:v>
                </c:pt>
                <c:pt idx="1006">
                  <c:v>113.922</c:v>
                </c:pt>
                <c:pt idx="1007">
                  <c:v>114.047</c:v>
                </c:pt>
                <c:pt idx="1008">
                  <c:v>114.157</c:v>
                </c:pt>
                <c:pt idx="1009">
                  <c:v>114.26600000000001</c:v>
                </c:pt>
                <c:pt idx="1010">
                  <c:v>114.375</c:v>
                </c:pt>
                <c:pt idx="1011">
                  <c:v>114.485</c:v>
                </c:pt>
                <c:pt idx="1012">
                  <c:v>114.59399999999999</c:v>
                </c:pt>
                <c:pt idx="1013">
                  <c:v>114.703</c:v>
                </c:pt>
                <c:pt idx="1014">
                  <c:v>114.813</c:v>
                </c:pt>
                <c:pt idx="1015">
                  <c:v>114.938</c:v>
                </c:pt>
                <c:pt idx="1016">
                  <c:v>115.047</c:v>
                </c:pt>
                <c:pt idx="1017">
                  <c:v>115.157</c:v>
                </c:pt>
                <c:pt idx="1018">
                  <c:v>115.26600000000001</c:v>
                </c:pt>
                <c:pt idx="1019">
                  <c:v>115.375</c:v>
                </c:pt>
                <c:pt idx="1020">
                  <c:v>115.5</c:v>
                </c:pt>
                <c:pt idx="1021">
                  <c:v>115.61</c:v>
                </c:pt>
                <c:pt idx="1022">
                  <c:v>115.71899999999999</c:v>
                </c:pt>
                <c:pt idx="1023">
                  <c:v>115.828</c:v>
                </c:pt>
                <c:pt idx="1024">
                  <c:v>115.938</c:v>
                </c:pt>
                <c:pt idx="1025">
                  <c:v>116.047</c:v>
                </c:pt>
                <c:pt idx="1026">
                  <c:v>116.157</c:v>
                </c:pt>
                <c:pt idx="1027">
                  <c:v>116.26600000000001</c:v>
                </c:pt>
                <c:pt idx="1028">
                  <c:v>116.39100000000001</c:v>
                </c:pt>
                <c:pt idx="1029">
                  <c:v>116.5</c:v>
                </c:pt>
                <c:pt idx="1030">
                  <c:v>116.61</c:v>
                </c:pt>
                <c:pt idx="1031">
                  <c:v>116.71899999999999</c:v>
                </c:pt>
                <c:pt idx="1032">
                  <c:v>116.828</c:v>
                </c:pt>
                <c:pt idx="1033">
                  <c:v>116.953</c:v>
                </c:pt>
                <c:pt idx="1034">
                  <c:v>117.063</c:v>
                </c:pt>
                <c:pt idx="1035">
                  <c:v>117.172</c:v>
                </c:pt>
                <c:pt idx="1036">
                  <c:v>117.282</c:v>
                </c:pt>
                <c:pt idx="1037">
                  <c:v>117.407</c:v>
                </c:pt>
                <c:pt idx="1038">
                  <c:v>117.51600000000001</c:v>
                </c:pt>
                <c:pt idx="1039">
                  <c:v>117.625</c:v>
                </c:pt>
                <c:pt idx="1040">
                  <c:v>117.735</c:v>
                </c:pt>
                <c:pt idx="1041">
                  <c:v>117.84399999999999</c:v>
                </c:pt>
                <c:pt idx="1042">
                  <c:v>117.953</c:v>
                </c:pt>
                <c:pt idx="1043">
                  <c:v>118.063</c:v>
                </c:pt>
                <c:pt idx="1044">
                  <c:v>118.172</c:v>
                </c:pt>
                <c:pt idx="1045">
                  <c:v>118.297</c:v>
                </c:pt>
                <c:pt idx="1046">
                  <c:v>118.407</c:v>
                </c:pt>
                <c:pt idx="1047">
                  <c:v>118.51600000000001</c:v>
                </c:pt>
                <c:pt idx="1048">
                  <c:v>118.625</c:v>
                </c:pt>
                <c:pt idx="1049">
                  <c:v>118.75</c:v>
                </c:pt>
                <c:pt idx="1050">
                  <c:v>118.86</c:v>
                </c:pt>
                <c:pt idx="1051">
                  <c:v>118.96899999999999</c:v>
                </c:pt>
                <c:pt idx="1052">
                  <c:v>119.078</c:v>
                </c:pt>
                <c:pt idx="1053">
                  <c:v>119.188</c:v>
                </c:pt>
                <c:pt idx="1054">
                  <c:v>119.313</c:v>
                </c:pt>
                <c:pt idx="1055">
                  <c:v>119.422</c:v>
                </c:pt>
                <c:pt idx="1056">
                  <c:v>119.532</c:v>
                </c:pt>
                <c:pt idx="1057">
                  <c:v>119.64100000000001</c:v>
                </c:pt>
                <c:pt idx="1058">
                  <c:v>119.75</c:v>
                </c:pt>
                <c:pt idx="1059">
                  <c:v>119.86</c:v>
                </c:pt>
                <c:pt idx="1060">
                  <c:v>119.985</c:v>
                </c:pt>
                <c:pt idx="1061">
                  <c:v>120.09399999999999</c:v>
                </c:pt>
                <c:pt idx="1062">
                  <c:v>120.203</c:v>
                </c:pt>
                <c:pt idx="1063">
                  <c:v>120.313</c:v>
                </c:pt>
                <c:pt idx="1064">
                  <c:v>120.422</c:v>
                </c:pt>
                <c:pt idx="1065">
                  <c:v>120.532</c:v>
                </c:pt>
                <c:pt idx="1066">
                  <c:v>120.64100000000001</c:v>
                </c:pt>
                <c:pt idx="1067">
                  <c:v>120.76600000000001</c:v>
                </c:pt>
                <c:pt idx="1068">
                  <c:v>120.875</c:v>
                </c:pt>
                <c:pt idx="1069">
                  <c:v>120.985</c:v>
                </c:pt>
                <c:pt idx="1070">
                  <c:v>121.09399999999999</c:v>
                </c:pt>
                <c:pt idx="1071">
                  <c:v>121.203</c:v>
                </c:pt>
                <c:pt idx="1072">
                  <c:v>121.313</c:v>
                </c:pt>
                <c:pt idx="1073">
                  <c:v>121.422</c:v>
                </c:pt>
                <c:pt idx="1074">
                  <c:v>121.532</c:v>
                </c:pt>
                <c:pt idx="1075">
                  <c:v>121.657</c:v>
                </c:pt>
                <c:pt idx="1076">
                  <c:v>121.76600000000001</c:v>
                </c:pt>
                <c:pt idx="1077">
                  <c:v>121.875</c:v>
                </c:pt>
                <c:pt idx="1078">
                  <c:v>121.985</c:v>
                </c:pt>
                <c:pt idx="1079">
                  <c:v>122.09399999999999</c:v>
                </c:pt>
                <c:pt idx="1080">
                  <c:v>122.203</c:v>
                </c:pt>
                <c:pt idx="1081">
                  <c:v>122.328</c:v>
                </c:pt>
                <c:pt idx="1082">
                  <c:v>122.438</c:v>
                </c:pt>
                <c:pt idx="1083">
                  <c:v>122.547</c:v>
                </c:pt>
                <c:pt idx="1084">
                  <c:v>122.657</c:v>
                </c:pt>
                <c:pt idx="1085">
                  <c:v>122.76600000000001</c:v>
                </c:pt>
                <c:pt idx="1086">
                  <c:v>122.89100000000001</c:v>
                </c:pt>
                <c:pt idx="1087">
                  <c:v>123</c:v>
                </c:pt>
                <c:pt idx="1088">
                  <c:v>123.11</c:v>
                </c:pt>
                <c:pt idx="1089">
                  <c:v>123.21899999999999</c:v>
                </c:pt>
                <c:pt idx="1090">
                  <c:v>123.328</c:v>
                </c:pt>
                <c:pt idx="1091">
                  <c:v>123.438</c:v>
                </c:pt>
                <c:pt idx="1092">
                  <c:v>123.547</c:v>
                </c:pt>
                <c:pt idx="1093">
                  <c:v>123.657</c:v>
                </c:pt>
                <c:pt idx="1094">
                  <c:v>123.782</c:v>
                </c:pt>
                <c:pt idx="1095">
                  <c:v>123.89100000000001</c:v>
                </c:pt>
                <c:pt idx="1096">
                  <c:v>124</c:v>
                </c:pt>
                <c:pt idx="1097">
                  <c:v>124.11</c:v>
                </c:pt>
                <c:pt idx="1098">
                  <c:v>124.21899999999999</c:v>
                </c:pt>
                <c:pt idx="1099">
                  <c:v>124.34399999999999</c:v>
                </c:pt>
                <c:pt idx="1100">
                  <c:v>124.453</c:v>
                </c:pt>
                <c:pt idx="1101">
                  <c:v>124.563</c:v>
                </c:pt>
                <c:pt idx="1102">
                  <c:v>124.672</c:v>
                </c:pt>
                <c:pt idx="1103">
                  <c:v>124.782</c:v>
                </c:pt>
                <c:pt idx="1104">
                  <c:v>124.89100000000001</c:v>
                </c:pt>
                <c:pt idx="1105">
                  <c:v>125.01600000000001</c:v>
                </c:pt>
                <c:pt idx="1106">
                  <c:v>125.125</c:v>
                </c:pt>
                <c:pt idx="1107">
                  <c:v>125.235</c:v>
                </c:pt>
                <c:pt idx="1108">
                  <c:v>125.34399999999999</c:v>
                </c:pt>
                <c:pt idx="1109">
                  <c:v>125.453</c:v>
                </c:pt>
                <c:pt idx="1110">
                  <c:v>125.578</c:v>
                </c:pt>
                <c:pt idx="1111">
                  <c:v>125.688</c:v>
                </c:pt>
                <c:pt idx="1112">
                  <c:v>125.797</c:v>
                </c:pt>
                <c:pt idx="1113">
                  <c:v>125.907</c:v>
                </c:pt>
                <c:pt idx="1114">
                  <c:v>126.01600000000001</c:v>
                </c:pt>
                <c:pt idx="1115">
                  <c:v>126.125</c:v>
                </c:pt>
                <c:pt idx="1116">
                  <c:v>126.25</c:v>
                </c:pt>
                <c:pt idx="1117">
                  <c:v>126.36</c:v>
                </c:pt>
                <c:pt idx="1118">
                  <c:v>126.46899999999999</c:v>
                </c:pt>
                <c:pt idx="1119">
                  <c:v>126.578</c:v>
                </c:pt>
                <c:pt idx="1120">
                  <c:v>126.688</c:v>
                </c:pt>
                <c:pt idx="1121">
                  <c:v>126.797</c:v>
                </c:pt>
                <c:pt idx="1122">
                  <c:v>126.907</c:v>
                </c:pt>
                <c:pt idx="1123">
                  <c:v>127.032</c:v>
                </c:pt>
                <c:pt idx="1124">
                  <c:v>127.14100000000001</c:v>
                </c:pt>
                <c:pt idx="1125">
                  <c:v>127.25</c:v>
                </c:pt>
                <c:pt idx="1126">
                  <c:v>127.36</c:v>
                </c:pt>
                <c:pt idx="1127">
                  <c:v>127.46899999999999</c:v>
                </c:pt>
                <c:pt idx="1128">
                  <c:v>127.59399999999999</c:v>
                </c:pt>
                <c:pt idx="1129">
                  <c:v>127.703</c:v>
                </c:pt>
                <c:pt idx="1130">
                  <c:v>127.813</c:v>
                </c:pt>
                <c:pt idx="1131">
                  <c:v>127.922</c:v>
                </c:pt>
                <c:pt idx="1132">
                  <c:v>128.03200000000001</c:v>
                </c:pt>
                <c:pt idx="1133">
                  <c:v>128.14099999999999</c:v>
                </c:pt>
                <c:pt idx="1134">
                  <c:v>128.26599999999999</c:v>
                </c:pt>
                <c:pt idx="1135">
                  <c:v>128.375</c:v>
                </c:pt>
                <c:pt idx="1136">
                  <c:v>128.48500000000001</c:v>
                </c:pt>
                <c:pt idx="1137">
                  <c:v>128.59399999999999</c:v>
                </c:pt>
                <c:pt idx="1138">
                  <c:v>128.71899999999999</c:v>
                </c:pt>
                <c:pt idx="1139">
                  <c:v>128.828</c:v>
                </c:pt>
                <c:pt idx="1140">
                  <c:v>128.93799999999999</c:v>
                </c:pt>
                <c:pt idx="1141">
                  <c:v>129.047</c:v>
                </c:pt>
                <c:pt idx="1142">
                  <c:v>129.15700000000001</c:v>
                </c:pt>
                <c:pt idx="1143">
                  <c:v>129.28200000000001</c:v>
                </c:pt>
                <c:pt idx="1144">
                  <c:v>129.39099999999999</c:v>
                </c:pt>
                <c:pt idx="1145">
                  <c:v>129.5</c:v>
                </c:pt>
                <c:pt idx="1146">
                  <c:v>129.625</c:v>
                </c:pt>
                <c:pt idx="1147">
                  <c:v>129.73500000000001</c:v>
                </c:pt>
                <c:pt idx="1148">
                  <c:v>129.84399999999999</c:v>
                </c:pt>
                <c:pt idx="1149">
                  <c:v>129.953</c:v>
                </c:pt>
                <c:pt idx="1150">
                  <c:v>130.06299999999999</c:v>
                </c:pt>
                <c:pt idx="1151">
                  <c:v>130.172</c:v>
                </c:pt>
                <c:pt idx="1152">
                  <c:v>130.297</c:v>
                </c:pt>
                <c:pt idx="1153">
                  <c:v>130.40700000000001</c:v>
                </c:pt>
                <c:pt idx="1154">
                  <c:v>130.51599999999999</c:v>
                </c:pt>
                <c:pt idx="1155">
                  <c:v>130.625</c:v>
                </c:pt>
                <c:pt idx="1156">
                  <c:v>130.75</c:v>
                </c:pt>
                <c:pt idx="1157">
                  <c:v>130.86000000000001</c:v>
                </c:pt>
                <c:pt idx="1158">
                  <c:v>130.96899999999999</c:v>
                </c:pt>
                <c:pt idx="1159">
                  <c:v>131.078</c:v>
                </c:pt>
                <c:pt idx="1160">
                  <c:v>131.18799999999999</c:v>
                </c:pt>
                <c:pt idx="1161">
                  <c:v>131.297</c:v>
                </c:pt>
                <c:pt idx="1162">
                  <c:v>131.40700000000001</c:v>
                </c:pt>
                <c:pt idx="1163">
                  <c:v>131.53200000000001</c:v>
                </c:pt>
                <c:pt idx="1164">
                  <c:v>131.64099999999999</c:v>
                </c:pt>
                <c:pt idx="1165">
                  <c:v>131.75</c:v>
                </c:pt>
                <c:pt idx="1166">
                  <c:v>131.86000000000001</c:v>
                </c:pt>
                <c:pt idx="1167">
                  <c:v>131.96899999999999</c:v>
                </c:pt>
                <c:pt idx="1168">
                  <c:v>132.078</c:v>
                </c:pt>
                <c:pt idx="1169">
                  <c:v>132.18799999999999</c:v>
                </c:pt>
                <c:pt idx="1170">
                  <c:v>132.31299999999999</c:v>
                </c:pt>
                <c:pt idx="1171">
                  <c:v>132.422</c:v>
                </c:pt>
                <c:pt idx="1172">
                  <c:v>132.53200000000001</c:v>
                </c:pt>
                <c:pt idx="1173">
                  <c:v>132.64099999999999</c:v>
                </c:pt>
                <c:pt idx="1174">
                  <c:v>132.75</c:v>
                </c:pt>
                <c:pt idx="1175">
                  <c:v>132.875</c:v>
                </c:pt>
                <c:pt idx="1176">
                  <c:v>132.98500000000001</c:v>
                </c:pt>
                <c:pt idx="1177">
                  <c:v>133.09399999999999</c:v>
                </c:pt>
                <c:pt idx="1178">
                  <c:v>133.203</c:v>
                </c:pt>
                <c:pt idx="1179">
                  <c:v>133.31299999999999</c:v>
                </c:pt>
                <c:pt idx="1180">
                  <c:v>133.422</c:v>
                </c:pt>
                <c:pt idx="1181">
                  <c:v>133.53200000000001</c:v>
                </c:pt>
                <c:pt idx="1182">
                  <c:v>133.65700000000001</c:v>
                </c:pt>
                <c:pt idx="1183">
                  <c:v>133.76599999999999</c:v>
                </c:pt>
                <c:pt idx="1184">
                  <c:v>133.875</c:v>
                </c:pt>
                <c:pt idx="1185">
                  <c:v>133.98500000000001</c:v>
                </c:pt>
                <c:pt idx="1186">
                  <c:v>134.11000000000001</c:v>
                </c:pt>
                <c:pt idx="1187">
                  <c:v>134.21899999999999</c:v>
                </c:pt>
                <c:pt idx="1188">
                  <c:v>134.328</c:v>
                </c:pt>
                <c:pt idx="1189">
                  <c:v>134.43799999999999</c:v>
                </c:pt>
                <c:pt idx="1190">
                  <c:v>134.547</c:v>
                </c:pt>
                <c:pt idx="1191">
                  <c:v>134.65700000000001</c:v>
                </c:pt>
                <c:pt idx="1192">
                  <c:v>134.78200000000001</c:v>
                </c:pt>
                <c:pt idx="1193">
                  <c:v>134.89099999999999</c:v>
                </c:pt>
                <c:pt idx="1194">
                  <c:v>135</c:v>
                </c:pt>
                <c:pt idx="1195">
                  <c:v>135.11000000000001</c:v>
                </c:pt>
                <c:pt idx="1196">
                  <c:v>135.21899999999999</c:v>
                </c:pt>
                <c:pt idx="1197">
                  <c:v>135.328</c:v>
                </c:pt>
                <c:pt idx="1198">
                  <c:v>135.43799999999999</c:v>
                </c:pt>
                <c:pt idx="1199">
                  <c:v>135.56299999999999</c:v>
                </c:pt>
                <c:pt idx="1200">
                  <c:v>135.672</c:v>
                </c:pt>
                <c:pt idx="1201">
                  <c:v>135.78200000000001</c:v>
                </c:pt>
                <c:pt idx="1202">
                  <c:v>135.89099999999999</c:v>
                </c:pt>
                <c:pt idx="1203">
                  <c:v>136</c:v>
                </c:pt>
                <c:pt idx="1204">
                  <c:v>136.125</c:v>
                </c:pt>
                <c:pt idx="1205">
                  <c:v>136.23500000000001</c:v>
                </c:pt>
                <c:pt idx="1206">
                  <c:v>136.34399999999999</c:v>
                </c:pt>
                <c:pt idx="1207">
                  <c:v>136.453</c:v>
                </c:pt>
                <c:pt idx="1208">
                  <c:v>136.56299999999999</c:v>
                </c:pt>
                <c:pt idx="1209">
                  <c:v>136.672</c:v>
                </c:pt>
                <c:pt idx="1210">
                  <c:v>136.797</c:v>
                </c:pt>
                <c:pt idx="1211">
                  <c:v>136.90700000000001</c:v>
                </c:pt>
                <c:pt idx="1212">
                  <c:v>137.01599999999999</c:v>
                </c:pt>
                <c:pt idx="1213">
                  <c:v>137.125</c:v>
                </c:pt>
                <c:pt idx="1214">
                  <c:v>137.23500000000001</c:v>
                </c:pt>
                <c:pt idx="1215">
                  <c:v>137.36000000000001</c:v>
                </c:pt>
                <c:pt idx="1216">
                  <c:v>137.46899999999999</c:v>
                </c:pt>
                <c:pt idx="1217">
                  <c:v>137.578</c:v>
                </c:pt>
                <c:pt idx="1218">
                  <c:v>137.68799999999999</c:v>
                </c:pt>
                <c:pt idx="1219">
                  <c:v>137.797</c:v>
                </c:pt>
                <c:pt idx="1220">
                  <c:v>137.90700000000001</c:v>
                </c:pt>
                <c:pt idx="1221">
                  <c:v>138.03200000000001</c:v>
                </c:pt>
                <c:pt idx="1222">
                  <c:v>138.14099999999999</c:v>
                </c:pt>
                <c:pt idx="1223">
                  <c:v>138.25</c:v>
                </c:pt>
                <c:pt idx="1224">
                  <c:v>138.36000000000001</c:v>
                </c:pt>
                <c:pt idx="1225">
                  <c:v>138.46899999999999</c:v>
                </c:pt>
                <c:pt idx="1226">
                  <c:v>138.578</c:v>
                </c:pt>
                <c:pt idx="1227">
                  <c:v>138.68799999999999</c:v>
                </c:pt>
                <c:pt idx="1228">
                  <c:v>138.81299999999999</c:v>
                </c:pt>
                <c:pt idx="1229">
                  <c:v>138.922</c:v>
                </c:pt>
                <c:pt idx="1230">
                  <c:v>139.03200000000001</c:v>
                </c:pt>
                <c:pt idx="1231">
                  <c:v>139.14099999999999</c:v>
                </c:pt>
                <c:pt idx="1232">
                  <c:v>139.25</c:v>
                </c:pt>
                <c:pt idx="1233">
                  <c:v>139.375</c:v>
                </c:pt>
                <c:pt idx="1234">
                  <c:v>139.48500000000001</c:v>
                </c:pt>
                <c:pt idx="1235">
                  <c:v>139.59399999999999</c:v>
                </c:pt>
                <c:pt idx="1236">
                  <c:v>139.703</c:v>
                </c:pt>
                <c:pt idx="1237">
                  <c:v>139.81299999999999</c:v>
                </c:pt>
                <c:pt idx="1238">
                  <c:v>139.922</c:v>
                </c:pt>
                <c:pt idx="1239">
                  <c:v>140.03200000000001</c:v>
                </c:pt>
                <c:pt idx="1240">
                  <c:v>140.15700000000001</c:v>
                </c:pt>
                <c:pt idx="1241">
                  <c:v>140.26599999999999</c:v>
                </c:pt>
                <c:pt idx="1242">
                  <c:v>140.375</c:v>
                </c:pt>
                <c:pt idx="1243">
                  <c:v>140.5</c:v>
                </c:pt>
                <c:pt idx="1244">
                  <c:v>140.61000000000001</c:v>
                </c:pt>
                <c:pt idx="1245">
                  <c:v>140.71899999999999</c:v>
                </c:pt>
                <c:pt idx="1246">
                  <c:v>140.828</c:v>
                </c:pt>
                <c:pt idx="1247">
                  <c:v>140.93799999999999</c:v>
                </c:pt>
                <c:pt idx="1248">
                  <c:v>141.047</c:v>
                </c:pt>
                <c:pt idx="1249">
                  <c:v>141.15700000000001</c:v>
                </c:pt>
                <c:pt idx="1250">
                  <c:v>141.26599999999999</c:v>
                </c:pt>
                <c:pt idx="1251">
                  <c:v>141.39099999999999</c:v>
                </c:pt>
                <c:pt idx="1252">
                  <c:v>141.5</c:v>
                </c:pt>
                <c:pt idx="1253">
                  <c:v>141.61000000000001</c:v>
                </c:pt>
                <c:pt idx="1254">
                  <c:v>141.71899999999999</c:v>
                </c:pt>
                <c:pt idx="1255">
                  <c:v>141.828</c:v>
                </c:pt>
                <c:pt idx="1256">
                  <c:v>141.93799999999999</c:v>
                </c:pt>
                <c:pt idx="1257">
                  <c:v>142.047</c:v>
                </c:pt>
                <c:pt idx="1258">
                  <c:v>142.15700000000001</c:v>
                </c:pt>
                <c:pt idx="1259">
                  <c:v>142.28200000000001</c:v>
                </c:pt>
                <c:pt idx="1260">
                  <c:v>142.39099999999999</c:v>
                </c:pt>
                <c:pt idx="1261">
                  <c:v>142.5</c:v>
                </c:pt>
                <c:pt idx="1262">
                  <c:v>142.61000000000001</c:v>
                </c:pt>
                <c:pt idx="1263">
                  <c:v>142.71899999999999</c:v>
                </c:pt>
                <c:pt idx="1264">
                  <c:v>142.828</c:v>
                </c:pt>
                <c:pt idx="1265">
                  <c:v>142.93799999999999</c:v>
                </c:pt>
                <c:pt idx="1266">
                  <c:v>143.06299999999999</c:v>
                </c:pt>
                <c:pt idx="1267">
                  <c:v>143.172</c:v>
                </c:pt>
                <c:pt idx="1268">
                  <c:v>143.28200000000001</c:v>
                </c:pt>
                <c:pt idx="1269">
                  <c:v>143.39099999999999</c:v>
                </c:pt>
                <c:pt idx="1270">
                  <c:v>143.5</c:v>
                </c:pt>
                <c:pt idx="1271">
                  <c:v>143.625</c:v>
                </c:pt>
                <c:pt idx="1272">
                  <c:v>143.73500000000001</c:v>
                </c:pt>
                <c:pt idx="1273">
                  <c:v>143.84399999999999</c:v>
                </c:pt>
                <c:pt idx="1274">
                  <c:v>143.953</c:v>
                </c:pt>
                <c:pt idx="1275">
                  <c:v>144.06299999999999</c:v>
                </c:pt>
                <c:pt idx="1276">
                  <c:v>144.172</c:v>
                </c:pt>
                <c:pt idx="1277">
                  <c:v>144.297</c:v>
                </c:pt>
                <c:pt idx="1278">
                  <c:v>144.40700000000001</c:v>
                </c:pt>
                <c:pt idx="1279">
                  <c:v>144.51599999999999</c:v>
                </c:pt>
                <c:pt idx="1280">
                  <c:v>144.625</c:v>
                </c:pt>
                <c:pt idx="1281">
                  <c:v>144.73500000000001</c:v>
                </c:pt>
                <c:pt idx="1282">
                  <c:v>144.86000000000001</c:v>
                </c:pt>
                <c:pt idx="1283">
                  <c:v>144.96899999999999</c:v>
                </c:pt>
                <c:pt idx="1284">
                  <c:v>145.078</c:v>
                </c:pt>
                <c:pt idx="1285">
                  <c:v>145.18799999999999</c:v>
                </c:pt>
                <c:pt idx="1286">
                  <c:v>145.297</c:v>
                </c:pt>
                <c:pt idx="1287">
                  <c:v>145.40700000000001</c:v>
                </c:pt>
                <c:pt idx="1288">
                  <c:v>145.51599999999999</c:v>
                </c:pt>
                <c:pt idx="1289">
                  <c:v>145.64099999999999</c:v>
                </c:pt>
                <c:pt idx="1290">
                  <c:v>145.75</c:v>
                </c:pt>
                <c:pt idx="1291">
                  <c:v>145.86000000000001</c:v>
                </c:pt>
                <c:pt idx="1292">
                  <c:v>145.96899999999999</c:v>
                </c:pt>
                <c:pt idx="1293">
                  <c:v>146.078</c:v>
                </c:pt>
                <c:pt idx="1294">
                  <c:v>146.203</c:v>
                </c:pt>
                <c:pt idx="1295">
                  <c:v>146.31299999999999</c:v>
                </c:pt>
                <c:pt idx="1296">
                  <c:v>146.422</c:v>
                </c:pt>
                <c:pt idx="1297">
                  <c:v>146.53200000000001</c:v>
                </c:pt>
                <c:pt idx="1298">
                  <c:v>146.65700000000001</c:v>
                </c:pt>
                <c:pt idx="1299">
                  <c:v>146.76599999999999</c:v>
                </c:pt>
                <c:pt idx="1300">
                  <c:v>146.875</c:v>
                </c:pt>
                <c:pt idx="1301">
                  <c:v>146.98500000000001</c:v>
                </c:pt>
                <c:pt idx="1302">
                  <c:v>147.09399999999999</c:v>
                </c:pt>
                <c:pt idx="1303">
                  <c:v>147.203</c:v>
                </c:pt>
                <c:pt idx="1304">
                  <c:v>147.31299999999999</c:v>
                </c:pt>
                <c:pt idx="1305">
                  <c:v>147.422</c:v>
                </c:pt>
                <c:pt idx="1306">
                  <c:v>147.547</c:v>
                </c:pt>
                <c:pt idx="1307">
                  <c:v>147.65700000000001</c:v>
                </c:pt>
                <c:pt idx="1308">
                  <c:v>147.76599999999999</c:v>
                </c:pt>
                <c:pt idx="1309">
                  <c:v>147.875</c:v>
                </c:pt>
                <c:pt idx="1310">
                  <c:v>147.98500000000001</c:v>
                </c:pt>
                <c:pt idx="1311">
                  <c:v>148.11000000000001</c:v>
                </c:pt>
                <c:pt idx="1312">
                  <c:v>148.21899999999999</c:v>
                </c:pt>
                <c:pt idx="1313">
                  <c:v>148.328</c:v>
                </c:pt>
                <c:pt idx="1314">
                  <c:v>148.43799999999999</c:v>
                </c:pt>
                <c:pt idx="1315">
                  <c:v>148.547</c:v>
                </c:pt>
                <c:pt idx="1316">
                  <c:v>148.65700000000001</c:v>
                </c:pt>
                <c:pt idx="1317">
                  <c:v>148.76599999999999</c:v>
                </c:pt>
                <c:pt idx="1318">
                  <c:v>148.89099999999999</c:v>
                </c:pt>
                <c:pt idx="1319">
                  <c:v>149</c:v>
                </c:pt>
                <c:pt idx="1320">
                  <c:v>149.11000000000001</c:v>
                </c:pt>
                <c:pt idx="1321">
                  <c:v>149.21899999999999</c:v>
                </c:pt>
                <c:pt idx="1322">
                  <c:v>149.328</c:v>
                </c:pt>
                <c:pt idx="1323">
                  <c:v>149.43799999999999</c:v>
                </c:pt>
                <c:pt idx="1324">
                  <c:v>149.547</c:v>
                </c:pt>
                <c:pt idx="1325">
                  <c:v>149.672</c:v>
                </c:pt>
                <c:pt idx="1326">
                  <c:v>149.78200000000001</c:v>
                </c:pt>
                <c:pt idx="1327">
                  <c:v>149.89099999999999</c:v>
                </c:pt>
                <c:pt idx="1328">
                  <c:v>150</c:v>
                </c:pt>
                <c:pt idx="1329">
                  <c:v>150.11000000000001</c:v>
                </c:pt>
                <c:pt idx="1330">
                  <c:v>150.21899999999999</c:v>
                </c:pt>
                <c:pt idx="1331">
                  <c:v>150.34399999999999</c:v>
                </c:pt>
                <c:pt idx="1332">
                  <c:v>150.453</c:v>
                </c:pt>
                <c:pt idx="1333">
                  <c:v>150.56299999999999</c:v>
                </c:pt>
                <c:pt idx="1334">
                  <c:v>150.672</c:v>
                </c:pt>
                <c:pt idx="1335">
                  <c:v>150.78200000000001</c:v>
                </c:pt>
                <c:pt idx="1336">
                  <c:v>150.89099999999999</c:v>
                </c:pt>
                <c:pt idx="1337">
                  <c:v>151</c:v>
                </c:pt>
                <c:pt idx="1338">
                  <c:v>151.125</c:v>
                </c:pt>
                <c:pt idx="1339">
                  <c:v>151.23500000000001</c:v>
                </c:pt>
                <c:pt idx="1340">
                  <c:v>151.34399999999999</c:v>
                </c:pt>
                <c:pt idx="1341">
                  <c:v>151.453</c:v>
                </c:pt>
                <c:pt idx="1342">
                  <c:v>151.56299999999999</c:v>
                </c:pt>
                <c:pt idx="1343">
                  <c:v>151.672</c:v>
                </c:pt>
                <c:pt idx="1344">
                  <c:v>151.797</c:v>
                </c:pt>
                <c:pt idx="1345">
                  <c:v>151.90700000000001</c:v>
                </c:pt>
                <c:pt idx="1346">
                  <c:v>152.01599999999999</c:v>
                </c:pt>
                <c:pt idx="1347">
                  <c:v>152.125</c:v>
                </c:pt>
                <c:pt idx="1348">
                  <c:v>152.23500000000001</c:v>
                </c:pt>
                <c:pt idx="1349">
                  <c:v>152.36000000000001</c:v>
                </c:pt>
                <c:pt idx="1350">
                  <c:v>152.46899999999999</c:v>
                </c:pt>
                <c:pt idx="1351">
                  <c:v>152.578</c:v>
                </c:pt>
                <c:pt idx="1352">
                  <c:v>152.68799999999999</c:v>
                </c:pt>
                <c:pt idx="1353">
                  <c:v>152.797</c:v>
                </c:pt>
                <c:pt idx="1354">
                  <c:v>152.90700000000001</c:v>
                </c:pt>
                <c:pt idx="1355">
                  <c:v>153.03200000000001</c:v>
                </c:pt>
                <c:pt idx="1356">
                  <c:v>153.14099999999999</c:v>
                </c:pt>
                <c:pt idx="1357">
                  <c:v>153.25</c:v>
                </c:pt>
                <c:pt idx="1358">
                  <c:v>153.36000000000001</c:v>
                </c:pt>
                <c:pt idx="1359">
                  <c:v>153.46899999999999</c:v>
                </c:pt>
                <c:pt idx="1360">
                  <c:v>153.59399999999999</c:v>
                </c:pt>
                <c:pt idx="1361">
                  <c:v>153.703</c:v>
                </c:pt>
                <c:pt idx="1362">
                  <c:v>153.81299999999999</c:v>
                </c:pt>
                <c:pt idx="1363">
                  <c:v>153.922</c:v>
                </c:pt>
                <c:pt idx="1364">
                  <c:v>154.03200000000001</c:v>
                </c:pt>
                <c:pt idx="1365">
                  <c:v>154.14099999999999</c:v>
                </c:pt>
                <c:pt idx="1366">
                  <c:v>154.25</c:v>
                </c:pt>
                <c:pt idx="1367">
                  <c:v>154.375</c:v>
                </c:pt>
                <c:pt idx="1368">
                  <c:v>154.48500000000001</c:v>
                </c:pt>
                <c:pt idx="1369">
                  <c:v>154.59399999999999</c:v>
                </c:pt>
                <c:pt idx="1370">
                  <c:v>154.703</c:v>
                </c:pt>
                <c:pt idx="1371">
                  <c:v>154.81299999999999</c:v>
                </c:pt>
                <c:pt idx="1372">
                  <c:v>154.922</c:v>
                </c:pt>
                <c:pt idx="1373">
                  <c:v>155.03200000000001</c:v>
                </c:pt>
                <c:pt idx="1374">
                  <c:v>155.15700000000001</c:v>
                </c:pt>
                <c:pt idx="1375">
                  <c:v>155.26599999999999</c:v>
                </c:pt>
                <c:pt idx="1376">
                  <c:v>155.375</c:v>
                </c:pt>
                <c:pt idx="1377">
                  <c:v>155.48500000000001</c:v>
                </c:pt>
                <c:pt idx="1378">
                  <c:v>155.59399999999999</c:v>
                </c:pt>
                <c:pt idx="1379">
                  <c:v>155.703</c:v>
                </c:pt>
                <c:pt idx="1380">
                  <c:v>155.81299999999999</c:v>
                </c:pt>
                <c:pt idx="1381">
                  <c:v>155.93799999999999</c:v>
                </c:pt>
                <c:pt idx="1382">
                  <c:v>156.047</c:v>
                </c:pt>
                <c:pt idx="1383">
                  <c:v>156.15700000000001</c:v>
                </c:pt>
                <c:pt idx="1384">
                  <c:v>156.26599999999999</c:v>
                </c:pt>
                <c:pt idx="1385">
                  <c:v>156.375</c:v>
                </c:pt>
                <c:pt idx="1386">
                  <c:v>156.48500000000001</c:v>
                </c:pt>
                <c:pt idx="1387">
                  <c:v>156.59399999999999</c:v>
                </c:pt>
                <c:pt idx="1388">
                  <c:v>156.703</c:v>
                </c:pt>
                <c:pt idx="1389">
                  <c:v>156.828</c:v>
                </c:pt>
                <c:pt idx="1390">
                  <c:v>156.93799999999999</c:v>
                </c:pt>
                <c:pt idx="1391">
                  <c:v>157.047</c:v>
                </c:pt>
                <c:pt idx="1392">
                  <c:v>157.15700000000001</c:v>
                </c:pt>
                <c:pt idx="1393">
                  <c:v>157.26599999999999</c:v>
                </c:pt>
                <c:pt idx="1394">
                  <c:v>157.375</c:v>
                </c:pt>
                <c:pt idx="1395">
                  <c:v>157.48500000000001</c:v>
                </c:pt>
                <c:pt idx="1396">
                  <c:v>157.61000000000001</c:v>
                </c:pt>
                <c:pt idx="1397">
                  <c:v>157.71899999999999</c:v>
                </c:pt>
                <c:pt idx="1398">
                  <c:v>157.828</c:v>
                </c:pt>
                <c:pt idx="1399">
                  <c:v>157.93799999999999</c:v>
                </c:pt>
                <c:pt idx="1400">
                  <c:v>158.047</c:v>
                </c:pt>
                <c:pt idx="1401">
                  <c:v>158.172</c:v>
                </c:pt>
                <c:pt idx="1402">
                  <c:v>158.28200000000001</c:v>
                </c:pt>
                <c:pt idx="1403">
                  <c:v>158.39099999999999</c:v>
                </c:pt>
                <c:pt idx="1404">
                  <c:v>158.5</c:v>
                </c:pt>
                <c:pt idx="1405">
                  <c:v>158.61000000000001</c:v>
                </c:pt>
                <c:pt idx="1406">
                  <c:v>158.71899999999999</c:v>
                </c:pt>
                <c:pt idx="1407">
                  <c:v>158.828</c:v>
                </c:pt>
                <c:pt idx="1408">
                  <c:v>158.953</c:v>
                </c:pt>
                <c:pt idx="1409">
                  <c:v>159.06299999999999</c:v>
                </c:pt>
                <c:pt idx="1410">
                  <c:v>159.172</c:v>
                </c:pt>
                <c:pt idx="1411">
                  <c:v>159.28200000000001</c:v>
                </c:pt>
                <c:pt idx="1412">
                  <c:v>159.39099999999999</c:v>
                </c:pt>
                <c:pt idx="1413">
                  <c:v>159.5</c:v>
                </c:pt>
                <c:pt idx="1414">
                  <c:v>159.61000000000001</c:v>
                </c:pt>
                <c:pt idx="1415">
                  <c:v>159.73500000000001</c:v>
                </c:pt>
                <c:pt idx="1416">
                  <c:v>159.84399999999999</c:v>
                </c:pt>
                <c:pt idx="1417">
                  <c:v>159.953</c:v>
                </c:pt>
                <c:pt idx="1418">
                  <c:v>160.06299999999999</c:v>
                </c:pt>
                <c:pt idx="1419">
                  <c:v>160.18799999999999</c:v>
                </c:pt>
                <c:pt idx="1420">
                  <c:v>160.297</c:v>
                </c:pt>
                <c:pt idx="1421">
                  <c:v>160.40700000000001</c:v>
                </c:pt>
                <c:pt idx="1422">
                  <c:v>160.51599999999999</c:v>
                </c:pt>
                <c:pt idx="1423">
                  <c:v>160.625</c:v>
                </c:pt>
                <c:pt idx="1424">
                  <c:v>160.73500000000001</c:v>
                </c:pt>
                <c:pt idx="1425">
                  <c:v>160.84399999999999</c:v>
                </c:pt>
                <c:pt idx="1426">
                  <c:v>160.96899999999999</c:v>
                </c:pt>
                <c:pt idx="1427">
                  <c:v>161.078</c:v>
                </c:pt>
                <c:pt idx="1428">
                  <c:v>161.18799999999999</c:v>
                </c:pt>
                <c:pt idx="1429">
                  <c:v>161.297</c:v>
                </c:pt>
                <c:pt idx="1430">
                  <c:v>161.40700000000001</c:v>
                </c:pt>
                <c:pt idx="1431">
                  <c:v>161.51599999999999</c:v>
                </c:pt>
                <c:pt idx="1432">
                  <c:v>161.64099999999999</c:v>
                </c:pt>
                <c:pt idx="1433">
                  <c:v>161.75</c:v>
                </c:pt>
                <c:pt idx="1434">
                  <c:v>161.86000000000001</c:v>
                </c:pt>
                <c:pt idx="1435">
                  <c:v>161.96899999999999</c:v>
                </c:pt>
                <c:pt idx="1436">
                  <c:v>162.078</c:v>
                </c:pt>
                <c:pt idx="1437">
                  <c:v>162.18799999999999</c:v>
                </c:pt>
                <c:pt idx="1438">
                  <c:v>162.297</c:v>
                </c:pt>
                <c:pt idx="1439">
                  <c:v>162.422</c:v>
                </c:pt>
                <c:pt idx="1440">
                  <c:v>162.53200000000001</c:v>
                </c:pt>
                <c:pt idx="1441">
                  <c:v>162.64099999999999</c:v>
                </c:pt>
                <c:pt idx="1442">
                  <c:v>162.75</c:v>
                </c:pt>
                <c:pt idx="1443">
                  <c:v>162.86000000000001</c:v>
                </c:pt>
                <c:pt idx="1444">
                  <c:v>162.98500000000001</c:v>
                </c:pt>
                <c:pt idx="1445">
                  <c:v>163.09399999999999</c:v>
                </c:pt>
                <c:pt idx="1446">
                  <c:v>163.203</c:v>
                </c:pt>
                <c:pt idx="1447">
                  <c:v>163.31299999999999</c:v>
                </c:pt>
                <c:pt idx="1448">
                  <c:v>163.422</c:v>
                </c:pt>
                <c:pt idx="1449">
                  <c:v>163.547</c:v>
                </c:pt>
                <c:pt idx="1450">
                  <c:v>163.65700000000001</c:v>
                </c:pt>
                <c:pt idx="1451">
                  <c:v>163.76599999999999</c:v>
                </c:pt>
                <c:pt idx="1452">
                  <c:v>163.875</c:v>
                </c:pt>
                <c:pt idx="1453">
                  <c:v>163.98500000000001</c:v>
                </c:pt>
                <c:pt idx="1454">
                  <c:v>164.09399999999999</c:v>
                </c:pt>
                <c:pt idx="1455">
                  <c:v>164.203</c:v>
                </c:pt>
                <c:pt idx="1456">
                  <c:v>164.31299999999999</c:v>
                </c:pt>
                <c:pt idx="1457">
                  <c:v>164.43799999999999</c:v>
                </c:pt>
                <c:pt idx="1458">
                  <c:v>164.547</c:v>
                </c:pt>
                <c:pt idx="1459">
                  <c:v>164.65700000000001</c:v>
                </c:pt>
                <c:pt idx="1460">
                  <c:v>164.76599999999999</c:v>
                </c:pt>
                <c:pt idx="1461">
                  <c:v>164.875</c:v>
                </c:pt>
                <c:pt idx="1462">
                  <c:v>165</c:v>
                </c:pt>
                <c:pt idx="1463">
                  <c:v>165.11</c:v>
                </c:pt>
                <c:pt idx="1464">
                  <c:v>165.21899999999999</c:v>
                </c:pt>
                <c:pt idx="1465">
                  <c:v>165.328</c:v>
                </c:pt>
                <c:pt idx="1466">
                  <c:v>165.453</c:v>
                </c:pt>
                <c:pt idx="1467">
                  <c:v>165.56299999999999</c:v>
                </c:pt>
                <c:pt idx="1468">
                  <c:v>165.672</c:v>
                </c:pt>
                <c:pt idx="1469">
                  <c:v>165.78200000000001</c:v>
                </c:pt>
                <c:pt idx="1470">
                  <c:v>165.89099999999999</c:v>
                </c:pt>
                <c:pt idx="1471">
                  <c:v>166</c:v>
                </c:pt>
                <c:pt idx="1472">
                  <c:v>166.125</c:v>
                </c:pt>
                <c:pt idx="1473">
                  <c:v>166.23500000000001</c:v>
                </c:pt>
                <c:pt idx="1474">
                  <c:v>166.34399999999999</c:v>
                </c:pt>
                <c:pt idx="1475">
                  <c:v>166.453</c:v>
                </c:pt>
                <c:pt idx="1476">
                  <c:v>166.56299999999999</c:v>
                </c:pt>
                <c:pt idx="1477">
                  <c:v>166.672</c:v>
                </c:pt>
                <c:pt idx="1478">
                  <c:v>166.78200000000001</c:v>
                </c:pt>
                <c:pt idx="1479">
                  <c:v>166.90700000000001</c:v>
                </c:pt>
                <c:pt idx="1480">
                  <c:v>167.01599999999999</c:v>
                </c:pt>
                <c:pt idx="1481">
                  <c:v>167.125</c:v>
                </c:pt>
                <c:pt idx="1482">
                  <c:v>167.23500000000001</c:v>
                </c:pt>
                <c:pt idx="1483">
                  <c:v>167.34399999999999</c:v>
                </c:pt>
                <c:pt idx="1484">
                  <c:v>167.453</c:v>
                </c:pt>
                <c:pt idx="1485">
                  <c:v>167.56299999999999</c:v>
                </c:pt>
                <c:pt idx="1486">
                  <c:v>167.68799999999999</c:v>
                </c:pt>
                <c:pt idx="1487">
                  <c:v>167.797</c:v>
                </c:pt>
                <c:pt idx="1488">
                  <c:v>167.90700000000001</c:v>
                </c:pt>
                <c:pt idx="1489">
                  <c:v>168.01599999999999</c:v>
                </c:pt>
                <c:pt idx="1490">
                  <c:v>168.125</c:v>
                </c:pt>
                <c:pt idx="1491">
                  <c:v>168.25</c:v>
                </c:pt>
                <c:pt idx="1492">
                  <c:v>168.36</c:v>
                </c:pt>
                <c:pt idx="1493">
                  <c:v>168.46899999999999</c:v>
                </c:pt>
                <c:pt idx="1494">
                  <c:v>168.578</c:v>
                </c:pt>
                <c:pt idx="1495">
                  <c:v>168.68799999999999</c:v>
                </c:pt>
                <c:pt idx="1496">
                  <c:v>168.81299999999999</c:v>
                </c:pt>
                <c:pt idx="1497">
                  <c:v>168.922</c:v>
                </c:pt>
                <c:pt idx="1498">
                  <c:v>169.03200000000001</c:v>
                </c:pt>
                <c:pt idx="1499">
                  <c:v>169.14099999999999</c:v>
                </c:pt>
                <c:pt idx="1500">
                  <c:v>169.25</c:v>
                </c:pt>
                <c:pt idx="1501">
                  <c:v>169.36</c:v>
                </c:pt>
                <c:pt idx="1502">
                  <c:v>169.46899999999999</c:v>
                </c:pt>
                <c:pt idx="1503">
                  <c:v>169.59399999999999</c:v>
                </c:pt>
                <c:pt idx="1504">
                  <c:v>169.703</c:v>
                </c:pt>
                <c:pt idx="1505">
                  <c:v>169.81299999999999</c:v>
                </c:pt>
                <c:pt idx="1506">
                  <c:v>169.922</c:v>
                </c:pt>
                <c:pt idx="1507">
                  <c:v>170.047</c:v>
                </c:pt>
                <c:pt idx="1508">
                  <c:v>170.15700000000001</c:v>
                </c:pt>
                <c:pt idx="1509">
                  <c:v>170.26599999999999</c:v>
                </c:pt>
                <c:pt idx="1510">
                  <c:v>170.375</c:v>
                </c:pt>
                <c:pt idx="1511">
                  <c:v>170.48500000000001</c:v>
                </c:pt>
                <c:pt idx="1512">
                  <c:v>170.59399999999999</c:v>
                </c:pt>
                <c:pt idx="1513">
                  <c:v>170.703</c:v>
                </c:pt>
                <c:pt idx="1514">
                  <c:v>170.828</c:v>
                </c:pt>
                <c:pt idx="1515">
                  <c:v>170.93799999999999</c:v>
                </c:pt>
                <c:pt idx="1516">
                  <c:v>171.047</c:v>
                </c:pt>
                <c:pt idx="1517">
                  <c:v>171.15700000000001</c:v>
                </c:pt>
                <c:pt idx="1518">
                  <c:v>171.26599999999999</c:v>
                </c:pt>
                <c:pt idx="1519">
                  <c:v>171.375</c:v>
                </c:pt>
                <c:pt idx="1520">
                  <c:v>171.5</c:v>
                </c:pt>
                <c:pt idx="1521">
                  <c:v>171.61</c:v>
                </c:pt>
                <c:pt idx="1522">
                  <c:v>171.71899999999999</c:v>
                </c:pt>
                <c:pt idx="1523">
                  <c:v>171.828</c:v>
                </c:pt>
                <c:pt idx="1524">
                  <c:v>171.93799999999999</c:v>
                </c:pt>
                <c:pt idx="1525">
                  <c:v>172.047</c:v>
                </c:pt>
                <c:pt idx="1526">
                  <c:v>172.172</c:v>
                </c:pt>
                <c:pt idx="1527">
                  <c:v>172.28200000000001</c:v>
                </c:pt>
                <c:pt idx="1528">
                  <c:v>172.39099999999999</c:v>
                </c:pt>
                <c:pt idx="1529">
                  <c:v>172.5</c:v>
                </c:pt>
                <c:pt idx="1530">
                  <c:v>172.61</c:v>
                </c:pt>
                <c:pt idx="1531">
                  <c:v>172.71899999999999</c:v>
                </c:pt>
                <c:pt idx="1532">
                  <c:v>172.84399999999999</c:v>
                </c:pt>
                <c:pt idx="1533">
                  <c:v>172.953</c:v>
                </c:pt>
                <c:pt idx="1534">
                  <c:v>173.06299999999999</c:v>
                </c:pt>
                <c:pt idx="1535">
                  <c:v>173.172</c:v>
                </c:pt>
                <c:pt idx="1536">
                  <c:v>173.28200000000001</c:v>
                </c:pt>
                <c:pt idx="1537">
                  <c:v>173.40700000000001</c:v>
                </c:pt>
                <c:pt idx="1538">
                  <c:v>173.51599999999999</c:v>
                </c:pt>
                <c:pt idx="1539">
                  <c:v>173.625</c:v>
                </c:pt>
                <c:pt idx="1540">
                  <c:v>173.73500000000001</c:v>
                </c:pt>
                <c:pt idx="1541">
                  <c:v>173.84399999999999</c:v>
                </c:pt>
                <c:pt idx="1542">
                  <c:v>173.953</c:v>
                </c:pt>
                <c:pt idx="1543">
                  <c:v>174.06299999999999</c:v>
                </c:pt>
                <c:pt idx="1544">
                  <c:v>174.172</c:v>
                </c:pt>
                <c:pt idx="1545">
                  <c:v>174.297</c:v>
                </c:pt>
                <c:pt idx="1546">
                  <c:v>174.40700000000001</c:v>
                </c:pt>
                <c:pt idx="1547">
                  <c:v>174.51599999999999</c:v>
                </c:pt>
                <c:pt idx="1548">
                  <c:v>174.625</c:v>
                </c:pt>
                <c:pt idx="1549">
                  <c:v>174.75</c:v>
                </c:pt>
                <c:pt idx="1550">
                  <c:v>174.86</c:v>
                </c:pt>
                <c:pt idx="1551">
                  <c:v>174.96899999999999</c:v>
                </c:pt>
                <c:pt idx="1552">
                  <c:v>175.078</c:v>
                </c:pt>
                <c:pt idx="1553">
                  <c:v>175.18799999999999</c:v>
                </c:pt>
                <c:pt idx="1554">
                  <c:v>175.31299999999999</c:v>
                </c:pt>
                <c:pt idx="1555">
                  <c:v>175.422</c:v>
                </c:pt>
                <c:pt idx="1556">
                  <c:v>175.53200000000001</c:v>
                </c:pt>
                <c:pt idx="1557">
                  <c:v>175.64099999999999</c:v>
                </c:pt>
                <c:pt idx="1558">
                  <c:v>175.75</c:v>
                </c:pt>
                <c:pt idx="1559">
                  <c:v>175.86</c:v>
                </c:pt>
                <c:pt idx="1560">
                  <c:v>175.98500000000001</c:v>
                </c:pt>
                <c:pt idx="1561">
                  <c:v>176.09399999999999</c:v>
                </c:pt>
                <c:pt idx="1562">
                  <c:v>176.203</c:v>
                </c:pt>
                <c:pt idx="1563">
                  <c:v>176.31299999999999</c:v>
                </c:pt>
                <c:pt idx="1564">
                  <c:v>176.422</c:v>
                </c:pt>
                <c:pt idx="1565">
                  <c:v>176.53200000000001</c:v>
                </c:pt>
                <c:pt idx="1566">
                  <c:v>176.64099999999999</c:v>
                </c:pt>
                <c:pt idx="1567">
                  <c:v>176.76599999999999</c:v>
                </c:pt>
                <c:pt idx="1568">
                  <c:v>176.875</c:v>
                </c:pt>
                <c:pt idx="1569">
                  <c:v>176.98500000000001</c:v>
                </c:pt>
                <c:pt idx="1570">
                  <c:v>177.09399999999999</c:v>
                </c:pt>
                <c:pt idx="1571">
                  <c:v>177.203</c:v>
                </c:pt>
                <c:pt idx="1572">
                  <c:v>177.31299999999999</c:v>
                </c:pt>
                <c:pt idx="1573">
                  <c:v>177.422</c:v>
                </c:pt>
                <c:pt idx="1574">
                  <c:v>177.53200000000001</c:v>
                </c:pt>
                <c:pt idx="1575">
                  <c:v>177.65700000000001</c:v>
                </c:pt>
                <c:pt idx="1576">
                  <c:v>177.76599999999999</c:v>
                </c:pt>
                <c:pt idx="1577">
                  <c:v>177.875</c:v>
                </c:pt>
                <c:pt idx="1578">
                  <c:v>177.98500000000001</c:v>
                </c:pt>
                <c:pt idx="1579">
                  <c:v>178.09399999999999</c:v>
                </c:pt>
                <c:pt idx="1580">
                  <c:v>178.203</c:v>
                </c:pt>
                <c:pt idx="1581">
                  <c:v>178.31299999999999</c:v>
                </c:pt>
                <c:pt idx="1582">
                  <c:v>178.422</c:v>
                </c:pt>
                <c:pt idx="1583">
                  <c:v>178.547</c:v>
                </c:pt>
                <c:pt idx="1584">
                  <c:v>178.65700000000001</c:v>
                </c:pt>
                <c:pt idx="1585">
                  <c:v>178.76599999999999</c:v>
                </c:pt>
                <c:pt idx="1586">
                  <c:v>178.875</c:v>
                </c:pt>
                <c:pt idx="1587">
                  <c:v>179</c:v>
                </c:pt>
                <c:pt idx="1588">
                  <c:v>179.11</c:v>
                </c:pt>
                <c:pt idx="1589">
                  <c:v>179.21899999999999</c:v>
                </c:pt>
                <c:pt idx="1590">
                  <c:v>179.328</c:v>
                </c:pt>
                <c:pt idx="1591">
                  <c:v>179.43799999999999</c:v>
                </c:pt>
                <c:pt idx="1592">
                  <c:v>179.547</c:v>
                </c:pt>
                <c:pt idx="1593">
                  <c:v>179.65700000000001</c:v>
                </c:pt>
                <c:pt idx="1594">
                  <c:v>179.78200000000001</c:v>
                </c:pt>
                <c:pt idx="1595">
                  <c:v>179.89099999999999</c:v>
                </c:pt>
                <c:pt idx="1596">
                  <c:v>180</c:v>
                </c:pt>
                <c:pt idx="1597">
                  <c:v>180.11</c:v>
                </c:pt>
                <c:pt idx="1598">
                  <c:v>180.21899999999999</c:v>
                </c:pt>
                <c:pt idx="1599">
                  <c:v>180.328</c:v>
                </c:pt>
                <c:pt idx="1600">
                  <c:v>180.453</c:v>
                </c:pt>
                <c:pt idx="1601">
                  <c:v>180.56299999999999</c:v>
                </c:pt>
                <c:pt idx="1602">
                  <c:v>180.672</c:v>
                </c:pt>
                <c:pt idx="1603">
                  <c:v>180.78200000000001</c:v>
                </c:pt>
                <c:pt idx="1604">
                  <c:v>180.89099999999999</c:v>
                </c:pt>
                <c:pt idx="1605">
                  <c:v>181</c:v>
                </c:pt>
                <c:pt idx="1606">
                  <c:v>181.125</c:v>
                </c:pt>
                <c:pt idx="1607">
                  <c:v>181.23500000000001</c:v>
                </c:pt>
                <c:pt idx="1608">
                  <c:v>181.34399999999999</c:v>
                </c:pt>
                <c:pt idx="1609">
                  <c:v>181.453</c:v>
                </c:pt>
                <c:pt idx="1610">
                  <c:v>181.56299999999999</c:v>
                </c:pt>
                <c:pt idx="1611">
                  <c:v>181.672</c:v>
                </c:pt>
                <c:pt idx="1612">
                  <c:v>181.78200000000001</c:v>
                </c:pt>
                <c:pt idx="1613">
                  <c:v>181.90700000000001</c:v>
                </c:pt>
                <c:pt idx="1614">
                  <c:v>182.01599999999999</c:v>
                </c:pt>
                <c:pt idx="1615">
                  <c:v>182.125</c:v>
                </c:pt>
                <c:pt idx="1616">
                  <c:v>182.23500000000001</c:v>
                </c:pt>
                <c:pt idx="1617">
                  <c:v>182.34399999999999</c:v>
                </c:pt>
                <c:pt idx="1618">
                  <c:v>182.453</c:v>
                </c:pt>
                <c:pt idx="1619">
                  <c:v>182.56299999999999</c:v>
                </c:pt>
                <c:pt idx="1620">
                  <c:v>182.672</c:v>
                </c:pt>
                <c:pt idx="1621">
                  <c:v>182.797</c:v>
                </c:pt>
                <c:pt idx="1622">
                  <c:v>182.90700000000001</c:v>
                </c:pt>
                <c:pt idx="1623">
                  <c:v>183.01599999999999</c:v>
                </c:pt>
                <c:pt idx="1624">
                  <c:v>183.125</c:v>
                </c:pt>
                <c:pt idx="1625">
                  <c:v>183.23500000000001</c:v>
                </c:pt>
                <c:pt idx="1626">
                  <c:v>183.36</c:v>
                </c:pt>
                <c:pt idx="1627">
                  <c:v>183.46899999999999</c:v>
                </c:pt>
                <c:pt idx="1628">
                  <c:v>183.578</c:v>
                </c:pt>
                <c:pt idx="1629">
                  <c:v>183.68799999999999</c:v>
                </c:pt>
                <c:pt idx="1630">
                  <c:v>183.797</c:v>
                </c:pt>
                <c:pt idx="1631">
                  <c:v>183.90700000000001</c:v>
                </c:pt>
                <c:pt idx="1632">
                  <c:v>184.01599999999999</c:v>
                </c:pt>
                <c:pt idx="1633">
                  <c:v>184.14099999999999</c:v>
                </c:pt>
                <c:pt idx="1634">
                  <c:v>184.25</c:v>
                </c:pt>
                <c:pt idx="1635">
                  <c:v>184.36</c:v>
                </c:pt>
                <c:pt idx="1636">
                  <c:v>184.46899999999999</c:v>
                </c:pt>
                <c:pt idx="1637">
                  <c:v>184.578</c:v>
                </c:pt>
                <c:pt idx="1638">
                  <c:v>184.68799999999999</c:v>
                </c:pt>
                <c:pt idx="1639">
                  <c:v>184.797</c:v>
                </c:pt>
                <c:pt idx="1640">
                  <c:v>184.922</c:v>
                </c:pt>
                <c:pt idx="1641">
                  <c:v>185.03200000000001</c:v>
                </c:pt>
                <c:pt idx="1642">
                  <c:v>185.14099999999999</c:v>
                </c:pt>
                <c:pt idx="1643">
                  <c:v>185.25</c:v>
                </c:pt>
                <c:pt idx="1644">
                  <c:v>185.375</c:v>
                </c:pt>
                <c:pt idx="1645">
                  <c:v>185.48500000000001</c:v>
                </c:pt>
                <c:pt idx="1646">
                  <c:v>185.59399999999999</c:v>
                </c:pt>
                <c:pt idx="1647">
                  <c:v>185.703</c:v>
                </c:pt>
                <c:pt idx="1648">
                  <c:v>185.81299999999999</c:v>
                </c:pt>
                <c:pt idx="1649">
                  <c:v>185.922</c:v>
                </c:pt>
                <c:pt idx="1650">
                  <c:v>186.03200000000001</c:v>
                </c:pt>
                <c:pt idx="1651">
                  <c:v>186.15700000000001</c:v>
                </c:pt>
                <c:pt idx="1652">
                  <c:v>186.26599999999999</c:v>
                </c:pt>
                <c:pt idx="1653">
                  <c:v>186.375</c:v>
                </c:pt>
                <c:pt idx="1654">
                  <c:v>186.48500000000001</c:v>
                </c:pt>
                <c:pt idx="1655">
                  <c:v>186.61</c:v>
                </c:pt>
                <c:pt idx="1656">
                  <c:v>186.71899999999999</c:v>
                </c:pt>
                <c:pt idx="1657">
                  <c:v>186.828</c:v>
                </c:pt>
                <c:pt idx="1658">
                  <c:v>186.93799999999999</c:v>
                </c:pt>
                <c:pt idx="1659">
                  <c:v>187.047</c:v>
                </c:pt>
                <c:pt idx="1660">
                  <c:v>187.15700000000001</c:v>
                </c:pt>
                <c:pt idx="1661">
                  <c:v>187.26599999999999</c:v>
                </c:pt>
                <c:pt idx="1662">
                  <c:v>187.39099999999999</c:v>
                </c:pt>
                <c:pt idx="1663">
                  <c:v>187.5</c:v>
                </c:pt>
                <c:pt idx="1664">
                  <c:v>187.61</c:v>
                </c:pt>
                <c:pt idx="1665">
                  <c:v>187.71899999999999</c:v>
                </c:pt>
                <c:pt idx="1666">
                  <c:v>187.84399999999999</c:v>
                </c:pt>
                <c:pt idx="1667">
                  <c:v>187.953</c:v>
                </c:pt>
                <c:pt idx="1668">
                  <c:v>188.06299999999999</c:v>
                </c:pt>
                <c:pt idx="1669">
                  <c:v>188.172</c:v>
                </c:pt>
                <c:pt idx="1670">
                  <c:v>188.28200000000001</c:v>
                </c:pt>
                <c:pt idx="1671">
                  <c:v>188.39099999999999</c:v>
                </c:pt>
                <c:pt idx="1672">
                  <c:v>188.5</c:v>
                </c:pt>
                <c:pt idx="1673">
                  <c:v>188.625</c:v>
                </c:pt>
                <c:pt idx="1674">
                  <c:v>188.73500000000001</c:v>
                </c:pt>
                <c:pt idx="1675">
                  <c:v>188.84399999999999</c:v>
                </c:pt>
                <c:pt idx="1676">
                  <c:v>188.953</c:v>
                </c:pt>
                <c:pt idx="1677">
                  <c:v>189.06299999999999</c:v>
                </c:pt>
                <c:pt idx="1678">
                  <c:v>189.172</c:v>
                </c:pt>
                <c:pt idx="1679">
                  <c:v>189.28200000000001</c:v>
                </c:pt>
                <c:pt idx="1680">
                  <c:v>189.40700000000001</c:v>
                </c:pt>
                <c:pt idx="1681">
                  <c:v>189.51599999999999</c:v>
                </c:pt>
                <c:pt idx="1682">
                  <c:v>189.625</c:v>
                </c:pt>
                <c:pt idx="1683">
                  <c:v>189.73500000000001</c:v>
                </c:pt>
                <c:pt idx="1684">
                  <c:v>189.84399999999999</c:v>
                </c:pt>
                <c:pt idx="1685">
                  <c:v>189.953</c:v>
                </c:pt>
                <c:pt idx="1686">
                  <c:v>190.06299999999999</c:v>
                </c:pt>
                <c:pt idx="1687">
                  <c:v>190.172</c:v>
                </c:pt>
                <c:pt idx="1688">
                  <c:v>190.297</c:v>
                </c:pt>
                <c:pt idx="1689">
                  <c:v>190.40700000000001</c:v>
                </c:pt>
                <c:pt idx="1690">
                  <c:v>190.51599999999999</c:v>
                </c:pt>
                <c:pt idx="1691">
                  <c:v>190.625</c:v>
                </c:pt>
                <c:pt idx="1692">
                  <c:v>190.73500000000001</c:v>
                </c:pt>
                <c:pt idx="1693">
                  <c:v>190.84399999999999</c:v>
                </c:pt>
                <c:pt idx="1694">
                  <c:v>190.96899999999999</c:v>
                </c:pt>
                <c:pt idx="1695">
                  <c:v>191.078</c:v>
                </c:pt>
                <c:pt idx="1696">
                  <c:v>191.18799999999999</c:v>
                </c:pt>
                <c:pt idx="1697">
                  <c:v>191.297</c:v>
                </c:pt>
                <c:pt idx="1698">
                  <c:v>191.422</c:v>
                </c:pt>
                <c:pt idx="1699">
                  <c:v>191.53200000000001</c:v>
                </c:pt>
                <c:pt idx="1700">
                  <c:v>191.64099999999999</c:v>
                </c:pt>
                <c:pt idx="1701">
                  <c:v>191.75</c:v>
                </c:pt>
                <c:pt idx="1702">
                  <c:v>191.86</c:v>
                </c:pt>
                <c:pt idx="1703">
                  <c:v>191.96899999999999</c:v>
                </c:pt>
                <c:pt idx="1704">
                  <c:v>192.078</c:v>
                </c:pt>
                <c:pt idx="1705">
                  <c:v>192.18799999999999</c:v>
                </c:pt>
                <c:pt idx="1706">
                  <c:v>192.31299999999999</c:v>
                </c:pt>
                <c:pt idx="1707">
                  <c:v>192.422</c:v>
                </c:pt>
                <c:pt idx="1708">
                  <c:v>192.53200000000001</c:v>
                </c:pt>
                <c:pt idx="1709">
                  <c:v>192.64099999999999</c:v>
                </c:pt>
                <c:pt idx="1710">
                  <c:v>192.75</c:v>
                </c:pt>
                <c:pt idx="1711">
                  <c:v>192.875</c:v>
                </c:pt>
                <c:pt idx="1712">
                  <c:v>192.98500000000001</c:v>
                </c:pt>
                <c:pt idx="1713">
                  <c:v>193.09399999999999</c:v>
                </c:pt>
                <c:pt idx="1714">
                  <c:v>193.203</c:v>
                </c:pt>
                <c:pt idx="1715">
                  <c:v>193.31299999999999</c:v>
                </c:pt>
                <c:pt idx="1716">
                  <c:v>193.422</c:v>
                </c:pt>
                <c:pt idx="1717">
                  <c:v>193.53200000000001</c:v>
                </c:pt>
                <c:pt idx="1718">
                  <c:v>193.65700000000001</c:v>
                </c:pt>
                <c:pt idx="1719">
                  <c:v>193.76599999999999</c:v>
                </c:pt>
                <c:pt idx="1720">
                  <c:v>193.875</c:v>
                </c:pt>
                <c:pt idx="1721">
                  <c:v>193.98500000000001</c:v>
                </c:pt>
                <c:pt idx="1722">
                  <c:v>194.09399999999999</c:v>
                </c:pt>
                <c:pt idx="1723">
                  <c:v>194.21899999999999</c:v>
                </c:pt>
                <c:pt idx="1724">
                  <c:v>194.328</c:v>
                </c:pt>
                <c:pt idx="1725">
                  <c:v>194.43799999999999</c:v>
                </c:pt>
                <c:pt idx="1726">
                  <c:v>194.547</c:v>
                </c:pt>
                <c:pt idx="1727">
                  <c:v>194.65700000000001</c:v>
                </c:pt>
                <c:pt idx="1728">
                  <c:v>194.76599999999999</c:v>
                </c:pt>
                <c:pt idx="1729">
                  <c:v>194.875</c:v>
                </c:pt>
                <c:pt idx="1730">
                  <c:v>195</c:v>
                </c:pt>
                <c:pt idx="1731">
                  <c:v>195.11</c:v>
                </c:pt>
                <c:pt idx="1732">
                  <c:v>195.21899999999999</c:v>
                </c:pt>
                <c:pt idx="1733">
                  <c:v>195.328</c:v>
                </c:pt>
                <c:pt idx="1734">
                  <c:v>195.453</c:v>
                </c:pt>
                <c:pt idx="1735">
                  <c:v>195.56299999999999</c:v>
                </c:pt>
                <c:pt idx="1736">
                  <c:v>195.672</c:v>
                </c:pt>
                <c:pt idx="1737">
                  <c:v>195.78200000000001</c:v>
                </c:pt>
                <c:pt idx="1738">
                  <c:v>195.89099999999999</c:v>
                </c:pt>
                <c:pt idx="1739">
                  <c:v>196</c:v>
                </c:pt>
                <c:pt idx="1740">
                  <c:v>196.11</c:v>
                </c:pt>
                <c:pt idx="1741">
                  <c:v>196.23500000000001</c:v>
                </c:pt>
                <c:pt idx="1742">
                  <c:v>196.34399999999999</c:v>
                </c:pt>
                <c:pt idx="1743">
                  <c:v>196.453</c:v>
                </c:pt>
                <c:pt idx="1744">
                  <c:v>196.56299999999999</c:v>
                </c:pt>
                <c:pt idx="1745">
                  <c:v>196.672</c:v>
                </c:pt>
                <c:pt idx="1746">
                  <c:v>196.78200000000001</c:v>
                </c:pt>
                <c:pt idx="1747">
                  <c:v>196.90700000000001</c:v>
                </c:pt>
                <c:pt idx="1748">
                  <c:v>197.01599999999999</c:v>
                </c:pt>
                <c:pt idx="1749">
                  <c:v>197.125</c:v>
                </c:pt>
                <c:pt idx="1750">
                  <c:v>197.23500000000001</c:v>
                </c:pt>
                <c:pt idx="1751">
                  <c:v>197.34399999999999</c:v>
                </c:pt>
                <c:pt idx="1752">
                  <c:v>197.46899999999999</c:v>
                </c:pt>
                <c:pt idx="1753">
                  <c:v>197.578</c:v>
                </c:pt>
                <c:pt idx="1754">
                  <c:v>197.68799999999999</c:v>
                </c:pt>
                <c:pt idx="1755">
                  <c:v>197.797</c:v>
                </c:pt>
                <c:pt idx="1756">
                  <c:v>197.90700000000001</c:v>
                </c:pt>
                <c:pt idx="1757">
                  <c:v>198.01599999999999</c:v>
                </c:pt>
                <c:pt idx="1758">
                  <c:v>198.125</c:v>
                </c:pt>
                <c:pt idx="1759">
                  <c:v>198.25</c:v>
                </c:pt>
                <c:pt idx="1760">
                  <c:v>198.36</c:v>
                </c:pt>
                <c:pt idx="1761">
                  <c:v>198.46899999999999</c:v>
                </c:pt>
                <c:pt idx="1762">
                  <c:v>198.578</c:v>
                </c:pt>
                <c:pt idx="1763">
                  <c:v>198.703</c:v>
                </c:pt>
                <c:pt idx="1764">
                  <c:v>198.81299999999999</c:v>
                </c:pt>
                <c:pt idx="1765">
                  <c:v>198.922</c:v>
                </c:pt>
                <c:pt idx="1766">
                  <c:v>199.03200000000001</c:v>
                </c:pt>
                <c:pt idx="1767">
                  <c:v>199.14099999999999</c:v>
                </c:pt>
                <c:pt idx="1768">
                  <c:v>199.25</c:v>
                </c:pt>
                <c:pt idx="1769">
                  <c:v>199.36</c:v>
                </c:pt>
                <c:pt idx="1770">
                  <c:v>199.48500000000001</c:v>
                </c:pt>
                <c:pt idx="1771">
                  <c:v>199.59399999999999</c:v>
                </c:pt>
                <c:pt idx="1772">
                  <c:v>199.703</c:v>
                </c:pt>
                <c:pt idx="1773">
                  <c:v>199.81299999999999</c:v>
                </c:pt>
                <c:pt idx="1774">
                  <c:v>199.922</c:v>
                </c:pt>
                <c:pt idx="1775">
                  <c:v>200.03200000000001</c:v>
                </c:pt>
                <c:pt idx="1776">
                  <c:v>200.14099999999999</c:v>
                </c:pt>
                <c:pt idx="1777">
                  <c:v>200.25</c:v>
                </c:pt>
                <c:pt idx="1778">
                  <c:v>200.375</c:v>
                </c:pt>
                <c:pt idx="1779">
                  <c:v>200.48500000000001</c:v>
                </c:pt>
                <c:pt idx="1780">
                  <c:v>200.59399999999999</c:v>
                </c:pt>
                <c:pt idx="1781">
                  <c:v>200.703</c:v>
                </c:pt>
                <c:pt idx="1782">
                  <c:v>200.81299999999999</c:v>
                </c:pt>
                <c:pt idx="1783">
                  <c:v>200.922</c:v>
                </c:pt>
                <c:pt idx="1784">
                  <c:v>201.03200000000001</c:v>
                </c:pt>
                <c:pt idx="1785">
                  <c:v>201.15700000000001</c:v>
                </c:pt>
                <c:pt idx="1786">
                  <c:v>201.26599999999999</c:v>
                </c:pt>
                <c:pt idx="1787">
                  <c:v>201.375</c:v>
                </c:pt>
                <c:pt idx="1788">
                  <c:v>201.48500000000001</c:v>
                </c:pt>
                <c:pt idx="1789">
                  <c:v>201.59399999999999</c:v>
                </c:pt>
                <c:pt idx="1790">
                  <c:v>201.703</c:v>
                </c:pt>
                <c:pt idx="1791">
                  <c:v>201.81299999999999</c:v>
                </c:pt>
                <c:pt idx="1792">
                  <c:v>201.93799999999999</c:v>
                </c:pt>
                <c:pt idx="1793">
                  <c:v>202.047</c:v>
                </c:pt>
                <c:pt idx="1794">
                  <c:v>202.15700000000001</c:v>
                </c:pt>
                <c:pt idx="1795">
                  <c:v>202.26599999999999</c:v>
                </c:pt>
                <c:pt idx="1796">
                  <c:v>202.375</c:v>
                </c:pt>
                <c:pt idx="1797">
                  <c:v>202.48500000000001</c:v>
                </c:pt>
                <c:pt idx="1798">
                  <c:v>202.59399999999999</c:v>
                </c:pt>
                <c:pt idx="1799">
                  <c:v>202.71899999999999</c:v>
                </c:pt>
                <c:pt idx="1800">
                  <c:v>202.828</c:v>
                </c:pt>
                <c:pt idx="1801">
                  <c:v>202.93799999999999</c:v>
                </c:pt>
                <c:pt idx="1802">
                  <c:v>203.047</c:v>
                </c:pt>
                <c:pt idx="1803">
                  <c:v>203.15700000000001</c:v>
                </c:pt>
                <c:pt idx="1804">
                  <c:v>203.26599999999999</c:v>
                </c:pt>
                <c:pt idx="1805">
                  <c:v>203.375</c:v>
                </c:pt>
                <c:pt idx="1806">
                  <c:v>203.48500000000001</c:v>
                </c:pt>
                <c:pt idx="1807">
                  <c:v>203.61</c:v>
                </c:pt>
                <c:pt idx="1808">
                  <c:v>203.71899999999999</c:v>
                </c:pt>
                <c:pt idx="1809">
                  <c:v>203.828</c:v>
                </c:pt>
                <c:pt idx="1810">
                  <c:v>203.93799999999999</c:v>
                </c:pt>
                <c:pt idx="1811">
                  <c:v>204.06299999999999</c:v>
                </c:pt>
                <c:pt idx="1812">
                  <c:v>204.172</c:v>
                </c:pt>
                <c:pt idx="1813">
                  <c:v>204.28200000000001</c:v>
                </c:pt>
                <c:pt idx="1814">
                  <c:v>204.39099999999999</c:v>
                </c:pt>
                <c:pt idx="1815">
                  <c:v>204.5</c:v>
                </c:pt>
                <c:pt idx="1816">
                  <c:v>204.61</c:v>
                </c:pt>
                <c:pt idx="1817">
                  <c:v>204.71899999999999</c:v>
                </c:pt>
                <c:pt idx="1818">
                  <c:v>204.828</c:v>
                </c:pt>
                <c:pt idx="1819">
                  <c:v>204.953</c:v>
                </c:pt>
                <c:pt idx="1820">
                  <c:v>205.06299999999999</c:v>
                </c:pt>
                <c:pt idx="1821">
                  <c:v>205.172</c:v>
                </c:pt>
                <c:pt idx="1822">
                  <c:v>205.297</c:v>
                </c:pt>
                <c:pt idx="1823">
                  <c:v>205.40700000000001</c:v>
                </c:pt>
                <c:pt idx="1824">
                  <c:v>205.51599999999999</c:v>
                </c:pt>
                <c:pt idx="1825">
                  <c:v>205.625</c:v>
                </c:pt>
                <c:pt idx="1826">
                  <c:v>205.73500000000001</c:v>
                </c:pt>
                <c:pt idx="1827">
                  <c:v>205.84399999999999</c:v>
                </c:pt>
                <c:pt idx="1828">
                  <c:v>205.953</c:v>
                </c:pt>
                <c:pt idx="1829">
                  <c:v>206.06299999999999</c:v>
                </c:pt>
                <c:pt idx="1830">
                  <c:v>206.18799999999999</c:v>
                </c:pt>
                <c:pt idx="1831">
                  <c:v>206.297</c:v>
                </c:pt>
                <c:pt idx="1832">
                  <c:v>206.40700000000001</c:v>
                </c:pt>
                <c:pt idx="1833">
                  <c:v>206.51599999999999</c:v>
                </c:pt>
                <c:pt idx="1834">
                  <c:v>206.64099999999999</c:v>
                </c:pt>
                <c:pt idx="1835">
                  <c:v>206.75</c:v>
                </c:pt>
                <c:pt idx="1836">
                  <c:v>206.86</c:v>
                </c:pt>
                <c:pt idx="1837">
                  <c:v>206.96899999999999</c:v>
                </c:pt>
                <c:pt idx="1838">
                  <c:v>207.09399999999999</c:v>
                </c:pt>
                <c:pt idx="1839">
                  <c:v>207.203</c:v>
                </c:pt>
                <c:pt idx="1840">
                  <c:v>207.31299999999999</c:v>
                </c:pt>
                <c:pt idx="1841">
                  <c:v>207.422</c:v>
                </c:pt>
                <c:pt idx="1842">
                  <c:v>207.53200000000001</c:v>
                </c:pt>
                <c:pt idx="1843">
                  <c:v>207.64099999999999</c:v>
                </c:pt>
                <c:pt idx="1844">
                  <c:v>207.76599999999999</c:v>
                </c:pt>
                <c:pt idx="1845">
                  <c:v>207.875</c:v>
                </c:pt>
                <c:pt idx="1846">
                  <c:v>207.98500000000001</c:v>
                </c:pt>
                <c:pt idx="1847">
                  <c:v>208.09399999999999</c:v>
                </c:pt>
                <c:pt idx="1848">
                  <c:v>208.203</c:v>
                </c:pt>
                <c:pt idx="1849">
                  <c:v>208.31299999999999</c:v>
                </c:pt>
                <c:pt idx="1850">
                  <c:v>208.43799999999999</c:v>
                </c:pt>
                <c:pt idx="1851">
                  <c:v>208.547</c:v>
                </c:pt>
                <c:pt idx="1852">
                  <c:v>208.65700000000001</c:v>
                </c:pt>
                <c:pt idx="1853">
                  <c:v>208.76599999999999</c:v>
                </c:pt>
                <c:pt idx="1854">
                  <c:v>208.875</c:v>
                </c:pt>
                <c:pt idx="1855">
                  <c:v>208.98500000000001</c:v>
                </c:pt>
                <c:pt idx="1856">
                  <c:v>209.09399999999999</c:v>
                </c:pt>
                <c:pt idx="1857">
                  <c:v>209.21899999999999</c:v>
                </c:pt>
                <c:pt idx="1858">
                  <c:v>209.328</c:v>
                </c:pt>
                <c:pt idx="1859">
                  <c:v>209.43799999999999</c:v>
                </c:pt>
                <c:pt idx="1860">
                  <c:v>209.547</c:v>
                </c:pt>
                <c:pt idx="1861">
                  <c:v>209.65700000000001</c:v>
                </c:pt>
                <c:pt idx="1862">
                  <c:v>209.78200000000001</c:v>
                </c:pt>
                <c:pt idx="1863">
                  <c:v>209.89099999999999</c:v>
                </c:pt>
                <c:pt idx="1864">
                  <c:v>210</c:v>
                </c:pt>
                <c:pt idx="1865">
                  <c:v>210.11</c:v>
                </c:pt>
                <c:pt idx="1866">
                  <c:v>210.23500000000001</c:v>
                </c:pt>
                <c:pt idx="1867">
                  <c:v>210.34399999999999</c:v>
                </c:pt>
                <c:pt idx="1868">
                  <c:v>210.453</c:v>
                </c:pt>
                <c:pt idx="1869">
                  <c:v>210.56299999999999</c:v>
                </c:pt>
                <c:pt idx="1870">
                  <c:v>210.672</c:v>
                </c:pt>
                <c:pt idx="1871">
                  <c:v>210.78200000000001</c:v>
                </c:pt>
                <c:pt idx="1872">
                  <c:v>210.89099999999999</c:v>
                </c:pt>
                <c:pt idx="1873">
                  <c:v>211</c:v>
                </c:pt>
                <c:pt idx="1874">
                  <c:v>211.125</c:v>
                </c:pt>
                <c:pt idx="1875">
                  <c:v>211.23500000000001</c:v>
                </c:pt>
                <c:pt idx="1876">
                  <c:v>211.34399999999999</c:v>
                </c:pt>
                <c:pt idx="1877">
                  <c:v>211.453</c:v>
                </c:pt>
                <c:pt idx="1878">
                  <c:v>211.56299999999999</c:v>
                </c:pt>
                <c:pt idx="1879">
                  <c:v>211.68799999999999</c:v>
                </c:pt>
                <c:pt idx="1880">
                  <c:v>211.797</c:v>
                </c:pt>
                <c:pt idx="1881">
                  <c:v>211.90700000000001</c:v>
                </c:pt>
                <c:pt idx="1882">
                  <c:v>212.01599999999999</c:v>
                </c:pt>
                <c:pt idx="1883">
                  <c:v>212.125</c:v>
                </c:pt>
                <c:pt idx="1884">
                  <c:v>212.23500000000001</c:v>
                </c:pt>
                <c:pt idx="1885">
                  <c:v>212.34399999999999</c:v>
                </c:pt>
                <c:pt idx="1886">
                  <c:v>212.46899999999999</c:v>
                </c:pt>
                <c:pt idx="1887">
                  <c:v>212.578</c:v>
                </c:pt>
                <c:pt idx="1888">
                  <c:v>212.68799999999999</c:v>
                </c:pt>
                <c:pt idx="1889">
                  <c:v>212.797</c:v>
                </c:pt>
                <c:pt idx="1890">
                  <c:v>212.922</c:v>
                </c:pt>
                <c:pt idx="1891">
                  <c:v>213.03200000000001</c:v>
                </c:pt>
                <c:pt idx="1892">
                  <c:v>213.14099999999999</c:v>
                </c:pt>
                <c:pt idx="1893">
                  <c:v>213.25</c:v>
                </c:pt>
                <c:pt idx="1894">
                  <c:v>213.36</c:v>
                </c:pt>
                <c:pt idx="1895">
                  <c:v>213.46899999999999</c:v>
                </c:pt>
                <c:pt idx="1896">
                  <c:v>213.59399999999999</c:v>
                </c:pt>
                <c:pt idx="1897">
                  <c:v>213.703</c:v>
                </c:pt>
                <c:pt idx="1898">
                  <c:v>213.81299999999999</c:v>
                </c:pt>
                <c:pt idx="1899">
                  <c:v>213.922</c:v>
                </c:pt>
                <c:pt idx="1900">
                  <c:v>214.03200000000001</c:v>
                </c:pt>
                <c:pt idx="1901">
                  <c:v>214.14099999999999</c:v>
                </c:pt>
                <c:pt idx="1902">
                  <c:v>214.25</c:v>
                </c:pt>
                <c:pt idx="1903">
                  <c:v>214.375</c:v>
                </c:pt>
                <c:pt idx="1904">
                  <c:v>214.48500000000001</c:v>
                </c:pt>
                <c:pt idx="1905">
                  <c:v>214.59399999999999</c:v>
                </c:pt>
                <c:pt idx="1906">
                  <c:v>214.703</c:v>
                </c:pt>
                <c:pt idx="1907">
                  <c:v>214.81299999999999</c:v>
                </c:pt>
                <c:pt idx="1908">
                  <c:v>214.93799999999999</c:v>
                </c:pt>
                <c:pt idx="1909">
                  <c:v>215.047</c:v>
                </c:pt>
                <c:pt idx="1910">
                  <c:v>215.15700000000001</c:v>
                </c:pt>
                <c:pt idx="1911">
                  <c:v>215.26599999999999</c:v>
                </c:pt>
                <c:pt idx="1912">
                  <c:v>215.375</c:v>
                </c:pt>
                <c:pt idx="1913">
                  <c:v>215.48500000000001</c:v>
                </c:pt>
                <c:pt idx="1914">
                  <c:v>215.59399999999999</c:v>
                </c:pt>
                <c:pt idx="1915">
                  <c:v>215.71899999999999</c:v>
                </c:pt>
                <c:pt idx="1916">
                  <c:v>215.828</c:v>
                </c:pt>
                <c:pt idx="1917">
                  <c:v>215.93799999999999</c:v>
                </c:pt>
                <c:pt idx="1918">
                  <c:v>216.047</c:v>
                </c:pt>
                <c:pt idx="1919">
                  <c:v>216.172</c:v>
                </c:pt>
                <c:pt idx="1920">
                  <c:v>216.28200000000001</c:v>
                </c:pt>
                <c:pt idx="1921">
                  <c:v>216.39099999999999</c:v>
                </c:pt>
                <c:pt idx="1922">
                  <c:v>216.5</c:v>
                </c:pt>
                <c:pt idx="1923">
                  <c:v>216.61</c:v>
                </c:pt>
                <c:pt idx="1924">
                  <c:v>216.71899999999999</c:v>
                </c:pt>
                <c:pt idx="1925">
                  <c:v>216.84399999999999</c:v>
                </c:pt>
                <c:pt idx="1926">
                  <c:v>216.953</c:v>
                </c:pt>
                <c:pt idx="1927">
                  <c:v>217.06299999999999</c:v>
                </c:pt>
                <c:pt idx="1928">
                  <c:v>217.172</c:v>
                </c:pt>
                <c:pt idx="1929">
                  <c:v>217.28200000000001</c:v>
                </c:pt>
                <c:pt idx="1930">
                  <c:v>217.39099999999999</c:v>
                </c:pt>
                <c:pt idx="1931">
                  <c:v>217.5</c:v>
                </c:pt>
                <c:pt idx="1932">
                  <c:v>217.625</c:v>
                </c:pt>
                <c:pt idx="1933">
                  <c:v>217.73500000000001</c:v>
                </c:pt>
                <c:pt idx="1934">
                  <c:v>217.84399999999999</c:v>
                </c:pt>
                <c:pt idx="1935">
                  <c:v>217.953</c:v>
                </c:pt>
                <c:pt idx="1936">
                  <c:v>218.06299999999999</c:v>
                </c:pt>
                <c:pt idx="1937">
                  <c:v>218.18799999999999</c:v>
                </c:pt>
                <c:pt idx="1938">
                  <c:v>218.297</c:v>
                </c:pt>
                <c:pt idx="1939">
                  <c:v>218.40700000000001</c:v>
                </c:pt>
                <c:pt idx="1940">
                  <c:v>218.51599999999999</c:v>
                </c:pt>
                <c:pt idx="1941">
                  <c:v>218.625</c:v>
                </c:pt>
                <c:pt idx="1942">
                  <c:v>218.73500000000001</c:v>
                </c:pt>
                <c:pt idx="1943">
                  <c:v>218.86</c:v>
                </c:pt>
                <c:pt idx="1944">
                  <c:v>218.96899999999999</c:v>
                </c:pt>
                <c:pt idx="1945">
                  <c:v>219.078</c:v>
                </c:pt>
                <c:pt idx="1946">
                  <c:v>219.18799999999999</c:v>
                </c:pt>
                <c:pt idx="1947">
                  <c:v>219.297</c:v>
                </c:pt>
                <c:pt idx="1948">
                  <c:v>219.422</c:v>
                </c:pt>
                <c:pt idx="1949">
                  <c:v>219.53200000000001</c:v>
                </c:pt>
                <c:pt idx="1950">
                  <c:v>219.64099999999999</c:v>
                </c:pt>
                <c:pt idx="1951">
                  <c:v>219.75</c:v>
                </c:pt>
                <c:pt idx="1952">
                  <c:v>219.86</c:v>
                </c:pt>
                <c:pt idx="1953">
                  <c:v>219.96899999999999</c:v>
                </c:pt>
                <c:pt idx="1954">
                  <c:v>220.09399999999999</c:v>
                </c:pt>
                <c:pt idx="1955">
                  <c:v>220.203</c:v>
                </c:pt>
                <c:pt idx="1956">
                  <c:v>220.31299999999999</c:v>
                </c:pt>
                <c:pt idx="1957">
                  <c:v>220.422</c:v>
                </c:pt>
                <c:pt idx="1958">
                  <c:v>220.53200000000001</c:v>
                </c:pt>
                <c:pt idx="1959">
                  <c:v>220.64099999999999</c:v>
                </c:pt>
                <c:pt idx="1960">
                  <c:v>220.75</c:v>
                </c:pt>
                <c:pt idx="1961">
                  <c:v>220.875</c:v>
                </c:pt>
                <c:pt idx="1962">
                  <c:v>220.98500000000001</c:v>
                </c:pt>
                <c:pt idx="1963">
                  <c:v>221.09399999999999</c:v>
                </c:pt>
                <c:pt idx="1964">
                  <c:v>221.203</c:v>
                </c:pt>
                <c:pt idx="1965">
                  <c:v>221.328</c:v>
                </c:pt>
                <c:pt idx="1966">
                  <c:v>221.43799999999999</c:v>
                </c:pt>
                <c:pt idx="1967">
                  <c:v>221.547</c:v>
                </c:pt>
                <c:pt idx="1968">
                  <c:v>221.65700000000001</c:v>
                </c:pt>
                <c:pt idx="1969">
                  <c:v>221.76599999999999</c:v>
                </c:pt>
                <c:pt idx="1970">
                  <c:v>221.875</c:v>
                </c:pt>
                <c:pt idx="1971">
                  <c:v>221.98500000000001</c:v>
                </c:pt>
                <c:pt idx="1972">
                  <c:v>222.09399999999999</c:v>
                </c:pt>
                <c:pt idx="1973">
                  <c:v>222.21899999999999</c:v>
                </c:pt>
                <c:pt idx="1974">
                  <c:v>222.328</c:v>
                </c:pt>
                <c:pt idx="1975">
                  <c:v>222.43799999999999</c:v>
                </c:pt>
                <c:pt idx="1976">
                  <c:v>222.547</c:v>
                </c:pt>
                <c:pt idx="1977">
                  <c:v>222.65700000000001</c:v>
                </c:pt>
                <c:pt idx="1978">
                  <c:v>222.76599999999999</c:v>
                </c:pt>
                <c:pt idx="1979">
                  <c:v>222.875</c:v>
                </c:pt>
                <c:pt idx="1980">
                  <c:v>223</c:v>
                </c:pt>
                <c:pt idx="1981">
                  <c:v>223.11</c:v>
                </c:pt>
                <c:pt idx="1982">
                  <c:v>223.21899999999999</c:v>
                </c:pt>
                <c:pt idx="1983">
                  <c:v>223.328</c:v>
                </c:pt>
                <c:pt idx="1984">
                  <c:v>223.43799999999999</c:v>
                </c:pt>
                <c:pt idx="1985">
                  <c:v>223.547</c:v>
                </c:pt>
                <c:pt idx="1986">
                  <c:v>223.672</c:v>
                </c:pt>
                <c:pt idx="1987">
                  <c:v>223.78200000000001</c:v>
                </c:pt>
                <c:pt idx="1988">
                  <c:v>223.89099999999999</c:v>
                </c:pt>
                <c:pt idx="1989">
                  <c:v>224</c:v>
                </c:pt>
                <c:pt idx="1990">
                  <c:v>224.11</c:v>
                </c:pt>
                <c:pt idx="1991">
                  <c:v>224.21899999999999</c:v>
                </c:pt>
                <c:pt idx="1992">
                  <c:v>224.34399999999999</c:v>
                </c:pt>
                <c:pt idx="1993">
                  <c:v>224.453</c:v>
                </c:pt>
                <c:pt idx="1994">
                  <c:v>224.56299999999999</c:v>
                </c:pt>
                <c:pt idx="1995">
                  <c:v>224.672</c:v>
                </c:pt>
                <c:pt idx="1996">
                  <c:v>224.78200000000001</c:v>
                </c:pt>
                <c:pt idx="1997">
                  <c:v>224.90700000000001</c:v>
                </c:pt>
                <c:pt idx="1998">
                  <c:v>225.01599999999999</c:v>
                </c:pt>
                <c:pt idx="1999">
                  <c:v>225.125</c:v>
                </c:pt>
                <c:pt idx="2000">
                  <c:v>225.23500000000001</c:v>
                </c:pt>
                <c:pt idx="2001">
                  <c:v>225.34399999999999</c:v>
                </c:pt>
                <c:pt idx="2002">
                  <c:v>225.453</c:v>
                </c:pt>
                <c:pt idx="2003">
                  <c:v>225.56299999999999</c:v>
                </c:pt>
                <c:pt idx="2004">
                  <c:v>225.672</c:v>
                </c:pt>
                <c:pt idx="2005">
                  <c:v>225.797</c:v>
                </c:pt>
                <c:pt idx="2006">
                  <c:v>225.90700000000001</c:v>
                </c:pt>
                <c:pt idx="2007">
                  <c:v>226.01599999999999</c:v>
                </c:pt>
                <c:pt idx="2008">
                  <c:v>226.125</c:v>
                </c:pt>
                <c:pt idx="2009">
                  <c:v>226.23500000000001</c:v>
                </c:pt>
                <c:pt idx="2010">
                  <c:v>226.36</c:v>
                </c:pt>
                <c:pt idx="2011">
                  <c:v>226.46899999999999</c:v>
                </c:pt>
                <c:pt idx="2012">
                  <c:v>226.578</c:v>
                </c:pt>
                <c:pt idx="2013">
                  <c:v>226.68799999999999</c:v>
                </c:pt>
                <c:pt idx="2014">
                  <c:v>226.797</c:v>
                </c:pt>
                <c:pt idx="2015">
                  <c:v>226.922</c:v>
                </c:pt>
                <c:pt idx="2016">
                  <c:v>227.03200000000001</c:v>
                </c:pt>
                <c:pt idx="2017">
                  <c:v>227.14099999999999</c:v>
                </c:pt>
                <c:pt idx="2018">
                  <c:v>227.25</c:v>
                </c:pt>
                <c:pt idx="2019">
                  <c:v>227.36</c:v>
                </c:pt>
                <c:pt idx="2020">
                  <c:v>227.46899999999999</c:v>
                </c:pt>
                <c:pt idx="2021">
                  <c:v>227.578</c:v>
                </c:pt>
                <c:pt idx="2022">
                  <c:v>227.68799999999999</c:v>
                </c:pt>
                <c:pt idx="2023">
                  <c:v>227.81299999999999</c:v>
                </c:pt>
                <c:pt idx="2024">
                  <c:v>227.922</c:v>
                </c:pt>
                <c:pt idx="2025">
                  <c:v>228.03200000000001</c:v>
                </c:pt>
                <c:pt idx="2026">
                  <c:v>228.14099999999999</c:v>
                </c:pt>
                <c:pt idx="2027">
                  <c:v>228.25</c:v>
                </c:pt>
                <c:pt idx="2028">
                  <c:v>228.36</c:v>
                </c:pt>
                <c:pt idx="2029">
                  <c:v>228.46899999999999</c:v>
                </c:pt>
                <c:pt idx="2030">
                  <c:v>228.59399999999999</c:v>
                </c:pt>
                <c:pt idx="2031">
                  <c:v>228.703</c:v>
                </c:pt>
                <c:pt idx="2032">
                  <c:v>228.81299999999999</c:v>
                </c:pt>
                <c:pt idx="2033">
                  <c:v>228.922</c:v>
                </c:pt>
                <c:pt idx="2034">
                  <c:v>229.03200000000001</c:v>
                </c:pt>
                <c:pt idx="2035">
                  <c:v>229.15700000000001</c:v>
                </c:pt>
                <c:pt idx="2036">
                  <c:v>229.26599999999999</c:v>
                </c:pt>
                <c:pt idx="2037">
                  <c:v>229.375</c:v>
                </c:pt>
                <c:pt idx="2038">
                  <c:v>229.48500000000001</c:v>
                </c:pt>
                <c:pt idx="2039">
                  <c:v>229.59399999999999</c:v>
                </c:pt>
                <c:pt idx="2040">
                  <c:v>229.703</c:v>
                </c:pt>
                <c:pt idx="2041">
                  <c:v>229.828</c:v>
                </c:pt>
                <c:pt idx="2042">
                  <c:v>229.93799999999999</c:v>
                </c:pt>
                <c:pt idx="2043">
                  <c:v>230.047</c:v>
                </c:pt>
                <c:pt idx="2044">
                  <c:v>230.15700000000001</c:v>
                </c:pt>
                <c:pt idx="2045">
                  <c:v>230.26599999999999</c:v>
                </c:pt>
                <c:pt idx="2046">
                  <c:v>230.375</c:v>
                </c:pt>
                <c:pt idx="2047">
                  <c:v>230.48500000000001</c:v>
                </c:pt>
                <c:pt idx="2048">
                  <c:v>230.61</c:v>
                </c:pt>
                <c:pt idx="2049">
                  <c:v>230.71899999999999</c:v>
                </c:pt>
                <c:pt idx="2050">
                  <c:v>230.828</c:v>
                </c:pt>
                <c:pt idx="2051">
                  <c:v>230.93799999999999</c:v>
                </c:pt>
                <c:pt idx="2052">
                  <c:v>231.047</c:v>
                </c:pt>
                <c:pt idx="2053">
                  <c:v>231.15700000000001</c:v>
                </c:pt>
                <c:pt idx="2054">
                  <c:v>231.28200000000001</c:v>
                </c:pt>
                <c:pt idx="2055">
                  <c:v>231.39099999999999</c:v>
                </c:pt>
                <c:pt idx="2056">
                  <c:v>231.5</c:v>
                </c:pt>
                <c:pt idx="2057">
                  <c:v>231.61</c:v>
                </c:pt>
                <c:pt idx="2058">
                  <c:v>231.71899999999999</c:v>
                </c:pt>
                <c:pt idx="2059">
                  <c:v>231.84399999999999</c:v>
                </c:pt>
                <c:pt idx="2060">
                  <c:v>231.953</c:v>
                </c:pt>
                <c:pt idx="2061">
                  <c:v>232.06299999999999</c:v>
                </c:pt>
                <c:pt idx="2062">
                  <c:v>232.172</c:v>
                </c:pt>
                <c:pt idx="2063">
                  <c:v>232.28200000000001</c:v>
                </c:pt>
                <c:pt idx="2064">
                  <c:v>232.40700000000001</c:v>
                </c:pt>
                <c:pt idx="2065">
                  <c:v>232.51599999999999</c:v>
                </c:pt>
                <c:pt idx="2066">
                  <c:v>232.625</c:v>
                </c:pt>
                <c:pt idx="2067">
                  <c:v>232.73500000000001</c:v>
                </c:pt>
                <c:pt idx="2068">
                  <c:v>232.84399999999999</c:v>
                </c:pt>
                <c:pt idx="2069">
                  <c:v>232.953</c:v>
                </c:pt>
                <c:pt idx="2070">
                  <c:v>233.06299999999999</c:v>
                </c:pt>
                <c:pt idx="2071">
                  <c:v>233.18799999999999</c:v>
                </c:pt>
                <c:pt idx="2072">
                  <c:v>233.297</c:v>
                </c:pt>
                <c:pt idx="2073">
                  <c:v>233.40700000000001</c:v>
                </c:pt>
                <c:pt idx="2074">
                  <c:v>233.51599999999999</c:v>
                </c:pt>
                <c:pt idx="2075">
                  <c:v>233.625</c:v>
                </c:pt>
                <c:pt idx="2076">
                  <c:v>233.75</c:v>
                </c:pt>
                <c:pt idx="2077">
                  <c:v>233.86</c:v>
                </c:pt>
                <c:pt idx="2078">
                  <c:v>233.96899999999999</c:v>
                </c:pt>
                <c:pt idx="2079">
                  <c:v>234.078</c:v>
                </c:pt>
                <c:pt idx="2080">
                  <c:v>234.18799999999999</c:v>
                </c:pt>
                <c:pt idx="2081">
                  <c:v>234.297</c:v>
                </c:pt>
                <c:pt idx="2082">
                  <c:v>234.422</c:v>
                </c:pt>
                <c:pt idx="2083">
                  <c:v>234.53200000000001</c:v>
                </c:pt>
                <c:pt idx="2084">
                  <c:v>234.64099999999999</c:v>
                </c:pt>
                <c:pt idx="2085">
                  <c:v>234.75</c:v>
                </c:pt>
                <c:pt idx="2086">
                  <c:v>234.86</c:v>
                </c:pt>
                <c:pt idx="2087">
                  <c:v>234.96899999999999</c:v>
                </c:pt>
                <c:pt idx="2088">
                  <c:v>235.09399999999999</c:v>
                </c:pt>
                <c:pt idx="2089">
                  <c:v>235.203</c:v>
                </c:pt>
                <c:pt idx="2090">
                  <c:v>235.31299999999999</c:v>
                </c:pt>
                <c:pt idx="2091">
                  <c:v>235.422</c:v>
                </c:pt>
                <c:pt idx="2092">
                  <c:v>235.53200000000001</c:v>
                </c:pt>
                <c:pt idx="2093">
                  <c:v>235.65700000000001</c:v>
                </c:pt>
                <c:pt idx="2094">
                  <c:v>235.76599999999999</c:v>
                </c:pt>
                <c:pt idx="2095">
                  <c:v>235.875</c:v>
                </c:pt>
                <c:pt idx="2096">
                  <c:v>235.98500000000001</c:v>
                </c:pt>
                <c:pt idx="2097">
                  <c:v>236.09399999999999</c:v>
                </c:pt>
                <c:pt idx="2098">
                  <c:v>236.203</c:v>
                </c:pt>
                <c:pt idx="2099">
                  <c:v>236.31299999999999</c:v>
                </c:pt>
                <c:pt idx="2100">
                  <c:v>236.422</c:v>
                </c:pt>
                <c:pt idx="2101">
                  <c:v>236.547</c:v>
                </c:pt>
                <c:pt idx="2102">
                  <c:v>236.65700000000001</c:v>
                </c:pt>
                <c:pt idx="2103">
                  <c:v>236.76599999999999</c:v>
                </c:pt>
                <c:pt idx="2104">
                  <c:v>236.875</c:v>
                </c:pt>
                <c:pt idx="2105">
                  <c:v>237</c:v>
                </c:pt>
                <c:pt idx="2106">
                  <c:v>237.11</c:v>
                </c:pt>
                <c:pt idx="2107">
                  <c:v>237.21899999999999</c:v>
                </c:pt>
                <c:pt idx="2108">
                  <c:v>237.328</c:v>
                </c:pt>
                <c:pt idx="2109">
                  <c:v>237.43799999999999</c:v>
                </c:pt>
                <c:pt idx="2110">
                  <c:v>237.547</c:v>
                </c:pt>
                <c:pt idx="2111">
                  <c:v>237.65700000000001</c:v>
                </c:pt>
                <c:pt idx="2112">
                  <c:v>237.78200000000001</c:v>
                </c:pt>
                <c:pt idx="2113">
                  <c:v>237.89099999999999</c:v>
                </c:pt>
                <c:pt idx="2114">
                  <c:v>238</c:v>
                </c:pt>
                <c:pt idx="2115">
                  <c:v>238.11</c:v>
                </c:pt>
                <c:pt idx="2116">
                  <c:v>238.21899999999999</c:v>
                </c:pt>
                <c:pt idx="2117">
                  <c:v>238.328</c:v>
                </c:pt>
                <c:pt idx="2118">
                  <c:v>238.43799999999999</c:v>
                </c:pt>
                <c:pt idx="2119">
                  <c:v>238.547</c:v>
                </c:pt>
                <c:pt idx="2120">
                  <c:v>238.672</c:v>
                </c:pt>
                <c:pt idx="2121">
                  <c:v>238.78200000000001</c:v>
                </c:pt>
                <c:pt idx="2122">
                  <c:v>238.89099999999999</c:v>
                </c:pt>
                <c:pt idx="2123">
                  <c:v>239</c:v>
                </c:pt>
                <c:pt idx="2124">
                  <c:v>239.125</c:v>
                </c:pt>
                <c:pt idx="2125">
                  <c:v>239.23500000000001</c:v>
                </c:pt>
                <c:pt idx="2126">
                  <c:v>239.34399999999999</c:v>
                </c:pt>
                <c:pt idx="2127">
                  <c:v>239.453</c:v>
                </c:pt>
                <c:pt idx="2128">
                  <c:v>239.56299999999999</c:v>
                </c:pt>
                <c:pt idx="2129">
                  <c:v>239.672</c:v>
                </c:pt>
                <c:pt idx="2130">
                  <c:v>239.797</c:v>
                </c:pt>
                <c:pt idx="2131">
                  <c:v>239.90700000000001</c:v>
                </c:pt>
                <c:pt idx="2132">
                  <c:v>240.01599999999999</c:v>
                </c:pt>
                <c:pt idx="2133">
                  <c:v>240.125</c:v>
                </c:pt>
                <c:pt idx="2134">
                  <c:v>240.23500000000001</c:v>
                </c:pt>
                <c:pt idx="2135">
                  <c:v>240.34399999999999</c:v>
                </c:pt>
                <c:pt idx="2136">
                  <c:v>240.453</c:v>
                </c:pt>
                <c:pt idx="2137">
                  <c:v>240.578</c:v>
                </c:pt>
                <c:pt idx="2138">
                  <c:v>240.68799999999999</c:v>
                </c:pt>
                <c:pt idx="2139">
                  <c:v>240.797</c:v>
                </c:pt>
                <c:pt idx="2140">
                  <c:v>240.90700000000001</c:v>
                </c:pt>
                <c:pt idx="2141">
                  <c:v>241.01599999999999</c:v>
                </c:pt>
                <c:pt idx="2142">
                  <c:v>241.14099999999999</c:v>
                </c:pt>
                <c:pt idx="2143">
                  <c:v>241.25</c:v>
                </c:pt>
                <c:pt idx="2144">
                  <c:v>241.36</c:v>
                </c:pt>
                <c:pt idx="2145">
                  <c:v>241.46899999999999</c:v>
                </c:pt>
                <c:pt idx="2146">
                  <c:v>241.578</c:v>
                </c:pt>
                <c:pt idx="2147">
                  <c:v>241.68799999999999</c:v>
                </c:pt>
                <c:pt idx="2148">
                  <c:v>241.81299999999999</c:v>
                </c:pt>
                <c:pt idx="2149">
                  <c:v>241.922</c:v>
                </c:pt>
                <c:pt idx="2150">
                  <c:v>242.03200000000001</c:v>
                </c:pt>
                <c:pt idx="2151">
                  <c:v>242.14099999999999</c:v>
                </c:pt>
                <c:pt idx="2152">
                  <c:v>242.25</c:v>
                </c:pt>
                <c:pt idx="2153">
                  <c:v>242.375</c:v>
                </c:pt>
                <c:pt idx="2154">
                  <c:v>242.48500000000001</c:v>
                </c:pt>
                <c:pt idx="2155">
                  <c:v>242.59399999999999</c:v>
                </c:pt>
                <c:pt idx="2156">
                  <c:v>242.703</c:v>
                </c:pt>
                <c:pt idx="2157">
                  <c:v>242.81299999999999</c:v>
                </c:pt>
                <c:pt idx="2158">
                  <c:v>242.93799999999999</c:v>
                </c:pt>
                <c:pt idx="2159">
                  <c:v>243.047</c:v>
                </c:pt>
                <c:pt idx="2160">
                  <c:v>243.15700000000001</c:v>
                </c:pt>
                <c:pt idx="2161">
                  <c:v>243.26599999999999</c:v>
                </c:pt>
                <c:pt idx="2162">
                  <c:v>243.375</c:v>
                </c:pt>
                <c:pt idx="2163">
                  <c:v>243.48500000000001</c:v>
                </c:pt>
                <c:pt idx="2164">
                  <c:v>243.59399999999999</c:v>
                </c:pt>
                <c:pt idx="2165">
                  <c:v>243.703</c:v>
                </c:pt>
                <c:pt idx="2166">
                  <c:v>243.828</c:v>
                </c:pt>
                <c:pt idx="2167">
                  <c:v>243.93799999999999</c:v>
                </c:pt>
                <c:pt idx="2168">
                  <c:v>244.047</c:v>
                </c:pt>
                <c:pt idx="2169">
                  <c:v>244.15700000000001</c:v>
                </c:pt>
                <c:pt idx="2170">
                  <c:v>244.26599999999999</c:v>
                </c:pt>
                <c:pt idx="2171">
                  <c:v>244.39099999999999</c:v>
                </c:pt>
                <c:pt idx="2172">
                  <c:v>244.5</c:v>
                </c:pt>
                <c:pt idx="2173">
                  <c:v>244.61</c:v>
                </c:pt>
                <c:pt idx="2174">
                  <c:v>244.71899999999999</c:v>
                </c:pt>
                <c:pt idx="2175">
                  <c:v>244.828</c:v>
                </c:pt>
                <c:pt idx="2176">
                  <c:v>244.93799999999999</c:v>
                </c:pt>
                <c:pt idx="2177">
                  <c:v>245.047</c:v>
                </c:pt>
                <c:pt idx="2178">
                  <c:v>245.172</c:v>
                </c:pt>
                <c:pt idx="2179">
                  <c:v>245.28200000000001</c:v>
                </c:pt>
                <c:pt idx="2180">
                  <c:v>245.39099999999999</c:v>
                </c:pt>
                <c:pt idx="2181">
                  <c:v>245.5</c:v>
                </c:pt>
                <c:pt idx="2182">
                  <c:v>245.625</c:v>
                </c:pt>
                <c:pt idx="2183">
                  <c:v>245.73500000000001</c:v>
                </c:pt>
                <c:pt idx="2184">
                  <c:v>245.84399999999999</c:v>
                </c:pt>
                <c:pt idx="2185">
                  <c:v>245.953</c:v>
                </c:pt>
                <c:pt idx="2186">
                  <c:v>246.06299999999999</c:v>
                </c:pt>
                <c:pt idx="2187">
                  <c:v>246.172</c:v>
                </c:pt>
                <c:pt idx="2188">
                  <c:v>246.28200000000001</c:v>
                </c:pt>
                <c:pt idx="2189">
                  <c:v>246.39099999999999</c:v>
                </c:pt>
                <c:pt idx="2190">
                  <c:v>246.51599999999999</c:v>
                </c:pt>
                <c:pt idx="2191">
                  <c:v>246.625</c:v>
                </c:pt>
                <c:pt idx="2192">
                  <c:v>246.73500000000001</c:v>
                </c:pt>
                <c:pt idx="2193">
                  <c:v>246.84399999999999</c:v>
                </c:pt>
                <c:pt idx="2194">
                  <c:v>246.953</c:v>
                </c:pt>
                <c:pt idx="2195">
                  <c:v>247.078</c:v>
                </c:pt>
                <c:pt idx="2196">
                  <c:v>247.18799999999999</c:v>
                </c:pt>
                <c:pt idx="2197">
                  <c:v>247.297</c:v>
                </c:pt>
                <c:pt idx="2198">
                  <c:v>247.40700000000001</c:v>
                </c:pt>
                <c:pt idx="2199">
                  <c:v>247.51599999999999</c:v>
                </c:pt>
                <c:pt idx="2200">
                  <c:v>247.64099999999999</c:v>
                </c:pt>
                <c:pt idx="2201">
                  <c:v>247.75</c:v>
                </c:pt>
                <c:pt idx="2202">
                  <c:v>247.86</c:v>
                </c:pt>
                <c:pt idx="2203">
                  <c:v>247.96899999999999</c:v>
                </c:pt>
                <c:pt idx="2204">
                  <c:v>248.078</c:v>
                </c:pt>
                <c:pt idx="2205">
                  <c:v>248.18799999999999</c:v>
                </c:pt>
                <c:pt idx="2206">
                  <c:v>248.297</c:v>
                </c:pt>
                <c:pt idx="2207">
                  <c:v>248.422</c:v>
                </c:pt>
                <c:pt idx="2208">
                  <c:v>248.53200000000001</c:v>
                </c:pt>
                <c:pt idx="2209">
                  <c:v>248.64099999999999</c:v>
                </c:pt>
                <c:pt idx="2210">
                  <c:v>248.75</c:v>
                </c:pt>
                <c:pt idx="2211">
                  <c:v>248.875</c:v>
                </c:pt>
                <c:pt idx="2212">
                  <c:v>248.98500000000001</c:v>
                </c:pt>
                <c:pt idx="2213">
                  <c:v>249.09399999999999</c:v>
                </c:pt>
                <c:pt idx="2214">
                  <c:v>249.203</c:v>
                </c:pt>
                <c:pt idx="2215">
                  <c:v>249.31299999999999</c:v>
                </c:pt>
                <c:pt idx="2216">
                  <c:v>249.422</c:v>
                </c:pt>
                <c:pt idx="2217">
                  <c:v>249.53200000000001</c:v>
                </c:pt>
                <c:pt idx="2218">
                  <c:v>249.64099999999999</c:v>
                </c:pt>
                <c:pt idx="2219">
                  <c:v>249.76599999999999</c:v>
                </c:pt>
                <c:pt idx="2220">
                  <c:v>249.875</c:v>
                </c:pt>
                <c:pt idx="2221">
                  <c:v>249.98500000000001</c:v>
                </c:pt>
                <c:pt idx="2222">
                  <c:v>250.125</c:v>
                </c:pt>
                <c:pt idx="2223">
                  <c:v>250.23500000000001</c:v>
                </c:pt>
                <c:pt idx="2224">
                  <c:v>250.34399999999999</c:v>
                </c:pt>
                <c:pt idx="2225">
                  <c:v>250.453</c:v>
                </c:pt>
                <c:pt idx="2226">
                  <c:v>250.56299999999999</c:v>
                </c:pt>
                <c:pt idx="2227">
                  <c:v>250.68799999999999</c:v>
                </c:pt>
                <c:pt idx="2228">
                  <c:v>250.797</c:v>
                </c:pt>
                <c:pt idx="2229">
                  <c:v>250.90700000000001</c:v>
                </c:pt>
                <c:pt idx="2230">
                  <c:v>251.01599999999999</c:v>
                </c:pt>
                <c:pt idx="2231">
                  <c:v>251.125</c:v>
                </c:pt>
                <c:pt idx="2232">
                  <c:v>251.23500000000001</c:v>
                </c:pt>
                <c:pt idx="2233">
                  <c:v>251.34399999999999</c:v>
                </c:pt>
                <c:pt idx="2234">
                  <c:v>251.46899999999999</c:v>
                </c:pt>
                <c:pt idx="2235">
                  <c:v>251.578</c:v>
                </c:pt>
                <c:pt idx="2236">
                  <c:v>251.68799999999999</c:v>
                </c:pt>
                <c:pt idx="2237">
                  <c:v>251.797</c:v>
                </c:pt>
                <c:pt idx="2238">
                  <c:v>251.90700000000001</c:v>
                </c:pt>
                <c:pt idx="2239">
                  <c:v>252.01599999999999</c:v>
                </c:pt>
                <c:pt idx="2240">
                  <c:v>252.14099999999999</c:v>
                </c:pt>
                <c:pt idx="2241">
                  <c:v>252.25</c:v>
                </c:pt>
                <c:pt idx="2242">
                  <c:v>252.36</c:v>
                </c:pt>
                <c:pt idx="2243">
                  <c:v>252.46899999999999</c:v>
                </c:pt>
                <c:pt idx="2244">
                  <c:v>252.59399999999999</c:v>
                </c:pt>
                <c:pt idx="2245">
                  <c:v>252.703</c:v>
                </c:pt>
                <c:pt idx="2246">
                  <c:v>252.81299999999999</c:v>
                </c:pt>
                <c:pt idx="2247">
                  <c:v>252.922</c:v>
                </c:pt>
                <c:pt idx="2248">
                  <c:v>253.03200000000001</c:v>
                </c:pt>
                <c:pt idx="2249">
                  <c:v>253.14099999999999</c:v>
                </c:pt>
                <c:pt idx="2250">
                  <c:v>253.26599999999999</c:v>
                </c:pt>
                <c:pt idx="2251">
                  <c:v>253.375</c:v>
                </c:pt>
                <c:pt idx="2252">
                  <c:v>253.48500000000001</c:v>
                </c:pt>
                <c:pt idx="2253">
                  <c:v>253.59399999999999</c:v>
                </c:pt>
                <c:pt idx="2254">
                  <c:v>253.703</c:v>
                </c:pt>
                <c:pt idx="2255">
                  <c:v>253.828</c:v>
                </c:pt>
                <c:pt idx="2256">
                  <c:v>253.93799999999999</c:v>
                </c:pt>
                <c:pt idx="2257">
                  <c:v>254.047</c:v>
                </c:pt>
                <c:pt idx="2258">
                  <c:v>254.15700000000001</c:v>
                </c:pt>
                <c:pt idx="2259">
                  <c:v>254.26599999999999</c:v>
                </c:pt>
                <c:pt idx="2260">
                  <c:v>254.375</c:v>
                </c:pt>
                <c:pt idx="2261">
                  <c:v>254.48500000000001</c:v>
                </c:pt>
                <c:pt idx="2262">
                  <c:v>254.59399999999999</c:v>
                </c:pt>
                <c:pt idx="2263">
                  <c:v>254.71899999999999</c:v>
                </c:pt>
                <c:pt idx="2264">
                  <c:v>254.828</c:v>
                </c:pt>
                <c:pt idx="2265">
                  <c:v>254.93799999999999</c:v>
                </c:pt>
                <c:pt idx="2266">
                  <c:v>255.047</c:v>
                </c:pt>
                <c:pt idx="2267">
                  <c:v>255.15700000000001</c:v>
                </c:pt>
                <c:pt idx="2268">
                  <c:v>255.26599999999999</c:v>
                </c:pt>
                <c:pt idx="2269">
                  <c:v>255.375</c:v>
                </c:pt>
                <c:pt idx="2270">
                  <c:v>255.5</c:v>
                </c:pt>
                <c:pt idx="2271">
                  <c:v>255.61</c:v>
                </c:pt>
                <c:pt idx="2272">
                  <c:v>255.71899999999999</c:v>
                </c:pt>
                <c:pt idx="2273">
                  <c:v>255.828</c:v>
                </c:pt>
                <c:pt idx="2274">
                  <c:v>255.93799999999999</c:v>
                </c:pt>
                <c:pt idx="2275">
                  <c:v>256.04700000000003</c:v>
                </c:pt>
                <c:pt idx="2276">
                  <c:v>256.15699999999998</c:v>
                </c:pt>
                <c:pt idx="2277">
                  <c:v>256.28199999999998</c:v>
                </c:pt>
                <c:pt idx="2278">
                  <c:v>256.39100000000002</c:v>
                </c:pt>
                <c:pt idx="2279">
                  <c:v>256.5</c:v>
                </c:pt>
                <c:pt idx="2280">
                  <c:v>256.61</c:v>
                </c:pt>
                <c:pt idx="2281">
                  <c:v>256.71899999999999</c:v>
                </c:pt>
                <c:pt idx="2282">
                  <c:v>256.82799999999997</c:v>
                </c:pt>
                <c:pt idx="2283">
                  <c:v>256.95299999999997</c:v>
                </c:pt>
                <c:pt idx="2284">
                  <c:v>257.06299999999999</c:v>
                </c:pt>
                <c:pt idx="2285">
                  <c:v>257.17200000000003</c:v>
                </c:pt>
                <c:pt idx="2286">
                  <c:v>257.28199999999998</c:v>
                </c:pt>
                <c:pt idx="2287">
                  <c:v>257.39100000000002</c:v>
                </c:pt>
                <c:pt idx="2288">
                  <c:v>257.5</c:v>
                </c:pt>
                <c:pt idx="2289">
                  <c:v>257.61</c:v>
                </c:pt>
                <c:pt idx="2290">
                  <c:v>257.71899999999999</c:v>
                </c:pt>
                <c:pt idx="2291">
                  <c:v>257.84399999999999</c:v>
                </c:pt>
                <c:pt idx="2292">
                  <c:v>257.95299999999997</c:v>
                </c:pt>
                <c:pt idx="2293">
                  <c:v>258.06299999999999</c:v>
                </c:pt>
                <c:pt idx="2294">
                  <c:v>258.17200000000003</c:v>
                </c:pt>
                <c:pt idx="2295">
                  <c:v>258.28199999999998</c:v>
                </c:pt>
                <c:pt idx="2296">
                  <c:v>258.39100000000002</c:v>
                </c:pt>
                <c:pt idx="2297">
                  <c:v>258.5</c:v>
                </c:pt>
                <c:pt idx="2298">
                  <c:v>258.625</c:v>
                </c:pt>
                <c:pt idx="2299">
                  <c:v>258.73500000000001</c:v>
                </c:pt>
                <c:pt idx="2300">
                  <c:v>258.84399999999999</c:v>
                </c:pt>
                <c:pt idx="2301">
                  <c:v>258.95299999999997</c:v>
                </c:pt>
                <c:pt idx="2302">
                  <c:v>259.06299999999999</c:v>
                </c:pt>
                <c:pt idx="2303">
                  <c:v>259.17200000000003</c:v>
                </c:pt>
                <c:pt idx="2304">
                  <c:v>259.28199999999998</c:v>
                </c:pt>
                <c:pt idx="2305">
                  <c:v>259.40699999999998</c:v>
                </c:pt>
                <c:pt idx="2306">
                  <c:v>259.51600000000002</c:v>
                </c:pt>
                <c:pt idx="2307">
                  <c:v>259.625</c:v>
                </c:pt>
                <c:pt idx="2308">
                  <c:v>259.73500000000001</c:v>
                </c:pt>
                <c:pt idx="2309">
                  <c:v>259.84399999999999</c:v>
                </c:pt>
                <c:pt idx="2310">
                  <c:v>259.95299999999997</c:v>
                </c:pt>
                <c:pt idx="2311">
                  <c:v>260.07799999999997</c:v>
                </c:pt>
                <c:pt idx="2312">
                  <c:v>260.18799999999999</c:v>
                </c:pt>
                <c:pt idx="2313">
                  <c:v>260.29700000000003</c:v>
                </c:pt>
                <c:pt idx="2314">
                  <c:v>260.40699999999998</c:v>
                </c:pt>
                <c:pt idx="2315">
                  <c:v>260.51600000000002</c:v>
                </c:pt>
                <c:pt idx="2316">
                  <c:v>260.64100000000002</c:v>
                </c:pt>
                <c:pt idx="2317">
                  <c:v>260.75</c:v>
                </c:pt>
                <c:pt idx="2318">
                  <c:v>260.86</c:v>
                </c:pt>
                <c:pt idx="2319">
                  <c:v>260.96899999999999</c:v>
                </c:pt>
                <c:pt idx="2320">
                  <c:v>261.07799999999997</c:v>
                </c:pt>
                <c:pt idx="2321">
                  <c:v>261.18799999999999</c:v>
                </c:pt>
                <c:pt idx="2322">
                  <c:v>261.31299999999999</c:v>
                </c:pt>
                <c:pt idx="2323">
                  <c:v>261.42200000000003</c:v>
                </c:pt>
                <c:pt idx="2324">
                  <c:v>261.53199999999998</c:v>
                </c:pt>
                <c:pt idx="2325">
                  <c:v>261.64100000000002</c:v>
                </c:pt>
                <c:pt idx="2326">
                  <c:v>261.76600000000002</c:v>
                </c:pt>
                <c:pt idx="2327">
                  <c:v>261.875</c:v>
                </c:pt>
                <c:pt idx="2328">
                  <c:v>261.98500000000001</c:v>
                </c:pt>
                <c:pt idx="2329">
                  <c:v>262.09399999999999</c:v>
                </c:pt>
                <c:pt idx="2330">
                  <c:v>262.20299999999997</c:v>
                </c:pt>
                <c:pt idx="2331">
                  <c:v>262.31299999999999</c:v>
                </c:pt>
                <c:pt idx="2332">
                  <c:v>262.42200000000003</c:v>
                </c:pt>
                <c:pt idx="2333">
                  <c:v>262.54700000000003</c:v>
                </c:pt>
                <c:pt idx="2334">
                  <c:v>262.65699999999998</c:v>
                </c:pt>
                <c:pt idx="2335">
                  <c:v>262.76600000000002</c:v>
                </c:pt>
                <c:pt idx="2336">
                  <c:v>262.875</c:v>
                </c:pt>
                <c:pt idx="2337">
                  <c:v>262.98500000000001</c:v>
                </c:pt>
                <c:pt idx="2338">
                  <c:v>263.09399999999999</c:v>
                </c:pt>
                <c:pt idx="2339">
                  <c:v>263.20299999999997</c:v>
                </c:pt>
                <c:pt idx="2340">
                  <c:v>263.32799999999997</c:v>
                </c:pt>
                <c:pt idx="2341">
                  <c:v>263.43799999999999</c:v>
                </c:pt>
                <c:pt idx="2342">
                  <c:v>263.54700000000003</c:v>
                </c:pt>
                <c:pt idx="2343">
                  <c:v>263.65699999999998</c:v>
                </c:pt>
                <c:pt idx="2344">
                  <c:v>263.76600000000002</c:v>
                </c:pt>
                <c:pt idx="2345">
                  <c:v>263.89100000000002</c:v>
                </c:pt>
                <c:pt idx="2346">
                  <c:v>264</c:v>
                </c:pt>
                <c:pt idx="2347">
                  <c:v>264.11</c:v>
                </c:pt>
                <c:pt idx="2348">
                  <c:v>264.21899999999999</c:v>
                </c:pt>
                <c:pt idx="2349">
                  <c:v>264.32799999999997</c:v>
                </c:pt>
                <c:pt idx="2350">
                  <c:v>264.43799999999999</c:v>
                </c:pt>
                <c:pt idx="2351">
                  <c:v>264.54700000000003</c:v>
                </c:pt>
                <c:pt idx="2352">
                  <c:v>264.65699999999998</c:v>
                </c:pt>
                <c:pt idx="2353">
                  <c:v>264.78199999999998</c:v>
                </c:pt>
                <c:pt idx="2354">
                  <c:v>264.89100000000002</c:v>
                </c:pt>
                <c:pt idx="2355">
                  <c:v>265</c:v>
                </c:pt>
                <c:pt idx="2356">
                  <c:v>265.125</c:v>
                </c:pt>
                <c:pt idx="2357">
                  <c:v>265.23500000000001</c:v>
                </c:pt>
                <c:pt idx="2358">
                  <c:v>265.34399999999999</c:v>
                </c:pt>
                <c:pt idx="2359">
                  <c:v>265.45299999999997</c:v>
                </c:pt>
                <c:pt idx="2360">
                  <c:v>265.56299999999999</c:v>
                </c:pt>
                <c:pt idx="2361">
                  <c:v>265.67200000000003</c:v>
                </c:pt>
                <c:pt idx="2362">
                  <c:v>265.78199999999998</c:v>
                </c:pt>
                <c:pt idx="2363">
                  <c:v>265.90699999999998</c:v>
                </c:pt>
                <c:pt idx="2364">
                  <c:v>266.01600000000002</c:v>
                </c:pt>
                <c:pt idx="2365">
                  <c:v>266.125</c:v>
                </c:pt>
                <c:pt idx="2366">
                  <c:v>266.23500000000001</c:v>
                </c:pt>
                <c:pt idx="2367">
                  <c:v>266.34399999999999</c:v>
                </c:pt>
                <c:pt idx="2368">
                  <c:v>266.45299999999997</c:v>
                </c:pt>
                <c:pt idx="2369">
                  <c:v>266.57799999999997</c:v>
                </c:pt>
                <c:pt idx="2370">
                  <c:v>266.68799999999999</c:v>
                </c:pt>
                <c:pt idx="2371">
                  <c:v>266.79700000000003</c:v>
                </c:pt>
                <c:pt idx="2372">
                  <c:v>266.90699999999998</c:v>
                </c:pt>
                <c:pt idx="2373">
                  <c:v>267.01600000000002</c:v>
                </c:pt>
                <c:pt idx="2374">
                  <c:v>267.14100000000002</c:v>
                </c:pt>
                <c:pt idx="2375">
                  <c:v>267.25</c:v>
                </c:pt>
                <c:pt idx="2376">
                  <c:v>267.36</c:v>
                </c:pt>
                <c:pt idx="2377">
                  <c:v>267.46899999999999</c:v>
                </c:pt>
                <c:pt idx="2378">
                  <c:v>267.57799999999997</c:v>
                </c:pt>
                <c:pt idx="2379">
                  <c:v>267.70299999999997</c:v>
                </c:pt>
                <c:pt idx="2380">
                  <c:v>267.81299999999999</c:v>
                </c:pt>
                <c:pt idx="2381">
                  <c:v>267.92200000000003</c:v>
                </c:pt>
                <c:pt idx="2382">
                  <c:v>268.03199999999998</c:v>
                </c:pt>
                <c:pt idx="2383">
                  <c:v>268.14100000000002</c:v>
                </c:pt>
                <c:pt idx="2384">
                  <c:v>268.25</c:v>
                </c:pt>
                <c:pt idx="2385">
                  <c:v>268.36</c:v>
                </c:pt>
                <c:pt idx="2386">
                  <c:v>268.48500000000001</c:v>
                </c:pt>
                <c:pt idx="2387">
                  <c:v>268.59399999999999</c:v>
                </c:pt>
                <c:pt idx="2388">
                  <c:v>268.70299999999997</c:v>
                </c:pt>
                <c:pt idx="2389">
                  <c:v>268.81299999999999</c:v>
                </c:pt>
                <c:pt idx="2390">
                  <c:v>268.92200000000003</c:v>
                </c:pt>
                <c:pt idx="2391">
                  <c:v>269.04700000000003</c:v>
                </c:pt>
                <c:pt idx="2392">
                  <c:v>269.15699999999998</c:v>
                </c:pt>
                <c:pt idx="2393">
                  <c:v>269.26600000000002</c:v>
                </c:pt>
                <c:pt idx="2394">
                  <c:v>269.375</c:v>
                </c:pt>
                <c:pt idx="2395">
                  <c:v>269.48500000000001</c:v>
                </c:pt>
                <c:pt idx="2396">
                  <c:v>269.59399999999999</c:v>
                </c:pt>
                <c:pt idx="2397">
                  <c:v>269.70299999999997</c:v>
                </c:pt>
                <c:pt idx="2398">
                  <c:v>269.82799999999997</c:v>
                </c:pt>
                <c:pt idx="2399">
                  <c:v>269.93799999999999</c:v>
                </c:pt>
                <c:pt idx="2400">
                  <c:v>270.04700000000003</c:v>
                </c:pt>
                <c:pt idx="2401">
                  <c:v>270.15699999999998</c:v>
                </c:pt>
                <c:pt idx="2402">
                  <c:v>270.26600000000002</c:v>
                </c:pt>
                <c:pt idx="2403">
                  <c:v>270.39100000000002</c:v>
                </c:pt>
                <c:pt idx="2404">
                  <c:v>270.5</c:v>
                </c:pt>
                <c:pt idx="2405">
                  <c:v>270.61</c:v>
                </c:pt>
                <c:pt idx="2406">
                  <c:v>270.71899999999999</c:v>
                </c:pt>
                <c:pt idx="2407">
                  <c:v>270.82799999999997</c:v>
                </c:pt>
                <c:pt idx="2408">
                  <c:v>270.93799999999999</c:v>
                </c:pt>
                <c:pt idx="2409">
                  <c:v>271.04700000000003</c:v>
                </c:pt>
                <c:pt idx="2410">
                  <c:v>271.17200000000003</c:v>
                </c:pt>
                <c:pt idx="2411">
                  <c:v>271.28199999999998</c:v>
                </c:pt>
                <c:pt idx="2412">
                  <c:v>271.39100000000002</c:v>
                </c:pt>
                <c:pt idx="2413">
                  <c:v>271.5</c:v>
                </c:pt>
                <c:pt idx="2414">
                  <c:v>271.61</c:v>
                </c:pt>
                <c:pt idx="2415">
                  <c:v>271.71899999999999</c:v>
                </c:pt>
                <c:pt idx="2416">
                  <c:v>271.82799999999997</c:v>
                </c:pt>
                <c:pt idx="2417">
                  <c:v>271.95299999999997</c:v>
                </c:pt>
                <c:pt idx="2418">
                  <c:v>272.06299999999999</c:v>
                </c:pt>
                <c:pt idx="2419">
                  <c:v>272.17200000000003</c:v>
                </c:pt>
                <c:pt idx="2420">
                  <c:v>272.28199999999998</c:v>
                </c:pt>
                <c:pt idx="2421">
                  <c:v>272.39100000000002</c:v>
                </c:pt>
                <c:pt idx="2422">
                  <c:v>272.5</c:v>
                </c:pt>
                <c:pt idx="2423">
                  <c:v>272.625</c:v>
                </c:pt>
                <c:pt idx="2424">
                  <c:v>272.73500000000001</c:v>
                </c:pt>
                <c:pt idx="2425">
                  <c:v>272.84399999999999</c:v>
                </c:pt>
                <c:pt idx="2426">
                  <c:v>272.95299999999997</c:v>
                </c:pt>
                <c:pt idx="2427">
                  <c:v>273.06299999999999</c:v>
                </c:pt>
                <c:pt idx="2428">
                  <c:v>273.17200000000003</c:v>
                </c:pt>
                <c:pt idx="2429">
                  <c:v>273.29700000000003</c:v>
                </c:pt>
                <c:pt idx="2430">
                  <c:v>273.40699999999998</c:v>
                </c:pt>
                <c:pt idx="2431">
                  <c:v>273.51600000000002</c:v>
                </c:pt>
                <c:pt idx="2432">
                  <c:v>273.625</c:v>
                </c:pt>
                <c:pt idx="2433">
                  <c:v>273.73500000000001</c:v>
                </c:pt>
                <c:pt idx="2434">
                  <c:v>273.84399999999999</c:v>
                </c:pt>
                <c:pt idx="2435">
                  <c:v>273.95299999999997</c:v>
                </c:pt>
                <c:pt idx="2436">
                  <c:v>274.07799999999997</c:v>
                </c:pt>
                <c:pt idx="2437">
                  <c:v>274.18799999999999</c:v>
                </c:pt>
                <c:pt idx="2438">
                  <c:v>274.29700000000003</c:v>
                </c:pt>
                <c:pt idx="2439">
                  <c:v>274.40699999999998</c:v>
                </c:pt>
                <c:pt idx="2440">
                  <c:v>274.51600000000002</c:v>
                </c:pt>
                <c:pt idx="2441">
                  <c:v>274.625</c:v>
                </c:pt>
                <c:pt idx="2442">
                  <c:v>274.73500000000001</c:v>
                </c:pt>
                <c:pt idx="2443">
                  <c:v>274.86</c:v>
                </c:pt>
                <c:pt idx="2444">
                  <c:v>274.96899999999999</c:v>
                </c:pt>
                <c:pt idx="2445">
                  <c:v>275.07799999999997</c:v>
                </c:pt>
                <c:pt idx="2446">
                  <c:v>275.18799999999999</c:v>
                </c:pt>
                <c:pt idx="2447">
                  <c:v>275.29700000000003</c:v>
                </c:pt>
                <c:pt idx="2448">
                  <c:v>275.40699999999998</c:v>
                </c:pt>
                <c:pt idx="2449">
                  <c:v>275.51600000000002</c:v>
                </c:pt>
                <c:pt idx="2450">
                  <c:v>275.64100000000002</c:v>
                </c:pt>
                <c:pt idx="2451">
                  <c:v>275.75</c:v>
                </c:pt>
                <c:pt idx="2452">
                  <c:v>275.86</c:v>
                </c:pt>
                <c:pt idx="2453">
                  <c:v>275.96899999999999</c:v>
                </c:pt>
                <c:pt idx="2454">
                  <c:v>276.07799999999997</c:v>
                </c:pt>
                <c:pt idx="2455">
                  <c:v>276.18799999999999</c:v>
                </c:pt>
                <c:pt idx="2456">
                  <c:v>276.29700000000003</c:v>
                </c:pt>
                <c:pt idx="2457">
                  <c:v>276.40699999999998</c:v>
                </c:pt>
                <c:pt idx="2458">
                  <c:v>276.53199999999998</c:v>
                </c:pt>
                <c:pt idx="2459">
                  <c:v>276.64100000000002</c:v>
                </c:pt>
                <c:pt idx="2460">
                  <c:v>276.75</c:v>
                </c:pt>
                <c:pt idx="2461">
                  <c:v>276.86</c:v>
                </c:pt>
                <c:pt idx="2462">
                  <c:v>276.96899999999999</c:v>
                </c:pt>
                <c:pt idx="2463">
                  <c:v>277.09399999999999</c:v>
                </c:pt>
                <c:pt idx="2464">
                  <c:v>277.20299999999997</c:v>
                </c:pt>
                <c:pt idx="2465">
                  <c:v>277.31299999999999</c:v>
                </c:pt>
                <c:pt idx="2466">
                  <c:v>277.42200000000003</c:v>
                </c:pt>
                <c:pt idx="2467">
                  <c:v>277.53199999999998</c:v>
                </c:pt>
                <c:pt idx="2468">
                  <c:v>277.64100000000002</c:v>
                </c:pt>
                <c:pt idx="2469">
                  <c:v>277.75</c:v>
                </c:pt>
                <c:pt idx="2470">
                  <c:v>277.875</c:v>
                </c:pt>
                <c:pt idx="2471">
                  <c:v>277.98500000000001</c:v>
                </c:pt>
                <c:pt idx="2472">
                  <c:v>278.09399999999999</c:v>
                </c:pt>
                <c:pt idx="2473">
                  <c:v>278.20299999999997</c:v>
                </c:pt>
                <c:pt idx="2474">
                  <c:v>278.31299999999999</c:v>
                </c:pt>
                <c:pt idx="2475">
                  <c:v>278.43799999999999</c:v>
                </c:pt>
                <c:pt idx="2476">
                  <c:v>278.54700000000003</c:v>
                </c:pt>
                <c:pt idx="2477">
                  <c:v>278.65699999999998</c:v>
                </c:pt>
                <c:pt idx="2478">
                  <c:v>278.76600000000002</c:v>
                </c:pt>
                <c:pt idx="2479">
                  <c:v>278.875</c:v>
                </c:pt>
                <c:pt idx="2480">
                  <c:v>278.98500000000001</c:v>
                </c:pt>
                <c:pt idx="2481">
                  <c:v>279.09399999999999</c:v>
                </c:pt>
                <c:pt idx="2482">
                  <c:v>279.20299999999997</c:v>
                </c:pt>
                <c:pt idx="2483">
                  <c:v>279.32799999999997</c:v>
                </c:pt>
                <c:pt idx="2484">
                  <c:v>279.43799999999999</c:v>
                </c:pt>
                <c:pt idx="2485">
                  <c:v>279.54700000000003</c:v>
                </c:pt>
                <c:pt idx="2486">
                  <c:v>279.65699999999998</c:v>
                </c:pt>
                <c:pt idx="2487">
                  <c:v>279.76600000000002</c:v>
                </c:pt>
                <c:pt idx="2488">
                  <c:v>279.875</c:v>
                </c:pt>
                <c:pt idx="2489">
                  <c:v>279.98500000000001</c:v>
                </c:pt>
                <c:pt idx="2490">
                  <c:v>280.09399999999999</c:v>
                </c:pt>
                <c:pt idx="2491">
                  <c:v>280.21899999999999</c:v>
                </c:pt>
                <c:pt idx="2492">
                  <c:v>280.32799999999997</c:v>
                </c:pt>
                <c:pt idx="2493">
                  <c:v>280.43799999999999</c:v>
                </c:pt>
                <c:pt idx="2494">
                  <c:v>280.54700000000003</c:v>
                </c:pt>
                <c:pt idx="2495">
                  <c:v>280.65699999999998</c:v>
                </c:pt>
                <c:pt idx="2496">
                  <c:v>280.76600000000002</c:v>
                </c:pt>
                <c:pt idx="2497">
                  <c:v>280.875</c:v>
                </c:pt>
                <c:pt idx="2498">
                  <c:v>281</c:v>
                </c:pt>
                <c:pt idx="2499">
                  <c:v>281.11</c:v>
                </c:pt>
                <c:pt idx="2500">
                  <c:v>281.21899999999999</c:v>
                </c:pt>
                <c:pt idx="2501">
                  <c:v>281.32799999999997</c:v>
                </c:pt>
                <c:pt idx="2502">
                  <c:v>281.43799999999999</c:v>
                </c:pt>
                <c:pt idx="2503">
                  <c:v>281.56299999999999</c:v>
                </c:pt>
                <c:pt idx="2504">
                  <c:v>281.67200000000003</c:v>
                </c:pt>
                <c:pt idx="2505">
                  <c:v>281.78199999999998</c:v>
                </c:pt>
                <c:pt idx="2506">
                  <c:v>281.89100000000002</c:v>
                </c:pt>
                <c:pt idx="2507">
                  <c:v>282.01600000000002</c:v>
                </c:pt>
                <c:pt idx="2508">
                  <c:v>282.125</c:v>
                </c:pt>
                <c:pt idx="2509">
                  <c:v>282.23500000000001</c:v>
                </c:pt>
                <c:pt idx="2510">
                  <c:v>282.34399999999999</c:v>
                </c:pt>
                <c:pt idx="2511">
                  <c:v>282.45299999999997</c:v>
                </c:pt>
                <c:pt idx="2512">
                  <c:v>282.56299999999999</c:v>
                </c:pt>
                <c:pt idx="2513">
                  <c:v>282.68799999999999</c:v>
                </c:pt>
                <c:pt idx="2514">
                  <c:v>282.79700000000003</c:v>
                </c:pt>
                <c:pt idx="2515">
                  <c:v>282.90699999999998</c:v>
                </c:pt>
                <c:pt idx="2516">
                  <c:v>283.01600000000002</c:v>
                </c:pt>
                <c:pt idx="2517">
                  <c:v>283.125</c:v>
                </c:pt>
                <c:pt idx="2518">
                  <c:v>283.23500000000001</c:v>
                </c:pt>
                <c:pt idx="2519">
                  <c:v>283.34399999999999</c:v>
                </c:pt>
                <c:pt idx="2520">
                  <c:v>283.46899999999999</c:v>
                </c:pt>
                <c:pt idx="2521">
                  <c:v>283.57799999999997</c:v>
                </c:pt>
                <c:pt idx="2522">
                  <c:v>283.68799999999999</c:v>
                </c:pt>
                <c:pt idx="2523">
                  <c:v>283.79700000000003</c:v>
                </c:pt>
                <c:pt idx="2524">
                  <c:v>283.90699999999998</c:v>
                </c:pt>
                <c:pt idx="2525">
                  <c:v>284.01600000000002</c:v>
                </c:pt>
                <c:pt idx="2526">
                  <c:v>284.14100000000002</c:v>
                </c:pt>
                <c:pt idx="2527">
                  <c:v>284.25</c:v>
                </c:pt>
                <c:pt idx="2528">
                  <c:v>284.36</c:v>
                </c:pt>
                <c:pt idx="2529">
                  <c:v>284.46899999999999</c:v>
                </c:pt>
                <c:pt idx="2530">
                  <c:v>284.59399999999999</c:v>
                </c:pt>
                <c:pt idx="2531">
                  <c:v>284.70299999999997</c:v>
                </c:pt>
                <c:pt idx="2532">
                  <c:v>284.81299999999999</c:v>
                </c:pt>
                <c:pt idx="2533">
                  <c:v>284.92200000000003</c:v>
                </c:pt>
                <c:pt idx="2534">
                  <c:v>285.03199999999998</c:v>
                </c:pt>
                <c:pt idx="2535">
                  <c:v>285.14100000000002</c:v>
                </c:pt>
                <c:pt idx="2536">
                  <c:v>285.25</c:v>
                </c:pt>
                <c:pt idx="2537">
                  <c:v>285.36</c:v>
                </c:pt>
                <c:pt idx="2538">
                  <c:v>285.48500000000001</c:v>
                </c:pt>
                <c:pt idx="2539">
                  <c:v>285.51600000000002</c:v>
                </c:pt>
                <c:pt idx="2540">
                  <c:v>286.28199999999998</c:v>
                </c:pt>
                <c:pt idx="2541">
                  <c:v>287.28199999999998</c:v>
                </c:pt>
                <c:pt idx="2542">
                  <c:v>288.28199999999998</c:v>
                </c:pt>
                <c:pt idx="2543">
                  <c:v>289.28199999999998</c:v>
                </c:pt>
                <c:pt idx="2544">
                  <c:v>290.28199999999998</c:v>
                </c:pt>
                <c:pt idx="2545">
                  <c:v>291.28199999999998</c:v>
                </c:pt>
                <c:pt idx="2546">
                  <c:v>292.28199999999998</c:v>
                </c:pt>
                <c:pt idx="2547">
                  <c:v>293.28199999999998</c:v>
                </c:pt>
                <c:pt idx="2548">
                  <c:v>294.28199999999998</c:v>
                </c:pt>
                <c:pt idx="2549">
                  <c:v>295.28199999999998</c:v>
                </c:pt>
                <c:pt idx="2550">
                  <c:v>296.28199999999998</c:v>
                </c:pt>
                <c:pt idx="2551">
                  <c:v>297.28199999999998</c:v>
                </c:pt>
                <c:pt idx="2552">
                  <c:v>298.28199999999998</c:v>
                </c:pt>
                <c:pt idx="2553">
                  <c:v>299.28199999999998</c:v>
                </c:pt>
                <c:pt idx="2554">
                  <c:v>300.28199999999998</c:v>
                </c:pt>
                <c:pt idx="2555">
                  <c:v>301.28199999999998</c:v>
                </c:pt>
                <c:pt idx="2556">
                  <c:v>302.28199999999998</c:v>
                </c:pt>
                <c:pt idx="2557">
                  <c:v>303.28199999999998</c:v>
                </c:pt>
                <c:pt idx="2558">
                  <c:v>304.28199999999998</c:v>
                </c:pt>
                <c:pt idx="2559">
                  <c:v>305.28199999999998</c:v>
                </c:pt>
                <c:pt idx="2560">
                  <c:v>306.28199999999998</c:v>
                </c:pt>
                <c:pt idx="2561">
                  <c:v>307.28199999999998</c:v>
                </c:pt>
                <c:pt idx="2562">
                  <c:v>308.28199999999998</c:v>
                </c:pt>
                <c:pt idx="2563">
                  <c:v>309.28199999999998</c:v>
                </c:pt>
                <c:pt idx="2564">
                  <c:v>310.28199999999998</c:v>
                </c:pt>
                <c:pt idx="2565">
                  <c:v>311.28199999999998</c:v>
                </c:pt>
                <c:pt idx="2566">
                  <c:v>312.28199999999998</c:v>
                </c:pt>
                <c:pt idx="2567">
                  <c:v>313.28199999999998</c:v>
                </c:pt>
                <c:pt idx="2568">
                  <c:v>314.28199999999998</c:v>
                </c:pt>
                <c:pt idx="2569">
                  <c:v>315.28199999999998</c:v>
                </c:pt>
                <c:pt idx="2570">
                  <c:v>316.28199999999998</c:v>
                </c:pt>
                <c:pt idx="2571">
                  <c:v>317.28199999999998</c:v>
                </c:pt>
                <c:pt idx="2572">
                  <c:v>318.28199999999998</c:v>
                </c:pt>
                <c:pt idx="2573">
                  <c:v>319.28199999999998</c:v>
                </c:pt>
                <c:pt idx="2574">
                  <c:v>320.28199999999998</c:v>
                </c:pt>
                <c:pt idx="2575">
                  <c:v>321.28199999999998</c:v>
                </c:pt>
                <c:pt idx="2576">
                  <c:v>322.28199999999998</c:v>
                </c:pt>
                <c:pt idx="2577">
                  <c:v>323.28199999999998</c:v>
                </c:pt>
                <c:pt idx="2578">
                  <c:v>324.28199999999998</c:v>
                </c:pt>
                <c:pt idx="2579">
                  <c:v>325.28199999999998</c:v>
                </c:pt>
                <c:pt idx="2580">
                  <c:v>326.28199999999998</c:v>
                </c:pt>
                <c:pt idx="2581">
                  <c:v>327.28199999999998</c:v>
                </c:pt>
                <c:pt idx="2582">
                  <c:v>328.28199999999998</c:v>
                </c:pt>
                <c:pt idx="2583">
                  <c:v>329.28199999999998</c:v>
                </c:pt>
                <c:pt idx="2584">
                  <c:v>330.28199999999998</c:v>
                </c:pt>
                <c:pt idx="2585">
                  <c:v>331.28199999999998</c:v>
                </c:pt>
                <c:pt idx="2586">
                  <c:v>332.28199999999998</c:v>
                </c:pt>
                <c:pt idx="2587">
                  <c:v>333.28199999999998</c:v>
                </c:pt>
                <c:pt idx="2588">
                  <c:v>334.28199999999998</c:v>
                </c:pt>
                <c:pt idx="2589">
                  <c:v>335.28199999999998</c:v>
                </c:pt>
                <c:pt idx="2590">
                  <c:v>336.28199999999998</c:v>
                </c:pt>
                <c:pt idx="2591">
                  <c:v>337.28199999999998</c:v>
                </c:pt>
                <c:pt idx="2592">
                  <c:v>338.28199999999998</c:v>
                </c:pt>
                <c:pt idx="2593">
                  <c:v>339.28199999999998</c:v>
                </c:pt>
                <c:pt idx="2594">
                  <c:v>340.28199999999998</c:v>
                </c:pt>
                <c:pt idx="2595">
                  <c:v>341.28199999999998</c:v>
                </c:pt>
                <c:pt idx="2596">
                  <c:v>342.28199999999998</c:v>
                </c:pt>
                <c:pt idx="2597">
                  <c:v>343.28199999999998</c:v>
                </c:pt>
                <c:pt idx="2598">
                  <c:v>344.28199999999998</c:v>
                </c:pt>
                <c:pt idx="2599">
                  <c:v>345.28199999999998</c:v>
                </c:pt>
                <c:pt idx="2600">
                  <c:v>346.28199999999998</c:v>
                </c:pt>
                <c:pt idx="2601">
                  <c:v>347.28199999999998</c:v>
                </c:pt>
                <c:pt idx="2602">
                  <c:v>348.28199999999998</c:v>
                </c:pt>
                <c:pt idx="2603">
                  <c:v>349.28199999999998</c:v>
                </c:pt>
                <c:pt idx="2604">
                  <c:v>350.28199999999998</c:v>
                </c:pt>
                <c:pt idx="2605">
                  <c:v>351.28199999999998</c:v>
                </c:pt>
                <c:pt idx="2606">
                  <c:v>352.28199999999998</c:v>
                </c:pt>
                <c:pt idx="2607">
                  <c:v>353.28199999999998</c:v>
                </c:pt>
                <c:pt idx="2608">
                  <c:v>354.28199999999998</c:v>
                </c:pt>
                <c:pt idx="2609">
                  <c:v>355.28199999999998</c:v>
                </c:pt>
                <c:pt idx="2610">
                  <c:v>356.28199999999998</c:v>
                </c:pt>
                <c:pt idx="2611">
                  <c:v>357.28199999999998</c:v>
                </c:pt>
                <c:pt idx="2612">
                  <c:v>358.28199999999998</c:v>
                </c:pt>
                <c:pt idx="2613">
                  <c:v>359.28199999999998</c:v>
                </c:pt>
                <c:pt idx="2614">
                  <c:v>360.28199999999998</c:v>
                </c:pt>
                <c:pt idx="2615">
                  <c:v>361.28199999999998</c:v>
                </c:pt>
                <c:pt idx="2616">
                  <c:v>362.28199999999998</c:v>
                </c:pt>
                <c:pt idx="2617">
                  <c:v>363.28199999999998</c:v>
                </c:pt>
                <c:pt idx="2618">
                  <c:v>364.28199999999998</c:v>
                </c:pt>
                <c:pt idx="2619">
                  <c:v>365.28199999999998</c:v>
                </c:pt>
                <c:pt idx="2620">
                  <c:v>366.28199999999998</c:v>
                </c:pt>
                <c:pt idx="2621">
                  <c:v>367.28199999999998</c:v>
                </c:pt>
                <c:pt idx="2622">
                  <c:v>368.28199999999998</c:v>
                </c:pt>
                <c:pt idx="2623">
                  <c:v>369.28199999999998</c:v>
                </c:pt>
                <c:pt idx="2624">
                  <c:v>370.28199999999998</c:v>
                </c:pt>
                <c:pt idx="2625">
                  <c:v>371.28199999999998</c:v>
                </c:pt>
                <c:pt idx="2626">
                  <c:v>372.28199999999998</c:v>
                </c:pt>
                <c:pt idx="2627">
                  <c:v>373.28199999999998</c:v>
                </c:pt>
                <c:pt idx="2628">
                  <c:v>374.28199999999998</c:v>
                </c:pt>
                <c:pt idx="2629">
                  <c:v>375.28199999999998</c:v>
                </c:pt>
                <c:pt idx="2630">
                  <c:v>376.28199999999998</c:v>
                </c:pt>
                <c:pt idx="2631">
                  <c:v>377.28199999999998</c:v>
                </c:pt>
                <c:pt idx="2632">
                  <c:v>378.28199999999998</c:v>
                </c:pt>
                <c:pt idx="2633">
                  <c:v>379.28199999999998</c:v>
                </c:pt>
                <c:pt idx="2634">
                  <c:v>380.28199999999998</c:v>
                </c:pt>
                <c:pt idx="2635">
                  <c:v>381.28199999999998</c:v>
                </c:pt>
                <c:pt idx="2636">
                  <c:v>382.28199999999998</c:v>
                </c:pt>
                <c:pt idx="2637">
                  <c:v>383.28199999999998</c:v>
                </c:pt>
                <c:pt idx="2638">
                  <c:v>384.28199999999998</c:v>
                </c:pt>
                <c:pt idx="2639">
                  <c:v>385.28199999999998</c:v>
                </c:pt>
                <c:pt idx="2640">
                  <c:v>386.28199999999998</c:v>
                </c:pt>
                <c:pt idx="2641">
                  <c:v>387.28199999999998</c:v>
                </c:pt>
                <c:pt idx="2642">
                  <c:v>388.28199999999998</c:v>
                </c:pt>
                <c:pt idx="2643">
                  <c:v>389.28199999999998</c:v>
                </c:pt>
                <c:pt idx="2644">
                  <c:v>390.28199999999998</c:v>
                </c:pt>
                <c:pt idx="2645">
                  <c:v>391.28199999999998</c:v>
                </c:pt>
                <c:pt idx="2646">
                  <c:v>392.28199999999998</c:v>
                </c:pt>
                <c:pt idx="2647">
                  <c:v>393.28199999999998</c:v>
                </c:pt>
                <c:pt idx="2648">
                  <c:v>394.28199999999998</c:v>
                </c:pt>
                <c:pt idx="2649">
                  <c:v>395.28199999999998</c:v>
                </c:pt>
                <c:pt idx="2650">
                  <c:v>396.28199999999998</c:v>
                </c:pt>
                <c:pt idx="2651">
                  <c:v>397.28199999999998</c:v>
                </c:pt>
                <c:pt idx="2652">
                  <c:v>398.28199999999998</c:v>
                </c:pt>
                <c:pt idx="2653">
                  <c:v>399.28199999999998</c:v>
                </c:pt>
                <c:pt idx="2654">
                  <c:v>400.28199999999998</c:v>
                </c:pt>
                <c:pt idx="2655">
                  <c:v>401.28199999999998</c:v>
                </c:pt>
                <c:pt idx="2656">
                  <c:v>402.28199999999998</c:v>
                </c:pt>
                <c:pt idx="2657">
                  <c:v>403.28199999999998</c:v>
                </c:pt>
                <c:pt idx="2658">
                  <c:v>404.28199999999998</c:v>
                </c:pt>
                <c:pt idx="2659">
                  <c:v>405.28199999999998</c:v>
                </c:pt>
                <c:pt idx="2660">
                  <c:v>406.28199999999998</c:v>
                </c:pt>
                <c:pt idx="2661">
                  <c:v>407.28199999999998</c:v>
                </c:pt>
                <c:pt idx="2662">
                  <c:v>408.28199999999998</c:v>
                </c:pt>
                <c:pt idx="2663">
                  <c:v>409.28199999999998</c:v>
                </c:pt>
                <c:pt idx="2664">
                  <c:v>410.28199999999998</c:v>
                </c:pt>
                <c:pt idx="2665">
                  <c:v>411.28199999999998</c:v>
                </c:pt>
                <c:pt idx="2666">
                  <c:v>412.28199999999998</c:v>
                </c:pt>
                <c:pt idx="2667">
                  <c:v>413.28199999999998</c:v>
                </c:pt>
                <c:pt idx="2668">
                  <c:v>414.28199999999998</c:v>
                </c:pt>
                <c:pt idx="2669">
                  <c:v>415.28199999999998</c:v>
                </c:pt>
                <c:pt idx="2670">
                  <c:v>416.28199999999998</c:v>
                </c:pt>
                <c:pt idx="2671">
                  <c:v>417.28199999999998</c:v>
                </c:pt>
                <c:pt idx="2672">
                  <c:v>418.28199999999998</c:v>
                </c:pt>
                <c:pt idx="2673">
                  <c:v>419.28199999999998</c:v>
                </c:pt>
                <c:pt idx="2674">
                  <c:v>420.28199999999998</c:v>
                </c:pt>
                <c:pt idx="2675">
                  <c:v>421.28199999999998</c:v>
                </c:pt>
                <c:pt idx="2676">
                  <c:v>422.28199999999998</c:v>
                </c:pt>
                <c:pt idx="2677">
                  <c:v>423.28199999999998</c:v>
                </c:pt>
                <c:pt idx="2678">
                  <c:v>424.28199999999998</c:v>
                </c:pt>
                <c:pt idx="2679">
                  <c:v>425.28199999999998</c:v>
                </c:pt>
                <c:pt idx="2680">
                  <c:v>426.28199999999998</c:v>
                </c:pt>
                <c:pt idx="2681">
                  <c:v>427.28199999999998</c:v>
                </c:pt>
                <c:pt idx="2682">
                  <c:v>428.28199999999998</c:v>
                </c:pt>
                <c:pt idx="2683">
                  <c:v>429.28199999999998</c:v>
                </c:pt>
                <c:pt idx="2684">
                  <c:v>430.28199999999998</c:v>
                </c:pt>
                <c:pt idx="2685">
                  <c:v>431.28199999999998</c:v>
                </c:pt>
                <c:pt idx="2686">
                  <c:v>432.28199999999998</c:v>
                </c:pt>
                <c:pt idx="2687">
                  <c:v>433.28199999999998</c:v>
                </c:pt>
                <c:pt idx="2688">
                  <c:v>434.28199999999998</c:v>
                </c:pt>
                <c:pt idx="2689">
                  <c:v>435.28199999999998</c:v>
                </c:pt>
                <c:pt idx="2690">
                  <c:v>436.28199999999998</c:v>
                </c:pt>
                <c:pt idx="2691">
                  <c:v>437.28199999999998</c:v>
                </c:pt>
                <c:pt idx="2692">
                  <c:v>438.28199999999998</c:v>
                </c:pt>
                <c:pt idx="2693">
                  <c:v>439.28199999999998</c:v>
                </c:pt>
                <c:pt idx="2694">
                  <c:v>440.28199999999998</c:v>
                </c:pt>
                <c:pt idx="2695">
                  <c:v>441.28199999999998</c:v>
                </c:pt>
                <c:pt idx="2696">
                  <c:v>442.28199999999998</c:v>
                </c:pt>
                <c:pt idx="2697">
                  <c:v>443.28199999999998</c:v>
                </c:pt>
                <c:pt idx="2698">
                  <c:v>444.28199999999998</c:v>
                </c:pt>
                <c:pt idx="2699">
                  <c:v>445.28199999999998</c:v>
                </c:pt>
                <c:pt idx="2700">
                  <c:v>446.28199999999998</c:v>
                </c:pt>
                <c:pt idx="2701">
                  <c:v>447.28199999999998</c:v>
                </c:pt>
                <c:pt idx="2702">
                  <c:v>448.28199999999998</c:v>
                </c:pt>
                <c:pt idx="2703">
                  <c:v>449.28199999999998</c:v>
                </c:pt>
                <c:pt idx="2704">
                  <c:v>450.28199999999998</c:v>
                </c:pt>
                <c:pt idx="2705">
                  <c:v>451.28199999999998</c:v>
                </c:pt>
                <c:pt idx="2706">
                  <c:v>452.28199999999998</c:v>
                </c:pt>
                <c:pt idx="2707">
                  <c:v>453.28199999999998</c:v>
                </c:pt>
                <c:pt idx="2708">
                  <c:v>454.28199999999998</c:v>
                </c:pt>
                <c:pt idx="2709">
                  <c:v>455.28199999999998</c:v>
                </c:pt>
                <c:pt idx="2710">
                  <c:v>456.28199999999998</c:v>
                </c:pt>
                <c:pt idx="2711">
                  <c:v>457.28199999999998</c:v>
                </c:pt>
                <c:pt idx="2712">
                  <c:v>458.28199999999998</c:v>
                </c:pt>
                <c:pt idx="2713">
                  <c:v>459.28199999999998</c:v>
                </c:pt>
                <c:pt idx="2714">
                  <c:v>460.28199999999998</c:v>
                </c:pt>
                <c:pt idx="2715">
                  <c:v>461.28199999999998</c:v>
                </c:pt>
                <c:pt idx="2716">
                  <c:v>462.28199999999998</c:v>
                </c:pt>
                <c:pt idx="2717">
                  <c:v>463.28199999999998</c:v>
                </c:pt>
                <c:pt idx="2718">
                  <c:v>464.28199999999998</c:v>
                </c:pt>
                <c:pt idx="2719">
                  <c:v>465.28199999999998</c:v>
                </c:pt>
                <c:pt idx="2720">
                  <c:v>466.28199999999998</c:v>
                </c:pt>
                <c:pt idx="2721">
                  <c:v>467.28199999999998</c:v>
                </c:pt>
                <c:pt idx="2722">
                  <c:v>468.28199999999998</c:v>
                </c:pt>
                <c:pt idx="2723">
                  <c:v>469.28199999999998</c:v>
                </c:pt>
                <c:pt idx="2724">
                  <c:v>470.28199999999998</c:v>
                </c:pt>
                <c:pt idx="2725">
                  <c:v>471.28199999999998</c:v>
                </c:pt>
                <c:pt idx="2726">
                  <c:v>472.28199999999998</c:v>
                </c:pt>
                <c:pt idx="2727">
                  <c:v>473.28199999999998</c:v>
                </c:pt>
                <c:pt idx="2728">
                  <c:v>474.28199999999998</c:v>
                </c:pt>
                <c:pt idx="2729">
                  <c:v>475.28199999999998</c:v>
                </c:pt>
                <c:pt idx="2730">
                  <c:v>476.28199999999998</c:v>
                </c:pt>
                <c:pt idx="2731">
                  <c:v>477.28199999999998</c:v>
                </c:pt>
                <c:pt idx="2732">
                  <c:v>478.28199999999998</c:v>
                </c:pt>
                <c:pt idx="2733">
                  <c:v>479.28199999999998</c:v>
                </c:pt>
                <c:pt idx="2734">
                  <c:v>480.28199999999998</c:v>
                </c:pt>
                <c:pt idx="2735">
                  <c:v>481.28199999999998</c:v>
                </c:pt>
                <c:pt idx="2736">
                  <c:v>482.28199999999998</c:v>
                </c:pt>
                <c:pt idx="2737">
                  <c:v>483.28199999999998</c:v>
                </c:pt>
                <c:pt idx="2738">
                  <c:v>484.28199999999998</c:v>
                </c:pt>
                <c:pt idx="2739">
                  <c:v>485.28199999999998</c:v>
                </c:pt>
                <c:pt idx="2740">
                  <c:v>486.28199999999998</c:v>
                </c:pt>
                <c:pt idx="2741">
                  <c:v>487.28199999999998</c:v>
                </c:pt>
                <c:pt idx="2742">
                  <c:v>488.28199999999998</c:v>
                </c:pt>
                <c:pt idx="2743">
                  <c:v>489.28199999999998</c:v>
                </c:pt>
                <c:pt idx="2744">
                  <c:v>490.28199999999998</c:v>
                </c:pt>
                <c:pt idx="2745">
                  <c:v>491.28199999999998</c:v>
                </c:pt>
                <c:pt idx="2746">
                  <c:v>492.28199999999998</c:v>
                </c:pt>
                <c:pt idx="2747">
                  <c:v>493.28199999999998</c:v>
                </c:pt>
                <c:pt idx="2748">
                  <c:v>494.28199999999998</c:v>
                </c:pt>
                <c:pt idx="2749">
                  <c:v>495.28199999999998</c:v>
                </c:pt>
                <c:pt idx="2750">
                  <c:v>496.28199999999998</c:v>
                </c:pt>
                <c:pt idx="2751">
                  <c:v>497.28199999999998</c:v>
                </c:pt>
                <c:pt idx="2752">
                  <c:v>498.28199999999998</c:v>
                </c:pt>
                <c:pt idx="2753">
                  <c:v>499.28199999999998</c:v>
                </c:pt>
                <c:pt idx="2754">
                  <c:v>500.28199999999998</c:v>
                </c:pt>
                <c:pt idx="2755">
                  <c:v>501.28199999999998</c:v>
                </c:pt>
                <c:pt idx="2756">
                  <c:v>502.28199999999998</c:v>
                </c:pt>
                <c:pt idx="2757">
                  <c:v>503.28199999999998</c:v>
                </c:pt>
                <c:pt idx="2758">
                  <c:v>504.28199999999998</c:v>
                </c:pt>
                <c:pt idx="2759">
                  <c:v>505.28199999999998</c:v>
                </c:pt>
                <c:pt idx="2760">
                  <c:v>506.28199999999998</c:v>
                </c:pt>
                <c:pt idx="2761">
                  <c:v>507.28199999999998</c:v>
                </c:pt>
                <c:pt idx="2762">
                  <c:v>508.28199999999998</c:v>
                </c:pt>
                <c:pt idx="2763">
                  <c:v>509.28199999999998</c:v>
                </c:pt>
                <c:pt idx="2764">
                  <c:v>510.28199999999998</c:v>
                </c:pt>
                <c:pt idx="2765">
                  <c:v>511.28199999999998</c:v>
                </c:pt>
                <c:pt idx="2766">
                  <c:v>512.28200000000004</c:v>
                </c:pt>
                <c:pt idx="2767">
                  <c:v>513.28200000000004</c:v>
                </c:pt>
                <c:pt idx="2768">
                  <c:v>514.28200000000004</c:v>
                </c:pt>
                <c:pt idx="2769">
                  <c:v>515.28200000000004</c:v>
                </c:pt>
                <c:pt idx="2770">
                  <c:v>516.28200000000004</c:v>
                </c:pt>
                <c:pt idx="2771">
                  <c:v>517.28200000000004</c:v>
                </c:pt>
                <c:pt idx="2772">
                  <c:v>518.28200000000004</c:v>
                </c:pt>
                <c:pt idx="2773">
                  <c:v>519.28200000000004</c:v>
                </c:pt>
                <c:pt idx="2774">
                  <c:v>520.28200000000004</c:v>
                </c:pt>
                <c:pt idx="2775">
                  <c:v>521.28200000000004</c:v>
                </c:pt>
                <c:pt idx="2776">
                  <c:v>522.28200000000004</c:v>
                </c:pt>
                <c:pt idx="2777">
                  <c:v>523.28200000000004</c:v>
                </c:pt>
                <c:pt idx="2778">
                  <c:v>524.28200000000004</c:v>
                </c:pt>
                <c:pt idx="2779">
                  <c:v>525.28200000000004</c:v>
                </c:pt>
                <c:pt idx="2780">
                  <c:v>526.28200000000004</c:v>
                </c:pt>
                <c:pt idx="2781">
                  <c:v>527.28200000000004</c:v>
                </c:pt>
                <c:pt idx="2782">
                  <c:v>528.28200000000004</c:v>
                </c:pt>
                <c:pt idx="2783">
                  <c:v>529.28200000000004</c:v>
                </c:pt>
                <c:pt idx="2784">
                  <c:v>530.28200000000004</c:v>
                </c:pt>
                <c:pt idx="2785">
                  <c:v>531.28200000000004</c:v>
                </c:pt>
                <c:pt idx="2786">
                  <c:v>532.28200000000004</c:v>
                </c:pt>
                <c:pt idx="2787">
                  <c:v>533.28200000000004</c:v>
                </c:pt>
                <c:pt idx="2788">
                  <c:v>534.28200000000004</c:v>
                </c:pt>
                <c:pt idx="2789">
                  <c:v>535.28200000000004</c:v>
                </c:pt>
                <c:pt idx="2790">
                  <c:v>536.28200000000004</c:v>
                </c:pt>
                <c:pt idx="2791">
                  <c:v>537.28200000000004</c:v>
                </c:pt>
                <c:pt idx="2792">
                  <c:v>538.28200000000004</c:v>
                </c:pt>
                <c:pt idx="2793">
                  <c:v>539.28200000000004</c:v>
                </c:pt>
                <c:pt idx="2794">
                  <c:v>540.28200000000004</c:v>
                </c:pt>
                <c:pt idx="2795">
                  <c:v>541.28200000000004</c:v>
                </c:pt>
                <c:pt idx="2796">
                  <c:v>542.28200000000004</c:v>
                </c:pt>
                <c:pt idx="2797">
                  <c:v>543.28200000000004</c:v>
                </c:pt>
                <c:pt idx="2798">
                  <c:v>544.28200000000004</c:v>
                </c:pt>
                <c:pt idx="2799">
                  <c:v>545.28200000000004</c:v>
                </c:pt>
                <c:pt idx="2800">
                  <c:v>546.28200000000004</c:v>
                </c:pt>
                <c:pt idx="2801">
                  <c:v>547.28200000000004</c:v>
                </c:pt>
                <c:pt idx="2802">
                  <c:v>548.28200000000004</c:v>
                </c:pt>
                <c:pt idx="2803">
                  <c:v>549.28200000000004</c:v>
                </c:pt>
                <c:pt idx="2804">
                  <c:v>550.28200000000004</c:v>
                </c:pt>
                <c:pt idx="2805">
                  <c:v>551.28200000000004</c:v>
                </c:pt>
                <c:pt idx="2806">
                  <c:v>552.28200000000004</c:v>
                </c:pt>
                <c:pt idx="2807">
                  <c:v>553.28200000000004</c:v>
                </c:pt>
                <c:pt idx="2808">
                  <c:v>554.28200000000004</c:v>
                </c:pt>
                <c:pt idx="2809">
                  <c:v>555.28200000000004</c:v>
                </c:pt>
                <c:pt idx="2810">
                  <c:v>556.28200000000004</c:v>
                </c:pt>
                <c:pt idx="2811">
                  <c:v>557.28200000000004</c:v>
                </c:pt>
                <c:pt idx="2812">
                  <c:v>558.28200000000004</c:v>
                </c:pt>
                <c:pt idx="2813">
                  <c:v>559.28200000000004</c:v>
                </c:pt>
                <c:pt idx="2814">
                  <c:v>560.28200000000004</c:v>
                </c:pt>
                <c:pt idx="2815">
                  <c:v>561.28200000000004</c:v>
                </c:pt>
                <c:pt idx="2816">
                  <c:v>562.28200000000004</c:v>
                </c:pt>
                <c:pt idx="2817">
                  <c:v>563.28200000000004</c:v>
                </c:pt>
                <c:pt idx="2818">
                  <c:v>564.28200000000004</c:v>
                </c:pt>
                <c:pt idx="2819">
                  <c:v>565.28200000000004</c:v>
                </c:pt>
                <c:pt idx="2820">
                  <c:v>566.28200000000004</c:v>
                </c:pt>
                <c:pt idx="2821">
                  <c:v>567.28200000000004</c:v>
                </c:pt>
                <c:pt idx="2822">
                  <c:v>568.28200000000004</c:v>
                </c:pt>
                <c:pt idx="2823">
                  <c:v>569.28200000000004</c:v>
                </c:pt>
                <c:pt idx="2824">
                  <c:v>570.28200000000004</c:v>
                </c:pt>
                <c:pt idx="2825">
                  <c:v>571.28200000000004</c:v>
                </c:pt>
                <c:pt idx="2826">
                  <c:v>572.28200000000004</c:v>
                </c:pt>
                <c:pt idx="2827">
                  <c:v>573.28200000000004</c:v>
                </c:pt>
                <c:pt idx="2828">
                  <c:v>574.28200000000004</c:v>
                </c:pt>
                <c:pt idx="2829">
                  <c:v>575.28200000000004</c:v>
                </c:pt>
                <c:pt idx="2830">
                  <c:v>576.28200000000004</c:v>
                </c:pt>
                <c:pt idx="2831">
                  <c:v>577.28200000000004</c:v>
                </c:pt>
                <c:pt idx="2832">
                  <c:v>578.28200000000004</c:v>
                </c:pt>
                <c:pt idx="2833">
                  <c:v>579.28200000000004</c:v>
                </c:pt>
                <c:pt idx="2834">
                  <c:v>580.28200000000004</c:v>
                </c:pt>
                <c:pt idx="2835">
                  <c:v>581.28200000000004</c:v>
                </c:pt>
                <c:pt idx="2836">
                  <c:v>582.28200000000004</c:v>
                </c:pt>
                <c:pt idx="2837">
                  <c:v>583.28200000000004</c:v>
                </c:pt>
                <c:pt idx="2838">
                  <c:v>584.28200000000004</c:v>
                </c:pt>
                <c:pt idx="2839">
                  <c:v>585.28200000000004</c:v>
                </c:pt>
                <c:pt idx="2840">
                  <c:v>586.28200000000004</c:v>
                </c:pt>
                <c:pt idx="2841">
                  <c:v>587.28200000000004</c:v>
                </c:pt>
                <c:pt idx="2842">
                  <c:v>588.28200000000004</c:v>
                </c:pt>
                <c:pt idx="2843">
                  <c:v>589.28200000000004</c:v>
                </c:pt>
                <c:pt idx="2844">
                  <c:v>590.28200000000004</c:v>
                </c:pt>
                <c:pt idx="2845">
                  <c:v>591.28200000000004</c:v>
                </c:pt>
                <c:pt idx="2846">
                  <c:v>592.28200000000004</c:v>
                </c:pt>
                <c:pt idx="2847">
                  <c:v>593.28200000000004</c:v>
                </c:pt>
                <c:pt idx="2848">
                  <c:v>594.28200000000004</c:v>
                </c:pt>
                <c:pt idx="2849">
                  <c:v>595.28200000000004</c:v>
                </c:pt>
                <c:pt idx="2850">
                  <c:v>596.28200000000004</c:v>
                </c:pt>
                <c:pt idx="2851">
                  <c:v>597.28200000000004</c:v>
                </c:pt>
                <c:pt idx="2852">
                  <c:v>598.28200000000004</c:v>
                </c:pt>
                <c:pt idx="2853">
                  <c:v>599.28200000000004</c:v>
                </c:pt>
                <c:pt idx="2854">
                  <c:v>600.28200000000004</c:v>
                </c:pt>
                <c:pt idx="2855">
                  <c:v>601.28200000000004</c:v>
                </c:pt>
                <c:pt idx="2856">
                  <c:v>602.28200000000004</c:v>
                </c:pt>
                <c:pt idx="2857">
                  <c:v>603.28200000000004</c:v>
                </c:pt>
                <c:pt idx="2858">
                  <c:v>604.28200000000004</c:v>
                </c:pt>
                <c:pt idx="2859">
                  <c:v>605.28200000000004</c:v>
                </c:pt>
                <c:pt idx="2860">
                  <c:v>606.28200000000004</c:v>
                </c:pt>
                <c:pt idx="2861">
                  <c:v>607.28200000000004</c:v>
                </c:pt>
                <c:pt idx="2862">
                  <c:v>608.28200000000004</c:v>
                </c:pt>
                <c:pt idx="2863">
                  <c:v>609.28200000000004</c:v>
                </c:pt>
                <c:pt idx="2864">
                  <c:v>610.28200000000004</c:v>
                </c:pt>
                <c:pt idx="2865">
                  <c:v>611.28200000000004</c:v>
                </c:pt>
                <c:pt idx="2866">
                  <c:v>612.28200000000004</c:v>
                </c:pt>
                <c:pt idx="2867">
                  <c:v>613.28200000000004</c:v>
                </c:pt>
                <c:pt idx="2868">
                  <c:v>614.28200000000004</c:v>
                </c:pt>
                <c:pt idx="2869">
                  <c:v>615.28200000000004</c:v>
                </c:pt>
                <c:pt idx="2870">
                  <c:v>616.28200000000004</c:v>
                </c:pt>
                <c:pt idx="2871">
                  <c:v>617.28200000000004</c:v>
                </c:pt>
                <c:pt idx="2872">
                  <c:v>618.28200000000004</c:v>
                </c:pt>
                <c:pt idx="2873">
                  <c:v>619.28200000000004</c:v>
                </c:pt>
                <c:pt idx="2874">
                  <c:v>620.28200000000004</c:v>
                </c:pt>
                <c:pt idx="2875">
                  <c:v>621.28200000000004</c:v>
                </c:pt>
                <c:pt idx="2876">
                  <c:v>622.28200000000004</c:v>
                </c:pt>
                <c:pt idx="2877">
                  <c:v>623.28200000000004</c:v>
                </c:pt>
                <c:pt idx="2878">
                  <c:v>624.28200000000004</c:v>
                </c:pt>
                <c:pt idx="2879">
                  <c:v>625.28200000000004</c:v>
                </c:pt>
                <c:pt idx="2880">
                  <c:v>626.28200000000004</c:v>
                </c:pt>
                <c:pt idx="2881">
                  <c:v>627.28200000000004</c:v>
                </c:pt>
                <c:pt idx="2882">
                  <c:v>628.28200000000004</c:v>
                </c:pt>
                <c:pt idx="2883">
                  <c:v>629.28200000000004</c:v>
                </c:pt>
                <c:pt idx="2884">
                  <c:v>630.28200000000004</c:v>
                </c:pt>
                <c:pt idx="2885">
                  <c:v>631.28200000000004</c:v>
                </c:pt>
                <c:pt idx="2886">
                  <c:v>632.28200000000004</c:v>
                </c:pt>
                <c:pt idx="2887">
                  <c:v>633.28200000000004</c:v>
                </c:pt>
                <c:pt idx="2888">
                  <c:v>634.28200000000004</c:v>
                </c:pt>
                <c:pt idx="2889">
                  <c:v>635.28200000000004</c:v>
                </c:pt>
                <c:pt idx="2890">
                  <c:v>636.28200000000004</c:v>
                </c:pt>
                <c:pt idx="2891">
                  <c:v>637.28200000000004</c:v>
                </c:pt>
                <c:pt idx="2892">
                  <c:v>638.28200000000004</c:v>
                </c:pt>
                <c:pt idx="2893">
                  <c:v>639.28200000000004</c:v>
                </c:pt>
                <c:pt idx="2894">
                  <c:v>640.28200000000004</c:v>
                </c:pt>
                <c:pt idx="2895">
                  <c:v>641.28200000000004</c:v>
                </c:pt>
                <c:pt idx="2896">
                  <c:v>642.28200000000004</c:v>
                </c:pt>
                <c:pt idx="2897">
                  <c:v>643.28200000000004</c:v>
                </c:pt>
                <c:pt idx="2898">
                  <c:v>644.28200000000004</c:v>
                </c:pt>
                <c:pt idx="2899">
                  <c:v>645.28200000000004</c:v>
                </c:pt>
                <c:pt idx="2900">
                  <c:v>646.28200000000004</c:v>
                </c:pt>
                <c:pt idx="2901">
                  <c:v>647.28200000000004</c:v>
                </c:pt>
                <c:pt idx="2902">
                  <c:v>648.28200000000004</c:v>
                </c:pt>
                <c:pt idx="2903">
                  <c:v>649.28200000000004</c:v>
                </c:pt>
                <c:pt idx="2904">
                  <c:v>650.28200000000004</c:v>
                </c:pt>
                <c:pt idx="2905">
                  <c:v>651.28200000000004</c:v>
                </c:pt>
                <c:pt idx="2906">
                  <c:v>652.28200000000004</c:v>
                </c:pt>
                <c:pt idx="2907">
                  <c:v>653.28200000000004</c:v>
                </c:pt>
                <c:pt idx="2908">
                  <c:v>654.28200000000004</c:v>
                </c:pt>
                <c:pt idx="2909">
                  <c:v>655.28200000000004</c:v>
                </c:pt>
                <c:pt idx="2910">
                  <c:v>656.28200000000004</c:v>
                </c:pt>
                <c:pt idx="2911">
                  <c:v>657.28200000000004</c:v>
                </c:pt>
                <c:pt idx="2912">
                  <c:v>658.28200000000004</c:v>
                </c:pt>
                <c:pt idx="2913">
                  <c:v>659.28200000000004</c:v>
                </c:pt>
                <c:pt idx="2914">
                  <c:v>660.28200000000004</c:v>
                </c:pt>
                <c:pt idx="2915">
                  <c:v>661.28200000000004</c:v>
                </c:pt>
                <c:pt idx="2916">
                  <c:v>662.28200000000004</c:v>
                </c:pt>
                <c:pt idx="2917">
                  <c:v>663.28200000000004</c:v>
                </c:pt>
                <c:pt idx="2918">
                  <c:v>664.28200000000004</c:v>
                </c:pt>
                <c:pt idx="2919">
                  <c:v>665.28200000000004</c:v>
                </c:pt>
                <c:pt idx="2920">
                  <c:v>666.28200000000004</c:v>
                </c:pt>
                <c:pt idx="2921">
                  <c:v>667.28200000000004</c:v>
                </c:pt>
                <c:pt idx="2922">
                  <c:v>668.28200000000004</c:v>
                </c:pt>
                <c:pt idx="2923">
                  <c:v>669.28200000000004</c:v>
                </c:pt>
                <c:pt idx="2924">
                  <c:v>670.28200000000004</c:v>
                </c:pt>
                <c:pt idx="2925">
                  <c:v>671.28200000000004</c:v>
                </c:pt>
                <c:pt idx="2926">
                  <c:v>672.28200000000004</c:v>
                </c:pt>
                <c:pt idx="2927">
                  <c:v>673.28200000000004</c:v>
                </c:pt>
                <c:pt idx="2928">
                  <c:v>674.28200000000004</c:v>
                </c:pt>
                <c:pt idx="2929">
                  <c:v>675.28200000000004</c:v>
                </c:pt>
                <c:pt idx="2930">
                  <c:v>676.28200000000004</c:v>
                </c:pt>
                <c:pt idx="2931">
                  <c:v>677.28200000000004</c:v>
                </c:pt>
                <c:pt idx="2932">
                  <c:v>678.28200000000004</c:v>
                </c:pt>
                <c:pt idx="2933">
                  <c:v>679.28200000000004</c:v>
                </c:pt>
                <c:pt idx="2934">
                  <c:v>680.28200000000004</c:v>
                </c:pt>
                <c:pt idx="2935">
                  <c:v>681.28200000000004</c:v>
                </c:pt>
                <c:pt idx="2936">
                  <c:v>682.28200000000004</c:v>
                </c:pt>
                <c:pt idx="2937">
                  <c:v>683.28200000000004</c:v>
                </c:pt>
                <c:pt idx="2938">
                  <c:v>684.28200000000004</c:v>
                </c:pt>
                <c:pt idx="2939">
                  <c:v>685.28200000000004</c:v>
                </c:pt>
                <c:pt idx="2940">
                  <c:v>686.28200000000004</c:v>
                </c:pt>
                <c:pt idx="2941">
                  <c:v>687.28200000000004</c:v>
                </c:pt>
                <c:pt idx="2942">
                  <c:v>688.28200000000004</c:v>
                </c:pt>
                <c:pt idx="2943">
                  <c:v>689.28200000000004</c:v>
                </c:pt>
                <c:pt idx="2944">
                  <c:v>690.28200000000004</c:v>
                </c:pt>
                <c:pt idx="2945">
                  <c:v>691.28200000000004</c:v>
                </c:pt>
                <c:pt idx="2946">
                  <c:v>692.28200000000004</c:v>
                </c:pt>
                <c:pt idx="2947">
                  <c:v>693.28200000000004</c:v>
                </c:pt>
                <c:pt idx="2948">
                  <c:v>694.28200000000004</c:v>
                </c:pt>
                <c:pt idx="2949">
                  <c:v>695.28200000000004</c:v>
                </c:pt>
                <c:pt idx="2950">
                  <c:v>696.28200000000004</c:v>
                </c:pt>
                <c:pt idx="2951">
                  <c:v>697.28200000000004</c:v>
                </c:pt>
                <c:pt idx="2952">
                  <c:v>698.28200000000004</c:v>
                </c:pt>
                <c:pt idx="2953">
                  <c:v>699.28200000000004</c:v>
                </c:pt>
                <c:pt idx="2954">
                  <c:v>700.28200000000004</c:v>
                </c:pt>
                <c:pt idx="2955">
                  <c:v>701.28200000000004</c:v>
                </c:pt>
                <c:pt idx="2956">
                  <c:v>702.28200000000004</c:v>
                </c:pt>
                <c:pt idx="2957">
                  <c:v>703.28200000000004</c:v>
                </c:pt>
                <c:pt idx="2958">
                  <c:v>704.28200000000004</c:v>
                </c:pt>
                <c:pt idx="2959">
                  <c:v>705.28200000000004</c:v>
                </c:pt>
                <c:pt idx="2960">
                  <c:v>706.28200000000004</c:v>
                </c:pt>
                <c:pt idx="2961">
                  <c:v>707.28200000000004</c:v>
                </c:pt>
                <c:pt idx="2962">
                  <c:v>708.28200000000004</c:v>
                </c:pt>
                <c:pt idx="2963">
                  <c:v>709.28200000000004</c:v>
                </c:pt>
                <c:pt idx="2964">
                  <c:v>710.28200000000004</c:v>
                </c:pt>
                <c:pt idx="2965">
                  <c:v>711.28200000000004</c:v>
                </c:pt>
                <c:pt idx="2966">
                  <c:v>712.28200000000004</c:v>
                </c:pt>
                <c:pt idx="2967">
                  <c:v>713.28200000000004</c:v>
                </c:pt>
                <c:pt idx="2968">
                  <c:v>714.28200000000004</c:v>
                </c:pt>
                <c:pt idx="2969">
                  <c:v>715.28200000000004</c:v>
                </c:pt>
                <c:pt idx="2970">
                  <c:v>716.28200000000004</c:v>
                </c:pt>
                <c:pt idx="2971">
                  <c:v>717.28200000000004</c:v>
                </c:pt>
                <c:pt idx="2972">
                  <c:v>718.28200000000004</c:v>
                </c:pt>
                <c:pt idx="2973">
                  <c:v>719.28200000000004</c:v>
                </c:pt>
                <c:pt idx="2974">
                  <c:v>720.28200000000004</c:v>
                </c:pt>
                <c:pt idx="2975">
                  <c:v>721.28200000000004</c:v>
                </c:pt>
                <c:pt idx="2976">
                  <c:v>722.28200000000004</c:v>
                </c:pt>
                <c:pt idx="2977">
                  <c:v>723.28200000000004</c:v>
                </c:pt>
                <c:pt idx="2978">
                  <c:v>724.28200000000004</c:v>
                </c:pt>
                <c:pt idx="2979">
                  <c:v>725.28200000000004</c:v>
                </c:pt>
                <c:pt idx="2980">
                  <c:v>726.28200000000004</c:v>
                </c:pt>
                <c:pt idx="2981">
                  <c:v>727.28200000000004</c:v>
                </c:pt>
                <c:pt idx="2982">
                  <c:v>728.28200000000004</c:v>
                </c:pt>
                <c:pt idx="2983">
                  <c:v>729.28200000000004</c:v>
                </c:pt>
                <c:pt idx="2984">
                  <c:v>730.28200000000004</c:v>
                </c:pt>
                <c:pt idx="2985">
                  <c:v>731.28200000000004</c:v>
                </c:pt>
                <c:pt idx="2986">
                  <c:v>732.28200000000004</c:v>
                </c:pt>
                <c:pt idx="2987">
                  <c:v>733.28200000000004</c:v>
                </c:pt>
                <c:pt idx="2988">
                  <c:v>734.28200000000004</c:v>
                </c:pt>
                <c:pt idx="2989">
                  <c:v>735.28200000000004</c:v>
                </c:pt>
                <c:pt idx="2990">
                  <c:v>736.28200000000004</c:v>
                </c:pt>
                <c:pt idx="2991">
                  <c:v>737.28200000000004</c:v>
                </c:pt>
                <c:pt idx="2992">
                  <c:v>738.28200000000004</c:v>
                </c:pt>
                <c:pt idx="2993">
                  <c:v>739.28200000000004</c:v>
                </c:pt>
                <c:pt idx="2994">
                  <c:v>740.28200000000004</c:v>
                </c:pt>
                <c:pt idx="2995">
                  <c:v>741.28200000000004</c:v>
                </c:pt>
                <c:pt idx="2996">
                  <c:v>742.28200000000004</c:v>
                </c:pt>
                <c:pt idx="2997">
                  <c:v>743.28200000000004</c:v>
                </c:pt>
                <c:pt idx="2998">
                  <c:v>744.28200000000004</c:v>
                </c:pt>
                <c:pt idx="2999">
                  <c:v>745.28200000000004</c:v>
                </c:pt>
                <c:pt idx="3000">
                  <c:v>746.28200000000004</c:v>
                </c:pt>
                <c:pt idx="3001">
                  <c:v>747.28200000000004</c:v>
                </c:pt>
                <c:pt idx="3002">
                  <c:v>748.28200000000004</c:v>
                </c:pt>
                <c:pt idx="3003">
                  <c:v>749.28200000000004</c:v>
                </c:pt>
                <c:pt idx="3004">
                  <c:v>750.28200000000004</c:v>
                </c:pt>
                <c:pt idx="3005">
                  <c:v>751.28200000000004</c:v>
                </c:pt>
                <c:pt idx="3006">
                  <c:v>752.28200000000004</c:v>
                </c:pt>
                <c:pt idx="3007">
                  <c:v>753.28200000000004</c:v>
                </c:pt>
                <c:pt idx="3008">
                  <c:v>754.28200000000004</c:v>
                </c:pt>
                <c:pt idx="3009">
                  <c:v>755.28200000000004</c:v>
                </c:pt>
                <c:pt idx="3010">
                  <c:v>756.28200000000004</c:v>
                </c:pt>
                <c:pt idx="3011">
                  <c:v>757.28200000000004</c:v>
                </c:pt>
                <c:pt idx="3012">
                  <c:v>758.28200000000004</c:v>
                </c:pt>
                <c:pt idx="3013">
                  <c:v>759.28200000000004</c:v>
                </c:pt>
                <c:pt idx="3014">
                  <c:v>760.28200000000004</c:v>
                </c:pt>
                <c:pt idx="3015">
                  <c:v>761.28200000000004</c:v>
                </c:pt>
                <c:pt idx="3016">
                  <c:v>762.28200000000004</c:v>
                </c:pt>
                <c:pt idx="3017">
                  <c:v>763.28200000000004</c:v>
                </c:pt>
                <c:pt idx="3018">
                  <c:v>764.28200000000004</c:v>
                </c:pt>
                <c:pt idx="3019">
                  <c:v>765.28200000000004</c:v>
                </c:pt>
                <c:pt idx="3020">
                  <c:v>766.28200000000004</c:v>
                </c:pt>
                <c:pt idx="3021">
                  <c:v>767.28200000000004</c:v>
                </c:pt>
                <c:pt idx="3022">
                  <c:v>768.28200000000004</c:v>
                </c:pt>
                <c:pt idx="3023">
                  <c:v>769.28200000000004</c:v>
                </c:pt>
                <c:pt idx="3024">
                  <c:v>770.28200000000004</c:v>
                </c:pt>
                <c:pt idx="3025">
                  <c:v>771.28200000000004</c:v>
                </c:pt>
                <c:pt idx="3026">
                  <c:v>772.28200000000004</c:v>
                </c:pt>
                <c:pt idx="3027">
                  <c:v>773.28200000000004</c:v>
                </c:pt>
                <c:pt idx="3028">
                  <c:v>774.28200000000004</c:v>
                </c:pt>
                <c:pt idx="3029">
                  <c:v>775.28200000000004</c:v>
                </c:pt>
                <c:pt idx="3030">
                  <c:v>776.28200000000004</c:v>
                </c:pt>
                <c:pt idx="3031">
                  <c:v>777.28200000000004</c:v>
                </c:pt>
                <c:pt idx="3032">
                  <c:v>778.28200000000004</c:v>
                </c:pt>
                <c:pt idx="3033">
                  <c:v>779.28200000000004</c:v>
                </c:pt>
                <c:pt idx="3034">
                  <c:v>780.28200000000004</c:v>
                </c:pt>
                <c:pt idx="3035">
                  <c:v>781.28200000000004</c:v>
                </c:pt>
                <c:pt idx="3036">
                  <c:v>782.28200000000004</c:v>
                </c:pt>
                <c:pt idx="3037">
                  <c:v>783.28200000000004</c:v>
                </c:pt>
                <c:pt idx="3038">
                  <c:v>784.28200000000004</c:v>
                </c:pt>
                <c:pt idx="3039">
                  <c:v>785.28200000000004</c:v>
                </c:pt>
                <c:pt idx="3040">
                  <c:v>786.28200000000004</c:v>
                </c:pt>
                <c:pt idx="3041">
                  <c:v>787.28200000000004</c:v>
                </c:pt>
                <c:pt idx="3042">
                  <c:v>788.28200000000004</c:v>
                </c:pt>
                <c:pt idx="3043">
                  <c:v>789.28200000000004</c:v>
                </c:pt>
                <c:pt idx="3044">
                  <c:v>790.28200000000004</c:v>
                </c:pt>
                <c:pt idx="3045">
                  <c:v>791.28200000000004</c:v>
                </c:pt>
                <c:pt idx="3046">
                  <c:v>792.28200000000004</c:v>
                </c:pt>
                <c:pt idx="3047">
                  <c:v>793.28200000000004</c:v>
                </c:pt>
                <c:pt idx="3048">
                  <c:v>794.28200000000004</c:v>
                </c:pt>
                <c:pt idx="3049">
                  <c:v>795.28200000000004</c:v>
                </c:pt>
                <c:pt idx="3050">
                  <c:v>796.28200000000004</c:v>
                </c:pt>
                <c:pt idx="3051">
                  <c:v>797.28200000000004</c:v>
                </c:pt>
                <c:pt idx="3052">
                  <c:v>798.28200000000004</c:v>
                </c:pt>
                <c:pt idx="3053">
                  <c:v>799.28200000000004</c:v>
                </c:pt>
                <c:pt idx="3054">
                  <c:v>800.28200000000004</c:v>
                </c:pt>
                <c:pt idx="3055">
                  <c:v>801.28200000000004</c:v>
                </c:pt>
                <c:pt idx="3056">
                  <c:v>802.28200000000004</c:v>
                </c:pt>
                <c:pt idx="3057">
                  <c:v>803.28200000000004</c:v>
                </c:pt>
                <c:pt idx="3058">
                  <c:v>804.28200000000004</c:v>
                </c:pt>
                <c:pt idx="3059">
                  <c:v>805.28200000000004</c:v>
                </c:pt>
                <c:pt idx="3060">
                  <c:v>806.28200000000004</c:v>
                </c:pt>
                <c:pt idx="3061">
                  <c:v>807.28200000000004</c:v>
                </c:pt>
                <c:pt idx="3062">
                  <c:v>808.28200000000004</c:v>
                </c:pt>
                <c:pt idx="3063">
                  <c:v>809.28200000000004</c:v>
                </c:pt>
                <c:pt idx="3064">
                  <c:v>810.28200000000004</c:v>
                </c:pt>
                <c:pt idx="3065">
                  <c:v>811.28200000000004</c:v>
                </c:pt>
                <c:pt idx="3066">
                  <c:v>812.28200000000004</c:v>
                </c:pt>
                <c:pt idx="3067">
                  <c:v>813.28200000000004</c:v>
                </c:pt>
                <c:pt idx="3068">
                  <c:v>814.28200000000004</c:v>
                </c:pt>
                <c:pt idx="3069">
                  <c:v>815.28200000000004</c:v>
                </c:pt>
                <c:pt idx="3070">
                  <c:v>816.28200000000004</c:v>
                </c:pt>
                <c:pt idx="3071">
                  <c:v>817.28200000000004</c:v>
                </c:pt>
                <c:pt idx="3072">
                  <c:v>818.28200000000004</c:v>
                </c:pt>
                <c:pt idx="3073">
                  <c:v>819.28200000000004</c:v>
                </c:pt>
                <c:pt idx="3074">
                  <c:v>820.28200000000004</c:v>
                </c:pt>
                <c:pt idx="3075">
                  <c:v>821.28200000000004</c:v>
                </c:pt>
                <c:pt idx="3076">
                  <c:v>822.28200000000004</c:v>
                </c:pt>
                <c:pt idx="3077">
                  <c:v>823.28200000000004</c:v>
                </c:pt>
                <c:pt idx="3078">
                  <c:v>824.28200000000004</c:v>
                </c:pt>
                <c:pt idx="3079">
                  <c:v>825.28200000000004</c:v>
                </c:pt>
                <c:pt idx="3080">
                  <c:v>826.28200000000004</c:v>
                </c:pt>
                <c:pt idx="3081">
                  <c:v>827.28200000000004</c:v>
                </c:pt>
                <c:pt idx="3082">
                  <c:v>828.28200000000004</c:v>
                </c:pt>
                <c:pt idx="3083">
                  <c:v>829.28200000000004</c:v>
                </c:pt>
                <c:pt idx="3084">
                  <c:v>830.28200000000004</c:v>
                </c:pt>
                <c:pt idx="3085">
                  <c:v>831.28200000000004</c:v>
                </c:pt>
                <c:pt idx="3086">
                  <c:v>832.28200000000004</c:v>
                </c:pt>
                <c:pt idx="3087">
                  <c:v>833.28200000000004</c:v>
                </c:pt>
                <c:pt idx="3088">
                  <c:v>834.28200000000004</c:v>
                </c:pt>
                <c:pt idx="3089">
                  <c:v>835.28200000000004</c:v>
                </c:pt>
                <c:pt idx="3090">
                  <c:v>836.28200000000004</c:v>
                </c:pt>
                <c:pt idx="3091">
                  <c:v>837.28200000000004</c:v>
                </c:pt>
                <c:pt idx="3092">
                  <c:v>838.28200000000004</c:v>
                </c:pt>
                <c:pt idx="3093">
                  <c:v>839.28200000000004</c:v>
                </c:pt>
                <c:pt idx="3094">
                  <c:v>840.28200000000004</c:v>
                </c:pt>
                <c:pt idx="3095">
                  <c:v>841.28200000000004</c:v>
                </c:pt>
                <c:pt idx="3096">
                  <c:v>842.28200000000004</c:v>
                </c:pt>
                <c:pt idx="3097">
                  <c:v>843.28200000000004</c:v>
                </c:pt>
                <c:pt idx="3098">
                  <c:v>844.28200000000004</c:v>
                </c:pt>
                <c:pt idx="3099">
                  <c:v>845.28200000000004</c:v>
                </c:pt>
                <c:pt idx="3100">
                  <c:v>846.28200000000004</c:v>
                </c:pt>
                <c:pt idx="3101">
                  <c:v>847.28200000000004</c:v>
                </c:pt>
                <c:pt idx="3102">
                  <c:v>848.28200000000004</c:v>
                </c:pt>
                <c:pt idx="3103">
                  <c:v>849.28200000000004</c:v>
                </c:pt>
                <c:pt idx="3104">
                  <c:v>850.28200000000004</c:v>
                </c:pt>
                <c:pt idx="3105">
                  <c:v>851.28200000000004</c:v>
                </c:pt>
                <c:pt idx="3106">
                  <c:v>852.28200000000004</c:v>
                </c:pt>
                <c:pt idx="3107">
                  <c:v>853.28200000000004</c:v>
                </c:pt>
                <c:pt idx="3108">
                  <c:v>854.28200000000004</c:v>
                </c:pt>
                <c:pt idx="3109">
                  <c:v>855.28200000000004</c:v>
                </c:pt>
                <c:pt idx="3110">
                  <c:v>856.28200000000004</c:v>
                </c:pt>
                <c:pt idx="3111">
                  <c:v>857.28200000000004</c:v>
                </c:pt>
                <c:pt idx="3112">
                  <c:v>858.28200000000004</c:v>
                </c:pt>
                <c:pt idx="3113">
                  <c:v>859.28200000000004</c:v>
                </c:pt>
                <c:pt idx="3114">
                  <c:v>860.28200000000004</c:v>
                </c:pt>
                <c:pt idx="3115">
                  <c:v>861.28200000000004</c:v>
                </c:pt>
                <c:pt idx="3116">
                  <c:v>862.28200000000004</c:v>
                </c:pt>
                <c:pt idx="3117">
                  <c:v>863.28200000000004</c:v>
                </c:pt>
                <c:pt idx="3118">
                  <c:v>864.28200000000004</c:v>
                </c:pt>
                <c:pt idx="3119">
                  <c:v>865.28200000000004</c:v>
                </c:pt>
                <c:pt idx="3120">
                  <c:v>866.28200000000004</c:v>
                </c:pt>
                <c:pt idx="3121">
                  <c:v>867.28200000000004</c:v>
                </c:pt>
                <c:pt idx="3122">
                  <c:v>868.28200000000004</c:v>
                </c:pt>
                <c:pt idx="3123">
                  <c:v>869.28200000000004</c:v>
                </c:pt>
                <c:pt idx="3124">
                  <c:v>870.28200000000004</c:v>
                </c:pt>
                <c:pt idx="3125">
                  <c:v>871.28200000000004</c:v>
                </c:pt>
                <c:pt idx="3126">
                  <c:v>872.28200000000004</c:v>
                </c:pt>
                <c:pt idx="3127">
                  <c:v>873.28200000000004</c:v>
                </c:pt>
                <c:pt idx="3128">
                  <c:v>874.28200000000004</c:v>
                </c:pt>
                <c:pt idx="3129">
                  <c:v>875.28200000000004</c:v>
                </c:pt>
                <c:pt idx="3130">
                  <c:v>876.28200000000004</c:v>
                </c:pt>
                <c:pt idx="3131">
                  <c:v>877.28200000000004</c:v>
                </c:pt>
                <c:pt idx="3132">
                  <c:v>878.28200000000004</c:v>
                </c:pt>
                <c:pt idx="3133">
                  <c:v>879.28200000000004</c:v>
                </c:pt>
                <c:pt idx="3134">
                  <c:v>880.28200000000004</c:v>
                </c:pt>
                <c:pt idx="3135">
                  <c:v>881.28200000000004</c:v>
                </c:pt>
                <c:pt idx="3136">
                  <c:v>882.28200000000004</c:v>
                </c:pt>
                <c:pt idx="3137">
                  <c:v>883.28200000000004</c:v>
                </c:pt>
                <c:pt idx="3138">
                  <c:v>884.28200000000004</c:v>
                </c:pt>
                <c:pt idx="3139">
                  <c:v>885.28200000000004</c:v>
                </c:pt>
                <c:pt idx="3140">
                  <c:v>886.28200000000004</c:v>
                </c:pt>
                <c:pt idx="3141">
                  <c:v>887.28200000000004</c:v>
                </c:pt>
                <c:pt idx="3142">
                  <c:v>888.28200000000004</c:v>
                </c:pt>
                <c:pt idx="3143">
                  <c:v>889.28200000000004</c:v>
                </c:pt>
                <c:pt idx="3144">
                  <c:v>890.28200000000004</c:v>
                </c:pt>
                <c:pt idx="3145">
                  <c:v>891.28200000000004</c:v>
                </c:pt>
                <c:pt idx="3146">
                  <c:v>892.28200000000004</c:v>
                </c:pt>
                <c:pt idx="3147">
                  <c:v>893.28200000000004</c:v>
                </c:pt>
                <c:pt idx="3148">
                  <c:v>894.28200000000004</c:v>
                </c:pt>
                <c:pt idx="3149">
                  <c:v>895.28200000000004</c:v>
                </c:pt>
                <c:pt idx="3150">
                  <c:v>896.28200000000004</c:v>
                </c:pt>
                <c:pt idx="3151">
                  <c:v>897.28200000000004</c:v>
                </c:pt>
                <c:pt idx="3152">
                  <c:v>898.28200000000004</c:v>
                </c:pt>
                <c:pt idx="3153">
                  <c:v>899.28200000000004</c:v>
                </c:pt>
                <c:pt idx="3154">
                  <c:v>900.28200000000004</c:v>
                </c:pt>
                <c:pt idx="3155">
                  <c:v>901.28200000000004</c:v>
                </c:pt>
                <c:pt idx="3156">
                  <c:v>902.28200000000004</c:v>
                </c:pt>
                <c:pt idx="3157">
                  <c:v>903.28200000000004</c:v>
                </c:pt>
                <c:pt idx="3158">
                  <c:v>904.28200000000004</c:v>
                </c:pt>
                <c:pt idx="3159">
                  <c:v>905.28200000000004</c:v>
                </c:pt>
                <c:pt idx="3160">
                  <c:v>906.28200000000004</c:v>
                </c:pt>
                <c:pt idx="3161">
                  <c:v>907.28200000000004</c:v>
                </c:pt>
                <c:pt idx="3162">
                  <c:v>908.28200000000004</c:v>
                </c:pt>
                <c:pt idx="3163">
                  <c:v>909.28200000000004</c:v>
                </c:pt>
                <c:pt idx="3164">
                  <c:v>910.28200000000004</c:v>
                </c:pt>
                <c:pt idx="3165">
                  <c:v>911.28200000000004</c:v>
                </c:pt>
                <c:pt idx="3166">
                  <c:v>912.28200000000004</c:v>
                </c:pt>
                <c:pt idx="3167">
                  <c:v>913.28200000000004</c:v>
                </c:pt>
                <c:pt idx="3168">
                  <c:v>914.28200000000004</c:v>
                </c:pt>
                <c:pt idx="3169">
                  <c:v>915.28200000000004</c:v>
                </c:pt>
                <c:pt idx="3170">
                  <c:v>916.28200000000004</c:v>
                </c:pt>
                <c:pt idx="3171">
                  <c:v>917.28200000000004</c:v>
                </c:pt>
                <c:pt idx="3172">
                  <c:v>918.28200000000004</c:v>
                </c:pt>
                <c:pt idx="3173">
                  <c:v>919.28200000000004</c:v>
                </c:pt>
                <c:pt idx="3174">
                  <c:v>920.28200000000004</c:v>
                </c:pt>
                <c:pt idx="3175">
                  <c:v>921.28200000000004</c:v>
                </c:pt>
                <c:pt idx="3176">
                  <c:v>922.28200000000004</c:v>
                </c:pt>
                <c:pt idx="3177">
                  <c:v>923.28200000000004</c:v>
                </c:pt>
                <c:pt idx="3178">
                  <c:v>924.28200000000004</c:v>
                </c:pt>
                <c:pt idx="3179">
                  <c:v>925.28200000000004</c:v>
                </c:pt>
                <c:pt idx="3180">
                  <c:v>926.28200000000004</c:v>
                </c:pt>
                <c:pt idx="3181">
                  <c:v>927.28200000000004</c:v>
                </c:pt>
                <c:pt idx="3182">
                  <c:v>928.28200000000004</c:v>
                </c:pt>
                <c:pt idx="3183">
                  <c:v>929.28200000000004</c:v>
                </c:pt>
                <c:pt idx="3184">
                  <c:v>930.28200000000004</c:v>
                </c:pt>
                <c:pt idx="3185">
                  <c:v>931.28200000000004</c:v>
                </c:pt>
                <c:pt idx="3186">
                  <c:v>932.28200000000004</c:v>
                </c:pt>
                <c:pt idx="3187">
                  <c:v>933.28200000000004</c:v>
                </c:pt>
                <c:pt idx="3188">
                  <c:v>934.28200000000004</c:v>
                </c:pt>
                <c:pt idx="3189">
                  <c:v>935.28200000000004</c:v>
                </c:pt>
                <c:pt idx="3190">
                  <c:v>936.28200000000004</c:v>
                </c:pt>
                <c:pt idx="3191">
                  <c:v>937.28200000000004</c:v>
                </c:pt>
                <c:pt idx="3192">
                  <c:v>938.28200000000004</c:v>
                </c:pt>
                <c:pt idx="3193">
                  <c:v>939.28200000000004</c:v>
                </c:pt>
                <c:pt idx="3194">
                  <c:v>940.28200000000004</c:v>
                </c:pt>
                <c:pt idx="3195">
                  <c:v>941.28200000000004</c:v>
                </c:pt>
                <c:pt idx="3196">
                  <c:v>942.28200000000004</c:v>
                </c:pt>
                <c:pt idx="3197">
                  <c:v>943.28200000000004</c:v>
                </c:pt>
                <c:pt idx="3198">
                  <c:v>944.28200000000004</c:v>
                </c:pt>
                <c:pt idx="3199">
                  <c:v>945.28200000000004</c:v>
                </c:pt>
                <c:pt idx="3200">
                  <c:v>946.28200000000004</c:v>
                </c:pt>
                <c:pt idx="3201">
                  <c:v>947.28200000000004</c:v>
                </c:pt>
                <c:pt idx="3202">
                  <c:v>948.28200000000004</c:v>
                </c:pt>
                <c:pt idx="3203">
                  <c:v>949.28200000000004</c:v>
                </c:pt>
                <c:pt idx="3204">
                  <c:v>950.28200000000004</c:v>
                </c:pt>
                <c:pt idx="3205">
                  <c:v>951.28200000000004</c:v>
                </c:pt>
                <c:pt idx="3206">
                  <c:v>952.28200000000004</c:v>
                </c:pt>
                <c:pt idx="3207">
                  <c:v>953.28200000000004</c:v>
                </c:pt>
                <c:pt idx="3208">
                  <c:v>954.28200000000004</c:v>
                </c:pt>
                <c:pt idx="3209">
                  <c:v>955.28200000000004</c:v>
                </c:pt>
                <c:pt idx="3210">
                  <c:v>956.28200000000004</c:v>
                </c:pt>
                <c:pt idx="3211">
                  <c:v>957.28200000000004</c:v>
                </c:pt>
                <c:pt idx="3212">
                  <c:v>958.28200000000004</c:v>
                </c:pt>
                <c:pt idx="3213">
                  <c:v>959.28200000000004</c:v>
                </c:pt>
                <c:pt idx="3214">
                  <c:v>960.28200000000004</c:v>
                </c:pt>
                <c:pt idx="3215">
                  <c:v>961.28200000000004</c:v>
                </c:pt>
                <c:pt idx="3216">
                  <c:v>962.28200000000004</c:v>
                </c:pt>
                <c:pt idx="3217">
                  <c:v>963.28200000000004</c:v>
                </c:pt>
                <c:pt idx="3218">
                  <c:v>964.28200000000004</c:v>
                </c:pt>
                <c:pt idx="3219">
                  <c:v>965.28200000000004</c:v>
                </c:pt>
                <c:pt idx="3220">
                  <c:v>966.28200000000004</c:v>
                </c:pt>
                <c:pt idx="3221">
                  <c:v>967.28200000000004</c:v>
                </c:pt>
                <c:pt idx="3222">
                  <c:v>968.28200000000004</c:v>
                </c:pt>
                <c:pt idx="3223">
                  <c:v>969.28200000000004</c:v>
                </c:pt>
                <c:pt idx="3224">
                  <c:v>970.28200000000004</c:v>
                </c:pt>
                <c:pt idx="3225">
                  <c:v>971.28200000000004</c:v>
                </c:pt>
                <c:pt idx="3226">
                  <c:v>972.28200000000004</c:v>
                </c:pt>
                <c:pt idx="3227">
                  <c:v>973.28200000000004</c:v>
                </c:pt>
                <c:pt idx="3228">
                  <c:v>974.28200000000004</c:v>
                </c:pt>
                <c:pt idx="3229">
                  <c:v>975.28200000000004</c:v>
                </c:pt>
                <c:pt idx="3230">
                  <c:v>976.28200000000004</c:v>
                </c:pt>
                <c:pt idx="3231">
                  <c:v>977.28200000000004</c:v>
                </c:pt>
                <c:pt idx="3232">
                  <c:v>978.28200000000004</c:v>
                </c:pt>
                <c:pt idx="3233">
                  <c:v>979.28200000000004</c:v>
                </c:pt>
                <c:pt idx="3234">
                  <c:v>980.28200000000004</c:v>
                </c:pt>
                <c:pt idx="3235">
                  <c:v>981.28200000000004</c:v>
                </c:pt>
                <c:pt idx="3236">
                  <c:v>982.28200000000004</c:v>
                </c:pt>
                <c:pt idx="3237">
                  <c:v>983.28200000000004</c:v>
                </c:pt>
                <c:pt idx="3238">
                  <c:v>984.28200000000004</c:v>
                </c:pt>
                <c:pt idx="3239">
                  <c:v>985.28200000000004</c:v>
                </c:pt>
                <c:pt idx="3240">
                  <c:v>986.28200000000004</c:v>
                </c:pt>
                <c:pt idx="3241">
                  <c:v>987.28200000000004</c:v>
                </c:pt>
                <c:pt idx="3242">
                  <c:v>988.28200000000004</c:v>
                </c:pt>
                <c:pt idx="3243">
                  <c:v>989.28200000000004</c:v>
                </c:pt>
                <c:pt idx="3244">
                  <c:v>990.28200000000004</c:v>
                </c:pt>
                <c:pt idx="3245">
                  <c:v>991.28200000000004</c:v>
                </c:pt>
                <c:pt idx="3246">
                  <c:v>992.28200000000004</c:v>
                </c:pt>
                <c:pt idx="3247">
                  <c:v>993.28200000000004</c:v>
                </c:pt>
                <c:pt idx="3248">
                  <c:v>994.28200000000004</c:v>
                </c:pt>
                <c:pt idx="3249">
                  <c:v>995.28200000000004</c:v>
                </c:pt>
                <c:pt idx="3250">
                  <c:v>996.28200000000004</c:v>
                </c:pt>
                <c:pt idx="3251">
                  <c:v>997.28200000000004</c:v>
                </c:pt>
                <c:pt idx="3252">
                  <c:v>998.28200000000004</c:v>
                </c:pt>
                <c:pt idx="3253">
                  <c:v>999.28200000000004</c:v>
                </c:pt>
                <c:pt idx="3254">
                  <c:v>1000.282</c:v>
                </c:pt>
                <c:pt idx="3255">
                  <c:v>1001.282</c:v>
                </c:pt>
                <c:pt idx="3256">
                  <c:v>1002.282</c:v>
                </c:pt>
                <c:pt idx="3257">
                  <c:v>1003.282</c:v>
                </c:pt>
                <c:pt idx="3258">
                  <c:v>1004.282</c:v>
                </c:pt>
                <c:pt idx="3259">
                  <c:v>1005.282</c:v>
                </c:pt>
                <c:pt idx="3260">
                  <c:v>1006.282</c:v>
                </c:pt>
                <c:pt idx="3261">
                  <c:v>1007.282</c:v>
                </c:pt>
                <c:pt idx="3262">
                  <c:v>1008.282</c:v>
                </c:pt>
                <c:pt idx="3263">
                  <c:v>1009.282</c:v>
                </c:pt>
                <c:pt idx="3264">
                  <c:v>1010.282</c:v>
                </c:pt>
                <c:pt idx="3265">
                  <c:v>1011.282</c:v>
                </c:pt>
                <c:pt idx="3266">
                  <c:v>1012.282</c:v>
                </c:pt>
                <c:pt idx="3267">
                  <c:v>1013.282</c:v>
                </c:pt>
                <c:pt idx="3268">
                  <c:v>1014.282</c:v>
                </c:pt>
                <c:pt idx="3269">
                  <c:v>1015.282</c:v>
                </c:pt>
                <c:pt idx="3270">
                  <c:v>1016.282</c:v>
                </c:pt>
                <c:pt idx="3271">
                  <c:v>1017.282</c:v>
                </c:pt>
                <c:pt idx="3272">
                  <c:v>1018.282</c:v>
                </c:pt>
                <c:pt idx="3273">
                  <c:v>1019.282</c:v>
                </c:pt>
                <c:pt idx="3274">
                  <c:v>1020.282</c:v>
                </c:pt>
                <c:pt idx="3275">
                  <c:v>1021.282</c:v>
                </c:pt>
                <c:pt idx="3276">
                  <c:v>1022.282</c:v>
                </c:pt>
                <c:pt idx="3277">
                  <c:v>1023.282</c:v>
                </c:pt>
                <c:pt idx="3278">
                  <c:v>1024.2819999999999</c:v>
                </c:pt>
                <c:pt idx="3279">
                  <c:v>1025.2819999999999</c:v>
                </c:pt>
                <c:pt idx="3280">
                  <c:v>1026.2819999999999</c:v>
                </c:pt>
                <c:pt idx="3281">
                  <c:v>1027.2819999999999</c:v>
                </c:pt>
                <c:pt idx="3282">
                  <c:v>1028.2819999999999</c:v>
                </c:pt>
                <c:pt idx="3283">
                  <c:v>1029.2819999999999</c:v>
                </c:pt>
                <c:pt idx="3284">
                  <c:v>1030.2819999999999</c:v>
                </c:pt>
                <c:pt idx="3285">
                  <c:v>1031.2819999999999</c:v>
                </c:pt>
                <c:pt idx="3286">
                  <c:v>1032.2819999999999</c:v>
                </c:pt>
                <c:pt idx="3287">
                  <c:v>1033.2819999999999</c:v>
                </c:pt>
                <c:pt idx="3288">
                  <c:v>1034.2819999999999</c:v>
                </c:pt>
                <c:pt idx="3289">
                  <c:v>1035.2819999999999</c:v>
                </c:pt>
                <c:pt idx="3290">
                  <c:v>1036.2819999999999</c:v>
                </c:pt>
                <c:pt idx="3291">
                  <c:v>1037.2819999999999</c:v>
                </c:pt>
                <c:pt idx="3292">
                  <c:v>1038.2819999999999</c:v>
                </c:pt>
                <c:pt idx="3293">
                  <c:v>1039.2819999999999</c:v>
                </c:pt>
                <c:pt idx="3294">
                  <c:v>1040.2819999999999</c:v>
                </c:pt>
                <c:pt idx="3295">
                  <c:v>1041.2819999999999</c:v>
                </c:pt>
                <c:pt idx="3296">
                  <c:v>1042.2819999999999</c:v>
                </c:pt>
                <c:pt idx="3297">
                  <c:v>1043.2819999999999</c:v>
                </c:pt>
                <c:pt idx="3298">
                  <c:v>1044.2819999999999</c:v>
                </c:pt>
                <c:pt idx="3299">
                  <c:v>1045.2819999999999</c:v>
                </c:pt>
                <c:pt idx="3300">
                  <c:v>1046.2819999999999</c:v>
                </c:pt>
                <c:pt idx="3301">
                  <c:v>1047.2819999999999</c:v>
                </c:pt>
                <c:pt idx="3302">
                  <c:v>1048.2819999999999</c:v>
                </c:pt>
                <c:pt idx="3303">
                  <c:v>1049.2819999999999</c:v>
                </c:pt>
                <c:pt idx="3304">
                  <c:v>1050.2819999999999</c:v>
                </c:pt>
                <c:pt idx="3305">
                  <c:v>1051.2819999999999</c:v>
                </c:pt>
                <c:pt idx="3306">
                  <c:v>1052.2819999999999</c:v>
                </c:pt>
                <c:pt idx="3307">
                  <c:v>1053.2819999999999</c:v>
                </c:pt>
                <c:pt idx="3308">
                  <c:v>1054.2819999999999</c:v>
                </c:pt>
                <c:pt idx="3309">
                  <c:v>1055.2819999999999</c:v>
                </c:pt>
                <c:pt idx="3310">
                  <c:v>1056.2819999999999</c:v>
                </c:pt>
                <c:pt idx="3311">
                  <c:v>1057.2819999999999</c:v>
                </c:pt>
                <c:pt idx="3312">
                  <c:v>1058.2819999999999</c:v>
                </c:pt>
                <c:pt idx="3313">
                  <c:v>1059.2819999999999</c:v>
                </c:pt>
                <c:pt idx="3314">
                  <c:v>1060.2819999999999</c:v>
                </c:pt>
                <c:pt idx="3315">
                  <c:v>1061.2819999999999</c:v>
                </c:pt>
                <c:pt idx="3316">
                  <c:v>1062.2819999999999</c:v>
                </c:pt>
                <c:pt idx="3317">
                  <c:v>1063.2819999999999</c:v>
                </c:pt>
                <c:pt idx="3318">
                  <c:v>1064.2819999999999</c:v>
                </c:pt>
                <c:pt idx="3319">
                  <c:v>1065.2819999999999</c:v>
                </c:pt>
                <c:pt idx="3320">
                  <c:v>1066.2819999999999</c:v>
                </c:pt>
                <c:pt idx="3321">
                  <c:v>1067.2819999999999</c:v>
                </c:pt>
                <c:pt idx="3322">
                  <c:v>1068.2819999999999</c:v>
                </c:pt>
                <c:pt idx="3323">
                  <c:v>1069.2819999999999</c:v>
                </c:pt>
                <c:pt idx="3324">
                  <c:v>1070.2819999999999</c:v>
                </c:pt>
                <c:pt idx="3325">
                  <c:v>1071.2819999999999</c:v>
                </c:pt>
                <c:pt idx="3326">
                  <c:v>1072.2819999999999</c:v>
                </c:pt>
                <c:pt idx="3327">
                  <c:v>1073.2819999999999</c:v>
                </c:pt>
                <c:pt idx="3328">
                  <c:v>1074.2819999999999</c:v>
                </c:pt>
                <c:pt idx="3329">
                  <c:v>1075.2819999999999</c:v>
                </c:pt>
                <c:pt idx="3330">
                  <c:v>1076.2819999999999</c:v>
                </c:pt>
                <c:pt idx="3331">
                  <c:v>1077.2819999999999</c:v>
                </c:pt>
                <c:pt idx="3332">
                  <c:v>1078.2819999999999</c:v>
                </c:pt>
                <c:pt idx="3333">
                  <c:v>1079.2819999999999</c:v>
                </c:pt>
                <c:pt idx="3334">
                  <c:v>1080.2819999999999</c:v>
                </c:pt>
                <c:pt idx="3335">
                  <c:v>1081.2819999999999</c:v>
                </c:pt>
                <c:pt idx="3336">
                  <c:v>1082.2819999999999</c:v>
                </c:pt>
                <c:pt idx="3337">
                  <c:v>1083.2819999999999</c:v>
                </c:pt>
                <c:pt idx="3338">
                  <c:v>1084.2819999999999</c:v>
                </c:pt>
                <c:pt idx="3339">
                  <c:v>1085.2819999999999</c:v>
                </c:pt>
                <c:pt idx="3340">
                  <c:v>1086.2819999999999</c:v>
                </c:pt>
                <c:pt idx="3341">
                  <c:v>1087.2819999999999</c:v>
                </c:pt>
                <c:pt idx="3342">
                  <c:v>1088.2819999999999</c:v>
                </c:pt>
                <c:pt idx="3343">
                  <c:v>1089.2819999999999</c:v>
                </c:pt>
                <c:pt idx="3344">
                  <c:v>1090.2819999999999</c:v>
                </c:pt>
                <c:pt idx="3345">
                  <c:v>1091.2819999999999</c:v>
                </c:pt>
                <c:pt idx="3346">
                  <c:v>1092.2819999999999</c:v>
                </c:pt>
                <c:pt idx="3347">
                  <c:v>1093.2819999999999</c:v>
                </c:pt>
                <c:pt idx="3348">
                  <c:v>1094.2819999999999</c:v>
                </c:pt>
                <c:pt idx="3349">
                  <c:v>1095.2819999999999</c:v>
                </c:pt>
                <c:pt idx="3350">
                  <c:v>1096.2819999999999</c:v>
                </c:pt>
                <c:pt idx="3351">
                  <c:v>1097.2819999999999</c:v>
                </c:pt>
                <c:pt idx="3352">
                  <c:v>1098.2819999999999</c:v>
                </c:pt>
                <c:pt idx="3353">
                  <c:v>1099.2819999999999</c:v>
                </c:pt>
                <c:pt idx="3354">
                  <c:v>1100.2819999999999</c:v>
                </c:pt>
                <c:pt idx="3355">
                  <c:v>1101.2819999999999</c:v>
                </c:pt>
                <c:pt idx="3356">
                  <c:v>1102.2819999999999</c:v>
                </c:pt>
                <c:pt idx="3357">
                  <c:v>1103.2819999999999</c:v>
                </c:pt>
                <c:pt idx="3358">
                  <c:v>1104.2819999999999</c:v>
                </c:pt>
                <c:pt idx="3359">
                  <c:v>1105.2819999999999</c:v>
                </c:pt>
                <c:pt idx="3360">
                  <c:v>1106.2819999999999</c:v>
                </c:pt>
                <c:pt idx="3361">
                  <c:v>1107.2819999999999</c:v>
                </c:pt>
                <c:pt idx="3362">
                  <c:v>1108.2819999999999</c:v>
                </c:pt>
                <c:pt idx="3363">
                  <c:v>1109.2819999999999</c:v>
                </c:pt>
                <c:pt idx="3364">
                  <c:v>1110.2819999999999</c:v>
                </c:pt>
                <c:pt idx="3365">
                  <c:v>1111.2819999999999</c:v>
                </c:pt>
                <c:pt idx="3366">
                  <c:v>1112.2819999999999</c:v>
                </c:pt>
                <c:pt idx="3367">
                  <c:v>1113.2819999999999</c:v>
                </c:pt>
                <c:pt idx="3368">
                  <c:v>1114.2819999999999</c:v>
                </c:pt>
                <c:pt idx="3369">
                  <c:v>1115.2819999999999</c:v>
                </c:pt>
                <c:pt idx="3370">
                  <c:v>1116.2819999999999</c:v>
                </c:pt>
                <c:pt idx="3371">
                  <c:v>1117.2819999999999</c:v>
                </c:pt>
                <c:pt idx="3372">
                  <c:v>1118.2819999999999</c:v>
                </c:pt>
                <c:pt idx="3373">
                  <c:v>1119.2819999999999</c:v>
                </c:pt>
                <c:pt idx="3374">
                  <c:v>1120.2819999999999</c:v>
                </c:pt>
                <c:pt idx="3375">
                  <c:v>1121.2819999999999</c:v>
                </c:pt>
                <c:pt idx="3376">
                  <c:v>1122.2819999999999</c:v>
                </c:pt>
                <c:pt idx="3377">
                  <c:v>1123.2819999999999</c:v>
                </c:pt>
                <c:pt idx="3378">
                  <c:v>1124.2819999999999</c:v>
                </c:pt>
                <c:pt idx="3379">
                  <c:v>1125.2819999999999</c:v>
                </c:pt>
                <c:pt idx="3380">
                  <c:v>1126.2819999999999</c:v>
                </c:pt>
                <c:pt idx="3381">
                  <c:v>1127.2819999999999</c:v>
                </c:pt>
                <c:pt idx="3382">
                  <c:v>1128.2819999999999</c:v>
                </c:pt>
                <c:pt idx="3383">
                  <c:v>1129.2819999999999</c:v>
                </c:pt>
                <c:pt idx="3384">
                  <c:v>1130.2819999999999</c:v>
                </c:pt>
                <c:pt idx="3385">
                  <c:v>1131.2819999999999</c:v>
                </c:pt>
                <c:pt idx="3386">
                  <c:v>1132.2819999999999</c:v>
                </c:pt>
                <c:pt idx="3387">
                  <c:v>1133.2819999999999</c:v>
                </c:pt>
                <c:pt idx="3388">
                  <c:v>1134.2819999999999</c:v>
                </c:pt>
                <c:pt idx="3389">
                  <c:v>1135.2819999999999</c:v>
                </c:pt>
                <c:pt idx="3390">
                  <c:v>1136.2819999999999</c:v>
                </c:pt>
                <c:pt idx="3391">
                  <c:v>1137.2819999999999</c:v>
                </c:pt>
                <c:pt idx="3392">
                  <c:v>1138.2819999999999</c:v>
                </c:pt>
                <c:pt idx="3393">
                  <c:v>1139.2819999999999</c:v>
                </c:pt>
                <c:pt idx="3394">
                  <c:v>1140.2819999999999</c:v>
                </c:pt>
                <c:pt idx="3395">
                  <c:v>1141.2819999999999</c:v>
                </c:pt>
                <c:pt idx="3396">
                  <c:v>1142.2819999999999</c:v>
                </c:pt>
                <c:pt idx="3397">
                  <c:v>1143.2819999999999</c:v>
                </c:pt>
                <c:pt idx="3398">
                  <c:v>1144.2819999999999</c:v>
                </c:pt>
                <c:pt idx="3399">
                  <c:v>1145.2819999999999</c:v>
                </c:pt>
                <c:pt idx="3400">
                  <c:v>1146.2819999999999</c:v>
                </c:pt>
                <c:pt idx="3401">
                  <c:v>1147.2819999999999</c:v>
                </c:pt>
                <c:pt idx="3402">
                  <c:v>1148.2819999999999</c:v>
                </c:pt>
                <c:pt idx="3403">
                  <c:v>1149.2819999999999</c:v>
                </c:pt>
                <c:pt idx="3404">
                  <c:v>1150.2819999999999</c:v>
                </c:pt>
                <c:pt idx="3405">
                  <c:v>1151.2819999999999</c:v>
                </c:pt>
                <c:pt idx="3406">
                  <c:v>1152.2819999999999</c:v>
                </c:pt>
                <c:pt idx="3407">
                  <c:v>1153.2819999999999</c:v>
                </c:pt>
                <c:pt idx="3408">
                  <c:v>1154.2819999999999</c:v>
                </c:pt>
                <c:pt idx="3409">
                  <c:v>1155.2819999999999</c:v>
                </c:pt>
                <c:pt idx="3410">
                  <c:v>1156.2819999999999</c:v>
                </c:pt>
                <c:pt idx="3411">
                  <c:v>1157.2819999999999</c:v>
                </c:pt>
                <c:pt idx="3412">
                  <c:v>1158.2819999999999</c:v>
                </c:pt>
                <c:pt idx="3413">
                  <c:v>1159.2819999999999</c:v>
                </c:pt>
                <c:pt idx="3414">
                  <c:v>1160.2819999999999</c:v>
                </c:pt>
                <c:pt idx="3415">
                  <c:v>1161.2819999999999</c:v>
                </c:pt>
                <c:pt idx="3416">
                  <c:v>1162.2819999999999</c:v>
                </c:pt>
                <c:pt idx="3417">
                  <c:v>1163.2819999999999</c:v>
                </c:pt>
                <c:pt idx="3418">
                  <c:v>1164.2819999999999</c:v>
                </c:pt>
                <c:pt idx="3419">
                  <c:v>1165.2819999999999</c:v>
                </c:pt>
                <c:pt idx="3420">
                  <c:v>1166.2819999999999</c:v>
                </c:pt>
                <c:pt idx="3421">
                  <c:v>1167.2819999999999</c:v>
                </c:pt>
                <c:pt idx="3422">
                  <c:v>1168.2819999999999</c:v>
                </c:pt>
                <c:pt idx="3423">
                  <c:v>1169.2819999999999</c:v>
                </c:pt>
                <c:pt idx="3424">
                  <c:v>1170.2819999999999</c:v>
                </c:pt>
                <c:pt idx="3425">
                  <c:v>1171.2819999999999</c:v>
                </c:pt>
                <c:pt idx="3426">
                  <c:v>1172.2819999999999</c:v>
                </c:pt>
                <c:pt idx="3427">
                  <c:v>1173.2819999999999</c:v>
                </c:pt>
                <c:pt idx="3428">
                  <c:v>1174.2819999999999</c:v>
                </c:pt>
                <c:pt idx="3429">
                  <c:v>1175.2819999999999</c:v>
                </c:pt>
                <c:pt idx="3430">
                  <c:v>1176.2819999999999</c:v>
                </c:pt>
                <c:pt idx="3431">
                  <c:v>1177.2819999999999</c:v>
                </c:pt>
                <c:pt idx="3432">
                  <c:v>1178.2819999999999</c:v>
                </c:pt>
                <c:pt idx="3433">
                  <c:v>1179.2819999999999</c:v>
                </c:pt>
                <c:pt idx="3434">
                  <c:v>1180.2819999999999</c:v>
                </c:pt>
                <c:pt idx="3435">
                  <c:v>1181.2819999999999</c:v>
                </c:pt>
                <c:pt idx="3436">
                  <c:v>1182.2819999999999</c:v>
                </c:pt>
                <c:pt idx="3437">
                  <c:v>1183.2819999999999</c:v>
                </c:pt>
                <c:pt idx="3438">
                  <c:v>1184.2819999999999</c:v>
                </c:pt>
                <c:pt idx="3439">
                  <c:v>1185.2819999999999</c:v>
                </c:pt>
                <c:pt idx="3440">
                  <c:v>1186.2819999999999</c:v>
                </c:pt>
                <c:pt idx="3441">
                  <c:v>1187.2819999999999</c:v>
                </c:pt>
                <c:pt idx="3442">
                  <c:v>1188.2819999999999</c:v>
                </c:pt>
                <c:pt idx="3443">
                  <c:v>1189.2819999999999</c:v>
                </c:pt>
                <c:pt idx="3444">
                  <c:v>1190.2819999999999</c:v>
                </c:pt>
                <c:pt idx="3445">
                  <c:v>1191.2819999999999</c:v>
                </c:pt>
                <c:pt idx="3446">
                  <c:v>1192.2819999999999</c:v>
                </c:pt>
                <c:pt idx="3447">
                  <c:v>1193.2819999999999</c:v>
                </c:pt>
                <c:pt idx="3448">
                  <c:v>1194.2819999999999</c:v>
                </c:pt>
                <c:pt idx="3449">
                  <c:v>1195.2819999999999</c:v>
                </c:pt>
                <c:pt idx="3450">
                  <c:v>1196.2819999999999</c:v>
                </c:pt>
                <c:pt idx="3451">
                  <c:v>1197.2819999999999</c:v>
                </c:pt>
                <c:pt idx="3452">
                  <c:v>1198.2819999999999</c:v>
                </c:pt>
                <c:pt idx="3453">
                  <c:v>1199.2819999999999</c:v>
                </c:pt>
                <c:pt idx="3454">
                  <c:v>1200.2819999999999</c:v>
                </c:pt>
                <c:pt idx="3455">
                  <c:v>1201.2819999999999</c:v>
                </c:pt>
                <c:pt idx="3456">
                  <c:v>1202.2819999999999</c:v>
                </c:pt>
                <c:pt idx="3457">
                  <c:v>1203.2819999999999</c:v>
                </c:pt>
                <c:pt idx="3458">
                  <c:v>1204.2819999999999</c:v>
                </c:pt>
                <c:pt idx="3459">
                  <c:v>1205.2819999999999</c:v>
                </c:pt>
                <c:pt idx="3460">
                  <c:v>1206.2819999999999</c:v>
                </c:pt>
                <c:pt idx="3461">
                  <c:v>1207.2819999999999</c:v>
                </c:pt>
                <c:pt idx="3462">
                  <c:v>1208.2819999999999</c:v>
                </c:pt>
                <c:pt idx="3463">
                  <c:v>1209.2819999999999</c:v>
                </c:pt>
                <c:pt idx="3464">
                  <c:v>1210.2819999999999</c:v>
                </c:pt>
                <c:pt idx="3465">
                  <c:v>1211.2819999999999</c:v>
                </c:pt>
                <c:pt idx="3466">
                  <c:v>1212.2819999999999</c:v>
                </c:pt>
                <c:pt idx="3467">
                  <c:v>1213.2819999999999</c:v>
                </c:pt>
                <c:pt idx="3468">
                  <c:v>1214.2819999999999</c:v>
                </c:pt>
                <c:pt idx="3469">
                  <c:v>1215.2819999999999</c:v>
                </c:pt>
                <c:pt idx="3470">
                  <c:v>1216.2819999999999</c:v>
                </c:pt>
                <c:pt idx="3471">
                  <c:v>1217.2819999999999</c:v>
                </c:pt>
                <c:pt idx="3472">
                  <c:v>1218.2819999999999</c:v>
                </c:pt>
                <c:pt idx="3473">
                  <c:v>1219.2819999999999</c:v>
                </c:pt>
                <c:pt idx="3474">
                  <c:v>1220.2819999999999</c:v>
                </c:pt>
                <c:pt idx="3475">
                  <c:v>1221.2819999999999</c:v>
                </c:pt>
                <c:pt idx="3476">
                  <c:v>1222.2819999999999</c:v>
                </c:pt>
                <c:pt idx="3477">
                  <c:v>1223.2819999999999</c:v>
                </c:pt>
                <c:pt idx="3478">
                  <c:v>1224.2819999999999</c:v>
                </c:pt>
                <c:pt idx="3479">
                  <c:v>1225.2819999999999</c:v>
                </c:pt>
                <c:pt idx="3480">
                  <c:v>1226.2819999999999</c:v>
                </c:pt>
                <c:pt idx="3481">
                  <c:v>1227.2819999999999</c:v>
                </c:pt>
                <c:pt idx="3482">
                  <c:v>1228.2819999999999</c:v>
                </c:pt>
                <c:pt idx="3483">
                  <c:v>1229.2819999999999</c:v>
                </c:pt>
                <c:pt idx="3484">
                  <c:v>1230.2819999999999</c:v>
                </c:pt>
                <c:pt idx="3485">
                  <c:v>1231.2819999999999</c:v>
                </c:pt>
                <c:pt idx="3486">
                  <c:v>1232.2819999999999</c:v>
                </c:pt>
                <c:pt idx="3487">
                  <c:v>1233.2819999999999</c:v>
                </c:pt>
                <c:pt idx="3488">
                  <c:v>1234.2819999999999</c:v>
                </c:pt>
                <c:pt idx="3489">
                  <c:v>1235.2819999999999</c:v>
                </c:pt>
                <c:pt idx="3490">
                  <c:v>1236.2819999999999</c:v>
                </c:pt>
                <c:pt idx="3491">
                  <c:v>1237.2819999999999</c:v>
                </c:pt>
                <c:pt idx="3492">
                  <c:v>1238.2819999999999</c:v>
                </c:pt>
                <c:pt idx="3493">
                  <c:v>1239.2819999999999</c:v>
                </c:pt>
                <c:pt idx="3494">
                  <c:v>1240.2819999999999</c:v>
                </c:pt>
                <c:pt idx="3495">
                  <c:v>1241.2819999999999</c:v>
                </c:pt>
                <c:pt idx="3496">
                  <c:v>1242.2819999999999</c:v>
                </c:pt>
                <c:pt idx="3497">
                  <c:v>1243.2819999999999</c:v>
                </c:pt>
                <c:pt idx="3498">
                  <c:v>1244.2819999999999</c:v>
                </c:pt>
                <c:pt idx="3499">
                  <c:v>1245.2819999999999</c:v>
                </c:pt>
                <c:pt idx="3500">
                  <c:v>1246.2819999999999</c:v>
                </c:pt>
                <c:pt idx="3501">
                  <c:v>1247.2819999999999</c:v>
                </c:pt>
                <c:pt idx="3502">
                  <c:v>1248.2819999999999</c:v>
                </c:pt>
                <c:pt idx="3503">
                  <c:v>1249.2819999999999</c:v>
                </c:pt>
                <c:pt idx="3504">
                  <c:v>1250.2819999999999</c:v>
                </c:pt>
                <c:pt idx="3505">
                  <c:v>1251.2819999999999</c:v>
                </c:pt>
                <c:pt idx="3506">
                  <c:v>1252.2819999999999</c:v>
                </c:pt>
                <c:pt idx="3507">
                  <c:v>1253.2819999999999</c:v>
                </c:pt>
                <c:pt idx="3508">
                  <c:v>1254.2819999999999</c:v>
                </c:pt>
                <c:pt idx="3509">
                  <c:v>1255.2819999999999</c:v>
                </c:pt>
                <c:pt idx="3510">
                  <c:v>1256.2819999999999</c:v>
                </c:pt>
                <c:pt idx="3511">
                  <c:v>1257.2819999999999</c:v>
                </c:pt>
                <c:pt idx="3512">
                  <c:v>1258.2819999999999</c:v>
                </c:pt>
                <c:pt idx="3513">
                  <c:v>1259.2819999999999</c:v>
                </c:pt>
                <c:pt idx="3514">
                  <c:v>1260.2819999999999</c:v>
                </c:pt>
                <c:pt idx="3515">
                  <c:v>1261.2819999999999</c:v>
                </c:pt>
                <c:pt idx="3516">
                  <c:v>1262.2819999999999</c:v>
                </c:pt>
                <c:pt idx="3517">
                  <c:v>1263.2819999999999</c:v>
                </c:pt>
                <c:pt idx="3518">
                  <c:v>1264.2819999999999</c:v>
                </c:pt>
                <c:pt idx="3519">
                  <c:v>1265.2819999999999</c:v>
                </c:pt>
                <c:pt idx="3520">
                  <c:v>1266.2819999999999</c:v>
                </c:pt>
                <c:pt idx="3521">
                  <c:v>1267.2819999999999</c:v>
                </c:pt>
                <c:pt idx="3522">
                  <c:v>1268.2819999999999</c:v>
                </c:pt>
                <c:pt idx="3523">
                  <c:v>1269.2819999999999</c:v>
                </c:pt>
                <c:pt idx="3524">
                  <c:v>1270.2819999999999</c:v>
                </c:pt>
                <c:pt idx="3525">
                  <c:v>1271.2819999999999</c:v>
                </c:pt>
                <c:pt idx="3526">
                  <c:v>1272.2819999999999</c:v>
                </c:pt>
                <c:pt idx="3527">
                  <c:v>1273.2819999999999</c:v>
                </c:pt>
                <c:pt idx="3528">
                  <c:v>1274.2819999999999</c:v>
                </c:pt>
                <c:pt idx="3529">
                  <c:v>1275.2819999999999</c:v>
                </c:pt>
                <c:pt idx="3530">
                  <c:v>1276.2819999999999</c:v>
                </c:pt>
                <c:pt idx="3531">
                  <c:v>1277.2819999999999</c:v>
                </c:pt>
                <c:pt idx="3532">
                  <c:v>1278.2819999999999</c:v>
                </c:pt>
                <c:pt idx="3533">
                  <c:v>1279.2819999999999</c:v>
                </c:pt>
                <c:pt idx="3534">
                  <c:v>1280.2819999999999</c:v>
                </c:pt>
                <c:pt idx="3535">
                  <c:v>1281.2819999999999</c:v>
                </c:pt>
                <c:pt idx="3536">
                  <c:v>1282.2819999999999</c:v>
                </c:pt>
                <c:pt idx="3537">
                  <c:v>1283.2819999999999</c:v>
                </c:pt>
                <c:pt idx="3538">
                  <c:v>1284.2819999999999</c:v>
                </c:pt>
                <c:pt idx="3539">
                  <c:v>1285.2819999999999</c:v>
                </c:pt>
                <c:pt idx="3540">
                  <c:v>1286.2819999999999</c:v>
                </c:pt>
                <c:pt idx="3541">
                  <c:v>1287.2819999999999</c:v>
                </c:pt>
                <c:pt idx="3542">
                  <c:v>1288.2819999999999</c:v>
                </c:pt>
                <c:pt idx="3543">
                  <c:v>1289.2819999999999</c:v>
                </c:pt>
                <c:pt idx="3544">
                  <c:v>1290.2819999999999</c:v>
                </c:pt>
                <c:pt idx="3545">
                  <c:v>1291.2819999999999</c:v>
                </c:pt>
                <c:pt idx="3546">
                  <c:v>1292.2819999999999</c:v>
                </c:pt>
                <c:pt idx="3547">
                  <c:v>1293.2819999999999</c:v>
                </c:pt>
                <c:pt idx="3548">
                  <c:v>1294.2819999999999</c:v>
                </c:pt>
                <c:pt idx="3549">
                  <c:v>1295.2819999999999</c:v>
                </c:pt>
                <c:pt idx="3550">
                  <c:v>1296.2819999999999</c:v>
                </c:pt>
                <c:pt idx="3551">
                  <c:v>1297.2819999999999</c:v>
                </c:pt>
                <c:pt idx="3552">
                  <c:v>1298.2819999999999</c:v>
                </c:pt>
                <c:pt idx="3553">
                  <c:v>1299.2819999999999</c:v>
                </c:pt>
                <c:pt idx="3554">
                  <c:v>1300.2819999999999</c:v>
                </c:pt>
                <c:pt idx="3555">
                  <c:v>1301.2819999999999</c:v>
                </c:pt>
                <c:pt idx="3556">
                  <c:v>1302.2819999999999</c:v>
                </c:pt>
                <c:pt idx="3557">
                  <c:v>1303.2819999999999</c:v>
                </c:pt>
                <c:pt idx="3558">
                  <c:v>1304.2819999999999</c:v>
                </c:pt>
                <c:pt idx="3559">
                  <c:v>1305.2819999999999</c:v>
                </c:pt>
                <c:pt idx="3560">
                  <c:v>1306.2819999999999</c:v>
                </c:pt>
                <c:pt idx="3561">
                  <c:v>1307.2819999999999</c:v>
                </c:pt>
                <c:pt idx="3562">
                  <c:v>1308.2819999999999</c:v>
                </c:pt>
                <c:pt idx="3563">
                  <c:v>1309.2819999999999</c:v>
                </c:pt>
                <c:pt idx="3564">
                  <c:v>1310.2819999999999</c:v>
                </c:pt>
                <c:pt idx="3565">
                  <c:v>1311.2819999999999</c:v>
                </c:pt>
                <c:pt idx="3566">
                  <c:v>1312.2819999999999</c:v>
                </c:pt>
                <c:pt idx="3567">
                  <c:v>1313.2819999999999</c:v>
                </c:pt>
                <c:pt idx="3568">
                  <c:v>1314.2819999999999</c:v>
                </c:pt>
                <c:pt idx="3569">
                  <c:v>1315.2819999999999</c:v>
                </c:pt>
                <c:pt idx="3570">
                  <c:v>1316.2819999999999</c:v>
                </c:pt>
                <c:pt idx="3571">
                  <c:v>1317.2819999999999</c:v>
                </c:pt>
                <c:pt idx="3572">
                  <c:v>1318.2819999999999</c:v>
                </c:pt>
                <c:pt idx="3573">
                  <c:v>1319.2819999999999</c:v>
                </c:pt>
                <c:pt idx="3574">
                  <c:v>1320.2819999999999</c:v>
                </c:pt>
                <c:pt idx="3575">
                  <c:v>1321.2819999999999</c:v>
                </c:pt>
                <c:pt idx="3576">
                  <c:v>1322.2819999999999</c:v>
                </c:pt>
                <c:pt idx="3577">
                  <c:v>1323.2819999999999</c:v>
                </c:pt>
                <c:pt idx="3578">
                  <c:v>1324.2819999999999</c:v>
                </c:pt>
                <c:pt idx="3579">
                  <c:v>1325.2819999999999</c:v>
                </c:pt>
                <c:pt idx="3580">
                  <c:v>1326.2819999999999</c:v>
                </c:pt>
                <c:pt idx="3581">
                  <c:v>1327.2819999999999</c:v>
                </c:pt>
                <c:pt idx="3582">
                  <c:v>1328.2819999999999</c:v>
                </c:pt>
                <c:pt idx="3583">
                  <c:v>1329.2819999999999</c:v>
                </c:pt>
                <c:pt idx="3584">
                  <c:v>1330.2819999999999</c:v>
                </c:pt>
                <c:pt idx="3585">
                  <c:v>1331.2819999999999</c:v>
                </c:pt>
                <c:pt idx="3586">
                  <c:v>1332.2819999999999</c:v>
                </c:pt>
                <c:pt idx="3587">
                  <c:v>1333.2819999999999</c:v>
                </c:pt>
                <c:pt idx="3588">
                  <c:v>1334.2819999999999</c:v>
                </c:pt>
                <c:pt idx="3589">
                  <c:v>1335.2819999999999</c:v>
                </c:pt>
                <c:pt idx="3590">
                  <c:v>1336.2819999999999</c:v>
                </c:pt>
                <c:pt idx="3591">
                  <c:v>1337.2819999999999</c:v>
                </c:pt>
                <c:pt idx="3592">
                  <c:v>1338.2819999999999</c:v>
                </c:pt>
                <c:pt idx="3593">
                  <c:v>1339.2819999999999</c:v>
                </c:pt>
                <c:pt idx="3594">
                  <c:v>1340.2819999999999</c:v>
                </c:pt>
                <c:pt idx="3595">
                  <c:v>1341.2819999999999</c:v>
                </c:pt>
                <c:pt idx="3596">
                  <c:v>1342.2819999999999</c:v>
                </c:pt>
                <c:pt idx="3597">
                  <c:v>1343.2819999999999</c:v>
                </c:pt>
                <c:pt idx="3598">
                  <c:v>1344.2819999999999</c:v>
                </c:pt>
                <c:pt idx="3599">
                  <c:v>1345.2819999999999</c:v>
                </c:pt>
                <c:pt idx="3600">
                  <c:v>1346.2819999999999</c:v>
                </c:pt>
                <c:pt idx="3601">
                  <c:v>1347.2819999999999</c:v>
                </c:pt>
                <c:pt idx="3602">
                  <c:v>1348.2819999999999</c:v>
                </c:pt>
                <c:pt idx="3603">
                  <c:v>1349.2819999999999</c:v>
                </c:pt>
                <c:pt idx="3604">
                  <c:v>1350.2819999999999</c:v>
                </c:pt>
                <c:pt idx="3605">
                  <c:v>1351.2819999999999</c:v>
                </c:pt>
                <c:pt idx="3606">
                  <c:v>1352.2819999999999</c:v>
                </c:pt>
                <c:pt idx="3607">
                  <c:v>1353.2819999999999</c:v>
                </c:pt>
                <c:pt idx="3608">
                  <c:v>1354.2819999999999</c:v>
                </c:pt>
                <c:pt idx="3609">
                  <c:v>1355.2819999999999</c:v>
                </c:pt>
                <c:pt idx="3610">
                  <c:v>1356.2819999999999</c:v>
                </c:pt>
                <c:pt idx="3611">
                  <c:v>1357.2819999999999</c:v>
                </c:pt>
                <c:pt idx="3612">
                  <c:v>1358.2819999999999</c:v>
                </c:pt>
                <c:pt idx="3613">
                  <c:v>1359.2819999999999</c:v>
                </c:pt>
                <c:pt idx="3614">
                  <c:v>1360.2819999999999</c:v>
                </c:pt>
                <c:pt idx="3615">
                  <c:v>1361.2819999999999</c:v>
                </c:pt>
                <c:pt idx="3616">
                  <c:v>1362.2819999999999</c:v>
                </c:pt>
                <c:pt idx="3617">
                  <c:v>1363.2819999999999</c:v>
                </c:pt>
                <c:pt idx="3618">
                  <c:v>1364.2819999999999</c:v>
                </c:pt>
                <c:pt idx="3619">
                  <c:v>1365.2819999999999</c:v>
                </c:pt>
                <c:pt idx="3620">
                  <c:v>1366.2819999999999</c:v>
                </c:pt>
                <c:pt idx="3621">
                  <c:v>1367.2819999999999</c:v>
                </c:pt>
                <c:pt idx="3622">
                  <c:v>1368.2819999999999</c:v>
                </c:pt>
                <c:pt idx="3623">
                  <c:v>1369.2819999999999</c:v>
                </c:pt>
                <c:pt idx="3624">
                  <c:v>1370.2819999999999</c:v>
                </c:pt>
                <c:pt idx="3625">
                  <c:v>1371.2819999999999</c:v>
                </c:pt>
                <c:pt idx="3626">
                  <c:v>1372.2819999999999</c:v>
                </c:pt>
                <c:pt idx="3627">
                  <c:v>1373.2819999999999</c:v>
                </c:pt>
                <c:pt idx="3628">
                  <c:v>1374.2819999999999</c:v>
                </c:pt>
                <c:pt idx="3629">
                  <c:v>1375.2819999999999</c:v>
                </c:pt>
                <c:pt idx="3630">
                  <c:v>1376.2819999999999</c:v>
                </c:pt>
                <c:pt idx="3631">
                  <c:v>1377.2819999999999</c:v>
                </c:pt>
                <c:pt idx="3632">
                  <c:v>1378.2819999999999</c:v>
                </c:pt>
                <c:pt idx="3633">
                  <c:v>1379.2819999999999</c:v>
                </c:pt>
                <c:pt idx="3634">
                  <c:v>1380.2819999999999</c:v>
                </c:pt>
                <c:pt idx="3635">
                  <c:v>1381.2819999999999</c:v>
                </c:pt>
                <c:pt idx="3636">
                  <c:v>1382.2819999999999</c:v>
                </c:pt>
                <c:pt idx="3637">
                  <c:v>1383.2819999999999</c:v>
                </c:pt>
                <c:pt idx="3638">
                  <c:v>1384.2819999999999</c:v>
                </c:pt>
                <c:pt idx="3639">
                  <c:v>1385.2819999999999</c:v>
                </c:pt>
                <c:pt idx="3640">
                  <c:v>1386.2819999999999</c:v>
                </c:pt>
                <c:pt idx="3641">
                  <c:v>1387.2819999999999</c:v>
                </c:pt>
                <c:pt idx="3642">
                  <c:v>1388.2819999999999</c:v>
                </c:pt>
                <c:pt idx="3643">
                  <c:v>1389.2819999999999</c:v>
                </c:pt>
                <c:pt idx="3644">
                  <c:v>1390.2819999999999</c:v>
                </c:pt>
                <c:pt idx="3645">
                  <c:v>1391.2819999999999</c:v>
                </c:pt>
                <c:pt idx="3646">
                  <c:v>1392.2819999999999</c:v>
                </c:pt>
                <c:pt idx="3647">
                  <c:v>1393.2819999999999</c:v>
                </c:pt>
                <c:pt idx="3648">
                  <c:v>1394.2819999999999</c:v>
                </c:pt>
                <c:pt idx="3649">
                  <c:v>1395.2819999999999</c:v>
                </c:pt>
                <c:pt idx="3650">
                  <c:v>1396.2819999999999</c:v>
                </c:pt>
                <c:pt idx="3651">
                  <c:v>1397.2819999999999</c:v>
                </c:pt>
                <c:pt idx="3652">
                  <c:v>1398.2819999999999</c:v>
                </c:pt>
                <c:pt idx="3653">
                  <c:v>1399.2819999999999</c:v>
                </c:pt>
                <c:pt idx="3654">
                  <c:v>1400.2819999999999</c:v>
                </c:pt>
                <c:pt idx="3655">
                  <c:v>1401.2819999999999</c:v>
                </c:pt>
                <c:pt idx="3656">
                  <c:v>1402.2819999999999</c:v>
                </c:pt>
                <c:pt idx="3657">
                  <c:v>1403.2819999999999</c:v>
                </c:pt>
                <c:pt idx="3658">
                  <c:v>1404.2819999999999</c:v>
                </c:pt>
                <c:pt idx="3659">
                  <c:v>1405.2819999999999</c:v>
                </c:pt>
                <c:pt idx="3660">
                  <c:v>1406.2819999999999</c:v>
                </c:pt>
                <c:pt idx="3661">
                  <c:v>1407.2819999999999</c:v>
                </c:pt>
                <c:pt idx="3662">
                  <c:v>1408.2819999999999</c:v>
                </c:pt>
                <c:pt idx="3663">
                  <c:v>1409.2819999999999</c:v>
                </c:pt>
                <c:pt idx="3664">
                  <c:v>1410.2819999999999</c:v>
                </c:pt>
                <c:pt idx="3665">
                  <c:v>1411.2819999999999</c:v>
                </c:pt>
                <c:pt idx="3666">
                  <c:v>1412.2819999999999</c:v>
                </c:pt>
                <c:pt idx="3667">
                  <c:v>1413.2819999999999</c:v>
                </c:pt>
                <c:pt idx="3668">
                  <c:v>1414.2819999999999</c:v>
                </c:pt>
                <c:pt idx="3669">
                  <c:v>1415.2819999999999</c:v>
                </c:pt>
                <c:pt idx="3670">
                  <c:v>1416.2819999999999</c:v>
                </c:pt>
                <c:pt idx="3671">
                  <c:v>1417.2819999999999</c:v>
                </c:pt>
                <c:pt idx="3672">
                  <c:v>1418.2819999999999</c:v>
                </c:pt>
                <c:pt idx="3673">
                  <c:v>1419.2819999999999</c:v>
                </c:pt>
                <c:pt idx="3674">
                  <c:v>1420.2819999999999</c:v>
                </c:pt>
                <c:pt idx="3675">
                  <c:v>1421.2819999999999</c:v>
                </c:pt>
                <c:pt idx="3676">
                  <c:v>1422.2819999999999</c:v>
                </c:pt>
                <c:pt idx="3677">
                  <c:v>1423.2819999999999</c:v>
                </c:pt>
                <c:pt idx="3678">
                  <c:v>1424.2819999999999</c:v>
                </c:pt>
                <c:pt idx="3679">
                  <c:v>1425.2819999999999</c:v>
                </c:pt>
                <c:pt idx="3680">
                  <c:v>1426.2819999999999</c:v>
                </c:pt>
                <c:pt idx="3681">
                  <c:v>1427.2819999999999</c:v>
                </c:pt>
                <c:pt idx="3682">
                  <c:v>1428.2819999999999</c:v>
                </c:pt>
                <c:pt idx="3683">
                  <c:v>1429.2819999999999</c:v>
                </c:pt>
                <c:pt idx="3684">
                  <c:v>1430.2819999999999</c:v>
                </c:pt>
                <c:pt idx="3685">
                  <c:v>1431.2819999999999</c:v>
                </c:pt>
                <c:pt idx="3686">
                  <c:v>1432.2819999999999</c:v>
                </c:pt>
                <c:pt idx="3687">
                  <c:v>1433.2819999999999</c:v>
                </c:pt>
                <c:pt idx="3688">
                  <c:v>1434.2819999999999</c:v>
                </c:pt>
                <c:pt idx="3689">
                  <c:v>1435.2819999999999</c:v>
                </c:pt>
                <c:pt idx="3690">
                  <c:v>1436.2819999999999</c:v>
                </c:pt>
                <c:pt idx="3691">
                  <c:v>1437.2819999999999</c:v>
                </c:pt>
                <c:pt idx="3692">
                  <c:v>1438.2819999999999</c:v>
                </c:pt>
                <c:pt idx="3693">
                  <c:v>1439.2819999999999</c:v>
                </c:pt>
                <c:pt idx="3694">
                  <c:v>1440.2819999999999</c:v>
                </c:pt>
                <c:pt idx="3695">
                  <c:v>1441.2819999999999</c:v>
                </c:pt>
                <c:pt idx="3696">
                  <c:v>1442.2819999999999</c:v>
                </c:pt>
                <c:pt idx="3697">
                  <c:v>1443.2819999999999</c:v>
                </c:pt>
                <c:pt idx="3698">
                  <c:v>1444.2819999999999</c:v>
                </c:pt>
                <c:pt idx="3699">
                  <c:v>1445.2819999999999</c:v>
                </c:pt>
                <c:pt idx="3700">
                  <c:v>1446.2819999999999</c:v>
                </c:pt>
                <c:pt idx="3701">
                  <c:v>1447.2819999999999</c:v>
                </c:pt>
                <c:pt idx="3702">
                  <c:v>1448.2819999999999</c:v>
                </c:pt>
                <c:pt idx="3703">
                  <c:v>1449.2819999999999</c:v>
                </c:pt>
                <c:pt idx="3704">
                  <c:v>1450.2819999999999</c:v>
                </c:pt>
                <c:pt idx="3705">
                  <c:v>1451.2819999999999</c:v>
                </c:pt>
                <c:pt idx="3706">
                  <c:v>1452.2819999999999</c:v>
                </c:pt>
                <c:pt idx="3707">
                  <c:v>1453.2819999999999</c:v>
                </c:pt>
                <c:pt idx="3708">
                  <c:v>1454.2819999999999</c:v>
                </c:pt>
                <c:pt idx="3709">
                  <c:v>1455.2819999999999</c:v>
                </c:pt>
                <c:pt idx="3710">
                  <c:v>1456.2819999999999</c:v>
                </c:pt>
                <c:pt idx="3711">
                  <c:v>1457.2819999999999</c:v>
                </c:pt>
                <c:pt idx="3712">
                  <c:v>1458.2819999999999</c:v>
                </c:pt>
                <c:pt idx="3713">
                  <c:v>1459.2819999999999</c:v>
                </c:pt>
                <c:pt idx="3714">
                  <c:v>1460.2819999999999</c:v>
                </c:pt>
                <c:pt idx="3715">
                  <c:v>1461.2819999999999</c:v>
                </c:pt>
                <c:pt idx="3716">
                  <c:v>1462.2819999999999</c:v>
                </c:pt>
                <c:pt idx="3717">
                  <c:v>1463.2819999999999</c:v>
                </c:pt>
                <c:pt idx="3718">
                  <c:v>1464.2819999999999</c:v>
                </c:pt>
                <c:pt idx="3719">
                  <c:v>1465.2819999999999</c:v>
                </c:pt>
                <c:pt idx="3720">
                  <c:v>1466.2819999999999</c:v>
                </c:pt>
                <c:pt idx="3721">
                  <c:v>1467.2819999999999</c:v>
                </c:pt>
                <c:pt idx="3722">
                  <c:v>1468.2819999999999</c:v>
                </c:pt>
                <c:pt idx="3723">
                  <c:v>1469.2819999999999</c:v>
                </c:pt>
                <c:pt idx="3724">
                  <c:v>1470.2819999999999</c:v>
                </c:pt>
                <c:pt idx="3725">
                  <c:v>1471.2819999999999</c:v>
                </c:pt>
                <c:pt idx="3726">
                  <c:v>1472.2819999999999</c:v>
                </c:pt>
                <c:pt idx="3727">
                  <c:v>1473.2819999999999</c:v>
                </c:pt>
                <c:pt idx="3728">
                  <c:v>1474.2819999999999</c:v>
                </c:pt>
                <c:pt idx="3729">
                  <c:v>1475.2819999999999</c:v>
                </c:pt>
                <c:pt idx="3730">
                  <c:v>1476.2819999999999</c:v>
                </c:pt>
                <c:pt idx="3731">
                  <c:v>1477.2819999999999</c:v>
                </c:pt>
                <c:pt idx="3732">
                  <c:v>1478.2819999999999</c:v>
                </c:pt>
                <c:pt idx="3733">
                  <c:v>1479.2819999999999</c:v>
                </c:pt>
                <c:pt idx="3734">
                  <c:v>1480.2819999999999</c:v>
                </c:pt>
                <c:pt idx="3735">
                  <c:v>1481.2819999999999</c:v>
                </c:pt>
                <c:pt idx="3736">
                  <c:v>1482.2819999999999</c:v>
                </c:pt>
                <c:pt idx="3737">
                  <c:v>1483.2819999999999</c:v>
                </c:pt>
                <c:pt idx="3738">
                  <c:v>1484.2819999999999</c:v>
                </c:pt>
                <c:pt idx="3739">
                  <c:v>1485.2819999999999</c:v>
                </c:pt>
                <c:pt idx="3740">
                  <c:v>1486.2819999999999</c:v>
                </c:pt>
                <c:pt idx="3741">
                  <c:v>1487.2819999999999</c:v>
                </c:pt>
                <c:pt idx="3742">
                  <c:v>1488.2819999999999</c:v>
                </c:pt>
                <c:pt idx="3743">
                  <c:v>1489.2819999999999</c:v>
                </c:pt>
                <c:pt idx="3744">
                  <c:v>1490.2819999999999</c:v>
                </c:pt>
                <c:pt idx="3745">
                  <c:v>1491.2819999999999</c:v>
                </c:pt>
                <c:pt idx="3746">
                  <c:v>1492.2819999999999</c:v>
                </c:pt>
                <c:pt idx="3747">
                  <c:v>1493.2819999999999</c:v>
                </c:pt>
                <c:pt idx="3748">
                  <c:v>1494.2819999999999</c:v>
                </c:pt>
                <c:pt idx="3749">
                  <c:v>1495.2819999999999</c:v>
                </c:pt>
                <c:pt idx="3750">
                  <c:v>1496.2819999999999</c:v>
                </c:pt>
                <c:pt idx="3751">
                  <c:v>1497.2819999999999</c:v>
                </c:pt>
                <c:pt idx="3752">
                  <c:v>1498.2819999999999</c:v>
                </c:pt>
                <c:pt idx="3753">
                  <c:v>1499.2819999999999</c:v>
                </c:pt>
                <c:pt idx="3754">
                  <c:v>1500.2819999999999</c:v>
                </c:pt>
                <c:pt idx="3755">
                  <c:v>1501.2819999999999</c:v>
                </c:pt>
                <c:pt idx="3756">
                  <c:v>1502.2819999999999</c:v>
                </c:pt>
                <c:pt idx="3757">
                  <c:v>1503.2819999999999</c:v>
                </c:pt>
                <c:pt idx="3758">
                  <c:v>1504.2819999999999</c:v>
                </c:pt>
                <c:pt idx="3759">
                  <c:v>1505.2819999999999</c:v>
                </c:pt>
                <c:pt idx="3760">
                  <c:v>1506.2819999999999</c:v>
                </c:pt>
                <c:pt idx="3761">
                  <c:v>1507.2819999999999</c:v>
                </c:pt>
                <c:pt idx="3762">
                  <c:v>1508.2819999999999</c:v>
                </c:pt>
                <c:pt idx="3763">
                  <c:v>1509.2819999999999</c:v>
                </c:pt>
                <c:pt idx="3764">
                  <c:v>1510.2819999999999</c:v>
                </c:pt>
                <c:pt idx="3765">
                  <c:v>1511.2819999999999</c:v>
                </c:pt>
                <c:pt idx="3766">
                  <c:v>1512.2819999999999</c:v>
                </c:pt>
                <c:pt idx="3767">
                  <c:v>1513.2819999999999</c:v>
                </c:pt>
                <c:pt idx="3768">
                  <c:v>1514.2819999999999</c:v>
                </c:pt>
                <c:pt idx="3769">
                  <c:v>1515.2819999999999</c:v>
                </c:pt>
                <c:pt idx="3770">
                  <c:v>1516.2819999999999</c:v>
                </c:pt>
                <c:pt idx="3771">
                  <c:v>1517.2819999999999</c:v>
                </c:pt>
                <c:pt idx="3772">
                  <c:v>1518.2819999999999</c:v>
                </c:pt>
                <c:pt idx="3773">
                  <c:v>1519.2819999999999</c:v>
                </c:pt>
                <c:pt idx="3774">
                  <c:v>1520.2819999999999</c:v>
                </c:pt>
                <c:pt idx="3775">
                  <c:v>1521.2819999999999</c:v>
                </c:pt>
                <c:pt idx="3776">
                  <c:v>1522.2819999999999</c:v>
                </c:pt>
                <c:pt idx="3777">
                  <c:v>1523.2819999999999</c:v>
                </c:pt>
                <c:pt idx="3778">
                  <c:v>1524.2819999999999</c:v>
                </c:pt>
                <c:pt idx="3779">
                  <c:v>1525.2819999999999</c:v>
                </c:pt>
                <c:pt idx="3780">
                  <c:v>1526.2819999999999</c:v>
                </c:pt>
                <c:pt idx="3781">
                  <c:v>1527.2819999999999</c:v>
                </c:pt>
                <c:pt idx="3782">
                  <c:v>1528.2819999999999</c:v>
                </c:pt>
                <c:pt idx="3783">
                  <c:v>1529.2819999999999</c:v>
                </c:pt>
                <c:pt idx="3784">
                  <c:v>1530.2819999999999</c:v>
                </c:pt>
                <c:pt idx="3785">
                  <c:v>1531.2819999999999</c:v>
                </c:pt>
                <c:pt idx="3786">
                  <c:v>1532.2819999999999</c:v>
                </c:pt>
                <c:pt idx="3787">
                  <c:v>1533.2819999999999</c:v>
                </c:pt>
                <c:pt idx="3788">
                  <c:v>1534.2819999999999</c:v>
                </c:pt>
                <c:pt idx="3789">
                  <c:v>1535.2819999999999</c:v>
                </c:pt>
                <c:pt idx="3790">
                  <c:v>1536.2819999999999</c:v>
                </c:pt>
                <c:pt idx="3791">
                  <c:v>1537.2819999999999</c:v>
                </c:pt>
                <c:pt idx="3792">
                  <c:v>1538.2819999999999</c:v>
                </c:pt>
                <c:pt idx="3793">
                  <c:v>1539.2819999999999</c:v>
                </c:pt>
                <c:pt idx="3794">
                  <c:v>1540.2819999999999</c:v>
                </c:pt>
                <c:pt idx="3795">
                  <c:v>1541.2819999999999</c:v>
                </c:pt>
                <c:pt idx="3796">
                  <c:v>1542.2819999999999</c:v>
                </c:pt>
                <c:pt idx="3797">
                  <c:v>1543.2819999999999</c:v>
                </c:pt>
                <c:pt idx="3798">
                  <c:v>1544.2819999999999</c:v>
                </c:pt>
                <c:pt idx="3799">
                  <c:v>1545.2819999999999</c:v>
                </c:pt>
                <c:pt idx="3800">
                  <c:v>1546.2819999999999</c:v>
                </c:pt>
                <c:pt idx="3801">
                  <c:v>1547.2819999999999</c:v>
                </c:pt>
                <c:pt idx="3802">
                  <c:v>1548.2819999999999</c:v>
                </c:pt>
                <c:pt idx="3803">
                  <c:v>1549.2819999999999</c:v>
                </c:pt>
                <c:pt idx="3804">
                  <c:v>1550.2819999999999</c:v>
                </c:pt>
                <c:pt idx="3805">
                  <c:v>1551.2819999999999</c:v>
                </c:pt>
                <c:pt idx="3806">
                  <c:v>1552.2819999999999</c:v>
                </c:pt>
                <c:pt idx="3807">
                  <c:v>1553.2819999999999</c:v>
                </c:pt>
                <c:pt idx="3808">
                  <c:v>1554.2819999999999</c:v>
                </c:pt>
                <c:pt idx="3809">
                  <c:v>1555.2819999999999</c:v>
                </c:pt>
                <c:pt idx="3810">
                  <c:v>1556.2819999999999</c:v>
                </c:pt>
                <c:pt idx="3811">
                  <c:v>1557.2819999999999</c:v>
                </c:pt>
                <c:pt idx="3812">
                  <c:v>1558.2819999999999</c:v>
                </c:pt>
                <c:pt idx="3813">
                  <c:v>1559.2819999999999</c:v>
                </c:pt>
                <c:pt idx="3814">
                  <c:v>1560.2819999999999</c:v>
                </c:pt>
                <c:pt idx="3815">
                  <c:v>1561.2819999999999</c:v>
                </c:pt>
                <c:pt idx="3816">
                  <c:v>1562.2819999999999</c:v>
                </c:pt>
                <c:pt idx="3817">
                  <c:v>1563.2819999999999</c:v>
                </c:pt>
                <c:pt idx="3818">
                  <c:v>1564.2819999999999</c:v>
                </c:pt>
                <c:pt idx="3819">
                  <c:v>1565.2819999999999</c:v>
                </c:pt>
                <c:pt idx="3820">
                  <c:v>1566.2819999999999</c:v>
                </c:pt>
                <c:pt idx="3821">
                  <c:v>1567.2819999999999</c:v>
                </c:pt>
                <c:pt idx="3822">
                  <c:v>1568.2819999999999</c:v>
                </c:pt>
                <c:pt idx="3823">
                  <c:v>1569.2819999999999</c:v>
                </c:pt>
                <c:pt idx="3824">
                  <c:v>1570.2819999999999</c:v>
                </c:pt>
                <c:pt idx="3825">
                  <c:v>1571.2819999999999</c:v>
                </c:pt>
                <c:pt idx="3826">
                  <c:v>1572.2819999999999</c:v>
                </c:pt>
                <c:pt idx="3827">
                  <c:v>1573.2819999999999</c:v>
                </c:pt>
                <c:pt idx="3828">
                  <c:v>1574.2819999999999</c:v>
                </c:pt>
                <c:pt idx="3829">
                  <c:v>1575.2819999999999</c:v>
                </c:pt>
                <c:pt idx="3830">
                  <c:v>1576.2819999999999</c:v>
                </c:pt>
                <c:pt idx="3831">
                  <c:v>1577.2819999999999</c:v>
                </c:pt>
                <c:pt idx="3832">
                  <c:v>1578.2819999999999</c:v>
                </c:pt>
                <c:pt idx="3833">
                  <c:v>1579.2819999999999</c:v>
                </c:pt>
                <c:pt idx="3834">
                  <c:v>1580.2819999999999</c:v>
                </c:pt>
                <c:pt idx="3835">
                  <c:v>1581.2819999999999</c:v>
                </c:pt>
                <c:pt idx="3836">
                  <c:v>1582.2819999999999</c:v>
                </c:pt>
                <c:pt idx="3837">
                  <c:v>1583.2819999999999</c:v>
                </c:pt>
                <c:pt idx="3838">
                  <c:v>1584.2819999999999</c:v>
                </c:pt>
                <c:pt idx="3839">
                  <c:v>1585.2819999999999</c:v>
                </c:pt>
                <c:pt idx="3840">
                  <c:v>1586.2819999999999</c:v>
                </c:pt>
                <c:pt idx="3841">
                  <c:v>1587.2819999999999</c:v>
                </c:pt>
                <c:pt idx="3842">
                  <c:v>1588.2819999999999</c:v>
                </c:pt>
                <c:pt idx="3843">
                  <c:v>1589.2819999999999</c:v>
                </c:pt>
                <c:pt idx="3844">
                  <c:v>1590.2819999999999</c:v>
                </c:pt>
                <c:pt idx="3845">
                  <c:v>1591.2819999999999</c:v>
                </c:pt>
                <c:pt idx="3846">
                  <c:v>1592.2819999999999</c:v>
                </c:pt>
                <c:pt idx="3847">
                  <c:v>1593.2819999999999</c:v>
                </c:pt>
                <c:pt idx="3848">
                  <c:v>1594.2819999999999</c:v>
                </c:pt>
                <c:pt idx="3849">
                  <c:v>1595.2819999999999</c:v>
                </c:pt>
                <c:pt idx="3850">
                  <c:v>1596.2819999999999</c:v>
                </c:pt>
                <c:pt idx="3851">
                  <c:v>1597.2819999999999</c:v>
                </c:pt>
                <c:pt idx="3852">
                  <c:v>1598.2819999999999</c:v>
                </c:pt>
                <c:pt idx="3853">
                  <c:v>1599.2819999999999</c:v>
                </c:pt>
                <c:pt idx="3854">
                  <c:v>1600.2819999999999</c:v>
                </c:pt>
                <c:pt idx="3855">
                  <c:v>1601.2819999999999</c:v>
                </c:pt>
                <c:pt idx="3856">
                  <c:v>1602.2819999999999</c:v>
                </c:pt>
                <c:pt idx="3857">
                  <c:v>1603.2819999999999</c:v>
                </c:pt>
                <c:pt idx="3858">
                  <c:v>1604.2819999999999</c:v>
                </c:pt>
                <c:pt idx="3859">
                  <c:v>1605.2819999999999</c:v>
                </c:pt>
                <c:pt idx="3860">
                  <c:v>1606.2819999999999</c:v>
                </c:pt>
                <c:pt idx="3861">
                  <c:v>1607.2819999999999</c:v>
                </c:pt>
                <c:pt idx="3862">
                  <c:v>1608.2819999999999</c:v>
                </c:pt>
                <c:pt idx="3863">
                  <c:v>1609.2819999999999</c:v>
                </c:pt>
                <c:pt idx="3864">
                  <c:v>1610.2819999999999</c:v>
                </c:pt>
                <c:pt idx="3865">
                  <c:v>1611.2819999999999</c:v>
                </c:pt>
                <c:pt idx="3866">
                  <c:v>1612.2819999999999</c:v>
                </c:pt>
                <c:pt idx="3867">
                  <c:v>1613.2819999999999</c:v>
                </c:pt>
                <c:pt idx="3868">
                  <c:v>1614.2819999999999</c:v>
                </c:pt>
                <c:pt idx="3869">
                  <c:v>1615.2819999999999</c:v>
                </c:pt>
                <c:pt idx="3870">
                  <c:v>1616.2819999999999</c:v>
                </c:pt>
                <c:pt idx="3871">
                  <c:v>1617.2819999999999</c:v>
                </c:pt>
                <c:pt idx="3872">
                  <c:v>1618.2819999999999</c:v>
                </c:pt>
                <c:pt idx="3873">
                  <c:v>1619.2819999999999</c:v>
                </c:pt>
                <c:pt idx="3874">
                  <c:v>1620.2819999999999</c:v>
                </c:pt>
                <c:pt idx="3875">
                  <c:v>1621.2819999999999</c:v>
                </c:pt>
                <c:pt idx="3876">
                  <c:v>1622.2819999999999</c:v>
                </c:pt>
                <c:pt idx="3877">
                  <c:v>1623.2819999999999</c:v>
                </c:pt>
                <c:pt idx="3878">
                  <c:v>1624.2819999999999</c:v>
                </c:pt>
                <c:pt idx="3879">
                  <c:v>1625.2819999999999</c:v>
                </c:pt>
                <c:pt idx="3880">
                  <c:v>1626.2819999999999</c:v>
                </c:pt>
                <c:pt idx="3881">
                  <c:v>1627.2819999999999</c:v>
                </c:pt>
                <c:pt idx="3882">
                  <c:v>1628.2819999999999</c:v>
                </c:pt>
                <c:pt idx="3883">
                  <c:v>1629.2819999999999</c:v>
                </c:pt>
                <c:pt idx="3884">
                  <c:v>1630.2819999999999</c:v>
                </c:pt>
                <c:pt idx="3885">
                  <c:v>1631.2819999999999</c:v>
                </c:pt>
                <c:pt idx="3886">
                  <c:v>1632.2819999999999</c:v>
                </c:pt>
                <c:pt idx="3887">
                  <c:v>1633.2819999999999</c:v>
                </c:pt>
                <c:pt idx="3888">
                  <c:v>1634.2819999999999</c:v>
                </c:pt>
                <c:pt idx="3889">
                  <c:v>1635.2819999999999</c:v>
                </c:pt>
                <c:pt idx="3890">
                  <c:v>1636.2819999999999</c:v>
                </c:pt>
                <c:pt idx="3891">
                  <c:v>1637.2819999999999</c:v>
                </c:pt>
                <c:pt idx="3892">
                  <c:v>1638.2819999999999</c:v>
                </c:pt>
                <c:pt idx="3893">
                  <c:v>1639.2819999999999</c:v>
                </c:pt>
                <c:pt idx="3894">
                  <c:v>1640.2819999999999</c:v>
                </c:pt>
                <c:pt idx="3895">
                  <c:v>1641.2819999999999</c:v>
                </c:pt>
                <c:pt idx="3896">
                  <c:v>1642.2819999999999</c:v>
                </c:pt>
                <c:pt idx="3897">
                  <c:v>1643.2819999999999</c:v>
                </c:pt>
                <c:pt idx="3898">
                  <c:v>1644.2819999999999</c:v>
                </c:pt>
                <c:pt idx="3899">
                  <c:v>1645.2819999999999</c:v>
                </c:pt>
                <c:pt idx="3900">
                  <c:v>1646.2819999999999</c:v>
                </c:pt>
                <c:pt idx="3901">
                  <c:v>1647.2819999999999</c:v>
                </c:pt>
                <c:pt idx="3902">
                  <c:v>1648.2819999999999</c:v>
                </c:pt>
                <c:pt idx="3903">
                  <c:v>1649.2819999999999</c:v>
                </c:pt>
                <c:pt idx="3904">
                  <c:v>1650.2819999999999</c:v>
                </c:pt>
                <c:pt idx="3905">
                  <c:v>1651.2819999999999</c:v>
                </c:pt>
                <c:pt idx="3906">
                  <c:v>1652.2819999999999</c:v>
                </c:pt>
                <c:pt idx="3907">
                  <c:v>1653.2819999999999</c:v>
                </c:pt>
                <c:pt idx="3908">
                  <c:v>1654.2819999999999</c:v>
                </c:pt>
                <c:pt idx="3909">
                  <c:v>1655.2819999999999</c:v>
                </c:pt>
                <c:pt idx="3910">
                  <c:v>1656.2819999999999</c:v>
                </c:pt>
                <c:pt idx="3911">
                  <c:v>1657.2819999999999</c:v>
                </c:pt>
                <c:pt idx="3912">
                  <c:v>1658.2819999999999</c:v>
                </c:pt>
                <c:pt idx="3913">
                  <c:v>1659.2819999999999</c:v>
                </c:pt>
                <c:pt idx="3914">
                  <c:v>1660.2819999999999</c:v>
                </c:pt>
                <c:pt idx="3915">
                  <c:v>1661.2819999999999</c:v>
                </c:pt>
                <c:pt idx="3916">
                  <c:v>1662.2819999999999</c:v>
                </c:pt>
                <c:pt idx="3917">
                  <c:v>1663.2819999999999</c:v>
                </c:pt>
                <c:pt idx="3918">
                  <c:v>1664.2819999999999</c:v>
                </c:pt>
                <c:pt idx="3919">
                  <c:v>1665.2819999999999</c:v>
                </c:pt>
                <c:pt idx="3920">
                  <c:v>1666.2819999999999</c:v>
                </c:pt>
                <c:pt idx="3921">
                  <c:v>1667.2819999999999</c:v>
                </c:pt>
                <c:pt idx="3922">
                  <c:v>1668.2819999999999</c:v>
                </c:pt>
                <c:pt idx="3923">
                  <c:v>1669.2819999999999</c:v>
                </c:pt>
                <c:pt idx="3924">
                  <c:v>1670.2819999999999</c:v>
                </c:pt>
                <c:pt idx="3925">
                  <c:v>1671.2819999999999</c:v>
                </c:pt>
                <c:pt idx="3926">
                  <c:v>1672.2819999999999</c:v>
                </c:pt>
                <c:pt idx="3927">
                  <c:v>1673.2819999999999</c:v>
                </c:pt>
                <c:pt idx="3928">
                  <c:v>1674.2819999999999</c:v>
                </c:pt>
                <c:pt idx="3929">
                  <c:v>1675.2819999999999</c:v>
                </c:pt>
                <c:pt idx="3930">
                  <c:v>1676.2819999999999</c:v>
                </c:pt>
                <c:pt idx="3931">
                  <c:v>1677.2819999999999</c:v>
                </c:pt>
                <c:pt idx="3932">
                  <c:v>1678.2819999999999</c:v>
                </c:pt>
                <c:pt idx="3933">
                  <c:v>1679.2819999999999</c:v>
                </c:pt>
                <c:pt idx="3934">
                  <c:v>1680.2819999999999</c:v>
                </c:pt>
                <c:pt idx="3935">
                  <c:v>1681.2819999999999</c:v>
                </c:pt>
                <c:pt idx="3936">
                  <c:v>1682.2819999999999</c:v>
                </c:pt>
                <c:pt idx="3937">
                  <c:v>1683.2819999999999</c:v>
                </c:pt>
                <c:pt idx="3938">
                  <c:v>1684.2819999999999</c:v>
                </c:pt>
                <c:pt idx="3939">
                  <c:v>1685.2819999999999</c:v>
                </c:pt>
                <c:pt idx="3940">
                  <c:v>1686.2819999999999</c:v>
                </c:pt>
                <c:pt idx="3941">
                  <c:v>1687.2819999999999</c:v>
                </c:pt>
                <c:pt idx="3942">
                  <c:v>1688.2819999999999</c:v>
                </c:pt>
                <c:pt idx="3943">
                  <c:v>1689.2819999999999</c:v>
                </c:pt>
                <c:pt idx="3944">
                  <c:v>1690.2819999999999</c:v>
                </c:pt>
                <c:pt idx="3945">
                  <c:v>1691.2819999999999</c:v>
                </c:pt>
                <c:pt idx="3946">
                  <c:v>1692.2819999999999</c:v>
                </c:pt>
                <c:pt idx="3947">
                  <c:v>1693.2819999999999</c:v>
                </c:pt>
                <c:pt idx="3948">
                  <c:v>1694.2819999999999</c:v>
                </c:pt>
                <c:pt idx="3949">
                  <c:v>1695.2819999999999</c:v>
                </c:pt>
                <c:pt idx="3950">
                  <c:v>1696.2819999999999</c:v>
                </c:pt>
                <c:pt idx="3951">
                  <c:v>1697.2819999999999</c:v>
                </c:pt>
                <c:pt idx="3952">
                  <c:v>1698.2819999999999</c:v>
                </c:pt>
                <c:pt idx="3953">
                  <c:v>1699.2819999999999</c:v>
                </c:pt>
                <c:pt idx="3954">
                  <c:v>1700.2819999999999</c:v>
                </c:pt>
                <c:pt idx="3955">
                  <c:v>1701.2819999999999</c:v>
                </c:pt>
                <c:pt idx="3956">
                  <c:v>1702.2819999999999</c:v>
                </c:pt>
                <c:pt idx="3957">
                  <c:v>1703.2819999999999</c:v>
                </c:pt>
                <c:pt idx="3958">
                  <c:v>1704.2819999999999</c:v>
                </c:pt>
                <c:pt idx="3959">
                  <c:v>1705.2819999999999</c:v>
                </c:pt>
                <c:pt idx="3960">
                  <c:v>1706.2819999999999</c:v>
                </c:pt>
                <c:pt idx="3961">
                  <c:v>1707.2819999999999</c:v>
                </c:pt>
                <c:pt idx="3962">
                  <c:v>1708.2819999999999</c:v>
                </c:pt>
                <c:pt idx="3963">
                  <c:v>1709.2819999999999</c:v>
                </c:pt>
                <c:pt idx="3964">
                  <c:v>1710.2819999999999</c:v>
                </c:pt>
                <c:pt idx="3965">
                  <c:v>1711.2819999999999</c:v>
                </c:pt>
                <c:pt idx="3966">
                  <c:v>1712.2819999999999</c:v>
                </c:pt>
                <c:pt idx="3967">
                  <c:v>1713.2819999999999</c:v>
                </c:pt>
                <c:pt idx="3968">
                  <c:v>1714.2819999999999</c:v>
                </c:pt>
                <c:pt idx="3969">
                  <c:v>1715.2819999999999</c:v>
                </c:pt>
                <c:pt idx="3970">
                  <c:v>1716.2819999999999</c:v>
                </c:pt>
                <c:pt idx="3971">
                  <c:v>1717.2819999999999</c:v>
                </c:pt>
                <c:pt idx="3972">
                  <c:v>1718.2819999999999</c:v>
                </c:pt>
                <c:pt idx="3973">
                  <c:v>1719.2819999999999</c:v>
                </c:pt>
                <c:pt idx="3974">
                  <c:v>1720.2819999999999</c:v>
                </c:pt>
                <c:pt idx="3975">
                  <c:v>1721.2819999999999</c:v>
                </c:pt>
                <c:pt idx="3976">
                  <c:v>1722.2819999999999</c:v>
                </c:pt>
                <c:pt idx="3977">
                  <c:v>1723.2819999999999</c:v>
                </c:pt>
                <c:pt idx="3978">
                  <c:v>1724.2819999999999</c:v>
                </c:pt>
                <c:pt idx="3979">
                  <c:v>1725.2819999999999</c:v>
                </c:pt>
                <c:pt idx="3980">
                  <c:v>1726.2819999999999</c:v>
                </c:pt>
                <c:pt idx="3981">
                  <c:v>1727.2819999999999</c:v>
                </c:pt>
                <c:pt idx="3982">
                  <c:v>1728.2819999999999</c:v>
                </c:pt>
                <c:pt idx="3983">
                  <c:v>1729.2819999999999</c:v>
                </c:pt>
                <c:pt idx="3984">
                  <c:v>1730.2819999999999</c:v>
                </c:pt>
                <c:pt idx="3985">
                  <c:v>1731.2819999999999</c:v>
                </c:pt>
                <c:pt idx="3986">
                  <c:v>1732.2819999999999</c:v>
                </c:pt>
                <c:pt idx="3987">
                  <c:v>1733.2819999999999</c:v>
                </c:pt>
                <c:pt idx="3988">
                  <c:v>1734.2819999999999</c:v>
                </c:pt>
                <c:pt idx="3989">
                  <c:v>1735.2819999999999</c:v>
                </c:pt>
                <c:pt idx="3990">
                  <c:v>1736.2819999999999</c:v>
                </c:pt>
                <c:pt idx="3991">
                  <c:v>1737.2819999999999</c:v>
                </c:pt>
                <c:pt idx="3992">
                  <c:v>1738.2819999999999</c:v>
                </c:pt>
                <c:pt idx="3993">
                  <c:v>1739.2819999999999</c:v>
                </c:pt>
                <c:pt idx="3994">
                  <c:v>1740.2819999999999</c:v>
                </c:pt>
                <c:pt idx="3995">
                  <c:v>1741.2819999999999</c:v>
                </c:pt>
                <c:pt idx="3996">
                  <c:v>1742.2819999999999</c:v>
                </c:pt>
                <c:pt idx="3997">
                  <c:v>1743.2819999999999</c:v>
                </c:pt>
                <c:pt idx="3998">
                  <c:v>1744.2819999999999</c:v>
                </c:pt>
              </c:numCache>
            </c:numRef>
          </c:xVal>
          <c:yVal>
            <c:numRef>
              <c:f>Sheet1!$Y$2:$Y$4000</c:f>
              <c:numCache>
                <c:formatCode>0.00000000</c:formatCode>
                <c:ptCount val="3999"/>
                <c:pt idx="0">
                  <c:v>27.529739379999999</c:v>
                </c:pt>
                <c:pt idx="1">
                  <c:v>27.529739379999999</c:v>
                </c:pt>
                <c:pt idx="2">
                  <c:v>27.529739379999999</c:v>
                </c:pt>
                <c:pt idx="3">
                  <c:v>0</c:v>
                </c:pt>
                <c:pt idx="4">
                  <c:v>0</c:v>
                </c:pt>
                <c:pt idx="5">
                  <c:v>0</c:v>
                </c:pt>
                <c:pt idx="6">
                  <c:v>0</c:v>
                </c:pt>
                <c:pt idx="7">
                  <c:v>0</c:v>
                </c:pt>
                <c:pt idx="8">
                  <c:v>1.4201400000000001E-3</c:v>
                </c:pt>
                <c:pt idx="9">
                  <c:v>1.4201400000000001E-3</c:v>
                </c:pt>
                <c:pt idx="10">
                  <c:v>8.6118316700000008</c:v>
                </c:pt>
                <c:pt idx="11">
                  <c:v>39.880851749999998</c:v>
                </c:pt>
                <c:pt idx="12">
                  <c:v>66.461936949999995</c:v>
                </c:pt>
                <c:pt idx="13">
                  <c:v>66.461936949999995</c:v>
                </c:pt>
                <c:pt idx="14">
                  <c:v>66.449142460000004</c:v>
                </c:pt>
                <c:pt idx="15">
                  <c:v>65.849838259999999</c:v>
                </c:pt>
                <c:pt idx="16">
                  <c:v>66.797088619999997</c:v>
                </c:pt>
                <c:pt idx="17">
                  <c:v>70.155776979999999</c:v>
                </c:pt>
                <c:pt idx="18">
                  <c:v>72.506126399999999</c:v>
                </c:pt>
                <c:pt idx="19">
                  <c:v>72.506126399999999</c:v>
                </c:pt>
                <c:pt idx="20">
                  <c:v>74.068298339999998</c:v>
                </c:pt>
                <c:pt idx="21">
                  <c:v>67.197586060000006</c:v>
                </c:pt>
                <c:pt idx="22">
                  <c:v>67.197586060000006</c:v>
                </c:pt>
                <c:pt idx="23">
                  <c:v>45.890964510000003</c:v>
                </c:pt>
                <c:pt idx="24">
                  <c:v>32.388111109999997</c:v>
                </c:pt>
                <c:pt idx="25">
                  <c:v>24.740566250000001</c:v>
                </c:pt>
                <c:pt idx="26">
                  <c:v>19.544208529999999</c:v>
                </c:pt>
                <c:pt idx="27">
                  <c:v>15.905759809999999</c:v>
                </c:pt>
                <c:pt idx="28">
                  <c:v>15.905759809999999</c:v>
                </c:pt>
                <c:pt idx="29">
                  <c:v>13.233018879999999</c:v>
                </c:pt>
                <c:pt idx="30">
                  <c:v>15.283720020000001</c:v>
                </c:pt>
                <c:pt idx="31">
                  <c:v>15.283720020000001</c:v>
                </c:pt>
                <c:pt idx="32">
                  <c:v>14.65601635</c:v>
                </c:pt>
                <c:pt idx="33">
                  <c:v>15.824809070000001</c:v>
                </c:pt>
                <c:pt idx="34">
                  <c:v>27.98845863</c:v>
                </c:pt>
                <c:pt idx="35">
                  <c:v>35.989627839999997</c:v>
                </c:pt>
                <c:pt idx="36">
                  <c:v>35.989627839999997</c:v>
                </c:pt>
                <c:pt idx="37">
                  <c:v>42.793601989999999</c:v>
                </c:pt>
                <c:pt idx="38">
                  <c:v>49.43566895</c:v>
                </c:pt>
                <c:pt idx="39">
                  <c:v>52.474811549999998</c:v>
                </c:pt>
                <c:pt idx="40">
                  <c:v>52.474811549999998</c:v>
                </c:pt>
                <c:pt idx="41">
                  <c:v>55.971240999999999</c:v>
                </c:pt>
                <c:pt idx="42">
                  <c:v>59.054393769999997</c:v>
                </c:pt>
                <c:pt idx="43">
                  <c:v>60.805461880000003</c:v>
                </c:pt>
                <c:pt idx="44">
                  <c:v>61.157653809999999</c:v>
                </c:pt>
                <c:pt idx="45">
                  <c:v>61.157653809999999</c:v>
                </c:pt>
                <c:pt idx="46">
                  <c:v>61.357898710000001</c:v>
                </c:pt>
                <c:pt idx="47">
                  <c:v>61.357898710000001</c:v>
                </c:pt>
                <c:pt idx="48">
                  <c:v>62.16454315</c:v>
                </c:pt>
                <c:pt idx="49">
                  <c:v>61.005687709999997</c:v>
                </c:pt>
                <c:pt idx="50">
                  <c:v>57.615772249999999</c:v>
                </c:pt>
                <c:pt idx="51">
                  <c:v>54.14492035</c:v>
                </c:pt>
                <c:pt idx="52">
                  <c:v>51.154071809999998</c:v>
                </c:pt>
                <c:pt idx="53">
                  <c:v>51.154071809999998</c:v>
                </c:pt>
                <c:pt idx="54">
                  <c:v>49.668579100000002</c:v>
                </c:pt>
                <c:pt idx="55">
                  <c:v>47.321056370000001</c:v>
                </c:pt>
                <c:pt idx="56">
                  <c:v>45.528820039999999</c:v>
                </c:pt>
                <c:pt idx="57">
                  <c:v>45.528820039999999</c:v>
                </c:pt>
                <c:pt idx="58">
                  <c:v>43.945346829999998</c:v>
                </c:pt>
                <c:pt idx="59">
                  <c:v>41.965660100000001</c:v>
                </c:pt>
                <c:pt idx="60">
                  <c:v>41.965660100000001</c:v>
                </c:pt>
                <c:pt idx="61">
                  <c:v>41.049652100000003</c:v>
                </c:pt>
                <c:pt idx="62">
                  <c:v>39.372440339999997</c:v>
                </c:pt>
                <c:pt idx="63">
                  <c:v>39.372440339999997</c:v>
                </c:pt>
                <c:pt idx="64">
                  <c:v>38.540229799999999</c:v>
                </c:pt>
                <c:pt idx="65">
                  <c:v>37.746349330000001</c:v>
                </c:pt>
                <c:pt idx="66">
                  <c:v>37.337348939999998</c:v>
                </c:pt>
                <c:pt idx="67">
                  <c:v>37.337348939999998</c:v>
                </c:pt>
                <c:pt idx="68">
                  <c:v>36.963851929999997</c:v>
                </c:pt>
                <c:pt idx="69">
                  <c:v>33.199012760000002</c:v>
                </c:pt>
                <c:pt idx="70">
                  <c:v>33.199012760000002</c:v>
                </c:pt>
                <c:pt idx="71">
                  <c:v>23.779109949999999</c:v>
                </c:pt>
                <c:pt idx="72">
                  <c:v>15.411540029999999</c:v>
                </c:pt>
                <c:pt idx="73">
                  <c:v>15.411540029999999</c:v>
                </c:pt>
                <c:pt idx="74">
                  <c:v>11.29593086</c:v>
                </c:pt>
                <c:pt idx="75">
                  <c:v>10.19814873</c:v>
                </c:pt>
                <c:pt idx="76">
                  <c:v>9.4838047000000003</c:v>
                </c:pt>
                <c:pt idx="77">
                  <c:v>8.8930187200000006</c:v>
                </c:pt>
                <c:pt idx="78">
                  <c:v>8.2809400600000007</c:v>
                </c:pt>
                <c:pt idx="79">
                  <c:v>7.9741907100000002</c:v>
                </c:pt>
                <c:pt idx="80">
                  <c:v>7.9741907100000002</c:v>
                </c:pt>
                <c:pt idx="81">
                  <c:v>7.7909936899999996</c:v>
                </c:pt>
                <c:pt idx="82">
                  <c:v>7.7995138199999996</c:v>
                </c:pt>
                <c:pt idx="83">
                  <c:v>7.7995138199999996</c:v>
                </c:pt>
                <c:pt idx="84">
                  <c:v>7.7895736700000002</c:v>
                </c:pt>
                <c:pt idx="85">
                  <c:v>7.3947753900000004</c:v>
                </c:pt>
                <c:pt idx="86">
                  <c:v>7.3947753900000004</c:v>
                </c:pt>
                <c:pt idx="87">
                  <c:v>7.2385559099999996</c:v>
                </c:pt>
                <c:pt idx="88">
                  <c:v>7.2300310100000003</c:v>
                </c:pt>
                <c:pt idx="89">
                  <c:v>7.2300310100000003</c:v>
                </c:pt>
                <c:pt idx="90">
                  <c:v>7.2555985500000002</c:v>
                </c:pt>
                <c:pt idx="91">
                  <c:v>7.2115645400000004</c:v>
                </c:pt>
                <c:pt idx="92">
                  <c:v>7.00704861</c:v>
                </c:pt>
                <c:pt idx="93">
                  <c:v>7.00704861</c:v>
                </c:pt>
                <c:pt idx="94">
                  <c:v>7.1845869999999996</c:v>
                </c:pt>
                <c:pt idx="95">
                  <c:v>7.1334581400000001</c:v>
                </c:pt>
                <c:pt idx="96">
                  <c:v>7.1334581400000001</c:v>
                </c:pt>
                <c:pt idx="97">
                  <c:v>7.1618523600000001</c:v>
                </c:pt>
                <c:pt idx="98">
                  <c:v>7.3123955699999996</c:v>
                </c:pt>
                <c:pt idx="99">
                  <c:v>7.2911057499999998</c:v>
                </c:pt>
                <c:pt idx="100">
                  <c:v>7.2911057499999998</c:v>
                </c:pt>
                <c:pt idx="101">
                  <c:v>7.2442331299999996</c:v>
                </c:pt>
                <c:pt idx="102">
                  <c:v>7.3876662299999998</c:v>
                </c:pt>
                <c:pt idx="103">
                  <c:v>7.3791489600000002</c:v>
                </c:pt>
                <c:pt idx="104">
                  <c:v>7.0865850400000001</c:v>
                </c:pt>
                <c:pt idx="105">
                  <c:v>6.93320179</c:v>
                </c:pt>
                <c:pt idx="106">
                  <c:v>6.93320179</c:v>
                </c:pt>
                <c:pt idx="107">
                  <c:v>6.8977060300000002</c:v>
                </c:pt>
                <c:pt idx="108">
                  <c:v>6.8906059300000004</c:v>
                </c:pt>
                <c:pt idx="109">
                  <c:v>6.8835053400000001</c:v>
                </c:pt>
                <c:pt idx="110">
                  <c:v>6.8835053400000001</c:v>
                </c:pt>
                <c:pt idx="111">
                  <c:v>7.0723838800000003</c:v>
                </c:pt>
                <c:pt idx="112">
                  <c:v>7.2513246499999999</c:v>
                </c:pt>
                <c:pt idx="113">
                  <c:v>7.2513246499999999</c:v>
                </c:pt>
                <c:pt idx="114">
                  <c:v>7.3109750699999996</c:v>
                </c:pt>
                <c:pt idx="115">
                  <c:v>7.3223395299999998</c:v>
                </c:pt>
                <c:pt idx="116">
                  <c:v>7.3223395299999998</c:v>
                </c:pt>
                <c:pt idx="117">
                  <c:v>7.3180799499999996</c:v>
                </c:pt>
                <c:pt idx="118">
                  <c:v>7.1433897000000002</c:v>
                </c:pt>
                <c:pt idx="119">
                  <c:v>6.9133238800000001</c:v>
                </c:pt>
                <c:pt idx="120">
                  <c:v>6.9033827800000003</c:v>
                </c:pt>
                <c:pt idx="121">
                  <c:v>6.9275207500000002</c:v>
                </c:pt>
                <c:pt idx="122">
                  <c:v>6.8465690600000002</c:v>
                </c:pt>
                <c:pt idx="123">
                  <c:v>6.8465690600000002</c:v>
                </c:pt>
                <c:pt idx="124">
                  <c:v>6.7187604900000002</c:v>
                </c:pt>
                <c:pt idx="125">
                  <c:v>6.6463303600000003</c:v>
                </c:pt>
                <c:pt idx="126">
                  <c:v>6.7585205999999998</c:v>
                </c:pt>
                <c:pt idx="127">
                  <c:v>6.7585205999999998</c:v>
                </c:pt>
                <c:pt idx="128">
                  <c:v>6.8465728800000001</c:v>
                </c:pt>
                <c:pt idx="129">
                  <c:v>7.0823326099999999</c:v>
                </c:pt>
                <c:pt idx="130">
                  <c:v>7.1149916600000003</c:v>
                </c:pt>
                <c:pt idx="131">
                  <c:v>7.04397202</c:v>
                </c:pt>
                <c:pt idx="132">
                  <c:v>7.0737943599999999</c:v>
                </c:pt>
                <c:pt idx="133">
                  <c:v>7.0737943599999999</c:v>
                </c:pt>
                <c:pt idx="134">
                  <c:v>7.1220869999999996</c:v>
                </c:pt>
                <c:pt idx="135">
                  <c:v>7.10931158</c:v>
                </c:pt>
                <c:pt idx="136">
                  <c:v>6.8835053400000001</c:v>
                </c:pt>
                <c:pt idx="137">
                  <c:v>6.8835053400000001</c:v>
                </c:pt>
                <c:pt idx="138">
                  <c:v>6.7627844799999997</c:v>
                </c:pt>
                <c:pt idx="139">
                  <c:v>6.7627844799999997</c:v>
                </c:pt>
                <c:pt idx="140">
                  <c:v>6.5852594399999997</c:v>
                </c:pt>
                <c:pt idx="141">
                  <c:v>6.6520109200000004</c:v>
                </c:pt>
                <c:pt idx="142">
                  <c:v>6.75</c:v>
                </c:pt>
                <c:pt idx="143">
                  <c:v>6.75</c:v>
                </c:pt>
                <c:pt idx="144">
                  <c:v>6.7670373899999996</c:v>
                </c:pt>
                <c:pt idx="145">
                  <c:v>6.9360365899999996</c:v>
                </c:pt>
                <c:pt idx="146">
                  <c:v>6.9601883899999999</c:v>
                </c:pt>
                <c:pt idx="147">
                  <c:v>7.0652871099999999</c:v>
                </c:pt>
                <c:pt idx="148">
                  <c:v>7.2002043699999998</c:v>
                </c:pt>
                <c:pt idx="149">
                  <c:v>6.8962812400000004</c:v>
                </c:pt>
                <c:pt idx="150">
                  <c:v>6.8962812400000004</c:v>
                </c:pt>
                <c:pt idx="151">
                  <c:v>6.7982840500000004</c:v>
                </c:pt>
                <c:pt idx="152">
                  <c:v>6.86645985</c:v>
                </c:pt>
                <c:pt idx="153">
                  <c:v>6.7528481500000002</c:v>
                </c:pt>
                <c:pt idx="154">
                  <c:v>6.7528481500000002</c:v>
                </c:pt>
                <c:pt idx="155">
                  <c:v>6.6378045099999996</c:v>
                </c:pt>
                <c:pt idx="156">
                  <c:v>6.4645476300000002</c:v>
                </c:pt>
                <c:pt idx="157">
                  <c:v>6.4645476300000002</c:v>
                </c:pt>
                <c:pt idx="158">
                  <c:v>6.5185089100000004</c:v>
                </c:pt>
                <c:pt idx="159">
                  <c:v>6.64916134</c:v>
                </c:pt>
                <c:pt idx="160">
                  <c:v>6.64916134</c:v>
                </c:pt>
                <c:pt idx="161">
                  <c:v>6.7073998499999998</c:v>
                </c:pt>
                <c:pt idx="162">
                  <c:v>6.9672975499999996</c:v>
                </c:pt>
                <c:pt idx="163">
                  <c:v>7.1817421899999996</c:v>
                </c:pt>
                <c:pt idx="164">
                  <c:v>7.1817421899999996</c:v>
                </c:pt>
                <c:pt idx="165">
                  <c:v>7.0070533800000003</c:v>
                </c:pt>
                <c:pt idx="166">
                  <c:v>7.1476502399999999</c:v>
                </c:pt>
                <c:pt idx="167">
                  <c:v>7.1476502399999999</c:v>
                </c:pt>
                <c:pt idx="168">
                  <c:v>6.94172192</c:v>
                </c:pt>
                <c:pt idx="169">
                  <c:v>6.6307039300000001</c:v>
                </c:pt>
                <c:pt idx="170">
                  <c:v>6.6307039300000001</c:v>
                </c:pt>
                <c:pt idx="171">
                  <c:v>6.53697062</c:v>
                </c:pt>
                <c:pt idx="172">
                  <c:v>6.6221785500000001</c:v>
                </c:pt>
                <c:pt idx="173">
                  <c:v>6.7088112799999999</c:v>
                </c:pt>
                <c:pt idx="174">
                  <c:v>6.7088112799999999</c:v>
                </c:pt>
                <c:pt idx="175">
                  <c:v>6.8678793899999997</c:v>
                </c:pt>
                <c:pt idx="176">
                  <c:v>6.8465738299999996</c:v>
                </c:pt>
                <c:pt idx="177">
                  <c:v>6.8465738299999996</c:v>
                </c:pt>
                <c:pt idx="178">
                  <c:v>6.9388818700000003</c:v>
                </c:pt>
                <c:pt idx="179">
                  <c:v>7.04113626</c:v>
                </c:pt>
                <c:pt idx="180">
                  <c:v>7.04113626</c:v>
                </c:pt>
                <c:pt idx="181">
                  <c:v>7.0922608399999998</c:v>
                </c:pt>
                <c:pt idx="182">
                  <c:v>6.9687004100000003</c:v>
                </c:pt>
                <c:pt idx="183">
                  <c:v>6.9175748800000001</c:v>
                </c:pt>
                <c:pt idx="184">
                  <c:v>6.6065611799999999</c:v>
                </c:pt>
                <c:pt idx="185">
                  <c:v>6.4759049400000004</c:v>
                </c:pt>
                <c:pt idx="186">
                  <c:v>6.5852556199999999</c:v>
                </c:pt>
                <c:pt idx="187">
                  <c:v>6.5852556199999999</c:v>
                </c:pt>
                <c:pt idx="188">
                  <c:v>6.54265118</c:v>
                </c:pt>
                <c:pt idx="189">
                  <c:v>6.6307039300000001</c:v>
                </c:pt>
                <c:pt idx="190">
                  <c:v>6.6733121899999999</c:v>
                </c:pt>
                <c:pt idx="191">
                  <c:v>6.6733121899999999</c:v>
                </c:pt>
                <c:pt idx="192">
                  <c:v>6.9218492500000002</c:v>
                </c:pt>
                <c:pt idx="193">
                  <c:v>6.9218492500000002</c:v>
                </c:pt>
                <c:pt idx="194">
                  <c:v>7.0638666199999998</c:v>
                </c:pt>
                <c:pt idx="195">
                  <c:v>7.1192483900000001</c:v>
                </c:pt>
                <c:pt idx="196">
                  <c:v>7.0638580299999996</c:v>
                </c:pt>
                <c:pt idx="197">
                  <c:v>7.0638580299999996</c:v>
                </c:pt>
                <c:pt idx="198">
                  <c:v>6.9971160899999996</c:v>
                </c:pt>
                <c:pt idx="199">
                  <c:v>6.8749799700000001</c:v>
                </c:pt>
                <c:pt idx="200">
                  <c:v>6.8863363299999998</c:v>
                </c:pt>
                <c:pt idx="201">
                  <c:v>6.7656164199999997</c:v>
                </c:pt>
                <c:pt idx="202">
                  <c:v>6.6903495800000004</c:v>
                </c:pt>
                <c:pt idx="203">
                  <c:v>6.6903495800000004</c:v>
                </c:pt>
                <c:pt idx="204">
                  <c:v>6.7045507400000002</c:v>
                </c:pt>
                <c:pt idx="205">
                  <c:v>6.7144956599999999</c:v>
                </c:pt>
                <c:pt idx="206">
                  <c:v>6.8778243100000003</c:v>
                </c:pt>
                <c:pt idx="207">
                  <c:v>6.8778243100000003</c:v>
                </c:pt>
                <c:pt idx="208">
                  <c:v>7.0141577699999997</c:v>
                </c:pt>
                <c:pt idx="209">
                  <c:v>7.1064667699999999</c:v>
                </c:pt>
                <c:pt idx="210">
                  <c:v>7.0908446300000003</c:v>
                </c:pt>
                <c:pt idx="211">
                  <c:v>7.0169892300000001</c:v>
                </c:pt>
                <c:pt idx="212">
                  <c:v>6.7883391399999997</c:v>
                </c:pt>
                <c:pt idx="213">
                  <c:v>6.7883391399999997</c:v>
                </c:pt>
                <c:pt idx="214">
                  <c:v>6.6775641400000003</c:v>
                </c:pt>
                <c:pt idx="215">
                  <c:v>6.6733079000000002</c:v>
                </c:pt>
                <c:pt idx="216">
                  <c:v>6.7315378199999998</c:v>
                </c:pt>
                <c:pt idx="217">
                  <c:v>6.7315378199999998</c:v>
                </c:pt>
                <c:pt idx="218">
                  <c:v>6.7059755299999999</c:v>
                </c:pt>
                <c:pt idx="219">
                  <c:v>6.9814949000000004</c:v>
                </c:pt>
                <c:pt idx="220">
                  <c:v>6.9814949000000004</c:v>
                </c:pt>
                <c:pt idx="221">
                  <c:v>7.0368843099999996</c:v>
                </c:pt>
                <c:pt idx="222">
                  <c:v>7.5751328500000001</c:v>
                </c:pt>
                <c:pt idx="223">
                  <c:v>7.5751328500000001</c:v>
                </c:pt>
                <c:pt idx="224">
                  <c:v>8.3050823200000004</c:v>
                </c:pt>
                <c:pt idx="225">
                  <c:v>8.3150234199999993</c:v>
                </c:pt>
                <c:pt idx="226">
                  <c:v>8.2269744899999999</c:v>
                </c:pt>
                <c:pt idx="227">
                  <c:v>8.2269744899999999</c:v>
                </c:pt>
                <c:pt idx="228">
                  <c:v>9.38013458</c:v>
                </c:pt>
                <c:pt idx="229">
                  <c:v>9.38013458</c:v>
                </c:pt>
                <c:pt idx="230">
                  <c:v>9.5604953800000008</c:v>
                </c:pt>
                <c:pt idx="231">
                  <c:v>9.9155416499999998</c:v>
                </c:pt>
                <c:pt idx="232">
                  <c:v>10.55035973</c:v>
                </c:pt>
                <c:pt idx="233">
                  <c:v>10.55035973</c:v>
                </c:pt>
                <c:pt idx="234">
                  <c:v>10.974982260000001</c:v>
                </c:pt>
                <c:pt idx="235">
                  <c:v>11.27746964</c:v>
                </c:pt>
                <c:pt idx="236">
                  <c:v>11.51179218</c:v>
                </c:pt>
                <c:pt idx="237">
                  <c:v>11.81569958</c:v>
                </c:pt>
                <c:pt idx="238">
                  <c:v>12.09688854</c:v>
                </c:pt>
                <c:pt idx="239">
                  <c:v>12.09688854</c:v>
                </c:pt>
                <c:pt idx="240">
                  <c:v>12.0514431</c:v>
                </c:pt>
                <c:pt idx="241">
                  <c:v>12.10540771</c:v>
                </c:pt>
                <c:pt idx="242">
                  <c:v>12.10540771</c:v>
                </c:pt>
                <c:pt idx="243">
                  <c:v>12.18209648</c:v>
                </c:pt>
                <c:pt idx="244">
                  <c:v>12.25310326</c:v>
                </c:pt>
                <c:pt idx="245">
                  <c:v>12.243165019999999</c:v>
                </c:pt>
                <c:pt idx="246">
                  <c:v>12.243165019999999</c:v>
                </c:pt>
                <c:pt idx="247">
                  <c:v>12.20055866</c:v>
                </c:pt>
                <c:pt idx="248">
                  <c:v>12.143753050000001</c:v>
                </c:pt>
                <c:pt idx="249">
                  <c:v>12.143753050000001</c:v>
                </c:pt>
                <c:pt idx="250">
                  <c:v>12.257371900000001</c:v>
                </c:pt>
                <c:pt idx="251">
                  <c:v>12.335482600000001</c:v>
                </c:pt>
                <c:pt idx="252">
                  <c:v>12.335482600000001</c:v>
                </c:pt>
                <c:pt idx="253">
                  <c:v>12.35536098</c:v>
                </c:pt>
                <c:pt idx="254">
                  <c:v>12.64791679</c:v>
                </c:pt>
                <c:pt idx="255">
                  <c:v>12.79703617</c:v>
                </c:pt>
                <c:pt idx="256">
                  <c:v>12.97598267</c:v>
                </c:pt>
                <c:pt idx="257">
                  <c:v>13.15066719</c:v>
                </c:pt>
                <c:pt idx="258">
                  <c:v>13.15066528</c:v>
                </c:pt>
                <c:pt idx="259">
                  <c:v>13.15066528</c:v>
                </c:pt>
                <c:pt idx="260">
                  <c:v>13.46309853</c:v>
                </c:pt>
                <c:pt idx="261">
                  <c:v>13.8735199</c:v>
                </c:pt>
                <c:pt idx="262">
                  <c:v>14.129145619999999</c:v>
                </c:pt>
                <c:pt idx="263">
                  <c:v>14.129145619999999</c:v>
                </c:pt>
                <c:pt idx="264">
                  <c:v>14.252697939999999</c:v>
                </c:pt>
                <c:pt idx="265">
                  <c:v>14.252697939999999</c:v>
                </c:pt>
                <c:pt idx="266">
                  <c:v>14.80513477</c:v>
                </c:pt>
                <c:pt idx="267">
                  <c:v>15.287989619999999</c:v>
                </c:pt>
                <c:pt idx="268">
                  <c:v>16.013696670000002</c:v>
                </c:pt>
                <c:pt idx="269">
                  <c:v>16.013696670000002</c:v>
                </c:pt>
                <c:pt idx="270">
                  <c:v>16.72661781</c:v>
                </c:pt>
                <c:pt idx="271">
                  <c:v>17.124254229999998</c:v>
                </c:pt>
                <c:pt idx="272">
                  <c:v>17.320232390000001</c:v>
                </c:pt>
                <c:pt idx="273">
                  <c:v>17.3699379</c:v>
                </c:pt>
                <c:pt idx="274">
                  <c:v>17.53893661</c:v>
                </c:pt>
                <c:pt idx="275">
                  <c:v>17.53893661</c:v>
                </c:pt>
                <c:pt idx="276">
                  <c:v>17.727809910000001</c:v>
                </c:pt>
                <c:pt idx="277">
                  <c:v>18.04734612</c:v>
                </c:pt>
                <c:pt idx="278">
                  <c:v>18.267477039999999</c:v>
                </c:pt>
                <c:pt idx="279">
                  <c:v>18.267477039999999</c:v>
                </c:pt>
                <c:pt idx="280">
                  <c:v>18.266061780000001</c:v>
                </c:pt>
                <c:pt idx="281">
                  <c:v>18.013265610000001</c:v>
                </c:pt>
                <c:pt idx="282">
                  <c:v>17.930894850000001</c:v>
                </c:pt>
                <c:pt idx="283">
                  <c:v>18.092790600000001</c:v>
                </c:pt>
                <c:pt idx="284">
                  <c:v>18.49186134</c:v>
                </c:pt>
                <c:pt idx="285">
                  <c:v>18.49186134</c:v>
                </c:pt>
                <c:pt idx="286">
                  <c:v>18.42369652</c:v>
                </c:pt>
                <c:pt idx="287">
                  <c:v>18.358371730000002</c:v>
                </c:pt>
                <c:pt idx="288">
                  <c:v>18.517436979999999</c:v>
                </c:pt>
                <c:pt idx="289">
                  <c:v>18.517436979999999</c:v>
                </c:pt>
                <c:pt idx="290">
                  <c:v>19.49024391</c:v>
                </c:pt>
                <c:pt idx="291">
                  <c:v>19.349649429999999</c:v>
                </c:pt>
                <c:pt idx="292">
                  <c:v>19.349649429999999</c:v>
                </c:pt>
                <c:pt idx="293">
                  <c:v>19.437698359999999</c:v>
                </c:pt>
                <c:pt idx="294">
                  <c:v>19.831075670000001</c:v>
                </c:pt>
                <c:pt idx="295">
                  <c:v>19.93190384</c:v>
                </c:pt>
                <c:pt idx="296">
                  <c:v>19.93190384</c:v>
                </c:pt>
                <c:pt idx="297">
                  <c:v>20.0682373</c:v>
                </c:pt>
                <c:pt idx="298">
                  <c:v>19.950366970000001</c:v>
                </c:pt>
                <c:pt idx="299">
                  <c:v>19.950366970000001</c:v>
                </c:pt>
                <c:pt idx="300">
                  <c:v>20.921756739999999</c:v>
                </c:pt>
                <c:pt idx="301">
                  <c:v>21.427337649999998</c:v>
                </c:pt>
                <c:pt idx="302">
                  <c:v>21.427337649999998</c:v>
                </c:pt>
                <c:pt idx="303">
                  <c:v>21.663085939999998</c:v>
                </c:pt>
                <c:pt idx="304">
                  <c:v>22.055042270000001</c:v>
                </c:pt>
                <c:pt idx="305">
                  <c:v>22.055042270000001</c:v>
                </c:pt>
                <c:pt idx="306">
                  <c:v>22.46404648</c:v>
                </c:pt>
                <c:pt idx="307">
                  <c:v>22.637306209999998</c:v>
                </c:pt>
                <c:pt idx="308">
                  <c:v>22.988079070000001</c:v>
                </c:pt>
                <c:pt idx="309">
                  <c:v>23.22240257</c:v>
                </c:pt>
                <c:pt idx="310">
                  <c:v>23.47945404</c:v>
                </c:pt>
                <c:pt idx="311">
                  <c:v>23.83592033</c:v>
                </c:pt>
                <c:pt idx="312">
                  <c:v>23.83592033</c:v>
                </c:pt>
                <c:pt idx="313">
                  <c:v>23.918287280000001</c:v>
                </c:pt>
                <c:pt idx="314">
                  <c:v>24.023380280000001</c:v>
                </c:pt>
                <c:pt idx="315">
                  <c:v>24.023380280000001</c:v>
                </c:pt>
                <c:pt idx="316">
                  <c:v>24.02054214</c:v>
                </c:pt>
                <c:pt idx="317">
                  <c:v>23.855792999999998</c:v>
                </c:pt>
                <c:pt idx="318">
                  <c:v>23.527736659999999</c:v>
                </c:pt>
                <c:pt idx="319">
                  <c:v>23.225240710000001</c:v>
                </c:pt>
                <c:pt idx="320">
                  <c:v>22.988079070000001</c:v>
                </c:pt>
                <c:pt idx="321">
                  <c:v>22.84890747</c:v>
                </c:pt>
                <c:pt idx="322">
                  <c:v>22.84890747</c:v>
                </c:pt>
                <c:pt idx="323">
                  <c:v>22.655771260000002</c:v>
                </c:pt>
                <c:pt idx="324">
                  <c:v>22.448429109999999</c:v>
                </c:pt>
                <c:pt idx="325">
                  <c:v>22.225467680000001</c:v>
                </c:pt>
                <c:pt idx="326">
                  <c:v>22.225467680000001</c:v>
                </c:pt>
                <c:pt idx="327">
                  <c:v>22.028064730000001</c:v>
                </c:pt>
                <c:pt idx="328">
                  <c:v>22.028064730000001</c:v>
                </c:pt>
                <c:pt idx="329">
                  <c:v>21.75255203</c:v>
                </c:pt>
                <c:pt idx="330">
                  <c:v>21.522487640000001</c:v>
                </c:pt>
                <c:pt idx="331">
                  <c:v>21.296682359999998</c:v>
                </c:pt>
                <c:pt idx="332">
                  <c:v>21.296682359999998</c:v>
                </c:pt>
                <c:pt idx="333">
                  <c:v>21.215734479999998</c:v>
                </c:pt>
                <c:pt idx="334">
                  <c:v>21.077981950000002</c:v>
                </c:pt>
                <c:pt idx="335">
                  <c:v>20.974302290000001</c:v>
                </c:pt>
                <c:pt idx="336">
                  <c:v>20.771217350000001</c:v>
                </c:pt>
                <c:pt idx="337">
                  <c:v>20.697366710000001</c:v>
                </c:pt>
                <c:pt idx="338">
                  <c:v>20.856422420000001</c:v>
                </c:pt>
                <c:pt idx="339">
                  <c:v>20.856422420000001</c:v>
                </c:pt>
                <c:pt idx="340">
                  <c:v>21.01122475</c:v>
                </c:pt>
                <c:pt idx="341">
                  <c:v>20.94446945</c:v>
                </c:pt>
                <c:pt idx="342">
                  <c:v>20.94446945</c:v>
                </c:pt>
                <c:pt idx="343">
                  <c:v>20.671794890000001</c:v>
                </c:pt>
                <c:pt idx="344">
                  <c:v>20.409070969999998</c:v>
                </c:pt>
                <c:pt idx="345">
                  <c:v>19.883621219999998</c:v>
                </c:pt>
                <c:pt idx="346">
                  <c:v>19.517225270000001</c:v>
                </c:pt>
                <c:pt idx="347">
                  <c:v>19.512966160000001</c:v>
                </c:pt>
                <c:pt idx="348">
                  <c:v>19.417818069999999</c:v>
                </c:pt>
                <c:pt idx="349">
                  <c:v>19.417818069999999</c:v>
                </c:pt>
                <c:pt idx="350">
                  <c:v>19.278642649999998</c:v>
                </c:pt>
                <c:pt idx="351">
                  <c:v>19.11673927</c:v>
                </c:pt>
                <c:pt idx="352">
                  <c:v>19.054248810000001</c:v>
                </c:pt>
                <c:pt idx="353">
                  <c:v>19.054248810000001</c:v>
                </c:pt>
                <c:pt idx="354">
                  <c:v>18.78016281</c:v>
                </c:pt>
                <c:pt idx="355">
                  <c:v>18.704895019999999</c:v>
                </c:pt>
                <c:pt idx="356">
                  <c:v>18.44358253</c:v>
                </c:pt>
                <c:pt idx="357">
                  <c:v>18.284521099999999</c:v>
                </c:pt>
                <c:pt idx="358">
                  <c:v>18.440736770000001</c:v>
                </c:pt>
                <c:pt idx="359">
                  <c:v>18.440736770000001</c:v>
                </c:pt>
                <c:pt idx="360">
                  <c:v>18.525945660000001</c:v>
                </c:pt>
                <c:pt idx="361">
                  <c:v>18.28878212</c:v>
                </c:pt>
                <c:pt idx="362">
                  <c:v>18.183687209999999</c:v>
                </c:pt>
                <c:pt idx="363">
                  <c:v>18.183687209999999</c:v>
                </c:pt>
                <c:pt idx="364">
                  <c:v>18.493288039999999</c:v>
                </c:pt>
                <c:pt idx="365">
                  <c:v>18.55435181</c:v>
                </c:pt>
                <c:pt idx="366">
                  <c:v>18.18936729</c:v>
                </c:pt>
                <c:pt idx="367">
                  <c:v>18.10274124</c:v>
                </c:pt>
                <c:pt idx="368">
                  <c:v>18.129724499999998</c:v>
                </c:pt>
                <c:pt idx="369">
                  <c:v>18.129724499999998</c:v>
                </c:pt>
                <c:pt idx="370">
                  <c:v>18.13540077</c:v>
                </c:pt>
                <c:pt idx="371">
                  <c:v>18.244749070000001</c:v>
                </c:pt>
                <c:pt idx="372">
                  <c:v>18.247594830000001</c:v>
                </c:pt>
                <c:pt idx="373">
                  <c:v>17.991962430000001</c:v>
                </c:pt>
                <c:pt idx="374">
                  <c:v>18.007583619999998</c:v>
                </c:pt>
                <c:pt idx="375">
                  <c:v>18.182264329999999</c:v>
                </c:pt>
                <c:pt idx="376">
                  <c:v>18.182264329999999</c:v>
                </c:pt>
                <c:pt idx="377">
                  <c:v>18.298721310000001</c:v>
                </c:pt>
                <c:pt idx="378">
                  <c:v>18.12687683</c:v>
                </c:pt>
                <c:pt idx="379">
                  <c:v>18.12687683</c:v>
                </c:pt>
                <c:pt idx="380">
                  <c:v>17.974918370000001</c:v>
                </c:pt>
                <c:pt idx="381">
                  <c:v>18.128295900000001</c:v>
                </c:pt>
                <c:pt idx="382">
                  <c:v>18.128295900000001</c:v>
                </c:pt>
                <c:pt idx="383">
                  <c:v>18.443578720000001</c:v>
                </c:pt>
                <c:pt idx="384">
                  <c:v>18.530214310000002</c:v>
                </c:pt>
                <c:pt idx="385">
                  <c:v>18.61115646</c:v>
                </c:pt>
                <c:pt idx="386">
                  <c:v>18.61115646</c:v>
                </c:pt>
                <c:pt idx="387">
                  <c:v>18.80003357</c:v>
                </c:pt>
                <c:pt idx="388">
                  <c:v>18.81282234</c:v>
                </c:pt>
                <c:pt idx="389">
                  <c:v>18.58986282</c:v>
                </c:pt>
                <c:pt idx="390">
                  <c:v>18.498971940000001</c:v>
                </c:pt>
                <c:pt idx="391">
                  <c:v>18.490446089999999</c:v>
                </c:pt>
                <c:pt idx="392">
                  <c:v>18.490446089999999</c:v>
                </c:pt>
                <c:pt idx="393">
                  <c:v>18.43932152</c:v>
                </c:pt>
                <c:pt idx="394">
                  <c:v>18.783006669999999</c:v>
                </c:pt>
                <c:pt idx="395">
                  <c:v>19.299940110000001</c:v>
                </c:pt>
                <c:pt idx="396">
                  <c:v>19.299940110000001</c:v>
                </c:pt>
                <c:pt idx="397">
                  <c:v>19.73450661</c:v>
                </c:pt>
                <c:pt idx="398">
                  <c:v>19.968828200000001</c:v>
                </c:pt>
                <c:pt idx="399">
                  <c:v>19.795572279999998</c:v>
                </c:pt>
                <c:pt idx="400">
                  <c:v>19.558410640000002</c:v>
                </c:pt>
                <c:pt idx="401">
                  <c:v>19.558410640000002</c:v>
                </c:pt>
                <c:pt idx="402">
                  <c:v>19.542789460000002</c:v>
                </c:pt>
                <c:pt idx="403">
                  <c:v>19.541366579999998</c:v>
                </c:pt>
                <c:pt idx="404">
                  <c:v>19.341129299999999</c:v>
                </c:pt>
                <c:pt idx="405">
                  <c:v>19.341129299999999</c:v>
                </c:pt>
                <c:pt idx="406">
                  <c:v>18.875310899999999</c:v>
                </c:pt>
                <c:pt idx="407">
                  <c:v>18.569978710000001</c:v>
                </c:pt>
                <c:pt idx="408">
                  <c:v>18.689277650000001</c:v>
                </c:pt>
                <c:pt idx="409">
                  <c:v>19.974521639999999</c:v>
                </c:pt>
                <c:pt idx="410">
                  <c:v>20.860685350000001</c:v>
                </c:pt>
                <c:pt idx="411">
                  <c:v>20.860685350000001</c:v>
                </c:pt>
                <c:pt idx="412">
                  <c:v>21.796567920000001</c:v>
                </c:pt>
                <c:pt idx="413">
                  <c:v>22.35895348</c:v>
                </c:pt>
                <c:pt idx="414">
                  <c:v>22.35895348</c:v>
                </c:pt>
                <c:pt idx="415">
                  <c:v>22.83896446</c:v>
                </c:pt>
                <c:pt idx="416">
                  <c:v>23.101690290000001</c:v>
                </c:pt>
                <c:pt idx="417">
                  <c:v>23.101690290000001</c:v>
                </c:pt>
                <c:pt idx="418">
                  <c:v>22.891510010000001</c:v>
                </c:pt>
                <c:pt idx="419">
                  <c:v>23.073287959999998</c:v>
                </c:pt>
                <c:pt idx="420">
                  <c:v>23.144296650000001</c:v>
                </c:pt>
                <c:pt idx="421">
                  <c:v>23.144296650000001</c:v>
                </c:pt>
                <c:pt idx="422">
                  <c:v>22.83328629</c:v>
                </c:pt>
                <c:pt idx="423">
                  <c:v>22.55494118</c:v>
                </c:pt>
                <c:pt idx="424">
                  <c:v>22.55494118</c:v>
                </c:pt>
                <c:pt idx="425">
                  <c:v>22.464048389999999</c:v>
                </c:pt>
                <c:pt idx="426">
                  <c:v>22.584760670000001</c:v>
                </c:pt>
                <c:pt idx="427">
                  <c:v>22.584760670000001</c:v>
                </c:pt>
                <c:pt idx="428">
                  <c:v>22.444168090000002</c:v>
                </c:pt>
                <c:pt idx="429">
                  <c:v>22.63020706</c:v>
                </c:pt>
                <c:pt idx="430">
                  <c:v>22.63020706</c:v>
                </c:pt>
                <c:pt idx="431">
                  <c:v>22.19848442</c:v>
                </c:pt>
                <c:pt idx="432">
                  <c:v>22.307834629999999</c:v>
                </c:pt>
                <c:pt idx="433">
                  <c:v>22.202745440000001</c:v>
                </c:pt>
                <c:pt idx="434">
                  <c:v>22.1288929</c:v>
                </c:pt>
                <c:pt idx="435">
                  <c:v>21.65456009</c:v>
                </c:pt>
                <c:pt idx="436">
                  <c:v>21.904502870000002</c:v>
                </c:pt>
                <c:pt idx="437">
                  <c:v>21.904502870000002</c:v>
                </c:pt>
                <c:pt idx="438">
                  <c:v>22.367481229999999</c:v>
                </c:pt>
                <c:pt idx="439">
                  <c:v>22.323455809999999</c:v>
                </c:pt>
                <c:pt idx="440">
                  <c:v>22.323455809999999</c:v>
                </c:pt>
                <c:pt idx="441">
                  <c:v>22.331979749999999</c:v>
                </c:pt>
                <c:pt idx="442">
                  <c:v>21.984045030000001</c:v>
                </c:pt>
                <c:pt idx="443">
                  <c:v>21.955638889999999</c:v>
                </c:pt>
                <c:pt idx="444">
                  <c:v>22.059307100000002</c:v>
                </c:pt>
                <c:pt idx="445">
                  <c:v>21.887472150000001</c:v>
                </c:pt>
                <c:pt idx="446">
                  <c:v>21.766754150000001</c:v>
                </c:pt>
                <c:pt idx="447">
                  <c:v>21.766754150000001</c:v>
                </c:pt>
                <c:pt idx="448">
                  <c:v>21.48272133</c:v>
                </c:pt>
                <c:pt idx="449">
                  <c:v>21.815042500000001</c:v>
                </c:pt>
                <c:pt idx="450">
                  <c:v>21.815042500000001</c:v>
                </c:pt>
                <c:pt idx="451">
                  <c:v>21.81077385</c:v>
                </c:pt>
                <c:pt idx="452">
                  <c:v>21.76106644</c:v>
                </c:pt>
                <c:pt idx="453">
                  <c:v>21.76106644</c:v>
                </c:pt>
                <c:pt idx="454">
                  <c:v>21.880357740000001</c:v>
                </c:pt>
                <c:pt idx="455">
                  <c:v>22.01102066</c:v>
                </c:pt>
                <c:pt idx="456">
                  <c:v>21.600595469999998</c:v>
                </c:pt>
                <c:pt idx="457">
                  <c:v>21.600595469999998</c:v>
                </c:pt>
                <c:pt idx="458">
                  <c:v>21.966991419999999</c:v>
                </c:pt>
                <c:pt idx="459">
                  <c:v>22.322032929999999</c:v>
                </c:pt>
                <c:pt idx="460">
                  <c:v>22.699792859999999</c:v>
                </c:pt>
                <c:pt idx="461">
                  <c:v>22.358959200000001</c:v>
                </c:pt>
                <c:pt idx="462">
                  <c:v>22.005342479999999</c:v>
                </c:pt>
                <c:pt idx="463">
                  <c:v>22.005342479999999</c:v>
                </c:pt>
                <c:pt idx="464">
                  <c:v>21.88888931</c:v>
                </c:pt>
                <c:pt idx="465">
                  <c:v>21.816457750000001</c:v>
                </c:pt>
                <c:pt idx="466">
                  <c:v>21.765336990000002</c:v>
                </c:pt>
                <c:pt idx="467">
                  <c:v>21.765336990000002</c:v>
                </c:pt>
                <c:pt idx="468">
                  <c:v>21.469944000000002</c:v>
                </c:pt>
                <c:pt idx="469">
                  <c:v>21.469944000000002</c:v>
                </c:pt>
                <c:pt idx="470">
                  <c:v>21.36768532</c:v>
                </c:pt>
                <c:pt idx="471">
                  <c:v>21.62899208</c:v>
                </c:pt>
                <c:pt idx="472">
                  <c:v>21.893148419999999</c:v>
                </c:pt>
                <c:pt idx="473">
                  <c:v>21.893148419999999</c:v>
                </c:pt>
                <c:pt idx="474">
                  <c:v>21.719884870000001</c:v>
                </c:pt>
                <c:pt idx="475">
                  <c:v>21.59490967</c:v>
                </c:pt>
                <c:pt idx="476">
                  <c:v>21.59490967</c:v>
                </c:pt>
                <c:pt idx="477">
                  <c:v>21.438690189999999</c:v>
                </c:pt>
                <c:pt idx="478">
                  <c:v>21.51396561</c:v>
                </c:pt>
                <c:pt idx="479">
                  <c:v>21.51396561</c:v>
                </c:pt>
                <c:pt idx="480">
                  <c:v>21.756816860000001</c:v>
                </c:pt>
                <c:pt idx="481">
                  <c:v>21.78663826</c:v>
                </c:pt>
                <c:pt idx="482">
                  <c:v>21.786636349999998</c:v>
                </c:pt>
                <c:pt idx="483">
                  <c:v>21.786636349999998</c:v>
                </c:pt>
                <c:pt idx="484">
                  <c:v>21.570775990000001</c:v>
                </c:pt>
                <c:pt idx="485">
                  <c:v>21.579292299999999</c:v>
                </c:pt>
                <c:pt idx="486">
                  <c:v>21.24271774</c:v>
                </c:pt>
                <c:pt idx="487">
                  <c:v>20.989923480000002</c:v>
                </c:pt>
                <c:pt idx="488">
                  <c:v>21.415973659999999</c:v>
                </c:pt>
                <c:pt idx="489">
                  <c:v>21.415973659999999</c:v>
                </c:pt>
                <c:pt idx="490">
                  <c:v>21.339284899999999</c:v>
                </c:pt>
                <c:pt idx="491">
                  <c:v>21.745456699999998</c:v>
                </c:pt>
                <c:pt idx="492">
                  <c:v>21.492664340000001</c:v>
                </c:pt>
                <c:pt idx="493">
                  <c:v>21.492664340000001</c:v>
                </c:pt>
                <c:pt idx="494">
                  <c:v>21.478458400000001</c:v>
                </c:pt>
                <c:pt idx="495">
                  <c:v>21.60911179</c:v>
                </c:pt>
                <c:pt idx="496">
                  <c:v>21.792312620000001</c:v>
                </c:pt>
                <c:pt idx="497">
                  <c:v>21.75823402</c:v>
                </c:pt>
                <c:pt idx="498">
                  <c:v>21.94285202</c:v>
                </c:pt>
                <c:pt idx="499">
                  <c:v>21.94285202</c:v>
                </c:pt>
                <c:pt idx="500">
                  <c:v>22.28369331</c:v>
                </c:pt>
                <c:pt idx="501">
                  <c:v>22.66287041</c:v>
                </c:pt>
                <c:pt idx="502">
                  <c:v>22.796361919999999</c:v>
                </c:pt>
                <c:pt idx="503">
                  <c:v>22.796361919999999</c:v>
                </c:pt>
                <c:pt idx="504">
                  <c:v>22.742397310000001</c:v>
                </c:pt>
                <c:pt idx="505">
                  <c:v>22.742397310000001</c:v>
                </c:pt>
                <c:pt idx="506">
                  <c:v>23.26358986</c:v>
                </c:pt>
                <c:pt idx="507">
                  <c:v>23.436843870000001</c:v>
                </c:pt>
                <c:pt idx="508">
                  <c:v>23.15423775</c:v>
                </c:pt>
                <c:pt idx="509">
                  <c:v>23.15423775</c:v>
                </c:pt>
                <c:pt idx="510">
                  <c:v>22.550678250000001</c:v>
                </c:pt>
                <c:pt idx="511">
                  <c:v>22.3092556</c:v>
                </c:pt>
                <c:pt idx="512">
                  <c:v>22.24676895</c:v>
                </c:pt>
                <c:pt idx="513">
                  <c:v>22.295055390000002</c:v>
                </c:pt>
                <c:pt idx="514">
                  <c:v>22.265233989999999</c:v>
                </c:pt>
                <c:pt idx="515">
                  <c:v>22.265233989999999</c:v>
                </c:pt>
                <c:pt idx="516">
                  <c:v>22.201328279999998</c:v>
                </c:pt>
                <c:pt idx="517">
                  <c:v>22.212684629999998</c:v>
                </c:pt>
                <c:pt idx="518">
                  <c:v>22.174343109999999</c:v>
                </c:pt>
                <c:pt idx="519">
                  <c:v>22.174343109999999</c:v>
                </c:pt>
                <c:pt idx="520">
                  <c:v>22.062152860000001</c:v>
                </c:pt>
                <c:pt idx="521">
                  <c:v>22.293634409999999</c:v>
                </c:pt>
                <c:pt idx="522">
                  <c:v>22.293634409999999</c:v>
                </c:pt>
                <c:pt idx="523">
                  <c:v>22.19422531</c:v>
                </c:pt>
                <c:pt idx="524">
                  <c:v>22.211265560000001</c:v>
                </c:pt>
                <c:pt idx="525">
                  <c:v>22.211265560000001</c:v>
                </c:pt>
                <c:pt idx="526">
                  <c:v>21.823572160000001</c:v>
                </c:pt>
                <c:pt idx="527">
                  <c:v>21.80368614</c:v>
                </c:pt>
                <c:pt idx="528">
                  <c:v>22.13458061</c:v>
                </c:pt>
                <c:pt idx="529">
                  <c:v>22.13458061</c:v>
                </c:pt>
                <c:pt idx="530">
                  <c:v>22.27659225</c:v>
                </c:pt>
                <c:pt idx="531">
                  <c:v>22.27659225</c:v>
                </c:pt>
                <c:pt idx="532">
                  <c:v>22.23540878</c:v>
                </c:pt>
                <c:pt idx="533">
                  <c:v>22.329137800000002</c:v>
                </c:pt>
                <c:pt idx="534">
                  <c:v>22.45269012</c:v>
                </c:pt>
                <c:pt idx="535">
                  <c:v>22.45269012</c:v>
                </c:pt>
                <c:pt idx="536">
                  <c:v>22.79778099</c:v>
                </c:pt>
                <c:pt idx="537">
                  <c:v>23.343114849999999</c:v>
                </c:pt>
                <c:pt idx="538">
                  <c:v>23.343114849999999</c:v>
                </c:pt>
                <c:pt idx="539">
                  <c:v>23.096012120000001</c:v>
                </c:pt>
                <c:pt idx="540">
                  <c:v>23.046306609999998</c:v>
                </c:pt>
                <c:pt idx="541">
                  <c:v>23.046306609999998</c:v>
                </c:pt>
                <c:pt idx="542">
                  <c:v>22.91991234</c:v>
                </c:pt>
                <c:pt idx="543">
                  <c:v>23.11873245</c:v>
                </c:pt>
                <c:pt idx="544">
                  <c:v>23.149974820000001</c:v>
                </c:pt>
                <c:pt idx="545">
                  <c:v>23.149974820000001</c:v>
                </c:pt>
                <c:pt idx="546">
                  <c:v>23.10169411</c:v>
                </c:pt>
                <c:pt idx="547">
                  <c:v>23.2706871</c:v>
                </c:pt>
                <c:pt idx="548">
                  <c:v>23.115894319999999</c:v>
                </c:pt>
                <c:pt idx="549">
                  <c:v>23.32323074</c:v>
                </c:pt>
                <c:pt idx="550">
                  <c:v>23.060506820000001</c:v>
                </c:pt>
                <c:pt idx="551">
                  <c:v>23.060506820000001</c:v>
                </c:pt>
                <c:pt idx="552">
                  <c:v>22.975299840000002</c:v>
                </c:pt>
                <c:pt idx="553">
                  <c:v>22.95399857</c:v>
                </c:pt>
                <c:pt idx="554">
                  <c:v>23.249385830000001</c:v>
                </c:pt>
                <c:pt idx="555">
                  <c:v>23.249385830000001</c:v>
                </c:pt>
                <c:pt idx="556">
                  <c:v>23.618637079999999</c:v>
                </c:pt>
                <c:pt idx="557">
                  <c:v>23.618637079999999</c:v>
                </c:pt>
                <c:pt idx="558">
                  <c:v>23.798992160000001</c:v>
                </c:pt>
                <c:pt idx="559">
                  <c:v>23.354473110000001</c:v>
                </c:pt>
                <c:pt idx="560">
                  <c:v>23.189739230000001</c:v>
                </c:pt>
                <c:pt idx="561">
                  <c:v>23.189739230000001</c:v>
                </c:pt>
                <c:pt idx="562">
                  <c:v>23.313289640000001</c:v>
                </c:pt>
                <c:pt idx="563">
                  <c:v>23.26926804</c:v>
                </c:pt>
                <c:pt idx="564">
                  <c:v>23.398500439999999</c:v>
                </c:pt>
                <c:pt idx="565">
                  <c:v>23.340272899999999</c:v>
                </c:pt>
                <c:pt idx="566">
                  <c:v>23.614360810000001</c:v>
                </c:pt>
                <c:pt idx="567">
                  <c:v>23.614360810000001</c:v>
                </c:pt>
                <c:pt idx="568">
                  <c:v>23.574596410000002</c:v>
                </c:pt>
                <c:pt idx="569">
                  <c:v>23.742176059999998</c:v>
                </c:pt>
                <c:pt idx="570">
                  <c:v>23.65270615</c:v>
                </c:pt>
                <c:pt idx="571">
                  <c:v>23.65270615</c:v>
                </c:pt>
                <c:pt idx="572">
                  <c:v>23.72797585</c:v>
                </c:pt>
                <c:pt idx="573">
                  <c:v>23.743604659999999</c:v>
                </c:pt>
                <c:pt idx="574">
                  <c:v>23.743604659999999</c:v>
                </c:pt>
                <c:pt idx="575">
                  <c:v>23.558984760000001</c:v>
                </c:pt>
                <c:pt idx="576">
                  <c:v>23.631404880000002</c:v>
                </c:pt>
                <c:pt idx="577">
                  <c:v>23.631404880000002</c:v>
                </c:pt>
                <c:pt idx="578">
                  <c:v>23.823123930000001</c:v>
                </c:pt>
                <c:pt idx="579">
                  <c:v>23.78904915</c:v>
                </c:pt>
                <c:pt idx="580">
                  <c:v>23.87001038</c:v>
                </c:pt>
                <c:pt idx="581">
                  <c:v>23.87001038</c:v>
                </c:pt>
                <c:pt idx="582">
                  <c:v>24.10292244</c:v>
                </c:pt>
                <c:pt idx="583">
                  <c:v>23.918292999999998</c:v>
                </c:pt>
                <c:pt idx="584">
                  <c:v>23.918292999999998</c:v>
                </c:pt>
                <c:pt idx="585">
                  <c:v>23.91544914</c:v>
                </c:pt>
                <c:pt idx="586">
                  <c:v>24.075935359999999</c:v>
                </c:pt>
                <c:pt idx="587">
                  <c:v>24.075935359999999</c:v>
                </c:pt>
                <c:pt idx="588">
                  <c:v>24.100084299999999</c:v>
                </c:pt>
                <c:pt idx="589">
                  <c:v>24.088718409999998</c:v>
                </c:pt>
                <c:pt idx="590">
                  <c:v>24.044692990000001</c:v>
                </c:pt>
                <c:pt idx="591">
                  <c:v>24.010604860000001</c:v>
                </c:pt>
                <c:pt idx="592">
                  <c:v>24.01060867</c:v>
                </c:pt>
                <c:pt idx="593">
                  <c:v>24.044696810000001</c:v>
                </c:pt>
                <c:pt idx="594">
                  <c:v>24.044696810000001</c:v>
                </c:pt>
                <c:pt idx="595">
                  <c:v>23.956640239999999</c:v>
                </c:pt>
                <c:pt idx="596">
                  <c:v>23.87284279</c:v>
                </c:pt>
                <c:pt idx="597">
                  <c:v>23.87284279</c:v>
                </c:pt>
                <c:pt idx="598">
                  <c:v>23.923969270000001</c:v>
                </c:pt>
                <c:pt idx="599">
                  <c:v>23.94101143</c:v>
                </c:pt>
                <c:pt idx="600">
                  <c:v>23.87000656</c:v>
                </c:pt>
                <c:pt idx="601">
                  <c:v>24.273338320000001</c:v>
                </c:pt>
                <c:pt idx="602">
                  <c:v>24.77181435</c:v>
                </c:pt>
                <c:pt idx="603">
                  <c:v>24.709323879999999</c:v>
                </c:pt>
                <c:pt idx="604">
                  <c:v>24.709323879999999</c:v>
                </c:pt>
                <c:pt idx="605">
                  <c:v>23.804676059999998</c:v>
                </c:pt>
                <c:pt idx="606">
                  <c:v>23.56891632</c:v>
                </c:pt>
                <c:pt idx="607">
                  <c:v>23.56891632</c:v>
                </c:pt>
                <c:pt idx="608">
                  <c:v>23.773427959999999</c:v>
                </c:pt>
                <c:pt idx="609">
                  <c:v>23.801837920000001</c:v>
                </c:pt>
                <c:pt idx="610">
                  <c:v>23.801837920000001</c:v>
                </c:pt>
                <c:pt idx="611">
                  <c:v>23.803256990000001</c:v>
                </c:pt>
                <c:pt idx="612">
                  <c:v>23.83165932</c:v>
                </c:pt>
                <c:pt idx="613">
                  <c:v>24.047533040000001</c:v>
                </c:pt>
                <c:pt idx="614">
                  <c:v>24.047533040000001</c:v>
                </c:pt>
                <c:pt idx="615">
                  <c:v>24.043262479999999</c:v>
                </c:pt>
                <c:pt idx="616">
                  <c:v>24.138416289999999</c:v>
                </c:pt>
                <c:pt idx="617">
                  <c:v>24.115697860000001</c:v>
                </c:pt>
                <c:pt idx="618">
                  <c:v>24.17676926</c:v>
                </c:pt>
                <c:pt idx="619">
                  <c:v>24.15972519</c:v>
                </c:pt>
                <c:pt idx="620">
                  <c:v>24.15972519</c:v>
                </c:pt>
                <c:pt idx="621">
                  <c:v>24.14836502</c:v>
                </c:pt>
                <c:pt idx="622">
                  <c:v>24.212276459999998</c:v>
                </c:pt>
                <c:pt idx="623">
                  <c:v>24.2761879</c:v>
                </c:pt>
                <c:pt idx="624">
                  <c:v>24.2761879</c:v>
                </c:pt>
                <c:pt idx="625">
                  <c:v>24.20375443</c:v>
                </c:pt>
                <c:pt idx="626">
                  <c:v>24.210855479999999</c:v>
                </c:pt>
                <c:pt idx="627">
                  <c:v>24.482101440000001</c:v>
                </c:pt>
                <c:pt idx="628">
                  <c:v>24.585777279999999</c:v>
                </c:pt>
                <c:pt idx="629">
                  <c:v>24.500568390000002</c:v>
                </c:pt>
                <c:pt idx="630">
                  <c:v>24.500568390000002</c:v>
                </c:pt>
                <c:pt idx="631">
                  <c:v>24.3954792</c:v>
                </c:pt>
                <c:pt idx="632">
                  <c:v>24.467905040000002</c:v>
                </c:pt>
                <c:pt idx="633">
                  <c:v>24.318790440000001</c:v>
                </c:pt>
                <c:pt idx="634">
                  <c:v>24.318790440000001</c:v>
                </c:pt>
                <c:pt idx="635">
                  <c:v>24.23216438</c:v>
                </c:pt>
                <c:pt idx="636">
                  <c:v>24.23216438</c:v>
                </c:pt>
                <c:pt idx="637">
                  <c:v>24.430980680000001</c:v>
                </c:pt>
                <c:pt idx="638">
                  <c:v>24.571573260000001</c:v>
                </c:pt>
                <c:pt idx="639">
                  <c:v>24.557371140000001</c:v>
                </c:pt>
                <c:pt idx="640">
                  <c:v>24.557371140000001</c:v>
                </c:pt>
                <c:pt idx="641">
                  <c:v>24.645421979999998</c:v>
                </c:pt>
                <c:pt idx="642">
                  <c:v>24.72779083</c:v>
                </c:pt>
                <c:pt idx="643">
                  <c:v>24.74199295</c:v>
                </c:pt>
                <c:pt idx="644">
                  <c:v>24.69654465</c:v>
                </c:pt>
                <c:pt idx="645">
                  <c:v>24.564474109999999</c:v>
                </c:pt>
                <c:pt idx="646">
                  <c:v>24.564474109999999</c:v>
                </c:pt>
                <c:pt idx="647">
                  <c:v>24.78743553</c:v>
                </c:pt>
                <c:pt idx="648">
                  <c:v>25.32140923</c:v>
                </c:pt>
                <c:pt idx="649">
                  <c:v>26.00024033</c:v>
                </c:pt>
                <c:pt idx="650">
                  <c:v>26.00024033</c:v>
                </c:pt>
                <c:pt idx="651">
                  <c:v>26.11527061</c:v>
                </c:pt>
                <c:pt idx="652">
                  <c:v>25.392414089999999</c:v>
                </c:pt>
                <c:pt idx="653">
                  <c:v>25.033119200000002</c:v>
                </c:pt>
                <c:pt idx="654">
                  <c:v>25.077142720000001</c:v>
                </c:pt>
                <c:pt idx="655">
                  <c:v>25.09134293</c:v>
                </c:pt>
                <c:pt idx="656">
                  <c:v>25.09134293</c:v>
                </c:pt>
                <c:pt idx="657">
                  <c:v>25.346969600000001</c:v>
                </c:pt>
                <c:pt idx="658">
                  <c:v>25.611114499999999</c:v>
                </c:pt>
                <c:pt idx="659">
                  <c:v>25.62815475</c:v>
                </c:pt>
                <c:pt idx="660">
                  <c:v>25.62815475</c:v>
                </c:pt>
                <c:pt idx="661">
                  <c:v>25.351228710000001</c:v>
                </c:pt>
                <c:pt idx="662">
                  <c:v>25.351228710000001</c:v>
                </c:pt>
                <c:pt idx="663">
                  <c:v>25.175130840000001</c:v>
                </c:pt>
                <c:pt idx="664">
                  <c:v>25.376791000000001</c:v>
                </c:pt>
                <c:pt idx="665">
                  <c:v>25.70200539</c:v>
                </c:pt>
                <c:pt idx="666">
                  <c:v>25.70200539</c:v>
                </c:pt>
                <c:pt idx="667">
                  <c:v>25.69205856</c:v>
                </c:pt>
                <c:pt idx="668">
                  <c:v>25.650878909999999</c:v>
                </c:pt>
                <c:pt idx="669">
                  <c:v>25.241878509999999</c:v>
                </c:pt>
                <c:pt idx="670">
                  <c:v>25.206377029999999</c:v>
                </c:pt>
                <c:pt idx="671">
                  <c:v>25.220577240000001</c:v>
                </c:pt>
                <c:pt idx="672">
                  <c:v>25.220577240000001</c:v>
                </c:pt>
                <c:pt idx="673">
                  <c:v>25.510284420000001</c:v>
                </c:pt>
                <c:pt idx="674">
                  <c:v>25.730407710000001</c:v>
                </c:pt>
                <c:pt idx="675">
                  <c:v>25.618215559999999</c:v>
                </c:pt>
                <c:pt idx="676">
                  <c:v>25.618215559999999</c:v>
                </c:pt>
                <c:pt idx="677">
                  <c:v>25.62815475</c:v>
                </c:pt>
                <c:pt idx="678">
                  <c:v>25.68638039</c:v>
                </c:pt>
                <c:pt idx="679">
                  <c:v>25.775852199999999</c:v>
                </c:pt>
                <c:pt idx="680">
                  <c:v>25.878101350000001</c:v>
                </c:pt>
                <c:pt idx="681">
                  <c:v>25.591232300000001</c:v>
                </c:pt>
                <c:pt idx="682">
                  <c:v>25.591232300000001</c:v>
                </c:pt>
                <c:pt idx="683">
                  <c:v>25.828393940000002</c:v>
                </c:pt>
                <c:pt idx="684">
                  <c:v>26.191951750000001</c:v>
                </c:pt>
                <c:pt idx="685">
                  <c:v>26.382251740000001</c:v>
                </c:pt>
                <c:pt idx="686">
                  <c:v>26.281421659999999</c:v>
                </c:pt>
                <c:pt idx="687">
                  <c:v>25.90366173</c:v>
                </c:pt>
                <c:pt idx="688">
                  <c:v>25.90366173</c:v>
                </c:pt>
                <c:pt idx="689">
                  <c:v>26.10248756</c:v>
                </c:pt>
                <c:pt idx="690">
                  <c:v>26.9602623</c:v>
                </c:pt>
                <c:pt idx="691">
                  <c:v>27.481464389999999</c:v>
                </c:pt>
                <c:pt idx="692">
                  <c:v>27.481464389999999</c:v>
                </c:pt>
                <c:pt idx="693">
                  <c:v>27.120748519999999</c:v>
                </c:pt>
                <c:pt idx="694">
                  <c:v>27.039798739999998</c:v>
                </c:pt>
                <c:pt idx="695">
                  <c:v>26.883571620000001</c:v>
                </c:pt>
                <c:pt idx="696">
                  <c:v>26.579654690000002</c:v>
                </c:pt>
                <c:pt idx="697">
                  <c:v>26.464618680000001</c:v>
                </c:pt>
                <c:pt idx="698">
                  <c:v>26.464618680000001</c:v>
                </c:pt>
                <c:pt idx="699">
                  <c:v>26.840969090000002</c:v>
                </c:pt>
                <c:pt idx="700">
                  <c:v>27.034114840000001</c:v>
                </c:pt>
                <c:pt idx="701">
                  <c:v>26.954586030000002</c:v>
                </c:pt>
                <c:pt idx="702">
                  <c:v>26.954586030000002</c:v>
                </c:pt>
                <c:pt idx="703">
                  <c:v>26.637884140000001</c:v>
                </c:pt>
                <c:pt idx="704">
                  <c:v>26.592437740000001</c:v>
                </c:pt>
                <c:pt idx="705">
                  <c:v>26.609476090000001</c:v>
                </c:pt>
                <c:pt idx="706">
                  <c:v>27.338024140000002</c:v>
                </c:pt>
                <c:pt idx="707">
                  <c:v>27.8365078</c:v>
                </c:pt>
                <c:pt idx="708">
                  <c:v>27.8365078</c:v>
                </c:pt>
                <c:pt idx="709">
                  <c:v>27.51272011</c:v>
                </c:pt>
                <c:pt idx="710">
                  <c:v>27.18039894</c:v>
                </c:pt>
                <c:pt idx="711">
                  <c:v>27.18039894</c:v>
                </c:pt>
                <c:pt idx="712">
                  <c:v>26.95317459</c:v>
                </c:pt>
                <c:pt idx="713">
                  <c:v>26.801204680000001</c:v>
                </c:pt>
                <c:pt idx="714">
                  <c:v>27.002862929999999</c:v>
                </c:pt>
                <c:pt idx="715">
                  <c:v>27.51270676</c:v>
                </c:pt>
                <c:pt idx="716">
                  <c:v>27.79106522</c:v>
                </c:pt>
                <c:pt idx="717">
                  <c:v>27.069625850000001</c:v>
                </c:pt>
                <c:pt idx="718">
                  <c:v>27.069625850000001</c:v>
                </c:pt>
                <c:pt idx="719">
                  <c:v>26.81257248</c:v>
                </c:pt>
                <c:pt idx="720">
                  <c:v>26.872219090000002</c:v>
                </c:pt>
                <c:pt idx="721">
                  <c:v>26.872219090000002</c:v>
                </c:pt>
                <c:pt idx="722">
                  <c:v>27.142049790000002</c:v>
                </c:pt>
                <c:pt idx="723">
                  <c:v>27.526910780000001</c:v>
                </c:pt>
                <c:pt idx="724">
                  <c:v>27.526910780000001</c:v>
                </c:pt>
                <c:pt idx="725">
                  <c:v>27.649051669999999</c:v>
                </c:pt>
                <c:pt idx="726">
                  <c:v>27.656152729999999</c:v>
                </c:pt>
                <c:pt idx="727">
                  <c:v>27.656152729999999</c:v>
                </c:pt>
                <c:pt idx="728">
                  <c:v>27.63200951</c:v>
                </c:pt>
                <c:pt idx="729">
                  <c:v>27.516973499999999</c:v>
                </c:pt>
                <c:pt idx="730">
                  <c:v>27.641946789999999</c:v>
                </c:pt>
                <c:pt idx="731">
                  <c:v>27.641946789999999</c:v>
                </c:pt>
                <c:pt idx="732">
                  <c:v>27.301105499999998</c:v>
                </c:pt>
                <c:pt idx="733">
                  <c:v>27.106546399999999</c:v>
                </c:pt>
                <c:pt idx="734">
                  <c:v>27.106546399999999</c:v>
                </c:pt>
                <c:pt idx="735">
                  <c:v>27.418991089999999</c:v>
                </c:pt>
                <c:pt idx="736">
                  <c:v>27.326675420000001</c:v>
                </c:pt>
                <c:pt idx="737">
                  <c:v>27.326675420000001</c:v>
                </c:pt>
                <c:pt idx="738">
                  <c:v>27.312475200000002</c:v>
                </c:pt>
                <c:pt idx="739">
                  <c:v>27.193185809999999</c:v>
                </c:pt>
                <c:pt idx="740">
                  <c:v>27.237203600000001</c:v>
                </c:pt>
                <c:pt idx="741">
                  <c:v>27.382061</c:v>
                </c:pt>
                <c:pt idx="742">
                  <c:v>27.417572020000001</c:v>
                </c:pt>
                <c:pt idx="743">
                  <c:v>27.417572020000001</c:v>
                </c:pt>
                <c:pt idx="744">
                  <c:v>27.160516739999998</c:v>
                </c:pt>
                <c:pt idx="745">
                  <c:v>27.0369606</c:v>
                </c:pt>
                <c:pt idx="746">
                  <c:v>27.14204788</c:v>
                </c:pt>
                <c:pt idx="747">
                  <c:v>27.14204788</c:v>
                </c:pt>
                <c:pt idx="748">
                  <c:v>27.161926269999999</c:v>
                </c:pt>
                <c:pt idx="749">
                  <c:v>26.984409329999998</c:v>
                </c:pt>
                <c:pt idx="750">
                  <c:v>26.984409329999998</c:v>
                </c:pt>
                <c:pt idx="751">
                  <c:v>26.948907850000001</c:v>
                </c:pt>
                <c:pt idx="752">
                  <c:v>26.963115689999999</c:v>
                </c:pt>
                <c:pt idx="753">
                  <c:v>26.963115689999999</c:v>
                </c:pt>
                <c:pt idx="754">
                  <c:v>27.149158480000001</c:v>
                </c:pt>
                <c:pt idx="755">
                  <c:v>27.092346190000001</c:v>
                </c:pt>
                <c:pt idx="756">
                  <c:v>27.26560593</c:v>
                </c:pt>
                <c:pt idx="757">
                  <c:v>27.26560593</c:v>
                </c:pt>
                <c:pt idx="758">
                  <c:v>27.26134682</c:v>
                </c:pt>
                <c:pt idx="759">
                  <c:v>27.359333039999999</c:v>
                </c:pt>
                <c:pt idx="760">
                  <c:v>27.359333039999999</c:v>
                </c:pt>
                <c:pt idx="761">
                  <c:v>27.20454788</c:v>
                </c:pt>
                <c:pt idx="762">
                  <c:v>27.203121190000001</c:v>
                </c:pt>
                <c:pt idx="763">
                  <c:v>27.068202970000002</c:v>
                </c:pt>
                <c:pt idx="764">
                  <c:v>27.068202970000002</c:v>
                </c:pt>
                <c:pt idx="765">
                  <c:v>27.055419919999999</c:v>
                </c:pt>
                <c:pt idx="766">
                  <c:v>27.22157288</c:v>
                </c:pt>
                <c:pt idx="767">
                  <c:v>27.194589610000001</c:v>
                </c:pt>
                <c:pt idx="768">
                  <c:v>27.187496190000001</c:v>
                </c:pt>
                <c:pt idx="769">
                  <c:v>26.973056790000001</c:v>
                </c:pt>
                <c:pt idx="770">
                  <c:v>26.973056790000001</c:v>
                </c:pt>
                <c:pt idx="771">
                  <c:v>26.890682219999999</c:v>
                </c:pt>
                <c:pt idx="772">
                  <c:v>26.775646210000001</c:v>
                </c:pt>
                <c:pt idx="773">
                  <c:v>26.926181790000001</c:v>
                </c:pt>
                <c:pt idx="774">
                  <c:v>26.926181790000001</c:v>
                </c:pt>
                <c:pt idx="775">
                  <c:v>27.088079449999999</c:v>
                </c:pt>
                <c:pt idx="776">
                  <c:v>27.109386440000002</c:v>
                </c:pt>
                <c:pt idx="777">
                  <c:v>27.066783910000002</c:v>
                </c:pt>
                <c:pt idx="778">
                  <c:v>26.954586030000002</c:v>
                </c:pt>
                <c:pt idx="779">
                  <c:v>26.902042389999998</c:v>
                </c:pt>
                <c:pt idx="780">
                  <c:v>26.902042389999998</c:v>
                </c:pt>
                <c:pt idx="781">
                  <c:v>26.804050449999998</c:v>
                </c:pt>
                <c:pt idx="782">
                  <c:v>26.83103371</c:v>
                </c:pt>
                <c:pt idx="783">
                  <c:v>26.83103371</c:v>
                </c:pt>
                <c:pt idx="784">
                  <c:v>26.975885389999998</c:v>
                </c:pt>
                <c:pt idx="785">
                  <c:v>27.211643219999999</c:v>
                </c:pt>
                <c:pt idx="786">
                  <c:v>27.211643219999999</c:v>
                </c:pt>
                <c:pt idx="787">
                  <c:v>27.225849149999998</c:v>
                </c:pt>
                <c:pt idx="788">
                  <c:v>27.248571399999999</c:v>
                </c:pt>
                <c:pt idx="789">
                  <c:v>27.20453453</c:v>
                </c:pt>
                <c:pt idx="790">
                  <c:v>27.20453453</c:v>
                </c:pt>
                <c:pt idx="791">
                  <c:v>27.11506271</c:v>
                </c:pt>
                <c:pt idx="792">
                  <c:v>27.295425420000001</c:v>
                </c:pt>
                <c:pt idx="793">
                  <c:v>27.295425420000001</c:v>
                </c:pt>
                <c:pt idx="794">
                  <c:v>27.481475830000001</c:v>
                </c:pt>
                <c:pt idx="795">
                  <c:v>27.624912259999999</c:v>
                </c:pt>
                <c:pt idx="796">
                  <c:v>27.624912259999999</c:v>
                </c:pt>
                <c:pt idx="797">
                  <c:v>27.602184300000001</c:v>
                </c:pt>
                <c:pt idx="798">
                  <c:v>27.622066499999999</c:v>
                </c:pt>
                <c:pt idx="799">
                  <c:v>27.626327509999999</c:v>
                </c:pt>
                <c:pt idx="800">
                  <c:v>27.626327509999999</c:v>
                </c:pt>
                <c:pt idx="801">
                  <c:v>27.6121254</c:v>
                </c:pt>
                <c:pt idx="802">
                  <c:v>27.587982180000001</c:v>
                </c:pt>
                <c:pt idx="803">
                  <c:v>27.708698269999999</c:v>
                </c:pt>
                <c:pt idx="804">
                  <c:v>27.546794890000001</c:v>
                </c:pt>
                <c:pt idx="805">
                  <c:v>27.40762711</c:v>
                </c:pt>
                <c:pt idx="806">
                  <c:v>27.40762711</c:v>
                </c:pt>
                <c:pt idx="807">
                  <c:v>27.536861420000001</c:v>
                </c:pt>
                <c:pt idx="808">
                  <c:v>27.516973499999999</c:v>
                </c:pt>
                <c:pt idx="809">
                  <c:v>27.516973499999999</c:v>
                </c:pt>
                <c:pt idx="810">
                  <c:v>27.53827858</c:v>
                </c:pt>
                <c:pt idx="811">
                  <c:v>27.184652329999999</c:v>
                </c:pt>
                <c:pt idx="812">
                  <c:v>27.184652329999999</c:v>
                </c:pt>
                <c:pt idx="813">
                  <c:v>27.203121190000001</c:v>
                </c:pt>
                <c:pt idx="814">
                  <c:v>27.136373519999999</c:v>
                </c:pt>
                <c:pt idx="815">
                  <c:v>27.248571399999999</c:v>
                </c:pt>
                <c:pt idx="816">
                  <c:v>27.248571399999999</c:v>
                </c:pt>
                <c:pt idx="817">
                  <c:v>27.30253029</c:v>
                </c:pt>
                <c:pt idx="818">
                  <c:v>27.715789789999999</c:v>
                </c:pt>
                <c:pt idx="819">
                  <c:v>27.715789789999999</c:v>
                </c:pt>
                <c:pt idx="820">
                  <c:v>27.427505490000001</c:v>
                </c:pt>
                <c:pt idx="821">
                  <c:v>27.10513306</c:v>
                </c:pt>
                <c:pt idx="822">
                  <c:v>27.10513306</c:v>
                </c:pt>
                <c:pt idx="823">
                  <c:v>27.44880676</c:v>
                </c:pt>
                <c:pt idx="824">
                  <c:v>27.548221590000001</c:v>
                </c:pt>
                <c:pt idx="825">
                  <c:v>27.548221590000001</c:v>
                </c:pt>
                <c:pt idx="826">
                  <c:v>27.640527729999999</c:v>
                </c:pt>
                <c:pt idx="827">
                  <c:v>27.558156969999999</c:v>
                </c:pt>
                <c:pt idx="828">
                  <c:v>27.606449130000001</c:v>
                </c:pt>
                <c:pt idx="829">
                  <c:v>27.528339389999999</c:v>
                </c:pt>
                <c:pt idx="830">
                  <c:v>27.289752960000001</c:v>
                </c:pt>
                <c:pt idx="831">
                  <c:v>27.289752960000001</c:v>
                </c:pt>
                <c:pt idx="832">
                  <c:v>27.203119279999999</c:v>
                </c:pt>
                <c:pt idx="833">
                  <c:v>27.312473300000001</c:v>
                </c:pt>
                <c:pt idx="834">
                  <c:v>27.424667360000001</c:v>
                </c:pt>
                <c:pt idx="835">
                  <c:v>27.424667360000001</c:v>
                </c:pt>
                <c:pt idx="836">
                  <c:v>27.468685149999999</c:v>
                </c:pt>
                <c:pt idx="837">
                  <c:v>27.643365859999999</c:v>
                </c:pt>
                <c:pt idx="838">
                  <c:v>27.711536410000001</c:v>
                </c:pt>
                <c:pt idx="839">
                  <c:v>27.427509310000001</c:v>
                </c:pt>
                <c:pt idx="840">
                  <c:v>27.50135422</c:v>
                </c:pt>
                <c:pt idx="841">
                  <c:v>27.580883029999999</c:v>
                </c:pt>
                <c:pt idx="842">
                  <c:v>27.580883029999999</c:v>
                </c:pt>
                <c:pt idx="843">
                  <c:v>27.61922646</c:v>
                </c:pt>
                <c:pt idx="844">
                  <c:v>27.534015660000001</c:v>
                </c:pt>
                <c:pt idx="845">
                  <c:v>27.534015660000001</c:v>
                </c:pt>
                <c:pt idx="846">
                  <c:v>27.774021149999999</c:v>
                </c:pt>
                <c:pt idx="847">
                  <c:v>27.556741710000001</c:v>
                </c:pt>
                <c:pt idx="848">
                  <c:v>27.556741710000001</c:v>
                </c:pt>
                <c:pt idx="849">
                  <c:v>27.458751679999999</c:v>
                </c:pt>
                <c:pt idx="850">
                  <c:v>27.325260159999999</c:v>
                </c:pt>
                <c:pt idx="851">
                  <c:v>27.325260159999999</c:v>
                </c:pt>
                <c:pt idx="852">
                  <c:v>27.480052950000001</c:v>
                </c:pt>
                <c:pt idx="853">
                  <c:v>27.579463959999998</c:v>
                </c:pt>
                <c:pt idx="854">
                  <c:v>27.274129869999999</c:v>
                </c:pt>
                <c:pt idx="855">
                  <c:v>27.40904617</c:v>
                </c:pt>
                <c:pt idx="856">
                  <c:v>27.372119900000001</c:v>
                </c:pt>
                <c:pt idx="857">
                  <c:v>27.379226679999999</c:v>
                </c:pt>
                <c:pt idx="858">
                  <c:v>27.379226679999999</c:v>
                </c:pt>
                <c:pt idx="859">
                  <c:v>27.339462279999999</c:v>
                </c:pt>
                <c:pt idx="860">
                  <c:v>27.345138550000001</c:v>
                </c:pt>
                <c:pt idx="861">
                  <c:v>27.345138550000001</c:v>
                </c:pt>
                <c:pt idx="862">
                  <c:v>27.275547029999998</c:v>
                </c:pt>
                <c:pt idx="863">
                  <c:v>27.362182619999999</c:v>
                </c:pt>
                <c:pt idx="864">
                  <c:v>27.45590782</c:v>
                </c:pt>
                <c:pt idx="865">
                  <c:v>27.299688339999999</c:v>
                </c:pt>
                <c:pt idx="866">
                  <c:v>27.275547029999998</c:v>
                </c:pt>
                <c:pt idx="867">
                  <c:v>27.275547029999998</c:v>
                </c:pt>
                <c:pt idx="868">
                  <c:v>27.498514180000001</c:v>
                </c:pt>
                <c:pt idx="869">
                  <c:v>27.85497093</c:v>
                </c:pt>
                <c:pt idx="870">
                  <c:v>27.852130890000002</c:v>
                </c:pt>
                <c:pt idx="871">
                  <c:v>27.852130890000002</c:v>
                </c:pt>
                <c:pt idx="872">
                  <c:v>27.796747209999999</c:v>
                </c:pt>
                <c:pt idx="873">
                  <c:v>27.801004410000001</c:v>
                </c:pt>
                <c:pt idx="874">
                  <c:v>27.88762856</c:v>
                </c:pt>
                <c:pt idx="875">
                  <c:v>27.890476230000001</c:v>
                </c:pt>
                <c:pt idx="876">
                  <c:v>27.830829619999999</c:v>
                </c:pt>
                <c:pt idx="877">
                  <c:v>27.864913940000001</c:v>
                </c:pt>
                <c:pt idx="878">
                  <c:v>27.864913940000001</c:v>
                </c:pt>
                <c:pt idx="879">
                  <c:v>27.923137659999998</c:v>
                </c:pt>
                <c:pt idx="880">
                  <c:v>27.80526352</c:v>
                </c:pt>
                <c:pt idx="881">
                  <c:v>27.80526352</c:v>
                </c:pt>
                <c:pt idx="882">
                  <c:v>27.877689360000002</c:v>
                </c:pt>
                <c:pt idx="883">
                  <c:v>27.721471789999999</c:v>
                </c:pt>
                <c:pt idx="884">
                  <c:v>27.721471789999999</c:v>
                </c:pt>
                <c:pt idx="885">
                  <c:v>27.75130081</c:v>
                </c:pt>
                <c:pt idx="886">
                  <c:v>27.56100082</c:v>
                </c:pt>
                <c:pt idx="887">
                  <c:v>27.56100082</c:v>
                </c:pt>
                <c:pt idx="888">
                  <c:v>27.47863388</c:v>
                </c:pt>
                <c:pt idx="889">
                  <c:v>27.497097019999998</c:v>
                </c:pt>
                <c:pt idx="890">
                  <c:v>27.690235139999999</c:v>
                </c:pt>
                <c:pt idx="891">
                  <c:v>27.690235139999999</c:v>
                </c:pt>
                <c:pt idx="892">
                  <c:v>27.59366417</c:v>
                </c:pt>
                <c:pt idx="893">
                  <c:v>27.54680252</c:v>
                </c:pt>
                <c:pt idx="894">
                  <c:v>27.54680252</c:v>
                </c:pt>
                <c:pt idx="895">
                  <c:v>27.28407288</c:v>
                </c:pt>
                <c:pt idx="896">
                  <c:v>27.240041730000002</c:v>
                </c:pt>
                <c:pt idx="897">
                  <c:v>27.240041730000002</c:v>
                </c:pt>
                <c:pt idx="898">
                  <c:v>27.3678627</c:v>
                </c:pt>
                <c:pt idx="899">
                  <c:v>27.468692780000001</c:v>
                </c:pt>
                <c:pt idx="900">
                  <c:v>27.573781969999999</c:v>
                </c:pt>
                <c:pt idx="901">
                  <c:v>27.613550190000002</c:v>
                </c:pt>
                <c:pt idx="902">
                  <c:v>27.605026250000002</c:v>
                </c:pt>
                <c:pt idx="903">
                  <c:v>27.32667923</c:v>
                </c:pt>
                <c:pt idx="904">
                  <c:v>27.32667923</c:v>
                </c:pt>
                <c:pt idx="905">
                  <c:v>27.448812480000001</c:v>
                </c:pt>
                <c:pt idx="906">
                  <c:v>27.685974120000001</c:v>
                </c:pt>
                <c:pt idx="907">
                  <c:v>27.685974120000001</c:v>
                </c:pt>
                <c:pt idx="908">
                  <c:v>27.85355186</c:v>
                </c:pt>
                <c:pt idx="909">
                  <c:v>28.01544762</c:v>
                </c:pt>
                <c:pt idx="910">
                  <c:v>28.01544762</c:v>
                </c:pt>
                <c:pt idx="911">
                  <c:v>27.972843170000001</c:v>
                </c:pt>
                <c:pt idx="912">
                  <c:v>27.73994064</c:v>
                </c:pt>
                <c:pt idx="913">
                  <c:v>27.73994064</c:v>
                </c:pt>
                <c:pt idx="914">
                  <c:v>27.917455669999999</c:v>
                </c:pt>
                <c:pt idx="915">
                  <c:v>27.916034700000001</c:v>
                </c:pt>
                <c:pt idx="916">
                  <c:v>27.778284070000002</c:v>
                </c:pt>
                <c:pt idx="917">
                  <c:v>27.778284070000002</c:v>
                </c:pt>
                <c:pt idx="918">
                  <c:v>27.917455669999999</c:v>
                </c:pt>
                <c:pt idx="919">
                  <c:v>27.96858215</c:v>
                </c:pt>
                <c:pt idx="920">
                  <c:v>27.96858215</c:v>
                </c:pt>
                <c:pt idx="921">
                  <c:v>28.22278786</c:v>
                </c:pt>
                <c:pt idx="922">
                  <c:v>28.208583829999998</c:v>
                </c:pt>
                <c:pt idx="923">
                  <c:v>28.208583829999998</c:v>
                </c:pt>
                <c:pt idx="924">
                  <c:v>28.021127700000001</c:v>
                </c:pt>
                <c:pt idx="925">
                  <c:v>27.825149540000002</c:v>
                </c:pt>
                <c:pt idx="926">
                  <c:v>27.572362900000002</c:v>
                </c:pt>
                <c:pt idx="927">
                  <c:v>27.620647429999998</c:v>
                </c:pt>
                <c:pt idx="928">
                  <c:v>27.664672849999999</c:v>
                </c:pt>
                <c:pt idx="929">
                  <c:v>27.603607180000001</c:v>
                </c:pt>
                <c:pt idx="930">
                  <c:v>27.603607180000001</c:v>
                </c:pt>
                <c:pt idx="931">
                  <c:v>27.62490845</c:v>
                </c:pt>
                <c:pt idx="932">
                  <c:v>27.866333010000002</c:v>
                </c:pt>
                <c:pt idx="933">
                  <c:v>27.866333010000002</c:v>
                </c:pt>
                <c:pt idx="934">
                  <c:v>27.931659700000001</c:v>
                </c:pt>
                <c:pt idx="935">
                  <c:v>27.6277504</c:v>
                </c:pt>
                <c:pt idx="936">
                  <c:v>27.6277504</c:v>
                </c:pt>
                <c:pt idx="937">
                  <c:v>27.345142360000001</c:v>
                </c:pt>
                <c:pt idx="938">
                  <c:v>27.42182541</c:v>
                </c:pt>
                <c:pt idx="939">
                  <c:v>27.42182541</c:v>
                </c:pt>
                <c:pt idx="940">
                  <c:v>27.582305909999999</c:v>
                </c:pt>
                <c:pt idx="941">
                  <c:v>27.597927089999999</c:v>
                </c:pt>
                <c:pt idx="942">
                  <c:v>27.637689590000001</c:v>
                </c:pt>
                <c:pt idx="943">
                  <c:v>27.637689590000001</c:v>
                </c:pt>
                <c:pt idx="944">
                  <c:v>27.62490845</c:v>
                </c:pt>
                <c:pt idx="945">
                  <c:v>27.62490845</c:v>
                </c:pt>
                <c:pt idx="946">
                  <c:v>27.667514799999999</c:v>
                </c:pt>
                <c:pt idx="947">
                  <c:v>27.906093599999998</c:v>
                </c:pt>
                <c:pt idx="948">
                  <c:v>27.904674530000001</c:v>
                </c:pt>
                <c:pt idx="949">
                  <c:v>27.904674530000001</c:v>
                </c:pt>
                <c:pt idx="950">
                  <c:v>27.782543180000001</c:v>
                </c:pt>
                <c:pt idx="951">
                  <c:v>27.815206530000001</c:v>
                </c:pt>
                <c:pt idx="952">
                  <c:v>27.678873060000001</c:v>
                </c:pt>
                <c:pt idx="953">
                  <c:v>27.73283958</c:v>
                </c:pt>
                <c:pt idx="954">
                  <c:v>27.651889799999999</c:v>
                </c:pt>
                <c:pt idx="955">
                  <c:v>27.346557619999999</c:v>
                </c:pt>
                <c:pt idx="956">
                  <c:v>27.346557619999999</c:v>
                </c:pt>
                <c:pt idx="957">
                  <c:v>27.066783910000002</c:v>
                </c:pt>
                <c:pt idx="958">
                  <c:v>26.88216019</c:v>
                </c:pt>
                <c:pt idx="959">
                  <c:v>26.88216019</c:v>
                </c:pt>
                <c:pt idx="960">
                  <c:v>26.852331159999999</c:v>
                </c:pt>
                <c:pt idx="961">
                  <c:v>27.102285389999999</c:v>
                </c:pt>
                <c:pt idx="962">
                  <c:v>27.387741089999999</c:v>
                </c:pt>
                <c:pt idx="963">
                  <c:v>27.484310149999999</c:v>
                </c:pt>
                <c:pt idx="964">
                  <c:v>27.56809998</c:v>
                </c:pt>
                <c:pt idx="965">
                  <c:v>27.538272859999999</c:v>
                </c:pt>
                <c:pt idx="966">
                  <c:v>27.538272859999999</c:v>
                </c:pt>
                <c:pt idx="967">
                  <c:v>27.44596481</c:v>
                </c:pt>
                <c:pt idx="968">
                  <c:v>27.274127960000001</c:v>
                </c:pt>
                <c:pt idx="969">
                  <c:v>27.274127960000001</c:v>
                </c:pt>
                <c:pt idx="970">
                  <c:v>27.200283049999999</c:v>
                </c:pt>
                <c:pt idx="971">
                  <c:v>27.215906140000001</c:v>
                </c:pt>
                <c:pt idx="972">
                  <c:v>27.37922287</c:v>
                </c:pt>
                <c:pt idx="973">
                  <c:v>27.700174329999999</c:v>
                </c:pt>
                <c:pt idx="974">
                  <c:v>27.94443893</c:v>
                </c:pt>
                <c:pt idx="975">
                  <c:v>27.94443893</c:v>
                </c:pt>
                <c:pt idx="976">
                  <c:v>27.725738530000001</c:v>
                </c:pt>
                <c:pt idx="977">
                  <c:v>27.352233890000001</c:v>
                </c:pt>
                <c:pt idx="978">
                  <c:v>27.092346190000001</c:v>
                </c:pt>
                <c:pt idx="979">
                  <c:v>27.092346190000001</c:v>
                </c:pt>
                <c:pt idx="980">
                  <c:v>26.896358490000001</c:v>
                </c:pt>
                <c:pt idx="981">
                  <c:v>27.076725010000001</c:v>
                </c:pt>
                <c:pt idx="982">
                  <c:v>27.264186859999999</c:v>
                </c:pt>
                <c:pt idx="983">
                  <c:v>27.359334950000001</c:v>
                </c:pt>
                <c:pt idx="984">
                  <c:v>27.515554430000002</c:v>
                </c:pt>
                <c:pt idx="985">
                  <c:v>27.515554430000002</c:v>
                </c:pt>
                <c:pt idx="986">
                  <c:v>27.421833039999999</c:v>
                </c:pt>
                <c:pt idx="987">
                  <c:v>27.279819490000001</c:v>
                </c:pt>
                <c:pt idx="988">
                  <c:v>27.406208039999999</c:v>
                </c:pt>
                <c:pt idx="989">
                  <c:v>27.563842770000001</c:v>
                </c:pt>
                <c:pt idx="990">
                  <c:v>27.576618190000001</c:v>
                </c:pt>
                <c:pt idx="991">
                  <c:v>27.576618190000001</c:v>
                </c:pt>
                <c:pt idx="992">
                  <c:v>27.303955080000001</c:v>
                </c:pt>
                <c:pt idx="993">
                  <c:v>27.187496190000001</c:v>
                </c:pt>
                <c:pt idx="994">
                  <c:v>27.461584089999999</c:v>
                </c:pt>
                <c:pt idx="995">
                  <c:v>27.461584089999999</c:v>
                </c:pt>
                <c:pt idx="996">
                  <c:v>27.589406969999999</c:v>
                </c:pt>
                <c:pt idx="997">
                  <c:v>27.46585464</c:v>
                </c:pt>
                <c:pt idx="998">
                  <c:v>27.637691499999999</c:v>
                </c:pt>
                <c:pt idx="999">
                  <c:v>27.700176240000001</c:v>
                </c:pt>
                <c:pt idx="1000">
                  <c:v>27.555322650000001</c:v>
                </c:pt>
                <c:pt idx="1001">
                  <c:v>27.555322650000001</c:v>
                </c:pt>
                <c:pt idx="1002">
                  <c:v>27.575204849999999</c:v>
                </c:pt>
                <c:pt idx="1003">
                  <c:v>27.498516080000002</c:v>
                </c:pt>
                <c:pt idx="1004">
                  <c:v>27.230108260000002</c:v>
                </c:pt>
                <c:pt idx="1005">
                  <c:v>27.230108260000002</c:v>
                </c:pt>
                <c:pt idx="1006">
                  <c:v>27.319574360000001</c:v>
                </c:pt>
                <c:pt idx="1007">
                  <c:v>27.424667360000001</c:v>
                </c:pt>
                <c:pt idx="1008">
                  <c:v>27.424667360000001</c:v>
                </c:pt>
                <c:pt idx="1009">
                  <c:v>27.320993420000001</c:v>
                </c:pt>
                <c:pt idx="1010">
                  <c:v>27.36075211</c:v>
                </c:pt>
                <c:pt idx="1011">
                  <c:v>27.36075211</c:v>
                </c:pt>
                <c:pt idx="1012">
                  <c:v>27.53543663</c:v>
                </c:pt>
                <c:pt idx="1013">
                  <c:v>27.6263237</c:v>
                </c:pt>
                <c:pt idx="1014">
                  <c:v>27.64904404</c:v>
                </c:pt>
                <c:pt idx="1015">
                  <c:v>27.61354446</c:v>
                </c:pt>
                <c:pt idx="1016">
                  <c:v>27.531179430000002</c:v>
                </c:pt>
                <c:pt idx="1017">
                  <c:v>27.531179430000002</c:v>
                </c:pt>
                <c:pt idx="1018">
                  <c:v>27.531179430000002</c:v>
                </c:pt>
                <c:pt idx="1019">
                  <c:v>27.789646149999999</c:v>
                </c:pt>
                <c:pt idx="1020">
                  <c:v>27.822307590000001</c:v>
                </c:pt>
                <c:pt idx="1021">
                  <c:v>27.822307590000001</c:v>
                </c:pt>
                <c:pt idx="1022">
                  <c:v>27.688816070000001</c:v>
                </c:pt>
                <c:pt idx="1023">
                  <c:v>27.783966060000001</c:v>
                </c:pt>
                <c:pt idx="1024">
                  <c:v>27.614969250000001</c:v>
                </c:pt>
                <c:pt idx="1025">
                  <c:v>27.693075180000001</c:v>
                </c:pt>
                <c:pt idx="1026">
                  <c:v>27.898992539999998</c:v>
                </c:pt>
                <c:pt idx="1027">
                  <c:v>27.898992539999998</c:v>
                </c:pt>
                <c:pt idx="1028">
                  <c:v>27.703014369999998</c:v>
                </c:pt>
                <c:pt idx="1029">
                  <c:v>27.610708240000001</c:v>
                </c:pt>
                <c:pt idx="1030">
                  <c:v>27.565258029999999</c:v>
                </c:pt>
                <c:pt idx="1031">
                  <c:v>27.565258029999999</c:v>
                </c:pt>
                <c:pt idx="1032">
                  <c:v>27.423238749999999</c:v>
                </c:pt>
                <c:pt idx="1033">
                  <c:v>28.113437650000002</c:v>
                </c:pt>
                <c:pt idx="1034">
                  <c:v>28.113437650000002</c:v>
                </c:pt>
                <c:pt idx="1035">
                  <c:v>28.492614750000001</c:v>
                </c:pt>
                <c:pt idx="1036">
                  <c:v>28.444326400000001</c:v>
                </c:pt>
                <c:pt idx="1037">
                  <c:v>28.444326400000001</c:v>
                </c:pt>
                <c:pt idx="1038">
                  <c:v>27.90041733</c:v>
                </c:pt>
                <c:pt idx="1039">
                  <c:v>27.491415020000002</c:v>
                </c:pt>
                <c:pt idx="1040">
                  <c:v>27.376384739999999</c:v>
                </c:pt>
                <c:pt idx="1041">
                  <c:v>27.566684720000001</c:v>
                </c:pt>
                <c:pt idx="1042">
                  <c:v>27.66893387</c:v>
                </c:pt>
                <c:pt idx="1043">
                  <c:v>27.656148909999999</c:v>
                </c:pt>
                <c:pt idx="1044">
                  <c:v>27.656148909999999</c:v>
                </c:pt>
                <c:pt idx="1045">
                  <c:v>27.856390000000001</c:v>
                </c:pt>
                <c:pt idx="1046">
                  <c:v>28.048110959999999</c:v>
                </c:pt>
                <c:pt idx="1047">
                  <c:v>28.048110959999999</c:v>
                </c:pt>
                <c:pt idx="1048">
                  <c:v>27.88905334</c:v>
                </c:pt>
                <c:pt idx="1049">
                  <c:v>27.64052963</c:v>
                </c:pt>
                <c:pt idx="1050">
                  <c:v>27.50419617</c:v>
                </c:pt>
                <c:pt idx="1051">
                  <c:v>27.59508705</c:v>
                </c:pt>
                <c:pt idx="1052">
                  <c:v>27.68313217</c:v>
                </c:pt>
                <c:pt idx="1053">
                  <c:v>27.508459089999999</c:v>
                </c:pt>
                <c:pt idx="1054">
                  <c:v>27.508459089999999</c:v>
                </c:pt>
                <c:pt idx="1055">
                  <c:v>27.711538310000002</c:v>
                </c:pt>
                <c:pt idx="1056">
                  <c:v>27.761241909999999</c:v>
                </c:pt>
                <c:pt idx="1057">
                  <c:v>27.51272011</c:v>
                </c:pt>
                <c:pt idx="1058">
                  <c:v>27.51272011</c:v>
                </c:pt>
                <c:pt idx="1059">
                  <c:v>27.428928379999999</c:v>
                </c:pt>
                <c:pt idx="1060">
                  <c:v>27.428928379999999</c:v>
                </c:pt>
                <c:pt idx="1061">
                  <c:v>27.508453370000002</c:v>
                </c:pt>
                <c:pt idx="1062">
                  <c:v>27.489995960000002</c:v>
                </c:pt>
                <c:pt idx="1063">
                  <c:v>27.51839828</c:v>
                </c:pt>
                <c:pt idx="1064">
                  <c:v>27.51839828</c:v>
                </c:pt>
                <c:pt idx="1065">
                  <c:v>27.580886840000002</c:v>
                </c:pt>
                <c:pt idx="1066">
                  <c:v>27.484317780000001</c:v>
                </c:pt>
                <c:pt idx="1067">
                  <c:v>27.484317780000001</c:v>
                </c:pt>
                <c:pt idx="1068">
                  <c:v>27.55958176</c:v>
                </c:pt>
                <c:pt idx="1069">
                  <c:v>27.616388319999999</c:v>
                </c:pt>
                <c:pt idx="1070">
                  <c:v>27.616388319999999</c:v>
                </c:pt>
                <c:pt idx="1071">
                  <c:v>27.802423480000002</c:v>
                </c:pt>
                <c:pt idx="1072">
                  <c:v>27.48999023</c:v>
                </c:pt>
                <c:pt idx="1073">
                  <c:v>27.069622039999999</c:v>
                </c:pt>
                <c:pt idx="1074">
                  <c:v>27.069622039999999</c:v>
                </c:pt>
                <c:pt idx="1075">
                  <c:v>26.720256809999999</c:v>
                </c:pt>
                <c:pt idx="1076">
                  <c:v>26.706054689999998</c:v>
                </c:pt>
                <c:pt idx="1077">
                  <c:v>26.852331159999999</c:v>
                </c:pt>
                <c:pt idx="1078">
                  <c:v>27.05116653</c:v>
                </c:pt>
                <c:pt idx="1079">
                  <c:v>27.180395130000001</c:v>
                </c:pt>
                <c:pt idx="1080">
                  <c:v>27.180395130000001</c:v>
                </c:pt>
                <c:pt idx="1081">
                  <c:v>27.22158241</c:v>
                </c:pt>
                <c:pt idx="1082">
                  <c:v>26.974472049999999</c:v>
                </c:pt>
                <c:pt idx="1083">
                  <c:v>26.50580978</c:v>
                </c:pt>
                <c:pt idx="1084">
                  <c:v>26.50580978</c:v>
                </c:pt>
                <c:pt idx="1085">
                  <c:v>26.47030067</c:v>
                </c:pt>
                <c:pt idx="1086">
                  <c:v>26.47030067</c:v>
                </c:pt>
                <c:pt idx="1087">
                  <c:v>26.288518910000001</c:v>
                </c:pt>
                <c:pt idx="1088">
                  <c:v>26.260116579999998</c:v>
                </c:pt>
                <c:pt idx="1089">
                  <c:v>26.348169330000001</c:v>
                </c:pt>
                <c:pt idx="1090">
                  <c:v>26.348169330000001</c:v>
                </c:pt>
                <c:pt idx="1091">
                  <c:v>26.16781044</c:v>
                </c:pt>
                <c:pt idx="1092">
                  <c:v>26.2643795</c:v>
                </c:pt>
                <c:pt idx="1093">
                  <c:v>26.2643795</c:v>
                </c:pt>
                <c:pt idx="1094">
                  <c:v>26.319766999999999</c:v>
                </c:pt>
                <c:pt idx="1095">
                  <c:v>26.35526466</c:v>
                </c:pt>
                <c:pt idx="1096">
                  <c:v>26.35526466</c:v>
                </c:pt>
                <c:pt idx="1097">
                  <c:v>26.217510220000001</c:v>
                </c:pt>
                <c:pt idx="1098">
                  <c:v>26.058456419999999</c:v>
                </c:pt>
                <c:pt idx="1099">
                  <c:v>26.120944980000001</c:v>
                </c:pt>
                <c:pt idx="1100">
                  <c:v>26.120944980000001</c:v>
                </c:pt>
                <c:pt idx="1101">
                  <c:v>26.243072510000001</c:v>
                </c:pt>
                <c:pt idx="1102">
                  <c:v>26.235973359999999</c:v>
                </c:pt>
                <c:pt idx="1103">
                  <c:v>26.245914460000002</c:v>
                </c:pt>
                <c:pt idx="1104">
                  <c:v>26.187686920000001</c:v>
                </c:pt>
                <c:pt idx="1105">
                  <c:v>26.153606409999998</c:v>
                </c:pt>
                <c:pt idx="1106">
                  <c:v>26.153606409999998</c:v>
                </c:pt>
                <c:pt idx="1107">
                  <c:v>25.991710659999999</c:v>
                </c:pt>
                <c:pt idx="1108">
                  <c:v>25.801412580000001</c:v>
                </c:pt>
                <c:pt idx="1109">
                  <c:v>25.801412580000001</c:v>
                </c:pt>
                <c:pt idx="1110">
                  <c:v>25.667917249999999</c:v>
                </c:pt>
                <c:pt idx="1111">
                  <c:v>25.957626340000001</c:v>
                </c:pt>
                <c:pt idx="1112">
                  <c:v>26.07407761</c:v>
                </c:pt>
                <c:pt idx="1113">
                  <c:v>25.9150238</c:v>
                </c:pt>
                <c:pt idx="1114">
                  <c:v>25.981771470000002</c:v>
                </c:pt>
                <c:pt idx="1115">
                  <c:v>26.057033539999999</c:v>
                </c:pt>
                <c:pt idx="1116">
                  <c:v>26.057033539999999</c:v>
                </c:pt>
                <c:pt idx="1117">
                  <c:v>25.744604110000001</c:v>
                </c:pt>
                <c:pt idx="1118">
                  <c:v>25.78294945</c:v>
                </c:pt>
                <c:pt idx="1119">
                  <c:v>25.78294945</c:v>
                </c:pt>
                <c:pt idx="1120">
                  <c:v>26.06839561</c:v>
                </c:pt>
                <c:pt idx="1121">
                  <c:v>25.598333360000002</c:v>
                </c:pt>
                <c:pt idx="1122">
                  <c:v>25.598333360000002</c:v>
                </c:pt>
                <c:pt idx="1123">
                  <c:v>25.57987022</c:v>
                </c:pt>
                <c:pt idx="1124">
                  <c:v>25.568510060000001</c:v>
                </c:pt>
                <c:pt idx="1125">
                  <c:v>25.568510060000001</c:v>
                </c:pt>
                <c:pt idx="1126">
                  <c:v>25.804250719999999</c:v>
                </c:pt>
                <c:pt idx="1127">
                  <c:v>25.970407489999999</c:v>
                </c:pt>
                <c:pt idx="1128">
                  <c:v>25.66224098</c:v>
                </c:pt>
                <c:pt idx="1129">
                  <c:v>25.608272549999999</c:v>
                </c:pt>
                <c:pt idx="1130">
                  <c:v>25.68779945</c:v>
                </c:pt>
                <c:pt idx="1131">
                  <c:v>25.7360878</c:v>
                </c:pt>
                <c:pt idx="1132">
                  <c:v>25.7360878</c:v>
                </c:pt>
                <c:pt idx="1133">
                  <c:v>26.23882103</c:v>
                </c:pt>
                <c:pt idx="1134">
                  <c:v>26.369472500000001</c:v>
                </c:pt>
                <c:pt idx="1135">
                  <c:v>26.369472500000001</c:v>
                </c:pt>
                <c:pt idx="1136">
                  <c:v>26.1749115</c:v>
                </c:pt>
                <c:pt idx="1137">
                  <c:v>26.039997100000001</c:v>
                </c:pt>
                <c:pt idx="1138">
                  <c:v>25.950527189999999</c:v>
                </c:pt>
                <c:pt idx="1139">
                  <c:v>26.08402061</c:v>
                </c:pt>
                <c:pt idx="1140">
                  <c:v>26.07407761</c:v>
                </c:pt>
                <c:pt idx="1141">
                  <c:v>26.049936290000002</c:v>
                </c:pt>
                <c:pt idx="1142">
                  <c:v>26.049936290000002</c:v>
                </c:pt>
                <c:pt idx="1143">
                  <c:v>26.0343132</c:v>
                </c:pt>
                <c:pt idx="1144">
                  <c:v>25.812774659999999</c:v>
                </c:pt>
                <c:pt idx="1145">
                  <c:v>25.812774659999999</c:v>
                </c:pt>
                <c:pt idx="1146">
                  <c:v>25.569931029999999</c:v>
                </c:pt>
                <c:pt idx="1147">
                  <c:v>25.801412580000001</c:v>
                </c:pt>
                <c:pt idx="1148">
                  <c:v>25.801412580000001</c:v>
                </c:pt>
                <c:pt idx="1149">
                  <c:v>25.964733119999998</c:v>
                </c:pt>
                <c:pt idx="1150">
                  <c:v>27.472949979999999</c:v>
                </c:pt>
                <c:pt idx="1151">
                  <c:v>27.472949979999999</c:v>
                </c:pt>
                <c:pt idx="1152">
                  <c:v>28.59345055</c:v>
                </c:pt>
                <c:pt idx="1153">
                  <c:v>27.55673599</c:v>
                </c:pt>
                <c:pt idx="1154">
                  <c:v>26.843814850000001</c:v>
                </c:pt>
                <c:pt idx="1155">
                  <c:v>26.404979709999999</c:v>
                </c:pt>
                <c:pt idx="1156">
                  <c:v>26.007329940000002</c:v>
                </c:pt>
                <c:pt idx="1157">
                  <c:v>26.007329940000002</c:v>
                </c:pt>
                <c:pt idx="1158">
                  <c:v>25.767328259999999</c:v>
                </c:pt>
                <c:pt idx="1159">
                  <c:v>25.649456019999999</c:v>
                </c:pt>
                <c:pt idx="1160">
                  <c:v>25.81845474</c:v>
                </c:pt>
                <c:pt idx="1161">
                  <c:v>25.81845474</c:v>
                </c:pt>
                <c:pt idx="1162">
                  <c:v>25.916442870000001</c:v>
                </c:pt>
                <c:pt idx="1163">
                  <c:v>25.642358779999999</c:v>
                </c:pt>
                <c:pt idx="1164">
                  <c:v>25.642358779999999</c:v>
                </c:pt>
                <c:pt idx="1165">
                  <c:v>25.767328259999999</c:v>
                </c:pt>
                <c:pt idx="1166">
                  <c:v>25.564250950000002</c:v>
                </c:pt>
                <c:pt idx="1167">
                  <c:v>25.564250950000002</c:v>
                </c:pt>
                <c:pt idx="1168">
                  <c:v>25.595493319999999</c:v>
                </c:pt>
                <c:pt idx="1169">
                  <c:v>25.591232300000001</c:v>
                </c:pt>
                <c:pt idx="1170">
                  <c:v>25.466260909999999</c:v>
                </c:pt>
                <c:pt idx="1171">
                  <c:v>25.493242259999999</c:v>
                </c:pt>
                <c:pt idx="1172">
                  <c:v>25.50460434</c:v>
                </c:pt>
                <c:pt idx="1173">
                  <c:v>25.50460434</c:v>
                </c:pt>
                <c:pt idx="1174">
                  <c:v>25.500347139999999</c:v>
                </c:pt>
                <c:pt idx="1175">
                  <c:v>25.599752429999999</c:v>
                </c:pt>
                <c:pt idx="1176">
                  <c:v>25.616794590000001</c:v>
                </c:pt>
                <c:pt idx="1177">
                  <c:v>25.616794590000001</c:v>
                </c:pt>
                <c:pt idx="1178">
                  <c:v>25.470523830000001</c:v>
                </c:pt>
                <c:pt idx="1179">
                  <c:v>25.547206880000001</c:v>
                </c:pt>
                <c:pt idx="1180">
                  <c:v>25.949108119999998</c:v>
                </c:pt>
                <c:pt idx="1181">
                  <c:v>25.920703889999999</c:v>
                </c:pt>
                <c:pt idx="1182">
                  <c:v>25.605434420000002</c:v>
                </c:pt>
                <c:pt idx="1183">
                  <c:v>25.605434420000002</c:v>
                </c:pt>
                <c:pt idx="1184">
                  <c:v>25.649459839999999</c:v>
                </c:pt>
                <c:pt idx="1185">
                  <c:v>25.845438000000001</c:v>
                </c:pt>
                <c:pt idx="1186">
                  <c:v>25.963306429999999</c:v>
                </c:pt>
                <c:pt idx="1187">
                  <c:v>25.963306429999999</c:v>
                </c:pt>
                <c:pt idx="1188">
                  <c:v>25.950525280000001</c:v>
                </c:pt>
                <c:pt idx="1189">
                  <c:v>25.866741179999998</c:v>
                </c:pt>
                <c:pt idx="1190">
                  <c:v>25.866741179999998</c:v>
                </c:pt>
                <c:pt idx="1191">
                  <c:v>26.074085239999999</c:v>
                </c:pt>
                <c:pt idx="1192">
                  <c:v>26.495870589999999</c:v>
                </c:pt>
                <c:pt idx="1193">
                  <c:v>26.495870589999999</c:v>
                </c:pt>
                <c:pt idx="1194">
                  <c:v>26.167821880000002</c:v>
                </c:pt>
                <c:pt idx="1195">
                  <c:v>25.446380619999999</c:v>
                </c:pt>
                <c:pt idx="1196">
                  <c:v>25.493244170000001</c:v>
                </c:pt>
                <c:pt idx="1197">
                  <c:v>25.94626427</c:v>
                </c:pt>
                <c:pt idx="1198">
                  <c:v>26.164966580000002</c:v>
                </c:pt>
                <c:pt idx="1199">
                  <c:v>26.005910870000001</c:v>
                </c:pt>
                <c:pt idx="1200">
                  <c:v>26.005910870000001</c:v>
                </c:pt>
                <c:pt idx="1201">
                  <c:v>26.039993290000002</c:v>
                </c:pt>
                <c:pt idx="1202">
                  <c:v>25.934906009999999</c:v>
                </c:pt>
                <c:pt idx="1203">
                  <c:v>25.934906009999999</c:v>
                </c:pt>
                <c:pt idx="1204">
                  <c:v>26.008752820000002</c:v>
                </c:pt>
                <c:pt idx="1205">
                  <c:v>26.096801760000002</c:v>
                </c:pt>
                <c:pt idx="1206">
                  <c:v>25.888040539999999</c:v>
                </c:pt>
                <c:pt idx="1207">
                  <c:v>25.788629530000001</c:v>
                </c:pt>
                <c:pt idx="1208">
                  <c:v>25.89656067</c:v>
                </c:pt>
                <c:pt idx="1209">
                  <c:v>25.89656067</c:v>
                </c:pt>
                <c:pt idx="1210">
                  <c:v>26.12662315</c:v>
                </c:pt>
                <c:pt idx="1211">
                  <c:v>26.267221450000001</c:v>
                </c:pt>
                <c:pt idx="1212">
                  <c:v>26.366632460000002</c:v>
                </c:pt>
                <c:pt idx="1213">
                  <c:v>26.366632460000002</c:v>
                </c:pt>
                <c:pt idx="1214">
                  <c:v>26.68049049</c:v>
                </c:pt>
                <c:pt idx="1215">
                  <c:v>26.68049049</c:v>
                </c:pt>
                <c:pt idx="1216">
                  <c:v>26.609477999999999</c:v>
                </c:pt>
                <c:pt idx="1217">
                  <c:v>26.304141999999999</c:v>
                </c:pt>
                <c:pt idx="1218">
                  <c:v>26.396453860000001</c:v>
                </c:pt>
                <c:pt idx="1219">
                  <c:v>26.396453860000001</c:v>
                </c:pt>
                <c:pt idx="1220">
                  <c:v>26.441898349999999</c:v>
                </c:pt>
                <c:pt idx="1221">
                  <c:v>26.211833949999999</c:v>
                </c:pt>
                <c:pt idx="1222">
                  <c:v>26.250179289999998</c:v>
                </c:pt>
                <c:pt idx="1223">
                  <c:v>26.250179289999998</c:v>
                </c:pt>
                <c:pt idx="1224">
                  <c:v>26.583919529999999</c:v>
                </c:pt>
                <c:pt idx="1225">
                  <c:v>26.67196083</c:v>
                </c:pt>
                <c:pt idx="1226">
                  <c:v>26.67196083</c:v>
                </c:pt>
                <c:pt idx="1227">
                  <c:v>26.596689219999998</c:v>
                </c:pt>
                <c:pt idx="1228">
                  <c:v>26.694690699999999</c:v>
                </c:pt>
                <c:pt idx="1229">
                  <c:v>26.694690699999999</c:v>
                </c:pt>
                <c:pt idx="1230">
                  <c:v>26.7003746</c:v>
                </c:pt>
                <c:pt idx="1231">
                  <c:v>26.66061401</c:v>
                </c:pt>
                <c:pt idx="1232">
                  <c:v>26.66061401</c:v>
                </c:pt>
                <c:pt idx="1233">
                  <c:v>26.504388809999998</c:v>
                </c:pt>
                <c:pt idx="1234">
                  <c:v>26.289947510000001</c:v>
                </c:pt>
                <c:pt idx="1235">
                  <c:v>26.289947510000001</c:v>
                </c:pt>
                <c:pt idx="1236">
                  <c:v>26.048513410000002</c:v>
                </c:pt>
                <c:pt idx="1237">
                  <c:v>26.052774429999999</c:v>
                </c:pt>
                <c:pt idx="1238">
                  <c:v>26.227457050000002</c:v>
                </c:pt>
                <c:pt idx="1239">
                  <c:v>26.227457050000002</c:v>
                </c:pt>
                <c:pt idx="1240">
                  <c:v>26.47314072</c:v>
                </c:pt>
                <c:pt idx="1241">
                  <c:v>26.35385132</c:v>
                </c:pt>
                <c:pt idx="1242">
                  <c:v>26.20046997</c:v>
                </c:pt>
                <c:pt idx="1243">
                  <c:v>26.306982040000001</c:v>
                </c:pt>
                <c:pt idx="1244">
                  <c:v>26.41065025</c:v>
                </c:pt>
                <c:pt idx="1245">
                  <c:v>26.41065025</c:v>
                </c:pt>
                <c:pt idx="1246">
                  <c:v>26.420589450000001</c:v>
                </c:pt>
                <c:pt idx="1247">
                  <c:v>26.42485619</c:v>
                </c:pt>
                <c:pt idx="1248">
                  <c:v>26.427700040000001</c:v>
                </c:pt>
                <c:pt idx="1249">
                  <c:v>26.427700040000001</c:v>
                </c:pt>
                <c:pt idx="1250">
                  <c:v>27.191757200000001</c:v>
                </c:pt>
                <c:pt idx="1251">
                  <c:v>27.191757200000001</c:v>
                </c:pt>
                <c:pt idx="1252">
                  <c:v>27.24003029</c:v>
                </c:pt>
                <c:pt idx="1253">
                  <c:v>26.461786270000001</c:v>
                </c:pt>
                <c:pt idx="1254">
                  <c:v>26.46035767</c:v>
                </c:pt>
                <c:pt idx="1255">
                  <c:v>26.46035767</c:v>
                </c:pt>
                <c:pt idx="1256">
                  <c:v>26.26864243</c:v>
                </c:pt>
                <c:pt idx="1257">
                  <c:v>26.07407761</c:v>
                </c:pt>
                <c:pt idx="1258">
                  <c:v>26.196208949999999</c:v>
                </c:pt>
                <c:pt idx="1259">
                  <c:v>26.531366349999999</c:v>
                </c:pt>
                <c:pt idx="1260">
                  <c:v>26.627939219999998</c:v>
                </c:pt>
                <c:pt idx="1261">
                  <c:v>26.627939219999998</c:v>
                </c:pt>
                <c:pt idx="1262">
                  <c:v>26.382251740000001</c:v>
                </c:pt>
                <c:pt idx="1263">
                  <c:v>26.366628649999999</c:v>
                </c:pt>
                <c:pt idx="1264">
                  <c:v>26.46603966</c:v>
                </c:pt>
                <c:pt idx="1265">
                  <c:v>26.46603966</c:v>
                </c:pt>
                <c:pt idx="1266">
                  <c:v>26.373727800000001</c:v>
                </c:pt>
                <c:pt idx="1267">
                  <c:v>26.146509170000002</c:v>
                </c:pt>
                <c:pt idx="1268">
                  <c:v>26.096805570000001</c:v>
                </c:pt>
                <c:pt idx="1269">
                  <c:v>26.348169330000001</c:v>
                </c:pt>
                <c:pt idx="1270">
                  <c:v>26.342483519999998</c:v>
                </c:pt>
                <c:pt idx="1271">
                  <c:v>26.342483519999998</c:v>
                </c:pt>
                <c:pt idx="1272">
                  <c:v>26.169229510000001</c:v>
                </c:pt>
                <c:pt idx="1273">
                  <c:v>26.130884170000002</c:v>
                </c:pt>
                <c:pt idx="1274">
                  <c:v>26.153604510000001</c:v>
                </c:pt>
                <c:pt idx="1275">
                  <c:v>26.153604510000001</c:v>
                </c:pt>
                <c:pt idx="1276">
                  <c:v>26.230295179999999</c:v>
                </c:pt>
                <c:pt idx="1277">
                  <c:v>26.33822632</c:v>
                </c:pt>
                <c:pt idx="1278">
                  <c:v>26.28994179</c:v>
                </c:pt>
                <c:pt idx="1279">
                  <c:v>26.400714870000002</c:v>
                </c:pt>
                <c:pt idx="1280">
                  <c:v>26.545566560000001</c:v>
                </c:pt>
                <c:pt idx="1281">
                  <c:v>26.545566560000001</c:v>
                </c:pt>
                <c:pt idx="1282">
                  <c:v>26.450420380000001</c:v>
                </c:pt>
                <c:pt idx="1283">
                  <c:v>26.711727140000001</c:v>
                </c:pt>
                <c:pt idx="1284">
                  <c:v>26.644977570000002</c:v>
                </c:pt>
                <c:pt idx="1285">
                  <c:v>27.041208269999998</c:v>
                </c:pt>
                <c:pt idx="1286">
                  <c:v>27.292587279999999</c:v>
                </c:pt>
                <c:pt idx="1287">
                  <c:v>27.292587279999999</c:v>
                </c:pt>
                <c:pt idx="1288">
                  <c:v>27.191751480000001</c:v>
                </c:pt>
                <c:pt idx="1289">
                  <c:v>26.858013150000001</c:v>
                </c:pt>
                <c:pt idx="1290">
                  <c:v>26.99577713</c:v>
                </c:pt>
                <c:pt idx="1291">
                  <c:v>26.99577713</c:v>
                </c:pt>
                <c:pt idx="1292">
                  <c:v>27.201696399999999</c:v>
                </c:pt>
                <c:pt idx="1293">
                  <c:v>27.105117799999999</c:v>
                </c:pt>
                <c:pt idx="1294">
                  <c:v>27.105117799999999</c:v>
                </c:pt>
                <c:pt idx="1295">
                  <c:v>26.69326401</c:v>
                </c:pt>
                <c:pt idx="1296">
                  <c:v>26.903448099999999</c:v>
                </c:pt>
                <c:pt idx="1297">
                  <c:v>26.903448099999999</c:v>
                </c:pt>
                <c:pt idx="1298">
                  <c:v>26.93753624</c:v>
                </c:pt>
                <c:pt idx="1299">
                  <c:v>26.786993030000001</c:v>
                </c:pt>
                <c:pt idx="1300">
                  <c:v>26.9602623</c:v>
                </c:pt>
                <c:pt idx="1301">
                  <c:v>26.9602623</c:v>
                </c:pt>
                <c:pt idx="1302">
                  <c:v>27.045475010000001</c:v>
                </c:pt>
                <c:pt idx="1303">
                  <c:v>27.355075840000001</c:v>
                </c:pt>
                <c:pt idx="1304">
                  <c:v>27.355075840000001</c:v>
                </c:pt>
                <c:pt idx="1305">
                  <c:v>27.308202739999999</c:v>
                </c:pt>
                <c:pt idx="1306">
                  <c:v>27.583713530000001</c:v>
                </c:pt>
                <c:pt idx="1307">
                  <c:v>28.17450333</c:v>
                </c:pt>
                <c:pt idx="1308">
                  <c:v>28.17450333</c:v>
                </c:pt>
                <c:pt idx="1309">
                  <c:v>28.09781456</c:v>
                </c:pt>
                <c:pt idx="1310">
                  <c:v>27.178974149999998</c:v>
                </c:pt>
                <c:pt idx="1311">
                  <c:v>27.178974149999998</c:v>
                </c:pt>
                <c:pt idx="1312">
                  <c:v>26.182010649999999</c:v>
                </c:pt>
                <c:pt idx="1313">
                  <c:v>26.403554920000001</c:v>
                </c:pt>
                <c:pt idx="1314">
                  <c:v>26.403554920000001</c:v>
                </c:pt>
                <c:pt idx="1315">
                  <c:v>26.439056399999998</c:v>
                </c:pt>
                <c:pt idx="1316">
                  <c:v>26.179172520000002</c:v>
                </c:pt>
                <c:pt idx="1317">
                  <c:v>26.28853226</c:v>
                </c:pt>
                <c:pt idx="1318">
                  <c:v>26.28853226</c:v>
                </c:pt>
                <c:pt idx="1319">
                  <c:v>26.896368030000001</c:v>
                </c:pt>
                <c:pt idx="1320">
                  <c:v>27.164783480000001</c:v>
                </c:pt>
                <c:pt idx="1321">
                  <c:v>27.194604869999999</c:v>
                </c:pt>
                <c:pt idx="1322">
                  <c:v>27.217325209999998</c:v>
                </c:pt>
                <c:pt idx="1323">
                  <c:v>27.028438569999999</c:v>
                </c:pt>
                <c:pt idx="1324">
                  <c:v>27.028438569999999</c:v>
                </c:pt>
                <c:pt idx="1325">
                  <c:v>27.126430509999999</c:v>
                </c:pt>
                <c:pt idx="1326">
                  <c:v>27.289745329999999</c:v>
                </c:pt>
                <c:pt idx="1327">
                  <c:v>27.25424194</c:v>
                </c:pt>
                <c:pt idx="1328">
                  <c:v>27.25424194</c:v>
                </c:pt>
                <c:pt idx="1329">
                  <c:v>27.048313140000001</c:v>
                </c:pt>
                <c:pt idx="1330">
                  <c:v>27.048313140000001</c:v>
                </c:pt>
                <c:pt idx="1331">
                  <c:v>27.30252647</c:v>
                </c:pt>
                <c:pt idx="1332">
                  <c:v>28.50824356</c:v>
                </c:pt>
                <c:pt idx="1333">
                  <c:v>28.809310910000001</c:v>
                </c:pt>
                <c:pt idx="1334">
                  <c:v>28.809310910000001</c:v>
                </c:pt>
                <c:pt idx="1335">
                  <c:v>28.069417949999998</c:v>
                </c:pt>
                <c:pt idx="1336">
                  <c:v>27.328098300000001</c:v>
                </c:pt>
                <c:pt idx="1337">
                  <c:v>27.328098300000001</c:v>
                </c:pt>
                <c:pt idx="1338">
                  <c:v>26.921920780000001</c:v>
                </c:pt>
                <c:pt idx="1339">
                  <c:v>26.599542620000001</c:v>
                </c:pt>
                <c:pt idx="1340">
                  <c:v>26.599542620000001</c:v>
                </c:pt>
                <c:pt idx="1341">
                  <c:v>26.788417819999999</c:v>
                </c:pt>
                <c:pt idx="1342">
                  <c:v>27.391994480000001</c:v>
                </c:pt>
                <c:pt idx="1343">
                  <c:v>27.46300888</c:v>
                </c:pt>
                <c:pt idx="1344">
                  <c:v>27.46300888</c:v>
                </c:pt>
                <c:pt idx="1345">
                  <c:v>27.191753389999999</c:v>
                </c:pt>
                <c:pt idx="1346">
                  <c:v>27.30253029</c:v>
                </c:pt>
                <c:pt idx="1347">
                  <c:v>27.472951890000001</c:v>
                </c:pt>
                <c:pt idx="1348">
                  <c:v>27.5368557</c:v>
                </c:pt>
                <c:pt idx="1349">
                  <c:v>27.467264180000001</c:v>
                </c:pt>
                <c:pt idx="1350">
                  <c:v>27.467264180000001</c:v>
                </c:pt>
                <c:pt idx="1351">
                  <c:v>27.027011869999999</c:v>
                </c:pt>
                <c:pt idx="1352">
                  <c:v>26.565450670000001</c:v>
                </c:pt>
                <c:pt idx="1353">
                  <c:v>26.565450670000001</c:v>
                </c:pt>
                <c:pt idx="1354">
                  <c:v>26.508647920000001</c:v>
                </c:pt>
                <c:pt idx="1355">
                  <c:v>27.32525253</c:v>
                </c:pt>
                <c:pt idx="1356">
                  <c:v>27.32525253</c:v>
                </c:pt>
                <c:pt idx="1357">
                  <c:v>27.289752960000001</c:v>
                </c:pt>
                <c:pt idx="1358">
                  <c:v>27.232944490000001</c:v>
                </c:pt>
                <c:pt idx="1359">
                  <c:v>27.26560593</c:v>
                </c:pt>
                <c:pt idx="1360">
                  <c:v>27.26560593</c:v>
                </c:pt>
                <c:pt idx="1361">
                  <c:v>27.279796600000001</c:v>
                </c:pt>
                <c:pt idx="1362">
                  <c:v>27.898986820000001</c:v>
                </c:pt>
                <c:pt idx="1363">
                  <c:v>27.941589359999998</c:v>
                </c:pt>
                <c:pt idx="1364">
                  <c:v>27.33518982</c:v>
                </c:pt>
                <c:pt idx="1365">
                  <c:v>26.980148320000001</c:v>
                </c:pt>
                <c:pt idx="1366">
                  <c:v>26.980148320000001</c:v>
                </c:pt>
                <c:pt idx="1367">
                  <c:v>26.730203629999998</c:v>
                </c:pt>
                <c:pt idx="1368">
                  <c:v>26.690429689999998</c:v>
                </c:pt>
                <c:pt idx="1369">
                  <c:v>26.640726090000001</c:v>
                </c:pt>
                <c:pt idx="1370">
                  <c:v>26.640726090000001</c:v>
                </c:pt>
                <c:pt idx="1371">
                  <c:v>26.779901500000001</c:v>
                </c:pt>
                <c:pt idx="1372">
                  <c:v>26.89920425</c:v>
                </c:pt>
                <c:pt idx="1373">
                  <c:v>26.470312119999999</c:v>
                </c:pt>
                <c:pt idx="1374">
                  <c:v>26.169231409999998</c:v>
                </c:pt>
                <c:pt idx="1375">
                  <c:v>26.576818469999999</c:v>
                </c:pt>
                <c:pt idx="1376">
                  <c:v>26.576818469999999</c:v>
                </c:pt>
                <c:pt idx="1377">
                  <c:v>26.75859642</c:v>
                </c:pt>
                <c:pt idx="1378">
                  <c:v>26.5484066</c:v>
                </c:pt>
                <c:pt idx="1379">
                  <c:v>26.706050869999999</c:v>
                </c:pt>
                <c:pt idx="1380">
                  <c:v>26.706050869999999</c:v>
                </c:pt>
                <c:pt idx="1381">
                  <c:v>27.25424194</c:v>
                </c:pt>
                <c:pt idx="1382">
                  <c:v>27.245723720000001</c:v>
                </c:pt>
                <c:pt idx="1383">
                  <c:v>26.71032143</c:v>
                </c:pt>
                <c:pt idx="1384">
                  <c:v>26.233135220000001</c:v>
                </c:pt>
                <c:pt idx="1385">
                  <c:v>26.02579308</c:v>
                </c:pt>
                <c:pt idx="1386">
                  <c:v>26.02579308</c:v>
                </c:pt>
                <c:pt idx="1387">
                  <c:v>26.386520390000001</c:v>
                </c:pt>
                <c:pt idx="1388">
                  <c:v>26.80972672</c:v>
                </c:pt>
                <c:pt idx="1389">
                  <c:v>26.734451289999999</c:v>
                </c:pt>
                <c:pt idx="1390">
                  <c:v>26.734451289999999</c:v>
                </c:pt>
                <c:pt idx="1391">
                  <c:v>26.420589450000001</c:v>
                </c:pt>
                <c:pt idx="1392">
                  <c:v>26.291360860000001</c:v>
                </c:pt>
                <c:pt idx="1393">
                  <c:v>26.24165344</c:v>
                </c:pt>
                <c:pt idx="1394">
                  <c:v>26.342489239999999</c:v>
                </c:pt>
                <c:pt idx="1395">
                  <c:v>26.199054719999999</c:v>
                </c:pt>
                <c:pt idx="1396">
                  <c:v>26.199054719999999</c:v>
                </c:pt>
                <c:pt idx="1397">
                  <c:v>26.210422520000002</c:v>
                </c:pt>
                <c:pt idx="1398">
                  <c:v>26.58818436</c:v>
                </c:pt>
                <c:pt idx="1399">
                  <c:v>26.58818436</c:v>
                </c:pt>
                <c:pt idx="1400">
                  <c:v>26.528537750000002</c:v>
                </c:pt>
                <c:pt idx="1401">
                  <c:v>26.690429689999998</c:v>
                </c:pt>
                <c:pt idx="1402">
                  <c:v>26.690429689999998</c:v>
                </c:pt>
                <c:pt idx="1403">
                  <c:v>27.004287720000001</c:v>
                </c:pt>
                <c:pt idx="1404">
                  <c:v>26.635044100000002</c:v>
                </c:pt>
                <c:pt idx="1405">
                  <c:v>25.983188630000001</c:v>
                </c:pt>
                <c:pt idx="1406">
                  <c:v>25.983188630000001</c:v>
                </c:pt>
                <c:pt idx="1407">
                  <c:v>25.43501663</c:v>
                </c:pt>
                <c:pt idx="1408">
                  <c:v>25.565670010000002</c:v>
                </c:pt>
                <c:pt idx="1409">
                  <c:v>25.83265686</c:v>
                </c:pt>
                <c:pt idx="1410">
                  <c:v>25.82271385</c:v>
                </c:pt>
                <c:pt idx="1411">
                  <c:v>25.973247529999998</c:v>
                </c:pt>
                <c:pt idx="1412">
                  <c:v>25.973247529999998</c:v>
                </c:pt>
                <c:pt idx="1413">
                  <c:v>26.14934731</c:v>
                </c:pt>
                <c:pt idx="1414">
                  <c:v>26.10390091</c:v>
                </c:pt>
                <c:pt idx="1415">
                  <c:v>26.262958529999999</c:v>
                </c:pt>
                <c:pt idx="1416">
                  <c:v>26.262958529999999</c:v>
                </c:pt>
                <c:pt idx="1417">
                  <c:v>26.385086059999999</c:v>
                </c:pt>
                <c:pt idx="1418">
                  <c:v>26.308404920000001</c:v>
                </c:pt>
                <c:pt idx="1419">
                  <c:v>26.308404920000001</c:v>
                </c:pt>
                <c:pt idx="1420">
                  <c:v>26.319766999999999</c:v>
                </c:pt>
                <c:pt idx="1421">
                  <c:v>26.109582899999999</c:v>
                </c:pt>
                <c:pt idx="1422">
                  <c:v>26.109582899999999</c:v>
                </c:pt>
                <c:pt idx="1423">
                  <c:v>26.420598980000001</c:v>
                </c:pt>
                <c:pt idx="1424">
                  <c:v>27.06535912</c:v>
                </c:pt>
                <c:pt idx="1425">
                  <c:v>27.775442120000001</c:v>
                </c:pt>
                <c:pt idx="1426">
                  <c:v>27.775442120000001</c:v>
                </c:pt>
                <c:pt idx="1427">
                  <c:v>27.23862076</c:v>
                </c:pt>
                <c:pt idx="1428">
                  <c:v>26.948907850000001</c:v>
                </c:pt>
                <c:pt idx="1429">
                  <c:v>26.948907850000001</c:v>
                </c:pt>
                <c:pt idx="1430">
                  <c:v>26.926181790000001</c:v>
                </c:pt>
                <c:pt idx="1431">
                  <c:v>26.987262730000001</c:v>
                </c:pt>
                <c:pt idx="1432">
                  <c:v>26.987262730000001</c:v>
                </c:pt>
                <c:pt idx="1433">
                  <c:v>27.198862080000001</c:v>
                </c:pt>
                <c:pt idx="1434">
                  <c:v>27.478626250000001</c:v>
                </c:pt>
                <c:pt idx="1435">
                  <c:v>27.748462679999999</c:v>
                </c:pt>
                <c:pt idx="1436">
                  <c:v>27.961481089999999</c:v>
                </c:pt>
                <c:pt idx="1437">
                  <c:v>28.110595700000001</c:v>
                </c:pt>
                <c:pt idx="1438">
                  <c:v>28.022546770000002</c:v>
                </c:pt>
                <c:pt idx="1439">
                  <c:v>28.022546770000002</c:v>
                </c:pt>
                <c:pt idx="1440">
                  <c:v>27.808105470000001</c:v>
                </c:pt>
                <c:pt idx="1441">
                  <c:v>27.870594019999999</c:v>
                </c:pt>
                <c:pt idx="1442">
                  <c:v>27.870594019999999</c:v>
                </c:pt>
                <c:pt idx="1443">
                  <c:v>27.657571789999999</c:v>
                </c:pt>
                <c:pt idx="1444">
                  <c:v>27.755563739999999</c:v>
                </c:pt>
                <c:pt idx="1445">
                  <c:v>27.755563739999999</c:v>
                </c:pt>
                <c:pt idx="1446">
                  <c:v>28.543743129999999</c:v>
                </c:pt>
                <c:pt idx="1447">
                  <c:v>29.469686509999999</c:v>
                </c:pt>
                <c:pt idx="1448">
                  <c:v>29.192754749999999</c:v>
                </c:pt>
                <c:pt idx="1449">
                  <c:v>29.192754749999999</c:v>
                </c:pt>
                <c:pt idx="1450">
                  <c:v>28.45143127</c:v>
                </c:pt>
                <c:pt idx="1451">
                  <c:v>28.312252040000001</c:v>
                </c:pt>
                <c:pt idx="1452">
                  <c:v>28.170242309999999</c:v>
                </c:pt>
                <c:pt idx="1453">
                  <c:v>28.248348239999999</c:v>
                </c:pt>
                <c:pt idx="1454">
                  <c:v>28.184442520000001</c:v>
                </c:pt>
                <c:pt idx="1455">
                  <c:v>28.184442520000001</c:v>
                </c:pt>
                <c:pt idx="1456">
                  <c:v>28.275329589999998</c:v>
                </c:pt>
                <c:pt idx="1457">
                  <c:v>28.60764503</c:v>
                </c:pt>
                <c:pt idx="1458">
                  <c:v>28.579242709999999</c:v>
                </c:pt>
                <c:pt idx="1459">
                  <c:v>28.579242709999999</c:v>
                </c:pt>
                <c:pt idx="1460">
                  <c:v>28.082193369999999</c:v>
                </c:pt>
                <c:pt idx="1461">
                  <c:v>27.913196559999999</c:v>
                </c:pt>
                <c:pt idx="1462">
                  <c:v>28.168819429999999</c:v>
                </c:pt>
                <c:pt idx="1463">
                  <c:v>28.202905650000002</c:v>
                </c:pt>
                <c:pt idx="1464">
                  <c:v>28.894519809999998</c:v>
                </c:pt>
                <c:pt idx="1465">
                  <c:v>28.894519809999998</c:v>
                </c:pt>
                <c:pt idx="1466">
                  <c:v>29.358901979999999</c:v>
                </c:pt>
                <c:pt idx="1467">
                  <c:v>29.28079224</c:v>
                </c:pt>
                <c:pt idx="1468">
                  <c:v>29.327661509999999</c:v>
                </c:pt>
                <c:pt idx="1469">
                  <c:v>29.327661509999999</c:v>
                </c:pt>
                <c:pt idx="1470">
                  <c:v>28.962676999999999</c:v>
                </c:pt>
                <c:pt idx="1471">
                  <c:v>28.985401150000001</c:v>
                </c:pt>
                <c:pt idx="1472">
                  <c:v>28.985401150000001</c:v>
                </c:pt>
                <c:pt idx="1473">
                  <c:v>28.839130399999998</c:v>
                </c:pt>
                <c:pt idx="1474">
                  <c:v>28.805047989999998</c:v>
                </c:pt>
                <c:pt idx="1475">
                  <c:v>28.805047989999998</c:v>
                </c:pt>
                <c:pt idx="1476">
                  <c:v>28.998189929999999</c:v>
                </c:pt>
                <c:pt idx="1477">
                  <c:v>29.12600136</c:v>
                </c:pt>
                <c:pt idx="1478">
                  <c:v>29.07913589</c:v>
                </c:pt>
                <c:pt idx="1479">
                  <c:v>29.015224459999999</c:v>
                </c:pt>
                <c:pt idx="1480">
                  <c:v>29.02659225</c:v>
                </c:pt>
                <c:pt idx="1481">
                  <c:v>29.002450939999999</c:v>
                </c:pt>
                <c:pt idx="1482">
                  <c:v>29.002450939999999</c:v>
                </c:pt>
                <c:pt idx="1483">
                  <c:v>29.154403689999999</c:v>
                </c:pt>
                <c:pt idx="1484">
                  <c:v>29.13593483</c:v>
                </c:pt>
                <c:pt idx="1485">
                  <c:v>29.13593483</c:v>
                </c:pt>
                <c:pt idx="1486">
                  <c:v>28.979724879999999</c:v>
                </c:pt>
                <c:pt idx="1487">
                  <c:v>29.19700623</c:v>
                </c:pt>
                <c:pt idx="1488">
                  <c:v>29.354640960000001</c:v>
                </c:pt>
                <c:pt idx="1489">
                  <c:v>29.340435029999998</c:v>
                </c:pt>
                <c:pt idx="1490">
                  <c:v>29.486719130000001</c:v>
                </c:pt>
                <c:pt idx="1491">
                  <c:v>29.61169052</c:v>
                </c:pt>
                <c:pt idx="1492">
                  <c:v>29.61169052</c:v>
                </c:pt>
                <c:pt idx="1493">
                  <c:v>29.68412781</c:v>
                </c:pt>
                <c:pt idx="1494">
                  <c:v>29.588974</c:v>
                </c:pt>
                <c:pt idx="1495">
                  <c:v>29.588974</c:v>
                </c:pt>
                <c:pt idx="1496">
                  <c:v>29.590398789999998</c:v>
                </c:pt>
                <c:pt idx="1497">
                  <c:v>29.147296910000001</c:v>
                </c:pt>
                <c:pt idx="1498">
                  <c:v>29.147296910000001</c:v>
                </c:pt>
                <c:pt idx="1499">
                  <c:v>29.29784012</c:v>
                </c:pt>
                <c:pt idx="1500">
                  <c:v>29.665668490000002</c:v>
                </c:pt>
                <c:pt idx="1501">
                  <c:v>29.665668490000002</c:v>
                </c:pt>
                <c:pt idx="1502">
                  <c:v>29.819042209999999</c:v>
                </c:pt>
                <c:pt idx="1503">
                  <c:v>29.640102389999999</c:v>
                </c:pt>
                <c:pt idx="1504">
                  <c:v>29.469684600000001</c:v>
                </c:pt>
                <c:pt idx="1505">
                  <c:v>29.469684600000001</c:v>
                </c:pt>
                <c:pt idx="1506">
                  <c:v>29.035114289999999</c:v>
                </c:pt>
                <c:pt idx="1507">
                  <c:v>28.920078279999998</c:v>
                </c:pt>
                <c:pt idx="1508">
                  <c:v>28.920078279999998</c:v>
                </c:pt>
                <c:pt idx="1509">
                  <c:v>28.837703699999999</c:v>
                </c:pt>
                <c:pt idx="1510">
                  <c:v>28.854751589999999</c:v>
                </c:pt>
                <c:pt idx="1511">
                  <c:v>28.854751589999999</c:v>
                </c:pt>
                <c:pt idx="1512">
                  <c:v>28.910135270000001</c:v>
                </c:pt>
                <c:pt idx="1513">
                  <c:v>28.944219589999999</c:v>
                </c:pt>
                <c:pt idx="1514">
                  <c:v>28.769536970000001</c:v>
                </c:pt>
                <c:pt idx="1515">
                  <c:v>28.719829560000001</c:v>
                </c:pt>
                <c:pt idx="1516">
                  <c:v>28.67722702</c:v>
                </c:pt>
                <c:pt idx="1517">
                  <c:v>28.658767699999999</c:v>
                </c:pt>
                <c:pt idx="1518">
                  <c:v>28.658767699999999</c:v>
                </c:pt>
                <c:pt idx="1519">
                  <c:v>28.729776380000001</c:v>
                </c:pt>
                <c:pt idx="1520">
                  <c:v>28.525274280000001</c:v>
                </c:pt>
                <c:pt idx="1521">
                  <c:v>28.525274280000001</c:v>
                </c:pt>
                <c:pt idx="1522">
                  <c:v>28.536640169999998</c:v>
                </c:pt>
                <c:pt idx="1523">
                  <c:v>28.398883820000002</c:v>
                </c:pt>
                <c:pt idx="1524">
                  <c:v>28.398883820000002</c:v>
                </c:pt>
                <c:pt idx="1525">
                  <c:v>28.566457750000001</c:v>
                </c:pt>
                <c:pt idx="1526">
                  <c:v>28.566457750000001</c:v>
                </c:pt>
                <c:pt idx="1527">
                  <c:v>28.782321929999998</c:v>
                </c:pt>
                <c:pt idx="1528">
                  <c:v>28.617584229999999</c:v>
                </c:pt>
                <c:pt idx="1529">
                  <c:v>28.647405620000001</c:v>
                </c:pt>
                <c:pt idx="1530">
                  <c:v>28.647405620000001</c:v>
                </c:pt>
                <c:pt idx="1531">
                  <c:v>28.64456749</c:v>
                </c:pt>
                <c:pt idx="1532">
                  <c:v>28.648828510000001</c:v>
                </c:pt>
                <c:pt idx="1533">
                  <c:v>28.648828510000001</c:v>
                </c:pt>
                <c:pt idx="1534">
                  <c:v>28.651666639999998</c:v>
                </c:pt>
                <c:pt idx="1535">
                  <c:v>28.320775990000001</c:v>
                </c:pt>
                <c:pt idx="1536">
                  <c:v>28.320775990000001</c:v>
                </c:pt>
                <c:pt idx="1537">
                  <c:v>28.241250990000001</c:v>
                </c:pt>
                <c:pt idx="1538">
                  <c:v>28.49829102</c:v>
                </c:pt>
                <c:pt idx="1539">
                  <c:v>28.603382109999998</c:v>
                </c:pt>
                <c:pt idx="1540">
                  <c:v>28.714151380000001</c:v>
                </c:pt>
                <c:pt idx="1541">
                  <c:v>28.813564299999999</c:v>
                </c:pt>
                <c:pt idx="1542">
                  <c:v>28.813564299999999</c:v>
                </c:pt>
                <c:pt idx="1543">
                  <c:v>28.64030838</c:v>
                </c:pt>
                <c:pt idx="1544">
                  <c:v>28.623266220000001</c:v>
                </c:pt>
                <c:pt idx="1545">
                  <c:v>28.623266220000001</c:v>
                </c:pt>
                <c:pt idx="1546">
                  <c:v>28.623266220000001</c:v>
                </c:pt>
                <c:pt idx="1547">
                  <c:v>28.332134249999999</c:v>
                </c:pt>
                <c:pt idx="1548">
                  <c:v>28.150360110000001</c:v>
                </c:pt>
                <c:pt idx="1549">
                  <c:v>28.150360110000001</c:v>
                </c:pt>
                <c:pt idx="1550">
                  <c:v>28.23130798</c:v>
                </c:pt>
                <c:pt idx="1551">
                  <c:v>28.573558810000002</c:v>
                </c:pt>
                <c:pt idx="1552">
                  <c:v>28.573558810000002</c:v>
                </c:pt>
                <c:pt idx="1553">
                  <c:v>28.569299699999998</c:v>
                </c:pt>
                <c:pt idx="1554">
                  <c:v>28.494029999999999</c:v>
                </c:pt>
                <c:pt idx="1555">
                  <c:v>28.424448009999999</c:v>
                </c:pt>
                <c:pt idx="1556">
                  <c:v>28.424448009999999</c:v>
                </c:pt>
                <c:pt idx="1557">
                  <c:v>28.45994949</c:v>
                </c:pt>
                <c:pt idx="1558">
                  <c:v>28.45994949</c:v>
                </c:pt>
                <c:pt idx="1559">
                  <c:v>28.60764503</c:v>
                </c:pt>
                <c:pt idx="1560">
                  <c:v>28.58775902</c:v>
                </c:pt>
                <c:pt idx="1561">
                  <c:v>28.573562620000001</c:v>
                </c:pt>
                <c:pt idx="1562">
                  <c:v>28.573562620000001</c:v>
                </c:pt>
                <c:pt idx="1563">
                  <c:v>28.80220413</c:v>
                </c:pt>
                <c:pt idx="1564">
                  <c:v>29.023742680000002</c:v>
                </c:pt>
                <c:pt idx="1565">
                  <c:v>28.951314929999999</c:v>
                </c:pt>
                <c:pt idx="1566">
                  <c:v>28.830606459999998</c:v>
                </c:pt>
                <c:pt idx="1567">
                  <c:v>28.650247570000001</c:v>
                </c:pt>
                <c:pt idx="1568">
                  <c:v>28.479833599999999</c:v>
                </c:pt>
                <c:pt idx="1569">
                  <c:v>28.479833599999999</c:v>
                </c:pt>
                <c:pt idx="1570">
                  <c:v>28.30231285</c:v>
                </c:pt>
                <c:pt idx="1571">
                  <c:v>28.401721949999999</c:v>
                </c:pt>
                <c:pt idx="1572">
                  <c:v>28.50255203</c:v>
                </c:pt>
                <c:pt idx="1573">
                  <c:v>28.50255203</c:v>
                </c:pt>
                <c:pt idx="1574">
                  <c:v>28.755336759999999</c:v>
                </c:pt>
                <c:pt idx="1575">
                  <c:v>28.99534225</c:v>
                </c:pt>
                <c:pt idx="1576">
                  <c:v>28.998180390000002</c:v>
                </c:pt>
                <c:pt idx="1577">
                  <c:v>28.885990140000001</c:v>
                </c:pt>
                <c:pt idx="1578">
                  <c:v>28.50965309</c:v>
                </c:pt>
                <c:pt idx="1579">
                  <c:v>28.50965309</c:v>
                </c:pt>
                <c:pt idx="1580">
                  <c:v>28.47272873</c:v>
                </c:pt>
                <c:pt idx="1581">
                  <c:v>28.738296510000001</c:v>
                </c:pt>
                <c:pt idx="1582">
                  <c:v>28.738296510000001</c:v>
                </c:pt>
                <c:pt idx="1583">
                  <c:v>28.657348630000001</c:v>
                </c:pt>
                <c:pt idx="1584">
                  <c:v>28.822082519999999</c:v>
                </c:pt>
                <c:pt idx="1585">
                  <c:v>28.822082519999999</c:v>
                </c:pt>
                <c:pt idx="1586">
                  <c:v>28.663030620000001</c:v>
                </c:pt>
                <c:pt idx="1587">
                  <c:v>28.512493129999999</c:v>
                </c:pt>
                <c:pt idx="1588">
                  <c:v>28.512493129999999</c:v>
                </c:pt>
                <c:pt idx="1589">
                  <c:v>28.502553939999999</c:v>
                </c:pt>
                <c:pt idx="1590">
                  <c:v>28.38326073</c:v>
                </c:pt>
                <c:pt idx="1591">
                  <c:v>28.44149208</c:v>
                </c:pt>
                <c:pt idx="1592">
                  <c:v>28.44149208</c:v>
                </c:pt>
                <c:pt idx="1593">
                  <c:v>30.032062530000001</c:v>
                </c:pt>
                <c:pt idx="1594">
                  <c:v>31.097187040000001</c:v>
                </c:pt>
                <c:pt idx="1595">
                  <c:v>31.097187040000001</c:v>
                </c:pt>
                <c:pt idx="1596">
                  <c:v>30.208166120000001</c:v>
                </c:pt>
                <c:pt idx="1597">
                  <c:v>29.037954330000002</c:v>
                </c:pt>
                <c:pt idx="1598">
                  <c:v>29.037954330000002</c:v>
                </c:pt>
                <c:pt idx="1599">
                  <c:v>28.573558810000002</c:v>
                </c:pt>
                <c:pt idx="1600">
                  <c:v>28.626104349999999</c:v>
                </c:pt>
                <c:pt idx="1601">
                  <c:v>28.445749280000001</c:v>
                </c:pt>
                <c:pt idx="1602">
                  <c:v>28.281011580000001</c:v>
                </c:pt>
                <c:pt idx="1603">
                  <c:v>28.191543580000001</c:v>
                </c:pt>
                <c:pt idx="1604">
                  <c:v>28.106332779999999</c:v>
                </c:pt>
                <c:pt idx="1605">
                  <c:v>28.106332779999999</c:v>
                </c:pt>
                <c:pt idx="1606">
                  <c:v>28.154621120000002</c:v>
                </c:pt>
                <c:pt idx="1607">
                  <c:v>28.22420692</c:v>
                </c:pt>
                <c:pt idx="1608">
                  <c:v>28.22420692</c:v>
                </c:pt>
                <c:pt idx="1609">
                  <c:v>28.289531709999999</c:v>
                </c:pt>
                <c:pt idx="1610">
                  <c:v>28.73403931</c:v>
                </c:pt>
                <c:pt idx="1611">
                  <c:v>28.732616419999999</c:v>
                </c:pt>
                <c:pt idx="1612">
                  <c:v>28.54231644</c:v>
                </c:pt>
                <c:pt idx="1613">
                  <c:v>28.29663467</c:v>
                </c:pt>
                <c:pt idx="1614">
                  <c:v>27.974262240000002</c:v>
                </c:pt>
                <c:pt idx="1615">
                  <c:v>27.974262240000002</c:v>
                </c:pt>
                <c:pt idx="1616">
                  <c:v>27.833669660000002</c:v>
                </c:pt>
                <c:pt idx="1617">
                  <c:v>27.883373259999999</c:v>
                </c:pt>
                <c:pt idx="1618">
                  <c:v>27.883373259999999</c:v>
                </c:pt>
                <c:pt idx="1619">
                  <c:v>27.81236839</c:v>
                </c:pt>
                <c:pt idx="1620">
                  <c:v>27.883373259999999</c:v>
                </c:pt>
                <c:pt idx="1621">
                  <c:v>27.883373259999999</c:v>
                </c:pt>
                <c:pt idx="1622">
                  <c:v>28.076511379999999</c:v>
                </c:pt>
                <c:pt idx="1623">
                  <c:v>28.110595700000001</c:v>
                </c:pt>
                <c:pt idx="1624">
                  <c:v>28.062307359999998</c:v>
                </c:pt>
                <c:pt idx="1625">
                  <c:v>28.062307359999998</c:v>
                </c:pt>
                <c:pt idx="1626">
                  <c:v>27.694488530000001</c:v>
                </c:pt>
                <c:pt idx="1627">
                  <c:v>27.367855070000001</c:v>
                </c:pt>
                <c:pt idx="1628">
                  <c:v>27.039800639999999</c:v>
                </c:pt>
                <c:pt idx="1629">
                  <c:v>26.801214219999999</c:v>
                </c:pt>
                <c:pt idx="1630">
                  <c:v>26.671972270000001</c:v>
                </c:pt>
                <c:pt idx="1631">
                  <c:v>26.671972270000001</c:v>
                </c:pt>
                <c:pt idx="1632">
                  <c:v>26.664867399999999</c:v>
                </c:pt>
                <c:pt idx="1633">
                  <c:v>26.468883510000001</c:v>
                </c:pt>
                <c:pt idx="1634">
                  <c:v>26.468883510000001</c:v>
                </c:pt>
                <c:pt idx="1635">
                  <c:v>26.27006149</c:v>
                </c:pt>
                <c:pt idx="1636">
                  <c:v>26.461782459999998</c:v>
                </c:pt>
                <c:pt idx="1637">
                  <c:v>26.365219119999999</c:v>
                </c:pt>
                <c:pt idx="1638">
                  <c:v>25.939168930000001</c:v>
                </c:pt>
                <c:pt idx="1639">
                  <c:v>25.773010249999999</c:v>
                </c:pt>
                <c:pt idx="1640">
                  <c:v>25.839756009999999</c:v>
                </c:pt>
                <c:pt idx="1641">
                  <c:v>25.839756009999999</c:v>
                </c:pt>
                <c:pt idx="1642">
                  <c:v>25.73466492</c:v>
                </c:pt>
                <c:pt idx="1643">
                  <c:v>25.919284820000001</c:v>
                </c:pt>
                <c:pt idx="1644">
                  <c:v>25.919284820000001</c:v>
                </c:pt>
                <c:pt idx="1645">
                  <c:v>26.135143280000001</c:v>
                </c:pt>
                <c:pt idx="1646">
                  <c:v>25.18365288</c:v>
                </c:pt>
                <c:pt idx="1647">
                  <c:v>25.18365288</c:v>
                </c:pt>
                <c:pt idx="1648">
                  <c:v>24.96069336</c:v>
                </c:pt>
                <c:pt idx="1649">
                  <c:v>24.744831090000002</c:v>
                </c:pt>
                <c:pt idx="1650">
                  <c:v>24.63689995</c:v>
                </c:pt>
                <c:pt idx="1651">
                  <c:v>24.63689995</c:v>
                </c:pt>
                <c:pt idx="1652">
                  <c:v>24.778913500000002</c:v>
                </c:pt>
                <c:pt idx="1653">
                  <c:v>24.543170929999999</c:v>
                </c:pt>
                <c:pt idx="1654">
                  <c:v>24.543170929999999</c:v>
                </c:pt>
                <c:pt idx="1655">
                  <c:v>24.5900383</c:v>
                </c:pt>
                <c:pt idx="1656">
                  <c:v>24.276176450000001</c:v>
                </c:pt>
                <c:pt idx="1657">
                  <c:v>24.276176450000001</c:v>
                </c:pt>
                <c:pt idx="1658">
                  <c:v>24.115703580000002</c:v>
                </c:pt>
                <c:pt idx="1659">
                  <c:v>24.01344872</c:v>
                </c:pt>
                <c:pt idx="1660">
                  <c:v>23.979366299999999</c:v>
                </c:pt>
                <c:pt idx="1661">
                  <c:v>23.979366299999999</c:v>
                </c:pt>
                <c:pt idx="1662">
                  <c:v>23.828824999999998</c:v>
                </c:pt>
                <c:pt idx="1663">
                  <c:v>23.887048719999999</c:v>
                </c:pt>
                <c:pt idx="1664">
                  <c:v>23.837337489999999</c:v>
                </c:pt>
                <c:pt idx="1665">
                  <c:v>23.764904019999999</c:v>
                </c:pt>
                <c:pt idx="1666">
                  <c:v>23.834497450000001</c:v>
                </c:pt>
                <c:pt idx="1667">
                  <c:v>23.834497450000001</c:v>
                </c:pt>
                <c:pt idx="1668">
                  <c:v>23.65555573</c:v>
                </c:pt>
                <c:pt idx="1669">
                  <c:v>23.635675429999999</c:v>
                </c:pt>
                <c:pt idx="1670">
                  <c:v>23.827396390000001</c:v>
                </c:pt>
                <c:pt idx="1671">
                  <c:v>23.827396390000001</c:v>
                </c:pt>
                <c:pt idx="1672">
                  <c:v>23.804672239999999</c:v>
                </c:pt>
                <c:pt idx="1673">
                  <c:v>23.887042999999998</c:v>
                </c:pt>
                <c:pt idx="1674">
                  <c:v>23.887042999999998</c:v>
                </c:pt>
                <c:pt idx="1675">
                  <c:v>23.709516529999998</c:v>
                </c:pt>
                <c:pt idx="1676">
                  <c:v>23.617198940000002</c:v>
                </c:pt>
                <c:pt idx="1677">
                  <c:v>23.617198940000002</c:v>
                </c:pt>
                <c:pt idx="1678">
                  <c:v>23.705253599999999</c:v>
                </c:pt>
                <c:pt idx="1679">
                  <c:v>23.54762268</c:v>
                </c:pt>
                <c:pt idx="1680">
                  <c:v>23.324657439999999</c:v>
                </c:pt>
                <c:pt idx="1681">
                  <c:v>23.324657439999999</c:v>
                </c:pt>
                <c:pt idx="1682">
                  <c:v>23.46525192</c:v>
                </c:pt>
                <c:pt idx="1683">
                  <c:v>23.46525192</c:v>
                </c:pt>
                <c:pt idx="1684">
                  <c:v>23.246547700000001</c:v>
                </c:pt>
                <c:pt idx="1685">
                  <c:v>23.629995350000002</c:v>
                </c:pt>
                <c:pt idx="1686">
                  <c:v>23.605855940000001</c:v>
                </c:pt>
                <c:pt idx="1687">
                  <c:v>23.605855940000001</c:v>
                </c:pt>
                <c:pt idx="1688">
                  <c:v>23.34596252</c:v>
                </c:pt>
                <c:pt idx="1689">
                  <c:v>23.259325029999999</c:v>
                </c:pt>
                <c:pt idx="1690">
                  <c:v>23.194000240000001</c:v>
                </c:pt>
                <c:pt idx="1691">
                  <c:v>23.223833079999999</c:v>
                </c:pt>
                <c:pt idx="1692">
                  <c:v>23.617214199999999</c:v>
                </c:pt>
                <c:pt idx="1693">
                  <c:v>23.617214199999999</c:v>
                </c:pt>
                <c:pt idx="1694">
                  <c:v>23.691059110000001</c:v>
                </c:pt>
                <c:pt idx="1695">
                  <c:v>23.452468870000001</c:v>
                </c:pt>
                <c:pt idx="1696">
                  <c:v>23.333171839999999</c:v>
                </c:pt>
                <c:pt idx="1697">
                  <c:v>23.333171839999999</c:v>
                </c:pt>
                <c:pt idx="1698">
                  <c:v>23.635665889999999</c:v>
                </c:pt>
                <c:pt idx="1699">
                  <c:v>23.260746000000001</c:v>
                </c:pt>
                <c:pt idx="1700">
                  <c:v>23.260746000000001</c:v>
                </c:pt>
                <c:pt idx="1701">
                  <c:v>23.151393890000001</c:v>
                </c:pt>
                <c:pt idx="1702">
                  <c:v>22.952575679999999</c:v>
                </c:pt>
                <c:pt idx="1703">
                  <c:v>22.952575679999999</c:v>
                </c:pt>
                <c:pt idx="1704">
                  <c:v>23.22098351</c:v>
                </c:pt>
                <c:pt idx="1705">
                  <c:v>23.069026950000001</c:v>
                </c:pt>
                <c:pt idx="1706">
                  <c:v>22.687011720000001</c:v>
                </c:pt>
                <c:pt idx="1707">
                  <c:v>22.687011720000001</c:v>
                </c:pt>
                <c:pt idx="1708">
                  <c:v>22.90145111</c:v>
                </c:pt>
                <c:pt idx="1709">
                  <c:v>23.097431180000001</c:v>
                </c:pt>
                <c:pt idx="1710">
                  <c:v>23.269271849999999</c:v>
                </c:pt>
                <c:pt idx="1711">
                  <c:v>23.502172470000001</c:v>
                </c:pt>
                <c:pt idx="1712">
                  <c:v>23.168445590000001</c:v>
                </c:pt>
                <c:pt idx="1713">
                  <c:v>23.168445590000001</c:v>
                </c:pt>
                <c:pt idx="1714">
                  <c:v>23.13293839</c:v>
                </c:pt>
                <c:pt idx="1715">
                  <c:v>23.120157240000001</c:v>
                </c:pt>
                <c:pt idx="1716">
                  <c:v>23.03352928</c:v>
                </c:pt>
                <c:pt idx="1717">
                  <c:v>22.983819960000002</c:v>
                </c:pt>
                <c:pt idx="1718">
                  <c:v>23.138614650000001</c:v>
                </c:pt>
                <c:pt idx="1719">
                  <c:v>23.138614650000001</c:v>
                </c:pt>
                <c:pt idx="1720">
                  <c:v>23.441108700000001</c:v>
                </c:pt>
                <c:pt idx="1721">
                  <c:v>23.48513603</c:v>
                </c:pt>
                <c:pt idx="1722">
                  <c:v>23.695322040000001</c:v>
                </c:pt>
                <c:pt idx="1723">
                  <c:v>23.695322040000001</c:v>
                </c:pt>
                <c:pt idx="1724">
                  <c:v>24.074516299999999</c:v>
                </c:pt>
                <c:pt idx="1725">
                  <c:v>24.324466709999999</c:v>
                </c:pt>
                <c:pt idx="1726">
                  <c:v>24.324466709999999</c:v>
                </c:pt>
                <c:pt idx="1727">
                  <c:v>24.36565208</c:v>
                </c:pt>
                <c:pt idx="1728">
                  <c:v>24.156881330000001</c:v>
                </c:pt>
                <c:pt idx="1729">
                  <c:v>24.156881330000001</c:v>
                </c:pt>
                <c:pt idx="1730">
                  <c:v>24.0943985</c:v>
                </c:pt>
                <c:pt idx="1731">
                  <c:v>24.04611397</c:v>
                </c:pt>
                <c:pt idx="1732">
                  <c:v>24.017704009999999</c:v>
                </c:pt>
                <c:pt idx="1733">
                  <c:v>24.017704009999999</c:v>
                </c:pt>
                <c:pt idx="1734">
                  <c:v>24.112861630000001</c:v>
                </c:pt>
                <c:pt idx="1735">
                  <c:v>24.112861630000001</c:v>
                </c:pt>
                <c:pt idx="1736">
                  <c:v>23.865745539999999</c:v>
                </c:pt>
                <c:pt idx="1737">
                  <c:v>23.922548290000002</c:v>
                </c:pt>
                <c:pt idx="1738">
                  <c:v>23.97083473</c:v>
                </c:pt>
                <c:pt idx="1739">
                  <c:v>23.97083473</c:v>
                </c:pt>
                <c:pt idx="1740">
                  <c:v>24.00776291</c:v>
                </c:pt>
                <c:pt idx="1741">
                  <c:v>23.908349990000001</c:v>
                </c:pt>
                <c:pt idx="1742">
                  <c:v>24.122795100000001</c:v>
                </c:pt>
                <c:pt idx="1743">
                  <c:v>24.054622649999999</c:v>
                </c:pt>
                <c:pt idx="1744">
                  <c:v>23.996398930000002</c:v>
                </c:pt>
                <c:pt idx="1745">
                  <c:v>23.996398930000002</c:v>
                </c:pt>
                <c:pt idx="1746">
                  <c:v>23.989307400000001</c:v>
                </c:pt>
                <c:pt idx="1747">
                  <c:v>23.882783889999999</c:v>
                </c:pt>
                <c:pt idx="1748">
                  <c:v>24.043262479999999</c:v>
                </c:pt>
                <c:pt idx="1749">
                  <c:v>24.043262479999999</c:v>
                </c:pt>
                <c:pt idx="1750">
                  <c:v>24.263397220000002</c:v>
                </c:pt>
                <c:pt idx="1751">
                  <c:v>24.220794680000001</c:v>
                </c:pt>
                <c:pt idx="1752">
                  <c:v>24.261980059999999</c:v>
                </c:pt>
                <c:pt idx="1753">
                  <c:v>24.17392731</c:v>
                </c:pt>
                <c:pt idx="1754">
                  <c:v>24.036174769999999</c:v>
                </c:pt>
                <c:pt idx="1755">
                  <c:v>24.0802002</c:v>
                </c:pt>
                <c:pt idx="1756">
                  <c:v>24.0802002</c:v>
                </c:pt>
                <c:pt idx="1757">
                  <c:v>24.163991930000002</c:v>
                </c:pt>
                <c:pt idx="1758">
                  <c:v>24.216541289999999</c:v>
                </c:pt>
                <c:pt idx="1759">
                  <c:v>24.216541289999999</c:v>
                </c:pt>
                <c:pt idx="1760">
                  <c:v>24.308849330000001</c:v>
                </c:pt>
                <c:pt idx="1761">
                  <c:v>24.247785570000001</c:v>
                </c:pt>
                <c:pt idx="1762">
                  <c:v>24.247785570000001</c:v>
                </c:pt>
                <c:pt idx="1763">
                  <c:v>24.463645939999999</c:v>
                </c:pt>
                <c:pt idx="1764">
                  <c:v>24.773235320000001</c:v>
                </c:pt>
                <c:pt idx="1765">
                  <c:v>24.705066680000002</c:v>
                </c:pt>
                <c:pt idx="1766">
                  <c:v>24.705066680000002</c:v>
                </c:pt>
                <c:pt idx="1767">
                  <c:v>24.18387413</c:v>
                </c:pt>
                <c:pt idx="1768">
                  <c:v>24.199493409999999</c:v>
                </c:pt>
                <c:pt idx="1769">
                  <c:v>24.199493409999999</c:v>
                </c:pt>
                <c:pt idx="1770">
                  <c:v>24.23215866</c:v>
                </c:pt>
                <c:pt idx="1771">
                  <c:v>24.202337270000001</c:v>
                </c:pt>
                <c:pt idx="1772">
                  <c:v>24.202337270000001</c:v>
                </c:pt>
                <c:pt idx="1773">
                  <c:v>23.926816939999998</c:v>
                </c:pt>
                <c:pt idx="1774">
                  <c:v>23.631412510000001</c:v>
                </c:pt>
                <c:pt idx="1775">
                  <c:v>23.631412510000001</c:v>
                </c:pt>
                <c:pt idx="1776">
                  <c:v>23.793313980000001</c:v>
                </c:pt>
                <c:pt idx="1777">
                  <c:v>23.942432400000001</c:v>
                </c:pt>
                <c:pt idx="1778">
                  <c:v>23.882781980000001</c:v>
                </c:pt>
                <c:pt idx="1779">
                  <c:v>24.020544050000002</c:v>
                </c:pt>
                <c:pt idx="1780">
                  <c:v>24.027645110000002</c:v>
                </c:pt>
                <c:pt idx="1781">
                  <c:v>24.043273930000002</c:v>
                </c:pt>
                <c:pt idx="1782">
                  <c:v>24.043273930000002</c:v>
                </c:pt>
                <c:pt idx="1783">
                  <c:v>24.067409519999998</c:v>
                </c:pt>
                <c:pt idx="1784">
                  <c:v>24.0489502</c:v>
                </c:pt>
                <c:pt idx="1785">
                  <c:v>24.0489502</c:v>
                </c:pt>
                <c:pt idx="1786">
                  <c:v>24.081613539999999</c:v>
                </c:pt>
                <c:pt idx="1787">
                  <c:v>23.90266037</c:v>
                </c:pt>
                <c:pt idx="1788">
                  <c:v>23.871427539999999</c:v>
                </c:pt>
                <c:pt idx="1789">
                  <c:v>23.693906779999999</c:v>
                </c:pt>
                <c:pt idx="1790">
                  <c:v>23.69958115</c:v>
                </c:pt>
                <c:pt idx="1791">
                  <c:v>23.987878800000001</c:v>
                </c:pt>
                <c:pt idx="1792">
                  <c:v>23.987878800000001</c:v>
                </c:pt>
                <c:pt idx="1793">
                  <c:v>23.905506129999999</c:v>
                </c:pt>
                <c:pt idx="1794">
                  <c:v>23.784790040000001</c:v>
                </c:pt>
                <c:pt idx="1795">
                  <c:v>23.784790040000001</c:v>
                </c:pt>
                <c:pt idx="1796">
                  <c:v>23.91970444</c:v>
                </c:pt>
                <c:pt idx="1797">
                  <c:v>23.797571179999998</c:v>
                </c:pt>
                <c:pt idx="1798">
                  <c:v>23.797571179999998</c:v>
                </c:pt>
                <c:pt idx="1799">
                  <c:v>23.911182400000001</c:v>
                </c:pt>
                <c:pt idx="1800">
                  <c:v>24.016284939999998</c:v>
                </c:pt>
                <c:pt idx="1801">
                  <c:v>24.017715450000001</c:v>
                </c:pt>
                <c:pt idx="1802">
                  <c:v>24.017715450000001</c:v>
                </c:pt>
                <c:pt idx="1803">
                  <c:v>23.992145539999999</c:v>
                </c:pt>
                <c:pt idx="1804">
                  <c:v>24.009187699999998</c:v>
                </c:pt>
                <c:pt idx="1805">
                  <c:v>24.009187699999998</c:v>
                </c:pt>
                <c:pt idx="1806">
                  <c:v>24.00776291</c:v>
                </c:pt>
                <c:pt idx="1807">
                  <c:v>24.017704009999999</c:v>
                </c:pt>
                <c:pt idx="1808">
                  <c:v>24.017704009999999</c:v>
                </c:pt>
                <c:pt idx="1809">
                  <c:v>24.010601040000001</c:v>
                </c:pt>
                <c:pt idx="1810">
                  <c:v>24.11711884</c:v>
                </c:pt>
                <c:pt idx="1811">
                  <c:v>24.020540239999999</c:v>
                </c:pt>
                <c:pt idx="1812">
                  <c:v>24.020540239999999</c:v>
                </c:pt>
                <c:pt idx="1813">
                  <c:v>23.73082161</c:v>
                </c:pt>
                <c:pt idx="1814">
                  <c:v>23.730825419999999</c:v>
                </c:pt>
                <c:pt idx="1815">
                  <c:v>23.9538002</c:v>
                </c:pt>
                <c:pt idx="1816">
                  <c:v>23.845865249999999</c:v>
                </c:pt>
                <c:pt idx="1817">
                  <c:v>23.689641949999999</c:v>
                </c:pt>
                <c:pt idx="1818">
                  <c:v>23.689641949999999</c:v>
                </c:pt>
                <c:pt idx="1819">
                  <c:v>23.462413789999999</c:v>
                </c:pt>
                <c:pt idx="1820">
                  <c:v>23.4723568</c:v>
                </c:pt>
                <c:pt idx="1821">
                  <c:v>23.5618248</c:v>
                </c:pt>
                <c:pt idx="1822">
                  <c:v>23.5618248</c:v>
                </c:pt>
                <c:pt idx="1823">
                  <c:v>23.708097460000001</c:v>
                </c:pt>
                <c:pt idx="1824">
                  <c:v>23.708097460000001</c:v>
                </c:pt>
                <c:pt idx="1825">
                  <c:v>23.790464400000001</c:v>
                </c:pt>
                <c:pt idx="1826">
                  <c:v>23.749279019999999</c:v>
                </c:pt>
                <c:pt idx="1827">
                  <c:v>23.54335785</c:v>
                </c:pt>
                <c:pt idx="1828">
                  <c:v>23.54335785</c:v>
                </c:pt>
                <c:pt idx="1829">
                  <c:v>23.519212719999999</c:v>
                </c:pt>
                <c:pt idx="1830">
                  <c:v>23.79188156</c:v>
                </c:pt>
                <c:pt idx="1831">
                  <c:v>23.845859529999998</c:v>
                </c:pt>
                <c:pt idx="1832">
                  <c:v>23.801834110000001</c:v>
                </c:pt>
                <c:pt idx="1833">
                  <c:v>23.915451050000001</c:v>
                </c:pt>
                <c:pt idx="1834">
                  <c:v>23.915451050000001</c:v>
                </c:pt>
                <c:pt idx="1835">
                  <c:v>23.750705719999999</c:v>
                </c:pt>
                <c:pt idx="1836">
                  <c:v>23.603002549999999</c:v>
                </c:pt>
                <c:pt idx="1837">
                  <c:v>23.62999344</c:v>
                </c:pt>
                <c:pt idx="1838">
                  <c:v>23.62999344</c:v>
                </c:pt>
                <c:pt idx="1839">
                  <c:v>23.576034549999999</c:v>
                </c:pt>
                <c:pt idx="1840">
                  <c:v>23.75212479</c:v>
                </c:pt>
                <c:pt idx="1841">
                  <c:v>23.75212479</c:v>
                </c:pt>
                <c:pt idx="1842">
                  <c:v>23.870000839999999</c:v>
                </c:pt>
                <c:pt idx="1843">
                  <c:v>23.91686249</c:v>
                </c:pt>
                <c:pt idx="1844">
                  <c:v>23.91686249</c:v>
                </c:pt>
                <c:pt idx="1845">
                  <c:v>23.899826050000001</c:v>
                </c:pt>
                <c:pt idx="1846">
                  <c:v>23.431167599999998</c:v>
                </c:pt>
                <c:pt idx="1847">
                  <c:v>23.372941969999999</c:v>
                </c:pt>
                <c:pt idx="1848">
                  <c:v>23.372941969999999</c:v>
                </c:pt>
                <c:pt idx="1849">
                  <c:v>23.787637709999998</c:v>
                </c:pt>
                <c:pt idx="1850">
                  <c:v>23.781953810000001</c:v>
                </c:pt>
                <c:pt idx="1851">
                  <c:v>23.781953810000001</c:v>
                </c:pt>
                <c:pt idx="1852">
                  <c:v>23.970842359999999</c:v>
                </c:pt>
                <c:pt idx="1853">
                  <c:v>23.759229659999999</c:v>
                </c:pt>
                <c:pt idx="1854">
                  <c:v>23.759229659999999</c:v>
                </c:pt>
                <c:pt idx="1855">
                  <c:v>23.69957733</c:v>
                </c:pt>
                <c:pt idx="1856">
                  <c:v>23.69957733</c:v>
                </c:pt>
                <c:pt idx="1857">
                  <c:v>24.02481461</c:v>
                </c:pt>
                <c:pt idx="1858">
                  <c:v>23.844442369999999</c:v>
                </c:pt>
                <c:pt idx="1859">
                  <c:v>23.844442369999999</c:v>
                </c:pt>
                <c:pt idx="1860">
                  <c:v>23.44820786</c:v>
                </c:pt>
                <c:pt idx="1861">
                  <c:v>23.405605319999999</c:v>
                </c:pt>
                <c:pt idx="1862">
                  <c:v>23.443948750000001</c:v>
                </c:pt>
                <c:pt idx="1863">
                  <c:v>23.443948750000001</c:v>
                </c:pt>
                <c:pt idx="1864">
                  <c:v>23.43258286</c:v>
                </c:pt>
                <c:pt idx="1865">
                  <c:v>23.34027481</c:v>
                </c:pt>
                <c:pt idx="1866">
                  <c:v>23.34027481</c:v>
                </c:pt>
                <c:pt idx="1867">
                  <c:v>23.391403199999999</c:v>
                </c:pt>
                <c:pt idx="1868">
                  <c:v>23.380041120000001</c:v>
                </c:pt>
                <c:pt idx="1869">
                  <c:v>23.380041120000001</c:v>
                </c:pt>
                <c:pt idx="1870">
                  <c:v>23.154241559999999</c:v>
                </c:pt>
                <c:pt idx="1871">
                  <c:v>23.664087299999998</c:v>
                </c:pt>
                <c:pt idx="1872">
                  <c:v>24.067413330000001</c:v>
                </c:pt>
                <c:pt idx="1873">
                  <c:v>24.067413330000001</c:v>
                </c:pt>
                <c:pt idx="1874">
                  <c:v>23.659809110000001</c:v>
                </c:pt>
                <c:pt idx="1875">
                  <c:v>23.659809110000001</c:v>
                </c:pt>
                <c:pt idx="1876">
                  <c:v>23.456729889999998</c:v>
                </c:pt>
                <c:pt idx="1877">
                  <c:v>23.350219729999999</c:v>
                </c:pt>
                <c:pt idx="1878">
                  <c:v>23.347377779999999</c:v>
                </c:pt>
                <c:pt idx="1879">
                  <c:v>23.347377779999999</c:v>
                </c:pt>
                <c:pt idx="1880">
                  <c:v>23.547618870000001</c:v>
                </c:pt>
                <c:pt idx="1881">
                  <c:v>23.253650669999999</c:v>
                </c:pt>
                <c:pt idx="1882">
                  <c:v>23.243707659999998</c:v>
                </c:pt>
                <c:pt idx="1883">
                  <c:v>23.527740479999999</c:v>
                </c:pt>
                <c:pt idx="1884">
                  <c:v>23.629985810000001</c:v>
                </c:pt>
                <c:pt idx="1885">
                  <c:v>23.629985810000001</c:v>
                </c:pt>
                <c:pt idx="1886">
                  <c:v>23.5007515</c:v>
                </c:pt>
                <c:pt idx="1887">
                  <c:v>23.463825230000001</c:v>
                </c:pt>
                <c:pt idx="1888">
                  <c:v>23.39566422</c:v>
                </c:pt>
                <c:pt idx="1889">
                  <c:v>23.39566422</c:v>
                </c:pt>
                <c:pt idx="1890">
                  <c:v>23.201103209999999</c:v>
                </c:pt>
                <c:pt idx="1891">
                  <c:v>23.178379060000001</c:v>
                </c:pt>
                <c:pt idx="1892">
                  <c:v>23.178379060000001</c:v>
                </c:pt>
                <c:pt idx="1893">
                  <c:v>23.135778429999998</c:v>
                </c:pt>
                <c:pt idx="1894">
                  <c:v>23.4212265</c:v>
                </c:pt>
                <c:pt idx="1895">
                  <c:v>23.4212265</c:v>
                </c:pt>
                <c:pt idx="1896">
                  <c:v>23.75069809</c:v>
                </c:pt>
                <c:pt idx="1897">
                  <c:v>23.456729889999998</c:v>
                </c:pt>
                <c:pt idx="1898">
                  <c:v>23.463834760000001</c:v>
                </c:pt>
                <c:pt idx="1899">
                  <c:v>23.463834760000001</c:v>
                </c:pt>
                <c:pt idx="1900">
                  <c:v>23.154243470000001</c:v>
                </c:pt>
                <c:pt idx="1901">
                  <c:v>23.154243470000001</c:v>
                </c:pt>
                <c:pt idx="1902">
                  <c:v>22.843227389999999</c:v>
                </c:pt>
                <c:pt idx="1903">
                  <c:v>23.277790070000002</c:v>
                </c:pt>
                <c:pt idx="1904">
                  <c:v>23.361576079999999</c:v>
                </c:pt>
                <c:pt idx="1905">
                  <c:v>23.361576079999999</c:v>
                </c:pt>
                <c:pt idx="1906">
                  <c:v>23.250810619999999</c:v>
                </c:pt>
                <c:pt idx="1907">
                  <c:v>23.58596992</c:v>
                </c:pt>
                <c:pt idx="1908">
                  <c:v>23.58596992</c:v>
                </c:pt>
                <c:pt idx="1909">
                  <c:v>23.3218174</c:v>
                </c:pt>
                <c:pt idx="1910">
                  <c:v>23.220981600000002</c:v>
                </c:pt>
                <c:pt idx="1911">
                  <c:v>23.220981600000002</c:v>
                </c:pt>
                <c:pt idx="1912">
                  <c:v>23.088909149999999</c:v>
                </c:pt>
                <c:pt idx="1913">
                  <c:v>23.158494950000001</c:v>
                </c:pt>
                <c:pt idx="1914">
                  <c:v>23.158494950000001</c:v>
                </c:pt>
                <c:pt idx="1915">
                  <c:v>23.30619621</c:v>
                </c:pt>
                <c:pt idx="1916">
                  <c:v>23.313293460000001</c:v>
                </c:pt>
                <c:pt idx="1917">
                  <c:v>23.408449170000001</c:v>
                </c:pt>
                <c:pt idx="1918">
                  <c:v>23.358739849999999</c:v>
                </c:pt>
                <c:pt idx="1919">
                  <c:v>23.416961669999999</c:v>
                </c:pt>
                <c:pt idx="1920">
                  <c:v>23.402759549999999</c:v>
                </c:pt>
                <c:pt idx="1921">
                  <c:v>23.402759549999999</c:v>
                </c:pt>
                <c:pt idx="1922">
                  <c:v>23.372936249999999</c:v>
                </c:pt>
                <c:pt idx="1923">
                  <c:v>23.274948120000001</c:v>
                </c:pt>
                <c:pt idx="1924">
                  <c:v>23.128673549999998</c:v>
                </c:pt>
                <c:pt idx="1925">
                  <c:v>23.128673549999998</c:v>
                </c:pt>
                <c:pt idx="1926">
                  <c:v>22.946895600000001</c:v>
                </c:pt>
                <c:pt idx="1927">
                  <c:v>22.98950005</c:v>
                </c:pt>
                <c:pt idx="1928">
                  <c:v>22.789260859999999</c:v>
                </c:pt>
                <c:pt idx="1929">
                  <c:v>22.78216171</c:v>
                </c:pt>
                <c:pt idx="1930">
                  <c:v>22.973878859999999</c:v>
                </c:pt>
                <c:pt idx="1931">
                  <c:v>22.973878859999999</c:v>
                </c:pt>
                <c:pt idx="1932">
                  <c:v>23.069026950000001</c:v>
                </c:pt>
                <c:pt idx="1933">
                  <c:v>23.331752779999999</c:v>
                </c:pt>
                <c:pt idx="1934">
                  <c:v>23.443943019999999</c:v>
                </c:pt>
                <c:pt idx="1935">
                  <c:v>23.443943019999999</c:v>
                </c:pt>
                <c:pt idx="1936">
                  <c:v>22.766538619999999</c:v>
                </c:pt>
                <c:pt idx="1937">
                  <c:v>22.766538619999999</c:v>
                </c:pt>
                <c:pt idx="1938">
                  <c:v>23.063346859999999</c:v>
                </c:pt>
                <c:pt idx="1939">
                  <c:v>23.017902370000002</c:v>
                </c:pt>
                <c:pt idx="1940">
                  <c:v>22.976718900000002</c:v>
                </c:pt>
                <c:pt idx="1941">
                  <c:v>22.976718900000002</c:v>
                </c:pt>
                <c:pt idx="1942">
                  <c:v>23.222400669999999</c:v>
                </c:pt>
                <c:pt idx="1943">
                  <c:v>23.101692199999999</c:v>
                </c:pt>
                <c:pt idx="1944">
                  <c:v>23.108791350000001</c:v>
                </c:pt>
                <c:pt idx="1945">
                  <c:v>23.439683909999999</c:v>
                </c:pt>
                <c:pt idx="1946">
                  <c:v>23.228084559999999</c:v>
                </c:pt>
                <c:pt idx="1947">
                  <c:v>23.228084559999999</c:v>
                </c:pt>
                <c:pt idx="1948">
                  <c:v>23.064769739999999</c:v>
                </c:pt>
                <c:pt idx="1949">
                  <c:v>23.152816770000001</c:v>
                </c:pt>
                <c:pt idx="1950">
                  <c:v>23.22382545</c:v>
                </c:pt>
                <c:pt idx="1951">
                  <c:v>23.22382545</c:v>
                </c:pt>
                <c:pt idx="1952">
                  <c:v>23.415554050000001</c:v>
                </c:pt>
                <c:pt idx="1953">
                  <c:v>23.415554050000001</c:v>
                </c:pt>
                <c:pt idx="1954">
                  <c:v>23.773433690000001</c:v>
                </c:pt>
                <c:pt idx="1955">
                  <c:v>23.693897249999999</c:v>
                </c:pt>
                <c:pt idx="1956">
                  <c:v>23.9424305</c:v>
                </c:pt>
                <c:pt idx="1957">
                  <c:v>23.9424305</c:v>
                </c:pt>
                <c:pt idx="1958">
                  <c:v>23.911182400000001</c:v>
                </c:pt>
                <c:pt idx="1959">
                  <c:v>23.975086210000001</c:v>
                </c:pt>
                <c:pt idx="1960">
                  <c:v>23.831653589999998</c:v>
                </c:pt>
                <c:pt idx="1961">
                  <c:v>23.681121829999999</c:v>
                </c:pt>
                <c:pt idx="1962">
                  <c:v>23.902667999999998</c:v>
                </c:pt>
                <c:pt idx="1963">
                  <c:v>23.902667999999998</c:v>
                </c:pt>
                <c:pt idx="1964">
                  <c:v>24.161149980000001</c:v>
                </c:pt>
                <c:pt idx="1965">
                  <c:v>24.034749980000001</c:v>
                </c:pt>
                <c:pt idx="1966">
                  <c:v>24.06884003</c:v>
                </c:pt>
                <c:pt idx="1967">
                  <c:v>24.06884003</c:v>
                </c:pt>
                <c:pt idx="1968">
                  <c:v>24.27334595</c:v>
                </c:pt>
                <c:pt idx="1969">
                  <c:v>24.274766920000001</c:v>
                </c:pt>
                <c:pt idx="1970">
                  <c:v>24.114288330000001</c:v>
                </c:pt>
                <c:pt idx="1971">
                  <c:v>24.041856769999999</c:v>
                </c:pt>
                <c:pt idx="1972">
                  <c:v>23.98220444</c:v>
                </c:pt>
                <c:pt idx="1973">
                  <c:v>23.98220444</c:v>
                </c:pt>
                <c:pt idx="1974">
                  <c:v>23.928232189999999</c:v>
                </c:pt>
                <c:pt idx="1975">
                  <c:v>23.821718220000001</c:v>
                </c:pt>
                <c:pt idx="1976">
                  <c:v>23.642770769999998</c:v>
                </c:pt>
                <c:pt idx="1977">
                  <c:v>23.642770769999998</c:v>
                </c:pt>
                <c:pt idx="1978">
                  <c:v>23.720878599999999</c:v>
                </c:pt>
                <c:pt idx="1979">
                  <c:v>23.99497414</c:v>
                </c:pt>
                <c:pt idx="1980">
                  <c:v>24.083034519999998</c:v>
                </c:pt>
                <c:pt idx="1981">
                  <c:v>24.0603199</c:v>
                </c:pt>
                <c:pt idx="1982">
                  <c:v>23.848709110000001</c:v>
                </c:pt>
                <c:pt idx="1983">
                  <c:v>23.848709110000001</c:v>
                </c:pt>
                <c:pt idx="1984">
                  <c:v>23.472358700000001</c:v>
                </c:pt>
                <c:pt idx="1985">
                  <c:v>23.194000240000001</c:v>
                </c:pt>
                <c:pt idx="1986">
                  <c:v>22.875890729999998</c:v>
                </c:pt>
                <c:pt idx="1987">
                  <c:v>22.875890729999998</c:v>
                </c:pt>
                <c:pt idx="1988">
                  <c:v>23.124414439999999</c:v>
                </c:pt>
                <c:pt idx="1989">
                  <c:v>23.124414439999999</c:v>
                </c:pt>
                <c:pt idx="1990">
                  <c:v>23.661228179999998</c:v>
                </c:pt>
                <c:pt idx="1991">
                  <c:v>23.779102330000001</c:v>
                </c:pt>
                <c:pt idx="1992">
                  <c:v>23.639925000000002</c:v>
                </c:pt>
                <c:pt idx="1993">
                  <c:v>23.639925000000002</c:v>
                </c:pt>
                <c:pt idx="1994">
                  <c:v>23.239444729999999</c:v>
                </c:pt>
                <c:pt idx="1995">
                  <c:v>23.205362319999999</c:v>
                </c:pt>
                <c:pt idx="1996">
                  <c:v>23.225242609999999</c:v>
                </c:pt>
                <c:pt idx="1997">
                  <c:v>23.21530151</c:v>
                </c:pt>
                <c:pt idx="1998">
                  <c:v>23.01080322</c:v>
                </c:pt>
                <c:pt idx="1999">
                  <c:v>23.01080322</c:v>
                </c:pt>
                <c:pt idx="2000">
                  <c:v>22.563459399999999</c:v>
                </c:pt>
                <c:pt idx="2001">
                  <c:v>22.814823149999999</c:v>
                </c:pt>
                <c:pt idx="2002">
                  <c:v>22.91565323</c:v>
                </c:pt>
                <c:pt idx="2003">
                  <c:v>22.91565323</c:v>
                </c:pt>
                <c:pt idx="2004">
                  <c:v>22.87446976</c:v>
                </c:pt>
                <c:pt idx="2005">
                  <c:v>23.124412540000002</c:v>
                </c:pt>
                <c:pt idx="2006">
                  <c:v>22.897190089999999</c:v>
                </c:pt>
                <c:pt idx="2007">
                  <c:v>22.731037140000002</c:v>
                </c:pt>
                <c:pt idx="2008">
                  <c:v>22.865947720000001</c:v>
                </c:pt>
                <c:pt idx="2009">
                  <c:v>22.865947720000001</c:v>
                </c:pt>
                <c:pt idx="2010">
                  <c:v>22.97955894</c:v>
                </c:pt>
                <c:pt idx="2011">
                  <c:v>22.536478039999999</c:v>
                </c:pt>
                <c:pt idx="2012">
                  <c:v>22.306415560000001</c:v>
                </c:pt>
                <c:pt idx="2013">
                  <c:v>22.306415560000001</c:v>
                </c:pt>
                <c:pt idx="2014">
                  <c:v>22.435647960000001</c:v>
                </c:pt>
                <c:pt idx="2015">
                  <c:v>22.435647960000001</c:v>
                </c:pt>
                <c:pt idx="2016">
                  <c:v>22.44558907</c:v>
                </c:pt>
                <c:pt idx="2017">
                  <c:v>22.527957919999999</c:v>
                </c:pt>
                <c:pt idx="2018">
                  <c:v>22.15304184</c:v>
                </c:pt>
                <c:pt idx="2019">
                  <c:v>22.15304184</c:v>
                </c:pt>
                <c:pt idx="2020">
                  <c:v>22.191385270000001</c:v>
                </c:pt>
                <c:pt idx="2021">
                  <c:v>22.312095639999999</c:v>
                </c:pt>
                <c:pt idx="2022">
                  <c:v>22.312095639999999</c:v>
                </c:pt>
                <c:pt idx="2023">
                  <c:v>22.922756199999998</c:v>
                </c:pt>
                <c:pt idx="2024">
                  <c:v>23.05056381</c:v>
                </c:pt>
                <c:pt idx="2025">
                  <c:v>23.05056381</c:v>
                </c:pt>
                <c:pt idx="2026">
                  <c:v>22.844646449999999</c:v>
                </c:pt>
                <c:pt idx="2027">
                  <c:v>22.42570877</c:v>
                </c:pt>
                <c:pt idx="2028">
                  <c:v>22.1601429</c:v>
                </c:pt>
                <c:pt idx="2029">
                  <c:v>22.1601429</c:v>
                </c:pt>
                <c:pt idx="2030">
                  <c:v>22.21268654</c:v>
                </c:pt>
                <c:pt idx="2031">
                  <c:v>22.16440201</c:v>
                </c:pt>
                <c:pt idx="2032">
                  <c:v>22.22688866</c:v>
                </c:pt>
                <c:pt idx="2033">
                  <c:v>21.976940160000002</c:v>
                </c:pt>
                <c:pt idx="2034">
                  <c:v>22.140254970000001</c:v>
                </c:pt>
                <c:pt idx="2035">
                  <c:v>22.140254970000001</c:v>
                </c:pt>
                <c:pt idx="2036">
                  <c:v>22.287954330000002</c:v>
                </c:pt>
                <c:pt idx="2037">
                  <c:v>22.028070450000001</c:v>
                </c:pt>
                <c:pt idx="2038">
                  <c:v>22.195644380000001</c:v>
                </c:pt>
                <c:pt idx="2039">
                  <c:v>22.195644380000001</c:v>
                </c:pt>
                <c:pt idx="2040">
                  <c:v>22.110439299999999</c:v>
                </c:pt>
                <c:pt idx="2041">
                  <c:v>22.110439299999999</c:v>
                </c:pt>
                <c:pt idx="2042">
                  <c:v>21.974103929999998</c:v>
                </c:pt>
                <c:pt idx="2043">
                  <c:v>22.390201569999999</c:v>
                </c:pt>
                <c:pt idx="2044">
                  <c:v>22.087713239999999</c:v>
                </c:pt>
                <c:pt idx="2045">
                  <c:v>22.087713239999999</c:v>
                </c:pt>
                <c:pt idx="2046">
                  <c:v>22.259551999999999</c:v>
                </c:pt>
                <c:pt idx="2047">
                  <c:v>22.739557269999999</c:v>
                </c:pt>
                <c:pt idx="2048">
                  <c:v>22.739557269999999</c:v>
                </c:pt>
                <c:pt idx="2049">
                  <c:v>22.278013229999999</c:v>
                </c:pt>
                <c:pt idx="2050">
                  <c:v>22.921333310000001</c:v>
                </c:pt>
                <c:pt idx="2051">
                  <c:v>22.921333310000001</c:v>
                </c:pt>
                <c:pt idx="2052">
                  <c:v>22.654348370000001</c:v>
                </c:pt>
                <c:pt idx="2053">
                  <c:v>22.313516620000001</c:v>
                </c:pt>
                <c:pt idx="2054">
                  <c:v>22.170078279999998</c:v>
                </c:pt>
                <c:pt idx="2055">
                  <c:v>22.170078279999998</c:v>
                </c:pt>
                <c:pt idx="2056">
                  <c:v>21.719890589999999</c:v>
                </c:pt>
                <c:pt idx="2057">
                  <c:v>21.79089737</c:v>
                </c:pt>
                <c:pt idx="2058">
                  <c:v>22.106168749999998</c:v>
                </c:pt>
                <c:pt idx="2059">
                  <c:v>22.33481789</c:v>
                </c:pt>
                <c:pt idx="2060">
                  <c:v>22.023807529999999</c:v>
                </c:pt>
                <c:pt idx="2061">
                  <c:v>22.023807529999999</c:v>
                </c:pt>
                <c:pt idx="2062">
                  <c:v>21.931499479999999</c:v>
                </c:pt>
                <c:pt idx="2063">
                  <c:v>21.694326400000001</c:v>
                </c:pt>
                <c:pt idx="2064">
                  <c:v>21.694326400000001</c:v>
                </c:pt>
                <c:pt idx="2065">
                  <c:v>21.745452879999998</c:v>
                </c:pt>
                <c:pt idx="2066">
                  <c:v>22.180025100000002</c:v>
                </c:pt>
                <c:pt idx="2067">
                  <c:v>22.180025100000002</c:v>
                </c:pt>
                <c:pt idx="2068">
                  <c:v>22.070672989999998</c:v>
                </c:pt>
                <c:pt idx="2069">
                  <c:v>22.091974260000001</c:v>
                </c:pt>
                <c:pt idx="2070">
                  <c:v>22.060733800000001</c:v>
                </c:pt>
                <c:pt idx="2071">
                  <c:v>22.060733800000001</c:v>
                </c:pt>
                <c:pt idx="2072">
                  <c:v>21.944280620000001</c:v>
                </c:pt>
                <c:pt idx="2073">
                  <c:v>21.941440579999998</c:v>
                </c:pt>
                <c:pt idx="2074">
                  <c:v>21.87327385</c:v>
                </c:pt>
                <c:pt idx="2075">
                  <c:v>22.06073189</c:v>
                </c:pt>
                <c:pt idx="2076">
                  <c:v>22.038005829999999</c:v>
                </c:pt>
                <c:pt idx="2077">
                  <c:v>22.038005829999999</c:v>
                </c:pt>
                <c:pt idx="2078">
                  <c:v>21.974098210000001</c:v>
                </c:pt>
                <c:pt idx="2079">
                  <c:v>22.56630135</c:v>
                </c:pt>
                <c:pt idx="2080">
                  <c:v>22.601804730000001</c:v>
                </c:pt>
                <c:pt idx="2081">
                  <c:v>22.601804730000001</c:v>
                </c:pt>
                <c:pt idx="2082">
                  <c:v>22.74949646</c:v>
                </c:pt>
                <c:pt idx="2083">
                  <c:v>22.76369858</c:v>
                </c:pt>
                <c:pt idx="2084">
                  <c:v>22.26523018</c:v>
                </c:pt>
                <c:pt idx="2085">
                  <c:v>22.174343109999999</c:v>
                </c:pt>
                <c:pt idx="2086">
                  <c:v>22.19422531</c:v>
                </c:pt>
                <c:pt idx="2087">
                  <c:v>22.19422531</c:v>
                </c:pt>
                <c:pt idx="2088">
                  <c:v>22.05646896</c:v>
                </c:pt>
                <c:pt idx="2089">
                  <c:v>22.066408160000002</c:v>
                </c:pt>
                <c:pt idx="2090">
                  <c:v>21.876100539999999</c:v>
                </c:pt>
                <c:pt idx="2091">
                  <c:v>21.876100539999999</c:v>
                </c:pt>
                <c:pt idx="2092">
                  <c:v>22.170074459999999</c:v>
                </c:pt>
                <c:pt idx="2093">
                  <c:v>22.170074459999999</c:v>
                </c:pt>
                <c:pt idx="2094">
                  <c:v>21.840597150000001</c:v>
                </c:pt>
                <c:pt idx="2095">
                  <c:v>21.90166473</c:v>
                </c:pt>
                <c:pt idx="2096">
                  <c:v>21.95705414</c:v>
                </c:pt>
                <c:pt idx="2097">
                  <c:v>21.95705414</c:v>
                </c:pt>
                <c:pt idx="2098">
                  <c:v>21.8704319</c:v>
                </c:pt>
                <c:pt idx="2099">
                  <c:v>21.643201829999999</c:v>
                </c:pt>
                <c:pt idx="2100">
                  <c:v>21.80367661</c:v>
                </c:pt>
                <c:pt idx="2101">
                  <c:v>21.823560709999999</c:v>
                </c:pt>
                <c:pt idx="2102">
                  <c:v>21.58781815</c:v>
                </c:pt>
                <c:pt idx="2103">
                  <c:v>21.58781815</c:v>
                </c:pt>
                <c:pt idx="2104">
                  <c:v>21.575031280000001</c:v>
                </c:pt>
                <c:pt idx="2105">
                  <c:v>21.688638690000001</c:v>
                </c:pt>
                <c:pt idx="2106">
                  <c:v>22.099067689999998</c:v>
                </c:pt>
                <c:pt idx="2107">
                  <c:v>22.099067689999998</c:v>
                </c:pt>
                <c:pt idx="2108">
                  <c:v>21.86474037</c:v>
                </c:pt>
                <c:pt idx="2109">
                  <c:v>22.127468109999999</c:v>
                </c:pt>
                <c:pt idx="2110">
                  <c:v>22.127468109999999</c:v>
                </c:pt>
                <c:pt idx="2111">
                  <c:v>22.39162254</c:v>
                </c:pt>
                <c:pt idx="2112">
                  <c:v>21.9457016</c:v>
                </c:pt>
                <c:pt idx="2113">
                  <c:v>21.9457016</c:v>
                </c:pt>
                <c:pt idx="2114">
                  <c:v>21.978364939999999</c:v>
                </c:pt>
                <c:pt idx="2115">
                  <c:v>21.614803309999999</c:v>
                </c:pt>
                <c:pt idx="2116">
                  <c:v>21.441539760000001</c:v>
                </c:pt>
                <c:pt idx="2117">
                  <c:v>21.441539760000001</c:v>
                </c:pt>
                <c:pt idx="2118">
                  <c:v>21.528171539999999</c:v>
                </c:pt>
                <c:pt idx="2119">
                  <c:v>21.778118129999999</c:v>
                </c:pt>
                <c:pt idx="2120">
                  <c:v>21.778118129999999</c:v>
                </c:pt>
                <c:pt idx="2121">
                  <c:v>22.057891850000001</c:v>
                </c:pt>
                <c:pt idx="2122">
                  <c:v>22.15304184</c:v>
                </c:pt>
                <c:pt idx="2123">
                  <c:v>22.15304184</c:v>
                </c:pt>
                <c:pt idx="2124">
                  <c:v>22.597543720000001</c:v>
                </c:pt>
                <c:pt idx="2125">
                  <c:v>22.519430159999999</c:v>
                </c:pt>
                <c:pt idx="2126">
                  <c:v>22.056463239999999</c:v>
                </c:pt>
                <c:pt idx="2127">
                  <c:v>21.90734673</c:v>
                </c:pt>
                <c:pt idx="2128">
                  <c:v>21.944272990000002</c:v>
                </c:pt>
                <c:pt idx="2129">
                  <c:v>21.675863270000001</c:v>
                </c:pt>
                <c:pt idx="2130">
                  <c:v>21.675863270000001</c:v>
                </c:pt>
                <c:pt idx="2131">
                  <c:v>21.73550797</c:v>
                </c:pt>
                <c:pt idx="2132">
                  <c:v>22.292213440000001</c:v>
                </c:pt>
                <c:pt idx="2133">
                  <c:v>22.292213440000001</c:v>
                </c:pt>
                <c:pt idx="2134">
                  <c:v>22.168659210000001</c:v>
                </c:pt>
                <c:pt idx="2135">
                  <c:v>22.302150730000001</c:v>
                </c:pt>
                <c:pt idx="2136">
                  <c:v>22.168661119999999</c:v>
                </c:pt>
                <c:pt idx="2137">
                  <c:v>21.78380203</c:v>
                </c:pt>
                <c:pt idx="2138">
                  <c:v>21.913034440000001</c:v>
                </c:pt>
                <c:pt idx="2139">
                  <c:v>21.913034440000001</c:v>
                </c:pt>
                <c:pt idx="2140">
                  <c:v>22.030904769999999</c:v>
                </c:pt>
                <c:pt idx="2141">
                  <c:v>22.074928280000002</c:v>
                </c:pt>
                <c:pt idx="2142">
                  <c:v>21.940013889999999</c:v>
                </c:pt>
                <c:pt idx="2143">
                  <c:v>21.940013889999999</c:v>
                </c:pt>
                <c:pt idx="2144">
                  <c:v>23.027851099999999</c:v>
                </c:pt>
                <c:pt idx="2145">
                  <c:v>23.027851099999999</c:v>
                </c:pt>
                <c:pt idx="2146">
                  <c:v>24.290370939999999</c:v>
                </c:pt>
                <c:pt idx="2147">
                  <c:v>23.899829860000001</c:v>
                </c:pt>
                <c:pt idx="2148">
                  <c:v>22.293634409999999</c:v>
                </c:pt>
                <c:pt idx="2149">
                  <c:v>22.293634409999999</c:v>
                </c:pt>
                <c:pt idx="2150">
                  <c:v>21.442962649999998</c:v>
                </c:pt>
                <c:pt idx="2151">
                  <c:v>21.306621549999999</c:v>
                </c:pt>
                <c:pt idx="2152">
                  <c:v>20.536899569999999</c:v>
                </c:pt>
                <c:pt idx="2153">
                  <c:v>18.937793729999999</c:v>
                </c:pt>
                <c:pt idx="2154">
                  <c:v>17.97066689</c:v>
                </c:pt>
                <c:pt idx="2155">
                  <c:v>17.467926030000001</c:v>
                </c:pt>
                <c:pt idx="2156">
                  <c:v>17.467926030000001</c:v>
                </c:pt>
                <c:pt idx="2157">
                  <c:v>15.793568609999999</c:v>
                </c:pt>
                <c:pt idx="2158">
                  <c:v>13.70735455</c:v>
                </c:pt>
                <c:pt idx="2159">
                  <c:v>13.70735455</c:v>
                </c:pt>
                <c:pt idx="2160">
                  <c:v>11.720561030000001</c:v>
                </c:pt>
                <c:pt idx="2161">
                  <c:v>9.1458206200000003</c:v>
                </c:pt>
                <c:pt idx="2162">
                  <c:v>9.1458206200000003</c:v>
                </c:pt>
                <c:pt idx="2163">
                  <c:v>8.1829509700000003</c:v>
                </c:pt>
                <c:pt idx="2164">
                  <c:v>7.8023538600000002</c:v>
                </c:pt>
                <c:pt idx="2165">
                  <c:v>7.8293371199999999</c:v>
                </c:pt>
                <c:pt idx="2166">
                  <c:v>7.8293371199999999</c:v>
                </c:pt>
                <c:pt idx="2167">
                  <c:v>7.7625899299999999</c:v>
                </c:pt>
                <c:pt idx="2168">
                  <c:v>7.5822286600000002</c:v>
                </c:pt>
                <c:pt idx="2169">
                  <c:v>7.5822286600000002</c:v>
                </c:pt>
                <c:pt idx="2170">
                  <c:v>7.2854080200000002</c:v>
                </c:pt>
                <c:pt idx="2171">
                  <c:v>6.7358026500000001</c:v>
                </c:pt>
                <c:pt idx="2172">
                  <c:v>6.7358026500000001</c:v>
                </c:pt>
                <c:pt idx="2173">
                  <c:v>6.4389853500000003</c:v>
                </c:pt>
                <c:pt idx="2174">
                  <c:v>6.28702688</c:v>
                </c:pt>
                <c:pt idx="2175">
                  <c:v>6.28702688</c:v>
                </c:pt>
                <c:pt idx="2176">
                  <c:v>6.1336517300000004</c:v>
                </c:pt>
                <c:pt idx="2177">
                  <c:v>6.1350722299999996</c:v>
                </c:pt>
                <c:pt idx="2178">
                  <c:v>6.1648950600000001</c:v>
                </c:pt>
                <c:pt idx="2179">
                  <c:v>6.2572030999999999</c:v>
                </c:pt>
                <c:pt idx="2180">
                  <c:v>6.4517631499999997</c:v>
                </c:pt>
                <c:pt idx="2181">
                  <c:v>6.5937805200000001</c:v>
                </c:pt>
                <c:pt idx="2182">
                  <c:v>6.5937805200000001</c:v>
                </c:pt>
                <c:pt idx="2183">
                  <c:v>6.4475068999999996</c:v>
                </c:pt>
                <c:pt idx="2184">
                  <c:v>6.2841906500000002</c:v>
                </c:pt>
                <c:pt idx="2185">
                  <c:v>6.1521134399999999</c:v>
                </c:pt>
                <c:pt idx="2186">
                  <c:v>6.1521134399999999</c:v>
                </c:pt>
                <c:pt idx="2187">
                  <c:v>6.5128326400000001</c:v>
                </c:pt>
                <c:pt idx="2188">
                  <c:v>6.5128326400000001</c:v>
                </c:pt>
                <c:pt idx="2189">
                  <c:v>6.9019537</c:v>
                </c:pt>
                <c:pt idx="2190">
                  <c:v>6.92751217</c:v>
                </c:pt>
                <c:pt idx="2191">
                  <c:v>6.7414741500000002</c:v>
                </c:pt>
                <c:pt idx="2192">
                  <c:v>6.7414741500000002</c:v>
                </c:pt>
                <c:pt idx="2193">
                  <c:v>6.3779201499999996</c:v>
                </c:pt>
                <c:pt idx="2194">
                  <c:v>5.9888024299999998</c:v>
                </c:pt>
                <c:pt idx="2195">
                  <c:v>5.9888024299999998</c:v>
                </c:pt>
                <c:pt idx="2196">
                  <c:v>6.0115203900000003</c:v>
                </c:pt>
                <c:pt idx="2197">
                  <c:v>6.2501030000000002</c:v>
                </c:pt>
                <c:pt idx="2198">
                  <c:v>6.2501030000000002</c:v>
                </c:pt>
                <c:pt idx="2199">
                  <c:v>6.5724739999999997</c:v>
                </c:pt>
                <c:pt idx="2200">
                  <c:v>6.6250228900000003</c:v>
                </c:pt>
                <c:pt idx="2201">
                  <c:v>6.3764991799999997</c:v>
                </c:pt>
                <c:pt idx="2202">
                  <c:v>6.3764991799999997</c:v>
                </c:pt>
                <c:pt idx="2203">
                  <c:v>6.11803484</c:v>
                </c:pt>
                <c:pt idx="2204">
                  <c:v>5.9334130299999996</c:v>
                </c:pt>
                <c:pt idx="2205">
                  <c:v>6.0427632300000003</c:v>
                </c:pt>
                <c:pt idx="2206">
                  <c:v>6.0569653499999996</c:v>
                </c:pt>
                <c:pt idx="2207">
                  <c:v>6.2131795900000002</c:v>
                </c:pt>
                <c:pt idx="2208">
                  <c:v>6.2131795900000002</c:v>
                </c:pt>
                <c:pt idx="2209">
                  <c:v>6.3750748599999998</c:v>
                </c:pt>
                <c:pt idx="2210">
                  <c:v>6.5710578000000002</c:v>
                </c:pt>
                <c:pt idx="2211">
                  <c:v>6.5625367199999998</c:v>
                </c:pt>
                <c:pt idx="2212">
                  <c:v>6.5625367199999998</c:v>
                </c:pt>
                <c:pt idx="2213">
                  <c:v>6.0299820899999999</c:v>
                </c:pt>
                <c:pt idx="2214">
                  <c:v>5.9731764800000002</c:v>
                </c:pt>
                <c:pt idx="2215">
                  <c:v>5.9731764800000002</c:v>
                </c:pt>
                <c:pt idx="2216">
                  <c:v>6.1407523199999998</c:v>
                </c:pt>
                <c:pt idx="2217">
                  <c:v>6.36797857</c:v>
                </c:pt>
                <c:pt idx="2218">
                  <c:v>6.36797857</c:v>
                </c:pt>
                <c:pt idx="2219">
                  <c:v>6.5170965199999999</c:v>
                </c:pt>
                <c:pt idx="2220">
                  <c:v>6.5156769800000003</c:v>
                </c:pt>
                <c:pt idx="2221">
                  <c:v>6.4361496000000002</c:v>
                </c:pt>
                <c:pt idx="2222">
                  <c:v>6.33531523</c:v>
                </c:pt>
                <c:pt idx="2223">
                  <c:v>6.22312069</c:v>
                </c:pt>
                <c:pt idx="2224">
                  <c:v>6.22312069</c:v>
                </c:pt>
                <c:pt idx="2225">
                  <c:v>6.0654854800000004</c:v>
                </c:pt>
                <c:pt idx="2226">
                  <c:v>6.0413427400000002</c:v>
                </c:pt>
                <c:pt idx="2227">
                  <c:v>6.0257215500000001</c:v>
                </c:pt>
                <c:pt idx="2228">
                  <c:v>6.0257215500000001</c:v>
                </c:pt>
                <c:pt idx="2229">
                  <c:v>6.3480925600000004</c:v>
                </c:pt>
                <c:pt idx="2230">
                  <c:v>6.2728257200000002</c:v>
                </c:pt>
                <c:pt idx="2231">
                  <c:v>6.2728257200000002</c:v>
                </c:pt>
                <c:pt idx="2232">
                  <c:v>6.22312069</c:v>
                </c:pt>
                <c:pt idx="2233">
                  <c:v>5.9674963999999999</c:v>
                </c:pt>
                <c:pt idx="2234">
                  <c:v>5.9674963999999999</c:v>
                </c:pt>
                <c:pt idx="2235">
                  <c:v>5.9660758999999999</c:v>
                </c:pt>
                <c:pt idx="2236">
                  <c:v>6.1308121699999996</c:v>
                </c:pt>
                <c:pt idx="2237">
                  <c:v>6.3225302699999997</c:v>
                </c:pt>
                <c:pt idx="2238">
                  <c:v>6.5085678099999997</c:v>
                </c:pt>
                <c:pt idx="2239">
                  <c:v>6.2344808599999997</c:v>
                </c:pt>
                <c:pt idx="2240">
                  <c:v>6.2344808599999997</c:v>
                </c:pt>
                <c:pt idx="2241">
                  <c:v>5.9887976600000004</c:v>
                </c:pt>
                <c:pt idx="2242">
                  <c:v>5.9348330499999999</c:v>
                </c:pt>
                <c:pt idx="2243">
                  <c:v>6.1080894499999996</c:v>
                </c:pt>
                <c:pt idx="2244">
                  <c:v>6.1080894499999996</c:v>
                </c:pt>
                <c:pt idx="2245">
                  <c:v>6.1918773700000003</c:v>
                </c:pt>
                <c:pt idx="2246">
                  <c:v>6.0669050200000001</c:v>
                </c:pt>
                <c:pt idx="2247">
                  <c:v>5.9845376000000003</c:v>
                </c:pt>
                <c:pt idx="2248">
                  <c:v>5.8865480400000001</c:v>
                </c:pt>
                <c:pt idx="2249">
                  <c:v>5.9532947500000004</c:v>
                </c:pt>
                <c:pt idx="2250">
                  <c:v>5.9532947500000004</c:v>
                </c:pt>
                <c:pt idx="2251">
                  <c:v>6.2458429300000002</c:v>
                </c:pt>
                <c:pt idx="2252">
                  <c:v>6.3679742800000003</c:v>
                </c:pt>
                <c:pt idx="2253">
                  <c:v>6.2145996099999996</c:v>
                </c:pt>
                <c:pt idx="2254">
                  <c:v>6.0456037499999997</c:v>
                </c:pt>
                <c:pt idx="2255">
                  <c:v>5.8567256900000002</c:v>
                </c:pt>
                <c:pt idx="2256">
                  <c:v>5.8567256900000002</c:v>
                </c:pt>
                <c:pt idx="2257">
                  <c:v>6.0470233000000002</c:v>
                </c:pt>
                <c:pt idx="2258">
                  <c:v>6.3551931399999999</c:v>
                </c:pt>
                <c:pt idx="2259">
                  <c:v>6.2813463199999999</c:v>
                </c:pt>
                <c:pt idx="2260">
                  <c:v>6.2813463199999999</c:v>
                </c:pt>
                <c:pt idx="2261">
                  <c:v>5.9319925299999996</c:v>
                </c:pt>
                <c:pt idx="2262">
                  <c:v>5.7985000600000003</c:v>
                </c:pt>
                <c:pt idx="2263">
                  <c:v>6.0299820899999999</c:v>
                </c:pt>
                <c:pt idx="2264">
                  <c:v>6.2245402299999997</c:v>
                </c:pt>
                <c:pt idx="2265">
                  <c:v>6.3622942</c:v>
                </c:pt>
                <c:pt idx="2266">
                  <c:v>6.3622942</c:v>
                </c:pt>
                <c:pt idx="2267">
                  <c:v>6.2543630600000002</c:v>
                </c:pt>
                <c:pt idx="2268">
                  <c:v>6.0427632300000003</c:v>
                </c:pt>
                <c:pt idx="2269">
                  <c:v>5.8908085799999998</c:v>
                </c:pt>
                <c:pt idx="2270">
                  <c:v>5.8908085799999998</c:v>
                </c:pt>
                <c:pt idx="2271">
                  <c:v>5.7800378800000001</c:v>
                </c:pt>
                <c:pt idx="2272">
                  <c:v>5.8553056699999999</c:v>
                </c:pt>
                <c:pt idx="2273">
                  <c:v>6.0654859500000002</c:v>
                </c:pt>
                <c:pt idx="2274">
                  <c:v>6.0995688399999999</c:v>
                </c:pt>
                <c:pt idx="2275">
                  <c:v>5.7715177500000001</c:v>
                </c:pt>
                <c:pt idx="2276">
                  <c:v>5.7715177500000001</c:v>
                </c:pt>
                <c:pt idx="2277">
                  <c:v>5.9958987199999996</c:v>
                </c:pt>
                <c:pt idx="2278">
                  <c:v>6.1691551200000001</c:v>
                </c:pt>
                <c:pt idx="2279">
                  <c:v>6.3111691499999996</c:v>
                </c:pt>
                <c:pt idx="2280">
                  <c:v>6.3111691499999996</c:v>
                </c:pt>
                <c:pt idx="2281">
                  <c:v>5.7729372999999997</c:v>
                </c:pt>
                <c:pt idx="2282">
                  <c:v>5.9291524899999999</c:v>
                </c:pt>
                <c:pt idx="2283">
                  <c:v>5.9291524899999999</c:v>
                </c:pt>
                <c:pt idx="2284">
                  <c:v>6.1038293799999996</c:v>
                </c:pt>
                <c:pt idx="2285">
                  <c:v>6.1237111100000003</c:v>
                </c:pt>
                <c:pt idx="2286">
                  <c:v>6.1237111100000003</c:v>
                </c:pt>
                <c:pt idx="2287">
                  <c:v>5.9319925299999996</c:v>
                </c:pt>
                <c:pt idx="2288">
                  <c:v>5.7956595399999999</c:v>
                </c:pt>
                <c:pt idx="2289">
                  <c:v>5.8751878700000004</c:v>
                </c:pt>
                <c:pt idx="2290">
                  <c:v>5.8751878700000004</c:v>
                </c:pt>
                <c:pt idx="2291">
                  <c:v>6.0058393499999996</c:v>
                </c:pt>
                <c:pt idx="2292">
                  <c:v>5.9575552900000002</c:v>
                </c:pt>
                <c:pt idx="2293">
                  <c:v>5.9575552900000002</c:v>
                </c:pt>
                <c:pt idx="2294">
                  <c:v>5.8354234700000003</c:v>
                </c:pt>
                <c:pt idx="2295">
                  <c:v>5.8538851699999999</c:v>
                </c:pt>
                <c:pt idx="2296">
                  <c:v>5.8538851699999999</c:v>
                </c:pt>
                <c:pt idx="2297">
                  <c:v>5.9845380800000001</c:v>
                </c:pt>
                <c:pt idx="2298">
                  <c:v>6.1293916700000004</c:v>
                </c:pt>
                <c:pt idx="2299">
                  <c:v>6.2359018300000004</c:v>
                </c:pt>
                <c:pt idx="2300">
                  <c:v>6.1620545399999997</c:v>
                </c:pt>
                <c:pt idx="2301">
                  <c:v>5.9731764800000002</c:v>
                </c:pt>
                <c:pt idx="2302">
                  <c:v>5.8056006399999998</c:v>
                </c:pt>
                <c:pt idx="2303">
                  <c:v>5.8056006399999998</c:v>
                </c:pt>
                <c:pt idx="2304">
                  <c:v>5.9802780200000001</c:v>
                </c:pt>
                <c:pt idx="2305">
                  <c:v>6.1137700099999996</c:v>
                </c:pt>
                <c:pt idx="2306">
                  <c:v>6.1137700099999996</c:v>
                </c:pt>
                <c:pt idx="2307">
                  <c:v>6.1237115900000001</c:v>
                </c:pt>
                <c:pt idx="2308">
                  <c:v>5.8553056699999999</c:v>
                </c:pt>
                <c:pt idx="2309">
                  <c:v>5.8553056699999999</c:v>
                </c:pt>
                <c:pt idx="2310">
                  <c:v>5.8837080000000004</c:v>
                </c:pt>
                <c:pt idx="2311">
                  <c:v>6.0498642900000004</c:v>
                </c:pt>
                <c:pt idx="2312">
                  <c:v>6.0796866400000003</c:v>
                </c:pt>
                <c:pt idx="2313">
                  <c:v>6.0796866400000003</c:v>
                </c:pt>
                <c:pt idx="2314">
                  <c:v>5.9078507399999998</c:v>
                </c:pt>
                <c:pt idx="2315">
                  <c:v>5.65932703</c:v>
                </c:pt>
                <c:pt idx="2316">
                  <c:v>5.6692676500000001</c:v>
                </c:pt>
                <c:pt idx="2317">
                  <c:v>5.6678476299999998</c:v>
                </c:pt>
                <c:pt idx="2318">
                  <c:v>5.6678476299999998</c:v>
                </c:pt>
                <c:pt idx="2319">
                  <c:v>5.9106907800000004</c:v>
                </c:pt>
                <c:pt idx="2320">
                  <c:v>5.9873776400000001</c:v>
                </c:pt>
                <c:pt idx="2321">
                  <c:v>6.0612249399999998</c:v>
                </c:pt>
                <c:pt idx="2322">
                  <c:v>6.0612249399999998</c:v>
                </c:pt>
                <c:pt idx="2323">
                  <c:v>5.9050102200000003</c:v>
                </c:pt>
                <c:pt idx="2324">
                  <c:v>5.7686772299999998</c:v>
                </c:pt>
                <c:pt idx="2325">
                  <c:v>5.8467845900000004</c:v>
                </c:pt>
                <c:pt idx="2326">
                  <c:v>5.9703364399999996</c:v>
                </c:pt>
                <c:pt idx="2327">
                  <c:v>6.1705756200000001</c:v>
                </c:pt>
                <c:pt idx="2328">
                  <c:v>6.1705756200000001</c:v>
                </c:pt>
                <c:pt idx="2329">
                  <c:v>5.8936491000000002</c:v>
                </c:pt>
                <c:pt idx="2330">
                  <c:v>4.3655614900000002</c:v>
                </c:pt>
                <c:pt idx="2331">
                  <c:v>6.4815978999999997</c:v>
                </c:pt>
                <c:pt idx="2332">
                  <c:v>6.4815978999999997</c:v>
                </c:pt>
                <c:pt idx="2333">
                  <c:v>13.034202580000001</c:v>
                </c:pt>
                <c:pt idx="2334">
                  <c:v>23.219575880000001</c:v>
                </c:pt>
                <c:pt idx="2335">
                  <c:v>26.238830570000001</c:v>
                </c:pt>
                <c:pt idx="2336">
                  <c:v>27.697326660000002</c:v>
                </c:pt>
                <c:pt idx="2337">
                  <c:v>29.04505348</c:v>
                </c:pt>
                <c:pt idx="2338">
                  <c:v>29.04505348</c:v>
                </c:pt>
                <c:pt idx="2339">
                  <c:v>31.260501860000002</c:v>
                </c:pt>
                <c:pt idx="2340">
                  <c:v>34.746990199999999</c:v>
                </c:pt>
                <c:pt idx="2341">
                  <c:v>37.442455289999998</c:v>
                </c:pt>
                <c:pt idx="2342">
                  <c:v>37.442455289999998</c:v>
                </c:pt>
                <c:pt idx="2343">
                  <c:v>42.939872739999998</c:v>
                </c:pt>
                <c:pt idx="2344">
                  <c:v>45.260402679999999</c:v>
                </c:pt>
                <c:pt idx="2345">
                  <c:v>45.260402679999999</c:v>
                </c:pt>
                <c:pt idx="2346">
                  <c:v>47.117973329999998</c:v>
                </c:pt>
                <c:pt idx="2347">
                  <c:v>42.001152040000001</c:v>
                </c:pt>
                <c:pt idx="2348">
                  <c:v>42.001152040000001</c:v>
                </c:pt>
                <c:pt idx="2349">
                  <c:v>31.780273439999998</c:v>
                </c:pt>
                <c:pt idx="2350">
                  <c:v>21.323654170000001</c:v>
                </c:pt>
                <c:pt idx="2351">
                  <c:v>10.37425041</c:v>
                </c:pt>
                <c:pt idx="2352">
                  <c:v>10.37425041</c:v>
                </c:pt>
                <c:pt idx="2353">
                  <c:v>1.2369554</c:v>
                </c:pt>
                <c:pt idx="2354">
                  <c:v>2.8459992399999998</c:v>
                </c:pt>
                <c:pt idx="2355">
                  <c:v>2.8459992399999998</c:v>
                </c:pt>
                <c:pt idx="2356">
                  <c:v>4.6595382699999996</c:v>
                </c:pt>
                <c:pt idx="2357">
                  <c:v>5.7431154299999996</c:v>
                </c:pt>
                <c:pt idx="2358">
                  <c:v>5.7431154299999996</c:v>
                </c:pt>
                <c:pt idx="2359">
                  <c:v>6.52562189</c:v>
                </c:pt>
                <c:pt idx="2360">
                  <c:v>7.1448187799999996</c:v>
                </c:pt>
                <c:pt idx="2361">
                  <c:v>7.1448187799999996</c:v>
                </c:pt>
                <c:pt idx="2362">
                  <c:v>7.2882523499999996</c:v>
                </c:pt>
                <c:pt idx="2363">
                  <c:v>7.1306176199999998</c:v>
                </c:pt>
                <c:pt idx="2364">
                  <c:v>7.3109788900000003</c:v>
                </c:pt>
                <c:pt idx="2365">
                  <c:v>7.3109788900000003</c:v>
                </c:pt>
                <c:pt idx="2366">
                  <c:v>7.1888380099999996</c:v>
                </c:pt>
                <c:pt idx="2367">
                  <c:v>6.8522491499999996</c:v>
                </c:pt>
                <c:pt idx="2368">
                  <c:v>6.8522491499999996</c:v>
                </c:pt>
                <c:pt idx="2369">
                  <c:v>6.6449089099999998</c:v>
                </c:pt>
                <c:pt idx="2370">
                  <c:v>6.7059707599999996</c:v>
                </c:pt>
                <c:pt idx="2371">
                  <c:v>6.7059707599999996</c:v>
                </c:pt>
                <c:pt idx="2372">
                  <c:v>6.4020576499999997</c:v>
                </c:pt>
                <c:pt idx="2373">
                  <c:v>6.3353114100000001</c:v>
                </c:pt>
                <c:pt idx="2374">
                  <c:v>6.3608737</c:v>
                </c:pt>
                <c:pt idx="2375">
                  <c:v>6.3608737</c:v>
                </c:pt>
                <c:pt idx="2376">
                  <c:v>6.14927387</c:v>
                </c:pt>
                <c:pt idx="2377">
                  <c:v>5.9547147799999998</c:v>
                </c:pt>
                <c:pt idx="2378">
                  <c:v>6.1066694300000002</c:v>
                </c:pt>
                <c:pt idx="2379">
                  <c:v>6.2444224400000001</c:v>
                </c:pt>
                <c:pt idx="2380">
                  <c:v>6.2572035799999997</c:v>
                </c:pt>
                <c:pt idx="2381">
                  <c:v>6.2572035799999997</c:v>
                </c:pt>
                <c:pt idx="2382">
                  <c:v>6.0299816100000001</c:v>
                </c:pt>
                <c:pt idx="2383">
                  <c:v>5.9461946499999998</c:v>
                </c:pt>
                <c:pt idx="2384">
                  <c:v>5.9390935899999997</c:v>
                </c:pt>
                <c:pt idx="2385">
                  <c:v>5.9390935899999997</c:v>
                </c:pt>
                <c:pt idx="2386">
                  <c:v>6.0498638199999997</c:v>
                </c:pt>
                <c:pt idx="2387">
                  <c:v>6.0498638199999997</c:v>
                </c:pt>
                <c:pt idx="2388">
                  <c:v>6.0001592600000002</c:v>
                </c:pt>
                <c:pt idx="2389">
                  <c:v>5.9461946499999998</c:v>
                </c:pt>
                <c:pt idx="2390">
                  <c:v>5.9092702900000003</c:v>
                </c:pt>
                <c:pt idx="2391">
                  <c:v>5.9092702900000003</c:v>
                </c:pt>
                <c:pt idx="2392">
                  <c:v>5.9106912600000001</c:v>
                </c:pt>
                <c:pt idx="2393">
                  <c:v>5.9433546100000001</c:v>
                </c:pt>
                <c:pt idx="2394">
                  <c:v>5.9703359599999999</c:v>
                </c:pt>
                <c:pt idx="2395">
                  <c:v>5.8155412699999998</c:v>
                </c:pt>
                <c:pt idx="2396">
                  <c:v>5.7672567399999997</c:v>
                </c:pt>
                <c:pt idx="2397">
                  <c:v>5.7672567399999997</c:v>
                </c:pt>
                <c:pt idx="2398">
                  <c:v>5.9177913699999998</c:v>
                </c:pt>
                <c:pt idx="2399">
                  <c:v>5.8794479400000004</c:v>
                </c:pt>
                <c:pt idx="2400">
                  <c:v>5.8368439700000003</c:v>
                </c:pt>
                <c:pt idx="2401">
                  <c:v>5.8368439700000003</c:v>
                </c:pt>
                <c:pt idx="2402">
                  <c:v>5.8908090599999996</c:v>
                </c:pt>
                <c:pt idx="2403">
                  <c:v>5.9816975599999997</c:v>
                </c:pt>
                <c:pt idx="2404">
                  <c:v>5.8538847000000001</c:v>
                </c:pt>
                <c:pt idx="2405">
                  <c:v>5.7857184400000001</c:v>
                </c:pt>
                <c:pt idx="2406">
                  <c:v>5.8808679599999998</c:v>
                </c:pt>
                <c:pt idx="2407">
                  <c:v>5.8808679599999998</c:v>
                </c:pt>
                <c:pt idx="2408">
                  <c:v>5.8112811999999998</c:v>
                </c:pt>
                <c:pt idx="2409">
                  <c:v>5.6025214200000004</c:v>
                </c:pt>
                <c:pt idx="2410">
                  <c:v>5.6863093400000002</c:v>
                </c:pt>
                <c:pt idx="2411">
                  <c:v>5.6863093400000002</c:v>
                </c:pt>
                <c:pt idx="2412">
                  <c:v>5.8027601200000003</c:v>
                </c:pt>
                <c:pt idx="2413">
                  <c:v>5.7928190199999996</c:v>
                </c:pt>
                <c:pt idx="2414">
                  <c:v>5.8169622399999996</c:v>
                </c:pt>
                <c:pt idx="2415">
                  <c:v>5.7899789799999999</c:v>
                </c:pt>
                <c:pt idx="2416">
                  <c:v>5.8879685400000001</c:v>
                </c:pt>
                <c:pt idx="2417">
                  <c:v>5.8581457099999996</c:v>
                </c:pt>
                <c:pt idx="2418">
                  <c:v>5.8581457099999996</c:v>
                </c:pt>
                <c:pt idx="2419">
                  <c:v>5.8269023899999999</c:v>
                </c:pt>
                <c:pt idx="2420">
                  <c:v>5.7487955099999999</c:v>
                </c:pt>
                <c:pt idx="2421">
                  <c:v>5.69056988</c:v>
                </c:pt>
                <c:pt idx="2422">
                  <c:v>5.69056988</c:v>
                </c:pt>
                <c:pt idx="2423">
                  <c:v>5.7161321599999999</c:v>
                </c:pt>
                <c:pt idx="2424">
                  <c:v>5.7161321599999999</c:v>
                </c:pt>
                <c:pt idx="2425">
                  <c:v>5.7019310000000001</c:v>
                </c:pt>
                <c:pt idx="2426">
                  <c:v>5.6905694000000002</c:v>
                </c:pt>
                <c:pt idx="2427">
                  <c:v>5.6806287800000002</c:v>
                </c:pt>
                <c:pt idx="2428">
                  <c:v>5.6806287800000002</c:v>
                </c:pt>
                <c:pt idx="2429">
                  <c:v>5.7771978400000004</c:v>
                </c:pt>
                <c:pt idx="2430">
                  <c:v>5.7786178599999998</c:v>
                </c:pt>
                <c:pt idx="2431">
                  <c:v>5.9674959200000002</c:v>
                </c:pt>
                <c:pt idx="2432">
                  <c:v>6.0129404099999997</c:v>
                </c:pt>
                <c:pt idx="2433">
                  <c:v>5.8751878700000004</c:v>
                </c:pt>
                <c:pt idx="2434">
                  <c:v>5.8751878700000004</c:v>
                </c:pt>
                <c:pt idx="2435">
                  <c:v>5.7061915399999998</c:v>
                </c:pt>
                <c:pt idx="2436">
                  <c:v>5.7132921200000002</c:v>
                </c:pt>
                <c:pt idx="2437">
                  <c:v>5.5641779900000001</c:v>
                </c:pt>
                <c:pt idx="2438">
                  <c:v>5.5641779900000001</c:v>
                </c:pt>
                <c:pt idx="2439">
                  <c:v>5.5996818499999996</c:v>
                </c:pt>
                <c:pt idx="2440">
                  <c:v>5.6863088599999996</c:v>
                </c:pt>
                <c:pt idx="2441">
                  <c:v>5.6990904799999997</c:v>
                </c:pt>
                <c:pt idx="2442">
                  <c:v>5.8680863399999996</c:v>
                </c:pt>
                <c:pt idx="2443">
                  <c:v>5.8680863399999996</c:v>
                </c:pt>
                <c:pt idx="2444">
                  <c:v>5.8496246300000001</c:v>
                </c:pt>
                <c:pt idx="2445">
                  <c:v>5.8396844899999998</c:v>
                </c:pt>
                <c:pt idx="2446">
                  <c:v>5.8396844899999998</c:v>
                </c:pt>
                <c:pt idx="2447">
                  <c:v>5.7700977299999998</c:v>
                </c:pt>
                <c:pt idx="2448">
                  <c:v>5.8354234700000003</c:v>
                </c:pt>
                <c:pt idx="2449">
                  <c:v>5.69482994</c:v>
                </c:pt>
                <c:pt idx="2450">
                  <c:v>5.6905694000000002</c:v>
                </c:pt>
                <c:pt idx="2451">
                  <c:v>5.6451253899999996</c:v>
                </c:pt>
                <c:pt idx="2452">
                  <c:v>5.6380248100000001</c:v>
                </c:pt>
                <c:pt idx="2453">
                  <c:v>5.6380248100000001</c:v>
                </c:pt>
                <c:pt idx="2454">
                  <c:v>5.56701756</c:v>
                </c:pt>
                <c:pt idx="2455">
                  <c:v>5.4420461700000002</c:v>
                </c:pt>
                <c:pt idx="2456">
                  <c:v>5.4420461700000002</c:v>
                </c:pt>
                <c:pt idx="2457">
                  <c:v>5.5897398000000003</c:v>
                </c:pt>
                <c:pt idx="2458">
                  <c:v>5.6508059499999996</c:v>
                </c:pt>
                <c:pt idx="2459">
                  <c:v>5.6508059499999996</c:v>
                </c:pt>
                <c:pt idx="2460">
                  <c:v>5.6635866200000002</c:v>
                </c:pt>
                <c:pt idx="2461">
                  <c:v>5.7019310000000001</c:v>
                </c:pt>
                <c:pt idx="2462">
                  <c:v>5.5627579699999998</c:v>
                </c:pt>
                <c:pt idx="2463">
                  <c:v>5.5627579699999998</c:v>
                </c:pt>
                <c:pt idx="2464">
                  <c:v>5.5428748099999998</c:v>
                </c:pt>
                <c:pt idx="2465">
                  <c:v>5.6195626299999999</c:v>
                </c:pt>
                <c:pt idx="2466">
                  <c:v>5.6195626299999999</c:v>
                </c:pt>
                <c:pt idx="2467">
                  <c:v>5.4761290599999999</c:v>
                </c:pt>
                <c:pt idx="2468">
                  <c:v>5.45056677</c:v>
                </c:pt>
                <c:pt idx="2469">
                  <c:v>5.45056677</c:v>
                </c:pt>
                <c:pt idx="2470">
                  <c:v>5.5485563300000003</c:v>
                </c:pt>
                <c:pt idx="2471">
                  <c:v>5.6408653299999996</c:v>
                </c:pt>
                <c:pt idx="2472">
                  <c:v>5.6408653299999996</c:v>
                </c:pt>
                <c:pt idx="2473">
                  <c:v>5.6735281899999999</c:v>
                </c:pt>
                <c:pt idx="2474">
                  <c:v>5.6763677599999998</c:v>
                </c:pt>
                <c:pt idx="2475">
                  <c:v>5.8780279200000001</c:v>
                </c:pt>
                <c:pt idx="2476">
                  <c:v>5.9177913699999998</c:v>
                </c:pt>
                <c:pt idx="2477">
                  <c:v>5.7658371900000001</c:v>
                </c:pt>
                <c:pt idx="2478">
                  <c:v>5.7388544100000001</c:v>
                </c:pt>
                <c:pt idx="2479">
                  <c:v>5.7388544100000001</c:v>
                </c:pt>
                <c:pt idx="2480">
                  <c:v>5.7147116699999998</c:v>
                </c:pt>
                <c:pt idx="2481">
                  <c:v>5.5854797400000002</c:v>
                </c:pt>
                <c:pt idx="2482">
                  <c:v>5.5854797400000002</c:v>
                </c:pt>
                <c:pt idx="2483">
                  <c:v>5.65364647</c:v>
                </c:pt>
                <c:pt idx="2484">
                  <c:v>5.7445344900000004</c:v>
                </c:pt>
                <c:pt idx="2485">
                  <c:v>5.77009726</c:v>
                </c:pt>
                <c:pt idx="2486">
                  <c:v>5.7530560499999996</c:v>
                </c:pt>
                <c:pt idx="2487">
                  <c:v>5.7076110800000004</c:v>
                </c:pt>
                <c:pt idx="2488">
                  <c:v>5.7047710399999998</c:v>
                </c:pt>
                <c:pt idx="2489">
                  <c:v>5.7047710399999998</c:v>
                </c:pt>
                <c:pt idx="2490">
                  <c:v>5.69625044</c:v>
                </c:pt>
                <c:pt idx="2491">
                  <c:v>5.7047715200000004</c:v>
                </c:pt>
                <c:pt idx="2492">
                  <c:v>5.7047715200000004</c:v>
                </c:pt>
                <c:pt idx="2493">
                  <c:v>5.7090311099999997</c:v>
                </c:pt>
                <c:pt idx="2494">
                  <c:v>5.6777887299999996</c:v>
                </c:pt>
                <c:pt idx="2495">
                  <c:v>5.6777887299999996</c:v>
                </c:pt>
                <c:pt idx="2496">
                  <c:v>5.6834688199999999</c:v>
                </c:pt>
                <c:pt idx="2497">
                  <c:v>5.6124620399999996</c:v>
                </c:pt>
                <c:pt idx="2498">
                  <c:v>5.6124620399999996</c:v>
                </c:pt>
                <c:pt idx="2499">
                  <c:v>5.5442953099999999</c:v>
                </c:pt>
                <c:pt idx="2500">
                  <c:v>5.6138825399999996</c:v>
                </c:pt>
                <c:pt idx="2501">
                  <c:v>5.7161321599999999</c:v>
                </c:pt>
                <c:pt idx="2502">
                  <c:v>5.7161321599999999</c:v>
                </c:pt>
                <c:pt idx="2503">
                  <c:v>5.6522264499999997</c:v>
                </c:pt>
                <c:pt idx="2504">
                  <c:v>5.68630981</c:v>
                </c:pt>
                <c:pt idx="2505">
                  <c:v>5.68630981</c:v>
                </c:pt>
                <c:pt idx="2506">
                  <c:v>5.7345938700000003</c:v>
                </c:pt>
                <c:pt idx="2507">
                  <c:v>5.6039419199999996</c:v>
                </c:pt>
                <c:pt idx="2508">
                  <c:v>5.6011009200000004</c:v>
                </c:pt>
                <c:pt idx="2509">
                  <c:v>5.6011009200000004</c:v>
                </c:pt>
                <c:pt idx="2510">
                  <c:v>5.8169617699999998</c:v>
                </c:pt>
                <c:pt idx="2511">
                  <c:v>5.7686772299999998</c:v>
                </c:pt>
                <c:pt idx="2512">
                  <c:v>5.7132916500000004</c:v>
                </c:pt>
                <c:pt idx="2513">
                  <c:v>5.7289133100000003</c:v>
                </c:pt>
                <c:pt idx="2514">
                  <c:v>5.8226423299999999</c:v>
                </c:pt>
                <c:pt idx="2515">
                  <c:v>5.8226423299999999</c:v>
                </c:pt>
                <c:pt idx="2516">
                  <c:v>5.76441669</c:v>
                </c:pt>
                <c:pt idx="2517">
                  <c:v>5.7729372999999997</c:v>
                </c:pt>
                <c:pt idx="2518">
                  <c:v>5.7672567399999997</c:v>
                </c:pt>
                <c:pt idx="2519">
                  <c:v>5.7672567399999997</c:v>
                </c:pt>
                <c:pt idx="2520">
                  <c:v>5.51873302</c:v>
                </c:pt>
                <c:pt idx="2521">
                  <c:v>5.51873302</c:v>
                </c:pt>
                <c:pt idx="2522">
                  <c:v>5.4008622199999996</c:v>
                </c:pt>
                <c:pt idx="2523">
                  <c:v>5.4477262499999997</c:v>
                </c:pt>
                <c:pt idx="2524">
                  <c:v>5.54571199</c:v>
                </c:pt>
                <c:pt idx="2525">
                  <c:v>5.54571199</c:v>
                </c:pt>
                <c:pt idx="2526">
                  <c:v>5.11966228</c:v>
                </c:pt>
                <c:pt idx="2527">
                  <c:v>13.602261540000001</c:v>
                </c:pt>
                <c:pt idx="2528">
                  <c:v>27.35790634</c:v>
                </c:pt>
                <c:pt idx="2529">
                  <c:v>36.338981629999999</c:v>
                </c:pt>
                <c:pt idx="2530">
                  <c:v>45.82564163</c:v>
                </c:pt>
                <c:pt idx="2531">
                  <c:v>52.190776820000004</c:v>
                </c:pt>
                <c:pt idx="2532">
                  <c:v>52.190776820000004</c:v>
                </c:pt>
                <c:pt idx="2533">
                  <c:v>56.189933779999997</c:v>
                </c:pt>
                <c:pt idx="2534">
                  <c:v>59.033092500000002</c:v>
                </c:pt>
                <c:pt idx="2535">
                  <c:v>59.033092500000002</c:v>
                </c:pt>
                <c:pt idx="2536">
                  <c:v>60.81255341</c:v>
                </c:pt>
                <c:pt idx="2537">
                  <c:v>61.644763949999998</c:v>
                </c:pt>
                <c:pt idx="2538">
                  <c:v>61.008533479999997</c:v>
                </c:pt>
                <c:pt idx="2539">
                  <c:v>61.008533479999997</c:v>
                </c:pt>
              </c:numCache>
            </c:numRef>
          </c:yVal>
          <c:smooth val="0"/>
        </c:ser>
        <c:dLbls>
          <c:showLegendKey val="0"/>
          <c:showVal val="0"/>
          <c:showCatName val="0"/>
          <c:showSerName val="0"/>
          <c:showPercent val="0"/>
          <c:showBubbleSize val="0"/>
        </c:dLbls>
        <c:axId val="774431872"/>
        <c:axId val="774436576"/>
      </c:scatterChart>
      <c:valAx>
        <c:axId val="774433440"/>
        <c:scaling>
          <c:orientation val="minMax"/>
          <c:max val="300"/>
          <c:min val="0"/>
        </c:scaling>
        <c:delete val="0"/>
        <c:axPos val="b"/>
        <c:title>
          <c:tx>
            <c:rich>
              <a:bodyPr/>
              <a:lstStyle/>
              <a:p>
                <a:pPr>
                  <a:defRPr/>
                </a:pPr>
                <a:r>
                  <a:rPr lang="en-GB"/>
                  <a:t>Time (s)</a:t>
                </a:r>
              </a:p>
            </c:rich>
          </c:tx>
          <c:overlay val="0"/>
        </c:title>
        <c:numFmt formatCode="0" sourceLinked="1"/>
        <c:majorTickMark val="out"/>
        <c:minorTickMark val="none"/>
        <c:tickLblPos val="nextTo"/>
        <c:crossAx val="774431480"/>
        <c:crosses val="autoZero"/>
        <c:crossBetween val="midCat"/>
      </c:valAx>
      <c:valAx>
        <c:axId val="774431480"/>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774433440"/>
        <c:crosses val="autoZero"/>
        <c:crossBetween val="midCat"/>
      </c:valAx>
      <c:valAx>
        <c:axId val="774436576"/>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774431872"/>
        <c:crosses val="max"/>
        <c:crossBetween val="midCat"/>
      </c:valAx>
      <c:valAx>
        <c:axId val="774431872"/>
        <c:scaling>
          <c:orientation val="minMax"/>
        </c:scaling>
        <c:delete val="1"/>
        <c:axPos val="b"/>
        <c:numFmt formatCode="0" sourceLinked="1"/>
        <c:majorTickMark val="out"/>
        <c:minorTickMark val="none"/>
        <c:tickLblPos val="nextTo"/>
        <c:crossAx val="774436576"/>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50" b="1" i="0" u="none" strike="noStrike" baseline="0">
                <a:solidFill>
                  <a:srgbClr val="000000"/>
                </a:solidFill>
                <a:latin typeface="Arial"/>
                <a:ea typeface="Arial"/>
                <a:cs typeface="Arial"/>
              </a:defRPr>
            </a:pPr>
            <a:r>
              <a:rPr lang="en-GB" sz="1800" b="1" i="0" baseline="0">
                <a:effectLst/>
              </a:rPr>
              <a:t>Second Weld 7075-2014 (125mm/min) </a:t>
            </a:r>
            <a:endParaRPr lang="en-GB">
              <a:effectLst/>
            </a:endParaRPr>
          </a:p>
        </c:rich>
      </c:tx>
      <c:layout>
        <c:manualLayout>
          <c:xMode val="edge"/>
          <c:yMode val="edge"/>
          <c:x val="0.15662228267978132"/>
          <c:y val="2.4033077167645786E-2"/>
        </c:manualLayout>
      </c:layout>
      <c:overlay val="0"/>
      <c:spPr>
        <a:noFill/>
        <a:ln w="25400">
          <a:noFill/>
        </a:ln>
      </c:spPr>
    </c:title>
    <c:autoTitleDeleted val="0"/>
    <c:plotArea>
      <c:layout>
        <c:manualLayout>
          <c:layoutTarget val="inner"/>
          <c:xMode val="edge"/>
          <c:yMode val="edge"/>
          <c:x val="0.10858324715615308"/>
          <c:y val="0.12372881355932204"/>
          <c:w val="0.82523267838676317"/>
          <c:h val="0.75254237288135584"/>
        </c:manualLayout>
      </c:layout>
      <c:scatterChart>
        <c:scatterStyle val="lineMarker"/>
        <c:varyColors val="0"/>
        <c:ser>
          <c:idx val="0"/>
          <c:order val="0"/>
          <c:tx>
            <c:strRef>
              <c:f>Sheet1!$H$1</c:f>
              <c:strCache>
                <c:ptCount val="1"/>
                <c:pt idx="0">
                  <c:v>Marker</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H$2:$H$5000</c:f>
            </c:numRef>
          </c:yVal>
          <c:smooth val="0"/>
        </c:ser>
        <c:ser>
          <c:idx val="8"/>
          <c:order val="1"/>
          <c:tx>
            <c:v>Distance Travelled</c:v>
          </c:tx>
          <c:spPr>
            <a:ln w="25400">
              <a:solidFill>
                <a:srgbClr val="993300"/>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I$2:$I$5000</c:f>
              <c:numCache>
                <c:formatCode>0.00000000</c:formatCode>
                <c:ptCount val="4999"/>
                <c:pt idx="0">
                  <c:v>299.99658203000001</c:v>
                </c:pt>
                <c:pt idx="1">
                  <c:v>299.99658203000001</c:v>
                </c:pt>
                <c:pt idx="2">
                  <c:v>299.99658203000001</c:v>
                </c:pt>
                <c:pt idx="3">
                  <c:v>-1.2207E-4</c:v>
                </c:pt>
                <c:pt idx="4">
                  <c:v>-1.2207E-4</c:v>
                </c:pt>
                <c:pt idx="5">
                  <c:v>-1.2207E-4</c:v>
                </c:pt>
                <c:pt idx="6">
                  <c:v>-1.2207E-4</c:v>
                </c:pt>
                <c:pt idx="7">
                  <c:v>-1.2207E-4</c:v>
                </c:pt>
                <c:pt idx="8">
                  <c:v>-1.2207E-4</c:v>
                </c:pt>
                <c:pt idx="9">
                  <c:v>-1.2207E-4</c:v>
                </c:pt>
                <c:pt idx="10">
                  <c:v>-1.2207E-4</c:v>
                </c:pt>
                <c:pt idx="11">
                  <c:v>-1.2207E-4</c:v>
                </c:pt>
                <c:pt idx="12">
                  <c:v>-1.2207E-4</c:v>
                </c:pt>
                <c:pt idx="13">
                  <c:v>-1.2207E-4</c:v>
                </c:pt>
                <c:pt idx="14">
                  <c:v>-1.2207E-4</c:v>
                </c:pt>
                <c:pt idx="15">
                  <c:v>-1.2207E-4</c:v>
                </c:pt>
                <c:pt idx="16">
                  <c:v>-1.2207E-4</c:v>
                </c:pt>
                <c:pt idx="17">
                  <c:v>-1.2207E-4</c:v>
                </c:pt>
                <c:pt idx="18">
                  <c:v>-1.2207E-4</c:v>
                </c:pt>
                <c:pt idx="19">
                  <c:v>-1.2207E-4</c:v>
                </c:pt>
                <c:pt idx="20">
                  <c:v>-1.2207E-4</c:v>
                </c:pt>
                <c:pt idx="21">
                  <c:v>-1.2207E-4</c:v>
                </c:pt>
                <c:pt idx="22">
                  <c:v>-1.2207E-4</c:v>
                </c:pt>
                <c:pt idx="23">
                  <c:v>-1.2207E-4</c:v>
                </c:pt>
                <c:pt idx="24">
                  <c:v>-1.2207E-4</c:v>
                </c:pt>
                <c:pt idx="25">
                  <c:v>-1.2207E-4</c:v>
                </c:pt>
                <c:pt idx="26">
                  <c:v>-1.2207E-4</c:v>
                </c:pt>
                <c:pt idx="27">
                  <c:v>-1.2207E-4</c:v>
                </c:pt>
                <c:pt idx="28">
                  <c:v>-1.2207E-4</c:v>
                </c:pt>
                <c:pt idx="29">
                  <c:v>-1.2207E-4</c:v>
                </c:pt>
                <c:pt idx="30">
                  <c:v>-1.2207E-4</c:v>
                </c:pt>
                <c:pt idx="31">
                  <c:v>-1.2207E-4</c:v>
                </c:pt>
                <c:pt idx="32">
                  <c:v>-1.2207E-4</c:v>
                </c:pt>
                <c:pt idx="33">
                  <c:v>-1.2207E-4</c:v>
                </c:pt>
                <c:pt idx="34">
                  <c:v>-1.2207E-4</c:v>
                </c:pt>
                <c:pt idx="35">
                  <c:v>-1.2207E-4</c:v>
                </c:pt>
                <c:pt idx="36">
                  <c:v>-1.2207E-4</c:v>
                </c:pt>
                <c:pt idx="37">
                  <c:v>-1.2207E-4</c:v>
                </c:pt>
                <c:pt idx="38">
                  <c:v>-1.2207E-4</c:v>
                </c:pt>
                <c:pt idx="39">
                  <c:v>-1.2207E-4</c:v>
                </c:pt>
                <c:pt idx="40">
                  <c:v>-1.2207E-4</c:v>
                </c:pt>
                <c:pt idx="41">
                  <c:v>-1.2207E-4</c:v>
                </c:pt>
                <c:pt idx="42">
                  <c:v>-1.2207E-4</c:v>
                </c:pt>
                <c:pt idx="43">
                  <c:v>-1.2207E-4</c:v>
                </c:pt>
                <c:pt idx="44">
                  <c:v>-1.2207E-4</c:v>
                </c:pt>
                <c:pt idx="45">
                  <c:v>-1.2207E-4</c:v>
                </c:pt>
                <c:pt idx="46">
                  <c:v>-1.2207E-4</c:v>
                </c:pt>
                <c:pt idx="47">
                  <c:v>-1.2207E-4</c:v>
                </c:pt>
                <c:pt idx="48">
                  <c:v>-1.2207E-4</c:v>
                </c:pt>
                <c:pt idx="49">
                  <c:v>-1.2207E-4</c:v>
                </c:pt>
                <c:pt idx="50">
                  <c:v>-1.2207E-4</c:v>
                </c:pt>
                <c:pt idx="51">
                  <c:v>-1.2207E-4</c:v>
                </c:pt>
                <c:pt idx="52">
                  <c:v>-1.2207E-4</c:v>
                </c:pt>
                <c:pt idx="53">
                  <c:v>-1.2207E-4</c:v>
                </c:pt>
                <c:pt idx="54">
                  <c:v>-1.2207E-4</c:v>
                </c:pt>
                <c:pt idx="55">
                  <c:v>-1.2207E-4</c:v>
                </c:pt>
                <c:pt idx="56">
                  <c:v>-1.2207E-4</c:v>
                </c:pt>
                <c:pt idx="57">
                  <c:v>-1.2207E-4</c:v>
                </c:pt>
                <c:pt idx="58">
                  <c:v>-1.2207E-4</c:v>
                </c:pt>
                <c:pt idx="59">
                  <c:v>-1.2207E-4</c:v>
                </c:pt>
                <c:pt idx="60">
                  <c:v>-1.2207E-4</c:v>
                </c:pt>
                <c:pt idx="61">
                  <c:v>-1.2207E-4</c:v>
                </c:pt>
                <c:pt idx="62">
                  <c:v>-1.2207E-4</c:v>
                </c:pt>
                <c:pt idx="63">
                  <c:v>-1.2207E-4</c:v>
                </c:pt>
                <c:pt idx="64">
                  <c:v>-1.2207E-4</c:v>
                </c:pt>
                <c:pt idx="65">
                  <c:v>-1.2207E-4</c:v>
                </c:pt>
                <c:pt idx="66">
                  <c:v>-1.2207E-4</c:v>
                </c:pt>
                <c:pt idx="67">
                  <c:v>-1.2207E-4</c:v>
                </c:pt>
                <c:pt idx="68">
                  <c:v>-1.2207E-4</c:v>
                </c:pt>
                <c:pt idx="69">
                  <c:v>-1.2207E-4</c:v>
                </c:pt>
                <c:pt idx="70">
                  <c:v>-1.2207E-4</c:v>
                </c:pt>
                <c:pt idx="71">
                  <c:v>-1.2207E-4</c:v>
                </c:pt>
                <c:pt idx="72">
                  <c:v>-1.2207E-4</c:v>
                </c:pt>
                <c:pt idx="73">
                  <c:v>-1.2207E-4</c:v>
                </c:pt>
                <c:pt idx="74">
                  <c:v>-1.2207E-4</c:v>
                </c:pt>
                <c:pt idx="75">
                  <c:v>-1.2207E-4</c:v>
                </c:pt>
                <c:pt idx="76">
                  <c:v>-1.2207E-4</c:v>
                </c:pt>
                <c:pt idx="77">
                  <c:v>-1.2207E-4</c:v>
                </c:pt>
                <c:pt idx="78">
                  <c:v>-1.2207E-4</c:v>
                </c:pt>
                <c:pt idx="79">
                  <c:v>-1.2207E-4</c:v>
                </c:pt>
                <c:pt idx="80">
                  <c:v>-1.2207E-4</c:v>
                </c:pt>
                <c:pt idx="81">
                  <c:v>-1.2207E-4</c:v>
                </c:pt>
                <c:pt idx="82">
                  <c:v>-1.2207E-4</c:v>
                </c:pt>
                <c:pt idx="83">
                  <c:v>-1.2207E-4</c:v>
                </c:pt>
                <c:pt idx="84">
                  <c:v>-1.2207E-4</c:v>
                </c:pt>
                <c:pt idx="85">
                  <c:v>-1.2207E-4</c:v>
                </c:pt>
                <c:pt idx="86">
                  <c:v>-1.2207E-4</c:v>
                </c:pt>
                <c:pt idx="87">
                  <c:v>-1.2207E-4</c:v>
                </c:pt>
                <c:pt idx="88">
                  <c:v>-1.2207E-4</c:v>
                </c:pt>
                <c:pt idx="89">
                  <c:v>-1.2207E-4</c:v>
                </c:pt>
                <c:pt idx="90">
                  <c:v>-1.2207E-4</c:v>
                </c:pt>
                <c:pt idx="91">
                  <c:v>-1.2207E-4</c:v>
                </c:pt>
                <c:pt idx="92">
                  <c:v>-1.2207E-4</c:v>
                </c:pt>
                <c:pt idx="93">
                  <c:v>-1.2207E-4</c:v>
                </c:pt>
                <c:pt idx="94">
                  <c:v>-1.2207E-4</c:v>
                </c:pt>
                <c:pt idx="95">
                  <c:v>-1.2207E-4</c:v>
                </c:pt>
                <c:pt idx="96">
                  <c:v>-1.2207E-4</c:v>
                </c:pt>
                <c:pt idx="97">
                  <c:v>-1.2207E-4</c:v>
                </c:pt>
                <c:pt idx="98">
                  <c:v>-1.2207E-4</c:v>
                </c:pt>
                <c:pt idx="99">
                  <c:v>-1.2207E-4</c:v>
                </c:pt>
                <c:pt idx="100">
                  <c:v>-1.2207E-4</c:v>
                </c:pt>
                <c:pt idx="101">
                  <c:v>-1.2207E-4</c:v>
                </c:pt>
                <c:pt idx="102">
                  <c:v>-1.2207E-4</c:v>
                </c:pt>
                <c:pt idx="103">
                  <c:v>-1.2207E-4</c:v>
                </c:pt>
                <c:pt idx="104">
                  <c:v>-1.2207E-4</c:v>
                </c:pt>
                <c:pt idx="105">
                  <c:v>-1.2207E-4</c:v>
                </c:pt>
                <c:pt idx="106">
                  <c:v>-1.2207E-4</c:v>
                </c:pt>
                <c:pt idx="107">
                  <c:v>-1.2207E-4</c:v>
                </c:pt>
                <c:pt idx="108">
                  <c:v>-1.2207E-4</c:v>
                </c:pt>
                <c:pt idx="109">
                  <c:v>-1.2207E-4</c:v>
                </c:pt>
                <c:pt idx="110">
                  <c:v>-1.2207E-4</c:v>
                </c:pt>
                <c:pt idx="111">
                  <c:v>-1.2207E-4</c:v>
                </c:pt>
                <c:pt idx="112">
                  <c:v>-1.2207E-4</c:v>
                </c:pt>
                <c:pt idx="113">
                  <c:v>-1.2207E-4</c:v>
                </c:pt>
                <c:pt idx="114">
                  <c:v>-1.2207E-4</c:v>
                </c:pt>
                <c:pt idx="115">
                  <c:v>-1.2207E-4</c:v>
                </c:pt>
                <c:pt idx="116">
                  <c:v>-1.2207E-4</c:v>
                </c:pt>
                <c:pt idx="117">
                  <c:v>-1.2207E-4</c:v>
                </c:pt>
                <c:pt idx="118">
                  <c:v>-1.2207E-4</c:v>
                </c:pt>
                <c:pt idx="119">
                  <c:v>-1.2207E-4</c:v>
                </c:pt>
                <c:pt idx="120">
                  <c:v>-1.2207E-4</c:v>
                </c:pt>
                <c:pt idx="121">
                  <c:v>-1.2207E-4</c:v>
                </c:pt>
                <c:pt idx="122">
                  <c:v>-1.2207E-4</c:v>
                </c:pt>
                <c:pt idx="123">
                  <c:v>-1.2207E-4</c:v>
                </c:pt>
                <c:pt idx="124">
                  <c:v>-1.2207E-4</c:v>
                </c:pt>
                <c:pt idx="125">
                  <c:v>-1.2207E-4</c:v>
                </c:pt>
                <c:pt idx="126">
                  <c:v>-1.2207E-4</c:v>
                </c:pt>
                <c:pt idx="127">
                  <c:v>-1.2207E-4</c:v>
                </c:pt>
                <c:pt idx="128">
                  <c:v>-1.2207E-4</c:v>
                </c:pt>
                <c:pt idx="129">
                  <c:v>-1.2207E-4</c:v>
                </c:pt>
                <c:pt idx="130">
                  <c:v>-1.2207E-4</c:v>
                </c:pt>
                <c:pt idx="131">
                  <c:v>-1.2207E-4</c:v>
                </c:pt>
                <c:pt idx="132">
                  <c:v>-1.2207E-4</c:v>
                </c:pt>
                <c:pt idx="133">
                  <c:v>-1.2207E-4</c:v>
                </c:pt>
                <c:pt idx="134">
                  <c:v>-1.2207E-4</c:v>
                </c:pt>
                <c:pt idx="135">
                  <c:v>-1.2207E-4</c:v>
                </c:pt>
                <c:pt idx="136">
                  <c:v>-1.2207E-4</c:v>
                </c:pt>
                <c:pt idx="137">
                  <c:v>-1.2207E-4</c:v>
                </c:pt>
                <c:pt idx="138">
                  <c:v>-1.2207E-4</c:v>
                </c:pt>
                <c:pt idx="139">
                  <c:v>-1.2207E-4</c:v>
                </c:pt>
                <c:pt idx="140">
                  <c:v>-1.2207E-4</c:v>
                </c:pt>
                <c:pt idx="141">
                  <c:v>-1.2207E-4</c:v>
                </c:pt>
                <c:pt idx="142">
                  <c:v>-1.2207E-4</c:v>
                </c:pt>
                <c:pt idx="143">
                  <c:v>-1.2207E-4</c:v>
                </c:pt>
                <c:pt idx="144">
                  <c:v>-1.2207E-4</c:v>
                </c:pt>
                <c:pt idx="145">
                  <c:v>-1.2207E-4</c:v>
                </c:pt>
                <c:pt idx="146">
                  <c:v>-1.2207E-4</c:v>
                </c:pt>
                <c:pt idx="147">
                  <c:v>-1.2207E-4</c:v>
                </c:pt>
                <c:pt idx="148">
                  <c:v>-1.2207E-4</c:v>
                </c:pt>
                <c:pt idx="149">
                  <c:v>-1.2207E-4</c:v>
                </c:pt>
                <c:pt idx="150">
                  <c:v>-1.2207E-4</c:v>
                </c:pt>
                <c:pt idx="151">
                  <c:v>-1.2207E-4</c:v>
                </c:pt>
                <c:pt idx="152">
                  <c:v>-1.2207E-4</c:v>
                </c:pt>
                <c:pt idx="153">
                  <c:v>-1.2207E-4</c:v>
                </c:pt>
                <c:pt idx="154">
                  <c:v>-1.2207E-4</c:v>
                </c:pt>
                <c:pt idx="155">
                  <c:v>-1.2207E-4</c:v>
                </c:pt>
                <c:pt idx="156">
                  <c:v>-1.2207E-4</c:v>
                </c:pt>
                <c:pt idx="157">
                  <c:v>-1.2207E-4</c:v>
                </c:pt>
                <c:pt idx="158">
                  <c:v>-1.2207E-4</c:v>
                </c:pt>
                <c:pt idx="159">
                  <c:v>-1.2207E-4</c:v>
                </c:pt>
                <c:pt idx="160">
                  <c:v>-1.2207E-4</c:v>
                </c:pt>
                <c:pt idx="161">
                  <c:v>-1.2207E-4</c:v>
                </c:pt>
                <c:pt idx="162">
                  <c:v>-1.2207E-4</c:v>
                </c:pt>
                <c:pt idx="163">
                  <c:v>-1.2207E-4</c:v>
                </c:pt>
                <c:pt idx="164">
                  <c:v>-1.2207E-4</c:v>
                </c:pt>
                <c:pt idx="165">
                  <c:v>-1.2207E-4</c:v>
                </c:pt>
                <c:pt idx="166">
                  <c:v>-1.2207E-4</c:v>
                </c:pt>
                <c:pt idx="167">
                  <c:v>-1.2207E-4</c:v>
                </c:pt>
                <c:pt idx="168">
                  <c:v>-1.2207E-4</c:v>
                </c:pt>
                <c:pt idx="169">
                  <c:v>-1.2207E-4</c:v>
                </c:pt>
                <c:pt idx="170">
                  <c:v>-1.2207E-4</c:v>
                </c:pt>
                <c:pt idx="171">
                  <c:v>-1.2207E-4</c:v>
                </c:pt>
                <c:pt idx="172">
                  <c:v>-1.2207E-4</c:v>
                </c:pt>
                <c:pt idx="173">
                  <c:v>-1.2207E-4</c:v>
                </c:pt>
                <c:pt idx="174">
                  <c:v>-1.2207E-4</c:v>
                </c:pt>
                <c:pt idx="175">
                  <c:v>-1.2207E-4</c:v>
                </c:pt>
                <c:pt idx="176">
                  <c:v>-1.2207E-4</c:v>
                </c:pt>
                <c:pt idx="177">
                  <c:v>-1.2207E-4</c:v>
                </c:pt>
                <c:pt idx="178">
                  <c:v>-1.2207E-4</c:v>
                </c:pt>
                <c:pt idx="179">
                  <c:v>-1.2207E-4</c:v>
                </c:pt>
                <c:pt idx="180">
                  <c:v>-1.2207E-4</c:v>
                </c:pt>
                <c:pt idx="181">
                  <c:v>-1.2207E-4</c:v>
                </c:pt>
                <c:pt idx="182">
                  <c:v>-1.2207E-4</c:v>
                </c:pt>
                <c:pt idx="183">
                  <c:v>-1.2207E-4</c:v>
                </c:pt>
                <c:pt idx="184">
                  <c:v>-1.2207E-4</c:v>
                </c:pt>
                <c:pt idx="185">
                  <c:v>-1.2207E-4</c:v>
                </c:pt>
                <c:pt idx="186">
                  <c:v>-1.2207E-4</c:v>
                </c:pt>
                <c:pt idx="187">
                  <c:v>-1.2207E-4</c:v>
                </c:pt>
                <c:pt idx="188">
                  <c:v>-1.2207E-4</c:v>
                </c:pt>
                <c:pt idx="189">
                  <c:v>-1.2207E-4</c:v>
                </c:pt>
                <c:pt idx="190">
                  <c:v>-1.2207E-4</c:v>
                </c:pt>
                <c:pt idx="191">
                  <c:v>-1.2207E-4</c:v>
                </c:pt>
                <c:pt idx="192">
                  <c:v>-1.2207E-4</c:v>
                </c:pt>
                <c:pt idx="193">
                  <c:v>-1.2207E-4</c:v>
                </c:pt>
                <c:pt idx="194">
                  <c:v>-1.2207E-4</c:v>
                </c:pt>
                <c:pt idx="195">
                  <c:v>-1.2207E-4</c:v>
                </c:pt>
                <c:pt idx="196">
                  <c:v>-1.2207E-4</c:v>
                </c:pt>
                <c:pt idx="197">
                  <c:v>-1.2207E-4</c:v>
                </c:pt>
                <c:pt idx="198">
                  <c:v>-1.2207E-4</c:v>
                </c:pt>
                <c:pt idx="199">
                  <c:v>-1.2207E-4</c:v>
                </c:pt>
                <c:pt idx="200">
                  <c:v>-1.2207E-4</c:v>
                </c:pt>
                <c:pt idx="201">
                  <c:v>-1.2207E-4</c:v>
                </c:pt>
                <c:pt idx="202">
                  <c:v>-1.2207E-4</c:v>
                </c:pt>
                <c:pt idx="203">
                  <c:v>-1.2207E-4</c:v>
                </c:pt>
                <c:pt idx="204">
                  <c:v>-1.2207E-4</c:v>
                </c:pt>
                <c:pt idx="205">
                  <c:v>-1.2207E-4</c:v>
                </c:pt>
                <c:pt idx="206">
                  <c:v>-1.2207E-4</c:v>
                </c:pt>
                <c:pt idx="207">
                  <c:v>-1.2207E-4</c:v>
                </c:pt>
                <c:pt idx="208">
                  <c:v>-1.2207E-4</c:v>
                </c:pt>
                <c:pt idx="209">
                  <c:v>-1.2207E-4</c:v>
                </c:pt>
                <c:pt idx="210">
                  <c:v>-1.2207E-4</c:v>
                </c:pt>
                <c:pt idx="211">
                  <c:v>-1.2207E-4</c:v>
                </c:pt>
                <c:pt idx="212">
                  <c:v>-1.2207E-4</c:v>
                </c:pt>
                <c:pt idx="213">
                  <c:v>-1.2207E-4</c:v>
                </c:pt>
                <c:pt idx="214">
                  <c:v>-1.2207E-4</c:v>
                </c:pt>
                <c:pt idx="215">
                  <c:v>-1.2207E-4</c:v>
                </c:pt>
                <c:pt idx="216">
                  <c:v>-1.2207E-4</c:v>
                </c:pt>
                <c:pt idx="217">
                  <c:v>-1.2207E-4</c:v>
                </c:pt>
                <c:pt idx="218">
                  <c:v>-1.2207E-4</c:v>
                </c:pt>
                <c:pt idx="219">
                  <c:v>-1.2207E-4</c:v>
                </c:pt>
                <c:pt idx="220">
                  <c:v>-1.2207E-4</c:v>
                </c:pt>
                <c:pt idx="221">
                  <c:v>-1.2207E-4</c:v>
                </c:pt>
                <c:pt idx="222">
                  <c:v>-1.2207E-4</c:v>
                </c:pt>
                <c:pt idx="223">
                  <c:v>-1.2207E-4</c:v>
                </c:pt>
                <c:pt idx="224">
                  <c:v>-1.2207E-4</c:v>
                </c:pt>
                <c:pt idx="225">
                  <c:v>-1.2207E-4</c:v>
                </c:pt>
                <c:pt idx="226">
                  <c:v>-1.2207E-4</c:v>
                </c:pt>
                <c:pt idx="227">
                  <c:v>-1.2207E-4</c:v>
                </c:pt>
                <c:pt idx="228">
                  <c:v>-1.2207E-4</c:v>
                </c:pt>
                <c:pt idx="229">
                  <c:v>-1.2207E-4</c:v>
                </c:pt>
                <c:pt idx="230">
                  <c:v>-1.2207E-4</c:v>
                </c:pt>
                <c:pt idx="231">
                  <c:v>-1.2207E-4</c:v>
                </c:pt>
                <c:pt idx="232">
                  <c:v>-1.2207E-4</c:v>
                </c:pt>
                <c:pt idx="233">
                  <c:v>-1.2207E-4</c:v>
                </c:pt>
                <c:pt idx="234">
                  <c:v>-1.2207E-4</c:v>
                </c:pt>
                <c:pt idx="235">
                  <c:v>-1.2207E-4</c:v>
                </c:pt>
                <c:pt idx="236">
                  <c:v>-1.2207E-4</c:v>
                </c:pt>
                <c:pt idx="237">
                  <c:v>-1.2207E-4</c:v>
                </c:pt>
                <c:pt idx="238">
                  <c:v>-1.2207E-4</c:v>
                </c:pt>
                <c:pt idx="239">
                  <c:v>-1.2207E-4</c:v>
                </c:pt>
                <c:pt idx="240">
                  <c:v>-1.2207E-4</c:v>
                </c:pt>
                <c:pt idx="241">
                  <c:v>-1.2207E-4</c:v>
                </c:pt>
                <c:pt idx="242">
                  <c:v>-1.2207E-4</c:v>
                </c:pt>
                <c:pt idx="243">
                  <c:v>-1.2207E-4</c:v>
                </c:pt>
                <c:pt idx="244">
                  <c:v>-1.2207E-4</c:v>
                </c:pt>
                <c:pt idx="245">
                  <c:v>-1.2207E-4</c:v>
                </c:pt>
                <c:pt idx="246">
                  <c:v>-1.2207E-4</c:v>
                </c:pt>
                <c:pt idx="247">
                  <c:v>-1.2207E-4</c:v>
                </c:pt>
                <c:pt idx="248">
                  <c:v>-1.2207E-4</c:v>
                </c:pt>
                <c:pt idx="249">
                  <c:v>-1.2207E-4</c:v>
                </c:pt>
                <c:pt idx="250">
                  <c:v>-1.2207E-4</c:v>
                </c:pt>
                <c:pt idx="251">
                  <c:v>-1.2207E-4</c:v>
                </c:pt>
                <c:pt idx="252">
                  <c:v>-1.2207E-4</c:v>
                </c:pt>
                <c:pt idx="253">
                  <c:v>-1.2207E-4</c:v>
                </c:pt>
                <c:pt idx="254">
                  <c:v>-1.2207E-4</c:v>
                </c:pt>
                <c:pt idx="255">
                  <c:v>-1.2207E-4</c:v>
                </c:pt>
                <c:pt idx="256">
                  <c:v>-1.2207E-4</c:v>
                </c:pt>
                <c:pt idx="257">
                  <c:v>-1.2207E-4</c:v>
                </c:pt>
                <c:pt idx="258">
                  <c:v>-1.2207E-4</c:v>
                </c:pt>
                <c:pt idx="259">
                  <c:v>-1.2207E-4</c:v>
                </c:pt>
                <c:pt idx="260">
                  <c:v>-1.2207E-4</c:v>
                </c:pt>
                <c:pt idx="261">
                  <c:v>-1.2207E-4</c:v>
                </c:pt>
                <c:pt idx="262">
                  <c:v>-1.2207E-4</c:v>
                </c:pt>
                <c:pt idx="263">
                  <c:v>-1.2207E-4</c:v>
                </c:pt>
                <c:pt idx="264">
                  <c:v>-1.2207E-4</c:v>
                </c:pt>
                <c:pt idx="265">
                  <c:v>-1.2207E-4</c:v>
                </c:pt>
                <c:pt idx="266">
                  <c:v>-1.2207E-4</c:v>
                </c:pt>
                <c:pt idx="267">
                  <c:v>-1.2207E-4</c:v>
                </c:pt>
                <c:pt idx="268">
                  <c:v>-1.2207E-4</c:v>
                </c:pt>
                <c:pt idx="269">
                  <c:v>-1.2207E-4</c:v>
                </c:pt>
                <c:pt idx="270">
                  <c:v>-1.2207E-4</c:v>
                </c:pt>
                <c:pt idx="271">
                  <c:v>-1.2207E-4</c:v>
                </c:pt>
                <c:pt idx="272">
                  <c:v>-1.2207E-4</c:v>
                </c:pt>
                <c:pt idx="273">
                  <c:v>-1.2207E-4</c:v>
                </c:pt>
                <c:pt idx="274">
                  <c:v>-1.2207E-4</c:v>
                </c:pt>
                <c:pt idx="275">
                  <c:v>-1.2207E-4</c:v>
                </c:pt>
                <c:pt idx="276">
                  <c:v>-1.2207E-4</c:v>
                </c:pt>
                <c:pt idx="277">
                  <c:v>-1.2207E-4</c:v>
                </c:pt>
                <c:pt idx="278">
                  <c:v>-1.2207E-4</c:v>
                </c:pt>
                <c:pt idx="279">
                  <c:v>-1.2207E-4</c:v>
                </c:pt>
                <c:pt idx="280">
                  <c:v>-1.2207E-4</c:v>
                </c:pt>
                <c:pt idx="281">
                  <c:v>-1.2207E-4</c:v>
                </c:pt>
                <c:pt idx="282">
                  <c:v>-1.2207E-4</c:v>
                </c:pt>
                <c:pt idx="283">
                  <c:v>-1.2207E-4</c:v>
                </c:pt>
                <c:pt idx="284">
                  <c:v>-1.2207E-4</c:v>
                </c:pt>
                <c:pt idx="285">
                  <c:v>-1.2207E-4</c:v>
                </c:pt>
                <c:pt idx="286">
                  <c:v>-1.2207E-4</c:v>
                </c:pt>
                <c:pt idx="287">
                  <c:v>-1.2207E-4</c:v>
                </c:pt>
                <c:pt idx="288">
                  <c:v>-1.2207E-4</c:v>
                </c:pt>
                <c:pt idx="289">
                  <c:v>-1.2207E-4</c:v>
                </c:pt>
                <c:pt idx="290">
                  <c:v>-1.2207E-4</c:v>
                </c:pt>
                <c:pt idx="291">
                  <c:v>-1.2207E-4</c:v>
                </c:pt>
                <c:pt idx="292">
                  <c:v>-1.2207E-4</c:v>
                </c:pt>
                <c:pt idx="293">
                  <c:v>-1.2207E-4</c:v>
                </c:pt>
                <c:pt idx="294">
                  <c:v>-1.2207E-4</c:v>
                </c:pt>
                <c:pt idx="295">
                  <c:v>-1.2207E-4</c:v>
                </c:pt>
                <c:pt idx="296">
                  <c:v>-1.2207E-4</c:v>
                </c:pt>
                <c:pt idx="297">
                  <c:v>-1.2207E-4</c:v>
                </c:pt>
                <c:pt idx="298">
                  <c:v>-1.2207E-4</c:v>
                </c:pt>
                <c:pt idx="299">
                  <c:v>-1.2207E-4</c:v>
                </c:pt>
                <c:pt idx="300">
                  <c:v>-1.2207E-4</c:v>
                </c:pt>
                <c:pt idx="301">
                  <c:v>-1.2207E-4</c:v>
                </c:pt>
                <c:pt idx="302">
                  <c:v>-1.2207E-4</c:v>
                </c:pt>
                <c:pt idx="303">
                  <c:v>-1.2207E-4</c:v>
                </c:pt>
                <c:pt idx="304">
                  <c:v>-1.2207E-4</c:v>
                </c:pt>
                <c:pt idx="305">
                  <c:v>-1.2207E-4</c:v>
                </c:pt>
                <c:pt idx="306">
                  <c:v>-1.2207E-4</c:v>
                </c:pt>
                <c:pt idx="307">
                  <c:v>-1.2207E-4</c:v>
                </c:pt>
                <c:pt idx="308">
                  <c:v>-1.2207E-4</c:v>
                </c:pt>
                <c:pt idx="309">
                  <c:v>-1.2207E-4</c:v>
                </c:pt>
                <c:pt idx="310">
                  <c:v>-1.2207E-4</c:v>
                </c:pt>
                <c:pt idx="311">
                  <c:v>-1.2207E-4</c:v>
                </c:pt>
                <c:pt idx="312">
                  <c:v>-1.2207E-4</c:v>
                </c:pt>
                <c:pt idx="313">
                  <c:v>-1.2207E-4</c:v>
                </c:pt>
                <c:pt idx="314">
                  <c:v>-1.2207E-4</c:v>
                </c:pt>
                <c:pt idx="315">
                  <c:v>-1.2207E-4</c:v>
                </c:pt>
                <c:pt idx="316">
                  <c:v>-1.2207E-4</c:v>
                </c:pt>
                <c:pt idx="317">
                  <c:v>-1.2207E-4</c:v>
                </c:pt>
                <c:pt idx="318">
                  <c:v>-1.2207E-4</c:v>
                </c:pt>
                <c:pt idx="319">
                  <c:v>-1.2207E-4</c:v>
                </c:pt>
                <c:pt idx="320">
                  <c:v>-1.2207E-4</c:v>
                </c:pt>
                <c:pt idx="321">
                  <c:v>-1.2207E-4</c:v>
                </c:pt>
                <c:pt idx="322">
                  <c:v>-1.2207E-4</c:v>
                </c:pt>
                <c:pt idx="323">
                  <c:v>-1.2207E-4</c:v>
                </c:pt>
                <c:pt idx="324">
                  <c:v>-1.2207E-4</c:v>
                </c:pt>
                <c:pt idx="325">
                  <c:v>-1.2207E-4</c:v>
                </c:pt>
                <c:pt idx="326">
                  <c:v>-1.2207E-4</c:v>
                </c:pt>
                <c:pt idx="327">
                  <c:v>-1.2207E-4</c:v>
                </c:pt>
                <c:pt idx="328">
                  <c:v>-1.2207E-4</c:v>
                </c:pt>
                <c:pt idx="329">
                  <c:v>-1.2207E-4</c:v>
                </c:pt>
                <c:pt idx="330">
                  <c:v>-1.2207E-4</c:v>
                </c:pt>
                <c:pt idx="331">
                  <c:v>-1.2207E-4</c:v>
                </c:pt>
                <c:pt idx="332">
                  <c:v>-1.2207E-4</c:v>
                </c:pt>
                <c:pt idx="333">
                  <c:v>-1.2207E-4</c:v>
                </c:pt>
                <c:pt idx="334">
                  <c:v>-1.2207E-4</c:v>
                </c:pt>
                <c:pt idx="335">
                  <c:v>-1.2207E-4</c:v>
                </c:pt>
                <c:pt idx="336">
                  <c:v>-1.2207E-4</c:v>
                </c:pt>
                <c:pt idx="337">
                  <c:v>-1.2207E-4</c:v>
                </c:pt>
                <c:pt idx="338">
                  <c:v>-1.2207E-4</c:v>
                </c:pt>
                <c:pt idx="339">
                  <c:v>-1.2207E-4</c:v>
                </c:pt>
                <c:pt idx="340">
                  <c:v>-1.2207E-4</c:v>
                </c:pt>
                <c:pt idx="341">
                  <c:v>-1.2207E-4</c:v>
                </c:pt>
                <c:pt idx="342">
                  <c:v>-1.2207E-4</c:v>
                </c:pt>
                <c:pt idx="343">
                  <c:v>-1.2207E-4</c:v>
                </c:pt>
                <c:pt idx="344">
                  <c:v>-1.2207E-4</c:v>
                </c:pt>
                <c:pt idx="345">
                  <c:v>-1.2207E-4</c:v>
                </c:pt>
                <c:pt idx="346">
                  <c:v>-1.2207E-4</c:v>
                </c:pt>
                <c:pt idx="347">
                  <c:v>-1.2207E-4</c:v>
                </c:pt>
                <c:pt idx="348">
                  <c:v>-1.2207E-4</c:v>
                </c:pt>
                <c:pt idx="349">
                  <c:v>-1.2207E-4</c:v>
                </c:pt>
                <c:pt idx="350">
                  <c:v>-1.2207E-4</c:v>
                </c:pt>
                <c:pt idx="351">
                  <c:v>-1.2207E-4</c:v>
                </c:pt>
                <c:pt idx="352">
                  <c:v>-1.2207E-4</c:v>
                </c:pt>
                <c:pt idx="353">
                  <c:v>-1.2207E-4</c:v>
                </c:pt>
                <c:pt idx="354">
                  <c:v>-1.2207E-4</c:v>
                </c:pt>
                <c:pt idx="355">
                  <c:v>-1.2207E-4</c:v>
                </c:pt>
                <c:pt idx="356">
                  <c:v>-1.2207E-4</c:v>
                </c:pt>
                <c:pt idx="357">
                  <c:v>-1.2207E-4</c:v>
                </c:pt>
                <c:pt idx="358">
                  <c:v>-1.2207E-4</c:v>
                </c:pt>
                <c:pt idx="359">
                  <c:v>-1.2207E-4</c:v>
                </c:pt>
                <c:pt idx="360">
                  <c:v>-1.2207E-4</c:v>
                </c:pt>
                <c:pt idx="361">
                  <c:v>-1.2207E-4</c:v>
                </c:pt>
                <c:pt idx="362">
                  <c:v>-1.2207E-4</c:v>
                </c:pt>
                <c:pt idx="363">
                  <c:v>-1.2207E-4</c:v>
                </c:pt>
                <c:pt idx="364">
                  <c:v>-1.2207E-4</c:v>
                </c:pt>
                <c:pt idx="365">
                  <c:v>-1.2207E-4</c:v>
                </c:pt>
                <c:pt idx="366">
                  <c:v>-1.2207E-4</c:v>
                </c:pt>
                <c:pt idx="367">
                  <c:v>-1.2207E-4</c:v>
                </c:pt>
                <c:pt idx="368">
                  <c:v>-1.2207E-4</c:v>
                </c:pt>
                <c:pt idx="369">
                  <c:v>-1.2207E-4</c:v>
                </c:pt>
                <c:pt idx="370">
                  <c:v>-1.2207E-4</c:v>
                </c:pt>
                <c:pt idx="371">
                  <c:v>-1.2207E-4</c:v>
                </c:pt>
                <c:pt idx="372">
                  <c:v>-1.2207E-4</c:v>
                </c:pt>
                <c:pt idx="373">
                  <c:v>-1.2207E-4</c:v>
                </c:pt>
                <c:pt idx="374">
                  <c:v>-1.2207E-4</c:v>
                </c:pt>
                <c:pt idx="375">
                  <c:v>-1.2207E-4</c:v>
                </c:pt>
                <c:pt idx="376">
                  <c:v>-1.2207E-4</c:v>
                </c:pt>
                <c:pt idx="377">
                  <c:v>-1.2207E-4</c:v>
                </c:pt>
                <c:pt idx="378">
                  <c:v>-1.2207E-4</c:v>
                </c:pt>
                <c:pt idx="379">
                  <c:v>-1.2207E-4</c:v>
                </c:pt>
                <c:pt idx="380">
                  <c:v>-1.2207E-4</c:v>
                </c:pt>
                <c:pt idx="381">
                  <c:v>-1.2207E-4</c:v>
                </c:pt>
                <c:pt idx="382">
                  <c:v>-1.2207E-4</c:v>
                </c:pt>
                <c:pt idx="383">
                  <c:v>-1.2207E-4</c:v>
                </c:pt>
                <c:pt idx="384">
                  <c:v>-1.2207E-4</c:v>
                </c:pt>
                <c:pt idx="385">
                  <c:v>-1.2207E-4</c:v>
                </c:pt>
                <c:pt idx="386">
                  <c:v>-1.2207E-4</c:v>
                </c:pt>
                <c:pt idx="387">
                  <c:v>-1.2207E-4</c:v>
                </c:pt>
                <c:pt idx="388">
                  <c:v>-1.2207E-4</c:v>
                </c:pt>
                <c:pt idx="389">
                  <c:v>-1.2207E-4</c:v>
                </c:pt>
                <c:pt idx="390">
                  <c:v>-1.2207E-4</c:v>
                </c:pt>
                <c:pt idx="391">
                  <c:v>-1.2207E-4</c:v>
                </c:pt>
                <c:pt idx="392">
                  <c:v>-1.2207E-4</c:v>
                </c:pt>
                <c:pt idx="393">
                  <c:v>-1.2207E-4</c:v>
                </c:pt>
                <c:pt idx="394">
                  <c:v>-1.2207E-4</c:v>
                </c:pt>
                <c:pt idx="395">
                  <c:v>-1.2207E-4</c:v>
                </c:pt>
                <c:pt idx="396">
                  <c:v>-1.2207E-4</c:v>
                </c:pt>
                <c:pt idx="397">
                  <c:v>-1.2207E-4</c:v>
                </c:pt>
                <c:pt idx="398">
                  <c:v>-1.2207E-4</c:v>
                </c:pt>
                <c:pt idx="399">
                  <c:v>-1.2207E-4</c:v>
                </c:pt>
                <c:pt idx="400">
                  <c:v>-1.2207E-4</c:v>
                </c:pt>
                <c:pt idx="401">
                  <c:v>-1.2207E-4</c:v>
                </c:pt>
                <c:pt idx="402">
                  <c:v>-1.2207E-4</c:v>
                </c:pt>
                <c:pt idx="403">
                  <c:v>-1.2207E-4</c:v>
                </c:pt>
                <c:pt idx="404">
                  <c:v>-1.2207E-4</c:v>
                </c:pt>
                <c:pt idx="405">
                  <c:v>-1.2207E-4</c:v>
                </c:pt>
                <c:pt idx="406">
                  <c:v>-1.2207E-4</c:v>
                </c:pt>
                <c:pt idx="407">
                  <c:v>-1.2207E-4</c:v>
                </c:pt>
                <c:pt idx="408">
                  <c:v>-1.2207E-4</c:v>
                </c:pt>
                <c:pt idx="409">
                  <c:v>-1.2207E-4</c:v>
                </c:pt>
                <c:pt idx="410">
                  <c:v>-1.2207E-4</c:v>
                </c:pt>
                <c:pt idx="411">
                  <c:v>-1.2207E-4</c:v>
                </c:pt>
                <c:pt idx="412">
                  <c:v>-1.2207E-4</c:v>
                </c:pt>
                <c:pt idx="413">
                  <c:v>-1.2207E-4</c:v>
                </c:pt>
                <c:pt idx="414">
                  <c:v>-1.2207E-4</c:v>
                </c:pt>
                <c:pt idx="415">
                  <c:v>-1.2207E-4</c:v>
                </c:pt>
                <c:pt idx="416">
                  <c:v>-1.2207E-4</c:v>
                </c:pt>
                <c:pt idx="417">
                  <c:v>-1.2207E-4</c:v>
                </c:pt>
                <c:pt idx="418">
                  <c:v>-1.2207E-4</c:v>
                </c:pt>
                <c:pt idx="419">
                  <c:v>-1.2207E-4</c:v>
                </c:pt>
                <c:pt idx="420">
                  <c:v>-1.2207E-4</c:v>
                </c:pt>
                <c:pt idx="421">
                  <c:v>-1.2207E-4</c:v>
                </c:pt>
                <c:pt idx="422">
                  <c:v>-1.2207E-4</c:v>
                </c:pt>
                <c:pt idx="423">
                  <c:v>-1.2207E-4</c:v>
                </c:pt>
                <c:pt idx="424">
                  <c:v>-1.2207E-4</c:v>
                </c:pt>
                <c:pt idx="425">
                  <c:v>-1.2207E-4</c:v>
                </c:pt>
                <c:pt idx="426">
                  <c:v>-1.2207E-4</c:v>
                </c:pt>
                <c:pt idx="427">
                  <c:v>-1.2207E-4</c:v>
                </c:pt>
                <c:pt idx="428">
                  <c:v>-1.2207E-4</c:v>
                </c:pt>
                <c:pt idx="429">
                  <c:v>-1.2207E-4</c:v>
                </c:pt>
                <c:pt idx="430">
                  <c:v>-1.2207E-4</c:v>
                </c:pt>
                <c:pt idx="431">
                  <c:v>-1.2207E-4</c:v>
                </c:pt>
                <c:pt idx="432">
                  <c:v>-1.2207E-4</c:v>
                </c:pt>
                <c:pt idx="433">
                  <c:v>-1.2207E-4</c:v>
                </c:pt>
                <c:pt idx="434">
                  <c:v>-1.2207E-4</c:v>
                </c:pt>
                <c:pt idx="435">
                  <c:v>-1.2207E-4</c:v>
                </c:pt>
                <c:pt idx="436">
                  <c:v>-1.2207E-4</c:v>
                </c:pt>
                <c:pt idx="437">
                  <c:v>-1.2207E-4</c:v>
                </c:pt>
                <c:pt idx="438">
                  <c:v>-1.2207E-4</c:v>
                </c:pt>
                <c:pt idx="439">
                  <c:v>-1.2207E-4</c:v>
                </c:pt>
                <c:pt idx="440">
                  <c:v>-1.2207E-4</c:v>
                </c:pt>
                <c:pt idx="441">
                  <c:v>-1.2207E-4</c:v>
                </c:pt>
                <c:pt idx="442">
                  <c:v>-1.2207E-4</c:v>
                </c:pt>
                <c:pt idx="443">
                  <c:v>-1.2207E-4</c:v>
                </c:pt>
                <c:pt idx="444">
                  <c:v>-1.2207E-4</c:v>
                </c:pt>
                <c:pt idx="445">
                  <c:v>-1.2207E-4</c:v>
                </c:pt>
                <c:pt idx="446">
                  <c:v>-1.2207E-4</c:v>
                </c:pt>
                <c:pt idx="447">
                  <c:v>-1.2207E-4</c:v>
                </c:pt>
                <c:pt idx="448">
                  <c:v>-1.2207E-4</c:v>
                </c:pt>
                <c:pt idx="449">
                  <c:v>0</c:v>
                </c:pt>
                <c:pt idx="450">
                  <c:v>3.6621000000000001E-4</c:v>
                </c:pt>
                <c:pt idx="451">
                  <c:v>8.5448999999999996E-4</c:v>
                </c:pt>
                <c:pt idx="452">
                  <c:v>1.58691E-3</c:v>
                </c:pt>
                <c:pt idx="453">
                  <c:v>1.58691E-3</c:v>
                </c:pt>
                <c:pt idx="454">
                  <c:v>2.31934E-3</c:v>
                </c:pt>
                <c:pt idx="455">
                  <c:v>3.2959E-3</c:v>
                </c:pt>
                <c:pt idx="456">
                  <c:v>3.2959E-3</c:v>
                </c:pt>
                <c:pt idx="457">
                  <c:v>4.3945299999999998E-3</c:v>
                </c:pt>
                <c:pt idx="458">
                  <c:v>6.8359400000000004E-3</c:v>
                </c:pt>
                <c:pt idx="459">
                  <c:v>6.8359400000000004E-3</c:v>
                </c:pt>
                <c:pt idx="460">
                  <c:v>8.4228500000000008E-3</c:v>
                </c:pt>
                <c:pt idx="461">
                  <c:v>9.8876999999999993E-3</c:v>
                </c:pt>
                <c:pt idx="462">
                  <c:v>9.8876999999999993E-3</c:v>
                </c:pt>
                <c:pt idx="463">
                  <c:v>1.147461E-2</c:v>
                </c:pt>
                <c:pt idx="464">
                  <c:v>1.3549800000000001E-2</c:v>
                </c:pt>
                <c:pt idx="465">
                  <c:v>1.538086E-2</c:v>
                </c:pt>
                <c:pt idx="466">
                  <c:v>1.7700199999999999E-2</c:v>
                </c:pt>
                <c:pt idx="467">
                  <c:v>1.9897459999999999E-2</c:v>
                </c:pt>
                <c:pt idx="468">
                  <c:v>1.9897459999999999E-2</c:v>
                </c:pt>
                <c:pt idx="469">
                  <c:v>2.2460939999999999E-2</c:v>
                </c:pt>
                <c:pt idx="470">
                  <c:v>2.4902339999999999E-2</c:v>
                </c:pt>
                <c:pt idx="471">
                  <c:v>2.7709959999999999E-2</c:v>
                </c:pt>
                <c:pt idx="472">
                  <c:v>2.7709959999999999E-2</c:v>
                </c:pt>
                <c:pt idx="473">
                  <c:v>3.0395510000000001E-2</c:v>
                </c:pt>
                <c:pt idx="474">
                  <c:v>3.3081050000000001E-2</c:v>
                </c:pt>
                <c:pt idx="475">
                  <c:v>3.6743159999999997E-2</c:v>
                </c:pt>
                <c:pt idx="476">
                  <c:v>3.9672850000000003E-2</c:v>
                </c:pt>
                <c:pt idx="477">
                  <c:v>4.296875E-2</c:v>
                </c:pt>
                <c:pt idx="478">
                  <c:v>4.296875E-2</c:v>
                </c:pt>
                <c:pt idx="479">
                  <c:v>4.6264649999999997E-2</c:v>
                </c:pt>
                <c:pt idx="480">
                  <c:v>5.0170899999999997E-2</c:v>
                </c:pt>
                <c:pt idx="481">
                  <c:v>5.3955080000000002E-2</c:v>
                </c:pt>
                <c:pt idx="482">
                  <c:v>5.3955080000000002E-2</c:v>
                </c:pt>
                <c:pt idx="483">
                  <c:v>5.7861330000000002E-2</c:v>
                </c:pt>
                <c:pt idx="484">
                  <c:v>6.1645510000000001E-2</c:v>
                </c:pt>
                <c:pt idx="485">
                  <c:v>6.6284179999999998E-2</c:v>
                </c:pt>
                <c:pt idx="486">
                  <c:v>7.0556640000000004E-2</c:v>
                </c:pt>
                <c:pt idx="487">
                  <c:v>7.5439450000000005E-2</c:v>
                </c:pt>
                <c:pt idx="488">
                  <c:v>7.5439450000000005E-2</c:v>
                </c:pt>
                <c:pt idx="489">
                  <c:v>7.9589839999999995E-2</c:v>
                </c:pt>
                <c:pt idx="490">
                  <c:v>8.4716799999999995E-2</c:v>
                </c:pt>
                <c:pt idx="491">
                  <c:v>8.4716799999999995E-2</c:v>
                </c:pt>
                <c:pt idx="492">
                  <c:v>8.9233400000000004E-2</c:v>
                </c:pt>
                <c:pt idx="493">
                  <c:v>9.9731449999999999E-2</c:v>
                </c:pt>
                <c:pt idx="494">
                  <c:v>9.9731449999999999E-2</c:v>
                </c:pt>
                <c:pt idx="495">
                  <c:v>0.10498047000000001</c:v>
                </c:pt>
                <c:pt idx="496">
                  <c:v>0.11083984</c:v>
                </c:pt>
                <c:pt idx="497">
                  <c:v>0.11083984</c:v>
                </c:pt>
                <c:pt idx="498">
                  <c:v>0.11645508</c:v>
                </c:pt>
                <c:pt idx="499">
                  <c:v>0.1217041</c:v>
                </c:pt>
                <c:pt idx="500">
                  <c:v>0.12792969000000001</c:v>
                </c:pt>
                <c:pt idx="501">
                  <c:v>0.12792969000000001</c:v>
                </c:pt>
                <c:pt idx="502">
                  <c:v>0.13952637000000001</c:v>
                </c:pt>
                <c:pt idx="503">
                  <c:v>0.13952637000000001</c:v>
                </c:pt>
                <c:pt idx="504">
                  <c:v>0.14526367000000001</c:v>
                </c:pt>
                <c:pt idx="505">
                  <c:v>0.15209961</c:v>
                </c:pt>
                <c:pt idx="506">
                  <c:v>0.15808105</c:v>
                </c:pt>
                <c:pt idx="507">
                  <c:v>0.15808105</c:v>
                </c:pt>
                <c:pt idx="508">
                  <c:v>0.16528319999999999</c:v>
                </c:pt>
                <c:pt idx="509">
                  <c:v>0.17199707</c:v>
                </c:pt>
                <c:pt idx="510">
                  <c:v>0.17822266</c:v>
                </c:pt>
                <c:pt idx="511">
                  <c:v>0.18566895</c:v>
                </c:pt>
                <c:pt idx="512">
                  <c:v>0.19335938</c:v>
                </c:pt>
                <c:pt idx="513">
                  <c:v>0.19335938</c:v>
                </c:pt>
                <c:pt idx="514">
                  <c:v>0.20007324000000001</c:v>
                </c:pt>
                <c:pt idx="515">
                  <c:v>0.20812987999999999</c:v>
                </c:pt>
                <c:pt idx="516">
                  <c:v>0.20812987999999999</c:v>
                </c:pt>
                <c:pt idx="517">
                  <c:v>0.21508789</c:v>
                </c:pt>
                <c:pt idx="518">
                  <c:v>0.22277832</c:v>
                </c:pt>
                <c:pt idx="519">
                  <c:v>0.23059082</c:v>
                </c:pt>
                <c:pt idx="520">
                  <c:v>0.23779296999999999</c:v>
                </c:pt>
                <c:pt idx="521">
                  <c:v>0.24658203000000001</c:v>
                </c:pt>
                <c:pt idx="522">
                  <c:v>0.25415039</c:v>
                </c:pt>
                <c:pt idx="523">
                  <c:v>0.25415039</c:v>
                </c:pt>
                <c:pt idx="524">
                  <c:v>0.26318359000000002</c:v>
                </c:pt>
                <c:pt idx="525">
                  <c:v>0.27111816</c:v>
                </c:pt>
                <c:pt idx="526">
                  <c:v>0.27111816</c:v>
                </c:pt>
                <c:pt idx="527">
                  <c:v>0.28039551000000001</c:v>
                </c:pt>
                <c:pt idx="528">
                  <c:v>0.29760742000000001</c:v>
                </c:pt>
                <c:pt idx="529">
                  <c:v>0.29760742000000001</c:v>
                </c:pt>
                <c:pt idx="530">
                  <c:v>0.30737304999999998</c:v>
                </c:pt>
                <c:pt idx="531">
                  <c:v>0.31665039</c:v>
                </c:pt>
                <c:pt idx="532">
                  <c:v>0.31665039</c:v>
                </c:pt>
                <c:pt idx="533">
                  <c:v>0.32592773000000003</c:v>
                </c:pt>
                <c:pt idx="534">
                  <c:v>0.33483887000000001</c:v>
                </c:pt>
                <c:pt idx="535">
                  <c:v>0.34460448999999999</c:v>
                </c:pt>
                <c:pt idx="536">
                  <c:v>0.34460448999999999</c:v>
                </c:pt>
                <c:pt idx="537">
                  <c:v>0.36499023000000003</c:v>
                </c:pt>
                <c:pt idx="538">
                  <c:v>0.36499023000000003</c:v>
                </c:pt>
                <c:pt idx="539">
                  <c:v>0.37426757999999999</c:v>
                </c:pt>
                <c:pt idx="540">
                  <c:v>0.38537598000000001</c:v>
                </c:pt>
                <c:pt idx="541">
                  <c:v>0.39562987999999999</c:v>
                </c:pt>
                <c:pt idx="542">
                  <c:v>0.39562987999999999</c:v>
                </c:pt>
                <c:pt idx="543">
                  <c:v>0.40612793000000003</c:v>
                </c:pt>
                <c:pt idx="544">
                  <c:v>0.41735840000000002</c:v>
                </c:pt>
                <c:pt idx="545">
                  <c:v>0.41735840000000002</c:v>
                </c:pt>
                <c:pt idx="546">
                  <c:v>0.43823242000000001</c:v>
                </c:pt>
                <c:pt idx="547">
                  <c:v>0.44982909999999998</c:v>
                </c:pt>
                <c:pt idx="548">
                  <c:v>0.44982909999999998</c:v>
                </c:pt>
                <c:pt idx="549">
                  <c:v>0.46166992000000001</c:v>
                </c:pt>
                <c:pt idx="550">
                  <c:v>0.47204590000000002</c:v>
                </c:pt>
                <c:pt idx="551">
                  <c:v>0.47204590000000002</c:v>
                </c:pt>
                <c:pt idx="552">
                  <c:v>0.484375</c:v>
                </c:pt>
                <c:pt idx="553">
                  <c:v>0.49584961</c:v>
                </c:pt>
                <c:pt idx="554">
                  <c:v>0.49584961</c:v>
                </c:pt>
                <c:pt idx="555">
                  <c:v>0.51916503999999997</c:v>
                </c:pt>
                <c:pt idx="556">
                  <c:v>0.53100586000000005</c:v>
                </c:pt>
                <c:pt idx="557">
                  <c:v>0.53100586000000005</c:v>
                </c:pt>
                <c:pt idx="558">
                  <c:v>0.54321288999999995</c:v>
                </c:pt>
                <c:pt idx="559">
                  <c:v>0.55444336000000005</c:v>
                </c:pt>
                <c:pt idx="560">
                  <c:v>0.55444336000000005</c:v>
                </c:pt>
                <c:pt idx="561">
                  <c:v>0.56774902000000005</c:v>
                </c:pt>
                <c:pt idx="562">
                  <c:v>0.57958984000000002</c:v>
                </c:pt>
                <c:pt idx="563">
                  <c:v>0.59301758000000004</c:v>
                </c:pt>
                <c:pt idx="564">
                  <c:v>0.60498046999999999</c:v>
                </c:pt>
                <c:pt idx="565">
                  <c:v>0.61889647999999997</c:v>
                </c:pt>
                <c:pt idx="566">
                  <c:v>0.63110352000000003</c:v>
                </c:pt>
                <c:pt idx="567">
                  <c:v>0.63110352000000003</c:v>
                </c:pt>
                <c:pt idx="568">
                  <c:v>0.64428711000000005</c:v>
                </c:pt>
                <c:pt idx="569">
                  <c:v>0.65856934</c:v>
                </c:pt>
                <c:pt idx="570">
                  <c:v>0.65856934</c:v>
                </c:pt>
                <c:pt idx="571">
                  <c:v>0.67224121000000003</c:v>
                </c:pt>
                <c:pt idx="572">
                  <c:v>0.68566895000000005</c:v>
                </c:pt>
                <c:pt idx="573">
                  <c:v>0.70031737999999999</c:v>
                </c:pt>
                <c:pt idx="574">
                  <c:v>0.71313477000000003</c:v>
                </c:pt>
                <c:pt idx="575">
                  <c:v>0.72814941</c:v>
                </c:pt>
                <c:pt idx="576">
                  <c:v>0.72814941</c:v>
                </c:pt>
                <c:pt idx="577">
                  <c:v>0.74121093999999998</c:v>
                </c:pt>
                <c:pt idx="578">
                  <c:v>0.75427246000000003</c:v>
                </c:pt>
                <c:pt idx="579">
                  <c:v>0.76989746000000003</c:v>
                </c:pt>
                <c:pt idx="580">
                  <c:v>0.76989746000000003</c:v>
                </c:pt>
                <c:pt idx="581">
                  <c:v>0.78417968999999998</c:v>
                </c:pt>
                <c:pt idx="582">
                  <c:v>0.79870604999999995</c:v>
                </c:pt>
                <c:pt idx="583">
                  <c:v>0.79870604999999995</c:v>
                </c:pt>
                <c:pt idx="584">
                  <c:v>0.82946777000000005</c:v>
                </c:pt>
                <c:pt idx="585">
                  <c:v>0.84582520000000005</c:v>
                </c:pt>
                <c:pt idx="586">
                  <c:v>0.84582520000000005</c:v>
                </c:pt>
                <c:pt idx="587">
                  <c:v>0.86120604999999995</c:v>
                </c:pt>
                <c:pt idx="588">
                  <c:v>0.87658691</c:v>
                </c:pt>
                <c:pt idx="589">
                  <c:v>0.87658691</c:v>
                </c:pt>
                <c:pt idx="590">
                  <c:v>0.89111328000000001</c:v>
                </c:pt>
                <c:pt idx="591">
                  <c:v>0.90917968999999998</c:v>
                </c:pt>
                <c:pt idx="592">
                  <c:v>0.92492675999999996</c:v>
                </c:pt>
                <c:pt idx="593">
                  <c:v>0.94091796999999999</c:v>
                </c:pt>
                <c:pt idx="594">
                  <c:v>0.95727538999999995</c:v>
                </c:pt>
                <c:pt idx="595">
                  <c:v>0.95727538999999995</c:v>
                </c:pt>
                <c:pt idx="596">
                  <c:v>0.97326659999999998</c:v>
                </c:pt>
                <c:pt idx="597">
                  <c:v>0.98840331999999997</c:v>
                </c:pt>
                <c:pt idx="598">
                  <c:v>0.98840331999999997</c:v>
                </c:pt>
                <c:pt idx="599">
                  <c:v>1.0072021499999999</c:v>
                </c:pt>
                <c:pt idx="600">
                  <c:v>1.0236816399999999</c:v>
                </c:pt>
                <c:pt idx="601">
                  <c:v>1.0393066399999999</c:v>
                </c:pt>
                <c:pt idx="602">
                  <c:v>1.0546875</c:v>
                </c:pt>
                <c:pt idx="603">
                  <c:v>1.0727539100000001</c:v>
                </c:pt>
                <c:pt idx="604">
                  <c:v>1.08996582</c:v>
                </c:pt>
                <c:pt idx="605">
                  <c:v>1.08996582</c:v>
                </c:pt>
                <c:pt idx="606">
                  <c:v>1.1071777300000001</c:v>
                </c:pt>
                <c:pt idx="607">
                  <c:v>1.1234130899999999</c:v>
                </c:pt>
                <c:pt idx="608">
                  <c:v>1.1234130899999999</c:v>
                </c:pt>
                <c:pt idx="609">
                  <c:v>1.16015625</c:v>
                </c:pt>
                <c:pt idx="610">
                  <c:v>1.17700195</c:v>
                </c:pt>
                <c:pt idx="611">
                  <c:v>1.17700195</c:v>
                </c:pt>
                <c:pt idx="612">
                  <c:v>1.19628906</c:v>
                </c:pt>
                <c:pt idx="613">
                  <c:v>1.21582031</c:v>
                </c:pt>
                <c:pt idx="614">
                  <c:v>1.21582031</c:v>
                </c:pt>
                <c:pt idx="615">
                  <c:v>1.2327880899999999</c:v>
                </c:pt>
                <c:pt idx="616">
                  <c:v>1.2524414100000001</c:v>
                </c:pt>
                <c:pt idx="617">
                  <c:v>1.26965332</c:v>
                </c:pt>
                <c:pt idx="618">
                  <c:v>1.2895507799999999</c:v>
                </c:pt>
                <c:pt idx="619">
                  <c:v>1.3082275400000001</c:v>
                </c:pt>
                <c:pt idx="620">
                  <c:v>1.3082275400000001</c:v>
                </c:pt>
                <c:pt idx="621">
                  <c:v>1.3284912099999999</c:v>
                </c:pt>
                <c:pt idx="622">
                  <c:v>1.3459472699999999</c:v>
                </c:pt>
                <c:pt idx="623">
                  <c:v>1.3459472699999999</c:v>
                </c:pt>
                <c:pt idx="624">
                  <c:v>1.3664550799999999</c:v>
                </c:pt>
                <c:pt idx="625">
                  <c:v>1.38586426</c:v>
                </c:pt>
                <c:pt idx="626">
                  <c:v>1.40539551</c:v>
                </c:pt>
                <c:pt idx="627">
                  <c:v>1.4237060500000001</c:v>
                </c:pt>
                <c:pt idx="628">
                  <c:v>1.4449462900000001</c:v>
                </c:pt>
                <c:pt idx="629">
                  <c:v>1.4449462900000001</c:v>
                </c:pt>
                <c:pt idx="630">
                  <c:v>1.46362305</c:v>
                </c:pt>
                <c:pt idx="631">
                  <c:v>1.48522949</c:v>
                </c:pt>
                <c:pt idx="632">
                  <c:v>1.50402832</c:v>
                </c:pt>
                <c:pt idx="633">
                  <c:v>1.50402832</c:v>
                </c:pt>
                <c:pt idx="634">
                  <c:v>1.5258789100000001</c:v>
                </c:pt>
                <c:pt idx="635">
                  <c:v>1.5446777300000001</c:v>
                </c:pt>
                <c:pt idx="636">
                  <c:v>1.5666503899999999</c:v>
                </c:pt>
                <c:pt idx="637">
                  <c:v>1.5872802699999999</c:v>
                </c:pt>
                <c:pt idx="638">
                  <c:v>1.6080322300000001</c:v>
                </c:pt>
                <c:pt idx="639">
                  <c:v>1.6080322300000001</c:v>
                </c:pt>
                <c:pt idx="640">
                  <c:v>1.6273193399999999</c:v>
                </c:pt>
                <c:pt idx="641">
                  <c:v>1.6500244100000001</c:v>
                </c:pt>
                <c:pt idx="642">
                  <c:v>1.67102051</c:v>
                </c:pt>
                <c:pt idx="643">
                  <c:v>1.67102051</c:v>
                </c:pt>
                <c:pt idx="644">
                  <c:v>1.7143554700000001</c:v>
                </c:pt>
                <c:pt idx="645">
                  <c:v>1.7143554700000001</c:v>
                </c:pt>
                <c:pt idx="646">
                  <c:v>1.7347412099999999</c:v>
                </c:pt>
                <c:pt idx="647">
                  <c:v>1.7580566399999999</c:v>
                </c:pt>
                <c:pt idx="648">
                  <c:v>1.78015137</c:v>
                </c:pt>
                <c:pt idx="649">
                  <c:v>1.78015137</c:v>
                </c:pt>
                <c:pt idx="650">
                  <c:v>1.8021240199999999</c:v>
                </c:pt>
                <c:pt idx="651">
                  <c:v>1.82421875</c:v>
                </c:pt>
                <c:pt idx="652">
                  <c:v>1.82421875</c:v>
                </c:pt>
                <c:pt idx="653">
                  <c:v>1.8690185500000001</c:v>
                </c:pt>
                <c:pt idx="654">
                  <c:v>1.8900146499999999</c:v>
                </c:pt>
                <c:pt idx="655">
                  <c:v>1.8900146499999999</c:v>
                </c:pt>
                <c:pt idx="656">
                  <c:v>1.9143066399999999</c:v>
                </c:pt>
                <c:pt idx="657">
                  <c:v>1.9368896499999999</c:v>
                </c:pt>
                <c:pt idx="658">
                  <c:v>1.9368896499999999</c:v>
                </c:pt>
                <c:pt idx="659">
                  <c:v>1.96008301</c:v>
                </c:pt>
                <c:pt idx="660">
                  <c:v>1.98339844</c:v>
                </c:pt>
                <c:pt idx="661">
                  <c:v>2.00695801</c:v>
                </c:pt>
                <c:pt idx="662">
                  <c:v>2.0305175800000002</c:v>
                </c:pt>
                <c:pt idx="663">
                  <c:v>2.0559082000000002</c:v>
                </c:pt>
                <c:pt idx="664">
                  <c:v>2.0559082000000002</c:v>
                </c:pt>
                <c:pt idx="665">
                  <c:v>2.07617188</c:v>
                </c:pt>
                <c:pt idx="666">
                  <c:v>2.1016845700000002</c:v>
                </c:pt>
                <c:pt idx="667">
                  <c:v>2.1256103500000001</c:v>
                </c:pt>
                <c:pt idx="668">
                  <c:v>2.1256103500000001</c:v>
                </c:pt>
                <c:pt idx="669">
                  <c:v>2.1478271499999999</c:v>
                </c:pt>
                <c:pt idx="670">
                  <c:v>2.1734619099999999</c:v>
                </c:pt>
                <c:pt idx="671">
                  <c:v>2.1962890599999998</c:v>
                </c:pt>
                <c:pt idx="672">
                  <c:v>2.2221679700000001</c:v>
                </c:pt>
                <c:pt idx="673">
                  <c:v>2.2454833999999999</c:v>
                </c:pt>
                <c:pt idx="674">
                  <c:v>2.2454833999999999</c:v>
                </c:pt>
                <c:pt idx="675">
                  <c:v>2.2719726599999999</c:v>
                </c:pt>
                <c:pt idx="676">
                  <c:v>2.2973632799999999</c:v>
                </c:pt>
                <c:pt idx="677">
                  <c:v>2.3206787100000001</c:v>
                </c:pt>
                <c:pt idx="678">
                  <c:v>2.3206787100000001</c:v>
                </c:pt>
                <c:pt idx="679">
                  <c:v>2.3459472699999999</c:v>
                </c:pt>
                <c:pt idx="680">
                  <c:v>2.3729247999999998</c:v>
                </c:pt>
                <c:pt idx="681">
                  <c:v>2.3984375</c:v>
                </c:pt>
                <c:pt idx="682">
                  <c:v>2.42578125</c:v>
                </c:pt>
                <c:pt idx="683">
                  <c:v>2.4514160199999999</c:v>
                </c:pt>
                <c:pt idx="684">
                  <c:v>2.4514160199999999</c:v>
                </c:pt>
                <c:pt idx="685">
                  <c:v>2.4752197300000001</c:v>
                </c:pt>
                <c:pt idx="686">
                  <c:v>2.50305176</c:v>
                </c:pt>
                <c:pt idx="687">
                  <c:v>2.50305176</c:v>
                </c:pt>
                <c:pt idx="688">
                  <c:v>2.5500488300000002</c:v>
                </c:pt>
                <c:pt idx="689">
                  <c:v>2.5787353500000001</c:v>
                </c:pt>
                <c:pt idx="690">
                  <c:v>2.5787353500000001</c:v>
                </c:pt>
                <c:pt idx="691">
                  <c:v>2.6070556599999999</c:v>
                </c:pt>
                <c:pt idx="692">
                  <c:v>2.6322021499999999</c:v>
                </c:pt>
                <c:pt idx="693">
                  <c:v>2.6322021499999999</c:v>
                </c:pt>
                <c:pt idx="694">
                  <c:v>2.6607666000000001</c:v>
                </c:pt>
                <c:pt idx="695">
                  <c:v>2.6875</c:v>
                </c:pt>
                <c:pt idx="696">
                  <c:v>2.7127685499999998</c:v>
                </c:pt>
                <c:pt idx="697">
                  <c:v>2.7414550800000002</c:v>
                </c:pt>
                <c:pt idx="698">
                  <c:v>2.7670898400000001</c:v>
                </c:pt>
                <c:pt idx="699">
                  <c:v>2.7945556599999999</c:v>
                </c:pt>
                <c:pt idx="700">
                  <c:v>2.7945556599999999</c:v>
                </c:pt>
                <c:pt idx="701">
                  <c:v>2.82226563</c:v>
                </c:pt>
                <c:pt idx="702">
                  <c:v>2.8522949199999998</c:v>
                </c:pt>
                <c:pt idx="703">
                  <c:v>2.8522949199999998</c:v>
                </c:pt>
                <c:pt idx="704">
                  <c:v>2.8802490199999999</c:v>
                </c:pt>
                <c:pt idx="705">
                  <c:v>2.9064941399999999</c:v>
                </c:pt>
                <c:pt idx="706">
                  <c:v>2.93469238</c:v>
                </c:pt>
                <c:pt idx="707">
                  <c:v>2.9608154299999998</c:v>
                </c:pt>
                <c:pt idx="708">
                  <c:v>2.98937988</c:v>
                </c:pt>
                <c:pt idx="709">
                  <c:v>3.01757813</c:v>
                </c:pt>
                <c:pt idx="710">
                  <c:v>3.01757813</c:v>
                </c:pt>
                <c:pt idx="711">
                  <c:v>3.0463867200000001</c:v>
                </c:pt>
                <c:pt idx="712">
                  <c:v>3.0754394500000002</c:v>
                </c:pt>
                <c:pt idx="713">
                  <c:v>3.0754394500000002</c:v>
                </c:pt>
                <c:pt idx="714">
                  <c:v>3.1340332000000002</c:v>
                </c:pt>
                <c:pt idx="715">
                  <c:v>3.16320801</c:v>
                </c:pt>
                <c:pt idx="716">
                  <c:v>3.16320801</c:v>
                </c:pt>
                <c:pt idx="717">
                  <c:v>3.1927490199999999</c:v>
                </c:pt>
                <c:pt idx="718">
                  <c:v>3.2242431599999999</c:v>
                </c:pt>
                <c:pt idx="719">
                  <c:v>3.2242431599999999</c:v>
                </c:pt>
                <c:pt idx="720">
                  <c:v>3.2513427699999999</c:v>
                </c:pt>
                <c:pt idx="721">
                  <c:v>3.2810058600000001</c:v>
                </c:pt>
                <c:pt idx="722">
                  <c:v>3.2810058600000001</c:v>
                </c:pt>
                <c:pt idx="723">
                  <c:v>3.3430175800000002</c:v>
                </c:pt>
                <c:pt idx="724">
                  <c:v>3.3734130900000001</c:v>
                </c:pt>
                <c:pt idx="725">
                  <c:v>3.3734130900000001</c:v>
                </c:pt>
                <c:pt idx="726">
                  <c:v>3.4019775399999999</c:v>
                </c:pt>
                <c:pt idx="727">
                  <c:v>3.43469238</c:v>
                </c:pt>
                <c:pt idx="728">
                  <c:v>3.4631347699999999</c:v>
                </c:pt>
                <c:pt idx="729">
                  <c:v>3.4631347699999999</c:v>
                </c:pt>
                <c:pt idx="730">
                  <c:v>3.4963378899999999</c:v>
                </c:pt>
                <c:pt idx="731">
                  <c:v>3.5246582000000002</c:v>
                </c:pt>
                <c:pt idx="732">
                  <c:v>3.5579833999999999</c:v>
                </c:pt>
                <c:pt idx="733">
                  <c:v>3.58679199</c:v>
                </c:pt>
                <c:pt idx="734">
                  <c:v>3.6179199199999998</c:v>
                </c:pt>
                <c:pt idx="735">
                  <c:v>3.6179199199999998</c:v>
                </c:pt>
                <c:pt idx="736">
                  <c:v>3.6518554700000001</c:v>
                </c:pt>
                <c:pt idx="737">
                  <c:v>3.6838378899999999</c:v>
                </c:pt>
                <c:pt idx="738">
                  <c:v>3.6838378899999999</c:v>
                </c:pt>
                <c:pt idx="739">
                  <c:v>3.7133789099999999</c:v>
                </c:pt>
                <c:pt idx="740">
                  <c:v>3.7453613300000002</c:v>
                </c:pt>
                <c:pt idx="741">
                  <c:v>3.7772216799999998</c:v>
                </c:pt>
                <c:pt idx="742">
                  <c:v>3.81164551</c:v>
                </c:pt>
                <c:pt idx="743">
                  <c:v>3.8413085900000001</c:v>
                </c:pt>
                <c:pt idx="744">
                  <c:v>3.8413085900000001</c:v>
                </c:pt>
                <c:pt idx="745">
                  <c:v>3.8737792999999998</c:v>
                </c:pt>
                <c:pt idx="746">
                  <c:v>3.9063720700000002</c:v>
                </c:pt>
                <c:pt idx="747">
                  <c:v>3.9390869099999999</c:v>
                </c:pt>
                <c:pt idx="748">
                  <c:v>3.9390869099999999</c:v>
                </c:pt>
                <c:pt idx="749">
                  <c:v>3.9722900399999999</c:v>
                </c:pt>
                <c:pt idx="750">
                  <c:v>4.0357665999999996</c:v>
                </c:pt>
                <c:pt idx="751">
                  <c:v>4.0357665999999996</c:v>
                </c:pt>
                <c:pt idx="752">
                  <c:v>4.0712890599999998</c:v>
                </c:pt>
                <c:pt idx="753">
                  <c:v>4.10461426</c:v>
                </c:pt>
                <c:pt idx="754">
                  <c:v>4.10461426</c:v>
                </c:pt>
                <c:pt idx="755">
                  <c:v>4.1379394500000002</c:v>
                </c:pt>
                <c:pt idx="756">
                  <c:v>4.1713867200000001</c:v>
                </c:pt>
                <c:pt idx="757">
                  <c:v>4.1713867200000001</c:v>
                </c:pt>
                <c:pt idx="758">
                  <c:v>4.2080078099999998</c:v>
                </c:pt>
                <c:pt idx="759">
                  <c:v>4.2763671900000002</c:v>
                </c:pt>
                <c:pt idx="760">
                  <c:v>4.2763671900000002</c:v>
                </c:pt>
                <c:pt idx="761">
                  <c:v>4.3081054700000001</c:v>
                </c:pt>
                <c:pt idx="762">
                  <c:v>4.34460449</c:v>
                </c:pt>
                <c:pt idx="763">
                  <c:v>4.34460449</c:v>
                </c:pt>
                <c:pt idx="764">
                  <c:v>4.3767089800000001</c:v>
                </c:pt>
                <c:pt idx="765">
                  <c:v>4.4133300799999997</c:v>
                </c:pt>
                <c:pt idx="766">
                  <c:v>4.4479980499999998</c:v>
                </c:pt>
                <c:pt idx="767">
                  <c:v>4.4479980499999998</c:v>
                </c:pt>
                <c:pt idx="768">
                  <c:v>4.5209960899999997</c:v>
                </c:pt>
                <c:pt idx="769">
                  <c:v>4.5209960899999997</c:v>
                </c:pt>
                <c:pt idx="770">
                  <c:v>4.5563964800000001</c:v>
                </c:pt>
                <c:pt idx="771">
                  <c:v>4.5888671900000002</c:v>
                </c:pt>
                <c:pt idx="772">
                  <c:v>4.6217040999999996</c:v>
                </c:pt>
                <c:pt idx="773">
                  <c:v>4.6217040999999996</c:v>
                </c:pt>
                <c:pt idx="774">
                  <c:v>4.6597900399999999</c:v>
                </c:pt>
                <c:pt idx="775">
                  <c:v>4.6976318399999997</c:v>
                </c:pt>
                <c:pt idx="776">
                  <c:v>4.6976318399999997</c:v>
                </c:pt>
                <c:pt idx="777">
                  <c:v>4.7719726600000003</c:v>
                </c:pt>
                <c:pt idx="778">
                  <c:v>4.8061523399999997</c:v>
                </c:pt>
                <c:pt idx="779">
                  <c:v>4.8061523399999997</c:v>
                </c:pt>
                <c:pt idx="780">
                  <c:v>4.8425292999999998</c:v>
                </c:pt>
                <c:pt idx="781">
                  <c:v>4.8840332000000002</c:v>
                </c:pt>
                <c:pt idx="782">
                  <c:v>4.8840332000000002</c:v>
                </c:pt>
                <c:pt idx="783">
                  <c:v>4.9176025399999999</c:v>
                </c:pt>
                <c:pt idx="784">
                  <c:v>4.9512939500000002</c:v>
                </c:pt>
                <c:pt idx="785">
                  <c:v>4.9909667999999998</c:v>
                </c:pt>
                <c:pt idx="786">
                  <c:v>5.0280761700000003</c:v>
                </c:pt>
                <c:pt idx="787">
                  <c:v>5.0653076199999996</c:v>
                </c:pt>
                <c:pt idx="788">
                  <c:v>5.0653076199999996</c:v>
                </c:pt>
                <c:pt idx="789">
                  <c:v>5.0998535199999999</c:v>
                </c:pt>
                <c:pt idx="790">
                  <c:v>5.13977051</c:v>
                </c:pt>
                <c:pt idx="791">
                  <c:v>5.1773681600000003</c:v>
                </c:pt>
                <c:pt idx="792">
                  <c:v>5.1773681600000003</c:v>
                </c:pt>
                <c:pt idx="793">
                  <c:v>5.21484375</c:v>
                </c:pt>
                <c:pt idx="794">
                  <c:v>5.2551269500000002</c:v>
                </c:pt>
                <c:pt idx="795">
                  <c:v>5.2901611300000004</c:v>
                </c:pt>
                <c:pt idx="796">
                  <c:v>5.3255615199999999</c:v>
                </c:pt>
                <c:pt idx="797">
                  <c:v>5.3669433599999996</c:v>
                </c:pt>
                <c:pt idx="798">
                  <c:v>5.3669433599999996</c:v>
                </c:pt>
                <c:pt idx="799">
                  <c:v>5.4025878900000004</c:v>
                </c:pt>
                <c:pt idx="800">
                  <c:v>5.4410400399999999</c:v>
                </c:pt>
                <c:pt idx="801">
                  <c:v>5.4764404300000002</c:v>
                </c:pt>
                <c:pt idx="802">
                  <c:v>5.4764404300000002</c:v>
                </c:pt>
                <c:pt idx="803">
                  <c:v>5.5563964800000001</c:v>
                </c:pt>
                <c:pt idx="804">
                  <c:v>5.5563964800000001</c:v>
                </c:pt>
                <c:pt idx="805">
                  <c:v>5.5927734400000002</c:v>
                </c:pt>
                <c:pt idx="806">
                  <c:v>5.6351318399999997</c:v>
                </c:pt>
                <c:pt idx="807">
                  <c:v>5.6744384800000001</c:v>
                </c:pt>
                <c:pt idx="808">
                  <c:v>5.6744384800000001</c:v>
                </c:pt>
                <c:pt idx="809">
                  <c:v>5.7136230499999998</c:v>
                </c:pt>
                <c:pt idx="810">
                  <c:v>5.7501220699999998</c:v>
                </c:pt>
                <c:pt idx="811">
                  <c:v>5.7501220699999998</c:v>
                </c:pt>
                <c:pt idx="812">
                  <c:v>5.8348388699999996</c:v>
                </c:pt>
                <c:pt idx="813">
                  <c:v>5.8720703099999998</c:v>
                </c:pt>
                <c:pt idx="814">
                  <c:v>5.8720703099999998</c:v>
                </c:pt>
                <c:pt idx="815">
                  <c:v>5.9096679700000001</c:v>
                </c:pt>
                <c:pt idx="816">
                  <c:v>5.953125</c:v>
                </c:pt>
                <c:pt idx="817">
                  <c:v>5.953125</c:v>
                </c:pt>
                <c:pt idx="818">
                  <c:v>5.9903564500000002</c:v>
                </c:pt>
                <c:pt idx="819">
                  <c:v>6.0335693399999997</c:v>
                </c:pt>
                <c:pt idx="820">
                  <c:v>6.0737304700000001</c:v>
                </c:pt>
                <c:pt idx="821">
                  <c:v>6.1173095699999998</c:v>
                </c:pt>
                <c:pt idx="822">
                  <c:v>6.1552734400000002</c:v>
                </c:pt>
                <c:pt idx="823">
                  <c:v>6.1552734400000002</c:v>
                </c:pt>
                <c:pt idx="824">
                  <c:v>6.1997070299999999</c:v>
                </c:pt>
                <c:pt idx="825">
                  <c:v>6.23828125</c:v>
                </c:pt>
                <c:pt idx="826">
                  <c:v>6.2822265599999998</c:v>
                </c:pt>
                <c:pt idx="827">
                  <c:v>6.2822265599999998</c:v>
                </c:pt>
                <c:pt idx="828">
                  <c:v>6.3205566400000004</c:v>
                </c:pt>
                <c:pt idx="829">
                  <c:v>6.3648681600000003</c:v>
                </c:pt>
                <c:pt idx="830">
                  <c:v>6.4064941400000004</c:v>
                </c:pt>
                <c:pt idx="831">
                  <c:v>6.4458007799999999</c:v>
                </c:pt>
                <c:pt idx="832">
                  <c:v>6.4908447300000001</c:v>
                </c:pt>
                <c:pt idx="833">
                  <c:v>6.4908447300000001</c:v>
                </c:pt>
                <c:pt idx="834">
                  <c:v>6.5330810499999998</c:v>
                </c:pt>
                <c:pt idx="835">
                  <c:v>6.5749511700000003</c:v>
                </c:pt>
                <c:pt idx="836">
                  <c:v>6.6138915999999996</c:v>
                </c:pt>
                <c:pt idx="837">
                  <c:v>6.6138915999999996</c:v>
                </c:pt>
                <c:pt idx="838">
                  <c:v>6.6594238299999997</c:v>
                </c:pt>
                <c:pt idx="839">
                  <c:v>6.69921875</c:v>
                </c:pt>
                <c:pt idx="840">
                  <c:v>6.7456054700000001</c:v>
                </c:pt>
                <c:pt idx="841">
                  <c:v>6.7855224600000001</c:v>
                </c:pt>
                <c:pt idx="842">
                  <c:v>6.8314209000000004</c:v>
                </c:pt>
                <c:pt idx="843">
                  <c:v>6.8314209000000004</c:v>
                </c:pt>
                <c:pt idx="844">
                  <c:v>6.8715820299999999</c:v>
                </c:pt>
                <c:pt idx="845">
                  <c:v>6.9173584000000004</c:v>
                </c:pt>
                <c:pt idx="846">
                  <c:v>6.9173584000000004</c:v>
                </c:pt>
                <c:pt idx="847">
                  <c:v>6.9642334000000004</c:v>
                </c:pt>
                <c:pt idx="848">
                  <c:v>7.0079345699999998</c:v>
                </c:pt>
                <c:pt idx="849">
                  <c:v>7.0520019500000002</c:v>
                </c:pt>
                <c:pt idx="850">
                  <c:v>7.0926513699999996</c:v>
                </c:pt>
                <c:pt idx="851">
                  <c:v>7.1395263699999996</c:v>
                </c:pt>
                <c:pt idx="852">
                  <c:v>7.1395263699999996</c:v>
                </c:pt>
                <c:pt idx="853">
                  <c:v>7.18359375</c:v>
                </c:pt>
                <c:pt idx="854">
                  <c:v>7.2309570299999999</c:v>
                </c:pt>
                <c:pt idx="855">
                  <c:v>7.2723388699999996</c:v>
                </c:pt>
                <c:pt idx="856">
                  <c:v>7.2723388699999996</c:v>
                </c:pt>
                <c:pt idx="857">
                  <c:v>7.3616943399999997</c:v>
                </c:pt>
                <c:pt idx="858">
                  <c:v>7.3616943399999997</c:v>
                </c:pt>
                <c:pt idx="859">
                  <c:v>7.4035644500000002</c:v>
                </c:pt>
                <c:pt idx="860">
                  <c:v>7.4514160199999999</c:v>
                </c:pt>
                <c:pt idx="861">
                  <c:v>7.4931640599999998</c:v>
                </c:pt>
                <c:pt idx="862">
                  <c:v>7.4931640599999998</c:v>
                </c:pt>
                <c:pt idx="863">
                  <c:v>7.5418701199999996</c:v>
                </c:pt>
                <c:pt idx="864">
                  <c:v>7.5843505899999997</c:v>
                </c:pt>
                <c:pt idx="865">
                  <c:v>7.5843505899999997</c:v>
                </c:pt>
                <c:pt idx="866">
                  <c:v>7.6787109400000002</c:v>
                </c:pt>
                <c:pt idx="867">
                  <c:v>7.7210693399999997</c:v>
                </c:pt>
                <c:pt idx="868">
                  <c:v>7.7210693399999997</c:v>
                </c:pt>
                <c:pt idx="869">
                  <c:v>7.7666015599999998</c:v>
                </c:pt>
                <c:pt idx="870">
                  <c:v>7.8160400399999999</c:v>
                </c:pt>
                <c:pt idx="871">
                  <c:v>7.8160400399999999</c:v>
                </c:pt>
                <c:pt idx="872">
                  <c:v>7.8627929700000001</c:v>
                </c:pt>
                <c:pt idx="873">
                  <c:v>7.9058837899999999</c:v>
                </c:pt>
                <c:pt idx="874">
                  <c:v>7.9556884800000001</c:v>
                </c:pt>
                <c:pt idx="875">
                  <c:v>8.0051269499999993</c:v>
                </c:pt>
                <c:pt idx="876">
                  <c:v>8.0482177700000008</c:v>
                </c:pt>
                <c:pt idx="877">
                  <c:v>8.0482177700000008</c:v>
                </c:pt>
                <c:pt idx="878">
                  <c:v>8.0920410199999999</c:v>
                </c:pt>
                <c:pt idx="879">
                  <c:v>8.1427002000000002</c:v>
                </c:pt>
                <c:pt idx="880">
                  <c:v>8.1901855500000007</c:v>
                </c:pt>
                <c:pt idx="881">
                  <c:v>8.1901855500000007</c:v>
                </c:pt>
                <c:pt idx="882">
                  <c:v>8.2403564500000002</c:v>
                </c:pt>
                <c:pt idx="883">
                  <c:v>8.2877197299999992</c:v>
                </c:pt>
                <c:pt idx="884">
                  <c:v>8.3352050799999997</c:v>
                </c:pt>
                <c:pt idx="885">
                  <c:v>8.3864746100000005</c:v>
                </c:pt>
                <c:pt idx="886">
                  <c:v>8.4311523400000006</c:v>
                </c:pt>
                <c:pt idx="887">
                  <c:v>8.4311523400000006</c:v>
                </c:pt>
                <c:pt idx="888">
                  <c:v>8.4822997999999998</c:v>
                </c:pt>
                <c:pt idx="889">
                  <c:v>8.5270996100000005</c:v>
                </c:pt>
                <c:pt idx="890">
                  <c:v>8.5270996100000005</c:v>
                </c:pt>
                <c:pt idx="891">
                  <c:v>8.5716552700000008</c:v>
                </c:pt>
                <c:pt idx="892">
                  <c:v>8.6689453099999998</c:v>
                </c:pt>
                <c:pt idx="893">
                  <c:v>8.6689453099999998</c:v>
                </c:pt>
                <c:pt idx="894">
                  <c:v>8.7213134799999992</c:v>
                </c:pt>
                <c:pt idx="895">
                  <c:v>8.7666015599999998</c:v>
                </c:pt>
                <c:pt idx="896">
                  <c:v>8.7666015599999998</c:v>
                </c:pt>
                <c:pt idx="897">
                  <c:v>8.8187255899999997</c:v>
                </c:pt>
                <c:pt idx="898">
                  <c:v>8.8709716800000002</c:v>
                </c:pt>
                <c:pt idx="899">
                  <c:v>8.9167480500000007</c:v>
                </c:pt>
                <c:pt idx="900">
                  <c:v>8.9167480500000007</c:v>
                </c:pt>
                <c:pt idx="901">
                  <c:v>9.0162353500000005</c:v>
                </c:pt>
                <c:pt idx="902">
                  <c:v>9.0162353500000005</c:v>
                </c:pt>
                <c:pt idx="903">
                  <c:v>9.06555176</c:v>
                </c:pt>
                <c:pt idx="904">
                  <c:v>9.1149902300000001</c:v>
                </c:pt>
                <c:pt idx="905">
                  <c:v>9.1577148400000006</c:v>
                </c:pt>
                <c:pt idx="906">
                  <c:v>9.1577148400000006</c:v>
                </c:pt>
                <c:pt idx="907">
                  <c:v>9.2181396499999995</c:v>
                </c:pt>
                <c:pt idx="908">
                  <c:v>9.2653808600000005</c:v>
                </c:pt>
                <c:pt idx="909">
                  <c:v>9.2653808600000005</c:v>
                </c:pt>
                <c:pt idx="910">
                  <c:v>9.3374023400000006</c:v>
                </c:pt>
                <c:pt idx="911">
                  <c:v>9.3840331999999993</c:v>
                </c:pt>
                <c:pt idx="912">
                  <c:v>9.4378662099999993</c:v>
                </c:pt>
                <c:pt idx="913">
                  <c:v>9.4853515599999998</c:v>
                </c:pt>
                <c:pt idx="914">
                  <c:v>9.4853515599999998</c:v>
                </c:pt>
                <c:pt idx="915">
                  <c:v>9.5397949200000003</c:v>
                </c:pt>
                <c:pt idx="916">
                  <c:v>9.5909423799999995</c:v>
                </c:pt>
                <c:pt idx="917">
                  <c:v>9.6418456999999993</c:v>
                </c:pt>
                <c:pt idx="918">
                  <c:v>9.6418456999999993</c:v>
                </c:pt>
                <c:pt idx="919">
                  <c:v>9.6931152300000001</c:v>
                </c:pt>
                <c:pt idx="920">
                  <c:v>9.7592773400000006</c:v>
                </c:pt>
                <c:pt idx="921">
                  <c:v>9.8150634799999992</c:v>
                </c:pt>
                <c:pt idx="922">
                  <c:v>9.8150634799999992</c:v>
                </c:pt>
                <c:pt idx="923">
                  <c:v>9.8630371100000005</c:v>
                </c:pt>
                <c:pt idx="924">
                  <c:v>9.9185791000000005</c:v>
                </c:pt>
                <c:pt idx="925">
                  <c:v>9.9700927700000008</c:v>
                </c:pt>
                <c:pt idx="926">
                  <c:v>9.9700927700000008</c:v>
                </c:pt>
                <c:pt idx="927">
                  <c:v>10.02233887</c:v>
                </c:pt>
                <c:pt idx="928">
                  <c:v>10.07519531</c:v>
                </c:pt>
                <c:pt idx="929">
                  <c:v>10.127563479999999</c:v>
                </c:pt>
                <c:pt idx="930">
                  <c:v>10.180175780000001</c:v>
                </c:pt>
                <c:pt idx="931">
                  <c:v>10.23608398</c:v>
                </c:pt>
                <c:pt idx="932">
                  <c:v>10.23608398</c:v>
                </c:pt>
                <c:pt idx="933">
                  <c:v>10.29284668</c:v>
                </c:pt>
                <c:pt idx="934">
                  <c:v>10.342407229999999</c:v>
                </c:pt>
                <c:pt idx="935">
                  <c:v>10.342407229999999</c:v>
                </c:pt>
                <c:pt idx="936">
                  <c:v>10.399658199999999</c:v>
                </c:pt>
                <c:pt idx="937">
                  <c:v>10.452758790000001</c:v>
                </c:pt>
                <c:pt idx="938">
                  <c:v>10.50939941</c:v>
                </c:pt>
                <c:pt idx="939">
                  <c:v>10.566894530000001</c:v>
                </c:pt>
                <c:pt idx="940">
                  <c:v>10.61706543</c:v>
                </c:pt>
                <c:pt idx="941">
                  <c:v>10.61706543</c:v>
                </c:pt>
                <c:pt idx="942">
                  <c:v>10.667358399999999</c:v>
                </c:pt>
                <c:pt idx="943">
                  <c:v>10.72497559</c:v>
                </c:pt>
                <c:pt idx="944">
                  <c:v>10.774902340000001</c:v>
                </c:pt>
                <c:pt idx="945">
                  <c:v>10.774902340000001</c:v>
                </c:pt>
                <c:pt idx="946">
                  <c:v>10.83276367</c:v>
                </c:pt>
                <c:pt idx="947">
                  <c:v>10.88354492</c:v>
                </c:pt>
                <c:pt idx="948">
                  <c:v>10.94250488</c:v>
                </c:pt>
                <c:pt idx="949">
                  <c:v>10.99694824</c:v>
                </c:pt>
                <c:pt idx="950">
                  <c:v>11.055297850000001</c:v>
                </c:pt>
                <c:pt idx="951">
                  <c:v>11.055297850000001</c:v>
                </c:pt>
                <c:pt idx="952">
                  <c:v>11.102172850000001</c:v>
                </c:pt>
                <c:pt idx="953">
                  <c:v>11.16125488</c:v>
                </c:pt>
                <c:pt idx="954">
                  <c:v>11.16125488</c:v>
                </c:pt>
                <c:pt idx="955">
                  <c:v>11.21704102</c:v>
                </c:pt>
                <c:pt idx="956">
                  <c:v>11.327514649999999</c:v>
                </c:pt>
                <c:pt idx="957">
                  <c:v>11.327514649999999</c:v>
                </c:pt>
                <c:pt idx="958">
                  <c:v>11.38269043</c:v>
                </c:pt>
                <c:pt idx="959">
                  <c:v>11.43847656</c:v>
                </c:pt>
                <c:pt idx="960">
                  <c:v>11.490844729999999</c:v>
                </c:pt>
                <c:pt idx="961">
                  <c:v>11.490844729999999</c:v>
                </c:pt>
                <c:pt idx="962">
                  <c:v>11.55102539</c:v>
                </c:pt>
                <c:pt idx="963">
                  <c:v>11.610839840000001</c:v>
                </c:pt>
                <c:pt idx="964">
                  <c:v>11.610839840000001</c:v>
                </c:pt>
                <c:pt idx="965">
                  <c:v>11.72351074</c:v>
                </c:pt>
                <c:pt idx="966">
                  <c:v>11.77648926</c:v>
                </c:pt>
                <c:pt idx="967">
                  <c:v>11.77648926</c:v>
                </c:pt>
                <c:pt idx="968">
                  <c:v>11.82885742</c:v>
                </c:pt>
                <c:pt idx="969">
                  <c:v>11.88952637</c:v>
                </c:pt>
                <c:pt idx="970">
                  <c:v>11.88952637</c:v>
                </c:pt>
                <c:pt idx="971">
                  <c:v>11.94213867</c:v>
                </c:pt>
                <c:pt idx="972">
                  <c:v>12.003540040000001</c:v>
                </c:pt>
                <c:pt idx="973">
                  <c:v>12.06542969</c:v>
                </c:pt>
                <c:pt idx="974">
                  <c:v>12.118530270000001</c:v>
                </c:pt>
                <c:pt idx="975">
                  <c:v>12.171264649999999</c:v>
                </c:pt>
                <c:pt idx="976">
                  <c:v>12.171264649999999</c:v>
                </c:pt>
                <c:pt idx="977">
                  <c:v>12.23278809</c:v>
                </c:pt>
                <c:pt idx="978">
                  <c:v>12.28686523</c:v>
                </c:pt>
                <c:pt idx="979">
                  <c:v>12.34533691</c:v>
                </c:pt>
                <c:pt idx="980">
                  <c:v>12.34533691</c:v>
                </c:pt>
                <c:pt idx="981">
                  <c:v>12.402954100000001</c:v>
                </c:pt>
                <c:pt idx="982">
                  <c:v>12.456542969999999</c:v>
                </c:pt>
                <c:pt idx="983">
                  <c:v>12.519042969999999</c:v>
                </c:pt>
                <c:pt idx="984">
                  <c:v>12.577758790000001</c:v>
                </c:pt>
                <c:pt idx="985">
                  <c:v>12.63671875</c:v>
                </c:pt>
                <c:pt idx="986">
                  <c:v>12.63671875</c:v>
                </c:pt>
                <c:pt idx="987">
                  <c:v>12.690795899999999</c:v>
                </c:pt>
                <c:pt idx="988">
                  <c:v>12.75366211</c:v>
                </c:pt>
                <c:pt idx="989">
                  <c:v>12.812866209999999</c:v>
                </c:pt>
                <c:pt idx="990">
                  <c:v>12.812866209999999</c:v>
                </c:pt>
                <c:pt idx="991">
                  <c:v>12.93151855</c:v>
                </c:pt>
                <c:pt idx="992">
                  <c:v>12.9864502</c:v>
                </c:pt>
                <c:pt idx="993">
                  <c:v>12.9864502</c:v>
                </c:pt>
                <c:pt idx="994">
                  <c:v>13.04138184</c:v>
                </c:pt>
                <c:pt idx="995">
                  <c:v>13.10546875</c:v>
                </c:pt>
                <c:pt idx="996">
                  <c:v>13.10546875</c:v>
                </c:pt>
                <c:pt idx="997">
                  <c:v>13.16564941</c:v>
                </c:pt>
                <c:pt idx="998">
                  <c:v>13.22558594</c:v>
                </c:pt>
                <c:pt idx="999">
                  <c:v>13.22558594</c:v>
                </c:pt>
                <c:pt idx="1000">
                  <c:v>13.34936523</c:v>
                </c:pt>
                <c:pt idx="1001">
                  <c:v>13.40600586</c:v>
                </c:pt>
                <c:pt idx="1002">
                  <c:v>13.40600586</c:v>
                </c:pt>
                <c:pt idx="1003">
                  <c:v>13.462158199999999</c:v>
                </c:pt>
                <c:pt idx="1004">
                  <c:v>13.52709961</c:v>
                </c:pt>
                <c:pt idx="1005">
                  <c:v>13.52709961</c:v>
                </c:pt>
                <c:pt idx="1006">
                  <c:v>13.59179688</c:v>
                </c:pt>
                <c:pt idx="1007">
                  <c:v>13.64819336</c:v>
                </c:pt>
                <c:pt idx="1008">
                  <c:v>13.70532227</c:v>
                </c:pt>
                <c:pt idx="1009">
                  <c:v>13.770996090000001</c:v>
                </c:pt>
                <c:pt idx="1010">
                  <c:v>13.827758790000001</c:v>
                </c:pt>
                <c:pt idx="1011">
                  <c:v>13.827758790000001</c:v>
                </c:pt>
                <c:pt idx="1012">
                  <c:v>13.89294434</c:v>
                </c:pt>
                <c:pt idx="1013">
                  <c:v>13.95983887</c:v>
                </c:pt>
                <c:pt idx="1014">
                  <c:v>14.016967770000001</c:v>
                </c:pt>
                <c:pt idx="1015">
                  <c:v>14.016967770000001</c:v>
                </c:pt>
                <c:pt idx="1016">
                  <c:v>14.08276367</c:v>
                </c:pt>
                <c:pt idx="1017">
                  <c:v>14.20715332</c:v>
                </c:pt>
                <c:pt idx="1018">
                  <c:v>14.20715332</c:v>
                </c:pt>
                <c:pt idx="1019">
                  <c:v>14.270019530000001</c:v>
                </c:pt>
                <c:pt idx="1020">
                  <c:v>14.33227539</c:v>
                </c:pt>
                <c:pt idx="1021">
                  <c:v>14.33227539</c:v>
                </c:pt>
                <c:pt idx="1022">
                  <c:v>14.38977051</c:v>
                </c:pt>
                <c:pt idx="1023">
                  <c:v>14.456665040000001</c:v>
                </c:pt>
                <c:pt idx="1024">
                  <c:v>14.520141600000001</c:v>
                </c:pt>
                <c:pt idx="1025">
                  <c:v>14.520141600000001</c:v>
                </c:pt>
                <c:pt idx="1026">
                  <c:v>14.578613280000001</c:v>
                </c:pt>
                <c:pt idx="1027">
                  <c:v>14.645996090000001</c:v>
                </c:pt>
                <c:pt idx="1028">
                  <c:v>14.70422363</c:v>
                </c:pt>
                <c:pt idx="1029">
                  <c:v>14.772216800000001</c:v>
                </c:pt>
                <c:pt idx="1030">
                  <c:v>14.84082031</c:v>
                </c:pt>
                <c:pt idx="1031">
                  <c:v>14.84082031</c:v>
                </c:pt>
                <c:pt idx="1032">
                  <c:v>14.90002441</c:v>
                </c:pt>
                <c:pt idx="1033">
                  <c:v>14.96777344</c:v>
                </c:pt>
                <c:pt idx="1034">
                  <c:v>15.02734375</c:v>
                </c:pt>
                <c:pt idx="1035">
                  <c:v>15.02734375</c:v>
                </c:pt>
                <c:pt idx="1036">
                  <c:v>15.16027832</c:v>
                </c:pt>
                <c:pt idx="1037">
                  <c:v>15.16027832</c:v>
                </c:pt>
                <c:pt idx="1038">
                  <c:v>15.22436523</c:v>
                </c:pt>
                <c:pt idx="1039">
                  <c:v>15.288452149999999</c:v>
                </c:pt>
                <c:pt idx="1040">
                  <c:v>15.354003909999999</c:v>
                </c:pt>
                <c:pt idx="1041">
                  <c:v>15.354003909999999</c:v>
                </c:pt>
                <c:pt idx="1042">
                  <c:v>15.418579100000001</c:v>
                </c:pt>
                <c:pt idx="1043">
                  <c:v>15.47851563</c:v>
                </c:pt>
                <c:pt idx="1044">
                  <c:v>15.47851563</c:v>
                </c:pt>
                <c:pt idx="1045">
                  <c:v>15.61791992</c:v>
                </c:pt>
                <c:pt idx="1046">
                  <c:v>15.679077149999999</c:v>
                </c:pt>
                <c:pt idx="1047">
                  <c:v>15.679077149999999</c:v>
                </c:pt>
                <c:pt idx="1048">
                  <c:v>15.748535159999999</c:v>
                </c:pt>
                <c:pt idx="1049">
                  <c:v>15.809082030000001</c:v>
                </c:pt>
                <c:pt idx="1050">
                  <c:v>15.809082030000001</c:v>
                </c:pt>
                <c:pt idx="1051">
                  <c:v>15.87976074</c:v>
                </c:pt>
                <c:pt idx="1052">
                  <c:v>15.94604492</c:v>
                </c:pt>
                <c:pt idx="1053">
                  <c:v>16.012084959999999</c:v>
                </c:pt>
                <c:pt idx="1054">
                  <c:v>16.072875979999999</c:v>
                </c:pt>
                <c:pt idx="1055">
                  <c:v>16.143920900000001</c:v>
                </c:pt>
                <c:pt idx="1056">
                  <c:v>16.143920900000001</c:v>
                </c:pt>
                <c:pt idx="1057">
                  <c:v>16.210571290000001</c:v>
                </c:pt>
                <c:pt idx="1058">
                  <c:v>16.281860349999999</c:v>
                </c:pt>
                <c:pt idx="1059">
                  <c:v>16.34362793</c:v>
                </c:pt>
                <c:pt idx="1060">
                  <c:v>16.34362793</c:v>
                </c:pt>
                <c:pt idx="1061">
                  <c:v>16.405517580000001</c:v>
                </c:pt>
                <c:pt idx="1062">
                  <c:v>16.477783200000001</c:v>
                </c:pt>
                <c:pt idx="1063">
                  <c:v>16.5447998</c:v>
                </c:pt>
                <c:pt idx="1064">
                  <c:v>16.6114502</c:v>
                </c:pt>
                <c:pt idx="1065">
                  <c:v>16.68347168</c:v>
                </c:pt>
                <c:pt idx="1066">
                  <c:v>16.68347168</c:v>
                </c:pt>
                <c:pt idx="1067">
                  <c:v>16.746704099999999</c:v>
                </c:pt>
                <c:pt idx="1068">
                  <c:v>16.81420898</c:v>
                </c:pt>
                <c:pt idx="1069">
                  <c:v>16.87695313</c:v>
                </c:pt>
                <c:pt idx="1070">
                  <c:v>16.87695313</c:v>
                </c:pt>
                <c:pt idx="1071">
                  <c:v>17.013061520000001</c:v>
                </c:pt>
                <c:pt idx="1072">
                  <c:v>17.013061520000001</c:v>
                </c:pt>
                <c:pt idx="1073">
                  <c:v>17.081176760000002</c:v>
                </c:pt>
                <c:pt idx="1074">
                  <c:v>17.149291989999998</c:v>
                </c:pt>
                <c:pt idx="1075">
                  <c:v>17.217285159999999</c:v>
                </c:pt>
                <c:pt idx="1076">
                  <c:v>17.217285159999999</c:v>
                </c:pt>
                <c:pt idx="1077">
                  <c:v>17.28100586</c:v>
                </c:pt>
                <c:pt idx="1078">
                  <c:v>17.350097659999999</c:v>
                </c:pt>
                <c:pt idx="1079">
                  <c:v>17.350097659999999</c:v>
                </c:pt>
                <c:pt idx="1080">
                  <c:v>17.42358398</c:v>
                </c:pt>
                <c:pt idx="1081">
                  <c:v>17.5567627</c:v>
                </c:pt>
                <c:pt idx="1082">
                  <c:v>17.5567627</c:v>
                </c:pt>
                <c:pt idx="1083">
                  <c:v>17.626342770000001</c:v>
                </c:pt>
                <c:pt idx="1084">
                  <c:v>17.700439450000001</c:v>
                </c:pt>
                <c:pt idx="1085">
                  <c:v>17.764404299999999</c:v>
                </c:pt>
                <c:pt idx="1086">
                  <c:v>17.764404299999999</c:v>
                </c:pt>
                <c:pt idx="1087">
                  <c:v>17.83422852</c:v>
                </c:pt>
                <c:pt idx="1088">
                  <c:v>17.90429688</c:v>
                </c:pt>
                <c:pt idx="1089">
                  <c:v>17.90429688</c:v>
                </c:pt>
                <c:pt idx="1090">
                  <c:v>18.043579099999999</c:v>
                </c:pt>
                <c:pt idx="1091">
                  <c:v>18.043579099999999</c:v>
                </c:pt>
                <c:pt idx="1092">
                  <c:v>18.113891599999999</c:v>
                </c:pt>
                <c:pt idx="1093">
                  <c:v>18.184814450000001</c:v>
                </c:pt>
                <c:pt idx="1094">
                  <c:v>18.255004880000001</c:v>
                </c:pt>
                <c:pt idx="1095">
                  <c:v>18.255004880000001</c:v>
                </c:pt>
                <c:pt idx="1096">
                  <c:v>18.33007813</c:v>
                </c:pt>
                <c:pt idx="1097">
                  <c:v>18.39648438</c:v>
                </c:pt>
                <c:pt idx="1098">
                  <c:v>18.39648438</c:v>
                </c:pt>
                <c:pt idx="1099">
                  <c:v>18.543334959999999</c:v>
                </c:pt>
                <c:pt idx="1100">
                  <c:v>18.613891599999999</c:v>
                </c:pt>
                <c:pt idx="1101">
                  <c:v>18.613891599999999</c:v>
                </c:pt>
                <c:pt idx="1102">
                  <c:v>18.690795900000001</c:v>
                </c:pt>
                <c:pt idx="1103">
                  <c:v>18.756958010000002</c:v>
                </c:pt>
                <c:pt idx="1104">
                  <c:v>18.828125</c:v>
                </c:pt>
                <c:pt idx="1105">
                  <c:v>18.828125</c:v>
                </c:pt>
                <c:pt idx="1106">
                  <c:v>18.899536130000001</c:v>
                </c:pt>
                <c:pt idx="1107">
                  <c:v>18.96704102</c:v>
                </c:pt>
                <c:pt idx="1108">
                  <c:v>19.03344727</c:v>
                </c:pt>
                <c:pt idx="1109">
                  <c:v>19.110717770000001</c:v>
                </c:pt>
                <c:pt idx="1110">
                  <c:v>19.182495119999999</c:v>
                </c:pt>
                <c:pt idx="1111">
                  <c:v>19.182495119999999</c:v>
                </c:pt>
                <c:pt idx="1112">
                  <c:v>19.255371090000001</c:v>
                </c:pt>
                <c:pt idx="1113">
                  <c:v>19.322753909999999</c:v>
                </c:pt>
                <c:pt idx="1114">
                  <c:v>19.322753909999999</c:v>
                </c:pt>
                <c:pt idx="1115">
                  <c:v>19.399902340000001</c:v>
                </c:pt>
                <c:pt idx="1116">
                  <c:v>19.473022459999999</c:v>
                </c:pt>
                <c:pt idx="1117">
                  <c:v>19.545898439999998</c:v>
                </c:pt>
                <c:pt idx="1118">
                  <c:v>19.61914063</c:v>
                </c:pt>
                <c:pt idx="1119">
                  <c:v>19.69726563</c:v>
                </c:pt>
                <c:pt idx="1120">
                  <c:v>19.69726563</c:v>
                </c:pt>
                <c:pt idx="1121">
                  <c:v>19.765258790000001</c:v>
                </c:pt>
                <c:pt idx="1122">
                  <c:v>19.839355470000001</c:v>
                </c:pt>
                <c:pt idx="1123">
                  <c:v>19.91235352</c:v>
                </c:pt>
                <c:pt idx="1124">
                  <c:v>19.91235352</c:v>
                </c:pt>
                <c:pt idx="1125">
                  <c:v>19.991210939999998</c:v>
                </c:pt>
                <c:pt idx="1126">
                  <c:v>20.07055664</c:v>
                </c:pt>
                <c:pt idx="1127">
                  <c:v>20.139282229999999</c:v>
                </c:pt>
                <c:pt idx="1128">
                  <c:v>20.21850586</c:v>
                </c:pt>
                <c:pt idx="1129">
                  <c:v>20.2869873</c:v>
                </c:pt>
                <c:pt idx="1130">
                  <c:v>20.2869873</c:v>
                </c:pt>
                <c:pt idx="1131">
                  <c:v>20.36730957</c:v>
                </c:pt>
                <c:pt idx="1132">
                  <c:v>20.436767580000001</c:v>
                </c:pt>
                <c:pt idx="1133">
                  <c:v>20.436767580000001</c:v>
                </c:pt>
                <c:pt idx="1134">
                  <c:v>20.510864260000002</c:v>
                </c:pt>
                <c:pt idx="1135">
                  <c:v>20.666503909999999</c:v>
                </c:pt>
                <c:pt idx="1136">
                  <c:v>20.666503909999999</c:v>
                </c:pt>
                <c:pt idx="1137">
                  <c:v>20.741210939999998</c:v>
                </c:pt>
                <c:pt idx="1138">
                  <c:v>20.81628418</c:v>
                </c:pt>
                <c:pt idx="1139">
                  <c:v>20.892089840000001</c:v>
                </c:pt>
                <c:pt idx="1140">
                  <c:v>20.892089840000001</c:v>
                </c:pt>
                <c:pt idx="1141">
                  <c:v>20.967651369999999</c:v>
                </c:pt>
                <c:pt idx="1142">
                  <c:v>21.04296875</c:v>
                </c:pt>
                <c:pt idx="1143">
                  <c:v>21.04296875</c:v>
                </c:pt>
                <c:pt idx="1144">
                  <c:v>21.118164060000002</c:v>
                </c:pt>
                <c:pt idx="1145">
                  <c:v>21.276367189999998</c:v>
                </c:pt>
                <c:pt idx="1146">
                  <c:v>21.276367189999998</c:v>
                </c:pt>
                <c:pt idx="1147">
                  <c:v>21.346435549999999</c:v>
                </c:pt>
                <c:pt idx="1148">
                  <c:v>21.428466799999999</c:v>
                </c:pt>
                <c:pt idx="1149">
                  <c:v>21.428466799999999</c:v>
                </c:pt>
                <c:pt idx="1150">
                  <c:v>21.49987793</c:v>
                </c:pt>
                <c:pt idx="1151">
                  <c:v>21.581542970000001</c:v>
                </c:pt>
                <c:pt idx="1152">
                  <c:v>21.663574220000001</c:v>
                </c:pt>
                <c:pt idx="1153">
                  <c:v>21.663574220000001</c:v>
                </c:pt>
                <c:pt idx="1154">
                  <c:v>21.735351560000002</c:v>
                </c:pt>
                <c:pt idx="1155">
                  <c:v>21.883911130000001</c:v>
                </c:pt>
                <c:pt idx="1156">
                  <c:v>21.883911130000001</c:v>
                </c:pt>
                <c:pt idx="1157">
                  <c:v>21.96069336</c:v>
                </c:pt>
                <c:pt idx="1158">
                  <c:v>22.038696290000001</c:v>
                </c:pt>
                <c:pt idx="1159">
                  <c:v>22.038696290000001</c:v>
                </c:pt>
                <c:pt idx="1160">
                  <c:v>22.116210939999998</c:v>
                </c:pt>
                <c:pt idx="1161">
                  <c:v>22.19348145</c:v>
                </c:pt>
                <c:pt idx="1162">
                  <c:v>22.27124023</c:v>
                </c:pt>
                <c:pt idx="1163">
                  <c:v>22.344116209999999</c:v>
                </c:pt>
                <c:pt idx="1164">
                  <c:v>22.42749023</c:v>
                </c:pt>
                <c:pt idx="1165">
                  <c:v>22.42749023</c:v>
                </c:pt>
                <c:pt idx="1166">
                  <c:v>22.505126950000001</c:v>
                </c:pt>
                <c:pt idx="1167">
                  <c:v>22.58410645</c:v>
                </c:pt>
                <c:pt idx="1168">
                  <c:v>22.66821289</c:v>
                </c:pt>
                <c:pt idx="1169">
                  <c:v>22.66821289</c:v>
                </c:pt>
                <c:pt idx="1170">
                  <c:v>22.74047852</c:v>
                </c:pt>
                <c:pt idx="1171">
                  <c:v>22.819702150000001</c:v>
                </c:pt>
                <c:pt idx="1172">
                  <c:v>22.898925779999999</c:v>
                </c:pt>
                <c:pt idx="1173">
                  <c:v>22.977661130000001</c:v>
                </c:pt>
                <c:pt idx="1174">
                  <c:v>23.05639648</c:v>
                </c:pt>
                <c:pt idx="1175">
                  <c:v>23.05639648</c:v>
                </c:pt>
                <c:pt idx="1176">
                  <c:v>23.13061523</c:v>
                </c:pt>
                <c:pt idx="1177">
                  <c:v>23.204345700000001</c:v>
                </c:pt>
                <c:pt idx="1178">
                  <c:v>23.28344727</c:v>
                </c:pt>
                <c:pt idx="1179">
                  <c:v>23.28344727</c:v>
                </c:pt>
                <c:pt idx="1180">
                  <c:v>23.36315918</c:v>
                </c:pt>
                <c:pt idx="1181">
                  <c:v>23.522949220000001</c:v>
                </c:pt>
                <c:pt idx="1182">
                  <c:v>23.522949220000001</c:v>
                </c:pt>
                <c:pt idx="1183">
                  <c:v>23.603027340000001</c:v>
                </c:pt>
                <c:pt idx="1184">
                  <c:v>23.68359375</c:v>
                </c:pt>
                <c:pt idx="1185">
                  <c:v>23.68359375</c:v>
                </c:pt>
                <c:pt idx="1186">
                  <c:v>23.75793457</c:v>
                </c:pt>
                <c:pt idx="1187">
                  <c:v>23.84387207</c:v>
                </c:pt>
                <c:pt idx="1188">
                  <c:v>23.930419919999999</c:v>
                </c:pt>
                <c:pt idx="1189">
                  <c:v>23.930419919999999</c:v>
                </c:pt>
                <c:pt idx="1190">
                  <c:v>24.092407229999999</c:v>
                </c:pt>
                <c:pt idx="1191">
                  <c:v>24.092407229999999</c:v>
                </c:pt>
                <c:pt idx="1192">
                  <c:v>24.161499020000001</c:v>
                </c:pt>
                <c:pt idx="1193">
                  <c:v>24.249145510000002</c:v>
                </c:pt>
                <c:pt idx="1194">
                  <c:v>24.33044434</c:v>
                </c:pt>
                <c:pt idx="1195">
                  <c:v>24.33044434</c:v>
                </c:pt>
                <c:pt idx="1196">
                  <c:v>24.411376950000001</c:v>
                </c:pt>
                <c:pt idx="1197">
                  <c:v>24.487304689999998</c:v>
                </c:pt>
                <c:pt idx="1198">
                  <c:v>24.563598630000001</c:v>
                </c:pt>
                <c:pt idx="1199">
                  <c:v>24.645263669999999</c:v>
                </c:pt>
                <c:pt idx="1200">
                  <c:v>24.73242188</c:v>
                </c:pt>
                <c:pt idx="1201">
                  <c:v>24.73242188</c:v>
                </c:pt>
                <c:pt idx="1202">
                  <c:v>24.815185549999999</c:v>
                </c:pt>
                <c:pt idx="1203">
                  <c:v>24.891723630000001</c:v>
                </c:pt>
                <c:pt idx="1204">
                  <c:v>24.973632810000002</c:v>
                </c:pt>
                <c:pt idx="1205">
                  <c:v>24.973632810000002</c:v>
                </c:pt>
                <c:pt idx="1206">
                  <c:v>25.05664063</c:v>
                </c:pt>
                <c:pt idx="1207">
                  <c:v>25.139160159999999</c:v>
                </c:pt>
                <c:pt idx="1208">
                  <c:v>25.221923830000001</c:v>
                </c:pt>
                <c:pt idx="1209">
                  <c:v>25.29870605</c:v>
                </c:pt>
                <c:pt idx="1210">
                  <c:v>25.382202150000001</c:v>
                </c:pt>
                <c:pt idx="1211">
                  <c:v>25.382202150000001</c:v>
                </c:pt>
                <c:pt idx="1212">
                  <c:v>25.471313479999999</c:v>
                </c:pt>
                <c:pt idx="1213">
                  <c:v>25.554077150000001</c:v>
                </c:pt>
                <c:pt idx="1214">
                  <c:v>25.632202150000001</c:v>
                </c:pt>
                <c:pt idx="1215">
                  <c:v>25.632202150000001</c:v>
                </c:pt>
                <c:pt idx="1216">
                  <c:v>25.79907227</c:v>
                </c:pt>
                <c:pt idx="1217">
                  <c:v>25.79907227</c:v>
                </c:pt>
                <c:pt idx="1218">
                  <c:v>25.889160159999999</c:v>
                </c:pt>
                <c:pt idx="1219">
                  <c:v>25.967529299999999</c:v>
                </c:pt>
                <c:pt idx="1220">
                  <c:v>26.057617189999998</c:v>
                </c:pt>
                <c:pt idx="1221">
                  <c:v>26.057617189999998</c:v>
                </c:pt>
                <c:pt idx="1222">
                  <c:v>26.135620119999999</c:v>
                </c:pt>
                <c:pt idx="1223">
                  <c:v>26.22045898</c:v>
                </c:pt>
                <c:pt idx="1224">
                  <c:v>26.22045898</c:v>
                </c:pt>
                <c:pt idx="1225">
                  <c:v>26.389282229999999</c:v>
                </c:pt>
                <c:pt idx="1226">
                  <c:v>26.480834959999999</c:v>
                </c:pt>
                <c:pt idx="1227">
                  <c:v>26.480834959999999</c:v>
                </c:pt>
                <c:pt idx="1228">
                  <c:v>26.559814450000001</c:v>
                </c:pt>
                <c:pt idx="1229">
                  <c:v>26.644165040000001</c:v>
                </c:pt>
                <c:pt idx="1230">
                  <c:v>26.644165040000001</c:v>
                </c:pt>
                <c:pt idx="1231">
                  <c:v>26.729858400000001</c:v>
                </c:pt>
                <c:pt idx="1232">
                  <c:v>26.815063479999999</c:v>
                </c:pt>
                <c:pt idx="1233">
                  <c:v>26.90026855</c:v>
                </c:pt>
                <c:pt idx="1234">
                  <c:v>26.979858400000001</c:v>
                </c:pt>
                <c:pt idx="1235">
                  <c:v>27.0723877</c:v>
                </c:pt>
                <c:pt idx="1236">
                  <c:v>27.151977540000001</c:v>
                </c:pt>
                <c:pt idx="1237">
                  <c:v>27.151977540000001</c:v>
                </c:pt>
                <c:pt idx="1238">
                  <c:v>27.24389648</c:v>
                </c:pt>
                <c:pt idx="1239">
                  <c:v>27.336791989999998</c:v>
                </c:pt>
                <c:pt idx="1240">
                  <c:v>27.41638184</c:v>
                </c:pt>
                <c:pt idx="1241">
                  <c:v>27.41638184</c:v>
                </c:pt>
                <c:pt idx="1242">
                  <c:v>27.496582029999999</c:v>
                </c:pt>
                <c:pt idx="1243">
                  <c:v>27.58996582</c:v>
                </c:pt>
                <c:pt idx="1244">
                  <c:v>27.670532229999999</c:v>
                </c:pt>
                <c:pt idx="1245">
                  <c:v>27.762817380000001</c:v>
                </c:pt>
                <c:pt idx="1246">
                  <c:v>27.850341799999999</c:v>
                </c:pt>
                <c:pt idx="1247">
                  <c:v>27.850341799999999</c:v>
                </c:pt>
                <c:pt idx="1248">
                  <c:v>27.93737793</c:v>
                </c:pt>
                <c:pt idx="1249">
                  <c:v>28.018188479999999</c:v>
                </c:pt>
                <c:pt idx="1250">
                  <c:v>28.018188479999999</c:v>
                </c:pt>
                <c:pt idx="1251">
                  <c:v>28.09924316</c:v>
                </c:pt>
                <c:pt idx="1252">
                  <c:v>28.28710938</c:v>
                </c:pt>
                <c:pt idx="1253">
                  <c:v>28.28710938</c:v>
                </c:pt>
                <c:pt idx="1254">
                  <c:v>28.36877441</c:v>
                </c:pt>
                <c:pt idx="1255">
                  <c:v>28.4510498</c:v>
                </c:pt>
                <c:pt idx="1256">
                  <c:v>28.4510498</c:v>
                </c:pt>
                <c:pt idx="1257">
                  <c:v>28.54492188</c:v>
                </c:pt>
                <c:pt idx="1258">
                  <c:v>28.63305664</c:v>
                </c:pt>
                <c:pt idx="1259">
                  <c:v>28.70922852</c:v>
                </c:pt>
                <c:pt idx="1260">
                  <c:v>28.79125977</c:v>
                </c:pt>
                <c:pt idx="1261">
                  <c:v>28.885498049999999</c:v>
                </c:pt>
                <c:pt idx="1262">
                  <c:v>28.96862793</c:v>
                </c:pt>
                <c:pt idx="1263">
                  <c:v>28.96862793</c:v>
                </c:pt>
                <c:pt idx="1264">
                  <c:v>29.063598630000001</c:v>
                </c:pt>
                <c:pt idx="1265">
                  <c:v>29.14611816</c:v>
                </c:pt>
                <c:pt idx="1266">
                  <c:v>29.14611816</c:v>
                </c:pt>
                <c:pt idx="1267">
                  <c:v>29.241821290000001</c:v>
                </c:pt>
                <c:pt idx="1268">
                  <c:v>29.33776855</c:v>
                </c:pt>
                <c:pt idx="1269">
                  <c:v>29.42028809</c:v>
                </c:pt>
                <c:pt idx="1270">
                  <c:v>29.516601560000002</c:v>
                </c:pt>
                <c:pt idx="1271">
                  <c:v>29.59997559</c:v>
                </c:pt>
                <c:pt idx="1272">
                  <c:v>29.59997559</c:v>
                </c:pt>
                <c:pt idx="1273">
                  <c:v>29.695678709999999</c:v>
                </c:pt>
                <c:pt idx="1274">
                  <c:v>29.786376950000001</c:v>
                </c:pt>
                <c:pt idx="1275">
                  <c:v>29.869873049999999</c:v>
                </c:pt>
                <c:pt idx="1276">
                  <c:v>29.869873049999999</c:v>
                </c:pt>
                <c:pt idx="1277">
                  <c:v>29.95935059</c:v>
                </c:pt>
                <c:pt idx="1278">
                  <c:v>30.05664063</c:v>
                </c:pt>
                <c:pt idx="1279">
                  <c:v>30.147216799999999</c:v>
                </c:pt>
                <c:pt idx="1280">
                  <c:v>30.231323239999998</c:v>
                </c:pt>
                <c:pt idx="1281">
                  <c:v>30.328491209999999</c:v>
                </c:pt>
                <c:pt idx="1282">
                  <c:v>30.328491209999999</c:v>
                </c:pt>
                <c:pt idx="1283">
                  <c:v>30.406982419999999</c:v>
                </c:pt>
                <c:pt idx="1284">
                  <c:v>30.50415039</c:v>
                </c:pt>
                <c:pt idx="1285">
                  <c:v>30.59533691</c:v>
                </c:pt>
                <c:pt idx="1286">
                  <c:v>30.59533691</c:v>
                </c:pt>
                <c:pt idx="1287">
                  <c:v>30.77172852</c:v>
                </c:pt>
                <c:pt idx="1288">
                  <c:v>30.77172852</c:v>
                </c:pt>
                <c:pt idx="1289">
                  <c:v>30.869750979999999</c:v>
                </c:pt>
                <c:pt idx="1290">
                  <c:v>30.961914060000002</c:v>
                </c:pt>
                <c:pt idx="1291">
                  <c:v>31.046875</c:v>
                </c:pt>
                <c:pt idx="1292">
                  <c:v>31.046875</c:v>
                </c:pt>
                <c:pt idx="1293">
                  <c:v>31.13879395</c:v>
                </c:pt>
                <c:pt idx="1294">
                  <c:v>31.23803711</c:v>
                </c:pt>
                <c:pt idx="1295">
                  <c:v>31.23803711</c:v>
                </c:pt>
                <c:pt idx="1296">
                  <c:v>31.41564941</c:v>
                </c:pt>
                <c:pt idx="1297">
                  <c:v>31.51538086</c:v>
                </c:pt>
                <c:pt idx="1298">
                  <c:v>31.51538086</c:v>
                </c:pt>
                <c:pt idx="1299">
                  <c:v>31.614257810000002</c:v>
                </c:pt>
                <c:pt idx="1300">
                  <c:v>31.700439450000001</c:v>
                </c:pt>
                <c:pt idx="1301">
                  <c:v>31.700439450000001</c:v>
                </c:pt>
                <c:pt idx="1302">
                  <c:v>31.7869873</c:v>
                </c:pt>
                <c:pt idx="1303">
                  <c:v>31.88659668</c:v>
                </c:pt>
                <c:pt idx="1304">
                  <c:v>31.973022459999999</c:v>
                </c:pt>
                <c:pt idx="1305">
                  <c:v>32.067016600000002</c:v>
                </c:pt>
                <c:pt idx="1306">
                  <c:v>32.160034179999997</c:v>
                </c:pt>
                <c:pt idx="1307">
                  <c:v>32.253417970000001</c:v>
                </c:pt>
                <c:pt idx="1308">
                  <c:v>32.253417970000001</c:v>
                </c:pt>
                <c:pt idx="1309">
                  <c:v>32.341064449999998</c:v>
                </c:pt>
                <c:pt idx="1310">
                  <c:v>32.44116211</c:v>
                </c:pt>
                <c:pt idx="1311">
                  <c:v>32.44116211</c:v>
                </c:pt>
                <c:pt idx="1312">
                  <c:v>32.535278320000003</c:v>
                </c:pt>
                <c:pt idx="1313">
                  <c:v>32.723632809999998</c:v>
                </c:pt>
                <c:pt idx="1314">
                  <c:v>32.723632809999998</c:v>
                </c:pt>
                <c:pt idx="1315">
                  <c:v>32.8182373</c:v>
                </c:pt>
                <c:pt idx="1316">
                  <c:v>32.912719729999999</c:v>
                </c:pt>
                <c:pt idx="1317">
                  <c:v>33.014160160000003</c:v>
                </c:pt>
                <c:pt idx="1318">
                  <c:v>33.014160160000003</c:v>
                </c:pt>
                <c:pt idx="1319">
                  <c:v>33.102172850000002</c:v>
                </c:pt>
                <c:pt idx="1320">
                  <c:v>33.1973877</c:v>
                </c:pt>
                <c:pt idx="1321">
                  <c:v>33.1973877</c:v>
                </c:pt>
                <c:pt idx="1322">
                  <c:v>33.3807373</c:v>
                </c:pt>
                <c:pt idx="1323">
                  <c:v>33.3807373</c:v>
                </c:pt>
                <c:pt idx="1324">
                  <c:v>33.483398440000002</c:v>
                </c:pt>
                <c:pt idx="1325">
                  <c:v>33.57836914</c:v>
                </c:pt>
                <c:pt idx="1326">
                  <c:v>33.681396479999997</c:v>
                </c:pt>
                <c:pt idx="1327">
                  <c:v>33.681396479999997</c:v>
                </c:pt>
                <c:pt idx="1328">
                  <c:v>33.770263669999999</c:v>
                </c:pt>
                <c:pt idx="1329">
                  <c:v>33.872558589999997</c:v>
                </c:pt>
                <c:pt idx="1330">
                  <c:v>33.962646479999997</c:v>
                </c:pt>
                <c:pt idx="1331">
                  <c:v>33.962646479999997</c:v>
                </c:pt>
                <c:pt idx="1332">
                  <c:v>34.154541020000003</c:v>
                </c:pt>
                <c:pt idx="1333">
                  <c:v>34.154541020000003</c:v>
                </c:pt>
                <c:pt idx="1334">
                  <c:v>34.258422850000002</c:v>
                </c:pt>
                <c:pt idx="1335">
                  <c:v>34.361816410000003</c:v>
                </c:pt>
                <c:pt idx="1336">
                  <c:v>34.4510498</c:v>
                </c:pt>
                <c:pt idx="1337">
                  <c:v>34.4510498</c:v>
                </c:pt>
                <c:pt idx="1338">
                  <c:v>34.548583979999997</c:v>
                </c:pt>
                <c:pt idx="1339">
                  <c:v>34.6385498</c:v>
                </c:pt>
                <c:pt idx="1340">
                  <c:v>34.735351559999998</c:v>
                </c:pt>
                <c:pt idx="1341">
                  <c:v>34.735351559999998</c:v>
                </c:pt>
                <c:pt idx="1342">
                  <c:v>34.930786130000001</c:v>
                </c:pt>
                <c:pt idx="1343">
                  <c:v>34.930786130000001</c:v>
                </c:pt>
                <c:pt idx="1344">
                  <c:v>35.035034179999997</c:v>
                </c:pt>
                <c:pt idx="1345">
                  <c:v>35.126220699999998</c:v>
                </c:pt>
                <c:pt idx="1346">
                  <c:v>35.230346679999997</c:v>
                </c:pt>
                <c:pt idx="1347">
                  <c:v>35.230346679999997</c:v>
                </c:pt>
                <c:pt idx="1348">
                  <c:v>35.321411130000001</c:v>
                </c:pt>
                <c:pt idx="1349">
                  <c:v>35.427124020000001</c:v>
                </c:pt>
                <c:pt idx="1350">
                  <c:v>35.427124020000001</c:v>
                </c:pt>
                <c:pt idx="1351">
                  <c:v>35.630859379999997</c:v>
                </c:pt>
                <c:pt idx="1352">
                  <c:v>35.72241211</c:v>
                </c:pt>
                <c:pt idx="1353">
                  <c:v>35.72241211</c:v>
                </c:pt>
                <c:pt idx="1354">
                  <c:v>35.827514649999998</c:v>
                </c:pt>
                <c:pt idx="1355">
                  <c:v>35.9197998</c:v>
                </c:pt>
                <c:pt idx="1356">
                  <c:v>35.9197998</c:v>
                </c:pt>
                <c:pt idx="1357">
                  <c:v>36.025634770000003</c:v>
                </c:pt>
                <c:pt idx="1358">
                  <c:v>36.117553710000003</c:v>
                </c:pt>
                <c:pt idx="1359">
                  <c:v>36.224365229999997</c:v>
                </c:pt>
                <c:pt idx="1360">
                  <c:v>36.31640625</c:v>
                </c:pt>
                <c:pt idx="1361">
                  <c:v>36.423095699999998</c:v>
                </c:pt>
                <c:pt idx="1362">
                  <c:v>36.423095699999998</c:v>
                </c:pt>
                <c:pt idx="1363">
                  <c:v>36.530151369999999</c:v>
                </c:pt>
                <c:pt idx="1364">
                  <c:v>36.622192380000001</c:v>
                </c:pt>
                <c:pt idx="1365">
                  <c:v>36.722167970000001</c:v>
                </c:pt>
                <c:pt idx="1366">
                  <c:v>36.722167970000001</c:v>
                </c:pt>
                <c:pt idx="1367">
                  <c:v>36.822753910000003</c:v>
                </c:pt>
                <c:pt idx="1368">
                  <c:v>36.915161130000001</c:v>
                </c:pt>
                <c:pt idx="1369">
                  <c:v>37.023071289999997</c:v>
                </c:pt>
                <c:pt idx="1370">
                  <c:v>37.123535160000003</c:v>
                </c:pt>
                <c:pt idx="1371">
                  <c:v>37.223754880000001</c:v>
                </c:pt>
                <c:pt idx="1372">
                  <c:v>37.223754880000001</c:v>
                </c:pt>
                <c:pt idx="1373">
                  <c:v>37.325195309999998</c:v>
                </c:pt>
                <c:pt idx="1374">
                  <c:v>37.425659179999997</c:v>
                </c:pt>
                <c:pt idx="1375">
                  <c:v>37.425659179999997</c:v>
                </c:pt>
                <c:pt idx="1376">
                  <c:v>37.526733399999998</c:v>
                </c:pt>
                <c:pt idx="1377">
                  <c:v>37.628295899999998</c:v>
                </c:pt>
                <c:pt idx="1378">
                  <c:v>37.721801759999998</c:v>
                </c:pt>
                <c:pt idx="1379">
                  <c:v>37.83044434</c:v>
                </c:pt>
                <c:pt idx="1380">
                  <c:v>37.924804690000002</c:v>
                </c:pt>
                <c:pt idx="1381">
                  <c:v>37.924804690000002</c:v>
                </c:pt>
                <c:pt idx="1382">
                  <c:v>38.026123050000002</c:v>
                </c:pt>
                <c:pt idx="1383">
                  <c:v>38.135864259999998</c:v>
                </c:pt>
                <c:pt idx="1384">
                  <c:v>38.237670899999998</c:v>
                </c:pt>
                <c:pt idx="1385">
                  <c:v>38.237670899999998</c:v>
                </c:pt>
                <c:pt idx="1386">
                  <c:v>38.33959961</c:v>
                </c:pt>
                <c:pt idx="1387">
                  <c:v>38.544311520000001</c:v>
                </c:pt>
                <c:pt idx="1388">
                  <c:v>38.544311520000001</c:v>
                </c:pt>
                <c:pt idx="1389">
                  <c:v>38.64660645</c:v>
                </c:pt>
                <c:pt idx="1390">
                  <c:v>38.74975586</c:v>
                </c:pt>
                <c:pt idx="1391">
                  <c:v>38.74975586</c:v>
                </c:pt>
                <c:pt idx="1392">
                  <c:v>38.844726559999998</c:v>
                </c:pt>
                <c:pt idx="1393">
                  <c:v>38.9552002</c:v>
                </c:pt>
                <c:pt idx="1394">
                  <c:v>38.9552002</c:v>
                </c:pt>
                <c:pt idx="1395">
                  <c:v>39.058471679999997</c:v>
                </c:pt>
                <c:pt idx="1396">
                  <c:v>39.257202149999998</c:v>
                </c:pt>
                <c:pt idx="1397">
                  <c:v>39.257202149999998</c:v>
                </c:pt>
                <c:pt idx="1398">
                  <c:v>39.368164059999998</c:v>
                </c:pt>
                <c:pt idx="1399">
                  <c:v>39.479003910000003</c:v>
                </c:pt>
                <c:pt idx="1400">
                  <c:v>39.575683589999997</c:v>
                </c:pt>
                <c:pt idx="1401">
                  <c:v>39.575683589999997</c:v>
                </c:pt>
                <c:pt idx="1402">
                  <c:v>39.671875</c:v>
                </c:pt>
                <c:pt idx="1403">
                  <c:v>39.783447270000003</c:v>
                </c:pt>
                <c:pt idx="1404">
                  <c:v>39.783447270000003</c:v>
                </c:pt>
                <c:pt idx="1405">
                  <c:v>39.991333009999998</c:v>
                </c:pt>
                <c:pt idx="1406">
                  <c:v>40.104003910000003</c:v>
                </c:pt>
                <c:pt idx="1407">
                  <c:v>40.104003910000003</c:v>
                </c:pt>
                <c:pt idx="1408">
                  <c:v>40.200683589999997</c:v>
                </c:pt>
                <c:pt idx="1409">
                  <c:v>40.305297850000002</c:v>
                </c:pt>
                <c:pt idx="1410">
                  <c:v>40.305297850000002</c:v>
                </c:pt>
                <c:pt idx="1411">
                  <c:v>40.410888669999999</c:v>
                </c:pt>
                <c:pt idx="1412">
                  <c:v>40.522460940000002</c:v>
                </c:pt>
                <c:pt idx="1413">
                  <c:v>40.628417970000001</c:v>
                </c:pt>
                <c:pt idx="1414">
                  <c:v>40.725708009999998</c:v>
                </c:pt>
                <c:pt idx="1415">
                  <c:v>40.83825684</c:v>
                </c:pt>
                <c:pt idx="1416">
                  <c:v>40.83825684</c:v>
                </c:pt>
                <c:pt idx="1417">
                  <c:v>40.936767580000001</c:v>
                </c:pt>
                <c:pt idx="1418">
                  <c:v>41.049682619999999</c:v>
                </c:pt>
                <c:pt idx="1419">
                  <c:v>41.147949220000001</c:v>
                </c:pt>
                <c:pt idx="1420">
                  <c:v>41.147949220000001</c:v>
                </c:pt>
                <c:pt idx="1421">
                  <c:v>41.246459960000003</c:v>
                </c:pt>
                <c:pt idx="1422">
                  <c:v>41.359497070000003</c:v>
                </c:pt>
                <c:pt idx="1423">
                  <c:v>41.473754880000001</c:v>
                </c:pt>
                <c:pt idx="1424">
                  <c:v>41.5723877</c:v>
                </c:pt>
                <c:pt idx="1425">
                  <c:v>41.686401369999999</c:v>
                </c:pt>
                <c:pt idx="1426">
                  <c:v>41.686401369999999</c:v>
                </c:pt>
                <c:pt idx="1427">
                  <c:v>41.785766600000002</c:v>
                </c:pt>
                <c:pt idx="1428">
                  <c:v>41.892089839999997</c:v>
                </c:pt>
                <c:pt idx="1429">
                  <c:v>41.892089839999997</c:v>
                </c:pt>
                <c:pt idx="1430">
                  <c:v>41.999023440000002</c:v>
                </c:pt>
                <c:pt idx="1431">
                  <c:v>42.114013669999999</c:v>
                </c:pt>
                <c:pt idx="1432">
                  <c:v>42.212890629999997</c:v>
                </c:pt>
                <c:pt idx="1433">
                  <c:v>42.32055664</c:v>
                </c:pt>
                <c:pt idx="1434">
                  <c:v>42.427734379999997</c:v>
                </c:pt>
                <c:pt idx="1435">
                  <c:v>42.54272461</c:v>
                </c:pt>
                <c:pt idx="1436">
                  <c:v>42.54272461</c:v>
                </c:pt>
                <c:pt idx="1437">
                  <c:v>42.643188479999999</c:v>
                </c:pt>
                <c:pt idx="1438">
                  <c:v>42.750732419999999</c:v>
                </c:pt>
                <c:pt idx="1439">
                  <c:v>42.750732419999999</c:v>
                </c:pt>
                <c:pt idx="1440">
                  <c:v>42.851196289999997</c:v>
                </c:pt>
                <c:pt idx="1441">
                  <c:v>42.958984379999997</c:v>
                </c:pt>
                <c:pt idx="1442">
                  <c:v>43.074829100000002</c:v>
                </c:pt>
                <c:pt idx="1443">
                  <c:v>43.175903320000003</c:v>
                </c:pt>
                <c:pt idx="1444">
                  <c:v>43.291503910000003</c:v>
                </c:pt>
                <c:pt idx="1445">
                  <c:v>43.291503910000003</c:v>
                </c:pt>
                <c:pt idx="1446">
                  <c:v>43.4083252</c:v>
                </c:pt>
                <c:pt idx="1447">
                  <c:v>43.517089839999997</c:v>
                </c:pt>
                <c:pt idx="1448">
                  <c:v>43.617675779999999</c:v>
                </c:pt>
                <c:pt idx="1449">
                  <c:v>43.617675779999999</c:v>
                </c:pt>
                <c:pt idx="1450">
                  <c:v>43.735229490000002</c:v>
                </c:pt>
                <c:pt idx="1451">
                  <c:v>43.953491210000003</c:v>
                </c:pt>
                <c:pt idx="1452">
                  <c:v>43.953491210000003</c:v>
                </c:pt>
                <c:pt idx="1453">
                  <c:v>44.055297850000002</c:v>
                </c:pt>
                <c:pt idx="1454">
                  <c:v>44.17211914</c:v>
                </c:pt>
                <c:pt idx="1455">
                  <c:v>44.17211914</c:v>
                </c:pt>
                <c:pt idx="1456">
                  <c:v>44.274536130000001</c:v>
                </c:pt>
                <c:pt idx="1457">
                  <c:v>44.399536130000001</c:v>
                </c:pt>
                <c:pt idx="1458">
                  <c:v>44.510009770000003</c:v>
                </c:pt>
                <c:pt idx="1459">
                  <c:v>44.510009770000003</c:v>
                </c:pt>
                <c:pt idx="1460">
                  <c:v>44.721923830000001</c:v>
                </c:pt>
                <c:pt idx="1461">
                  <c:v>44.721923830000001</c:v>
                </c:pt>
                <c:pt idx="1462">
                  <c:v>44.833129880000001</c:v>
                </c:pt>
                <c:pt idx="1463">
                  <c:v>44.951171879999997</c:v>
                </c:pt>
                <c:pt idx="1464">
                  <c:v>45.054077149999998</c:v>
                </c:pt>
                <c:pt idx="1465">
                  <c:v>45.054077149999998</c:v>
                </c:pt>
                <c:pt idx="1466">
                  <c:v>45.165283199999998</c:v>
                </c:pt>
                <c:pt idx="1467">
                  <c:v>45.275390629999997</c:v>
                </c:pt>
                <c:pt idx="1468">
                  <c:v>45.37915039</c:v>
                </c:pt>
                <c:pt idx="1469">
                  <c:v>45.37915039</c:v>
                </c:pt>
                <c:pt idx="1470">
                  <c:v>45.60131836</c:v>
                </c:pt>
                <c:pt idx="1471">
                  <c:v>45.721435550000002</c:v>
                </c:pt>
                <c:pt idx="1472">
                  <c:v>45.721435550000002</c:v>
                </c:pt>
                <c:pt idx="1473">
                  <c:v>45.824340820000003</c:v>
                </c:pt>
                <c:pt idx="1474">
                  <c:v>45.944824220000001</c:v>
                </c:pt>
                <c:pt idx="1475">
                  <c:v>45.944824220000001</c:v>
                </c:pt>
                <c:pt idx="1476">
                  <c:v>46.048583979999997</c:v>
                </c:pt>
                <c:pt idx="1477">
                  <c:v>46.16796875</c:v>
                </c:pt>
                <c:pt idx="1478">
                  <c:v>46.273071289999997</c:v>
                </c:pt>
                <c:pt idx="1479">
                  <c:v>46.392578129999997</c:v>
                </c:pt>
                <c:pt idx="1480">
                  <c:v>46.514160160000003</c:v>
                </c:pt>
                <c:pt idx="1481">
                  <c:v>46.514160160000003</c:v>
                </c:pt>
                <c:pt idx="1482">
                  <c:v>46.617797850000002</c:v>
                </c:pt>
                <c:pt idx="1483">
                  <c:v>46.739013669999999</c:v>
                </c:pt>
                <c:pt idx="1484">
                  <c:v>46.851684570000003</c:v>
                </c:pt>
                <c:pt idx="1485">
                  <c:v>46.851684570000003</c:v>
                </c:pt>
                <c:pt idx="1486">
                  <c:v>46.964355470000001</c:v>
                </c:pt>
                <c:pt idx="1487">
                  <c:v>47.078613279999999</c:v>
                </c:pt>
                <c:pt idx="1488">
                  <c:v>47.186279300000002</c:v>
                </c:pt>
                <c:pt idx="1489">
                  <c:v>47.311767580000001</c:v>
                </c:pt>
                <c:pt idx="1490">
                  <c:v>47.428222660000003</c:v>
                </c:pt>
                <c:pt idx="1491">
                  <c:v>47.428222660000003</c:v>
                </c:pt>
                <c:pt idx="1492">
                  <c:v>47.5447998</c:v>
                </c:pt>
                <c:pt idx="1493">
                  <c:v>47.653686520000001</c:v>
                </c:pt>
                <c:pt idx="1494">
                  <c:v>47.653686520000001</c:v>
                </c:pt>
                <c:pt idx="1495">
                  <c:v>47.769409179999997</c:v>
                </c:pt>
                <c:pt idx="1496">
                  <c:v>47.878295899999998</c:v>
                </c:pt>
                <c:pt idx="1497">
                  <c:v>48.003173830000001</c:v>
                </c:pt>
                <c:pt idx="1498">
                  <c:v>48.119873050000002</c:v>
                </c:pt>
                <c:pt idx="1499">
                  <c:v>48.236816410000003</c:v>
                </c:pt>
                <c:pt idx="1500">
                  <c:v>48.35314941</c:v>
                </c:pt>
                <c:pt idx="1501">
                  <c:v>48.35314941</c:v>
                </c:pt>
                <c:pt idx="1502">
                  <c:v>48.469970699999998</c:v>
                </c:pt>
                <c:pt idx="1503">
                  <c:v>48.586425779999999</c:v>
                </c:pt>
                <c:pt idx="1504">
                  <c:v>48.586425779999999</c:v>
                </c:pt>
                <c:pt idx="1505">
                  <c:v>48.703491210000003</c:v>
                </c:pt>
                <c:pt idx="1506">
                  <c:v>48.944824220000001</c:v>
                </c:pt>
                <c:pt idx="1507">
                  <c:v>48.944824220000001</c:v>
                </c:pt>
                <c:pt idx="1508">
                  <c:v>49.053466800000002</c:v>
                </c:pt>
                <c:pt idx="1509">
                  <c:v>49.169433589999997</c:v>
                </c:pt>
                <c:pt idx="1510">
                  <c:v>49.169433589999997</c:v>
                </c:pt>
                <c:pt idx="1511">
                  <c:v>49.278442380000001</c:v>
                </c:pt>
                <c:pt idx="1512">
                  <c:v>49.403198240000002</c:v>
                </c:pt>
                <c:pt idx="1513">
                  <c:v>49.520141600000002</c:v>
                </c:pt>
                <c:pt idx="1514">
                  <c:v>49.520141600000002</c:v>
                </c:pt>
                <c:pt idx="1515">
                  <c:v>49.753295899999998</c:v>
                </c:pt>
                <c:pt idx="1516">
                  <c:v>49.753295899999998</c:v>
                </c:pt>
                <c:pt idx="1517">
                  <c:v>49.870117190000002</c:v>
                </c:pt>
                <c:pt idx="1518">
                  <c:v>49.97814941</c:v>
                </c:pt>
                <c:pt idx="1519">
                  <c:v>50.10339355</c:v>
                </c:pt>
                <c:pt idx="1520">
                  <c:v>50.10339355</c:v>
                </c:pt>
                <c:pt idx="1521">
                  <c:v>50.219970699999998</c:v>
                </c:pt>
                <c:pt idx="1522">
                  <c:v>50.328125</c:v>
                </c:pt>
                <c:pt idx="1523">
                  <c:v>50.328125</c:v>
                </c:pt>
                <c:pt idx="1524">
                  <c:v>50.569824220000001</c:v>
                </c:pt>
                <c:pt idx="1525">
                  <c:v>50.694946289999997</c:v>
                </c:pt>
                <c:pt idx="1526">
                  <c:v>50.694946289999997</c:v>
                </c:pt>
                <c:pt idx="1527">
                  <c:v>50.811645509999998</c:v>
                </c:pt>
                <c:pt idx="1528">
                  <c:v>50.936767580000001</c:v>
                </c:pt>
                <c:pt idx="1529">
                  <c:v>50.936767580000001</c:v>
                </c:pt>
                <c:pt idx="1530">
                  <c:v>51.04504395</c:v>
                </c:pt>
                <c:pt idx="1531">
                  <c:v>51.161621089999997</c:v>
                </c:pt>
                <c:pt idx="1532">
                  <c:v>51.161621089999997</c:v>
                </c:pt>
                <c:pt idx="1533">
                  <c:v>51.403076169999999</c:v>
                </c:pt>
                <c:pt idx="1534">
                  <c:v>51.512084960000003</c:v>
                </c:pt>
                <c:pt idx="1535">
                  <c:v>51.512084960000003</c:v>
                </c:pt>
                <c:pt idx="1536">
                  <c:v>51.619628910000003</c:v>
                </c:pt>
                <c:pt idx="1537">
                  <c:v>51.737060550000002</c:v>
                </c:pt>
                <c:pt idx="1538">
                  <c:v>51.85314941</c:v>
                </c:pt>
                <c:pt idx="1539">
                  <c:v>51.85314941</c:v>
                </c:pt>
                <c:pt idx="1540">
                  <c:v>51.969970699999998</c:v>
                </c:pt>
                <c:pt idx="1541">
                  <c:v>52.078613279999999</c:v>
                </c:pt>
                <c:pt idx="1542">
                  <c:v>52.20288086</c:v>
                </c:pt>
                <c:pt idx="1543">
                  <c:v>52.320190429999997</c:v>
                </c:pt>
                <c:pt idx="1544">
                  <c:v>52.428222660000003</c:v>
                </c:pt>
                <c:pt idx="1545">
                  <c:v>52.428222660000003</c:v>
                </c:pt>
                <c:pt idx="1546">
                  <c:v>52.54455566</c:v>
                </c:pt>
                <c:pt idx="1547">
                  <c:v>52.66174316</c:v>
                </c:pt>
                <c:pt idx="1548">
                  <c:v>52.786010740000002</c:v>
                </c:pt>
                <c:pt idx="1549">
                  <c:v>52.786010740000002</c:v>
                </c:pt>
                <c:pt idx="1550">
                  <c:v>52.895263669999999</c:v>
                </c:pt>
                <c:pt idx="1551">
                  <c:v>53.119995119999999</c:v>
                </c:pt>
                <c:pt idx="1552">
                  <c:v>53.119995119999999</c:v>
                </c:pt>
                <c:pt idx="1553">
                  <c:v>53.244873050000002</c:v>
                </c:pt>
                <c:pt idx="1554">
                  <c:v>53.352905270000001</c:v>
                </c:pt>
                <c:pt idx="1555">
                  <c:v>53.352905270000001</c:v>
                </c:pt>
                <c:pt idx="1556">
                  <c:v>53.478271479999997</c:v>
                </c:pt>
                <c:pt idx="1557">
                  <c:v>53.594482419999999</c:v>
                </c:pt>
                <c:pt idx="1558">
                  <c:v>53.703125</c:v>
                </c:pt>
                <c:pt idx="1559">
                  <c:v>53.703125</c:v>
                </c:pt>
                <c:pt idx="1560">
                  <c:v>53.936279300000002</c:v>
                </c:pt>
                <c:pt idx="1561">
                  <c:v>53.936279300000002</c:v>
                </c:pt>
                <c:pt idx="1562">
                  <c:v>54.053588869999999</c:v>
                </c:pt>
                <c:pt idx="1563">
                  <c:v>54.17785645</c:v>
                </c:pt>
                <c:pt idx="1564">
                  <c:v>54.29528809</c:v>
                </c:pt>
                <c:pt idx="1565">
                  <c:v>54.29528809</c:v>
                </c:pt>
                <c:pt idx="1566">
                  <c:v>54.402832029999999</c:v>
                </c:pt>
                <c:pt idx="1567">
                  <c:v>54.528320309999998</c:v>
                </c:pt>
                <c:pt idx="1568">
                  <c:v>54.644897460000003</c:v>
                </c:pt>
                <c:pt idx="1569">
                  <c:v>54.644897460000003</c:v>
                </c:pt>
                <c:pt idx="1570">
                  <c:v>54.878540039999997</c:v>
                </c:pt>
                <c:pt idx="1571">
                  <c:v>54.878540039999997</c:v>
                </c:pt>
                <c:pt idx="1572">
                  <c:v>54.994628910000003</c:v>
                </c:pt>
                <c:pt idx="1573">
                  <c:v>55.120239259999998</c:v>
                </c:pt>
                <c:pt idx="1574">
                  <c:v>55.228027339999997</c:v>
                </c:pt>
                <c:pt idx="1575">
                  <c:v>55.228027339999997</c:v>
                </c:pt>
                <c:pt idx="1576">
                  <c:v>55.344970699999998</c:v>
                </c:pt>
                <c:pt idx="1577">
                  <c:v>55.469970699999998</c:v>
                </c:pt>
                <c:pt idx="1578">
                  <c:v>55.469970699999998</c:v>
                </c:pt>
                <c:pt idx="1579">
                  <c:v>55.694946289999997</c:v>
                </c:pt>
                <c:pt idx="1580">
                  <c:v>55.819458009999998</c:v>
                </c:pt>
                <c:pt idx="1581">
                  <c:v>55.819458009999998</c:v>
                </c:pt>
                <c:pt idx="1582">
                  <c:v>55.936523440000002</c:v>
                </c:pt>
                <c:pt idx="1583">
                  <c:v>56.045166020000003</c:v>
                </c:pt>
                <c:pt idx="1584">
                  <c:v>56.045166020000003</c:v>
                </c:pt>
                <c:pt idx="1585">
                  <c:v>56.16955566</c:v>
                </c:pt>
                <c:pt idx="1586">
                  <c:v>56.28674316</c:v>
                </c:pt>
                <c:pt idx="1587">
                  <c:v>56.394653320000003</c:v>
                </c:pt>
                <c:pt idx="1588">
                  <c:v>56.520263669999999</c:v>
                </c:pt>
                <c:pt idx="1589">
                  <c:v>56.636352539999997</c:v>
                </c:pt>
                <c:pt idx="1590">
                  <c:v>56.636352539999997</c:v>
                </c:pt>
                <c:pt idx="1591">
                  <c:v>56.745117190000002</c:v>
                </c:pt>
                <c:pt idx="1592">
                  <c:v>56.869995119999999</c:v>
                </c:pt>
                <c:pt idx="1593">
                  <c:v>56.98620605</c:v>
                </c:pt>
                <c:pt idx="1594">
                  <c:v>56.98620605</c:v>
                </c:pt>
                <c:pt idx="1595">
                  <c:v>57.094970699999998</c:v>
                </c:pt>
                <c:pt idx="1596">
                  <c:v>57.219604490000002</c:v>
                </c:pt>
                <c:pt idx="1597">
                  <c:v>57.32836914</c:v>
                </c:pt>
                <c:pt idx="1598">
                  <c:v>57.444824220000001</c:v>
                </c:pt>
                <c:pt idx="1599">
                  <c:v>57.553222660000003</c:v>
                </c:pt>
                <c:pt idx="1600">
                  <c:v>57.553222660000003</c:v>
                </c:pt>
                <c:pt idx="1601">
                  <c:v>57.678344729999999</c:v>
                </c:pt>
                <c:pt idx="1602">
                  <c:v>57.79455566</c:v>
                </c:pt>
                <c:pt idx="1603">
                  <c:v>57.919921879999997</c:v>
                </c:pt>
                <c:pt idx="1604">
                  <c:v>57.919921879999997</c:v>
                </c:pt>
                <c:pt idx="1605">
                  <c:v>58.036376949999998</c:v>
                </c:pt>
                <c:pt idx="1606">
                  <c:v>58.144897460000003</c:v>
                </c:pt>
                <c:pt idx="1607">
                  <c:v>58.270019529999999</c:v>
                </c:pt>
                <c:pt idx="1608">
                  <c:v>58.378295899999998</c:v>
                </c:pt>
                <c:pt idx="1609">
                  <c:v>58.494995119999999</c:v>
                </c:pt>
                <c:pt idx="1610">
                  <c:v>58.494995119999999</c:v>
                </c:pt>
                <c:pt idx="1611">
                  <c:v>58.602905270000001</c:v>
                </c:pt>
                <c:pt idx="1612">
                  <c:v>58.728759770000003</c:v>
                </c:pt>
                <c:pt idx="1613">
                  <c:v>58.728759770000003</c:v>
                </c:pt>
                <c:pt idx="1614">
                  <c:v>58.844482419999999</c:v>
                </c:pt>
                <c:pt idx="1615">
                  <c:v>59.078125</c:v>
                </c:pt>
                <c:pt idx="1616">
                  <c:v>59.078125</c:v>
                </c:pt>
                <c:pt idx="1617">
                  <c:v>59.194702149999998</c:v>
                </c:pt>
                <c:pt idx="1618">
                  <c:v>59.303588869999999</c:v>
                </c:pt>
                <c:pt idx="1619">
                  <c:v>59.303588869999999</c:v>
                </c:pt>
                <c:pt idx="1620">
                  <c:v>59.427978520000003</c:v>
                </c:pt>
                <c:pt idx="1621">
                  <c:v>59.545166020000003</c:v>
                </c:pt>
                <c:pt idx="1622">
                  <c:v>59.653320309999998</c:v>
                </c:pt>
                <c:pt idx="1623">
                  <c:v>59.778442380000001</c:v>
                </c:pt>
                <c:pt idx="1624">
                  <c:v>59.895263669999999</c:v>
                </c:pt>
                <c:pt idx="1625">
                  <c:v>59.895263669999999</c:v>
                </c:pt>
                <c:pt idx="1626">
                  <c:v>60.002563479999999</c:v>
                </c:pt>
                <c:pt idx="1627">
                  <c:v>60.12866211</c:v>
                </c:pt>
                <c:pt idx="1628">
                  <c:v>60.23620605</c:v>
                </c:pt>
                <c:pt idx="1629">
                  <c:v>60.23620605</c:v>
                </c:pt>
                <c:pt idx="1630">
                  <c:v>60.361938479999999</c:v>
                </c:pt>
                <c:pt idx="1631">
                  <c:v>60.47839355</c:v>
                </c:pt>
                <c:pt idx="1632">
                  <c:v>60.594848630000001</c:v>
                </c:pt>
                <c:pt idx="1633">
                  <c:v>60.711791990000002</c:v>
                </c:pt>
                <c:pt idx="1634">
                  <c:v>60.82788086</c:v>
                </c:pt>
                <c:pt idx="1635">
                  <c:v>60.82788086</c:v>
                </c:pt>
                <c:pt idx="1636">
                  <c:v>60.936889649999998</c:v>
                </c:pt>
                <c:pt idx="1637">
                  <c:v>61.053222660000003</c:v>
                </c:pt>
                <c:pt idx="1638">
                  <c:v>61.178344729999999</c:v>
                </c:pt>
                <c:pt idx="1639">
                  <c:v>61.178344729999999</c:v>
                </c:pt>
                <c:pt idx="1640">
                  <c:v>61.29504395</c:v>
                </c:pt>
                <c:pt idx="1641">
                  <c:v>61.411376949999998</c:v>
                </c:pt>
                <c:pt idx="1642">
                  <c:v>61.528808589999997</c:v>
                </c:pt>
                <c:pt idx="1643">
                  <c:v>61.653076169999999</c:v>
                </c:pt>
                <c:pt idx="1644">
                  <c:v>61.770263669999999</c:v>
                </c:pt>
                <c:pt idx="1645">
                  <c:v>61.770263669999999</c:v>
                </c:pt>
                <c:pt idx="1646">
                  <c:v>61.88671875</c:v>
                </c:pt>
                <c:pt idx="1647">
                  <c:v>62.003295899999998</c:v>
                </c:pt>
                <c:pt idx="1648">
                  <c:v>62.003295899999998</c:v>
                </c:pt>
                <c:pt idx="1649">
                  <c:v>62.120361330000001</c:v>
                </c:pt>
                <c:pt idx="1650">
                  <c:v>62.244750979999999</c:v>
                </c:pt>
                <c:pt idx="1651">
                  <c:v>62.353759770000003</c:v>
                </c:pt>
                <c:pt idx="1652">
                  <c:v>62.47814941</c:v>
                </c:pt>
                <c:pt idx="1653">
                  <c:v>62.594970699999998</c:v>
                </c:pt>
                <c:pt idx="1654">
                  <c:v>62.594970699999998</c:v>
                </c:pt>
                <c:pt idx="1655">
                  <c:v>62.719970699999998</c:v>
                </c:pt>
                <c:pt idx="1656">
                  <c:v>62.836425779999999</c:v>
                </c:pt>
                <c:pt idx="1657">
                  <c:v>62.836425779999999</c:v>
                </c:pt>
                <c:pt idx="1658">
                  <c:v>62.94506836</c:v>
                </c:pt>
                <c:pt idx="1659">
                  <c:v>63.187011720000001</c:v>
                </c:pt>
                <c:pt idx="1660">
                  <c:v>63.187011720000001</c:v>
                </c:pt>
                <c:pt idx="1661">
                  <c:v>63.29455566</c:v>
                </c:pt>
                <c:pt idx="1662">
                  <c:v>63.411621089999997</c:v>
                </c:pt>
                <c:pt idx="1663">
                  <c:v>63.536499020000001</c:v>
                </c:pt>
                <c:pt idx="1664">
                  <c:v>63.536499020000001</c:v>
                </c:pt>
                <c:pt idx="1665">
                  <c:v>63.644653320000003</c:v>
                </c:pt>
                <c:pt idx="1666">
                  <c:v>63.770141600000002</c:v>
                </c:pt>
                <c:pt idx="1667">
                  <c:v>63.770141600000002</c:v>
                </c:pt>
                <c:pt idx="1668">
                  <c:v>63.986572270000003</c:v>
                </c:pt>
                <c:pt idx="1669">
                  <c:v>64.103393550000007</c:v>
                </c:pt>
                <c:pt idx="1670">
                  <c:v>64.103393550000007</c:v>
                </c:pt>
                <c:pt idx="1671">
                  <c:v>64.228271480000004</c:v>
                </c:pt>
                <c:pt idx="1672">
                  <c:v>64.336791989999995</c:v>
                </c:pt>
                <c:pt idx="1673">
                  <c:v>64.452636720000001</c:v>
                </c:pt>
                <c:pt idx="1674">
                  <c:v>64.452636720000001</c:v>
                </c:pt>
                <c:pt idx="1675">
                  <c:v>64.561889649999998</c:v>
                </c:pt>
                <c:pt idx="1676">
                  <c:v>64.686401369999999</c:v>
                </c:pt>
                <c:pt idx="1677">
                  <c:v>64.803344730000006</c:v>
                </c:pt>
                <c:pt idx="1678">
                  <c:v>64.919921880000004</c:v>
                </c:pt>
                <c:pt idx="1679">
                  <c:v>65.036621089999997</c:v>
                </c:pt>
                <c:pt idx="1680">
                  <c:v>65.036621089999997</c:v>
                </c:pt>
                <c:pt idx="1681">
                  <c:v>65.153198239999995</c:v>
                </c:pt>
                <c:pt idx="1682">
                  <c:v>65.261474609999993</c:v>
                </c:pt>
                <c:pt idx="1683">
                  <c:v>65.261474609999993</c:v>
                </c:pt>
                <c:pt idx="1684">
                  <c:v>65.386840820000003</c:v>
                </c:pt>
                <c:pt idx="1685">
                  <c:v>65.503173829999994</c:v>
                </c:pt>
                <c:pt idx="1686">
                  <c:v>65.628417970000001</c:v>
                </c:pt>
                <c:pt idx="1687">
                  <c:v>65.73669434</c:v>
                </c:pt>
                <c:pt idx="1688">
                  <c:v>65.853027339999997</c:v>
                </c:pt>
                <c:pt idx="1689">
                  <c:v>65.962036130000001</c:v>
                </c:pt>
                <c:pt idx="1690">
                  <c:v>65.962036130000001</c:v>
                </c:pt>
                <c:pt idx="1691">
                  <c:v>66.086425779999999</c:v>
                </c:pt>
                <c:pt idx="1692">
                  <c:v>66.195190429999997</c:v>
                </c:pt>
                <c:pt idx="1693">
                  <c:v>66.195190429999997</c:v>
                </c:pt>
                <c:pt idx="1694">
                  <c:v>66.319946290000004</c:v>
                </c:pt>
                <c:pt idx="1695">
                  <c:v>66.436767579999994</c:v>
                </c:pt>
                <c:pt idx="1696">
                  <c:v>66.562011720000001</c:v>
                </c:pt>
                <c:pt idx="1697">
                  <c:v>66.677856449999993</c:v>
                </c:pt>
                <c:pt idx="1698">
                  <c:v>66.79528809</c:v>
                </c:pt>
                <c:pt idx="1699">
                  <c:v>66.79528809</c:v>
                </c:pt>
                <c:pt idx="1700">
                  <c:v>66.911254880000001</c:v>
                </c:pt>
                <c:pt idx="1701">
                  <c:v>67.03674316</c:v>
                </c:pt>
                <c:pt idx="1702">
                  <c:v>67.145019529999999</c:v>
                </c:pt>
                <c:pt idx="1703">
                  <c:v>67.145019529999999</c:v>
                </c:pt>
                <c:pt idx="1704">
                  <c:v>67.261840820000003</c:v>
                </c:pt>
                <c:pt idx="1705">
                  <c:v>67.378417970000001</c:v>
                </c:pt>
                <c:pt idx="1706">
                  <c:v>67.503173829999994</c:v>
                </c:pt>
                <c:pt idx="1707">
                  <c:v>67.612182619999999</c:v>
                </c:pt>
                <c:pt idx="1708">
                  <c:v>67.72814941</c:v>
                </c:pt>
                <c:pt idx="1709">
                  <c:v>67.72814941</c:v>
                </c:pt>
                <c:pt idx="1710">
                  <c:v>67.845214839999997</c:v>
                </c:pt>
                <c:pt idx="1711">
                  <c:v>67.969970700000005</c:v>
                </c:pt>
                <c:pt idx="1712">
                  <c:v>68.078125</c:v>
                </c:pt>
                <c:pt idx="1713">
                  <c:v>68.078125</c:v>
                </c:pt>
                <c:pt idx="1714">
                  <c:v>68.203613279999999</c:v>
                </c:pt>
                <c:pt idx="1715">
                  <c:v>68.311523440000002</c:v>
                </c:pt>
                <c:pt idx="1716">
                  <c:v>68.428710940000002</c:v>
                </c:pt>
                <c:pt idx="1717">
                  <c:v>68.553466799999995</c:v>
                </c:pt>
                <c:pt idx="1718">
                  <c:v>68.67028809</c:v>
                </c:pt>
                <c:pt idx="1719">
                  <c:v>68.67028809</c:v>
                </c:pt>
                <c:pt idx="1720">
                  <c:v>68.79528809</c:v>
                </c:pt>
                <c:pt idx="1721">
                  <c:v>68.902832029999999</c:v>
                </c:pt>
                <c:pt idx="1722">
                  <c:v>68.902832029999999</c:v>
                </c:pt>
                <c:pt idx="1723">
                  <c:v>69.028564450000005</c:v>
                </c:pt>
                <c:pt idx="1724">
                  <c:v>69.144653320000003</c:v>
                </c:pt>
                <c:pt idx="1725">
                  <c:v>69.270141600000002</c:v>
                </c:pt>
                <c:pt idx="1726">
                  <c:v>69.38671875</c:v>
                </c:pt>
                <c:pt idx="1727">
                  <c:v>69.511962890000007</c:v>
                </c:pt>
                <c:pt idx="1728">
                  <c:v>69.511962890000007</c:v>
                </c:pt>
                <c:pt idx="1729">
                  <c:v>69.620239260000005</c:v>
                </c:pt>
                <c:pt idx="1730">
                  <c:v>69.719726559999998</c:v>
                </c:pt>
                <c:pt idx="1731">
                  <c:v>69.845703130000004</c:v>
                </c:pt>
                <c:pt idx="1732">
                  <c:v>69.845703130000004</c:v>
                </c:pt>
                <c:pt idx="1733">
                  <c:v>70.078735350000002</c:v>
                </c:pt>
                <c:pt idx="1734">
                  <c:v>70.078735350000002</c:v>
                </c:pt>
                <c:pt idx="1735">
                  <c:v>70.195068359999993</c:v>
                </c:pt>
                <c:pt idx="1736">
                  <c:v>70.311523440000002</c:v>
                </c:pt>
                <c:pt idx="1737">
                  <c:v>70.428710940000002</c:v>
                </c:pt>
                <c:pt idx="1738">
                  <c:v>70.428710940000002</c:v>
                </c:pt>
                <c:pt idx="1739">
                  <c:v>70.55310059</c:v>
                </c:pt>
                <c:pt idx="1740">
                  <c:v>70.670654299999995</c:v>
                </c:pt>
                <c:pt idx="1741">
                  <c:v>70.670654299999995</c:v>
                </c:pt>
                <c:pt idx="1742">
                  <c:v>70.903686519999994</c:v>
                </c:pt>
                <c:pt idx="1743">
                  <c:v>71.012084959999996</c:v>
                </c:pt>
                <c:pt idx="1744">
                  <c:v>71.012084959999996</c:v>
                </c:pt>
                <c:pt idx="1745">
                  <c:v>71.127929690000002</c:v>
                </c:pt>
                <c:pt idx="1746">
                  <c:v>71.245483399999998</c:v>
                </c:pt>
                <c:pt idx="1747">
                  <c:v>71.245483399999998</c:v>
                </c:pt>
                <c:pt idx="1748">
                  <c:v>71.361572269999996</c:v>
                </c:pt>
                <c:pt idx="1749">
                  <c:v>71.478637699999993</c:v>
                </c:pt>
                <c:pt idx="1750">
                  <c:v>71.603637699999993</c:v>
                </c:pt>
                <c:pt idx="1751">
                  <c:v>71.711669920000006</c:v>
                </c:pt>
                <c:pt idx="1752">
                  <c:v>71.837036130000001</c:v>
                </c:pt>
                <c:pt idx="1753">
                  <c:v>71.837036130000001</c:v>
                </c:pt>
                <c:pt idx="1754">
                  <c:v>71.953125</c:v>
                </c:pt>
                <c:pt idx="1755">
                  <c:v>72.062255859999993</c:v>
                </c:pt>
                <c:pt idx="1756">
                  <c:v>72.186523440000002</c:v>
                </c:pt>
                <c:pt idx="1757">
                  <c:v>72.186523440000002</c:v>
                </c:pt>
                <c:pt idx="1758">
                  <c:v>72.303588869999999</c:v>
                </c:pt>
                <c:pt idx="1759">
                  <c:v>72.428466799999995</c:v>
                </c:pt>
                <c:pt idx="1760">
                  <c:v>72.544799800000007</c:v>
                </c:pt>
                <c:pt idx="1761">
                  <c:v>72.653686519999994</c:v>
                </c:pt>
                <c:pt idx="1762">
                  <c:v>72.761596679999997</c:v>
                </c:pt>
                <c:pt idx="1763">
                  <c:v>72.761596679999997</c:v>
                </c:pt>
                <c:pt idx="1764">
                  <c:v>72.886962890000007</c:v>
                </c:pt>
                <c:pt idx="1765">
                  <c:v>73.003540040000004</c:v>
                </c:pt>
                <c:pt idx="1766">
                  <c:v>73.003540040000004</c:v>
                </c:pt>
                <c:pt idx="1767">
                  <c:v>73.128662109999993</c:v>
                </c:pt>
                <c:pt idx="1768">
                  <c:v>73.353027339999997</c:v>
                </c:pt>
                <c:pt idx="1769">
                  <c:v>73.353027339999997</c:v>
                </c:pt>
                <c:pt idx="1770">
                  <c:v>73.470092769999994</c:v>
                </c:pt>
                <c:pt idx="1771">
                  <c:v>73.586547850000002</c:v>
                </c:pt>
                <c:pt idx="1772">
                  <c:v>73.586547850000002</c:v>
                </c:pt>
                <c:pt idx="1773">
                  <c:v>73.703369140000007</c:v>
                </c:pt>
                <c:pt idx="1774">
                  <c:v>73.820190429999997</c:v>
                </c:pt>
                <c:pt idx="1775">
                  <c:v>73.936523440000002</c:v>
                </c:pt>
                <c:pt idx="1776">
                  <c:v>73.936523440000002</c:v>
                </c:pt>
                <c:pt idx="1777">
                  <c:v>74.169677730000004</c:v>
                </c:pt>
                <c:pt idx="1778">
                  <c:v>74.287109380000004</c:v>
                </c:pt>
                <c:pt idx="1779">
                  <c:v>74.287109380000004</c:v>
                </c:pt>
                <c:pt idx="1780">
                  <c:v>74.394897459999996</c:v>
                </c:pt>
                <c:pt idx="1781">
                  <c:v>74.520263670000006</c:v>
                </c:pt>
                <c:pt idx="1782">
                  <c:v>74.520263670000006</c:v>
                </c:pt>
                <c:pt idx="1783">
                  <c:v>74.636596679999997</c:v>
                </c:pt>
                <c:pt idx="1784">
                  <c:v>74.744873049999995</c:v>
                </c:pt>
                <c:pt idx="1785">
                  <c:v>74.870117190000002</c:v>
                </c:pt>
                <c:pt idx="1786">
                  <c:v>74.978393550000007</c:v>
                </c:pt>
                <c:pt idx="1787">
                  <c:v>75.103637699999993</c:v>
                </c:pt>
                <c:pt idx="1788">
                  <c:v>75.103637699999993</c:v>
                </c:pt>
                <c:pt idx="1789">
                  <c:v>75.219970700000005</c:v>
                </c:pt>
                <c:pt idx="1790">
                  <c:v>75.328369140000007</c:v>
                </c:pt>
                <c:pt idx="1791">
                  <c:v>75.437133790000004</c:v>
                </c:pt>
                <c:pt idx="1792">
                  <c:v>75.437133790000004</c:v>
                </c:pt>
                <c:pt idx="1793">
                  <c:v>75.561279299999995</c:v>
                </c:pt>
                <c:pt idx="1794">
                  <c:v>75.678710940000002</c:v>
                </c:pt>
                <c:pt idx="1795">
                  <c:v>75.80310059</c:v>
                </c:pt>
                <c:pt idx="1796">
                  <c:v>75.911987300000007</c:v>
                </c:pt>
                <c:pt idx="1797">
                  <c:v>76.028442380000001</c:v>
                </c:pt>
                <c:pt idx="1798">
                  <c:v>76.028442380000001</c:v>
                </c:pt>
                <c:pt idx="1799">
                  <c:v>76.153198239999995</c:v>
                </c:pt>
                <c:pt idx="1800">
                  <c:v>76.261962890000007</c:v>
                </c:pt>
                <c:pt idx="1801">
                  <c:v>76.378295899999998</c:v>
                </c:pt>
                <c:pt idx="1802">
                  <c:v>76.378295899999998</c:v>
                </c:pt>
                <c:pt idx="1803">
                  <c:v>76.487182619999999</c:v>
                </c:pt>
                <c:pt idx="1804">
                  <c:v>76.61169434</c:v>
                </c:pt>
                <c:pt idx="1805">
                  <c:v>76.719970700000005</c:v>
                </c:pt>
                <c:pt idx="1806">
                  <c:v>76.84533691</c:v>
                </c:pt>
                <c:pt idx="1807">
                  <c:v>76.961425779999999</c:v>
                </c:pt>
                <c:pt idx="1808">
                  <c:v>76.961425779999999</c:v>
                </c:pt>
                <c:pt idx="1809">
                  <c:v>77.087036130000001</c:v>
                </c:pt>
                <c:pt idx="1810">
                  <c:v>77.194946290000004</c:v>
                </c:pt>
                <c:pt idx="1811">
                  <c:v>77.194946290000004</c:v>
                </c:pt>
                <c:pt idx="1812">
                  <c:v>77.312133790000004</c:v>
                </c:pt>
                <c:pt idx="1813">
                  <c:v>77.545043949999993</c:v>
                </c:pt>
                <c:pt idx="1814">
                  <c:v>77.545043949999993</c:v>
                </c:pt>
                <c:pt idx="1815">
                  <c:v>77.65393066</c:v>
                </c:pt>
                <c:pt idx="1816">
                  <c:v>77.786132809999998</c:v>
                </c:pt>
                <c:pt idx="1817">
                  <c:v>77.786132809999998</c:v>
                </c:pt>
                <c:pt idx="1818">
                  <c:v>77.895629880000001</c:v>
                </c:pt>
                <c:pt idx="1819">
                  <c:v>78.019775390000007</c:v>
                </c:pt>
                <c:pt idx="1820">
                  <c:v>78.136962890000007</c:v>
                </c:pt>
                <c:pt idx="1821">
                  <c:v>78.136962890000007</c:v>
                </c:pt>
                <c:pt idx="1822">
                  <c:v>78.370117190000002</c:v>
                </c:pt>
                <c:pt idx="1823">
                  <c:v>78.47033691</c:v>
                </c:pt>
                <c:pt idx="1824">
                  <c:v>78.47033691</c:v>
                </c:pt>
                <c:pt idx="1825">
                  <c:v>78.594970700000005</c:v>
                </c:pt>
                <c:pt idx="1826">
                  <c:v>78.712158200000005</c:v>
                </c:pt>
                <c:pt idx="1827">
                  <c:v>78.712158200000005</c:v>
                </c:pt>
                <c:pt idx="1828">
                  <c:v>78.828491209999996</c:v>
                </c:pt>
                <c:pt idx="1829">
                  <c:v>78.953369140000007</c:v>
                </c:pt>
                <c:pt idx="1830">
                  <c:v>79.062011720000001</c:v>
                </c:pt>
                <c:pt idx="1831">
                  <c:v>79.177978519999996</c:v>
                </c:pt>
                <c:pt idx="1832">
                  <c:v>79.295532230000006</c:v>
                </c:pt>
                <c:pt idx="1833">
                  <c:v>79.295532230000006</c:v>
                </c:pt>
                <c:pt idx="1834">
                  <c:v>79.411499019999994</c:v>
                </c:pt>
                <c:pt idx="1835">
                  <c:v>79.528564450000005</c:v>
                </c:pt>
                <c:pt idx="1836">
                  <c:v>79.653442380000001</c:v>
                </c:pt>
                <c:pt idx="1837">
                  <c:v>79.653442380000001</c:v>
                </c:pt>
                <c:pt idx="1838">
                  <c:v>79.761596679999997</c:v>
                </c:pt>
                <c:pt idx="1839">
                  <c:v>79.870361329999994</c:v>
                </c:pt>
                <c:pt idx="1840">
                  <c:v>79.994750980000006</c:v>
                </c:pt>
                <c:pt idx="1841">
                  <c:v>80.111938480000006</c:v>
                </c:pt>
                <c:pt idx="1842">
                  <c:v>80.220214839999997</c:v>
                </c:pt>
                <c:pt idx="1843">
                  <c:v>80.220214839999997</c:v>
                </c:pt>
                <c:pt idx="1844">
                  <c:v>80.353515630000004</c:v>
                </c:pt>
                <c:pt idx="1845">
                  <c:v>80.462036130000001</c:v>
                </c:pt>
                <c:pt idx="1846">
                  <c:v>80.462036130000001</c:v>
                </c:pt>
                <c:pt idx="1847">
                  <c:v>80.586669920000006</c:v>
                </c:pt>
                <c:pt idx="1848">
                  <c:v>80.819946290000004</c:v>
                </c:pt>
                <c:pt idx="1849">
                  <c:v>80.819946290000004</c:v>
                </c:pt>
                <c:pt idx="1850">
                  <c:v>80.936889649999998</c:v>
                </c:pt>
                <c:pt idx="1851">
                  <c:v>81.04528809</c:v>
                </c:pt>
                <c:pt idx="1852">
                  <c:v>81.04528809</c:v>
                </c:pt>
                <c:pt idx="1853">
                  <c:v>81.170043949999993</c:v>
                </c:pt>
                <c:pt idx="1854">
                  <c:v>81.278564450000005</c:v>
                </c:pt>
                <c:pt idx="1855">
                  <c:v>81.403198239999995</c:v>
                </c:pt>
                <c:pt idx="1856">
                  <c:v>81.403198239999995</c:v>
                </c:pt>
                <c:pt idx="1857">
                  <c:v>81.63671875</c:v>
                </c:pt>
                <c:pt idx="1858">
                  <c:v>81.63671875</c:v>
                </c:pt>
                <c:pt idx="1859">
                  <c:v>81.745361329999994</c:v>
                </c:pt>
                <c:pt idx="1860">
                  <c:v>81.878662109999993</c:v>
                </c:pt>
                <c:pt idx="1861">
                  <c:v>81.986816410000003</c:v>
                </c:pt>
                <c:pt idx="1862">
                  <c:v>81.986816410000003</c:v>
                </c:pt>
                <c:pt idx="1863">
                  <c:v>82.09533691</c:v>
                </c:pt>
                <c:pt idx="1864">
                  <c:v>82.219726559999998</c:v>
                </c:pt>
                <c:pt idx="1865">
                  <c:v>82.3203125</c:v>
                </c:pt>
                <c:pt idx="1866">
                  <c:v>82.428344730000006</c:v>
                </c:pt>
                <c:pt idx="1867">
                  <c:v>82.544921880000004</c:v>
                </c:pt>
                <c:pt idx="1868">
                  <c:v>82.544921880000004</c:v>
                </c:pt>
                <c:pt idx="1869">
                  <c:v>82.670166019999996</c:v>
                </c:pt>
                <c:pt idx="1870">
                  <c:v>82.786376950000005</c:v>
                </c:pt>
                <c:pt idx="1871">
                  <c:v>82.895507809999998</c:v>
                </c:pt>
                <c:pt idx="1872">
                  <c:v>82.895507809999998</c:v>
                </c:pt>
                <c:pt idx="1873">
                  <c:v>83.011474609999993</c:v>
                </c:pt>
                <c:pt idx="1874">
                  <c:v>83.128784179999997</c:v>
                </c:pt>
                <c:pt idx="1875">
                  <c:v>83.253417970000001</c:v>
                </c:pt>
                <c:pt idx="1876">
                  <c:v>83.369995119999999</c:v>
                </c:pt>
                <c:pt idx="1877">
                  <c:v>83.48669434</c:v>
                </c:pt>
                <c:pt idx="1878">
                  <c:v>83.48669434</c:v>
                </c:pt>
                <c:pt idx="1879">
                  <c:v>83.602905269999994</c:v>
                </c:pt>
                <c:pt idx="1880">
                  <c:v>83.728637699999993</c:v>
                </c:pt>
                <c:pt idx="1881">
                  <c:v>83.836303709999996</c:v>
                </c:pt>
                <c:pt idx="1882">
                  <c:v>83.836303709999996</c:v>
                </c:pt>
                <c:pt idx="1883">
                  <c:v>83.953613279999999</c:v>
                </c:pt>
                <c:pt idx="1884">
                  <c:v>84.069946290000004</c:v>
                </c:pt>
                <c:pt idx="1885">
                  <c:v>84.186401369999999</c:v>
                </c:pt>
                <c:pt idx="1886">
                  <c:v>84.303588869999999</c:v>
                </c:pt>
                <c:pt idx="1887">
                  <c:v>84.411254880000001</c:v>
                </c:pt>
                <c:pt idx="1888">
                  <c:v>84.411254880000001</c:v>
                </c:pt>
                <c:pt idx="1889">
                  <c:v>84.536987300000007</c:v>
                </c:pt>
                <c:pt idx="1890">
                  <c:v>84.653442380000001</c:v>
                </c:pt>
                <c:pt idx="1891">
                  <c:v>84.653442380000001</c:v>
                </c:pt>
                <c:pt idx="1892">
                  <c:v>84.778198239999995</c:v>
                </c:pt>
                <c:pt idx="1893">
                  <c:v>84.895141600000002</c:v>
                </c:pt>
                <c:pt idx="1894">
                  <c:v>85.002807619999999</c:v>
                </c:pt>
                <c:pt idx="1895">
                  <c:v>85.128662109999993</c:v>
                </c:pt>
                <c:pt idx="1896">
                  <c:v>85.244628910000003</c:v>
                </c:pt>
                <c:pt idx="1897">
                  <c:v>85.244628910000003</c:v>
                </c:pt>
                <c:pt idx="1898">
                  <c:v>85.353637699999993</c:v>
                </c:pt>
                <c:pt idx="1899">
                  <c:v>85.486816410000003</c:v>
                </c:pt>
                <c:pt idx="1900">
                  <c:v>85.594726559999998</c:v>
                </c:pt>
                <c:pt idx="1901">
                  <c:v>85.594726559999998</c:v>
                </c:pt>
                <c:pt idx="1902">
                  <c:v>85.836059570000003</c:v>
                </c:pt>
                <c:pt idx="1903">
                  <c:v>85.836059570000003</c:v>
                </c:pt>
                <c:pt idx="1904">
                  <c:v>85.953979489999995</c:v>
                </c:pt>
                <c:pt idx="1905">
                  <c:v>86.078125</c:v>
                </c:pt>
                <c:pt idx="1906">
                  <c:v>86.078125</c:v>
                </c:pt>
                <c:pt idx="1907">
                  <c:v>86.187011720000001</c:v>
                </c:pt>
                <c:pt idx="1908">
                  <c:v>86.311767579999994</c:v>
                </c:pt>
                <c:pt idx="1909">
                  <c:v>86.428344730000006</c:v>
                </c:pt>
                <c:pt idx="1910">
                  <c:v>86.428344730000006</c:v>
                </c:pt>
                <c:pt idx="1911">
                  <c:v>86.661254880000001</c:v>
                </c:pt>
                <c:pt idx="1912">
                  <c:v>86.661254880000001</c:v>
                </c:pt>
                <c:pt idx="1913">
                  <c:v>86.77893066</c:v>
                </c:pt>
                <c:pt idx="1914">
                  <c:v>86.895019529999999</c:v>
                </c:pt>
                <c:pt idx="1915">
                  <c:v>87.011840820000003</c:v>
                </c:pt>
                <c:pt idx="1916">
                  <c:v>87.011840820000003</c:v>
                </c:pt>
                <c:pt idx="1917">
                  <c:v>87.136840820000003</c:v>
                </c:pt>
                <c:pt idx="1918">
                  <c:v>87.253417970000001</c:v>
                </c:pt>
                <c:pt idx="1919">
                  <c:v>87.253417970000001</c:v>
                </c:pt>
                <c:pt idx="1920">
                  <c:v>87.486572269999996</c:v>
                </c:pt>
                <c:pt idx="1921">
                  <c:v>87.60388184</c:v>
                </c:pt>
                <c:pt idx="1922">
                  <c:v>87.60388184</c:v>
                </c:pt>
                <c:pt idx="1923">
                  <c:v>87.728271480000004</c:v>
                </c:pt>
                <c:pt idx="1924">
                  <c:v>87.836669920000006</c:v>
                </c:pt>
                <c:pt idx="1925">
                  <c:v>87.836669920000006</c:v>
                </c:pt>
                <c:pt idx="1926">
                  <c:v>87.945434570000003</c:v>
                </c:pt>
                <c:pt idx="1927">
                  <c:v>88.078247070000003</c:v>
                </c:pt>
                <c:pt idx="1928">
                  <c:v>88.187377929999997</c:v>
                </c:pt>
                <c:pt idx="1929">
                  <c:v>88.311767579999994</c:v>
                </c:pt>
                <c:pt idx="1930">
                  <c:v>88.420410160000003</c:v>
                </c:pt>
                <c:pt idx="1931">
                  <c:v>88.420410160000003</c:v>
                </c:pt>
                <c:pt idx="1932">
                  <c:v>88.536865230000004</c:v>
                </c:pt>
                <c:pt idx="1933">
                  <c:v>88.66174316</c:v>
                </c:pt>
                <c:pt idx="1934">
                  <c:v>88.779052730000004</c:v>
                </c:pt>
                <c:pt idx="1935">
                  <c:v>88.779052730000004</c:v>
                </c:pt>
                <c:pt idx="1936">
                  <c:v>88.886474609999993</c:v>
                </c:pt>
                <c:pt idx="1937">
                  <c:v>89.012329100000002</c:v>
                </c:pt>
                <c:pt idx="1938">
                  <c:v>89.120117190000002</c:v>
                </c:pt>
                <c:pt idx="1939">
                  <c:v>89.236938480000006</c:v>
                </c:pt>
                <c:pt idx="1940">
                  <c:v>89.345458980000004</c:v>
                </c:pt>
                <c:pt idx="1941">
                  <c:v>89.345458980000004</c:v>
                </c:pt>
                <c:pt idx="1942">
                  <c:v>89.453247070000003</c:v>
                </c:pt>
                <c:pt idx="1943">
                  <c:v>89.578613279999999</c:v>
                </c:pt>
                <c:pt idx="1944">
                  <c:v>89.695190429999997</c:v>
                </c:pt>
                <c:pt idx="1945">
                  <c:v>89.695190429999997</c:v>
                </c:pt>
                <c:pt idx="1946">
                  <c:v>89.820434570000003</c:v>
                </c:pt>
                <c:pt idx="1947">
                  <c:v>90.045166019999996</c:v>
                </c:pt>
                <c:pt idx="1948">
                  <c:v>90.045166019999996</c:v>
                </c:pt>
                <c:pt idx="1949">
                  <c:v>90.170410160000003</c:v>
                </c:pt>
                <c:pt idx="1950">
                  <c:v>90.170410160000003</c:v>
                </c:pt>
                <c:pt idx="1951">
                  <c:v>90.311645510000005</c:v>
                </c:pt>
                <c:pt idx="1952">
                  <c:v>90.420532230000006</c:v>
                </c:pt>
                <c:pt idx="1953">
                  <c:v>90.545043949999993</c:v>
                </c:pt>
                <c:pt idx="1954">
                  <c:v>90.545043949999993</c:v>
                </c:pt>
                <c:pt idx="1955">
                  <c:v>90.662109380000004</c:v>
                </c:pt>
                <c:pt idx="1956">
                  <c:v>90.770385739999995</c:v>
                </c:pt>
                <c:pt idx="1957">
                  <c:v>90.895263670000006</c:v>
                </c:pt>
                <c:pt idx="1958">
                  <c:v>91.012207029999999</c:v>
                </c:pt>
                <c:pt idx="1959">
                  <c:v>91.13671875</c:v>
                </c:pt>
                <c:pt idx="1960">
                  <c:v>91.13671875</c:v>
                </c:pt>
                <c:pt idx="1961">
                  <c:v>91.245483399999998</c:v>
                </c:pt>
                <c:pt idx="1962">
                  <c:v>91.36169434</c:v>
                </c:pt>
                <c:pt idx="1963">
                  <c:v>91.36169434</c:v>
                </c:pt>
                <c:pt idx="1964">
                  <c:v>91.478637699999993</c:v>
                </c:pt>
                <c:pt idx="1965">
                  <c:v>91.711914059999998</c:v>
                </c:pt>
                <c:pt idx="1966">
                  <c:v>91.711914059999998</c:v>
                </c:pt>
                <c:pt idx="1967">
                  <c:v>91.828735350000002</c:v>
                </c:pt>
                <c:pt idx="1968">
                  <c:v>91.945068359999993</c:v>
                </c:pt>
                <c:pt idx="1969">
                  <c:v>91.945068359999993</c:v>
                </c:pt>
                <c:pt idx="1970">
                  <c:v>92.062255859999993</c:v>
                </c:pt>
                <c:pt idx="1971">
                  <c:v>92.170166019999996</c:v>
                </c:pt>
                <c:pt idx="1972">
                  <c:v>92.295410160000003</c:v>
                </c:pt>
                <c:pt idx="1973">
                  <c:v>92.295410160000003</c:v>
                </c:pt>
                <c:pt idx="1974">
                  <c:v>92.520141600000002</c:v>
                </c:pt>
                <c:pt idx="1975">
                  <c:v>92.520141600000002</c:v>
                </c:pt>
                <c:pt idx="1976">
                  <c:v>92.645385739999995</c:v>
                </c:pt>
                <c:pt idx="1977">
                  <c:v>92.761840820000003</c:v>
                </c:pt>
                <c:pt idx="1978">
                  <c:v>92.878784179999997</c:v>
                </c:pt>
                <c:pt idx="1979">
                  <c:v>92.878784179999997</c:v>
                </c:pt>
                <c:pt idx="1980">
                  <c:v>92.995483399999998</c:v>
                </c:pt>
                <c:pt idx="1981">
                  <c:v>93.111816410000003</c:v>
                </c:pt>
                <c:pt idx="1982">
                  <c:v>93.228637699999993</c:v>
                </c:pt>
                <c:pt idx="1983">
                  <c:v>93.228637699999993</c:v>
                </c:pt>
                <c:pt idx="1984">
                  <c:v>93.462158200000005</c:v>
                </c:pt>
                <c:pt idx="1985">
                  <c:v>93.462158200000005</c:v>
                </c:pt>
                <c:pt idx="1986">
                  <c:v>93.578369140000007</c:v>
                </c:pt>
                <c:pt idx="1987">
                  <c:v>93.695434570000003</c:v>
                </c:pt>
                <c:pt idx="1988">
                  <c:v>93.811645510000005</c:v>
                </c:pt>
                <c:pt idx="1989">
                  <c:v>93.811645510000005</c:v>
                </c:pt>
                <c:pt idx="1990">
                  <c:v>93.928344730000006</c:v>
                </c:pt>
                <c:pt idx="1991">
                  <c:v>94.03674316</c:v>
                </c:pt>
                <c:pt idx="1992">
                  <c:v>94.03674316</c:v>
                </c:pt>
                <c:pt idx="1993">
                  <c:v>94.27893066</c:v>
                </c:pt>
                <c:pt idx="1994">
                  <c:v>94.394897459999996</c:v>
                </c:pt>
                <c:pt idx="1995">
                  <c:v>94.394897459999996</c:v>
                </c:pt>
                <c:pt idx="1996">
                  <c:v>94.503540040000004</c:v>
                </c:pt>
                <c:pt idx="1997">
                  <c:v>94.628417970000001</c:v>
                </c:pt>
                <c:pt idx="1998">
                  <c:v>94.736328130000004</c:v>
                </c:pt>
                <c:pt idx="1999">
                  <c:v>94.736328130000004</c:v>
                </c:pt>
                <c:pt idx="2000">
                  <c:v>94.85388184</c:v>
                </c:pt>
                <c:pt idx="2001">
                  <c:v>94.961425779999999</c:v>
                </c:pt>
                <c:pt idx="2002">
                  <c:v>95.078857420000006</c:v>
                </c:pt>
                <c:pt idx="2003">
                  <c:v>95.203369140000007</c:v>
                </c:pt>
                <c:pt idx="2004">
                  <c:v>95.319946290000004</c:v>
                </c:pt>
                <c:pt idx="2005">
                  <c:v>95.319946290000004</c:v>
                </c:pt>
                <c:pt idx="2006">
                  <c:v>95.445556640000007</c:v>
                </c:pt>
                <c:pt idx="2007">
                  <c:v>95.552856449999993</c:v>
                </c:pt>
                <c:pt idx="2008">
                  <c:v>95.552856449999993</c:v>
                </c:pt>
                <c:pt idx="2009">
                  <c:v>95.670532230000006</c:v>
                </c:pt>
                <c:pt idx="2010">
                  <c:v>95.794799800000007</c:v>
                </c:pt>
                <c:pt idx="2011">
                  <c:v>95.912109380000004</c:v>
                </c:pt>
                <c:pt idx="2012">
                  <c:v>96.020385739999995</c:v>
                </c:pt>
                <c:pt idx="2013">
                  <c:v>96.128173829999994</c:v>
                </c:pt>
                <c:pt idx="2014">
                  <c:v>96.237182619999999</c:v>
                </c:pt>
                <c:pt idx="2015">
                  <c:v>96.237182619999999</c:v>
                </c:pt>
                <c:pt idx="2016">
                  <c:v>96.353393550000007</c:v>
                </c:pt>
                <c:pt idx="2017">
                  <c:v>96.47888184</c:v>
                </c:pt>
                <c:pt idx="2018">
                  <c:v>96.587036130000001</c:v>
                </c:pt>
                <c:pt idx="2019">
                  <c:v>96.703369140000007</c:v>
                </c:pt>
                <c:pt idx="2020">
                  <c:v>96.828857420000006</c:v>
                </c:pt>
                <c:pt idx="2021">
                  <c:v>96.828857420000006</c:v>
                </c:pt>
                <c:pt idx="2022">
                  <c:v>96.936645510000005</c:v>
                </c:pt>
                <c:pt idx="2023">
                  <c:v>97.053710940000002</c:v>
                </c:pt>
                <c:pt idx="2024">
                  <c:v>97.162109380000004</c:v>
                </c:pt>
                <c:pt idx="2025">
                  <c:v>97.162109380000004</c:v>
                </c:pt>
                <c:pt idx="2026">
                  <c:v>97.286987300000007</c:v>
                </c:pt>
                <c:pt idx="2027">
                  <c:v>97.403808589999997</c:v>
                </c:pt>
                <c:pt idx="2028">
                  <c:v>97.51171875</c:v>
                </c:pt>
                <c:pt idx="2029">
                  <c:v>97.637207029999999</c:v>
                </c:pt>
                <c:pt idx="2030">
                  <c:v>97.753417970000001</c:v>
                </c:pt>
                <c:pt idx="2031">
                  <c:v>97.753417970000001</c:v>
                </c:pt>
                <c:pt idx="2032">
                  <c:v>97.870483399999998</c:v>
                </c:pt>
                <c:pt idx="2033">
                  <c:v>97.987182619999999</c:v>
                </c:pt>
                <c:pt idx="2034">
                  <c:v>97.987182619999999</c:v>
                </c:pt>
                <c:pt idx="2035">
                  <c:v>98.103393550000007</c:v>
                </c:pt>
                <c:pt idx="2036">
                  <c:v>98.22888184</c:v>
                </c:pt>
                <c:pt idx="2037">
                  <c:v>98.336791989999995</c:v>
                </c:pt>
                <c:pt idx="2038">
                  <c:v>98.453979489999995</c:v>
                </c:pt>
                <c:pt idx="2039">
                  <c:v>98.562011720000001</c:v>
                </c:pt>
                <c:pt idx="2040">
                  <c:v>98.562011720000001</c:v>
                </c:pt>
                <c:pt idx="2041">
                  <c:v>98.695556640000007</c:v>
                </c:pt>
                <c:pt idx="2042">
                  <c:v>98.803710940000002</c:v>
                </c:pt>
                <c:pt idx="2043">
                  <c:v>98.928466799999995</c:v>
                </c:pt>
                <c:pt idx="2044">
                  <c:v>98.928466799999995</c:v>
                </c:pt>
                <c:pt idx="2045">
                  <c:v>99.045410160000003</c:v>
                </c:pt>
                <c:pt idx="2046">
                  <c:v>99.153442380000001</c:v>
                </c:pt>
                <c:pt idx="2047">
                  <c:v>99.278808589999997</c:v>
                </c:pt>
                <c:pt idx="2048">
                  <c:v>99.395141600000002</c:v>
                </c:pt>
                <c:pt idx="2049">
                  <c:v>99.512207029999999</c:v>
                </c:pt>
                <c:pt idx="2050">
                  <c:v>99.512207029999999</c:v>
                </c:pt>
                <c:pt idx="2051">
                  <c:v>99.628540040000004</c:v>
                </c:pt>
                <c:pt idx="2052">
                  <c:v>99.753662109999993</c:v>
                </c:pt>
                <c:pt idx="2053">
                  <c:v>99.753662109999993</c:v>
                </c:pt>
                <c:pt idx="2054">
                  <c:v>99.854003910000003</c:v>
                </c:pt>
                <c:pt idx="2055">
                  <c:v>100.09545898</c:v>
                </c:pt>
                <c:pt idx="2056">
                  <c:v>100.09545898</c:v>
                </c:pt>
                <c:pt idx="2057">
                  <c:v>100.21191406</c:v>
                </c:pt>
                <c:pt idx="2058">
                  <c:v>100.32019043</c:v>
                </c:pt>
                <c:pt idx="2059">
                  <c:v>100.32019043</c:v>
                </c:pt>
                <c:pt idx="2060">
                  <c:v>100.44555664000001</c:v>
                </c:pt>
                <c:pt idx="2061">
                  <c:v>100.56164551000001</c:v>
                </c:pt>
                <c:pt idx="2062">
                  <c:v>100.67895507999999</c:v>
                </c:pt>
                <c:pt idx="2063">
                  <c:v>100.67895507999999</c:v>
                </c:pt>
                <c:pt idx="2064">
                  <c:v>100.91223144999999</c:v>
                </c:pt>
                <c:pt idx="2065">
                  <c:v>100.91223144999999</c:v>
                </c:pt>
                <c:pt idx="2066">
                  <c:v>101.02026367000001</c:v>
                </c:pt>
                <c:pt idx="2067">
                  <c:v>101.15368651999999</c:v>
                </c:pt>
                <c:pt idx="2068">
                  <c:v>101.26220703</c:v>
                </c:pt>
                <c:pt idx="2069">
                  <c:v>101.26220703</c:v>
                </c:pt>
                <c:pt idx="2070">
                  <c:v>101.38659668</c:v>
                </c:pt>
                <c:pt idx="2071">
                  <c:v>101.4954834</c:v>
                </c:pt>
                <c:pt idx="2072">
                  <c:v>101.61181641</c:v>
                </c:pt>
                <c:pt idx="2073">
                  <c:v>101.61181641</c:v>
                </c:pt>
                <c:pt idx="2074">
                  <c:v>101.84533691</c:v>
                </c:pt>
                <c:pt idx="2075">
                  <c:v>101.84533691</c:v>
                </c:pt>
                <c:pt idx="2076">
                  <c:v>101.96179198999999</c:v>
                </c:pt>
                <c:pt idx="2077">
                  <c:v>102.08728026999999</c:v>
                </c:pt>
                <c:pt idx="2078">
                  <c:v>102.19494629</c:v>
                </c:pt>
                <c:pt idx="2079">
                  <c:v>102.19494629</c:v>
                </c:pt>
                <c:pt idx="2080">
                  <c:v>102.31213379</c:v>
                </c:pt>
                <c:pt idx="2081">
                  <c:v>102.42016602</c:v>
                </c:pt>
                <c:pt idx="2082">
                  <c:v>102.54492188</c:v>
                </c:pt>
                <c:pt idx="2083">
                  <c:v>102.54492188</c:v>
                </c:pt>
                <c:pt idx="2084">
                  <c:v>102.78649901999999</c:v>
                </c:pt>
                <c:pt idx="2085">
                  <c:v>102.78649901999999</c:v>
                </c:pt>
                <c:pt idx="2086">
                  <c:v>102.90393066</c:v>
                </c:pt>
                <c:pt idx="2087">
                  <c:v>103.01171875</c:v>
                </c:pt>
                <c:pt idx="2088">
                  <c:v>103.12023926000001</c:v>
                </c:pt>
                <c:pt idx="2089">
                  <c:v>103.12023926000001</c:v>
                </c:pt>
                <c:pt idx="2090">
                  <c:v>103.23706055</c:v>
                </c:pt>
                <c:pt idx="2091">
                  <c:v>103.35327148</c:v>
                </c:pt>
                <c:pt idx="2092">
                  <c:v>103.35327148</c:v>
                </c:pt>
                <c:pt idx="2093">
                  <c:v>103.47875977</c:v>
                </c:pt>
                <c:pt idx="2094">
                  <c:v>103.72045898</c:v>
                </c:pt>
                <c:pt idx="2095">
                  <c:v>103.72045898</c:v>
                </c:pt>
                <c:pt idx="2096">
                  <c:v>103.82849121</c:v>
                </c:pt>
                <c:pt idx="2097">
                  <c:v>103.94506835999999</c:v>
                </c:pt>
                <c:pt idx="2098">
                  <c:v>104.06201172</c:v>
                </c:pt>
                <c:pt idx="2099">
                  <c:v>104.06201172</c:v>
                </c:pt>
                <c:pt idx="2100">
                  <c:v>104.17822266</c:v>
                </c:pt>
                <c:pt idx="2101">
                  <c:v>104.28723144999999</c:v>
                </c:pt>
                <c:pt idx="2102">
                  <c:v>104.28723144999999</c:v>
                </c:pt>
                <c:pt idx="2103">
                  <c:v>104.52868651999999</c:v>
                </c:pt>
                <c:pt idx="2104">
                  <c:v>104.65356445</c:v>
                </c:pt>
                <c:pt idx="2105">
                  <c:v>104.65356445</c:v>
                </c:pt>
                <c:pt idx="2106">
                  <c:v>104.76147460999999</c:v>
                </c:pt>
                <c:pt idx="2107">
                  <c:v>104.87878418</c:v>
                </c:pt>
                <c:pt idx="2108">
                  <c:v>104.87878418</c:v>
                </c:pt>
                <c:pt idx="2109">
                  <c:v>104.98669434</c:v>
                </c:pt>
                <c:pt idx="2110">
                  <c:v>105.11218262</c:v>
                </c:pt>
                <c:pt idx="2111">
                  <c:v>105.22827148</c:v>
                </c:pt>
                <c:pt idx="2112">
                  <c:v>105.22827148</c:v>
                </c:pt>
                <c:pt idx="2113">
                  <c:v>105.46203613</c:v>
                </c:pt>
                <c:pt idx="2114">
                  <c:v>105.57824707</c:v>
                </c:pt>
                <c:pt idx="2115">
                  <c:v>105.57824707</c:v>
                </c:pt>
                <c:pt idx="2116">
                  <c:v>105.70373535</c:v>
                </c:pt>
                <c:pt idx="2117">
                  <c:v>105.81164551000001</c:v>
                </c:pt>
                <c:pt idx="2118">
                  <c:v>105.81164551000001</c:v>
                </c:pt>
                <c:pt idx="2119">
                  <c:v>105.92871094</c:v>
                </c:pt>
                <c:pt idx="2120">
                  <c:v>106.05371094</c:v>
                </c:pt>
                <c:pt idx="2121">
                  <c:v>106.17004394999999</c:v>
                </c:pt>
                <c:pt idx="2122">
                  <c:v>106.17004394999999</c:v>
                </c:pt>
                <c:pt idx="2123">
                  <c:v>106.38684082</c:v>
                </c:pt>
                <c:pt idx="2124">
                  <c:v>106.50402832</c:v>
                </c:pt>
                <c:pt idx="2125">
                  <c:v>106.50402832</c:v>
                </c:pt>
                <c:pt idx="2126">
                  <c:v>106.62011719</c:v>
                </c:pt>
                <c:pt idx="2127">
                  <c:v>106.73718262</c:v>
                </c:pt>
                <c:pt idx="2128">
                  <c:v>106.73718262</c:v>
                </c:pt>
                <c:pt idx="2129">
                  <c:v>106.84545898</c:v>
                </c:pt>
                <c:pt idx="2130">
                  <c:v>106.97021484</c:v>
                </c:pt>
                <c:pt idx="2131">
                  <c:v>107.09545898</c:v>
                </c:pt>
                <c:pt idx="2132">
                  <c:v>107.21203613</c:v>
                </c:pt>
                <c:pt idx="2133">
                  <c:v>107.32885742000001</c:v>
                </c:pt>
                <c:pt idx="2134">
                  <c:v>107.32885742000001</c:v>
                </c:pt>
                <c:pt idx="2135">
                  <c:v>107.43713379</c:v>
                </c:pt>
                <c:pt idx="2136">
                  <c:v>107.55383301000001</c:v>
                </c:pt>
                <c:pt idx="2137">
                  <c:v>107.67895507999999</c:v>
                </c:pt>
                <c:pt idx="2138">
                  <c:v>107.67895507999999</c:v>
                </c:pt>
                <c:pt idx="2139">
                  <c:v>107.92053223000001</c:v>
                </c:pt>
                <c:pt idx="2140">
                  <c:v>107.92053223000001</c:v>
                </c:pt>
                <c:pt idx="2141">
                  <c:v>108.02844238</c:v>
                </c:pt>
                <c:pt idx="2142">
                  <c:v>108.14550781</c:v>
                </c:pt>
                <c:pt idx="2143">
                  <c:v>108.27050781</c:v>
                </c:pt>
                <c:pt idx="2144">
                  <c:v>108.27050781</c:v>
                </c:pt>
                <c:pt idx="2145">
                  <c:v>108.37890625</c:v>
                </c:pt>
                <c:pt idx="2146">
                  <c:v>108.48718262</c:v>
                </c:pt>
                <c:pt idx="2147">
                  <c:v>108.48718262</c:v>
                </c:pt>
                <c:pt idx="2148">
                  <c:v>108.72924805</c:v>
                </c:pt>
                <c:pt idx="2149">
                  <c:v>108.84509276999999</c:v>
                </c:pt>
                <c:pt idx="2150">
                  <c:v>108.84509276999999</c:v>
                </c:pt>
                <c:pt idx="2151">
                  <c:v>108.95397948999999</c:v>
                </c:pt>
                <c:pt idx="2152">
                  <c:v>109.07873535</c:v>
                </c:pt>
                <c:pt idx="2153">
                  <c:v>109.18676757999999</c:v>
                </c:pt>
                <c:pt idx="2154">
                  <c:v>109.18676757999999</c:v>
                </c:pt>
                <c:pt idx="2155">
                  <c:v>109.30419922</c:v>
                </c:pt>
                <c:pt idx="2156">
                  <c:v>109.42016602</c:v>
                </c:pt>
                <c:pt idx="2157">
                  <c:v>109.53747559</c:v>
                </c:pt>
                <c:pt idx="2158">
                  <c:v>109.66210938</c:v>
                </c:pt>
                <c:pt idx="2159">
                  <c:v>109.77038573999999</c:v>
                </c:pt>
                <c:pt idx="2160">
                  <c:v>109.77038573999999</c:v>
                </c:pt>
                <c:pt idx="2161">
                  <c:v>109.88757323999999</c:v>
                </c:pt>
                <c:pt idx="2162">
                  <c:v>110.00317382999999</c:v>
                </c:pt>
                <c:pt idx="2163">
                  <c:v>110.00317382999999</c:v>
                </c:pt>
                <c:pt idx="2164">
                  <c:v>110.12084960999999</c:v>
                </c:pt>
                <c:pt idx="2165">
                  <c:v>110.22863769999999</c:v>
                </c:pt>
                <c:pt idx="2166">
                  <c:v>110.35388184</c:v>
                </c:pt>
                <c:pt idx="2167">
                  <c:v>110.47875977</c:v>
                </c:pt>
                <c:pt idx="2168">
                  <c:v>110.59533691</c:v>
                </c:pt>
                <c:pt idx="2169">
                  <c:v>110.59533691</c:v>
                </c:pt>
                <c:pt idx="2170">
                  <c:v>110.71228026999999</c:v>
                </c:pt>
                <c:pt idx="2171">
                  <c:v>110.82006835999999</c:v>
                </c:pt>
                <c:pt idx="2172">
                  <c:v>110.94592285</c:v>
                </c:pt>
                <c:pt idx="2173">
                  <c:v>110.94592285</c:v>
                </c:pt>
                <c:pt idx="2174">
                  <c:v>111.18737793</c:v>
                </c:pt>
                <c:pt idx="2175">
                  <c:v>111.18737793</c:v>
                </c:pt>
                <c:pt idx="2176">
                  <c:v>111.29553223000001</c:v>
                </c:pt>
                <c:pt idx="2177">
                  <c:v>111.41186523</c:v>
                </c:pt>
                <c:pt idx="2178">
                  <c:v>111.52099609</c:v>
                </c:pt>
                <c:pt idx="2179">
                  <c:v>111.52099609</c:v>
                </c:pt>
                <c:pt idx="2180">
                  <c:v>111.64526367000001</c:v>
                </c:pt>
                <c:pt idx="2181">
                  <c:v>111.7623291</c:v>
                </c:pt>
                <c:pt idx="2182">
                  <c:v>111.7623291</c:v>
                </c:pt>
                <c:pt idx="2183">
                  <c:v>111.99536132999999</c:v>
                </c:pt>
                <c:pt idx="2184">
                  <c:v>112.11254882999999</c:v>
                </c:pt>
                <c:pt idx="2185">
                  <c:v>112.11254882999999</c:v>
                </c:pt>
                <c:pt idx="2186">
                  <c:v>112.2199707</c:v>
                </c:pt>
                <c:pt idx="2187">
                  <c:v>112.34570313</c:v>
                </c:pt>
                <c:pt idx="2188">
                  <c:v>112.45361328</c:v>
                </c:pt>
                <c:pt idx="2189">
                  <c:v>112.45361328</c:v>
                </c:pt>
                <c:pt idx="2190">
                  <c:v>112.57043457</c:v>
                </c:pt>
                <c:pt idx="2191">
                  <c:v>112.68713379</c:v>
                </c:pt>
                <c:pt idx="2192">
                  <c:v>112.80371094</c:v>
                </c:pt>
                <c:pt idx="2193">
                  <c:v>112.92028809</c:v>
                </c:pt>
                <c:pt idx="2194">
                  <c:v>113.03686523</c:v>
                </c:pt>
                <c:pt idx="2195">
                  <c:v>113.03686523</c:v>
                </c:pt>
                <c:pt idx="2196">
                  <c:v>113.15368651999999</c:v>
                </c:pt>
                <c:pt idx="2197">
                  <c:v>113.27050781</c:v>
                </c:pt>
                <c:pt idx="2198">
                  <c:v>113.27050781</c:v>
                </c:pt>
                <c:pt idx="2199">
                  <c:v>113.37854004</c:v>
                </c:pt>
                <c:pt idx="2200">
                  <c:v>113.50390625</c:v>
                </c:pt>
                <c:pt idx="2201">
                  <c:v>113.61999512</c:v>
                </c:pt>
                <c:pt idx="2202">
                  <c:v>113.72888184</c:v>
                </c:pt>
                <c:pt idx="2203">
                  <c:v>113.85339355000001</c:v>
                </c:pt>
                <c:pt idx="2204">
                  <c:v>113.85339355000001</c:v>
                </c:pt>
                <c:pt idx="2205">
                  <c:v>113.97888184</c:v>
                </c:pt>
                <c:pt idx="2206">
                  <c:v>114.08691406</c:v>
                </c:pt>
                <c:pt idx="2207">
                  <c:v>114.21191406</c:v>
                </c:pt>
                <c:pt idx="2208">
                  <c:v>114.21191406</c:v>
                </c:pt>
                <c:pt idx="2209">
                  <c:v>114.32885742000001</c:v>
                </c:pt>
                <c:pt idx="2210">
                  <c:v>114.43664551000001</c:v>
                </c:pt>
                <c:pt idx="2211">
                  <c:v>114.56225585999999</c:v>
                </c:pt>
                <c:pt idx="2212">
                  <c:v>114.6784668</c:v>
                </c:pt>
                <c:pt idx="2213">
                  <c:v>114.78698730000001</c:v>
                </c:pt>
                <c:pt idx="2214">
                  <c:v>114.78698730000001</c:v>
                </c:pt>
                <c:pt idx="2215">
                  <c:v>114.91198730000001</c:v>
                </c:pt>
                <c:pt idx="2216">
                  <c:v>115.02868651999999</c:v>
                </c:pt>
                <c:pt idx="2217">
                  <c:v>115.13708496</c:v>
                </c:pt>
                <c:pt idx="2218">
                  <c:v>115.13708496</c:v>
                </c:pt>
                <c:pt idx="2219">
                  <c:v>115.26184082</c:v>
                </c:pt>
                <c:pt idx="2220">
                  <c:v>115.37890625</c:v>
                </c:pt>
                <c:pt idx="2221">
                  <c:v>115.50354004</c:v>
                </c:pt>
                <c:pt idx="2222">
                  <c:v>115.61193848000001</c:v>
                </c:pt>
                <c:pt idx="2223">
                  <c:v>115.72888184</c:v>
                </c:pt>
                <c:pt idx="2224">
                  <c:v>115.72888184</c:v>
                </c:pt>
                <c:pt idx="2225">
                  <c:v>115.8449707</c:v>
                </c:pt>
                <c:pt idx="2226">
                  <c:v>115.96228026999999</c:v>
                </c:pt>
                <c:pt idx="2227">
                  <c:v>115.96228026999999</c:v>
                </c:pt>
                <c:pt idx="2228">
                  <c:v>116.19567871</c:v>
                </c:pt>
                <c:pt idx="2229">
                  <c:v>116.32043457</c:v>
                </c:pt>
                <c:pt idx="2230">
                  <c:v>116.32043457</c:v>
                </c:pt>
                <c:pt idx="2231">
                  <c:v>116.42883301000001</c:v>
                </c:pt>
                <c:pt idx="2232">
                  <c:v>116.54577637</c:v>
                </c:pt>
                <c:pt idx="2233">
                  <c:v>116.54577637</c:v>
                </c:pt>
                <c:pt idx="2234">
                  <c:v>116.65332031</c:v>
                </c:pt>
                <c:pt idx="2235">
                  <c:v>116.78747559</c:v>
                </c:pt>
                <c:pt idx="2236">
                  <c:v>116.89526367000001</c:v>
                </c:pt>
                <c:pt idx="2237">
                  <c:v>116.89526367000001</c:v>
                </c:pt>
                <c:pt idx="2238">
                  <c:v>117.12060547</c:v>
                </c:pt>
                <c:pt idx="2239">
                  <c:v>117.12060547</c:v>
                </c:pt>
                <c:pt idx="2240">
                  <c:v>117.2454834</c:v>
                </c:pt>
                <c:pt idx="2241">
                  <c:v>117.35400391</c:v>
                </c:pt>
                <c:pt idx="2242">
                  <c:v>117.47851563</c:v>
                </c:pt>
                <c:pt idx="2243">
                  <c:v>117.47851563</c:v>
                </c:pt>
                <c:pt idx="2244">
                  <c:v>117.58752441</c:v>
                </c:pt>
                <c:pt idx="2245">
                  <c:v>117.70385742000001</c:v>
                </c:pt>
                <c:pt idx="2246">
                  <c:v>117.82861328</c:v>
                </c:pt>
                <c:pt idx="2247">
                  <c:v>117.94567871</c:v>
                </c:pt>
                <c:pt idx="2248">
                  <c:v>118.05334473000001</c:v>
                </c:pt>
                <c:pt idx="2249">
                  <c:v>118.05334473000001</c:v>
                </c:pt>
                <c:pt idx="2250">
                  <c:v>118.17932129</c:v>
                </c:pt>
                <c:pt idx="2251">
                  <c:v>118.28698730000001</c:v>
                </c:pt>
                <c:pt idx="2252">
                  <c:v>118.28698730000001</c:v>
                </c:pt>
                <c:pt idx="2253">
                  <c:v>118.41247559</c:v>
                </c:pt>
                <c:pt idx="2254">
                  <c:v>118.52880859</c:v>
                </c:pt>
                <c:pt idx="2255">
                  <c:v>118.64538573999999</c:v>
                </c:pt>
                <c:pt idx="2256">
                  <c:v>118.76269531</c:v>
                </c:pt>
                <c:pt idx="2257">
                  <c:v>118.87841797</c:v>
                </c:pt>
                <c:pt idx="2258">
                  <c:v>118.99572754</c:v>
                </c:pt>
                <c:pt idx="2259">
                  <c:v>118.99572754</c:v>
                </c:pt>
                <c:pt idx="2260">
                  <c:v>119.12023926000001</c:v>
                </c:pt>
                <c:pt idx="2261">
                  <c:v>119.22863769999999</c:v>
                </c:pt>
                <c:pt idx="2262">
                  <c:v>119.22863769999999</c:v>
                </c:pt>
                <c:pt idx="2263">
                  <c:v>119.33752441</c:v>
                </c:pt>
                <c:pt idx="2264">
                  <c:v>119.45336914000001</c:v>
                </c:pt>
                <c:pt idx="2265">
                  <c:v>119.57897948999999</c:v>
                </c:pt>
                <c:pt idx="2266">
                  <c:v>119.68688965</c:v>
                </c:pt>
                <c:pt idx="2267">
                  <c:v>119.80407715</c:v>
                </c:pt>
                <c:pt idx="2268">
                  <c:v>119.80407715</c:v>
                </c:pt>
                <c:pt idx="2269">
                  <c:v>119.92895507999999</c:v>
                </c:pt>
                <c:pt idx="2270">
                  <c:v>120.03698730000001</c:v>
                </c:pt>
                <c:pt idx="2271">
                  <c:v>120.16247559</c:v>
                </c:pt>
                <c:pt idx="2272">
                  <c:v>120.16247559</c:v>
                </c:pt>
                <c:pt idx="2273">
                  <c:v>120.27844238</c:v>
                </c:pt>
                <c:pt idx="2274">
                  <c:v>120.49560547</c:v>
                </c:pt>
                <c:pt idx="2275">
                  <c:v>120.49560547</c:v>
                </c:pt>
                <c:pt idx="2276">
                  <c:v>120.62072754</c:v>
                </c:pt>
                <c:pt idx="2277">
                  <c:v>120.73718262</c:v>
                </c:pt>
                <c:pt idx="2278">
                  <c:v>120.73718262</c:v>
                </c:pt>
                <c:pt idx="2279">
                  <c:v>120.84521484</c:v>
                </c:pt>
                <c:pt idx="2280">
                  <c:v>120.97070313</c:v>
                </c:pt>
                <c:pt idx="2281">
                  <c:v>121.08703613</c:v>
                </c:pt>
                <c:pt idx="2282">
                  <c:v>121.08703613</c:v>
                </c:pt>
                <c:pt idx="2283">
                  <c:v>121.32897948999999</c:v>
                </c:pt>
                <c:pt idx="2284">
                  <c:v>121.32897948999999</c:v>
                </c:pt>
                <c:pt idx="2285">
                  <c:v>121.43688965</c:v>
                </c:pt>
                <c:pt idx="2286">
                  <c:v>121.56225585999999</c:v>
                </c:pt>
                <c:pt idx="2287">
                  <c:v>121.67016602</c:v>
                </c:pt>
                <c:pt idx="2288">
                  <c:v>121.67016602</c:v>
                </c:pt>
                <c:pt idx="2289">
                  <c:v>121.77893066</c:v>
                </c:pt>
                <c:pt idx="2290">
                  <c:v>121.89526367000001</c:v>
                </c:pt>
                <c:pt idx="2291">
                  <c:v>121.89526367000001</c:v>
                </c:pt>
                <c:pt idx="2292">
                  <c:v>122.13696289000001</c:v>
                </c:pt>
                <c:pt idx="2293">
                  <c:v>122.24511719</c:v>
                </c:pt>
                <c:pt idx="2294">
                  <c:v>122.24511719</c:v>
                </c:pt>
                <c:pt idx="2295">
                  <c:v>122.35375977</c:v>
                </c:pt>
                <c:pt idx="2296">
                  <c:v>122.47827148</c:v>
                </c:pt>
                <c:pt idx="2297">
                  <c:v>122.58703613</c:v>
                </c:pt>
                <c:pt idx="2298">
                  <c:v>122.58703613</c:v>
                </c:pt>
                <c:pt idx="2299">
                  <c:v>122.71179198999999</c:v>
                </c:pt>
                <c:pt idx="2300">
                  <c:v>122.82849121</c:v>
                </c:pt>
                <c:pt idx="2301">
                  <c:v>122.82849121</c:v>
                </c:pt>
                <c:pt idx="2302">
                  <c:v>123.06994629</c:v>
                </c:pt>
                <c:pt idx="2303">
                  <c:v>123.17883301000001</c:v>
                </c:pt>
                <c:pt idx="2304">
                  <c:v>123.17883301000001</c:v>
                </c:pt>
                <c:pt idx="2305">
                  <c:v>123.30310059</c:v>
                </c:pt>
                <c:pt idx="2306">
                  <c:v>123.41210938</c:v>
                </c:pt>
                <c:pt idx="2307">
                  <c:v>123.52832031</c:v>
                </c:pt>
                <c:pt idx="2308">
                  <c:v>123.52832031</c:v>
                </c:pt>
                <c:pt idx="2309">
                  <c:v>123.65319823999999</c:v>
                </c:pt>
                <c:pt idx="2310">
                  <c:v>123.77026367000001</c:v>
                </c:pt>
                <c:pt idx="2311">
                  <c:v>123.77026367000001</c:v>
                </c:pt>
                <c:pt idx="2312">
                  <c:v>123.88647460999999</c:v>
                </c:pt>
                <c:pt idx="2313">
                  <c:v>124.11181641</c:v>
                </c:pt>
                <c:pt idx="2314">
                  <c:v>124.11181641</c:v>
                </c:pt>
                <c:pt idx="2315">
                  <c:v>124.23730469</c:v>
                </c:pt>
                <c:pt idx="2316">
                  <c:v>124.35363769999999</c:v>
                </c:pt>
                <c:pt idx="2317">
                  <c:v>124.35363769999999</c:v>
                </c:pt>
                <c:pt idx="2318">
                  <c:v>124.46142578</c:v>
                </c:pt>
                <c:pt idx="2319">
                  <c:v>124.57885742000001</c:v>
                </c:pt>
                <c:pt idx="2320">
                  <c:v>124.70324707</c:v>
                </c:pt>
                <c:pt idx="2321">
                  <c:v>124.70324707</c:v>
                </c:pt>
                <c:pt idx="2322">
                  <c:v>124.82043457</c:v>
                </c:pt>
                <c:pt idx="2323">
                  <c:v>125.05358887</c:v>
                </c:pt>
                <c:pt idx="2324">
                  <c:v>125.05358887</c:v>
                </c:pt>
                <c:pt idx="2325">
                  <c:v>125.17041016</c:v>
                </c:pt>
                <c:pt idx="2326">
                  <c:v>125.27807617000001</c:v>
                </c:pt>
                <c:pt idx="2327">
                  <c:v>125.27807617000001</c:v>
                </c:pt>
                <c:pt idx="2328">
                  <c:v>125.40417480000001</c:v>
                </c:pt>
                <c:pt idx="2329">
                  <c:v>125.51977539000001</c:v>
                </c:pt>
                <c:pt idx="2330">
                  <c:v>125.51977539000001</c:v>
                </c:pt>
                <c:pt idx="2331">
                  <c:v>125.76196289000001</c:v>
                </c:pt>
                <c:pt idx="2332">
                  <c:v>125.88671875</c:v>
                </c:pt>
                <c:pt idx="2333">
                  <c:v>125.88671875</c:v>
                </c:pt>
                <c:pt idx="2334">
                  <c:v>125.99572754</c:v>
                </c:pt>
                <c:pt idx="2335">
                  <c:v>126.11999512</c:v>
                </c:pt>
                <c:pt idx="2336">
                  <c:v>126.22924805</c:v>
                </c:pt>
                <c:pt idx="2337">
                  <c:v>126.22924805</c:v>
                </c:pt>
                <c:pt idx="2338">
                  <c:v>126.34533691</c:v>
                </c:pt>
                <c:pt idx="2339">
                  <c:v>126.47094727</c:v>
                </c:pt>
                <c:pt idx="2340">
                  <c:v>126.5871582</c:v>
                </c:pt>
                <c:pt idx="2341">
                  <c:v>126.70361328</c:v>
                </c:pt>
                <c:pt idx="2342">
                  <c:v>126.82080078</c:v>
                </c:pt>
                <c:pt idx="2343">
                  <c:v>126.82080078</c:v>
                </c:pt>
                <c:pt idx="2344">
                  <c:v>126.93676757999999</c:v>
                </c:pt>
                <c:pt idx="2345">
                  <c:v>127.0456543</c:v>
                </c:pt>
                <c:pt idx="2346">
                  <c:v>127.0456543</c:v>
                </c:pt>
                <c:pt idx="2347">
                  <c:v>127.15405273</c:v>
                </c:pt>
                <c:pt idx="2348">
                  <c:v>127.28723144999999</c:v>
                </c:pt>
                <c:pt idx="2349">
                  <c:v>127.39575195</c:v>
                </c:pt>
                <c:pt idx="2350">
                  <c:v>127.52038573999999</c:v>
                </c:pt>
                <c:pt idx="2351">
                  <c:v>127.64587401999999</c:v>
                </c:pt>
                <c:pt idx="2352">
                  <c:v>127.64587401999999</c:v>
                </c:pt>
                <c:pt idx="2353">
                  <c:v>127.75354004</c:v>
                </c:pt>
                <c:pt idx="2354">
                  <c:v>127.87902832</c:v>
                </c:pt>
                <c:pt idx="2355">
                  <c:v>127.98730469</c:v>
                </c:pt>
                <c:pt idx="2356">
                  <c:v>127.98730469</c:v>
                </c:pt>
                <c:pt idx="2357">
                  <c:v>128.21252440999999</c:v>
                </c:pt>
                <c:pt idx="2358">
                  <c:v>128.21252440999999</c:v>
                </c:pt>
                <c:pt idx="2359">
                  <c:v>128.33691406</c:v>
                </c:pt>
                <c:pt idx="2360">
                  <c:v>128.45422363</c:v>
                </c:pt>
                <c:pt idx="2361">
                  <c:v>128.56225585999999</c:v>
                </c:pt>
                <c:pt idx="2362">
                  <c:v>128.56225585999999</c:v>
                </c:pt>
                <c:pt idx="2363">
                  <c:v>128.6875</c:v>
                </c:pt>
                <c:pt idx="2364">
                  <c:v>128.79577637</c:v>
                </c:pt>
                <c:pt idx="2365">
                  <c:v>128.79577637</c:v>
                </c:pt>
                <c:pt idx="2366">
                  <c:v>129.02893065999999</c:v>
                </c:pt>
                <c:pt idx="2367">
                  <c:v>129.14538573999999</c:v>
                </c:pt>
                <c:pt idx="2368">
                  <c:v>129.14538573999999</c:v>
                </c:pt>
                <c:pt idx="2369">
                  <c:v>129.26220703000001</c:v>
                </c:pt>
                <c:pt idx="2370">
                  <c:v>129.37902832</c:v>
                </c:pt>
                <c:pt idx="2371">
                  <c:v>129.48730469</c:v>
                </c:pt>
                <c:pt idx="2372">
                  <c:v>129.48730469</c:v>
                </c:pt>
                <c:pt idx="2373">
                  <c:v>129.61242676000001</c:v>
                </c:pt>
                <c:pt idx="2374">
                  <c:v>129.72875977000001</c:v>
                </c:pt>
                <c:pt idx="2375">
                  <c:v>129.84594727000001</c:v>
                </c:pt>
                <c:pt idx="2376">
                  <c:v>129.95361328000001</c:v>
                </c:pt>
                <c:pt idx="2377">
                  <c:v>130.07910156</c:v>
                </c:pt>
                <c:pt idx="2378">
                  <c:v>130.07910156</c:v>
                </c:pt>
                <c:pt idx="2379">
                  <c:v>130.19543457</c:v>
                </c:pt>
                <c:pt idx="2380">
                  <c:v>130.30383301000001</c:v>
                </c:pt>
                <c:pt idx="2381">
                  <c:v>130.30383301000001</c:v>
                </c:pt>
                <c:pt idx="2382">
                  <c:v>130.42907715000001</c:v>
                </c:pt>
                <c:pt idx="2383">
                  <c:v>130.65417479999999</c:v>
                </c:pt>
                <c:pt idx="2384">
                  <c:v>130.65417479999999</c:v>
                </c:pt>
                <c:pt idx="2385">
                  <c:v>130.77880859000001</c:v>
                </c:pt>
                <c:pt idx="2386">
                  <c:v>130.89562988</c:v>
                </c:pt>
                <c:pt idx="2387">
                  <c:v>130.89562988</c:v>
                </c:pt>
                <c:pt idx="2388">
                  <c:v>131.00415039000001</c:v>
                </c:pt>
                <c:pt idx="2389">
                  <c:v>131.12866210999999</c:v>
                </c:pt>
                <c:pt idx="2390">
                  <c:v>131.23767090000001</c:v>
                </c:pt>
                <c:pt idx="2391">
                  <c:v>131.23767090000001</c:v>
                </c:pt>
                <c:pt idx="2392">
                  <c:v>131.47912597999999</c:v>
                </c:pt>
                <c:pt idx="2393">
                  <c:v>131.47912597999999</c:v>
                </c:pt>
                <c:pt idx="2394">
                  <c:v>131.59558104999999</c:v>
                </c:pt>
                <c:pt idx="2395">
                  <c:v>131.70385741999999</c:v>
                </c:pt>
                <c:pt idx="2396">
                  <c:v>131.82897948999999</c:v>
                </c:pt>
                <c:pt idx="2397">
                  <c:v>131.82897948999999</c:v>
                </c:pt>
                <c:pt idx="2398">
                  <c:v>131.93676758000001</c:v>
                </c:pt>
                <c:pt idx="2399">
                  <c:v>132.05419921999999</c:v>
                </c:pt>
                <c:pt idx="2400">
                  <c:v>132.05419921999999</c:v>
                </c:pt>
                <c:pt idx="2401">
                  <c:v>132.2956543</c:v>
                </c:pt>
                <c:pt idx="2402">
                  <c:v>132.40380859000001</c:v>
                </c:pt>
                <c:pt idx="2403">
                  <c:v>132.40380859000001</c:v>
                </c:pt>
                <c:pt idx="2404">
                  <c:v>132.52014159999999</c:v>
                </c:pt>
                <c:pt idx="2405">
                  <c:v>132.63745116999999</c:v>
                </c:pt>
                <c:pt idx="2406">
                  <c:v>132.76171875</c:v>
                </c:pt>
                <c:pt idx="2407">
                  <c:v>132.76171875</c:v>
                </c:pt>
                <c:pt idx="2408">
                  <c:v>132.87048340000001</c:v>
                </c:pt>
                <c:pt idx="2409">
                  <c:v>132.98706055</c:v>
                </c:pt>
                <c:pt idx="2410">
                  <c:v>133.09521484000001</c:v>
                </c:pt>
                <c:pt idx="2411">
                  <c:v>133.22082520000001</c:v>
                </c:pt>
                <c:pt idx="2412">
                  <c:v>133.3449707</c:v>
                </c:pt>
                <c:pt idx="2413">
                  <c:v>133.3449707</c:v>
                </c:pt>
                <c:pt idx="2414">
                  <c:v>133.46228027000001</c:v>
                </c:pt>
                <c:pt idx="2415">
                  <c:v>133.56994628999999</c:v>
                </c:pt>
                <c:pt idx="2416">
                  <c:v>133.56994628999999</c:v>
                </c:pt>
                <c:pt idx="2417">
                  <c:v>133.69543457</c:v>
                </c:pt>
                <c:pt idx="2418">
                  <c:v>133.80358887</c:v>
                </c:pt>
                <c:pt idx="2419">
                  <c:v>133.93688965000001</c:v>
                </c:pt>
                <c:pt idx="2420">
                  <c:v>134.0456543</c:v>
                </c:pt>
                <c:pt idx="2421">
                  <c:v>134.15332031</c:v>
                </c:pt>
                <c:pt idx="2422">
                  <c:v>134.26208496000001</c:v>
                </c:pt>
                <c:pt idx="2423">
                  <c:v>134.26208496000001</c:v>
                </c:pt>
                <c:pt idx="2424">
                  <c:v>134.38696289000001</c:v>
                </c:pt>
                <c:pt idx="2425">
                  <c:v>134.50354003999999</c:v>
                </c:pt>
                <c:pt idx="2426">
                  <c:v>134.50354003999999</c:v>
                </c:pt>
                <c:pt idx="2427">
                  <c:v>134.62060546999999</c:v>
                </c:pt>
                <c:pt idx="2428">
                  <c:v>134.72827147999999</c:v>
                </c:pt>
                <c:pt idx="2429">
                  <c:v>134.85400390999999</c:v>
                </c:pt>
                <c:pt idx="2430">
                  <c:v>134.97021484000001</c:v>
                </c:pt>
                <c:pt idx="2431">
                  <c:v>135.07885741999999</c:v>
                </c:pt>
                <c:pt idx="2432">
                  <c:v>135.1953125</c:v>
                </c:pt>
                <c:pt idx="2433">
                  <c:v>135.1953125</c:v>
                </c:pt>
                <c:pt idx="2434">
                  <c:v>135.31201171999999</c:v>
                </c:pt>
                <c:pt idx="2435">
                  <c:v>135.4375</c:v>
                </c:pt>
                <c:pt idx="2436">
                  <c:v>135.4375</c:v>
                </c:pt>
                <c:pt idx="2437">
                  <c:v>135.66210938</c:v>
                </c:pt>
                <c:pt idx="2438">
                  <c:v>135.78698729999999</c:v>
                </c:pt>
                <c:pt idx="2439">
                  <c:v>135.78698729999999</c:v>
                </c:pt>
                <c:pt idx="2440">
                  <c:v>135.90380859000001</c:v>
                </c:pt>
                <c:pt idx="2441">
                  <c:v>136.02062988</c:v>
                </c:pt>
                <c:pt idx="2442">
                  <c:v>136.02062988</c:v>
                </c:pt>
                <c:pt idx="2443">
                  <c:v>136.12854003999999</c:v>
                </c:pt>
                <c:pt idx="2444">
                  <c:v>136.24548340000001</c:v>
                </c:pt>
                <c:pt idx="2445">
                  <c:v>136.35363770000001</c:v>
                </c:pt>
                <c:pt idx="2446">
                  <c:v>136.47912597999999</c:v>
                </c:pt>
                <c:pt idx="2447">
                  <c:v>136.59558104999999</c:v>
                </c:pt>
                <c:pt idx="2448">
                  <c:v>136.72045897999999</c:v>
                </c:pt>
                <c:pt idx="2449">
                  <c:v>136.72045897999999</c:v>
                </c:pt>
                <c:pt idx="2450">
                  <c:v>136.82897948999999</c:v>
                </c:pt>
                <c:pt idx="2451">
                  <c:v>136.94519043</c:v>
                </c:pt>
                <c:pt idx="2452">
                  <c:v>136.94519043</c:v>
                </c:pt>
                <c:pt idx="2453">
                  <c:v>137.05395508000001</c:v>
                </c:pt>
                <c:pt idx="2454">
                  <c:v>137.17858887</c:v>
                </c:pt>
                <c:pt idx="2455">
                  <c:v>137.29577637</c:v>
                </c:pt>
                <c:pt idx="2456">
                  <c:v>137.40380859000001</c:v>
                </c:pt>
                <c:pt idx="2457">
                  <c:v>137.52893065999999</c:v>
                </c:pt>
                <c:pt idx="2458">
                  <c:v>137.52893065999999</c:v>
                </c:pt>
                <c:pt idx="2459">
                  <c:v>137.64575195</c:v>
                </c:pt>
                <c:pt idx="2460">
                  <c:v>137.75341796999999</c:v>
                </c:pt>
                <c:pt idx="2461">
                  <c:v>137.87890625</c:v>
                </c:pt>
                <c:pt idx="2462">
                  <c:v>137.87890625</c:v>
                </c:pt>
                <c:pt idx="2463">
                  <c:v>137.99548340000001</c:v>
                </c:pt>
                <c:pt idx="2464">
                  <c:v>138.10363770000001</c:v>
                </c:pt>
                <c:pt idx="2465">
                  <c:v>138.22900390999999</c:v>
                </c:pt>
                <c:pt idx="2466">
                  <c:v>138.34521484000001</c:v>
                </c:pt>
                <c:pt idx="2467">
                  <c:v>138.47058104999999</c:v>
                </c:pt>
                <c:pt idx="2468">
                  <c:v>138.47058104999999</c:v>
                </c:pt>
                <c:pt idx="2469">
                  <c:v>138.57849121000001</c:v>
                </c:pt>
                <c:pt idx="2470">
                  <c:v>138.69592284999999</c:v>
                </c:pt>
                <c:pt idx="2471">
                  <c:v>138.69592284999999</c:v>
                </c:pt>
                <c:pt idx="2472">
                  <c:v>138.92883301000001</c:v>
                </c:pt>
                <c:pt idx="2473">
                  <c:v>139.0456543</c:v>
                </c:pt>
                <c:pt idx="2474">
                  <c:v>139.0456543</c:v>
                </c:pt>
                <c:pt idx="2475">
                  <c:v>139.15344238</c:v>
                </c:pt>
                <c:pt idx="2476">
                  <c:v>139.27917479999999</c:v>
                </c:pt>
                <c:pt idx="2477">
                  <c:v>139.27917479999999</c:v>
                </c:pt>
                <c:pt idx="2478">
                  <c:v>139.39526366999999</c:v>
                </c:pt>
                <c:pt idx="2479">
                  <c:v>139.51245116999999</c:v>
                </c:pt>
                <c:pt idx="2480">
                  <c:v>139.62878418</c:v>
                </c:pt>
                <c:pt idx="2481">
                  <c:v>139.74536133000001</c:v>
                </c:pt>
                <c:pt idx="2482">
                  <c:v>139.85424805</c:v>
                </c:pt>
                <c:pt idx="2483">
                  <c:v>139.85424805</c:v>
                </c:pt>
                <c:pt idx="2484">
                  <c:v>139.97851563</c:v>
                </c:pt>
                <c:pt idx="2485">
                  <c:v>140.09570313</c:v>
                </c:pt>
                <c:pt idx="2486">
                  <c:v>140.21228027000001</c:v>
                </c:pt>
                <c:pt idx="2487">
                  <c:v>140.21228027000001</c:v>
                </c:pt>
                <c:pt idx="2488">
                  <c:v>140.43762207</c:v>
                </c:pt>
                <c:pt idx="2489">
                  <c:v>140.54528809000001</c:v>
                </c:pt>
                <c:pt idx="2490">
                  <c:v>140.54528809000001</c:v>
                </c:pt>
                <c:pt idx="2491">
                  <c:v>140.66235352000001</c:v>
                </c:pt>
                <c:pt idx="2492">
                  <c:v>140.77062988</c:v>
                </c:pt>
                <c:pt idx="2493">
                  <c:v>140.77062988</c:v>
                </c:pt>
                <c:pt idx="2494">
                  <c:v>140.89550781</c:v>
                </c:pt>
                <c:pt idx="2495">
                  <c:v>141.01245116999999</c:v>
                </c:pt>
                <c:pt idx="2496">
                  <c:v>141.13696289000001</c:v>
                </c:pt>
                <c:pt idx="2497">
                  <c:v>141.25402832</c:v>
                </c:pt>
                <c:pt idx="2498">
                  <c:v>141.35351563</c:v>
                </c:pt>
                <c:pt idx="2499">
                  <c:v>141.35351563</c:v>
                </c:pt>
                <c:pt idx="2500">
                  <c:v>141.47875977000001</c:v>
                </c:pt>
                <c:pt idx="2501">
                  <c:v>141.59570313</c:v>
                </c:pt>
                <c:pt idx="2502">
                  <c:v>141.72045897999999</c:v>
                </c:pt>
                <c:pt idx="2503">
                  <c:v>141.72045897999999</c:v>
                </c:pt>
                <c:pt idx="2504">
                  <c:v>141.82897948999999</c:v>
                </c:pt>
                <c:pt idx="2505">
                  <c:v>141.93688965000001</c:v>
                </c:pt>
                <c:pt idx="2506">
                  <c:v>142.06225585999999</c:v>
                </c:pt>
                <c:pt idx="2507">
                  <c:v>142.1784668</c:v>
                </c:pt>
                <c:pt idx="2508">
                  <c:v>142.28698729999999</c:v>
                </c:pt>
                <c:pt idx="2509">
                  <c:v>142.39526366999999</c:v>
                </c:pt>
                <c:pt idx="2510">
                  <c:v>142.39526366999999</c:v>
                </c:pt>
                <c:pt idx="2511">
                  <c:v>142.52014159999999</c:v>
                </c:pt>
                <c:pt idx="2512">
                  <c:v>142.62890625</c:v>
                </c:pt>
                <c:pt idx="2513">
                  <c:v>142.62890625</c:v>
                </c:pt>
                <c:pt idx="2514">
                  <c:v>142.75341796999999</c:v>
                </c:pt>
                <c:pt idx="2515">
                  <c:v>142.97827147999999</c:v>
                </c:pt>
                <c:pt idx="2516">
                  <c:v>142.97827147999999</c:v>
                </c:pt>
                <c:pt idx="2517">
                  <c:v>143.09521484000001</c:v>
                </c:pt>
                <c:pt idx="2518">
                  <c:v>143.21203613</c:v>
                </c:pt>
                <c:pt idx="2519">
                  <c:v>143.328125</c:v>
                </c:pt>
                <c:pt idx="2520">
                  <c:v>143.328125</c:v>
                </c:pt>
                <c:pt idx="2521">
                  <c:v>143.44543457</c:v>
                </c:pt>
                <c:pt idx="2522">
                  <c:v>143.55322265999999</c:v>
                </c:pt>
                <c:pt idx="2523">
                  <c:v>143.55322265999999</c:v>
                </c:pt>
                <c:pt idx="2524">
                  <c:v>143.79516602000001</c:v>
                </c:pt>
                <c:pt idx="2525">
                  <c:v>143.90307616999999</c:v>
                </c:pt>
                <c:pt idx="2526">
                  <c:v>143.90307616999999</c:v>
                </c:pt>
                <c:pt idx="2527">
                  <c:v>144.02856445</c:v>
                </c:pt>
                <c:pt idx="2528">
                  <c:v>144.14489746000001</c:v>
                </c:pt>
                <c:pt idx="2529">
                  <c:v>144.14489746000001</c:v>
                </c:pt>
                <c:pt idx="2530">
                  <c:v>144.26220703000001</c:v>
                </c:pt>
                <c:pt idx="2531">
                  <c:v>144.37866210999999</c:v>
                </c:pt>
                <c:pt idx="2532">
                  <c:v>144.49511719</c:v>
                </c:pt>
                <c:pt idx="2533">
                  <c:v>144.60375977000001</c:v>
                </c:pt>
                <c:pt idx="2534">
                  <c:v>144.71972656</c:v>
                </c:pt>
                <c:pt idx="2535">
                  <c:v>144.84570313</c:v>
                </c:pt>
                <c:pt idx="2536">
                  <c:v>144.84570313</c:v>
                </c:pt>
                <c:pt idx="2537">
                  <c:v>144.96142578000001</c:v>
                </c:pt>
                <c:pt idx="2538">
                  <c:v>145.07055664000001</c:v>
                </c:pt>
                <c:pt idx="2539">
                  <c:v>145.07055664000001</c:v>
                </c:pt>
                <c:pt idx="2540">
                  <c:v>145.18676758000001</c:v>
                </c:pt>
                <c:pt idx="2541">
                  <c:v>145.31176758000001</c:v>
                </c:pt>
                <c:pt idx="2542">
                  <c:v>145.42895508000001</c:v>
                </c:pt>
                <c:pt idx="2543">
                  <c:v>145.53649902000001</c:v>
                </c:pt>
                <c:pt idx="2544">
                  <c:v>145.66223145000001</c:v>
                </c:pt>
                <c:pt idx="2545">
                  <c:v>145.66223145000001</c:v>
                </c:pt>
                <c:pt idx="2546">
                  <c:v>145.77026366999999</c:v>
                </c:pt>
                <c:pt idx="2547">
                  <c:v>145.89526366999999</c:v>
                </c:pt>
                <c:pt idx="2548">
                  <c:v>146.01232909999999</c:v>
                </c:pt>
                <c:pt idx="2549">
                  <c:v>146.01232909999999</c:v>
                </c:pt>
                <c:pt idx="2550">
                  <c:v>146.11999512</c:v>
                </c:pt>
                <c:pt idx="2551">
                  <c:v>146.23742676000001</c:v>
                </c:pt>
                <c:pt idx="2552">
                  <c:v>146.36181640999999</c:v>
                </c:pt>
                <c:pt idx="2553">
                  <c:v>146.47912597999999</c:v>
                </c:pt>
                <c:pt idx="2554">
                  <c:v>146.59558104999999</c:v>
                </c:pt>
                <c:pt idx="2555">
                  <c:v>146.59558104999999</c:v>
                </c:pt>
                <c:pt idx="2556">
                  <c:v>146.71191406</c:v>
                </c:pt>
                <c:pt idx="2557">
                  <c:v>146.82067871000001</c:v>
                </c:pt>
                <c:pt idx="2558">
                  <c:v>146.82067871000001</c:v>
                </c:pt>
                <c:pt idx="2559">
                  <c:v>146.94506835999999</c:v>
                </c:pt>
                <c:pt idx="2560">
                  <c:v>147.17858887</c:v>
                </c:pt>
                <c:pt idx="2561">
                  <c:v>147.17858887</c:v>
                </c:pt>
                <c:pt idx="2562">
                  <c:v>147.29553222999999</c:v>
                </c:pt>
                <c:pt idx="2563">
                  <c:v>147.41223145000001</c:v>
                </c:pt>
                <c:pt idx="2564">
                  <c:v>147.41223145000001</c:v>
                </c:pt>
                <c:pt idx="2565">
                  <c:v>147.52880859000001</c:v>
                </c:pt>
                <c:pt idx="2566">
                  <c:v>147.65429688</c:v>
                </c:pt>
                <c:pt idx="2567">
                  <c:v>147.76184082</c:v>
                </c:pt>
                <c:pt idx="2568">
                  <c:v>147.76184082</c:v>
                </c:pt>
                <c:pt idx="2569">
                  <c:v>147.98730469</c:v>
                </c:pt>
                <c:pt idx="2570">
                  <c:v>147.98730469</c:v>
                </c:pt>
                <c:pt idx="2571">
                  <c:v>148.11193847999999</c:v>
                </c:pt>
                <c:pt idx="2572">
                  <c:v>148.22912597999999</c:v>
                </c:pt>
                <c:pt idx="2573">
                  <c:v>148.35375977000001</c:v>
                </c:pt>
                <c:pt idx="2574">
                  <c:v>148.35375977000001</c:v>
                </c:pt>
                <c:pt idx="2575">
                  <c:v>148.46228027000001</c:v>
                </c:pt>
                <c:pt idx="2576">
                  <c:v>148.57873534999999</c:v>
                </c:pt>
                <c:pt idx="2577">
                  <c:v>148.70397948999999</c:v>
                </c:pt>
                <c:pt idx="2578">
                  <c:v>148.81225585999999</c:v>
                </c:pt>
                <c:pt idx="2579">
                  <c:v>148.92871094</c:v>
                </c:pt>
                <c:pt idx="2580">
                  <c:v>148.92871094</c:v>
                </c:pt>
                <c:pt idx="2581">
                  <c:v>149.04553222999999</c:v>
                </c:pt>
                <c:pt idx="2582">
                  <c:v>149.16186522999999</c:v>
                </c:pt>
                <c:pt idx="2583">
                  <c:v>149.28735352000001</c:v>
                </c:pt>
                <c:pt idx="2584">
                  <c:v>149.28735352000001</c:v>
                </c:pt>
                <c:pt idx="2585">
                  <c:v>149.39538573999999</c:v>
                </c:pt>
                <c:pt idx="2586">
                  <c:v>149.51232909999999</c:v>
                </c:pt>
                <c:pt idx="2587">
                  <c:v>149.62036133000001</c:v>
                </c:pt>
                <c:pt idx="2588">
                  <c:v>149.74548340000001</c:v>
                </c:pt>
                <c:pt idx="2589">
                  <c:v>149.85412597999999</c:v>
                </c:pt>
                <c:pt idx="2590">
                  <c:v>149.85412597999999</c:v>
                </c:pt>
                <c:pt idx="2591">
                  <c:v>149.97021484000001</c:v>
                </c:pt>
                <c:pt idx="2592">
                  <c:v>150.09558104999999</c:v>
                </c:pt>
                <c:pt idx="2593">
                  <c:v>150.09558104999999</c:v>
                </c:pt>
                <c:pt idx="2594">
                  <c:v>150.21203613</c:v>
                </c:pt>
                <c:pt idx="2595">
                  <c:v>150.42895508000001</c:v>
                </c:pt>
                <c:pt idx="2596">
                  <c:v>150.42895508000001</c:v>
                </c:pt>
                <c:pt idx="2597">
                  <c:v>150.5534668</c:v>
                </c:pt>
                <c:pt idx="2598">
                  <c:v>150.66247559000001</c:v>
                </c:pt>
                <c:pt idx="2599">
                  <c:v>150.78674315999999</c:v>
                </c:pt>
                <c:pt idx="2600">
                  <c:v>150.78674315999999</c:v>
                </c:pt>
                <c:pt idx="2601">
                  <c:v>150.89562988</c:v>
                </c:pt>
                <c:pt idx="2602">
                  <c:v>151.01232909999999</c:v>
                </c:pt>
                <c:pt idx="2603">
                  <c:v>151.01232909999999</c:v>
                </c:pt>
                <c:pt idx="2604">
                  <c:v>151.25390625</c:v>
                </c:pt>
                <c:pt idx="2605">
                  <c:v>151.36169434000001</c:v>
                </c:pt>
                <c:pt idx="2606">
                  <c:v>151.36169434000001</c:v>
                </c:pt>
                <c:pt idx="2607">
                  <c:v>151.47900390999999</c:v>
                </c:pt>
                <c:pt idx="2608">
                  <c:v>151.60375977000001</c:v>
                </c:pt>
                <c:pt idx="2609">
                  <c:v>151.60375977000001</c:v>
                </c:pt>
                <c:pt idx="2610">
                  <c:v>151.71203613</c:v>
                </c:pt>
                <c:pt idx="2611">
                  <c:v>151.83728027000001</c:v>
                </c:pt>
                <c:pt idx="2612">
                  <c:v>151.95336914000001</c:v>
                </c:pt>
                <c:pt idx="2613">
                  <c:v>152.07092284999999</c:v>
                </c:pt>
                <c:pt idx="2614">
                  <c:v>152.18664551000001</c:v>
                </c:pt>
                <c:pt idx="2615">
                  <c:v>152.29553222999999</c:v>
                </c:pt>
                <c:pt idx="2616">
                  <c:v>152.29553222999999</c:v>
                </c:pt>
                <c:pt idx="2617">
                  <c:v>152.42028809000001</c:v>
                </c:pt>
                <c:pt idx="2618">
                  <c:v>152.53662109000001</c:v>
                </c:pt>
                <c:pt idx="2619">
                  <c:v>152.53662109000001</c:v>
                </c:pt>
                <c:pt idx="2620">
                  <c:v>152.65393065999999</c:v>
                </c:pt>
                <c:pt idx="2621">
                  <c:v>152.88732909999999</c:v>
                </c:pt>
                <c:pt idx="2622">
                  <c:v>152.88732909999999</c:v>
                </c:pt>
                <c:pt idx="2623">
                  <c:v>152.99548340000001</c:v>
                </c:pt>
                <c:pt idx="2624">
                  <c:v>153.12048340000001</c:v>
                </c:pt>
                <c:pt idx="2625">
                  <c:v>153.12048340000001</c:v>
                </c:pt>
                <c:pt idx="2626">
                  <c:v>153.23718262</c:v>
                </c:pt>
                <c:pt idx="2627">
                  <c:v>153.36169434000001</c:v>
                </c:pt>
                <c:pt idx="2628">
                  <c:v>153.47045897999999</c:v>
                </c:pt>
                <c:pt idx="2629">
                  <c:v>153.47045897999999</c:v>
                </c:pt>
                <c:pt idx="2630">
                  <c:v>153.6953125</c:v>
                </c:pt>
                <c:pt idx="2631">
                  <c:v>153.6953125</c:v>
                </c:pt>
                <c:pt idx="2632">
                  <c:v>153.8203125</c:v>
                </c:pt>
                <c:pt idx="2633">
                  <c:v>153.93664551000001</c:v>
                </c:pt>
                <c:pt idx="2634">
                  <c:v>154.04553222999999</c:v>
                </c:pt>
                <c:pt idx="2635">
                  <c:v>154.04553222999999</c:v>
                </c:pt>
                <c:pt idx="2636">
                  <c:v>154.16979979999999</c:v>
                </c:pt>
                <c:pt idx="2637">
                  <c:v>154.28735352000001</c:v>
                </c:pt>
                <c:pt idx="2638">
                  <c:v>154.39526366999999</c:v>
                </c:pt>
                <c:pt idx="2639">
                  <c:v>154.52038573999999</c:v>
                </c:pt>
                <c:pt idx="2640">
                  <c:v>154.63708496000001</c:v>
                </c:pt>
                <c:pt idx="2641">
                  <c:v>154.63708496000001</c:v>
                </c:pt>
                <c:pt idx="2642">
                  <c:v>154.75329590000001</c:v>
                </c:pt>
                <c:pt idx="2643">
                  <c:v>154.87048340000001</c:v>
                </c:pt>
                <c:pt idx="2644">
                  <c:v>154.87048340000001</c:v>
                </c:pt>
                <c:pt idx="2645">
                  <c:v>154.98681640999999</c:v>
                </c:pt>
                <c:pt idx="2646">
                  <c:v>155.10375977000001</c:v>
                </c:pt>
                <c:pt idx="2647">
                  <c:v>155.22033690999999</c:v>
                </c:pt>
                <c:pt idx="2648">
                  <c:v>155.33679198999999</c:v>
                </c:pt>
                <c:pt idx="2649">
                  <c:v>155.44555664000001</c:v>
                </c:pt>
                <c:pt idx="2650">
                  <c:v>155.44555664000001</c:v>
                </c:pt>
                <c:pt idx="2651">
                  <c:v>155.56994628999999</c:v>
                </c:pt>
                <c:pt idx="2652">
                  <c:v>155.68713378999999</c:v>
                </c:pt>
                <c:pt idx="2653">
                  <c:v>155.68713378999999</c:v>
                </c:pt>
                <c:pt idx="2654">
                  <c:v>155.81994628999999</c:v>
                </c:pt>
                <c:pt idx="2655">
                  <c:v>155.92871094</c:v>
                </c:pt>
                <c:pt idx="2656">
                  <c:v>156.05383301000001</c:v>
                </c:pt>
                <c:pt idx="2657">
                  <c:v>156.17004395000001</c:v>
                </c:pt>
                <c:pt idx="2658">
                  <c:v>156.27893065999999</c:v>
                </c:pt>
                <c:pt idx="2659">
                  <c:v>156.39514159999999</c:v>
                </c:pt>
                <c:pt idx="2660">
                  <c:v>156.39514159999999</c:v>
                </c:pt>
                <c:pt idx="2661">
                  <c:v>156.52075195</c:v>
                </c:pt>
                <c:pt idx="2662">
                  <c:v>156.62841796999999</c:v>
                </c:pt>
                <c:pt idx="2663">
                  <c:v>156.62841796999999</c:v>
                </c:pt>
                <c:pt idx="2664">
                  <c:v>156.74560546999999</c:v>
                </c:pt>
                <c:pt idx="2665">
                  <c:v>156.97851563</c:v>
                </c:pt>
                <c:pt idx="2666">
                  <c:v>156.97851563</c:v>
                </c:pt>
                <c:pt idx="2667">
                  <c:v>157.10388184000001</c:v>
                </c:pt>
                <c:pt idx="2668">
                  <c:v>157.22021484000001</c:v>
                </c:pt>
                <c:pt idx="2669">
                  <c:v>157.22021484000001</c:v>
                </c:pt>
                <c:pt idx="2670">
                  <c:v>157.32885741999999</c:v>
                </c:pt>
                <c:pt idx="2671">
                  <c:v>157.45361328000001</c:v>
                </c:pt>
                <c:pt idx="2672">
                  <c:v>157.56225585999999</c:v>
                </c:pt>
                <c:pt idx="2673">
                  <c:v>157.56225585999999</c:v>
                </c:pt>
                <c:pt idx="2674">
                  <c:v>157.78662109000001</c:v>
                </c:pt>
                <c:pt idx="2675">
                  <c:v>157.78662109000001</c:v>
                </c:pt>
                <c:pt idx="2676">
                  <c:v>157.91223145000001</c:v>
                </c:pt>
                <c:pt idx="2677">
                  <c:v>158.02844238</c:v>
                </c:pt>
                <c:pt idx="2678">
                  <c:v>158.14550781</c:v>
                </c:pt>
                <c:pt idx="2679">
                  <c:v>158.14550781</c:v>
                </c:pt>
                <c:pt idx="2680">
                  <c:v>158.26208496000001</c:v>
                </c:pt>
                <c:pt idx="2681">
                  <c:v>158.37890625</c:v>
                </c:pt>
                <c:pt idx="2682">
                  <c:v>158.48718262</c:v>
                </c:pt>
                <c:pt idx="2683">
                  <c:v>158.61181640999999</c:v>
                </c:pt>
                <c:pt idx="2684">
                  <c:v>158.72924805</c:v>
                </c:pt>
                <c:pt idx="2685">
                  <c:v>158.72924805</c:v>
                </c:pt>
                <c:pt idx="2686">
                  <c:v>158.83679198999999</c:v>
                </c:pt>
                <c:pt idx="2687">
                  <c:v>158.96240234000001</c:v>
                </c:pt>
                <c:pt idx="2688">
                  <c:v>159.07861328000001</c:v>
                </c:pt>
                <c:pt idx="2689">
                  <c:v>159.07861328000001</c:v>
                </c:pt>
                <c:pt idx="2690">
                  <c:v>159.18676758000001</c:v>
                </c:pt>
                <c:pt idx="2691">
                  <c:v>159.29589844</c:v>
                </c:pt>
                <c:pt idx="2692">
                  <c:v>159.42016602000001</c:v>
                </c:pt>
                <c:pt idx="2693">
                  <c:v>159.53735352000001</c:v>
                </c:pt>
                <c:pt idx="2694">
                  <c:v>159.64538573999999</c:v>
                </c:pt>
                <c:pt idx="2695">
                  <c:v>159.64538573999999</c:v>
                </c:pt>
                <c:pt idx="2696">
                  <c:v>159.77038573999999</c:v>
                </c:pt>
                <c:pt idx="2697">
                  <c:v>159.88757323999999</c:v>
                </c:pt>
                <c:pt idx="2698">
                  <c:v>159.88757323999999</c:v>
                </c:pt>
                <c:pt idx="2699">
                  <c:v>160.00305176000001</c:v>
                </c:pt>
                <c:pt idx="2700">
                  <c:v>160.12097168</c:v>
                </c:pt>
                <c:pt idx="2701">
                  <c:v>160.23669434000001</c:v>
                </c:pt>
                <c:pt idx="2702">
                  <c:v>160.35400390999999</c:v>
                </c:pt>
                <c:pt idx="2703">
                  <c:v>160.47045897999999</c:v>
                </c:pt>
                <c:pt idx="2704">
                  <c:v>160.58691406</c:v>
                </c:pt>
                <c:pt idx="2705">
                  <c:v>160.58691406</c:v>
                </c:pt>
                <c:pt idx="2706">
                  <c:v>160.69555664000001</c:v>
                </c:pt>
                <c:pt idx="2707">
                  <c:v>160.81188965000001</c:v>
                </c:pt>
                <c:pt idx="2708">
                  <c:v>160.93737793</c:v>
                </c:pt>
                <c:pt idx="2709">
                  <c:v>160.93737793</c:v>
                </c:pt>
                <c:pt idx="2710">
                  <c:v>161.04553222999999</c:v>
                </c:pt>
                <c:pt idx="2711">
                  <c:v>161.16186522999999</c:v>
                </c:pt>
                <c:pt idx="2712">
                  <c:v>161.27917479999999</c:v>
                </c:pt>
                <c:pt idx="2713">
                  <c:v>161.40332031</c:v>
                </c:pt>
                <c:pt idx="2714">
                  <c:v>161.51245116999999</c:v>
                </c:pt>
                <c:pt idx="2715">
                  <c:v>161.51245116999999</c:v>
                </c:pt>
                <c:pt idx="2716">
                  <c:v>161.63684082</c:v>
                </c:pt>
                <c:pt idx="2717">
                  <c:v>161.75390625</c:v>
                </c:pt>
                <c:pt idx="2718">
                  <c:v>161.75390625</c:v>
                </c:pt>
                <c:pt idx="2719">
                  <c:v>161.86206055</c:v>
                </c:pt>
                <c:pt idx="2720">
                  <c:v>162.10424805</c:v>
                </c:pt>
                <c:pt idx="2721">
                  <c:v>162.10424805</c:v>
                </c:pt>
                <c:pt idx="2722">
                  <c:v>162.21179198999999</c:v>
                </c:pt>
                <c:pt idx="2723">
                  <c:v>162.32873534999999</c:v>
                </c:pt>
                <c:pt idx="2724">
                  <c:v>162.4453125</c:v>
                </c:pt>
                <c:pt idx="2725">
                  <c:v>162.4453125</c:v>
                </c:pt>
                <c:pt idx="2726">
                  <c:v>162.55334472999999</c:v>
                </c:pt>
                <c:pt idx="2727">
                  <c:v>162.67041015999999</c:v>
                </c:pt>
                <c:pt idx="2728">
                  <c:v>162.67041015999999</c:v>
                </c:pt>
                <c:pt idx="2729">
                  <c:v>162.90380859000001</c:v>
                </c:pt>
                <c:pt idx="2730">
                  <c:v>163.02001953000001</c:v>
                </c:pt>
                <c:pt idx="2731">
                  <c:v>163.02001953000001</c:v>
                </c:pt>
                <c:pt idx="2732">
                  <c:v>163.14538573999999</c:v>
                </c:pt>
                <c:pt idx="2733">
                  <c:v>163.26196289000001</c:v>
                </c:pt>
                <c:pt idx="2734">
                  <c:v>163.26196289000001</c:v>
                </c:pt>
                <c:pt idx="2735">
                  <c:v>163.37011719</c:v>
                </c:pt>
                <c:pt idx="2736">
                  <c:v>163.47851563</c:v>
                </c:pt>
                <c:pt idx="2737">
                  <c:v>163.5949707</c:v>
                </c:pt>
                <c:pt idx="2738">
                  <c:v>163.71191406</c:v>
                </c:pt>
                <c:pt idx="2739">
                  <c:v>163.83666991999999</c:v>
                </c:pt>
                <c:pt idx="2740">
                  <c:v>163.94519043</c:v>
                </c:pt>
                <c:pt idx="2741">
                  <c:v>163.94519043</c:v>
                </c:pt>
                <c:pt idx="2742">
                  <c:v>164.06188965000001</c:v>
                </c:pt>
                <c:pt idx="2743">
                  <c:v>164.17822265999999</c:v>
                </c:pt>
                <c:pt idx="2744">
                  <c:v>164.17822265999999</c:v>
                </c:pt>
                <c:pt idx="2745">
                  <c:v>164.41137695</c:v>
                </c:pt>
                <c:pt idx="2746">
                  <c:v>164.52050781</c:v>
                </c:pt>
                <c:pt idx="2747">
                  <c:v>164.52050781</c:v>
                </c:pt>
                <c:pt idx="2748">
                  <c:v>164.64514159999999</c:v>
                </c:pt>
                <c:pt idx="2749">
                  <c:v>164.76159668</c:v>
                </c:pt>
                <c:pt idx="2750">
                  <c:v>164.76159668</c:v>
                </c:pt>
                <c:pt idx="2751">
                  <c:v>164.88708496000001</c:v>
                </c:pt>
                <c:pt idx="2752">
                  <c:v>164.99487305</c:v>
                </c:pt>
                <c:pt idx="2753">
                  <c:v>165.11230469</c:v>
                </c:pt>
                <c:pt idx="2754">
                  <c:v>165.22827147999999</c:v>
                </c:pt>
                <c:pt idx="2755">
                  <c:v>165.34558104999999</c:v>
                </c:pt>
                <c:pt idx="2756">
                  <c:v>165.34558104999999</c:v>
                </c:pt>
                <c:pt idx="2757">
                  <c:v>165.46203613</c:v>
                </c:pt>
                <c:pt idx="2758">
                  <c:v>165.56970215000001</c:v>
                </c:pt>
                <c:pt idx="2759">
                  <c:v>165.70373534999999</c:v>
                </c:pt>
                <c:pt idx="2760">
                  <c:v>165.70373534999999</c:v>
                </c:pt>
                <c:pt idx="2761">
                  <c:v>165.81164551000001</c:v>
                </c:pt>
                <c:pt idx="2762">
                  <c:v>165.92895508000001</c:v>
                </c:pt>
                <c:pt idx="2763">
                  <c:v>166.04553222999999</c:v>
                </c:pt>
                <c:pt idx="2764">
                  <c:v>166.16162109000001</c:v>
                </c:pt>
                <c:pt idx="2765">
                  <c:v>166.27905272999999</c:v>
                </c:pt>
                <c:pt idx="2766">
                  <c:v>166.27905272999999</c:v>
                </c:pt>
                <c:pt idx="2767">
                  <c:v>166.39501953000001</c:v>
                </c:pt>
                <c:pt idx="2768">
                  <c:v>166.51269531</c:v>
                </c:pt>
                <c:pt idx="2769">
                  <c:v>166.62841796999999</c:v>
                </c:pt>
                <c:pt idx="2770">
                  <c:v>166.62841796999999</c:v>
                </c:pt>
                <c:pt idx="2771">
                  <c:v>166.73718262</c:v>
                </c:pt>
                <c:pt idx="2772">
                  <c:v>166.86206055</c:v>
                </c:pt>
                <c:pt idx="2773">
                  <c:v>166.97839354999999</c:v>
                </c:pt>
                <c:pt idx="2774">
                  <c:v>167.08740234000001</c:v>
                </c:pt>
                <c:pt idx="2775">
                  <c:v>167.21191406</c:v>
                </c:pt>
                <c:pt idx="2776">
                  <c:v>167.21191406</c:v>
                </c:pt>
                <c:pt idx="2777">
                  <c:v>167.32897948999999</c:v>
                </c:pt>
                <c:pt idx="2778">
                  <c:v>167.43725585999999</c:v>
                </c:pt>
                <c:pt idx="2779">
                  <c:v>167.43725585999999</c:v>
                </c:pt>
                <c:pt idx="2780">
                  <c:v>167.56213378999999</c:v>
                </c:pt>
                <c:pt idx="2781">
                  <c:v>167.78649902000001</c:v>
                </c:pt>
                <c:pt idx="2782">
                  <c:v>167.78649902000001</c:v>
                </c:pt>
                <c:pt idx="2783">
                  <c:v>167.91235352000001</c:v>
                </c:pt>
                <c:pt idx="2784">
                  <c:v>168.04504395000001</c:v>
                </c:pt>
                <c:pt idx="2785">
                  <c:v>168.04504395000001</c:v>
                </c:pt>
                <c:pt idx="2786">
                  <c:v>168.15380859000001</c:v>
                </c:pt>
                <c:pt idx="2787">
                  <c:v>168.27062988</c:v>
                </c:pt>
                <c:pt idx="2788">
                  <c:v>168.37878418</c:v>
                </c:pt>
                <c:pt idx="2789">
                  <c:v>168.37878418</c:v>
                </c:pt>
                <c:pt idx="2790">
                  <c:v>168.61181640999999</c:v>
                </c:pt>
                <c:pt idx="2791">
                  <c:v>168.61181640999999</c:v>
                </c:pt>
                <c:pt idx="2792">
                  <c:v>168.72912597999999</c:v>
                </c:pt>
                <c:pt idx="2793">
                  <c:v>168.85339354999999</c:v>
                </c:pt>
                <c:pt idx="2794">
                  <c:v>168.96228027000001</c:v>
                </c:pt>
                <c:pt idx="2795">
                  <c:v>168.96228027000001</c:v>
                </c:pt>
                <c:pt idx="2796">
                  <c:v>169.07873534999999</c:v>
                </c:pt>
                <c:pt idx="2797">
                  <c:v>169.19519043</c:v>
                </c:pt>
                <c:pt idx="2798">
                  <c:v>169.31213378999999</c:v>
                </c:pt>
                <c:pt idx="2799">
                  <c:v>169.31213378999999</c:v>
                </c:pt>
                <c:pt idx="2800">
                  <c:v>169.54553222999999</c:v>
                </c:pt>
                <c:pt idx="2801">
                  <c:v>169.54553222999999</c:v>
                </c:pt>
                <c:pt idx="2802">
                  <c:v>169.66223145000001</c:v>
                </c:pt>
                <c:pt idx="2803">
                  <c:v>169.77880859000001</c:v>
                </c:pt>
                <c:pt idx="2804">
                  <c:v>169.88745116999999</c:v>
                </c:pt>
                <c:pt idx="2805">
                  <c:v>169.88745116999999</c:v>
                </c:pt>
                <c:pt idx="2806">
                  <c:v>170.01171875</c:v>
                </c:pt>
                <c:pt idx="2807">
                  <c:v>170.13720703000001</c:v>
                </c:pt>
                <c:pt idx="2808">
                  <c:v>170.13720703000001</c:v>
                </c:pt>
                <c:pt idx="2809">
                  <c:v>170.37878418</c:v>
                </c:pt>
                <c:pt idx="2810">
                  <c:v>170.48718262</c:v>
                </c:pt>
                <c:pt idx="2811">
                  <c:v>170.48718262</c:v>
                </c:pt>
                <c:pt idx="2812">
                  <c:v>170.59545897999999</c:v>
                </c:pt>
                <c:pt idx="2813">
                  <c:v>170.72045897999999</c:v>
                </c:pt>
                <c:pt idx="2814">
                  <c:v>170.83679198999999</c:v>
                </c:pt>
                <c:pt idx="2815">
                  <c:v>170.83679198999999</c:v>
                </c:pt>
                <c:pt idx="2816">
                  <c:v>170.94580078000001</c:v>
                </c:pt>
                <c:pt idx="2817">
                  <c:v>171.07006835999999</c:v>
                </c:pt>
                <c:pt idx="2818">
                  <c:v>171.18725585999999</c:v>
                </c:pt>
                <c:pt idx="2819">
                  <c:v>171.29528809000001</c:v>
                </c:pt>
                <c:pt idx="2820">
                  <c:v>171.42028809000001</c:v>
                </c:pt>
                <c:pt idx="2821">
                  <c:v>171.42028809000001</c:v>
                </c:pt>
                <c:pt idx="2822">
                  <c:v>171.52905272999999</c:v>
                </c:pt>
                <c:pt idx="2823">
                  <c:v>171.64514159999999</c:v>
                </c:pt>
                <c:pt idx="2824">
                  <c:v>171.64514159999999</c:v>
                </c:pt>
                <c:pt idx="2825">
                  <c:v>171.77062988</c:v>
                </c:pt>
                <c:pt idx="2826">
                  <c:v>171.87866210999999</c:v>
                </c:pt>
                <c:pt idx="2827">
                  <c:v>172.00390625</c:v>
                </c:pt>
                <c:pt idx="2828">
                  <c:v>172.11242676000001</c:v>
                </c:pt>
                <c:pt idx="2829">
                  <c:v>172.23669434000001</c:v>
                </c:pt>
                <c:pt idx="2830">
                  <c:v>172.23669434000001</c:v>
                </c:pt>
                <c:pt idx="2831">
                  <c:v>172.34570313</c:v>
                </c:pt>
                <c:pt idx="2832">
                  <c:v>172.4699707</c:v>
                </c:pt>
                <c:pt idx="2833">
                  <c:v>172.58703613</c:v>
                </c:pt>
                <c:pt idx="2834">
                  <c:v>172.58703613</c:v>
                </c:pt>
                <c:pt idx="2835">
                  <c:v>172.69519043</c:v>
                </c:pt>
                <c:pt idx="2836">
                  <c:v>172.92028809000001</c:v>
                </c:pt>
                <c:pt idx="2837">
                  <c:v>172.92028809000001</c:v>
                </c:pt>
                <c:pt idx="2838">
                  <c:v>173.04479979999999</c:v>
                </c:pt>
                <c:pt idx="2839">
                  <c:v>173.16210938</c:v>
                </c:pt>
                <c:pt idx="2840">
                  <c:v>173.16210938</c:v>
                </c:pt>
                <c:pt idx="2841">
                  <c:v>173.27832031</c:v>
                </c:pt>
                <c:pt idx="2842">
                  <c:v>173.39514159999999</c:v>
                </c:pt>
                <c:pt idx="2843">
                  <c:v>173.51196289000001</c:v>
                </c:pt>
                <c:pt idx="2844">
                  <c:v>173.51196289000001</c:v>
                </c:pt>
                <c:pt idx="2845">
                  <c:v>173.75341796999999</c:v>
                </c:pt>
                <c:pt idx="2846">
                  <c:v>173.75341796999999</c:v>
                </c:pt>
                <c:pt idx="2847">
                  <c:v>173.86975097999999</c:v>
                </c:pt>
                <c:pt idx="2848">
                  <c:v>173.99536133000001</c:v>
                </c:pt>
                <c:pt idx="2849">
                  <c:v>173.99536133000001</c:v>
                </c:pt>
                <c:pt idx="2850">
                  <c:v>174.10363770000001</c:v>
                </c:pt>
                <c:pt idx="2851">
                  <c:v>174.22009277000001</c:v>
                </c:pt>
                <c:pt idx="2852">
                  <c:v>174.34545897999999</c:v>
                </c:pt>
                <c:pt idx="2853">
                  <c:v>174.34545897999999</c:v>
                </c:pt>
                <c:pt idx="2854">
                  <c:v>174.57873534999999</c:v>
                </c:pt>
                <c:pt idx="2855">
                  <c:v>174.57873534999999</c:v>
                </c:pt>
                <c:pt idx="2856">
                  <c:v>174.69470215000001</c:v>
                </c:pt>
                <c:pt idx="2857">
                  <c:v>174.80358887</c:v>
                </c:pt>
                <c:pt idx="2858">
                  <c:v>174.92858887</c:v>
                </c:pt>
                <c:pt idx="2859">
                  <c:v>174.92858887</c:v>
                </c:pt>
                <c:pt idx="2860">
                  <c:v>175.04504395000001</c:v>
                </c:pt>
                <c:pt idx="2861">
                  <c:v>175.15368652000001</c:v>
                </c:pt>
                <c:pt idx="2862">
                  <c:v>175.26159668</c:v>
                </c:pt>
                <c:pt idx="2863">
                  <c:v>175.38720703000001</c:v>
                </c:pt>
                <c:pt idx="2864">
                  <c:v>175.50341796999999</c:v>
                </c:pt>
                <c:pt idx="2865">
                  <c:v>175.50341796999999</c:v>
                </c:pt>
                <c:pt idx="2866">
                  <c:v>175.61169434000001</c:v>
                </c:pt>
                <c:pt idx="2867">
                  <c:v>175.74536133000001</c:v>
                </c:pt>
                <c:pt idx="2868">
                  <c:v>175.85327147999999</c:v>
                </c:pt>
                <c:pt idx="2869">
                  <c:v>175.85327147999999</c:v>
                </c:pt>
                <c:pt idx="2870">
                  <c:v>175.98718262</c:v>
                </c:pt>
                <c:pt idx="2871">
                  <c:v>176.09509277000001</c:v>
                </c:pt>
                <c:pt idx="2872">
                  <c:v>176.22058104999999</c:v>
                </c:pt>
                <c:pt idx="2873">
                  <c:v>176.33703613</c:v>
                </c:pt>
                <c:pt idx="2874">
                  <c:v>176.33703613</c:v>
                </c:pt>
                <c:pt idx="2875">
                  <c:v>176.46228027000001</c:v>
                </c:pt>
                <c:pt idx="2876">
                  <c:v>176.57067871000001</c:v>
                </c:pt>
                <c:pt idx="2877">
                  <c:v>176.68664551000001</c:v>
                </c:pt>
                <c:pt idx="2878">
                  <c:v>176.68664551000001</c:v>
                </c:pt>
                <c:pt idx="2879">
                  <c:v>176.7956543</c:v>
                </c:pt>
                <c:pt idx="2880">
                  <c:v>176.92004395000001</c:v>
                </c:pt>
                <c:pt idx="2881">
                  <c:v>177.03698729999999</c:v>
                </c:pt>
                <c:pt idx="2882">
                  <c:v>177.14550781</c:v>
                </c:pt>
                <c:pt idx="2883">
                  <c:v>177.27026366999999</c:v>
                </c:pt>
                <c:pt idx="2884">
                  <c:v>177.27026366999999</c:v>
                </c:pt>
                <c:pt idx="2885">
                  <c:v>177.38720703000001</c:v>
                </c:pt>
                <c:pt idx="2886">
                  <c:v>177.51171875</c:v>
                </c:pt>
                <c:pt idx="2887">
                  <c:v>177.51171875</c:v>
                </c:pt>
                <c:pt idx="2888">
                  <c:v>177.62902832</c:v>
                </c:pt>
                <c:pt idx="2889">
                  <c:v>177.74499512</c:v>
                </c:pt>
                <c:pt idx="2890">
                  <c:v>177.85388184000001</c:v>
                </c:pt>
                <c:pt idx="2891">
                  <c:v>177.97875977000001</c:v>
                </c:pt>
                <c:pt idx="2892">
                  <c:v>178.08679198999999</c:v>
                </c:pt>
                <c:pt idx="2893">
                  <c:v>178.08679198999999</c:v>
                </c:pt>
                <c:pt idx="2894">
                  <c:v>178.21228027000001</c:v>
                </c:pt>
                <c:pt idx="2895">
                  <c:v>178.32849121000001</c:v>
                </c:pt>
                <c:pt idx="2896">
                  <c:v>178.43713378999999</c:v>
                </c:pt>
                <c:pt idx="2897">
                  <c:v>178.43713378999999</c:v>
                </c:pt>
                <c:pt idx="2898">
                  <c:v>178.55383301000001</c:v>
                </c:pt>
                <c:pt idx="2899">
                  <c:v>178.78735352000001</c:v>
                </c:pt>
                <c:pt idx="2900">
                  <c:v>178.78735352000001</c:v>
                </c:pt>
                <c:pt idx="2901">
                  <c:v>178.90319823999999</c:v>
                </c:pt>
                <c:pt idx="2902">
                  <c:v>179.02050781</c:v>
                </c:pt>
                <c:pt idx="2903">
                  <c:v>179.02050781</c:v>
                </c:pt>
                <c:pt idx="2904">
                  <c:v>179.13684082</c:v>
                </c:pt>
                <c:pt idx="2905">
                  <c:v>179.24548340000001</c:v>
                </c:pt>
                <c:pt idx="2906">
                  <c:v>179.38708496000001</c:v>
                </c:pt>
                <c:pt idx="2907">
                  <c:v>179.38708496000001</c:v>
                </c:pt>
                <c:pt idx="2908">
                  <c:v>179.61218262</c:v>
                </c:pt>
                <c:pt idx="2909">
                  <c:v>179.61218262</c:v>
                </c:pt>
                <c:pt idx="2910">
                  <c:v>179.72851563</c:v>
                </c:pt>
                <c:pt idx="2911">
                  <c:v>179.84570313</c:v>
                </c:pt>
                <c:pt idx="2912">
                  <c:v>179.95349121000001</c:v>
                </c:pt>
                <c:pt idx="2913">
                  <c:v>179.95349121000001</c:v>
                </c:pt>
                <c:pt idx="2914">
                  <c:v>180.07885741999999</c:v>
                </c:pt>
                <c:pt idx="2915">
                  <c:v>180.19506835999999</c:v>
                </c:pt>
                <c:pt idx="2916">
                  <c:v>180.31188965000001</c:v>
                </c:pt>
                <c:pt idx="2917">
                  <c:v>180.42883301000001</c:v>
                </c:pt>
                <c:pt idx="2918">
                  <c:v>180.54528809000001</c:v>
                </c:pt>
                <c:pt idx="2919">
                  <c:v>180.54528809000001</c:v>
                </c:pt>
                <c:pt idx="2920">
                  <c:v>180.66235352000001</c:v>
                </c:pt>
                <c:pt idx="2921">
                  <c:v>180.77856445</c:v>
                </c:pt>
                <c:pt idx="2922">
                  <c:v>180.77856445</c:v>
                </c:pt>
                <c:pt idx="2923">
                  <c:v>180.89550781</c:v>
                </c:pt>
                <c:pt idx="2924">
                  <c:v>181.00390625</c:v>
                </c:pt>
                <c:pt idx="2925">
                  <c:v>181.12841796999999</c:v>
                </c:pt>
                <c:pt idx="2926">
                  <c:v>181.24560546999999</c:v>
                </c:pt>
                <c:pt idx="2927">
                  <c:v>181.35314940999999</c:v>
                </c:pt>
                <c:pt idx="2928">
                  <c:v>181.47888184000001</c:v>
                </c:pt>
                <c:pt idx="2929">
                  <c:v>181.47888184000001</c:v>
                </c:pt>
                <c:pt idx="2930">
                  <c:v>181.59533690999999</c:v>
                </c:pt>
                <c:pt idx="2931">
                  <c:v>181.70373534999999</c:v>
                </c:pt>
                <c:pt idx="2932">
                  <c:v>181.70373534999999</c:v>
                </c:pt>
                <c:pt idx="2933">
                  <c:v>181.93664551000001</c:v>
                </c:pt>
                <c:pt idx="2934">
                  <c:v>182.05407715000001</c:v>
                </c:pt>
                <c:pt idx="2935">
                  <c:v>182.05407715000001</c:v>
                </c:pt>
                <c:pt idx="2936">
                  <c:v>182.17834472999999</c:v>
                </c:pt>
                <c:pt idx="2937">
                  <c:v>182.27856445</c:v>
                </c:pt>
                <c:pt idx="2938">
                  <c:v>182.27856445</c:v>
                </c:pt>
                <c:pt idx="2939">
                  <c:v>182.40380859000001</c:v>
                </c:pt>
                <c:pt idx="2940">
                  <c:v>182.51989746000001</c:v>
                </c:pt>
                <c:pt idx="2941">
                  <c:v>182.62915039000001</c:v>
                </c:pt>
                <c:pt idx="2942">
                  <c:v>182.75329590000001</c:v>
                </c:pt>
                <c:pt idx="2943">
                  <c:v>182.87048340000001</c:v>
                </c:pt>
                <c:pt idx="2944">
                  <c:v>182.87048340000001</c:v>
                </c:pt>
                <c:pt idx="2945">
                  <c:v>182.97839354999999</c:v>
                </c:pt>
                <c:pt idx="2946">
                  <c:v>183.10327147999999</c:v>
                </c:pt>
                <c:pt idx="2947">
                  <c:v>183.2121582</c:v>
                </c:pt>
                <c:pt idx="2948">
                  <c:v>183.2121582</c:v>
                </c:pt>
                <c:pt idx="2949">
                  <c:v>183.34448241999999</c:v>
                </c:pt>
                <c:pt idx="2950">
                  <c:v>183.45397948999999</c:v>
                </c:pt>
                <c:pt idx="2951">
                  <c:v>183.56982421999999</c:v>
                </c:pt>
                <c:pt idx="2952">
                  <c:v>183.6953125</c:v>
                </c:pt>
                <c:pt idx="2953">
                  <c:v>183.81164551000001</c:v>
                </c:pt>
                <c:pt idx="2954">
                  <c:v>183.81164551000001</c:v>
                </c:pt>
                <c:pt idx="2955">
                  <c:v>183.91979979999999</c:v>
                </c:pt>
                <c:pt idx="2956">
                  <c:v>184.04541015999999</c:v>
                </c:pt>
                <c:pt idx="2957">
                  <c:v>184.04541015999999</c:v>
                </c:pt>
                <c:pt idx="2958">
                  <c:v>184.16149902000001</c:v>
                </c:pt>
                <c:pt idx="2959">
                  <c:v>184.27893065999999</c:v>
                </c:pt>
                <c:pt idx="2960">
                  <c:v>184.39489746000001</c:v>
                </c:pt>
                <c:pt idx="2961">
                  <c:v>184.51184082</c:v>
                </c:pt>
                <c:pt idx="2962">
                  <c:v>184.62854003999999</c:v>
                </c:pt>
                <c:pt idx="2963">
                  <c:v>184.73632813</c:v>
                </c:pt>
                <c:pt idx="2964">
                  <c:v>184.73632813</c:v>
                </c:pt>
                <c:pt idx="2965">
                  <c:v>184.84545897999999</c:v>
                </c:pt>
                <c:pt idx="2966">
                  <c:v>184.9699707</c:v>
                </c:pt>
                <c:pt idx="2967">
                  <c:v>184.9699707</c:v>
                </c:pt>
                <c:pt idx="2968">
                  <c:v>185.08691406</c:v>
                </c:pt>
                <c:pt idx="2969">
                  <c:v>185.31994628999999</c:v>
                </c:pt>
                <c:pt idx="2970">
                  <c:v>185.31994628999999</c:v>
                </c:pt>
                <c:pt idx="2971">
                  <c:v>185.43725585999999</c:v>
                </c:pt>
                <c:pt idx="2972">
                  <c:v>185.54492188</c:v>
                </c:pt>
                <c:pt idx="2973">
                  <c:v>185.54492188</c:v>
                </c:pt>
                <c:pt idx="2974">
                  <c:v>185.67041015999999</c:v>
                </c:pt>
                <c:pt idx="2975">
                  <c:v>185.78674315999999</c:v>
                </c:pt>
                <c:pt idx="2976">
                  <c:v>185.89526366999999</c:v>
                </c:pt>
                <c:pt idx="2977">
                  <c:v>185.89526366999999</c:v>
                </c:pt>
                <c:pt idx="2978">
                  <c:v>186.13684082</c:v>
                </c:pt>
                <c:pt idx="2979">
                  <c:v>186.13684082</c:v>
                </c:pt>
                <c:pt idx="2980">
                  <c:v>186.24548340000001</c:v>
                </c:pt>
                <c:pt idx="2981">
                  <c:v>186.36193847999999</c:v>
                </c:pt>
                <c:pt idx="2982">
                  <c:v>186.48730469</c:v>
                </c:pt>
                <c:pt idx="2983">
                  <c:v>186.48730469</c:v>
                </c:pt>
                <c:pt idx="2984">
                  <c:v>186.60375977000001</c:v>
                </c:pt>
                <c:pt idx="2985">
                  <c:v>186.71203613</c:v>
                </c:pt>
                <c:pt idx="2986">
                  <c:v>186.82885741999999</c:v>
                </c:pt>
                <c:pt idx="2987">
                  <c:v>186.82885741999999</c:v>
                </c:pt>
                <c:pt idx="2988">
                  <c:v>187.07080078000001</c:v>
                </c:pt>
                <c:pt idx="2989">
                  <c:v>187.07080078000001</c:v>
                </c:pt>
                <c:pt idx="2990">
                  <c:v>187.18688965000001</c:v>
                </c:pt>
                <c:pt idx="2991">
                  <c:v>187.30395508000001</c:v>
                </c:pt>
                <c:pt idx="2992">
                  <c:v>187.41186522999999</c:v>
                </c:pt>
                <c:pt idx="2993">
                  <c:v>187.41186522999999</c:v>
                </c:pt>
                <c:pt idx="2994">
                  <c:v>187.53723145000001</c:v>
                </c:pt>
                <c:pt idx="2995">
                  <c:v>187.65405272999999</c:v>
                </c:pt>
                <c:pt idx="2996">
                  <c:v>187.65405272999999</c:v>
                </c:pt>
                <c:pt idx="2997">
                  <c:v>187.88732909999999</c:v>
                </c:pt>
                <c:pt idx="2998">
                  <c:v>188.01184082</c:v>
                </c:pt>
                <c:pt idx="2999">
                  <c:v>188.01184082</c:v>
                </c:pt>
                <c:pt idx="3000">
                  <c:v>188.12060546999999</c:v>
                </c:pt>
                <c:pt idx="3001">
                  <c:v>188.23718262</c:v>
                </c:pt>
                <c:pt idx="3002">
                  <c:v>188.23718262</c:v>
                </c:pt>
                <c:pt idx="3003">
                  <c:v>188.36230469</c:v>
                </c:pt>
                <c:pt idx="3004">
                  <c:v>188.47058104999999</c:v>
                </c:pt>
                <c:pt idx="3005">
                  <c:v>188.58691406</c:v>
                </c:pt>
                <c:pt idx="3006">
                  <c:v>188.69592284999999</c:v>
                </c:pt>
                <c:pt idx="3007">
                  <c:v>188.82043457</c:v>
                </c:pt>
                <c:pt idx="3008">
                  <c:v>188.82043457</c:v>
                </c:pt>
                <c:pt idx="3009">
                  <c:v>188.93713378999999</c:v>
                </c:pt>
                <c:pt idx="3010">
                  <c:v>189.0456543</c:v>
                </c:pt>
                <c:pt idx="3011">
                  <c:v>189.16992188</c:v>
                </c:pt>
                <c:pt idx="3012">
                  <c:v>189.16992188</c:v>
                </c:pt>
                <c:pt idx="3013">
                  <c:v>189.28747559000001</c:v>
                </c:pt>
                <c:pt idx="3014">
                  <c:v>189.39514159999999</c:v>
                </c:pt>
                <c:pt idx="3015">
                  <c:v>189.52075195</c:v>
                </c:pt>
                <c:pt idx="3016">
                  <c:v>189.63696289000001</c:v>
                </c:pt>
                <c:pt idx="3017">
                  <c:v>189.76208496000001</c:v>
                </c:pt>
                <c:pt idx="3018">
                  <c:v>189.76208496000001</c:v>
                </c:pt>
                <c:pt idx="3019">
                  <c:v>189.87072753999999</c:v>
                </c:pt>
                <c:pt idx="3020">
                  <c:v>189.98669434000001</c:v>
                </c:pt>
                <c:pt idx="3021">
                  <c:v>189.98669434000001</c:v>
                </c:pt>
                <c:pt idx="3022">
                  <c:v>190.11242676000001</c:v>
                </c:pt>
                <c:pt idx="3023">
                  <c:v>190.34570313</c:v>
                </c:pt>
                <c:pt idx="3024">
                  <c:v>190.34570313</c:v>
                </c:pt>
                <c:pt idx="3025">
                  <c:v>190.45397948999999</c:v>
                </c:pt>
                <c:pt idx="3026">
                  <c:v>190.58703613</c:v>
                </c:pt>
                <c:pt idx="3027">
                  <c:v>190.58703613</c:v>
                </c:pt>
                <c:pt idx="3028">
                  <c:v>190.71228027000001</c:v>
                </c:pt>
                <c:pt idx="3029">
                  <c:v>190.82836914000001</c:v>
                </c:pt>
                <c:pt idx="3030">
                  <c:v>190.93737793</c:v>
                </c:pt>
                <c:pt idx="3031">
                  <c:v>191.06176758000001</c:v>
                </c:pt>
                <c:pt idx="3032">
                  <c:v>191.17028809000001</c:v>
                </c:pt>
                <c:pt idx="3033">
                  <c:v>191.17028809000001</c:v>
                </c:pt>
                <c:pt idx="3034">
                  <c:v>191.28723145000001</c:v>
                </c:pt>
                <c:pt idx="3035">
                  <c:v>191.40332031</c:v>
                </c:pt>
                <c:pt idx="3036">
                  <c:v>191.52917479999999</c:v>
                </c:pt>
                <c:pt idx="3037">
                  <c:v>191.52917479999999</c:v>
                </c:pt>
                <c:pt idx="3038">
                  <c:v>191.63684082</c:v>
                </c:pt>
                <c:pt idx="3039">
                  <c:v>191.74560546999999</c:v>
                </c:pt>
                <c:pt idx="3040">
                  <c:v>191.87048340000001</c:v>
                </c:pt>
                <c:pt idx="3041">
                  <c:v>191.98693847999999</c:v>
                </c:pt>
                <c:pt idx="3042">
                  <c:v>192.09582520000001</c:v>
                </c:pt>
                <c:pt idx="3043">
                  <c:v>192.09582520000001</c:v>
                </c:pt>
                <c:pt idx="3044">
                  <c:v>192.21984863</c:v>
                </c:pt>
                <c:pt idx="3045">
                  <c:v>192.33740234000001</c:v>
                </c:pt>
                <c:pt idx="3046">
                  <c:v>192.33740234000001</c:v>
                </c:pt>
                <c:pt idx="3047">
                  <c:v>192.4453125</c:v>
                </c:pt>
                <c:pt idx="3048">
                  <c:v>192.68713378999999</c:v>
                </c:pt>
                <c:pt idx="3049">
                  <c:v>192.68713378999999</c:v>
                </c:pt>
                <c:pt idx="3050">
                  <c:v>192.8034668</c:v>
                </c:pt>
                <c:pt idx="3051">
                  <c:v>192.92871094</c:v>
                </c:pt>
                <c:pt idx="3052">
                  <c:v>192.92871094</c:v>
                </c:pt>
                <c:pt idx="3053">
                  <c:v>193.03674315999999</c:v>
                </c:pt>
                <c:pt idx="3054">
                  <c:v>193.15380859000001</c:v>
                </c:pt>
                <c:pt idx="3055">
                  <c:v>193.26220703000001</c:v>
                </c:pt>
                <c:pt idx="3056">
                  <c:v>193.26220703000001</c:v>
                </c:pt>
                <c:pt idx="3057">
                  <c:v>193.50390625</c:v>
                </c:pt>
                <c:pt idx="3058">
                  <c:v>193.50390625</c:v>
                </c:pt>
                <c:pt idx="3059">
                  <c:v>193.61987305</c:v>
                </c:pt>
                <c:pt idx="3060">
                  <c:v>193.73718262</c:v>
                </c:pt>
                <c:pt idx="3061">
                  <c:v>193.85327147999999</c:v>
                </c:pt>
                <c:pt idx="3062">
                  <c:v>193.85327147999999</c:v>
                </c:pt>
                <c:pt idx="3063">
                  <c:v>193.97045897999999</c:v>
                </c:pt>
                <c:pt idx="3064">
                  <c:v>194.07861328000001</c:v>
                </c:pt>
                <c:pt idx="3065">
                  <c:v>194.20349121000001</c:v>
                </c:pt>
                <c:pt idx="3066">
                  <c:v>194.32897948999999</c:v>
                </c:pt>
                <c:pt idx="3067">
                  <c:v>194.43652344</c:v>
                </c:pt>
                <c:pt idx="3068">
                  <c:v>194.43652344</c:v>
                </c:pt>
                <c:pt idx="3069">
                  <c:v>194.55371094</c:v>
                </c:pt>
                <c:pt idx="3070">
                  <c:v>194.67834472999999</c:v>
                </c:pt>
                <c:pt idx="3071">
                  <c:v>194.78686522999999</c:v>
                </c:pt>
                <c:pt idx="3072">
                  <c:v>194.78686522999999</c:v>
                </c:pt>
                <c:pt idx="3073">
                  <c:v>194.92028809000001</c:v>
                </c:pt>
                <c:pt idx="3074">
                  <c:v>195.02856445</c:v>
                </c:pt>
                <c:pt idx="3075">
                  <c:v>195.15356445</c:v>
                </c:pt>
                <c:pt idx="3076">
                  <c:v>195.27001953000001</c:v>
                </c:pt>
                <c:pt idx="3077">
                  <c:v>195.27001953000001</c:v>
                </c:pt>
                <c:pt idx="3078">
                  <c:v>195.37866210999999</c:v>
                </c:pt>
                <c:pt idx="3079">
                  <c:v>195.50354003999999</c:v>
                </c:pt>
                <c:pt idx="3080">
                  <c:v>195.61169434000001</c:v>
                </c:pt>
                <c:pt idx="3081">
                  <c:v>195.61169434000001</c:v>
                </c:pt>
                <c:pt idx="3082">
                  <c:v>195.72875977000001</c:v>
                </c:pt>
                <c:pt idx="3083">
                  <c:v>195.97033690999999</c:v>
                </c:pt>
                <c:pt idx="3084">
                  <c:v>195.97033690999999</c:v>
                </c:pt>
                <c:pt idx="3085">
                  <c:v>196.07849121000001</c:v>
                </c:pt>
                <c:pt idx="3086">
                  <c:v>196.20373534999999</c:v>
                </c:pt>
                <c:pt idx="3087">
                  <c:v>196.20373534999999</c:v>
                </c:pt>
                <c:pt idx="3088">
                  <c:v>196.32043457</c:v>
                </c:pt>
                <c:pt idx="3089">
                  <c:v>196.44543457</c:v>
                </c:pt>
                <c:pt idx="3090">
                  <c:v>196.55395508000001</c:v>
                </c:pt>
                <c:pt idx="3091">
                  <c:v>196.55395508000001</c:v>
                </c:pt>
                <c:pt idx="3092">
                  <c:v>196.79553222999999</c:v>
                </c:pt>
                <c:pt idx="3093">
                  <c:v>196.79553222999999</c:v>
                </c:pt>
                <c:pt idx="3094">
                  <c:v>196.90344238</c:v>
                </c:pt>
                <c:pt idx="3095">
                  <c:v>197.02880859000001</c:v>
                </c:pt>
                <c:pt idx="3096">
                  <c:v>197.14538573999999</c:v>
                </c:pt>
                <c:pt idx="3097">
                  <c:v>197.14538573999999</c:v>
                </c:pt>
                <c:pt idx="3098">
                  <c:v>197.25378418</c:v>
                </c:pt>
                <c:pt idx="3099">
                  <c:v>197.37036133000001</c:v>
                </c:pt>
                <c:pt idx="3100">
                  <c:v>197.48693847999999</c:v>
                </c:pt>
                <c:pt idx="3101">
                  <c:v>197.48693847999999</c:v>
                </c:pt>
                <c:pt idx="3102">
                  <c:v>197.72839354999999</c:v>
                </c:pt>
                <c:pt idx="3103">
                  <c:v>197.72839354999999</c:v>
                </c:pt>
                <c:pt idx="3104">
                  <c:v>197.85388184000001</c:v>
                </c:pt>
                <c:pt idx="3105">
                  <c:v>197.95373534999999</c:v>
                </c:pt>
                <c:pt idx="3106">
                  <c:v>198.07861328000001</c:v>
                </c:pt>
                <c:pt idx="3107">
                  <c:v>198.07861328000001</c:v>
                </c:pt>
                <c:pt idx="3108">
                  <c:v>198.1875</c:v>
                </c:pt>
                <c:pt idx="3109">
                  <c:v>198.31188965000001</c:v>
                </c:pt>
                <c:pt idx="3110">
                  <c:v>198.42053222999999</c:v>
                </c:pt>
                <c:pt idx="3111">
                  <c:v>198.53686522999999</c:v>
                </c:pt>
                <c:pt idx="3112">
                  <c:v>198.64538573999999</c:v>
                </c:pt>
                <c:pt idx="3113">
                  <c:v>198.64538573999999</c:v>
                </c:pt>
                <c:pt idx="3114">
                  <c:v>198.77075195</c:v>
                </c:pt>
                <c:pt idx="3115">
                  <c:v>198.88647460999999</c:v>
                </c:pt>
                <c:pt idx="3116">
                  <c:v>198.88647460999999</c:v>
                </c:pt>
                <c:pt idx="3117">
                  <c:v>198.99572753999999</c:v>
                </c:pt>
                <c:pt idx="3118">
                  <c:v>199.12829590000001</c:v>
                </c:pt>
                <c:pt idx="3119">
                  <c:v>199.22863770000001</c:v>
                </c:pt>
                <c:pt idx="3120">
                  <c:v>199.35375977000001</c:v>
                </c:pt>
                <c:pt idx="3121">
                  <c:v>199.47033690999999</c:v>
                </c:pt>
                <c:pt idx="3122">
                  <c:v>199.47033690999999</c:v>
                </c:pt>
                <c:pt idx="3123">
                  <c:v>199.5871582</c:v>
                </c:pt>
                <c:pt idx="3124">
                  <c:v>199.69506835999999</c:v>
                </c:pt>
                <c:pt idx="3125">
                  <c:v>199.82080078000001</c:v>
                </c:pt>
                <c:pt idx="3126">
                  <c:v>199.82080078000001</c:v>
                </c:pt>
                <c:pt idx="3127">
                  <c:v>199.93713378999999</c:v>
                </c:pt>
                <c:pt idx="3128">
                  <c:v>200.04516602000001</c:v>
                </c:pt>
                <c:pt idx="3129">
                  <c:v>200.1706543</c:v>
                </c:pt>
                <c:pt idx="3130">
                  <c:v>200.29504395000001</c:v>
                </c:pt>
                <c:pt idx="3131">
                  <c:v>200.40429688</c:v>
                </c:pt>
                <c:pt idx="3132">
                  <c:v>200.40429688</c:v>
                </c:pt>
                <c:pt idx="3133">
                  <c:v>200.51184082</c:v>
                </c:pt>
                <c:pt idx="3134">
                  <c:v>200.63732909999999</c:v>
                </c:pt>
                <c:pt idx="3135">
                  <c:v>200.75366210999999</c:v>
                </c:pt>
                <c:pt idx="3136">
                  <c:v>200.75366210999999</c:v>
                </c:pt>
                <c:pt idx="3137">
                  <c:v>200.98754883000001</c:v>
                </c:pt>
                <c:pt idx="3138">
                  <c:v>200.98754883000001</c:v>
                </c:pt>
                <c:pt idx="3139">
                  <c:v>201.10327147999999</c:v>
                </c:pt>
                <c:pt idx="3140">
                  <c:v>201.2121582</c:v>
                </c:pt>
                <c:pt idx="3141">
                  <c:v>201.33703613</c:v>
                </c:pt>
                <c:pt idx="3142">
                  <c:v>201.33703613</c:v>
                </c:pt>
                <c:pt idx="3143">
                  <c:v>201.44519043</c:v>
                </c:pt>
                <c:pt idx="3144">
                  <c:v>201.5625</c:v>
                </c:pt>
                <c:pt idx="3145">
                  <c:v>201.5625</c:v>
                </c:pt>
                <c:pt idx="3146">
                  <c:v>201.80395508000001</c:v>
                </c:pt>
                <c:pt idx="3147">
                  <c:v>201.91186522999999</c:v>
                </c:pt>
                <c:pt idx="3148">
                  <c:v>201.91186522999999</c:v>
                </c:pt>
                <c:pt idx="3149">
                  <c:v>202.03710938</c:v>
                </c:pt>
                <c:pt idx="3150">
                  <c:v>202.15393065999999</c:v>
                </c:pt>
                <c:pt idx="3151">
                  <c:v>202.15393065999999</c:v>
                </c:pt>
                <c:pt idx="3152">
                  <c:v>202.26196289000001</c:v>
                </c:pt>
                <c:pt idx="3153">
                  <c:v>202.38732909999999</c:v>
                </c:pt>
                <c:pt idx="3154">
                  <c:v>202.50329590000001</c:v>
                </c:pt>
                <c:pt idx="3155">
                  <c:v>202.61218262</c:v>
                </c:pt>
                <c:pt idx="3156">
                  <c:v>202.73669434000001</c:v>
                </c:pt>
                <c:pt idx="3157">
                  <c:v>202.84533690999999</c:v>
                </c:pt>
                <c:pt idx="3158">
                  <c:v>202.84533690999999</c:v>
                </c:pt>
                <c:pt idx="3159">
                  <c:v>202.95349121000001</c:v>
                </c:pt>
                <c:pt idx="3160">
                  <c:v>203.07849121000001</c:v>
                </c:pt>
                <c:pt idx="3161">
                  <c:v>203.07849121000001</c:v>
                </c:pt>
                <c:pt idx="3162">
                  <c:v>203.18713378999999</c:v>
                </c:pt>
                <c:pt idx="3163">
                  <c:v>203.30334472999999</c:v>
                </c:pt>
                <c:pt idx="3164">
                  <c:v>203.42041015999999</c:v>
                </c:pt>
                <c:pt idx="3165">
                  <c:v>203.53674315999999</c:v>
                </c:pt>
                <c:pt idx="3166">
                  <c:v>203.65319823999999</c:v>
                </c:pt>
                <c:pt idx="3167">
                  <c:v>203.65319823999999</c:v>
                </c:pt>
                <c:pt idx="3168">
                  <c:v>203.76171875</c:v>
                </c:pt>
                <c:pt idx="3169">
                  <c:v>203.89477539000001</c:v>
                </c:pt>
                <c:pt idx="3170">
                  <c:v>204.00390625</c:v>
                </c:pt>
                <c:pt idx="3171">
                  <c:v>204.00390625</c:v>
                </c:pt>
                <c:pt idx="3172">
                  <c:v>204.12829590000001</c:v>
                </c:pt>
                <c:pt idx="3173">
                  <c:v>204.24560546999999</c:v>
                </c:pt>
                <c:pt idx="3174">
                  <c:v>204.35351563</c:v>
                </c:pt>
                <c:pt idx="3175">
                  <c:v>204.47851563</c:v>
                </c:pt>
                <c:pt idx="3176">
                  <c:v>204.59521484000001</c:v>
                </c:pt>
                <c:pt idx="3177">
                  <c:v>204.59521484000001</c:v>
                </c:pt>
                <c:pt idx="3178">
                  <c:v>204.70324707</c:v>
                </c:pt>
                <c:pt idx="3179">
                  <c:v>204.82861328000001</c:v>
                </c:pt>
                <c:pt idx="3180">
                  <c:v>204.94506835999999</c:v>
                </c:pt>
                <c:pt idx="3181">
                  <c:v>204.94506835999999</c:v>
                </c:pt>
                <c:pt idx="3182">
                  <c:v>205.17858887</c:v>
                </c:pt>
                <c:pt idx="3183">
                  <c:v>205.17858887</c:v>
                </c:pt>
                <c:pt idx="3184">
                  <c:v>205.28649902000001</c:v>
                </c:pt>
                <c:pt idx="3185">
                  <c:v>205.41223145000001</c:v>
                </c:pt>
                <c:pt idx="3186">
                  <c:v>205.52819823999999</c:v>
                </c:pt>
                <c:pt idx="3187">
                  <c:v>205.52819823999999</c:v>
                </c:pt>
                <c:pt idx="3188">
                  <c:v>205.63720703000001</c:v>
                </c:pt>
                <c:pt idx="3189">
                  <c:v>205.75354003999999</c:v>
                </c:pt>
                <c:pt idx="3190">
                  <c:v>205.87841796999999</c:v>
                </c:pt>
                <c:pt idx="3191">
                  <c:v>206.00390625</c:v>
                </c:pt>
                <c:pt idx="3192">
                  <c:v>206.00390625</c:v>
                </c:pt>
                <c:pt idx="3193">
                  <c:v>206.11987305</c:v>
                </c:pt>
                <c:pt idx="3194">
                  <c:v>206.24548340000001</c:v>
                </c:pt>
                <c:pt idx="3195">
                  <c:v>206.33691406</c:v>
                </c:pt>
                <c:pt idx="3196">
                  <c:v>206.33691406</c:v>
                </c:pt>
                <c:pt idx="3197">
                  <c:v>206.46240234000001</c:v>
                </c:pt>
                <c:pt idx="3198">
                  <c:v>206.70361328000001</c:v>
                </c:pt>
                <c:pt idx="3199">
                  <c:v>206.70361328000001</c:v>
                </c:pt>
                <c:pt idx="3200">
                  <c:v>206.81213378999999</c:v>
                </c:pt>
                <c:pt idx="3201">
                  <c:v>206.92822265999999</c:v>
                </c:pt>
                <c:pt idx="3202">
                  <c:v>206.92822265999999</c:v>
                </c:pt>
                <c:pt idx="3203">
                  <c:v>207.05395508000001</c:v>
                </c:pt>
                <c:pt idx="3204">
                  <c:v>207.17016602000001</c:v>
                </c:pt>
                <c:pt idx="3205">
                  <c:v>207.27856445</c:v>
                </c:pt>
                <c:pt idx="3206">
                  <c:v>207.27856445</c:v>
                </c:pt>
                <c:pt idx="3207">
                  <c:v>207.50329590000001</c:v>
                </c:pt>
                <c:pt idx="3208">
                  <c:v>207.50329590000001</c:v>
                </c:pt>
                <c:pt idx="3209">
                  <c:v>207.62084960999999</c:v>
                </c:pt>
                <c:pt idx="3210">
                  <c:v>207.74499512</c:v>
                </c:pt>
                <c:pt idx="3211">
                  <c:v>207.86218262</c:v>
                </c:pt>
                <c:pt idx="3212">
                  <c:v>207.86218262</c:v>
                </c:pt>
                <c:pt idx="3213">
                  <c:v>207.97863770000001</c:v>
                </c:pt>
                <c:pt idx="3214">
                  <c:v>208.08666991999999</c:v>
                </c:pt>
                <c:pt idx="3215">
                  <c:v>208.21228027000001</c:v>
                </c:pt>
                <c:pt idx="3216">
                  <c:v>208.32019043</c:v>
                </c:pt>
                <c:pt idx="3217">
                  <c:v>208.43713378999999</c:v>
                </c:pt>
                <c:pt idx="3218">
                  <c:v>208.43713378999999</c:v>
                </c:pt>
                <c:pt idx="3219">
                  <c:v>208.55371094</c:v>
                </c:pt>
                <c:pt idx="3220">
                  <c:v>208.67041015999999</c:v>
                </c:pt>
                <c:pt idx="3221">
                  <c:v>208.78747559000001</c:v>
                </c:pt>
                <c:pt idx="3222">
                  <c:v>208.78747559000001</c:v>
                </c:pt>
                <c:pt idx="3223">
                  <c:v>208.90319823999999</c:v>
                </c:pt>
                <c:pt idx="3224">
                  <c:v>209.02050781</c:v>
                </c:pt>
                <c:pt idx="3225">
                  <c:v>209.13671875</c:v>
                </c:pt>
                <c:pt idx="3226">
                  <c:v>209.24536133000001</c:v>
                </c:pt>
                <c:pt idx="3227">
                  <c:v>209.37048340000001</c:v>
                </c:pt>
                <c:pt idx="3228">
                  <c:v>209.37048340000001</c:v>
                </c:pt>
                <c:pt idx="3229">
                  <c:v>209.48706055</c:v>
                </c:pt>
                <c:pt idx="3230">
                  <c:v>209.60388184000001</c:v>
                </c:pt>
                <c:pt idx="3231">
                  <c:v>209.60388184000001</c:v>
                </c:pt>
                <c:pt idx="3232">
                  <c:v>209.71191406</c:v>
                </c:pt>
                <c:pt idx="3233">
                  <c:v>209.83728027000001</c:v>
                </c:pt>
                <c:pt idx="3234">
                  <c:v>209.95361328000001</c:v>
                </c:pt>
                <c:pt idx="3235">
                  <c:v>210.06201171999999</c:v>
                </c:pt>
                <c:pt idx="3236">
                  <c:v>210.1953125</c:v>
                </c:pt>
                <c:pt idx="3237">
                  <c:v>210.3034668</c:v>
                </c:pt>
                <c:pt idx="3238">
                  <c:v>210.3034668</c:v>
                </c:pt>
                <c:pt idx="3239">
                  <c:v>210.40405272999999</c:v>
                </c:pt>
                <c:pt idx="3240">
                  <c:v>210.52001953000001</c:v>
                </c:pt>
                <c:pt idx="3241">
                  <c:v>210.52001953000001</c:v>
                </c:pt>
                <c:pt idx="3242">
                  <c:v>210.64562988</c:v>
                </c:pt>
                <c:pt idx="3243">
                  <c:v>210.87036133000001</c:v>
                </c:pt>
                <c:pt idx="3244">
                  <c:v>210.87036133000001</c:v>
                </c:pt>
                <c:pt idx="3245">
                  <c:v>210.97900390999999</c:v>
                </c:pt>
                <c:pt idx="3246">
                  <c:v>211.10327147999999</c:v>
                </c:pt>
                <c:pt idx="3247">
                  <c:v>211.22058104999999</c:v>
                </c:pt>
                <c:pt idx="3248">
                  <c:v>211.22058104999999</c:v>
                </c:pt>
                <c:pt idx="3249">
                  <c:v>211.33679198999999</c:v>
                </c:pt>
                <c:pt idx="3250">
                  <c:v>211.45385741999999</c:v>
                </c:pt>
                <c:pt idx="3251">
                  <c:v>211.45385741999999</c:v>
                </c:pt>
                <c:pt idx="3252">
                  <c:v>211.68688965000001</c:v>
                </c:pt>
                <c:pt idx="3253">
                  <c:v>211.80371094</c:v>
                </c:pt>
                <c:pt idx="3254">
                  <c:v>211.80371094</c:v>
                </c:pt>
                <c:pt idx="3255">
                  <c:v>211.91162109000001</c:v>
                </c:pt>
                <c:pt idx="3256">
                  <c:v>212.03723145000001</c:v>
                </c:pt>
                <c:pt idx="3257">
                  <c:v>212.14538573999999</c:v>
                </c:pt>
                <c:pt idx="3258">
                  <c:v>212.14538573999999</c:v>
                </c:pt>
                <c:pt idx="3259">
                  <c:v>212.25341796999999</c:v>
                </c:pt>
                <c:pt idx="3260">
                  <c:v>212.37878418</c:v>
                </c:pt>
                <c:pt idx="3261">
                  <c:v>212.49487305</c:v>
                </c:pt>
                <c:pt idx="3262">
                  <c:v>212.60375977000001</c:v>
                </c:pt>
                <c:pt idx="3263">
                  <c:v>212.72839354999999</c:v>
                </c:pt>
                <c:pt idx="3264">
                  <c:v>212.72839354999999</c:v>
                </c:pt>
                <c:pt idx="3265">
                  <c:v>212.84521484000001</c:v>
                </c:pt>
                <c:pt idx="3266">
                  <c:v>212.95373534999999</c:v>
                </c:pt>
                <c:pt idx="3267">
                  <c:v>213.07836914000001</c:v>
                </c:pt>
                <c:pt idx="3268">
                  <c:v>213.07836914000001</c:v>
                </c:pt>
                <c:pt idx="3269">
                  <c:v>213.19555664000001</c:v>
                </c:pt>
                <c:pt idx="3270">
                  <c:v>213.30322265999999</c:v>
                </c:pt>
                <c:pt idx="3271">
                  <c:v>213.42858887</c:v>
                </c:pt>
                <c:pt idx="3272">
                  <c:v>213.54528809000001</c:v>
                </c:pt>
                <c:pt idx="3273">
                  <c:v>213.65319823999999</c:v>
                </c:pt>
                <c:pt idx="3274">
                  <c:v>213.65319823999999</c:v>
                </c:pt>
                <c:pt idx="3275">
                  <c:v>213.77893065999999</c:v>
                </c:pt>
                <c:pt idx="3276">
                  <c:v>213.89477539000001</c:v>
                </c:pt>
                <c:pt idx="3277">
                  <c:v>213.89477539000001</c:v>
                </c:pt>
                <c:pt idx="3278">
                  <c:v>214.00378418</c:v>
                </c:pt>
                <c:pt idx="3279">
                  <c:v>214.23706055</c:v>
                </c:pt>
                <c:pt idx="3280">
                  <c:v>214.23706055</c:v>
                </c:pt>
                <c:pt idx="3281">
                  <c:v>214.36206055</c:v>
                </c:pt>
                <c:pt idx="3282">
                  <c:v>214.47839354999999</c:v>
                </c:pt>
                <c:pt idx="3283">
                  <c:v>214.47839354999999</c:v>
                </c:pt>
                <c:pt idx="3284">
                  <c:v>214.59545897999999</c:v>
                </c:pt>
                <c:pt idx="3285">
                  <c:v>214.70336914000001</c:v>
                </c:pt>
                <c:pt idx="3286">
                  <c:v>214.82849121000001</c:v>
                </c:pt>
                <c:pt idx="3287">
                  <c:v>214.82849121000001</c:v>
                </c:pt>
                <c:pt idx="3288">
                  <c:v>215.07043457</c:v>
                </c:pt>
                <c:pt idx="3289">
                  <c:v>215.07043457</c:v>
                </c:pt>
                <c:pt idx="3290">
                  <c:v>215.17871094</c:v>
                </c:pt>
                <c:pt idx="3291">
                  <c:v>215.30334472999999</c:v>
                </c:pt>
                <c:pt idx="3292">
                  <c:v>215.42053222999999</c:v>
                </c:pt>
                <c:pt idx="3293">
                  <c:v>215.42053222999999</c:v>
                </c:pt>
                <c:pt idx="3294">
                  <c:v>215.54479979999999</c:v>
                </c:pt>
                <c:pt idx="3295">
                  <c:v>215.65356445</c:v>
                </c:pt>
                <c:pt idx="3296">
                  <c:v>215.76196289000001</c:v>
                </c:pt>
                <c:pt idx="3297">
                  <c:v>215.88659668</c:v>
                </c:pt>
                <c:pt idx="3298">
                  <c:v>216.00390625</c:v>
                </c:pt>
                <c:pt idx="3299">
                  <c:v>216.00390625</c:v>
                </c:pt>
                <c:pt idx="3300">
                  <c:v>216.11157227000001</c:v>
                </c:pt>
                <c:pt idx="3301">
                  <c:v>216.22875977000001</c:v>
                </c:pt>
                <c:pt idx="3302">
                  <c:v>216.22875977000001</c:v>
                </c:pt>
                <c:pt idx="3303">
                  <c:v>216.34521484000001</c:v>
                </c:pt>
                <c:pt idx="3304">
                  <c:v>216.46228027000001</c:v>
                </c:pt>
                <c:pt idx="3305">
                  <c:v>216.58703613</c:v>
                </c:pt>
                <c:pt idx="3306">
                  <c:v>216.70349121000001</c:v>
                </c:pt>
                <c:pt idx="3307">
                  <c:v>216.81201171999999</c:v>
                </c:pt>
                <c:pt idx="3308">
                  <c:v>216.81201171999999</c:v>
                </c:pt>
                <c:pt idx="3309">
                  <c:v>216.93664551000001</c:v>
                </c:pt>
                <c:pt idx="3310">
                  <c:v>217.05371094</c:v>
                </c:pt>
                <c:pt idx="3311">
                  <c:v>217.16198729999999</c:v>
                </c:pt>
                <c:pt idx="3312">
                  <c:v>217.16198729999999</c:v>
                </c:pt>
                <c:pt idx="3313">
                  <c:v>217.29553222999999</c:v>
                </c:pt>
                <c:pt idx="3314">
                  <c:v>217.40356445</c:v>
                </c:pt>
                <c:pt idx="3315">
                  <c:v>217.52026366999999</c:v>
                </c:pt>
                <c:pt idx="3316">
                  <c:v>217.63720703000001</c:v>
                </c:pt>
                <c:pt idx="3317">
                  <c:v>217.75341796999999</c:v>
                </c:pt>
                <c:pt idx="3318">
                  <c:v>217.75341796999999</c:v>
                </c:pt>
                <c:pt idx="3319">
                  <c:v>217.87866210999999</c:v>
                </c:pt>
                <c:pt idx="3320">
                  <c:v>217.98693847999999</c:v>
                </c:pt>
                <c:pt idx="3321">
                  <c:v>217.98693847999999</c:v>
                </c:pt>
                <c:pt idx="3322">
                  <c:v>218.10339354999999</c:v>
                </c:pt>
                <c:pt idx="3323">
                  <c:v>218.33666991999999</c:v>
                </c:pt>
                <c:pt idx="3324">
                  <c:v>218.33666991999999</c:v>
                </c:pt>
                <c:pt idx="3325">
                  <c:v>218.45410156</c:v>
                </c:pt>
                <c:pt idx="3326">
                  <c:v>218.57849121000001</c:v>
                </c:pt>
                <c:pt idx="3327">
                  <c:v>218.68737793</c:v>
                </c:pt>
                <c:pt idx="3328">
                  <c:v>218.68737793</c:v>
                </c:pt>
                <c:pt idx="3329">
                  <c:v>218.80371094</c:v>
                </c:pt>
                <c:pt idx="3330">
                  <c:v>218.91174315999999</c:v>
                </c:pt>
                <c:pt idx="3331">
                  <c:v>218.91174315999999</c:v>
                </c:pt>
                <c:pt idx="3332">
                  <c:v>219.15319823999999</c:v>
                </c:pt>
                <c:pt idx="3333">
                  <c:v>219.27893065999999</c:v>
                </c:pt>
                <c:pt idx="3334">
                  <c:v>219.27893065999999</c:v>
                </c:pt>
                <c:pt idx="3335">
                  <c:v>219.38684082</c:v>
                </c:pt>
                <c:pt idx="3336">
                  <c:v>219.49536133000001</c:v>
                </c:pt>
                <c:pt idx="3337">
                  <c:v>219.49536133000001</c:v>
                </c:pt>
                <c:pt idx="3338">
                  <c:v>219.61218262</c:v>
                </c:pt>
                <c:pt idx="3339">
                  <c:v>219.71984863</c:v>
                </c:pt>
                <c:pt idx="3340">
                  <c:v>219.84582520000001</c:v>
                </c:pt>
                <c:pt idx="3341">
                  <c:v>219.95336914000001</c:v>
                </c:pt>
                <c:pt idx="3342">
                  <c:v>220.07043457</c:v>
                </c:pt>
                <c:pt idx="3343">
                  <c:v>220.1953125</c:v>
                </c:pt>
                <c:pt idx="3344">
                  <c:v>220.1953125</c:v>
                </c:pt>
                <c:pt idx="3345">
                  <c:v>220.31164551000001</c:v>
                </c:pt>
                <c:pt idx="3346">
                  <c:v>220.42077637</c:v>
                </c:pt>
                <c:pt idx="3347">
                  <c:v>220.42077637</c:v>
                </c:pt>
                <c:pt idx="3348">
                  <c:v>220.52856445</c:v>
                </c:pt>
                <c:pt idx="3349">
                  <c:v>220.77038573999999</c:v>
                </c:pt>
                <c:pt idx="3350">
                  <c:v>220.77038573999999</c:v>
                </c:pt>
                <c:pt idx="3351">
                  <c:v>220.88684082</c:v>
                </c:pt>
                <c:pt idx="3352">
                  <c:v>221.00415039000001</c:v>
                </c:pt>
                <c:pt idx="3353">
                  <c:v>221.00415039000001</c:v>
                </c:pt>
                <c:pt idx="3354">
                  <c:v>221.11975097999999</c:v>
                </c:pt>
                <c:pt idx="3355">
                  <c:v>221.23742676000001</c:v>
                </c:pt>
                <c:pt idx="3356">
                  <c:v>221.34509277000001</c:v>
                </c:pt>
                <c:pt idx="3357">
                  <c:v>221.34509277000001</c:v>
                </c:pt>
                <c:pt idx="3358">
                  <c:v>221.57885741999999</c:v>
                </c:pt>
                <c:pt idx="3359">
                  <c:v>221.69543457</c:v>
                </c:pt>
                <c:pt idx="3360">
                  <c:v>221.69543457</c:v>
                </c:pt>
                <c:pt idx="3361">
                  <c:v>221.80371094</c:v>
                </c:pt>
                <c:pt idx="3362">
                  <c:v>221.92858887</c:v>
                </c:pt>
                <c:pt idx="3363">
                  <c:v>221.92858887</c:v>
                </c:pt>
                <c:pt idx="3364">
                  <c:v>222.04541015999999</c:v>
                </c:pt>
                <c:pt idx="3365">
                  <c:v>222.17028809000001</c:v>
                </c:pt>
                <c:pt idx="3366">
                  <c:v>222.27844238</c:v>
                </c:pt>
                <c:pt idx="3367">
                  <c:v>222.38708496000001</c:v>
                </c:pt>
                <c:pt idx="3368">
                  <c:v>222.51171875</c:v>
                </c:pt>
                <c:pt idx="3369">
                  <c:v>222.51171875</c:v>
                </c:pt>
                <c:pt idx="3370">
                  <c:v>222.62060546999999</c:v>
                </c:pt>
                <c:pt idx="3371">
                  <c:v>222.73681640999999</c:v>
                </c:pt>
                <c:pt idx="3372">
                  <c:v>222.87023926000001</c:v>
                </c:pt>
                <c:pt idx="3373">
                  <c:v>222.87023926000001</c:v>
                </c:pt>
                <c:pt idx="3374">
                  <c:v>222.98706055</c:v>
                </c:pt>
                <c:pt idx="3375">
                  <c:v>223.10351563</c:v>
                </c:pt>
                <c:pt idx="3376">
                  <c:v>223.22045897999999</c:v>
                </c:pt>
                <c:pt idx="3377">
                  <c:v>223.32824707</c:v>
                </c:pt>
                <c:pt idx="3378">
                  <c:v>223.45373534999999</c:v>
                </c:pt>
                <c:pt idx="3379">
                  <c:v>223.45373534999999</c:v>
                </c:pt>
                <c:pt idx="3380">
                  <c:v>223.56164551000001</c:v>
                </c:pt>
                <c:pt idx="3381">
                  <c:v>223.67871094</c:v>
                </c:pt>
                <c:pt idx="3382">
                  <c:v>223.67871094</c:v>
                </c:pt>
                <c:pt idx="3383">
                  <c:v>223.91174315999999</c:v>
                </c:pt>
                <c:pt idx="3384">
                  <c:v>224.02026366999999</c:v>
                </c:pt>
                <c:pt idx="3385">
                  <c:v>224.02026366999999</c:v>
                </c:pt>
                <c:pt idx="3386">
                  <c:v>224.14501953000001</c:v>
                </c:pt>
                <c:pt idx="3387">
                  <c:v>224.26208496000001</c:v>
                </c:pt>
                <c:pt idx="3388">
                  <c:v>224.37023926000001</c:v>
                </c:pt>
                <c:pt idx="3389">
                  <c:v>224.37023926000001</c:v>
                </c:pt>
                <c:pt idx="3390">
                  <c:v>224.49511719</c:v>
                </c:pt>
                <c:pt idx="3391">
                  <c:v>224.61206055</c:v>
                </c:pt>
                <c:pt idx="3392">
                  <c:v>224.71972656</c:v>
                </c:pt>
                <c:pt idx="3393">
                  <c:v>224.84558104999999</c:v>
                </c:pt>
                <c:pt idx="3394">
                  <c:v>224.96142578000001</c:v>
                </c:pt>
                <c:pt idx="3395">
                  <c:v>224.96142578000001</c:v>
                </c:pt>
                <c:pt idx="3396">
                  <c:v>225.07885741999999</c:v>
                </c:pt>
                <c:pt idx="3397">
                  <c:v>225.19494628999999</c:v>
                </c:pt>
                <c:pt idx="3398">
                  <c:v>225.19494628999999</c:v>
                </c:pt>
                <c:pt idx="3399">
                  <c:v>225.31188965000001</c:v>
                </c:pt>
                <c:pt idx="3400">
                  <c:v>225.54479979999999</c:v>
                </c:pt>
                <c:pt idx="3401">
                  <c:v>225.54479979999999</c:v>
                </c:pt>
                <c:pt idx="3402">
                  <c:v>225.66210938</c:v>
                </c:pt>
                <c:pt idx="3403">
                  <c:v>225.77014159999999</c:v>
                </c:pt>
                <c:pt idx="3404">
                  <c:v>225.77014159999999</c:v>
                </c:pt>
                <c:pt idx="3405">
                  <c:v>225.89526366999999</c:v>
                </c:pt>
                <c:pt idx="3406">
                  <c:v>226.01208496000001</c:v>
                </c:pt>
                <c:pt idx="3407">
                  <c:v>226.11975097999999</c:v>
                </c:pt>
                <c:pt idx="3408">
                  <c:v>226.11975097999999</c:v>
                </c:pt>
                <c:pt idx="3409">
                  <c:v>226.36157227000001</c:v>
                </c:pt>
                <c:pt idx="3410">
                  <c:v>226.36157227000001</c:v>
                </c:pt>
                <c:pt idx="3411">
                  <c:v>226.47070313</c:v>
                </c:pt>
                <c:pt idx="3412">
                  <c:v>226.59533690999999</c:v>
                </c:pt>
                <c:pt idx="3413">
                  <c:v>226.71179198999999</c:v>
                </c:pt>
                <c:pt idx="3414">
                  <c:v>226.71179198999999</c:v>
                </c:pt>
                <c:pt idx="3415">
                  <c:v>226.82043457</c:v>
                </c:pt>
                <c:pt idx="3416">
                  <c:v>226.92822265999999</c:v>
                </c:pt>
                <c:pt idx="3417">
                  <c:v>227.05383301000001</c:v>
                </c:pt>
                <c:pt idx="3418">
                  <c:v>227.17028809000001</c:v>
                </c:pt>
                <c:pt idx="3419">
                  <c:v>227.28698729999999</c:v>
                </c:pt>
                <c:pt idx="3420">
                  <c:v>227.28698729999999</c:v>
                </c:pt>
                <c:pt idx="3421">
                  <c:v>227.40368652000001</c:v>
                </c:pt>
                <c:pt idx="3422">
                  <c:v>227.52014159999999</c:v>
                </c:pt>
                <c:pt idx="3423">
                  <c:v>227.63732909999999</c:v>
                </c:pt>
                <c:pt idx="3424">
                  <c:v>227.63732909999999</c:v>
                </c:pt>
                <c:pt idx="3425">
                  <c:v>227.76159668</c:v>
                </c:pt>
                <c:pt idx="3426">
                  <c:v>227.87866210999999</c:v>
                </c:pt>
                <c:pt idx="3427">
                  <c:v>227.98706055</c:v>
                </c:pt>
                <c:pt idx="3428">
                  <c:v>228.12023926000001</c:v>
                </c:pt>
                <c:pt idx="3429">
                  <c:v>228.22888184000001</c:v>
                </c:pt>
                <c:pt idx="3430">
                  <c:v>228.22888184000001</c:v>
                </c:pt>
                <c:pt idx="3431">
                  <c:v>228.33654784999999</c:v>
                </c:pt>
                <c:pt idx="3432">
                  <c:v>228.33654784999999</c:v>
                </c:pt>
                <c:pt idx="3433">
                  <c:v>228.49548340000001</c:v>
                </c:pt>
                <c:pt idx="3434">
                  <c:v>228.61145020000001</c:v>
                </c:pt>
                <c:pt idx="3435">
                  <c:v>228.72912597999999</c:v>
                </c:pt>
                <c:pt idx="3436">
                  <c:v>228.84484863</c:v>
                </c:pt>
                <c:pt idx="3437">
                  <c:v>228.97058104999999</c:v>
                </c:pt>
                <c:pt idx="3438">
                  <c:v>228.97058104999999</c:v>
                </c:pt>
                <c:pt idx="3439">
                  <c:v>229.07861328000001</c:v>
                </c:pt>
                <c:pt idx="3440">
                  <c:v>229.20324707</c:v>
                </c:pt>
                <c:pt idx="3441">
                  <c:v>229.20324707</c:v>
                </c:pt>
                <c:pt idx="3442">
                  <c:v>229.32885741999999</c:v>
                </c:pt>
                <c:pt idx="3443">
                  <c:v>229.44482421999999</c:v>
                </c:pt>
                <c:pt idx="3444">
                  <c:v>229.55395508000001</c:v>
                </c:pt>
                <c:pt idx="3445">
                  <c:v>229.67834472999999</c:v>
                </c:pt>
                <c:pt idx="3446">
                  <c:v>229.78710938</c:v>
                </c:pt>
                <c:pt idx="3447">
                  <c:v>229.91210938</c:v>
                </c:pt>
                <c:pt idx="3448">
                  <c:v>229.91210938</c:v>
                </c:pt>
                <c:pt idx="3449">
                  <c:v>230.02844238</c:v>
                </c:pt>
                <c:pt idx="3450">
                  <c:v>230.13720703000001</c:v>
                </c:pt>
                <c:pt idx="3451">
                  <c:v>230.13720703000001</c:v>
                </c:pt>
                <c:pt idx="3452">
                  <c:v>230.26159668</c:v>
                </c:pt>
                <c:pt idx="3453">
                  <c:v>230.37036133000001</c:v>
                </c:pt>
                <c:pt idx="3454">
                  <c:v>230.48706055</c:v>
                </c:pt>
                <c:pt idx="3455">
                  <c:v>230.59509277000001</c:v>
                </c:pt>
                <c:pt idx="3456">
                  <c:v>230.72058104999999</c:v>
                </c:pt>
                <c:pt idx="3457">
                  <c:v>230.83654784999999</c:v>
                </c:pt>
                <c:pt idx="3458">
                  <c:v>230.83654784999999</c:v>
                </c:pt>
                <c:pt idx="3459">
                  <c:v>230.94555664000001</c:v>
                </c:pt>
                <c:pt idx="3460">
                  <c:v>231.06982421999999</c:v>
                </c:pt>
                <c:pt idx="3461">
                  <c:v>231.06982421999999</c:v>
                </c:pt>
                <c:pt idx="3462">
                  <c:v>231.18701171999999</c:v>
                </c:pt>
                <c:pt idx="3463">
                  <c:v>231.30358887</c:v>
                </c:pt>
                <c:pt idx="3464">
                  <c:v>231.42822265999999</c:v>
                </c:pt>
                <c:pt idx="3465">
                  <c:v>231.55395508000001</c:v>
                </c:pt>
                <c:pt idx="3466">
                  <c:v>231.66162109000001</c:v>
                </c:pt>
                <c:pt idx="3467">
                  <c:v>231.66162109000001</c:v>
                </c:pt>
                <c:pt idx="3468">
                  <c:v>231.77880859000001</c:v>
                </c:pt>
                <c:pt idx="3469">
                  <c:v>231.88696289000001</c:v>
                </c:pt>
                <c:pt idx="3470">
                  <c:v>232.01196289000001</c:v>
                </c:pt>
                <c:pt idx="3471">
                  <c:v>232.01196289000001</c:v>
                </c:pt>
                <c:pt idx="3472">
                  <c:v>232.25341796999999</c:v>
                </c:pt>
                <c:pt idx="3473">
                  <c:v>232.25341796999999</c:v>
                </c:pt>
                <c:pt idx="3474">
                  <c:v>232.36193847999999</c:v>
                </c:pt>
                <c:pt idx="3475">
                  <c:v>232.47814940999999</c:v>
                </c:pt>
                <c:pt idx="3476">
                  <c:v>232.58666991999999</c:v>
                </c:pt>
                <c:pt idx="3477">
                  <c:v>232.58666991999999</c:v>
                </c:pt>
                <c:pt idx="3478">
                  <c:v>232.71191406</c:v>
                </c:pt>
                <c:pt idx="3479">
                  <c:v>232.82836914000001</c:v>
                </c:pt>
                <c:pt idx="3480">
                  <c:v>232.82836914000001</c:v>
                </c:pt>
                <c:pt idx="3481">
                  <c:v>233.06982421999999</c:v>
                </c:pt>
                <c:pt idx="3482">
                  <c:v>233.06982421999999</c:v>
                </c:pt>
                <c:pt idx="3483">
                  <c:v>233.17871094</c:v>
                </c:pt>
                <c:pt idx="3484">
                  <c:v>233.30297852000001</c:v>
                </c:pt>
                <c:pt idx="3485">
                  <c:v>233.41174315999999</c:v>
                </c:pt>
                <c:pt idx="3486">
                  <c:v>233.41174315999999</c:v>
                </c:pt>
                <c:pt idx="3487">
                  <c:v>233.52832031</c:v>
                </c:pt>
                <c:pt idx="3488">
                  <c:v>233.65307616999999</c:v>
                </c:pt>
                <c:pt idx="3489">
                  <c:v>233.77026366999999</c:v>
                </c:pt>
                <c:pt idx="3490">
                  <c:v>233.87817383000001</c:v>
                </c:pt>
                <c:pt idx="3491">
                  <c:v>233.99511719</c:v>
                </c:pt>
                <c:pt idx="3492">
                  <c:v>233.99511719</c:v>
                </c:pt>
                <c:pt idx="3493">
                  <c:v>234.10339354999999</c:v>
                </c:pt>
                <c:pt idx="3494">
                  <c:v>234.22851563</c:v>
                </c:pt>
                <c:pt idx="3495">
                  <c:v>234.34521484000001</c:v>
                </c:pt>
                <c:pt idx="3496">
                  <c:v>234.34521484000001</c:v>
                </c:pt>
                <c:pt idx="3497">
                  <c:v>234.45300293</c:v>
                </c:pt>
                <c:pt idx="3498">
                  <c:v>234.57861328000001</c:v>
                </c:pt>
                <c:pt idx="3499">
                  <c:v>234.69482421999999</c:v>
                </c:pt>
                <c:pt idx="3500">
                  <c:v>234.82006835999999</c:v>
                </c:pt>
                <c:pt idx="3501">
                  <c:v>234.92834472999999</c:v>
                </c:pt>
                <c:pt idx="3502">
                  <c:v>234.92834472999999</c:v>
                </c:pt>
                <c:pt idx="3503">
                  <c:v>235.04516602000001</c:v>
                </c:pt>
                <c:pt idx="3504">
                  <c:v>235.15344238</c:v>
                </c:pt>
                <c:pt idx="3505">
                  <c:v>235.15344238</c:v>
                </c:pt>
                <c:pt idx="3506">
                  <c:v>235.39550781</c:v>
                </c:pt>
                <c:pt idx="3507">
                  <c:v>235.51135253999999</c:v>
                </c:pt>
                <c:pt idx="3508">
                  <c:v>235.51135253999999</c:v>
                </c:pt>
                <c:pt idx="3509">
                  <c:v>235.62866210999999</c:v>
                </c:pt>
                <c:pt idx="3510">
                  <c:v>235.74499512</c:v>
                </c:pt>
                <c:pt idx="3511">
                  <c:v>235.86169434000001</c:v>
                </c:pt>
                <c:pt idx="3512">
                  <c:v>235.86169434000001</c:v>
                </c:pt>
                <c:pt idx="3513">
                  <c:v>235.97045897999999</c:v>
                </c:pt>
                <c:pt idx="3514">
                  <c:v>236.078125</c:v>
                </c:pt>
                <c:pt idx="3515">
                  <c:v>236.078125</c:v>
                </c:pt>
                <c:pt idx="3516">
                  <c:v>236.32006835999999</c:v>
                </c:pt>
                <c:pt idx="3517">
                  <c:v>236.4284668</c:v>
                </c:pt>
                <c:pt idx="3518">
                  <c:v>236.4284668</c:v>
                </c:pt>
                <c:pt idx="3519">
                  <c:v>236.55395508000001</c:v>
                </c:pt>
                <c:pt idx="3520">
                  <c:v>236.66943359000001</c:v>
                </c:pt>
                <c:pt idx="3521">
                  <c:v>236.66943359000001</c:v>
                </c:pt>
                <c:pt idx="3522">
                  <c:v>236.77893065999999</c:v>
                </c:pt>
                <c:pt idx="3523">
                  <c:v>236.88684082</c:v>
                </c:pt>
                <c:pt idx="3524">
                  <c:v>237.01208496000001</c:v>
                </c:pt>
                <c:pt idx="3525">
                  <c:v>237.12866210999999</c:v>
                </c:pt>
                <c:pt idx="3526">
                  <c:v>237.23669434000001</c:v>
                </c:pt>
                <c:pt idx="3527">
                  <c:v>237.36206055</c:v>
                </c:pt>
                <c:pt idx="3528">
                  <c:v>237.36206055</c:v>
                </c:pt>
                <c:pt idx="3529">
                  <c:v>237.47827147999999</c:v>
                </c:pt>
                <c:pt idx="3530">
                  <c:v>237.60388184000001</c:v>
                </c:pt>
                <c:pt idx="3531">
                  <c:v>237.60388184000001</c:v>
                </c:pt>
                <c:pt idx="3532">
                  <c:v>237.72021484000001</c:v>
                </c:pt>
                <c:pt idx="3533">
                  <c:v>237.82824707</c:v>
                </c:pt>
                <c:pt idx="3534">
                  <c:v>237.95373534999999</c:v>
                </c:pt>
                <c:pt idx="3535">
                  <c:v>238.06982421999999</c:v>
                </c:pt>
                <c:pt idx="3536">
                  <c:v>238.17907715000001</c:v>
                </c:pt>
                <c:pt idx="3537">
                  <c:v>238.17907715000001</c:v>
                </c:pt>
                <c:pt idx="3538">
                  <c:v>238.3034668</c:v>
                </c:pt>
                <c:pt idx="3539">
                  <c:v>238.42053222999999</c:v>
                </c:pt>
                <c:pt idx="3540">
                  <c:v>238.52856445</c:v>
                </c:pt>
                <c:pt idx="3541">
                  <c:v>238.52856445</c:v>
                </c:pt>
                <c:pt idx="3542">
                  <c:v>238.65344238</c:v>
                </c:pt>
                <c:pt idx="3543">
                  <c:v>238.77075195</c:v>
                </c:pt>
                <c:pt idx="3544">
                  <c:v>238.77075195</c:v>
                </c:pt>
                <c:pt idx="3545">
                  <c:v>239.01232909999999</c:v>
                </c:pt>
                <c:pt idx="3546">
                  <c:v>239.12011719</c:v>
                </c:pt>
                <c:pt idx="3547">
                  <c:v>239.12011719</c:v>
                </c:pt>
                <c:pt idx="3548">
                  <c:v>239.24536133000001</c:v>
                </c:pt>
                <c:pt idx="3549">
                  <c:v>239.35375977000001</c:v>
                </c:pt>
                <c:pt idx="3550">
                  <c:v>239.35375977000001</c:v>
                </c:pt>
                <c:pt idx="3551">
                  <c:v>239.47021484000001</c:v>
                </c:pt>
                <c:pt idx="3552">
                  <c:v>239.60400390999999</c:v>
                </c:pt>
                <c:pt idx="3553">
                  <c:v>239.71179198999999</c:v>
                </c:pt>
                <c:pt idx="3554">
                  <c:v>239.83740234000001</c:v>
                </c:pt>
                <c:pt idx="3555">
                  <c:v>239.95336914000001</c:v>
                </c:pt>
                <c:pt idx="3556">
                  <c:v>239.95336914000001</c:v>
                </c:pt>
                <c:pt idx="3557">
                  <c:v>240.06176758000001</c:v>
                </c:pt>
                <c:pt idx="3558">
                  <c:v>240.1953125</c:v>
                </c:pt>
                <c:pt idx="3559">
                  <c:v>240.30334472999999</c:v>
                </c:pt>
                <c:pt idx="3560">
                  <c:v>240.30334472999999</c:v>
                </c:pt>
                <c:pt idx="3561">
                  <c:v>240.42895508000001</c:v>
                </c:pt>
                <c:pt idx="3562">
                  <c:v>240.54504395000001</c:v>
                </c:pt>
                <c:pt idx="3563">
                  <c:v>240.65368652000001</c:v>
                </c:pt>
                <c:pt idx="3564">
                  <c:v>240.77856445</c:v>
                </c:pt>
                <c:pt idx="3565">
                  <c:v>240.88684082</c:v>
                </c:pt>
                <c:pt idx="3566">
                  <c:v>240.88684082</c:v>
                </c:pt>
                <c:pt idx="3567">
                  <c:v>240.99548340000001</c:v>
                </c:pt>
                <c:pt idx="3568">
                  <c:v>241.11975097999999</c:v>
                </c:pt>
                <c:pt idx="3569">
                  <c:v>241.11975097999999</c:v>
                </c:pt>
                <c:pt idx="3570">
                  <c:v>241.23718262</c:v>
                </c:pt>
                <c:pt idx="3571">
                  <c:v>241.4621582</c:v>
                </c:pt>
                <c:pt idx="3572">
                  <c:v>241.4621582</c:v>
                </c:pt>
                <c:pt idx="3573">
                  <c:v>241.58703613</c:v>
                </c:pt>
                <c:pt idx="3574">
                  <c:v>241.70361328000001</c:v>
                </c:pt>
                <c:pt idx="3575">
                  <c:v>241.81188965000001</c:v>
                </c:pt>
                <c:pt idx="3576">
                  <c:v>241.81188965000001</c:v>
                </c:pt>
                <c:pt idx="3577">
                  <c:v>241.93676758000001</c:v>
                </c:pt>
                <c:pt idx="3578">
                  <c:v>242.05383301000001</c:v>
                </c:pt>
                <c:pt idx="3579">
                  <c:v>242.05383301000001</c:v>
                </c:pt>
                <c:pt idx="3580">
                  <c:v>242.28698729999999</c:v>
                </c:pt>
                <c:pt idx="3581">
                  <c:v>242.40356445</c:v>
                </c:pt>
                <c:pt idx="3582">
                  <c:v>242.40356445</c:v>
                </c:pt>
                <c:pt idx="3583">
                  <c:v>242.51171875</c:v>
                </c:pt>
                <c:pt idx="3584">
                  <c:v>242.62060546999999</c:v>
                </c:pt>
                <c:pt idx="3585">
                  <c:v>242.62060546999999</c:v>
                </c:pt>
                <c:pt idx="3586">
                  <c:v>242.74499512</c:v>
                </c:pt>
                <c:pt idx="3587">
                  <c:v>242.86206055</c:v>
                </c:pt>
                <c:pt idx="3588">
                  <c:v>242.9699707</c:v>
                </c:pt>
                <c:pt idx="3589">
                  <c:v>243.09533690999999</c:v>
                </c:pt>
                <c:pt idx="3590">
                  <c:v>243.2121582</c:v>
                </c:pt>
                <c:pt idx="3591">
                  <c:v>243.2121582</c:v>
                </c:pt>
                <c:pt idx="3592">
                  <c:v>243.31982421999999</c:v>
                </c:pt>
                <c:pt idx="3593">
                  <c:v>243.45385741999999</c:v>
                </c:pt>
                <c:pt idx="3594">
                  <c:v>243.56152344</c:v>
                </c:pt>
                <c:pt idx="3595">
                  <c:v>243.56152344</c:v>
                </c:pt>
                <c:pt idx="3596">
                  <c:v>243.68701171999999</c:v>
                </c:pt>
                <c:pt idx="3597">
                  <c:v>243.79516602000001</c:v>
                </c:pt>
                <c:pt idx="3598">
                  <c:v>243.91162109000001</c:v>
                </c:pt>
                <c:pt idx="3599">
                  <c:v>244.02038573999999</c:v>
                </c:pt>
                <c:pt idx="3600">
                  <c:v>244.14489746000001</c:v>
                </c:pt>
                <c:pt idx="3601">
                  <c:v>244.14489746000001</c:v>
                </c:pt>
                <c:pt idx="3602">
                  <c:v>244.26208496000001</c:v>
                </c:pt>
                <c:pt idx="3603">
                  <c:v>244.37023926000001</c:v>
                </c:pt>
                <c:pt idx="3604">
                  <c:v>244.37023926000001</c:v>
                </c:pt>
                <c:pt idx="3605">
                  <c:v>244.49511719</c:v>
                </c:pt>
                <c:pt idx="3606">
                  <c:v>244.73632813</c:v>
                </c:pt>
                <c:pt idx="3607">
                  <c:v>244.73632813</c:v>
                </c:pt>
                <c:pt idx="3608">
                  <c:v>244.84558104999999</c:v>
                </c:pt>
                <c:pt idx="3609">
                  <c:v>244.96142578000001</c:v>
                </c:pt>
                <c:pt idx="3610">
                  <c:v>244.96142578000001</c:v>
                </c:pt>
                <c:pt idx="3611">
                  <c:v>245.07885741999999</c:v>
                </c:pt>
                <c:pt idx="3612">
                  <c:v>245.19494628999999</c:v>
                </c:pt>
                <c:pt idx="3613">
                  <c:v>245.31152344</c:v>
                </c:pt>
                <c:pt idx="3614">
                  <c:v>245.43725585999999</c:v>
                </c:pt>
                <c:pt idx="3615">
                  <c:v>245.54467772999999</c:v>
                </c:pt>
                <c:pt idx="3616">
                  <c:v>245.54467772999999</c:v>
                </c:pt>
                <c:pt idx="3617">
                  <c:v>245.67041015999999</c:v>
                </c:pt>
                <c:pt idx="3618">
                  <c:v>245.78649902000001</c:v>
                </c:pt>
                <c:pt idx="3619">
                  <c:v>245.90368652000001</c:v>
                </c:pt>
                <c:pt idx="3620">
                  <c:v>245.90368652000001</c:v>
                </c:pt>
                <c:pt idx="3621">
                  <c:v>246.01208496000001</c:v>
                </c:pt>
                <c:pt idx="3622">
                  <c:v>246.13647460999999</c:v>
                </c:pt>
                <c:pt idx="3623">
                  <c:v>246.24548340000001</c:v>
                </c:pt>
                <c:pt idx="3624">
                  <c:v>246.36999512</c:v>
                </c:pt>
                <c:pt idx="3625">
                  <c:v>246.48718262</c:v>
                </c:pt>
                <c:pt idx="3626">
                  <c:v>246.48718262</c:v>
                </c:pt>
                <c:pt idx="3627">
                  <c:v>246.59533690999999</c:v>
                </c:pt>
                <c:pt idx="3628">
                  <c:v>246.7199707</c:v>
                </c:pt>
                <c:pt idx="3629">
                  <c:v>246.7199707</c:v>
                </c:pt>
                <c:pt idx="3630">
                  <c:v>246.82885741999999</c:v>
                </c:pt>
                <c:pt idx="3631">
                  <c:v>246.96154784999999</c:v>
                </c:pt>
                <c:pt idx="3632">
                  <c:v>247.07067871000001</c:v>
                </c:pt>
                <c:pt idx="3633">
                  <c:v>247.19494628999999</c:v>
                </c:pt>
                <c:pt idx="3634">
                  <c:v>247.30371094</c:v>
                </c:pt>
                <c:pt idx="3635">
                  <c:v>247.42028809000001</c:v>
                </c:pt>
                <c:pt idx="3636">
                  <c:v>247.42028809000001</c:v>
                </c:pt>
                <c:pt idx="3637">
                  <c:v>247.52856445</c:v>
                </c:pt>
                <c:pt idx="3638">
                  <c:v>247.65405272999999</c:v>
                </c:pt>
                <c:pt idx="3639">
                  <c:v>247.65405272999999</c:v>
                </c:pt>
                <c:pt idx="3640">
                  <c:v>247.76977539000001</c:v>
                </c:pt>
                <c:pt idx="3641">
                  <c:v>248.00354003999999</c:v>
                </c:pt>
                <c:pt idx="3642">
                  <c:v>248.00354003999999</c:v>
                </c:pt>
                <c:pt idx="3643">
                  <c:v>248.12011719</c:v>
                </c:pt>
                <c:pt idx="3644">
                  <c:v>248.22888184000001</c:v>
                </c:pt>
                <c:pt idx="3645">
                  <c:v>248.22888184000001</c:v>
                </c:pt>
                <c:pt idx="3646">
                  <c:v>248.35351563</c:v>
                </c:pt>
                <c:pt idx="3647">
                  <c:v>248.47033690999999</c:v>
                </c:pt>
                <c:pt idx="3648">
                  <c:v>248.57836914000001</c:v>
                </c:pt>
                <c:pt idx="3649">
                  <c:v>248.57836914000001</c:v>
                </c:pt>
                <c:pt idx="3650">
                  <c:v>248.82043457</c:v>
                </c:pt>
                <c:pt idx="3651">
                  <c:v>248.82043457</c:v>
                </c:pt>
                <c:pt idx="3652">
                  <c:v>248.9284668</c:v>
                </c:pt>
                <c:pt idx="3653">
                  <c:v>249.05383301000001</c:v>
                </c:pt>
                <c:pt idx="3654">
                  <c:v>249.16979979999999</c:v>
                </c:pt>
                <c:pt idx="3655">
                  <c:v>249.16979979999999</c:v>
                </c:pt>
                <c:pt idx="3656">
                  <c:v>249.29553222999999</c:v>
                </c:pt>
                <c:pt idx="3657">
                  <c:v>249.40344238</c:v>
                </c:pt>
                <c:pt idx="3658">
                  <c:v>249.52050781</c:v>
                </c:pt>
                <c:pt idx="3659">
                  <c:v>249.63684082</c:v>
                </c:pt>
                <c:pt idx="3660">
                  <c:v>249.76184082</c:v>
                </c:pt>
                <c:pt idx="3661">
                  <c:v>249.76184082</c:v>
                </c:pt>
                <c:pt idx="3662">
                  <c:v>249.87048340000001</c:v>
                </c:pt>
                <c:pt idx="3663">
                  <c:v>249.99487305</c:v>
                </c:pt>
                <c:pt idx="3664">
                  <c:v>249.99487305</c:v>
                </c:pt>
                <c:pt idx="3665">
                  <c:v>250.11218262</c:v>
                </c:pt>
                <c:pt idx="3666">
                  <c:v>250.23669434000001</c:v>
                </c:pt>
                <c:pt idx="3667">
                  <c:v>250.34545897999999</c:v>
                </c:pt>
                <c:pt idx="3668">
                  <c:v>250.46203613</c:v>
                </c:pt>
                <c:pt idx="3669">
                  <c:v>250.57849121000001</c:v>
                </c:pt>
                <c:pt idx="3670">
                  <c:v>250.57849121000001</c:v>
                </c:pt>
                <c:pt idx="3671">
                  <c:v>250.68701171999999</c:v>
                </c:pt>
                <c:pt idx="3672">
                  <c:v>250.81176758000001</c:v>
                </c:pt>
                <c:pt idx="3673">
                  <c:v>250.92871094</c:v>
                </c:pt>
                <c:pt idx="3674">
                  <c:v>250.92871094</c:v>
                </c:pt>
                <c:pt idx="3675">
                  <c:v>251.04528809000001</c:v>
                </c:pt>
                <c:pt idx="3676">
                  <c:v>251.15356445</c:v>
                </c:pt>
                <c:pt idx="3677">
                  <c:v>251.27868652000001</c:v>
                </c:pt>
                <c:pt idx="3678">
                  <c:v>251.39489746000001</c:v>
                </c:pt>
                <c:pt idx="3679">
                  <c:v>251.51232909999999</c:v>
                </c:pt>
                <c:pt idx="3680">
                  <c:v>251.51232909999999</c:v>
                </c:pt>
                <c:pt idx="3681">
                  <c:v>251.62829590000001</c:v>
                </c:pt>
                <c:pt idx="3682">
                  <c:v>251.74548340000001</c:v>
                </c:pt>
                <c:pt idx="3683">
                  <c:v>251.74548340000001</c:v>
                </c:pt>
                <c:pt idx="3684">
                  <c:v>251.86169434000001</c:v>
                </c:pt>
                <c:pt idx="3685">
                  <c:v>252.09545897999999</c:v>
                </c:pt>
                <c:pt idx="3686">
                  <c:v>252.09545897999999</c:v>
                </c:pt>
                <c:pt idx="3687">
                  <c:v>252.21154784999999</c:v>
                </c:pt>
                <c:pt idx="3688">
                  <c:v>252.32873534999999</c:v>
                </c:pt>
                <c:pt idx="3689">
                  <c:v>252.44494628999999</c:v>
                </c:pt>
                <c:pt idx="3690">
                  <c:v>252.44494628999999</c:v>
                </c:pt>
                <c:pt idx="3691">
                  <c:v>252.55334472999999</c:v>
                </c:pt>
                <c:pt idx="3692">
                  <c:v>252.67041015999999</c:v>
                </c:pt>
                <c:pt idx="3693">
                  <c:v>252.67041015999999</c:v>
                </c:pt>
                <c:pt idx="3694">
                  <c:v>252.91186522999999</c:v>
                </c:pt>
                <c:pt idx="3695">
                  <c:v>252.91186522999999</c:v>
                </c:pt>
                <c:pt idx="3696">
                  <c:v>253.01953125</c:v>
                </c:pt>
                <c:pt idx="3697">
                  <c:v>253.14526366999999</c:v>
                </c:pt>
                <c:pt idx="3698">
                  <c:v>253.26171875</c:v>
                </c:pt>
                <c:pt idx="3699">
                  <c:v>253.26171875</c:v>
                </c:pt>
                <c:pt idx="3700">
                  <c:v>253.37829590000001</c:v>
                </c:pt>
                <c:pt idx="3701">
                  <c:v>253.49523926000001</c:v>
                </c:pt>
                <c:pt idx="3702">
                  <c:v>253.61962890999999</c:v>
                </c:pt>
                <c:pt idx="3703">
                  <c:v>253.72863770000001</c:v>
                </c:pt>
                <c:pt idx="3704">
                  <c:v>253.83642578000001</c:v>
                </c:pt>
                <c:pt idx="3705">
                  <c:v>253.83642578000001</c:v>
                </c:pt>
                <c:pt idx="3706">
                  <c:v>253.96203613</c:v>
                </c:pt>
                <c:pt idx="3707">
                  <c:v>254.07824707</c:v>
                </c:pt>
                <c:pt idx="3708">
                  <c:v>254.19494628999999</c:v>
                </c:pt>
                <c:pt idx="3709">
                  <c:v>254.19494628999999</c:v>
                </c:pt>
                <c:pt idx="3710">
                  <c:v>254.30371094</c:v>
                </c:pt>
                <c:pt idx="3711">
                  <c:v>254.42797852000001</c:v>
                </c:pt>
                <c:pt idx="3712">
                  <c:v>254.54516602000001</c:v>
                </c:pt>
                <c:pt idx="3713">
                  <c:v>254.66162109000001</c:v>
                </c:pt>
                <c:pt idx="3714">
                  <c:v>254.78662109000001</c:v>
                </c:pt>
                <c:pt idx="3715">
                  <c:v>254.78662109000001</c:v>
                </c:pt>
                <c:pt idx="3716">
                  <c:v>254.89526366999999</c:v>
                </c:pt>
                <c:pt idx="3717">
                  <c:v>255.01977539000001</c:v>
                </c:pt>
                <c:pt idx="3718">
                  <c:v>255.01977539000001</c:v>
                </c:pt>
                <c:pt idx="3719">
                  <c:v>255.13684082</c:v>
                </c:pt>
                <c:pt idx="3720">
                  <c:v>255.24462890999999</c:v>
                </c:pt>
                <c:pt idx="3721">
                  <c:v>255.37023926000001</c:v>
                </c:pt>
                <c:pt idx="3722">
                  <c:v>255.47839354999999</c:v>
                </c:pt>
                <c:pt idx="3723">
                  <c:v>255.60302734000001</c:v>
                </c:pt>
                <c:pt idx="3724">
                  <c:v>255.72033690999999</c:v>
                </c:pt>
                <c:pt idx="3725">
                  <c:v>255.72033690999999</c:v>
                </c:pt>
                <c:pt idx="3726">
                  <c:v>255.82788085999999</c:v>
                </c:pt>
                <c:pt idx="3727">
                  <c:v>255.95373534999999</c:v>
                </c:pt>
                <c:pt idx="3728">
                  <c:v>255.95373534999999</c:v>
                </c:pt>
                <c:pt idx="3729">
                  <c:v>256.06982421999999</c:v>
                </c:pt>
                <c:pt idx="3730">
                  <c:v>256.19519043000003</c:v>
                </c:pt>
                <c:pt idx="3731">
                  <c:v>256.29516602000001</c:v>
                </c:pt>
                <c:pt idx="3732">
                  <c:v>256.42004394999998</c:v>
                </c:pt>
                <c:pt idx="3733">
                  <c:v>256.52880858999998</c:v>
                </c:pt>
                <c:pt idx="3734">
                  <c:v>256.65319823999999</c:v>
                </c:pt>
                <c:pt idx="3735">
                  <c:v>256.65319823999999</c:v>
                </c:pt>
                <c:pt idx="3736">
                  <c:v>256.77014159999999</c:v>
                </c:pt>
                <c:pt idx="3737">
                  <c:v>256.87866210999999</c:v>
                </c:pt>
                <c:pt idx="3738">
                  <c:v>256.87866210999999</c:v>
                </c:pt>
                <c:pt idx="3739">
                  <c:v>257.00329590000001</c:v>
                </c:pt>
                <c:pt idx="3740">
                  <c:v>257.12036132999998</c:v>
                </c:pt>
                <c:pt idx="3741">
                  <c:v>257.22814941000001</c:v>
                </c:pt>
                <c:pt idx="3742">
                  <c:v>257.35351563</c:v>
                </c:pt>
                <c:pt idx="3743">
                  <c:v>257.46154784999999</c:v>
                </c:pt>
                <c:pt idx="3744">
                  <c:v>257.46154784999999</c:v>
                </c:pt>
                <c:pt idx="3745">
                  <c:v>257.57873534999999</c:v>
                </c:pt>
                <c:pt idx="3746">
                  <c:v>257.70361328000001</c:v>
                </c:pt>
                <c:pt idx="3747">
                  <c:v>257.81994629000002</c:v>
                </c:pt>
                <c:pt idx="3748">
                  <c:v>257.81994629000002</c:v>
                </c:pt>
                <c:pt idx="3749">
                  <c:v>258.06127930000002</c:v>
                </c:pt>
                <c:pt idx="3750">
                  <c:v>258.06127930000002</c:v>
                </c:pt>
                <c:pt idx="3751">
                  <c:v>258.17028808999999</c:v>
                </c:pt>
                <c:pt idx="3752">
                  <c:v>258.29492188</c:v>
                </c:pt>
                <c:pt idx="3753">
                  <c:v>258.40368652000001</c:v>
                </c:pt>
                <c:pt idx="3754">
                  <c:v>258.40368652000001</c:v>
                </c:pt>
                <c:pt idx="3755">
                  <c:v>258.52001953000001</c:v>
                </c:pt>
                <c:pt idx="3756">
                  <c:v>258.62841796999999</c:v>
                </c:pt>
                <c:pt idx="3757">
                  <c:v>258.75366210999999</c:v>
                </c:pt>
                <c:pt idx="3758">
                  <c:v>258.86157227000001</c:v>
                </c:pt>
                <c:pt idx="3759">
                  <c:v>258.97033691000001</c:v>
                </c:pt>
                <c:pt idx="3760">
                  <c:v>258.97033691000001</c:v>
                </c:pt>
                <c:pt idx="3761">
                  <c:v>259.11169433999999</c:v>
                </c:pt>
                <c:pt idx="3762">
                  <c:v>259.23681641000002</c:v>
                </c:pt>
                <c:pt idx="3763">
                  <c:v>259.23681641000002</c:v>
                </c:pt>
                <c:pt idx="3764">
                  <c:v>259.39489745999998</c:v>
                </c:pt>
                <c:pt idx="3765">
                  <c:v>259.39489745999998</c:v>
                </c:pt>
                <c:pt idx="3766">
                  <c:v>259.50329590000001</c:v>
                </c:pt>
                <c:pt idx="3767">
                  <c:v>259.74487305000002</c:v>
                </c:pt>
                <c:pt idx="3768">
                  <c:v>259.74487305000002</c:v>
                </c:pt>
                <c:pt idx="3769">
                  <c:v>259.85375977000001</c:v>
                </c:pt>
                <c:pt idx="3770">
                  <c:v>259.97814941000001</c:v>
                </c:pt>
                <c:pt idx="3771">
                  <c:v>259.97814941000001</c:v>
                </c:pt>
                <c:pt idx="3772">
                  <c:v>260.08679198999999</c:v>
                </c:pt>
                <c:pt idx="3773">
                  <c:v>260.20349120999998</c:v>
                </c:pt>
                <c:pt idx="3774">
                  <c:v>260.33654784999999</c:v>
                </c:pt>
                <c:pt idx="3775">
                  <c:v>260.44555664000001</c:v>
                </c:pt>
                <c:pt idx="3776">
                  <c:v>260.56958007999998</c:v>
                </c:pt>
                <c:pt idx="3777">
                  <c:v>260.56958007999998</c:v>
                </c:pt>
                <c:pt idx="3778">
                  <c:v>260.67871093999997</c:v>
                </c:pt>
                <c:pt idx="3779">
                  <c:v>260.79467772999999</c:v>
                </c:pt>
                <c:pt idx="3780">
                  <c:v>260.92004394999998</c:v>
                </c:pt>
                <c:pt idx="3781">
                  <c:v>260.92004394999998</c:v>
                </c:pt>
                <c:pt idx="3782">
                  <c:v>261.02844238</c:v>
                </c:pt>
                <c:pt idx="3783">
                  <c:v>261.13647460999999</c:v>
                </c:pt>
                <c:pt idx="3784">
                  <c:v>261.26171875</c:v>
                </c:pt>
                <c:pt idx="3785">
                  <c:v>261.37792968999997</c:v>
                </c:pt>
                <c:pt idx="3786">
                  <c:v>261.48657227000001</c:v>
                </c:pt>
                <c:pt idx="3787">
                  <c:v>261.48657227000001</c:v>
                </c:pt>
                <c:pt idx="3788">
                  <c:v>261.61169433999999</c:v>
                </c:pt>
                <c:pt idx="3789">
                  <c:v>261.72827147999999</c:v>
                </c:pt>
                <c:pt idx="3790">
                  <c:v>261.83666992000002</c:v>
                </c:pt>
                <c:pt idx="3791">
                  <c:v>261.83666992000002</c:v>
                </c:pt>
                <c:pt idx="3792">
                  <c:v>261.96142578000001</c:v>
                </c:pt>
                <c:pt idx="3793">
                  <c:v>262.07019043000003</c:v>
                </c:pt>
                <c:pt idx="3794">
                  <c:v>262.18627930000002</c:v>
                </c:pt>
                <c:pt idx="3795">
                  <c:v>262.31176757999998</c:v>
                </c:pt>
                <c:pt idx="3796">
                  <c:v>262.42822266000002</c:v>
                </c:pt>
                <c:pt idx="3797">
                  <c:v>262.42822266000002</c:v>
                </c:pt>
                <c:pt idx="3798">
                  <c:v>262.53637694999998</c:v>
                </c:pt>
                <c:pt idx="3799">
                  <c:v>262.64501953000001</c:v>
                </c:pt>
                <c:pt idx="3800">
                  <c:v>262.64501953000001</c:v>
                </c:pt>
                <c:pt idx="3801">
                  <c:v>262.76965331999997</c:v>
                </c:pt>
                <c:pt idx="3802">
                  <c:v>263.00305176000001</c:v>
                </c:pt>
                <c:pt idx="3803">
                  <c:v>263.00305176000001</c:v>
                </c:pt>
                <c:pt idx="3804">
                  <c:v>263.11999512</c:v>
                </c:pt>
                <c:pt idx="3805">
                  <c:v>263.23657227000001</c:v>
                </c:pt>
                <c:pt idx="3806">
                  <c:v>263.23657227000001</c:v>
                </c:pt>
                <c:pt idx="3807">
                  <c:v>263.35302733999998</c:v>
                </c:pt>
                <c:pt idx="3808">
                  <c:v>263.47814941000001</c:v>
                </c:pt>
                <c:pt idx="3809">
                  <c:v>263.59460448999999</c:v>
                </c:pt>
                <c:pt idx="3810">
                  <c:v>263.71142578000001</c:v>
                </c:pt>
                <c:pt idx="3811">
                  <c:v>263.82788085999999</c:v>
                </c:pt>
                <c:pt idx="3812">
                  <c:v>263.82788085999999</c:v>
                </c:pt>
                <c:pt idx="3813">
                  <c:v>263.94470215000001</c:v>
                </c:pt>
                <c:pt idx="3814">
                  <c:v>264.06970215000001</c:v>
                </c:pt>
                <c:pt idx="3815">
                  <c:v>264.18640137</c:v>
                </c:pt>
                <c:pt idx="3816">
                  <c:v>264.18640137</c:v>
                </c:pt>
                <c:pt idx="3817">
                  <c:v>264.30322266000002</c:v>
                </c:pt>
                <c:pt idx="3818">
                  <c:v>264.41088867000002</c:v>
                </c:pt>
                <c:pt idx="3819">
                  <c:v>264.53637694999998</c:v>
                </c:pt>
                <c:pt idx="3820">
                  <c:v>264.64453125</c:v>
                </c:pt>
                <c:pt idx="3821">
                  <c:v>264.76110840000001</c:v>
                </c:pt>
                <c:pt idx="3822">
                  <c:v>264.76110840000001</c:v>
                </c:pt>
                <c:pt idx="3823">
                  <c:v>264.88659668000003</c:v>
                </c:pt>
                <c:pt idx="3824">
                  <c:v>265.00268555000002</c:v>
                </c:pt>
                <c:pt idx="3825">
                  <c:v>265.00268555000002</c:v>
                </c:pt>
                <c:pt idx="3826">
                  <c:v>265.12817382999998</c:v>
                </c:pt>
                <c:pt idx="3827">
                  <c:v>265.23571777000001</c:v>
                </c:pt>
                <c:pt idx="3828">
                  <c:v>265.35327147999999</c:v>
                </c:pt>
                <c:pt idx="3829">
                  <c:v>265.47778319999998</c:v>
                </c:pt>
                <c:pt idx="3830">
                  <c:v>265.58618164000001</c:v>
                </c:pt>
                <c:pt idx="3831">
                  <c:v>265.58618164000001</c:v>
                </c:pt>
                <c:pt idx="3832">
                  <c:v>265.70300293000003</c:v>
                </c:pt>
                <c:pt idx="3833">
                  <c:v>265.81909180000002</c:v>
                </c:pt>
                <c:pt idx="3834">
                  <c:v>265.93652343999997</c:v>
                </c:pt>
                <c:pt idx="3835">
                  <c:v>265.93652343999997</c:v>
                </c:pt>
                <c:pt idx="3836">
                  <c:v>266.16943358999998</c:v>
                </c:pt>
                <c:pt idx="3837">
                  <c:v>266.16943358999998</c:v>
                </c:pt>
                <c:pt idx="3838">
                  <c:v>266.28637694999998</c:v>
                </c:pt>
                <c:pt idx="3839">
                  <c:v>266.40270995999998</c:v>
                </c:pt>
                <c:pt idx="3840">
                  <c:v>266.52014159999999</c:v>
                </c:pt>
                <c:pt idx="3841">
                  <c:v>266.52014159999999</c:v>
                </c:pt>
                <c:pt idx="3842">
                  <c:v>266.62756347999999</c:v>
                </c:pt>
                <c:pt idx="3843">
                  <c:v>266.76147460999999</c:v>
                </c:pt>
                <c:pt idx="3844">
                  <c:v>266.76147460999999</c:v>
                </c:pt>
                <c:pt idx="3845">
                  <c:v>266.99438477000001</c:v>
                </c:pt>
                <c:pt idx="3846">
                  <c:v>267.10327147999999</c:v>
                </c:pt>
                <c:pt idx="3847">
                  <c:v>267.10327147999999</c:v>
                </c:pt>
                <c:pt idx="3848">
                  <c:v>267.22753906000003</c:v>
                </c:pt>
                <c:pt idx="3849">
                  <c:v>267.34509277000001</c:v>
                </c:pt>
                <c:pt idx="3850">
                  <c:v>267.34509277000001</c:v>
                </c:pt>
                <c:pt idx="3851">
                  <c:v>267.45288085999999</c:v>
                </c:pt>
                <c:pt idx="3852">
                  <c:v>267.57836914000001</c:v>
                </c:pt>
                <c:pt idx="3853">
                  <c:v>267.69482421999999</c:v>
                </c:pt>
                <c:pt idx="3854">
                  <c:v>267.81103516000002</c:v>
                </c:pt>
                <c:pt idx="3855">
                  <c:v>267.92810058999999</c:v>
                </c:pt>
                <c:pt idx="3856">
                  <c:v>267.92810058999999</c:v>
                </c:pt>
                <c:pt idx="3857">
                  <c:v>268.03601073999999</c:v>
                </c:pt>
                <c:pt idx="3858">
                  <c:v>268.16149902000001</c:v>
                </c:pt>
                <c:pt idx="3859">
                  <c:v>268.27795409999999</c:v>
                </c:pt>
                <c:pt idx="3860">
                  <c:v>268.27795409999999</c:v>
                </c:pt>
                <c:pt idx="3861">
                  <c:v>268.40319823999999</c:v>
                </c:pt>
                <c:pt idx="3862">
                  <c:v>268.51953125</c:v>
                </c:pt>
                <c:pt idx="3863">
                  <c:v>268.62768555000002</c:v>
                </c:pt>
                <c:pt idx="3864">
                  <c:v>268.75329590000001</c:v>
                </c:pt>
                <c:pt idx="3865">
                  <c:v>268.75329590000001</c:v>
                </c:pt>
                <c:pt idx="3866">
                  <c:v>268.86926269999998</c:v>
                </c:pt>
                <c:pt idx="3867">
                  <c:v>268.99487305000002</c:v>
                </c:pt>
                <c:pt idx="3868">
                  <c:v>269.11132813</c:v>
                </c:pt>
                <c:pt idx="3869">
                  <c:v>269.11132813</c:v>
                </c:pt>
                <c:pt idx="3870">
                  <c:v>269.33666992000002</c:v>
                </c:pt>
                <c:pt idx="3871">
                  <c:v>269.33666992000002</c:v>
                </c:pt>
                <c:pt idx="3872">
                  <c:v>269.4609375</c:v>
                </c:pt>
                <c:pt idx="3873">
                  <c:v>269.56994629000002</c:v>
                </c:pt>
                <c:pt idx="3874">
                  <c:v>269.69445801000001</c:v>
                </c:pt>
                <c:pt idx="3875">
                  <c:v>269.69445801000001</c:v>
                </c:pt>
                <c:pt idx="3876">
                  <c:v>269.81152343999997</c:v>
                </c:pt>
                <c:pt idx="3877">
                  <c:v>269.91979980000002</c:v>
                </c:pt>
                <c:pt idx="3878">
                  <c:v>269.91979980000002</c:v>
                </c:pt>
                <c:pt idx="3879">
                  <c:v>269.98852539000001</c:v>
                </c:pt>
                <c:pt idx="3880">
                  <c:v>270.00817870999998</c:v>
                </c:pt>
                <c:pt idx="3881">
                  <c:v>270.00817870999998</c:v>
                </c:pt>
                <c:pt idx="3882">
                  <c:v>269.99853516000002</c:v>
                </c:pt>
                <c:pt idx="3883">
                  <c:v>269.99584960999999</c:v>
                </c:pt>
                <c:pt idx="3884">
                  <c:v>269.99584960999999</c:v>
                </c:pt>
                <c:pt idx="3885">
                  <c:v>270.00561522999999</c:v>
                </c:pt>
                <c:pt idx="3886">
                  <c:v>269.99987793000003</c:v>
                </c:pt>
                <c:pt idx="3887">
                  <c:v>269.99682617000002</c:v>
                </c:pt>
                <c:pt idx="3888">
                  <c:v>270.00183105000002</c:v>
                </c:pt>
                <c:pt idx="3889">
                  <c:v>269.99975585999999</c:v>
                </c:pt>
                <c:pt idx="3890">
                  <c:v>269.99975585999999</c:v>
                </c:pt>
                <c:pt idx="3891">
                  <c:v>270.00036620999998</c:v>
                </c:pt>
                <c:pt idx="3892">
                  <c:v>270.00024414000001</c:v>
                </c:pt>
                <c:pt idx="3893">
                  <c:v>270.00024414000001</c:v>
                </c:pt>
                <c:pt idx="3894">
                  <c:v>270.00024414000001</c:v>
                </c:pt>
                <c:pt idx="3895">
                  <c:v>270.00024414000001</c:v>
                </c:pt>
                <c:pt idx="3896">
                  <c:v>270.00036620999998</c:v>
                </c:pt>
                <c:pt idx="3897">
                  <c:v>270.00036620999998</c:v>
                </c:pt>
                <c:pt idx="3898">
                  <c:v>270.00036620999998</c:v>
                </c:pt>
                <c:pt idx="3899">
                  <c:v>270.00048828000001</c:v>
                </c:pt>
                <c:pt idx="3900">
                  <c:v>270.00048828000001</c:v>
                </c:pt>
                <c:pt idx="3901">
                  <c:v>270.00061034999999</c:v>
                </c:pt>
                <c:pt idx="3902">
                  <c:v>270.00061034999999</c:v>
                </c:pt>
                <c:pt idx="3903">
                  <c:v>270.00061034999999</c:v>
                </c:pt>
                <c:pt idx="3904">
                  <c:v>270.00061034999999</c:v>
                </c:pt>
                <c:pt idx="3905">
                  <c:v>270.00061034999999</c:v>
                </c:pt>
                <c:pt idx="3906">
                  <c:v>270.00048828000001</c:v>
                </c:pt>
                <c:pt idx="3907">
                  <c:v>270.00048828000001</c:v>
                </c:pt>
                <c:pt idx="3908">
                  <c:v>270.00048828000001</c:v>
                </c:pt>
                <c:pt idx="3909">
                  <c:v>270.00048828000001</c:v>
                </c:pt>
                <c:pt idx="3910">
                  <c:v>270.00048828000001</c:v>
                </c:pt>
                <c:pt idx="3911">
                  <c:v>270.00048828000001</c:v>
                </c:pt>
                <c:pt idx="3912">
                  <c:v>270.00048828000001</c:v>
                </c:pt>
                <c:pt idx="3913">
                  <c:v>270.00048828000001</c:v>
                </c:pt>
                <c:pt idx="3914">
                  <c:v>270.00048828000001</c:v>
                </c:pt>
                <c:pt idx="3915">
                  <c:v>270.00048828000001</c:v>
                </c:pt>
                <c:pt idx="3916">
                  <c:v>270.00048828000001</c:v>
                </c:pt>
                <c:pt idx="3917">
                  <c:v>270.00048828000001</c:v>
                </c:pt>
                <c:pt idx="3918">
                  <c:v>270.00048828000001</c:v>
                </c:pt>
                <c:pt idx="3919">
                  <c:v>270.00048828000001</c:v>
                </c:pt>
                <c:pt idx="3920">
                  <c:v>270.00048828000001</c:v>
                </c:pt>
                <c:pt idx="3921">
                  <c:v>270.00048828000001</c:v>
                </c:pt>
                <c:pt idx="3922">
                  <c:v>270.00048828000001</c:v>
                </c:pt>
                <c:pt idx="3923">
                  <c:v>270.00048828000001</c:v>
                </c:pt>
                <c:pt idx="3924">
                  <c:v>270.00048828000001</c:v>
                </c:pt>
                <c:pt idx="3925">
                  <c:v>270.00048828000001</c:v>
                </c:pt>
                <c:pt idx="3926">
                  <c:v>270.00048828000001</c:v>
                </c:pt>
                <c:pt idx="3927">
                  <c:v>270.00048828000001</c:v>
                </c:pt>
                <c:pt idx="3928">
                  <c:v>270.00048828000001</c:v>
                </c:pt>
                <c:pt idx="3929">
                  <c:v>270.00048828000001</c:v>
                </c:pt>
                <c:pt idx="3930">
                  <c:v>270.00048828000001</c:v>
                </c:pt>
                <c:pt idx="3931">
                  <c:v>270.00048828000001</c:v>
                </c:pt>
                <c:pt idx="3932">
                  <c:v>270.00048828000001</c:v>
                </c:pt>
                <c:pt idx="3933">
                  <c:v>270.00048828000001</c:v>
                </c:pt>
                <c:pt idx="3934">
                  <c:v>270.00048828000001</c:v>
                </c:pt>
                <c:pt idx="3935">
                  <c:v>270.00048828000001</c:v>
                </c:pt>
                <c:pt idx="3936">
                  <c:v>270.00048828000001</c:v>
                </c:pt>
                <c:pt idx="3937">
                  <c:v>270.00048828000001</c:v>
                </c:pt>
                <c:pt idx="3938">
                  <c:v>270.00048828000001</c:v>
                </c:pt>
                <c:pt idx="3939">
                  <c:v>270.00048828000001</c:v>
                </c:pt>
                <c:pt idx="3940">
                  <c:v>270.00048828000001</c:v>
                </c:pt>
                <c:pt idx="3941">
                  <c:v>270.00048828000001</c:v>
                </c:pt>
                <c:pt idx="3942">
                  <c:v>270.00048828000001</c:v>
                </c:pt>
                <c:pt idx="3943">
                  <c:v>270.00048828000001</c:v>
                </c:pt>
                <c:pt idx="3944">
                  <c:v>270.00048828000001</c:v>
                </c:pt>
                <c:pt idx="3945">
                  <c:v>270.00048828000001</c:v>
                </c:pt>
                <c:pt idx="3946">
                  <c:v>270.00048828000001</c:v>
                </c:pt>
                <c:pt idx="3947">
                  <c:v>270.00048828000001</c:v>
                </c:pt>
                <c:pt idx="3948">
                  <c:v>270.00048828000001</c:v>
                </c:pt>
                <c:pt idx="3949">
                  <c:v>270.00048828000001</c:v>
                </c:pt>
                <c:pt idx="3950">
                  <c:v>270.00048828000001</c:v>
                </c:pt>
                <c:pt idx="3951">
                  <c:v>270.00048828000001</c:v>
                </c:pt>
                <c:pt idx="3952">
                  <c:v>270.00048828000001</c:v>
                </c:pt>
                <c:pt idx="3953">
                  <c:v>270.00048828000001</c:v>
                </c:pt>
                <c:pt idx="3954">
                  <c:v>270.00048828000001</c:v>
                </c:pt>
                <c:pt idx="3955">
                  <c:v>270.00048828000001</c:v>
                </c:pt>
                <c:pt idx="3956">
                  <c:v>270.00048828000001</c:v>
                </c:pt>
                <c:pt idx="3957">
                  <c:v>270.00048828000001</c:v>
                </c:pt>
                <c:pt idx="3958">
                  <c:v>270.00048828000001</c:v>
                </c:pt>
                <c:pt idx="3959">
                  <c:v>270.00048828000001</c:v>
                </c:pt>
                <c:pt idx="3960">
                  <c:v>270.00048828000001</c:v>
                </c:pt>
                <c:pt idx="3961">
                  <c:v>270.00048828000001</c:v>
                </c:pt>
                <c:pt idx="3962">
                  <c:v>270.00048828000001</c:v>
                </c:pt>
                <c:pt idx="3963">
                  <c:v>270.00048828000001</c:v>
                </c:pt>
                <c:pt idx="3964">
                  <c:v>270.00048828000001</c:v>
                </c:pt>
                <c:pt idx="3965">
                  <c:v>270.00048828000001</c:v>
                </c:pt>
                <c:pt idx="3966">
                  <c:v>270.00048828000001</c:v>
                </c:pt>
                <c:pt idx="3967">
                  <c:v>270.00048828000001</c:v>
                </c:pt>
                <c:pt idx="3968">
                  <c:v>270.00048828000001</c:v>
                </c:pt>
                <c:pt idx="3969">
                  <c:v>270.00048828000001</c:v>
                </c:pt>
                <c:pt idx="3970">
                  <c:v>270.00048828000001</c:v>
                </c:pt>
                <c:pt idx="3971">
                  <c:v>270.00048828000001</c:v>
                </c:pt>
                <c:pt idx="3972">
                  <c:v>270.00048828000001</c:v>
                </c:pt>
                <c:pt idx="3973">
                  <c:v>270.00048828000001</c:v>
                </c:pt>
                <c:pt idx="3974">
                  <c:v>270.00048828000001</c:v>
                </c:pt>
                <c:pt idx="3975">
                  <c:v>270.00048828000001</c:v>
                </c:pt>
                <c:pt idx="3976">
                  <c:v>270.00048828000001</c:v>
                </c:pt>
                <c:pt idx="3977">
                  <c:v>270.00048828000001</c:v>
                </c:pt>
                <c:pt idx="3978">
                  <c:v>270.00048828000001</c:v>
                </c:pt>
                <c:pt idx="3979">
                  <c:v>270.00048828000001</c:v>
                </c:pt>
                <c:pt idx="3980">
                  <c:v>270.00048828000001</c:v>
                </c:pt>
                <c:pt idx="3981">
                  <c:v>270.00048828000001</c:v>
                </c:pt>
                <c:pt idx="3982">
                  <c:v>270.00048828000001</c:v>
                </c:pt>
                <c:pt idx="3983">
                  <c:v>270.00048828000001</c:v>
                </c:pt>
                <c:pt idx="3984">
                  <c:v>270.00048828000001</c:v>
                </c:pt>
                <c:pt idx="3985">
                  <c:v>270.00048828000001</c:v>
                </c:pt>
                <c:pt idx="3986">
                  <c:v>270.00048828000001</c:v>
                </c:pt>
                <c:pt idx="3987">
                  <c:v>270.00048828000001</c:v>
                </c:pt>
                <c:pt idx="3988">
                  <c:v>270.00048828000001</c:v>
                </c:pt>
                <c:pt idx="3989">
                  <c:v>270.00048828000001</c:v>
                </c:pt>
                <c:pt idx="3990">
                  <c:v>270.00048828000001</c:v>
                </c:pt>
                <c:pt idx="3991">
                  <c:v>270.00048828000001</c:v>
                </c:pt>
                <c:pt idx="3992">
                  <c:v>270.00048828000001</c:v>
                </c:pt>
                <c:pt idx="3993">
                  <c:v>270.00048828000001</c:v>
                </c:pt>
                <c:pt idx="3994">
                  <c:v>270.00048828000001</c:v>
                </c:pt>
                <c:pt idx="3995">
                  <c:v>270.00048828000001</c:v>
                </c:pt>
                <c:pt idx="3996">
                  <c:v>270.00048828000001</c:v>
                </c:pt>
                <c:pt idx="3997">
                  <c:v>270.00048828000001</c:v>
                </c:pt>
                <c:pt idx="3998">
                  <c:v>270.00048828000001</c:v>
                </c:pt>
                <c:pt idx="3999">
                  <c:v>270.00048828000001</c:v>
                </c:pt>
                <c:pt idx="4000">
                  <c:v>270.00048828000001</c:v>
                </c:pt>
                <c:pt idx="4001">
                  <c:v>270.00048828000001</c:v>
                </c:pt>
                <c:pt idx="4002">
                  <c:v>270.00048828000001</c:v>
                </c:pt>
                <c:pt idx="4003">
                  <c:v>270.00048828000001</c:v>
                </c:pt>
                <c:pt idx="4004">
                  <c:v>270.00048828000001</c:v>
                </c:pt>
                <c:pt idx="4005">
                  <c:v>270.00048828000001</c:v>
                </c:pt>
                <c:pt idx="4006">
                  <c:v>270.00048828000001</c:v>
                </c:pt>
                <c:pt idx="4007">
                  <c:v>270.00048828000001</c:v>
                </c:pt>
                <c:pt idx="4008">
                  <c:v>270.00048828000001</c:v>
                </c:pt>
                <c:pt idx="4009">
                  <c:v>270.00048828000001</c:v>
                </c:pt>
                <c:pt idx="4010">
                  <c:v>270.00048828000001</c:v>
                </c:pt>
                <c:pt idx="4011">
                  <c:v>270.00048828000001</c:v>
                </c:pt>
                <c:pt idx="4012">
                  <c:v>270.00048828000001</c:v>
                </c:pt>
                <c:pt idx="4013">
                  <c:v>270.00048828000001</c:v>
                </c:pt>
                <c:pt idx="4014">
                  <c:v>270.00048828000001</c:v>
                </c:pt>
                <c:pt idx="4015">
                  <c:v>270.00048828000001</c:v>
                </c:pt>
                <c:pt idx="4016">
                  <c:v>270.00048828000001</c:v>
                </c:pt>
                <c:pt idx="4017">
                  <c:v>270.00048828000001</c:v>
                </c:pt>
                <c:pt idx="4018">
                  <c:v>270.00048828000001</c:v>
                </c:pt>
                <c:pt idx="4019">
                  <c:v>270.00048828000001</c:v>
                </c:pt>
                <c:pt idx="4020">
                  <c:v>270.00048828000001</c:v>
                </c:pt>
                <c:pt idx="4021">
                  <c:v>270.00048828000001</c:v>
                </c:pt>
                <c:pt idx="4022">
                  <c:v>270.00048828000001</c:v>
                </c:pt>
                <c:pt idx="4023">
                  <c:v>270.00048828000001</c:v>
                </c:pt>
                <c:pt idx="4024">
                  <c:v>270.00048828000001</c:v>
                </c:pt>
                <c:pt idx="4025">
                  <c:v>270.00048828000001</c:v>
                </c:pt>
                <c:pt idx="4026">
                  <c:v>270.00048828000001</c:v>
                </c:pt>
                <c:pt idx="4027">
                  <c:v>270.00048828000001</c:v>
                </c:pt>
                <c:pt idx="4028">
                  <c:v>270.00048828000001</c:v>
                </c:pt>
                <c:pt idx="4029">
                  <c:v>270.00048828000001</c:v>
                </c:pt>
                <c:pt idx="4030">
                  <c:v>270.00048828000001</c:v>
                </c:pt>
                <c:pt idx="4031">
                  <c:v>270.00048828000001</c:v>
                </c:pt>
                <c:pt idx="4032">
                  <c:v>270.00048828000001</c:v>
                </c:pt>
                <c:pt idx="4033">
                  <c:v>270.00048828000001</c:v>
                </c:pt>
                <c:pt idx="4034">
                  <c:v>270.00048828000001</c:v>
                </c:pt>
                <c:pt idx="4035">
                  <c:v>270.00048828000001</c:v>
                </c:pt>
                <c:pt idx="4036">
                  <c:v>270.00048828000001</c:v>
                </c:pt>
                <c:pt idx="4037">
                  <c:v>270.00048828000001</c:v>
                </c:pt>
                <c:pt idx="4038">
                  <c:v>270.00048828000001</c:v>
                </c:pt>
                <c:pt idx="4039">
                  <c:v>270.00048828000001</c:v>
                </c:pt>
                <c:pt idx="4040">
                  <c:v>270.00048828000001</c:v>
                </c:pt>
                <c:pt idx="4041">
                  <c:v>270.00048828000001</c:v>
                </c:pt>
                <c:pt idx="4042">
                  <c:v>270.00048828000001</c:v>
                </c:pt>
                <c:pt idx="4043">
                  <c:v>270.00048828000001</c:v>
                </c:pt>
                <c:pt idx="4044">
                  <c:v>270.00048828000001</c:v>
                </c:pt>
                <c:pt idx="4045">
                  <c:v>270.00048828000001</c:v>
                </c:pt>
                <c:pt idx="4046">
                  <c:v>270.00048828000001</c:v>
                </c:pt>
                <c:pt idx="4047">
                  <c:v>270.00048828000001</c:v>
                </c:pt>
                <c:pt idx="4048">
                  <c:v>270.00048828000001</c:v>
                </c:pt>
                <c:pt idx="4049">
                  <c:v>270.00048828000001</c:v>
                </c:pt>
                <c:pt idx="4050">
                  <c:v>270.00048828000001</c:v>
                </c:pt>
                <c:pt idx="4051">
                  <c:v>270.00048828000001</c:v>
                </c:pt>
                <c:pt idx="4052">
                  <c:v>270.00048828000001</c:v>
                </c:pt>
                <c:pt idx="4053">
                  <c:v>270.00048828000001</c:v>
                </c:pt>
                <c:pt idx="4054">
                  <c:v>270.00048828000001</c:v>
                </c:pt>
                <c:pt idx="4055">
                  <c:v>270.00048828000001</c:v>
                </c:pt>
                <c:pt idx="4056">
                  <c:v>270.00048828000001</c:v>
                </c:pt>
                <c:pt idx="4057">
                  <c:v>270.00048828000001</c:v>
                </c:pt>
                <c:pt idx="4058">
                  <c:v>270.00048828000001</c:v>
                </c:pt>
                <c:pt idx="4059">
                  <c:v>270.00048828000001</c:v>
                </c:pt>
                <c:pt idx="4060">
                  <c:v>270.00048828000001</c:v>
                </c:pt>
                <c:pt idx="4061">
                  <c:v>270.00048828000001</c:v>
                </c:pt>
                <c:pt idx="4062">
                  <c:v>270.00048828000001</c:v>
                </c:pt>
                <c:pt idx="4063">
                  <c:v>270.00048828000001</c:v>
                </c:pt>
                <c:pt idx="4064">
                  <c:v>270.00048828000001</c:v>
                </c:pt>
                <c:pt idx="4065">
                  <c:v>270.00048828000001</c:v>
                </c:pt>
                <c:pt idx="4066">
                  <c:v>270.00048828000001</c:v>
                </c:pt>
                <c:pt idx="4067">
                  <c:v>270.00048828000001</c:v>
                </c:pt>
                <c:pt idx="4068">
                  <c:v>270.00048828000001</c:v>
                </c:pt>
                <c:pt idx="4069">
                  <c:v>270.00048828000001</c:v>
                </c:pt>
                <c:pt idx="4070">
                  <c:v>270.00048828000001</c:v>
                </c:pt>
                <c:pt idx="4071">
                  <c:v>270.00048828000001</c:v>
                </c:pt>
                <c:pt idx="4072">
                  <c:v>270.00048828000001</c:v>
                </c:pt>
                <c:pt idx="4073">
                  <c:v>270.00048828000001</c:v>
                </c:pt>
                <c:pt idx="4074">
                  <c:v>270.00048828000001</c:v>
                </c:pt>
                <c:pt idx="4075">
                  <c:v>270.00048828000001</c:v>
                </c:pt>
                <c:pt idx="4076">
                  <c:v>270.00048828000001</c:v>
                </c:pt>
                <c:pt idx="4077">
                  <c:v>270.00048828000001</c:v>
                </c:pt>
                <c:pt idx="4078">
                  <c:v>270.00048828000001</c:v>
                </c:pt>
                <c:pt idx="4079">
                  <c:v>270.00048828000001</c:v>
                </c:pt>
                <c:pt idx="4080">
                  <c:v>270.00048828000001</c:v>
                </c:pt>
                <c:pt idx="4081">
                  <c:v>270.00048828000001</c:v>
                </c:pt>
                <c:pt idx="4082">
                  <c:v>270.00048828000001</c:v>
                </c:pt>
                <c:pt idx="4083">
                  <c:v>270.00048828000001</c:v>
                </c:pt>
                <c:pt idx="4084">
                  <c:v>270.00048828000001</c:v>
                </c:pt>
                <c:pt idx="4085">
                  <c:v>270.00048828000001</c:v>
                </c:pt>
                <c:pt idx="4086">
                  <c:v>270.00048828000001</c:v>
                </c:pt>
                <c:pt idx="4087">
                  <c:v>270.00048828000001</c:v>
                </c:pt>
                <c:pt idx="4088">
                  <c:v>270.00048828000001</c:v>
                </c:pt>
                <c:pt idx="4089">
                  <c:v>270.00048828000001</c:v>
                </c:pt>
                <c:pt idx="4090">
                  <c:v>270.00048828000001</c:v>
                </c:pt>
                <c:pt idx="4091">
                  <c:v>270.00048828000001</c:v>
                </c:pt>
                <c:pt idx="4092">
                  <c:v>270.00048828000001</c:v>
                </c:pt>
                <c:pt idx="4093">
                  <c:v>270.00048828000001</c:v>
                </c:pt>
                <c:pt idx="4094">
                  <c:v>270.00048828000001</c:v>
                </c:pt>
                <c:pt idx="4095">
                  <c:v>270.00048828000001</c:v>
                </c:pt>
                <c:pt idx="4096">
                  <c:v>270.00048828000001</c:v>
                </c:pt>
                <c:pt idx="4097">
                  <c:v>270.00048828000001</c:v>
                </c:pt>
                <c:pt idx="4098">
                  <c:v>270.00048828000001</c:v>
                </c:pt>
                <c:pt idx="4099">
                  <c:v>270.00048828000001</c:v>
                </c:pt>
                <c:pt idx="4100">
                  <c:v>270.00048828000001</c:v>
                </c:pt>
                <c:pt idx="4101">
                  <c:v>270.00048828000001</c:v>
                </c:pt>
                <c:pt idx="4102">
                  <c:v>270.00048828000001</c:v>
                </c:pt>
                <c:pt idx="4103">
                  <c:v>270.00048828000001</c:v>
                </c:pt>
                <c:pt idx="4104">
                  <c:v>270.00048828000001</c:v>
                </c:pt>
                <c:pt idx="4105">
                  <c:v>270.00048828000001</c:v>
                </c:pt>
                <c:pt idx="4106">
                  <c:v>270.00048828000001</c:v>
                </c:pt>
                <c:pt idx="4107">
                  <c:v>270.00048828000001</c:v>
                </c:pt>
                <c:pt idx="4108">
                  <c:v>270.00048828000001</c:v>
                </c:pt>
                <c:pt idx="4109">
                  <c:v>270.00048828000001</c:v>
                </c:pt>
                <c:pt idx="4110">
                  <c:v>270.00048828000001</c:v>
                </c:pt>
                <c:pt idx="4111">
                  <c:v>270.00048828000001</c:v>
                </c:pt>
                <c:pt idx="4112">
                  <c:v>270.00048828000001</c:v>
                </c:pt>
                <c:pt idx="4113">
                  <c:v>270.00048828000001</c:v>
                </c:pt>
                <c:pt idx="4114">
                  <c:v>270.00048828000001</c:v>
                </c:pt>
                <c:pt idx="4115">
                  <c:v>270.00048828000001</c:v>
                </c:pt>
                <c:pt idx="4116">
                  <c:v>270.00048828000001</c:v>
                </c:pt>
                <c:pt idx="4117">
                  <c:v>270.00048828000001</c:v>
                </c:pt>
                <c:pt idx="4118">
                  <c:v>270.00048828000001</c:v>
                </c:pt>
                <c:pt idx="4119">
                  <c:v>270.00048828000001</c:v>
                </c:pt>
                <c:pt idx="4120">
                  <c:v>270.00048828000001</c:v>
                </c:pt>
                <c:pt idx="4121">
                  <c:v>270.00048828000001</c:v>
                </c:pt>
                <c:pt idx="4122">
                  <c:v>270.00048828000001</c:v>
                </c:pt>
                <c:pt idx="4123">
                  <c:v>270.00048828000001</c:v>
                </c:pt>
                <c:pt idx="4124">
                  <c:v>270.00048828000001</c:v>
                </c:pt>
                <c:pt idx="4125">
                  <c:v>270.00048828000001</c:v>
                </c:pt>
                <c:pt idx="4126">
                  <c:v>270.00048828000001</c:v>
                </c:pt>
                <c:pt idx="4127">
                  <c:v>270.00048828000001</c:v>
                </c:pt>
                <c:pt idx="4128">
                  <c:v>270.00048828000001</c:v>
                </c:pt>
                <c:pt idx="4129">
                  <c:v>270.00048828000001</c:v>
                </c:pt>
                <c:pt idx="4130">
                  <c:v>270.00048828000001</c:v>
                </c:pt>
                <c:pt idx="4131">
                  <c:v>270.00048828000001</c:v>
                </c:pt>
                <c:pt idx="4132">
                  <c:v>270.00048828000001</c:v>
                </c:pt>
                <c:pt idx="4133">
                  <c:v>270.00048828000001</c:v>
                </c:pt>
                <c:pt idx="4134">
                  <c:v>270.00048828000001</c:v>
                </c:pt>
                <c:pt idx="4135">
                  <c:v>270.00048828000001</c:v>
                </c:pt>
                <c:pt idx="4136">
                  <c:v>270.00048828000001</c:v>
                </c:pt>
                <c:pt idx="4137">
                  <c:v>270.00048828000001</c:v>
                </c:pt>
                <c:pt idx="4138">
                  <c:v>270.00048828000001</c:v>
                </c:pt>
                <c:pt idx="4139">
                  <c:v>270.00048828000001</c:v>
                </c:pt>
                <c:pt idx="4140">
                  <c:v>270.00048828000001</c:v>
                </c:pt>
                <c:pt idx="4141">
                  <c:v>270.00048828000001</c:v>
                </c:pt>
                <c:pt idx="4142">
                  <c:v>270.00048828000001</c:v>
                </c:pt>
                <c:pt idx="4143">
                  <c:v>270.00048828000001</c:v>
                </c:pt>
                <c:pt idx="4144">
                  <c:v>270.00048828000001</c:v>
                </c:pt>
                <c:pt idx="4145">
                  <c:v>270.00048828000001</c:v>
                </c:pt>
                <c:pt idx="4146">
                  <c:v>270.00048828000001</c:v>
                </c:pt>
                <c:pt idx="4147">
                  <c:v>270.00048828000001</c:v>
                </c:pt>
                <c:pt idx="4148">
                  <c:v>270.00048828000001</c:v>
                </c:pt>
                <c:pt idx="4149">
                  <c:v>270.00048828000001</c:v>
                </c:pt>
                <c:pt idx="4150">
                  <c:v>270.00048828000001</c:v>
                </c:pt>
                <c:pt idx="4151">
                  <c:v>270.00048828000001</c:v>
                </c:pt>
                <c:pt idx="4152">
                  <c:v>270.00048828000001</c:v>
                </c:pt>
                <c:pt idx="4153">
                  <c:v>270.00048828000001</c:v>
                </c:pt>
                <c:pt idx="4154">
                  <c:v>270.00048828000001</c:v>
                </c:pt>
                <c:pt idx="4155">
                  <c:v>270.00048828000001</c:v>
                </c:pt>
                <c:pt idx="4156">
                  <c:v>270.00048828000001</c:v>
                </c:pt>
                <c:pt idx="4157">
                  <c:v>270.00048828000001</c:v>
                </c:pt>
                <c:pt idx="4158">
                  <c:v>270.00048828000001</c:v>
                </c:pt>
                <c:pt idx="4159">
                  <c:v>270.00048828000001</c:v>
                </c:pt>
                <c:pt idx="4160">
                  <c:v>270.00048828000001</c:v>
                </c:pt>
                <c:pt idx="4161">
                  <c:v>270.00048828000001</c:v>
                </c:pt>
                <c:pt idx="4162">
                  <c:v>270.00048828000001</c:v>
                </c:pt>
                <c:pt idx="4163">
                  <c:v>270.00048828000001</c:v>
                </c:pt>
                <c:pt idx="4164">
                  <c:v>270.00048828000001</c:v>
                </c:pt>
                <c:pt idx="4165">
                  <c:v>270.00048828000001</c:v>
                </c:pt>
                <c:pt idx="4166">
                  <c:v>270.00048828000001</c:v>
                </c:pt>
                <c:pt idx="4167">
                  <c:v>270.00048828000001</c:v>
                </c:pt>
                <c:pt idx="4168">
                  <c:v>270.00048828000001</c:v>
                </c:pt>
                <c:pt idx="4169">
                  <c:v>270.00048828000001</c:v>
                </c:pt>
                <c:pt idx="4170">
                  <c:v>270.00048828000001</c:v>
                </c:pt>
                <c:pt idx="4171">
                  <c:v>270.00048828000001</c:v>
                </c:pt>
                <c:pt idx="4172">
                  <c:v>270.00048828000001</c:v>
                </c:pt>
                <c:pt idx="4173">
                  <c:v>270.00048828000001</c:v>
                </c:pt>
                <c:pt idx="4174">
                  <c:v>270.00048828000001</c:v>
                </c:pt>
                <c:pt idx="4175">
                  <c:v>270.00048828000001</c:v>
                </c:pt>
                <c:pt idx="4176">
                  <c:v>270.00048828000001</c:v>
                </c:pt>
                <c:pt idx="4177">
                  <c:v>270.00048828000001</c:v>
                </c:pt>
                <c:pt idx="4178">
                  <c:v>270.00048828000001</c:v>
                </c:pt>
                <c:pt idx="4179">
                  <c:v>270.00048828000001</c:v>
                </c:pt>
                <c:pt idx="4180">
                  <c:v>270.00048828000001</c:v>
                </c:pt>
                <c:pt idx="4181">
                  <c:v>270.00048828000001</c:v>
                </c:pt>
                <c:pt idx="4182">
                  <c:v>270.00048828000001</c:v>
                </c:pt>
                <c:pt idx="4183">
                  <c:v>270.00048828000001</c:v>
                </c:pt>
                <c:pt idx="4184">
                  <c:v>270.00048828000001</c:v>
                </c:pt>
                <c:pt idx="4185">
                  <c:v>270.00048828000001</c:v>
                </c:pt>
                <c:pt idx="4186">
                  <c:v>270.00048828000001</c:v>
                </c:pt>
                <c:pt idx="4187">
                  <c:v>270.00048828000001</c:v>
                </c:pt>
                <c:pt idx="4188">
                  <c:v>270.00048828000001</c:v>
                </c:pt>
                <c:pt idx="4189">
                  <c:v>270.00048828000001</c:v>
                </c:pt>
                <c:pt idx="4190">
                  <c:v>270.00048828000001</c:v>
                </c:pt>
                <c:pt idx="4191">
                  <c:v>270.00048828000001</c:v>
                </c:pt>
                <c:pt idx="4192">
                  <c:v>270.00048828000001</c:v>
                </c:pt>
                <c:pt idx="4193">
                  <c:v>270.00048828000001</c:v>
                </c:pt>
                <c:pt idx="4194">
                  <c:v>270.00048828000001</c:v>
                </c:pt>
                <c:pt idx="4195">
                  <c:v>270.00048828000001</c:v>
                </c:pt>
                <c:pt idx="4196">
                  <c:v>270.00048828000001</c:v>
                </c:pt>
                <c:pt idx="4197">
                  <c:v>270.00048828000001</c:v>
                </c:pt>
                <c:pt idx="4198">
                  <c:v>270.00048828000001</c:v>
                </c:pt>
                <c:pt idx="4199">
                  <c:v>270.00048828000001</c:v>
                </c:pt>
                <c:pt idx="4200">
                  <c:v>270.00048828000001</c:v>
                </c:pt>
                <c:pt idx="4201">
                  <c:v>270.00048828000001</c:v>
                </c:pt>
                <c:pt idx="4202">
                  <c:v>270.00048828000001</c:v>
                </c:pt>
                <c:pt idx="4203">
                  <c:v>270.00048828000001</c:v>
                </c:pt>
                <c:pt idx="4204">
                  <c:v>270.00048828000001</c:v>
                </c:pt>
                <c:pt idx="4205">
                  <c:v>270.00048828000001</c:v>
                </c:pt>
                <c:pt idx="4206">
                  <c:v>270.00048828000001</c:v>
                </c:pt>
                <c:pt idx="4207">
                  <c:v>270.00048828000001</c:v>
                </c:pt>
                <c:pt idx="4208">
                  <c:v>270.00048828000001</c:v>
                </c:pt>
                <c:pt idx="4209">
                  <c:v>270.00048828000001</c:v>
                </c:pt>
                <c:pt idx="4210">
                  <c:v>270.00048828000001</c:v>
                </c:pt>
                <c:pt idx="4211">
                  <c:v>270.00048828000001</c:v>
                </c:pt>
                <c:pt idx="4212">
                  <c:v>270.00048828000001</c:v>
                </c:pt>
                <c:pt idx="4213">
                  <c:v>270.00048828000001</c:v>
                </c:pt>
                <c:pt idx="4214">
                  <c:v>270.00048828000001</c:v>
                </c:pt>
                <c:pt idx="4215">
                  <c:v>270.00048828000001</c:v>
                </c:pt>
                <c:pt idx="4216">
                  <c:v>270.00048828000001</c:v>
                </c:pt>
                <c:pt idx="4217">
                  <c:v>270.00048828000001</c:v>
                </c:pt>
                <c:pt idx="4218">
                  <c:v>270.00048828000001</c:v>
                </c:pt>
                <c:pt idx="4219">
                  <c:v>270.00048828000001</c:v>
                </c:pt>
                <c:pt idx="4220">
                  <c:v>270.00048828000001</c:v>
                </c:pt>
                <c:pt idx="4221">
                  <c:v>270.00048828000001</c:v>
                </c:pt>
                <c:pt idx="4222">
                  <c:v>270.00048828000001</c:v>
                </c:pt>
                <c:pt idx="4223">
                  <c:v>270.00048828000001</c:v>
                </c:pt>
                <c:pt idx="4224">
                  <c:v>270.00048828000001</c:v>
                </c:pt>
                <c:pt idx="4225">
                  <c:v>270.00048828000001</c:v>
                </c:pt>
                <c:pt idx="4226">
                  <c:v>270.00048828000001</c:v>
                </c:pt>
                <c:pt idx="4227">
                  <c:v>270.00048828000001</c:v>
                </c:pt>
                <c:pt idx="4228">
                  <c:v>270.00048828000001</c:v>
                </c:pt>
                <c:pt idx="4229">
                  <c:v>270.00048828000001</c:v>
                </c:pt>
                <c:pt idx="4230">
                  <c:v>270.00048828000001</c:v>
                </c:pt>
                <c:pt idx="4231">
                  <c:v>270.00048828000001</c:v>
                </c:pt>
                <c:pt idx="4232">
                  <c:v>270.00048828000001</c:v>
                </c:pt>
                <c:pt idx="4233">
                  <c:v>270.00048828000001</c:v>
                </c:pt>
                <c:pt idx="4234">
                  <c:v>270.00048828000001</c:v>
                </c:pt>
                <c:pt idx="4235">
                  <c:v>270.00048828000001</c:v>
                </c:pt>
                <c:pt idx="4236">
                  <c:v>270.00048828000001</c:v>
                </c:pt>
                <c:pt idx="4237">
                  <c:v>270.00048828000001</c:v>
                </c:pt>
                <c:pt idx="4238">
                  <c:v>270.00048828000001</c:v>
                </c:pt>
                <c:pt idx="4239">
                  <c:v>270.00048828000001</c:v>
                </c:pt>
                <c:pt idx="4240">
                  <c:v>270.00048828000001</c:v>
                </c:pt>
                <c:pt idx="4241">
                  <c:v>270.00048828000001</c:v>
                </c:pt>
                <c:pt idx="4242">
                  <c:v>270.00048828000001</c:v>
                </c:pt>
                <c:pt idx="4243">
                  <c:v>270.00048828000001</c:v>
                </c:pt>
                <c:pt idx="4244">
                  <c:v>270.00048828000001</c:v>
                </c:pt>
                <c:pt idx="4245">
                  <c:v>270.00048828000001</c:v>
                </c:pt>
                <c:pt idx="4246">
                  <c:v>270.00048828000001</c:v>
                </c:pt>
                <c:pt idx="4247">
                  <c:v>270.00048828000001</c:v>
                </c:pt>
                <c:pt idx="4248">
                  <c:v>270.00048828000001</c:v>
                </c:pt>
                <c:pt idx="4249">
                  <c:v>270.00048828000001</c:v>
                </c:pt>
                <c:pt idx="4250">
                  <c:v>270.00048828000001</c:v>
                </c:pt>
                <c:pt idx="4251">
                  <c:v>270.00048828000001</c:v>
                </c:pt>
                <c:pt idx="4252">
                  <c:v>270.00048828000001</c:v>
                </c:pt>
                <c:pt idx="4253">
                  <c:v>270.00048828000001</c:v>
                </c:pt>
                <c:pt idx="4254">
                  <c:v>270.00048828000001</c:v>
                </c:pt>
                <c:pt idx="4255">
                  <c:v>270.00048828000001</c:v>
                </c:pt>
                <c:pt idx="4256">
                  <c:v>270.00048828000001</c:v>
                </c:pt>
                <c:pt idx="4257">
                  <c:v>270.00048828000001</c:v>
                </c:pt>
                <c:pt idx="4258">
                  <c:v>270.00048828000001</c:v>
                </c:pt>
                <c:pt idx="4259">
                  <c:v>270.00048828000001</c:v>
                </c:pt>
                <c:pt idx="4260">
                  <c:v>270.00048828000001</c:v>
                </c:pt>
                <c:pt idx="4261">
                  <c:v>270.00048828000001</c:v>
                </c:pt>
                <c:pt idx="4262">
                  <c:v>270.00048828000001</c:v>
                </c:pt>
                <c:pt idx="4263">
                  <c:v>270.00048828000001</c:v>
                </c:pt>
                <c:pt idx="4264">
                  <c:v>270.00048828000001</c:v>
                </c:pt>
                <c:pt idx="4265">
                  <c:v>270.00048828000001</c:v>
                </c:pt>
                <c:pt idx="4266">
                  <c:v>270.00048828000001</c:v>
                </c:pt>
                <c:pt idx="4267">
                  <c:v>270.00048828000001</c:v>
                </c:pt>
                <c:pt idx="4268">
                  <c:v>270.00048828000001</c:v>
                </c:pt>
                <c:pt idx="4269">
                  <c:v>270.00048828000001</c:v>
                </c:pt>
                <c:pt idx="4270">
                  <c:v>270.00048828000001</c:v>
                </c:pt>
                <c:pt idx="4271">
                  <c:v>270.00048828000001</c:v>
                </c:pt>
                <c:pt idx="4272">
                  <c:v>270.00048828000001</c:v>
                </c:pt>
                <c:pt idx="4273">
                  <c:v>270.00048828000001</c:v>
                </c:pt>
                <c:pt idx="4274">
                  <c:v>270.00048828000001</c:v>
                </c:pt>
                <c:pt idx="4275">
                  <c:v>270.00048828000001</c:v>
                </c:pt>
                <c:pt idx="4276">
                  <c:v>270.00048828000001</c:v>
                </c:pt>
                <c:pt idx="4277">
                  <c:v>270.00048828000001</c:v>
                </c:pt>
                <c:pt idx="4278">
                  <c:v>270.00048828000001</c:v>
                </c:pt>
                <c:pt idx="4279">
                  <c:v>270.00048828000001</c:v>
                </c:pt>
                <c:pt idx="4280">
                  <c:v>270.00048828000001</c:v>
                </c:pt>
                <c:pt idx="4281">
                  <c:v>270.00048828000001</c:v>
                </c:pt>
                <c:pt idx="4282">
                  <c:v>270.00048828000001</c:v>
                </c:pt>
                <c:pt idx="4283">
                  <c:v>270.00048828000001</c:v>
                </c:pt>
                <c:pt idx="4284">
                  <c:v>270.00048828000001</c:v>
                </c:pt>
                <c:pt idx="4285">
                  <c:v>270.00048828000001</c:v>
                </c:pt>
                <c:pt idx="4286">
                  <c:v>270.00048828000001</c:v>
                </c:pt>
                <c:pt idx="4287">
                  <c:v>270.00048828000001</c:v>
                </c:pt>
                <c:pt idx="4288">
                  <c:v>270.00048828000001</c:v>
                </c:pt>
                <c:pt idx="4289">
                  <c:v>270.00048828000001</c:v>
                </c:pt>
                <c:pt idx="4290">
                  <c:v>270.00048828000001</c:v>
                </c:pt>
                <c:pt idx="4291">
                  <c:v>270.00048828000001</c:v>
                </c:pt>
                <c:pt idx="4292">
                  <c:v>270.00048828000001</c:v>
                </c:pt>
                <c:pt idx="4293">
                  <c:v>270.00048828000001</c:v>
                </c:pt>
                <c:pt idx="4294">
                  <c:v>270.00048828000001</c:v>
                </c:pt>
                <c:pt idx="4295">
                  <c:v>270.00048828000001</c:v>
                </c:pt>
                <c:pt idx="4296">
                  <c:v>270.00048828000001</c:v>
                </c:pt>
                <c:pt idx="4297">
                  <c:v>270.00048828000001</c:v>
                </c:pt>
                <c:pt idx="4298">
                  <c:v>270.00048828000001</c:v>
                </c:pt>
                <c:pt idx="4299">
                  <c:v>270.00048828000001</c:v>
                </c:pt>
                <c:pt idx="4300">
                  <c:v>270.00048828000001</c:v>
                </c:pt>
                <c:pt idx="4301">
                  <c:v>270.00048828000001</c:v>
                </c:pt>
                <c:pt idx="4302">
                  <c:v>270.00048828000001</c:v>
                </c:pt>
                <c:pt idx="4303">
                  <c:v>270.00048828000001</c:v>
                </c:pt>
                <c:pt idx="4304">
                  <c:v>270.00048828000001</c:v>
                </c:pt>
                <c:pt idx="4305">
                  <c:v>270.00048828000001</c:v>
                </c:pt>
                <c:pt idx="4306">
                  <c:v>270.00048828000001</c:v>
                </c:pt>
                <c:pt idx="4307">
                  <c:v>270.00048828000001</c:v>
                </c:pt>
                <c:pt idx="4308">
                  <c:v>270.00048828000001</c:v>
                </c:pt>
                <c:pt idx="4309">
                  <c:v>270.00048828000001</c:v>
                </c:pt>
                <c:pt idx="4310">
                  <c:v>270.00048828000001</c:v>
                </c:pt>
                <c:pt idx="4311">
                  <c:v>270.00048828000001</c:v>
                </c:pt>
                <c:pt idx="4312">
                  <c:v>270.00048828000001</c:v>
                </c:pt>
                <c:pt idx="4313">
                  <c:v>270.00048828000001</c:v>
                </c:pt>
                <c:pt idx="4314">
                  <c:v>270.00048828000001</c:v>
                </c:pt>
                <c:pt idx="4315">
                  <c:v>270.00048828000001</c:v>
                </c:pt>
                <c:pt idx="4316">
                  <c:v>270.00048828000001</c:v>
                </c:pt>
                <c:pt idx="4317">
                  <c:v>270.00048828000001</c:v>
                </c:pt>
                <c:pt idx="4318">
                  <c:v>270.00048828000001</c:v>
                </c:pt>
                <c:pt idx="4319">
                  <c:v>270.00048828000001</c:v>
                </c:pt>
                <c:pt idx="4320">
                  <c:v>270.00048828000001</c:v>
                </c:pt>
                <c:pt idx="4321">
                  <c:v>270.00048828000001</c:v>
                </c:pt>
                <c:pt idx="4322">
                  <c:v>270.00048828000001</c:v>
                </c:pt>
                <c:pt idx="4323">
                  <c:v>270.00048828000001</c:v>
                </c:pt>
                <c:pt idx="4324">
                  <c:v>270.00048828000001</c:v>
                </c:pt>
                <c:pt idx="4325">
                  <c:v>270.00048828000001</c:v>
                </c:pt>
                <c:pt idx="4326">
                  <c:v>270.00048828000001</c:v>
                </c:pt>
                <c:pt idx="4327">
                  <c:v>270.00048828000001</c:v>
                </c:pt>
                <c:pt idx="4328">
                  <c:v>270.00048828000001</c:v>
                </c:pt>
                <c:pt idx="4329">
                  <c:v>270.00048828000001</c:v>
                </c:pt>
                <c:pt idx="4330">
                  <c:v>270.00048828000001</c:v>
                </c:pt>
                <c:pt idx="4331">
                  <c:v>270.00048828000001</c:v>
                </c:pt>
                <c:pt idx="4332">
                  <c:v>270.00048828000001</c:v>
                </c:pt>
                <c:pt idx="4333">
                  <c:v>270.00048828000001</c:v>
                </c:pt>
                <c:pt idx="4334">
                  <c:v>270.00048828000001</c:v>
                </c:pt>
                <c:pt idx="4335">
                  <c:v>270.00048828000001</c:v>
                </c:pt>
                <c:pt idx="4336">
                  <c:v>270.00048828000001</c:v>
                </c:pt>
                <c:pt idx="4337">
                  <c:v>270.00048828000001</c:v>
                </c:pt>
                <c:pt idx="4338">
                  <c:v>270.00048828000001</c:v>
                </c:pt>
                <c:pt idx="4339">
                  <c:v>270.00048828000001</c:v>
                </c:pt>
                <c:pt idx="4340">
                  <c:v>270.00048828000001</c:v>
                </c:pt>
                <c:pt idx="4341">
                  <c:v>270.00048828000001</c:v>
                </c:pt>
                <c:pt idx="4342">
                  <c:v>270.00048828000001</c:v>
                </c:pt>
                <c:pt idx="4343">
                  <c:v>270.00048828000001</c:v>
                </c:pt>
                <c:pt idx="4344">
                  <c:v>270.00048828000001</c:v>
                </c:pt>
                <c:pt idx="4345">
                  <c:v>270.00048828000001</c:v>
                </c:pt>
                <c:pt idx="4346">
                  <c:v>270.00048828000001</c:v>
                </c:pt>
                <c:pt idx="4347">
                  <c:v>270.00048828000001</c:v>
                </c:pt>
                <c:pt idx="4348">
                  <c:v>270.00048828000001</c:v>
                </c:pt>
                <c:pt idx="4349">
                  <c:v>270.00048828000001</c:v>
                </c:pt>
              </c:numCache>
            </c:numRef>
          </c:yVal>
          <c:smooth val="0"/>
        </c:ser>
        <c:ser>
          <c:idx val="1"/>
          <c:order val="2"/>
          <c:tx>
            <c:strRef>
              <c:f>Sheet1!$J$1</c:f>
              <c:strCache>
                <c:ptCount val="1"/>
                <c:pt idx="0">
                  <c:v>Sts_00</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J$2:$J$5000</c:f>
            </c:numRef>
          </c:yVal>
          <c:smooth val="0"/>
        </c:ser>
        <c:ser>
          <c:idx val="9"/>
          <c:order val="3"/>
          <c:tx>
            <c:v>Traverse Speed</c:v>
          </c:tx>
          <c:spPr>
            <a:ln w="25400">
              <a:solidFill>
                <a:srgbClr val="008000"/>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K$2:$K$5000</c:f>
              <c:numCache>
                <c:formatCode>0.00000000</c:formatCode>
                <c:ptCount val="4999"/>
                <c:pt idx="0">
                  <c:v>0</c:v>
                </c:pt>
                <c:pt idx="1">
                  <c:v>0</c:v>
                </c:pt>
                <c:pt idx="2">
                  <c:v>0</c:v>
                </c:pt>
                <c:pt idx="3">
                  <c:v>1.33333E-3</c:v>
                </c:pt>
                <c:pt idx="4">
                  <c:v>1.33333E-3</c:v>
                </c:pt>
                <c:pt idx="5">
                  <c:v>1.33333E-3</c:v>
                </c:pt>
                <c:pt idx="6">
                  <c:v>-1.33333E-3</c:v>
                </c:pt>
                <c:pt idx="7">
                  <c:v>0</c:v>
                </c:pt>
                <c:pt idx="8">
                  <c:v>-1.33333E-3</c:v>
                </c:pt>
                <c:pt idx="9">
                  <c:v>-1.33333E-3</c:v>
                </c:pt>
                <c:pt idx="10">
                  <c:v>-1.33333E-3</c:v>
                </c:pt>
                <c:pt idx="11">
                  <c:v>0</c:v>
                </c:pt>
                <c:pt idx="12">
                  <c:v>1.33333E-3</c:v>
                </c:pt>
                <c:pt idx="13">
                  <c:v>1.33333E-3</c:v>
                </c:pt>
                <c:pt idx="14">
                  <c:v>1.33333E-3</c:v>
                </c:pt>
                <c:pt idx="15">
                  <c:v>-2.6666699999999999E-3</c:v>
                </c:pt>
                <c:pt idx="16">
                  <c:v>-2.6666699999999999E-3</c:v>
                </c:pt>
                <c:pt idx="17">
                  <c:v>1.33333E-3</c:v>
                </c:pt>
                <c:pt idx="18">
                  <c:v>-1.33333E-3</c:v>
                </c:pt>
                <c:pt idx="19">
                  <c:v>-1.33333E-3</c:v>
                </c:pt>
                <c:pt idx="20">
                  <c:v>0</c:v>
                </c:pt>
                <c:pt idx="21">
                  <c:v>2.6666699999999999E-3</c:v>
                </c:pt>
                <c:pt idx="22">
                  <c:v>0</c:v>
                </c:pt>
                <c:pt idx="23">
                  <c:v>0</c:v>
                </c:pt>
                <c:pt idx="24">
                  <c:v>-1.33333E-3</c:v>
                </c:pt>
                <c:pt idx="25">
                  <c:v>0</c:v>
                </c:pt>
                <c:pt idx="26">
                  <c:v>0</c:v>
                </c:pt>
                <c:pt idx="27">
                  <c:v>1.33333E-3</c:v>
                </c:pt>
                <c:pt idx="28">
                  <c:v>-1.33333E-3</c:v>
                </c:pt>
                <c:pt idx="29">
                  <c:v>-2.6666699999999999E-3</c:v>
                </c:pt>
                <c:pt idx="30">
                  <c:v>0</c:v>
                </c:pt>
                <c:pt idx="31">
                  <c:v>1.33333E-3</c:v>
                </c:pt>
                <c:pt idx="32">
                  <c:v>1.33333E-3</c:v>
                </c:pt>
                <c:pt idx="33">
                  <c:v>2.6666699999999999E-3</c:v>
                </c:pt>
                <c:pt idx="34">
                  <c:v>-2.6666699999999999E-3</c:v>
                </c:pt>
                <c:pt idx="35">
                  <c:v>-2.6666699999999999E-3</c:v>
                </c:pt>
                <c:pt idx="36">
                  <c:v>0</c:v>
                </c:pt>
                <c:pt idx="37">
                  <c:v>0</c:v>
                </c:pt>
                <c:pt idx="38">
                  <c:v>0</c:v>
                </c:pt>
                <c:pt idx="39">
                  <c:v>1.33333E-3</c:v>
                </c:pt>
                <c:pt idx="40">
                  <c:v>0</c:v>
                </c:pt>
                <c:pt idx="41">
                  <c:v>0</c:v>
                </c:pt>
                <c:pt idx="42">
                  <c:v>1.33333E-3</c:v>
                </c:pt>
                <c:pt idx="43">
                  <c:v>-2.6666699999999999E-3</c:v>
                </c:pt>
                <c:pt idx="44">
                  <c:v>1.33333E-3</c:v>
                </c:pt>
                <c:pt idx="45">
                  <c:v>-1.33333E-3</c:v>
                </c:pt>
                <c:pt idx="46">
                  <c:v>1.33333E-3</c:v>
                </c:pt>
                <c:pt idx="47">
                  <c:v>1.33333E-3</c:v>
                </c:pt>
                <c:pt idx="48">
                  <c:v>2.6666699999999999E-3</c:v>
                </c:pt>
                <c:pt idx="49">
                  <c:v>4.0000000000000001E-3</c:v>
                </c:pt>
                <c:pt idx="50">
                  <c:v>0</c:v>
                </c:pt>
                <c:pt idx="51">
                  <c:v>0</c:v>
                </c:pt>
                <c:pt idx="52">
                  <c:v>4.0000000000000001E-3</c:v>
                </c:pt>
                <c:pt idx="53">
                  <c:v>2.6666699999999999E-3</c:v>
                </c:pt>
                <c:pt idx="54">
                  <c:v>5.3333299999999998E-3</c:v>
                </c:pt>
                <c:pt idx="55">
                  <c:v>-1.33333E-3</c:v>
                </c:pt>
                <c:pt idx="56">
                  <c:v>-1.33333E-3</c:v>
                </c:pt>
                <c:pt idx="57">
                  <c:v>-1.33333E-3</c:v>
                </c:pt>
                <c:pt idx="58">
                  <c:v>-2.6666699999999999E-3</c:v>
                </c:pt>
                <c:pt idx="59">
                  <c:v>1.33333E-3</c:v>
                </c:pt>
                <c:pt idx="60">
                  <c:v>1.33333E-3</c:v>
                </c:pt>
                <c:pt idx="61">
                  <c:v>-5.3333299999999998E-3</c:v>
                </c:pt>
                <c:pt idx="62">
                  <c:v>0</c:v>
                </c:pt>
                <c:pt idx="63">
                  <c:v>0</c:v>
                </c:pt>
                <c:pt idx="64">
                  <c:v>2.6666699999999999E-3</c:v>
                </c:pt>
                <c:pt idx="65">
                  <c:v>-1.33333E-3</c:v>
                </c:pt>
                <c:pt idx="66">
                  <c:v>-1.33333E-3</c:v>
                </c:pt>
                <c:pt idx="67">
                  <c:v>-1.33333E-3</c:v>
                </c:pt>
                <c:pt idx="68">
                  <c:v>-5.3333299999999998E-3</c:v>
                </c:pt>
                <c:pt idx="69">
                  <c:v>0</c:v>
                </c:pt>
                <c:pt idx="70">
                  <c:v>0</c:v>
                </c:pt>
                <c:pt idx="71">
                  <c:v>-4.0000000000000001E-3</c:v>
                </c:pt>
                <c:pt idx="72">
                  <c:v>-1.33333E-3</c:v>
                </c:pt>
                <c:pt idx="73">
                  <c:v>0</c:v>
                </c:pt>
                <c:pt idx="74">
                  <c:v>-2.6666699999999999E-3</c:v>
                </c:pt>
                <c:pt idx="75">
                  <c:v>0</c:v>
                </c:pt>
                <c:pt idx="76">
                  <c:v>0</c:v>
                </c:pt>
                <c:pt idx="77">
                  <c:v>-4.0000000000000001E-3</c:v>
                </c:pt>
                <c:pt idx="78">
                  <c:v>0</c:v>
                </c:pt>
                <c:pt idx="79">
                  <c:v>0</c:v>
                </c:pt>
                <c:pt idx="80">
                  <c:v>-4.0000000000000001E-3</c:v>
                </c:pt>
                <c:pt idx="81">
                  <c:v>-1.33333E-3</c:v>
                </c:pt>
                <c:pt idx="82">
                  <c:v>-1.33333E-3</c:v>
                </c:pt>
                <c:pt idx="83">
                  <c:v>-4.0000000000000001E-3</c:v>
                </c:pt>
                <c:pt idx="84">
                  <c:v>-2.6666699999999999E-3</c:v>
                </c:pt>
                <c:pt idx="85">
                  <c:v>1.33333E-3</c:v>
                </c:pt>
                <c:pt idx="86">
                  <c:v>1.33333E-3</c:v>
                </c:pt>
                <c:pt idx="87">
                  <c:v>-1.33333E-3</c:v>
                </c:pt>
                <c:pt idx="88">
                  <c:v>-1.33333E-3</c:v>
                </c:pt>
                <c:pt idx="89">
                  <c:v>-1.33333E-3</c:v>
                </c:pt>
                <c:pt idx="90">
                  <c:v>0</c:v>
                </c:pt>
                <c:pt idx="91">
                  <c:v>-1.33333E-3</c:v>
                </c:pt>
                <c:pt idx="92">
                  <c:v>-1.33333E-3</c:v>
                </c:pt>
                <c:pt idx="93">
                  <c:v>4.0000000000000001E-3</c:v>
                </c:pt>
                <c:pt idx="94">
                  <c:v>1.33333E-3</c:v>
                </c:pt>
                <c:pt idx="95">
                  <c:v>1.33333E-3</c:v>
                </c:pt>
                <c:pt idx="96">
                  <c:v>0</c:v>
                </c:pt>
                <c:pt idx="97">
                  <c:v>1.33333E-3</c:v>
                </c:pt>
                <c:pt idx="98">
                  <c:v>-1.33333E-3</c:v>
                </c:pt>
                <c:pt idx="99">
                  <c:v>2.6666699999999999E-3</c:v>
                </c:pt>
                <c:pt idx="100">
                  <c:v>2.6666699999999999E-3</c:v>
                </c:pt>
                <c:pt idx="101">
                  <c:v>2.6666699999999999E-3</c:v>
                </c:pt>
                <c:pt idx="102">
                  <c:v>2.6666699999999999E-3</c:v>
                </c:pt>
                <c:pt idx="103">
                  <c:v>1.33333E-3</c:v>
                </c:pt>
                <c:pt idx="104">
                  <c:v>2.6666699999999999E-3</c:v>
                </c:pt>
                <c:pt idx="105">
                  <c:v>2.6666699999999999E-3</c:v>
                </c:pt>
                <c:pt idx="106">
                  <c:v>-1.33333E-3</c:v>
                </c:pt>
                <c:pt idx="107">
                  <c:v>-1.33333E-3</c:v>
                </c:pt>
                <c:pt idx="108">
                  <c:v>0</c:v>
                </c:pt>
                <c:pt idx="109">
                  <c:v>1.33333E-3</c:v>
                </c:pt>
                <c:pt idx="110">
                  <c:v>4.0000000000000001E-3</c:v>
                </c:pt>
                <c:pt idx="111">
                  <c:v>4.0000000000000001E-3</c:v>
                </c:pt>
                <c:pt idx="112">
                  <c:v>1.33333E-3</c:v>
                </c:pt>
                <c:pt idx="113">
                  <c:v>4.0000000000000001E-3</c:v>
                </c:pt>
                <c:pt idx="114">
                  <c:v>0</c:v>
                </c:pt>
                <c:pt idx="115">
                  <c:v>0</c:v>
                </c:pt>
                <c:pt idx="116">
                  <c:v>-1.33333E-3</c:v>
                </c:pt>
                <c:pt idx="117">
                  <c:v>0</c:v>
                </c:pt>
                <c:pt idx="118">
                  <c:v>1.33333E-3</c:v>
                </c:pt>
                <c:pt idx="119">
                  <c:v>1.33333E-3</c:v>
                </c:pt>
                <c:pt idx="120">
                  <c:v>-1.33333E-3</c:v>
                </c:pt>
                <c:pt idx="121">
                  <c:v>-1.33333E-3</c:v>
                </c:pt>
                <c:pt idx="122">
                  <c:v>-1.33333E-3</c:v>
                </c:pt>
                <c:pt idx="123">
                  <c:v>1.33333E-3</c:v>
                </c:pt>
                <c:pt idx="124">
                  <c:v>1.33333E-3</c:v>
                </c:pt>
                <c:pt idx="125">
                  <c:v>1.33333E-3</c:v>
                </c:pt>
                <c:pt idx="126">
                  <c:v>1.33333E-3</c:v>
                </c:pt>
                <c:pt idx="127">
                  <c:v>-1.33333E-3</c:v>
                </c:pt>
                <c:pt idx="128">
                  <c:v>1.33333E-3</c:v>
                </c:pt>
                <c:pt idx="129">
                  <c:v>0</c:v>
                </c:pt>
                <c:pt idx="130">
                  <c:v>1.33333E-3</c:v>
                </c:pt>
                <c:pt idx="131">
                  <c:v>1.33333E-3</c:v>
                </c:pt>
                <c:pt idx="132">
                  <c:v>0</c:v>
                </c:pt>
                <c:pt idx="133">
                  <c:v>-1.33333E-3</c:v>
                </c:pt>
                <c:pt idx="134">
                  <c:v>-1.33333E-3</c:v>
                </c:pt>
                <c:pt idx="135">
                  <c:v>-1.33333E-3</c:v>
                </c:pt>
                <c:pt idx="136">
                  <c:v>1.33333E-3</c:v>
                </c:pt>
                <c:pt idx="137">
                  <c:v>1.33333E-3</c:v>
                </c:pt>
                <c:pt idx="138">
                  <c:v>2.6666699999999999E-3</c:v>
                </c:pt>
                <c:pt idx="139">
                  <c:v>2.6666699999999999E-3</c:v>
                </c:pt>
                <c:pt idx="140">
                  <c:v>2.6666699999999999E-3</c:v>
                </c:pt>
                <c:pt idx="141">
                  <c:v>1.33333E-3</c:v>
                </c:pt>
                <c:pt idx="142">
                  <c:v>2.6666699999999999E-3</c:v>
                </c:pt>
                <c:pt idx="143">
                  <c:v>-2.6666699999999999E-3</c:v>
                </c:pt>
                <c:pt idx="144">
                  <c:v>-2.6666699999999999E-3</c:v>
                </c:pt>
                <c:pt idx="145">
                  <c:v>-1.33333E-3</c:v>
                </c:pt>
                <c:pt idx="146">
                  <c:v>-1.33333E-3</c:v>
                </c:pt>
                <c:pt idx="147">
                  <c:v>0</c:v>
                </c:pt>
                <c:pt idx="148">
                  <c:v>-1.33333E-3</c:v>
                </c:pt>
                <c:pt idx="149">
                  <c:v>1.33333E-3</c:v>
                </c:pt>
                <c:pt idx="150">
                  <c:v>1.33333E-3</c:v>
                </c:pt>
                <c:pt idx="151">
                  <c:v>0</c:v>
                </c:pt>
                <c:pt idx="152">
                  <c:v>-1.33333E-3</c:v>
                </c:pt>
                <c:pt idx="153">
                  <c:v>0</c:v>
                </c:pt>
                <c:pt idx="154">
                  <c:v>0</c:v>
                </c:pt>
                <c:pt idx="155">
                  <c:v>0</c:v>
                </c:pt>
                <c:pt idx="156">
                  <c:v>0</c:v>
                </c:pt>
                <c:pt idx="157">
                  <c:v>1.33333E-3</c:v>
                </c:pt>
                <c:pt idx="158">
                  <c:v>1.33333E-3</c:v>
                </c:pt>
                <c:pt idx="159">
                  <c:v>0</c:v>
                </c:pt>
                <c:pt idx="160">
                  <c:v>0</c:v>
                </c:pt>
                <c:pt idx="161">
                  <c:v>1.33333E-3</c:v>
                </c:pt>
                <c:pt idx="162">
                  <c:v>-1.33333E-3</c:v>
                </c:pt>
                <c:pt idx="163">
                  <c:v>-1.33333E-3</c:v>
                </c:pt>
                <c:pt idx="164">
                  <c:v>-1.33333E-3</c:v>
                </c:pt>
                <c:pt idx="165">
                  <c:v>-2.6666699999999999E-3</c:v>
                </c:pt>
                <c:pt idx="166">
                  <c:v>-2.6666699999999999E-3</c:v>
                </c:pt>
                <c:pt idx="167">
                  <c:v>2.6666699999999999E-3</c:v>
                </c:pt>
                <c:pt idx="168">
                  <c:v>0</c:v>
                </c:pt>
                <c:pt idx="169">
                  <c:v>0</c:v>
                </c:pt>
                <c:pt idx="170">
                  <c:v>0</c:v>
                </c:pt>
                <c:pt idx="171">
                  <c:v>1.33333E-3</c:v>
                </c:pt>
                <c:pt idx="172">
                  <c:v>1.33333E-3</c:v>
                </c:pt>
                <c:pt idx="173">
                  <c:v>2.6666699999999999E-3</c:v>
                </c:pt>
                <c:pt idx="174">
                  <c:v>1.33333E-3</c:v>
                </c:pt>
                <c:pt idx="175">
                  <c:v>-2.6666699999999999E-3</c:v>
                </c:pt>
                <c:pt idx="176">
                  <c:v>-2.6666699999999999E-3</c:v>
                </c:pt>
                <c:pt idx="177">
                  <c:v>1.33333E-3</c:v>
                </c:pt>
                <c:pt idx="178">
                  <c:v>-1.33333E-3</c:v>
                </c:pt>
                <c:pt idx="179">
                  <c:v>-1.33333E-3</c:v>
                </c:pt>
                <c:pt idx="180">
                  <c:v>0</c:v>
                </c:pt>
                <c:pt idx="181">
                  <c:v>-1.33333E-3</c:v>
                </c:pt>
                <c:pt idx="182">
                  <c:v>-1.33333E-3</c:v>
                </c:pt>
                <c:pt idx="183">
                  <c:v>1.33333E-3</c:v>
                </c:pt>
                <c:pt idx="184">
                  <c:v>2.6666699999999999E-3</c:v>
                </c:pt>
                <c:pt idx="185">
                  <c:v>2.6666699999999999E-3</c:v>
                </c:pt>
                <c:pt idx="186">
                  <c:v>0</c:v>
                </c:pt>
                <c:pt idx="187">
                  <c:v>2.6666699999999999E-3</c:v>
                </c:pt>
                <c:pt idx="188">
                  <c:v>1.33333E-3</c:v>
                </c:pt>
                <c:pt idx="189">
                  <c:v>0</c:v>
                </c:pt>
                <c:pt idx="190">
                  <c:v>1.33333E-3</c:v>
                </c:pt>
                <c:pt idx="191">
                  <c:v>1.33333E-3</c:v>
                </c:pt>
                <c:pt idx="192">
                  <c:v>-1.33333E-3</c:v>
                </c:pt>
                <c:pt idx="193">
                  <c:v>0</c:v>
                </c:pt>
                <c:pt idx="194">
                  <c:v>0</c:v>
                </c:pt>
                <c:pt idx="195">
                  <c:v>0</c:v>
                </c:pt>
                <c:pt idx="196">
                  <c:v>2.6666699999999999E-3</c:v>
                </c:pt>
                <c:pt idx="197">
                  <c:v>0</c:v>
                </c:pt>
                <c:pt idx="198">
                  <c:v>2.6666699999999999E-3</c:v>
                </c:pt>
                <c:pt idx="199">
                  <c:v>2.6666699999999999E-3</c:v>
                </c:pt>
                <c:pt idx="200">
                  <c:v>-1.33333E-3</c:v>
                </c:pt>
                <c:pt idx="201">
                  <c:v>-1.33333E-3</c:v>
                </c:pt>
                <c:pt idx="202">
                  <c:v>-1.33333E-3</c:v>
                </c:pt>
                <c:pt idx="203">
                  <c:v>1.33333E-3</c:v>
                </c:pt>
                <c:pt idx="204">
                  <c:v>0</c:v>
                </c:pt>
                <c:pt idx="205">
                  <c:v>0</c:v>
                </c:pt>
                <c:pt idx="206">
                  <c:v>1.33333E-3</c:v>
                </c:pt>
                <c:pt idx="207">
                  <c:v>0</c:v>
                </c:pt>
                <c:pt idx="208">
                  <c:v>0</c:v>
                </c:pt>
                <c:pt idx="209">
                  <c:v>1.33333E-3</c:v>
                </c:pt>
                <c:pt idx="210">
                  <c:v>-1.33333E-3</c:v>
                </c:pt>
                <c:pt idx="211">
                  <c:v>-1.33333E-3</c:v>
                </c:pt>
                <c:pt idx="212">
                  <c:v>1.33333E-3</c:v>
                </c:pt>
                <c:pt idx="213">
                  <c:v>1.33333E-3</c:v>
                </c:pt>
                <c:pt idx="214">
                  <c:v>0</c:v>
                </c:pt>
                <c:pt idx="215">
                  <c:v>0</c:v>
                </c:pt>
                <c:pt idx="216">
                  <c:v>1.33333E-3</c:v>
                </c:pt>
                <c:pt idx="217">
                  <c:v>-1.33333E-3</c:v>
                </c:pt>
                <c:pt idx="218">
                  <c:v>-1.33333E-3</c:v>
                </c:pt>
                <c:pt idx="219">
                  <c:v>0</c:v>
                </c:pt>
                <c:pt idx="220">
                  <c:v>-1.33333E-3</c:v>
                </c:pt>
                <c:pt idx="221">
                  <c:v>-1.33333E-3</c:v>
                </c:pt>
                <c:pt idx="222">
                  <c:v>2.6666699999999999E-3</c:v>
                </c:pt>
                <c:pt idx="223">
                  <c:v>2.6666699999999999E-3</c:v>
                </c:pt>
                <c:pt idx="224">
                  <c:v>4.0000000000000001E-3</c:v>
                </c:pt>
                <c:pt idx="225">
                  <c:v>-2.6666699999999999E-3</c:v>
                </c:pt>
                <c:pt idx="226">
                  <c:v>-2.6666699999999999E-3</c:v>
                </c:pt>
                <c:pt idx="227">
                  <c:v>-2.6666699999999999E-3</c:v>
                </c:pt>
                <c:pt idx="228">
                  <c:v>0</c:v>
                </c:pt>
                <c:pt idx="229">
                  <c:v>-2.6666699999999999E-3</c:v>
                </c:pt>
                <c:pt idx="230">
                  <c:v>1.33333E-3</c:v>
                </c:pt>
                <c:pt idx="231">
                  <c:v>1.33333E-3</c:v>
                </c:pt>
                <c:pt idx="232">
                  <c:v>4.0000000000000001E-3</c:v>
                </c:pt>
                <c:pt idx="233">
                  <c:v>8.0000000000000002E-3</c:v>
                </c:pt>
                <c:pt idx="234">
                  <c:v>0</c:v>
                </c:pt>
                <c:pt idx="235">
                  <c:v>-1.33333E-3</c:v>
                </c:pt>
                <c:pt idx="236">
                  <c:v>-2.6666699999999999E-3</c:v>
                </c:pt>
                <c:pt idx="237">
                  <c:v>-2.6666699999999999E-3</c:v>
                </c:pt>
                <c:pt idx="238">
                  <c:v>-1.33333E-3</c:v>
                </c:pt>
                <c:pt idx="239">
                  <c:v>-2.6666699999999999E-3</c:v>
                </c:pt>
                <c:pt idx="240">
                  <c:v>-4.0000000000000001E-3</c:v>
                </c:pt>
                <c:pt idx="241">
                  <c:v>-4.0000000000000001E-3</c:v>
                </c:pt>
                <c:pt idx="242">
                  <c:v>-2.6666699999999999E-3</c:v>
                </c:pt>
                <c:pt idx="243">
                  <c:v>-1.33333E-3</c:v>
                </c:pt>
                <c:pt idx="244">
                  <c:v>0</c:v>
                </c:pt>
                <c:pt idx="245">
                  <c:v>-1.33333E-3</c:v>
                </c:pt>
                <c:pt idx="246">
                  <c:v>0</c:v>
                </c:pt>
                <c:pt idx="247">
                  <c:v>0</c:v>
                </c:pt>
                <c:pt idx="248">
                  <c:v>0</c:v>
                </c:pt>
                <c:pt idx="249">
                  <c:v>0</c:v>
                </c:pt>
                <c:pt idx="250">
                  <c:v>0</c:v>
                </c:pt>
                <c:pt idx="251">
                  <c:v>0</c:v>
                </c:pt>
                <c:pt idx="252">
                  <c:v>-1.33333E-3</c:v>
                </c:pt>
                <c:pt idx="253">
                  <c:v>-1.33333E-3</c:v>
                </c:pt>
                <c:pt idx="254">
                  <c:v>-1.33333E-3</c:v>
                </c:pt>
                <c:pt idx="255">
                  <c:v>-1.33333E-3</c:v>
                </c:pt>
                <c:pt idx="256">
                  <c:v>-1.33333E-3</c:v>
                </c:pt>
                <c:pt idx="257">
                  <c:v>-1.33333E-3</c:v>
                </c:pt>
                <c:pt idx="258">
                  <c:v>0</c:v>
                </c:pt>
                <c:pt idx="259">
                  <c:v>-1.33333E-3</c:v>
                </c:pt>
                <c:pt idx="260">
                  <c:v>-1.33333E-3</c:v>
                </c:pt>
                <c:pt idx="261">
                  <c:v>-1.33333E-3</c:v>
                </c:pt>
                <c:pt idx="262">
                  <c:v>0</c:v>
                </c:pt>
                <c:pt idx="263">
                  <c:v>0</c:v>
                </c:pt>
                <c:pt idx="264">
                  <c:v>0</c:v>
                </c:pt>
                <c:pt idx="265">
                  <c:v>1.33333E-3</c:v>
                </c:pt>
                <c:pt idx="266">
                  <c:v>1.33333E-3</c:v>
                </c:pt>
                <c:pt idx="267">
                  <c:v>5.3333299999999998E-3</c:v>
                </c:pt>
                <c:pt idx="268">
                  <c:v>-1.33333E-3</c:v>
                </c:pt>
                <c:pt idx="269">
                  <c:v>0</c:v>
                </c:pt>
                <c:pt idx="270">
                  <c:v>2.6666699999999999E-3</c:v>
                </c:pt>
                <c:pt idx="271">
                  <c:v>1.33333E-3</c:v>
                </c:pt>
                <c:pt idx="272">
                  <c:v>1.33333E-3</c:v>
                </c:pt>
                <c:pt idx="273">
                  <c:v>0</c:v>
                </c:pt>
                <c:pt idx="274">
                  <c:v>-2.6666699999999999E-3</c:v>
                </c:pt>
                <c:pt idx="275">
                  <c:v>-4.0000000000000001E-3</c:v>
                </c:pt>
                <c:pt idx="276">
                  <c:v>-4.0000000000000001E-3</c:v>
                </c:pt>
                <c:pt idx="277">
                  <c:v>0</c:v>
                </c:pt>
                <c:pt idx="278">
                  <c:v>-2.6666699999999999E-3</c:v>
                </c:pt>
                <c:pt idx="279">
                  <c:v>-4.0000000000000001E-3</c:v>
                </c:pt>
                <c:pt idx="280">
                  <c:v>-4.0000000000000001E-3</c:v>
                </c:pt>
                <c:pt idx="281">
                  <c:v>0</c:v>
                </c:pt>
                <c:pt idx="282">
                  <c:v>0</c:v>
                </c:pt>
                <c:pt idx="283">
                  <c:v>-1.33333E-3</c:v>
                </c:pt>
                <c:pt idx="284">
                  <c:v>2.6666699999999999E-3</c:v>
                </c:pt>
                <c:pt idx="285">
                  <c:v>0</c:v>
                </c:pt>
                <c:pt idx="286">
                  <c:v>0</c:v>
                </c:pt>
                <c:pt idx="287">
                  <c:v>1.33333E-3</c:v>
                </c:pt>
                <c:pt idx="288">
                  <c:v>0</c:v>
                </c:pt>
                <c:pt idx="289">
                  <c:v>-1.33333E-3</c:v>
                </c:pt>
                <c:pt idx="290">
                  <c:v>-2.6666699999999999E-3</c:v>
                </c:pt>
                <c:pt idx="291">
                  <c:v>-1.33333E-3</c:v>
                </c:pt>
                <c:pt idx="292">
                  <c:v>-1.33333E-3</c:v>
                </c:pt>
                <c:pt idx="293">
                  <c:v>1.33333E-3</c:v>
                </c:pt>
                <c:pt idx="294">
                  <c:v>0</c:v>
                </c:pt>
                <c:pt idx="295">
                  <c:v>0</c:v>
                </c:pt>
                <c:pt idx="296">
                  <c:v>1.33333E-3</c:v>
                </c:pt>
                <c:pt idx="297">
                  <c:v>1.33333E-3</c:v>
                </c:pt>
                <c:pt idx="298">
                  <c:v>1.33333E-3</c:v>
                </c:pt>
                <c:pt idx="299">
                  <c:v>1.33333E-3</c:v>
                </c:pt>
                <c:pt idx="300">
                  <c:v>0</c:v>
                </c:pt>
                <c:pt idx="301">
                  <c:v>0</c:v>
                </c:pt>
                <c:pt idx="302">
                  <c:v>2.6666699999999999E-3</c:v>
                </c:pt>
                <c:pt idx="303">
                  <c:v>-1.33333E-3</c:v>
                </c:pt>
                <c:pt idx="304">
                  <c:v>1.33333E-3</c:v>
                </c:pt>
                <c:pt idx="305">
                  <c:v>0</c:v>
                </c:pt>
                <c:pt idx="306">
                  <c:v>1.33333E-3</c:v>
                </c:pt>
                <c:pt idx="307">
                  <c:v>-1.33333E-3</c:v>
                </c:pt>
                <c:pt idx="308">
                  <c:v>-1.33333E-3</c:v>
                </c:pt>
                <c:pt idx="309">
                  <c:v>-1.33333E-3</c:v>
                </c:pt>
                <c:pt idx="310">
                  <c:v>0</c:v>
                </c:pt>
                <c:pt idx="311">
                  <c:v>0</c:v>
                </c:pt>
                <c:pt idx="312">
                  <c:v>0</c:v>
                </c:pt>
                <c:pt idx="313">
                  <c:v>-2.6666699999999999E-3</c:v>
                </c:pt>
                <c:pt idx="314">
                  <c:v>-1.33333E-3</c:v>
                </c:pt>
                <c:pt idx="315">
                  <c:v>1.33333E-3</c:v>
                </c:pt>
                <c:pt idx="316">
                  <c:v>0</c:v>
                </c:pt>
                <c:pt idx="317">
                  <c:v>0</c:v>
                </c:pt>
                <c:pt idx="318">
                  <c:v>-1.33333E-3</c:v>
                </c:pt>
                <c:pt idx="319">
                  <c:v>0</c:v>
                </c:pt>
                <c:pt idx="320">
                  <c:v>0</c:v>
                </c:pt>
                <c:pt idx="321">
                  <c:v>0</c:v>
                </c:pt>
                <c:pt idx="322">
                  <c:v>-1.33333E-3</c:v>
                </c:pt>
                <c:pt idx="323">
                  <c:v>-2.6666699999999999E-3</c:v>
                </c:pt>
                <c:pt idx="324">
                  <c:v>0</c:v>
                </c:pt>
                <c:pt idx="325">
                  <c:v>4.0000000000000001E-3</c:v>
                </c:pt>
                <c:pt idx="326">
                  <c:v>-2.6666699999999999E-3</c:v>
                </c:pt>
                <c:pt idx="327">
                  <c:v>-2.6666699999999999E-3</c:v>
                </c:pt>
                <c:pt idx="328">
                  <c:v>-1.33333E-3</c:v>
                </c:pt>
                <c:pt idx="329">
                  <c:v>1.33333E-3</c:v>
                </c:pt>
                <c:pt idx="330">
                  <c:v>0</c:v>
                </c:pt>
                <c:pt idx="331">
                  <c:v>0</c:v>
                </c:pt>
                <c:pt idx="332">
                  <c:v>0</c:v>
                </c:pt>
                <c:pt idx="333">
                  <c:v>0</c:v>
                </c:pt>
                <c:pt idx="334">
                  <c:v>-2.6666699999999999E-3</c:v>
                </c:pt>
                <c:pt idx="335">
                  <c:v>0</c:v>
                </c:pt>
                <c:pt idx="336">
                  <c:v>1.33333E-3</c:v>
                </c:pt>
                <c:pt idx="337">
                  <c:v>1.33333E-3</c:v>
                </c:pt>
                <c:pt idx="338">
                  <c:v>-1.33333E-3</c:v>
                </c:pt>
                <c:pt idx="339">
                  <c:v>0</c:v>
                </c:pt>
                <c:pt idx="340">
                  <c:v>-1.33333E-3</c:v>
                </c:pt>
                <c:pt idx="341">
                  <c:v>-1.33333E-3</c:v>
                </c:pt>
                <c:pt idx="342">
                  <c:v>0</c:v>
                </c:pt>
                <c:pt idx="343">
                  <c:v>0</c:v>
                </c:pt>
                <c:pt idx="344">
                  <c:v>1.33333E-3</c:v>
                </c:pt>
                <c:pt idx="345">
                  <c:v>0</c:v>
                </c:pt>
                <c:pt idx="346">
                  <c:v>1.33333E-3</c:v>
                </c:pt>
                <c:pt idx="347">
                  <c:v>1.33333E-3</c:v>
                </c:pt>
                <c:pt idx="348">
                  <c:v>0</c:v>
                </c:pt>
                <c:pt idx="349">
                  <c:v>-1.33333E-3</c:v>
                </c:pt>
                <c:pt idx="350">
                  <c:v>-1.33333E-3</c:v>
                </c:pt>
                <c:pt idx="351">
                  <c:v>0</c:v>
                </c:pt>
                <c:pt idx="352">
                  <c:v>0</c:v>
                </c:pt>
                <c:pt idx="353">
                  <c:v>0</c:v>
                </c:pt>
                <c:pt idx="354">
                  <c:v>0</c:v>
                </c:pt>
                <c:pt idx="355">
                  <c:v>0</c:v>
                </c:pt>
                <c:pt idx="356">
                  <c:v>0</c:v>
                </c:pt>
                <c:pt idx="357">
                  <c:v>-1.33333E-3</c:v>
                </c:pt>
                <c:pt idx="358">
                  <c:v>0</c:v>
                </c:pt>
                <c:pt idx="359">
                  <c:v>0</c:v>
                </c:pt>
                <c:pt idx="360">
                  <c:v>0</c:v>
                </c:pt>
                <c:pt idx="361">
                  <c:v>-1.33333E-3</c:v>
                </c:pt>
                <c:pt idx="362">
                  <c:v>-1.33333E-3</c:v>
                </c:pt>
                <c:pt idx="363">
                  <c:v>1.33333E-3</c:v>
                </c:pt>
                <c:pt idx="364">
                  <c:v>0</c:v>
                </c:pt>
                <c:pt idx="365">
                  <c:v>-1.33333E-3</c:v>
                </c:pt>
                <c:pt idx="366">
                  <c:v>-1.33333E-3</c:v>
                </c:pt>
                <c:pt idx="367">
                  <c:v>1.33333E-3</c:v>
                </c:pt>
                <c:pt idx="368">
                  <c:v>1.33333E-3</c:v>
                </c:pt>
                <c:pt idx="369">
                  <c:v>0</c:v>
                </c:pt>
                <c:pt idx="370">
                  <c:v>0</c:v>
                </c:pt>
                <c:pt idx="371">
                  <c:v>0</c:v>
                </c:pt>
                <c:pt idx="372">
                  <c:v>0</c:v>
                </c:pt>
                <c:pt idx="373">
                  <c:v>-1.33333E-3</c:v>
                </c:pt>
                <c:pt idx="374">
                  <c:v>2.6666699999999999E-3</c:v>
                </c:pt>
                <c:pt idx="375">
                  <c:v>2.6666699999999999E-3</c:v>
                </c:pt>
                <c:pt idx="376">
                  <c:v>1.33333E-3</c:v>
                </c:pt>
                <c:pt idx="377">
                  <c:v>0</c:v>
                </c:pt>
                <c:pt idx="378">
                  <c:v>0</c:v>
                </c:pt>
                <c:pt idx="379">
                  <c:v>1.33333E-3</c:v>
                </c:pt>
                <c:pt idx="380">
                  <c:v>1.33333E-3</c:v>
                </c:pt>
                <c:pt idx="381">
                  <c:v>1.33333E-3</c:v>
                </c:pt>
                <c:pt idx="382">
                  <c:v>1.33333E-3</c:v>
                </c:pt>
                <c:pt idx="383">
                  <c:v>-1.33333E-3</c:v>
                </c:pt>
                <c:pt idx="384">
                  <c:v>1.33333E-3</c:v>
                </c:pt>
                <c:pt idx="385">
                  <c:v>1.33333E-3</c:v>
                </c:pt>
                <c:pt idx="386">
                  <c:v>1.33333E-3</c:v>
                </c:pt>
                <c:pt idx="387">
                  <c:v>-1.33333E-3</c:v>
                </c:pt>
                <c:pt idx="388">
                  <c:v>-1.33333E-3</c:v>
                </c:pt>
                <c:pt idx="389">
                  <c:v>0</c:v>
                </c:pt>
                <c:pt idx="390">
                  <c:v>0</c:v>
                </c:pt>
                <c:pt idx="391">
                  <c:v>0</c:v>
                </c:pt>
                <c:pt idx="392">
                  <c:v>-1.33333E-3</c:v>
                </c:pt>
                <c:pt idx="393">
                  <c:v>0</c:v>
                </c:pt>
                <c:pt idx="394">
                  <c:v>0</c:v>
                </c:pt>
                <c:pt idx="395">
                  <c:v>4.0000000000000001E-3</c:v>
                </c:pt>
                <c:pt idx="396">
                  <c:v>-1.33333E-3</c:v>
                </c:pt>
                <c:pt idx="397">
                  <c:v>1.33333E-3</c:v>
                </c:pt>
                <c:pt idx="398">
                  <c:v>1.33333E-3</c:v>
                </c:pt>
                <c:pt idx="399">
                  <c:v>1.33333E-3</c:v>
                </c:pt>
                <c:pt idx="400">
                  <c:v>1.33333E-3</c:v>
                </c:pt>
                <c:pt idx="401">
                  <c:v>1.33333E-3</c:v>
                </c:pt>
                <c:pt idx="402">
                  <c:v>-1.33333E-3</c:v>
                </c:pt>
                <c:pt idx="403">
                  <c:v>0</c:v>
                </c:pt>
                <c:pt idx="404">
                  <c:v>1.33333E-3</c:v>
                </c:pt>
                <c:pt idx="405">
                  <c:v>-1.33333E-3</c:v>
                </c:pt>
                <c:pt idx="406">
                  <c:v>-1.33333E-3</c:v>
                </c:pt>
                <c:pt idx="407">
                  <c:v>1.33333E-3</c:v>
                </c:pt>
                <c:pt idx="408">
                  <c:v>1.33333E-3</c:v>
                </c:pt>
                <c:pt idx="409">
                  <c:v>0</c:v>
                </c:pt>
                <c:pt idx="410">
                  <c:v>-1.33333E-3</c:v>
                </c:pt>
                <c:pt idx="411">
                  <c:v>-1.33333E-3</c:v>
                </c:pt>
                <c:pt idx="412">
                  <c:v>-2.6666699999999999E-3</c:v>
                </c:pt>
                <c:pt idx="413">
                  <c:v>2.6666699999999999E-3</c:v>
                </c:pt>
                <c:pt idx="414">
                  <c:v>2.6666699999999999E-3</c:v>
                </c:pt>
                <c:pt idx="415">
                  <c:v>-1.33333E-3</c:v>
                </c:pt>
                <c:pt idx="416">
                  <c:v>-2.6666699999999999E-3</c:v>
                </c:pt>
                <c:pt idx="417">
                  <c:v>-2.6666699999999999E-3</c:v>
                </c:pt>
                <c:pt idx="418">
                  <c:v>0</c:v>
                </c:pt>
                <c:pt idx="419">
                  <c:v>1.33333E-3</c:v>
                </c:pt>
                <c:pt idx="420">
                  <c:v>-1.33333E-3</c:v>
                </c:pt>
                <c:pt idx="421">
                  <c:v>-1.33333E-3</c:v>
                </c:pt>
                <c:pt idx="422">
                  <c:v>-1.33333E-3</c:v>
                </c:pt>
                <c:pt idx="423">
                  <c:v>-1.33333E-3</c:v>
                </c:pt>
                <c:pt idx="424">
                  <c:v>0</c:v>
                </c:pt>
                <c:pt idx="425">
                  <c:v>1.33333E-3</c:v>
                </c:pt>
                <c:pt idx="426">
                  <c:v>2.6666699999999999E-3</c:v>
                </c:pt>
                <c:pt idx="427">
                  <c:v>2.6666699999999999E-3</c:v>
                </c:pt>
                <c:pt idx="428">
                  <c:v>1.33333E-3</c:v>
                </c:pt>
                <c:pt idx="429">
                  <c:v>0</c:v>
                </c:pt>
                <c:pt idx="430">
                  <c:v>0</c:v>
                </c:pt>
                <c:pt idx="431">
                  <c:v>-2.6666699999999999E-3</c:v>
                </c:pt>
                <c:pt idx="432">
                  <c:v>1.33333E-3</c:v>
                </c:pt>
                <c:pt idx="433">
                  <c:v>1.33333E-3</c:v>
                </c:pt>
                <c:pt idx="434">
                  <c:v>-4.0000000000000001E-3</c:v>
                </c:pt>
                <c:pt idx="435">
                  <c:v>0</c:v>
                </c:pt>
                <c:pt idx="436">
                  <c:v>1.33333E-3</c:v>
                </c:pt>
                <c:pt idx="437">
                  <c:v>1.33333E-3</c:v>
                </c:pt>
                <c:pt idx="438">
                  <c:v>1.33333E-3</c:v>
                </c:pt>
                <c:pt idx="439">
                  <c:v>2.6666699999999999E-3</c:v>
                </c:pt>
                <c:pt idx="440">
                  <c:v>1.33333E-3</c:v>
                </c:pt>
                <c:pt idx="441">
                  <c:v>-1.33333E-3</c:v>
                </c:pt>
                <c:pt idx="442">
                  <c:v>1.33333E-3</c:v>
                </c:pt>
                <c:pt idx="443">
                  <c:v>1.33333E-3</c:v>
                </c:pt>
                <c:pt idx="444">
                  <c:v>-1.33333E-3</c:v>
                </c:pt>
                <c:pt idx="445">
                  <c:v>0</c:v>
                </c:pt>
                <c:pt idx="446">
                  <c:v>0</c:v>
                </c:pt>
                <c:pt idx="447">
                  <c:v>2.6666699999999999E-3</c:v>
                </c:pt>
                <c:pt idx="448">
                  <c:v>6.6666700000000004E-3</c:v>
                </c:pt>
                <c:pt idx="449">
                  <c:v>4.5333329999999998E-2</c:v>
                </c:pt>
                <c:pt idx="450">
                  <c:v>0.11600000000000001</c:v>
                </c:pt>
                <c:pt idx="451">
                  <c:v>0.18666667000000001</c:v>
                </c:pt>
                <c:pt idx="452">
                  <c:v>0.24533332999999999</c:v>
                </c:pt>
                <c:pt idx="453">
                  <c:v>0.24533332999999999</c:v>
                </c:pt>
                <c:pt idx="454">
                  <c:v>0.32266666999999999</c:v>
                </c:pt>
                <c:pt idx="455">
                  <c:v>0.36666666999999997</c:v>
                </c:pt>
                <c:pt idx="456">
                  <c:v>0.36666666999999997</c:v>
                </c:pt>
                <c:pt idx="457">
                  <c:v>0.43733335000000001</c:v>
                </c:pt>
                <c:pt idx="458">
                  <c:v>0.54533332999999995</c:v>
                </c:pt>
                <c:pt idx="459">
                  <c:v>0.54533332999999995</c:v>
                </c:pt>
                <c:pt idx="460">
                  <c:v>0.61866664999999998</c:v>
                </c:pt>
                <c:pt idx="461">
                  <c:v>0.65066670999999998</c:v>
                </c:pt>
                <c:pt idx="462">
                  <c:v>0.65066670999999998</c:v>
                </c:pt>
                <c:pt idx="463">
                  <c:v>0.71333331</c:v>
                </c:pt>
                <c:pt idx="464">
                  <c:v>0.77066665999999995</c:v>
                </c:pt>
                <c:pt idx="465">
                  <c:v>0.82533330000000005</c:v>
                </c:pt>
                <c:pt idx="466">
                  <c:v>0.90266663000000003</c:v>
                </c:pt>
                <c:pt idx="467">
                  <c:v>0.95333332000000004</c:v>
                </c:pt>
                <c:pt idx="468">
                  <c:v>0.95333332000000004</c:v>
                </c:pt>
                <c:pt idx="469">
                  <c:v>1.02666664</c:v>
                </c:pt>
                <c:pt idx="470">
                  <c:v>1.0720000300000001</c:v>
                </c:pt>
                <c:pt idx="471">
                  <c:v>1.14266658</c:v>
                </c:pt>
                <c:pt idx="472">
                  <c:v>1.14266658</c:v>
                </c:pt>
                <c:pt idx="473">
                  <c:v>1.1999999299999999</c:v>
                </c:pt>
                <c:pt idx="474">
                  <c:v>1.2333333500000001</c:v>
                </c:pt>
                <c:pt idx="475">
                  <c:v>1.31066668</c:v>
                </c:pt>
                <c:pt idx="476">
                  <c:v>1.3573333000000001</c:v>
                </c:pt>
                <c:pt idx="477">
                  <c:v>1.4160000100000001</c:v>
                </c:pt>
                <c:pt idx="478">
                  <c:v>1.4160000100000001</c:v>
                </c:pt>
                <c:pt idx="479">
                  <c:v>1.4866666799999999</c:v>
                </c:pt>
                <c:pt idx="480">
                  <c:v>1.5333333</c:v>
                </c:pt>
                <c:pt idx="481">
                  <c:v>1.60000002</c:v>
                </c:pt>
                <c:pt idx="482">
                  <c:v>1.60000002</c:v>
                </c:pt>
                <c:pt idx="483">
                  <c:v>1.66400003</c:v>
                </c:pt>
                <c:pt idx="484">
                  <c:v>1.71599996</c:v>
                </c:pt>
                <c:pt idx="485">
                  <c:v>1.8040000199999999</c:v>
                </c:pt>
                <c:pt idx="486">
                  <c:v>1.8426666300000001</c:v>
                </c:pt>
                <c:pt idx="487">
                  <c:v>1.90933335</c:v>
                </c:pt>
                <c:pt idx="488">
                  <c:v>1.90933335</c:v>
                </c:pt>
                <c:pt idx="489">
                  <c:v>1.94533336</c:v>
                </c:pt>
                <c:pt idx="490">
                  <c:v>2</c:v>
                </c:pt>
                <c:pt idx="491">
                  <c:v>2</c:v>
                </c:pt>
                <c:pt idx="492">
                  <c:v>2.0706667900000002</c:v>
                </c:pt>
                <c:pt idx="493">
                  <c:v>2.1853332499999998</c:v>
                </c:pt>
                <c:pt idx="494">
                  <c:v>2.1853332499999998</c:v>
                </c:pt>
                <c:pt idx="495">
                  <c:v>2.2266666900000001</c:v>
                </c:pt>
                <c:pt idx="496">
                  <c:v>2.31599998</c:v>
                </c:pt>
                <c:pt idx="497">
                  <c:v>2.31599998</c:v>
                </c:pt>
                <c:pt idx="498">
                  <c:v>2.3839998200000001</c:v>
                </c:pt>
                <c:pt idx="499">
                  <c:v>2.4159998900000001</c:v>
                </c:pt>
                <c:pt idx="500">
                  <c:v>2.4759998300000001</c:v>
                </c:pt>
                <c:pt idx="501">
                  <c:v>2.4759998300000001</c:v>
                </c:pt>
                <c:pt idx="502">
                  <c:v>2.5786666899999999</c:v>
                </c:pt>
                <c:pt idx="503">
                  <c:v>2.5786666899999999</c:v>
                </c:pt>
                <c:pt idx="504">
                  <c:v>2.6440000499999998</c:v>
                </c:pt>
                <c:pt idx="505">
                  <c:v>2.7000000499999999</c:v>
                </c:pt>
                <c:pt idx="506">
                  <c:v>2.7666666499999999</c:v>
                </c:pt>
                <c:pt idx="507">
                  <c:v>2.7666666499999999</c:v>
                </c:pt>
                <c:pt idx="508">
                  <c:v>2.8199999299999998</c:v>
                </c:pt>
                <c:pt idx="509">
                  <c:v>2.8773331600000001</c:v>
                </c:pt>
                <c:pt idx="510">
                  <c:v>2.8973333800000001</c:v>
                </c:pt>
                <c:pt idx="511">
                  <c:v>2.9440000099999999</c:v>
                </c:pt>
                <c:pt idx="512">
                  <c:v>3.0319998300000002</c:v>
                </c:pt>
                <c:pt idx="513">
                  <c:v>3.0319998300000002</c:v>
                </c:pt>
                <c:pt idx="514">
                  <c:v>3.0893332999999998</c:v>
                </c:pt>
                <c:pt idx="515">
                  <c:v>3.19466662</c:v>
                </c:pt>
                <c:pt idx="516">
                  <c:v>3.19466662</c:v>
                </c:pt>
                <c:pt idx="517">
                  <c:v>3.21333337</c:v>
                </c:pt>
                <c:pt idx="518">
                  <c:v>3.2493333799999999</c:v>
                </c:pt>
                <c:pt idx="519">
                  <c:v>3.3173332200000001</c:v>
                </c:pt>
                <c:pt idx="520">
                  <c:v>3.3479998100000001</c:v>
                </c:pt>
                <c:pt idx="521">
                  <c:v>3.4413332900000002</c:v>
                </c:pt>
                <c:pt idx="522">
                  <c:v>3.5160000299999998</c:v>
                </c:pt>
                <c:pt idx="523">
                  <c:v>3.5160000299999998</c:v>
                </c:pt>
                <c:pt idx="524">
                  <c:v>3.5866665800000002</c:v>
                </c:pt>
                <c:pt idx="525">
                  <c:v>3.6386666299999999</c:v>
                </c:pt>
                <c:pt idx="526">
                  <c:v>3.6386666299999999</c:v>
                </c:pt>
                <c:pt idx="527">
                  <c:v>3.6813335399999998</c:v>
                </c:pt>
                <c:pt idx="528">
                  <c:v>3.8280000699999999</c:v>
                </c:pt>
                <c:pt idx="529">
                  <c:v>3.8280000699999999</c:v>
                </c:pt>
                <c:pt idx="530">
                  <c:v>3.9066665199999999</c:v>
                </c:pt>
                <c:pt idx="531">
                  <c:v>3.9360001100000002</c:v>
                </c:pt>
                <c:pt idx="532">
                  <c:v>3.9360001100000002</c:v>
                </c:pt>
                <c:pt idx="533">
                  <c:v>3.9680001699999998</c:v>
                </c:pt>
                <c:pt idx="534">
                  <c:v>4.0626664200000002</c:v>
                </c:pt>
                <c:pt idx="535">
                  <c:v>4.13333321</c:v>
                </c:pt>
                <c:pt idx="536">
                  <c:v>4.13333321</c:v>
                </c:pt>
                <c:pt idx="537">
                  <c:v>4.2346668200000002</c:v>
                </c:pt>
                <c:pt idx="538">
                  <c:v>4.2346668200000002</c:v>
                </c:pt>
                <c:pt idx="539">
                  <c:v>4.2546663300000001</c:v>
                </c:pt>
                <c:pt idx="540">
                  <c:v>4.3813333500000002</c:v>
                </c:pt>
                <c:pt idx="541">
                  <c:v>4.4159998900000001</c:v>
                </c:pt>
                <c:pt idx="542">
                  <c:v>4.4159998900000001</c:v>
                </c:pt>
                <c:pt idx="543">
                  <c:v>4.46266651</c:v>
                </c:pt>
                <c:pt idx="544">
                  <c:v>4.4773330700000002</c:v>
                </c:pt>
                <c:pt idx="545">
                  <c:v>4.4773330700000002</c:v>
                </c:pt>
                <c:pt idx="546">
                  <c:v>4.6519999500000004</c:v>
                </c:pt>
                <c:pt idx="547">
                  <c:v>4.6666669799999996</c:v>
                </c:pt>
                <c:pt idx="548">
                  <c:v>4.6666669799999996</c:v>
                </c:pt>
                <c:pt idx="549">
                  <c:v>4.7293333999999998</c:v>
                </c:pt>
                <c:pt idx="550">
                  <c:v>4.7573337599999999</c:v>
                </c:pt>
                <c:pt idx="551">
                  <c:v>4.7573337599999999</c:v>
                </c:pt>
                <c:pt idx="552">
                  <c:v>4.8706664999999996</c:v>
                </c:pt>
                <c:pt idx="553">
                  <c:v>4.9240002599999997</c:v>
                </c:pt>
                <c:pt idx="554">
                  <c:v>4.9240002599999997</c:v>
                </c:pt>
                <c:pt idx="555">
                  <c:v>5.01200008</c:v>
                </c:pt>
                <c:pt idx="556">
                  <c:v>5.0946664799999999</c:v>
                </c:pt>
                <c:pt idx="557">
                  <c:v>5.0946664799999999</c:v>
                </c:pt>
                <c:pt idx="558">
                  <c:v>5.18400002</c:v>
                </c:pt>
                <c:pt idx="559">
                  <c:v>5.19333315</c:v>
                </c:pt>
                <c:pt idx="560">
                  <c:v>5.19333315</c:v>
                </c:pt>
                <c:pt idx="561">
                  <c:v>5.2733335500000003</c:v>
                </c:pt>
                <c:pt idx="562">
                  <c:v>5.4039998100000002</c:v>
                </c:pt>
                <c:pt idx="563">
                  <c:v>5.4053335200000001</c:v>
                </c:pt>
                <c:pt idx="564">
                  <c:v>5.4600000399999997</c:v>
                </c:pt>
                <c:pt idx="565">
                  <c:v>5.5506668100000001</c:v>
                </c:pt>
                <c:pt idx="566">
                  <c:v>5.6026663799999996</c:v>
                </c:pt>
                <c:pt idx="567">
                  <c:v>5.6026663799999996</c:v>
                </c:pt>
                <c:pt idx="568">
                  <c:v>5.6626668000000002</c:v>
                </c:pt>
                <c:pt idx="569">
                  <c:v>5.6613330800000004</c:v>
                </c:pt>
                <c:pt idx="570">
                  <c:v>5.6613330800000004</c:v>
                </c:pt>
                <c:pt idx="571">
                  <c:v>5.7973332400000004</c:v>
                </c:pt>
                <c:pt idx="572">
                  <c:v>5.7973332400000004</c:v>
                </c:pt>
                <c:pt idx="573">
                  <c:v>5.8319997800000003</c:v>
                </c:pt>
                <c:pt idx="574">
                  <c:v>5.9186663599999996</c:v>
                </c:pt>
                <c:pt idx="575">
                  <c:v>5.9679999400000003</c:v>
                </c:pt>
                <c:pt idx="576">
                  <c:v>5.9679999400000003</c:v>
                </c:pt>
                <c:pt idx="577">
                  <c:v>6.0133333200000001</c:v>
                </c:pt>
                <c:pt idx="578">
                  <c:v>6.0320000599999997</c:v>
                </c:pt>
                <c:pt idx="579">
                  <c:v>6.17066669</c:v>
                </c:pt>
                <c:pt idx="580">
                  <c:v>6.17066669</c:v>
                </c:pt>
                <c:pt idx="581">
                  <c:v>6.1733331700000003</c:v>
                </c:pt>
                <c:pt idx="582">
                  <c:v>6.1773333499999996</c:v>
                </c:pt>
                <c:pt idx="583">
                  <c:v>6.1773333499999996</c:v>
                </c:pt>
                <c:pt idx="584">
                  <c:v>6.3493332899999997</c:v>
                </c:pt>
                <c:pt idx="585">
                  <c:v>6.4760003099999999</c:v>
                </c:pt>
                <c:pt idx="586">
                  <c:v>6.4760003099999999</c:v>
                </c:pt>
                <c:pt idx="587">
                  <c:v>6.5600004199999997</c:v>
                </c:pt>
                <c:pt idx="588">
                  <c:v>6.59599972</c:v>
                </c:pt>
                <c:pt idx="589">
                  <c:v>6.59599972</c:v>
                </c:pt>
                <c:pt idx="590">
                  <c:v>6.6693334599999998</c:v>
                </c:pt>
                <c:pt idx="591">
                  <c:v>6.7760000199999997</c:v>
                </c:pt>
                <c:pt idx="592">
                  <c:v>6.7706666000000002</c:v>
                </c:pt>
                <c:pt idx="593">
                  <c:v>6.8026666599999999</c:v>
                </c:pt>
                <c:pt idx="594">
                  <c:v>6.9386668199999999</c:v>
                </c:pt>
                <c:pt idx="595">
                  <c:v>6.9386668199999999</c:v>
                </c:pt>
                <c:pt idx="596">
                  <c:v>6.88933325</c:v>
                </c:pt>
                <c:pt idx="597">
                  <c:v>6.9439997699999996</c:v>
                </c:pt>
                <c:pt idx="598">
                  <c:v>6.9439997699999996</c:v>
                </c:pt>
                <c:pt idx="599">
                  <c:v>7.0199999799999997</c:v>
                </c:pt>
                <c:pt idx="600">
                  <c:v>7.0360002499999998</c:v>
                </c:pt>
                <c:pt idx="601">
                  <c:v>7.1573333699999999</c:v>
                </c:pt>
                <c:pt idx="602">
                  <c:v>7.1680002199999997</c:v>
                </c:pt>
                <c:pt idx="603">
                  <c:v>7.1986665700000003</c:v>
                </c:pt>
                <c:pt idx="604">
                  <c:v>7.31599998</c:v>
                </c:pt>
                <c:pt idx="605">
                  <c:v>7.31599998</c:v>
                </c:pt>
                <c:pt idx="606">
                  <c:v>7.3559999500000002</c:v>
                </c:pt>
                <c:pt idx="607">
                  <c:v>7.4359998699999998</c:v>
                </c:pt>
                <c:pt idx="608">
                  <c:v>7.4359998699999998</c:v>
                </c:pt>
                <c:pt idx="609">
                  <c:v>7.6026668500000003</c:v>
                </c:pt>
                <c:pt idx="610">
                  <c:v>7.6800003099999996</c:v>
                </c:pt>
                <c:pt idx="611">
                  <c:v>7.6800003099999996</c:v>
                </c:pt>
                <c:pt idx="612">
                  <c:v>7.7386665299999997</c:v>
                </c:pt>
                <c:pt idx="613">
                  <c:v>7.7720003100000001</c:v>
                </c:pt>
                <c:pt idx="614">
                  <c:v>7.7720003100000001</c:v>
                </c:pt>
                <c:pt idx="615">
                  <c:v>7.8200001700000001</c:v>
                </c:pt>
                <c:pt idx="616">
                  <c:v>7.8626670799999996</c:v>
                </c:pt>
                <c:pt idx="617">
                  <c:v>7.8840003000000003</c:v>
                </c:pt>
                <c:pt idx="618">
                  <c:v>7.9853334399999998</c:v>
                </c:pt>
                <c:pt idx="619">
                  <c:v>7.9800000200000003</c:v>
                </c:pt>
                <c:pt idx="620">
                  <c:v>7.9800000200000003</c:v>
                </c:pt>
                <c:pt idx="621">
                  <c:v>8.0933332399999998</c:v>
                </c:pt>
                <c:pt idx="622">
                  <c:v>8.1000003800000009</c:v>
                </c:pt>
                <c:pt idx="623">
                  <c:v>8.1000003800000009</c:v>
                </c:pt>
                <c:pt idx="624">
                  <c:v>8.1199998900000008</c:v>
                </c:pt>
                <c:pt idx="625">
                  <c:v>8.3013334299999997</c:v>
                </c:pt>
                <c:pt idx="626">
                  <c:v>8.3253336000000004</c:v>
                </c:pt>
                <c:pt idx="627">
                  <c:v>8.4106664700000007</c:v>
                </c:pt>
                <c:pt idx="628">
                  <c:v>8.4906663899999995</c:v>
                </c:pt>
                <c:pt idx="629">
                  <c:v>8.4906663899999995</c:v>
                </c:pt>
                <c:pt idx="630">
                  <c:v>8.5653333699999994</c:v>
                </c:pt>
                <c:pt idx="631">
                  <c:v>8.6359996799999994</c:v>
                </c:pt>
                <c:pt idx="632">
                  <c:v>8.6599998500000002</c:v>
                </c:pt>
                <c:pt idx="633">
                  <c:v>8.6599998500000002</c:v>
                </c:pt>
                <c:pt idx="634">
                  <c:v>8.7266664499999997</c:v>
                </c:pt>
                <c:pt idx="635">
                  <c:v>8.7226667399999993</c:v>
                </c:pt>
                <c:pt idx="636">
                  <c:v>8.7533340499999994</c:v>
                </c:pt>
                <c:pt idx="637">
                  <c:v>8.7986669499999994</c:v>
                </c:pt>
                <c:pt idx="638">
                  <c:v>8.8573341400000007</c:v>
                </c:pt>
                <c:pt idx="639">
                  <c:v>8.8573341400000007</c:v>
                </c:pt>
                <c:pt idx="640">
                  <c:v>8.8999996199999991</c:v>
                </c:pt>
                <c:pt idx="641">
                  <c:v>9.0213336900000005</c:v>
                </c:pt>
                <c:pt idx="642">
                  <c:v>9.0440006299999993</c:v>
                </c:pt>
                <c:pt idx="643">
                  <c:v>9.0440006299999993</c:v>
                </c:pt>
                <c:pt idx="644">
                  <c:v>9.2466669100000001</c:v>
                </c:pt>
                <c:pt idx="645">
                  <c:v>9.2466669100000001</c:v>
                </c:pt>
                <c:pt idx="646">
                  <c:v>9.3093328500000005</c:v>
                </c:pt>
                <c:pt idx="647">
                  <c:v>9.3706665000000005</c:v>
                </c:pt>
                <c:pt idx="648">
                  <c:v>9.4053335199999992</c:v>
                </c:pt>
                <c:pt idx="649">
                  <c:v>9.4053335199999992</c:v>
                </c:pt>
                <c:pt idx="650">
                  <c:v>9.4546670899999992</c:v>
                </c:pt>
                <c:pt idx="651">
                  <c:v>9.4319992100000007</c:v>
                </c:pt>
                <c:pt idx="652">
                  <c:v>9.4319992100000007</c:v>
                </c:pt>
                <c:pt idx="653">
                  <c:v>9.5613326999999995</c:v>
                </c:pt>
                <c:pt idx="654">
                  <c:v>9.6399993899999998</c:v>
                </c:pt>
                <c:pt idx="655">
                  <c:v>9.6399993899999998</c:v>
                </c:pt>
                <c:pt idx="656">
                  <c:v>9.6973333400000001</c:v>
                </c:pt>
                <c:pt idx="657">
                  <c:v>9.7093334200000001</c:v>
                </c:pt>
                <c:pt idx="658">
                  <c:v>9.7093334200000001</c:v>
                </c:pt>
                <c:pt idx="659">
                  <c:v>9.8453330999999995</c:v>
                </c:pt>
                <c:pt idx="660">
                  <c:v>9.9479999499999998</c:v>
                </c:pt>
                <c:pt idx="661">
                  <c:v>10.03333282</c:v>
                </c:pt>
                <c:pt idx="662">
                  <c:v>10.126667019999999</c:v>
                </c:pt>
                <c:pt idx="663">
                  <c:v>10.11066628</c:v>
                </c:pt>
                <c:pt idx="664">
                  <c:v>10.11066628</c:v>
                </c:pt>
                <c:pt idx="665">
                  <c:v>10.170666689999999</c:v>
                </c:pt>
                <c:pt idx="666">
                  <c:v>10.16266632</c:v>
                </c:pt>
                <c:pt idx="667">
                  <c:v>10.23866653</c:v>
                </c:pt>
                <c:pt idx="668">
                  <c:v>10.23866653</c:v>
                </c:pt>
                <c:pt idx="669">
                  <c:v>10.2573328</c:v>
                </c:pt>
                <c:pt idx="670">
                  <c:v>10.289333340000001</c:v>
                </c:pt>
                <c:pt idx="671">
                  <c:v>10.37733364</c:v>
                </c:pt>
                <c:pt idx="672">
                  <c:v>10.426666259999999</c:v>
                </c:pt>
                <c:pt idx="673">
                  <c:v>10.56400013</c:v>
                </c:pt>
                <c:pt idx="674">
                  <c:v>10.56400013</c:v>
                </c:pt>
                <c:pt idx="675">
                  <c:v>10.69333363</c:v>
                </c:pt>
                <c:pt idx="676">
                  <c:v>10.740000719999999</c:v>
                </c:pt>
                <c:pt idx="677">
                  <c:v>10.821332930000001</c:v>
                </c:pt>
                <c:pt idx="678">
                  <c:v>10.821332930000001</c:v>
                </c:pt>
                <c:pt idx="679">
                  <c:v>10.774666789999999</c:v>
                </c:pt>
                <c:pt idx="680">
                  <c:v>10.83866596</c:v>
                </c:pt>
                <c:pt idx="681">
                  <c:v>10.87199974</c:v>
                </c:pt>
                <c:pt idx="682">
                  <c:v>10.93066692</c:v>
                </c:pt>
                <c:pt idx="683">
                  <c:v>10.99066734</c:v>
                </c:pt>
                <c:pt idx="684">
                  <c:v>10.99066734</c:v>
                </c:pt>
                <c:pt idx="685">
                  <c:v>10.95733356</c:v>
                </c:pt>
                <c:pt idx="686">
                  <c:v>11.106666560000001</c:v>
                </c:pt>
                <c:pt idx="687">
                  <c:v>11.106666560000001</c:v>
                </c:pt>
                <c:pt idx="688">
                  <c:v>11.2786665</c:v>
                </c:pt>
                <c:pt idx="689">
                  <c:v>11.420000079999999</c:v>
                </c:pt>
                <c:pt idx="690">
                  <c:v>11.420000079999999</c:v>
                </c:pt>
                <c:pt idx="691">
                  <c:v>11.382666589999999</c:v>
                </c:pt>
                <c:pt idx="692">
                  <c:v>11.490666389999999</c:v>
                </c:pt>
                <c:pt idx="693">
                  <c:v>11.490666389999999</c:v>
                </c:pt>
                <c:pt idx="694">
                  <c:v>11.44133377</c:v>
                </c:pt>
                <c:pt idx="695">
                  <c:v>11.46266747</c:v>
                </c:pt>
                <c:pt idx="696">
                  <c:v>11.57866669</c:v>
                </c:pt>
                <c:pt idx="697">
                  <c:v>11.57333279</c:v>
                </c:pt>
                <c:pt idx="698">
                  <c:v>11.68266582</c:v>
                </c:pt>
                <c:pt idx="699">
                  <c:v>11.782667160000001</c:v>
                </c:pt>
                <c:pt idx="700">
                  <c:v>11.782667160000001</c:v>
                </c:pt>
                <c:pt idx="701">
                  <c:v>11.86666679</c:v>
                </c:pt>
                <c:pt idx="702">
                  <c:v>11.94799995</c:v>
                </c:pt>
                <c:pt idx="703">
                  <c:v>11.94799995</c:v>
                </c:pt>
                <c:pt idx="704">
                  <c:v>12.01066685</c:v>
                </c:pt>
                <c:pt idx="705">
                  <c:v>12.05333328</c:v>
                </c:pt>
                <c:pt idx="706">
                  <c:v>12.04933357</c:v>
                </c:pt>
                <c:pt idx="707">
                  <c:v>12.06933308</c:v>
                </c:pt>
                <c:pt idx="708">
                  <c:v>12.18799973</c:v>
                </c:pt>
                <c:pt idx="709">
                  <c:v>12.137333870000001</c:v>
                </c:pt>
                <c:pt idx="710">
                  <c:v>12.137333870000001</c:v>
                </c:pt>
                <c:pt idx="711">
                  <c:v>12.22000027</c:v>
                </c:pt>
                <c:pt idx="712">
                  <c:v>12.39599991</c:v>
                </c:pt>
                <c:pt idx="713">
                  <c:v>12.39599991</c:v>
                </c:pt>
                <c:pt idx="714">
                  <c:v>12.59333324</c:v>
                </c:pt>
                <c:pt idx="715">
                  <c:v>12.579999920000001</c:v>
                </c:pt>
                <c:pt idx="716">
                  <c:v>12.579999920000001</c:v>
                </c:pt>
                <c:pt idx="717">
                  <c:v>12.59733391</c:v>
                </c:pt>
                <c:pt idx="718">
                  <c:v>12.55733395</c:v>
                </c:pt>
                <c:pt idx="719">
                  <c:v>12.55733395</c:v>
                </c:pt>
                <c:pt idx="720">
                  <c:v>12.588000299999999</c:v>
                </c:pt>
                <c:pt idx="721">
                  <c:v>12.658666609999999</c:v>
                </c:pt>
                <c:pt idx="722">
                  <c:v>12.658666609999999</c:v>
                </c:pt>
                <c:pt idx="723">
                  <c:v>12.882666589999999</c:v>
                </c:pt>
                <c:pt idx="724">
                  <c:v>12.94666672</c:v>
                </c:pt>
                <c:pt idx="725">
                  <c:v>12.94666672</c:v>
                </c:pt>
                <c:pt idx="726">
                  <c:v>13.10400009</c:v>
                </c:pt>
                <c:pt idx="727">
                  <c:v>13.153332710000001</c:v>
                </c:pt>
                <c:pt idx="728">
                  <c:v>13.083999629999999</c:v>
                </c:pt>
                <c:pt idx="729">
                  <c:v>13.083999629999999</c:v>
                </c:pt>
                <c:pt idx="730">
                  <c:v>13.208000180000001</c:v>
                </c:pt>
                <c:pt idx="731">
                  <c:v>13.1760006</c:v>
                </c:pt>
                <c:pt idx="732">
                  <c:v>13.233333590000001</c:v>
                </c:pt>
                <c:pt idx="733">
                  <c:v>13.31333351</c:v>
                </c:pt>
                <c:pt idx="734">
                  <c:v>13.32800007</c:v>
                </c:pt>
                <c:pt idx="735">
                  <c:v>13.32800007</c:v>
                </c:pt>
                <c:pt idx="736">
                  <c:v>13.51066685</c:v>
                </c:pt>
                <c:pt idx="737">
                  <c:v>13.60400009</c:v>
                </c:pt>
                <c:pt idx="738">
                  <c:v>13.60400009</c:v>
                </c:pt>
                <c:pt idx="739">
                  <c:v>13.68799973</c:v>
                </c:pt>
                <c:pt idx="740">
                  <c:v>13.670666689999999</c:v>
                </c:pt>
                <c:pt idx="741">
                  <c:v>13.64133358</c:v>
                </c:pt>
                <c:pt idx="742">
                  <c:v>13.76799965</c:v>
                </c:pt>
                <c:pt idx="743">
                  <c:v>13.69866657</c:v>
                </c:pt>
                <c:pt idx="744">
                  <c:v>13.69866657</c:v>
                </c:pt>
                <c:pt idx="745">
                  <c:v>13.81333351</c:v>
                </c:pt>
                <c:pt idx="746">
                  <c:v>14.00399971</c:v>
                </c:pt>
                <c:pt idx="747">
                  <c:v>14.00800037</c:v>
                </c:pt>
                <c:pt idx="748">
                  <c:v>14.00800037</c:v>
                </c:pt>
                <c:pt idx="749">
                  <c:v>14.14533424</c:v>
                </c:pt>
                <c:pt idx="750">
                  <c:v>14.105333330000001</c:v>
                </c:pt>
                <c:pt idx="751">
                  <c:v>14.105333330000001</c:v>
                </c:pt>
                <c:pt idx="752">
                  <c:v>14.15600014</c:v>
                </c:pt>
                <c:pt idx="753">
                  <c:v>14.2213335</c:v>
                </c:pt>
                <c:pt idx="754">
                  <c:v>14.2213335</c:v>
                </c:pt>
                <c:pt idx="755">
                  <c:v>14.33733368</c:v>
                </c:pt>
                <c:pt idx="756">
                  <c:v>14.29466629</c:v>
                </c:pt>
                <c:pt idx="757">
                  <c:v>14.29466629</c:v>
                </c:pt>
                <c:pt idx="758">
                  <c:v>14.49333382</c:v>
                </c:pt>
                <c:pt idx="759">
                  <c:v>14.69200039</c:v>
                </c:pt>
                <c:pt idx="760">
                  <c:v>14.69200039</c:v>
                </c:pt>
                <c:pt idx="761">
                  <c:v>14.64133358</c:v>
                </c:pt>
                <c:pt idx="762">
                  <c:v>14.58533287</c:v>
                </c:pt>
                <c:pt idx="763">
                  <c:v>14.58533287</c:v>
                </c:pt>
                <c:pt idx="764">
                  <c:v>14.730667110000001</c:v>
                </c:pt>
                <c:pt idx="765">
                  <c:v>14.718667030000001</c:v>
                </c:pt>
                <c:pt idx="766">
                  <c:v>14.770667080000001</c:v>
                </c:pt>
                <c:pt idx="767">
                  <c:v>14.770667080000001</c:v>
                </c:pt>
                <c:pt idx="768">
                  <c:v>15.12533283</c:v>
                </c:pt>
                <c:pt idx="769">
                  <c:v>15.12533283</c:v>
                </c:pt>
                <c:pt idx="770">
                  <c:v>15.20533371</c:v>
                </c:pt>
                <c:pt idx="771">
                  <c:v>15.034667020000001</c:v>
                </c:pt>
                <c:pt idx="772">
                  <c:v>15.066667560000001</c:v>
                </c:pt>
                <c:pt idx="773">
                  <c:v>15.066667560000001</c:v>
                </c:pt>
                <c:pt idx="774">
                  <c:v>15.201333999999999</c:v>
                </c:pt>
                <c:pt idx="775">
                  <c:v>15.179999349999999</c:v>
                </c:pt>
                <c:pt idx="776">
                  <c:v>15.179999349999999</c:v>
                </c:pt>
                <c:pt idx="777">
                  <c:v>15.38666725</c:v>
                </c:pt>
                <c:pt idx="778">
                  <c:v>15.57866669</c:v>
                </c:pt>
                <c:pt idx="779">
                  <c:v>15.57866669</c:v>
                </c:pt>
                <c:pt idx="780">
                  <c:v>15.626666070000001</c:v>
                </c:pt>
                <c:pt idx="781">
                  <c:v>15.648000720000001</c:v>
                </c:pt>
                <c:pt idx="782">
                  <c:v>15.648000720000001</c:v>
                </c:pt>
                <c:pt idx="783">
                  <c:v>15.561332699999999</c:v>
                </c:pt>
                <c:pt idx="784">
                  <c:v>15.51733398</c:v>
                </c:pt>
                <c:pt idx="785">
                  <c:v>15.699998859999999</c:v>
                </c:pt>
                <c:pt idx="786">
                  <c:v>15.877332689999999</c:v>
                </c:pt>
                <c:pt idx="787">
                  <c:v>16</c:v>
                </c:pt>
                <c:pt idx="788">
                  <c:v>16</c:v>
                </c:pt>
                <c:pt idx="789">
                  <c:v>15.976000790000001</c:v>
                </c:pt>
                <c:pt idx="790">
                  <c:v>15.94666576</c:v>
                </c:pt>
                <c:pt idx="791">
                  <c:v>16.02266693</c:v>
                </c:pt>
                <c:pt idx="792">
                  <c:v>16.02266693</c:v>
                </c:pt>
                <c:pt idx="793">
                  <c:v>16.07466698</c:v>
                </c:pt>
                <c:pt idx="794">
                  <c:v>16.14666557</c:v>
                </c:pt>
                <c:pt idx="795">
                  <c:v>16.147998810000001</c:v>
                </c:pt>
                <c:pt idx="796">
                  <c:v>16.257333760000002</c:v>
                </c:pt>
                <c:pt idx="797">
                  <c:v>16.457332610000002</c:v>
                </c:pt>
                <c:pt idx="798">
                  <c:v>16.457332610000002</c:v>
                </c:pt>
                <c:pt idx="799">
                  <c:v>16.474666599999999</c:v>
                </c:pt>
                <c:pt idx="800">
                  <c:v>16.48399925</c:v>
                </c:pt>
                <c:pt idx="801">
                  <c:v>16.437334060000001</c:v>
                </c:pt>
                <c:pt idx="802">
                  <c:v>16.437334060000001</c:v>
                </c:pt>
                <c:pt idx="803">
                  <c:v>16.524000170000001</c:v>
                </c:pt>
                <c:pt idx="804">
                  <c:v>16.524000170000001</c:v>
                </c:pt>
                <c:pt idx="805">
                  <c:v>16.717332840000001</c:v>
                </c:pt>
                <c:pt idx="806">
                  <c:v>16.913333890000001</c:v>
                </c:pt>
                <c:pt idx="807">
                  <c:v>16.929332729999999</c:v>
                </c:pt>
                <c:pt idx="808">
                  <c:v>16.929332729999999</c:v>
                </c:pt>
                <c:pt idx="809">
                  <c:v>16.832000730000001</c:v>
                </c:pt>
                <c:pt idx="810">
                  <c:v>16.845333100000001</c:v>
                </c:pt>
                <c:pt idx="811">
                  <c:v>16.845333100000001</c:v>
                </c:pt>
                <c:pt idx="812">
                  <c:v>16.950666429999998</c:v>
                </c:pt>
                <c:pt idx="813">
                  <c:v>17.15600014</c:v>
                </c:pt>
                <c:pt idx="814">
                  <c:v>17.15600014</c:v>
                </c:pt>
                <c:pt idx="815">
                  <c:v>17.293333050000001</c:v>
                </c:pt>
                <c:pt idx="816">
                  <c:v>17.39599991</c:v>
                </c:pt>
                <c:pt idx="817">
                  <c:v>17.39599991</c:v>
                </c:pt>
                <c:pt idx="818">
                  <c:v>17.243999479999999</c:v>
                </c:pt>
                <c:pt idx="819">
                  <c:v>17.281333920000002</c:v>
                </c:pt>
                <c:pt idx="820">
                  <c:v>17.230667109999999</c:v>
                </c:pt>
                <c:pt idx="821">
                  <c:v>17.30800056</c:v>
                </c:pt>
                <c:pt idx="822">
                  <c:v>17.457332610000002</c:v>
                </c:pt>
                <c:pt idx="823">
                  <c:v>17.457332610000002</c:v>
                </c:pt>
                <c:pt idx="824">
                  <c:v>17.67200089</c:v>
                </c:pt>
                <c:pt idx="825">
                  <c:v>17.799999239999998</c:v>
                </c:pt>
                <c:pt idx="826">
                  <c:v>17.659999849999998</c:v>
                </c:pt>
                <c:pt idx="827">
                  <c:v>17.659999849999998</c:v>
                </c:pt>
                <c:pt idx="828">
                  <c:v>17.70399857</c:v>
                </c:pt>
                <c:pt idx="829">
                  <c:v>17.745334629999999</c:v>
                </c:pt>
                <c:pt idx="830">
                  <c:v>17.780000690000001</c:v>
                </c:pt>
                <c:pt idx="831">
                  <c:v>17.993331909999998</c:v>
                </c:pt>
                <c:pt idx="832">
                  <c:v>18.008001329999999</c:v>
                </c:pt>
                <c:pt idx="833">
                  <c:v>18.008001329999999</c:v>
                </c:pt>
                <c:pt idx="834">
                  <c:v>18.049333570000002</c:v>
                </c:pt>
                <c:pt idx="835">
                  <c:v>17.9893322</c:v>
                </c:pt>
                <c:pt idx="836">
                  <c:v>17.984001159999998</c:v>
                </c:pt>
                <c:pt idx="837">
                  <c:v>17.984001159999998</c:v>
                </c:pt>
                <c:pt idx="838">
                  <c:v>18.143999099999998</c:v>
                </c:pt>
                <c:pt idx="839">
                  <c:v>18.277334209999999</c:v>
                </c:pt>
                <c:pt idx="840">
                  <c:v>18.513332370000001</c:v>
                </c:pt>
                <c:pt idx="841">
                  <c:v>18.53866768</c:v>
                </c:pt>
                <c:pt idx="842">
                  <c:v>18.422666549999999</c:v>
                </c:pt>
                <c:pt idx="843">
                  <c:v>18.422666549999999</c:v>
                </c:pt>
                <c:pt idx="844">
                  <c:v>18.481334690000001</c:v>
                </c:pt>
                <c:pt idx="845">
                  <c:v>18.382665630000002</c:v>
                </c:pt>
                <c:pt idx="846">
                  <c:v>18.382665630000002</c:v>
                </c:pt>
                <c:pt idx="847">
                  <c:v>18.605333330000001</c:v>
                </c:pt>
                <c:pt idx="848">
                  <c:v>18.711999890000001</c:v>
                </c:pt>
                <c:pt idx="849">
                  <c:v>18.840000150000002</c:v>
                </c:pt>
                <c:pt idx="850">
                  <c:v>18.809333800000001</c:v>
                </c:pt>
                <c:pt idx="851">
                  <c:v>18.724000929999999</c:v>
                </c:pt>
                <c:pt idx="852">
                  <c:v>18.724000929999999</c:v>
                </c:pt>
                <c:pt idx="853">
                  <c:v>18.78666496</c:v>
                </c:pt>
                <c:pt idx="854">
                  <c:v>18.840000150000002</c:v>
                </c:pt>
                <c:pt idx="855">
                  <c:v>19.026666639999998</c:v>
                </c:pt>
                <c:pt idx="856">
                  <c:v>19.026666639999998</c:v>
                </c:pt>
                <c:pt idx="857">
                  <c:v>19.133335110000001</c:v>
                </c:pt>
                <c:pt idx="858">
                  <c:v>19.133335110000001</c:v>
                </c:pt>
                <c:pt idx="859">
                  <c:v>19.223999020000001</c:v>
                </c:pt>
                <c:pt idx="860">
                  <c:v>19.159999849999998</c:v>
                </c:pt>
                <c:pt idx="861">
                  <c:v>19.250665659999999</c:v>
                </c:pt>
                <c:pt idx="862">
                  <c:v>19.250665659999999</c:v>
                </c:pt>
                <c:pt idx="863">
                  <c:v>19.41866684</c:v>
                </c:pt>
                <c:pt idx="864">
                  <c:v>19.562665939999999</c:v>
                </c:pt>
                <c:pt idx="865">
                  <c:v>19.562665939999999</c:v>
                </c:pt>
                <c:pt idx="866">
                  <c:v>19.5</c:v>
                </c:pt>
                <c:pt idx="867">
                  <c:v>19.509332659999998</c:v>
                </c:pt>
                <c:pt idx="868">
                  <c:v>19.509332659999998</c:v>
                </c:pt>
                <c:pt idx="869">
                  <c:v>19.564001080000001</c:v>
                </c:pt>
                <c:pt idx="870">
                  <c:v>19.743999479999999</c:v>
                </c:pt>
                <c:pt idx="871">
                  <c:v>19.743999479999999</c:v>
                </c:pt>
                <c:pt idx="872">
                  <c:v>19.981334690000001</c:v>
                </c:pt>
                <c:pt idx="873">
                  <c:v>19.917333599999999</c:v>
                </c:pt>
                <c:pt idx="874">
                  <c:v>19.93466759</c:v>
                </c:pt>
                <c:pt idx="875">
                  <c:v>19.861333850000001</c:v>
                </c:pt>
                <c:pt idx="876">
                  <c:v>19.898666380000002</c:v>
                </c:pt>
                <c:pt idx="877">
                  <c:v>19.898666380000002</c:v>
                </c:pt>
                <c:pt idx="878">
                  <c:v>20.082666400000001</c:v>
                </c:pt>
                <c:pt idx="879">
                  <c:v>20.25466728</c:v>
                </c:pt>
                <c:pt idx="880">
                  <c:v>20.351999280000001</c:v>
                </c:pt>
                <c:pt idx="881">
                  <c:v>20.351999280000001</c:v>
                </c:pt>
                <c:pt idx="882">
                  <c:v>20.197332379999999</c:v>
                </c:pt>
                <c:pt idx="883">
                  <c:v>20.247999190000002</c:v>
                </c:pt>
                <c:pt idx="884">
                  <c:v>20.31333351</c:v>
                </c:pt>
                <c:pt idx="885">
                  <c:v>20.451999659999998</c:v>
                </c:pt>
                <c:pt idx="886">
                  <c:v>20.593334200000001</c:v>
                </c:pt>
                <c:pt idx="887">
                  <c:v>20.593334200000001</c:v>
                </c:pt>
                <c:pt idx="888">
                  <c:v>20.475999829999999</c:v>
                </c:pt>
                <c:pt idx="889">
                  <c:v>20.56399918</c:v>
                </c:pt>
                <c:pt idx="890">
                  <c:v>20.56399918</c:v>
                </c:pt>
                <c:pt idx="891">
                  <c:v>20.61333466</c:v>
                </c:pt>
                <c:pt idx="892">
                  <c:v>20.869333269999998</c:v>
                </c:pt>
                <c:pt idx="893">
                  <c:v>20.869333269999998</c:v>
                </c:pt>
                <c:pt idx="894">
                  <c:v>20.90133286</c:v>
                </c:pt>
                <c:pt idx="895">
                  <c:v>20.885334010000001</c:v>
                </c:pt>
                <c:pt idx="896">
                  <c:v>20.885334010000001</c:v>
                </c:pt>
                <c:pt idx="897">
                  <c:v>20.832000730000001</c:v>
                </c:pt>
                <c:pt idx="898">
                  <c:v>20.86533356</c:v>
                </c:pt>
                <c:pt idx="899">
                  <c:v>21.05866623</c:v>
                </c:pt>
                <c:pt idx="900">
                  <c:v>21.05866623</c:v>
                </c:pt>
                <c:pt idx="901">
                  <c:v>21.341333389999999</c:v>
                </c:pt>
                <c:pt idx="902">
                  <c:v>21.341333389999999</c:v>
                </c:pt>
                <c:pt idx="903">
                  <c:v>21.210666660000001</c:v>
                </c:pt>
                <c:pt idx="904">
                  <c:v>21.221334460000001</c:v>
                </c:pt>
                <c:pt idx="905">
                  <c:v>21.29066658</c:v>
                </c:pt>
                <c:pt idx="906">
                  <c:v>21.29066658</c:v>
                </c:pt>
                <c:pt idx="907">
                  <c:v>21.39199829</c:v>
                </c:pt>
                <c:pt idx="908">
                  <c:v>21.641334530000002</c:v>
                </c:pt>
                <c:pt idx="909">
                  <c:v>21.641334530000002</c:v>
                </c:pt>
                <c:pt idx="910">
                  <c:v>21.61199951</c:v>
                </c:pt>
                <c:pt idx="911">
                  <c:v>21.565334320000002</c:v>
                </c:pt>
                <c:pt idx="912">
                  <c:v>21.57466698</c:v>
                </c:pt>
                <c:pt idx="913">
                  <c:v>21.785331729999999</c:v>
                </c:pt>
                <c:pt idx="914">
                  <c:v>21.785331729999999</c:v>
                </c:pt>
                <c:pt idx="915">
                  <c:v>21.869333269999998</c:v>
                </c:pt>
                <c:pt idx="916">
                  <c:v>21.916000369999999</c:v>
                </c:pt>
                <c:pt idx="917">
                  <c:v>21.802667620000001</c:v>
                </c:pt>
                <c:pt idx="918">
                  <c:v>21.802667620000001</c:v>
                </c:pt>
                <c:pt idx="919">
                  <c:v>21.884000780000001</c:v>
                </c:pt>
                <c:pt idx="920">
                  <c:v>21.99466705</c:v>
                </c:pt>
                <c:pt idx="921">
                  <c:v>22.275999070000001</c:v>
                </c:pt>
                <c:pt idx="922">
                  <c:v>22.275999070000001</c:v>
                </c:pt>
                <c:pt idx="923">
                  <c:v>22.171998980000001</c:v>
                </c:pt>
                <c:pt idx="924">
                  <c:v>22.181333540000001</c:v>
                </c:pt>
                <c:pt idx="925">
                  <c:v>22.09200096</c:v>
                </c:pt>
                <c:pt idx="926">
                  <c:v>22.09200096</c:v>
                </c:pt>
                <c:pt idx="927">
                  <c:v>22.22000122</c:v>
                </c:pt>
                <c:pt idx="928">
                  <c:v>22.542667389999998</c:v>
                </c:pt>
                <c:pt idx="929">
                  <c:v>22.513334270000001</c:v>
                </c:pt>
                <c:pt idx="930">
                  <c:v>22.540000920000001</c:v>
                </c:pt>
                <c:pt idx="931">
                  <c:v>22.420000080000001</c:v>
                </c:pt>
                <c:pt idx="932">
                  <c:v>22.420000080000001</c:v>
                </c:pt>
                <c:pt idx="933">
                  <c:v>22.55866623</c:v>
                </c:pt>
                <c:pt idx="934">
                  <c:v>22.82666588</c:v>
                </c:pt>
                <c:pt idx="935">
                  <c:v>22.82666588</c:v>
                </c:pt>
                <c:pt idx="936">
                  <c:v>22.885334010000001</c:v>
                </c:pt>
                <c:pt idx="937">
                  <c:v>22.847999569999999</c:v>
                </c:pt>
                <c:pt idx="938">
                  <c:v>22.69866562</c:v>
                </c:pt>
                <c:pt idx="939">
                  <c:v>22.90799904</c:v>
                </c:pt>
                <c:pt idx="940">
                  <c:v>23.037334439999999</c:v>
                </c:pt>
                <c:pt idx="941">
                  <c:v>23.037334439999999</c:v>
                </c:pt>
                <c:pt idx="942">
                  <c:v>23.173332210000002</c:v>
                </c:pt>
                <c:pt idx="943">
                  <c:v>23.06533241</c:v>
                </c:pt>
                <c:pt idx="944">
                  <c:v>23.037334439999999</c:v>
                </c:pt>
                <c:pt idx="945">
                  <c:v>23.037334439999999</c:v>
                </c:pt>
                <c:pt idx="946">
                  <c:v>23.17200089</c:v>
                </c:pt>
                <c:pt idx="947">
                  <c:v>23.266666409999999</c:v>
                </c:pt>
                <c:pt idx="948">
                  <c:v>23.541334150000001</c:v>
                </c:pt>
                <c:pt idx="949">
                  <c:v>23.390666960000001</c:v>
                </c:pt>
                <c:pt idx="950">
                  <c:v>23.351999280000001</c:v>
                </c:pt>
                <c:pt idx="951">
                  <c:v>23.351999280000001</c:v>
                </c:pt>
                <c:pt idx="952">
                  <c:v>23.384000780000001</c:v>
                </c:pt>
                <c:pt idx="953">
                  <c:v>23.573333739999999</c:v>
                </c:pt>
                <c:pt idx="954">
                  <c:v>23.573333739999999</c:v>
                </c:pt>
                <c:pt idx="955">
                  <c:v>23.880001069999999</c:v>
                </c:pt>
                <c:pt idx="956">
                  <c:v>23.653333660000001</c:v>
                </c:pt>
                <c:pt idx="957">
                  <c:v>23.653333660000001</c:v>
                </c:pt>
                <c:pt idx="958">
                  <c:v>23.682666780000002</c:v>
                </c:pt>
                <c:pt idx="959">
                  <c:v>23.802665709999999</c:v>
                </c:pt>
                <c:pt idx="960">
                  <c:v>24.082666400000001</c:v>
                </c:pt>
                <c:pt idx="961">
                  <c:v>24.082666400000001</c:v>
                </c:pt>
                <c:pt idx="962">
                  <c:v>24.017332079999999</c:v>
                </c:pt>
                <c:pt idx="963">
                  <c:v>23.949333190000001</c:v>
                </c:pt>
                <c:pt idx="964">
                  <c:v>23.949333190000001</c:v>
                </c:pt>
                <c:pt idx="965">
                  <c:v>24.194665910000001</c:v>
                </c:pt>
                <c:pt idx="966">
                  <c:v>24.393333439999999</c:v>
                </c:pt>
                <c:pt idx="967">
                  <c:v>24.393333439999999</c:v>
                </c:pt>
                <c:pt idx="968">
                  <c:v>24.2373333</c:v>
                </c:pt>
                <c:pt idx="969">
                  <c:v>24.246667859999999</c:v>
                </c:pt>
                <c:pt idx="970">
                  <c:v>24.246667859999999</c:v>
                </c:pt>
                <c:pt idx="971">
                  <c:v>24.30133438</c:v>
                </c:pt>
                <c:pt idx="972">
                  <c:v>24.479999540000001</c:v>
                </c:pt>
                <c:pt idx="973">
                  <c:v>24.69333267</c:v>
                </c:pt>
                <c:pt idx="974">
                  <c:v>24.525333400000001</c:v>
                </c:pt>
                <c:pt idx="975">
                  <c:v>24.445333479999999</c:v>
                </c:pt>
                <c:pt idx="976">
                  <c:v>24.445333479999999</c:v>
                </c:pt>
                <c:pt idx="977">
                  <c:v>24.55200005</c:v>
                </c:pt>
                <c:pt idx="978">
                  <c:v>24.7946682</c:v>
                </c:pt>
                <c:pt idx="979">
                  <c:v>24.98399925</c:v>
                </c:pt>
                <c:pt idx="980">
                  <c:v>24.98399925</c:v>
                </c:pt>
                <c:pt idx="981">
                  <c:v>24.81333351</c:v>
                </c:pt>
                <c:pt idx="982">
                  <c:v>24.766666409999999</c:v>
                </c:pt>
                <c:pt idx="983">
                  <c:v>24.96133232</c:v>
                </c:pt>
                <c:pt idx="984">
                  <c:v>25.088001250000001</c:v>
                </c:pt>
                <c:pt idx="985">
                  <c:v>25.250665659999999</c:v>
                </c:pt>
                <c:pt idx="986">
                  <c:v>25.250665659999999</c:v>
                </c:pt>
                <c:pt idx="987">
                  <c:v>25.12800026</c:v>
                </c:pt>
                <c:pt idx="988">
                  <c:v>25.105333330000001</c:v>
                </c:pt>
                <c:pt idx="989">
                  <c:v>25.2626667</c:v>
                </c:pt>
                <c:pt idx="990">
                  <c:v>25.2626667</c:v>
                </c:pt>
                <c:pt idx="991">
                  <c:v>25.473333360000002</c:v>
                </c:pt>
                <c:pt idx="992">
                  <c:v>25.41866684</c:v>
                </c:pt>
                <c:pt idx="993">
                  <c:v>25.41866684</c:v>
                </c:pt>
                <c:pt idx="994">
                  <c:v>25.356000900000002</c:v>
                </c:pt>
                <c:pt idx="995">
                  <c:v>25.531999590000002</c:v>
                </c:pt>
                <c:pt idx="996">
                  <c:v>25.531999590000002</c:v>
                </c:pt>
                <c:pt idx="997">
                  <c:v>25.733333590000001</c:v>
                </c:pt>
                <c:pt idx="998">
                  <c:v>25.690666199999999</c:v>
                </c:pt>
                <c:pt idx="999">
                  <c:v>25.690666199999999</c:v>
                </c:pt>
                <c:pt idx="1000">
                  <c:v>25.692001340000001</c:v>
                </c:pt>
                <c:pt idx="1001">
                  <c:v>25.99333382</c:v>
                </c:pt>
                <c:pt idx="1002">
                  <c:v>25.99333382</c:v>
                </c:pt>
                <c:pt idx="1003">
                  <c:v>25.98266602</c:v>
                </c:pt>
                <c:pt idx="1004">
                  <c:v>25.975999829999999</c:v>
                </c:pt>
                <c:pt idx="1005">
                  <c:v>25.975999829999999</c:v>
                </c:pt>
                <c:pt idx="1006">
                  <c:v>25.890666960000001</c:v>
                </c:pt>
                <c:pt idx="1007">
                  <c:v>25.921333310000001</c:v>
                </c:pt>
                <c:pt idx="1008">
                  <c:v>26.22133255</c:v>
                </c:pt>
                <c:pt idx="1009">
                  <c:v>26.298666000000001</c:v>
                </c:pt>
                <c:pt idx="1010">
                  <c:v>26.217332840000001</c:v>
                </c:pt>
                <c:pt idx="1011">
                  <c:v>26.217332840000001</c:v>
                </c:pt>
                <c:pt idx="1012">
                  <c:v>26.11066628</c:v>
                </c:pt>
                <c:pt idx="1013">
                  <c:v>26.55866623</c:v>
                </c:pt>
                <c:pt idx="1014">
                  <c:v>26.57466698</c:v>
                </c:pt>
                <c:pt idx="1015">
                  <c:v>26.57466698</c:v>
                </c:pt>
                <c:pt idx="1016">
                  <c:v>26.368000030000001</c:v>
                </c:pt>
                <c:pt idx="1017">
                  <c:v>26.57600021</c:v>
                </c:pt>
                <c:pt idx="1018">
                  <c:v>26.51600075</c:v>
                </c:pt>
                <c:pt idx="1019">
                  <c:v>26.857332230000001</c:v>
                </c:pt>
                <c:pt idx="1020">
                  <c:v>26.807998659999999</c:v>
                </c:pt>
                <c:pt idx="1021">
                  <c:v>26.807998659999999</c:v>
                </c:pt>
                <c:pt idx="1022">
                  <c:v>26.60400009</c:v>
                </c:pt>
                <c:pt idx="1023">
                  <c:v>26.701333999999999</c:v>
                </c:pt>
                <c:pt idx="1024">
                  <c:v>27.015998840000002</c:v>
                </c:pt>
                <c:pt idx="1025">
                  <c:v>27.015998840000002</c:v>
                </c:pt>
                <c:pt idx="1026">
                  <c:v>27.05333328</c:v>
                </c:pt>
                <c:pt idx="1027">
                  <c:v>26.9640007</c:v>
                </c:pt>
                <c:pt idx="1028">
                  <c:v>26.93600082</c:v>
                </c:pt>
                <c:pt idx="1029">
                  <c:v>27.057334900000001</c:v>
                </c:pt>
                <c:pt idx="1030">
                  <c:v>27.39599991</c:v>
                </c:pt>
                <c:pt idx="1031">
                  <c:v>27.39599991</c:v>
                </c:pt>
                <c:pt idx="1032">
                  <c:v>27.334667209999999</c:v>
                </c:pt>
                <c:pt idx="1033">
                  <c:v>27.13999939</c:v>
                </c:pt>
                <c:pt idx="1034">
                  <c:v>27.364000319999999</c:v>
                </c:pt>
                <c:pt idx="1035">
                  <c:v>27.364000319999999</c:v>
                </c:pt>
                <c:pt idx="1036">
                  <c:v>27.5</c:v>
                </c:pt>
                <c:pt idx="1037">
                  <c:v>27.5</c:v>
                </c:pt>
                <c:pt idx="1038">
                  <c:v>27.473333360000002</c:v>
                </c:pt>
                <c:pt idx="1039">
                  <c:v>27.42533302</c:v>
                </c:pt>
                <c:pt idx="1040">
                  <c:v>27.851999280000001</c:v>
                </c:pt>
                <c:pt idx="1041">
                  <c:v>27.851999280000001</c:v>
                </c:pt>
                <c:pt idx="1042">
                  <c:v>27.826667789999998</c:v>
                </c:pt>
                <c:pt idx="1043">
                  <c:v>27.684000019999999</c:v>
                </c:pt>
                <c:pt idx="1044">
                  <c:v>27.684000019999999</c:v>
                </c:pt>
                <c:pt idx="1045">
                  <c:v>27.929332729999999</c:v>
                </c:pt>
                <c:pt idx="1046">
                  <c:v>28.189332960000002</c:v>
                </c:pt>
                <c:pt idx="1047">
                  <c:v>28.189332960000002</c:v>
                </c:pt>
                <c:pt idx="1048">
                  <c:v>27.88666534</c:v>
                </c:pt>
                <c:pt idx="1049">
                  <c:v>27.93733215</c:v>
                </c:pt>
                <c:pt idx="1050">
                  <c:v>27.93733215</c:v>
                </c:pt>
                <c:pt idx="1051">
                  <c:v>28.11733246</c:v>
                </c:pt>
                <c:pt idx="1052">
                  <c:v>28.385334010000001</c:v>
                </c:pt>
                <c:pt idx="1053">
                  <c:v>28.356000900000002</c:v>
                </c:pt>
                <c:pt idx="1054">
                  <c:v>28.140001300000002</c:v>
                </c:pt>
                <c:pt idx="1055">
                  <c:v>28.288000109999999</c:v>
                </c:pt>
                <c:pt idx="1056">
                  <c:v>28.288000109999999</c:v>
                </c:pt>
                <c:pt idx="1057">
                  <c:v>28.497333529999999</c:v>
                </c:pt>
                <c:pt idx="1058">
                  <c:v>28.626667019999999</c:v>
                </c:pt>
                <c:pt idx="1059">
                  <c:v>28.456001279999999</c:v>
                </c:pt>
                <c:pt idx="1060">
                  <c:v>28.456001279999999</c:v>
                </c:pt>
                <c:pt idx="1061">
                  <c:v>28.507999420000001</c:v>
                </c:pt>
                <c:pt idx="1062">
                  <c:v>28.781333920000002</c:v>
                </c:pt>
                <c:pt idx="1063">
                  <c:v>28.815999980000001</c:v>
                </c:pt>
                <c:pt idx="1064">
                  <c:v>28.659999849999998</c:v>
                </c:pt>
                <c:pt idx="1065">
                  <c:v>28.705333710000001</c:v>
                </c:pt>
                <c:pt idx="1066">
                  <c:v>28.705333710000001</c:v>
                </c:pt>
                <c:pt idx="1067">
                  <c:v>29.001333240000001</c:v>
                </c:pt>
                <c:pt idx="1068">
                  <c:v>29.013332370000001</c:v>
                </c:pt>
                <c:pt idx="1069">
                  <c:v>29.003999709999999</c:v>
                </c:pt>
                <c:pt idx="1070">
                  <c:v>29.003999709999999</c:v>
                </c:pt>
                <c:pt idx="1071">
                  <c:v>29.2373333</c:v>
                </c:pt>
                <c:pt idx="1072">
                  <c:v>29.2373333</c:v>
                </c:pt>
                <c:pt idx="1073">
                  <c:v>29.288000109999999</c:v>
                </c:pt>
                <c:pt idx="1074">
                  <c:v>29.192001340000001</c:v>
                </c:pt>
                <c:pt idx="1075">
                  <c:v>29.200000760000002</c:v>
                </c:pt>
                <c:pt idx="1076">
                  <c:v>29.200000760000002</c:v>
                </c:pt>
                <c:pt idx="1077">
                  <c:v>29.249334340000001</c:v>
                </c:pt>
                <c:pt idx="1078">
                  <c:v>29.582666400000001</c:v>
                </c:pt>
                <c:pt idx="1079">
                  <c:v>29.582666400000001</c:v>
                </c:pt>
                <c:pt idx="1080">
                  <c:v>29.40133286</c:v>
                </c:pt>
                <c:pt idx="1081">
                  <c:v>29.593334200000001</c:v>
                </c:pt>
                <c:pt idx="1082">
                  <c:v>29.593334200000001</c:v>
                </c:pt>
                <c:pt idx="1083">
                  <c:v>29.78533363</c:v>
                </c:pt>
                <c:pt idx="1084">
                  <c:v>29.677333829999998</c:v>
                </c:pt>
                <c:pt idx="1085">
                  <c:v>29.57066536</c:v>
                </c:pt>
                <c:pt idx="1086">
                  <c:v>29.57066536</c:v>
                </c:pt>
                <c:pt idx="1087">
                  <c:v>29.74533272</c:v>
                </c:pt>
                <c:pt idx="1088">
                  <c:v>30.074665070000002</c:v>
                </c:pt>
                <c:pt idx="1089">
                  <c:v>30.074665070000002</c:v>
                </c:pt>
                <c:pt idx="1090">
                  <c:v>29.910665510000001</c:v>
                </c:pt>
                <c:pt idx="1091">
                  <c:v>29.910665510000001</c:v>
                </c:pt>
                <c:pt idx="1092">
                  <c:v>29.974666599999999</c:v>
                </c:pt>
                <c:pt idx="1093">
                  <c:v>30.334667209999999</c:v>
                </c:pt>
                <c:pt idx="1094">
                  <c:v>30.188001629999999</c:v>
                </c:pt>
                <c:pt idx="1095">
                  <c:v>30.188001629999999</c:v>
                </c:pt>
                <c:pt idx="1096">
                  <c:v>30.057334900000001</c:v>
                </c:pt>
                <c:pt idx="1097">
                  <c:v>30.334667209999999</c:v>
                </c:pt>
                <c:pt idx="1098">
                  <c:v>30.334667209999999</c:v>
                </c:pt>
                <c:pt idx="1099">
                  <c:v>30.406665799999999</c:v>
                </c:pt>
                <c:pt idx="1100">
                  <c:v>30.366664889999999</c:v>
                </c:pt>
                <c:pt idx="1101">
                  <c:v>30.366664889999999</c:v>
                </c:pt>
                <c:pt idx="1102">
                  <c:v>30.575998309999999</c:v>
                </c:pt>
                <c:pt idx="1103">
                  <c:v>30.664001460000001</c:v>
                </c:pt>
                <c:pt idx="1104">
                  <c:v>30.509334559999999</c:v>
                </c:pt>
                <c:pt idx="1105">
                  <c:v>30.509334559999999</c:v>
                </c:pt>
                <c:pt idx="1106">
                  <c:v>30.531999590000002</c:v>
                </c:pt>
                <c:pt idx="1107">
                  <c:v>30.931999210000001</c:v>
                </c:pt>
                <c:pt idx="1108">
                  <c:v>30.886667249999999</c:v>
                </c:pt>
                <c:pt idx="1109">
                  <c:v>30.85199738</c:v>
                </c:pt>
                <c:pt idx="1110">
                  <c:v>30.723999020000001</c:v>
                </c:pt>
                <c:pt idx="1111">
                  <c:v>30.723999020000001</c:v>
                </c:pt>
                <c:pt idx="1112">
                  <c:v>31.091999049999998</c:v>
                </c:pt>
                <c:pt idx="1113">
                  <c:v>31.197334290000001</c:v>
                </c:pt>
                <c:pt idx="1114">
                  <c:v>31.197334290000001</c:v>
                </c:pt>
                <c:pt idx="1115">
                  <c:v>30.97066689</c:v>
                </c:pt>
                <c:pt idx="1116">
                  <c:v>31.130664830000001</c:v>
                </c:pt>
                <c:pt idx="1117">
                  <c:v>31.22533417</c:v>
                </c:pt>
                <c:pt idx="1118">
                  <c:v>31.32933426</c:v>
                </c:pt>
                <c:pt idx="1119">
                  <c:v>31.22933578</c:v>
                </c:pt>
                <c:pt idx="1120">
                  <c:v>31.22933578</c:v>
                </c:pt>
                <c:pt idx="1121">
                  <c:v>31.381334299999999</c:v>
                </c:pt>
                <c:pt idx="1122">
                  <c:v>31.63466644</c:v>
                </c:pt>
                <c:pt idx="1123">
                  <c:v>31.44133377</c:v>
                </c:pt>
                <c:pt idx="1124">
                  <c:v>31.44133377</c:v>
                </c:pt>
                <c:pt idx="1125">
                  <c:v>31.46133232</c:v>
                </c:pt>
                <c:pt idx="1126">
                  <c:v>31.60400009</c:v>
                </c:pt>
                <c:pt idx="1127">
                  <c:v>31.84933281</c:v>
                </c:pt>
                <c:pt idx="1128">
                  <c:v>31.698667530000002</c:v>
                </c:pt>
                <c:pt idx="1129">
                  <c:v>31.630664830000001</c:v>
                </c:pt>
                <c:pt idx="1130">
                  <c:v>31.630664830000001</c:v>
                </c:pt>
                <c:pt idx="1131">
                  <c:v>32.004001619999997</c:v>
                </c:pt>
                <c:pt idx="1132">
                  <c:v>32.001331329999999</c:v>
                </c:pt>
                <c:pt idx="1133">
                  <c:v>32.001331329999999</c:v>
                </c:pt>
                <c:pt idx="1134">
                  <c:v>31.906667710000001</c:v>
                </c:pt>
                <c:pt idx="1135">
                  <c:v>32.190666200000003</c:v>
                </c:pt>
                <c:pt idx="1136">
                  <c:v>32.190666200000003</c:v>
                </c:pt>
                <c:pt idx="1137">
                  <c:v>32.149333949999999</c:v>
                </c:pt>
                <c:pt idx="1138">
                  <c:v>32.062664030000001</c:v>
                </c:pt>
                <c:pt idx="1139">
                  <c:v>32.345333099999998</c:v>
                </c:pt>
                <c:pt idx="1140">
                  <c:v>32.345333099999998</c:v>
                </c:pt>
                <c:pt idx="1141">
                  <c:v>32.476001740000001</c:v>
                </c:pt>
                <c:pt idx="1142">
                  <c:v>32.310665129999997</c:v>
                </c:pt>
                <c:pt idx="1143">
                  <c:v>32.310665129999997</c:v>
                </c:pt>
                <c:pt idx="1144">
                  <c:v>32.291999820000001</c:v>
                </c:pt>
                <c:pt idx="1145">
                  <c:v>32.66133499</c:v>
                </c:pt>
                <c:pt idx="1146">
                  <c:v>32.66133499</c:v>
                </c:pt>
                <c:pt idx="1147">
                  <c:v>32.45599747</c:v>
                </c:pt>
                <c:pt idx="1148">
                  <c:v>32.641330719999999</c:v>
                </c:pt>
                <c:pt idx="1149">
                  <c:v>32.641330719999999</c:v>
                </c:pt>
                <c:pt idx="1150">
                  <c:v>32.91999817</c:v>
                </c:pt>
                <c:pt idx="1151">
                  <c:v>32.814666750000001</c:v>
                </c:pt>
                <c:pt idx="1152">
                  <c:v>32.724002839999997</c:v>
                </c:pt>
                <c:pt idx="1153">
                  <c:v>32.724002839999997</c:v>
                </c:pt>
                <c:pt idx="1154">
                  <c:v>32.878669739999999</c:v>
                </c:pt>
                <c:pt idx="1155">
                  <c:v>33.024002080000002</c:v>
                </c:pt>
                <c:pt idx="1156">
                  <c:v>33.024002080000002</c:v>
                </c:pt>
                <c:pt idx="1157">
                  <c:v>32.982666020000003</c:v>
                </c:pt>
                <c:pt idx="1158">
                  <c:v>33.242664339999997</c:v>
                </c:pt>
                <c:pt idx="1159">
                  <c:v>33.242664339999997</c:v>
                </c:pt>
                <c:pt idx="1160">
                  <c:v>33.256000520000001</c:v>
                </c:pt>
                <c:pt idx="1161">
                  <c:v>33.153335570000003</c:v>
                </c:pt>
                <c:pt idx="1162">
                  <c:v>33.266666409999999</c:v>
                </c:pt>
                <c:pt idx="1163">
                  <c:v>33.497333529999999</c:v>
                </c:pt>
                <c:pt idx="1164">
                  <c:v>33.446666720000003</c:v>
                </c:pt>
                <c:pt idx="1165">
                  <c:v>33.446666720000003</c:v>
                </c:pt>
                <c:pt idx="1166">
                  <c:v>33.309333799999997</c:v>
                </c:pt>
                <c:pt idx="1167">
                  <c:v>33.599998470000003</c:v>
                </c:pt>
                <c:pt idx="1168">
                  <c:v>33.68933105</c:v>
                </c:pt>
                <c:pt idx="1169">
                  <c:v>33.68933105</c:v>
                </c:pt>
                <c:pt idx="1170">
                  <c:v>33.55466843</c:v>
                </c:pt>
                <c:pt idx="1171">
                  <c:v>33.713333130000002</c:v>
                </c:pt>
                <c:pt idx="1172">
                  <c:v>33.865333560000003</c:v>
                </c:pt>
                <c:pt idx="1173">
                  <c:v>33.886669159999997</c:v>
                </c:pt>
                <c:pt idx="1174">
                  <c:v>33.835998539999999</c:v>
                </c:pt>
                <c:pt idx="1175">
                  <c:v>33.835998539999999</c:v>
                </c:pt>
                <c:pt idx="1176">
                  <c:v>33.978668210000002</c:v>
                </c:pt>
                <c:pt idx="1177">
                  <c:v>34.167999270000003</c:v>
                </c:pt>
                <c:pt idx="1178">
                  <c:v>33.946666720000003</c:v>
                </c:pt>
                <c:pt idx="1179">
                  <c:v>33.946666720000003</c:v>
                </c:pt>
                <c:pt idx="1180">
                  <c:v>34.012001040000001</c:v>
                </c:pt>
                <c:pt idx="1181">
                  <c:v>34.226669309999998</c:v>
                </c:pt>
                <c:pt idx="1182">
                  <c:v>34.226669309999998</c:v>
                </c:pt>
                <c:pt idx="1183">
                  <c:v>34.194667819999999</c:v>
                </c:pt>
                <c:pt idx="1184">
                  <c:v>34.383998869999999</c:v>
                </c:pt>
                <c:pt idx="1185">
                  <c:v>34.383998869999999</c:v>
                </c:pt>
                <c:pt idx="1186">
                  <c:v>34.501335140000002</c:v>
                </c:pt>
                <c:pt idx="1187">
                  <c:v>34.410667420000003</c:v>
                </c:pt>
                <c:pt idx="1188">
                  <c:v>34.444000240000001</c:v>
                </c:pt>
                <c:pt idx="1189">
                  <c:v>34.444000240000001</c:v>
                </c:pt>
                <c:pt idx="1190">
                  <c:v>34.624000549999998</c:v>
                </c:pt>
                <c:pt idx="1191">
                  <c:v>34.624000549999998</c:v>
                </c:pt>
                <c:pt idx="1192">
                  <c:v>34.588001249999998</c:v>
                </c:pt>
                <c:pt idx="1193">
                  <c:v>34.83866501</c:v>
                </c:pt>
                <c:pt idx="1194">
                  <c:v>34.910667420000003</c:v>
                </c:pt>
                <c:pt idx="1195">
                  <c:v>34.910667420000003</c:v>
                </c:pt>
                <c:pt idx="1196">
                  <c:v>34.785331730000003</c:v>
                </c:pt>
                <c:pt idx="1197">
                  <c:v>34.874668120000003</c:v>
                </c:pt>
                <c:pt idx="1198">
                  <c:v>35.129333500000001</c:v>
                </c:pt>
                <c:pt idx="1199">
                  <c:v>35.129333500000001</c:v>
                </c:pt>
                <c:pt idx="1200">
                  <c:v>34.922664640000001</c:v>
                </c:pt>
                <c:pt idx="1201">
                  <c:v>34.922664640000001</c:v>
                </c:pt>
                <c:pt idx="1202">
                  <c:v>35.215999600000004</c:v>
                </c:pt>
                <c:pt idx="1203">
                  <c:v>35.374668120000003</c:v>
                </c:pt>
                <c:pt idx="1204">
                  <c:v>35.22000122</c:v>
                </c:pt>
                <c:pt idx="1205">
                  <c:v>35.22000122</c:v>
                </c:pt>
                <c:pt idx="1206">
                  <c:v>35.399997710000001</c:v>
                </c:pt>
                <c:pt idx="1207">
                  <c:v>35.423999790000003</c:v>
                </c:pt>
                <c:pt idx="1208">
                  <c:v>35.380001069999999</c:v>
                </c:pt>
                <c:pt idx="1209">
                  <c:v>35.47733307</c:v>
                </c:pt>
                <c:pt idx="1210">
                  <c:v>35.678665160000001</c:v>
                </c:pt>
                <c:pt idx="1211">
                  <c:v>35.678665160000001</c:v>
                </c:pt>
                <c:pt idx="1212">
                  <c:v>35.710666660000001</c:v>
                </c:pt>
                <c:pt idx="1213">
                  <c:v>35.446666720000003</c:v>
                </c:pt>
                <c:pt idx="1214">
                  <c:v>35.761333469999997</c:v>
                </c:pt>
                <c:pt idx="1215">
                  <c:v>35.761333469999997</c:v>
                </c:pt>
                <c:pt idx="1216">
                  <c:v>35.731998439999998</c:v>
                </c:pt>
                <c:pt idx="1217">
                  <c:v>35.731998439999998</c:v>
                </c:pt>
                <c:pt idx="1218">
                  <c:v>35.90533447</c:v>
                </c:pt>
                <c:pt idx="1219">
                  <c:v>36.109333040000003</c:v>
                </c:pt>
                <c:pt idx="1220">
                  <c:v>36.023998259999999</c:v>
                </c:pt>
                <c:pt idx="1221">
                  <c:v>36.023998259999999</c:v>
                </c:pt>
                <c:pt idx="1222">
                  <c:v>36.043998719999998</c:v>
                </c:pt>
                <c:pt idx="1223">
                  <c:v>36.246669769999997</c:v>
                </c:pt>
                <c:pt idx="1224">
                  <c:v>36.246669769999997</c:v>
                </c:pt>
                <c:pt idx="1225">
                  <c:v>36.137332919999999</c:v>
                </c:pt>
                <c:pt idx="1226">
                  <c:v>36.41999817</c:v>
                </c:pt>
                <c:pt idx="1227">
                  <c:v>36.41999817</c:v>
                </c:pt>
                <c:pt idx="1228">
                  <c:v>36.54533386</c:v>
                </c:pt>
                <c:pt idx="1229">
                  <c:v>36.305332180000001</c:v>
                </c:pt>
                <c:pt idx="1230">
                  <c:v>36.305332180000001</c:v>
                </c:pt>
                <c:pt idx="1231">
                  <c:v>36.54533386</c:v>
                </c:pt>
                <c:pt idx="1232">
                  <c:v>36.641330719999999</c:v>
                </c:pt>
                <c:pt idx="1233">
                  <c:v>36.484001159999998</c:v>
                </c:pt>
                <c:pt idx="1234">
                  <c:v>36.578666689999999</c:v>
                </c:pt>
                <c:pt idx="1235">
                  <c:v>36.88266754</c:v>
                </c:pt>
                <c:pt idx="1236">
                  <c:v>36.818664550000001</c:v>
                </c:pt>
                <c:pt idx="1237">
                  <c:v>36.818664550000001</c:v>
                </c:pt>
                <c:pt idx="1238">
                  <c:v>36.77999878</c:v>
                </c:pt>
                <c:pt idx="1239">
                  <c:v>37.097332000000002</c:v>
                </c:pt>
                <c:pt idx="1240">
                  <c:v>36.961334229999999</c:v>
                </c:pt>
                <c:pt idx="1241">
                  <c:v>36.961334229999999</c:v>
                </c:pt>
                <c:pt idx="1242">
                  <c:v>36.870666499999999</c:v>
                </c:pt>
                <c:pt idx="1243">
                  <c:v>37.165332790000001</c:v>
                </c:pt>
                <c:pt idx="1244">
                  <c:v>37.274665830000004</c:v>
                </c:pt>
                <c:pt idx="1245">
                  <c:v>37.048000340000002</c:v>
                </c:pt>
                <c:pt idx="1246">
                  <c:v>37.299999239999998</c:v>
                </c:pt>
                <c:pt idx="1247">
                  <c:v>37.299999239999998</c:v>
                </c:pt>
                <c:pt idx="1248">
                  <c:v>37.492000580000003</c:v>
                </c:pt>
                <c:pt idx="1249">
                  <c:v>37.289333339999999</c:v>
                </c:pt>
                <c:pt idx="1250">
                  <c:v>37.289333339999999</c:v>
                </c:pt>
                <c:pt idx="1251">
                  <c:v>37.335998539999999</c:v>
                </c:pt>
                <c:pt idx="1252">
                  <c:v>37.498664859999998</c:v>
                </c:pt>
                <c:pt idx="1253">
                  <c:v>37.498664859999998</c:v>
                </c:pt>
                <c:pt idx="1254">
                  <c:v>37.525333400000001</c:v>
                </c:pt>
                <c:pt idx="1255">
                  <c:v>37.850669859999996</c:v>
                </c:pt>
                <c:pt idx="1256">
                  <c:v>37.850669859999996</c:v>
                </c:pt>
                <c:pt idx="1257">
                  <c:v>37.704002379999999</c:v>
                </c:pt>
                <c:pt idx="1258">
                  <c:v>37.757335660000003</c:v>
                </c:pt>
                <c:pt idx="1259">
                  <c:v>37.923999790000003</c:v>
                </c:pt>
                <c:pt idx="1260">
                  <c:v>37.969333650000003</c:v>
                </c:pt>
                <c:pt idx="1261">
                  <c:v>37.708000179999999</c:v>
                </c:pt>
                <c:pt idx="1262">
                  <c:v>38.069332119999999</c:v>
                </c:pt>
                <c:pt idx="1263">
                  <c:v>38.069332119999999</c:v>
                </c:pt>
                <c:pt idx="1264">
                  <c:v>38.177333830000002</c:v>
                </c:pt>
                <c:pt idx="1265">
                  <c:v>38.066665649999997</c:v>
                </c:pt>
                <c:pt idx="1266">
                  <c:v>38.066665649999997</c:v>
                </c:pt>
                <c:pt idx="1267">
                  <c:v>38.17599869</c:v>
                </c:pt>
                <c:pt idx="1268">
                  <c:v>38.457332610000002</c:v>
                </c:pt>
                <c:pt idx="1269">
                  <c:v>38.284000399999996</c:v>
                </c:pt>
                <c:pt idx="1270">
                  <c:v>38.409332280000001</c:v>
                </c:pt>
                <c:pt idx="1271">
                  <c:v>38.58133316</c:v>
                </c:pt>
                <c:pt idx="1272">
                  <c:v>38.58133316</c:v>
                </c:pt>
                <c:pt idx="1273">
                  <c:v>38.362667080000001</c:v>
                </c:pt>
                <c:pt idx="1274">
                  <c:v>38.67200089</c:v>
                </c:pt>
                <c:pt idx="1275">
                  <c:v>38.721336360000002</c:v>
                </c:pt>
                <c:pt idx="1276">
                  <c:v>38.721336360000002</c:v>
                </c:pt>
                <c:pt idx="1277">
                  <c:v>38.436000819999997</c:v>
                </c:pt>
                <c:pt idx="1278">
                  <c:v>38.614665989999999</c:v>
                </c:pt>
                <c:pt idx="1279">
                  <c:v>38.830665590000002</c:v>
                </c:pt>
                <c:pt idx="1280">
                  <c:v>38.777332309999998</c:v>
                </c:pt>
                <c:pt idx="1281">
                  <c:v>38.733333590000001</c:v>
                </c:pt>
                <c:pt idx="1282">
                  <c:v>38.733333590000001</c:v>
                </c:pt>
                <c:pt idx="1283">
                  <c:v>39.126667019999999</c:v>
                </c:pt>
                <c:pt idx="1284">
                  <c:v>38.979999540000001</c:v>
                </c:pt>
                <c:pt idx="1285">
                  <c:v>38.930664059999998</c:v>
                </c:pt>
                <c:pt idx="1286">
                  <c:v>38.930664059999998</c:v>
                </c:pt>
                <c:pt idx="1287">
                  <c:v>39.20666885</c:v>
                </c:pt>
                <c:pt idx="1288">
                  <c:v>39.20666885</c:v>
                </c:pt>
                <c:pt idx="1289">
                  <c:v>39.202667239999997</c:v>
                </c:pt>
                <c:pt idx="1290">
                  <c:v>39.485332489999998</c:v>
                </c:pt>
                <c:pt idx="1291">
                  <c:v>39.333332059999996</c:v>
                </c:pt>
                <c:pt idx="1292">
                  <c:v>39.333332059999996</c:v>
                </c:pt>
                <c:pt idx="1293">
                  <c:v>39.346664429999997</c:v>
                </c:pt>
                <c:pt idx="1294">
                  <c:v>39.657333370000003</c:v>
                </c:pt>
                <c:pt idx="1295">
                  <c:v>39.657333370000003</c:v>
                </c:pt>
                <c:pt idx="1296">
                  <c:v>39.550666810000003</c:v>
                </c:pt>
                <c:pt idx="1297">
                  <c:v>39.813335420000001</c:v>
                </c:pt>
                <c:pt idx="1298">
                  <c:v>39.813335420000001</c:v>
                </c:pt>
                <c:pt idx="1299">
                  <c:v>39.736000060000002</c:v>
                </c:pt>
                <c:pt idx="1300">
                  <c:v>39.67200089</c:v>
                </c:pt>
                <c:pt idx="1301">
                  <c:v>39.67200089</c:v>
                </c:pt>
                <c:pt idx="1302">
                  <c:v>39.921333310000001</c:v>
                </c:pt>
                <c:pt idx="1303">
                  <c:v>39.930667880000001</c:v>
                </c:pt>
                <c:pt idx="1304">
                  <c:v>39.873332980000001</c:v>
                </c:pt>
                <c:pt idx="1305">
                  <c:v>40.137332919999999</c:v>
                </c:pt>
                <c:pt idx="1306">
                  <c:v>40.097332000000002</c:v>
                </c:pt>
                <c:pt idx="1307">
                  <c:v>40.016002659999998</c:v>
                </c:pt>
                <c:pt idx="1308">
                  <c:v>40.016002659999998</c:v>
                </c:pt>
                <c:pt idx="1309">
                  <c:v>40.319999690000003</c:v>
                </c:pt>
                <c:pt idx="1310">
                  <c:v>40.208000179999999</c:v>
                </c:pt>
                <c:pt idx="1311">
                  <c:v>40.208000179999999</c:v>
                </c:pt>
                <c:pt idx="1312">
                  <c:v>40.270668030000003</c:v>
                </c:pt>
                <c:pt idx="1313">
                  <c:v>40.414665220000003</c:v>
                </c:pt>
                <c:pt idx="1314">
                  <c:v>40.414665220000003</c:v>
                </c:pt>
                <c:pt idx="1315">
                  <c:v>40.436000819999997</c:v>
                </c:pt>
                <c:pt idx="1316">
                  <c:v>40.516002659999998</c:v>
                </c:pt>
                <c:pt idx="1317">
                  <c:v>40.52666473</c:v>
                </c:pt>
                <c:pt idx="1318">
                  <c:v>40.52666473</c:v>
                </c:pt>
                <c:pt idx="1319">
                  <c:v>40.573333740000002</c:v>
                </c:pt>
                <c:pt idx="1320">
                  <c:v>40.743999479999999</c:v>
                </c:pt>
                <c:pt idx="1321">
                  <c:v>40.743999479999999</c:v>
                </c:pt>
                <c:pt idx="1322">
                  <c:v>40.682666779999998</c:v>
                </c:pt>
                <c:pt idx="1323">
                  <c:v>40.682666779999998</c:v>
                </c:pt>
                <c:pt idx="1324">
                  <c:v>40.985332489999998</c:v>
                </c:pt>
                <c:pt idx="1325">
                  <c:v>40.77999878</c:v>
                </c:pt>
                <c:pt idx="1326">
                  <c:v>40.986667629999999</c:v>
                </c:pt>
                <c:pt idx="1327">
                  <c:v>40.986667629999999</c:v>
                </c:pt>
                <c:pt idx="1328">
                  <c:v>41.138668060000001</c:v>
                </c:pt>
                <c:pt idx="1329">
                  <c:v>41.020000459999999</c:v>
                </c:pt>
                <c:pt idx="1330">
                  <c:v>41.276000979999999</c:v>
                </c:pt>
                <c:pt idx="1331">
                  <c:v>41.276000979999999</c:v>
                </c:pt>
                <c:pt idx="1332">
                  <c:v>41.185333249999999</c:v>
                </c:pt>
                <c:pt idx="1333">
                  <c:v>41.185333249999999</c:v>
                </c:pt>
                <c:pt idx="1334">
                  <c:v>41.423999790000003</c:v>
                </c:pt>
                <c:pt idx="1335">
                  <c:v>41.427997589999997</c:v>
                </c:pt>
                <c:pt idx="1336">
                  <c:v>41.229331969999997</c:v>
                </c:pt>
                <c:pt idx="1337">
                  <c:v>41.229331969999997</c:v>
                </c:pt>
                <c:pt idx="1338">
                  <c:v>41.456001280000002</c:v>
                </c:pt>
                <c:pt idx="1339">
                  <c:v>41.622665410000003</c:v>
                </c:pt>
                <c:pt idx="1340">
                  <c:v>41.440002440000001</c:v>
                </c:pt>
                <c:pt idx="1341">
                  <c:v>41.440002440000001</c:v>
                </c:pt>
                <c:pt idx="1342">
                  <c:v>41.880001069999999</c:v>
                </c:pt>
                <c:pt idx="1343">
                  <c:v>41.880001069999999</c:v>
                </c:pt>
                <c:pt idx="1344">
                  <c:v>41.705329900000002</c:v>
                </c:pt>
                <c:pt idx="1345">
                  <c:v>41.982666020000003</c:v>
                </c:pt>
                <c:pt idx="1346">
                  <c:v>41.822666169999998</c:v>
                </c:pt>
                <c:pt idx="1347">
                  <c:v>41.822666169999998</c:v>
                </c:pt>
                <c:pt idx="1348">
                  <c:v>41.909332280000001</c:v>
                </c:pt>
                <c:pt idx="1349">
                  <c:v>42.186668400000002</c:v>
                </c:pt>
                <c:pt idx="1350">
                  <c:v>42.186668400000002</c:v>
                </c:pt>
                <c:pt idx="1351">
                  <c:v>42.194667819999999</c:v>
                </c:pt>
                <c:pt idx="1352">
                  <c:v>42.373332980000001</c:v>
                </c:pt>
                <c:pt idx="1353">
                  <c:v>42.373332980000001</c:v>
                </c:pt>
                <c:pt idx="1354">
                  <c:v>42.17200089</c:v>
                </c:pt>
                <c:pt idx="1355">
                  <c:v>42.393333439999999</c:v>
                </c:pt>
                <c:pt idx="1356">
                  <c:v>42.393333439999999</c:v>
                </c:pt>
                <c:pt idx="1357">
                  <c:v>42.483997340000002</c:v>
                </c:pt>
                <c:pt idx="1358">
                  <c:v>42.347999569999999</c:v>
                </c:pt>
                <c:pt idx="1359">
                  <c:v>42.498668670000001</c:v>
                </c:pt>
                <c:pt idx="1360">
                  <c:v>42.628002170000002</c:v>
                </c:pt>
                <c:pt idx="1361">
                  <c:v>42.614665989999999</c:v>
                </c:pt>
                <c:pt idx="1362">
                  <c:v>42.614665989999999</c:v>
                </c:pt>
                <c:pt idx="1363">
                  <c:v>42.81599808</c:v>
                </c:pt>
                <c:pt idx="1364">
                  <c:v>42.67200089</c:v>
                </c:pt>
                <c:pt idx="1365">
                  <c:v>42.618667600000002</c:v>
                </c:pt>
                <c:pt idx="1366">
                  <c:v>42.618667600000002</c:v>
                </c:pt>
                <c:pt idx="1367">
                  <c:v>42.982666020000003</c:v>
                </c:pt>
                <c:pt idx="1368">
                  <c:v>42.813335420000001</c:v>
                </c:pt>
                <c:pt idx="1369">
                  <c:v>42.965332029999999</c:v>
                </c:pt>
                <c:pt idx="1370">
                  <c:v>43.180000309999997</c:v>
                </c:pt>
                <c:pt idx="1371">
                  <c:v>42.9786644</c:v>
                </c:pt>
                <c:pt idx="1372">
                  <c:v>42.9786644</c:v>
                </c:pt>
                <c:pt idx="1373">
                  <c:v>43.245334630000002</c:v>
                </c:pt>
                <c:pt idx="1374">
                  <c:v>43.18400192</c:v>
                </c:pt>
                <c:pt idx="1375">
                  <c:v>43.18400192</c:v>
                </c:pt>
                <c:pt idx="1376">
                  <c:v>43.20666885</c:v>
                </c:pt>
                <c:pt idx="1377">
                  <c:v>43.444000240000001</c:v>
                </c:pt>
                <c:pt idx="1378">
                  <c:v>43.317333220000002</c:v>
                </c:pt>
                <c:pt idx="1379">
                  <c:v>43.338668820000002</c:v>
                </c:pt>
                <c:pt idx="1380">
                  <c:v>43.611999509999997</c:v>
                </c:pt>
                <c:pt idx="1381">
                  <c:v>43.611999509999997</c:v>
                </c:pt>
                <c:pt idx="1382">
                  <c:v>43.470664980000002</c:v>
                </c:pt>
                <c:pt idx="1383">
                  <c:v>43.649333949999999</c:v>
                </c:pt>
                <c:pt idx="1384">
                  <c:v>43.784000399999996</c:v>
                </c:pt>
                <c:pt idx="1385">
                  <c:v>43.784000399999996</c:v>
                </c:pt>
                <c:pt idx="1386">
                  <c:v>43.701332090000001</c:v>
                </c:pt>
                <c:pt idx="1387">
                  <c:v>43.845333099999998</c:v>
                </c:pt>
                <c:pt idx="1388">
                  <c:v>43.845333099999998</c:v>
                </c:pt>
                <c:pt idx="1389">
                  <c:v>43.844001769999998</c:v>
                </c:pt>
                <c:pt idx="1390">
                  <c:v>44.057331089999998</c:v>
                </c:pt>
                <c:pt idx="1391">
                  <c:v>44.057331089999998</c:v>
                </c:pt>
                <c:pt idx="1392">
                  <c:v>44.040000919999997</c:v>
                </c:pt>
                <c:pt idx="1393">
                  <c:v>43.97733307</c:v>
                </c:pt>
                <c:pt idx="1394">
                  <c:v>43.97733307</c:v>
                </c:pt>
                <c:pt idx="1395">
                  <c:v>44.277336120000001</c:v>
                </c:pt>
                <c:pt idx="1396">
                  <c:v>44.182666779999998</c:v>
                </c:pt>
                <c:pt idx="1397">
                  <c:v>44.182666779999998</c:v>
                </c:pt>
                <c:pt idx="1398">
                  <c:v>44.433334350000003</c:v>
                </c:pt>
                <c:pt idx="1399">
                  <c:v>44.248001100000003</c:v>
                </c:pt>
                <c:pt idx="1400">
                  <c:v>44.525333400000001</c:v>
                </c:pt>
                <c:pt idx="1401">
                  <c:v>44.525333400000001</c:v>
                </c:pt>
                <c:pt idx="1402">
                  <c:v>44.520000459999999</c:v>
                </c:pt>
                <c:pt idx="1403">
                  <c:v>44.55466843</c:v>
                </c:pt>
                <c:pt idx="1404">
                  <c:v>44.55466843</c:v>
                </c:pt>
                <c:pt idx="1405">
                  <c:v>44.456001280000002</c:v>
                </c:pt>
                <c:pt idx="1406">
                  <c:v>44.807998660000003</c:v>
                </c:pt>
                <c:pt idx="1407">
                  <c:v>44.807998660000003</c:v>
                </c:pt>
                <c:pt idx="1408">
                  <c:v>44.891998289999997</c:v>
                </c:pt>
                <c:pt idx="1409">
                  <c:v>44.697334290000001</c:v>
                </c:pt>
                <c:pt idx="1410">
                  <c:v>44.697334290000001</c:v>
                </c:pt>
                <c:pt idx="1411">
                  <c:v>45.064002989999999</c:v>
                </c:pt>
                <c:pt idx="1412">
                  <c:v>44.888000490000003</c:v>
                </c:pt>
                <c:pt idx="1413">
                  <c:v>45.066665649999997</c:v>
                </c:pt>
                <c:pt idx="1414">
                  <c:v>45.14399719</c:v>
                </c:pt>
                <c:pt idx="1415">
                  <c:v>45.0039978</c:v>
                </c:pt>
                <c:pt idx="1416">
                  <c:v>45.0039978</c:v>
                </c:pt>
                <c:pt idx="1417">
                  <c:v>45.31066895</c:v>
                </c:pt>
                <c:pt idx="1418">
                  <c:v>45.241333009999998</c:v>
                </c:pt>
                <c:pt idx="1419">
                  <c:v>45.229331969999997</c:v>
                </c:pt>
                <c:pt idx="1420">
                  <c:v>45.229331969999997</c:v>
                </c:pt>
                <c:pt idx="1421">
                  <c:v>45.470664980000002</c:v>
                </c:pt>
                <c:pt idx="1422">
                  <c:v>45.35199738</c:v>
                </c:pt>
                <c:pt idx="1423">
                  <c:v>45.481334689999997</c:v>
                </c:pt>
                <c:pt idx="1424">
                  <c:v>45.598667140000003</c:v>
                </c:pt>
                <c:pt idx="1425">
                  <c:v>45.555999759999999</c:v>
                </c:pt>
                <c:pt idx="1426">
                  <c:v>45.555999759999999</c:v>
                </c:pt>
                <c:pt idx="1427">
                  <c:v>45.690666200000003</c:v>
                </c:pt>
                <c:pt idx="1428">
                  <c:v>45.713333130000002</c:v>
                </c:pt>
                <c:pt idx="1429">
                  <c:v>45.713333130000002</c:v>
                </c:pt>
                <c:pt idx="1430">
                  <c:v>45.798664090000003</c:v>
                </c:pt>
                <c:pt idx="1431">
                  <c:v>45.958667759999997</c:v>
                </c:pt>
                <c:pt idx="1432">
                  <c:v>45.790664669999998</c:v>
                </c:pt>
                <c:pt idx="1433">
                  <c:v>45.901332859999997</c:v>
                </c:pt>
                <c:pt idx="1434">
                  <c:v>46.11733246</c:v>
                </c:pt>
                <c:pt idx="1435">
                  <c:v>45.930664059999998</c:v>
                </c:pt>
                <c:pt idx="1436">
                  <c:v>45.930664059999998</c:v>
                </c:pt>
                <c:pt idx="1437">
                  <c:v>46.193332669999997</c:v>
                </c:pt>
                <c:pt idx="1438">
                  <c:v>46.214664460000002</c:v>
                </c:pt>
                <c:pt idx="1439">
                  <c:v>46.214664460000002</c:v>
                </c:pt>
                <c:pt idx="1440">
                  <c:v>46.206665039999997</c:v>
                </c:pt>
                <c:pt idx="1441">
                  <c:v>46.325332639999999</c:v>
                </c:pt>
                <c:pt idx="1442">
                  <c:v>46.304000850000001</c:v>
                </c:pt>
                <c:pt idx="1443">
                  <c:v>46.439998629999998</c:v>
                </c:pt>
                <c:pt idx="1444">
                  <c:v>46.446666720000003</c:v>
                </c:pt>
                <c:pt idx="1445">
                  <c:v>46.446666720000003</c:v>
                </c:pt>
                <c:pt idx="1446">
                  <c:v>46.465332029999999</c:v>
                </c:pt>
                <c:pt idx="1447">
                  <c:v>46.713333130000002</c:v>
                </c:pt>
                <c:pt idx="1448">
                  <c:v>46.529335019999998</c:v>
                </c:pt>
                <c:pt idx="1449">
                  <c:v>46.529335019999998</c:v>
                </c:pt>
                <c:pt idx="1450">
                  <c:v>46.781333920000002</c:v>
                </c:pt>
                <c:pt idx="1451">
                  <c:v>46.810665129999997</c:v>
                </c:pt>
                <c:pt idx="1452">
                  <c:v>46.810665129999997</c:v>
                </c:pt>
                <c:pt idx="1453">
                  <c:v>47.042667389999998</c:v>
                </c:pt>
                <c:pt idx="1454">
                  <c:v>46.789333339999999</c:v>
                </c:pt>
                <c:pt idx="1455">
                  <c:v>46.789333339999999</c:v>
                </c:pt>
                <c:pt idx="1456">
                  <c:v>47.077335359999999</c:v>
                </c:pt>
                <c:pt idx="1457">
                  <c:v>47.007999419999997</c:v>
                </c:pt>
                <c:pt idx="1458">
                  <c:v>47.08133316</c:v>
                </c:pt>
                <c:pt idx="1459">
                  <c:v>47.08133316</c:v>
                </c:pt>
                <c:pt idx="1460">
                  <c:v>47.038669589999998</c:v>
                </c:pt>
                <c:pt idx="1461">
                  <c:v>47.038669589999998</c:v>
                </c:pt>
                <c:pt idx="1462">
                  <c:v>47.366668699999998</c:v>
                </c:pt>
                <c:pt idx="1463">
                  <c:v>47.374668120000003</c:v>
                </c:pt>
                <c:pt idx="1464">
                  <c:v>47.313335420000001</c:v>
                </c:pt>
                <c:pt idx="1465">
                  <c:v>47.313335420000001</c:v>
                </c:pt>
                <c:pt idx="1466">
                  <c:v>47.636001589999999</c:v>
                </c:pt>
                <c:pt idx="1467">
                  <c:v>47.301330569999998</c:v>
                </c:pt>
                <c:pt idx="1468">
                  <c:v>47.605331419999999</c:v>
                </c:pt>
                <c:pt idx="1469">
                  <c:v>47.605331419999999</c:v>
                </c:pt>
                <c:pt idx="1470">
                  <c:v>47.501331329999999</c:v>
                </c:pt>
                <c:pt idx="1471">
                  <c:v>47.959999080000003</c:v>
                </c:pt>
                <c:pt idx="1472">
                  <c:v>47.959999080000003</c:v>
                </c:pt>
                <c:pt idx="1473">
                  <c:v>47.655998230000002</c:v>
                </c:pt>
                <c:pt idx="1474">
                  <c:v>47.976001740000001</c:v>
                </c:pt>
                <c:pt idx="1475">
                  <c:v>47.976001740000001</c:v>
                </c:pt>
                <c:pt idx="1476">
                  <c:v>48.096000670000002</c:v>
                </c:pt>
                <c:pt idx="1477">
                  <c:v>47.833332059999996</c:v>
                </c:pt>
                <c:pt idx="1478">
                  <c:v>48.228000639999998</c:v>
                </c:pt>
                <c:pt idx="1479">
                  <c:v>47.944000240000001</c:v>
                </c:pt>
                <c:pt idx="1480">
                  <c:v>48.352001190000003</c:v>
                </c:pt>
                <c:pt idx="1481">
                  <c:v>48.352001190000003</c:v>
                </c:pt>
                <c:pt idx="1482">
                  <c:v>48.152000430000001</c:v>
                </c:pt>
                <c:pt idx="1483">
                  <c:v>48.263999939999998</c:v>
                </c:pt>
                <c:pt idx="1484">
                  <c:v>48.431999210000001</c:v>
                </c:pt>
                <c:pt idx="1485">
                  <c:v>48.431999210000001</c:v>
                </c:pt>
                <c:pt idx="1486">
                  <c:v>48.27999878</c:v>
                </c:pt>
                <c:pt idx="1487">
                  <c:v>48.638668060000001</c:v>
                </c:pt>
                <c:pt idx="1488">
                  <c:v>49.353332520000002</c:v>
                </c:pt>
                <c:pt idx="1489">
                  <c:v>49.989334110000001</c:v>
                </c:pt>
                <c:pt idx="1490">
                  <c:v>50.101333619999998</c:v>
                </c:pt>
                <c:pt idx="1491">
                  <c:v>50.101333619999998</c:v>
                </c:pt>
                <c:pt idx="1492">
                  <c:v>49.89599991</c:v>
                </c:pt>
                <c:pt idx="1493">
                  <c:v>50.120002749999998</c:v>
                </c:pt>
                <c:pt idx="1494">
                  <c:v>50.120002749999998</c:v>
                </c:pt>
                <c:pt idx="1495">
                  <c:v>49.854667659999997</c:v>
                </c:pt>
                <c:pt idx="1496">
                  <c:v>49.894668580000001</c:v>
                </c:pt>
                <c:pt idx="1497">
                  <c:v>50.125331879999997</c:v>
                </c:pt>
                <c:pt idx="1498">
                  <c:v>49.898666380000002</c:v>
                </c:pt>
                <c:pt idx="1499">
                  <c:v>50.161331179999998</c:v>
                </c:pt>
                <c:pt idx="1500">
                  <c:v>49.946666720000003</c:v>
                </c:pt>
                <c:pt idx="1501">
                  <c:v>49.946666720000003</c:v>
                </c:pt>
                <c:pt idx="1502">
                  <c:v>49.985332489999998</c:v>
                </c:pt>
                <c:pt idx="1503">
                  <c:v>49.972000119999997</c:v>
                </c:pt>
                <c:pt idx="1504">
                  <c:v>49.972000119999997</c:v>
                </c:pt>
                <c:pt idx="1505">
                  <c:v>49.966667180000002</c:v>
                </c:pt>
                <c:pt idx="1506">
                  <c:v>49.819999690000003</c:v>
                </c:pt>
                <c:pt idx="1507">
                  <c:v>49.819999690000003</c:v>
                </c:pt>
                <c:pt idx="1508">
                  <c:v>50.105335240000002</c:v>
                </c:pt>
                <c:pt idx="1509">
                  <c:v>49.863998410000001</c:v>
                </c:pt>
                <c:pt idx="1510">
                  <c:v>49.863998410000001</c:v>
                </c:pt>
                <c:pt idx="1511">
                  <c:v>49.982669829999999</c:v>
                </c:pt>
                <c:pt idx="1512">
                  <c:v>50.052001949999998</c:v>
                </c:pt>
                <c:pt idx="1513">
                  <c:v>49.994667049999997</c:v>
                </c:pt>
                <c:pt idx="1514">
                  <c:v>49.994667049999997</c:v>
                </c:pt>
                <c:pt idx="1515">
                  <c:v>49.982669829999999</c:v>
                </c:pt>
                <c:pt idx="1516">
                  <c:v>49.982669829999999</c:v>
                </c:pt>
                <c:pt idx="1517">
                  <c:v>50.010665889999999</c:v>
                </c:pt>
                <c:pt idx="1518">
                  <c:v>50.006664280000003</c:v>
                </c:pt>
                <c:pt idx="1519">
                  <c:v>49.906665799999999</c:v>
                </c:pt>
                <c:pt idx="1520">
                  <c:v>49.906665799999999</c:v>
                </c:pt>
                <c:pt idx="1521">
                  <c:v>50.142665860000001</c:v>
                </c:pt>
                <c:pt idx="1522">
                  <c:v>49.902667999999998</c:v>
                </c:pt>
                <c:pt idx="1523">
                  <c:v>49.902667999999998</c:v>
                </c:pt>
                <c:pt idx="1524">
                  <c:v>49.957332610000002</c:v>
                </c:pt>
                <c:pt idx="1525">
                  <c:v>49.926666259999998</c:v>
                </c:pt>
                <c:pt idx="1526">
                  <c:v>49.926666259999998</c:v>
                </c:pt>
                <c:pt idx="1527">
                  <c:v>50.002666470000001</c:v>
                </c:pt>
                <c:pt idx="1528">
                  <c:v>49.966667180000002</c:v>
                </c:pt>
                <c:pt idx="1529">
                  <c:v>49.966667180000002</c:v>
                </c:pt>
                <c:pt idx="1530">
                  <c:v>50.09466553</c:v>
                </c:pt>
                <c:pt idx="1531">
                  <c:v>49.894668580000001</c:v>
                </c:pt>
                <c:pt idx="1532">
                  <c:v>49.894668580000001</c:v>
                </c:pt>
                <c:pt idx="1533">
                  <c:v>49.921333310000001</c:v>
                </c:pt>
                <c:pt idx="1534">
                  <c:v>50.106666560000001</c:v>
                </c:pt>
                <c:pt idx="1535">
                  <c:v>50.106666560000001</c:v>
                </c:pt>
                <c:pt idx="1536">
                  <c:v>49.972000119999997</c:v>
                </c:pt>
                <c:pt idx="1537">
                  <c:v>50.020000459999999</c:v>
                </c:pt>
                <c:pt idx="1538">
                  <c:v>49.9640007</c:v>
                </c:pt>
                <c:pt idx="1539">
                  <c:v>49.9640007</c:v>
                </c:pt>
                <c:pt idx="1540">
                  <c:v>49.9640007</c:v>
                </c:pt>
                <c:pt idx="1541">
                  <c:v>50.09466553</c:v>
                </c:pt>
                <c:pt idx="1542">
                  <c:v>49.930664059999998</c:v>
                </c:pt>
                <c:pt idx="1543">
                  <c:v>49.9679985</c:v>
                </c:pt>
                <c:pt idx="1544">
                  <c:v>50.083999630000001</c:v>
                </c:pt>
                <c:pt idx="1545">
                  <c:v>50.083999630000001</c:v>
                </c:pt>
                <c:pt idx="1546">
                  <c:v>49.840000150000002</c:v>
                </c:pt>
                <c:pt idx="1547">
                  <c:v>50.11333466</c:v>
                </c:pt>
                <c:pt idx="1548">
                  <c:v>49.840000150000002</c:v>
                </c:pt>
                <c:pt idx="1549">
                  <c:v>49.840000150000002</c:v>
                </c:pt>
                <c:pt idx="1550">
                  <c:v>50.11733246</c:v>
                </c:pt>
                <c:pt idx="1551">
                  <c:v>50.041332240000003</c:v>
                </c:pt>
                <c:pt idx="1552">
                  <c:v>50.041332240000003</c:v>
                </c:pt>
                <c:pt idx="1553">
                  <c:v>50.077331540000003</c:v>
                </c:pt>
                <c:pt idx="1554">
                  <c:v>49.81599808</c:v>
                </c:pt>
                <c:pt idx="1555">
                  <c:v>49.81599808</c:v>
                </c:pt>
                <c:pt idx="1556">
                  <c:v>50.001331329999999</c:v>
                </c:pt>
                <c:pt idx="1557">
                  <c:v>49.912002559999998</c:v>
                </c:pt>
                <c:pt idx="1558">
                  <c:v>49.944000240000001</c:v>
                </c:pt>
                <c:pt idx="1559">
                  <c:v>49.944000240000001</c:v>
                </c:pt>
                <c:pt idx="1560">
                  <c:v>49.858669280000001</c:v>
                </c:pt>
                <c:pt idx="1561">
                  <c:v>49.858669280000001</c:v>
                </c:pt>
                <c:pt idx="1562">
                  <c:v>50.178665160000001</c:v>
                </c:pt>
                <c:pt idx="1563">
                  <c:v>49.812000269999999</c:v>
                </c:pt>
                <c:pt idx="1564">
                  <c:v>50.109333040000003</c:v>
                </c:pt>
                <c:pt idx="1565">
                  <c:v>50.109333040000003</c:v>
                </c:pt>
                <c:pt idx="1566">
                  <c:v>49.969333650000003</c:v>
                </c:pt>
                <c:pt idx="1567">
                  <c:v>49.974666599999999</c:v>
                </c:pt>
                <c:pt idx="1568">
                  <c:v>50.126667019999999</c:v>
                </c:pt>
                <c:pt idx="1569">
                  <c:v>50.126667019999999</c:v>
                </c:pt>
                <c:pt idx="1570">
                  <c:v>50.097335819999998</c:v>
                </c:pt>
                <c:pt idx="1571">
                  <c:v>50.097335819999998</c:v>
                </c:pt>
                <c:pt idx="1572">
                  <c:v>49.950668329999999</c:v>
                </c:pt>
                <c:pt idx="1573">
                  <c:v>50.082668300000002</c:v>
                </c:pt>
                <c:pt idx="1574">
                  <c:v>50.012001040000001</c:v>
                </c:pt>
                <c:pt idx="1575">
                  <c:v>50.012001040000001</c:v>
                </c:pt>
                <c:pt idx="1576">
                  <c:v>49.970664980000002</c:v>
                </c:pt>
                <c:pt idx="1577">
                  <c:v>50.088001249999998</c:v>
                </c:pt>
                <c:pt idx="1578">
                  <c:v>50.088001249999998</c:v>
                </c:pt>
                <c:pt idx="1579">
                  <c:v>49.986667629999999</c:v>
                </c:pt>
                <c:pt idx="1580">
                  <c:v>49.985332489999998</c:v>
                </c:pt>
                <c:pt idx="1581">
                  <c:v>49.985332489999998</c:v>
                </c:pt>
                <c:pt idx="1582">
                  <c:v>49.957332610000002</c:v>
                </c:pt>
                <c:pt idx="1583">
                  <c:v>50.215999600000004</c:v>
                </c:pt>
                <c:pt idx="1584">
                  <c:v>50.215999600000004</c:v>
                </c:pt>
                <c:pt idx="1585">
                  <c:v>49.809333799999997</c:v>
                </c:pt>
                <c:pt idx="1586">
                  <c:v>50.097335819999998</c:v>
                </c:pt>
                <c:pt idx="1587">
                  <c:v>49.91866684</c:v>
                </c:pt>
                <c:pt idx="1588">
                  <c:v>50.08000183</c:v>
                </c:pt>
                <c:pt idx="1589">
                  <c:v>49.981334689999997</c:v>
                </c:pt>
                <c:pt idx="1590">
                  <c:v>49.981334689999997</c:v>
                </c:pt>
                <c:pt idx="1591">
                  <c:v>49.961330410000002</c:v>
                </c:pt>
                <c:pt idx="1592">
                  <c:v>50.136001589999999</c:v>
                </c:pt>
                <c:pt idx="1593">
                  <c:v>49.873332980000001</c:v>
                </c:pt>
                <c:pt idx="1594">
                  <c:v>49.873332980000001</c:v>
                </c:pt>
                <c:pt idx="1595">
                  <c:v>49.998668670000001</c:v>
                </c:pt>
                <c:pt idx="1596">
                  <c:v>49.939998629999998</c:v>
                </c:pt>
                <c:pt idx="1597">
                  <c:v>49.985332489999998</c:v>
                </c:pt>
                <c:pt idx="1598">
                  <c:v>50.055999759999999</c:v>
                </c:pt>
                <c:pt idx="1599">
                  <c:v>49.9679985</c:v>
                </c:pt>
                <c:pt idx="1600">
                  <c:v>49.9679985</c:v>
                </c:pt>
                <c:pt idx="1601">
                  <c:v>50.090667719999999</c:v>
                </c:pt>
                <c:pt idx="1602">
                  <c:v>49.870666499999999</c:v>
                </c:pt>
                <c:pt idx="1603">
                  <c:v>49.950668329999999</c:v>
                </c:pt>
                <c:pt idx="1604">
                  <c:v>49.950668329999999</c:v>
                </c:pt>
                <c:pt idx="1605">
                  <c:v>50.015998840000002</c:v>
                </c:pt>
                <c:pt idx="1606">
                  <c:v>50.007999419999997</c:v>
                </c:pt>
                <c:pt idx="1607">
                  <c:v>50.144001009999997</c:v>
                </c:pt>
                <c:pt idx="1608">
                  <c:v>49.966667180000002</c:v>
                </c:pt>
                <c:pt idx="1609">
                  <c:v>50.04400253</c:v>
                </c:pt>
                <c:pt idx="1610">
                  <c:v>50.04400253</c:v>
                </c:pt>
                <c:pt idx="1611">
                  <c:v>49.910667420000003</c:v>
                </c:pt>
                <c:pt idx="1612">
                  <c:v>50.165332790000001</c:v>
                </c:pt>
                <c:pt idx="1613">
                  <c:v>50.165332790000001</c:v>
                </c:pt>
                <c:pt idx="1614">
                  <c:v>49.89599991</c:v>
                </c:pt>
                <c:pt idx="1615">
                  <c:v>49.986667629999999</c:v>
                </c:pt>
                <c:pt idx="1616">
                  <c:v>49.986667629999999</c:v>
                </c:pt>
                <c:pt idx="1617">
                  <c:v>49.912002559999998</c:v>
                </c:pt>
                <c:pt idx="1618">
                  <c:v>50.09466553</c:v>
                </c:pt>
                <c:pt idx="1619">
                  <c:v>50.09466553</c:v>
                </c:pt>
                <c:pt idx="1620">
                  <c:v>50.002666470000001</c:v>
                </c:pt>
                <c:pt idx="1621">
                  <c:v>50.034667970000001</c:v>
                </c:pt>
                <c:pt idx="1622">
                  <c:v>50.075996400000001</c:v>
                </c:pt>
                <c:pt idx="1623">
                  <c:v>49.962665559999998</c:v>
                </c:pt>
                <c:pt idx="1624">
                  <c:v>50.136001589999999</c:v>
                </c:pt>
                <c:pt idx="1625">
                  <c:v>50.136001589999999</c:v>
                </c:pt>
                <c:pt idx="1626">
                  <c:v>49.730667109999999</c:v>
                </c:pt>
                <c:pt idx="1627">
                  <c:v>50.102664949999998</c:v>
                </c:pt>
                <c:pt idx="1628">
                  <c:v>49.920001980000002</c:v>
                </c:pt>
                <c:pt idx="1629">
                  <c:v>49.920001980000002</c:v>
                </c:pt>
                <c:pt idx="1630">
                  <c:v>50.046665189999999</c:v>
                </c:pt>
                <c:pt idx="1631">
                  <c:v>50.11733246</c:v>
                </c:pt>
                <c:pt idx="1632">
                  <c:v>49.934665680000002</c:v>
                </c:pt>
                <c:pt idx="1633">
                  <c:v>50.086666110000003</c:v>
                </c:pt>
                <c:pt idx="1634">
                  <c:v>49.80666351</c:v>
                </c:pt>
                <c:pt idx="1635">
                  <c:v>49.80666351</c:v>
                </c:pt>
                <c:pt idx="1636">
                  <c:v>50.030666349999997</c:v>
                </c:pt>
                <c:pt idx="1637">
                  <c:v>50.078666689999999</c:v>
                </c:pt>
                <c:pt idx="1638">
                  <c:v>49.94533157</c:v>
                </c:pt>
                <c:pt idx="1639">
                  <c:v>49.94533157</c:v>
                </c:pt>
                <c:pt idx="1640">
                  <c:v>50.130664830000001</c:v>
                </c:pt>
                <c:pt idx="1641">
                  <c:v>49.859996799999998</c:v>
                </c:pt>
                <c:pt idx="1642">
                  <c:v>50.120002749999998</c:v>
                </c:pt>
                <c:pt idx="1643">
                  <c:v>49.938667299999999</c:v>
                </c:pt>
                <c:pt idx="1644">
                  <c:v>49.956001280000002</c:v>
                </c:pt>
                <c:pt idx="1645">
                  <c:v>49.956001280000002</c:v>
                </c:pt>
                <c:pt idx="1646">
                  <c:v>50.101333619999998</c:v>
                </c:pt>
                <c:pt idx="1647">
                  <c:v>49.933334350000003</c:v>
                </c:pt>
                <c:pt idx="1648">
                  <c:v>49.933334350000003</c:v>
                </c:pt>
                <c:pt idx="1649">
                  <c:v>50.166667940000004</c:v>
                </c:pt>
                <c:pt idx="1650">
                  <c:v>49.855998990000003</c:v>
                </c:pt>
                <c:pt idx="1651">
                  <c:v>50.045330049999997</c:v>
                </c:pt>
                <c:pt idx="1652">
                  <c:v>49.956001280000002</c:v>
                </c:pt>
                <c:pt idx="1653">
                  <c:v>49.936000819999997</c:v>
                </c:pt>
                <c:pt idx="1654">
                  <c:v>49.936000819999997</c:v>
                </c:pt>
                <c:pt idx="1655">
                  <c:v>50.082668300000002</c:v>
                </c:pt>
                <c:pt idx="1656">
                  <c:v>49.840000150000002</c:v>
                </c:pt>
                <c:pt idx="1657">
                  <c:v>49.840000150000002</c:v>
                </c:pt>
                <c:pt idx="1658">
                  <c:v>50.122665410000003</c:v>
                </c:pt>
                <c:pt idx="1659">
                  <c:v>50.121334079999997</c:v>
                </c:pt>
                <c:pt idx="1660">
                  <c:v>50.121334079999997</c:v>
                </c:pt>
                <c:pt idx="1661">
                  <c:v>49.923999790000003</c:v>
                </c:pt>
                <c:pt idx="1662">
                  <c:v>49.960002899999999</c:v>
                </c:pt>
                <c:pt idx="1663">
                  <c:v>50.11733246</c:v>
                </c:pt>
                <c:pt idx="1664">
                  <c:v>50.11733246</c:v>
                </c:pt>
                <c:pt idx="1665">
                  <c:v>49.888000490000003</c:v>
                </c:pt>
                <c:pt idx="1666">
                  <c:v>50.136001589999999</c:v>
                </c:pt>
                <c:pt idx="1667">
                  <c:v>50.136001589999999</c:v>
                </c:pt>
                <c:pt idx="1668">
                  <c:v>49.974666599999999</c:v>
                </c:pt>
                <c:pt idx="1669">
                  <c:v>50.189334870000003</c:v>
                </c:pt>
                <c:pt idx="1670">
                  <c:v>50.189334870000003</c:v>
                </c:pt>
                <c:pt idx="1671">
                  <c:v>49.962665559999998</c:v>
                </c:pt>
                <c:pt idx="1672">
                  <c:v>50.138664249999998</c:v>
                </c:pt>
                <c:pt idx="1673">
                  <c:v>49.834667209999999</c:v>
                </c:pt>
                <c:pt idx="1674">
                  <c:v>49.834667209999999</c:v>
                </c:pt>
                <c:pt idx="1675">
                  <c:v>50.0213356</c:v>
                </c:pt>
                <c:pt idx="1676">
                  <c:v>49.979999540000001</c:v>
                </c:pt>
                <c:pt idx="1677">
                  <c:v>49.975997919999998</c:v>
                </c:pt>
                <c:pt idx="1678">
                  <c:v>50.063999180000003</c:v>
                </c:pt>
                <c:pt idx="1679">
                  <c:v>50.02266693</c:v>
                </c:pt>
                <c:pt idx="1680">
                  <c:v>50.02266693</c:v>
                </c:pt>
                <c:pt idx="1681">
                  <c:v>49.993331910000002</c:v>
                </c:pt>
                <c:pt idx="1682">
                  <c:v>49.969333650000003</c:v>
                </c:pt>
                <c:pt idx="1683">
                  <c:v>49.969333650000003</c:v>
                </c:pt>
                <c:pt idx="1684">
                  <c:v>50.02266693</c:v>
                </c:pt>
                <c:pt idx="1685">
                  <c:v>50.049331670000001</c:v>
                </c:pt>
                <c:pt idx="1686">
                  <c:v>49.987998959999999</c:v>
                </c:pt>
                <c:pt idx="1687">
                  <c:v>50.08533096</c:v>
                </c:pt>
                <c:pt idx="1688">
                  <c:v>49.925334929999998</c:v>
                </c:pt>
                <c:pt idx="1689">
                  <c:v>50.091999049999998</c:v>
                </c:pt>
                <c:pt idx="1690">
                  <c:v>50.091999049999998</c:v>
                </c:pt>
                <c:pt idx="1691">
                  <c:v>50.023998259999999</c:v>
                </c:pt>
                <c:pt idx="1692">
                  <c:v>50.065334319999998</c:v>
                </c:pt>
                <c:pt idx="1693">
                  <c:v>50.065334319999998</c:v>
                </c:pt>
                <c:pt idx="1694">
                  <c:v>50.057334900000001</c:v>
                </c:pt>
                <c:pt idx="1695">
                  <c:v>49.958667759999997</c:v>
                </c:pt>
                <c:pt idx="1696">
                  <c:v>50.102664949999998</c:v>
                </c:pt>
                <c:pt idx="1697">
                  <c:v>49.818668369999997</c:v>
                </c:pt>
                <c:pt idx="1698">
                  <c:v>50.04400253</c:v>
                </c:pt>
                <c:pt idx="1699">
                  <c:v>50.04400253</c:v>
                </c:pt>
                <c:pt idx="1700">
                  <c:v>49.930664059999998</c:v>
                </c:pt>
                <c:pt idx="1701">
                  <c:v>49.975997919999998</c:v>
                </c:pt>
                <c:pt idx="1702">
                  <c:v>50.05866623</c:v>
                </c:pt>
                <c:pt idx="1703">
                  <c:v>50.05866623</c:v>
                </c:pt>
                <c:pt idx="1704">
                  <c:v>50.0146637</c:v>
                </c:pt>
                <c:pt idx="1705">
                  <c:v>50.0213356</c:v>
                </c:pt>
                <c:pt idx="1706">
                  <c:v>49.914665220000003</c:v>
                </c:pt>
                <c:pt idx="1707">
                  <c:v>50.133331300000002</c:v>
                </c:pt>
                <c:pt idx="1708">
                  <c:v>49.947998050000002</c:v>
                </c:pt>
                <c:pt idx="1709">
                  <c:v>49.947998050000002</c:v>
                </c:pt>
                <c:pt idx="1710">
                  <c:v>49.990669250000003</c:v>
                </c:pt>
                <c:pt idx="1711">
                  <c:v>50.018665310000003</c:v>
                </c:pt>
                <c:pt idx="1712">
                  <c:v>49.888000490000003</c:v>
                </c:pt>
                <c:pt idx="1713">
                  <c:v>49.888000490000003</c:v>
                </c:pt>
                <c:pt idx="1714">
                  <c:v>50.033332819999998</c:v>
                </c:pt>
                <c:pt idx="1715">
                  <c:v>50.015998840000002</c:v>
                </c:pt>
                <c:pt idx="1716">
                  <c:v>50.040000919999997</c:v>
                </c:pt>
                <c:pt idx="1717">
                  <c:v>50.052001949999998</c:v>
                </c:pt>
                <c:pt idx="1718">
                  <c:v>50.005332950000003</c:v>
                </c:pt>
                <c:pt idx="1719">
                  <c:v>50.005332950000003</c:v>
                </c:pt>
                <c:pt idx="1720">
                  <c:v>50.052001949999998</c:v>
                </c:pt>
                <c:pt idx="1721">
                  <c:v>49.761333469999997</c:v>
                </c:pt>
                <c:pt idx="1722">
                  <c:v>49.761333469999997</c:v>
                </c:pt>
                <c:pt idx="1723">
                  <c:v>50.018665310000003</c:v>
                </c:pt>
                <c:pt idx="1724">
                  <c:v>49.950668329999999</c:v>
                </c:pt>
                <c:pt idx="1725">
                  <c:v>50.001331329999999</c:v>
                </c:pt>
                <c:pt idx="1726">
                  <c:v>50.061332700000001</c:v>
                </c:pt>
                <c:pt idx="1727">
                  <c:v>50.013336180000003</c:v>
                </c:pt>
                <c:pt idx="1728">
                  <c:v>50.013336180000003</c:v>
                </c:pt>
                <c:pt idx="1729">
                  <c:v>50.078666689999999</c:v>
                </c:pt>
                <c:pt idx="1730">
                  <c:v>49.847999569999999</c:v>
                </c:pt>
                <c:pt idx="1731">
                  <c:v>50.191997530000002</c:v>
                </c:pt>
                <c:pt idx="1732">
                  <c:v>50.191997530000002</c:v>
                </c:pt>
                <c:pt idx="1733">
                  <c:v>50</c:v>
                </c:pt>
                <c:pt idx="1734">
                  <c:v>50</c:v>
                </c:pt>
                <c:pt idx="1735">
                  <c:v>50.055999759999999</c:v>
                </c:pt>
                <c:pt idx="1736">
                  <c:v>49.866668699999998</c:v>
                </c:pt>
                <c:pt idx="1737">
                  <c:v>50.074668879999997</c:v>
                </c:pt>
                <c:pt idx="1738">
                  <c:v>50.074668879999997</c:v>
                </c:pt>
                <c:pt idx="1739">
                  <c:v>49.852001190000003</c:v>
                </c:pt>
                <c:pt idx="1740">
                  <c:v>50.10400009</c:v>
                </c:pt>
                <c:pt idx="1741">
                  <c:v>50.10400009</c:v>
                </c:pt>
                <c:pt idx="1742">
                  <c:v>50.042667389999998</c:v>
                </c:pt>
                <c:pt idx="1743">
                  <c:v>50.142665860000001</c:v>
                </c:pt>
                <c:pt idx="1744">
                  <c:v>50.142665860000001</c:v>
                </c:pt>
                <c:pt idx="1745">
                  <c:v>49.786666869999998</c:v>
                </c:pt>
                <c:pt idx="1746">
                  <c:v>50.090667719999999</c:v>
                </c:pt>
                <c:pt idx="1747">
                  <c:v>50.090667719999999</c:v>
                </c:pt>
                <c:pt idx="1748">
                  <c:v>49.949333189999997</c:v>
                </c:pt>
                <c:pt idx="1749">
                  <c:v>49.965332029999999</c:v>
                </c:pt>
                <c:pt idx="1750">
                  <c:v>50.146667479999998</c:v>
                </c:pt>
                <c:pt idx="1751">
                  <c:v>49.877330780000001</c:v>
                </c:pt>
                <c:pt idx="1752">
                  <c:v>50.133331300000002</c:v>
                </c:pt>
                <c:pt idx="1753">
                  <c:v>50.133331300000002</c:v>
                </c:pt>
                <c:pt idx="1754">
                  <c:v>49.830665590000002</c:v>
                </c:pt>
                <c:pt idx="1755">
                  <c:v>50.102664949999998</c:v>
                </c:pt>
                <c:pt idx="1756">
                  <c:v>49.94533157</c:v>
                </c:pt>
                <c:pt idx="1757">
                  <c:v>49.94533157</c:v>
                </c:pt>
                <c:pt idx="1758">
                  <c:v>49.944000240000001</c:v>
                </c:pt>
                <c:pt idx="1759">
                  <c:v>50.134666439999997</c:v>
                </c:pt>
                <c:pt idx="1760">
                  <c:v>49.82933044</c:v>
                </c:pt>
                <c:pt idx="1761">
                  <c:v>50.086666110000003</c:v>
                </c:pt>
                <c:pt idx="1762">
                  <c:v>50.030666349999997</c:v>
                </c:pt>
                <c:pt idx="1763">
                  <c:v>50.030666349999997</c:v>
                </c:pt>
                <c:pt idx="1764">
                  <c:v>50.0146637</c:v>
                </c:pt>
                <c:pt idx="1765">
                  <c:v>50.102664949999998</c:v>
                </c:pt>
                <c:pt idx="1766">
                  <c:v>50.102664949999998</c:v>
                </c:pt>
                <c:pt idx="1767">
                  <c:v>50.038665770000001</c:v>
                </c:pt>
                <c:pt idx="1768">
                  <c:v>49.847999569999999</c:v>
                </c:pt>
                <c:pt idx="1769">
                  <c:v>49.847999569999999</c:v>
                </c:pt>
                <c:pt idx="1770">
                  <c:v>49.952003480000002</c:v>
                </c:pt>
                <c:pt idx="1771">
                  <c:v>50.031997680000003</c:v>
                </c:pt>
                <c:pt idx="1772">
                  <c:v>50.031997680000003</c:v>
                </c:pt>
                <c:pt idx="1773">
                  <c:v>49.922664640000001</c:v>
                </c:pt>
                <c:pt idx="1774">
                  <c:v>50.136001589999999</c:v>
                </c:pt>
                <c:pt idx="1775">
                  <c:v>49.866668699999998</c:v>
                </c:pt>
                <c:pt idx="1776">
                  <c:v>49.866668699999998</c:v>
                </c:pt>
                <c:pt idx="1777">
                  <c:v>49.862667080000001</c:v>
                </c:pt>
                <c:pt idx="1778">
                  <c:v>50.105335240000002</c:v>
                </c:pt>
                <c:pt idx="1779">
                  <c:v>50.105335240000002</c:v>
                </c:pt>
                <c:pt idx="1780">
                  <c:v>50.004001619999997</c:v>
                </c:pt>
                <c:pt idx="1781">
                  <c:v>49.9960022</c:v>
                </c:pt>
                <c:pt idx="1782">
                  <c:v>49.9960022</c:v>
                </c:pt>
                <c:pt idx="1783">
                  <c:v>50.036003110000003</c:v>
                </c:pt>
                <c:pt idx="1784">
                  <c:v>49.934665680000002</c:v>
                </c:pt>
                <c:pt idx="1785">
                  <c:v>49.997333529999999</c:v>
                </c:pt>
                <c:pt idx="1786">
                  <c:v>50.065334319999998</c:v>
                </c:pt>
                <c:pt idx="1787">
                  <c:v>49.972000119999997</c:v>
                </c:pt>
                <c:pt idx="1788">
                  <c:v>49.972000119999997</c:v>
                </c:pt>
                <c:pt idx="1789">
                  <c:v>50.04400253</c:v>
                </c:pt>
                <c:pt idx="1790">
                  <c:v>49.903999329999998</c:v>
                </c:pt>
                <c:pt idx="1791">
                  <c:v>50.110668179999998</c:v>
                </c:pt>
                <c:pt idx="1792">
                  <c:v>50.110668179999998</c:v>
                </c:pt>
                <c:pt idx="1793">
                  <c:v>49.83733368</c:v>
                </c:pt>
                <c:pt idx="1794">
                  <c:v>50.082668300000002</c:v>
                </c:pt>
                <c:pt idx="1795">
                  <c:v>49.962665559999998</c:v>
                </c:pt>
                <c:pt idx="1796">
                  <c:v>50.060001370000002</c:v>
                </c:pt>
                <c:pt idx="1797">
                  <c:v>50.057334900000001</c:v>
                </c:pt>
                <c:pt idx="1798">
                  <c:v>50.057334900000001</c:v>
                </c:pt>
                <c:pt idx="1799">
                  <c:v>49.878665920000003</c:v>
                </c:pt>
                <c:pt idx="1800">
                  <c:v>50.041332240000003</c:v>
                </c:pt>
                <c:pt idx="1801">
                  <c:v>50.009334559999999</c:v>
                </c:pt>
                <c:pt idx="1802">
                  <c:v>50.009334559999999</c:v>
                </c:pt>
                <c:pt idx="1803">
                  <c:v>50.054664610000003</c:v>
                </c:pt>
                <c:pt idx="1804">
                  <c:v>49.987998959999999</c:v>
                </c:pt>
                <c:pt idx="1805">
                  <c:v>49.852001190000003</c:v>
                </c:pt>
                <c:pt idx="1806">
                  <c:v>50.097335819999998</c:v>
                </c:pt>
                <c:pt idx="1807">
                  <c:v>49.857334139999999</c:v>
                </c:pt>
                <c:pt idx="1808">
                  <c:v>49.857334139999999</c:v>
                </c:pt>
                <c:pt idx="1809">
                  <c:v>50.050666810000003</c:v>
                </c:pt>
                <c:pt idx="1810">
                  <c:v>49.9960022</c:v>
                </c:pt>
                <c:pt idx="1811">
                  <c:v>49.9960022</c:v>
                </c:pt>
                <c:pt idx="1812">
                  <c:v>50.007999419999997</c:v>
                </c:pt>
                <c:pt idx="1813">
                  <c:v>49.88666534</c:v>
                </c:pt>
                <c:pt idx="1814">
                  <c:v>49.88666534</c:v>
                </c:pt>
                <c:pt idx="1815">
                  <c:v>50.111999509999997</c:v>
                </c:pt>
                <c:pt idx="1816">
                  <c:v>49.75200272</c:v>
                </c:pt>
                <c:pt idx="1817">
                  <c:v>49.75200272</c:v>
                </c:pt>
                <c:pt idx="1818">
                  <c:v>50.065334319999998</c:v>
                </c:pt>
                <c:pt idx="1819">
                  <c:v>49.914665220000003</c:v>
                </c:pt>
                <c:pt idx="1820">
                  <c:v>50.04400253</c:v>
                </c:pt>
                <c:pt idx="1821">
                  <c:v>50.04400253</c:v>
                </c:pt>
                <c:pt idx="1822">
                  <c:v>49.9679985</c:v>
                </c:pt>
                <c:pt idx="1823">
                  <c:v>50.052001949999998</c:v>
                </c:pt>
                <c:pt idx="1824">
                  <c:v>50.052001949999998</c:v>
                </c:pt>
                <c:pt idx="1825">
                  <c:v>49.909332280000001</c:v>
                </c:pt>
                <c:pt idx="1826">
                  <c:v>50.030666349999997</c:v>
                </c:pt>
                <c:pt idx="1827">
                  <c:v>50.030666349999997</c:v>
                </c:pt>
                <c:pt idx="1828">
                  <c:v>50.098667140000003</c:v>
                </c:pt>
                <c:pt idx="1829">
                  <c:v>49.88666534</c:v>
                </c:pt>
                <c:pt idx="1830">
                  <c:v>50.174667360000001</c:v>
                </c:pt>
                <c:pt idx="1831">
                  <c:v>49.796001429999997</c:v>
                </c:pt>
                <c:pt idx="1832">
                  <c:v>50.098667140000003</c:v>
                </c:pt>
                <c:pt idx="1833">
                  <c:v>50.098667140000003</c:v>
                </c:pt>
                <c:pt idx="1834">
                  <c:v>50.010665889999999</c:v>
                </c:pt>
                <c:pt idx="1835">
                  <c:v>49.987998959999999</c:v>
                </c:pt>
                <c:pt idx="1836">
                  <c:v>50.124000549999998</c:v>
                </c:pt>
                <c:pt idx="1837">
                  <c:v>50.124000549999998</c:v>
                </c:pt>
                <c:pt idx="1838">
                  <c:v>49.873332980000001</c:v>
                </c:pt>
                <c:pt idx="1839">
                  <c:v>50.040000919999997</c:v>
                </c:pt>
                <c:pt idx="1840">
                  <c:v>49.873332980000001</c:v>
                </c:pt>
                <c:pt idx="1841">
                  <c:v>49.972000119999997</c:v>
                </c:pt>
                <c:pt idx="1842">
                  <c:v>50.176002500000003</c:v>
                </c:pt>
                <c:pt idx="1843">
                  <c:v>50.176002500000003</c:v>
                </c:pt>
                <c:pt idx="1844">
                  <c:v>49.982669829999999</c:v>
                </c:pt>
                <c:pt idx="1845">
                  <c:v>50.131999970000003</c:v>
                </c:pt>
                <c:pt idx="1846">
                  <c:v>50.131999970000003</c:v>
                </c:pt>
                <c:pt idx="1847">
                  <c:v>49.94533157</c:v>
                </c:pt>
                <c:pt idx="1848">
                  <c:v>49.965332029999999</c:v>
                </c:pt>
                <c:pt idx="1849">
                  <c:v>49.965332029999999</c:v>
                </c:pt>
                <c:pt idx="1850">
                  <c:v>49.993331910000002</c:v>
                </c:pt>
                <c:pt idx="1851">
                  <c:v>50.126667019999999</c:v>
                </c:pt>
                <c:pt idx="1852">
                  <c:v>50.126667019999999</c:v>
                </c:pt>
                <c:pt idx="1853">
                  <c:v>49.869331359999997</c:v>
                </c:pt>
                <c:pt idx="1854">
                  <c:v>50.128002170000002</c:v>
                </c:pt>
                <c:pt idx="1855">
                  <c:v>49.899997710000001</c:v>
                </c:pt>
                <c:pt idx="1856">
                  <c:v>49.899997710000001</c:v>
                </c:pt>
                <c:pt idx="1857">
                  <c:v>50.03733063</c:v>
                </c:pt>
                <c:pt idx="1858">
                  <c:v>50.03733063</c:v>
                </c:pt>
                <c:pt idx="1859">
                  <c:v>49.997333529999999</c:v>
                </c:pt>
                <c:pt idx="1860">
                  <c:v>50.133331300000002</c:v>
                </c:pt>
                <c:pt idx="1861">
                  <c:v>49.930664059999998</c:v>
                </c:pt>
                <c:pt idx="1862">
                  <c:v>49.930664059999998</c:v>
                </c:pt>
                <c:pt idx="1863">
                  <c:v>50.009334559999999</c:v>
                </c:pt>
                <c:pt idx="1864">
                  <c:v>49.859996799999998</c:v>
                </c:pt>
                <c:pt idx="1865">
                  <c:v>49.944000240000001</c:v>
                </c:pt>
                <c:pt idx="1866">
                  <c:v>50.078666689999999</c:v>
                </c:pt>
                <c:pt idx="1867">
                  <c:v>49.88666534</c:v>
                </c:pt>
                <c:pt idx="1868">
                  <c:v>49.88666534</c:v>
                </c:pt>
                <c:pt idx="1869">
                  <c:v>50.050666810000003</c:v>
                </c:pt>
                <c:pt idx="1870">
                  <c:v>49.88666534</c:v>
                </c:pt>
                <c:pt idx="1871">
                  <c:v>50.118667600000002</c:v>
                </c:pt>
                <c:pt idx="1872">
                  <c:v>50.118667600000002</c:v>
                </c:pt>
                <c:pt idx="1873">
                  <c:v>49.952003480000002</c:v>
                </c:pt>
                <c:pt idx="1874">
                  <c:v>50.10400009</c:v>
                </c:pt>
                <c:pt idx="1875">
                  <c:v>50.029335019999998</c:v>
                </c:pt>
                <c:pt idx="1876">
                  <c:v>49.939998629999998</c:v>
                </c:pt>
                <c:pt idx="1877">
                  <c:v>50.041332240000003</c:v>
                </c:pt>
                <c:pt idx="1878">
                  <c:v>50.041332240000003</c:v>
                </c:pt>
                <c:pt idx="1879">
                  <c:v>49.893333439999999</c:v>
                </c:pt>
                <c:pt idx="1880">
                  <c:v>50.102664949999998</c:v>
                </c:pt>
                <c:pt idx="1881">
                  <c:v>49.960002899999999</c:v>
                </c:pt>
                <c:pt idx="1882">
                  <c:v>49.960002899999999</c:v>
                </c:pt>
                <c:pt idx="1883">
                  <c:v>50.025333400000001</c:v>
                </c:pt>
                <c:pt idx="1884">
                  <c:v>50.074668879999997</c:v>
                </c:pt>
                <c:pt idx="1885">
                  <c:v>49.878665920000003</c:v>
                </c:pt>
                <c:pt idx="1886">
                  <c:v>50.08133316</c:v>
                </c:pt>
                <c:pt idx="1887">
                  <c:v>49.898666380000002</c:v>
                </c:pt>
                <c:pt idx="1888">
                  <c:v>49.898666380000002</c:v>
                </c:pt>
                <c:pt idx="1889">
                  <c:v>50.015998840000002</c:v>
                </c:pt>
                <c:pt idx="1890">
                  <c:v>50.129333500000001</c:v>
                </c:pt>
                <c:pt idx="1891">
                  <c:v>50.129333500000001</c:v>
                </c:pt>
                <c:pt idx="1892">
                  <c:v>49.870666499999999</c:v>
                </c:pt>
                <c:pt idx="1893">
                  <c:v>50.149333949999999</c:v>
                </c:pt>
                <c:pt idx="1894">
                  <c:v>49.836002350000001</c:v>
                </c:pt>
                <c:pt idx="1895">
                  <c:v>50.105335240000002</c:v>
                </c:pt>
                <c:pt idx="1896">
                  <c:v>49.891998289999997</c:v>
                </c:pt>
                <c:pt idx="1897">
                  <c:v>49.891998289999997</c:v>
                </c:pt>
                <c:pt idx="1898">
                  <c:v>50.068000789999999</c:v>
                </c:pt>
                <c:pt idx="1899">
                  <c:v>50.086666110000003</c:v>
                </c:pt>
                <c:pt idx="1900">
                  <c:v>49.849334720000002</c:v>
                </c:pt>
                <c:pt idx="1901">
                  <c:v>49.849334720000002</c:v>
                </c:pt>
                <c:pt idx="1902">
                  <c:v>49.78800201</c:v>
                </c:pt>
                <c:pt idx="1903">
                  <c:v>49.78800201</c:v>
                </c:pt>
                <c:pt idx="1904">
                  <c:v>50.149333949999999</c:v>
                </c:pt>
                <c:pt idx="1905">
                  <c:v>49.97733307</c:v>
                </c:pt>
                <c:pt idx="1906">
                  <c:v>49.97733307</c:v>
                </c:pt>
                <c:pt idx="1907">
                  <c:v>50.013336180000003</c:v>
                </c:pt>
                <c:pt idx="1908">
                  <c:v>50.029335019999998</c:v>
                </c:pt>
                <c:pt idx="1909">
                  <c:v>49.920001980000002</c:v>
                </c:pt>
                <c:pt idx="1910">
                  <c:v>49.920001980000002</c:v>
                </c:pt>
                <c:pt idx="1911">
                  <c:v>49.809333799999997</c:v>
                </c:pt>
                <c:pt idx="1912">
                  <c:v>49.809333799999997</c:v>
                </c:pt>
                <c:pt idx="1913">
                  <c:v>50.052001949999998</c:v>
                </c:pt>
                <c:pt idx="1914">
                  <c:v>50.052001949999998</c:v>
                </c:pt>
                <c:pt idx="1915">
                  <c:v>49.956001280000002</c:v>
                </c:pt>
                <c:pt idx="1916">
                  <c:v>49.956001280000002</c:v>
                </c:pt>
                <c:pt idx="1917">
                  <c:v>50.078666689999999</c:v>
                </c:pt>
                <c:pt idx="1918">
                  <c:v>49.97733307</c:v>
                </c:pt>
                <c:pt idx="1919">
                  <c:v>49.97733307</c:v>
                </c:pt>
                <c:pt idx="1920">
                  <c:v>49.931999210000001</c:v>
                </c:pt>
                <c:pt idx="1921">
                  <c:v>50.04400253</c:v>
                </c:pt>
                <c:pt idx="1922">
                  <c:v>50.04400253</c:v>
                </c:pt>
                <c:pt idx="1923">
                  <c:v>49.953330989999998</c:v>
                </c:pt>
                <c:pt idx="1924">
                  <c:v>49.877330780000001</c:v>
                </c:pt>
                <c:pt idx="1925">
                  <c:v>49.877330780000001</c:v>
                </c:pt>
                <c:pt idx="1926">
                  <c:v>50.158668519999999</c:v>
                </c:pt>
                <c:pt idx="1927">
                  <c:v>49.872001650000001</c:v>
                </c:pt>
                <c:pt idx="1928">
                  <c:v>50.145332340000003</c:v>
                </c:pt>
                <c:pt idx="1929">
                  <c:v>50.001331329999999</c:v>
                </c:pt>
                <c:pt idx="1930">
                  <c:v>49.985332489999998</c:v>
                </c:pt>
                <c:pt idx="1931">
                  <c:v>49.985332489999998</c:v>
                </c:pt>
                <c:pt idx="1932">
                  <c:v>50.077331540000003</c:v>
                </c:pt>
                <c:pt idx="1933">
                  <c:v>49.878665920000003</c:v>
                </c:pt>
                <c:pt idx="1934">
                  <c:v>50.170665739999997</c:v>
                </c:pt>
                <c:pt idx="1935">
                  <c:v>50.170665739999997</c:v>
                </c:pt>
                <c:pt idx="1936">
                  <c:v>49.822666169999998</c:v>
                </c:pt>
                <c:pt idx="1937">
                  <c:v>50.08000183</c:v>
                </c:pt>
                <c:pt idx="1938">
                  <c:v>50.063999180000003</c:v>
                </c:pt>
                <c:pt idx="1939">
                  <c:v>49.939998629999998</c:v>
                </c:pt>
                <c:pt idx="1940">
                  <c:v>50.109333040000003</c:v>
                </c:pt>
                <c:pt idx="1941">
                  <c:v>50.109333040000003</c:v>
                </c:pt>
                <c:pt idx="1942">
                  <c:v>49.907997129999998</c:v>
                </c:pt>
                <c:pt idx="1943">
                  <c:v>49.989334110000001</c:v>
                </c:pt>
                <c:pt idx="1944">
                  <c:v>49.983997340000002</c:v>
                </c:pt>
                <c:pt idx="1945">
                  <c:v>49.983997340000002</c:v>
                </c:pt>
                <c:pt idx="1946">
                  <c:v>49.978668210000002</c:v>
                </c:pt>
                <c:pt idx="1947">
                  <c:v>49.885334010000001</c:v>
                </c:pt>
                <c:pt idx="1948">
                  <c:v>49.885334010000001</c:v>
                </c:pt>
                <c:pt idx="1949">
                  <c:v>50.11733246</c:v>
                </c:pt>
                <c:pt idx="1950">
                  <c:v>50.11733246</c:v>
                </c:pt>
                <c:pt idx="1951">
                  <c:v>49.866668699999998</c:v>
                </c:pt>
                <c:pt idx="1952">
                  <c:v>50.031997680000003</c:v>
                </c:pt>
                <c:pt idx="1953">
                  <c:v>49.97733307</c:v>
                </c:pt>
                <c:pt idx="1954">
                  <c:v>49.97733307</c:v>
                </c:pt>
                <c:pt idx="1955">
                  <c:v>49.981334689999997</c:v>
                </c:pt>
                <c:pt idx="1956">
                  <c:v>50.154666900000002</c:v>
                </c:pt>
                <c:pt idx="1957">
                  <c:v>49.929336550000002</c:v>
                </c:pt>
                <c:pt idx="1958">
                  <c:v>50.144001009999997</c:v>
                </c:pt>
                <c:pt idx="1959">
                  <c:v>49.873332980000001</c:v>
                </c:pt>
                <c:pt idx="1960">
                  <c:v>49.873332980000001</c:v>
                </c:pt>
                <c:pt idx="1961">
                  <c:v>50.020000459999999</c:v>
                </c:pt>
                <c:pt idx="1962">
                  <c:v>49.989334110000001</c:v>
                </c:pt>
                <c:pt idx="1963">
                  <c:v>49.989334110000001</c:v>
                </c:pt>
                <c:pt idx="1964">
                  <c:v>49.939998629999998</c:v>
                </c:pt>
                <c:pt idx="1965">
                  <c:v>49.909332280000001</c:v>
                </c:pt>
                <c:pt idx="1966">
                  <c:v>49.909332280000001</c:v>
                </c:pt>
                <c:pt idx="1967">
                  <c:v>50.078666689999999</c:v>
                </c:pt>
                <c:pt idx="1968">
                  <c:v>49.914665220000003</c:v>
                </c:pt>
                <c:pt idx="1969">
                  <c:v>49.914665220000003</c:v>
                </c:pt>
                <c:pt idx="1970">
                  <c:v>50.08533096</c:v>
                </c:pt>
                <c:pt idx="1971">
                  <c:v>50.034667970000001</c:v>
                </c:pt>
                <c:pt idx="1972">
                  <c:v>49.961330410000002</c:v>
                </c:pt>
                <c:pt idx="1973">
                  <c:v>49.961330410000002</c:v>
                </c:pt>
                <c:pt idx="1974">
                  <c:v>49.933334350000003</c:v>
                </c:pt>
                <c:pt idx="1975">
                  <c:v>49.933334350000003</c:v>
                </c:pt>
                <c:pt idx="1976">
                  <c:v>49.982669829999999</c:v>
                </c:pt>
                <c:pt idx="1977">
                  <c:v>50.036003110000003</c:v>
                </c:pt>
                <c:pt idx="1978">
                  <c:v>49.956001280000002</c:v>
                </c:pt>
                <c:pt idx="1979">
                  <c:v>49.956001280000002</c:v>
                </c:pt>
                <c:pt idx="1980">
                  <c:v>50.106666560000001</c:v>
                </c:pt>
                <c:pt idx="1981">
                  <c:v>49.931999210000001</c:v>
                </c:pt>
                <c:pt idx="1982">
                  <c:v>50.054664610000003</c:v>
                </c:pt>
                <c:pt idx="1983">
                  <c:v>50.054664610000003</c:v>
                </c:pt>
                <c:pt idx="1984">
                  <c:v>50.06666946</c:v>
                </c:pt>
                <c:pt idx="1985">
                  <c:v>50.06666946</c:v>
                </c:pt>
                <c:pt idx="1986">
                  <c:v>49.989334110000001</c:v>
                </c:pt>
                <c:pt idx="1987">
                  <c:v>50.012001040000001</c:v>
                </c:pt>
                <c:pt idx="1988">
                  <c:v>50.005332950000003</c:v>
                </c:pt>
                <c:pt idx="1989">
                  <c:v>50.005332950000003</c:v>
                </c:pt>
                <c:pt idx="1990">
                  <c:v>49.920001980000002</c:v>
                </c:pt>
                <c:pt idx="1991">
                  <c:v>50.0146637</c:v>
                </c:pt>
                <c:pt idx="1992">
                  <c:v>50.0146637</c:v>
                </c:pt>
                <c:pt idx="1993">
                  <c:v>50.118667600000002</c:v>
                </c:pt>
                <c:pt idx="1994">
                  <c:v>49.958667759999997</c:v>
                </c:pt>
                <c:pt idx="1995">
                  <c:v>49.958667759999997</c:v>
                </c:pt>
                <c:pt idx="1996">
                  <c:v>49.942668910000002</c:v>
                </c:pt>
                <c:pt idx="1997">
                  <c:v>50.020000459999999</c:v>
                </c:pt>
                <c:pt idx="1998">
                  <c:v>49.828002929999997</c:v>
                </c:pt>
                <c:pt idx="1999">
                  <c:v>49.828002929999997</c:v>
                </c:pt>
                <c:pt idx="2000">
                  <c:v>50.109333040000003</c:v>
                </c:pt>
                <c:pt idx="2001">
                  <c:v>49.947998050000002</c:v>
                </c:pt>
                <c:pt idx="2002">
                  <c:v>50.05866623</c:v>
                </c:pt>
                <c:pt idx="2003">
                  <c:v>50.025333400000001</c:v>
                </c:pt>
                <c:pt idx="2004">
                  <c:v>49.874668120000003</c:v>
                </c:pt>
                <c:pt idx="2005">
                  <c:v>49.874668120000003</c:v>
                </c:pt>
                <c:pt idx="2006">
                  <c:v>50.194667819999999</c:v>
                </c:pt>
                <c:pt idx="2007">
                  <c:v>49.797332760000003</c:v>
                </c:pt>
                <c:pt idx="2008">
                  <c:v>49.797332760000003</c:v>
                </c:pt>
                <c:pt idx="2009">
                  <c:v>50.077331540000003</c:v>
                </c:pt>
                <c:pt idx="2010">
                  <c:v>49.929336550000002</c:v>
                </c:pt>
                <c:pt idx="2011">
                  <c:v>50.078666689999999</c:v>
                </c:pt>
                <c:pt idx="2012">
                  <c:v>50.129333500000001</c:v>
                </c:pt>
                <c:pt idx="2013">
                  <c:v>49.855998990000003</c:v>
                </c:pt>
                <c:pt idx="2014">
                  <c:v>50.068000789999999</c:v>
                </c:pt>
                <c:pt idx="2015">
                  <c:v>50.068000789999999</c:v>
                </c:pt>
                <c:pt idx="2016">
                  <c:v>50.040000919999997</c:v>
                </c:pt>
                <c:pt idx="2017">
                  <c:v>50.023998259999999</c:v>
                </c:pt>
                <c:pt idx="2018">
                  <c:v>50.086666110000003</c:v>
                </c:pt>
                <c:pt idx="2019">
                  <c:v>49.853332520000002</c:v>
                </c:pt>
                <c:pt idx="2020">
                  <c:v>50.145332340000003</c:v>
                </c:pt>
                <c:pt idx="2021">
                  <c:v>50.145332340000003</c:v>
                </c:pt>
                <c:pt idx="2022">
                  <c:v>49.960002899999999</c:v>
                </c:pt>
                <c:pt idx="2023">
                  <c:v>50</c:v>
                </c:pt>
                <c:pt idx="2024">
                  <c:v>50.155998230000002</c:v>
                </c:pt>
                <c:pt idx="2025">
                  <c:v>50.155998230000002</c:v>
                </c:pt>
                <c:pt idx="2026">
                  <c:v>49.901332859999997</c:v>
                </c:pt>
                <c:pt idx="2027">
                  <c:v>50.074668879999997</c:v>
                </c:pt>
                <c:pt idx="2028">
                  <c:v>49.899997710000001</c:v>
                </c:pt>
                <c:pt idx="2029">
                  <c:v>50.048000340000002</c:v>
                </c:pt>
                <c:pt idx="2030">
                  <c:v>49.946666720000003</c:v>
                </c:pt>
                <c:pt idx="2031">
                  <c:v>49.946666720000003</c:v>
                </c:pt>
                <c:pt idx="2032">
                  <c:v>49.88666534</c:v>
                </c:pt>
                <c:pt idx="2033">
                  <c:v>50.173332209999998</c:v>
                </c:pt>
                <c:pt idx="2034">
                  <c:v>50.173332209999998</c:v>
                </c:pt>
                <c:pt idx="2035">
                  <c:v>49.865333560000003</c:v>
                </c:pt>
                <c:pt idx="2036">
                  <c:v>50.130664830000001</c:v>
                </c:pt>
                <c:pt idx="2037">
                  <c:v>49.91866684</c:v>
                </c:pt>
                <c:pt idx="2038">
                  <c:v>50.036003110000003</c:v>
                </c:pt>
                <c:pt idx="2039">
                  <c:v>50.027999880000003</c:v>
                </c:pt>
                <c:pt idx="2040">
                  <c:v>50.027999880000003</c:v>
                </c:pt>
                <c:pt idx="2041">
                  <c:v>50.001331329999999</c:v>
                </c:pt>
                <c:pt idx="2042">
                  <c:v>50.046665189999999</c:v>
                </c:pt>
                <c:pt idx="2043">
                  <c:v>49.889335629999998</c:v>
                </c:pt>
                <c:pt idx="2044">
                  <c:v>49.889335629999998</c:v>
                </c:pt>
                <c:pt idx="2045">
                  <c:v>50.031997680000003</c:v>
                </c:pt>
                <c:pt idx="2046">
                  <c:v>49.994667049999997</c:v>
                </c:pt>
                <c:pt idx="2047">
                  <c:v>49.9960022</c:v>
                </c:pt>
                <c:pt idx="2048">
                  <c:v>50.040000919999997</c:v>
                </c:pt>
                <c:pt idx="2049">
                  <c:v>50.004001619999997</c:v>
                </c:pt>
                <c:pt idx="2050">
                  <c:v>50.004001619999997</c:v>
                </c:pt>
                <c:pt idx="2051">
                  <c:v>50.013336180000003</c:v>
                </c:pt>
                <c:pt idx="2052">
                  <c:v>49.985332489999998</c:v>
                </c:pt>
                <c:pt idx="2053">
                  <c:v>49.985332489999998</c:v>
                </c:pt>
                <c:pt idx="2054">
                  <c:v>50.091999049999998</c:v>
                </c:pt>
                <c:pt idx="2055">
                  <c:v>49.944000240000001</c:v>
                </c:pt>
                <c:pt idx="2056">
                  <c:v>49.944000240000001</c:v>
                </c:pt>
                <c:pt idx="2057">
                  <c:v>50.133331300000002</c:v>
                </c:pt>
                <c:pt idx="2058">
                  <c:v>49.914665220000003</c:v>
                </c:pt>
                <c:pt idx="2059">
                  <c:v>49.914665220000003</c:v>
                </c:pt>
                <c:pt idx="2060">
                  <c:v>50.105335240000002</c:v>
                </c:pt>
                <c:pt idx="2061">
                  <c:v>49.885334010000001</c:v>
                </c:pt>
                <c:pt idx="2062">
                  <c:v>50.06666946</c:v>
                </c:pt>
                <c:pt idx="2063">
                  <c:v>50.06666946</c:v>
                </c:pt>
                <c:pt idx="2064">
                  <c:v>50.086666110000003</c:v>
                </c:pt>
                <c:pt idx="2065">
                  <c:v>50.086666110000003</c:v>
                </c:pt>
                <c:pt idx="2066">
                  <c:v>50.04400253</c:v>
                </c:pt>
                <c:pt idx="2067">
                  <c:v>49.94133377</c:v>
                </c:pt>
                <c:pt idx="2068">
                  <c:v>50.060001370000002</c:v>
                </c:pt>
                <c:pt idx="2069">
                  <c:v>50.060001370000002</c:v>
                </c:pt>
                <c:pt idx="2070">
                  <c:v>49.875999450000002</c:v>
                </c:pt>
                <c:pt idx="2071">
                  <c:v>50.04400253</c:v>
                </c:pt>
                <c:pt idx="2072">
                  <c:v>50.026668549999997</c:v>
                </c:pt>
                <c:pt idx="2073">
                  <c:v>50.026668549999997</c:v>
                </c:pt>
                <c:pt idx="2074">
                  <c:v>50.046665189999999</c:v>
                </c:pt>
                <c:pt idx="2075">
                  <c:v>50.046665189999999</c:v>
                </c:pt>
                <c:pt idx="2076">
                  <c:v>49.88266754</c:v>
                </c:pt>
                <c:pt idx="2077">
                  <c:v>50.040000919999997</c:v>
                </c:pt>
                <c:pt idx="2078">
                  <c:v>49.903999329999998</c:v>
                </c:pt>
                <c:pt idx="2079">
                  <c:v>49.903999329999998</c:v>
                </c:pt>
                <c:pt idx="2080">
                  <c:v>49.957332610000002</c:v>
                </c:pt>
                <c:pt idx="2081">
                  <c:v>50.042667389999998</c:v>
                </c:pt>
                <c:pt idx="2082">
                  <c:v>49.846664429999997</c:v>
                </c:pt>
                <c:pt idx="2083">
                  <c:v>49.846664429999997</c:v>
                </c:pt>
                <c:pt idx="2084">
                  <c:v>49.858669280000001</c:v>
                </c:pt>
                <c:pt idx="2085">
                  <c:v>49.858669280000001</c:v>
                </c:pt>
                <c:pt idx="2086">
                  <c:v>50.105335240000002</c:v>
                </c:pt>
                <c:pt idx="2087">
                  <c:v>49.936000819999997</c:v>
                </c:pt>
                <c:pt idx="2088">
                  <c:v>49.970664980000002</c:v>
                </c:pt>
                <c:pt idx="2089">
                  <c:v>49.970664980000002</c:v>
                </c:pt>
                <c:pt idx="2090">
                  <c:v>50.11333466</c:v>
                </c:pt>
                <c:pt idx="2091">
                  <c:v>49.83866501</c:v>
                </c:pt>
                <c:pt idx="2092">
                  <c:v>49.83866501</c:v>
                </c:pt>
                <c:pt idx="2093">
                  <c:v>50.034667970000001</c:v>
                </c:pt>
                <c:pt idx="2094">
                  <c:v>50.03733063</c:v>
                </c:pt>
                <c:pt idx="2095">
                  <c:v>50.03733063</c:v>
                </c:pt>
                <c:pt idx="2096">
                  <c:v>50.098667140000003</c:v>
                </c:pt>
                <c:pt idx="2097">
                  <c:v>49.878665920000003</c:v>
                </c:pt>
                <c:pt idx="2098">
                  <c:v>50.136001589999999</c:v>
                </c:pt>
                <c:pt idx="2099">
                  <c:v>50.136001589999999</c:v>
                </c:pt>
                <c:pt idx="2100">
                  <c:v>49.83733368</c:v>
                </c:pt>
                <c:pt idx="2101">
                  <c:v>50.115997309999997</c:v>
                </c:pt>
                <c:pt idx="2102">
                  <c:v>50.115997309999997</c:v>
                </c:pt>
                <c:pt idx="2103">
                  <c:v>49.956001280000002</c:v>
                </c:pt>
                <c:pt idx="2104">
                  <c:v>50.165332790000001</c:v>
                </c:pt>
                <c:pt idx="2105">
                  <c:v>50.165332790000001</c:v>
                </c:pt>
                <c:pt idx="2106">
                  <c:v>49.822666169999998</c:v>
                </c:pt>
                <c:pt idx="2107">
                  <c:v>50.099998470000003</c:v>
                </c:pt>
                <c:pt idx="2108">
                  <c:v>50.099998470000003</c:v>
                </c:pt>
                <c:pt idx="2109">
                  <c:v>50.036003110000003</c:v>
                </c:pt>
                <c:pt idx="2110">
                  <c:v>50.036003110000003</c:v>
                </c:pt>
                <c:pt idx="2111">
                  <c:v>50.004001619999997</c:v>
                </c:pt>
                <c:pt idx="2112">
                  <c:v>50.004001619999997</c:v>
                </c:pt>
                <c:pt idx="2113">
                  <c:v>50.118667600000002</c:v>
                </c:pt>
                <c:pt idx="2114">
                  <c:v>49.891998289999997</c:v>
                </c:pt>
                <c:pt idx="2115">
                  <c:v>49.891998289999997</c:v>
                </c:pt>
                <c:pt idx="2116">
                  <c:v>50.02266693</c:v>
                </c:pt>
                <c:pt idx="2117">
                  <c:v>50.015998840000002</c:v>
                </c:pt>
                <c:pt idx="2118">
                  <c:v>50.015998840000002</c:v>
                </c:pt>
                <c:pt idx="2119">
                  <c:v>49.944000240000001</c:v>
                </c:pt>
                <c:pt idx="2120">
                  <c:v>50.170665739999997</c:v>
                </c:pt>
                <c:pt idx="2121">
                  <c:v>49.841335299999997</c:v>
                </c:pt>
                <c:pt idx="2122">
                  <c:v>49.841335299999997</c:v>
                </c:pt>
                <c:pt idx="2123">
                  <c:v>49.969333650000003</c:v>
                </c:pt>
                <c:pt idx="2124">
                  <c:v>50.078666689999999</c:v>
                </c:pt>
                <c:pt idx="2125">
                  <c:v>50.078666689999999</c:v>
                </c:pt>
                <c:pt idx="2126">
                  <c:v>49.962665559999998</c:v>
                </c:pt>
                <c:pt idx="2127">
                  <c:v>49.979999540000001</c:v>
                </c:pt>
                <c:pt idx="2128">
                  <c:v>49.979999540000001</c:v>
                </c:pt>
                <c:pt idx="2129">
                  <c:v>50.057334900000001</c:v>
                </c:pt>
                <c:pt idx="2130">
                  <c:v>49.944000240000001</c:v>
                </c:pt>
                <c:pt idx="2131">
                  <c:v>50.002666470000001</c:v>
                </c:pt>
                <c:pt idx="2132">
                  <c:v>50.031997680000003</c:v>
                </c:pt>
                <c:pt idx="2133">
                  <c:v>49.9960022</c:v>
                </c:pt>
                <c:pt idx="2134">
                  <c:v>49.9960022</c:v>
                </c:pt>
                <c:pt idx="2135">
                  <c:v>50.073333740000002</c:v>
                </c:pt>
                <c:pt idx="2136">
                  <c:v>49.958667759999997</c:v>
                </c:pt>
                <c:pt idx="2137">
                  <c:v>50.098667140000003</c:v>
                </c:pt>
                <c:pt idx="2138">
                  <c:v>50.098667140000003</c:v>
                </c:pt>
                <c:pt idx="2139">
                  <c:v>49.979999540000001</c:v>
                </c:pt>
                <c:pt idx="2140">
                  <c:v>49.979999540000001</c:v>
                </c:pt>
                <c:pt idx="2141">
                  <c:v>49.962665559999998</c:v>
                </c:pt>
                <c:pt idx="2142">
                  <c:v>49.99199677</c:v>
                </c:pt>
                <c:pt idx="2143">
                  <c:v>50.122665410000003</c:v>
                </c:pt>
                <c:pt idx="2144">
                  <c:v>50.122665410000003</c:v>
                </c:pt>
                <c:pt idx="2145">
                  <c:v>49.974666599999999</c:v>
                </c:pt>
                <c:pt idx="2146">
                  <c:v>50.029335019999998</c:v>
                </c:pt>
                <c:pt idx="2147">
                  <c:v>50.029335019999998</c:v>
                </c:pt>
                <c:pt idx="2148">
                  <c:v>50.141334530000002</c:v>
                </c:pt>
                <c:pt idx="2149">
                  <c:v>49.909332280000001</c:v>
                </c:pt>
                <c:pt idx="2150">
                  <c:v>49.909332280000001</c:v>
                </c:pt>
                <c:pt idx="2151">
                  <c:v>49.960002899999999</c:v>
                </c:pt>
                <c:pt idx="2152">
                  <c:v>50.025333400000001</c:v>
                </c:pt>
                <c:pt idx="2153">
                  <c:v>49.873332980000001</c:v>
                </c:pt>
                <c:pt idx="2154">
                  <c:v>49.873332980000001</c:v>
                </c:pt>
                <c:pt idx="2155">
                  <c:v>50.098667140000003</c:v>
                </c:pt>
                <c:pt idx="2156">
                  <c:v>49.974666599999999</c:v>
                </c:pt>
                <c:pt idx="2157">
                  <c:v>50.038665770000001</c:v>
                </c:pt>
                <c:pt idx="2158">
                  <c:v>50.053333279999997</c:v>
                </c:pt>
                <c:pt idx="2159">
                  <c:v>49.893333439999999</c:v>
                </c:pt>
                <c:pt idx="2160">
                  <c:v>49.893333439999999</c:v>
                </c:pt>
                <c:pt idx="2161">
                  <c:v>50.155998230000002</c:v>
                </c:pt>
                <c:pt idx="2162">
                  <c:v>49.744003300000003</c:v>
                </c:pt>
                <c:pt idx="2163">
                  <c:v>49.744003300000003</c:v>
                </c:pt>
                <c:pt idx="2164">
                  <c:v>50.099998470000003</c:v>
                </c:pt>
                <c:pt idx="2165">
                  <c:v>50.041332240000003</c:v>
                </c:pt>
                <c:pt idx="2166">
                  <c:v>50.023998259999999</c:v>
                </c:pt>
                <c:pt idx="2167">
                  <c:v>50.098667140000003</c:v>
                </c:pt>
                <c:pt idx="2168">
                  <c:v>49.926666259999998</c:v>
                </c:pt>
                <c:pt idx="2169">
                  <c:v>49.926666259999998</c:v>
                </c:pt>
                <c:pt idx="2170">
                  <c:v>50.101333619999998</c:v>
                </c:pt>
                <c:pt idx="2171">
                  <c:v>49.880001069999999</c:v>
                </c:pt>
                <c:pt idx="2172">
                  <c:v>50.133331300000002</c:v>
                </c:pt>
                <c:pt idx="2173">
                  <c:v>50.133331300000002</c:v>
                </c:pt>
                <c:pt idx="2174">
                  <c:v>49.9960022</c:v>
                </c:pt>
                <c:pt idx="2175">
                  <c:v>49.9960022</c:v>
                </c:pt>
                <c:pt idx="2176">
                  <c:v>50.131999970000003</c:v>
                </c:pt>
                <c:pt idx="2177">
                  <c:v>49.854667659999997</c:v>
                </c:pt>
                <c:pt idx="2178">
                  <c:v>50.120002749999998</c:v>
                </c:pt>
                <c:pt idx="2179">
                  <c:v>50.120002749999998</c:v>
                </c:pt>
                <c:pt idx="2180">
                  <c:v>49.993331910000002</c:v>
                </c:pt>
                <c:pt idx="2181">
                  <c:v>49.961330410000002</c:v>
                </c:pt>
                <c:pt idx="2182">
                  <c:v>49.961330410000002</c:v>
                </c:pt>
                <c:pt idx="2183">
                  <c:v>49.852001190000003</c:v>
                </c:pt>
                <c:pt idx="2184">
                  <c:v>50.165332790000001</c:v>
                </c:pt>
                <c:pt idx="2185">
                  <c:v>50.165332790000001</c:v>
                </c:pt>
                <c:pt idx="2186">
                  <c:v>49.823997499999997</c:v>
                </c:pt>
                <c:pt idx="2187">
                  <c:v>50.060001370000002</c:v>
                </c:pt>
                <c:pt idx="2188">
                  <c:v>50.03733063</c:v>
                </c:pt>
                <c:pt idx="2189">
                  <c:v>50.03733063</c:v>
                </c:pt>
                <c:pt idx="2190">
                  <c:v>49.970664980000002</c:v>
                </c:pt>
                <c:pt idx="2191">
                  <c:v>50.099998470000003</c:v>
                </c:pt>
                <c:pt idx="2192">
                  <c:v>49.962665559999998</c:v>
                </c:pt>
                <c:pt idx="2193">
                  <c:v>49.942668910000002</c:v>
                </c:pt>
                <c:pt idx="2194">
                  <c:v>49.978668210000002</c:v>
                </c:pt>
                <c:pt idx="2195">
                  <c:v>49.978668210000002</c:v>
                </c:pt>
                <c:pt idx="2196">
                  <c:v>49.960002899999999</c:v>
                </c:pt>
                <c:pt idx="2197">
                  <c:v>50.154666900000002</c:v>
                </c:pt>
                <c:pt idx="2198">
                  <c:v>50.154666900000002</c:v>
                </c:pt>
                <c:pt idx="2199">
                  <c:v>49.910667420000003</c:v>
                </c:pt>
                <c:pt idx="2200">
                  <c:v>50.134666439999997</c:v>
                </c:pt>
                <c:pt idx="2201">
                  <c:v>49.868000029999997</c:v>
                </c:pt>
                <c:pt idx="2202">
                  <c:v>50.001331329999999</c:v>
                </c:pt>
                <c:pt idx="2203">
                  <c:v>50.010665889999999</c:v>
                </c:pt>
                <c:pt idx="2204">
                  <c:v>50.010665889999999</c:v>
                </c:pt>
                <c:pt idx="2205">
                  <c:v>49.989334110000001</c:v>
                </c:pt>
                <c:pt idx="2206">
                  <c:v>50.069332119999999</c:v>
                </c:pt>
                <c:pt idx="2207">
                  <c:v>49.907997129999998</c:v>
                </c:pt>
                <c:pt idx="2208">
                  <c:v>49.907997129999998</c:v>
                </c:pt>
                <c:pt idx="2209">
                  <c:v>50.09466553</c:v>
                </c:pt>
                <c:pt idx="2210">
                  <c:v>49.899997710000001</c:v>
                </c:pt>
                <c:pt idx="2211">
                  <c:v>50.02266693</c:v>
                </c:pt>
                <c:pt idx="2212">
                  <c:v>50.015998840000002</c:v>
                </c:pt>
                <c:pt idx="2213">
                  <c:v>49.962665559999998</c:v>
                </c:pt>
                <c:pt idx="2214">
                  <c:v>49.962665559999998</c:v>
                </c:pt>
                <c:pt idx="2215">
                  <c:v>50.049331670000001</c:v>
                </c:pt>
                <c:pt idx="2216">
                  <c:v>50.031997680000003</c:v>
                </c:pt>
                <c:pt idx="2217">
                  <c:v>49.987998959999999</c:v>
                </c:pt>
                <c:pt idx="2218">
                  <c:v>49.987998959999999</c:v>
                </c:pt>
                <c:pt idx="2219">
                  <c:v>49.965332029999999</c:v>
                </c:pt>
                <c:pt idx="2220">
                  <c:v>50.0146637</c:v>
                </c:pt>
                <c:pt idx="2221">
                  <c:v>50.041332240000003</c:v>
                </c:pt>
                <c:pt idx="2222">
                  <c:v>49.906665799999999</c:v>
                </c:pt>
                <c:pt idx="2223">
                  <c:v>50.109333040000003</c:v>
                </c:pt>
                <c:pt idx="2224">
                  <c:v>50.109333040000003</c:v>
                </c:pt>
                <c:pt idx="2225">
                  <c:v>49.893333439999999</c:v>
                </c:pt>
                <c:pt idx="2226">
                  <c:v>50.086666110000003</c:v>
                </c:pt>
                <c:pt idx="2227">
                  <c:v>50.086666110000003</c:v>
                </c:pt>
                <c:pt idx="2228">
                  <c:v>50.042667389999998</c:v>
                </c:pt>
                <c:pt idx="2229">
                  <c:v>50.069332119999999</c:v>
                </c:pt>
                <c:pt idx="2230">
                  <c:v>50.069332119999999</c:v>
                </c:pt>
                <c:pt idx="2231">
                  <c:v>49.983997340000002</c:v>
                </c:pt>
                <c:pt idx="2232">
                  <c:v>50.089332579999997</c:v>
                </c:pt>
                <c:pt idx="2233">
                  <c:v>50.089332579999997</c:v>
                </c:pt>
                <c:pt idx="2234">
                  <c:v>49.866668699999998</c:v>
                </c:pt>
                <c:pt idx="2235">
                  <c:v>50.06666946</c:v>
                </c:pt>
                <c:pt idx="2236">
                  <c:v>50.009334559999999</c:v>
                </c:pt>
                <c:pt idx="2237">
                  <c:v>50.009334559999999</c:v>
                </c:pt>
                <c:pt idx="2238">
                  <c:v>50.137336730000001</c:v>
                </c:pt>
                <c:pt idx="2239">
                  <c:v>50.137336730000001</c:v>
                </c:pt>
                <c:pt idx="2240">
                  <c:v>49.99199677</c:v>
                </c:pt>
                <c:pt idx="2241">
                  <c:v>50.073333740000002</c:v>
                </c:pt>
                <c:pt idx="2242">
                  <c:v>49.925334929999998</c:v>
                </c:pt>
                <c:pt idx="2243">
                  <c:v>49.925334929999998</c:v>
                </c:pt>
                <c:pt idx="2244">
                  <c:v>50.061332700000001</c:v>
                </c:pt>
                <c:pt idx="2245">
                  <c:v>50.08000183</c:v>
                </c:pt>
                <c:pt idx="2246">
                  <c:v>49.840000150000002</c:v>
                </c:pt>
                <c:pt idx="2247">
                  <c:v>50.15333176</c:v>
                </c:pt>
                <c:pt idx="2248">
                  <c:v>49.83866501</c:v>
                </c:pt>
                <c:pt idx="2249">
                  <c:v>49.83866501</c:v>
                </c:pt>
                <c:pt idx="2250">
                  <c:v>50.158668519999999</c:v>
                </c:pt>
                <c:pt idx="2251">
                  <c:v>50.0213356</c:v>
                </c:pt>
                <c:pt idx="2252">
                  <c:v>50.0213356</c:v>
                </c:pt>
                <c:pt idx="2253">
                  <c:v>50.023998259999999</c:v>
                </c:pt>
                <c:pt idx="2254">
                  <c:v>50.020000459999999</c:v>
                </c:pt>
                <c:pt idx="2255">
                  <c:v>49.921333310000001</c:v>
                </c:pt>
                <c:pt idx="2256">
                  <c:v>50.115997309999997</c:v>
                </c:pt>
                <c:pt idx="2257">
                  <c:v>49.83733368</c:v>
                </c:pt>
                <c:pt idx="2258">
                  <c:v>49.972000119999997</c:v>
                </c:pt>
                <c:pt idx="2259">
                  <c:v>49.972000119999997</c:v>
                </c:pt>
                <c:pt idx="2260">
                  <c:v>50.007999419999997</c:v>
                </c:pt>
                <c:pt idx="2261">
                  <c:v>49.883998869999999</c:v>
                </c:pt>
                <c:pt idx="2262">
                  <c:v>49.883998869999999</c:v>
                </c:pt>
                <c:pt idx="2263">
                  <c:v>50.174667360000001</c:v>
                </c:pt>
                <c:pt idx="2264">
                  <c:v>49.866668699999998</c:v>
                </c:pt>
                <c:pt idx="2265">
                  <c:v>50.041332240000003</c:v>
                </c:pt>
                <c:pt idx="2266">
                  <c:v>49.969333650000003</c:v>
                </c:pt>
                <c:pt idx="2267">
                  <c:v>50.013336180000003</c:v>
                </c:pt>
                <c:pt idx="2268">
                  <c:v>50.013336180000003</c:v>
                </c:pt>
                <c:pt idx="2269">
                  <c:v>50.144001009999997</c:v>
                </c:pt>
                <c:pt idx="2270">
                  <c:v>49.865333560000003</c:v>
                </c:pt>
                <c:pt idx="2271">
                  <c:v>50.129333500000001</c:v>
                </c:pt>
                <c:pt idx="2272">
                  <c:v>50.129333500000001</c:v>
                </c:pt>
                <c:pt idx="2273">
                  <c:v>49.862667080000001</c:v>
                </c:pt>
                <c:pt idx="2274">
                  <c:v>50.147998809999997</c:v>
                </c:pt>
                <c:pt idx="2275">
                  <c:v>50.147998809999997</c:v>
                </c:pt>
                <c:pt idx="2276">
                  <c:v>49.933334350000003</c:v>
                </c:pt>
                <c:pt idx="2277">
                  <c:v>50.054664610000003</c:v>
                </c:pt>
                <c:pt idx="2278">
                  <c:v>50.054664610000003</c:v>
                </c:pt>
                <c:pt idx="2279">
                  <c:v>49.909332280000001</c:v>
                </c:pt>
                <c:pt idx="2280">
                  <c:v>50.036003110000003</c:v>
                </c:pt>
                <c:pt idx="2281">
                  <c:v>50</c:v>
                </c:pt>
                <c:pt idx="2282">
                  <c:v>50</c:v>
                </c:pt>
                <c:pt idx="2283">
                  <c:v>50.170665739999997</c:v>
                </c:pt>
                <c:pt idx="2284">
                  <c:v>50.170665739999997</c:v>
                </c:pt>
                <c:pt idx="2285">
                  <c:v>49.852001190000003</c:v>
                </c:pt>
                <c:pt idx="2286">
                  <c:v>50.133331300000002</c:v>
                </c:pt>
                <c:pt idx="2287">
                  <c:v>49.897335050000002</c:v>
                </c:pt>
                <c:pt idx="2288">
                  <c:v>49.897335050000002</c:v>
                </c:pt>
                <c:pt idx="2289">
                  <c:v>50.004001619999997</c:v>
                </c:pt>
                <c:pt idx="2290">
                  <c:v>50.03733063</c:v>
                </c:pt>
                <c:pt idx="2291">
                  <c:v>50.03733063</c:v>
                </c:pt>
                <c:pt idx="2292">
                  <c:v>50.025333400000001</c:v>
                </c:pt>
                <c:pt idx="2293">
                  <c:v>49.899997710000001</c:v>
                </c:pt>
                <c:pt idx="2294">
                  <c:v>49.899997710000001</c:v>
                </c:pt>
                <c:pt idx="2295">
                  <c:v>50.02266693</c:v>
                </c:pt>
                <c:pt idx="2296">
                  <c:v>49.993331910000002</c:v>
                </c:pt>
                <c:pt idx="2297">
                  <c:v>50.0213356</c:v>
                </c:pt>
                <c:pt idx="2298">
                  <c:v>50.0213356</c:v>
                </c:pt>
                <c:pt idx="2299">
                  <c:v>50.069332119999999</c:v>
                </c:pt>
                <c:pt idx="2300">
                  <c:v>49.913333889999997</c:v>
                </c:pt>
                <c:pt idx="2301">
                  <c:v>49.913333889999997</c:v>
                </c:pt>
                <c:pt idx="2302">
                  <c:v>49.950668329999999</c:v>
                </c:pt>
                <c:pt idx="2303">
                  <c:v>50.164001460000001</c:v>
                </c:pt>
                <c:pt idx="2304">
                  <c:v>50.164001460000001</c:v>
                </c:pt>
                <c:pt idx="2305">
                  <c:v>49.944000240000001</c:v>
                </c:pt>
                <c:pt idx="2306">
                  <c:v>50.046665189999999</c:v>
                </c:pt>
                <c:pt idx="2307">
                  <c:v>50.001331329999999</c:v>
                </c:pt>
                <c:pt idx="2308">
                  <c:v>50.001331329999999</c:v>
                </c:pt>
                <c:pt idx="2309">
                  <c:v>49.883998869999999</c:v>
                </c:pt>
                <c:pt idx="2310">
                  <c:v>50.068000789999999</c:v>
                </c:pt>
                <c:pt idx="2311">
                  <c:v>50.068000789999999</c:v>
                </c:pt>
                <c:pt idx="2312">
                  <c:v>49.890666959999997</c:v>
                </c:pt>
                <c:pt idx="2313">
                  <c:v>50.057334900000001</c:v>
                </c:pt>
                <c:pt idx="2314">
                  <c:v>50.057334900000001</c:v>
                </c:pt>
                <c:pt idx="2315">
                  <c:v>50.074668879999997</c:v>
                </c:pt>
                <c:pt idx="2316">
                  <c:v>50.057334900000001</c:v>
                </c:pt>
                <c:pt idx="2317">
                  <c:v>50.057334900000001</c:v>
                </c:pt>
                <c:pt idx="2318">
                  <c:v>49.817333220000002</c:v>
                </c:pt>
                <c:pt idx="2319">
                  <c:v>50.048000340000002</c:v>
                </c:pt>
                <c:pt idx="2320">
                  <c:v>49.926666259999998</c:v>
                </c:pt>
                <c:pt idx="2321">
                  <c:v>49.926666259999998</c:v>
                </c:pt>
                <c:pt idx="2322">
                  <c:v>50.007999419999997</c:v>
                </c:pt>
                <c:pt idx="2323">
                  <c:v>49.890666959999997</c:v>
                </c:pt>
                <c:pt idx="2324">
                  <c:v>49.890666959999997</c:v>
                </c:pt>
                <c:pt idx="2325">
                  <c:v>50.102664949999998</c:v>
                </c:pt>
                <c:pt idx="2326">
                  <c:v>49.797332760000003</c:v>
                </c:pt>
                <c:pt idx="2327">
                  <c:v>49.797332760000003</c:v>
                </c:pt>
                <c:pt idx="2328">
                  <c:v>50.189334870000003</c:v>
                </c:pt>
                <c:pt idx="2329">
                  <c:v>49.903999329999998</c:v>
                </c:pt>
                <c:pt idx="2330">
                  <c:v>49.903999329999998</c:v>
                </c:pt>
                <c:pt idx="2331">
                  <c:v>50.10799789</c:v>
                </c:pt>
                <c:pt idx="2332">
                  <c:v>49.875999450000002</c:v>
                </c:pt>
                <c:pt idx="2333">
                  <c:v>49.875999450000002</c:v>
                </c:pt>
                <c:pt idx="2334">
                  <c:v>50.174667360000001</c:v>
                </c:pt>
                <c:pt idx="2335">
                  <c:v>49.863998410000001</c:v>
                </c:pt>
                <c:pt idx="2336">
                  <c:v>50.109333040000003</c:v>
                </c:pt>
                <c:pt idx="2337">
                  <c:v>50.109333040000003</c:v>
                </c:pt>
                <c:pt idx="2338">
                  <c:v>50.02266693</c:v>
                </c:pt>
                <c:pt idx="2339">
                  <c:v>50.068000789999999</c:v>
                </c:pt>
                <c:pt idx="2340">
                  <c:v>50.055999759999999</c:v>
                </c:pt>
                <c:pt idx="2341">
                  <c:v>49.857334139999999</c:v>
                </c:pt>
                <c:pt idx="2342">
                  <c:v>50.110668179999998</c:v>
                </c:pt>
                <c:pt idx="2343">
                  <c:v>50.110668179999998</c:v>
                </c:pt>
                <c:pt idx="2344">
                  <c:v>49.88266754</c:v>
                </c:pt>
                <c:pt idx="2345">
                  <c:v>49.966667180000002</c:v>
                </c:pt>
                <c:pt idx="2346">
                  <c:v>49.966667180000002</c:v>
                </c:pt>
                <c:pt idx="2347">
                  <c:v>50.164001460000001</c:v>
                </c:pt>
                <c:pt idx="2348">
                  <c:v>49.930664059999998</c:v>
                </c:pt>
                <c:pt idx="2349">
                  <c:v>50.124000549999998</c:v>
                </c:pt>
                <c:pt idx="2350">
                  <c:v>49.888000490000003</c:v>
                </c:pt>
                <c:pt idx="2351">
                  <c:v>50.093334200000001</c:v>
                </c:pt>
                <c:pt idx="2352">
                  <c:v>50.093334200000001</c:v>
                </c:pt>
                <c:pt idx="2353">
                  <c:v>49.931999210000001</c:v>
                </c:pt>
                <c:pt idx="2354">
                  <c:v>49.929336550000002</c:v>
                </c:pt>
                <c:pt idx="2355">
                  <c:v>50.185333249999999</c:v>
                </c:pt>
                <c:pt idx="2356">
                  <c:v>50.185333249999999</c:v>
                </c:pt>
                <c:pt idx="2357">
                  <c:v>50.098667140000003</c:v>
                </c:pt>
                <c:pt idx="2358">
                  <c:v>50.098667140000003</c:v>
                </c:pt>
                <c:pt idx="2359">
                  <c:v>49.888000490000003</c:v>
                </c:pt>
                <c:pt idx="2360">
                  <c:v>50.082668300000002</c:v>
                </c:pt>
                <c:pt idx="2361">
                  <c:v>50.055999759999999</c:v>
                </c:pt>
                <c:pt idx="2362">
                  <c:v>50.055999759999999</c:v>
                </c:pt>
                <c:pt idx="2363">
                  <c:v>50.006664280000003</c:v>
                </c:pt>
                <c:pt idx="2364">
                  <c:v>50.086666110000003</c:v>
                </c:pt>
                <c:pt idx="2365">
                  <c:v>50.086666110000003</c:v>
                </c:pt>
                <c:pt idx="2366">
                  <c:v>49.97733307</c:v>
                </c:pt>
                <c:pt idx="2367">
                  <c:v>50.023998259999999</c:v>
                </c:pt>
                <c:pt idx="2368">
                  <c:v>50.023998259999999</c:v>
                </c:pt>
                <c:pt idx="2369">
                  <c:v>49.909332280000001</c:v>
                </c:pt>
                <c:pt idx="2370">
                  <c:v>50.15333176</c:v>
                </c:pt>
                <c:pt idx="2371">
                  <c:v>49.982669829999999</c:v>
                </c:pt>
                <c:pt idx="2372">
                  <c:v>49.982669829999999</c:v>
                </c:pt>
                <c:pt idx="2373">
                  <c:v>50.097335819999998</c:v>
                </c:pt>
                <c:pt idx="2374">
                  <c:v>49.926666259999998</c:v>
                </c:pt>
                <c:pt idx="2375">
                  <c:v>50.089332579999997</c:v>
                </c:pt>
                <c:pt idx="2376">
                  <c:v>49.960002899999999</c:v>
                </c:pt>
                <c:pt idx="2377">
                  <c:v>49.961330410000002</c:v>
                </c:pt>
                <c:pt idx="2378">
                  <c:v>49.961330410000002</c:v>
                </c:pt>
                <c:pt idx="2379">
                  <c:v>50.040000919999997</c:v>
                </c:pt>
                <c:pt idx="2380">
                  <c:v>49.969333650000003</c:v>
                </c:pt>
                <c:pt idx="2381">
                  <c:v>49.969333650000003</c:v>
                </c:pt>
                <c:pt idx="2382">
                  <c:v>50.018665310000003</c:v>
                </c:pt>
                <c:pt idx="2383">
                  <c:v>49.9960022</c:v>
                </c:pt>
                <c:pt idx="2384">
                  <c:v>49.9960022</c:v>
                </c:pt>
                <c:pt idx="2385">
                  <c:v>50.048000340000002</c:v>
                </c:pt>
                <c:pt idx="2386">
                  <c:v>50.007999419999997</c:v>
                </c:pt>
                <c:pt idx="2387">
                  <c:v>50.007999419999997</c:v>
                </c:pt>
                <c:pt idx="2388">
                  <c:v>50.110668179999998</c:v>
                </c:pt>
                <c:pt idx="2389">
                  <c:v>49.866668699999998</c:v>
                </c:pt>
                <c:pt idx="2390">
                  <c:v>50.086666110000003</c:v>
                </c:pt>
                <c:pt idx="2391">
                  <c:v>50.086666110000003</c:v>
                </c:pt>
                <c:pt idx="2392">
                  <c:v>50.0213356</c:v>
                </c:pt>
                <c:pt idx="2393">
                  <c:v>50.0213356</c:v>
                </c:pt>
                <c:pt idx="2394">
                  <c:v>50.057334900000001</c:v>
                </c:pt>
                <c:pt idx="2395">
                  <c:v>49.965332029999999</c:v>
                </c:pt>
                <c:pt idx="2396">
                  <c:v>50.063999180000003</c:v>
                </c:pt>
                <c:pt idx="2397">
                  <c:v>50.063999180000003</c:v>
                </c:pt>
                <c:pt idx="2398">
                  <c:v>49.880001069999999</c:v>
                </c:pt>
                <c:pt idx="2399">
                  <c:v>50.105335240000002</c:v>
                </c:pt>
                <c:pt idx="2400">
                  <c:v>50.105335240000002</c:v>
                </c:pt>
                <c:pt idx="2401">
                  <c:v>50.017333979999997</c:v>
                </c:pt>
                <c:pt idx="2402">
                  <c:v>50.071998600000001</c:v>
                </c:pt>
                <c:pt idx="2403">
                  <c:v>50.071998600000001</c:v>
                </c:pt>
                <c:pt idx="2404">
                  <c:v>49.891998289999997</c:v>
                </c:pt>
                <c:pt idx="2405">
                  <c:v>50.09466553</c:v>
                </c:pt>
                <c:pt idx="2406">
                  <c:v>49.931999210000001</c:v>
                </c:pt>
                <c:pt idx="2407">
                  <c:v>49.931999210000001</c:v>
                </c:pt>
                <c:pt idx="2408">
                  <c:v>49.987998959999999</c:v>
                </c:pt>
                <c:pt idx="2409">
                  <c:v>50.097335819999998</c:v>
                </c:pt>
                <c:pt idx="2410">
                  <c:v>49.894668580000001</c:v>
                </c:pt>
                <c:pt idx="2411">
                  <c:v>50.166667940000004</c:v>
                </c:pt>
                <c:pt idx="2412">
                  <c:v>49.79333115</c:v>
                </c:pt>
                <c:pt idx="2413">
                  <c:v>49.79333115</c:v>
                </c:pt>
                <c:pt idx="2414">
                  <c:v>50.04400253</c:v>
                </c:pt>
                <c:pt idx="2415">
                  <c:v>49.89599991</c:v>
                </c:pt>
                <c:pt idx="2416">
                  <c:v>49.89599991</c:v>
                </c:pt>
                <c:pt idx="2417">
                  <c:v>50.010665889999999</c:v>
                </c:pt>
                <c:pt idx="2418">
                  <c:v>50.082668300000002</c:v>
                </c:pt>
                <c:pt idx="2419">
                  <c:v>49.902667999999998</c:v>
                </c:pt>
                <c:pt idx="2420">
                  <c:v>50.15333176</c:v>
                </c:pt>
                <c:pt idx="2421">
                  <c:v>49.906665799999999</c:v>
                </c:pt>
                <c:pt idx="2422">
                  <c:v>49.94533157</c:v>
                </c:pt>
                <c:pt idx="2423">
                  <c:v>49.94533157</c:v>
                </c:pt>
                <c:pt idx="2424">
                  <c:v>50.088001249999998</c:v>
                </c:pt>
                <c:pt idx="2425">
                  <c:v>49.874668120000003</c:v>
                </c:pt>
                <c:pt idx="2426">
                  <c:v>49.874668120000003</c:v>
                </c:pt>
                <c:pt idx="2427">
                  <c:v>50.173332209999998</c:v>
                </c:pt>
                <c:pt idx="2428">
                  <c:v>49.850666050000001</c:v>
                </c:pt>
                <c:pt idx="2429">
                  <c:v>50.068000789999999</c:v>
                </c:pt>
                <c:pt idx="2430">
                  <c:v>50.041332240000003</c:v>
                </c:pt>
                <c:pt idx="2431">
                  <c:v>49.986667629999999</c:v>
                </c:pt>
                <c:pt idx="2432">
                  <c:v>50.053333279999997</c:v>
                </c:pt>
                <c:pt idx="2433">
                  <c:v>50.053333279999997</c:v>
                </c:pt>
                <c:pt idx="2434">
                  <c:v>49.926666259999998</c:v>
                </c:pt>
                <c:pt idx="2435">
                  <c:v>50.173332209999998</c:v>
                </c:pt>
                <c:pt idx="2436">
                  <c:v>50.173332209999998</c:v>
                </c:pt>
                <c:pt idx="2437">
                  <c:v>49.923999790000003</c:v>
                </c:pt>
                <c:pt idx="2438">
                  <c:v>50.068000789999999</c:v>
                </c:pt>
                <c:pt idx="2439">
                  <c:v>50.068000789999999</c:v>
                </c:pt>
                <c:pt idx="2440">
                  <c:v>49.97333527</c:v>
                </c:pt>
                <c:pt idx="2441">
                  <c:v>50.115997309999997</c:v>
                </c:pt>
                <c:pt idx="2442">
                  <c:v>50.115997309999997</c:v>
                </c:pt>
                <c:pt idx="2443">
                  <c:v>49.923999790000003</c:v>
                </c:pt>
                <c:pt idx="2444">
                  <c:v>49.962665559999998</c:v>
                </c:pt>
                <c:pt idx="2445">
                  <c:v>50.020000459999999</c:v>
                </c:pt>
                <c:pt idx="2446">
                  <c:v>50</c:v>
                </c:pt>
                <c:pt idx="2447">
                  <c:v>50.063999180000003</c:v>
                </c:pt>
                <c:pt idx="2448">
                  <c:v>49.866668699999998</c:v>
                </c:pt>
                <c:pt idx="2449">
                  <c:v>49.866668699999998</c:v>
                </c:pt>
                <c:pt idx="2450">
                  <c:v>50.060001370000002</c:v>
                </c:pt>
                <c:pt idx="2451">
                  <c:v>49.906665799999999</c:v>
                </c:pt>
                <c:pt idx="2452">
                  <c:v>49.906665799999999</c:v>
                </c:pt>
                <c:pt idx="2453">
                  <c:v>50.018665310000003</c:v>
                </c:pt>
                <c:pt idx="2454">
                  <c:v>50.004001619999997</c:v>
                </c:pt>
                <c:pt idx="2455">
                  <c:v>50.006664280000003</c:v>
                </c:pt>
                <c:pt idx="2456">
                  <c:v>50</c:v>
                </c:pt>
                <c:pt idx="2457">
                  <c:v>50.006664280000003</c:v>
                </c:pt>
                <c:pt idx="2458">
                  <c:v>50.006664280000003</c:v>
                </c:pt>
                <c:pt idx="2459">
                  <c:v>50.025333400000001</c:v>
                </c:pt>
                <c:pt idx="2460">
                  <c:v>49.913333889999997</c:v>
                </c:pt>
                <c:pt idx="2461">
                  <c:v>49.94133377</c:v>
                </c:pt>
                <c:pt idx="2462">
                  <c:v>49.94133377</c:v>
                </c:pt>
                <c:pt idx="2463">
                  <c:v>50.106666560000001</c:v>
                </c:pt>
                <c:pt idx="2464">
                  <c:v>49.881332399999998</c:v>
                </c:pt>
                <c:pt idx="2465">
                  <c:v>50.10400009</c:v>
                </c:pt>
                <c:pt idx="2466">
                  <c:v>49.901332859999997</c:v>
                </c:pt>
                <c:pt idx="2467">
                  <c:v>49.993331910000002</c:v>
                </c:pt>
                <c:pt idx="2468">
                  <c:v>49.993331910000002</c:v>
                </c:pt>
                <c:pt idx="2469">
                  <c:v>49.899997710000001</c:v>
                </c:pt>
                <c:pt idx="2470">
                  <c:v>50.098667140000003</c:v>
                </c:pt>
                <c:pt idx="2471">
                  <c:v>50.098667140000003</c:v>
                </c:pt>
                <c:pt idx="2472">
                  <c:v>49.894668580000001</c:v>
                </c:pt>
                <c:pt idx="2473">
                  <c:v>50.077331540000003</c:v>
                </c:pt>
                <c:pt idx="2474">
                  <c:v>50.077331540000003</c:v>
                </c:pt>
                <c:pt idx="2475">
                  <c:v>49.885334010000001</c:v>
                </c:pt>
                <c:pt idx="2476">
                  <c:v>50.082668300000002</c:v>
                </c:pt>
                <c:pt idx="2477">
                  <c:v>50.082668300000002</c:v>
                </c:pt>
                <c:pt idx="2478">
                  <c:v>49.99199677</c:v>
                </c:pt>
                <c:pt idx="2479">
                  <c:v>50.002666470000001</c:v>
                </c:pt>
                <c:pt idx="2480">
                  <c:v>50.026668549999997</c:v>
                </c:pt>
                <c:pt idx="2481">
                  <c:v>49.913333889999997</c:v>
                </c:pt>
                <c:pt idx="2482">
                  <c:v>50.145332340000003</c:v>
                </c:pt>
                <c:pt idx="2483">
                  <c:v>50.145332340000003</c:v>
                </c:pt>
                <c:pt idx="2484">
                  <c:v>49.907997129999998</c:v>
                </c:pt>
                <c:pt idx="2485">
                  <c:v>49.939998629999998</c:v>
                </c:pt>
                <c:pt idx="2486">
                  <c:v>50.138664249999998</c:v>
                </c:pt>
                <c:pt idx="2487">
                  <c:v>50.138664249999998</c:v>
                </c:pt>
                <c:pt idx="2488">
                  <c:v>50.169330600000002</c:v>
                </c:pt>
                <c:pt idx="2489">
                  <c:v>49.960002899999999</c:v>
                </c:pt>
                <c:pt idx="2490">
                  <c:v>49.960002899999999</c:v>
                </c:pt>
                <c:pt idx="2491">
                  <c:v>49.989334110000001</c:v>
                </c:pt>
                <c:pt idx="2492">
                  <c:v>50.149333949999999</c:v>
                </c:pt>
                <c:pt idx="2493">
                  <c:v>50.149333949999999</c:v>
                </c:pt>
                <c:pt idx="2494">
                  <c:v>49.910667420000003</c:v>
                </c:pt>
                <c:pt idx="2495">
                  <c:v>50.169330600000002</c:v>
                </c:pt>
                <c:pt idx="2496">
                  <c:v>49.863998410000001</c:v>
                </c:pt>
                <c:pt idx="2497">
                  <c:v>50.060001370000002</c:v>
                </c:pt>
                <c:pt idx="2498">
                  <c:v>49.982669829999999</c:v>
                </c:pt>
                <c:pt idx="2499">
                  <c:v>49.982669829999999</c:v>
                </c:pt>
                <c:pt idx="2500">
                  <c:v>49.920001980000002</c:v>
                </c:pt>
                <c:pt idx="2501">
                  <c:v>50.165332790000001</c:v>
                </c:pt>
                <c:pt idx="2502">
                  <c:v>49.850666050000001</c:v>
                </c:pt>
                <c:pt idx="2503">
                  <c:v>49.850666050000001</c:v>
                </c:pt>
                <c:pt idx="2504">
                  <c:v>50.08133316</c:v>
                </c:pt>
                <c:pt idx="2505">
                  <c:v>49.950668329999999</c:v>
                </c:pt>
                <c:pt idx="2506">
                  <c:v>50.042667389999998</c:v>
                </c:pt>
                <c:pt idx="2507">
                  <c:v>49.960002899999999</c:v>
                </c:pt>
                <c:pt idx="2508">
                  <c:v>49.931999210000001</c:v>
                </c:pt>
                <c:pt idx="2509">
                  <c:v>50.075996400000001</c:v>
                </c:pt>
                <c:pt idx="2510">
                  <c:v>50.075996400000001</c:v>
                </c:pt>
                <c:pt idx="2511">
                  <c:v>49.94133377</c:v>
                </c:pt>
                <c:pt idx="2512">
                  <c:v>50.070667270000001</c:v>
                </c:pt>
                <c:pt idx="2513">
                  <c:v>50.070667270000001</c:v>
                </c:pt>
                <c:pt idx="2514">
                  <c:v>50.030666349999997</c:v>
                </c:pt>
                <c:pt idx="2515">
                  <c:v>49.987998959999999</c:v>
                </c:pt>
                <c:pt idx="2516">
                  <c:v>49.987998959999999</c:v>
                </c:pt>
                <c:pt idx="2517">
                  <c:v>49.969333650000003</c:v>
                </c:pt>
                <c:pt idx="2518">
                  <c:v>50.0146637</c:v>
                </c:pt>
                <c:pt idx="2519">
                  <c:v>49.865333560000003</c:v>
                </c:pt>
                <c:pt idx="2520">
                  <c:v>49.865333560000003</c:v>
                </c:pt>
                <c:pt idx="2521">
                  <c:v>50.030666349999997</c:v>
                </c:pt>
                <c:pt idx="2522">
                  <c:v>50.0213356</c:v>
                </c:pt>
                <c:pt idx="2523">
                  <c:v>50.0213356</c:v>
                </c:pt>
                <c:pt idx="2524">
                  <c:v>50.031997680000003</c:v>
                </c:pt>
                <c:pt idx="2525">
                  <c:v>49.869331359999997</c:v>
                </c:pt>
                <c:pt idx="2526">
                  <c:v>49.869331359999997</c:v>
                </c:pt>
                <c:pt idx="2527">
                  <c:v>50.015998840000002</c:v>
                </c:pt>
                <c:pt idx="2528">
                  <c:v>49.9679985</c:v>
                </c:pt>
                <c:pt idx="2529">
                  <c:v>49.9679985</c:v>
                </c:pt>
                <c:pt idx="2530">
                  <c:v>50.034667970000001</c:v>
                </c:pt>
                <c:pt idx="2531">
                  <c:v>50.082668300000002</c:v>
                </c:pt>
                <c:pt idx="2532">
                  <c:v>49.909332280000001</c:v>
                </c:pt>
                <c:pt idx="2533">
                  <c:v>50.133331300000002</c:v>
                </c:pt>
                <c:pt idx="2534">
                  <c:v>49.812000269999999</c:v>
                </c:pt>
                <c:pt idx="2535">
                  <c:v>50.152000430000001</c:v>
                </c:pt>
                <c:pt idx="2536">
                  <c:v>50.152000430000001</c:v>
                </c:pt>
                <c:pt idx="2537">
                  <c:v>49.928001399999999</c:v>
                </c:pt>
                <c:pt idx="2538">
                  <c:v>50.020000459999999</c:v>
                </c:pt>
                <c:pt idx="2539">
                  <c:v>50.020000459999999</c:v>
                </c:pt>
                <c:pt idx="2540">
                  <c:v>50.038665770000001</c:v>
                </c:pt>
                <c:pt idx="2541">
                  <c:v>49.917331699999998</c:v>
                </c:pt>
                <c:pt idx="2542">
                  <c:v>50.142665860000001</c:v>
                </c:pt>
                <c:pt idx="2543">
                  <c:v>49.906665799999999</c:v>
                </c:pt>
                <c:pt idx="2544">
                  <c:v>50.009334559999999</c:v>
                </c:pt>
                <c:pt idx="2545">
                  <c:v>50.009334559999999</c:v>
                </c:pt>
                <c:pt idx="2546">
                  <c:v>50.141334530000002</c:v>
                </c:pt>
                <c:pt idx="2547">
                  <c:v>49.946666720000003</c:v>
                </c:pt>
                <c:pt idx="2548">
                  <c:v>50.183998109999997</c:v>
                </c:pt>
                <c:pt idx="2549">
                  <c:v>50.183998109999997</c:v>
                </c:pt>
                <c:pt idx="2550">
                  <c:v>49.846664429999997</c:v>
                </c:pt>
                <c:pt idx="2551">
                  <c:v>50.082668300000002</c:v>
                </c:pt>
                <c:pt idx="2552">
                  <c:v>50.027999880000003</c:v>
                </c:pt>
                <c:pt idx="2553">
                  <c:v>50.018665310000003</c:v>
                </c:pt>
                <c:pt idx="2554">
                  <c:v>50.106666560000001</c:v>
                </c:pt>
                <c:pt idx="2555">
                  <c:v>50.106666560000001</c:v>
                </c:pt>
                <c:pt idx="2556">
                  <c:v>49.805335999999997</c:v>
                </c:pt>
                <c:pt idx="2557">
                  <c:v>50.070667270000001</c:v>
                </c:pt>
                <c:pt idx="2558">
                  <c:v>50.070667270000001</c:v>
                </c:pt>
                <c:pt idx="2559">
                  <c:v>49.853332520000002</c:v>
                </c:pt>
                <c:pt idx="2560">
                  <c:v>50.040000919999997</c:v>
                </c:pt>
                <c:pt idx="2561">
                  <c:v>50.040000919999997</c:v>
                </c:pt>
                <c:pt idx="2562">
                  <c:v>49.950668329999999</c:v>
                </c:pt>
                <c:pt idx="2563">
                  <c:v>50.06666946</c:v>
                </c:pt>
                <c:pt idx="2564">
                  <c:v>50.06666946</c:v>
                </c:pt>
                <c:pt idx="2565">
                  <c:v>49.936000819999997</c:v>
                </c:pt>
                <c:pt idx="2566">
                  <c:v>50.120002749999998</c:v>
                </c:pt>
                <c:pt idx="2567">
                  <c:v>49.930664059999998</c:v>
                </c:pt>
                <c:pt idx="2568">
                  <c:v>49.930664059999998</c:v>
                </c:pt>
                <c:pt idx="2569">
                  <c:v>50.169330600000002</c:v>
                </c:pt>
                <c:pt idx="2570">
                  <c:v>50.169330600000002</c:v>
                </c:pt>
                <c:pt idx="2571">
                  <c:v>49.849334720000002</c:v>
                </c:pt>
                <c:pt idx="2572">
                  <c:v>50.137336730000001</c:v>
                </c:pt>
                <c:pt idx="2573">
                  <c:v>49.938667299999999</c:v>
                </c:pt>
                <c:pt idx="2574">
                  <c:v>49.938667299999999</c:v>
                </c:pt>
                <c:pt idx="2575">
                  <c:v>50.002666470000001</c:v>
                </c:pt>
                <c:pt idx="2576">
                  <c:v>49.993331910000002</c:v>
                </c:pt>
                <c:pt idx="2577">
                  <c:v>49.969333650000003</c:v>
                </c:pt>
                <c:pt idx="2578">
                  <c:v>50.08000183</c:v>
                </c:pt>
                <c:pt idx="2579">
                  <c:v>49.888000490000003</c:v>
                </c:pt>
                <c:pt idx="2580">
                  <c:v>49.888000490000003</c:v>
                </c:pt>
                <c:pt idx="2581">
                  <c:v>50.031997680000003</c:v>
                </c:pt>
                <c:pt idx="2582">
                  <c:v>49.928001399999999</c:v>
                </c:pt>
                <c:pt idx="2583">
                  <c:v>50.045330049999997</c:v>
                </c:pt>
                <c:pt idx="2584">
                  <c:v>50.045330049999997</c:v>
                </c:pt>
                <c:pt idx="2585">
                  <c:v>50.04400253</c:v>
                </c:pt>
                <c:pt idx="2586">
                  <c:v>49.989334110000001</c:v>
                </c:pt>
                <c:pt idx="2587">
                  <c:v>50.015998840000002</c:v>
                </c:pt>
                <c:pt idx="2588">
                  <c:v>49.983997340000002</c:v>
                </c:pt>
                <c:pt idx="2589">
                  <c:v>50.065334319999998</c:v>
                </c:pt>
                <c:pt idx="2590">
                  <c:v>50.065334319999998</c:v>
                </c:pt>
                <c:pt idx="2591">
                  <c:v>49.947998050000002</c:v>
                </c:pt>
                <c:pt idx="2592">
                  <c:v>49.914665220000003</c:v>
                </c:pt>
                <c:pt idx="2593">
                  <c:v>49.914665220000003</c:v>
                </c:pt>
                <c:pt idx="2594">
                  <c:v>50.118667600000002</c:v>
                </c:pt>
                <c:pt idx="2595">
                  <c:v>50.040000919999997</c:v>
                </c:pt>
                <c:pt idx="2596">
                  <c:v>50.040000919999997</c:v>
                </c:pt>
                <c:pt idx="2597">
                  <c:v>49.883998869999999</c:v>
                </c:pt>
                <c:pt idx="2598">
                  <c:v>50.071998600000001</c:v>
                </c:pt>
                <c:pt idx="2599">
                  <c:v>49.923999790000003</c:v>
                </c:pt>
                <c:pt idx="2600">
                  <c:v>49.923999790000003</c:v>
                </c:pt>
                <c:pt idx="2601">
                  <c:v>50.018665310000003</c:v>
                </c:pt>
                <c:pt idx="2602">
                  <c:v>50.10400009</c:v>
                </c:pt>
                <c:pt idx="2603">
                  <c:v>50.10400009</c:v>
                </c:pt>
                <c:pt idx="2604">
                  <c:v>50.042667389999998</c:v>
                </c:pt>
                <c:pt idx="2605">
                  <c:v>49.890666959999997</c:v>
                </c:pt>
                <c:pt idx="2606">
                  <c:v>49.890666959999997</c:v>
                </c:pt>
                <c:pt idx="2607">
                  <c:v>50.009334559999999</c:v>
                </c:pt>
                <c:pt idx="2608">
                  <c:v>50.071998600000001</c:v>
                </c:pt>
                <c:pt idx="2609">
                  <c:v>50.071998600000001</c:v>
                </c:pt>
                <c:pt idx="2610">
                  <c:v>49.907997129999998</c:v>
                </c:pt>
                <c:pt idx="2611">
                  <c:v>50.110668179999998</c:v>
                </c:pt>
                <c:pt idx="2612">
                  <c:v>49.836002350000001</c:v>
                </c:pt>
                <c:pt idx="2613">
                  <c:v>50.176002500000003</c:v>
                </c:pt>
                <c:pt idx="2614">
                  <c:v>49.885334010000001</c:v>
                </c:pt>
                <c:pt idx="2615">
                  <c:v>49.9679985</c:v>
                </c:pt>
                <c:pt idx="2616">
                  <c:v>49.9679985</c:v>
                </c:pt>
                <c:pt idx="2617">
                  <c:v>50.048000340000002</c:v>
                </c:pt>
                <c:pt idx="2618">
                  <c:v>49.847999569999999</c:v>
                </c:pt>
                <c:pt idx="2619">
                  <c:v>49.847999569999999</c:v>
                </c:pt>
                <c:pt idx="2620">
                  <c:v>50.106666560000001</c:v>
                </c:pt>
                <c:pt idx="2621">
                  <c:v>50.068000789999999</c:v>
                </c:pt>
                <c:pt idx="2622">
                  <c:v>50.068000789999999</c:v>
                </c:pt>
                <c:pt idx="2623">
                  <c:v>50.129333500000001</c:v>
                </c:pt>
                <c:pt idx="2624">
                  <c:v>50.004001619999997</c:v>
                </c:pt>
                <c:pt idx="2625">
                  <c:v>50.004001619999997</c:v>
                </c:pt>
                <c:pt idx="2626">
                  <c:v>50.114665989999999</c:v>
                </c:pt>
                <c:pt idx="2627">
                  <c:v>49.877330780000001</c:v>
                </c:pt>
                <c:pt idx="2628">
                  <c:v>50.036003110000003</c:v>
                </c:pt>
                <c:pt idx="2629">
                  <c:v>50.036003110000003</c:v>
                </c:pt>
                <c:pt idx="2630">
                  <c:v>49.965332029999999</c:v>
                </c:pt>
                <c:pt idx="2631">
                  <c:v>49.965332029999999</c:v>
                </c:pt>
                <c:pt idx="2632">
                  <c:v>50.126667019999999</c:v>
                </c:pt>
                <c:pt idx="2633">
                  <c:v>49.830665590000002</c:v>
                </c:pt>
                <c:pt idx="2634">
                  <c:v>50.099998470000003</c:v>
                </c:pt>
                <c:pt idx="2635">
                  <c:v>50.099998470000003</c:v>
                </c:pt>
                <c:pt idx="2636">
                  <c:v>49.826667790000002</c:v>
                </c:pt>
                <c:pt idx="2637">
                  <c:v>50.110668179999998</c:v>
                </c:pt>
                <c:pt idx="2638">
                  <c:v>50.05866623</c:v>
                </c:pt>
                <c:pt idx="2639">
                  <c:v>49.949333189999997</c:v>
                </c:pt>
                <c:pt idx="2640">
                  <c:v>50.091999049999998</c:v>
                </c:pt>
                <c:pt idx="2641">
                  <c:v>50.091999049999998</c:v>
                </c:pt>
                <c:pt idx="2642">
                  <c:v>49.873332980000001</c:v>
                </c:pt>
                <c:pt idx="2643">
                  <c:v>50.042667389999998</c:v>
                </c:pt>
                <c:pt idx="2644">
                  <c:v>50.042667389999998</c:v>
                </c:pt>
                <c:pt idx="2645">
                  <c:v>50.036003110000003</c:v>
                </c:pt>
                <c:pt idx="2646">
                  <c:v>49.9640007</c:v>
                </c:pt>
                <c:pt idx="2647">
                  <c:v>50.106666560000001</c:v>
                </c:pt>
                <c:pt idx="2648">
                  <c:v>49.891998289999997</c:v>
                </c:pt>
                <c:pt idx="2649">
                  <c:v>50.145332340000003</c:v>
                </c:pt>
                <c:pt idx="2650">
                  <c:v>50.145332340000003</c:v>
                </c:pt>
                <c:pt idx="2651">
                  <c:v>49.859996799999998</c:v>
                </c:pt>
                <c:pt idx="2652">
                  <c:v>50.009334559999999</c:v>
                </c:pt>
                <c:pt idx="2653">
                  <c:v>50.009334559999999</c:v>
                </c:pt>
                <c:pt idx="2654">
                  <c:v>49.97733307</c:v>
                </c:pt>
                <c:pt idx="2655">
                  <c:v>49.934665680000002</c:v>
                </c:pt>
                <c:pt idx="2656">
                  <c:v>50.158668519999999</c:v>
                </c:pt>
                <c:pt idx="2657">
                  <c:v>49.818668369999997</c:v>
                </c:pt>
                <c:pt idx="2658">
                  <c:v>50.10400009</c:v>
                </c:pt>
                <c:pt idx="2659">
                  <c:v>49.934665680000002</c:v>
                </c:pt>
                <c:pt idx="2660">
                  <c:v>49.934665680000002</c:v>
                </c:pt>
                <c:pt idx="2661">
                  <c:v>50.075996400000001</c:v>
                </c:pt>
                <c:pt idx="2662">
                  <c:v>49.94133377</c:v>
                </c:pt>
                <c:pt idx="2663">
                  <c:v>49.94133377</c:v>
                </c:pt>
                <c:pt idx="2664">
                  <c:v>49.952003480000002</c:v>
                </c:pt>
                <c:pt idx="2665">
                  <c:v>49.944000240000001</c:v>
                </c:pt>
                <c:pt idx="2666">
                  <c:v>49.944000240000001</c:v>
                </c:pt>
                <c:pt idx="2667">
                  <c:v>50.052001949999998</c:v>
                </c:pt>
                <c:pt idx="2668">
                  <c:v>49.956001280000002</c:v>
                </c:pt>
                <c:pt idx="2669">
                  <c:v>49.956001280000002</c:v>
                </c:pt>
                <c:pt idx="2670">
                  <c:v>49.975997919999998</c:v>
                </c:pt>
                <c:pt idx="2671">
                  <c:v>50.006664280000003</c:v>
                </c:pt>
                <c:pt idx="2672">
                  <c:v>50.027999880000003</c:v>
                </c:pt>
                <c:pt idx="2673">
                  <c:v>50.027999880000003</c:v>
                </c:pt>
                <c:pt idx="2674">
                  <c:v>49.814666750000001</c:v>
                </c:pt>
                <c:pt idx="2675">
                  <c:v>49.814666750000001</c:v>
                </c:pt>
                <c:pt idx="2676">
                  <c:v>49.9960022</c:v>
                </c:pt>
                <c:pt idx="2677">
                  <c:v>49.960002899999999</c:v>
                </c:pt>
                <c:pt idx="2678">
                  <c:v>50.002666470000001</c:v>
                </c:pt>
                <c:pt idx="2679">
                  <c:v>50.002666470000001</c:v>
                </c:pt>
                <c:pt idx="2680">
                  <c:v>50.091999049999998</c:v>
                </c:pt>
                <c:pt idx="2681">
                  <c:v>49.981334689999997</c:v>
                </c:pt>
                <c:pt idx="2682">
                  <c:v>50.033332819999998</c:v>
                </c:pt>
                <c:pt idx="2683">
                  <c:v>49.88266754</c:v>
                </c:pt>
                <c:pt idx="2684">
                  <c:v>50.149333949999999</c:v>
                </c:pt>
                <c:pt idx="2685">
                  <c:v>50.149333949999999</c:v>
                </c:pt>
                <c:pt idx="2686">
                  <c:v>49.949333189999997</c:v>
                </c:pt>
                <c:pt idx="2687">
                  <c:v>50.017333979999997</c:v>
                </c:pt>
                <c:pt idx="2688">
                  <c:v>50.013336180000003</c:v>
                </c:pt>
                <c:pt idx="2689">
                  <c:v>50.013336180000003</c:v>
                </c:pt>
                <c:pt idx="2690">
                  <c:v>49.875999450000002</c:v>
                </c:pt>
                <c:pt idx="2691">
                  <c:v>50.144001009999997</c:v>
                </c:pt>
                <c:pt idx="2692">
                  <c:v>49.9640007</c:v>
                </c:pt>
                <c:pt idx="2693">
                  <c:v>50.030666349999997</c:v>
                </c:pt>
                <c:pt idx="2694">
                  <c:v>50.060001370000002</c:v>
                </c:pt>
                <c:pt idx="2695">
                  <c:v>50.060001370000002</c:v>
                </c:pt>
                <c:pt idx="2696">
                  <c:v>49.907997129999998</c:v>
                </c:pt>
                <c:pt idx="2697">
                  <c:v>50.178665160000001</c:v>
                </c:pt>
                <c:pt idx="2698">
                  <c:v>50.178665160000001</c:v>
                </c:pt>
                <c:pt idx="2699">
                  <c:v>49.739997860000003</c:v>
                </c:pt>
                <c:pt idx="2700">
                  <c:v>50.10400009</c:v>
                </c:pt>
                <c:pt idx="2701">
                  <c:v>49.921333310000001</c:v>
                </c:pt>
                <c:pt idx="2702">
                  <c:v>50.017333979999997</c:v>
                </c:pt>
                <c:pt idx="2703">
                  <c:v>50.110668179999998</c:v>
                </c:pt>
                <c:pt idx="2704">
                  <c:v>49.91866684</c:v>
                </c:pt>
                <c:pt idx="2705">
                  <c:v>49.91866684</c:v>
                </c:pt>
                <c:pt idx="2706">
                  <c:v>50.029335019999998</c:v>
                </c:pt>
                <c:pt idx="2707">
                  <c:v>49.942668910000002</c:v>
                </c:pt>
                <c:pt idx="2708">
                  <c:v>50.031997680000003</c:v>
                </c:pt>
                <c:pt idx="2709">
                  <c:v>50.031997680000003</c:v>
                </c:pt>
                <c:pt idx="2710">
                  <c:v>50.146667479999998</c:v>
                </c:pt>
                <c:pt idx="2711">
                  <c:v>49.81599808</c:v>
                </c:pt>
                <c:pt idx="2712">
                  <c:v>50.190666200000003</c:v>
                </c:pt>
                <c:pt idx="2713">
                  <c:v>49.833332059999996</c:v>
                </c:pt>
                <c:pt idx="2714">
                  <c:v>50.097335819999998</c:v>
                </c:pt>
                <c:pt idx="2715">
                  <c:v>50.097335819999998</c:v>
                </c:pt>
                <c:pt idx="2716">
                  <c:v>50.015998840000002</c:v>
                </c:pt>
                <c:pt idx="2717">
                  <c:v>49.94133377</c:v>
                </c:pt>
                <c:pt idx="2718">
                  <c:v>49.94133377</c:v>
                </c:pt>
                <c:pt idx="2719">
                  <c:v>50.049331670000001</c:v>
                </c:pt>
                <c:pt idx="2720">
                  <c:v>50.125331879999997</c:v>
                </c:pt>
                <c:pt idx="2721">
                  <c:v>50.125331879999997</c:v>
                </c:pt>
                <c:pt idx="2722">
                  <c:v>49.928001399999999</c:v>
                </c:pt>
                <c:pt idx="2723">
                  <c:v>49.913333889999997</c:v>
                </c:pt>
                <c:pt idx="2724">
                  <c:v>50.102664949999998</c:v>
                </c:pt>
                <c:pt idx="2725">
                  <c:v>50.102664949999998</c:v>
                </c:pt>
                <c:pt idx="2726">
                  <c:v>49.833332059999996</c:v>
                </c:pt>
                <c:pt idx="2727">
                  <c:v>50.093334200000001</c:v>
                </c:pt>
                <c:pt idx="2728">
                  <c:v>50.093334200000001</c:v>
                </c:pt>
                <c:pt idx="2729">
                  <c:v>50.033332819999998</c:v>
                </c:pt>
                <c:pt idx="2730">
                  <c:v>49.975997919999998</c:v>
                </c:pt>
                <c:pt idx="2731">
                  <c:v>49.975997919999998</c:v>
                </c:pt>
                <c:pt idx="2732">
                  <c:v>49.994667049999997</c:v>
                </c:pt>
                <c:pt idx="2733">
                  <c:v>50.089332579999997</c:v>
                </c:pt>
                <c:pt idx="2734">
                  <c:v>50.089332579999997</c:v>
                </c:pt>
                <c:pt idx="2735">
                  <c:v>49.953330989999998</c:v>
                </c:pt>
                <c:pt idx="2736">
                  <c:v>49.946666720000003</c:v>
                </c:pt>
                <c:pt idx="2737">
                  <c:v>49.990669250000003</c:v>
                </c:pt>
                <c:pt idx="2738">
                  <c:v>50.001331329999999</c:v>
                </c:pt>
                <c:pt idx="2739">
                  <c:v>49.994667049999997</c:v>
                </c:pt>
                <c:pt idx="2740">
                  <c:v>49.957332610000002</c:v>
                </c:pt>
                <c:pt idx="2741">
                  <c:v>49.957332610000002</c:v>
                </c:pt>
                <c:pt idx="2742">
                  <c:v>50.057334900000001</c:v>
                </c:pt>
                <c:pt idx="2743">
                  <c:v>49.891998289999997</c:v>
                </c:pt>
                <c:pt idx="2744">
                  <c:v>49.891998289999997</c:v>
                </c:pt>
                <c:pt idx="2745">
                  <c:v>49.930664059999998</c:v>
                </c:pt>
                <c:pt idx="2746">
                  <c:v>50.03733063</c:v>
                </c:pt>
                <c:pt idx="2747">
                  <c:v>50.03733063</c:v>
                </c:pt>
                <c:pt idx="2748">
                  <c:v>50.052001949999998</c:v>
                </c:pt>
                <c:pt idx="2749">
                  <c:v>49.878665920000003</c:v>
                </c:pt>
                <c:pt idx="2750">
                  <c:v>49.878665920000003</c:v>
                </c:pt>
                <c:pt idx="2751">
                  <c:v>50.098667140000003</c:v>
                </c:pt>
                <c:pt idx="2752">
                  <c:v>49.931999210000001</c:v>
                </c:pt>
                <c:pt idx="2753">
                  <c:v>50.10400009</c:v>
                </c:pt>
                <c:pt idx="2754">
                  <c:v>49.928001399999999</c:v>
                </c:pt>
                <c:pt idx="2755">
                  <c:v>50.038665770000001</c:v>
                </c:pt>
                <c:pt idx="2756">
                  <c:v>50.038665770000001</c:v>
                </c:pt>
                <c:pt idx="2757">
                  <c:v>50.06666946</c:v>
                </c:pt>
                <c:pt idx="2758">
                  <c:v>49.791999820000001</c:v>
                </c:pt>
                <c:pt idx="2759">
                  <c:v>50.06666946</c:v>
                </c:pt>
                <c:pt idx="2760">
                  <c:v>50.06666946</c:v>
                </c:pt>
                <c:pt idx="2761">
                  <c:v>49.952003480000002</c:v>
                </c:pt>
                <c:pt idx="2762">
                  <c:v>50.026668549999997</c:v>
                </c:pt>
                <c:pt idx="2763">
                  <c:v>50.16266632</c:v>
                </c:pt>
                <c:pt idx="2764">
                  <c:v>49.79333115</c:v>
                </c:pt>
                <c:pt idx="2765">
                  <c:v>50.17200089</c:v>
                </c:pt>
                <c:pt idx="2766">
                  <c:v>50.17200089</c:v>
                </c:pt>
                <c:pt idx="2767">
                  <c:v>49.840000150000002</c:v>
                </c:pt>
                <c:pt idx="2768">
                  <c:v>50.168003079999998</c:v>
                </c:pt>
                <c:pt idx="2769">
                  <c:v>49.889335629999998</c:v>
                </c:pt>
                <c:pt idx="2770">
                  <c:v>49.889335629999998</c:v>
                </c:pt>
                <c:pt idx="2771">
                  <c:v>49.923999790000003</c:v>
                </c:pt>
                <c:pt idx="2772">
                  <c:v>50.101333619999998</c:v>
                </c:pt>
                <c:pt idx="2773">
                  <c:v>49.861331939999999</c:v>
                </c:pt>
                <c:pt idx="2774">
                  <c:v>50.05866623</c:v>
                </c:pt>
                <c:pt idx="2775">
                  <c:v>49.94133377</c:v>
                </c:pt>
                <c:pt idx="2776">
                  <c:v>49.94133377</c:v>
                </c:pt>
                <c:pt idx="2777">
                  <c:v>49.985332489999998</c:v>
                </c:pt>
                <c:pt idx="2778">
                  <c:v>50.134666439999997</c:v>
                </c:pt>
                <c:pt idx="2779">
                  <c:v>50.134666439999997</c:v>
                </c:pt>
                <c:pt idx="2780">
                  <c:v>49.950668329999999</c:v>
                </c:pt>
                <c:pt idx="2781">
                  <c:v>49.777332309999998</c:v>
                </c:pt>
                <c:pt idx="2782">
                  <c:v>49.777332309999998</c:v>
                </c:pt>
                <c:pt idx="2783">
                  <c:v>50.034667970000001</c:v>
                </c:pt>
                <c:pt idx="2784">
                  <c:v>49.893333439999999</c:v>
                </c:pt>
                <c:pt idx="2785">
                  <c:v>49.893333439999999</c:v>
                </c:pt>
                <c:pt idx="2786">
                  <c:v>49.956001280000002</c:v>
                </c:pt>
                <c:pt idx="2787">
                  <c:v>50.183998109999997</c:v>
                </c:pt>
                <c:pt idx="2788">
                  <c:v>49.894668580000001</c:v>
                </c:pt>
                <c:pt idx="2789">
                  <c:v>49.894668580000001</c:v>
                </c:pt>
                <c:pt idx="2790">
                  <c:v>49.894668580000001</c:v>
                </c:pt>
                <c:pt idx="2791">
                  <c:v>49.894668580000001</c:v>
                </c:pt>
                <c:pt idx="2792">
                  <c:v>50.083999630000001</c:v>
                </c:pt>
                <c:pt idx="2793">
                  <c:v>49.944000240000001</c:v>
                </c:pt>
                <c:pt idx="2794">
                  <c:v>49.936000819999997</c:v>
                </c:pt>
                <c:pt idx="2795">
                  <c:v>49.936000819999997</c:v>
                </c:pt>
                <c:pt idx="2796">
                  <c:v>50.074668879999997</c:v>
                </c:pt>
                <c:pt idx="2797">
                  <c:v>49.916000369999999</c:v>
                </c:pt>
                <c:pt idx="2798">
                  <c:v>49.986667629999999</c:v>
                </c:pt>
                <c:pt idx="2799">
                  <c:v>49.986667629999999</c:v>
                </c:pt>
                <c:pt idx="2800">
                  <c:v>49.947998050000002</c:v>
                </c:pt>
                <c:pt idx="2801">
                  <c:v>49.947998050000002</c:v>
                </c:pt>
                <c:pt idx="2802">
                  <c:v>50.125331879999997</c:v>
                </c:pt>
                <c:pt idx="2803">
                  <c:v>49.9679985</c:v>
                </c:pt>
                <c:pt idx="2804">
                  <c:v>50.083999630000001</c:v>
                </c:pt>
                <c:pt idx="2805">
                  <c:v>50.083999630000001</c:v>
                </c:pt>
                <c:pt idx="2806">
                  <c:v>49.83866501</c:v>
                </c:pt>
                <c:pt idx="2807">
                  <c:v>49.97733307</c:v>
                </c:pt>
                <c:pt idx="2808">
                  <c:v>49.97733307</c:v>
                </c:pt>
                <c:pt idx="2809">
                  <c:v>49.916000369999999</c:v>
                </c:pt>
                <c:pt idx="2810">
                  <c:v>50.129333500000001</c:v>
                </c:pt>
                <c:pt idx="2811">
                  <c:v>50.129333500000001</c:v>
                </c:pt>
                <c:pt idx="2812">
                  <c:v>49.987998959999999</c:v>
                </c:pt>
                <c:pt idx="2813">
                  <c:v>50.052001949999998</c:v>
                </c:pt>
                <c:pt idx="2814">
                  <c:v>49.885334010000001</c:v>
                </c:pt>
                <c:pt idx="2815">
                  <c:v>49.885334010000001</c:v>
                </c:pt>
                <c:pt idx="2816">
                  <c:v>50.075996400000001</c:v>
                </c:pt>
                <c:pt idx="2817">
                  <c:v>49.922664640000001</c:v>
                </c:pt>
                <c:pt idx="2818">
                  <c:v>50.009334559999999</c:v>
                </c:pt>
                <c:pt idx="2819">
                  <c:v>50.048000340000002</c:v>
                </c:pt>
                <c:pt idx="2820">
                  <c:v>49.969333650000003</c:v>
                </c:pt>
                <c:pt idx="2821">
                  <c:v>49.969333650000003</c:v>
                </c:pt>
                <c:pt idx="2822">
                  <c:v>50.053333279999997</c:v>
                </c:pt>
                <c:pt idx="2823">
                  <c:v>49.9960022</c:v>
                </c:pt>
                <c:pt idx="2824">
                  <c:v>49.9960022</c:v>
                </c:pt>
                <c:pt idx="2825">
                  <c:v>50.007999419999997</c:v>
                </c:pt>
                <c:pt idx="2826">
                  <c:v>50.054664610000003</c:v>
                </c:pt>
                <c:pt idx="2827">
                  <c:v>50.017333979999997</c:v>
                </c:pt>
                <c:pt idx="2828">
                  <c:v>50.114665989999999</c:v>
                </c:pt>
                <c:pt idx="2829">
                  <c:v>49.855998990000003</c:v>
                </c:pt>
                <c:pt idx="2830">
                  <c:v>49.855998990000003</c:v>
                </c:pt>
                <c:pt idx="2831">
                  <c:v>50.096000670000002</c:v>
                </c:pt>
                <c:pt idx="2832">
                  <c:v>49.913333889999997</c:v>
                </c:pt>
                <c:pt idx="2833">
                  <c:v>50.010665889999999</c:v>
                </c:pt>
                <c:pt idx="2834">
                  <c:v>50.010665889999999</c:v>
                </c:pt>
                <c:pt idx="2835">
                  <c:v>50.0213356</c:v>
                </c:pt>
                <c:pt idx="2836">
                  <c:v>49.993331910000002</c:v>
                </c:pt>
                <c:pt idx="2837">
                  <c:v>49.993331910000002</c:v>
                </c:pt>
                <c:pt idx="2838">
                  <c:v>49.877330780000001</c:v>
                </c:pt>
                <c:pt idx="2839">
                  <c:v>50.078666689999999</c:v>
                </c:pt>
                <c:pt idx="2840">
                  <c:v>50.078666689999999</c:v>
                </c:pt>
                <c:pt idx="2841">
                  <c:v>49.9960022</c:v>
                </c:pt>
                <c:pt idx="2842">
                  <c:v>49.933334350000003</c:v>
                </c:pt>
                <c:pt idx="2843">
                  <c:v>50.131999970000003</c:v>
                </c:pt>
                <c:pt idx="2844">
                  <c:v>50.131999970000003</c:v>
                </c:pt>
                <c:pt idx="2845">
                  <c:v>50.007999419999997</c:v>
                </c:pt>
                <c:pt idx="2846">
                  <c:v>50.007999419999997</c:v>
                </c:pt>
                <c:pt idx="2847">
                  <c:v>49.930664059999998</c:v>
                </c:pt>
                <c:pt idx="2848">
                  <c:v>50.069332119999999</c:v>
                </c:pt>
                <c:pt idx="2849">
                  <c:v>50.069332119999999</c:v>
                </c:pt>
                <c:pt idx="2850">
                  <c:v>50.169330600000002</c:v>
                </c:pt>
                <c:pt idx="2851">
                  <c:v>49.931999210000001</c:v>
                </c:pt>
                <c:pt idx="2852">
                  <c:v>50.133331300000002</c:v>
                </c:pt>
                <c:pt idx="2853">
                  <c:v>50.133331300000002</c:v>
                </c:pt>
                <c:pt idx="2854">
                  <c:v>50.052001949999998</c:v>
                </c:pt>
                <c:pt idx="2855">
                  <c:v>50.052001949999998</c:v>
                </c:pt>
                <c:pt idx="2856">
                  <c:v>49.925334929999998</c:v>
                </c:pt>
                <c:pt idx="2857">
                  <c:v>49.987998959999999</c:v>
                </c:pt>
                <c:pt idx="2858">
                  <c:v>50.161331179999998</c:v>
                </c:pt>
                <c:pt idx="2859">
                  <c:v>50.161331179999998</c:v>
                </c:pt>
                <c:pt idx="2860">
                  <c:v>49.903999329999998</c:v>
                </c:pt>
                <c:pt idx="2861">
                  <c:v>50.08533096</c:v>
                </c:pt>
                <c:pt idx="2862">
                  <c:v>49.925334929999998</c:v>
                </c:pt>
                <c:pt idx="2863">
                  <c:v>50.069332119999999</c:v>
                </c:pt>
                <c:pt idx="2864">
                  <c:v>50.074668879999997</c:v>
                </c:pt>
                <c:pt idx="2865">
                  <c:v>50.074668879999997</c:v>
                </c:pt>
                <c:pt idx="2866">
                  <c:v>49.845333099999998</c:v>
                </c:pt>
                <c:pt idx="2867">
                  <c:v>50.130664830000001</c:v>
                </c:pt>
                <c:pt idx="2868">
                  <c:v>49.873332980000001</c:v>
                </c:pt>
                <c:pt idx="2869">
                  <c:v>49.873332980000001</c:v>
                </c:pt>
                <c:pt idx="2870">
                  <c:v>50.13999939</c:v>
                </c:pt>
                <c:pt idx="2871">
                  <c:v>50.002666470000001</c:v>
                </c:pt>
                <c:pt idx="2872">
                  <c:v>50.023998259999999</c:v>
                </c:pt>
                <c:pt idx="2873">
                  <c:v>50.09466553</c:v>
                </c:pt>
                <c:pt idx="2874">
                  <c:v>50.09466553</c:v>
                </c:pt>
                <c:pt idx="2875">
                  <c:v>50.033332819999998</c:v>
                </c:pt>
                <c:pt idx="2876">
                  <c:v>50.17200089</c:v>
                </c:pt>
                <c:pt idx="2877">
                  <c:v>49.809333799999997</c:v>
                </c:pt>
                <c:pt idx="2878">
                  <c:v>49.809333799999997</c:v>
                </c:pt>
                <c:pt idx="2879">
                  <c:v>50.046665189999999</c:v>
                </c:pt>
                <c:pt idx="2880">
                  <c:v>49.981334689999997</c:v>
                </c:pt>
                <c:pt idx="2881">
                  <c:v>49.928001399999999</c:v>
                </c:pt>
                <c:pt idx="2882">
                  <c:v>50.129333500000001</c:v>
                </c:pt>
                <c:pt idx="2883">
                  <c:v>49.868000029999997</c:v>
                </c:pt>
                <c:pt idx="2884">
                  <c:v>49.868000029999997</c:v>
                </c:pt>
                <c:pt idx="2885">
                  <c:v>50.111999509999997</c:v>
                </c:pt>
                <c:pt idx="2886">
                  <c:v>49.854667659999997</c:v>
                </c:pt>
                <c:pt idx="2887">
                  <c:v>49.854667659999997</c:v>
                </c:pt>
                <c:pt idx="2888">
                  <c:v>50.093334200000001</c:v>
                </c:pt>
                <c:pt idx="2889">
                  <c:v>49.94533157</c:v>
                </c:pt>
                <c:pt idx="2890">
                  <c:v>49.949333189999997</c:v>
                </c:pt>
                <c:pt idx="2891">
                  <c:v>50.149333949999999</c:v>
                </c:pt>
                <c:pt idx="2892">
                  <c:v>49.922664640000001</c:v>
                </c:pt>
                <c:pt idx="2893">
                  <c:v>49.922664640000001</c:v>
                </c:pt>
                <c:pt idx="2894">
                  <c:v>50.089332579999997</c:v>
                </c:pt>
                <c:pt idx="2895">
                  <c:v>49.986667629999999</c:v>
                </c:pt>
                <c:pt idx="2896">
                  <c:v>49.942668910000002</c:v>
                </c:pt>
                <c:pt idx="2897">
                  <c:v>49.942668910000002</c:v>
                </c:pt>
                <c:pt idx="2898">
                  <c:v>50.111999509999997</c:v>
                </c:pt>
                <c:pt idx="2899">
                  <c:v>50.114665989999999</c:v>
                </c:pt>
                <c:pt idx="2900">
                  <c:v>50.114665989999999</c:v>
                </c:pt>
                <c:pt idx="2901">
                  <c:v>49.844001769999998</c:v>
                </c:pt>
                <c:pt idx="2902">
                  <c:v>49.989334110000001</c:v>
                </c:pt>
                <c:pt idx="2903">
                  <c:v>49.989334110000001</c:v>
                </c:pt>
                <c:pt idx="2904">
                  <c:v>49.997333529999999</c:v>
                </c:pt>
                <c:pt idx="2905">
                  <c:v>50.020000459999999</c:v>
                </c:pt>
                <c:pt idx="2906">
                  <c:v>50.121334079999997</c:v>
                </c:pt>
                <c:pt idx="2907">
                  <c:v>50.121334079999997</c:v>
                </c:pt>
                <c:pt idx="2908">
                  <c:v>50.089332579999997</c:v>
                </c:pt>
                <c:pt idx="2909">
                  <c:v>50.089332579999997</c:v>
                </c:pt>
                <c:pt idx="2910">
                  <c:v>49.921333310000001</c:v>
                </c:pt>
                <c:pt idx="2911">
                  <c:v>50.082668300000002</c:v>
                </c:pt>
                <c:pt idx="2912">
                  <c:v>49.939998629999998</c:v>
                </c:pt>
                <c:pt idx="2913">
                  <c:v>49.939998629999998</c:v>
                </c:pt>
                <c:pt idx="2914">
                  <c:v>49.969333650000003</c:v>
                </c:pt>
                <c:pt idx="2915">
                  <c:v>50.006664280000003</c:v>
                </c:pt>
                <c:pt idx="2916">
                  <c:v>49.95466614</c:v>
                </c:pt>
                <c:pt idx="2917">
                  <c:v>50.018665310000003</c:v>
                </c:pt>
                <c:pt idx="2918">
                  <c:v>49.9960022</c:v>
                </c:pt>
                <c:pt idx="2919">
                  <c:v>49.9960022</c:v>
                </c:pt>
                <c:pt idx="2920">
                  <c:v>50.0146637</c:v>
                </c:pt>
                <c:pt idx="2921">
                  <c:v>50.055999759999999</c:v>
                </c:pt>
                <c:pt idx="2922">
                  <c:v>50.055999759999999</c:v>
                </c:pt>
                <c:pt idx="2923">
                  <c:v>50.029335019999998</c:v>
                </c:pt>
                <c:pt idx="2924">
                  <c:v>50.10400009</c:v>
                </c:pt>
                <c:pt idx="2925">
                  <c:v>49.89599991</c:v>
                </c:pt>
                <c:pt idx="2926">
                  <c:v>50.017333979999997</c:v>
                </c:pt>
                <c:pt idx="2927">
                  <c:v>49.878665920000003</c:v>
                </c:pt>
                <c:pt idx="2928">
                  <c:v>50.020000459999999</c:v>
                </c:pt>
                <c:pt idx="2929">
                  <c:v>50.020000459999999</c:v>
                </c:pt>
                <c:pt idx="2930">
                  <c:v>50.06666946</c:v>
                </c:pt>
                <c:pt idx="2931">
                  <c:v>49.981334689999997</c:v>
                </c:pt>
                <c:pt idx="2932">
                  <c:v>49.981334689999997</c:v>
                </c:pt>
                <c:pt idx="2933">
                  <c:v>49.878665920000003</c:v>
                </c:pt>
                <c:pt idx="2934">
                  <c:v>50.101333619999998</c:v>
                </c:pt>
                <c:pt idx="2935">
                  <c:v>50.101333619999998</c:v>
                </c:pt>
                <c:pt idx="2936">
                  <c:v>49.885334010000001</c:v>
                </c:pt>
                <c:pt idx="2937">
                  <c:v>49.852001190000003</c:v>
                </c:pt>
                <c:pt idx="2938">
                  <c:v>49.852001190000003</c:v>
                </c:pt>
                <c:pt idx="2939">
                  <c:v>50.073333740000002</c:v>
                </c:pt>
                <c:pt idx="2940">
                  <c:v>49.853332520000002</c:v>
                </c:pt>
                <c:pt idx="2941">
                  <c:v>50.168003079999998</c:v>
                </c:pt>
                <c:pt idx="2942">
                  <c:v>49.969333650000003</c:v>
                </c:pt>
                <c:pt idx="2943">
                  <c:v>49.986667629999999</c:v>
                </c:pt>
                <c:pt idx="2944">
                  <c:v>49.986667629999999</c:v>
                </c:pt>
                <c:pt idx="2945">
                  <c:v>50.036003110000003</c:v>
                </c:pt>
                <c:pt idx="2946">
                  <c:v>49.82933044</c:v>
                </c:pt>
                <c:pt idx="2947">
                  <c:v>50.152000430000001</c:v>
                </c:pt>
                <c:pt idx="2948">
                  <c:v>50.152000430000001</c:v>
                </c:pt>
                <c:pt idx="2949">
                  <c:v>49.771999360000002</c:v>
                </c:pt>
                <c:pt idx="2950">
                  <c:v>50.111999509999997</c:v>
                </c:pt>
                <c:pt idx="2951">
                  <c:v>49.936000819999997</c:v>
                </c:pt>
                <c:pt idx="2952">
                  <c:v>50.005332950000003</c:v>
                </c:pt>
                <c:pt idx="2953">
                  <c:v>50.053333279999997</c:v>
                </c:pt>
                <c:pt idx="2954">
                  <c:v>50.053333279999997</c:v>
                </c:pt>
                <c:pt idx="2955">
                  <c:v>49.902667999999998</c:v>
                </c:pt>
                <c:pt idx="2956">
                  <c:v>50.157333370000003</c:v>
                </c:pt>
                <c:pt idx="2957">
                  <c:v>50.157333370000003</c:v>
                </c:pt>
                <c:pt idx="2958">
                  <c:v>49.869331359999997</c:v>
                </c:pt>
                <c:pt idx="2959">
                  <c:v>50.106666560000001</c:v>
                </c:pt>
                <c:pt idx="2960">
                  <c:v>49.998668670000001</c:v>
                </c:pt>
                <c:pt idx="2961">
                  <c:v>49.922664640000001</c:v>
                </c:pt>
                <c:pt idx="2962">
                  <c:v>50.111999509999997</c:v>
                </c:pt>
                <c:pt idx="2963">
                  <c:v>49.825332639999999</c:v>
                </c:pt>
                <c:pt idx="2964">
                  <c:v>49.825332639999999</c:v>
                </c:pt>
                <c:pt idx="2965">
                  <c:v>50.077331540000003</c:v>
                </c:pt>
                <c:pt idx="2966">
                  <c:v>50.04400253</c:v>
                </c:pt>
                <c:pt idx="2967">
                  <c:v>50.04400253</c:v>
                </c:pt>
                <c:pt idx="2968">
                  <c:v>49.9679985</c:v>
                </c:pt>
                <c:pt idx="2969">
                  <c:v>49.862667080000001</c:v>
                </c:pt>
                <c:pt idx="2970">
                  <c:v>49.862667080000001</c:v>
                </c:pt>
                <c:pt idx="2971">
                  <c:v>50.146667479999998</c:v>
                </c:pt>
                <c:pt idx="2972">
                  <c:v>49.958667759999997</c:v>
                </c:pt>
                <c:pt idx="2973">
                  <c:v>49.958667759999997</c:v>
                </c:pt>
                <c:pt idx="2974">
                  <c:v>49.997333529999999</c:v>
                </c:pt>
                <c:pt idx="2975">
                  <c:v>50.057334900000001</c:v>
                </c:pt>
                <c:pt idx="2976">
                  <c:v>49.939998629999998</c:v>
                </c:pt>
                <c:pt idx="2977">
                  <c:v>49.939998629999998</c:v>
                </c:pt>
                <c:pt idx="2978">
                  <c:v>49.939998629999998</c:v>
                </c:pt>
                <c:pt idx="2979">
                  <c:v>49.939998629999998</c:v>
                </c:pt>
                <c:pt idx="2980">
                  <c:v>49.982669829999999</c:v>
                </c:pt>
                <c:pt idx="2981">
                  <c:v>50.071998600000001</c:v>
                </c:pt>
                <c:pt idx="2982">
                  <c:v>49.9640007</c:v>
                </c:pt>
                <c:pt idx="2983">
                  <c:v>49.9640007</c:v>
                </c:pt>
                <c:pt idx="2984">
                  <c:v>50.090667719999999</c:v>
                </c:pt>
                <c:pt idx="2985">
                  <c:v>49.868000029999997</c:v>
                </c:pt>
                <c:pt idx="2986">
                  <c:v>50.074668879999997</c:v>
                </c:pt>
                <c:pt idx="2987">
                  <c:v>50.074668879999997</c:v>
                </c:pt>
                <c:pt idx="2988">
                  <c:v>50.074668879999997</c:v>
                </c:pt>
                <c:pt idx="2989">
                  <c:v>50.074668879999997</c:v>
                </c:pt>
                <c:pt idx="2990">
                  <c:v>50.0146637</c:v>
                </c:pt>
                <c:pt idx="2991">
                  <c:v>50.038665770000001</c:v>
                </c:pt>
                <c:pt idx="2992">
                  <c:v>49.970664980000002</c:v>
                </c:pt>
                <c:pt idx="2993">
                  <c:v>49.970664980000002</c:v>
                </c:pt>
                <c:pt idx="2994">
                  <c:v>49.993331910000002</c:v>
                </c:pt>
                <c:pt idx="2995">
                  <c:v>50.04400253</c:v>
                </c:pt>
                <c:pt idx="2996">
                  <c:v>50.04400253</c:v>
                </c:pt>
                <c:pt idx="2997">
                  <c:v>49.962665559999998</c:v>
                </c:pt>
                <c:pt idx="2998">
                  <c:v>49.9960022</c:v>
                </c:pt>
                <c:pt idx="2999">
                  <c:v>49.9960022</c:v>
                </c:pt>
                <c:pt idx="3000">
                  <c:v>49.998668670000001</c:v>
                </c:pt>
                <c:pt idx="3001">
                  <c:v>50.073333740000002</c:v>
                </c:pt>
                <c:pt idx="3002">
                  <c:v>50.073333740000002</c:v>
                </c:pt>
                <c:pt idx="3003">
                  <c:v>50.03733063</c:v>
                </c:pt>
                <c:pt idx="3004">
                  <c:v>49.994667049999997</c:v>
                </c:pt>
                <c:pt idx="3005">
                  <c:v>49.922664640000001</c:v>
                </c:pt>
                <c:pt idx="3006">
                  <c:v>50.105335240000002</c:v>
                </c:pt>
                <c:pt idx="3007">
                  <c:v>50.045330049999997</c:v>
                </c:pt>
                <c:pt idx="3008">
                  <c:v>50.045330049999997</c:v>
                </c:pt>
                <c:pt idx="3009">
                  <c:v>49.890666959999997</c:v>
                </c:pt>
                <c:pt idx="3010">
                  <c:v>50.083999630000001</c:v>
                </c:pt>
                <c:pt idx="3011">
                  <c:v>49.832000729999997</c:v>
                </c:pt>
                <c:pt idx="3012">
                  <c:v>49.832000729999997</c:v>
                </c:pt>
                <c:pt idx="3013">
                  <c:v>50.137336730000001</c:v>
                </c:pt>
                <c:pt idx="3014">
                  <c:v>49.990669250000003</c:v>
                </c:pt>
                <c:pt idx="3015">
                  <c:v>50.065334319999998</c:v>
                </c:pt>
                <c:pt idx="3016">
                  <c:v>49.99199677</c:v>
                </c:pt>
                <c:pt idx="3017">
                  <c:v>49.946666720000003</c:v>
                </c:pt>
                <c:pt idx="3018">
                  <c:v>49.946666720000003</c:v>
                </c:pt>
                <c:pt idx="3019">
                  <c:v>50.098667140000003</c:v>
                </c:pt>
                <c:pt idx="3020">
                  <c:v>49.863998410000001</c:v>
                </c:pt>
                <c:pt idx="3021">
                  <c:v>49.863998410000001</c:v>
                </c:pt>
                <c:pt idx="3022">
                  <c:v>50.057334900000001</c:v>
                </c:pt>
                <c:pt idx="3023">
                  <c:v>50.0213356</c:v>
                </c:pt>
                <c:pt idx="3024">
                  <c:v>50.0213356</c:v>
                </c:pt>
                <c:pt idx="3025">
                  <c:v>50.183998109999997</c:v>
                </c:pt>
                <c:pt idx="3026">
                  <c:v>49.97733307</c:v>
                </c:pt>
                <c:pt idx="3027">
                  <c:v>49.97733307</c:v>
                </c:pt>
                <c:pt idx="3028">
                  <c:v>50.053333279999997</c:v>
                </c:pt>
                <c:pt idx="3029">
                  <c:v>49.833332059999996</c:v>
                </c:pt>
                <c:pt idx="3030">
                  <c:v>50.068000789999999</c:v>
                </c:pt>
                <c:pt idx="3031">
                  <c:v>49.921333310000001</c:v>
                </c:pt>
                <c:pt idx="3032">
                  <c:v>49.891998289999997</c:v>
                </c:pt>
                <c:pt idx="3033">
                  <c:v>49.891998289999997</c:v>
                </c:pt>
                <c:pt idx="3034">
                  <c:v>50.165332790000001</c:v>
                </c:pt>
                <c:pt idx="3035">
                  <c:v>49.842666629999997</c:v>
                </c:pt>
                <c:pt idx="3036">
                  <c:v>50.126667019999999</c:v>
                </c:pt>
                <c:pt idx="3037">
                  <c:v>50.126667019999999</c:v>
                </c:pt>
                <c:pt idx="3038">
                  <c:v>49.961330410000002</c:v>
                </c:pt>
                <c:pt idx="3039">
                  <c:v>49.974666599999999</c:v>
                </c:pt>
                <c:pt idx="3040">
                  <c:v>50.078666689999999</c:v>
                </c:pt>
                <c:pt idx="3041">
                  <c:v>49.877330780000001</c:v>
                </c:pt>
                <c:pt idx="3042">
                  <c:v>50.097335819999998</c:v>
                </c:pt>
                <c:pt idx="3043">
                  <c:v>50.097335819999998</c:v>
                </c:pt>
                <c:pt idx="3044">
                  <c:v>49.77466965</c:v>
                </c:pt>
                <c:pt idx="3045">
                  <c:v>50.062667849999997</c:v>
                </c:pt>
                <c:pt idx="3046">
                  <c:v>50.062667849999997</c:v>
                </c:pt>
                <c:pt idx="3047">
                  <c:v>50.11733246</c:v>
                </c:pt>
                <c:pt idx="3048">
                  <c:v>50.105335240000002</c:v>
                </c:pt>
                <c:pt idx="3049">
                  <c:v>50.105335240000002</c:v>
                </c:pt>
                <c:pt idx="3050">
                  <c:v>49.923999790000003</c:v>
                </c:pt>
                <c:pt idx="3051">
                  <c:v>50.041332240000003</c:v>
                </c:pt>
                <c:pt idx="3052">
                  <c:v>50.041332240000003</c:v>
                </c:pt>
                <c:pt idx="3053">
                  <c:v>49.95466614</c:v>
                </c:pt>
                <c:pt idx="3054">
                  <c:v>50.002666470000001</c:v>
                </c:pt>
                <c:pt idx="3055">
                  <c:v>50.165332790000001</c:v>
                </c:pt>
                <c:pt idx="3056">
                  <c:v>50.165332790000001</c:v>
                </c:pt>
                <c:pt idx="3057">
                  <c:v>50.141334530000002</c:v>
                </c:pt>
                <c:pt idx="3058">
                  <c:v>50.141334530000002</c:v>
                </c:pt>
                <c:pt idx="3059">
                  <c:v>49.823997499999997</c:v>
                </c:pt>
                <c:pt idx="3060">
                  <c:v>50.074668879999997</c:v>
                </c:pt>
                <c:pt idx="3061">
                  <c:v>50.018665310000003</c:v>
                </c:pt>
                <c:pt idx="3062">
                  <c:v>50.018665310000003</c:v>
                </c:pt>
                <c:pt idx="3063">
                  <c:v>50.015998840000002</c:v>
                </c:pt>
                <c:pt idx="3064">
                  <c:v>50.048000340000002</c:v>
                </c:pt>
                <c:pt idx="3065">
                  <c:v>49.916000369999999</c:v>
                </c:pt>
                <c:pt idx="3066">
                  <c:v>50.144001009999997</c:v>
                </c:pt>
                <c:pt idx="3067">
                  <c:v>49.90533447</c:v>
                </c:pt>
                <c:pt idx="3068">
                  <c:v>49.90533447</c:v>
                </c:pt>
                <c:pt idx="3069">
                  <c:v>49.982669829999999</c:v>
                </c:pt>
                <c:pt idx="3070">
                  <c:v>50.018665310000003</c:v>
                </c:pt>
                <c:pt idx="3071">
                  <c:v>49.917331699999998</c:v>
                </c:pt>
                <c:pt idx="3072">
                  <c:v>49.917331699999998</c:v>
                </c:pt>
                <c:pt idx="3073">
                  <c:v>50.110668179999998</c:v>
                </c:pt>
                <c:pt idx="3074">
                  <c:v>50.001331329999999</c:v>
                </c:pt>
                <c:pt idx="3075">
                  <c:v>50.02266693</c:v>
                </c:pt>
                <c:pt idx="3076">
                  <c:v>49.94133377</c:v>
                </c:pt>
                <c:pt idx="3077">
                  <c:v>49.94133377</c:v>
                </c:pt>
                <c:pt idx="3078">
                  <c:v>49.969333650000003</c:v>
                </c:pt>
                <c:pt idx="3079">
                  <c:v>50.077331540000003</c:v>
                </c:pt>
                <c:pt idx="3080">
                  <c:v>49.874668120000003</c:v>
                </c:pt>
                <c:pt idx="3081">
                  <c:v>49.874668120000003</c:v>
                </c:pt>
                <c:pt idx="3082">
                  <c:v>50.134666439999997</c:v>
                </c:pt>
                <c:pt idx="3083">
                  <c:v>50.007999419999997</c:v>
                </c:pt>
                <c:pt idx="3084">
                  <c:v>50.007999419999997</c:v>
                </c:pt>
                <c:pt idx="3085">
                  <c:v>50.041332240000003</c:v>
                </c:pt>
                <c:pt idx="3086">
                  <c:v>49.94533157</c:v>
                </c:pt>
                <c:pt idx="3087">
                  <c:v>49.94533157</c:v>
                </c:pt>
                <c:pt idx="3088">
                  <c:v>50.093334200000001</c:v>
                </c:pt>
                <c:pt idx="3089">
                  <c:v>49.946666720000003</c:v>
                </c:pt>
                <c:pt idx="3090">
                  <c:v>50.093334200000001</c:v>
                </c:pt>
                <c:pt idx="3091">
                  <c:v>50.093334200000001</c:v>
                </c:pt>
                <c:pt idx="3092">
                  <c:v>50.018665310000003</c:v>
                </c:pt>
                <c:pt idx="3093">
                  <c:v>50.018665310000003</c:v>
                </c:pt>
                <c:pt idx="3094">
                  <c:v>49.965332029999999</c:v>
                </c:pt>
                <c:pt idx="3095">
                  <c:v>49.989334110000001</c:v>
                </c:pt>
                <c:pt idx="3096">
                  <c:v>50.154666900000002</c:v>
                </c:pt>
                <c:pt idx="3097">
                  <c:v>50.154666900000002</c:v>
                </c:pt>
                <c:pt idx="3098">
                  <c:v>50.03733063</c:v>
                </c:pt>
                <c:pt idx="3099">
                  <c:v>49.966667180000002</c:v>
                </c:pt>
                <c:pt idx="3100">
                  <c:v>49.990669250000003</c:v>
                </c:pt>
                <c:pt idx="3101">
                  <c:v>49.990669250000003</c:v>
                </c:pt>
                <c:pt idx="3102">
                  <c:v>49.939998629999998</c:v>
                </c:pt>
                <c:pt idx="3103">
                  <c:v>49.939998629999998</c:v>
                </c:pt>
                <c:pt idx="3104">
                  <c:v>49.97733307</c:v>
                </c:pt>
                <c:pt idx="3105">
                  <c:v>50.090667719999999</c:v>
                </c:pt>
                <c:pt idx="3106">
                  <c:v>49.947998050000002</c:v>
                </c:pt>
                <c:pt idx="3107">
                  <c:v>49.947998050000002</c:v>
                </c:pt>
                <c:pt idx="3108">
                  <c:v>50.106666560000001</c:v>
                </c:pt>
                <c:pt idx="3109">
                  <c:v>50.03733063</c:v>
                </c:pt>
                <c:pt idx="3110">
                  <c:v>50.009334559999999</c:v>
                </c:pt>
                <c:pt idx="3111">
                  <c:v>49.97733307</c:v>
                </c:pt>
                <c:pt idx="3112">
                  <c:v>49.957332610000002</c:v>
                </c:pt>
                <c:pt idx="3113">
                  <c:v>49.957332610000002</c:v>
                </c:pt>
                <c:pt idx="3114">
                  <c:v>50.115997309999997</c:v>
                </c:pt>
                <c:pt idx="3115">
                  <c:v>49.790664669999998</c:v>
                </c:pt>
                <c:pt idx="3116">
                  <c:v>49.790664669999998</c:v>
                </c:pt>
                <c:pt idx="3117">
                  <c:v>50.023998259999999</c:v>
                </c:pt>
                <c:pt idx="3118">
                  <c:v>49.934665680000002</c:v>
                </c:pt>
                <c:pt idx="3119">
                  <c:v>49.937332150000003</c:v>
                </c:pt>
                <c:pt idx="3120">
                  <c:v>50.063999180000003</c:v>
                </c:pt>
                <c:pt idx="3121">
                  <c:v>49.981334689999997</c:v>
                </c:pt>
                <c:pt idx="3122">
                  <c:v>49.981334689999997</c:v>
                </c:pt>
                <c:pt idx="3123">
                  <c:v>50.026668549999997</c:v>
                </c:pt>
                <c:pt idx="3124">
                  <c:v>49.909332280000001</c:v>
                </c:pt>
                <c:pt idx="3125">
                  <c:v>50.068000789999999</c:v>
                </c:pt>
                <c:pt idx="3126">
                  <c:v>50.068000789999999</c:v>
                </c:pt>
                <c:pt idx="3127">
                  <c:v>50.062667849999997</c:v>
                </c:pt>
                <c:pt idx="3128">
                  <c:v>49.812000269999999</c:v>
                </c:pt>
                <c:pt idx="3129">
                  <c:v>50.16266632</c:v>
                </c:pt>
                <c:pt idx="3130">
                  <c:v>49.852001190000003</c:v>
                </c:pt>
                <c:pt idx="3131">
                  <c:v>50.164001460000001</c:v>
                </c:pt>
                <c:pt idx="3132">
                  <c:v>50.164001460000001</c:v>
                </c:pt>
                <c:pt idx="3133">
                  <c:v>49.997333529999999</c:v>
                </c:pt>
                <c:pt idx="3134">
                  <c:v>50.010665889999999</c:v>
                </c:pt>
                <c:pt idx="3135">
                  <c:v>50.06666946</c:v>
                </c:pt>
                <c:pt idx="3136">
                  <c:v>50.06666946</c:v>
                </c:pt>
                <c:pt idx="3137">
                  <c:v>50.125331879999997</c:v>
                </c:pt>
                <c:pt idx="3138">
                  <c:v>50.125331879999997</c:v>
                </c:pt>
                <c:pt idx="3139">
                  <c:v>49.825332639999999</c:v>
                </c:pt>
                <c:pt idx="3140">
                  <c:v>49.938667299999999</c:v>
                </c:pt>
                <c:pt idx="3141">
                  <c:v>50.109333040000003</c:v>
                </c:pt>
                <c:pt idx="3142">
                  <c:v>50.109333040000003</c:v>
                </c:pt>
                <c:pt idx="3143">
                  <c:v>49.845333099999998</c:v>
                </c:pt>
                <c:pt idx="3144">
                  <c:v>50.180000309999997</c:v>
                </c:pt>
                <c:pt idx="3145">
                  <c:v>50.180000309999997</c:v>
                </c:pt>
                <c:pt idx="3146">
                  <c:v>50.025333400000001</c:v>
                </c:pt>
                <c:pt idx="3147">
                  <c:v>50.004001619999997</c:v>
                </c:pt>
                <c:pt idx="3148">
                  <c:v>50.004001619999997</c:v>
                </c:pt>
                <c:pt idx="3149">
                  <c:v>49.962665559999998</c:v>
                </c:pt>
                <c:pt idx="3150">
                  <c:v>50.138664249999998</c:v>
                </c:pt>
                <c:pt idx="3151">
                  <c:v>50.138664249999998</c:v>
                </c:pt>
                <c:pt idx="3152">
                  <c:v>49.875999450000002</c:v>
                </c:pt>
                <c:pt idx="3153">
                  <c:v>50.13999939</c:v>
                </c:pt>
                <c:pt idx="3154">
                  <c:v>49.859996799999998</c:v>
                </c:pt>
                <c:pt idx="3155">
                  <c:v>50.010665889999999</c:v>
                </c:pt>
                <c:pt idx="3156">
                  <c:v>49.989334110000001</c:v>
                </c:pt>
                <c:pt idx="3157">
                  <c:v>49.902667999999998</c:v>
                </c:pt>
                <c:pt idx="3158">
                  <c:v>49.902667999999998</c:v>
                </c:pt>
                <c:pt idx="3159">
                  <c:v>50.034667970000001</c:v>
                </c:pt>
                <c:pt idx="3160">
                  <c:v>49.990669250000003</c:v>
                </c:pt>
                <c:pt idx="3161">
                  <c:v>49.990669250000003</c:v>
                </c:pt>
                <c:pt idx="3162">
                  <c:v>50.057334900000001</c:v>
                </c:pt>
                <c:pt idx="3163">
                  <c:v>49.974666599999999</c:v>
                </c:pt>
                <c:pt idx="3164">
                  <c:v>49.952003480000002</c:v>
                </c:pt>
                <c:pt idx="3165">
                  <c:v>50.036003110000003</c:v>
                </c:pt>
                <c:pt idx="3166">
                  <c:v>49.873332980000001</c:v>
                </c:pt>
                <c:pt idx="3167">
                  <c:v>49.873332980000001</c:v>
                </c:pt>
                <c:pt idx="3168">
                  <c:v>49.993331910000002</c:v>
                </c:pt>
                <c:pt idx="3169">
                  <c:v>49.91866684</c:v>
                </c:pt>
                <c:pt idx="3170">
                  <c:v>50.08133316</c:v>
                </c:pt>
                <c:pt idx="3171">
                  <c:v>50.08133316</c:v>
                </c:pt>
                <c:pt idx="3172">
                  <c:v>49.9679985</c:v>
                </c:pt>
                <c:pt idx="3173">
                  <c:v>50.08133316</c:v>
                </c:pt>
                <c:pt idx="3174">
                  <c:v>50.041332240000003</c:v>
                </c:pt>
                <c:pt idx="3175">
                  <c:v>49.975997919999998</c:v>
                </c:pt>
                <c:pt idx="3176">
                  <c:v>50.002666470000001</c:v>
                </c:pt>
                <c:pt idx="3177">
                  <c:v>50.002666470000001</c:v>
                </c:pt>
                <c:pt idx="3178">
                  <c:v>49.960002899999999</c:v>
                </c:pt>
                <c:pt idx="3179">
                  <c:v>50.012001040000001</c:v>
                </c:pt>
                <c:pt idx="3180">
                  <c:v>50.04400253</c:v>
                </c:pt>
                <c:pt idx="3181">
                  <c:v>50.04400253</c:v>
                </c:pt>
                <c:pt idx="3182">
                  <c:v>50.023998259999999</c:v>
                </c:pt>
                <c:pt idx="3183">
                  <c:v>50.023998259999999</c:v>
                </c:pt>
                <c:pt idx="3184">
                  <c:v>49.822666169999998</c:v>
                </c:pt>
                <c:pt idx="3185">
                  <c:v>50.08133316</c:v>
                </c:pt>
                <c:pt idx="3186">
                  <c:v>49.91866684</c:v>
                </c:pt>
                <c:pt idx="3187">
                  <c:v>49.91866684</c:v>
                </c:pt>
                <c:pt idx="3188">
                  <c:v>50.010665889999999</c:v>
                </c:pt>
                <c:pt idx="3189">
                  <c:v>50.030666349999997</c:v>
                </c:pt>
                <c:pt idx="3190">
                  <c:v>49.910667420000003</c:v>
                </c:pt>
                <c:pt idx="3191">
                  <c:v>50.11333466</c:v>
                </c:pt>
                <c:pt idx="3192">
                  <c:v>50.11333466</c:v>
                </c:pt>
                <c:pt idx="3193">
                  <c:v>49.853332520000002</c:v>
                </c:pt>
                <c:pt idx="3194">
                  <c:v>50.017333979999997</c:v>
                </c:pt>
                <c:pt idx="3195">
                  <c:v>50.042667389999998</c:v>
                </c:pt>
                <c:pt idx="3196">
                  <c:v>50.042667389999998</c:v>
                </c:pt>
                <c:pt idx="3197">
                  <c:v>50.09466553</c:v>
                </c:pt>
                <c:pt idx="3198">
                  <c:v>49.902667999999998</c:v>
                </c:pt>
                <c:pt idx="3199">
                  <c:v>49.902667999999998</c:v>
                </c:pt>
                <c:pt idx="3200">
                  <c:v>50.055999759999999</c:v>
                </c:pt>
                <c:pt idx="3201">
                  <c:v>49.914665220000003</c:v>
                </c:pt>
                <c:pt idx="3202">
                  <c:v>49.914665220000003</c:v>
                </c:pt>
                <c:pt idx="3203">
                  <c:v>50.054664610000003</c:v>
                </c:pt>
                <c:pt idx="3204">
                  <c:v>50.013336180000003</c:v>
                </c:pt>
                <c:pt idx="3205">
                  <c:v>49.873332980000001</c:v>
                </c:pt>
                <c:pt idx="3206">
                  <c:v>49.873332980000001</c:v>
                </c:pt>
                <c:pt idx="3207">
                  <c:v>49.846664429999997</c:v>
                </c:pt>
                <c:pt idx="3208">
                  <c:v>49.846664429999997</c:v>
                </c:pt>
                <c:pt idx="3209">
                  <c:v>50.158668519999999</c:v>
                </c:pt>
                <c:pt idx="3210">
                  <c:v>49.889335629999998</c:v>
                </c:pt>
                <c:pt idx="3211">
                  <c:v>49.944000240000001</c:v>
                </c:pt>
                <c:pt idx="3212">
                  <c:v>49.944000240000001</c:v>
                </c:pt>
                <c:pt idx="3213">
                  <c:v>50.126667019999999</c:v>
                </c:pt>
                <c:pt idx="3214">
                  <c:v>49.881332399999998</c:v>
                </c:pt>
                <c:pt idx="3215">
                  <c:v>50.122665410000003</c:v>
                </c:pt>
                <c:pt idx="3216">
                  <c:v>50.009334559999999</c:v>
                </c:pt>
                <c:pt idx="3217">
                  <c:v>49.9679985</c:v>
                </c:pt>
                <c:pt idx="3218">
                  <c:v>49.9679985</c:v>
                </c:pt>
                <c:pt idx="3219">
                  <c:v>50.10799789</c:v>
                </c:pt>
                <c:pt idx="3220">
                  <c:v>49.94533157</c:v>
                </c:pt>
                <c:pt idx="3221">
                  <c:v>50.177333830000002</c:v>
                </c:pt>
                <c:pt idx="3222">
                  <c:v>50.177333830000002</c:v>
                </c:pt>
                <c:pt idx="3223">
                  <c:v>49.814666750000001</c:v>
                </c:pt>
                <c:pt idx="3224">
                  <c:v>50.009334559999999</c:v>
                </c:pt>
                <c:pt idx="3225">
                  <c:v>50.001331329999999</c:v>
                </c:pt>
                <c:pt idx="3226">
                  <c:v>49.969333650000003</c:v>
                </c:pt>
                <c:pt idx="3227">
                  <c:v>50.141334530000002</c:v>
                </c:pt>
                <c:pt idx="3228">
                  <c:v>50.141334530000002</c:v>
                </c:pt>
                <c:pt idx="3229">
                  <c:v>49.950668329999999</c:v>
                </c:pt>
                <c:pt idx="3230">
                  <c:v>50.077331540000003</c:v>
                </c:pt>
                <c:pt idx="3231">
                  <c:v>50.077331540000003</c:v>
                </c:pt>
                <c:pt idx="3232">
                  <c:v>49.982669829999999</c:v>
                </c:pt>
                <c:pt idx="3233">
                  <c:v>50.060001370000002</c:v>
                </c:pt>
                <c:pt idx="3234">
                  <c:v>50.001331329999999</c:v>
                </c:pt>
                <c:pt idx="3235">
                  <c:v>49.909332280000001</c:v>
                </c:pt>
                <c:pt idx="3236">
                  <c:v>50.091999049999998</c:v>
                </c:pt>
                <c:pt idx="3237">
                  <c:v>49.950668329999999</c:v>
                </c:pt>
                <c:pt idx="3238">
                  <c:v>49.950668329999999</c:v>
                </c:pt>
                <c:pt idx="3239">
                  <c:v>50.041332240000003</c:v>
                </c:pt>
                <c:pt idx="3240">
                  <c:v>49.998668670000001</c:v>
                </c:pt>
                <c:pt idx="3241">
                  <c:v>49.998668670000001</c:v>
                </c:pt>
                <c:pt idx="3242">
                  <c:v>50.010665889999999</c:v>
                </c:pt>
                <c:pt idx="3243">
                  <c:v>49.966667180000002</c:v>
                </c:pt>
                <c:pt idx="3244">
                  <c:v>49.966667180000002</c:v>
                </c:pt>
                <c:pt idx="3245">
                  <c:v>50.052001949999998</c:v>
                </c:pt>
                <c:pt idx="3246">
                  <c:v>49.868000029999997</c:v>
                </c:pt>
                <c:pt idx="3247">
                  <c:v>50.036003110000003</c:v>
                </c:pt>
                <c:pt idx="3248">
                  <c:v>50.036003110000003</c:v>
                </c:pt>
                <c:pt idx="3249">
                  <c:v>50.020000459999999</c:v>
                </c:pt>
                <c:pt idx="3250">
                  <c:v>50.0146637</c:v>
                </c:pt>
                <c:pt idx="3251">
                  <c:v>50.0146637</c:v>
                </c:pt>
                <c:pt idx="3252">
                  <c:v>49.942668910000002</c:v>
                </c:pt>
                <c:pt idx="3253">
                  <c:v>50.001331329999999</c:v>
                </c:pt>
                <c:pt idx="3254">
                  <c:v>50.001331329999999</c:v>
                </c:pt>
                <c:pt idx="3255">
                  <c:v>49.890666959999997</c:v>
                </c:pt>
                <c:pt idx="3256">
                  <c:v>50.038665770000001</c:v>
                </c:pt>
                <c:pt idx="3257">
                  <c:v>50.05866623</c:v>
                </c:pt>
                <c:pt idx="3258">
                  <c:v>50.05866623</c:v>
                </c:pt>
                <c:pt idx="3259">
                  <c:v>49.90533447</c:v>
                </c:pt>
                <c:pt idx="3260">
                  <c:v>50.106666560000001</c:v>
                </c:pt>
                <c:pt idx="3261">
                  <c:v>49.861331939999999</c:v>
                </c:pt>
                <c:pt idx="3262">
                  <c:v>50</c:v>
                </c:pt>
                <c:pt idx="3263">
                  <c:v>49.97733307</c:v>
                </c:pt>
                <c:pt idx="3264">
                  <c:v>49.97733307</c:v>
                </c:pt>
                <c:pt idx="3265">
                  <c:v>49.914665220000003</c:v>
                </c:pt>
                <c:pt idx="3266">
                  <c:v>50.126667019999999</c:v>
                </c:pt>
                <c:pt idx="3267">
                  <c:v>49.934665680000002</c:v>
                </c:pt>
                <c:pt idx="3268">
                  <c:v>49.934665680000002</c:v>
                </c:pt>
                <c:pt idx="3269">
                  <c:v>50.08000183</c:v>
                </c:pt>
                <c:pt idx="3270">
                  <c:v>49.929336550000002</c:v>
                </c:pt>
                <c:pt idx="3271">
                  <c:v>49.921333310000001</c:v>
                </c:pt>
                <c:pt idx="3272">
                  <c:v>50.165332790000001</c:v>
                </c:pt>
                <c:pt idx="3273">
                  <c:v>49.83733368</c:v>
                </c:pt>
                <c:pt idx="3274">
                  <c:v>49.83733368</c:v>
                </c:pt>
                <c:pt idx="3275">
                  <c:v>50.169330600000002</c:v>
                </c:pt>
                <c:pt idx="3276">
                  <c:v>49.81066895</c:v>
                </c:pt>
                <c:pt idx="3277">
                  <c:v>49.81066895</c:v>
                </c:pt>
                <c:pt idx="3278">
                  <c:v>50.052001949999998</c:v>
                </c:pt>
                <c:pt idx="3279">
                  <c:v>50.005332950000003</c:v>
                </c:pt>
                <c:pt idx="3280">
                  <c:v>50.005332950000003</c:v>
                </c:pt>
                <c:pt idx="3281">
                  <c:v>50.109333040000003</c:v>
                </c:pt>
                <c:pt idx="3282">
                  <c:v>49.890666959999997</c:v>
                </c:pt>
                <c:pt idx="3283">
                  <c:v>49.890666959999997</c:v>
                </c:pt>
                <c:pt idx="3284">
                  <c:v>50.060001370000002</c:v>
                </c:pt>
                <c:pt idx="3285">
                  <c:v>50.007999419999997</c:v>
                </c:pt>
                <c:pt idx="3286">
                  <c:v>49.94533157</c:v>
                </c:pt>
                <c:pt idx="3287">
                  <c:v>49.94533157</c:v>
                </c:pt>
                <c:pt idx="3288">
                  <c:v>49.982669829999999</c:v>
                </c:pt>
                <c:pt idx="3289">
                  <c:v>49.982669829999999</c:v>
                </c:pt>
                <c:pt idx="3290">
                  <c:v>50.090667719999999</c:v>
                </c:pt>
                <c:pt idx="3291">
                  <c:v>49.89599991</c:v>
                </c:pt>
                <c:pt idx="3292">
                  <c:v>50.055999759999999</c:v>
                </c:pt>
                <c:pt idx="3293">
                  <c:v>50.055999759999999</c:v>
                </c:pt>
                <c:pt idx="3294">
                  <c:v>49.909332280000001</c:v>
                </c:pt>
                <c:pt idx="3295">
                  <c:v>49.906665799999999</c:v>
                </c:pt>
                <c:pt idx="3296">
                  <c:v>50.161331179999998</c:v>
                </c:pt>
                <c:pt idx="3297">
                  <c:v>49.853332520000002</c:v>
                </c:pt>
                <c:pt idx="3298">
                  <c:v>50.149333949999999</c:v>
                </c:pt>
                <c:pt idx="3299">
                  <c:v>50.149333949999999</c:v>
                </c:pt>
                <c:pt idx="3300">
                  <c:v>49.920001980000002</c:v>
                </c:pt>
                <c:pt idx="3301">
                  <c:v>49.998668670000001</c:v>
                </c:pt>
                <c:pt idx="3302">
                  <c:v>49.998668670000001</c:v>
                </c:pt>
                <c:pt idx="3303">
                  <c:v>50.053333279999997</c:v>
                </c:pt>
                <c:pt idx="3304">
                  <c:v>50.057334900000001</c:v>
                </c:pt>
                <c:pt idx="3305">
                  <c:v>50.083999630000001</c:v>
                </c:pt>
                <c:pt idx="3306">
                  <c:v>49.907997129999998</c:v>
                </c:pt>
                <c:pt idx="3307">
                  <c:v>49.97733307</c:v>
                </c:pt>
                <c:pt idx="3308">
                  <c:v>49.97733307</c:v>
                </c:pt>
                <c:pt idx="3309">
                  <c:v>49.9640007</c:v>
                </c:pt>
                <c:pt idx="3310">
                  <c:v>49.9679985</c:v>
                </c:pt>
                <c:pt idx="3311">
                  <c:v>50.102664949999998</c:v>
                </c:pt>
                <c:pt idx="3312">
                  <c:v>50.102664949999998</c:v>
                </c:pt>
                <c:pt idx="3313">
                  <c:v>49.981334689999997</c:v>
                </c:pt>
                <c:pt idx="3314">
                  <c:v>50.017333979999997</c:v>
                </c:pt>
                <c:pt idx="3315">
                  <c:v>49.956001280000002</c:v>
                </c:pt>
                <c:pt idx="3316">
                  <c:v>50.020000459999999</c:v>
                </c:pt>
                <c:pt idx="3317">
                  <c:v>49.966667180000002</c:v>
                </c:pt>
                <c:pt idx="3318">
                  <c:v>49.966667180000002</c:v>
                </c:pt>
                <c:pt idx="3319">
                  <c:v>49.883998869999999</c:v>
                </c:pt>
                <c:pt idx="3320">
                  <c:v>50.121334079999997</c:v>
                </c:pt>
                <c:pt idx="3321">
                  <c:v>50.121334079999997</c:v>
                </c:pt>
                <c:pt idx="3322">
                  <c:v>49.894668580000001</c:v>
                </c:pt>
                <c:pt idx="3323">
                  <c:v>49.894668580000001</c:v>
                </c:pt>
                <c:pt idx="3324">
                  <c:v>49.894668580000001</c:v>
                </c:pt>
                <c:pt idx="3325">
                  <c:v>50.091999049999998</c:v>
                </c:pt>
                <c:pt idx="3326">
                  <c:v>49.952003480000002</c:v>
                </c:pt>
                <c:pt idx="3327">
                  <c:v>50.128002170000002</c:v>
                </c:pt>
                <c:pt idx="3328">
                  <c:v>50.128002170000002</c:v>
                </c:pt>
                <c:pt idx="3329">
                  <c:v>50.036003110000003</c:v>
                </c:pt>
                <c:pt idx="3330">
                  <c:v>49.880001069999999</c:v>
                </c:pt>
                <c:pt idx="3331">
                  <c:v>49.880001069999999</c:v>
                </c:pt>
                <c:pt idx="3332">
                  <c:v>49.921333310000001</c:v>
                </c:pt>
                <c:pt idx="3333">
                  <c:v>50.082668300000002</c:v>
                </c:pt>
                <c:pt idx="3334">
                  <c:v>50.082668300000002</c:v>
                </c:pt>
                <c:pt idx="3335">
                  <c:v>50.05866623</c:v>
                </c:pt>
                <c:pt idx="3336">
                  <c:v>49.939998629999998</c:v>
                </c:pt>
                <c:pt idx="3337">
                  <c:v>49.939998629999998</c:v>
                </c:pt>
                <c:pt idx="3338">
                  <c:v>50.128002170000002</c:v>
                </c:pt>
                <c:pt idx="3339">
                  <c:v>49.845333099999998</c:v>
                </c:pt>
                <c:pt idx="3340">
                  <c:v>50.17200089</c:v>
                </c:pt>
                <c:pt idx="3341">
                  <c:v>49.928001399999999</c:v>
                </c:pt>
                <c:pt idx="3342">
                  <c:v>49.969333650000003</c:v>
                </c:pt>
                <c:pt idx="3343">
                  <c:v>50.08133316</c:v>
                </c:pt>
                <c:pt idx="3344">
                  <c:v>50.08133316</c:v>
                </c:pt>
                <c:pt idx="3345">
                  <c:v>49.875999450000002</c:v>
                </c:pt>
                <c:pt idx="3346">
                  <c:v>50.105335240000002</c:v>
                </c:pt>
                <c:pt idx="3347">
                  <c:v>50.105335240000002</c:v>
                </c:pt>
                <c:pt idx="3348">
                  <c:v>50.020000459999999</c:v>
                </c:pt>
                <c:pt idx="3349">
                  <c:v>50.115997309999997</c:v>
                </c:pt>
                <c:pt idx="3350">
                  <c:v>50.115997309999997</c:v>
                </c:pt>
                <c:pt idx="3351">
                  <c:v>49.859996799999998</c:v>
                </c:pt>
                <c:pt idx="3352">
                  <c:v>50.204002379999999</c:v>
                </c:pt>
                <c:pt idx="3353">
                  <c:v>50.204002379999999</c:v>
                </c:pt>
                <c:pt idx="3354">
                  <c:v>49.759998320000001</c:v>
                </c:pt>
                <c:pt idx="3355">
                  <c:v>50.093334200000001</c:v>
                </c:pt>
                <c:pt idx="3356">
                  <c:v>50.012001040000001</c:v>
                </c:pt>
                <c:pt idx="3357">
                  <c:v>50.012001040000001</c:v>
                </c:pt>
                <c:pt idx="3358">
                  <c:v>50.129333500000001</c:v>
                </c:pt>
                <c:pt idx="3359">
                  <c:v>49.981334689999997</c:v>
                </c:pt>
                <c:pt idx="3360">
                  <c:v>49.981334689999997</c:v>
                </c:pt>
                <c:pt idx="3361">
                  <c:v>49.956001280000002</c:v>
                </c:pt>
                <c:pt idx="3362">
                  <c:v>49.985332489999998</c:v>
                </c:pt>
                <c:pt idx="3363">
                  <c:v>49.985332489999998</c:v>
                </c:pt>
                <c:pt idx="3364">
                  <c:v>49.969333650000003</c:v>
                </c:pt>
                <c:pt idx="3365">
                  <c:v>50.048000340000002</c:v>
                </c:pt>
                <c:pt idx="3366">
                  <c:v>49.830665590000002</c:v>
                </c:pt>
                <c:pt idx="3367">
                  <c:v>50.08133316</c:v>
                </c:pt>
                <c:pt idx="3368">
                  <c:v>49.897335050000002</c:v>
                </c:pt>
                <c:pt idx="3369">
                  <c:v>49.897335050000002</c:v>
                </c:pt>
                <c:pt idx="3370">
                  <c:v>50.057334900000001</c:v>
                </c:pt>
                <c:pt idx="3371">
                  <c:v>49.989334110000001</c:v>
                </c:pt>
                <c:pt idx="3372">
                  <c:v>49.909332280000001</c:v>
                </c:pt>
                <c:pt idx="3373">
                  <c:v>49.909332280000001</c:v>
                </c:pt>
                <c:pt idx="3374">
                  <c:v>50.129333500000001</c:v>
                </c:pt>
                <c:pt idx="3375">
                  <c:v>49.890666959999997</c:v>
                </c:pt>
                <c:pt idx="3376">
                  <c:v>50.071998600000001</c:v>
                </c:pt>
                <c:pt idx="3377">
                  <c:v>49.874668120000003</c:v>
                </c:pt>
                <c:pt idx="3378">
                  <c:v>49.99199677</c:v>
                </c:pt>
                <c:pt idx="3379">
                  <c:v>49.99199677</c:v>
                </c:pt>
                <c:pt idx="3380">
                  <c:v>49.993331910000002</c:v>
                </c:pt>
                <c:pt idx="3381">
                  <c:v>50.0146637</c:v>
                </c:pt>
                <c:pt idx="3382">
                  <c:v>50.0146637</c:v>
                </c:pt>
                <c:pt idx="3383">
                  <c:v>49.9960022</c:v>
                </c:pt>
                <c:pt idx="3384">
                  <c:v>50.029335019999998</c:v>
                </c:pt>
                <c:pt idx="3385">
                  <c:v>50.029335019999998</c:v>
                </c:pt>
                <c:pt idx="3386">
                  <c:v>49.990669250000003</c:v>
                </c:pt>
                <c:pt idx="3387">
                  <c:v>49.9960022</c:v>
                </c:pt>
                <c:pt idx="3388">
                  <c:v>50.083999630000001</c:v>
                </c:pt>
                <c:pt idx="3389">
                  <c:v>50.083999630000001</c:v>
                </c:pt>
                <c:pt idx="3390">
                  <c:v>49.921333310000001</c:v>
                </c:pt>
                <c:pt idx="3391">
                  <c:v>50.08533096</c:v>
                </c:pt>
                <c:pt idx="3392">
                  <c:v>49.857334139999999</c:v>
                </c:pt>
                <c:pt idx="3393">
                  <c:v>50.118667600000002</c:v>
                </c:pt>
                <c:pt idx="3394">
                  <c:v>49.938667299999999</c:v>
                </c:pt>
                <c:pt idx="3395">
                  <c:v>49.938667299999999</c:v>
                </c:pt>
                <c:pt idx="3396">
                  <c:v>50.071998600000001</c:v>
                </c:pt>
                <c:pt idx="3397">
                  <c:v>49.965332029999999</c:v>
                </c:pt>
                <c:pt idx="3398">
                  <c:v>49.965332029999999</c:v>
                </c:pt>
                <c:pt idx="3399">
                  <c:v>49.95466614</c:v>
                </c:pt>
                <c:pt idx="3400">
                  <c:v>49.889335629999998</c:v>
                </c:pt>
                <c:pt idx="3401">
                  <c:v>49.889335629999998</c:v>
                </c:pt>
                <c:pt idx="3402">
                  <c:v>50.013336180000003</c:v>
                </c:pt>
                <c:pt idx="3403">
                  <c:v>50.08133316</c:v>
                </c:pt>
                <c:pt idx="3404">
                  <c:v>50.08133316</c:v>
                </c:pt>
                <c:pt idx="3405">
                  <c:v>49.972000119999997</c:v>
                </c:pt>
                <c:pt idx="3406">
                  <c:v>50.114665989999999</c:v>
                </c:pt>
                <c:pt idx="3407">
                  <c:v>49.818668369999997</c:v>
                </c:pt>
                <c:pt idx="3408">
                  <c:v>49.818668369999997</c:v>
                </c:pt>
                <c:pt idx="3409">
                  <c:v>49.998668670000001</c:v>
                </c:pt>
                <c:pt idx="3410">
                  <c:v>49.998668670000001</c:v>
                </c:pt>
                <c:pt idx="3411">
                  <c:v>50.063999180000003</c:v>
                </c:pt>
                <c:pt idx="3412">
                  <c:v>50.065334319999998</c:v>
                </c:pt>
                <c:pt idx="3413">
                  <c:v>49.83733368</c:v>
                </c:pt>
                <c:pt idx="3414">
                  <c:v>49.83733368</c:v>
                </c:pt>
                <c:pt idx="3415">
                  <c:v>50.093334200000001</c:v>
                </c:pt>
                <c:pt idx="3416">
                  <c:v>49.930664059999998</c:v>
                </c:pt>
                <c:pt idx="3417">
                  <c:v>50.033332819999998</c:v>
                </c:pt>
                <c:pt idx="3418">
                  <c:v>50.071998600000001</c:v>
                </c:pt>
                <c:pt idx="3419">
                  <c:v>49.916000369999999</c:v>
                </c:pt>
                <c:pt idx="3420">
                  <c:v>49.916000369999999</c:v>
                </c:pt>
                <c:pt idx="3421">
                  <c:v>50.088001249999998</c:v>
                </c:pt>
                <c:pt idx="3422">
                  <c:v>49.885334010000001</c:v>
                </c:pt>
                <c:pt idx="3423">
                  <c:v>50.105335240000002</c:v>
                </c:pt>
                <c:pt idx="3424">
                  <c:v>50.105335240000002</c:v>
                </c:pt>
                <c:pt idx="3425">
                  <c:v>49.872001650000001</c:v>
                </c:pt>
                <c:pt idx="3426">
                  <c:v>49.914665220000003</c:v>
                </c:pt>
                <c:pt idx="3427">
                  <c:v>50.197334290000001</c:v>
                </c:pt>
                <c:pt idx="3428">
                  <c:v>49.921333310000001</c:v>
                </c:pt>
                <c:pt idx="3429">
                  <c:v>50.180000309999997</c:v>
                </c:pt>
                <c:pt idx="3430">
                  <c:v>50.180000309999997</c:v>
                </c:pt>
                <c:pt idx="3431">
                  <c:v>49.872001650000001</c:v>
                </c:pt>
                <c:pt idx="3432">
                  <c:v>49.872001650000001</c:v>
                </c:pt>
                <c:pt idx="3433">
                  <c:v>50.110668179999998</c:v>
                </c:pt>
                <c:pt idx="3434">
                  <c:v>49.818668369999997</c:v>
                </c:pt>
                <c:pt idx="3435">
                  <c:v>50.182666779999998</c:v>
                </c:pt>
                <c:pt idx="3436">
                  <c:v>49.88666534</c:v>
                </c:pt>
                <c:pt idx="3437">
                  <c:v>50.015998840000002</c:v>
                </c:pt>
                <c:pt idx="3438">
                  <c:v>50.015998840000002</c:v>
                </c:pt>
                <c:pt idx="3439">
                  <c:v>50.071998600000001</c:v>
                </c:pt>
                <c:pt idx="3440">
                  <c:v>49.868000029999997</c:v>
                </c:pt>
                <c:pt idx="3441">
                  <c:v>49.868000029999997</c:v>
                </c:pt>
                <c:pt idx="3442">
                  <c:v>50.10400009</c:v>
                </c:pt>
                <c:pt idx="3443">
                  <c:v>49.858669280000001</c:v>
                </c:pt>
                <c:pt idx="3444">
                  <c:v>50.070667270000001</c:v>
                </c:pt>
                <c:pt idx="3445">
                  <c:v>49.929336550000002</c:v>
                </c:pt>
                <c:pt idx="3446">
                  <c:v>50.020000459999999</c:v>
                </c:pt>
                <c:pt idx="3447">
                  <c:v>50.08533096</c:v>
                </c:pt>
                <c:pt idx="3448">
                  <c:v>50.08533096</c:v>
                </c:pt>
                <c:pt idx="3449">
                  <c:v>49.891998289999997</c:v>
                </c:pt>
                <c:pt idx="3450">
                  <c:v>50.05866623</c:v>
                </c:pt>
                <c:pt idx="3451">
                  <c:v>50.05866623</c:v>
                </c:pt>
                <c:pt idx="3452">
                  <c:v>49.921333310000001</c:v>
                </c:pt>
                <c:pt idx="3453">
                  <c:v>49.972000119999997</c:v>
                </c:pt>
                <c:pt idx="3454">
                  <c:v>50.177333830000002</c:v>
                </c:pt>
                <c:pt idx="3455">
                  <c:v>49.890666959999997</c:v>
                </c:pt>
                <c:pt idx="3456">
                  <c:v>50.155998230000002</c:v>
                </c:pt>
                <c:pt idx="3457">
                  <c:v>49.799999239999998</c:v>
                </c:pt>
                <c:pt idx="3458">
                  <c:v>49.799999239999998</c:v>
                </c:pt>
                <c:pt idx="3459">
                  <c:v>50.075996400000001</c:v>
                </c:pt>
                <c:pt idx="3460">
                  <c:v>49.930664059999998</c:v>
                </c:pt>
                <c:pt idx="3461">
                  <c:v>49.930664059999998</c:v>
                </c:pt>
                <c:pt idx="3462">
                  <c:v>49.95466614</c:v>
                </c:pt>
                <c:pt idx="3463">
                  <c:v>50.109333040000003</c:v>
                </c:pt>
                <c:pt idx="3464">
                  <c:v>49.832000729999997</c:v>
                </c:pt>
                <c:pt idx="3465">
                  <c:v>50.183998109999997</c:v>
                </c:pt>
                <c:pt idx="3466">
                  <c:v>49.898666380000002</c:v>
                </c:pt>
                <c:pt idx="3467">
                  <c:v>49.898666380000002</c:v>
                </c:pt>
                <c:pt idx="3468">
                  <c:v>50.03733063</c:v>
                </c:pt>
                <c:pt idx="3469">
                  <c:v>50.133331300000002</c:v>
                </c:pt>
                <c:pt idx="3470">
                  <c:v>49.985332489999998</c:v>
                </c:pt>
                <c:pt idx="3471">
                  <c:v>49.985332489999998</c:v>
                </c:pt>
                <c:pt idx="3472">
                  <c:v>49.899997710000001</c:v>
                </c:pt>
                <c:pt idx="3473">
                  <c:v>49.899997710000001</c:v>
                </c:pt>
                <c:pt idx="3474">
                  <c:v>50.005332950000003</c:v>
                </c:pt>
                <c:pt idx="3475">
                  <c:v>49.989334110000001</c:v>
                </c:pt>
                <c:pt idx="3476">
                  <c:v>49.90533447</c:v>
                </c:pt>
                <c:pt idx="3477">
                  <c:v>49.90533447</c:v>
                </c:pt>
                <c:pt idx="3478">
                  <c:v>50.176002500000003</c:v>
                </c:pt>
                <c:pt idx="3479">
                  <c:v>49.853332520000002</c:v>
                </c:pt>
                <c:pt idx="3480">
                  <c:v>49.853332520000002</c:v>
                </c:pt>
                <c:pt idx="3481">
                  <c:v>49.910667420000003</c:v>
                </c:pt>
                <c:pt idx="3482">
                  <c:v>49.910667420000003</c:v>
                </c:pt>
                <c:pt idx="3483">
                  <c:v>50.077331540000003</c:v>
                </c:pt>
                <c:pt idx="3484">
                  <c:v>49.970664980000002</c:v>
                </c:pt>
                <c:pt idx="3485">
                  <c:v>49.946666720000003</c:v>
                </c:pt>
                <c:pt idx="3486">
                  <c:v>49.946666720000003</c:v>
                </c:pt>
                <c:pt idx="3487">
                  <c:v>50.074668879999997</c:v>
                </c:pt>
                <c:pt idx="3488">
                  <c:v>49.865333560000003</c:v>
                </c:pt>
                <c:pt idx="3489">
                  <c:v>50.068000789999999</c:v>
                </c:pt>
                <c:pt idx="3490">
                  <c:v>49.982669829999999</c:v>
                </c:pt>
                <c:pt idx="3491">
                  <c:v>49.949333189999997</c:v>
                </c:pt>
                <c:pt idx="3492">
                  <c:v>49.949333189999997</c:v>
                </c:pt>
                <c:pt idx="3493">
                  <c:v>50.137336730000001</c:v>
                </c:pt>
                <c:pt idx="3494">
                  <c:v>50.030666349999997</c:v>
                </c:pt>
                <c:pt idx="3495">
                  <c:v>50.10400009</c:v>
                </c:pt>
                <c:pt idx="3496">
                  <c:v>50.10400009</c:v>
                </c:pt>
                <c:pt idx="3497">
                  <c:v>49.83733368</c:v>
                </c:pt>
                <c:pt idx="3498">
                  <c:v>49.990669250000003</c:v>
                </c:pt>
                <c:pt idx="3499">
                  <c:v>49.97333527</c:v>
                </c:pt>
                <c:pt idx="3500">
                  <c:v>49.910667420000003</c:v>
                </c:pt>
                <c:pt idx="3501">
                  <c:v>50.088001249999998</c:v>
                </c:pt>
                <c:pt idx="3502">
                  <c:v>50.088001249999998</c:v>
                </c:pt>
                <c:pt idx="3503">
                  <c:v>49.985332489999998</c:v>
                </c:pt>
                <c:pt idx="3504">
                  <c:v>50.001331329999999</c:v>
                </c:pt>
                <c:pt idx="3505">
                  <c:v>50.001331329999999</c:v>
                </c:pt>
                <c:pt idx="3506">
                  <c:v>50.124000549999998</c:v>
                </c:pt>
                <c:pt idx="3507">
                  <c:v>49.912002559999998</c:v>
                </c:pt>
                <c:pt idx="3508">
                  <c:v>49.912002559999998</c:v>
                </c:pt>
                <c:pt idx="3509">
                  <c:v>50.018665310000003</c:v>
                </c:pt>
                <c:pt idx="3510">
                  <c:v>50.023998259999999</c:v>
                </c:pt>
                <c:pt idx="3511">
                  <c:v>49.979999540000001</c:v>
                </c:pt>
                <c:pt idx="3512">
                  <c:v>49.979999540000001</c:v>
                </c:pt>
                <c:pt idx="3513">
                  <c:v>50.086666110000003</c:v>
                </c:pt>
                <c:pt idx="3514">
                  <c:v>49.9640007</c:v>
                </c:pt>
                <c:pt idx="3515">
                  <c:v>49.9640007</c:v>
                </c:pt>
                <c:pt idx="3516">
                  <c:v>50.04400253</c:v>
                </c:pt>
                <c:pt idx="3517">
                  <c:v>49.929336550000002</c:v>
                </c:pt>
                <c:pt idx="3518">
                  <c:v>49.929336550000002</c:v>
                </c:pt>
                <c:pt idx="3519">
                  <c:v>50.157333370000003</c:v>
                </c:pt>
                <c:pt idx="3520">
                  <c:v>49.739997860000003</c:v>
                </c:pt>
                <c:pt idx="3521">
                  <c:v>49.739997860000003</c:v>
                </c:pt>
                <c:pt idx="3522">
                  <c:v>50.053333279999997</c:v>
                </c:pt>
                <c:pt idx="3523">
                  <c:v>50.15333176</c:v>
                </c:pt>
                <c:pt idx="3524">
                  <c:v>49.985332489999998</c:v>
                </c:pt>
                <c:pt idx="3525">
                  <c:v>50.128002170000002</c:v>
                </c:pt>
                <c:pt idx="3526">
                  <c:v>49.881332399999998</c:v>
                </c:pt>
                <c:pt idx="3527">
                  <c:v>50.038665770000001</c:v>
                </c:pt>
                <c:pt idx="3528">
                  <c:v>50.038665770000001</c:v>
                </c:pt>
                <c:pt idx="3529">
                  <c:v>49.90533447</c:v>
                </c:pt>
                <c:pt idx="3530">
                  <c:v>50.060001370000002</c:v>
                </c:pt>
                <c:pt idx="3531">
                  <c:v>50.060001370000002</c:v>
                </c:pt>
                <c:pt idx="3532">
                  <c:v>50.062667849999997</c:v>
                </c:pt>
                <c:pt idx="3533">
                  <c:v>49.812000269999999</c:v>
                </c:pt>
                <c:pt idx="3534">
                  <c:v>50.154666900000002</c:v>
                </c:pt>
                <c:pt idx="3535">
                  <c:v>49.821334839999999</c:v>
                </c:pt>
                <c:pt idx="3536">
                  <c:v>50.11733246</c:v>
                </c:pt>
                <c:pt idx="3537">
                  <c:v>50.11733246</c:v>
                </c:pt>
                <c:pt idx="3538">
                  <c:v>50.015998840000002</c:v>
                </c:pt>
                <c:pt idx="3539">
                  <c:v>49.994667049999997</c:v>
                </c:pt>
                <c:pt idx="3540">
                  <c:v>50.05866623</c:v>
                </c:pt>
                <c:pt idx="3541">
                  <c:v>50.05866623</c:v>
                </c:pt>
                <c:pt idx="3542">
                  <c:v>49.862667080000001</c:v>
                </c:pt>
                <c:pt idx="3543">
                  <c:v>50.149333949999999</c:v>
                </c:pt>
                <c:pt idx="3544">
                  <c:v>50.149333949999999</c:v>
                </c:pt>
                <c:pt idx="3545">
                  <c:v>50.077331540000003</c:v>
                </c:pt>
                <c:pt idx="3546">
                  <c:v>50.065334319999998</c:v>
                </c:pt>
                <c:pt idx="3547">
                  <c:v>50.065334319999998</c:v>
                </c:pt>
                <c:pt idx="3548">
                  <c:v>49.970664980000002</c:v>
                </c:pt>
                <c:pt idx="3549">
                  <c:v>50.130664830000001</c:v>
                </c:pt>
                <c:pt idx="3550">
                  <c:v>50.130664830000001</c:v>
                </c:pt>
                <c:pt idx="3551">
                  <c:v>49.960002899999999</c:v>
                </c:pt>
                <c:pt idx="3552">
                  <c:v>50.147998809999997</c:v>
                </c:pt>
                <c:pt idx="3553">
                  <c:v>49.947998050000002</c:v>
                </c:pt>
                <c:pt idx="3554">
                  <c:v>50.109333040000003</c:v>
                </c:pt>
                <c:pt idx="3555">
                  <c:v>49.9679985</c:v>
                </c:pt>
                <c:pt idx="3556">
                  <c:v>49.9679985</c:v>
                </c:pt>
                <c:pt idx="3557">
                  <c:v>49.855998990000003</c:v>
                </c:pt>
                <c:pt idx="3558">
                  <c:v>50.110668179999998</c:v>
                </c:pt>
                <c:pt idx="3559">
                  <c:v>49.89599991</c:v>
                </c:pt>
                <c:pt idx="3560">
                  <c:v>49.89599991</c:v>
                </c:pt>
                <c:pt idx="3561">
                  <c:v>50.082668300000002</c:v>
                </c:pt>
                <c:pt idx="3562">
                  <c:v>49.939998629999998</c:v>
                </c:pt>
                <c:pt idx="3563">
                  <c:v>49.936000819999997</c:v>
                </c:pt>
                <c:pt idx="3564">
                  <c:v>50.09466553</c:v>
                </c:pt>
                <c:pt idx="3565">
                  <c:v>49.881332399999998</c:v>
                </c:pt>
                <c:pt idx="3566">
                  <c:v>49.881332399999998</c:v>
                </c:pt>
                <c:pt idx="3567">
                  <c:v>50.098667140000003</c:v>
                </c:pt>
                <c:pt idx="3568">
                  <c:v>49.822666169999998</c:v>
                </c:pt>
                <c:pt idx="3569">
                  <c:v>49.822666169999998</c:v>
                </c:pt>
                <c:pt idx="3570">
                  <c:v>50.036003110000003</c:v>
                </c:pt>
                <c:pt idx="3571">
                  <c:v>49.994667049999997</c:v>
                </c:pt>
                <c:pt idx="3572">
                  <c:v>49.994667049999997</c:v>
                </c:pt>
                <c:pt idx="3573">
                  <c:v>50.109333040000003</c:v>
                </c:pt>
                <c:pt idx="3574">
                  <c:v>49.975997919999998</c:v>
                </c:pt>
                <c:pt idx="3575">
                  <c:v>49.939998629999998</c:v>
                </c:pt>
                <c:pt idx="3576">
                  <c:v>49.939998629999998</c:v>
                </c:pt>
                <c:pt idx="3577">
                  <c:v>49.957332610000002</c:v>
                </c:pt>
                <c:pt idx="3578">
                  <c:v>50.017333979999997</c:v>
                </c:pt>
                <c:pt idx="3579">
                  <c:v>50.017333979999997</c:v>
                </c:pt>
                <c:pt idx="3580">
                  <c:v>49.94533157</c:v>
                </c:pt>
                <c:pt idx="3581">
                  <c:v>50.03733063</c:v>
                </c:pt>
                <c:pt idx="3582">
                  <c:v>50.03733063</c:v>
                </c:pt>
                <c:pt idx="3583">
                  <c:v>49.902667999999998</c:v>
                </c:pt>
                <c:pt idx="3584">
                  <c:v>50.093334200000001</c:v>
                </c:pt>
                <c:pt idx="3585">
                  <c:v>50.093334200000001</c:v>
                </c:pt>
                <c:pt idx="3586">
                  <c:v>49.990669250000003</c:v>
                </c:pt>
                <c:pt idx="3587">
                  <c:v>50.0146637</c:v>
                </c:pt>
                <c:pt idx="3588">
                  <c:v>49.966667180000002</c:v>
                </c:pt>
                <c:pt idx="3589">
                  <c:v>49.961330410000002</c:v>
                </c:pt>
                <c:pt idx="3590">
                  <c:v>50.0213356</c:v>
                </c:pt>
                <c:pt idx="3591">
                  <c:v>50.0213356</c:v>
                </c:pt>
                <c:pt idx="3592">
                  <c:v>49.894668580000001</c:v>
                </c:pt>
                <c:pt idx="3593">
                  <c:v>50.052001949999998</c:v>
                </c:pt>
                <c:pt idx="3594">
                  <c:v>49.974666599999999</c:v>
                </c:pt>
                <c:pt idx="3595">
                  <c:v>49.974666599999999</c:v>
                </c:pt>
                <c:pt idx="3596">
                  <c:v>50.063999180000003</c:v>
                </c:pt>
                <c:pt idx="3597">
                  <c:v>50.012001040000001</c:v>
                </c:pt>
                <c:pt idx="3598">
                  <c:v>49.94133377</c:v>
                </c:pt>
                <c:pt idx="3599">
                  <c:v>50.075996400000001</c:v>
                </c:pt>
                <c:pt idx="3600">
                  <c:v>49.952003480000002</c:v>
                </c:pt>
                <c:pt idx="3601">
                  <c:v>49.952003480000002</c:v>
                </c:pt>
                <c:pt idx="3602">
                  <c:v>50.031997680000003</c:v>
                </c:pt>
                <c:pt idx="3603">
                  <c:v>50.090667719999999</c:v>
                </c:pt>
                <c:pt idx="3604">
                  <c:v>50.090667719999999</c:v>
                </c:pt>
                <c:pt idx="3605">
                  <c:v>49.883998869999999</c:v>
                </c:pt>
                <c:pt idx="3606">
                  <c:v>49.83866501</c:v>
                </c:pt>
                <c:pt idx="3607">
                  <c:v>49.83866501</c:v>
                </c:pt>
                <c:pt idx="3608">
                  <c:v>50.141334530000002</c:v>
                </c:pt>
                <c:pt idx="3609">
                  <c:v>49.9679985</c:v>
                </c:pt>
                <c:pt idx="3610">
                  <c:v>49.9679985</c:v>
                </c:pt>
                <c:pt idx="3611">
                  <c:v>50.062667849999997</c:v>
                </c:pt>
                <c:pt idx="3612">
                  <c:v>50.005332950000003</c:v>
                </c:pt>
                <c:pt idx="3613">
                  <c:v>49.88266754</c:v>
                </c:pt>
                <c:pt idx="3614">
                  <c:v>50.17200089</c:v>
                </c:pt>
                <c:pt idx="3615">
                  <c:v>49.862667080000001</c:v>
                </c:pt>
                <c:pt idx="3616">
                  <c:v>49.862667080000001</c:v>
                </c:pt>
                <c:pt idx="3617">
                  <c:v>50.074668879999997</c:v>
                </c:pt>
                <c:pt idx="3618">
                  <c:v>49.974666599999999</c:v>
                </c:pt>
                <c:pt idx="3619">
                  <c:v>49.929336550000002</c:v>
                </c:pt>
                <c:pt idx="3620">
                  <c:v>49.929336550000002</c:v>
                </c:pt>
                <c:pt idx="3621">
                  <c:v>50.177333830000002</c:v>
                </c:pt>
                <c:pt idx="3622">
                  <c:v>49.869331359999997</c:v>
                </c:pt>
                <c:pt idx="3623">
                  <c:v>50.070667270000001</c:v>
                </c:pt>
                <c:pt idx="3624">
                  <c:v>50.031997680000003</c:v>
                </c:pt>
                <c:pt idx="3625">
                  <c:v>50.023998259999999</c:v>
                </c:pt>
                <c:pt idx="3626">
                  <c:v>50.023998259999999</c:v>
                </c:pt>
                <c:pt idx="3627">
                  <c:v>50.125331879999997</c:v>
                </c:pt>
                <c:pt idx="3628">
                  <c:v>49.804000850000001</c:v>
                </c:pt>
                <c:pt idx="3629">
                  <c:v>49.804000850000001</c:v>
                </c:pt>
                <c:pt idx="3630">
                  <c:v>50.145332340000003</c:v>
                </c:pt>
                <c:pt idx="3631">
                  <c:v>49.849334720000002</c:v>
                </c:pt>
                <c:pt idx="3632">
                  <c:v>50.149333949999999</c:v>
                </c:pt>
                <c:pt idx="3633">
                  <c:v>50</c:v>
                </c:pt>
                <c:pt idx="3634">
                  <c:v>49.97733307</c:v>
                </c:pt>
                <c:pt idx="3635">
                  <c:v>50.06666946</c:v>
                </c:pt>
                <c:pt idx="3636">
                  <c:v>50.06666946</c:v>
                </c:pt>
                <c:pt idx="3637">
                  <c:v>49.94133377</c:v>
                </c:pt>
                <c:pt idx="3638">
                  <c:v>50.11333466</c:v>
                </c:pt>
                <c:pt idx="3639">
                  <c:v>50.11333466</c:v>
                </c:pt>
                <c:pt idx="3640">
                  <c:v>49.854667659999997</c:v>
                </c:pt>
                <c:pt idx="3641">
                  <c:v>50.137336730000001</c:v>
                </c:pt>
                <c:pt idx="3642">
                  <c:v>50.137336730000001</c:v>
                </c:pt>
                <c:pt idx="3643">
                  <c:v>49.893333439999999</c:v>
                </c:pt>
                <c:pt idx="3644">
                  <c:v>50.155998230000002</c:v>
                </c:pt>
                <c:pt idx="3645">
                  <c:v>50.155998230000002</c:v>
                </c:pt>
                <c:pt idx="3646">
                  <c:v>49.936000819999997</c:v>
                </c:pt>
                <c:pt idx="3647">
                  <c:v>49.987998959999999</c:v>
                </c:pt>
                <c:pt idx="3648">
                  <c:v>49.975997919999998</c:v>
                </c:pt>
                <c:pt idx="3649">
                  <c:v>49.975997919999998</c:v>
                </c:pt>
                <c:pt idx="3650">
                  <c:v>50.126667019999999</c:v>
                </c:pt>
                <c:pt idx="3651">
                  <c:v>50.126667019999999</c:v>
                </c:pt>
                <c:pt idx="3652">
                  <c:v>49.889335629999998</c:v>
                </c:pt>
                <c:pt idx="3653">
                  <c:v>50.11333466</c:v>
                </c:pt>
                <c:pt idx="3654">
                  <c:v>49.880001069999999</c:v>
                </c:pt>
                <c:pt idx="3655">
                  <c:v>49.880001069999999</c:v>
                </c:pt>
                <c:pt idx="3656">
                  <c:v>50.05866623</c:v>
                </c:pt>
                <c:pt idx="3657">
                  <c:v>50.052001949999998</c:v>
                </c:pt>
                <c:pt idx="3658">
                  <c:v>49.997333529999999</c:v>
                </c:pt>
                <c:pt idx="3659">
                  <c:v>50.006664280000003</c:v>
                </c:pt>
                <c:pt idx="3660">
                  <c:v>49.930664059999998</c:v>
                </c:pt>
                <c:pt idx="3661">
                  <c:v>49.930664059999998</c:v>
                </c:pt>
                <c:pt idx="3662">
                  <c:v>50.018665310000003</c:v>
                </c:pt>
                <c:pt idx="3663">
                  <c:v>49.865333560000003</c:v>
                </c:pt>
                <c:pt idx="3664">
                  <c:v>49.865333560000003</c:v>
                </c:pt>
                <c:pt idx="3665">
                  <c:v>49.966667180000002</c:v>
                </c:pt>
                <c:pt idx="3666">
                  <c:v>50</c:v>
                </c:pt>
                <c:pt idx="3667">
                  <c:v>49.987998959999999</c:v>
                </c:pt>
                <c:pt idx="3668">
                  <c:v>50.083999630000001</c:v>
                </c:pt>
                <c:pt idx="3669">
                  <c:v>49.99199677</c:v>
                </c:pt>
                <c:pt idx="3670">
                  <c:v>49.99199677</c:v>
                </c:pt>
                <c:pt idx="3671">
                  <c:v>49.997333529999999</c:v>
                </c:pt>
                <c:pt idx="3672">
                  <c:v>49.981334689999997</c:v>
                </c:pt>
                <c:pt idx="3673">
                  <c:v>49.990669250000003</c:v>
                </c:pt>
                <c:pt idx="3674">
                  <c:v>49.990669250000003</c:v>
                </c:pt>
                <c:pt idx="3675">
                  <c:v>50.08533096</c:v>
                </c:pt>
                <c:pt idx="3676">
                  <c:v>49.923999790000003</c:v>
                </c:pt>
                <c:pt idx="3677">
                  <c:v>50.099998470000003</c:v>
                </c:pt>
                <c:pt idx="3678">
                  <c:v>49.891998289999997</c:v>
                </c:pt>
                <c:pt idx="3679">
                  <c:v>50.074668879999997</c:v>
                </c:pt>
                <c:pt idx="3680">
                  <c:v>50.074668879999997</c:v>
                </c:pt>
                <c:pt idx="3681">
                  <c:v>49.9640007</c:v>
                </c:pt>
                <c:pt idx="3682">
                  <c:v>50.02266693</c:v>
                </c:pt>
                <c:pt idx="3683">
                  <c:v>50.02266693</c:v>
                </c:pt>
                <c:pt idx="3684">
                  <c:v>49.975997919999998</c:v>
                </c:pt>
                <c:pt idx="3685">
                  <c:v>50.034667970000001</c:v>
                </c:pt>
                <c:pt idx="3686">
                  <c:v>50.034667970000001</c:v>
                </c:pt>
                <c:pt idx="3687">
                  <c:v>49.907997129999998</c:v>
                </c:pt>
                <c:pt idx="3688">
                  <c:v>49.990669250000003</c:v>
                </c:pt>
                <c:pt idx="3689">
                  <c:v>50.0146637</c:v>
                </c:pt>
                <c:pt idx="3690">
                  <c:v>50.0146637</c:v>
                </c:pt>
                <c:pt idx="3691">
                  <c:v>49.889335629999998</c:v>
                </c:pt>
                <c:pt idx="3692">
                  <c:v>50.124000549999998</c:v>
                </c:pt>
                <c:pt idx="3693">
                  <c:v>50.124000549999998</c:v>
                </c:pt>
                <c:pt idx="3694">
                  <c:v>50.009334559999999</c:v>
                </c:pt>
                <c:pt idx="3695">
                  <c:v>50.009334559999999</c:v>
                </c:pt>
                <c:pt idx="3696">
                  <c:v>49.849334720000002</c:v>
                </c:pt>
                <c:pt idx="3697">
                  <c:v>50.057334900000001</c:v>
                </c:pt>
                <c:pt idx="3698">
                  <c:v>50.077331540000003</c:v>
                </c:pt>
                <c:pt idx="3699">
                  <c:v>50.077331540000003</c:v>
                </c:pt>
                <c:pt idx="3700">
                  <c:v>49.912002559999998</c:v>
                </c:pt>
                <c:pt idx="3701">
                  <c:v>50.136001589999999</c:v>
                </c:pt>
                <c:pt idx="3702">
                  <c:v>49.862667080000001</c:v>
                </c:pt>
                <c:pt idx="3703">
                  <c:v>50.105335240000002</c:v>
                </c:pt>
                <c:pt idx="3704">
                  <c:v>49.970664980000002</c:v>
                </c:pt>
                <c:pt idx="3705">
                  <c:v>49.970664980000002</c:v>
                </c:pt>
                <c:pt idx="3706">
                  <c:v>50.101333619999998</c:v>
                </c:pt>
                <c:pt idx="3707">
                  <c:v>50.073333740000002</c:v>
                </c:pt>
                <c:pt idx="3708">
                  <c:v>49.921333310000001</c:v>
                </c:pt>
                <c:pt idx="3709">
                  <c:v>49.921333310000001</c:v>
                </c:pt>
                <c:pt idx="3710">
                  <c:v>50.106666560000001</c:v>
                </c:pt>
                <c:pt idx="3711">
                  <c:v>49.878665920000003</c:v>
                </c:pt>
                <c:pt idx="3712">
                  <c:v>49.953330989999998</c:v>
                </c:pt>
                <c:pt idx="3713">
                  <c:v>50.141334530000002</c:v>
                </c:pt>
                <c:pt idx="3714">
                  <c:v>49.937332150000003</c:v>
                </c:pt>
                <c:pt idx="3715">
                  <c:v>49.937332150000003</c:v>
                </c:pt>
                <c:pt idx="3716">
                  <c:v>50.176002500000003</c:v>
                </c:pt>
                <c:pt idx="3717">
                  <c:v>49.906665799999999</c:v>
                </c:pt>
                <c:pt idx="3718">
                  <c:v>49.906665799999999</c:v>
                </c:pt>
                <c:pt idx="3719">
                  <c:v>50.099998470000003</c:v>
                </c:pt>
                <c:pt idx="3720">
                  <c:v>49.907997129999998</c:v>
                </c:pt>
                <c:pt idx="3721">
                  <c:v>50.031997680000003</c:v>
                </c:pt>
                <c:pt idx="3722">
                  <c:v>50.134666439999997</c:v>
                </c:pt>
                <c:pt idx="3723">
                  <c:v>49.802665709999999</c:v>
                </c:pt>
                <c:pt idx="3724">
                  <c:v>50.205333709999998</c:v>
                </c:pt>
                <c:pt idx="3725">
                  <c:v>50.205333709999998</c:v>
                </c:pt>
                <c:pt idx="3726">
                  <c:v>49.865333560000003</c:v>
                </c:pt>
                <c:pt idx="3727">
                  <c:v>50.11733246</c:v>
                </c:pt>
                <c:pt idx="3728">
                  <c:v>50.11733246</c:v>
                </c:pt>
                <c:pt idx="3729">
                  <c:v>50.034667970000001</c:v>
                </c:pt>
                <c:pt idx="3730">
                  <c:v>50</c:v>
                </c:pt>
                <c:pt idx="3731">
                  <c:v>50.096000670000002</c:v>
                </c:pt>
                <c:pt idx="3732">
                  <c:v>49.923999790000003</c:v>
                </c:pt>
                <c:pt idx="3733">
                  <c:v>50.075996400000001</c:v>
                </c:pt>
                <c:pt idx="3734">
                  <c:v>49.91866684</c:v>
                </c:pt>
                <c:pt idx="3735">
                  <c:v>49.91866684</c:v>
                </c:pt>
                <c:pt idx="3736">
                  <c:v>49.902667999999998</c:v>
                </c:pt>
                <c:pt idx="3737">
                  <c:v>50.205333709999998</c:v>
                </c:pt>
                <c:pt idx="3738">
                  <c:v>50.205333709999998</c:v>
                </c:pt>
                <c:pt idx="3739">
                  <c:v>49.859996799999998</c:v>
                </c:pt>
                <c:pt idx="3740">
                  <c:v>50.165332790000001</c:v>
                </c:pt>
                <c:pt idx="3741">
                  <c:v>49.922664640000001</c:v>
                </c:pt>
                <c:pt idx="3742">
                  <c:v>50.009334559999999</c:v>
                </c:pt>
                <c:pt idx="3743">
                  <c:v>49.965332029999999</c:v>
                </c:pt>
                <c:pt idx="3744">
                  <c:v>49.965332029999999</c:v>
                </c:pt>
                <c:pt idx="3745">
                  <c:v>50.025333400000001</c:v>
                </c:pt>
                <c:pt idx="3746">
                  <c:v>50.111999509999997</c:v>
                </c:pt>
                <c:pt idx="3747">
                  <c:v>49.88266754</c:v>
                </c:pt>
                <c:pt idx="3748">
                  <c:v>49.88266754</c:v>
                </c:pt>
                <c:pt idx="3749">
                  <c:v>49.922664640000001</c:v>
                </c:pt>
                <c:pt idx="3750">
                  <c:v>49.922664640000001</c:v>
                </c:pt>
                <c:pt idx="3751">
                  <c:v>50.023998259999999</c:v>
                </c:pt>
                <c:pt idx="3752">
                  <c:v>50.045330049999997</c:v>
                </c:pt>
                <c:pt idx="3753">
                  <c:v>49.9679985</c:v>
                </c:pt>
                <c:pt idx="3754">
                  <c:v>49.9679985</c:v>
                </c:pt>
                <c:pt idx="3755">
                  <c:v>50.004001619999997</c:v>
                </c:pt>
                <c:pt idx="3756">
                  <c:v>49.938667299999999</c:v>
                </c:pt>
                <c:pt idx="3757">
                  <c:v>50.020000459999999</c:v>
                </c:pt>
                <c:pt idx="3758">
                  <c:v>49.97733307</c:v>
                </c:pt>
                <c:pt idx="3759">
                  <c:v>50.007999419999997</c:v>
                </c:pt>
                <c:pt idx="3760">
                  <c:v>50.007999419999997</c:v>
                </c:pt>
                <c:pt idx="3761">
                  <c:v>50</c:v>
                </c:pt>
                <c:pt idx="3762">
                  <c:v>49.94533157</c:v>
                </c:pt>
                <c:pt idx="3763">
                  <c:v>49.94533157</c:v>
                </c:pt>
                <c:pt idx="3764">
                  <c:v>50.026668549999997</c:v>
                </c:pt>
                <c:pt idx="3765">
                  <c:v>50.026668549999997</c:v>
                </c:pt>
                <c:pt idx="3766">
                  <c:v>49.875999450000002</c:v>
                </c:pt>
                <c:pt idx="3767">
                  <c:v>49.881332399999998</c:v>
                </c:pt>
                <c:pt idx="3768">
                  <c:v>49.881332399999998</c:v>
                </c:pt>
                <c:pt idx="3769">
                  <c:v>50.099998470000003</c:v>
                </c:pt>
                <c:pt idx="3770">
                  <c:v>49.961330410000002</c:v>
                </c:pt>
                <c:pt idx="3771">
                  <c:v>49.961330410000002</c:v>
                </c:pt>
                <c:pt idx="3772">
                  <c:v>49.894668580000001</c:v>
                </c:pt>
                <c:pt idx="3773">
                  <c:v>50.157333370000003</c:v>
                </c:pt>
                <c:pt idx="3774">
                  <c:v>49.877330780000001</c:v>
                </c:pt>
                <c:pt idx="3775">
                  <c:v>50.212001800000003</c:v>
                </c:pt>
                <c:pt idx="3776">
                  <c:v>49.832000729999997</c:v>
                </c:pt>
                <c:pt idx="3777">
                  <c:v>49.832000729999997</c:v>
                </c:pt>
                <c:pt idx="3778">
                  <c:v>50.05866623</c:v>
                </c:pt>
                <c:pt idx="3779">
                  <c:v>49.978668210000002</c:v>
                </c:pt>
                <c:pt idx="3780">
                  <c:v>49.969333650000003</c:v>
                </c:pt>
                <c:pt idx="3781">
                  <c:v>49.969333650000003</c:v>
                </c:pt>
                <c:pt idx="3782">
                  <c:v>50.091999049999998</c:v>
                </c:pt>
                <c:pt idx="3783">
                  <c:v>49.928001399999999</c:v>
                </c:pt>
                <c:pt idx="3784">
                  <c:v>50.03733063</c:v>
                </c:pt>
                <c:pt idx="3785">
                  <c:v>49.962665559999998</c:v>
                </c:pt>
                <c:pt idx="3786">
                  <c:v>49.89599991</c:v>
                </c:pt>
                <c:pt idx="3787">
                  <c:v>49.89599991</c:v>
                </c:pt>
                <c:pt idx="3788">
                  <c:v>50.118667600000002</c:v>
                </c:pt>
                <c:pt idx="3789">
                  <c:v>49.870666499999999</c:v>
                </c:pt>
                <c:pt idx="3790">
                  <c:v>50.086666110000003</c:v>
                </c:pt>
                <c:pt idx="3791">
                  <c:v>50.086666110000003</c:v>
                </c:pt>
                <c:pt idx="3792">
                  <c:v>49.942668910000002</c:v>
                </c:pt>
                <c:pt idx="3793">
                  <c:v>50.069332119999999</c:v>
                </c:pt>
                <c:pt idx="3794">
                  <c:v>49.957332610000002</c:v>
                </c:pt>
                <c:pt idx="3795">
                  <c:v>49.903999329999998</c:v>
                </c:pt>
                <c:pt idx="3796">
                  <c:v>50.115997309999997</c:v>
                </c:pt>
                <c:pt idx="3797">
                  <c:v>50.115997309999997</c:v>
                </c:pt>
                <c:pt idx="3798">
                  <c:v>49.914665220000003</c:v>
                </c:pt>
                <c:pt idx="3799">
                  <c:v>49.986667629999999</c:v>
                </c:pt>
                <c:pt idx="3800">
                  <c:v>49.986667629999999</c:v>
                </c:pt>
                <c:pt idx="3801">
                  <c:v>49.997333529999999</c:v>
                </c:pt>
                <c:pt idx="3802">
                  <c:v>50.027999880000003</c:v>
                </c:pt>
                <c:pt idx="3803">
                  <c:v>50.027999880000003</c:v>
                </c:pt>
                <c:pt idx="3804">
                  <c:v>50.013336180000003</c:v>
                </c:pt>
                <c:pt idx="3805">
                  <c:v>50.052001949999998</c:v>
                </c:pt>
                <c:pt idx="3806">
                  <c:v>50.052001949999998</c:v>
                </c:pt>
                <c:pt idx="3807">
                  <c:v>49.944000240000001</c:v>
                </c:pt>
                <c:pt idx="3808">
                  <c:v>49.938667299999999</c:v>
                </c:pt>
                <c:pt idx="3809">
                  <c:v>50.013336180000003</c:v>
                </c:pt>
                <c:pt idx="3810">
                  <c:v>49.95466614</c:v>
                </c:pt>
                <c:pt idx="3811">
                  <c:v>50.0213356</c:v>
                </c:pt>
                <c:pt idx="3812">
                  <c:v>50.0213356</c:v>
                </c:pt>
                <c:pt idx="3813">
                  <c:v>49.956001280000002</c:v>
                </c:pt>
                <c:pt idx="3814">
                  <c:v>50.038665770000001</c:v>
                </c:pt>
                <c:pt idx="3815">
                  <c:v>49.946666720000003</c:v>
                </c:pt>
                <c:pt idx="3816">
                  <c:v>49.946666720000003</c:v>
                </c:pt>
                <c:pt idx="3817">
                  <c:v>49.986667629999999</c:v>
                </c:pt>
                <c:pt idx="3818">
                  <c:v>49.890666959999997</c:v>
                </c:pt>
                <c:pt idx="3819">
                  <c:v>49.947998050000002</c:v>
                </c:pt>
                <c:pt idx="3820">
                  <c:v>50.020000459999999</c:v>
                </c:pt>
                <c:pt idx="3821">
                  <c:v>49.906665799999999</c:v>
                </c:pt>
                <c:pt idx="3822">
                  <c:v>49.906665799999999</c:v>
                </c:pt>
                <c:pt idx="3823">
                  <c:v>50.105335240000002</c:v>
                </c:pt>
                <c:pt idx="3824">
                  <c:v>49.894668580000001</c:v>
                </c:pt>
                <c:pt idx="3825">
                  <c:v>49.894668580000001</c:v>
                </c:pt>
                <c:pt idx="3826">
                  <c:v>50.054664610000003</c:v>
                </c:pt>
                <c:pt idx="3827">
                  <c:v>49.858669280000001</c:v>
                </c:pt>
                <c:pt idx="3828">
                  <c:v>50.114665989999999</c:v>
                </c:pt>
                <c:pt idx="3829">
                  <c:v>50.034667970000001</c:v>
                </c:pt>
                <c:pt idx="3830">
                  <c:v>49.936000819999997</c:v>
                </c:pt>
                <c:pt idx="3831">
                  <c:v>49.936000819999997</c:v>
                </c:pt>
                <c:pt idx="3832">
                  <c:v>50.015998840000002</c:v>
                </c:pt>
                <c:pt idx="3833">
                  <c:v>49.914665220000003</c:v>
                </c:pt>
                <c:pt idx="3834">
                  <c:v>50.026668549999997</c:v>
                </c:pt>
                <c:pt idx="3835">
                  <c:v>50.026668549999997</c:v>
                </c:pt>
                <c:pt idx="3836">
                  <c:v>49.881332399999998</c:v>
                </c:pt>
                <c:pt idx="3837">
                  <c:v>49.881332399999998</c:v>
                </c:pt>
                <c:pt idx="3838">
                  <c:v>50.097335819999998</c:v>
                </c:pt>
                <c:pt idx="3839">
                  <c:v>49.875999450000002</c:v>
                </c:pt>
                <c:pt idx="3840">
                  <c:v>50.16266632</c:v>
                </c:pt>
                <c:pt idx="3841">
                  <c:v>50.16266632</c:v>
                </c:pt>
                <c:pt idx="3842">
                  <c:v>49.854667659999997</c:v>
                </c:pt>
                <c:pt idx="3843">
                  <c:v>49.970664980000002</c:v>
                </c:pt>
                <c:pt idx="3844">
                  <c:v>49.970664980000002</c:v>
                </c:pt>
                <c:pt idx="3845">
                  <c:v>49.850666050000001</c:v>
                </c:pt>
                <c:pt idx="3846">
                  <c:v>50.122665410000003</c:v>
                </c:pt>
                <c:pt idx="3847">
                  <c:v>50.122665410000003</c:v>
                </c:pt>
                <c:pt idx="3848">
                  <c:v>49.842666629999997</c:v>
                </c:pt>
                <c:pt idx="3849">
                  <c:v>50.13999939</c:v>
                </c:pt>
                <c:pt idx="3850">
                  <c:v>50.13999939</c:v>
                </c:pt>
                <c:pt idx="3851">
                  <c:v>49.974666599999999</c:v>
                </c:pt>
                <c:pt idx="3852">
                  <c:v>50.10400009</c:v>
                </c:pt>
                <c:pt idx="3853">
                  <c:v>50.08000183</c:v>
                </c:pt>
                <c:pt idx="3854">
                  <c:v>49.873332980000001</c:v>
                </c:pt>
                <c:pt idx="3855">
                  <c:v>50.062667849999997</c:v>
                </c:pt>
                <c:pt idx="3856">
                  <c:v>50.062667849999997</c:v>
                </c:pt>
                <c:pt idx="3857">
                  <c:v>49.969333650000003</c:v>
                </c:pt>
                <c:pt idx="3858">
                  <c:v>50.031997680000003</c:v>
                </c:pt>
                <c:pt idx="3859">
                  <c:v>50.115997309999997</c:v>
                </c:pt>
                <c:pt idx="3860">
                  <c:v>50.115997309999997</c:v>
                </c:pt>
                <c:pt idx="3861">
                  <c:v>49.965332029999999</c:v>
                </c:pt>
                <c:pt idx="3862">
                  <c:v>50.023998259999999</c:v>
                </c:pt>
                <c:pt idx="3863">
                  <c:v>49.853332520000002</c:v>
                </c:pt>
                <c:pt idx="3864">
                  <c:v>50.070667270000001</c:v>
                </c:pt>
                <c:pt idx="3865">
                  <c:v>50.070667270000001</c:v>
                </c:pt>
                <c:pt idx="3866">
                  <c:v>49.910667420000003</c:v>
                </c:pt>
                <c:pt idx="3867">
                  <c:v>50.005332950000003</c:v>
                </c:pt>
                <c:pt idx="3868">
                  <c:v>50.131999970000003</c:v>
                </c:pt>
                <c:pt idx="3869">
                  <c:v>50.131999970000003</c:v>
                </c:pt>
                <c:pt idx="3870">
                  <c:v>50.182666779999998</c:v>
                </c:pt>
                <c:pt idx="3871">
                  <c:v>50.182666779999998</c:v>
                </c:pt>
                <c:pt idx="3872">
                  <c:v>49.872001650000001</c:v>
                </c:pt>
                <c:pt idx="3873">
                  <c:v>50.09466553</c:v>
                </c:pt>
                <c:pt idx="3874">
                  <c:v>49.942668910000002</c:v>
                </c:pt>
                <c:pt idx="3875">
                  <c:v>49.942668910000002</c:v>
                </c:pt>
                <c:pt idx="3876">
                  <c:v>49.986667629999999</c:v>
                </c:pt>
                <c:pt idx="3877">
                  <c:v>50.10400009</c:v>
                </c:pt>
                <c:pt idx="3878">
                  <c:v>50.10400009</c:v>
                </c:pt>
                <c:pt idx="3879">
                  <c:v>8.6173334100000005</c:v>
                </c:pt>
                <c:pt idx="3880">
                  <c:v>-3.5786666899999999</c:v>
                </c:pt>
                <c:pt idx="3881">
                  <c:v>-3.5786666899999999</c:v>
                </c:pt>
                <c:pt idx="3882">
                  <c:v>2.2893333400000002</c:v>
                </c:pt>
                <c:pt idx="3883">
                  <c:v>-1.2706667199999999</c:v>
                </c:pt>
                <c:pt idx="3884">
                  <c:v>-1.2706667199999999</c:v>
                </c:pt>
                <c:pt idx="3885">
                  <c:v>0.12266666</c:v>
                </c:pt>
                <c:pt idx="3886">
                  <c:v>1.29333341</c:v>
                </c:pt>
                <c:pt idx="3887">
                  <c:v>-1.27999997</c:v>
                </c:pt>
                <c:pt idx="3888">
                  <c:v>-0.34666666000000002</c:v>
                </c:pt>
                <c:pt idx="3889">
                  <c:v>0.62133329999999998</c:v>
                </c:pt>
                <c:pt idx="3890">
                  <c:v>0.62133329999999998</c:v>
                </c:pt>
                <c:pt idx="3891">
                  <c:v>0.32799998000000002</c:v>
                </c:pt>
                <c:pt idx="3892">
                  <c:v>-0.104</c:v>
                </c:pt>
                <c:pt idx="3893">
                  <c:v>-6.6666700000000004E-3</c:v>
                </c:pt>
                <c:pt idx="3894">
                  <c:v>-6.6666700000000004E-3</c:v>
                </c:pt>
                <c:pt idx="3895">
                  <c:v>6.6666700000000004E-3</c:v>
                </c:pt>
                <c:pt idx="3896">
                  <c:v>4.0000000000000001E-3</c:v>
                </c:pt>
                <c:pt idx="3897">
                  <c:v>1.066667E-2</c:v>
                </c:pt>
                <c:pt idx="3898">
                  <c:v>2.266667E-2</c:v>
                </c:pt>
                <c:pt idx="3899">
                  <c:v>2.8000000000000001E-2</c:v>
                </c:pt>
                <c:pt idx="3900">
                  <c:v>2.8000000000000001E-2</c:v>
                </c:pt>
                <c:pt idx="3901">
                  <c:v>3.066667E-2</c:v>
                </c:pt>
                <c:pt idx="3902">
                  <c:v>2.1333330000000001E-2</c:v>
                </c:pt>
                <c:pt idx="3903">
                  <c:v>2.6666699999999999E-3</c:v>
                </c:pt>
                <c:pt idx="3904">
                  <c:v>2.6666699999999999E-3</c:v>
                </c:pt>
                <c:pt idx="3905">
                  <c:v>-4.0000000000000001E-3</c:v>
                </c:pt>
                <c:pt idx="3906">
                  <c:v>-6.6666700000000004E-3</c:v>
                </c:pt>
                <c:pt idx="3907">
                  <c:v>0</c:v>
                </c:pt>
                <c:pt idx="3908">
                  <c:v>0</c:v>
                </c:pt>
                <c:pt idx="3909">
                  <c:v>-4.0000000000000001E-3</c:v>
                </c:pt>
                <c:pt idx="3910">
                  <c:v>-4.0000000000000001E-3</c:v>
                </c:pt>
                <c:pt idx="3911">
                  <c:v>-1.33333E-3</c:v>
                </c:pt>
                <c:pt idx="3912">
                  <c:v>1.33333E-3</c:v>
                </c:pt>
                <c:pt idx="3913">
                  <c:v>1.33333E-3</c:v>
                </c:pt>
                <c:pt idx="3914">
                  <c:v>0</c:v>
                </c:pt>
                <c:pt idx="3915">
                  <c:v>0</c:v>
                </c:pt>
                <c:pt idx="3916">
                  <c:v>0</c:v>
                </c:pt>
                <c:pt idx="3917">
                  <c:v>0</c:v>
                </c:pt>
                <c:pt idx="3918">
                  <c:v>-2.6666699999999999E-3</c:v>
                </c:pt>
                <c:pt idx="3919">
                  <c:v>1.33333E-3</c:v>
                </c:pt>
                <c:pt idx="3920">
                  <c:v>1.33333E-3</c:v>
                </c:pt>
                <c:pt idx="3921">
                  <c:v>-4.0000000000000001E-3</c:v>
                </c:pt>
                <c:pt idx="3922">
                  <c:v>-1.33333E-3</c:v>
                </c:pt>
                <c:pt idx="3923">
                  <c:v>-1.33333E-3</c:v>
                </c:pt>
                <c:pt idx="3924">
                  <c:v>-1.33333E-3</c:v>
                </c:pt>
                <c:pt idx="3925">
                  <c:v>1.33333E-3</c:v>
                </c:pt>
                <c:pt idx="3926">
                  <c:v>1.33333E-3</c:v>
                </c:pt>
                <c:pt idx="3927">
                  <c:v>-1.33333E-3</c:v>
                </c:pt>
                <c:pt idx="3928">
                  <c:v>-1.33333E-3</c:v>
                </c:pt>
                <c:pt idx="3929">
                  <c:v>-1.33333E-3</c:v>
                </c:pt>
                <c:pt idx="3930">
                  <c:v>1.33333E-3</c:v>
                </c:pt>
                <c:pt idx="3931">
                  <c:v>1.33333E-3</c:v>
                </c:pt>
                <c:pt idx="3932">
                  <c:v>-1.33333E-3</c:v>
                </c:pt>
                <c:pt idx="3933">
                  <c:v>1.33333E-3</c:v>
                </c:pt>
                <c:pt idx="3934">
                  <c:v>1.33333E-3</c:v>
                </c:pt>
                <c:pt idx="3935">
                  <c:v>-4.0000000000000001E-3</c:v>
                </c:pt>
                <c:pt idx="3936">
                  <c:v>-4.0000000000000001E-3</c:v>
                </c:pt>
                <c:pt idx="3937">
                  <c:v>-5.3333299999999998E-3</c:v>
                </c:pt>
                <c:pt idx="3938">
                  <c:v>-1.33333E-3</c:v>
                </c:pt>
                <c:pt idx="3939">
                  <c:v>-1.33333E-3</c:v>
                </c:pt>
                <c:pt idx="3940">
                  <c:v>0</c:v>
                </c:pt>
                <c:pt idx="3941">
                  <c:v>2.6666699999999999E-3</c:v>
                </c:pt>
                <c:pt idx="3942">
                  <c:v>-1.33333E-3</c:v>
                </c:pt>
                <c:pt idx="3943">
                  <c:v>0</c:v>
                </c:pt>
                <c:pt idx="3944">
                  <c:v>0</c:v>
                </c:pt>
                <c:pt idx="3945">
                  <c:v>0</c:v>
                </c:pt>
                <c:pt idx="3946">
                  <c:v>1.33333E-3</c:v>
                </c:pt>
                <c:pt idx="3947">
                  <c:v>2.6666699999999999E-3</c:v>
                </c:pt>
                <c:pt idx="3948">
                  <c:v>-2.6666699999999999E-3</c:v>
                </c:pt>
                <c:pt idx="3949">
                  <c:v>-2.6666699999999999E-3</c:v>
                </c:pt>
                <c:pt idx="3950">
                  <c:v>-4.0000000000000001E-3</c:v>
                </c:pt>
                <c:pt idx="3951">
                  <c:v>1.33333E-3</c:v>
                </c:pt>
                <c:pt idx="3952">
                  <c:v>1.33333E-3</c:v>
                </c:pt>
                <c:pt idx="3953">
                  <c:v>-5.3333299999999998E-3</c:v>
                </c:pt>
                <c:pt idx="3954">
                  <c:v>-4.0000000000000001E-3</c:v>
                </c:pt>
                <c:pt idx="3955">
                  <c:v>-4.0000000000000001E-3</c:v>
                </c:pt>
                <c:pt idx="3956">
                  <c:v>-2.6666699999999999E-3</c:v>
                </c:pt>
                <c:pt idx="3957">
                  <c:v>1.33333E-3</c:v>
                </c:pt>
                <c:pt idx="3958">
                  <c:v>1.33333E-3</c:v>
                </c:pt>
                <c:pt idx="3959">
                  <c:v>0</c:v>
                </c:pt>
                <c:pt idx="3960">
                  <c:v>0</c:v>
                </c:pt>
                <c:pt idx="3961">
                  <c:v>0</c:v>
                </c:pt>
                <c:pt idx="3962">
                  <c:v>-1.33333E-3</c:v>
                </c:pt>
                <c:pt idx="3963">
                  <c:v>-1.33333E-3</c:v>
                </c:pt>
                <c:pt idx="3964">
                  <c:v>-1.33333E-3</c:v>
                </c:pt>
                <c:pt idx="3965">
                  <c:v>0</c:v>
                </c:pt>
                <c:pt idx="3966">
                  <c:v>0</c:v>
                </c:pt>
                <c:pt idx="3967">
                  <c:v>-2.6666699999999999E-3</c:v>
                </c:pt>
                <c:pt idx="3968">
                  <c:v>-2.6666699999999999E-3</c:v>
                </c:pt>
                <c:pt idx="3969">
                  <c:v>0</c:v>
                </c:pt>
                <c:pt idx="3970">
                  <c:v>0</c:v>
                </c:pt>
                <c:pt idx="3971">
                  <c:v>-1.33333E-3</c:v>
                </c:pt>
                <c:pt idx="3972">
                  <c:v>0</c:v>
                </c:pt>
                <c:pt idx="3973">
                  <c:v>1.33333E-3</c:v>
                </c:pt>
                <c:pt idx="3974">
                  <c:v>1.33333E-3</c:v>
                </c:pt>
                <c:pt idx="3975">
                  <c:v>-1.33333E-3</c:v>
                </c:pt>
                <c:pt idx="3976">
                  <c:v>-1.33333E-3</c:v>
                </c:pt>
                <c:pt idx="3977">
                  <c:v>-2.6666699999999999E-3</c:v>
                </c:pt>
                <c:pt idx="3978">
                  <c:v>-1.33333E-3</c:v>
                </c:pt>
                <c:pt idx="3979">
                  <c:v>1.33333E-3</c:v>
                </c:pt>
                <c:pt idx="3980">
                  <c:v>1.33333E-3</c:v>
                </c:pt>
                <c:pt idx="3981">
                  <c:v>0</c:v>
                </c:pt>
                <c:pt idx="3982">
                  <c:v>0</c:v>
                </c:pt>
                <c:pt idx="3983">
                  <c:v>-1.33333E-3</c:v>
                </c:pt>
                <c:pt idx="3984">
                  <c:v>-1.33333E-3</c:v>
                </c:pt>
                <c:pt idx="3985">
                  <c:v>1.33333E-3</c:v>
                </c:pt>
                <c:pt idx="3986">
                  <c:v>-2.6666699999999999E-3</c:v>
                </c:pt>
                <c:pt idx="3987">
                  <c:v>-2.6666699999999999E-3</c:v>
                </c:pt>
                <c:pt idx="3988">
                  <c:v>1.33333E-3</c:v>
                </c:pt>
                <c:pt idx="3989">
                  <c:v>1.33333E-3</c:v>
                </c:pt>
                <c:pt idx="3990">
                  <c:v>1.33333E-3</c:v>
                </c:pt>
                <c:pt idx="3991">
                  <c:v>1.33333E-3</c:v>
                </c:pt>
                <c:pt idx="3992">
                  <c:v>2.6666699999999999E-3</c:v>
                </c:pt>
                <c:pt idx="3993">
                  <c:v>0</c:v>
                </c:pt>
                <c:pt idx="3994">
                  <c:v>0</c:v>
                </c:pt>
                <c:pt idx="3995">
                  <c:v>-4.0000000000000001E-3</c:v>
                </c:pt>
                <c:pt idx="3996">
                  <c:v>2.6666699999999999E-3</c:v>
                </c:pt>
                <c:pt idx="3997">
                  <c:v>0</c:v>
                </c:pt>
                <c:pt idx="3998">
                  <c:v>0</c:v>
                </c:pt>
                <c:pt idx="3999">
                  <c:v>5.3333299999999998E-3</c:v>
                </c:pt>
                <c:pt idx="4000">
                  <c:v>1.33333E-3</c:v>
                </c:pt>
                <c:pt idx="4001">
                  <c:v>1.33333E-3</c:v>
                </c:pt>
                <c:pt idx="4002">
                  <c:v>-1.33333E-3</c:v>
                </c:pt>
                <c:pt idx="4003">
                  <c:v>0</c:v>
                </c:pt>
                <c:pt idx="4004">
                  <c:v>0</c:v>
                </c:pt>
                <c:pt idx="4005">
                  <c:v>5.3333299999999998E-3</c:v>
                </c:pt>
                <c:pt idx="4006">
                  <c:v>0</c:v>
                </c:pt>
                <c:pt idx="4007">
                  <c:v>0</c:v>
                </c:pt>
                <c:pt idx="4008">
                  <c:v>0</c:v>
                </c:pt>
                <c:pt idx="4009">
                  <c:v>1.33333E-3</c:v>
                </c:pt>
                <c:pt idx="4010">
                  <c:v>1.33333E-3</c:v>
                </c:pt>
                <c:pt idx="4011">
                  <c:v>2.6666699999999999E-3</c:v>
                </c:pt>
                <c:pt idx="4012">
                  <c:v>-2.6666699999999999E-3</c:v>
                </c:pt>
                <c:pt idx="4013">
                  <c:v>1.33333E-3</c:v>
                </c:pt>
                <c:pt idx="4014">
                  <c:v>1.33333E-3</c:v>
                </c:pt>
                <c:pt idx="4015">
                  <c:v>0</c:v>
                </c:pt>
                <c:pt idx="4016">
                  <c:v>0</c:v>
                </c:pt>
                <c:pt idx="4017">
                  <c:v>2.6666699999999999E-3</c:v>
                </c:pt>
                <c:pt idx="4018">
                  <c:v>0</c:v>
                </c:pt>
                <c:pt idx="4019">
                  <c:v>1.33333E-3</c:v>
                </c:pt>
                <c:pt idx="4020">
                  <c:v>1.33333E-3</c:v>
                </c:pt>
                <c:pt idx="4021">
                  <c:v>-1.33333E-3</c:v>
                </c:pt>
                <c:pt idx="4022">
                  <c:v>2.6666699999999999E-3</c:v>
                </c:pt>
                <c:pt idx="4023">
                  <c:v>2.6666699999999999E-3</c:v>
                </c:pt>
                <c:pt idx="4024">
                  <c:v>-1.33333E-3</c:v>
                </c:pt>
                <c:pt idx="4025">
                  <c:v>2.6666699999999999E-3</c:v>
                </c:pt>
                <c:pt idx="4026">
                  <c:v>-4.0000000000000001E-3</c:v>
                </c:pt>
                <c:pt idx="4027">
                  <c:v>-1.33333E-3</c:v>
                </c:pt>
                <c:pt idx="4028">
                  <c:v>-1.33333E-3</c:v>
                </c:pt>
                <c:pt idx="4029">
                  <c:v>-1.33333E-3</c:v>
                </c:pt>
                <c:pt idx="4030">
                  <c:v>0</c:v>
                </c:pt>
                <c:pt idx="4031">
                  <c:v>-2.6666699999999999E-3</c:v>
                </c:pt>
                <c:pt idx="4032">
                  <c:v>2.6666699999999999E-3</c:v>
                </c:pt>
                <c:pt idx="4033">
                  <c:v>2.6666699999999999E-3</c:v>
                </c:pt>
                <c:pt idx="4034">
                  <c:v>-1.33333E-3</c:v>
                </c:pt>
                <c:pt idx="4035">
                  <c:v>0</c:v>
                </c:pt>
                <c:pt idx="4036">
                  <c:v>0</c:v>
                </c:pt>
                <c:pt idx="4037">
                  <c:v>1.33333E-3</c:v>
                </c:pt>
                <c:pt idx="4038">
                  <c:v>1.33333E-3</c:v>
                </c:pt>
                <c:pt idx="4039">
                  <c:v>1.33333E-3</c:v>
                </c:pt>
                <c:pt idx="4040">
                  <c:v>0</c:v>
                </c:pt>
                <c:pt idx="4041">
                  <c:v>-1.33333E-3</c:v>
                </c:pt>
                <c:pt idx="4042">
                  <c:v>0</c:v>
                </c:pt>
                <c:pt idx="4043">
                  <c:v>0</c:v>
                </c:pt>
                <c:pt idx="4044">
                  <c:v>-1.33333E-3</c:v>
                </c:pt>
                <c:pt idx="4045">
                  <c:v>0</c:v>
                </c:pt>
                <c:pt idx="4046">
                  <c:v>0</c:v>
                </c:pt>
                <c:pt idx="4047">
                  <c:v>0</c:v>
                </c:pt>
                <c:pt idx="4048">
                  <c:v>-1.33333E-3</c:v>
                </c:pt>
                <c:pt idx="4049">
                  <c:v>-1.33333E-3</c:v>
                </c:pt>
                <c:pt idx="4050">
                  <c:v>1.33333E-3</c:v>
                </c:pt>
                <c:pt idx="4051">
                  <c:v>0</c:v>
                </c:pt>
                <c:pt idx="4052">
                  <c:v>-1.33333E-3</c:v>
                </c:pt>
                <c:pt idx="4053">
                  <c:v>4.0000000000000001E-3</c:v>
                </c:pt>
                <c:pt idx="4054">
                  <c:v>-1.33333E-3</c:v>
                </c:pt>
                <c:pt idx="4055">
                  <c:v>-1.33333E-3</c:v>
                </c:pt>
                <c:pt idx="4056">
                  <c:v>0</c:v>
                </c:pt>
                <c:pt idx="4057">
                  <c:v>0</c:v>
                </c:pt>
                <c:pt idx="4058">
                  <c:v>-1.33333E-3</c:v>
                </c:pt>
                <c:pt idx="4059">
                  <c:v>-1.33333E-3</c:v>
                </c:pt>
                <c:pt idx="4060">
                  <c:v>0</c:v>
                </c:pt>
                <c:pt idx="4061">
                  <c:v>1.33333E-3</c:v>
                </c:pt>
                <c:pt idx="4062">
                  <c:v>-1.33333E-3</c:v>
                </c:pt>
                <c:pt idx="4063">
                  <c:v>-1.33333E-3</c:v>
                </c:pt>
                <c:pt idx="4064">
                  <c:v>0</c:v>
                </c:pt>
                <c:pt idx="4065">
                  <c:v>0</c:v>
                </c:pt>
                <c:pt idx="4066">
                  <c:v>0</c:v>
                </c:pt>
                <c:pt idx="4067">
                  <c:v>1.33333E-3</c:v>
                </c:pt>
                <c:pt idx="4068">
                  <c:v>0</c:v>
                </c:pt>
                <c:pt idx="4069">
                  <c:v>0</c:v>
                </c:pt>
                <c:pt idx="4070">
                  <c:v>2.6666699999999999E-3</c:v>
                </c:pt>
                <c:pt idx="4071">
                  <c:v>-4.0000000000000001E-3</c:v>
                </c:pt>
                <c:pt idx="4072">
                  <c:v>0</c:v>
                </c:pt>
                <c:pt idx="4073">
                  <c:v>-1.33333E-3</c:v>
                </c:pt>
                <c:pt idx="4074">
                  <c:v>2.6666699999999999E-3</c:v>
                </c:pt>
                <c:pt idx="4075">
                  <c:v>2.6666699999999999E-3</c:v>
                </c:pt>
                <c:pt idx="4076">
                  <c:v>-1.33333E-3</c:v>
                </c:pt>
                <c:pt idx="4077">
                  <c:v>0</c:v>
                </c:pt>
                <c:pt idx="4078">
                  <c:v>0</c:v>
                </c:pt>
                <c:pt idx="4079">
                  <c:v>0</c:v>
                </c:pt>
                <c:pt idx="4080">
                  <c:v>0</c:v>
                </c:pt>
                <c:pt idx="4081">
                  <c:v>0</c:v>
                </c:pt>
                <c:pt idx="4082">
                  <c:v>1.33333E-3</c:v>
                </c:pt>
                <c:pt idx="4083">
                  <c:v>1.33333E-3</c:v>
                </c:pt>
                <c:pt idx="4084">
                  <c:v>-2.6666699999999999E-3</c:v>
                </c:pt>
                <c:pt idx="4085">
                  <c:v>-2.6666699999999999E-3</c:v>
                </c:pt>
                <c:pt idx="4086">
                  <c:v>1.33333E-3</c:v>
                </c:pt>
                <c:pt idx="4087">
                  <c:v>1.33333E-3</c:v>
                </c:pt>
                <c:pt idx="4088">
                  <c:v>1.33333E-3</c:v>
                </c:pt>
                <c:pt idx="4089">
                  <c:v>-1.33333E-3</c:v>
                </c:pt>
                <c:pt idx="4090">
                  <c:v>-1.33333E-3</c:v>
                </c:pt>
                <c:pt idx="4091">
                  <c:v>-1.33333E-3</c:v>
                </c:pt>
                <c:pt idx="4092">
                  <c:v>-1.33333E-3</c:v>
                </c:pt>
                <c:pt idx="4093">
                  <c:v>2.6666699999999999E-3</c:v>
                </c:pt>
                <c:pt idx="4094">
                  <c:v>2.6666699999999999E-3</c:v>
                </c:pt>
                <c:pt idx="4095">
                  <c:v>0</c:v>
                </c:pt>
                <c:pt idx="4096">
                  <c:v>-1.33333E-3</c:v>
                </c:pt>
                <c:pt idx="4097">
                  <c:v>1.33333E-3</c:v>
                </c:pt>
                <c:pt idx="4098">
                  <c:v>0</c:v>
                </c:pt>
                <c:pt idx="4099">
                  <c:v>0</c:v>
                </c:pt>
                <c:pt idx="4100">
                  <c:v>0</c:v>
                </c:pt>
                <c:pt idx="4101">
                  <c:v>0</c:v>
                </c:pt>
                <c:pt idx="4102">
                  <c:v>-2.6666699999999999E-3</c:v>
                </c:pt>
                <c:pt idx="4103">
                  <c:v>0</c:v>
                </c:pt>
                <c:pt idx="4104">
                  <c:v>0</c:v>
                </c:pt>
                <c:pt idx="4105">
                  <c:v>0</c:v>
                </c:pt>
                <c:pt idx="4106">
                  <c:v>0</c:v>
                </c:pt>
                <c:pt idx="4107">
                  <c:v>0</c:v>
                </c:pt>
                <c:pt idx="4108">
                  <c:v>-2.6666699999999999E-3</c:v>
                </c:pt>
                <c:pt idx="4109">
                  <c:v>0</c:v>
                </c:pt>
                <c:pt idx="4110">
                  <c:v>0</c:v>
                </c:pt>
                <c:pt idx="4111">
                  <c:v>1.33333E-3</c:v>
                </c:pt>
                <c:pt idx="4112">
                  <c:v>2.6666699999999999E-3</c:v>
                </c:pt>
                <c:pt idx="4113">
                  <c:v>1.33333E-3</c:v>
                </c:pt>
                <c:pt idx="4114">
                  <c:v>1.33333E-3</c:v>
                </c:pt>
                <c:pt idx="4115">
                  <c:v>1.33333E-3</c:v>
                </c:pt>
                <c:pt idx="4116">
                  <c:v>1.33333E-3</c:v>
                </c:pt>
                <c:pt idx="4117">
                  <c:v>-1.33333E-3</c:v>
                </c:pt>
                <c:pt idx="4118">
                  <c:v>0</c:v>
                </c:pt>
                <c:pt idx="4119">
                  <c:v>0</c:v>
                </c:pt>
                <c:pt idx="4120">
                  <c:v>0</c:v>
                </c:pt>
                <c:pt idx="4121">
                  <c:v>0</c:v>
                </c:pt>
                <c:pt idx="4122">
                  <c:v>1.33333E-3</c:v>
                </c:pt>
                <c:pt idx="4123">
                  <c:v>-1.33333E-3</c:v>
                </c:pt>
                <c:pt idx="4124">
                  <c:v>2.6666699999999999E-3</c:v>
                </c:pt>
                <c:pt idx="4125">
                  <c:v>0</c:v>
                </c:pt>
                <c:pt idx="4126">
                  <c:v>0</c:v>
                </c:pt>
                <c:pt idx="4127">
                  <c:v>-2.6666699999999999E-3</c:v>
                </c:pt>
                <c:pt idx="4128">
                  <c:v>-1.33333E-3</c:v>
                </c:pt>
                <c:pt idx="4129">
                  <c:v>-1.33333E-3</c:v>
                </c:pt>
                <c:pt idx="4130">
                  <c:v>1.33333E-3</c:v>
                </c:pt>
                <c:pt idx="4131">
                  <c:v>1.33333E-3</c:v>
                </c:pt>
                <c:pt idx="4132">
                  <c:v>1.33333E-3</c:v>
                </c:pt>
                <c:pt idx="4133">
                  <c:v>0</c:v>
                </c:pt>
                <c:pt idx="4134">
                  <c:v>1.33333E-3</c:v>
                </c:pt>
                <c:pt idx="4135">
                  <c:v>1.33333E-3</c:v>
                </c:pt>
                <c:pt idx="4136">
                  <c:v>1.33333E-3</c:v>
                </c:pt>
                <c:pt idx="4137">
                  <c:v>0</c:v>
                </c:pt>
                <c:pt idx="4138">
                  <c:v>-1.33333E-3</c:v>
                </c:pt>
                <c:pt idx="4139">
                  <c:v>-1.33333E-3</c:v>
                </c:pt>
                <c:pt idx="4140">
                  <c:v>0</c:v>
                </c:pt>
                <c:pt idx="4141">
                  <c:v>1.33333E-3</c:v>
                </c:pt>
                <c:pt idx="4142">
                  <c:v>1.33333E-3</c:v>
                </c:pt>
                <c:pt idx="4143">
                  <c:v>1.33333E-3</c:v>
                </c:pt>
                <c:pt idx="4144">
                  <c:v>1.33333E-3</c:v>
                </c:pt>
                <c:pt idx="4145">
                  <c:v>1.33333E-3</c:v>
                </c:pt>
                <c:pt idx="4146">
                  <c:v>2.6666699999999999E-3</c:v>
                </c:pt>
                <c:pt idx="4147">
                  <c:v>-1.33333E-3</c:v>
                </c:pt>
                <c:pt idx="4148">
                  <c:v>-2.6666699999999999E-3</c:v>
                </c:pt>
                <c:pt idx="4149">
                  <c:v>-2.6666699999999999E-3</c:v>
                </c:pt>
                <c:pt idx="4150">
                  <c:v>2.6666699999999999E-3</c:v>
                </c:pt>
                <c:pt idx="4151">
                  <c:v>2.6666699999999999E-3</c:v>
                </c:pt>
                <c:pt idx="4152">
                  <c:v>0</c:v>
                </c:pt>
                <c:pt idx="4153">
                  <c:v>-1.33333E-3</c:v>
                </c:pt>
                <c:pt idx="4154">
                  <c:v>0</c:v>
                </c:pt>
                <c:pt idx="4155">
                  <c:v>0</c:v>
                </c:pt>
                <c:pt idx="4156">
                  <c:v>0</c:v>
                </c:pt>
                <c:pt idx="4157">
                  <c:v>0</c:v>
                </c:pt>
                <c:pt idx="4158">
                  <c:v>0</c:v>
                </c:pt>
                <c:pt idx="4159">
                  <c:v>-1.33333E-3</c:v>
                </c:pt>
                <c:pt idx="4160">
                  <c:v>1.33333E-3</c:v>
                </c:pt>
                <c:pt idx="4161">
                  <c:v>1.33333E-3</c:v>
                </c:pt>
                <c:pt idx="4162">
                  <c:v>1.33333E-3</c:v>
                </c:pt>
                <c:pt idx="4163">
                  <c:v>0</c:v>
                </c:pt>
                <c:pt idx="4164">
                  <c:v>0</c:v>
                </c:pt>
                <c:pt idx="4165">
                  <c:v>0</c:v>
                </c:pt>
                <c:pt idx="4166">
                  <c:v>0</c:v>
                </c:pt>
                <c:pt idx="4167">
                  <c:v>-1.33333E-3</c:v>
                </c:pt>
                <c:pt idx="4168">
                  <c:v>-1.33333E-3</c:v>
                </c:pt>
                <c:pt idx="4169">
                  <c:v>0</c:v>
                </c:pt>
                <c:pt idx="4170">
                  <c:v>0</c:v>
                </c:pt>
                <c:pt idx="4171">
                  <c:v>0</c:v>
                </c:pt>
                <c:pt idx="4172">
                  <c:v>-1.33333E-3</c:v>
                </c:pt>
                <c:pt idx="4173">
                  <c:v>1.33333E-3</c:v>
                </c:pt>
                <c:pt idx="4174">
                  <c:v>1.33333E-3</c:v>
                </c:pt>
                <c:pt idx="4175">
                  <c:v>-1.33333E-3</c:v>
                </c:pt>
                <c:pt idx="4176">
                  <c:v>0</c:v>
                </c:pt>
                <c:pt idx="4177">
                  <c:v>-2.6666699999999999E-3</c:v>
                </c:pt>
                <c:pt idx="4178">
                  <c:v>1.33333E-3</c:v>
                </c:pt>
                <c:pt idx="4179">
                  <c:v>0</c:v>
                </c:pt>
                <c:pt idx="4180">
                  <c:v>0</c:v>
                </c:pt>
                <c:pt idx="4181">
                  <c:v>1.33333E-3</c:v>
                </c:pt>
                <c:pt idx="4182">
                  <c:v>0</c:v>
                </c:pt>
                <c:pt idx="4183">
                  <c:v>0</c:v>
                </c:pt>
                <c:pt idx="4184">
                  <c:v>0</c:v>
                </c:pt>
                <c:pt idx="4185">
                  <c:v>0</c:v>
                </c:pt>
                <c:pt idx="4186">
                  <c:v>0</c:v>
                </c:pt>
                <c:pt idx="4187">
                  <c:v>-1.33333E-3</c:v>
                </c:pt>
                <c:pt idx="4188">
                  <c:v>0</c:v>
                </c:pt>
                <c:pt idx="4189">
                  <c:v>0</c:v>
                </c:pt>
                <c:pt idx="4190">
                  <c:v>0</c:v>
                </c:pt>
                <c:pt idx="4191">
                  <c:v>2.6666699999999999E-3</c:v>
                </c:pt>
                <c:pt idx="4192">
                  <c:v>0</c:v>
                </c:pt>
                <c:pt idx="4193">
                  <c:v>-1.33333E-3</c:v>
                </c:pt>
                <c:pt idx="4194">
                  <c:v>-1.33333E-3</c:v>
                </c:pt>
                <c:pt idx="4195">
                  <c:v>1.33333E-3</c:v>
                </c:pt>
                <c:pt idx="4196">
                  <c:v>1.33333E-3</c:v>
                </c:pt>
                <c:pt idx="4197">
                  <c:v>-1.33333E-3</c:v>
                </c:pt>
                <c:pt idx="4198">
                  <c:v>0</c:v>
                </c:pt>
                <c:pt idx="4199">
                  <c:v>1.33333E-3</c:v>
                </c:pt>
                <c:pt idx="4200">
                  <c:v>1.33333E-3</c:v>
                </c:pt>
                <c:pt idx="4201">
                  <c:v>0</c:v>
                </c:pt>
                <c:pt idx="4202">
                  <c:v>-1.33333E-3</c:v>
                </c:pt>
                <c:pt idx="4203">
                  <c:v>-1.33333E-3</c:v>
                </c:pt>
                <c:pt idx="4204">
                  <c:v>1.33333E-3</c:v>
                </c:pt>
                <c:pt idx="4205">
                  <c:v>2.6666699999999999E-3</c:v>
                </c:pt>
                <c:pt idx="4206">
                  <c:v>2.6666699999999999E-3</c:v>
                </c:pt>
                <c:pt idx="4207">
                  <c:v>1.33333E-3</c:v>
                </c:pt>
                <c:pt idx="4208">
                  <c:v>0</c:v>
                </c:pt>
                <c:pt idx="4209">
                  <c:v>1.33333E-3</c:v>
                </c:pt>
                <c:pt idx="4210">
                  <c:v>1.33333E-3</c:v>
                </c:pt>
                <c:pt idx="4211">
                  <c:v>-1.33333E-3</c:v>
                </c:pt>
                <c:pt idx="4212">
                  <c:v>0</c:v>
                </c:pt>
                <c:pt idx="4213">
                  <c:v>0</c:v>
                </c:pt>
                <c:pt idx="4214">
                  <c:v>0</c:v>
                </c:pt>
                <c:pt idx="4215">
                  <c:v>1.33333E-3</c:v>
                </c:pt>
                <c:pt idx="4216">
                  <c:v>1.33333E-3</c:v>
                </c:pt>
                <c:pt idx="4217">
                  <c:v>1.33333E-3</c:v>
                </c:pt>
                <c:pt idx="4218">
                  <c:v>0</c:v>
                </c:pt>
                <c:pt idx="4219">
                  <c:v>0</c:v>
                </c:pt>
                <c:pt idx="4220">
                  <c:v>-1.33333E-3</c:v>
                </c:pt>
                <c:pt idx="4221">
                  <c:v>1.33333E-3</c:v>
                </c:pt>
                <c:pt idx="4222">
                  <c:v>0</c:v>
                </c:pt>
                <c:pt idx="4223">
                  <c:v>-1.33333E-3</c:v>
                </c:pt>
                <c:pt idx="4224">
                  <c:v>0</c:v>
                </c:pt>
                <c:pt idx="4225">
                  <c:v>1.33333E-3</c:v>
                </c:pt>
                <c:pt idx="4226">
                  <c:v>1.33333E-3</c:v>
                </c:pt>
                <c:pt idx="4227">
                  <c:v>-1.33333E-3</c:v>
                </c:pt>
                <c:pt idx="4228">
                  <c:v>-1.33333E-3</c:v>
                </c:pt>
                <c:pt idx="4229">
                  <c:v>-1.33333E-3</c:v>
                </c:pt>
                <c:pt idx="4230">
                  <c:v>2.6666699999999999E-3</c:v>
                </c:pt>
                <c:pt idx="4231">
                  <c:v>2.6666699999999999E-3</c:v>
                </c:pt>
                <c:pt idx="4232">
                  <c:v>2.6666699999999999E-3</c:v>
                </c:pt>
                <c:pt idx="4233">
                  <c:v>0</c:v>
                </c:pt>
                <c:pt idx="4234">
                  <c:v>1.33333E-3</c:v>
                </c:pt>
                <c:pt idx="4235">
                  <c:v>1.33333E-3</c:v>
                </c:pt>
                <c:pt idx="4236">
                  <c:v>1.33333E-3</c:v>
                </c:pt>
                <c:pt idx="4237">
                  <c:v>1.33333E-3</c:v>
                </c:pt>
                <c:pt idx="4238">
                  <c:v>2.6666699999999999E-3</c:v>
                </c:pt>
                <c:pt idx="4239">
                  <c:v>2.6666699999999999E-3</c:v>
                </c:pt>
                <c:pt idx="4240">
                  <c:v>-1.33333E-3</c:v>
                </c:pt>
                <c:pt idx="4241">
                  <c:v>-2.6666699999999999E-3</c:v>
                </c:pt>
                <c:pt idx="4242">
                  <c:v>-2.6666699999999999E-3</c:v>
                </c:pt>
                <c:pt idx="4243">
                  <c:v>1.33333E-3</c:v>
                </c:pt>
                <c:pt idx="4244">
                  <c:v>-1.33333E-3</c:v>
                </c:pt>
                <c:pt idx="4245">
                  <c:v>-1.33333E-3</c:v>
                </c:pt>
                <c:pt idx="4246">
                  <c:v>0</c:v>
                </c:pt>
                <c:pt idx="4247">
                  <c:v>1.33333E-3</c:v>
                </c:pt>
                <c:pt idx="4248">
                  <c:v>1.33333E-3</c:v>
                </c:pt>
                <c:pt idx="4249">
                  <c:v>0</c:v>
                </c:pt>
                <c:pt idx="4250">
                  <c:v>1.33333E-3</c:v>
                </c:pt>
                <c:pt idx="4251">
                  <c:v>-1.33333E-3</c:v>
                </c:pt>
                <c:pt idx="4252">
                  <c:v>-1.33333E-3</c:v>
                </c:pt>
                <c:pt idx="4253">
                  <c:v>1.33333E-3</c:v>
                </c:pt>
                <c:pt idx="4254">
                  <c:v>0</c:v>
                </c:pt>
                <c:pt idx="4255">
                  <c:v>0</c:v>
                </c:pt>
                <c:pt idx="4256">
                  <c:v>-1.33333E-3</c:v>
                </c:pt>
                <c:pt idx="4257">
                  <c:v>1.33333E-3</c:v>
                </c:pt>
                <c:pt idx="4258">
                  <c:v>2.6666699999999999E-3</c:v>
                </c:pt>
                <c:pt idx="4259">
                  <c:v>1.33333E-3</c:v>
                </c:pt>
                <c:pt idx="4260">
                  <c:v>0</c:v>
                </c:pt>
                <c:pt idx="4261">
                  <c:v>0</c:v>
                </c:pt>
                <c:pt idx="4262">
                  <c:v>-1.33333E-3</c:v>
                </c:pt>
                <c:pt idx="4263">
                  <c:v>0</c:v>
                </c:pt>
                <c:pt idx="4264">
                  <c:v>0</c:v>
                </c:pt>
                <c:pt idx="4265">
                  <c:v>0</c:v>
                </c:pt>
                <c:pt idx="4266">
                  <c:v>-2.6666699999999999E-3</c:v>
                </c:pt>
                <c:pt idx="4267">
                  <c:v>-2.6666699999999999E-3</c:v>
                </c:pt>
                <c:pt idx="4268">
                  <c:v>-2.6666699999999999E-3</c:v>
                </c:pt>
                <c:pt idx="4269">
                  <c:v>1.33333E-3</c:v>
                </c:pt>
                <c:pt idx="4270">
                  <c:v>1.33333E-3</c:v>
                </c:pt>
                <c:pt idx="4271">
                  <c:v>1.33333E-3</c:v>
                </c:pt>
                <c:pt idx="4272">
                  <c:v>1.33333E-3</c:v>
                </c:pt>
                <c:pt idx="4273">
                  <c:v>-1.33333E-3</c:v>
                </c:pt>
                <c:pt idx="4274">
                  <c:v>0</c:v>
                </c:pt>
                <c:pt idx="4275">
                  <c:v>0</c:v>
                </c:pt>
                <c:pt idx="4276">
                  <c:v>-2.6666699999999999E-3</c:v>
                </c:pt>
                <c:pt idx="4277">
                  <c:v>-2.6666699999999999E-3</c:v>
                </c:pt>
                <c:pt idx="4278">
                  <c:v>-1.33333E-3</c:v>
                </c:pt>
                <c:pt idx="4279">
                  <c:v>0</c:v>
                </c:pt>
                <c:pt idx="4280">
                  <c:v>-1.33333E-3</c:v>
                </c:pt>
                <c:pt idx="4281">
                  <c:v>-1.33333E-3</c:v>
                </c:pt>
                <c:pt idx="4282">
                  <c:v>0</c:v>
                </c:pt>
                <c:pt idx="4283">
                  <c:v>1.33333E-3</c:v>
                </c:pt>
                <c:pt idx="4284">
                  <c:v>1.33333E-3</c:v>
                </c:pt>
                <c:pt idx="4285">
                  <c:v>0</c:v>
                </c:pt>
                <c:pt idx="4286">
                  <c:v>1.33333E-3</c:v>
                </c:pt>
                <c:pt idx="4287">
                  <c:v>1.33333E-3</c:v>
                </c:pt>
                <c:pt idx="4288">
                  <c:v>0</c:v>
                </c:pt>
                <c:pt idx="4289">
                  <c:v>0</c:v>
                </c:pt>
                <c:pt idx="4290">
                  <c:v>1.33333E-3</c:v>
                </c:pt>
                <c:pt idx="4291">
                  <c:v>1.33333E-3</c:v>
                </c:pt>
                <c:pt idx="4292">
                  <c:v>-1.33333E-3</c:v>
                </c:pt>
                <c:pt idx="4293">
                  <c:v>1.33333E-3</c:v>
                </c:pt>
                <c:pt idx="4294">
                  <c:v>2.6666699999999999E-3</c:v>
                </c:pt>
                <c:pt idx="4295">
                  <c:v>-1.33333E-3</c:v>
                </c:pt>
                <c:pt idx="4296">
                  <c:v>1.33333E-3</c:v>
                </c:pt>
                <c:pt idx="4297">
                  <c:v>1.33333E-3</c:v>
                </c:pt>
                <c:pt idx="4298">
                  <c:v>-2.6666699999999999E-3</c:v>
                </c:pt>
                <c:pt idx="4299">
                  <c:v>-2.6666699999999999E-3</c:v>
                </c:pt>
                <c:pt idx="4300">
                  <c:v>-2.6666699999999999E-3</c:v>
                </c:pt>
                <c:pt idx="4301">
                  <c:v>-1.33333E-3</c:v>
                </c:pt>
                <c:pt idx="4302">
                  <c:v>-1.33333E-3</c:v>
                </c:pt>
                <c:pt idx="4303">
                  <c:v>0</c:v>
                </c:pt>
                <c:pt idx="4304">
                  <c:v>0</c:v>
                </c:pt>
                <c:pt idx="4305">
                  <c:v>0</c:v>
                </c:pt>
                <c:pt idx="4306">
                  <c:v>2.6666699999999999E-3</c:v>
                </c:pt>
                <c:pt idx="4307">
                  <c:v>2.6666699999999999E-3</c:v>
                </c:pt>
                <c:pt idx="4308">
                  <c:v>-1.33333E-3</c:v>
                </c:pt>
                <c:pt idx="4309">
                  <c:v>2.6666699999999999E-3</c:v>
                </c:pt>
                <c:pt idx="4310">
                  <c:v>2.6666699999999999E-3</c:v>
                </c:pt>
                <c:pt idx="4311">
                  <c:v>1.33333E-3</c:v>
                </c:pt>
                <c:pt idx="4312">
                  <c:v>-2.6666699999999999E-3</c:v>
                </c:pt>
                <c:pt idx="4313">
                  <c:v>-1.33333E-3</c:v>
                </c:pt>
                <c:pt idx="4314">
                  <c:v>1.33333E-3</c:v>
                </c:pt>
                <c:pt idx="4315">
                  <c:v>2.6666699999999999E-3</c:v>
                </c:pt>
                <c:pt idx="4316">
                  <c:v>2.6666699999999999E-3</c:v>
                </c:pt>
                <c:pt idx="4317">
                  <c:v>-2.6666699999999999E-3</c:v>
                </c:pt>
                <c:pt idx="4318">
                  <c:v>0</c:v>
                </c:pt>
                <c:pt idx="4319">
                  <c:v>0</c:v>
                </c:pt>
                <c:pt idx="4320">
                  <c:v>0</c:v>
                </c:pt>
                <c:pt idx="4321">
                  <c:v>-2.6666699999999999E-3</c:v>
                </c:pt>
                <c:pt idx="4322">
                  <c:v>1.33333E-3</c:v>
                </c:pt>
                <c:pt idx="4323">
                  <c:v>1.33333E-3</c:v>
                </c:pt>
                <c:pt idx="4324">
                  <c:v>-1.33333E-3</c:v>
                </c:pt>
                <c:pt idx="4325">
                  <c:v>1.33333E-3</c:v>
                </c:pt>
                <c:pt idx="4326">
                  <c:v>1.33333E-3</c:v>
                </c:pt>
                <c:pt idx="4327">
                  <c:v>-1.33333E-3</c:v>
                </c:pt>
                <c:pt idx="4328">
                  <c:v>1.33333E-3</c:v>
                </c:pt>
                <c:pt idx="4329">
                  <c:v>-1.33333E-3</c:v>
                </c:pt>
                <c:pt idx="4330">
                  <c:v>-1.33333E-3</c:v>
                </c:pt>
                <c:pt idx="4331">
                  <c:v>0</c:v>
                </c:pt>
                <c:pt idx="4332">
                  <c:v>0</c:v>
                </c:pt>
                <c:pt idx="4333">
                  <c:v>1.33333E-3</c:v>
                </c:pt>
                <c:pt idx="4334">
                  <c:v>0</c:v>
                </c:pt>
                <c:pt idx="4335">
                  <c:v>0</c:v>
                </c:pt>
                <c:pt idx="4336">
                  <c:v>-1.33333E-3</c:v>
                </c:pt>
                <c:pt idx="4337">
                  <c:v>1.33333E-3</c:v>
                </c:pt>
                <c:pt idx="4338">
                  <c:v>0</c:v>
                </c:pt>
                <c:pt idx="4339">
                  <c:v>0</c:v>
                </c:pt>
                <c:pt idx="4340">
                  <c:v>-2.6666699999999999E-3</c:v>
                </c:pt>
                <c:pt idx="4341">
                  <c:v>-2.6666699999999999E-3</c:v>
                </c:pt>
                <c:pt idx="4342">
                  <c:v>0</c:v>
                </c:pt>
                <c:pt idx="4343">
                  <c:v>0</c:v>
                </c:pt>
                <c:pt idx="4344">
                  <c:v>0</c:v>
                </c:pt>
                <c:pt idx="4345">
                  <c:v>0</c:v>
                </c:pt>
                <c:pt idx="4346">
                  <c:v>1.33333E-3</c:v>
                </c:pt>
                <c:pt idx="4347">
                  <c:v>1.33333E-3</c:v>
                </c:pt>
                <c:pt idx="4348">
                  <c:v>-1.33333E-3</c:v>
                </c:pt>
                <c:pt idx="4349">
                  <c:v>-1.33333E-3</c:v>
                </c:pt>
              </c:numCache>
            </c:numRef>
          </c:yVal>
          <c:smooth val="0"/>
        </c:ser>
        <c:ser>
          <c:idx val="2"/>
          <c:order val="4"/>
          <c:tx>
            <c:strRef>
              <c:f>Sheet1!$L$1</c:f>
              <c:strCache>
                <c:ptCount val="1"/>
                <c:pt idx="0">
                  <c:v>Sts_01</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L$2:$L$5000</c:f>
            </c:numRef>
          </c:yVal>
          <c:smooth val="0"/>
        </c:ser>
        <c:ser>
          <c:idx val="10"/>
          <c:order val="5"/>
          <c:tx>
            <c:v>Z axis Position</c:v>
          </c:tx>
          <c:spPr>
            <a:ln w="25400">
              <a:solidFill>
                <a:srgbClr val="0000FF"/>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M$2:$M$5000</c:f>
              <c:numCache>
                <c:formatCode>0.00000000</c:formatCode>
                <c:ptCount val="4999"/>
                <c:pt idx="0">
                  <c:v>2.0506286600000001</c:v>
                </c:pt>
                <c:pt idx="1">
                  <c:v>2.0506286600000001</c:v>
                </c:pt>
                <c:pt idx="2">
                  <c:v>2.0506286600000001</c:v>
                </c:pt>
                <c:pt idx="3">
                  <c:v>1.99154663</c:v>
                </c:pt>
                <c:pt idx="4">
                  <c:v>1.99154663</c:v>
                </c:pt>
                <c:pt idx="5">
                  <c:v>1.9914550799999999</c:v>
                </c:pt>
                <c:pt idx="6">
                  <c:v>1.9913635300000001</c:v>
                </c:pt>
                <c:pt idx="7">
                  <c:v>1.9912719699999999</c:v>
                </c:pt>
                <c:pt idx="8">
                  <c:v>1.9913635300000001</c:v>
                </c:pt>
                <c:pt idx="9">
                  <c:v>1.9914856000000001</c:v>
                </c:pt>
                <c:pt idx="10">
                  <c:v>1.9914856000000001</c:v>
                </c:pt>
                <c:pt idx="11">
                  <c:v>1.9915161100000001</c:v>
                </c:pt>
                <c:pt idx="12">
                  <c:v>1.9913940400000001</c:v>
                </c:pt>
                <c:pt idx="13">
                  <c:v>1.9914856000000001</c:v>
                </c:pt>
                <c:pt idx="14">
                  <c:v>1.9914856000000001</c:v>
                </c:pt>
                <c:pt idx="15">
                  <c:v>1.99121094</c:v>
                </c:pt>
                <c:pt idx="16">
                  <c:v>1.99121094</c:v>
                </c:pt>
                <c:pt idx="17">
                  <c:v>1.99090576</c:v>
                </c:pt>
                <c:pt idx="18">
                  <c:v>1.99087524</c:v>
                </c:pt>
                <c:pt idx="19">
                  <c:v>1.99087524</c:v>
                </c:pt>
                <c:pt idx="20">
                  <c:v>1.9914856000000001</c:v>
                </c:pt>
                <c:pt idx="21">
                  <c:v>1.9918212900000001</c:v>
                </c:pt>
                <c:pt idx="22">
                  <c:v>1.9916992200000001</c:v>
                </c:pt>
                <c:pt idx="23">
                  <c:v>1.9916992200000001</c:v>
                </c:pt>
                <c:pt idx="24">
                  <c:v>1.9916076700000001</c:v>
                </c:pt>
                <c:pt idx="25">
                  <c:v>1.9915771499999999</c:v>
                </c:pt>
                <c:pt idx="26">
                  <c:v>1.9915771499999999</c:v>
                </c:pt>
                <c:pt idx="27">
                  <c:v>1.9913635300000001</c:v>
                </c:pt>
                <c:pt idx="28">
                  <c:v>1.99108887</c:v>
                </c:pt>
                <c:pt idx="29">
                  <c:v>1.9908142099999999</c:v>
                </c:pt>
                <c:pt idx="30">
                  <c:v>1.99121094</c:v>
                </c:pt>
                <c:pt idx="31">
                  <c:v>1.9911498999999999</c:v>
                </c:pt>
                <c:pt idx="32">
                  <c:v>1.9911498999999999</c:v>
                </c:pt>
                <c:pt idx="33">
                  <c:v>1.99154663</c:v>
                </c:pt>
                <c:pt idx="34">
                  <c:v>1.9917907699999999</c:v>
                </c:pt>
                <c:pt idx="35">
                  <c:v>1.9917907699999999</c:v>
                </c:pt>
                <c:pt idx="36">
                  <c:v>1.9913635300000001</c:v>
                </c:pt>
                <c:pt idx="37">
                  <c:v>1.8979492200000001</c:v>
                </c:pt>
                <c:pt idx="38">
                  <c:v>1.8979492200000001</c:v>
                </c:pt>
                <c:pt idx="39">
                  <c:v>1.8228454599999999</c:v>
                </c:pt>
                <c:pt idx="40">
                  <c:v>1.7524108899999999</c:v>
                </c:pt>
                <c:pt idx="41">
                  <c:v>1.7524108899999999</c:v>
                </c:pt>
                <c:pt idx="42">
                  <c:v>1.6821289100000001</c:v>
                </c:pt>
                <c:pt idx="43">
                  <c:v>1.61251831</c:v>
                </c:pt>
                <c:pt idx="44">
                  <c:v>1.5368042</c:v>
                </c:pt>
                <c:pt idx="45">
                  <c:v>1.4718627900000001</c:v>
                </c:pt>
                <c:pt idx="46">
                  <c:v>1.3972168</c:v>
                </c:pt>
                <c:pt idx="47">
                  <c:v>1.3972168</c:v>
                </c:pt>
                <c:pt idx="48">
                  <c:v>1.3271179200000001</c:v>
                </c:pt>
                <c:pt idx="49">
                  <c:v>1.2617492699999999</c:v>
                </c:pt>
                <c:pt idx="50">
                  <c:v>1.1867981000000001</c:v>
                </c:pt>
                <c:pt idx="51">
                  <c:v>1.1867981000000001</c:v>
                </c:pt>
                <c:pt idx="52">
                  <c:v>1.12173462</c:v>
                </c:pt>
                <c:pt idx="53">
                  <c:v>1.0472412099999999</c:v>
                </c:pt>
                <c:pt idx="54">
                  <c:v>0.98175049000000003</c:v>
                </c:pt>
                <c:pt idx="55">
                  <c:v>0.90646362000000003</c:v>
                </c:pt>
                <c:pt idx="56">
                  <c:v>0.83724975999999995</c:v>
                </c:pt>
                <c:pt idx="57">
                  <c:v>0.83724975999999995</c:v>
                </c:pt>
                <c:pt idx="58">
                  <c:v>0.76712035999999995</c:v>
                </c:pt>
                <c:pt idx="59">
                  <c:v>0.69735718000000002</c:v>
                </c:pt>
                <c:pt idx="60">
                  <c:v>0.69735718000000002</c:v>
                </c:pt>
                <c:pt idx="61">
                  <c:v>0.62753296000000003</c:v>
                </c:pt>
                <c:pt idx="62">
                  <c:v>0.55215453999999997</c:v>
                </c:pt>
                <c:pt idx="63">
                  <c:v>0.48196411</c:v>
                </c:pt>
                <c:pt idx="64">
                  <c:v>0.41213989000000001</c:v>
                </c:pt>
                <c:pt idx="65">
                  <c:v>0.34716796999999999</c:v>
                </c:pt>
                <c:pt idx="66">
                  <c:v>0.34716796999999999</c:v>
                </c:pt>
                <c:pt idx="67">
                  <c:v>0.27239989999999997</c:v>
                </c:pt>
                <c:pt idx="68">
                  <c:v>0.20260619999999999</c:v>
                </c:pt>
                <c:pt idx="69">
                  <c:v>0.18347168</c:v>
                </c:pt>
                <c:pt idx="70">
                  <c:v>0.18347168</c:v>
                </c:pt>
                <c:pt idx="71">
                  <c:v>0.14892578000000001</c:v>
                </c:pt>
                <c:pt idx="72">
                  <c:v>0.11611937999999999</c:v>
                </c:pt>
                <c:pt idx="73">
                  <c:v>8.1817630000000002E-2</c:v>
                </c:pt>
                <c:pt idx="74">
                  <c:v>4.4708249999999998E-2</c:v>
                </c:pt>
                <c:pt idx="75">
                  <c:v>1.205444E-2</c:v>
                </c:pt>
                <c:pt idx="76">
                  <c:v>1.205444E-2</c:v>
                </c:pt>
                <c:pt idx="77">
                  <c:v>-2.7038570000000001E-2</c:v>
                </c:pt>
                <c:pt idx="78">
                  <c:v>-6.0028079999999998E-2</c:v>
                </c:pt>
                <c:pt idx="79">
                  <c:v>-6.0028079999999998E-2</c:v>
                </c:pt>
                <c:pt idx="80">
                  <c:v>-9.2834470000000002E-2</c:v>
                </c:pt>
                <c:pt idx="81">
                  <c:v>-0.16513062000000001</c:v>
                </c:pt>
                <c:pt idx="82">
                  <c:v>-0.16513062000000001</c:v>
                </c:pt>
                <c:pt idx="83">
                  <c:v>-0.19711303999999999</c:v>
                </c:pt>
                <c:pt idx="84">
                  <c:v>-0.23480224999999999</c:v>
                </c:pt>
                <c:pt idx="85">
                  <c:v>-0.26712036</c:v>
                </c:pt>
                <c:pt idx="86">
                  <c:v>-0.26712036</c:v>
                </c:pt>
                <c:pt idx="87">
                  <c:v>-0.30160522000000001</c:v>
                </c:pt>
                <c:pt idx="88">
                  <c:v>-0.33596801999999998</c:v>
                </c:pt>
                <c:pt idx="89">
                  <c:v>-0.33596801999999998</c:v>
                </c:pt>
                <c:pt idx="90">
                  <c:v>-0.40289307000000002</c:v>
                </c:pt>
                <c:pt idx="91">
                  <c:v>-0.43911742999999998</c:v>
                </c:pt>
                <c:pt idx="92">
                  <c:v>-0.43911742999999998</c:v>
                </c:pt>
                <c:pt idx="93">
                  <c:v>-0.47357178</c:v>
                </c:pt>
                <c:pt idx="94">
                  <c:v>-0.50830078000000001</c:v>
                </c:pt>
                <c:pt idx="95">
                  <c:v>-0.50830078000000001</c:v>
                </c:pt>
                <c:pt idx="96">
                  <c:v>-0.54187012000000001</c:v>
                </c:pt>
                <c:pt idx="97">
                  <c:v>-0.57397461000000005</c:v>
                </c:pt>
                <c:pt idx="98">
                  <c:v>-0.61190796000000003</c:v>
                </c:pt>
                <c:pt idx="99">
                  <c:v>-0.61190796000000003</c:v>
                </c:pt>
                <c:pt idx="100">
                  <c:v>-0.67843628</c:v>
                </c:pt>
                <c:pt idx="101">
                  <c:v>-0.71084594999999995</c:v>
                </c:pt>
                <c:pt idx="102">
                  <c:v>-0.71084594999999995</c:v>
                </c:pt>
                <c:pt idx="103">
                  <c:v>-0.74777221999999999</c:v>
                </c:pt>
                <c:pt idx="104">
                  <c:v>-0.78173828000000001</c:v>
                </c:pt>
                <c:pt idx="105">
                  <c:v>-0.78173828000000001</c:v>
                </c:pt>
                <c:pt idx="106">
                  <c:v>-0.81692505000000004</c:v>
                </c:pt>
                <c:pt idx="107">
                  <c:v>-0.85217284999999998</c:v>
                </c:pt>
                <c:pt idx="108">
                  <c:v>-0.88421631000000001</c:v>
                </c:pt>
                <c:pt idx="109">
                  <c:v>-0.92169188999999996</c:v>
                </c:pt>
                <c:pt idx="110">
                  <c:v>-0.95620727999999999</c:v>
                </c:pt>
                <c:pt idx="111">
                  <c:v>-0.95620727999999999</c:v>
                </c:pt>
                <c:pt idx="112">
                  <c:v>-0.99163818000000004</c:v>
                </c:pt>
                <c:pt idx="113">
                  <c:v>-1.02648926</c:v>
                </c:pt>
                <c:pt idx="114">
                  <c:v>-1.0581665</c:v>
                </c:pt>
                <c:pt idx="115">
                  <c:v>-1.0581665</c:v>
                </c:pt>
                <c:pt idx="116">
                  <c:v>-1.09356689</c:v>
                </c:pt>
                <c:pt idx="117">
                  <c:v>-1.13021851</c:v>
                </c:pt>
                <c:pt idx="118">
                  <c:v>-1.16491699</c:v>
                </c:pt>
                <c:pt idx="119">
                  <c:v>-1.20019531</c:v>
                </c:pt>
                <c:pt idx="120">
                  <c:v>-1.23501587</c:v>
                </c:pt>
                <c:pt idx="121">
                  <c:v>-1.23501587</c:v>
                </c:pt>
                <c:pt idx="122">
                  <c:v>-1.2680969200000001</c:v>
                </c:pt>
                <c:pt idx="123">
                  <c:v>-1.30554199</c:v>
                </c:pt>
                <c:pt idx="124">
                  <c:v>-1.3391723600000001</c:v>
                </c:pt>
                <c:pt idx="125">
                  <c:v>-1.3391723600000001</c:v>
                </c:pt>
                <c:pt idx="126">
                  <c:v>-1.3737793</c:v>
                </c:pt>
                <c:pt idx="127">
                  <c:v>-1.40930176</c:v>
                </c:pt>
                <c:pt idx="128">
                  <c:v>-1.4443969699999999</c:v>
                </c:pt>
                <c:pt idx="129">
                  <c:v>-1.48251343</c:v>
                </c:pt>
                <c:pt idx="130">
                  <c:v>-1.5149231000000001</c:v>
                </c:pt>
                <c:pt idx="131">
                  <c:v>-1.5149231000000001</c:v>
                </c:pt>
                <c:pt idx="132">
                  <c:v>-1.5485534700000001</c:v>
                </c:pt>
                <c:pt idx="133">
                  <c:v>-1.5807800299999999</c:v>
                </c:pt>
                <c:pt idx="134">
                  <c:v>-1.5807800299999999</c:v>
                </c:pt>
                <c:pt idx="135">
                  <c:v>-1.61846924</c:v>
                </c:pt>
                <c:pt idx="136">
                  <c:v>-1.6878662099999999</c:v>
                </c:pt>
                <c:pt idx="137">
                  <c:v>-1.6878662099999999</c:v>
                </c:pt>
                <c:pt idx="138">
                  <c:v>-1.7226867699999999</c:v>
                </c:pt>
                <c:pt idx="139">
                  <c:v>-1.76083374</c:v>
                </c:pt>
                <c:pt idx="140">
                  <c:v>-1.76083374</c:v>
                </c:pt>
                <c:pt idx="141">
                  <c:v>-1.79382324</c:v>
                </c:pt>
                <c:pt idx="142">
                  <c:v>-1.8312988299999999</c:v>
                </c:pt>
                <c:pt idx="143">
                  <c:v>-1.8630065899999999</c:v>
                </c:pt>
                <c:pt idx="144">
                  <c:v>-1.8630065899999999</c:v>
                </c:pt>
                <c:pt idx="145">
                  <c:v>-1.9326782199999999</c:v>
                </c:pt>
                <c:pt idx="146">
                  <c:v>-1.9326782199999999</c:v>
                </c:pt>
                <c:pt idx="147">
                  <c:v>-1.9673767099999999</c:v>
                </c:pt>
                <c:pt idx="148">
                  <c:v>-2.0001525899999999</c:v>
                </c:pt>
                <c:pt idx="149">
                  <c:v>-2.0354003899999999</c:v>
                </c:pt>
                <c:pt idx="150">
                  <c:v>-2.0354003899999999</c:v>
                </c:pt>
                <c:pt idx="151">
                  <c:v>-2.0698242200000001</c:v>
                </c:pt>
                <c:pt idx="152">
                  <c:v>-2.1072997999999998</c:v>
                </c:pt>
                <c:pt idx="153">
                  <c:v>-2.1390685999999999</c:v>
                </c:pt>
                <c:pt idx="154">
                  <c:v>-2.1745605499999998</c:v>
                </c:pt>
                <c:pt idx="155">
                  <c:v>-2.2098083499999999</c:v>
                </c:pt>
                <c:pt idx="156">
                  <c:v>-2.2098083499999999</c:v>
                </c:pt>
                <c:pt idx="157">
                  <c:v>-2.2436523400000001</c:v>
                </c:pt>
                <c:pt idx="158">
                  <c:v>-2.2784729000000001</c:v>
                </c:pt>
                <c:pt idx="159">
                  <c:v>-2.31359863</c:v>
                </c:pt>
                <c:pt idx="160">
                  <c:v>-2.31359863</c:v>
                </c:pt>
                <c:pt idx="161">
                  <c:v>-2.3454284699999999</c:v>
                </c:pt>
                <c:pt idx="162">
                  <c:v>-2.3803405799999999</c:v>
                </c:pt>
                <c:pt idx="163">
                  <c:v>-2.4180297899999998</c:v>
                </c:pt>
                <c:pt idx="164">
                  <c:v>-2.4501037600000002</c:v>
                </c:pt>
                <c:pt idx="165">
                  <c:v>-2.48751831</c:v>
                </c:pt>
                <c:pt idx="166">
                  <c:v>-2.48751831</c:v>
                </c:pt>
                <c:pt idx="167">
                  <c:v>-2.51919556</c:v>
                </c:pt>
                <c:pt idx="168">
                  <c:v>-2.5540771499999999</c:v>
                </c:pt>
                <c:pt idx="169">
                  <c:v>-2.5868530299999999</c:v>
                </c:pt>
                <c:pt idx="170">
                  <c:v>-2.5868530299999999</c:v>
                </c:pt>
                <c:pt idx="171">
                  <c:v>-2.6587524400000002</c:v>
                </c:pt>
                <c:pt idx="172">
                  <c:v>-2.6587524400000002</c:v>
                </c:pt>
                <c:pt idx="173">
                  <c:v>-2.6899719200000001</c:v>
                </c:pt>
                <c:pt idx="174">
                  <c:v>-2.72427368</c:v>
                </c:pt>
                <c:pt idx="175">
                  <c:v>-2.7614440899999999</c:v>
                </c:pt>
                <c:pt idx="176">
                  <c:v>-2.7614440899999999</c:v>
                </c:pt>
                <c:pt idx="177">
                  <c:v>-2.7960815399999999</c:v>
                </c:pt>
                <c:pt idx="178">
                  <c:v>-2.8290405299999999</c:v>
                </c:pt>
                <c:pt idx="179">
                  <c:v>-2.8653869599999999</c:v>
                </c:pt>
                <c:pt idx="180">
                  <c:v>-2.8992309600000001</c:v>
                </c:pt>
                <c:pt idx="181">
                  <c:v>-2.9332275399999999</c:v>
                </c:pt>
                <c:pt idx="182">
                  <c:v>-2.9332275399999999</c:v>
                </c:pt>
                <c:pt idx="183">
                  <c:v>-2.9680786100000001</c:v>
                </c:pt>
                <c:pt idx="184">
                  <c:v>-3.0029296900000002</c:v>
                </c:pt>
                <c:pt idx="185">
                  <c:v>-3.0029296900000002</c:v>
                </c:pt>
                <c:pt idx="186">
                  <c:v>-3.0346069299999998</c:v>
                </c:pt>
                <c:pt idx="187">
                  <c:v>-3.0713501000000001</c:v>
                </c:pt>
                <c:pt idx="188">
                  <c:v>-3.1053466799999998</c:v>
                </c:pt>
                <c:pt idx="189">
                  <c:v>-3.1370239299999998</c:v>
                </c:pt>
                <c:pt idx="190">
                  <c:v>-3.1747436499999999</c:v>
                </c:pt>
                <c:pt idx="191">
                  <c:v>-3.1747436499999999</c:v>
                </c:pt>
                <c:pt idx="192">
                  <c:v>-3.2068176300000002</c:v>
                </c:pt>
                <c:pt idx="193">
                  <c:v>-3.24066162</c:v>
                </c:pt>
                <c:pt idx="194">
                  <c:v>-3.2771911600000001</c:v>
                </c:pt>
                <c:pt idx="195">
                  <c:v>-3.2771911600000001</c:v>
                </c:pt>
                <c:pt idx="196">
                  <c:v>-3.3085632299999999</c:v>
                </c:pt>
                <c:pt idx="197">
                  <c:v>-3.3399658200000002</c:v>
                </c:pt>
                <c:pt idx="198">
                  <c:v>-3.3765869099999999</c:v>
                </c:pt>
                <c:pt idx="199">
                  <c:v>-3.4085998499999999</c:v>
                </c:pt>
                <c:pt idx="200">
                  <c:v>-3.4442748999999999</c:v>
                </c:pt>
                <c:pt idx="201">
                  <c:v>-3.4442748999999999</c:v>
                </c:pt>
                <c:pt idx="202">
                  <c:v>-3.4756469700000001</c:v>
                </c:pt>
                <c:pt idx="203">
                  <c:v>-3.5097351099999998</c:v>
                </c:pt>
                <c:pt idx="204">
                  <c:v>-3.5455322300000001</c:v>
                </c:pt>
                <c:pt idx="205">
                  <c:v>-3.5455322300000001</c:v>
                </c:pt>
                <c:pt idx="206">
                  <c:v>-3.5770873999999999</c:v>
                </c:pt>
                <c:pt idx="207">
                  <c:v>-3.6442565899999999</c:v>
                </c:pt>
                <c:pt idx="208">
                  <c:v>-3.6442565899999999</c:v>
                </c:pt>
                <c:pt idx="209">
                  <c:v>-3.6781310999999999</c:v>
                </c:pt>
                <c:pt idx="210">
                  <c:v>-3.7121582000000002</c:v>
                </c:pt>
                <c:pt idx="211">
                  <c:v>-3.7121582000000002</c:v>
                </c:pt>
                <c:pt idx="212">
                  <c:v>-3.7467956500000001</c:v>
                </c:pt>
                <c:pt idx="213">
                  <c:v>-3.7807312</c:v>
                </c:pt>
                <c:pt idx="214">
                  <c:v>-3.81759644</c:v>
                </c:pt>
                <c:pt idx="215">
                  <c:v>-3.81759644</c:v>
                </c:pt>
                <c:pt idx="216">
                  <c:v>-3.8496704099999999</c:v>
                </c:pt>
                <c:pt idx="217">
                  <c:v>-3.9179077100000002</c:v>
                </c:pt>
                <c:pt idx="218">
                  <c:v>-3.9179077100000002</c:v>
                </c:pt>
                <c:pt idx="219">
                  <c:v>-3.9526062</c:v>
                </c:pt>
                <c:pt idx="220">
                  <c:v>-3.9896850599999998</c:v>
                </c:pt>
                <c:pt idx="221">
                  <c:v>-3.9896850599999998</c:v>
                </c:pt>
                <c:pt idx="222">
                  <c:v>-4.02325439</c:v>
                </c:pt>
                <c:pt idx="223">
                  <c:v>-4.0610961899999998</c:v>
                </c:pt>
                <c:pt idx="224">
                  <c:v>-4.09765625</c:v>
                </c:pt>
                <c:pt idx="225">
                  <c:v>-4.1310119600000004</c:v>
                </c:pt>
                <c:pt idx="226">
                  <c:v>-4.1692199700000003</c:v>
                </c:pt>
                <c:pt idx="227">
                  <c:v>-4.1692199700000003</c:v>
                </c:pt>
                <c:pt idx="228">
                  <c:v>-4.2034912100000001</c:v>
                </c:pt>
                <c:pt idx="229">
                  <c:v>-4.2362976100000003</c:v>
                </c:pt>
                <c:pt idx="230">
                  <c:v>-4.2671814000000001</c:v>
                </c:pt>
                <c:pt idx="231">
                  <c:v>-4.2671814000000001</c:v>
                </c:pt>
                <c:pt idx="232">
                  <c:v>-4.3004150399999999</c:v>
                </c:pt>
                <c:pt idx="233">
                  <c:v>-4.33560181</c:v>
                </c:pt>
                <c:pt idx="234">
                  <c:v>-4.3657531699999996</c:v>
                </c:pt>
                <c:pt idx="235">
                  <c:v>-4.4027710000000004</c:v>
                </c:pt>
                <c:pt idx="236">
                  <c:v>-4.4384155300000003</c:v>
                </c:pt>
                <c:pt idx="237">
                  <c:v>-4.4384155300000003</c:v>
                </c:pt>
                <c:pt idx="238">
                  <c:v>-4.4744567899999996</c:v>
                </c:pt>
                <c:pt idx="239">
                  <c:v>-4.5071716300000002</c:v>
                </c:pt>
                <c:pt idx="240">
                  <c:v>-4.5450439500000002</c:v>
                </c:pt>
                <c:pt idx="241">
                  <c:v>-4.5450439500000002</c:v>
                </c:pt>
                <c:pt idx="242">
                  <c:v>-4.5774230999999999</c:v>
                </c:pt>
                <c:pt idx="243">
                  <c:v>-4.6100769000000001</c:v>
                </c:pt>
                <c:pt idx="244">
                  <c:v>-4.6452331500000001</c:v>
                </c:pt>
                <c:pt idx="245">
                  <c:v>-4.6825561499999999</c:v>
                </c:pt>
                <c:pt idx="246">
                  <c:v>-4.7168579099999999</c:v>
                </c:pt>
                <c:pt idx="247">
                  <c:v>-4.7168579099999999</c:v>
                </c:pt>
                <c:pt idx="248">
                  <c:v>-4.7507934599999997</c:v>
                </c:pt>
                <c:pt idx="249">
                  <c:v>-4.7835693399999997</c:v>
                </c:pt>
                <c:pt idx="250">
                  <c:v>-4.7835693399999997</c:v>
                </c:pt>
                <c:pt idx="251">
                  <c:v>-4.8222351100000003</c:v>
                </c:pt>
                <c:pt idx="252">
                  <c:v>-4.8921203599999998</c:v>
                </c:pt>
                <c:pt idx="253">
                  <c:v>-4.8921203599999998</c:v>
                </c:pt>
                <c:pt idx="254">
                  <c:v>-4.92730713</c:v>
                </c:pt>
                <c:pt idx="255">
                  <c:v>-4.9604797400000002</c:v>
                </c:pt>
                <c:pt idx="256">
                  <c:v>-4.9954528800000002</c:v>
                </c:pt>
                <c:pt idx="257">
                  <c:v>-4.9954528800000002</c:v>
                </c:pt>
                <c:pt idx="258">
                  <c:v>-5.0301818799999998</c:v>
                </c:pt>
                <c:pt idx="259">
                  <c:v>-5.0631408699999998</c:v>
                </c:pt>
                <c:pt idx="260">
                  <c:v>-5.0631408699999998</c:v>
                </c:pt>
                <c:pt idx="261">
                  <c:v>-5.1352844199999996</c:v>
                </c:pt>
                <c:pt idx="262">
                  <c:v>-5.1710510300000001</c:v>
                </c:pt>
                <c:pt idx="263">
                  <c:v>-5.1710510300000001</c:v>
                </c:pt>
                <c:pt idx="264">
                  <c:v>-5.2045288100000002</c:v>
                </c:pt>
                <c:pt idx="265">
                  <c:v>-5.2422485400000003</c:v>
                </c:pt>
                <c:pt idx="266">
                  <c:v>-5.2422485400000003</c:v>
                </c:pt>
                <c:pt idx="267">
                  <c:v>-5.2799072300000001</c:v>
                </c:pt>
                <c:pt idx="268">
                  <c:v>-5.3125</c:v>
                </c:pt>
                <c:pt idx="269">
                  <c:v>-5.3479309099999996</c:v>
                </c:pt>
                <c:pt idx="270">
                  <c:v>-5.3831176799999998</c:v>
                </c:pt>
                <c:pt idx="271">
                  <c:v>-5.41796875</c:v>
                </c:pt>
                <c:pt idx="272">
                  <c:v>-5.41796875</c:v>
                </c:pt>
                <c:pt idx="273">
                  <c:v>-5.4552917499999998</c:v>
                </c:pt>
                <c:pt idx="274">
                  <c:v>-5.4881286600000001</c:v>
                </c:pt>
                <c:pt idx="275">
                  <c:v>-5.5231628400000004</c:v>
                </c:pt>
                <c:pt idx="276">
                  <c:v>-5.5231628400000004</c:v>
                </c:pt>
                <c:pt idx="277">
                  <c:v>-5.55807495</c:v>
                </c:pt>
                <c:pt idx="278">
                  <c:v>-5.5927734400000002</c:v>
                </c:pt>
                <c:pt idx="279">
                  <c:v>-5.625</c:v>
                </c:pt>
                <c:pt idx="280">
                  <c:v>-5.6656494100000003</c:v>
                </c:pt>
                <c:pt idx="281">
                  <c:v>-5.6977844199999996</c:v>
                </c:pt>
                <c:pt idx="282">
                  <c:v>-5.6977844199999996</c:v>
                </c:pt>
                <c:pt idx="283">
                  <c:v>-5.7321166999999997</c:v>
                </c:pt>
                <c:pt idx="284">
                  <c:v>-5.7647399899999998</c:v>
                </c:pt>
                <c:pt idx="285">
                  <c:v>-5.80163574</c:v>
                </c:pt>
                <c:pt idx="286">
                  <c:v>-5.80163574</c:v>
                </c:pt>
                <c:pt idx="287">
                  <c:v>-5.83627319</c:v>
                </c:pt>
                <c:pt idx="288">
                  <c:v>-5.8688964800000001</c:v>
                </c:pt>
                <c:pt idx="289">
                  <c:v>-5.9009399399999998</c:v>
                </c:pt>
                <c:pt idx="290">
                  <c:v>-5.93902588</c:v>
                </c:pt>
                <c:pt idx="291">
                  <c:v>-5.9746704099999999</c:v>
                </c:pt>
                <c:pt idx="292">
                  <c:v>-5.9746704099999999</c:v>
                </c:pt>
                <c:pt idx="293">
                  <c:v>-6.0115661600000001</c:v>
                </c:pt>
                <c:pt idx="294">
                  <c:v>-6.0436401399999999</c:v>
                </c:pt>
                <c:pt idx="295">
                  <c:v>-6.0436401399999999</c:v>
                </c:pt>
                <c:pt idx="296">
                  <c:v>-6.0762023899999997</c:v>
                </c:pt>
                <c:pt idx="297">
                  <c:v>-6.1488952599999998</c:v>
                </c:pt>
                <c:pt idx="298">
                  <c:v>-6.1488952599999998</c:v>
                </c:pt>
                <c:pt idx="299">
                  <c:v>-6.1841430700000002</c:v>
                </c:pt>
                <c:pt idx="300">
                  <c:v>-6.21908569</c:v>
                </c:pt>
                <c:pt idx="301">
                  <c:v>-6.21908569</c:v>
                </c:pt>
                <c:pt idx="302">
                  <c:v>-6.2514648399999997</c:v>
                </c:pt>
                <c:pt idx="303">
                  <c:v>-6.2890319799999999</c:v>
                </c:pt>
                <c:pt idx="304">
                  <c:v>-6.3236694299999998</c:v>
                </c:pt>
                <c:pt idx="305">
                  <c:v>-6.3236694299999998</c:v>
                </c:pt>
                <c:pt idx="306">
                  <c:v>-6.3941345199999997</c:v>
                </c:pt>
                <c:pt idx="307">
                  <c:v>-6.4264221199999998</c:v>
                </c:pt>
                <c:pt idx="308">
                  <c:v>-6.4264221199999998</c:v>
                </c:pt>
                <c:pt idx="309">
                  <c:v>-6.4616394000000001</c:v>
                </c:pt>
                <c:pt idx="310">
                  <c:v>-6.4983215300000001</c:v>
                </c:pt>
                <c:pt idx="311">
                  <c:v>-6.4983215300000001</c:v>
                </c:pt>
                <c:pt idx="312">
                  <c:v>-6.5324707000000002</c:v>
                </c:pt>
                <c:pt idx="313">
                  <c:v>-6.5673828099999998</c:v>
                </c:pt>
                <c:pt idx="314">
                  <c:v>-6.6019287100000001</c:v>
                </c:pt>
                <c:pt idx="315">
                  <c:v>-6.6393432600000004</c:v>
                </c:pt>
                <c:pt idx="316">
                  <c:v>-6.6721801799999998</c:v>
                </c:pt>
                <c:pt idx="317">
                  <c:v>-6.6721801799999998</c:v>
                </c:pt>
                <c:pt idx="318">
                  <c:v>-6.7063903800000002</c:v>
                </c:pt>
                <c:pt idx="319">
                  <c:v>-6.7402343800000004</c:v>
                </c:pt>
                <c:pt idx="320">
                  <c:v>-6.7745971699999998</c:v>
                </c:pt>
                <c:pt idx="321">
                  <c:v>-6.7745971699999998</c:v>
                </c:pt>
                <c:pt idx="322">
                  <c:v>-6.80654907</c:v>
                </c:pt>
                <c:pt idx="323">
                  <c:v>-6.8406066900000004</c:v>
                </c:pt>
                <c:pt idx="324">
                  <c:v>-6.8772277800000001</c:v>
                </c:pt>
                <c:pt idx="325">
                  <c:v>-6.9087524399999998</c:v>
                </c:pt>
                <c:pt idx="326">
                  <c:v>-6.94326782</c:v>
                </c:pt>
                <c:pt idx="327">
                  <c:v>-6.94326782</c:v>
                </c:pt>
                <c:pt idx="328">
                  <c:v>-6.9779052699999999</c:v>
                </c:pt>
                <c:pt idx="329">
                  <c:v>-7.0119323700000002</c:v>
                </c:pt>
                <c:pt idx="330">
                  <c:v>-7.0439758299999999</c:v>
                </c:pt>
                <c:pt idx="331">
                  <c:v>-7.0439758299999999</c:v>
                </c:pt>
                <c:pt idx="332">
                  <c:v>-7.1151733400000001</c:v>
                </c:pt>
                <c:pt idx="333">
                  <c:v>-7.1151733400000001</c:v>
                </c:pt>
                <c:pt idx="334">
                  <c:v>-7.1472167999999998</c:v>
                </c:pt>
                <c:pt idx="335">
                  <c:v>-7.1832275399999999</c:v>
                </c:pt>
                <c:pt idx="336">
                  <c:v>-7.2142334000000004</c:v>
                </c:pt>
                <c:pt idx="337">
                  <c:v>-7.2142334000000004</c:v>
                </c:pt>
                <c:pt idx="338">
                  <c:v>-7.2482910199999999</c:v>
                </c:pt>
                <c:pt idx="339">
                  <c:v>-7.27920532</c:v>
                </c:pt>
                <c:pt idx="340">
                  <c:v>-7.3153686499999999</c:v>
                </c:pt>
                <c:pt idx="341">
                  <c:v>-7.3467102100000004</c:v>
                </c:pt>
                <c:pt idx="342">
                  <c:v>-7.3793029800000003</c:v>
                </c:pt>
                <c:pt idx="343">
                  <c:v>-7.3793029800000003</c:v>
                </c:pt>
                <c:pt idx="344">
                  <c:v>-7.41201782</c:v>
                </c:pt>
                <c:pt idx="345">
                  <c:v>-7.4459838899999999</c:v>
                </c:pt>
                <c:pt idx="346">
                  <c:v>-7.4754028300000002</c:v>
                </c:pt>
                <c:pt idx="347">
                  <c:v>-7.4754028300000002</c:v>
                </c:pt>
                <c:pt idx="348">
                  <c:v>-7.5105590800000002</c:v>
                </c:pt>
                <c:pt idx="349">
                  <c:v>-7.5411987299999996</c:v>
                </c:pt>
                <c:pt idx="350">
                  <c:v>-7.5725708000000003</c:v>
                </c:pt>
                <c:pt idx="351">
                  <c:v>-7.60241699</c:v>
                </c:pt>
                <c:pt idx="352">
                  <c:v>-7.6360168499999999</c:v>
                </c:pt>
                <c:pt idx="353">
                  <c:v>-7.6360168499999999</c:v>
                </c:pt>
                <c:pt idx="354">
                  <c:v>-7.6667175299999997</c:v>
                </c:pt>
                <c:pt idx="355">
                  <c:v>-7.6956176799999998</c:v>
                </c:pt>
                <c:pt idx="356">
                  <c:v>-7.6956176799999998</c:v>
                </c:pt>
                <c:pt idx="357">
                  <c:v>-7.7002563500000001</c:v>
                </c:pt>
                <c:pt idx="358">
                  <c:v>-7.7009582500000002</c:v>
                </c:pt>
                <c:pt idx="359">
                  <c:v>-7.7009582500000002</c:v>
                </c:pt>
                <c:pt idx="360">
                  <c:v>-7.7002258299999999</c:v>
                </c:pt>
                <c:pt idx="361">
                  <c:v>-7.7003784199999998</c:v>
                </c:pt>
                <c:pt idx="362">
                  <c:v>-7.7003784199999998</c:v>
                </c:pt>
                <c:pt idx="363">
                  <c:v>-7.7007751500000001</c:v>
                </c:pt>
                <c:pt idx="364">
                  <c:v>-7.7005920400000001</c:v>
                </c:pt>
                <c:pt idx="365">
                  <c:v>-7.7008972199999999</c:v>
                </c:pt>
                <c:pt idx="366">
                  <c:v>-7.7008972199999999</c:v>
                </c:pt>
                <c:pt idx="367">
                  <c:v>-7.6997680700000002</c:v>
                </c:pt>
                <c:pt idx="368">
                  <c:v>-7.6997680700000002</c:v>
                </c:pt>
                <c:pt idx="369">
                  <c:v>-7.7003784199999998</c:v>
                </c:pt>
                <c:pt idx="370">
                  <c:v>-7.7005615199999999</c:v>
                </c:pt>
                <c:pt idx="371">
                  <c:v>-7.7001953099999998</c:v>
                </c:pt>
                <c:pt idx="372">
                  <c:v>-7.7001953099999998</c:v>
                </c:pt>
                <c:pt idx="373">
                  <c:v>-7.7003784199999998</c:v>
                </c:pt>
                <c:pt idx="374">
                  <c:v>-7.70007324</c:v>
                </c:pt>
                <c:pt idx="375">
                  <c:v>-7.70007324</c:v>
                </c:pt>
                <c:pt idx="376">
                  <c:v>-7.7001953099999998</c:v>
                </c:pt>
                <c:pt idx="377">
                  <c:v>-7.7001342800000003</c:v>
                </c:pt>
                <c:pt idx="378">
                  <c:v>-7.7001342800000003</c:v>
                </c:pt>
                <c:pt idx="379">
                  <c:v>-7.7001342800000003</c:v>
                </c:pt>
                <c:pt idx="380">
                  <c:v>-7.6996765099999998</c:v>
                </c:pt>
                <c:pt idx="381">
                  <c:v>-7.6996765099999998</c:v>
                </c:pt>
                <c:pt idx="382">
                  <c:v>-7.7000427199999999</c:v>
                </c:pt>
                <c:pt idx="383">
                  <c:v>-7.7003173800000004</c:v>
                </c:pt>
                <c:pt idx="384">
                  <c:v>-7.70007324</c:v>
                </c:pt>
                <c:pt idx="385">
                  <c:v>-7.7001037600000002</c:v>
                </c:pt>
                <c:pt idx="386">
                  <c:v>-7.70007324</c:v>
                </c:pt>
                <c:pt idx="387">
                  <c:v>-7.7001037600000002</c:v>
                </c:pt>
                <c:pt idx="388">
                  <c:v>-7.7001037600000002</c:v>
                </c:pt>
                <c:pt idx="389">
                  <c:v>-7.7001647899999996</c:v>
                </c:pt>
                <c:pt idx="390">
                  <c:v>-7.7001647899999996</c:v>
                </c:pt>
                <c:pt idx="391">
                  <c:v>-7.7001647899999996</c:v>
                </c:pt>
                <c:pt idx="392">
                  <c:v>-7.6999816900000004</c:v>
                </c:pt>
                <c:pt idx="393">
                  <c:v>-7.7001342800000003</c:v>
                </c:pt>
                <c:pt idx="394">
                  <c:v>-7.6998290999999996</c:v>
                </c:pt>
                <c:pt idx="395">
                  <c:v>-7.6998290999999996</c:v>
                </c:pt>
                <c:pt idx="396">
                  <c:v>-7.7003478999999997</c:v>
                </c:pt>
                <c:pt idx="397">
                  <c:v>-7.6997070299999999</c:v>
                </c:pt>
                <c:pt idx="398">
                  <c:v>-7.6997070299999999</c:v>
                </c:pt>
                <c:pt idx="399">
                  <c:v>-7.7000427199999999</c:v>
                </c:pt>
                <c:pt idx="400">
                  <c:v>-7.6999816900000004</c:v>
                </c:pt>
                <c:pt idx="401">
                  <c:v>-7.6999816900000004</c:v>
                </c:pt>
                <c:pt idx="402">
                  <c:v>-7.6999511700000003</c:v>
                </c:pt>
                <c:pt idx="403">
                  <c:v>-7.70007324</c:v>
                </c:pt>
                <c:pt idx="404">
                  <c:v>-7.6999816900000004</c:v>
                </c:pt>
                <c:pt idx="405">
                  <c:v>-7.70040894</c:v>
                </c:pt>
                <c:pt idx="406">
                  <c:v>-7.6998596199999998</c:v>
                </c:pt>
                <c:pt idx="407">
                  <c:v>-7.6997680700000002</c:v>
                </c:pt>
                <c:pt idx="408">
                  <c:v>-7.6997680700000002</c:v>
                </c:pt>
                <c:pt idx="409">
                  <c:v>-7.7002868700000002</c:v>
                </c:pt>
                <c:pt idx="410">
                  <c:v>-7.7001037600000002</c:v>
                </c:pt>
                <c:pt idx="411">
                  <c:v>-7.7001037600000002</c:v>
                </c:pt>
                <c:pt idx="412">
                  <c:v>-7.70007324</c:v>
                </c:pt>
                <c:pt idx="413">
                  <c:v>-7.6997985800000004</c:v>
                </c:pt>
                <c:pt idx="414">
                  <c:v>-7.6997985800000004</c:v>
                </c:pt>
                <c:pt idx="415">
                  <c:v>-7.7000122099999997</c:v>
                </c:pt>
                <c:pt idx="416">
                  <c:v>-7.7000122099999997</c:v>
                </c:pt>
                <c:pt idx="417">
                  <c:v>-7.7000122099999997</c:v>
                </c:pt>
                <c:pt idx="418">
                  <c:v>-7.7002563500000001</c:v>
                </c:pt>
                <c:pt idx="419">
                  <c:v>-7.6998290999999996</c:v>
                </c:pt>
                <c:pt idx="420">
                  <c:v>-7.7001342800000003</c:v>
                </c:pt>
                <c:pt idx="421">
                  <c:v>-7.7001342800000003</c:v>
                </c:pt>
                <c:pt idx="422">
                  <c:v>-7.7003173800000004</c:v>
                </c:pt>
                <c:pt idx="423">
                  <c:v>-7.7003173800000004</c:v>
                </c:pt>
                <c:pt idx="424">
                  <c:v>-7.7000122099999997</c:v>
                </c:pt>
                <c:pt idx="425">
                  <c:v>-7.6998596199999998</c:v>
                </c:pt>
                <c:pt idx="426">
                  <c:v>-7.6999206500000001</c:v>
                </c:pt>
                <c:pt idx="427">
                  <c:v>-7.6999206500000001</c:v>
                </c:pt>
                <c:pt idx="428">
                  <c:v>-7.6999511700000003</c:v>
                </c:pt>
                <c:pt idx="429">
                  <c:v>-7.7001342800000003</c:v>
                </c:pt>
                <c:pt idx="430">
                  <c:v>-7.7001342800000003</c:v>
                </c:pt>
                <c:pt idx="431">
                  <c:v>-7.6999511700000003</c:v>
                </c:pt>
                <c:pt idx="432">
                  <c:v>-7.6999511700000003</c:v>
                </c:pt>
                <c:pt idx="433">
                  <c:v>-7.6999511700000003</c:v>
                </c:pt>
                <c:pt idx="434">
                  <c:v>-7.7003478999999997</c:v>
                </c:pt>
                <c:pt idx="435">
                  <c:v>-7.6998901399999999</c:v>
                </c:pt>
                <c:pt idx="436">
                  <c:v>-7.6995239299999998</c:v>
                </c:pt>
                <c:pt idx="437">
                  <c:v>-7.6995239299999998</c:v>
                </c:pt>
                <c:pt idx="438">
                  <c:v>-7.7003173800000004</c:v>
                </c:pt>
                <c:pt idx="439">
                  <c:v>-7.6999206500000001</c:v>
                </c:pt>
                <c:pt idx="440">
                  <c:v>-7.7002563500000001</c:v>
                </c:pt>
                <c:pt idx="441">
                  <c:v>-7.6997680700000002</c:v>
                </c:pt>
                <c:pt idx="442">
                  <c:v>-7.7006530800000004</c:v>
                </c:pt>
                <c:pt idx="443">
                  <c:v>-7.7006530800000004</c:v>
                </c:pt>
                <c:pt idx="444">
                  <c:v>-7.6990661600000001</c:v>
                </c:pt>
                <c:pt idx="445">
                  <c:v>-7.7009277300000001</c:v>
                </c:pt>
                <c:pt idx="446">
                  <c:v>-7.7009277300000001</c:v>
                </c:pt>
                <c:pt idx="447">
                  <c:v>-7.7071533199999998</c:v>
                </c:pt>
                <c:pt idx="448">
                  <c:v>-7.76443481</c:v>
                </c:pt>
                <c:pt idx="449">
                  <c:v>-7.8183593800000004</c:v>
                </c:pt>
                <c:pt idx="450">
                  <c:v>-7.8686828599999998</c:v>
                </c:pt>
                <c:pt idx="451">
                  <c:v>-7.9209899899999998</c:v>
                </c:pt>
                <c:pt idx="452">
                  <c:v>-7.9698791499999997</c:v>
                </c:pt>
                <c:pt idx="453">
                  <c:v>-7.9698791499999997</c:v>
                </c:pt>
                <c:pt idx="454">
                  <c:v>-8.0080566399999995</c:v>
                </c:pt>
                <c:pt idx="455">
                  <c:v>-8.0486755399999996</c:v>
                </c:pt>
                <c:pt idx="456">
                  <c:v>-8.0486755399999996</c:v>
                </c:pt>
                <c:pt idx="457">
                  <c:v>-8.0764160199999999</c:v>
                </c:pt>
                <c:pt idx="458">
                  <c:v>-8.1243591300000002</c:v>
                </c:pt>
                <c:pt idx="459">
                  <c:v>-8.1243591300000002</c:v>
                </c:pt>
                <c:pt idx="460">
                  <c:v>-8.1423950200000004</c:v>
                </c:pt>
                <c:pt idx="461">
                  <c:v>-8.1580505399999996</c:v>
                </c:pt>
                <c:pt idx="462">
                  <c:v>-8.1580505399999996</c:v>
                </c:pt>
                <c:pt idx="463">
                  <c:v>-8.16796875</c:v>
                </c:pt>
                <c:pt idx="464">
                  <c:v>-8.1791076700000005</c:v>
                </c:pt>
                <c:pt idx="465">
                  <c:v>-8.1868896499999995</c:v>
                </c:pt>
                <c:pt idx="466">
                  <c:v>-8.1868896499999995</c:v>
                </c:pt>
                <c:pt idx="467">
                  <c:v>-8.1994323700000002</c:v>
                </c:pt>
                <c:pt idx="468">
                  <c:v>-8.1994323700000002</c:v>
                </c:pt>
                <c:pt idx="469">
                  <c:v>-8.2053832999999994</c:v>
                </c:pt>
                <c:pt idx="470">
                  <c:v>-8.2094421400000002</c:v>
                </c:pt>
                <c:pt idx="471">
                  <c:v>-8.2156677200000008</c:v>
                </c:pt>
                <c:pt idx="472">
                  <c:v>-8.2156677200000008</c:v>
                </c:pt>
                <c:pt idx="473">
                  <c:v>-8.2192077599999998</c:v>
                </c:pt>
                <c:pt idx="474">
                  <c:v>-8.22180176</c:v>
                </c:pt>
                <c:pt idx="475">
                  <c:v>-8.2263488799999998</c:v>
                </c:pt>
                <c:pt idx="476">
                  <c:v>-8.2285156300000004</c:v>
                </c:pt>
                <c:pt idx="477">
                  <c:v>-8.2303466800000002</c:v>
                </c:pt>
                <c:pt idx="478">
                  <c:v>-8.2303466800000002</c:v>
                </c:pt>
                <c:pt idx="479">
                  <c:v>-8.2376098599999992</c:v>
                </c:pt>
                <c:pt idx="480">
                  <c:v>-8.2327575700000004</c:v>
                </c:pt>
                <c:pt idx="481">
                  <c:v>-8.2420349099999992</c:v>
                </c:pt>
                <c:pt idx="482">
                  <c:v>-8.2420349099999992</c:v>
                </c:pt>
                <c:pt idx="483">
                  <c:v>-8.2408447299999992</c:v>
                </c:pt>
                <c:pt idx="484">
                  <c:v>-8.2397155800000004</c:v>
                </c:pt>
                <c:pt idx="485">
                  <c:v>-8.2507629399999995</c:v>
                </c:pt>
                <c:pt idx="486">
                  <c:v>-8.2512512200000003</c:v>
                </c:pt>
                <c:pt idx="487">
                  <c:v>-8.2511291500000006</c:v>
                </c:pt>
                <c:pt idx="488">
                  <c:v>-8.2511291500000006</c:v>
                </c:pt>
                <c:pt idx="489">
                  <c:v>-8.2579345699999998</c:v>
                </c:pt>
                <c:pt idx="490">
                  <c:v>-8.2547912599999993</c:v>
                </c:pt>
                <c:pt idx="491">
                  <c:v>-8.2547912599999993</c:v>
                </c:pt>
                <c:pt idx="492">
                  <c:v>-8.2613525400000007</c:v>
                </c:pt>
                <c:pt idx="493">
                  <c:v>-8.2617797900000003</c:v>
                </c:pt>
                <c:pt idx="494">
                  <c:v>-8.2617797900000003</c:v>
                </c:pt>
                <c:pt idx="495">
                  <c:v>-8.2683715800000002</c:v>
                </c:pt>
                <c:pt idx="496">
                  <c:v>-8.2660217300000003</c:v>
                </c:pt>
                <c:pt idx="497">
                  <c:v>-8.2660217300000003</c:v>
                </c:pt>
                <c:pt idx="498">
                  <c:v>-8.2737426799999998</c:v>
                </c:pt>
                <c:pt idx="499">
                  <c:v>-8.2724914599999995</c:v>
                </c:pt>
                <c:pt idx="500">
                  <c:v>-8.2731323200000002</c:v>
                </c:pt>
                <c:pt idx="501">
                  <c:v>-8.2731323200000002</c:v>
                </c:pt>
                <c:pt idx="502">
                  <c:v>-8.2776184100000005</c:v>
                </c:pt>
                <c:pt idx="503">
                  <c:v>-8.2776184100000005</c:v>
                </c:pt>
                <c:pt idx="504">
                  <c:v>-8.2832336400000006</c:v>
                </c:pt>
                <c:pt idx="505">
                  <c:v>-8.2821655300000003</c:v>
                </c:pt>
                <c:pt idx="506">
                  <c:v>-8.2855529800000003</c:v>
                </c:pt>
                <c:pt idx="507">
                  <c:v>-8.2855529800000003</c:v>
                </c:pt>
                <c:pt idx="508">
                  <c:v>-8.2883606000000007</c:v>
                </c:pt>
                <c:pt idx="509">
                  <c:v>-8.2869872999999998</c:v>
                </c:pt>
                <c:pt idx="510">
                  <c:v>-8.2869872999999998</c:v>
                </c:pt>
                <c:pt idx="511">
                  <c:v>-8.2898254399999995</c:v>
                </c:pt>
                <c:pt idx="512">
                  <c:v>-8.2976684600000006</c:v>
                </c:pt>
                <c:pt idx="513">
                  <c:v>-8.2976684600000006</c:v>
                </c:pt>
                <c:pt idx="514">
                  <c:v>-8.2974548299999995</c:v>
                </c:pt>
                <c:pt idx="515">
                  <c:v>-8.2967834499999995</c:v>
                </c:pt>
                <c:pt idx="516">
                  <c:v>-8.2967834499999995</c:v>
                </c:pt>
                <c:pt idx="517">
                  <c:v>-8.3043823200000002</c:v>
                </c:pt>
                <c:pt idx="518">
                  <c:v>-8.3009948700000002</c:v>
                </c:pt>
                <c:pt idx="519">
                  <c:v>-8.3046569800000007</c:v>
                </c:pt>
                <c:pt idx="520">
                  <c:v>-8.3088989299999998</c:v>
                </c:pt>
                <c:pt idx="521">
                  <c:v>-8.3051757800000008</c:v>
                </c:pt>
                <c:pt idx="522">
                  <c:v>-8.31216431</c:v>
                </c:pt>
                <c:pt idx="523">
                  <c:v>-8.31216431</c:v>
                </c:pt>
                <c:pt idx="524">
                  <c:v>-8.3094787599999993</c:v>
                </c:pt>
                <c:pt idx="525">
                  <c:v>-8.3115844699999997</c:v>
                </c:pt>
                <c:pt idx="526">
                  <c:v>-8.3115844699999997</c:v>
                </c:pt>
                <c:pt idx="527">
                  <c:v>-8.3193359400000002</c:v>
                </c:pt>
                <c:pt idx="528">
                  <c:v>-8.3210754399999995</c:v>
                </c:pt>
                <c:pt idx="529">
                  <c:v>-8.3210754399999995</c:v>
                </c:pt>
                <c:pt idx="530">
                  <c:v>-8.3209533699999998</c:v>
                </c:pt>
                <c:pt idx="531">
                  <c:v>-8.3220519999999993</c:v>
                </c:pt>
                <c:pt idx="532">
                  <c:v>-8.3220519999999993</c:v>
                </c:pt>
                <c:pt idx="533">
                  <c:v>-8.3268737799999997</c:v>
                </c:pt>
                <c:pt idx="534">
                  <c:v>-8.3259582499999993</c:v>
                </c:pt>
                <c:pt idx="535">
                  <c:v>-8.3289489700000008</c:v>
                </c:pt>
                <c:pt idx="536">
                  <c:v>-8.3289489700000008</c:v>
                </c:pt>
                <c:pt idx="537">
                  <c:v>-8.3326416000000005</c:v>
                </c:pt>
                <c:pt idx="538">
                  <c:v>-8.3326416000000005</c:v>
                </c:pt>
                <c:pt idx="539">
                  <c:v>-8.3343505899999997</c:v>
                </c:pt>
                <c:pt idx="540">
                  <c:v>-8.3314514200000005</c:v>
                </c:pt>
                <c:pt idx="541">
                  <c:v>-8.3384704599999999</c:v>
                </c:pt>
                <c:pt idx="542">
                  <c:v>-8.3384704599999999</c:v>
                </c:pt>
                <c:pt idx="543">
                  <c:v>-8.3374023400000006</c:v>
                </c:pt>
                <c:pt idx="544">
                  <c:v>-8.3381347699999999</c:v>
                </c:pt>
                <c:pt idx="545">
                  <c:v>-8.3381347699999999</c:v>
                </c:pt>
                <c:pt idx="546">
                  <c:v>-8.33966064</c:v>
                </c:pt>
                <c:pt idx="547">
                  <c:v>-8.3447265599999998</c:v>
                </c:pt>
                <c:pt idx="548">
                  <c:v>-8.3447265599999998</c:v>
                </c:pt>
                <c:pt idx="549">
                  <c:v>-8.3487548799999995</c:v>
                </c:pt>
                <c:pt idx="550">
                  <c:v>-8.3445129399999995</c:v>
                </c:pt>
                <c:pt idx="551">
                  <c:v>-8.3445129399999995</c:v>
                </c:pt>
                <c:pt idx="552">
                  <c:v>-8.3518066399999995</c:v>
                </c:pt>
                <c:pt idx="553">
                  <c:v>-8.3512573200000002</c:v>
                </c:pt>
                <c:pt idx="554">
                  <c:v>-8.3512573200000002</c:v>
                </c:pt>
                <c:pt idx="555">
                  <c:v>-8.3573913599999994</c:v>
                </c:pt>
                <c:pt idx="556">
                  <c:v>-8.3543395999999994</c:v>
                </c:pt>
                <c:pt idx="557">
                  <c:v>-8.3543395999999994</c:v>
                </c:pt>
                <c:pt idx="558">
                  <c:v>-8.3555603000000005</c:v>
                </c:pt>
                <c:pt idx="559">
                  <c:v>-8.36276245</c:v>
                </c:pt>
                <c:pt idx="560">
                  <c:v>-8.36276245</c:v>
                </c:pt>
                <c:pt idx="561">
                  <c:v>-8.3565063500000001</c:v>
                </c:pt>
                <c:pt idx="562">
                  <c:v>-8.3634338400000008</c:v>
                </c:pt>
                <c:pt idx="563">
                  <c:v>-8.3652038599999994</c:v>
                </c:pt>
                <c:pt idx="564">
                  <c:v>-8.36022949</c:v>
                </c:pt>
                <c:pt idx="565">
                  <c:v>-8.3677673299999995</c:v>
                </c:pt>
                <c:pt idx="566">
                  <c:v>-8.3674926799999998</c:v>
                </c:pt>
                <c:pt idx="567">
                  <c:v>-8.3674926799999998</c:v>
                </c:pt>
                <c:pt idx="568">
                  <c:v>-8.3676757800000008</c:v>
                </c:pt>
                <c:pt idx="569">
                  <c:v>-8.3723144499999993</c:v>
                </c:pt>
                <c:pt idx="570">
                  <c:v>-8.3723144499999993</c:v>
                </c:pt>
                <c:pt idx="571">
                  <c:v>-8.3703613299999997</c:v>
                </c:pt>
                <c:pt idx="572">
                  <c:v>-8.3759460400000005</c:v>
                </c:pt>
                <c:pt idx="573">
                  <c:v>-8.3724670400000001</c:v>
                </c:pt>
                <c:pt idx="574">
                  <c:v>-8.3735351599999994</c:v>
                </c:pt>
                <c:pt idx="575">
                  <c:v>-8.3807067899999996</c:v>
                </c:pt>
                <c:pt idx="576">
                  <c:v>-8.3807067899999996</c:v>
                </c:pt>
                <c:pt idx="577">
                  <c:v>-8.3739318800000007</c:v>
                </c:pt>
                <c:pt idx="578">
                  <c:v>-8.3788452099999997</c:v>
                </c:pt>
                <c:pt idx="579">
                  <c:v>-8.3828125</c:v>
                </c:pt>
                <c:pt idx="580">
                  <c:v>-8.3828125</c:v>
                </c:pt>
                <c:pt idx="581">
                  <c:v>-8.3800964400000009</c:v>
                </c:pt>
                <c:pt idx="582">
                  <c:v>-8.3855590800000002</c:v>
                </c:pt>
                <c:pt idx="583">
                  <c:v>-8.3855590800000002</c:v>
                </c:pt>
                <c:pt idx="584">
                  <c:v>-8.3832702599999998</c:v>
                </c:pt>
                <c:pt idx="585">
                  <c:v>-8.3895873999999999</c:v>
                </c:pt>
                <c:pt idx="586">
                  <c:v>-8.3895873999999999</c:v>
                </c:pt>
                <c:pt idx="587">
                  <c:v>-8.3870849599999993</c:v>
                </c:pt>
                <c:pt idx="588">
                  <c:v>-8.3877258300000008</c:v>
                </c:pt>
                <c:pt idx="589">
                  <c:v>-8.3877258300000008</c:v>
                </c:pt>
                <c:pt idx="590">
                  <c:v>-8.3919982900000001</c:v>
                </c:pt>
                <c:pt idx="591">
                  <c:v>-8.3899841300000002</c:v>
                </c:pt>
                <c:pt idx="592">
                  <c:v>-8.3915100099999993</c:v>
                </c:pt>
                <c:pt idx="593">
                  <c:v>-8.3963317899999996</c:v>
                </c:pt>
                <c:pt idx="594">
                  <c:v>-8.3918151900000009</c:v>
                </c:pt>
                <c:pt idx="595">
                  <c:v>-8.3918151900000009</c:v>
                </c:pt>
                <c:pt idx="596">
                  <c:v>-8.3957519499999993</c:v>
                </c:pt>
                <c:pt idx="597">
                  <c:v>-8.3998413099999993</c:v>
                </c:pt>
                <c:pt idx="598">
                  <c:v>-8.3998413099999993</c:v>
                </c:pt>
                <c:pt idx="599">
                  <c:v>-8.3951416000000005</c:v>
                </c:pt>
                <c:pt idx="600">
                  <c:v>-8.4008789099999994</c:v>
                </c:pt>
                <c:pt idx="601">
                  <c:v>-8.4014587400000007</c:v>
                </c:pt>
                <c:pt idx="602">
                  <c:v>-8.3997802700000008</c:v>
                </c:pt>
                <c:pt idx="603">
                  <c:v>-8.4022521999999995</c:v>
                </c:pt>
                <c:pt idx="604">
                  <c:v>-8.4044189500000002</c:v>
                </c:pt>
                <c:pt idx="605">
                  <c:v>-8.4044189500000002</c:v>
                </c:pt>
                <c:pt idx="606">
                  <c:v>-8.4010925299999997</c:v>
                </c:pt>
                <c:pt idx="607">
                  <c:v>-8.4050903300000002</c:v>
                </c:pt>
                <c:pt idx="608">
                  <c:v>-8.4050903300000002</c:v>
                </c:pt>
                <c:pt idx="609">
                  <c:v>-8.4050598099999991</c:v>
                </c:pt>
                <c:pt idx="610">
                  <c:v>-8.4083252000000002</c:v>
                </c:pt>
                <c:pt idx="611">
                  <c:v>-8.4083252000000002</c:v>
                </c:pt>
                <c:pt idx="612">
                  <c:v>-8.4052734400000002</c:v>
                </c:pt>
                <c:pt idx="613">
                  <c:v>-8.4105834999999995</c:v>
                </c:pt>
                <c:pt idx="614">
                  <c:v>-8.4105834999999995</c:v>
                </c:pt>
                <c:pt idx="615">
                  <c:v>-8.4106445300000008</c:v>
                </c:pt>
                <c:pt idx="616">
                  <c:v>-8.40963745</c:v>
                </c:pt>
                <c:pt idx="617">
                  <c:v>-8.4147643999999993</c:v>
                </c:pt>
                <c:pt idx="618">
                  <c:v>-8.4127197299999992</c:v>
                </c:pt>
                <c:pt idx="619">
                  <c:v>-8.4113159199999998</c:v>
                </c:pt>
                <c:pt idx="620">
                  <c:v>-8.4113159199999998</c:v>
                </c:pt>
                <c:pt idx="621">
                  <c:v>-8.4176940899999995</c:v>
                </c:pt>
                <c:pt idx="622">
                  <c:v>-8.4168090800000002</c:v>
                </c:pt>
                <c:pt idx="623">
                  <c:v>-8.4168090800000002</c:v>
                </c:pt>
                <c:pt idx="624">
                  <c:v>-8.4165649400000007</c:v>
                </c:pt>
                <c:pt idx="625">
                  <c:v>-8.4187011700000003</c:v>
                </c:pt>
                <c:pt idx="626">
                  <c:v>-8.4206543000000007</c:v>
                </c:pt>
                <c:pt idx="627">
                  <c:v>-8.4156189000000001</c:v>
                </c:pt>
                <c:pt idx="628">
                  <c:v>-8.42153931</c:v>
                </c:pt>
                <c:pt idx="629">
                  <c:v>-8.42153931</c:v>
                </c:pt>
                <c:pt idx="630">
                  <c:v>-8.4237365700000009</c:v>
                </c:pt>
                <c:pt idx="631">
                  <c:v>-8.4212951700000005</c:v>
                </c:pt>
                <c:pt idx="632">
                  <c:v>-8.4206237799999997</c:v>
                </c:pt>
                <c:pt idx="633">
                  <c:v>-8.4206237799999997</c:v>
                </c:pt>
                <c:pt idx="634">
                  <c:v>-8.4284668000000007</c:v>
                </c:pt>
                <c:pt idx="635">
                  <c:v>-8.4219970699999998</c:v>
                </c:pt>
                <c:pt idx="636">
                  <c:v>-8.4245910599999991</c:v>
                </c:pt>
                <c:pt idx="637">
                  <c:v>-8.4274597199999999</c:v>
                </c:pt>
                <c:pt idx="638">
                  <c:v>-8.4286193800000007</c:v>
                </c:pt>
                <c:pt idx="639">
                  <c:v>-8.4286193800000007</c:v>
                </c:pt>
                <c:pt idx="640">
                  <c:v>-8.4307556199999993</c:v>
                </c:pt>
                <c:pt idx="641">
                  <c:v>-8.4260864299999998</c:v>
                </c:pt>
                <c:pt idx="642">
                  <c:v>-8.4312133800000009</c:v>
                </c:pt>
                <c:pt idx="643">
                  <c:v>-8.4312133800000009</c:v>
                </c:pt>
                <c:pt idx="644">
                  <c:v>-8.4282226599999994</c:v>
                </c:pt>
                <c:pt idx="645">
                  <c:v>-8.4282226599999994</c:v>
                </c:pt>
                <c:pt idx="646">
                  <c:v>-8.4319763200000004</c:v>
                </c:pt>
                <c:pt idx="647">
                  <c:v>-8.4357910199999999</c:v>
                </c:pt>
                <c:pt idx="648">
                  <c:v>-8.4349365200000008</c:v>
                </c:pt>
                <c:pt idx="649">
                  <c:v>-8.4349365200000008</c:v>
                </c:pt>
                <c:pt idx="650">
                  <c:v>-8.4363098099999991</c:v>
                </c:pt>
                <c:pt idx="651">
                  <c:v>-8.4395446799999991</c:v>
                </c:pt>
                <c:pt idx="652">
                  <c:v>-8.4395446799999991</c:v>
                </c:pt>
                <c:pt idx="653">
                  <c:v>-8.4371032699999997</c:v>
                </c:pt>
                <c:pt idx="654">
                  <c:v>-8.4426879899999996</c:v>
                </c:pt>
                <c:pt idx="655">
                  <c:v>-8.4426879899999996</c:v>
                </c:pt>
                <c:pt idx="656">
                  <c:v>-8.4396972699999999</c:v>
                </c:pt>
                <c:pt idx="657">
                  <c:v>-8.4374084499999995</c:v>
                </c:pt>
                <c:pt idx="658">
                  <c:v>-8.4374084499999995</c:v>
                </c:pt>
                <c:pt idx="659">
                  <c:v>-8.4433898900000006</c:v>
                </c:pt>
                <c:pt idx="660">
                  <c:v>-8.4414978000000005</c:v>
                </c:pt>
                <c:pt idx="661">
                  <c:v>-8.4421386700000003</c:v>
                </c:pt>
                <c:pt idx="662">
                  <c:v>-8.4475402800000001</c:v>
                </c:pt>
                <c:pt idx="663">
                  <c:v>-8.4459838900000008</c:v>
                </c:pt>
                <c:pt idx="664">
                  <c:v>-8.4459838900000008</c:v>
                </c:pt>
                <c:pt idx="665">
                  <c:v>-8.44564819</c:v>
                </c:pt>
                <c:pt idx="666">
                  <c:v>-8.4490966800000002</c:v>
                </c:pt>
                <c:pt idx="667">
                  <c:v>-8.4498596199999998</c:v>
                </c:pt>
                <c:pt idx="668">
                  <c:v>-8.4498596199999998</c:v>
                </c:pt>
                <c:pt idx="669">
                  <c:v>-8.4486389200000005</c:v>
                </c:pt>
                <c:pt idx="670">
                  <c:v>-8.4502258300000008</c:v>
                </c:pt>
                <c:pt idx="671">
                  <c:v>-8.4530029300000002</c:v>
                </c:pt>
                <c:pt idx="672">
                  <c:v>-8.4512023900000006</c:v>
                </c:pt>
                <c:pt idx="673">
                  <c:v>-8.4524841300000002</c:v>
                </c:pt>
                <c:pt idx="674">
                  <c:v>-8.4524841300000002</c:v>
                </c:pt>
                <c:pt idx="675">
                  <c:v>-8.4525756800000007</c:v>
                </c:pt>
                <c:pt idx="676">
                  <c:v>-8.4538268999999993</c:v>
                </c:pt>
                <c:pt idx="677">
                  <c:v>-8.4550170900000001</c:v>
                </c:pt>
                <c:pt idx="678">
                  <c:v>-8.4550170900000001</c:v>
                </c:pt>
                <c:pt idx="679">
                  <c:v>-8.4546508800000009</c:v>
                </c:pt>
                <c:pt idx="680">
                  <c:v>-8.4560546900000002</c:v>
                </c:pt>
                <c:pt idx="681">
                  <c:v>-8.4570617699999993</c:v>
                </c:pt>
                <c:pt idx="682">
                  <c:v>-8.4558410599999991</c:v>
                </c:pt>
                <c:pt idx="683">
                  <c:v>-8.4579467800000003</c:v>
                </c:pt>
                <c:pt idx="684">
                  <c:v>-8.4579467800000003</c:v>
                </c:pt>
                <c:pt idx="685">
                  <c:v>-8.4598693800000007</c:v>
                </c:pt>
                <c:pt idx="686">
                  <c:v>-8.4621276900000009</c:v>
                </c:pt>
                <c:pt idx="687">
                  <c:v>-8.4621276900000009</c:v>
                </c:pt>
                <c:pt idx="688">
                  <c:v>-8.4612121600000005</c:v>
                </c:pt>
                <c:pt idx="689">
                  <c:v>-8.4642639200000005</c:v>
                </c:pt>
                <c:pt idx="690">
                  <c:v>-8.4642639200000005</c:v>
                </c:pt>
                <c:pt idx="691">
                  <c:v>-8.4595031699999996</c:v>
                </c:pt>
                <c:pt idx="692">
                  <c:v>-8.4598083499999994</c:v>
                </c:pt>
                <c:pt idx="693">
                  <c:v>-8.4598083499999994</c:v>
                </c:pt>
                <c:pt idx="694">
                  <c:v>-8.4627380399999996</c:v>
                </c:pt>
                <c:pt idx="695">
                  <c:v>-8.4647521999999995</c:v>
                </c:pt>
                <c:pt idx="696">
                  <c:v>-8.4664917000000006</c:v>
                </c:pt>
                <c:pt idx="697">
                  <c:v>-8.4662475599999993</c:v>
                </c:pt>
                <c:pt idx="698">
                  <c:v>-8.4674377399999994</c:v>
                </c:pt>
                <c:pt idx="699">
                  <c:v>-8.4658508300000008</c:v>
                </c:pt>
                <c:pt idx="700">
                  <c:v>-8.4658508300000008</c:v>
                </c:pt>
                <c:pt idx="701">
                  <c:v>-8.4644775400000007</c:v>
                </c:pt>
                <c:pt idx="702">
                  <c:v>-8.4692688</c:v>
                </c:pt>
                <c:pt idx="703">
                  <c:v>-8.4692688</c:v>
                </c:pt>
                <c:pt idx="704">
                  <c:v>-8.4702453599999998</c:v>
                </c:pt>
                <c:pt idx="705">
                  <c:v>-8.4703979500000006</c:v>
                </c:pt>
                <c:pt idx="706">
                  <c:v>-8.4676513700000005</c:v>
                </c:pt>
                <c:pt idx="707">
                  <c:v>-8.4711608900000002</c:v>
                </c:pt>
                <c:pt idx="708">
                  <c:v>-8.4738769499999993</c:v>
                </c:pt>
                <c:pt idx="709">
                  <c:v>-8.4691772499999995</c:v>
                </c:pt>
                <c:pt idx="710">
                  <c:v>-8.4691772499999995</c:v>
                </c:pt>
                <c:pt idx="711">
                  <c:v>-8.4708862299999996</c:v>
                </c:pt>
                <c:pt idx="712">
                  <c:v>-8.4725952099999997</c:v>
                </c:pt>
                <c:pt idx="713">
                  <c:v>-8.4725952099999997</c:v>
                </c:pt>
                <c:pt idx="714">
                  <c:v>-8.4768676799999998</c:v>
                </c:pt>
                <c:pt idx="715">
                  <c:v>-8.47317505</c:v>
                </c:pt>
                <c:pt idx="716">
                  <c:v>-8.47317505</c:v>
                </c:pt>
                <c:pt idx="717">
                  <c:v>-8.4743957499999993</c:v>
                </c:pt>
                <c:pt idx="718">
                  <c:v>-8.4777221699999998</c:v>
                </c:pt>
                <c:pt idx="719">
                  <c:v>-8.4777221699999998</c:v>
                </c:pt>
                <c:pt idx="720">
                  <c:v>-8.4810485799999995</c:v>
                </c:pt>
                <c:pt idx="721">
                  <c:v>-8.4762573200000002</c:v>
                </c:pt>
                <c:pt idx="722">
                  <c:v>-8.4762573200000002</c:v>
                </c:pt>
                <c:pt idx="723">
                  <c:v>-8.4781189000000001</c:v>
                </c:pt>
                <c:pt idx="724">
                  <c:v>-8.4780273400000006</c:v>
                </c:pt>
                <c:pt idx="725">
                  <c:v>-8.4780273400000006</c:v>
                </c:pt>
                <c:pt idx="726">
                  <c:v>-8.4795837400000007</c:v>
                </c:pt>
                <c:pt idx="727">
                  <c:v>-8.4818115200000008</c:v>
                </c:pt>
                <c:pt idx="728">
                  <c:v>-8.4819641099999998</c:v>
                </c:pt>
                <c:pt idx="729">
                  <c:v>-8.4819641099999998</c:v>
                </c:pt>
                <c:pt idx="730">
                  <c:v>-8.4824218800000004</c:v>
                </c:pt>
                <c:pt idx="731">
                  <c:v>-8.4794616699999992</c:v>
                </c:pt>
                <c:pt idx="732">
                  <c:v>-8.4810180699999993</c:v>
                </c:pt>
                <c:pt idx="733">
                  <c:v>-8.4833068800000007</c:v>
                </c:pt>
                <c:pt idx="734">
                  <c:v>-8.4838867199999992</c:v>
                </c:pt>
                <c:pt idx="735">
                  <c:v>-8.4838867199999992</c:v>
                </c:pt>
                <c:pt idx="736">
                  <c:v>-8.4850463900000008</c:v>
                </c:pt>
                <c:pt idx="737">
                  <c:v>-8.4847412099999993</c:v>
                </c:pt>
                <c:pt idx="738">
                  <c:v>-8.4847412099999993</c:v>
                </c:pt>
                <c:pt idx="739">
                  <c:v>-8.4866027800000001</c:v>
                </c:pt>
                <c:pt idx="740">
                  <c:v>-8.4862060499999998</c:v>
                </c:pt>
                <c:pt idx="741">
                  <c:v>-8.4847717300000003</c:v>
                </c:pt>
                <c:pt idx="742">
                  <c:v>-8.4865112299999996</c:v>
                </c:pt>
                <c:pt idx="743">
                  <c:v>-8.4875183100000005</c:v>
                </c:pt>
                <c:pt idx="744">
                  <c:v>-8.4875183100000005</c:v>
                </c:pt>
                <c:pt idx="745">
                  <c:v>-8.4905395499999994</c:v>
                </c:pt>
                <c:pt idx="746">
                  <c:v>-8.4862365700000009</c:v>
                </c:pt>
                <c:pt idx="747">
                  <c:v>-8.4865417500000007</c:v>
                </c:pt>
                <c:pt idx="748">
                  <c:v>-8.4865417500000007</c:v>
                </c:pt>
                <c:pt idx="749">
                  <c:v>-8.48828125</c:v>
                </c:pt>
                <c:pt idx="750">
                  <c:v>-8.4895629899999996</c:v>
                </c:pt>
                <c:pt idx="751">
                  <c:v>-8.4886779800000003</c:v>
                </c:pt>
                <c:pt idx="752">
                  <c:v>-8.4911498999999999</c:v>
                </c:pt>
                <c:pt idx="753">
                  <c:v>-8.4888916000000005</c:v>
                </c:pt>
                <c:pt idx="754">
                  <c:v>-8.4888916000000005</c:v>
                </c:pt>
                <c:pt idx="755">
                  <c:v>-8.4858093300000004</c:v>
                </c:pt>
                <c:pt idx="756">
                  <c:v>-8.4887084999999995</c:v>
                </c:pt>
                <c:pt idx="757">
                  <c:v>-8.4887084999999995</c:v>
                </c:pt>
                <c:pt idx="758">
                  <c:v>-8.4955444300000007</c:v>
                </c:pt>
                <c:pt idx="759">
                  <c:v>-8.4887695300000008</c:v>
                </c:pt>
                <c:pt idx="760">
                  <c:v>-8.4887695300000008</c:v>
                </c:pt>
                <c:pt idx="761">
                  <c:v>-8.4900512700000004</c:v>
                </c:pt>
                <c:pt idx="762">
                  <c:v>-8.4916687</c:v>
                </c:pt>
                <c:pt idx="763">
                  <c:v>-8.4916687</c:v>
                </c:pt>
                <c:pt idx="764">
                  <c:v>-8.4932861299999995</c:v>
                </c:pt>
                <c:pt idx="765">
                  <c:v>-8.4936828599999998</c:v>
                </c:pt>
                <c:pt idx="766">
                  <c:v>-8.4933776900000009</c:v>
                </c:pt>
                <c:pt idx="767">
                  <c:v>-8.4933776900000009</c:v>
                </c:pt>
                <c:pt idx="768">
                  <c:v>-8.4942321799999991</c:v>
                </c:pt>
                <c:pt idx="769">
                  <c:v>-8.4942321799999991</c:v>
                </c:pt>
                <c:pt idx="770">
                  <c:v>-8.4960021999999995</c:v>
                </c:pt>
                <c:pt idx="771">
                  <c:v>-8.4931945800000008</c:v>
                </c:pt>
                <c:pt idx="772">
                  <c:v>-8.4952697799999992</c:v>
                </c:pt>
                <c:pt idx="773">
                  <c:v>-8.4952697799999992</c:v>
                </c:pt>
                <c:pt idx="774">
                  <c:v>-8.4979553200000009</c:v>
                </c:pt>
                <c:pt idx="775">
                  <c:v>-8.4926147499999995</c:v>
                </c:pt>
                <c:pt idx="776">
                  <c:v>-8.4926147499999995</c:v>
                </c:pt>
                <c:pt idx="777">
                  <c:v>-8.4982910199999999</c:v>
                </c:pt>
                <c:pt idx="778">
                  <c:v>-8.4984130899999997</c:v>
                </c:pt>
                <c:pt idx="779">
                  <c:v>-8.4984130899999997</c:v>
                </c:pt>
                <c:pt idx="780">
                  <c:v>-8.4976501500000001</c:v>
                </c:pt>
                <c:pt idx="781">
                  <c:v>-8.4988098099999991</c:v>
                </c:pt>
                <c:pt idx="782">
                  <c:v>-8.4988098099999991</c:v>
                </c:pt>
                <c:pt idx="783">
                  <c:v>-8.4989013700000005</c:v>
                </c:pt>
                <c:pt idx="784">
                  <c:v>-8.4996337900000007</c:v>
                </c:pt>
                <c:pt idx="785">
                  <c:v>-8.5008850099999993</c:v>
                </c:pt>
                <c:pt idx="786">
                  <c:v>-8.4993896499999995</c:v>
                </c:pt>
                <c:pt idx="787">
                  <c:v>-8.4982299799999996</c:v>
                </c:pt>
                <c:pt idx="788">
                  <c:v>-8.4982299799999996</c:v>
                </c:pt>
                <c:pt idx="789">
                  <c:v>-8.4987182600000004</c:v>
                </c:pt>
                <c:pt idx="790">
                  <c:v>-8.5005188</c:v>
                </c:pt>
                <c:pt idx="791">
                  <c:v>-8.5019836400000006</c:v>
                </c:pt>
                <c:pt idx="792">
                  <c:v>-8.5019836400000006</c:v>
                </c:pt>
                <c:pt idx="793">
                  <c:v>-8.5020446799999991</c:v>
                </c:pt>
                <c:pt idx="794">
                  <c:v>-8.5034790000000005</c:v>
                </c:pt>
                <c:pt idx="795">
                  <c:v>-8.5004882800000008</c:v>
                </c:pt>
                <c:pt idx="796">
                  <c:v>-8.4974060100000006</c:v>
                </c:pt>
                <c:pt idx="797">
                  <c:v>-8.5009460400000005</c:v>
                </c:pt>
                <c:pt idx="798">
                  <c:v>-8.5009460400000005</c:v>
                </c:pt>
                <c:pt idx="799">
                  <c:v>-8.5017089800000001</c:v>
                </c:pt>
                <c:pt idx="800">
                  <c:v>-8.5029907199999997</c:v>
                </c:pt>
                <c:pt idx="801">
                  <c:v>-8.50338745</c:v>
                </c:pt>
                <c:pt idx="802">
                  <c:v>-8.50338745</c:v>
                </c:pt>
                <c:pt idx="803">
                  <c:v>-8.5046081499999993</c:v>
                </c:pt>
                <c:pt idx="804">
                  <c:v>-8.5036315899999995</c:v>
                </c:pt>
                <c:pt idx="805">
                  <c:v>-8.5003662099999993</c:v>
                </c:pt>
                <c:pt idx="806">
                  <c:v>-8.5015258800000009</c:v>
                </c:pt>
                <c:pt idx="807">
                  <c:v>-8.5025634799999992</c:v>
                </c:pt>
                <c:pt idx="808">
                  <c:v>-8.5025634799999992</c:v>
                </c:pt>
                <c:pt idx="809">
                  <c:v>-8.5039367699999993</c:v>
                </c:pt>
                <c:pt idx="810">
                  <c:v>-8.5056152300000001</c:v>
                </c:pt>
                <c:pt idx="811">
                  <c:v>-8.5056152300000001</c:v>
                </c:pt>
                <c:pt idx="812">
                  <c:v>-8.5055847199999999</c:v>
                </c:pt>
                <c:pt idx="813">
                  <c:v>-8.5055847199999999</c:v>
                </c:pt>
                <c:pt idx="814">
                  <c:v>-8.5055847199999999</c:v>
                </c:pt>
                <c:pt idx="815">
                  <c:v>-8.5050354000000006</c:v>
                </c:pt>
                <c:pt idx="816">
                  <c:v>-8.5042724599999993</c:v>
                </c:pt>
                <c:pt idx="817">
                  <c:v>-8.5042724599999993</c:v>
                </c:pt>
                <c:pt idx="818">
                  <c:v>-8.5027770999999994</c:v>
                </c:pt>
                <c:pt idx="819">
                  <c:v>-8.5054016099999998</c:v>
                </c:pt>
                <c:pt idx="820">
                  <c:v>-8.5050964400000009</c:v>
                </c:pt>
                <c:pt idx="821">
                  <c:v>-8.5049438500000001</c:v>
                </c:pt>
                <c:pt idx="822">
                  <c:v>-8.5071716300000002</c:v>
                </c:pt>
                <c:pt idx="823">
                  <c:v>-8.5071716300000002</c:v>
                </c:pt>
                <c:pt idx="824">
                  <c:v>-8.5077819800000007</c:v>
                </c:pt>
                <c:pt idx="825">
                  <c:v>-8.5054321300000009</c:v>
                </c:pt>
                <c:pt idx="826">
                  <c:v>-8.5065002399999994</c:v>
                </c:pt>
                <c:pt idx="827">
                  <c:v>-8.5065002399999994</c:v>
                </c:pt>
                <c:pt idx="828">
                  <c:v>-8.5054931600000003</c:v>
                </c:pt>
                <c:pt idx="829">
                  <c:v>-8.5057372999999998</c:v>
                </c:pt>
                <c:pt idx="830">
                  <c:v>-8.5059509299999991</c:v>
                </c:pt>
                <c:pt idx="831">
                  <c:v>-8.5093994100000003</c:v>
                </c:pt>
                <c:pt idx="832">
                  <c:v>-8.5031127899999994</c:v>
                </c:pt>
                <c:pt idx="833">
                  <c:v>-8.5031127899999994</c:v>
                </c:pt>
                <c:pt idx="834">
                  <c:v>-8.5056762700000004</c:v>
                </c:pt>
                <c:pt idx="835">
                  <c:v>-8.5092163099999993</c:v>
                </c:pt>
                <c:pt idx="836">
                  <c:v>-8.5070190399999994</c:v>
                </c:pt>
                <c:pt idx="837">
                  <c:v>-8.5070190399999994</c:v>
                </c:pt>
                <c:pt idx="838">
                  <c:v>-8.5093383800000009</c:v>
                </c:pt>
                <c:pt idx="839">
                  <c:v>-8.50799561</c:v>
                </c:pt>
                <c:pt idx="840">
                  <c:v>-8.5090942399999996</c:v>
                </c:pt>
                <c:pt idx="841">
                  <c:v>-8.5087890599999998</c:v>
                </c:pt>
                <c:pt idx="842">
                  <c:v>-8.5069885299999992</c:v>
                </c:pt>
                <c:pt idx="843">
                  <c:v>-8.5069885299999992</c:v>
                </c:pt>
                <c:pt idx="844">
                  <c:v>-8.51086426</c:v>
                </c:pt>
                <c:pt idx="845">
                  <c:v>-8.5101623499999999</c:v>
                </c:pt>
                <c:pt idx="846">
                  <c:v>-8.5101623499999999</c:v>
                </c:pt>
                <c:pt idx="847">
                  <c:v>-8.51138306</c:v>
                </c:pt>
                <c:pt idx="848">
                  <c:v>-8.5118103000000005</c:v>
                </c:pt>
                <c:pt idx="849">
                  <c:v>-8.5089111299999995</c:v>
                </c:pt>
                <c:pt idx="850">
                  <c:v>-8.5081176799999998</c:v>
                </c:pt>
                <c:pt idx="851">
                  <c:v>-8.5105895999999994</c:v>
                </c:pt>
                <c:pt idx="852">
                  <c:v>-8.5105895999999994</c:v>
                </c:pt>
                <c:pt idx="853">
                  <c:v>-8.5136108400000001</c:v>
                </c:pt>
                <c:pt idx="854">
                  <c:v>-8.5116577099999997</c:v>
                </c:pt>
                <c:pt idx="855">
                  <c:v>-8.5104370100000004</c:v>
                </c:pt>
                <c:pt idx="856">
                  <c:v>-8.5104370100000004</c:v>
                </c:pt>
                <c:pt idx="857">
                  <c:v>-8.5108337400000007</c:v>
                </c:pt>
                <c:pt idx="858">
                  <c:v>-8.5108337400000007</c:v>
                </c:pt>
                <c:pt idx="859">
                  <c:v>-8.5130615200000008</c:v>
                </c:pt>
                <c:pt idx="860">
                  <c:v>-8.51086426</c:v>
                </c:pt>
                <c:pt idx="861">
                  <c:v>-8.5132446300000009</c:v>
                </c:pt>
                <c:pt idx="862">
                  <c:v>-8.5132446300000009</c:v>
                </c:pt>
                <c:pt idx="863">
                  <c:v>-8.5119323700000002</c:v>
                </c:pt>
                <c:pt idx="864">
                  <c:v>-8.5130310100000006</c:v>
                </c:pt>
                <c:pt idx="865">
                  <c:v>-8.5130310100000006</c:v>
                </c:pt>
                <c:pt idx="866">
                  <c:v>-8.5120849599999993</c:v>
                </c:pt>
                <c:pt idx="867">
                  <c:v>-8.5136413599999994</c:v>
                </c:pt>
                <c:pt idx="868">
                  <c:v>-8.5136413599999994</c:v>
                </c:pt>
                <c:pt idx="869">
                  <c:v>-8.5163879399999995</c:v>
                </c:pt>
                <c:pt idx="870">
                  <c:v>-8.5191345199999997</c:v>
                </c:pt>
                <c:pt idx="871">
                  <c:v>-8.5191345199999997</c:v>
                </c:pt>
                <c:pt idx="872">
                  <c:v>-8.5148010299999992</c:v>
                </c:pt>
                <c:pt idx="873">
                  <c:v>-8.5111389200000005</c:v>
                </c:pt>
                <c:pt idx="874">
                  <c:v>-8.5156555199999993</c:v>
                </c:pt>
                <c:pt idx="875">
                  <c:v>-8.5161743199999993</c:v>
                </c:pt>
                <c:pt idx="876">
                  <c:v>-8.5163268999999993</c:v>
                </c:pt>
                <c:pt idx="877">
                  <c:v>-8.5163268999999993</c:v>
                </c:pt>
                <c:pt idx="878">
                  <c:v>-8.5171814000000001</c:v>
                </c:pt>
                <c:pt idx="879">
                  <c:v>-8.5110473599999992</c:v>
                </c:pt>
                <c:pt idx="880">
                  <c:v>-8.5144653300000002</c:v>
                </c:pt>
                <c:pt idx="881">
                  <c:v>-8.5144653300000002</c:v>
                </c:pt>
                <c:pt idx="882">
                  <c:v>-8.5161438</c:v>
                </c:pt>
                <c:pt idx="883">
                  <c:v>-8.5167541500000006</c:v>
                </c:pt>
                <c:pt idx="884">
                  <c:v>-8.5181884799999992</c:v>
                </c:pt>
                <c:pt idx="885">
                  <c:v>-8.5141601599999994</c:v>
                </c:pt>
                <c:pt idx="886">
                  <c:v>-8.5148315399999994</c:v>
                </c:pt>
                <c:pt idx="887">
                  <c:v>-8.5148315399999994</c:v>
                </c:pt>
                <c:pt idx="888">
                  <c:v>-8.5184631300000007</c:v>
                </c:pt>
                <c:pt idx="889">
                  <c:v>-8.5207519499999993</c:v>
                </c:pt>
                <c:pt idx="890">
                  <c:v>-8.5207519499999993</c:v>
                </c:pt>
                <c:pt idx="891">
                  <c:v>-8.5178832999999994</c:v>
                </c:pt>
                <c:pt idx="892">
                  <c:v>-8.5151672400000002</c:v>
                </c:pt>
                <c:pt idx="893">
                  <c:v>-8.5151672400000002</c:v>
                </c:pt>
                <c:pt idx="894">
                  <c:v>-8.5152282699999997</c:v>
                </c:pt>
                <c:pt idx="895">
                  <c:v>-8.5220642099999999</c:v>
                </c:pt>
                <c:pt idx="896">
                  <c:v>-8.5220642099999999</c:v>
                </c:pt>
                <c:pt idx="897">
                  <c:v>-8.5173034699999999</c:v>
                </c:pt>
                <c:pt idx="898">
                  <c:v>-8.5134887700000004</c:v>
                </c:pt>
                <c:pt idx="899">
                  <c:v>-8.5163879399999995</c:v>
                </c:pt>
                <c:pt idx="900">
                  <c:v>-8.5163879399999995</c:v>
                </c:pt>
                <c:pt idx="901">
                  <c:v>-8.5176696799999991</c:v>
                </c:pt>
                <c:pt idx="902">
                  <c:v>-8.5176696799999991</c:v>
                </c:pt>
                <c:pt idx="903">
                  <c:v>-8.5161132800000008</c:v>
                </c:pt>
                <c:pt idx="904">
                  <c:v>-8.5172729500000006</c:v>
                </c:pt>
                <c:pt idx="905">
                  <c:v>-8.5208435100000006</c:v>
                </c:pt>
                <c:pt idx="906">
                  <c:v>-8.5208435100000006</c:v>
                </c:pt>
                <c:pt idx="907">
                  <c:v>-8.5206604000000006</c:v>
                </c:pt>
                <c:pt idx="908">
                  <c:v>-8.5177917500000007</c:v>
                </c:pt>
                <c:pt idx="909">
                  <c:v>-8.5177917500000007</c:v>
                </c:pt>
                <c:pt idx="910">
                  <c:v>-8.5185241699999992</c:v>
                </c:pt>
                <c:pt idx="911">
                  <c:v>-8.5215148900000006</c:v>
                </c:pt>
                <c:pt idx="912">
                  <c:v>-8.5213012700000004</c:v>
                </c:pt>
                <c:pt idx="913">
                  <c:v>-8.5207519499999993</c:v>
                </c:pt>
                <c:pt idx="914">
                  <c:v>-8.5207519499999993</c:v>
                </c:pt>
                <c:pt idx="915">
                  <c:v>-8.5236816399999995</c:v>
                </c:pt>
                <c:pt idx="916">
                  <c:v>-8.5253601099999994</c:v>
                </c:pt>
                <c:pt idx="917">
                  <c:v>-8.5225219699999997</c:v>
                </c:pt>
                <c:pt idx="918">
                  <c:v>-8.5225219699999997</c:v>
                </c:pt>
                <c:pt idx="919">
                  <c:v>-8.5204162599999993</c:v>
                </c:pt>
                <c:pt idx="920">
                  <c:v>-8.5212402300000001</c:v>
                </c:pt>
                <c:pt idx="921">
                  <c:v>-8.5222778300000002</c:v>
                </c:pt>
                <c:pt idx="922">
                  <c:v>-8.5222778300000002</c:v>
                </c:pt>
                <c:pt idx="923">
                  <c:v>-8.5221862799999997</c:v>
                </c:pt>
                <c:pt idx="924">
                  <c:v>-8.5255432100000004</c:v>
                </c:pt>
                <c:pt idx="925">
                  <c:v>-8.5220947299999992</c:v>
                </c:pt>
                <c:pt idx="926">
                  <c:v>-8.5220947299999992</c:v>
                </c:pt>
                <c:pt idx="927">
                  <c:v>-8.5234375</c:v>
                </c:pt>
                <c:pt idx="928">
                  <c:v>-8.5237121600000005</c:v>
                </c:pt>
                <c:pt idx="929">
                  <c:v>-8.5223083499999994</c:v>
                </c:pt>
                <c:pt idx="930">
                  <c:v>-8.5259094199999996</c:v>
                </c:pt>
                <c:pt idx="931">
                  <c:v>-8.5243530300000003</c:v>
                </c:pt>
                <c:pt idx="932">
                  <c:v>-8.5243530300000003</c:v>
                </c:pt>
                <c:pt idx="933">
                  <c:v>-8.5243225099999993</c:v>
                </c:pt>
                <c:pt idx="934">
                  <c:v>-8.5248107900000001</c:v>
                </c:pt>
                <c:pt idx="935">
                  <c:v>-8.5248107900000001</c:v>
                </c:pt>
                <c:pt idx="936">
                  <c:v>-8.5245056199999993</c:v>
                </c:pt>
                <c:pt idx="937">
                  <c:v>-8.5255127000000002</c:v>
                </c:pt>
                <c:pt idx="938">
                  <c:v>-8.5224914599999995</c:v>
                </c:pt>
                <c:pt idx="939">
                  <c:v>-8.5229187</c:v>
                </c:pt>
                <c:pt idx="940">
                  <c:v>-8.5220031699999996</c:v>
                </c:pt>
                <c:pt idx="941">
                  <c:v>-8.5220031699999996</c:v>
                </c:pt>
                <c:pt idx="942">
                  <c:v>-8.5249633800000009</c:v>
                </c:pt>
                <c:pt idx="943">
                  <c:v>-8.5240783699999998</c:v>
                </c:pt>
                <c:pt idx="944">
                  <c:v>-8.5247192399999996</c:v>
                </c:pt>
                <c:pt idx="945">
                  <c:v>-8.5247192399999996</c:v>
                </c:pt>
                <c:pt idx="946">
                  <c:v>-8.5262451200000005</c:v>
                </c:pt>
                <c:pt idx="947">
                  <c:v>-8.5266723599999992</c:v>
                </c:pt>
                <c:pt idx="948">
                  <c:v>-8.52682495</c:v>
                </c:pt>
                <c:pt idx="949">
                  <c:v>-8.5236816399999995</c:v>
                </c:pt>
                <c:pt idx="950">
                  <c:v>-8.5222778300000002</c:v>
                </c:pt>
                <c:pt idx="951">
                  <c:v>-8.5222778300000002</c:v>
                </c:pt>
                <c:pt idx="952">
                  <c:v>-8.5250549299999996</c:v>
                </c:pt>
                <c:pt idx="953">
                  <c:v>-8.5249633800000009</c:v>
                </c:pt>
                <c:pt idx="954">
                  <c:v>-8.5249633800000009</c:v>
                </c:pt>
                <c:pt idx="955">
                  <c:v>-8.5262451200000005</c:v>
                </c:pt>
                <c:pt idx="956">
                  <c:v>-8.5278930699999993</c:v>
                </c:pt>
                <c:pt idx="957">
                  <c:v>-8.5278930699999993</c:v>
                </c:pt>
                <c:pt idx="958">
                  <c:v>-8.5266418500000007</c:v>
                </c:pt>
                <c:pt idx="959">
                  <c:v>-8.5264587400000007</c:v>
                </c:pt>
                <c:pt idx="960">
                  <c:v>-8.5263671900000002</c:v>
                </c:pt>
                <c:pt idx="961">
                  <c:v>-8.5263671900000002</c:v>
                </c:pt>
                <c:pt idx="962">
                  <c:v>-8.5254821799999991</c:v>
                </c:pt>
                <c:pt idx="963">
                  <c:v>-8.5289001500000001</c:v>
                </c:pt>
                <c:pt idx="964">
                  <c:v>-8.5289001500000001</c:v>
                </c:pt>
                <c:pt idx="965">
                  <c:v>-8.5236816399999995</c:v>
                </c:pt>
                <c:pt idx="966">
                  <c:v>-8.5296020499999994</c:v>
                </c:pt>
                <c:pt idx="967">
                  <c:v>-8.5296020499999994</c:v>
                </c:pt>
                <c:pt idx="968">
                  <c:v>-8.5272827099999997</c:v>
                </c:pt>
                <c:pt idx="969">
                  <c:v>-8.52716064</c:v>
                </c:pt>
                <c:pt idx="970">
                  <c:v>-8.52716064</c:v>
                </c:pt>
                <c:pt idx="971">
                  <c:v>-8.5277709999999995</c:v>
                </c:pt>
                <c:pt idx="972">
                  <c:v>-8.5234375</c:v>
                </c:pt>
                <c:pt idx="973">
                  <c:v>-8.52752686</c:v>
                </c:pt>
                <c:pt idx="974">
                  <c:v>-8.5281066899999995</c:v>
                </c:pt>
                <c:pt idx="975">
                  <c:v>-8.5282287599999993</c:v>
                </c:pt>
                <c:pt idx="976">
                  <c:v>-8.5282287599999993</c:v>
                </c:pt>
                <c:pt idx="977">
                  <c:v>-8.5286254899999996</c:v>
                </c:pt>
                <c:pt idx="978">
                  <c:v>-8.5291137700000004</c:v>
                </c:pt>
                <c:pt idx="979">
                  <c:v>-8.5348815899999995</c:v>
                </c:pt>
                <c:pt idx="980">
                  <c:v>-8.5348815899999995</c:v>
                </c:pt>
                <c:pt idx="981">
                  <c:v>-8.5287780800000004</c:v>
                </c:pt>
                <c:pt idx="982">
                  <c:v>-8.5236511200000002</c:v>
                </c:pt>
                <c:pt idx="983">
                  <c:v>-8.5251464800000001</c:v>
                </c:pt>
                <c:pt idx="984">
                  <c:v>-8.52716064</c:v>
                </c:pt>
                <c:pt idx="985">
                  <c:v>-8.5317993199999993</c:v>
                </c:pt>
                <c:pt idx="986">
                  <c:v>-8.5317993199999993</c:v>
                </c:pt>
                <c:pt idx="987">
                  <c:v>-8.5286865200000008</c:v>
                </c:pt>
                <c:pt idx="988">
                  <c:v>-8.5285644499999993</c:v>
                </c:pt>
                <c:pt idx="989">
                  <c:v>-8.5260925299999997</c:v>
                </c:pt>
                <c:pt idx="990">
                  <c:v>-8.5260925299999997</c:v>
                </c:pt>
                <c:pt idx="991">
                  <c:v>-8.5315551799999998</c:v>
                </c:pt>
                <c:pt idx="992">
                  <c:v>-8.5295105000000007</c:v>
                </c:pt>
                <c:pt idx="993">
                  <c:v>-8.5295105000000007</c:v>
                </c:pt>
                <c:pt idx="994">
                  <c:v>-8.5287780800000004</c:v>
                </c:pt>
                <c:pt idx="995">
                  <c:v>-8.5290832499999993</c:v>
                </c:pt>
                <c:pt idx="996">
                  <c:v>-8.5290832499999993</c:v>
                </c:pt>
                <c:pt idx="997">
                  <c:v>-8.5272827099999997</c:v>
                </c:pt>
                <c:pt idx="998">
                  <c:v>-8.5292358400000001</c:v>
                </c:pt>
                <c:pt idx="999">
                  <c:v>-8.5292358400000001</c:v>
                </c:pt>
                <c:pt idx="1000">
                  <c:v>-8.5303039599999995</c:v>
                </c:pt>
                <c:pt idx="1001">
                  <c:v>-8.53039551</c:v>
                </c:pt>
                <c:pt idx="1002">
                  <c:v>-8.53039551</c:v>
                </c:pt>
                <c:pt idx="1003">
                  <c:v>-8.5283508300000008</c:v>
                </c:pt>
                <c:pt idx="1004">
                  <c:v>-8.5314025900000008</c:v>
                </c:pt>
                <c:pt idx="1005">
                  <c:v>-8.5314025900000008</c:v>
                </c:pt>
                <c:pt idx="1006">
                  <c:v>-8.5297851599999994</c:v>
                </c:pt>
                <c:pt idx="1007">
                  <c:v>-8.5325317399999996</c:v>
                </c:pt>
                <c:pt idx="1008">
                  <c:v>-8.5333557100000004</c:v>
                </c:pt>
                <c:pt idx="1009">
                  <c:v>-8.5299072299999992</c:v>
                </c:pt>
                <c:pt idx="1010">
                  <c:v>-8.5329894999999993</c:v>
                </c:pt>
                <c:pt idx="1011">
                  <c:v>-8.5329894999999993</c:v>
                </c:pt>
                <c:pt idx="1012">
                  <c:v>-8.5318603500000005</c:v>
                </c:pt>
                <c:pt idx="1013">
                  <c:v>-8.5342102099999995</c:v>
                </c:pt>
                <c:pt idx="1014">
                  <c:v>-8.5319824200000003</c:v>
                </c:pt>
                <c:pt idx="1015">
                  <c:v>-8.5319824200000003</c:v>
                </c:pt>
                <c:pt idx="1016">
                  <c:v>-8.5315246600000005</c:v>
                </c:pt>
                <c:pt idx="1017">
                  <c:v>-8.5336914099999994</c:v>
                </c:pt>
                <c:pt idx="1018">
                  <c:v>-8.5364379899999996</c:v>
                </c:pt>
                <c:pt idx="1019">
                  <c:v>-8.5369872999999998</c:v>
                </c:pt>
                <c:pt idx="1020">
                  <c:v>-8.5345458999999995</c:v>
                </c:pt>
                <c:pt idx="1021">
                  <c:v>-8.5345458999999995</c:v>
                </c:pt>
                <c:pt idx="1022">
                  <c:v>-8.5291442899999996</c:v>
                </c:pt>
                <c:pt idx="1023">
                  <c:v>-8.5256957999999994</c:v>
                </c:pt>
                <c:pt idx="1024">
                  <c:v>-8.5320434600000006</c:v>
                </c:pt>
                <c:pt idx="1025">
                  <c:v>-8.5320434600000006</c:v>
                </c:pt>
                <c:pt idx="1026">
                  <c:v>-8.5357666000000005</c:v>
                </c:pt>
                <c:pt idx="1027">
                  <c:v>-8.5284118699999993</c:v>
                </c:pt>
                <c:pt idx="1028">
                  <c:v>-8.5322570800000008</c:v>
                </c:pt>
                <c:pt idx="1029">
                  <c:v>-8.5342102099999995</c:v>
                </c:pt>
                <c:pt idx="1030">
                  <c:v>-8.5306396499999995</c:v>
                </c:pt>
                <c:pt idx="1031">
                  <c:v>-8.5306396499999995</c:v>
                </c:pt>
                <c:pt idx="1032">
                  <c:v>-8.5334777800000001</c:v>
                </c:pt>
                <c:pt idx="1033">
                  <c:v>-8.5302734400000002</c:v>
                </c:pt>
                <c:pt idx="1034">
                  <c:v>-8.5320129399999995</c:v>
                </c:pt>
                <c:pt idx="1035">
                  <c:v>-8.5320129399999995</c:v>
                </c:pt>
                <c:pt idx="1036">
                  <c:v>-8.5339050299999997</c:v>
                </c:pt>
                <c:pt idx="1037">
                  <c:v>-8.5338745100000004</c:v>
                </c:pt>
                <c:pt idx="1038">
                  <c:v>-8.5339050299999997</c:v>
                </c:pt>
                <c:pt idx="1039">
                  <c:v>-8.5350341800000002</c:v>
                </c:pt>
                <c:pt idx="1040">
                  <c:v>-8.5354614299999998</c:v>
                </c:pt>
                <c:pt idx="1041">
                  <c:v>-8.5354614299999998</c:v>
                </c:pt>
                <c:pt idx="1042">
                  <c:v>-8.5318603500000005</c:v>
                </c:pt>
                <c:pt idx="1043">
                  <c:v>-8.5358886700000003</c:v>
                </c:pt>
                <c:pt idx="1044">
                  <c:v>-8.5358886700000003</c:v>
                </c:pt>
                <c:pt idx="1045">
                  <c:v>-8.5389709499999995</c:v>
                </c:pt>
                <c:pt idx="1046">
                  <c:v>-8.5388488799999998</c:v>
                </c:pt>
                <c:pt idx="1047">
                  <c:v>-8.5388488799999998</c:v>
                </c:pt>
                <c:pt idx="1048">
                  <c:v>-8.5335998499999999</c:v>
                </c:pt>
                <c:pt idx="1049">
                  <c:v>-8.5335693399999997</c:v>
                </c:pt>
                <c:pt idx="1050">
                  <c:v>-8.5335693399999997</c:v>
                </c:pt>
                <c:pt idx="1051">
                  <c:v>-8.5327453599999998</c:v>
                </c:pt>
                <c:pt idx="1052">
                  <c:v>-8.5356140099999998</c:v>
                </c:pt>
                <c:pt idx="1053">
                  <c:v>-8.5361328099999998</c:v>
                </c:pt>
                <c:pt idx="1054">
                  <c:v>-8.5307617199999992</c:v>
                </c:pt>
                <c:pt idx="1055">
                  <c:v>-8.5327148400000006</c:v>
                </c:pt>
                <c:pt idx="1056">
                  <c:v>-8.5327148400000006</c:v>
                </c:pt>
                <c:pt idx="1057">
                  <c:v>-8.5371704099999999</c:v>
                </c:pt>
                <c:pt idx="1058">
                  <c:v>-8.5379943800000007</c:v>
                </c:pt>
                <c:pt idx="1059">
                  <c:v>-8.5388488799999998</c:v>
                </c:pt>
                <c:pt idx="1060">
                  <c:v>-8.5388488799999998</c:v>
                </c:pt>
                <c:pt idx="1061">
                  <c:v>-8.5369872999999998</c:v>
                </c:pt>
                <c:pt idx="1062">
                  <c:v>-8.5354614299999998</c:v>
                </c:pt>
                <c:pt idx="1063">
                  <c:v>-8.5330505399999996</c:v>
                </c:pt>
                <c:pt idx="1064">
                  <c:v>-8.5337219199999996</c:v>
                </c:pt>
                <c:pt idx="1065">
                  <c:v>-8.53820801</c:v>
                </c:pt>
                <c:pt idx="1066">
                  <c:v>-8.53820801</c:v>
                </c:pt>
                <c:pt idx="1067">
                  <c:v>-8.5342407199999997</c:v>
                </c:pt>
                <c:pt idx="1068">
                  <c:v>-8.5377807600000004</c:v>
                </c:pt>
                <c:pt idx="1069">
                  <c:v>-8.5384521499999995</c:v>
                </c:pt>
                <c:pt idx="1070">
                  <c:v>-8.5384521499999995</c:v>
                </c:pt>
                <c:pt idx="1071">
                  <c:v>-8.5342407199999997</c:v>
                </c:pt>
                <c:pt idx="1072">
                  <c:v>-8.5350646999999995</c:v>
                </c:pt>
                <c:pt idx="1073">
                  <c:v>-8.5322876000000001</c:v>
                </c:pt>
                <c:pt idx="1074">
                  <c:v>-8.5362243699999993</c:v>
                </c:pt>
                <c:pt idx="1075">
                  <c:v>-8.5357360799999995</c:v>
                </c:pt>
                <c:pt idx="1076">
                  <c:v>-8.5357360799999995</c:v>
                </c:pt>
                <c:pt idx="1077">
                  <c:v>-8.5356140099999998</c:v>
                </c:pt>
                <c:pt idx="1078">
                  <c:v>-8.5389404300000002</c:v>
                </c:pt>
                <c:pt idx="1079">
                  <c:v>-8.5389404300000002</c:v>
                </c:pt>
                <c:pt idx="1080">
                  <c:v>-8.5346069300000007</c:v>
                </c:pt>
                <c:pt idx="1081">
                  <c:v>-8.5331115700000009</c:v>
                </c:pt>
                <c:pt idx="1082">
                  <c:v>-8.5331115700000009</c:v>
                </c:pt>
                <c:pt idx="1083">
                  <c:v>-8.53482056</c:v>
                </c:pt>
                <c:pt idx="1084">
                  <c:v>-8.54278564</c:v>
                </c:pt>
                <c:pt idx="1085">
                  <c:v>-8.5366210900000006</c:v>
                </c:pt>
                <c:pt idx="1086">
                  <c:v>-8.5366210900000006</c:v>
                </c:pt>
                <c:pt idx="1087">
                  <c:v>-8.5340270999999994</c:v>
                </c:pt>
                <c:pt idx="1088">
                  <c:v>-8.5367126500000001</c:v>
                </c:pt>
                <c:pt idx="1089">
                  <c:v>-8.5367126500000001</c:v>
                </c:pt>
                <c:pt idx="1090">
                  <c:v>-8.5372924799999996</c:v>
                </c:pt>
                <c:pt idx="1091">
                  <c:v>-8.5372924799999996</c:v>
                </c:pt>
                <c:pt idx="1092">
                  <c:v>-8.5389709499999995</c:v>
                </c:pt>
                <c:pt idx="1093">
                  <c:v>-8.5418090800000002</c:v>
                </c:pt>
                <c:pt idx="1094">
                  <c:v>-8.5401001000000001</c:v>
                </c:pt>
                <c:pt idx="1095">
                  <c:v>-8.5401001000000001</c:v>
                </c:pt>
                <c:pt idx="1096">
                  <c:v>-8.5393676799999998</c:v>
                </c:pt>
                <c:pt idx="1097">
                  <c:v>-8.5390319800000007</c:v>
                </c:pt>
                <c:pt idx="1098">
                  <c:v>-8.5390319800000007</c:v>
                </c:pt>
                <c:pt idx="1099">
                  <c:v>-8.5390319800000007</c:v>
                </c:pt>
                <c:pt idx="1100">
                  <c:v>-8.5372924799999996</c:v>
                </c:pt>
                <c:pt idx="1101">
                  <c:v>-8.5372924799999996</c:v>
                </c:pt>
                <c:pt idx="1102">
                  <c:v>-8.5394592300000003</c:v>
                </c:pt>
                <c:pt idx="1103">
                  <c:v>-8.5384216300000002</c:v>
                </c:pt>
                <c:pt idx="1104">
                  <c:v>-8.5376586900000007</c:v>
                </c:pt>
                <c:pt idx="1105">
                  <c:v>-8.5376586900000007</c:v>
                </c:pt>
                <c:pt idx="1106">
                  <c:v>-8.5390930199999993</c:v>
                </c:pt>
                <c:pt idx="1107">
                  <c:v>-8.5401916500000006</c:v>
                </c:pt>
                <c:pt idx="1108">
                  <c:v>-8.5385742199999992</c:v>
                </c:pt>
                <c:pt idx="1109">
                  <c:v>-8.54263306</c:v>
                </c:pt>
                <c:pt idx="1110">
                  <c:v>-8.5386657699999997</c:v>
                </c:pt>
                <c:pt idx="1111">
                  <c:v>-8.5386657699999997</c:v>
                </c:pt>
                <c:pt idx="1112">
                  <c:v>-8.5408325200000004</c:v>
                </c:pt>
                <c:pt idx="1113">
                  <c:v>-8.5395507800000008</c:v>
                </c:pt>
                <c:pt idx="1114">
                  <c:v>-8.5395507800000008</c:v>
                </c:pt>
                <c:pt idx="1115">
                  <c:v>-8.5379638700000005</c:v>
                </c:pt>
                <c:pt idx="1116">
                  <c:v>-8.5432128899999995</c:v>
                </c:pt>
                <c:pt idx="1117">
                  <c:v>-8.5386657699999997</c:v>
                </c:pt>
                <c:pt idx="1118">
                  <c:v>-8.5382385299999992</c:v>
                </c:pt>
                <c:pt idx="1119">
                  <c:v>-8.5359802200000008</c:v>
                </c:pt>
                <c:pt idx="1120">
                  <c:v>-8.5359802200000008</c:v>
                </c:pt>
                <c:pt idx="1121">
                  <c:v>-8.5392761200000002</c:v>
                </c:pt>
                <c:pt idx="1122">
                  <c:v>-8.5458068800000007</c:v>
                </c:pt>
                <c:pt idx="1123">
                  <c:v>-8.5458679199999992</c:v>
                </c:pt>
                <c:pt idx="1124">
                  <c:v>-8.5458679199999992</c:v>
                </c:pt>
                <c:pt idx="1125">
                  <c:v>-8.5443420400000001</c:v>
                </c:pt>
                <c:pt idx="1126">
                  <c:v>-8.5407104500000006</c:v>
                </c:pt>
                <c:pt idx="1127">
                  <c:v>-8.5453185999999999</c:v>
                </c:pt>
                <c:pt idx="1128">
                  <c:v>-8.5407409699999999</c:v>
                </c:pt>
                <c:pt idx="1129">
                  <c:v>-8.5381774900000007</c:v>
                </c:pt>
                <c:pt idx="1130">
                  <c:v>-8.5381774900000007</c:v>
                </c:pt>
                <c:pt idx="1131">
                  <c:v>-8.5458068800000007</c:v>
                </c:pt>
                <c:pt idx="1132">
                  <c:v>-8.5459899900000007</c:v>
                </c:pt>
                <c:pt idx="1133">
                  <c:v>-8.5459899900000007</c:v>
                </c:pt>
                <c:pt idx="1134">
                  <c:v>-8.5441894499999993</c:v>
                </c:pt>
                <c:pt idx="1135">
                  <c:v>-8.5440673799999995</c:v>
                </c:pt>
                <c:pt idx="1136">
                  <c:v>-8.5434570300000008</c:v>
                </c:pt>
                <c:pt idx="1137">
                  <c:v>-8.5455017099999999</c:v>
                </c:pt>
                <c:pt idx="1138">
                  <c:v>-8.5435791000000005</c:v>
                </c:pt>
                <c:pt idx="1139">
                  <c:v>-8.54772949</c:v>
                </c:pt>
                <c:pt idx="1140">
                  <c:v>-8.54772949</c:v>
                </c:pt>
                <c:pt idx="1141">
                  <c:v>-8.5476379399999995</c:v>
                </c:pt>
                <c:pt idx="1142">
                  <c:v>-8.5479126000000001</c:v>
                </c:pt>
                <c:pt idx="1143">
                  <c:v>-8.5479126000000001</c:v>
                </c:pt>
                <c:pt idx="1144">
                  <c:v>-8.5466613799999998</c:v>
                </c:pt>
                <c:pt idx="1145">
                  <c:v>-8.5470886200000002</c:v>
                </c:pt>
                <c:pt idx="1146">
                  <c:v>-8.5470886200000002</c:v>
                </c:pt>
                <c:pt idx="1147">
                  <c:v>-8.5468444800000007</c:v>
                </c:pt>
                <c:pt idx="1148">
                  <c:v>-8.5473022499999995</c:v>
                </c:pt>
                <c:pt idx="1149">
                  <c:v>-8.5473022499999995</c:v>
                </c:pt>
                <c:pt idx="1150">
                  <c:v>-8.5456543000000007</c:v>
                </c:pt>
                <c:pt idx="1151">
                  <c:v>-8.5421752899999994</c:v>
                </c:pt>
                <c:pt idx="1152">
                  <c:v>-8.5447997999999998</c:v>
                </c:pt>
                <c:pt idx="1153">
                  <c:v>-8.5447997999999998</c:v>
                </c:pt>
                <c:pt idx="1154">
                  <c:v>-8.5464172400000002</c:v>
                </c:pt>
                <c:pt idx="1155">
                  <c:v>-8.5470886200000002</c:v>
                </c:pt>
                <c:pt idx="1156">
                  <c:v>-8.5470886200000002</c:v>
                </c:pt>
                <c:pt idx="1157">
                  <c:v>-8.5485229500000006</c:v>
                </c:pt>
                <c:pt idx="1158">
                  <c:v>-8.5506286599999992</c:v>
                </c:pt>
                <c:pt idx="1159">
                  <c:v>-8.5506286599999992</c:v>
                </c:pt>
                <c:pt idx="1160">
                  <c:v>-8.5437316899999995</c:v>
                </c:pt>
                <c:pt idx="1161">
                  <c:v>-8.5469665500000005</c:v>
                </c:pt>
                <c:pt idx="1162">
                  <c:v>-8.5464172400000002</c:v>
                </c:pt>
                <c:pt idx="1163">
                  <c:v>-8.5458068800000007</c:v>
                </c:pt>
                <c:pt idx="1164">
                  <c:v>-8.5517578099999998</c:v>
                </c:pt>
                <c:pt idx="1165">
                  <c:v>-8.5517578099999998</c:v>
                </c:pt>
                <c:pt idx="1166">
                  <c:v>-8.5531310999999999</c:v>
                </c:pt>
                <c:pt idx="1167">
                  <c:v>-8.5527038599999994</c:v>
                </c:pt>
                <c:pt idx="1168">
                  <c:v>-8.5497436499999999</c:v>
                </c:pt>
                <c:pt idx="1169">
                  <c:v>-8.5497436499999999</c:v>
                </c:pt>
                <c:pt idx="1170">
                  <c:v>-8.55044556</c:v>
                </c:pt>
                <c:pt idx="1171">
                  <c:v>-8.5524597199999999</c:v>
                </c:pt>
                <c:pt idx="1172">
                  <c:v>-8.5485229500000006</c:v>
                </c:pt>
                <c:pt idx="1173">
                  <c:v>-8.5519104000000006</c:v>
                </c:pt>
                <c:pt idx="1174">
                  <c:v>-8.5501403800000002</c:v>
                </c:pt>
                <c:pt idx="1175">
                  <c:v>-8.5501403800000002</c:v>
                </c:pt>
                <c:pt idx="1176">
                  <c:v>-8.5516662599999993</c:v>
                </c:pt>
                <c:pt idx="1177">
                  <c:v>-8.5536804199999992</c:v>
                </c:pt>
                <c:pt idx="1178">
                  <c:v>-8.55096436</c:v>
                </c:pt>
                <c:pt idx="1179">
                  <c:v>-8.55096436</c:v>
                </c:pt>
                <c:pt idx="1180">
                  <c:v>-8.5508422900000003</c:v>
                </c:pt>
                <c:pt idx="1181">
                  <c:v>-8.5510253899999995</c:v>
                </c:pt>
                <c:pt idx="1182">
                  <c:v>-8.5510253899999995</c:v>
                </c:pt>
                <c:pt idx="1183">
                  <c:v>-8.5524902300000001</c:v>
                </c:pt>
                <c:pt idx="1184">
                  <c:v>-8.5509338400000008</c:v>
                </c:pt>
                <c:pt idx="1185">
                  <c:v>-8.5509338400000008</c:v>
                </c:pt>
                <c:pt idx="1186">
                  <c:v>-8.5526122999999998</c:v>
                </c:pt>
                <c:pt idx="1187">
                  <c:v>-8.5531005899999997</c:v>
                </c:pt>
                <c:pt idx="1188">
                  <c:v>-8.5530700700000004</c:v>
                </c:pt>
                <c:pt idx="1189">
                  <c:v>-8.5530700700000004</c:v>
                </c:pt>
                <c:pt idx="1190">
                  <c:v>-8.5491332999999994</c:v>
                </c:pt>
                <c:pt idx="1191">
                  <c:v>-8.5491332999999994</c:v>
                </c:pt>
                <c:pt idx="1192">
                  <c:v>-8.5513916000000005</c:v>
                </c:pt>
                <c:pt idx="1193">
                  <c:v>-8.5507202099999997</c:v>
                </c:pt>
                <c:pt idx="1194">
                  <c:v>-8.5487976099999994</c:v>
                </c:pt>
                <c:pt idx="1195">
                  <c:v>-8.5487976099999994</c:v>
                </c:pt>
                <c:pt idx="1196">
                  <c:v>-8.5520629899999996</c:v>
                </c:pt>
                <c:pt idx="1197">
                  <c:v>-8.5481262200000003</c:v>
                </c:pt>
                <c:pt idx="1198">
                  <c:v>-8.5519409199999998</c:v>
                </c:pt>
                <c:pt idx="1199">
                  <c:v>-8.5547485400000003</c:v>
                </c:pt>
                <c:pt idx="1200">
                  <c:v>-8.55078125</c:v>
                </c:pt>
                <c:pt idx="1201">
                  <c:v>-8.55078125</c:v>
                </c:pt>
                <c:pt idx="1202">
                  <c:v>-8.5563049299999996</c:v>
                </c:pt>
                <c:pt idx="1203">
                  <c:v>-8.5554809600000006</c:v>
                </c:pt>
                <c:pt idx="1204">
                  <c:v>-8.5535278300000002</c:v>
                </c:pt>
                <c:pt idx="1205">
                  <c:v>-8.5535278300000002</c:v>
                </c:pt>
                <c:pt idx="1206">
                  <c:v>-8.5538024900000007</c:v>
                </c:pt>
                <c:pt idx="1207">
                  <c:v>-8.5503234900000002</c:v>
                </c:pt>
                <c:pt idx="1208">
                  <c:v>-8.5491332999999994</c:v>
                </c:pt>
                <c:pt idx="1209">
                  <c:v>-8.5522766099999998</c:v>
                </c:pt>
                <c:pt idx="1210">
                  <c:v>-8.5511474599999993</c:v>
                </c:pt>
                <c:pt idx="1211">
                  <c:v>-8.5511474599999993</c:v>
                </c:pt>
                <c:pt idx="1212">
                  <c:v>-8.5576171900000002</c:v>
                </c:pt>
                <c:pt idx="1213">
                  <c:v>-8.5521850599999993</c:v>
                </c:pt>
                <c:pt idx="1214">
                  <c:v>-8.5524902300000001</c:v>
                </c:pt>
                <c:pt idx="1215">
                  <c:v>-8.5524902300000001</c:v>
                </c:pt>
                <c:pt idx="1216">
                  <c:v>-8.5542602500000005</c:v>
                </c:pt>
                <c:pt idx="1217">
                  <c:v>-8.5542602500000005</c:v>
                </c:pt>
                <c:pt idx="1218">
                  <c:v>-8.5552978500000005</c:v>
                </c:pt>
                <c:pt idx="1219">
                  <c:v>-8.5536193800000007</c:v>
                </c:pt>
                <c:pt idx="1220">
                  <c:v>-8.5546569800000007</c:v>
                </c:pt>
                <c:pt idx="1221">
                  <c:v>-8.5546569800000007</c:v>
                </c:pt>
                <c:pt idx="1222">
                  <c:v>-8.5556640599999998</c:v>
                </c:pt>
                <c:pt idx="1223">
                  <c:v>-8.5544433600000005</c:v>
                </c:pt>
                <c:pt idx="1224">
                  <c:v>-8.5544433600000005</c:v>
                </c:pt>
                <c:pt idx="1225">
                  <c:v>-8.5549926799999998</c:v>
                </c:pt>
                <c:pt idx="1226">
                  <c:v>-8.5581359900000002</c:v>
                </c:pt>
                <c:pt idx="1227">
                  <c:v>-8.5581359900000002</c:v>
                </c:pt>
                <c:pt idx="1228">
                  <c:v>-8.5545654300000002</c:v>
                </c:pt>
                <c:pt idx="1229">
                  <c:v>-8.5535583499999994</c:v>
                </c:pt>
                <c:pt idx="1230">
                  <c:v>-8.5535583499999994</c:v>
                </c:pt>
                <c:pt idx="1231">
                  <c:v>-8.5549621600000005</c:v>
                </c:pt>
                <c:pt idx="1232">
                  <c:v>-8.5546875</c:v>
                </c:pt>
                <c:pt idx="1233">
                  <c:v>-8.5586853000000005</c:v>
                </c:pt>
                <c:pt idx="1234">
                  <c:v>-8.5599060100000006</c:v>
                </c:pt>
                <c:pt idx="1235">
                  <c:v>-8.5542297400000002</c:v>
                </c:pt>
                <c:pt idx="1236">
                  <c:v>-8.5552673299999995</c:v>
                </c:pt>
                <c:pt idx="1237">
                  <c:v>-8.5552673299999995</c:v>
                </c:pt>
                <c:pt idx="1238">
                  <c:v>-8.5547180199999993</c:v>
                </c:pt>
                <c:pt idx="1239">
                  <c:v>-8.5548400900000008</c:v>
                </c:pt>
                <c:pt idx="1240">
                  <c:v>-8.5556335400000005</c:v>
                </c:pt>
                <c:pt idx="1241">
                  <c:v>-8.5556335400000005</c:v>
                </c:pt>
                <c:pt idx="1242">
                  <c:v>-8.5571594199999996</c:v>
                </c:pt>
                <c:pt idx="1243">
                  <c:v>-8.5615234400000002</c:v>
                </c:pt>
                <c:pt idx="1244">
                  <c:v>-8.5584716800000002</c:v>
                </c:pt>
                <c:pt idx="1245">
                  <c:v>-8.5569152800000001</c:v>
                </c:pt>
                <c:pt idx="1246">
                  <c:v>-8.5556945800000008</c:v>
                </c:pt>
                <c:pt idx="1247">
                  <c:v>-8.5556945800000008</c:v>
                </c:pt>
                <c:pt idx="1248">
                  <c:v>-8.5566711400000006</c:v>
                </c:pt>
                <c:pt idx="1249">
                  <c:v>-8.5605773900000006</c:v>
                </c:pt>
                <c:pt idx="1250">
                  <c:v>-8.5605773900000006</c:v>
                </c:pt>
                <c:pt idx="1251">
                  <c:v>-8.5585327099999997</c:v>
                </c:pt>
                <c:pt idx="1252">
                  <c:v>-8.5585327099999997</c:v>
                </c:pt>
                <c:pt idx="1253">
                  <c:v>-8.5585327099999997</c:v>
                </c:pt>
                <c:pt idx="1254">
                  <c:v>-8.5564575200000004</c:v>
                </c:pt>
                <c:pt idx="1255">
                  <c:v>-8.5596313500000001</c:v>
                </c:pt>
                <c:pt idx="1256">
                  <c:v>-8.5596313500000001</c:v>
                </c:pt>
                <c:pt idx="1257">
                  <c:v>-8.55807495</c:v>
                </c:pt>
                <c:pt idx="1258">
                  <c:v>-8.5568847699999999</c:v>
                </c:pt>
                <c:pt idx="1259">
                  <c:v>-8.5574035599999991</c:v>
                </c:pt>
                <c:pt idx="1260">
                  <c:v>-8.5574035599999991</c:v>
                </c:pt>
                <c:pt idx="1261">
                  <c:v>-8.5587158199999998</c:v>
                </c:pt>
                <c:pt idx="1262">
                  <c:v>-8.5610046400000002</c:v>
                </c:pt>
                <c:pt idx="1263">
                  <c:v>-8.5610046400000002</c:v>
                </c:pt>
                <c:pt idx="1264">
                  <c:v>-8.5562439000000001</c:v>
                </c:pt>
                <c:pt idx="1265">
                  <c:v>-8.55825806</c:v>
                </c:pt>
                <c:pt idx="1266">
                  <c:v>-8.55825806</c:v>
                </c:pt>
                <c:pt idx="1267">
                  <c:v>-8.5568847699999999</c:v>
                </c:pt>
                <c:pt idx="1268">
                  <c:v>-8.5609130899999997</c:v>
                </c:pt>
                <c:pt idx="1269">
                  <c:v>-8.5607605000000007</c:v>
                </c:pt>
                <c:pt idx="1270">
                  <c:v>-8.5609435999999999</c:v>
                </c:pt>
                <c:pt idx="1271">
                  <c:v>-8.56283569</c:v>
                </c:pt>
                <c:pt idx="1272">
                  <c:v>-8.56283569</c:v>
                </c:pt>
                <c:pt idx="1273">
                  <c:v>-8.5604553200000009</c:v>
                </c:pt>
                <c:pt idx="1274">
                  <c:v>-8.5606384299999991</c:v>
                </c:pt>
                <c:pt idx="1275">
                  <c:v>-8.5618286099999992</c:v>
                </c:pt>
                <c:pt idx="1276">
                  <c:v>-8.5618286099999992</c:v>
                </c:pt>
                <c:pt idx="1277">
                  <c:v>-8.5576782199999997</c:v>
                </c:pt>
                <c:pt idx="1278">
                  <c:v>-8.5571594199999996</c:v>
                </c:pt>
                <c:pt idx="1279">
                  <c:v>-8.5568847699999999</c:v>
                </c:pt>
                <c:pt idx="1280">
                  <c:v>-8.5625610400000003</c:v>
                </c:pt>
                <c:pt idx="1281">
                  <c:v>-8.5622558600000005</c:v>
                </c:pt>
                <c:pt idx="1282">
                  <c:v>-8.5622558600000005</c:v>
                </c:pt>
                <c:pt idx="1283">
                  <c:v>-8.5635070800000008</c:v>
                </c:pt>
                <c:pt idx="1284">
                  <c:v>-8.5607299799999996</c:v>
                </c:pt>
                <c:pt idx="1285">
                  <c:v>-8.5587158199999998</c:v>
                </c:pt>
                <c:pt idx="1286">
                  <c:v>-8.5587158199999998</c:v>
                </c:pt>
                <c:pt idx="1287">
                  <c:v>-8.5610961900000007</c:v>
                </c:pt>
                <c:pt idx="1288">
                  <c:v>-8.5610961900000007</c:v>
                </c:pt>
                <c:pt idx="1289">
                  <c:v>-8.5570678699999991</c:v>
                </c:pt>
                <c:pt idx="1290">
                  <c:v>-8.5592956499999993</c:v>
                </c:pt>
                <c:pt idx="1291">
                  <c:v>-8.5575256300000007</c:v>
                </c:pt>
                <c:pt idx="1292">
                  <c:v>-8.5575256300000007</c:v>
                </c:pt>
                <c:pt idx="1293">
                  <c:v>-8.5603942899999996</c:v>
                </c:pt>
                <c:pt idx="1294">
                  <c:v>-8.5558776900000009</c:v>
                </c:pt>
                <c:pt idx="1295">
                  <c:v>-8.5558776900000009</c:v>
                </c:pt>
                <c:pt idx="1296">
                  <c:v>-8.5634765599999998</c:v>
                </c:pt>
                <c:pt idx="1297">
                  <c:v>-8.5627746600000005</c:v>
                </c:pt>
                <c:pt idx="1298">
                  <c:v>-8.5627746600000005</c:v>
                </c:pt>
                <c:pt idx="1299">
                  <c:v>-8.5651855500000007</c:v>
                </c:pt>
                <c:pt idx="1300">
                  <c:v>-8.5576171900000002</c:v>
                </c:pt>
                <c:pt idx="1301">
                  <c:v>-8.5576171900000002</c:v>
                </c:pt>
                <c:pt idx="1302">
                  <c:v>-8.5541076700000005</c:v>
                </c:pt>
                <c:pt idx="1303">
                  <c:v>-8.5543212900000007</c:v>
                </c:pt>
                <c:pt idx="1304">
                  <c:v>-8.5556945800000008</c:v>
                </c:pt>
                <c:pt idx="1305">
                  <c:v>-8.5614929199999992</c:v>
                </c:pt>
                <c:pt idx="1306">
                  <c:v>-8.5596313500000001</c:v>
                </c:pt>
                <c:pt idx="1307">
                  <c:v>-8.5555725099999993</c:v>
                </c:pt>
                <c:pt idx="1308">
                  <c:v>-8.5555725099999993</c:v>
                </c:pt>
                <c:pt idx="1309">
                  <c:v>-8.5549316399999995</c:v>
                </c:pt>
                <c:pt idx="1310">
                  <c:v>-8.5559692399999996</c:v>
                </c:pt>
                <c:pt idx="1311">
                  <c:v>-8.5559692399999996</c:v>
                </c:pt>
                <c:pt idx="1312">
                  <c:v>-8.5566711400000006</c:v>
                </c:pt>
                <c:pt idx="1313">
                  <c:v>-8.5530090300000001</c:v>
                </c:pt>
                <c:pt idx="1314">
                  <c:v>-8.55487061</c:v>
                </c:pt>
                <c:pt idx="1315">
                  <c:v>-8.5603637700000004</c:v>
                </c:pt>
                <c:pt idx="1316">
                  <c:v>-8.5582885700000002</c:v>
                </c:pt>
                <c:pt idx="1317">
                  <c:v>-8.5564880399999996</c:v>
                </c:pt>
                <c:pt idx="1318">
                  <c:v>-8.5564880399999996</c:v>
                </c:pt>
                <c:pt idx="1319">
                  <c:v>-8.5565795900000001</c:v>
                </c:pt>
                <c:pt idx="1320">
                  <c:v>-8.5567627000000002</c:v>
                </c:pt>
                <c:pt idx="1321">
                  <c:v>-8.5567627000000002</c:v>
                </c:pt>
                <c:pt idx="1322">
                  <c:v>-8.5569763200000004</c:v>
                </c:pt>
                <c:pt idx="1323">
                  <c:v>-8.5569763200000004</c:v>
                </c:pt>
                <c:pt idx="1324">
                  <c:v>-8.5568237299999996</c:v>
                </c:pt>
                <c:pt idx="1325">
                  <c:v>-8.5568237299999996</c:v>
                </c:pt>
                <c:pt idx="1326">
                  <c:v>-8.5590209999999995</c:v>
                </c:pt>
                <c:pt idx="1327">
                  <c:v>-8.5590209999999995</c:v>
                </c:pt>
                <c:pt idx="1328">
                  <c:v>-8.5540466300000002</c:v>
                </c:pt>
                <c:pt idx="1329">
                  <c:v>-8.5523071300000009</c:v>
                </c:pt>
                <c:pt idx="1330">
                  <c:v>-8.5563964800000001</c:v>
                </c:pt>
                <c:pt idx="1331">
                  <c:v>-8.5563964800000001</c:v>
                </c:pt>
                <c:pt idx="1332">
                  <c:v>-8.5546264599999997</c:v>
                </c:pt>
                <c:pt idx="1333">
                  <c:v>-8.5574645999999994</c:v>
                </c:pt>
                <c:pt idx="1334">
                  <c:v>-8.5568847699999999</c:v>
                </c:pt>
                <c:pt idx="1335">
                  <c:v>-8.5537109400000002</c:v>
                </c:pt>
                <c:pt idx="1336">
                  <c:v>-8.5542602500000005</c:v>
                </c:pt>
                <c:pt idx="1337">
                  <c:v>-8.5542602500000005</c:v>
                </c:pt>
                <c:pt idx="1338">
                  <c:v>-8.5535583499999994</c:v>
                </c:pt>
                <c:pt idx="1339">
                  <c:v>-8.55435181</c:v>
                </c:pt>
                <c:pt idx="1340">
                  <c:v>-8.5582275400000007</c:v>
                </c:pt>
                <c:pt idx="1341">
                  <c:v>-8.5582275400000007</c:v>
                </c:pt>
                <c:pt idx="1342">
                  <c:v>-8.5566711400000006</c:v>
                </c:pt>
                <c:pt idx="1343">
                  <c:v>-8.5566711400000006</c:v>
                </c:pt>
                <c:pt idx="1344">
                  <c:v>-8.5524902300000001</c:v>
                </c:pt>
                <c:pt idx="1345">
                  <c:v>-8.5545959499999995</c:v>
                </c:pt>
                <c:pt idx="1346">
                  <c:v>-8.5553283699999998</c:v>
                </c:pt>
                <c:pt idx="1347">
                  <c:v>-8.5553283699999998</c:v>
                </c:pt>
                <c:pt idx="1348">
                  <c:v>-8.5538940399999994</c:v>
                </c:pt>
                <c:pt idx="1349">
                  <c:v>-8.5536498999999999</c:v>
                </c:pt>
                <c:pt idx="1350">
                  <c:v>-8.5536498999999999</c:v>
                </c:pt>
                <c:pt idx="1351">
                  <c:v>-8.5558471699999998</c:v>
                </c:pt>
                <c:pt idx="1352">
                  <c:v>-8.5558471699999998</c:v>
                </c:pt>
                <c:pt idx="1353">
                  <c:v>-8.5558471699999998</c:v>
                </c:pt>
                <c:pt idx="1354">
                  <c:v>-8.5575561499999999</c:v>
                </c:pt>
                <c:pt idx="1355">
                  <c:v>-8.5540161099999992</c:v>
                </c:pt>
                <c:pt idx="1356">
                  <c:v>-8.5540161099999992</c:v>
                </c:pt>
                <c:pt idx="1357">
                  <c:v>-8.5530700700000004</c:v>
                </c:pt>
                <c:pt idx="1358">
                  <c:v>-8.5548400900000008</c:v>
                </c:pt>
                <c:pt idx="1359">
                  <c:v>-8.5506896999999995</c:v>
                </c:pt>
                <c:pt idx="1360">
                  <c:v>-8.5507202099999997</c:v>
                </c:pt>
                <c:pt idx="1361">
                  <c:v>-8.5500793500000007</c:v>
                </c:pt>
                <c:pt idx="1362">
                  <c:v>-8.5500793500000007</c:v>
                </c:pt>
                <c:pt idx="1363">
                  <c:v>-8.5522460900000006</c:v>
                </c:pt>
                <c:pt idx="1364">
                  <c:v>-8.5511779800000003</c:v>
                </c:pt>
                <c:pt idx="1365">
                  <c:v>-8.5512390099999998</c:v>
                </c:pt>
                <c:pt idx="1366">
                  <c:v>-8.5512390099999998</c:v>
                </c:pt>
                <c:pt idx="1367">
                  <c:v>-8.5529480000000007</c:v>
                </c:pt>
                <c:pt idx="1368">
                  <c:v>-8.5552978500000005</c:v>
                </c:pt>
                <c:pt idx="1369">
                  <c:v>-8.5552673299999995</c:v>
                </c:pt>
                <c:pt idx="1370">
                  <c:v>-8.5508422900000003</c:v>
                </c:pt>
                <c:pt idx="1371">
                  <c:v>-8.5482177700000008</c:v>
                </c:pt>
                <c:pt idx="1372">
                  <c:v>-8.5482177700000008</c:v>
                </c:pt>
                <c:pt idx="1373">
                  <c:v>-8.5511779800000003</c:v>
                </c:pt>
                <c:pt idx="1374">
                  <c:v>-8.5490417500000007</c:v>
                </c:pt>
                <c:pt idx="1375">
                  <c:v>-8.5490417500000007</c:v>
                </c:pt>
                <c:pt idx="1376">
                  <c:v>-8.5502929699999992</c:v>
                </c:pt>
                <c:pt idx="1377">
                  <c:v>-8.55059814</c:v>
                </c:pt>
                <c:pt idx="1378">
                  <c:v>-8.5484314000000001</c:v>
                </c:pt>
                <c:pt idx="1379">
                  <c:v>-8.5493469199999996</c:v>
                </c:pt>
                <c:pt idx="1380">
                  <c:v>-8.5508117699999993</c:v>
                </c:pt>
                <c:pt idx="1381">
                  <c:v>-8.5508117699999993</c:v>
                </c:pt>
                <c:pt idx="1382">
                  <c:v>-8.5515747100000006</c:v>
                </c:pt>
                <c:pt idx="1383">
                  <c:v>-8.5541992199999992</c:v>
                </c:pt>
                <c:pt idx="1384">
                  <c:v>-8.5521850599999993</c:v>
                </c:pt>
                <c:pt idx="1385">
                  <c:v>-8.5521850599999993</c:v>
                </c:pt>
                <c:pt idx="1386">
                  <c:v>-8.5512390099999998</c:v>
                </c:pt>
                <c:pt idx="1387">
                  <c:v>-8.5493164099999994</c:v>
                </c:pt>
                <c:pt idx="1388">
                  <c:v>-8.5493164099999994</c:v>
                </c:pt>
                <c:pt idx="1389">
                  <c:v>-8.5508728000000005</c:v>
                </c:pt>
                <c:pt idx="1390">
                  <c:v>-8.5496826200000005</c:v>
                </c:pt>
                <c:pt idx="1391">
                  <c:v>-8.5496826200000005</c:v>
                </c:pt>
                <c:pt idx="1392">
                  <c:v>-8.5464477500000005</c:v>
                </c:pt>
                <c:pt idx="1393">
                  <c:v>-8.5432434100000005</c:v>
                </c:pt>
                <c:pt idx="1394">
                  <c:v>-8.5432434100000005</c:v>
                </c:pt>
                <c:pt idx="1395">
                  <c:v>-8.5489807100000004</c:v>
                </c:pt>
                <c:pt idx="1396">
                  <c:v>-8.5540466300000002</c:v>
                </c:pt>
                <c:pt idx="1397">
                  <c:v>-8.5540466300000002</c:v>
                </c:pt>
                <c:pt idx="1398">
                  <c:v>-8.5509033199999998</c:v>
                </c:pt>
                <c:pt idx="1399">
                  <c:v>-8.5472717300000003</c:v>
                </c:pt>
                <c:pt idx="1400">
                  <c:v>-8.5512390099999998</c:v>
                </c:pt>
                <c:pt idx="1401">
                  <c:v>-8.5512390099999998</c:v>
                </c:pt>
                <c:pt idx="1402">
                  <c:v>-8.5508728000000005</c:v>
                </c:pt>
                <c:pt idx="1403">
                  <c:v>-8.55096436</c:v>
                </c:pt>
                <c:pt idx="1404">
                  <c:v>-8.55096436</c:v>
                </c:pt>
                <c:pt idx="1405">
                  <c:v>-8.5444335900000006</c:v>
                </c:pt>
                <c:pt idx="1406">
                  <c:v>-8.5455932600000004</c:v>
                </c:pt>
                <c:pt idx="1407">
                  <c:v>-8.5455932600000004</c:v>
                </c:pt>
                <c:pt idx="1408">
                  <c:v>-8.5449523900000006</c:v>
                </c:pt>
                <c:pt idx="1409">
                  <c:v>-8.5450744600000004</c:v>
                </c:pt>
                <c:pt idx="1410">
                  <c:v>-8.5450744600000004</c:v>
                </c:pt>
                <c:pt idx="1411">
                  <c:v>-8.5476379399999995</c:v>
                </c:pt>
                <c:pt idx="1412">
                  <c:v>-8.5480956999999993</c:v>
                </c:pt>
                <c:pt idx="1413">
                  <c:v>-8.5449829099999999</c:v>
                </c:pt>
                <c:pt idx="1414">
                  <c:v>-8.5426940899999995</c:v>
                </c:pt>
                <c:pt idx="1415">
                  <c:v>-8.5437316899999995</c:v>
                </c:pt>
                <c:pt idx="1416">
                  <c:v>-8.5437316899999995</c:v>
                </c:pt>
                <c:pt idx="1417">
                  <c:v>-8.5440063500000001</c:v>
                </c:pt>
                <c:pt idx="1418">
                  <c:v>-8.5450744600000004</c:v>
                </c:pt>
                <c:pt idx="1419">
                  <c:v>-8.5427246100000005</c:v>
                </c:pt>
                <c:pt idx="1420">
                  <c:v>-8.5427246100000005</c:v>
                </c:pt>
                <c:pt idx="1421">
                  <c:v>-8.5418701200000005</c:v>
                </c:pt>
                <c:pt idx="1422">
                  <c:v>-8.5427246100000005</c:v>
                </c:pt>
                <c:pt idx="1423">
                  <c:v>-8.5442504899999996</c:v>
                </c:pt>
                <c:pt idx="1424">
                  <c:v>-8.54296875</c:v>
                </c:pt>
                <c:pt idx="1425">
                  <c:v>-8.5452270499999994</c:v>
                </c:pt>
                <c:pt idx="1426">
                  <c:v>-8.5452270499999994</c:v>
                </c:pt>
                <c:pt idx="1427">
                  <c:v>-8.5413513200000004</c:v>
                </c:pt>
                <c:pt idx="1428">
                  <c:v>-8.5414733900000002</c:v>
                </c:pt>
                <c:pt idx="1429">
                  <c:v>-8.5414733900000002</c:v>
                </c:pt>
                <c:pt idx="1430">
                  <c:v>-8.5444946300000009</c:v>
                </c:pt>
                <c:pt idx="1431">
                  <c:v>-8.5427551299999998</c:v>
                </c:pt>
                <c:pt idx="1432">
                  <c:v>-8.5474243199999993</c:v>
                </c:pt>
                <c:pt idx="1433">
                  <c:v>-8.5444335900000006</c:v>
                </c:pt>
                <c:pt idx="1434">
                  <c:v>-8.5421752899999994</c:v>
                </c:pt>
                <c:pt idx="1435">
                  <c:v>-8.5399475099999993</c:v>
                </c:pt>
                <c:pt idx="1436">
                  <c:v>-8.5399475099999993</c:v>
                </c:pt>
                <c:pt idx="1437">
                  <c:v>-8.5394897499999995</c:v>
                </c:pt>
                <c:pt idx="1438">
                  <c:v>-8.5455017099999999</c:v>
                </c:pt>
                <c:pt idx="1439">
                  <c:v>-8.5455017099999999</c:v>
                </c:pt>
                <c:pt idx="1440">
                  <c:v>-8.54348755</c:v>
                </c:pt>
                <c:pt idx="1441">
                  <c:v>-8.5449523900000006</c:v>
                </c:pt>
                <c:pt idx="1442">
                  <c:v>-8.5441589400000009</c:v>
                </c:pt>
                <c:pt idx="1443">
                  <c:v>-8.5412597699999999</c:v>
                </c:pt>
                <c:pt idx="1444">
                  <c:v>-8.5405883800000009</c:v>
                </c:pt>
                <c:pt idx="1445">
                  <c:v>-8.5405883800000009</c:v>
                </c:pt>
                <c:pt idx="1446">
                  <c:v>-8.5401306199999993</c:v>
                </c:pt>
                <c:pt idx="1447">
                  <c:v>-8.5386657699999997</c:v>
                </c:pt>
                <c:pt idx="1448">
                  <c:v>-8.5378723099999991</c:v>
                </c:pt>
                <c:pt idx="1449">
                  <c:v>-8.5378723099999991</c:v>
                </c:pt>
                <c:pt idx="1450">
                  <c:v>-8.5411682100000004</c:v>
                </c:pt>
                <c:pt idx="1451">
                  <c:v>-8.5393066399999995</c:v>
                </c:pt>
                <c:pt idx="1452">
                  <c:v>-8.5393066399999995</c:v>
                </c:pt>
                <c:pt idx="1453">
                  <c:v>-8.5417785599999991</c:v>
                </c:pt>
                <c:pt idx="1454">
                  <c:v>-8.5392150900000008</c:v>
                </c:pt>
                <c:pt idx="1455">
                  <c:v>-8.5392150900000008</c:v>
                </c:pt>
                <c:pt idx="1456">
                  <c:v>-8.5361633300000008</c:v>
                </c:pt>
                <c:pt idx="1457">
                  <c:v>-8.5405578599999998</c:v>
                </c:pt>
                <c:pt idx="1458">
                  <c:v>-8.5363769499999993</c:v>
                </c:pt>
                <c:pt idx="1459">
                  <c:v>-8.5363769499999993</c:v>
                </c:pt>
                <c:pt idx="1460">
                  <c:v>-8.5364685100000006</c:v>
                </c:pt>
                <c:pt idx="1461">
                  <c:v>-8.5364685100000006</c:v>
                </c:pt>
                <c:pt idx="1462">
                  <c:v>-8.53924561</c:v>
                </c:pt>
                <c:pt idx="1463">
                  <c:v>-8.5364685100000006</c:v>
                </c:pt>
                <c:pt idx="1464">
                  <c:v>-8.5332336400000006</c:v>
                </c:pt>
                <c:pt idx="1465">
                  <c:v>-8.5332336400000006</c:v>
                </c:pt>
                <c:pt idx="1466">
                  <c:v>-8.5359497100000006</c:v>
                </c:pt>
                <c:pt idx="1467">
                  <c:v>-8.5357360799999995</c:v>
                </c:pt>
                <c:pt idx="1468">
                  <c:v>-8.5346069300000007</c:v>
                </c:pt>
                <c:pt idx="1469">
                  <c:v>-8.5346069300000007</c:v>
                </c:pt>
                <c:pt idx="1470">
                  <c:v>-8.5372619600000004</c:v>
                </c:pt>
                <c:pt idx="1471">
                  <c:v>-8.5382690399999994</c:v>
                </c:pt>
                <c:pt idx="1472">
                  <c:v>-8.5382690399999994</c:v>
                </c:pt>
                <c:pt idx="1473">
                  <c:v>-8.5363159199999998</c:v>
                </c:pt>
                <c:pt idx="1474">
                  <c:v>-8.5339965800000002</c:v>
                </c:pt>
                <c:pt idx="1475">
                  <c:v>-8.5339965800000002</c:v>
                </c:pt>
                <c:pt idx="1476">
                  <c:v>-8.5332946799999991</c:v>
                </c:pt>
                <c:pt idx="1477">
                  <c:v>-8.5330505399999996</c:v>
                </c:pt>
                <c:pt idx="1478">
                  <c:v>-8.5331726099999994</c:v>
                </c:pt>
                <c:pt idx="1479">
                  <c:v>-8.5331726099999994</c:v>
                </c:pt>
                <c:pt idx="1480">
                  <c:v>-8.5371704099999999</c:v>
                </c:pt>
                <c:pt idx="1481">
                  <c:v>-8.5371704099999999</c:v>
                </c:pt>
                <c:pt idx="1482">
                  <c:v>-8.5360412599999993</c:v>
                </c:pt>
                <c:pt idx="1483">
                  <c:v>-8.5328979500000006</c:v>
                </c:pt>
                <c:pt idx="1484">
                  <c:v>-8.5336914099999994</c:v>
                </c:pt>
                <c:pt idx="1485">
                  <c:v>-8.5336914099999994</c:v>
                </c:pt>
                <c:pt idx="1486">
                  <c:v>-8.5370788599999994</c:v>
                </c:pt>
                <c:pt idx="1487">
                  <c:v>-8.5341186499999999</c:v>
                </c:pt>
                <c:pt idx="1488">
                  <c:v>-8.5321350099999993</c:v>
                </c:pt>
                <c:pt idx="1489">
                  <c:v>-8.5300598099999991</c:v>
                </c:pt>
                <c:pt idx="1490">
                  <c:v>-8.5288696300000009</c:v>
                </c:pt>
                <c:pt idx="1491">
                  <c:v>-8.5288696300000009</c:v>
                </c:pt>
                <c:pt idx="1492">
                  <c:v>-8.5293273900000006</c:v>
                </c:pt>
                <c:pt idx="1493">
                  <c:v>-8.5316162099999993</c:v>
                </c:pt>
                <c:pt idx="1494">
                  <c:v>-8.5316162099999993</c:v>
                </c:pt>
                <c:pt idx="1495">
                  <c:v>-8.5290527300000001</c:v>
                </c:pt>
                <c:pt idx="1496">
                  <c:v>-8.5280456499999993</c:v>
                </c:pt>
                <c:pt idx="1497">
                  <c:v>-8.52682495</c:v>
                </c:pt>
                <c:pt idx="1498">
                  <c:v>-8.5267333999999995</c:v>
                </c:pt>
                <c:pt idx="1499">
                  <c:v>-8.5257568399999997</c:v>
                </c:pt>
                <c:pt idx="1500">
                  <c:v>-8.5246581999999993</c:v>
                </c:pt>
                <c:pt idx="1501">
                  <c:v>-8.5246581999999993</c:v>
                </c:pt>
                <c:pt idx="1502">
                  <c:v>-8.5260925299999997</c:v>
                </c:pt>
                <c:pt idx="1503">
                  <c:v>-8.5292358400000001</c:v>
                </c:pt>
                <c:pt idx="1504">
                  <c:v>-8.5292358400000001</c:v>
                </c:pt>
                <c:pt idx="1505">
                  <c:v>-8.5284118699999993</c:v>
                </c:pt>
                <c:pt idx="1506">
                  <c:v>-8.5256042500000007</c:v>
                </c:pt>
                <c:pt idx="1507">
                  <c:v>-8.5256042500000007</c:v>
                </c:pt>
                <c:pt idx="1508">
                  <c:v>-8.5247497600000006</c:v>
                </c:pt>
                <c:pt idx="1509">
                  <c:v>-8.5242004399999995</c:v>
                </c:pt>
                <c:pt idx="1510">
                  <c:v>-8.5242004399999995</c:v>
                </c:pt>
                <c:pt idx="1511">
                  <c:v>-8.5210266099999998</c:v>
                </c:pt>
                <c:pt idx="1512">
                  <c:v>-8.5248413099999993</c:v>
                </c:pt>
                <c:pt idx="1513">
                  <c:v>-8.5261840800000002</c:v>
                </c:pt>
                <c:pt idx="1514">
                  <c:v>-8.5261840800000002</c:v>
                </c:pt>
                <c:pt idx="1515">
                  <c:v>-8.5245361299999995</c:v>
                </c:pt>
                <c:pt idx="1516">
                  <c:v>-8.5245361299999995</c:v>
                </c:pt>
                <c:pt idx="1517">
                  <c:v>-8.5228881800000007</c:v>
                </c:pt>
                <c:pt idx="1518">
                  <c:v>-8.5237426799999998</c:v>
                </c:pt>
                <c:pt idx="1519">
                  <c:v>-8.5194396999999995</c:v>
                </c:pt>
                <c:pt idx="1520">
                  <c:v>-8.5194396999999995</c:v>
                </c:pt>
                <c:pt idx="1521">
                  <c:v>-8.5198364299999998</c:v>
                </c:pt>
                <c:pt idx="1522">
                  <c:v>-8.5225524900000007</c:v>
                </c:pt>
                <c:pt idx="1523">
                  <c:v>-8.5225524900000007</c:v>
                </c:pt>
                <c:pt idx="1524">
                  <c:v>-8.5238037099999993</c:v>
                </c:pt>
                <c:pt idx="1525">
                  <c:v>-8.5210571300000009</c:v>
                </c:pt>
                <c:pt idx="1526">
                  <c:v>-8.5210571300000009</c:v>
                </c:pt>
                <c:pt idx="1527">
                  <c:v>-8.5224304199999992</c:v>
                </c:pt>
                <c:pt idx="1528">
                  <c:v>-8.5220947299999992</c:v>
                </c:pt>
                <c:pt idx="1529">
                  <c:v>-8.5220947299999992</c:v>
                </c:pt>
                <c:pt idx="1530">
                  <c:v>-8.5218810999999999</c:v>
                </c:pt>
                <c:pt idx="1531">
                  <c:v>-8.5212707499999993</c:v>
                </c:pt>
                <c:pt idx="1532">
                  <c:v>-8.5212707499999993</c:v>
                </c:pt>
                <c:pt idx="1533">
                  <c:v>-8.5222778300000002</c:v>
                </c:pt>
                <c:pt idx="1534">
                  <c:v>-8.5167541500000006</c:v>
                </c:pt>
                <c:pt idx="1535">
                  <c:v>-8.5167541500000006</c:v>
                </c:pt>
                <c:pt idx="1536">
                  <c:v>-8.5200195300000008</c:v>
                </c:pt>
                <c:pt idx="1537">
                  <c:v>-8.5240173299999995</c:v>
                </c:pt>
                <c:pt idx="1538">
                  <c:v>-8.5193176299999998</c:v>
                </c:pt>
                <c:pt idx="1539">
                  <c:v>-8.5193176299999998</c:v>
                </c:pt>
                <c:pt idx="1540">
                  <c:v>-8.5184020999999994</c:v>
                </c:pt>
                <c:pt idx="1541">
                  <c:v>-8.51901245</c:v>
                </c:pt>
                <c:pt idx="1542">
                  <c:v>-8.5192565899999995</c:v>
                </c:pt>
                <c:pt idx="1543">
                  <c:v>-8.5209655800000004</c:v>
                </c:pt>
                <c:pt idx="1544">
                  <c:v>-8.5184326200000005</c:v>
                </c:pt>
                <c:pt idx="1545">
                  <c:v>-8.5184326200000005</c:v>
                </c:pt>
                <c:pt idx="1546">
                  <c:v>-8.5212402300000001</c:v>
                </c:pt>
                <c:pt idx="1547">
                  <c:v>-8.5195007300000007</c:v>
                </c:pt>
                <c:pt idx="1548">
                  <c:v>-8.5186462400000007</c:v>
                </c:pt>
                <c:pt idx="1549">
                  <c:v>-8.5186462400000007</c:v>
                </c:pt>
                <c:pt idx="1550">
                  <c:v>-8.5178527800000001</c:v>
                </c:pt>
                <c:pt idx="1551">
                  <c:v>-8.5165100099999993</c:v>
                </c:pt>
                <c:pt idx="1552">
                  <c:v>-8.5165100099999993</c:v>
                </c:pt>
                <c:pt idx="1553">
                  <c:v>-8.5168762200000003</c:v>
                </c:pt>
                <c:pt idx="1554">
                  <c:v>-8.5162658699999998</c:v>
                </c:pt>
                <c:pt idx="1555">
                  <c:v>-8.5162658699999998</c:v>
                </c:pt>
                <c:pt idx="1556">
                  <c:v>-8.5144348099999991</c:v>
                </c:pt>
                <c:pt idx="1557">
                  <c:v>-8.5134887700000004</c:v>
                </c:pt>
                <c:pt idx="1558">
                  <c:v>-8.5180664099999994</c:v>
                </c:pt>
                <c:pt idx="1559">
                  <c:v>-8.5180664099999994</c:v>
                </c:pt>
                <c:pt idx="1560">
                  <c:v>-8.5157470699999998</c:v>
                </c:pt>
                <c:pt idx="1561">
                  <c:v>-8.5157470699999998</c:v>
                </c:pt>
                <c:pt idx="1562">
                  <c:v>-8.5169067399999996</c:v>
                </c:pt>
                <c:pt idx="1563">
                  <c:v>-8.5120849599999993</c:v>
                </c:pt>
                <c:pt idx="1564">
                  <c:v>-8.5131835900000006</c:v>
                </c:pt>
                <c:pt idx="1565">
                  <c:v>-8.5131835900000006</c:v>
                </c:pt>
                <c:pt idx="1566">
                  <c:v>-8.5098571799999991</c:v>
                </c:pt>
                <c:pt idx="1567">
                  <c:v>-8.5114746100000005</c:v>
                </c:pt>
                <c:pt idx="1568">
                  <c:v>-8.5131225599999993</c:v>
                </c:pt>
                <c:pt idx="1569">
                  <c:v>-8.5131225599999993</c:v>
                </c:pt>
                <c:pt idx="1570">
                  <c:v>-8.5158386200000002</c:v>
                </c:pt>
                <c:pt idx="1571">
                  <c:v>-8.5158386200000002</c:v>
                </c:pt>
                <c:pt idx="1572">
                  <c:v>-8.5135497999999998</c:v>
                </c:pt>
                <c:pt idx="1573">
                  <c:v>-8.5112609900000002</c:v>
                </c:pt>
                <c:pt idx="1574">
                  <c:v>-8.5114440899999995</c:v>
                </c:pt>
                <c:pt idx="1575">
                  <c:v>-8.5114440899999995</c:v>
                </c:pt>
                <c:pt idx="1576">
                  <c:v>-8.5101623499999999</c:v>
                </c:pt>
                <c:pt idx="1577">
                  <c:v>-8.5167846699999998</c:v>
                </c:pt>
                <c:pt idx="1578">
                  <c:v>-8.5167846699999998</c:v>
                </c:pt>
                <c:pt idx="1579">
                  <c:v>-8.5110473599999992</c:v>
                </c:pt>
                <c:pt idx="1580">
                  <c:v>-8.5104370100000004</c:v>
                </c:pt>
                <c:pt idx="1581">
                  <c:v>-8.5104370100000004</c:v>
                </c:pt>
                <c:pt idx="1582">
                  <c:v>-8.5100402800000001</c:v>
                </c:pt>
                <c:pt idx="1583">
                  <c:v>-8.5095519999999993</c:v>
                </c:pt>
                <c:pt idx="1584">
                  <c:v>-8.5095519999999993</c:v>
                </c:pt>
                <c:pt idx="1585">
                  <c:v>-8.5073242199999992</c:v>
                </c:pt>
                <c:pt idx="1586">
                  <c:v>-8.5106506300000007</c:v>
                </c:pt>
                <c:pt idx="1587">
                  <c:v>-8.5124206499999993</c:v>
                </c:pt>
                <c:pt idx="1588">
                  <c:v>-8.5082397499999995</c:v>
                </c:pt>
                <c:pt idx="1589">
                  <c:v>-8.5132141099999998</c:v>
                </c:pt>
                <c:pt idx="1590">
                  <c:v>-8.5132141099999998</c:v>
                </c:pt>
                <c:pt idx="1591">
                  <c:v>-8.5072326700000005</c:v>
                </c:pt>
                <c:pt idx="1592">
                  <c:v>-8.5109863299999997</c:v>
                </c:pt>
                <c:pt idx="1593">
                  <c:v>-8.5119934100000005</c:v>
                </c:pt>
                <c:pt idx="1594">
                  <c:v>-8.5119934100000005</c:v>
                </c:pt>
                <c:pt idx="1595">
                  <c:v>-8.5087890599999998</c:v>
                </c:pt>
                <c:pt idx="1596">
                  <c:v>-8.5064697299999992</c:v>
                </c:pt>
                <c:pt idx="1597">
                  <c:v>-8.5039978000000005</c:v>
                </c:pt>
                <c:pt idx="1598">
                  <c:v>-8.5062560999999999</c:v>
                </c:pt>
                <c:pt idx="1599">
                  <c:v>-8.5092163099999993</c:v>
                </c:pt>
                <c:pt idx="1600">
                  <c:v>-8.5092163099999993</c:v>
                </c:pt>
                <c:pt idx="1601">
                  <c:v>-8.50814819</c:v>
                </c:pt>
                <c:pt idx="1602">
                  <c:v>-8.5091857900000001</c:v>
                </c:pt>
                <c:pt idx="1603">
                  <c:v>-8.5077209499999995</c:v>
                </c:pt>
                <c:pt idx="1604">
                  <c:v>-8.5077209499999995</c:v>
                </c:pt>
                <c:pt idx="1605">
                  <c:v>-8.5101928699999991</c:v>
                </c:pt>
                <c:pt idx="1606">
                  <c:v>-8.50762939</c:v>
                </c:pt>
                <c:pt idx="1607">
                  <c:v>-8.50408936</c:v>
                </c:pt>
                <c:pt idx="1608">
                  <c:v>-8.5025024400000007</c:v>
                </c:pt>
                <c:pt idx="1609">
                  <c:v>-8.50338745</c:v>
                </c:pt>
                <c:pt idx="1610">
                  <c:v>-8.50338745</c:v>
                </c:pt>
                <c:pt idx="1611">
                  <c:v>-8.5037536599999992</c:v>
                </c:pt>
                <c:pt idx="1612">
                  <c:v>-8.5050659199999998</c:v>
                </c:pt>
                <c:pt idx="1613">
                  <c:v>-8.5050659199999998</c:v>
                </c:pt>
                <c:pt idx="1614">
                  <c:v>-8.5032348599999992</c:v>
                </c:pt>
                <c:pt idx="1615">
                  <c:v>-8.49914551</c:v>
                </c:pt>
                <c:pt idx="1616">
                  <c:v>-8.49914551</c:v>
                </c:pt>
                <c:pt idx="1617">
                  <c:v>-8.5056457499999993</c:v>
                </c:pt>
                <c:pt idx="1618">
                  <c:v>-8.5053405800000004</c:v>
                </c:pt>
                <c:pt idx="1619">
                  <c:v>-8.5053405800000004</c:v>
                </c:pt>
                <c:pt idx="1620">
                  <c:v>-8.5041198700000002</c:v>
                </c:pt>
                <c:pt idx="1621">
                  <c:v>-8.5060424799999996</c:v>
                </c:pt>
                <c:pt idx="1622">
                  <c:v>-8.5012206999999993</c:v>
                </c:pt>
                <c:pt idx="1623">
                  <c:v>-8.5040588400000008</c:v>
                </c:pt>
                <c:pt idx="1624">
                  <c:v>-8.5022582999999994</c:v>
                </c:pt>
                <c:pt idx="1625">
                  <c:v>-8.5022582999999994</c:v>
                </c:pt>
                <c:pt idx="1626">
                  <c:v>-8.5004272499999995</c:v>
                </c:pt>
                <c:pt idx="1627">
                  <c:v>-8.5051879899999996</c:v>
                </c:pt>
                <c:pt idx="1628">
                  <c:v>-8.5046997100000006</c:v>
                </c:pt>
                <c:pt idx="1629">
                  <c:v>-8.5046997100000006</c:v>
                </c:pt>
                <c:pt idx="1630">
                  <c:v>-8.5037841800000002</c:v>
                </c:pt>
                <c:pt idx="1631">
                  <c:v>-8.5047912599999993</c:v>
                </c:pt>
                <c:pt idx="1632">
                  <c:v>-8.5011596699999998</c:v>
                </c:pt>
                <c:pt idx="1633">
                  <c:v>-8.5019531300000004</c:v>
                </c:pt>
                <c:pt idx="1634">
                  <c:v>-8.5031127899999994</c:v>
                </c:pt>
                <c:pt idx="1635">
                  <c:v>-8.5031127899999994</c:v>
                </c:pt>
                <c:pt idx="1636">
                  <c:v>-8.5042114299999998</c:v>
                </c:pt>
                <c:pt idx="1637">
                  <c:v>-8.50085449</c:v>
                </c:pt>
                <c:pt idx="1638">
                  <c:v>-8.5000305199999993</c:v>
                </c:pt>
                <c:pt idx="1639">
                  <c:v>-8.5000305199999993</c:v>
                </c:pt>
                <c:pt idx="1640">
                  <c:v>-8.4988403300000002</c:v>
                </c:pt>
                <c:pt idx="1641">
                  <c:v>-8.49661255</c:v>
                </c:pt>
                <c:pt idx="1642">
                  <c:v>-8.4994506800000007</c:v>
                </c:pt>
                <c:pt idx="1643">
                  <c:v>-8.4984435999999999</c:v>
                </c:pt>
                <c:pt idx="1644">
                  <c:v>-8.5007018999999993</c:v>
                </c:pt>
                <c:pt idx="1645">
                  <c:v>-8.5007018999999993</c:v>
                </c:pt>
                <c:pt idx="1646">
                  <c:v>-8.4989013700000005</c:v>
                </c:pt>
                <c:pt idx="1647">
                  <c:v>-8.50085449</c:v>
                </c:pt>
                <c:pt idx="1648">
                  <c:v>-8.50085449</c:v>
                </c:pt>
                <c:pt idx="1649">
                  <c:v>-8.5013427700000008</c:v>
                </c:pt>
                <c:pt idx="1650">
                  <c:v>-8.4968261700000003</c:v>
                </c:pt>
                <c:pt idx="1651">
                  <c:v>-8.5007629399999995</c:v>
                </c:pt>
                <c:pt idx="1652">
                  <c:v>-8.50018311</c:v>
                </c:pt>
                <c:pt idx="1653">
                  <c:v>-8.4988708499999994</c:v>
                </c:pt>
                <c:pt idx="1654">
                  <c:v>-8.4988708499999994</c:v>
                </c:pt>
                <c:pt idx="1655">
                  <c:v>-8.4965209999999995</c:v>
                </c:pt>
                <c:pt idx="1656">
                  <c:v>-8.4976196300000009</c:v>
                </c:pt>
                <c:pt idx="1657">
                  <c:v>-8.4976196300000009</c:v>
                </c:pt>
                <c:pt idx="1658">
                  <c:v>-8.4998474099999992</c:v>
                </c:pt>
                <c:pt idx="1659">
                  <c:v>-8.49627686</c:v>
                </c:pt>
                <c:pt idx="1660">
                  <c:v>-8.49627686</c:v>
                </c:pt>
                <c:pt idx="1661">
                  <c:v>-8.4980468800000004</c:v>
                </c:pt>
                <c:pt idx="1662">
                  <c:v>-8.50085449</c:v>
                </c:pt>
                <c:pt idx="1663">
                  <c:v>-8.50033569</c:v>
                </c:pt>
                <c:pt idx="1664">
                  <c:v>-8.50033569</c:v>
                </c:pt>
                <c:pt idx="1665">
                  <c:v>-8.4965209999999995</c:v>
                </c:pt>
                <c:pt idx="1666">
                  <c:v>-8.4970397900000005</c:v>
                </c:pt>
                <c:pt idx="1667">
                  <c:v>-8.4970397900000005</c:v>
                </c:pt>
                <c:pt idx="1668">
                  <c:v>-8.4993896499999995</c:v>
                </c:pt>
                <c:pt idx="1669">
                  <c:v>-8.5001525900000008</c:v>
                </c:pt>
                <c:pt idx="1670">
                  <c:v>-8.5001525900000008</c:v>
                </c:pt>
                <c:pt idx="1671">
                  <c:v>-8.4942321799999991</c:v>
                </c:pt>
                <c:pt idx="1672">
                  <c:v>-8.49591064</c:v>
                </c:pt>
                <c:pt idx="1673">
                  <c:v>-8.4956054699999992</c:v>
                </c:pt>
                <c:pt idx="1674">
                  <c:v>-8.4956054699999992</c:v>
                </c:pt>
                <c:pt idx="1675">
                  <c:v>-8.4917602500000005</c:v>
                </c:pt>
                <c:pt idx="1676">
                  <c:v>-8.4980468800000004</c:v>
                </c:pt>
                <c:pt idx="1677">
                  <c:v>-8.4980468800000004</c:v>
                </c:pt>
                <c:pt idx="1678">
                  <c:v>-8.4995727500000005</c:v>
                </c:pt>
                <c:pt idx="1679">
                  <c:v>-8.4998474099999992</c:v>
                </c:pt>
                <c:pt idx="1680">
                  <c:v>-8.4998474099999992</c:v>
                </c:pt>
                <c:pt idx="1681">
                  <c:v>-8.4956054699999992</c:v>
                </c:pt>
                <c:pt idx="1682">
                  <c:v>-8.4974975599999993</c:v>
                </c:pt>
                <c:pt idx="1683">
                  <c:v>-8.4974975599999993</c:v>
                </c:pt>
                <c:pt idx="1684">
                  <c:v>-8.4958801299999998</c:v>
                </c:pt>
                <c:pt idx="1685">
                  <c:v>-8.4959411599999992</c:v>
                </c:pt>
                <c:pt idx="1686">
                  <c:v>-8.4929809600000006</c:v>
                </c:pt>
                <c:pt idx="1687">
                  <c:v>-8.4953308100000005</c:v>
                </c:pt>
                <c:pt idx="1688">
                  <c:v>-8.4982605000000007</c:v>
                </c:pt>
                <c:pt idx="1689">
                  <c:v>-8.4948730500000007</c:v>
                </c:pt>
                <c:pt idx="1690">
                  <c:v>-8.4948730500000007</c:v>
                </c:pt>
                <c:pt idx="1691">
                  <c:v>-8.4971008300000008</c:v>
                </c:pt>
                <c:pt idx="1692">
                  <c:v>-8.49661255</c:v>
                </c:pt>
                <c:pt idx="1693">
                  <c:v>-8.49661255</c:v>
                </c:pt>
                <c:pt idx="1694">
                  <c:v>-8.4960021999999995</c:v>
                </c:pt>
                <c:pt idx="1695">
                  <c:v>-8.4910278300000002</c:v>
                </c:pt>
                <c:pt idx="1696">
                  <c:v>-8.4913940399999994</c:v>
                </c:pt>
                <c:pt idx="1697">
                  <c:v>-8.4913940399999994</c:v>
                </c:pt>
                <c:pt idx="1698">
                  <c:v>-8.4926452599999998</c:v>
                </c:pt>
                <c:pt idx="1699">
                  <c:v>-8.4926452599999998</c:v>
                </c:pt>
                <c:pt idx="1700">
                  <c:v>-8.4935302700000008</c:v>
                </c:pt>
                <c:pt idx="1701">
                  <c:v>-8.4918212900000007</c:v>
                </c:pt>
                <c:pt idx="1702">
                  <c:v>-8.4901428200000009</c:v>
                </c:pt>
                <c:pt idx="1703">
                  <c:v>-8.4901428200000009</c:v>
                </c:pt>
                <c:pt idx="1704">
                  <c:v>-8.4898681600000003</c:v>
                </c:pt>
                <c:pt idx="1705">
                  <c:v>-8.4901733400000001</c:v>
                </c:pt>
                <c:pt idx="1706">
                  <c:v>-8.4921264599999997</c:v>
                </c:pt>
                <c:pt idx="1707">
                  <c:v>-8.4938354500000006</c:v>
                </c:pt>
                <c:pt idx="1708">
                  <c:v>-8.4922790500000005</c:v>
                </c:pt>
                <c:pt idx="1709">
                  <c:v>-8.4922790500000005</c:v>
                </c:pt>
                <c:pt idx="1710">
                  <c:v>-8.48794556</c:v>
                </c:pt>
                <c:pt idx="1711">
                  <c:v>-8.4892272900000005</c:v>
                </c:pt>
                <c:pt idx="1712">
                  <c:v>-8.4922180199999993</c:v>
                </c:pt>
                <c:pt idx="1713">
                  <c:v>-8.4922180199999993</c:v>
                </c:pt>
                <c:pt idx="1714">
                  <c:v>-8.4898376500000001</c:v>
                </c:pt>
                <c:pt idx="1715">
                  <c:v>-8.4884948700000002</c:v>
                </c:pt>
                <c:pt idx="1716">
                  <c:v>-8.4907226599999994</c:v>
                </c:pt>
                <c:pt idx="1717">
                  <c:v>-8.4888916000000005</c:v>
                </c:pt>
                <c:pt idx="1718">
                  <c:v>-8.4872131300000007</c:v>
                </c:pt>
                <c:pt idx="1719">
                  <c:v>-8.4872131300000007</c:v>
                </c:pt>
                <c:pt idx="1720">
                  <c:v>-8.4848938</c:v>
                </c:pt>
                <c:pt idx="1721">
                  <c:v>-8.4898681600000003</c:v>
                </c:pt>
                <c:pt idx="1722">
                  <c:v>-8.4898681600000003</c:v>
                </c:pt>
                <c:pt idx="1723">
                  <c:v>-8.4899902300000001</c:v>
                </c:pt>
                <c:pt idx="1724">
                  <c:v>-8.48913574</c:v>
                </c:pt>
                <c:pt idx="1725">
                  <c:v>-8.4907531699999996</c:v>
                </c:pt>
                <c:pt idx="1726">
                  <c:v>-8.4868774400000007</c:v>
                </c:pt>
                <c:pt idx="1727">
                  <c:v>-8.4853515599999998</c:v>
                </c:pt>
                <c:pt idx="1728">
                  <c:v>-8.4853515599999998</c:v>
                </c:pt>
                <c:pt idx="1729">
                  <c:v>-8.4845886200000002</c:v>
                </c:pt>
                <c:pt idx="1730">
                  <c:v>-8.4861755399999996</c:v>
                </c:pt>
                <c:pt idx="1731">
                  <c:v>-8.4833984400000002</c:v>
                </c:pt>
                <c:pt idx="1732">
                  <c:v>-8.4833984400000002</c:v>
                </c:pt>
                <c:pt idx="1733">
                  <c:v>-8.4833984400000002</c:v>
                </c:pt>
                <c:pt idx="1734">
                  <c:v>-8.4833984400000002</c:v>
                </c:pt>
                <c:pt idx="1735">
                  <c:v>-8.4864196799999991</c:v>
                </c:pt>
                <c:pt idx="1736">
                  <c:v>-8.4911498999999999</c:v>
                </c:pt>
                <c:pt idx="1737">
                  <c:v>-8.4881591800000002</c:v>
                </c:pt>
                <c:pt idx="1738">
                  <c:v>-8.4881591800000002</c:v>
                </c:pt>
                <c:pt idx="1739">
                  <c:v>-8.4838867199999992</c:v>
                </c:pt>
                <c:pt idx="1740">
                  <c:v>-8.4842224099999992</c:v>
                </c:pt>
                <c:pt idx="1741">
                  <c:v>-8.4842224099999992</c:v>
                </c:pt>
                <c:pt idx="1742">
                  <c:v>-8.4844055199999993</c:v>
                </c:pt>
                <c:pt idx="1743">
                  <c:v>-8.48419189</c:v>
                </c:pt>
                <c:pt idx="1744">
                  <c:v>-8.48419189</c:v>
                </c:pt>
                <c:pt idx="1745">
                  <c:v>-8.4827880899999997</c:v>
                </c:pt>
                <c:pt idx="1746">
                  <c:v>-8.4826049799999996</c:v>
                </c:pt>
                <c:pt idx="1747">
                  <c:v>-8.4826049799999996</c:v>
                </c:pt>
                <c:pt idx="1748">
                  <c:v>-8.4844665500000005</c:v>
                </c:pt>
                <c:pt idx="1749">
                  <c:v>-8.4826660199999999</c:v>
                </c:pt>
                <c:pt idx="1750">
                  <c:v>-8.4801635700000002</c:v>
                </c:pt>
                <c:pt idx="1751">
                  <c:v>-8.4791259799999992</c:v>
                </c:pt>
                <c:pt idx="1752">
                  <c:v>-8.4820556600000003</c:v>
                </c:pt>
                <c:pt idx="1753">
                  <c:v>-8.4820556600000003</c:v>
                </c:pt>
                <c:pt idx="1754">
                  <c:v>-8.4824523900000006</c:v>
                </c:pt>
                <c:pt idx="1755">
                  <c:v>-8.4790344199999996</c:v>
                </c:pt>
                <c:pt idx="1756">
                  <c:v>-8.4779052700000008</c:v>
                </c:pt>
                <c:pt idx="1757">
                  <c:v>-8.4779052700000008</c:v>
                </c:pt>
                <c:pt idx="1758">
                  <c:v>-8.4794616699999992</c:v>
                </c:pt>
                <c:pt idx="1759">
                  <c:v>-8.4836120600000005</c:v>
                </c:pt>
                <c:pt idx="1760">
                  <c:v>-8.48028564</c:v>
                </c:pt>
                <c:pt idx="1761">
                  <c:v>-8.4798889200000005</c:v>
                </c:pt>
                <c:pt idx="1762">
                  <c:v>-8.4777526900000009</c:v>
                </c:pt>
                <c:pt idx="1763">
                  <c:v>-8.4777526900000009</c:v>
                </c:pt>
                <c:pt idx="1764">
                  <c:v>-8.4790344199999996</c:v>
                </c:pt>
                <c:pt idx="1765">
                  <c:v>-8.4779357900000001</c:v>
                </c:pt>
                <c:pt idx="1766">
                  <c:v>-8.4779357900000001</c:v>
                </c:pt>
                <c:pt idx="1767">
                  <c:v>-8.4794311499999999</c:v>
                </c:pt>
                <c:pt idx="1768">
                  <c:v>-8.4820861799999996</c:v>
                </c:pt>
                <c:pt idx="1769">
                  <c:v>-8.4777526900000009</c:v>
                </c:pt>
                <c:pt idx="1770">
                  <c:v>-8.4771118199999993</c:v>
                </c:pt>
                <c:pt idx="1771">
                  <c:v>-8.4787597699999999</c:v>
                </c:pt>
                <c:pt idx="1772">
                  <c:v>-8.4787597699999999</c:v>
                </c:pt>
                <c:pt idx="1773">
                  <c:v>-8.4769592300000003</c:v>
                </c:pt>
                <c:pt idx="1774">
                  <c:v>-8.47674561</c:v>
                </c:pt>
                <c:pt idx="1775">
                  <c:v>-8.4775085400000005</c:v>
                </c:pt>
                <c:pt idx="1776">
                  <c:v>-8.4775085400000005</c:v>
                </c:pt>
                <c:pt idx="1777">
                  <c:v>-8.4751892099999999</c:v>
                </c:pt>
                <c:pt idx="1778">
                  <c:v>-8.4736022900000005</c:v>
                </c:pt>
                <c:pt idx="1779">
                  <c:v>-8.4736022900000005</c:v>
                </c:pt>
                <c:pt idx="1780">
                  <c:v>-8.4765319800000007</c:v>
                </c:pt>
                <c:pt idx="1781">
                  <c:v>-8.4764404300000002</c:v>
                </c:pt>
                <c:pt idx="1782">
                  <c:v>-8.4764404300000002</c:v>
                </c:pt>
                <c:pt idx="1783">
                  <c:v>-8.4773559600000006</c:v>
                </c:pt>
                <c:pt idx="1784">
                  <c:v>-8.4741516099999998</c:v>
                </c:pt>
                <c:pt idx="1785">
                  <c:v>-8.4719238299999997</c:v>
                </c:pt>
                <c:pt idx="1786">
                  <c:v>-8.4746704099999999</c:v>
                </c:pt>
                <c:pt idx="1787">
                  <c:v>-8.4702453599999998</c:v>
                </c:pt>
                <c:pt idx="1788">
                  <c:v>-8.4702453599999998</c:v>
                </c:pt>
                <c:pt idx="1789">
                  <c:v>-8.4724426299999998</c:v>
                </c:pt>
                <c:pt idx="1790">
                  <c:v>-8.4755859400000002</c:v>
                </c:pt>
                <c:pt idx="1791">
                  <c:v>-8.4700012200000003</c:v>
                </c:pt>
                <c:pt idx="1792">
                  <c:v>-8.4700012200000003</c:v>
                </c:pt>
                <c:pt idx="1793">
                  <c:v>-8.4731140099999998</c:v>
                </c:pt>
                <c:pt idx="1794">
                  <c:v>-8.4747314500000002</c:v>
                </c:pt>
                <c:pt idx="1795">
                  <c:v>-8.4761352500000005</c:v>
                </c:pt>
                <c:pt idx="1796">
                  <c:v>-8.4726867699999993</c:v>
                </c:pt>
                <c:pt idx="1797">
                  <c:v>-8.4674377399999994</c:v>
                </c:pt>
                <c:pt idx="1798">
                  <c:v>-8.4674377399999994</c:v>
                </c:pt>
                <c:pt idx="1799">
                  <c:v>-8.4714660599999991</c:v>
                </c:pt>
                <c:pt idx="1800">
                  <c:v>-8.4679260299999992</c:v>
                </c:pt>
                <c:pt idx="1801">
                  <c:v>-8.4694518999999993</c:v>
                </c:pt>
                <c:pt idx="1802">
                  <c:v>-8.4694518999999993</c:v>
                </c:pt>
                <c:pt idx="1803">
                  <c:v>-8.4701843300000004</c:v>
                </c:pt>
                <c:pt idx="1804">
                  <c:v>-8.4699096699999998</c:v>
                </c:pt>
                <c:pt idx="1805">
                  <c:v>-8.4697265599999998</c:v>
                </c:pt>
                <c:pt idx="1806">
                  <c:v>-8.4706726099999994</c:v>
                </c:pt>
                <c:pt idx="1807">
                  <c:v>-8.4685058600000005</c:v>
                </c:pt>
                <c:pt idx="1808">
                  <c:v>-8.4685058600000005</c:v>
                </c:pt>
                <c:pt idx="1809">
                  <c:v>-8.4659118699999993</c:v>
                </c:pt>
                <c:pt idx="1810">
                  <c:v>-8.4672241199999991</c:v>
                </c:pt>
                <c:pt idx="1811">
                  <c:v>-8.4672241199999991</c:v>
                </c:pt>
                <c:pt idx="1812">
                  <c:v>-8.4709167500000007</c:v>
                </c:pt>
                <c:pt idx="1813">
                  <c:v>-8.4706420900000001</c:v>
                </c:pt>
                <c:pt idx="1814">
                  <c:v>-8.4706420900000001</c:v>
                </c:pt>
                <c:pt idx="1815">
                  <c:v>-8.4700622600000006</c:v>
                </c:pt>
                <c:pt idx="1816">
                  <c:v>-8.4669799799999996</c:v>
                </c:pt>
                <c:pt idx="1817">
                  <c:v>-8.4669799799999996</c:v>
                </c:pt>
                <c:pt idx="1818">
                  <c:v>-8.4685058600000005</c:v>
                </c:pt>
                <c:pt idx="1819">
                  <c:v>-8.4644775400000007</c:v>
                </c:pt>
                <c:pt idx="1820">
                  <c:v>-8.46908569</c:v>
                </c:pt>
                <c:pt idx="1821">
                  <c:v>-8.46908569</c:v>
                </c:pt>
                <c:pt idx="1822">
                  <c:v>-8.46432495</c:v>
                </c:pt>
                <c:pt idx="1823">
                  <c:v>-8.4663391099999998</c:v>
                </c:pt>
                <c:pt idx="1824">
                  <c:v>-8.4663391099999998</c:v>
                </c:pt>
                <c:pt idx="1825">
                  <c:v>-8.46398926</c:v>
                </c:pt>
                <c:pt idx="1826">
                  <c:v>-8.46484375</c:v>
                </c:pt>
                <c:pt idx="1827">
                  <c:v>-8.46484375</c:v>
                </c:pt>
                <c:pt idx="1828">
                  <c:v>-8.4688110400000003</c:v>
                </c:pt>
                <c:pt idx="1829">
                  <c:v>-8.4653015099999998</c:v>
                </c:pt>
                <c:pt idx="1830">
                  <c:v>-8.4642944300000007</c:v>
                </c:pt>
                <c:pt idx="1831">
                  <c:v>-8.4616699200000003</c:v>
                </c:pt>
                <c:pt idx="1832">
                  <c:v>-8.4626159699999999</c:v>
                </c:pt>
                <c:pt idx="1833">
                  <c:v>-8.4626159699999999</c:v>
                </c:pt>
                <c:pt idx="1834">
                  <c:v>-8.4614868199999993</c:v>
                </c:pt>
                <c:pt idx="1835">
                  <c:v>-8.4637145999999994</c:v>
                </c:pt>
                <c:pt idx="1836">
                  <c:v>-8.4647827099999997</c:v>
                </c:pt>
                <c:pt idx="1837">
                  <c:v>-8.4647827099999997</c:v>
                </c:pt>
                <c:pt idx="1838">
                  <c:v>-8.4635925299999997</c:v>
                </c:pt>
                <c:pt idx="1839">
                  <c:v>-8.4627990700000009</c:v>
                </c:pt>
                <c:pt idx="1840">
                  <c:v>-8.46008301</c:v>
                </c:pt>
                <c:pt idx="1841">
                  <c:v>-8.4613952599999998</c:v>
                </c:pt>
                <c:pt idx="1842">
                  <c:v>-8.4620666500000006</c:v>
                </c:pt>
                <c:pt idx="1843">
                  <c:v>-8.4620666500000006</c:v>
                </c:pt>
                <c:pt idx="1844">
                  <c:v>-8.4570007300000007</c:v>
                </c:pt>
                <c:pt idx="1845">
                  <c:v>-8.4606628399999995</c:v>
                </c:pt>
                <c:pt idx="1846">
                  <c:v>-8.4606628399999995</c:v>
                </c:pt>
                <c:pt idx="1847">
                  <c:v>-8.4624023400000006</c:v>
                </c:pt>
                <c:pt idx="1848">
                  <c:v>-8.4589843800000004</c:v>
                </c:pt>
                <c:pt idx="1849">
                  <c:v>-8.4589843800000004</c:v>
                </c:pt>
                <c:pt idx="1850">
                  <c:v>-8.4616088900000008</c:v>
                </c:pt>
                <c:pt idx="1851">
                  <c:v>-8.4609069800000007</c:v>
                </c:pt>
                <c:pt idx="1852">
                  <c:v>-8.4609069800000007</c:v>
                </c:pt>
                <c:pt idx="1853">
                  <c:v>-8.4581604000000006</c:v>
                </c:pt>
                <c:pt idx="1854">
                  <c:v>-8.4604797400000002</c:v>
                </c:pt>
                <c:pt idx="1855">
                  <c:v>-8.4588317899999996</c:v>
                </c:pt>
                <c:pt idx="1856">
                  <c:v>-8.4588317899999996</c:v>
                </c:pt>
                <c:pt idx="1857">
                  <c:v>-8.4598388700000005</c:v>
                </c:pt>
                <c:pt idx="1858">
                  <c:v>-8.4598388700000005</c:v>
                </c:pt>
                <c:pt idx="1859">
                  <c:v>-8.4609985400000003</c:v>
                </c:pt>
                <c:pt idx="1860">
                  <c:v>-8.4593505899999997</c:v>
                </c:pt>
                <c:pt idx="1861">
                  <c:v>-8.4551391599999999</c:v>
                </c:pt>
                <c:pt idx="1862">
                  <c:v>-8.4551391599999999</c:v>
                </c:pt>
                <c:pt idx="1863">
                  <c:v>-8.4557189899999994</c:v>
                </c:pt>
                <c:pt idx="1864">
                  <c:v>-8.4571838400000008</c:v>
                </c:pt>
                <c:pt idx="1865">
                  <c:v>-8.4545288099999993</c:v>
                </c:pt>
                <c:pt idx="1866">
                  <c:v>-8.4546814000000001</c:v>
                </c:pt>
                <c:pt idx="1867">
                  <c:v>-8.4559936499999999</c:v>
                </c:pt>
                <c:pt idx="1868">
                  <c:v>-8.4559936499999999</c:v>
                </c:pt>
                <c:pt idx="1869">
                  <c:v>-8.4567565899999995</c:v>
                </c:pt>
                <c:pt idx="1870">
                  <c:v>-8.4598998999999999</c:v>
                </c:pt>
                <c:pt idx="1871">
                  <c:v>-8.4555664099999994</c:v>
                </c:pt>
                <c:pt idx="1872">
                  <c:v>-8.4555664099999994</c:v>
                </c:pt>
                <c:pt idx="1873">
                  <c:v>-8.4532775900000008</c:v>
                </c:pt>
                <c:pt idx="1874">
                  <c:v>-8.4507751500000001</c:v>
                </c:pt>
                <c:pt idx="1875">
                  <c:v>-8.4482421900000002</c:v>
                </c:pt>
                <c:pt idx="1876">
                  <c:v>-8.4547424299999996</c:v>
                </c:pt>
                <c:pt idx="1877">
                  <c:v>-8.4542541500000006</c:v>
                </c:pt>
                <c:pt idx="1878">
                  <c:v>-8.4542541500000006</c:v>
                </c:pt>
                <c:pt idx="1879">
                  <c:v>-8.4556274400000007</c:v>
                </c:pt>
                <c:pt idx="1880">
                  <c:v>-8.4558105500000007</c:v>
                </c:pt>
                <c:pt idx="1881">
                  <c:v>-8.4555053699999991</c:v>
                </c:pt>
                <c:pt idx="1882">
                  <c:v>-8.4555053699999991</c:v>
                </c:pt>
                <c:pt idx="1883">
                  <c:v>-8.4532775900000008</c:v>
                </c:pt>
                <c:pt idx="1884">
                  <c:v>-8.4503784199999998</c:v>
                </c:pt>
                <c:pt idx="1885">
                  <c:v>-8.4539489700000008</c:v>
                </c:pt>
                <c:pt idx="1886">
                  <c:v>-8.4499206499999993</c:v>
                </c:pt>
                <c:pt idx="1887">
                  <c:v>-8.4481811499999999</c:v>
                </c:pt>
                <c:pt idx="1888">
                  <c:v>-8.4481811499999999</c:v>
                </c:pt>
                <c:pt idx="1889">
                  <c:v>-8.4514160199999999</c:v>
                </c:pt>
                <c:pt idx="1890">
                  <c:v>-8.4489135700000002</c:v>
                </c:pt>
                <c:pt idx="1891">
                  <c:v>-8.4489135700000002</c:v>
                </c:pt>
                <c:pt idx="1892">
                  <c:v>-8.4506835900000006</c:v>
                </c:pt>
                <c:pt idx="1893">
                  <c:v>-8.4541015599999998</c:v>
                </c:pt>
                <c:pt idx="1894">
                  <c:v>-8.4496765099999998</c:v>
                </c:pt>
                <c:pt idx="1895">
                  <c:v>-8.4442443800000007</c:v>
                </c:pt>
                <c:pt idx="1896">
                  <c:v>-8.4466247600000006</c:v>
                </c:pt>
                <c:pt idx="1897">
                  <c:v>-8.4466247600000006</c:v>
                </c:pt>
                <c:pt idx="1898">
                  <c:v>-8.4507751500000001</c:v>
                </c:pt>
                <c:pt idx="1899">
                  <c:v>-8.4504394499999993</c:v>
                </c:pt>
                <c:pt idx="1900">
                  <c:v>-8.4514160199999999</c:v>
                </c:pt>
                <c:pt idx="1901">
                  <c:v>-8.4514160199999999</c:v>
                </c:pt>
                <c:pt idx="1902">
                  <c:v>-8.4479675299999997</c:v>
                </c:pt>
                <c:pt idx="1903">
                  <c:v>-8.4479675299999997</c:v>
                </c:pt>
                <c:pt idx="1904">
                  <c:v>-8.4501037599999993</c:v>
                </c:pt>
                <c:pt idx="1905">
                  <c:v>-8.4458007800000008</c:v>
                </c:pt>
                <c:pt idx="1906">
                  <c:v>-8.4458007800000008</c:v>
                </c:pt>
                <c:pt idx="1907">
                  <c:v>-8.4490051299999998</c:v>
                </c:pt>
                <c:pt idx="1908">
                  <c:v>-8.4490966800000002</c:v>
                </c:pt>
                <c:pt idx="1909">
                  <c:v>-8.4489746100000005</c:v>
                </c:pt>
                <c:pt idx="1910">
                  <c:v>-8.4489746100000005</c:v>
                </c:pt>
                <c:pt idx="1911">
                  <c:v>-8.4453430199999993</c:v>
                </c:pt>
                <c:pt idx="1912">
                  <c:v>-8.4453430199999993</c:v>
                </c:pt>
                <c:pt idx="1913">
                  <c:v>-8.4477233900000002</c:v>
                </c:pt>
                <c:pt idx="1914">
                  <c:v>-8.4456176799999998</c:v>
                </c:pt>
                <c:pt idx="1915">
                  <c:v>-8.4465942399999996</c:v>
                </c:pt>
                <c:pt idx="1916">
                  <c:v>-8.4465942399999996</c:v>
                </c:pt>
                <c:pt idx="1917">
                  <c:v>-8.4440307600000004</c:v>
                </c:pt>
                <c:pt idx="1918">
                  <c:v>-8.4441833499999994</c:v>
                </c:pt>
                <c:pt idx="1919">
                  <c:v>-8.4441833499999994</c:v>
                </c:pt>
                <c:pt idx="1920">
                  <c:v>-8.4462890599999998</c:v>
                </c:pt>
                <c:pt idx="1921">
                  <c:v>-8.4499511700000003</c:v>
                </c:pt>
                <c:pt idx="1922">
                  <c:v>-8.4499511700000003</c:v>
                </c:pt>
                <c:pt idx="1923">
                  <c:v>-8.44955444</c:v>
                </c:pt>
                <c:pt idx="1924">
                  <c:v>-8.4492797900000003</c:v>
                </c:pt>
                <c:pt idx="1925">
                  <c:v>-8.4492797900000003</c:v>
                </c:pt>
                <c:pt idx="1926">
                  <c:v>-8.44903564</c:v>
                </c:pt>
                <c:pt idx="1927">
                  <c:v>-8.4456176799999998</c:v>
                </c:pt>
                <c:pt idx="1928">
                  <c:v>-8.4463806199999993</c:v>
                </c:pt>
                <c:pt idx="1929">
                  <c:v>-8.4454650900000008</c:v>
                </c:pt>
                <c:pt idx="1930">
                  <c:v>-8.4426879899999996</c:v>
                </c:pt>
                <c:pt idx="1931">
                  <c:v>-8.4426879899999996</c:v>
                </c:pt>
                <c:pt idx="1932">
                  <c:v>-8.4446411099999992</c:v>
                </c:pt>
                <c:pt idx="1933">
                  <c:v>-8.4438781699999996</c:v>
                </c:pt>
                <c:pt idx="1934">
                  <c:v>-8.4443054199999992</c:v>
                </c:pt>
                <c:pt idx="1935">
                  <c:v>-8.4443054199999992</c:v>
                </c:pt>
                <c:pt idx="1936">
                  <c:v>-8.4454040500000005</c:v>
                </c:pt>
                <c:pt idx="1937">
                  <c:v>-8.4434509299999991</c:v>
                </c:pt>
                <c:pt idx="1938">
                  <c:v>-8.4411926299999998</c:v>
                </c:pt>
                <c:pt idx="1939">
                  <c:v>-8.4401245100000004</c:v>
                </c:pt>
                <c:pt idx="1940">
                  <c:v>-8.4405212400000007</c:v>
                </c:pt>
                <c:pt idx="1941">
                  <c:v>-8.4405212400000007</c:v>
                </c:pt>
                <c:pt idx="1942">
                  <c:v>-8.4361572299999992</c:v>
                </c:pt>
                <c:pt idx="1943">
                  <c:v>-8.4424743699999993</c:v>
                </c:pt>
                <c:pt idx="1944">
                  <c:v>-8.4467163099999993</c:v>
                </c:pt>
                <c:pt idx="1945">
                  <c:v>-8.4467163099999993</c:v>
                </c:pt>
                <c:pt idx="1946">
                  <c:v>-8.4448852500000005</c:v>
                </c:pt>
                <c:pt idx="1947">
                  <c:v>-8.4431152300000001</c:v>
                </c:pt>
                <c:pt idx="1948">
                  <c:v>-8.4431152300000001</c:v>
                </c:pt>
                <c:pt idx="1949">
                  <c:v>-8.4418640099999998</c:v>
                </c:pt>
                <c:pt idx="1950">
                  <c:v>-8.4418640099999998</c:v>
                </c:pt>
                <c:pt idx="1951">
                  <c:v>-8.4447021499999995</c:v>
                </c:pt>
                <c:pt idx="1952">
                  <c:v>-8.4478454599999999</c:v>
                </c:pt>
                <c:pt idx="1953">
                  <c:v>-8.4419860799999995</c:v>
                </c:pt>
                <c:pt idx="1954">
                  <c:v>-8.4419860799999995</c:v>
                </c:pt>
                <c:pt idx="1955">
                  <c:v>-8.4408264200000005</c:v>
                </c:pt>
                <c:pt idx="1956">
                  <c:v>-8.4444885299999992</c:v>
                </c:pt>
                <c:pt idx="1957">
                  <c:v>-8.4402770999999994</c:v>
                </c:pt>
                <c:pt idx="1958">
                  <c:v>-8.4436340300000001</c:v>
                </c:pt>
                <c:pt idx="1959">
                  <c:v>-8.4414672900000003</c:v>
                </c:pt>
                <c:pt idx="1960">
                  <c:v>-8.4414672900000003</c:v>
                </c:pt>
                <c:pt idx="1961">
                  <c:v>-8.4409179699999992</c:v>
                </c:pt>
                <c:pt idx="1962">
                  <c:v>-8.44088745</c:v>
                </c:pt>
                <c:pt idx="1963">
                  <c:v>-8.44088745</c:v>
                </c:pt>
                <c:pt idx="1964">
                  <c:v>-8.4394531300000004</c:v>
                </c:pt>
                <c:pt idx="1965">
                  <c:v>-8.4446716300000002</c:v>
                </c:pt>
                <c:pt idx="1966">
                  <c:v>-8.4446716300000002</c:v>
                </c:pt>
                <c:pt idx="1967">
                  <c:v>-8.4438781699999996</c:v>
                </c:pt>
                <c:pt idx="1968">
                  <c:v>-8.4377136200000002</c:v>
                </c:pt>
                <c:pt idx="1969">
                  <c:v>-8.4377136200000002</c:v>
                </c:pt>
                <c:pt idx="1970">
                  <c:v>-8.43664551</c:v>
                </c:pt>
                <c:pt idx="1971">
                  <c:v>-8.4379272499999995</c:v>
                </c:pt>
                <c:pt idx="1972">
                  <c:v>-8.4357910199999999</c:v>
                </c:pt>
                <c:pt idx="1973">
                  <c:v>-8.4357910199999999</c:v>
                </c:pt>
                <c:pt idx="1974">
                  <c:v>-8.4384155300000003</c:v>
                </c:pt>
                <c:pt idx="1975">
                  <c:v>-8.4384155300000003</c:v>
                </c:pt>
                <c:pt idx="1976">
                  <c:v>-8.4404296900000002</c:v>
                </c:pt>
                <c:pt idx="1977">
                  <c:v>-8.4377441399999995</c:v>
                </c:pt>
                <c:pt idx="1978">
                  <c:v>-8.4344177200000008</c:v>
                </c:pt>
                <c:pt idx="1979">
                  <c:v>-8.4344177200000008</c:v>
                </c:pt>
                <c:pt idx="1980">
                  <c:v>-8.43731689</c:v>
                </c:pt>
                <c:pt idx="1981">
                  <c:v>-8.4397888200000004</c:v>
                </c:pt>
                <c:pt idx="1982">
                  <c:v>-8.4370422400000002</c:v>
                </c:pt>
                <c:pt idx="1983">
                  <c:v>-8.4370422400000002</c:v>
                </c:pt>
                <c:pt idx="1984">
                  <c:v>-8.4350280800000004</c:v>
                </c:pt>
                <c:pt idx="1985">
                  <c:v>-8.4351501500000001</c:v>
                </c:pt>
                <c:pt idx="1986">
                  <c:v>-8.4396362299999996</c:v>
                </c:pt>
                <c:pt idx="1987">
                  <c:v>-8.4376220699999998</c:v>
                </c:pt>
                <c:pt idx="1988">
                  <c:v>-8.4358520499999994</c:v>
                </c:pt>
                <c:pt idx="1989">
                  <c:v>-8.4358520499999994</c:v>
                </c:pt>
                <c:pt idx="1990">
                  <c:v>-8.4348144499999993</c:v>
                </c:pt>
                <c:pt idx="1991">
                  <c:v>-8.4312133800000009</c:v>
                </c:pt>
                <c:pt idx="1992">
                  <c:v>-8.4312133800000009</c:v>
                </c:pt>
                <c:pt idx="1993">
                  <c:v>-8.4350891099999998</c:v>
                </c:pt>
                <c:pt idx="1994">
                  <c:v>-8.4359741199999991</c:v>
                </c:pt>
                <c:pt idx="1995">
                  <c:v>-8.4359741199999991</c:v>
                </c:pt>
                <c:pt idx="1996">
                  <c:v>-8.4359741199999991</c:v>
                </c:pt>
                <c:pt idx="1997">
                  <c:v>-8.4318237299999996</c:v>
                </c:pt>
                <c:pt idx="1998">
                  <c:v>-8.43273926</c:v>
                </c:pt>
                <c:pt idx="1999">
                  <c:v>-8.43273926</c:v>
                </c:pt>
                <c:pt idx="2000">
                  <c:v>-8.4314269999999993</c:v>
                </c:pt>
                <c:pt idx="2001">
                  <c:v>-8.4302978500000005</c:v>
                </c:pt>
                <c:pt idx="2002">
                  <c:v>-8.4322204599999999</c:v>
                </c:pt>
                <c:pt idx="2003">
                  <c:v>-8.4326477099999995</c:v>
                </c:pt>
                <c:pt idx="2004">
                  <c:v>-8.4306640599999998</c:v>
                </c:pt>
                <c:pt idx="2005">
                  <c:v>-8.4306640599999998</c:v>
                </c:pt>
                <c:pt idx="2006">
                  <c:v>-8.4314880399999996</c:v>
                </c:pt>
                <c:pt idx="2007">
                  <c:v>-8.4332885700000002</c:v>
                </c:pt>
                <c:pt idx="2008">
                  <c:v>-8.4332885700000002</c:v>
                </c:pt>
                <c:pt idx="2009">
                  <c:v>-8.4366149900000007</c:v>
                </c:pt>
                <c:pt idx="2010">
                  <c:v>-8.4324035599999991</c:v>
                </c:pt>
                <c:pt idx="2011">
                  <c:v>-8.4344177200000008</c:v>
                </c:pt>
                <c:pt idx="2012">
                  <c:v>-8.4312744100000003</c:v>
                </c:pt>
                <c:pt idx="2013">
                  <c:v>-8.4303893999999993</c:v>
                </c:pt>
                <c:pt idx="2014">
                  <c:v>-8.4314880399999996</c:v>
                </c:pt>
                <c:pt idx="2015">
                  <c:v>-8.4314880399999996</c:v>
                </c:pt>
                <c:pt idx="2016">
                  <c:v>-8.4315795900000001</c:v>
                </c:pt>
                <c:pt idx="2017">
                  <c:v>-8.42950439</c:v>
                </c:pt>
                <c:pt idx="2018">
                  <c:v>-8.4289856000000007</c:v>
                </c:pt>
                <c:pt idx="2019">
                  <c:v>-8.4299011200000002</c:v>
                </c:pt>
                <c:pt idx="2020">
                  <c:v>-8.4309997600000006</c:v>
                </c:pt>
                <c:pt idx="2021">
                  <c:v>-8.4309997600000006</c:v>
                </c:pt>
                <c:pt idx="2022">
                  <c:v>-8.4295959499999995</c:v>
                </c:pt>
                <c:pt idx="2023">
                  <c:v>-8.4329223599999992</c:v>
                </c:pt>
                <c:pt idx="2024">
                  <c:v>-8.4338073700000002</c:v>
                </c:pt>
                <c:pt idx="2025">
                  <c:v>-8.4338073700000002</c:v>
                </c:pt>
                <c:pt idx="2026">
                  <c:v>-8.4316711400000006</c:v>
                </c:pt>
                <c:pt idx="2027">
                  <c:v>-8.4297180199999993</c:v>
                </c:pt>
                <c:pt idx="2028">
                  <c:v>-8.4284362799999997</c:v>
                </c:pt>
                <c:pt idx="2029">
                  <c:v>-8.43307495</c:v>
                </c:pt>
                <c:pt idx="2030">
                  <c:v>-8.4334716800000002</c:v>
                </c:pt>
                <c:pt idx="2031">
                  <c:v>-8.4334716800000002</c:v>
                </c:pt>
                <c:pt idx="2032">
                  <c:v>-8.4300537099999993</c:v>
                </c:pt>
                <c:pt idx="2033">
                  <c:v>-8.4298095699999998</c:v>
                </c:pt>
                <c:pt idx="2034">
                  <c:v>-8.4298095699999998</c:v>
                </c:pt>
                <c:pt idx="2035">
                  <c:v>-8.4288940399999994</c:v>
                </c:pt>
                <c:pt idx="2036">
                  <c:v>-8.4288940399999994</c:v>
                </c:pt>
                <c:pt idx="2037">
                  <c:v>-8.4303283699999998</c:v>
                </c:pt>
                <c:pt idx="2038">
                  <c:v>-8.4288635299999992</c:v>
                </c:pt>
                <c:pt idx="2039">
                  <c:v>-8.4303283699999998</c:v>
                </c:pt>
                <c:pt idx="2040">
                  <c:v>-8.4303283699999998</c:v>
                </c:pt>
                <c:pt idx="2041">
                  <c:v>-8.4298400900000008</c:v>
                </c:pt>
                <c:pt idx="2042">
                  <c:v>-8.4285888700000005</c:v>
                </c:pt>
                <c:pt idx="2043">
                  <c:v>-8.4284973099999991</c:v>
                </c:pt>
                <c:pt idx="2044">
                  <c:v>-8.4284973099999991</c:v>
                </c:pt>
                <c:pt idx="2045">
                  <c:v>-8.4262390099999998</c:v>
                </c:pt>
                <c:pt idx="2046">
                  <c:v>-8.4270019499999993</c:v>
                </c:pt>
                <c:pt idx="2047">
                  <c:v>-8.4247131300000007</c:v>
                </c:pt>
                <c:pt idx="2048">
                  <c:v>-8.4271545400000001</c:v>
                </c:pt>
                <c:pt idx="2049">
                  <c:v>-8.4266967800000003</c:v>
                </c:pt>
                <c:pt idx="2050">
                  <c:v>-8.4266967800000003</c:v>
                </c:pt>
                <c:pt idx="2051">
                  <c:v>-8.4312133800000009</c:v>
                </c:pt>
                <c:pt idx="2052">
                  <c:v>-8.4314880399999996</c:v>
                </c:pt>
                <c:pt idx="2053">
                  <c:v>-8.4314880399999996</c:v>
                </c:pt>
                <c:pt idx="2054">
                  <c:v>-8.4276122999999998</c:v>
                </c:pt>
                <c:pt idx="2055">
                  <c:v>-8.4238281300000004</c:v>
                </c:pt>
                <c:pt idx="2056">
                  <c:v>-8.4238281300000004</c:v>
                </c:pt>
                <c:pt idx="2057">
                  <c:v>-8.4287109400000002</c:v>
                </c:pt>
                <c:pt idx="2058">
                  <c:v>-8.4275817899999996</c:v>
                </c:pt>
                <c:pt idx="2059">
                  <c:v>-8.4275817899999996</c:v>
                </c:pt>
                <c:pt idx="2060">
                  <c:v>-8.42526245</c:v>
                </c:pt>
                <c:pt idx="2061">
                  <c:v>-8.4242553699999991</c:v>
                </c:pt>
                <c:pt idx="2062">
                  <c:v>-8.4231567399999996</c:v>
                </c:pt>
                <c:pt idx="2063">
                  <c:v>-8.4231567399999996</c:v>
                </c:pt>
                <c:pt idx="2064">
                  <c:v>-8.4291992199999992</c:v>
                </c:pt>
                <c:pt idx="2065">
                  <c:v>-8.4291992199999992</c:v>
                </c:pt>
                <c:pt idx="2066">
                  <c:v>-8.42205811</c:v>
                </c:pt>
                <c:pt idx="2067">
                  <c:v>-8.4241332999999994</c:v>
                </c:pt>
                <c:pt idx="2068">
                  <c:v>-8.4262084999999995</c:v>
                </c:pt>
                <c:pt idx="2069">
                  <c:v>-8.4262084999999995</c:v>
                </c:pt>
                <c:pt idx="2070">
                  <c:v>-8.4269409199999998</c:v>
                </c:pt>
                <c:pt idx="2071">
                  <c:v>-8.4236755399999996</c:v>
                </c:pt>
                <c:pt idx="2072">
                  <c:v>-8.4209289599999995</c:v>
                </c:pt>
                <c:pt idx="2073">
                  <c:v>-8.4209289599999995</c:v>
                </c:pt>
                <c:pt idx="2074">
                  <c:v>-8.4176025400000007</c:v>
                </c:pt>
                <c:pt idx="2075">
                  <c:v>-8.4176025400000007</c:v>
                </c:pt>
                <c:pt idx="2076">
                  <c:v>-8.4220886200000002</c:v>
                </c:pt>
                <c:pt idx="2077">
                  <c:v>-8.4248657199999997</c:v>
                </c:pt>
                <c:pt idx="2078">
                  <c:v>-8.4220275900000008</c:v>
                </c:pt>
                <c:pt idx="2079">
                  <c:v>-8.4220275900000008</c:v>
                </c:pt>
                <c:pt idx="2080">
                  <c:v>-8.4254760700000002</c:v>
                </c:pt>
                <c:pt idx="2081">
                  <c:v>-8.4236144999999993</c:v>
                </c:pt>
                <c:pt idx="2082">
                  <c:v>-8.4222412099999993</c:v>
                </c:pt>
                <c:pt idx="2083">
                  <c:v>-8.4222412099999993</c:v>
                </c:pt>
                <c:pt idx="2084">
                  <c:v>-8.4224853500000005</c:v>
                </c:pt>
                <c:pt idx="2085">
                  <c:v>-8.4224853500000005</c:v>
                </c:pt>
                <c:pt idx="2086">
                  <c:v>-8.4257202099999997</c:v>
                </c:pt>
                <c:pt idx="2087">
                  <c:v>-8.4209594699999997</c:v>
                </c:pt>
                <c:pt idx="2088">
                  <c:v>-8.4255065899999995</c:v>
                </c:pt>
                <c:pt idx="2089">
                  <c:v>-8.4255065899999995</c:v>
                </c:pt>
                <c:pt idx="2090">
                  <c:v>-8.4194946300000009</c:v>
                </c:pt>
                <c:pt idx="2091">
                  <c:v>-8.4192504899999996</c:v>
                </c:pt>
                <c:pt idx="2092">
                  <c:v>-8.4192504899999996</c:v>
                </c:pt>
                <c:pt idx="2093">
                  <c:v>-8.4190368699999993</c:v>
                </c:pt>
                <c:pt idx="2094">
                  <c:v>-8.4207153300000002</c:v>
                </c:pt>
                <c:pt idx="2095">
                  <c:v>-8.4207153300000002</c:v>
                </c:pt>
                <c:pt idx="2096">
                  <c:v>-8.4191589400000009</c:v>
                </c:pt>
                <c:pt idx="2097">
                  <c:v>-8.4181823700000002</c:v>
                </c:pt>
                <c:pt idx="2098">
                  <c:v>-8.4194641099999998</c:v>
                </c:pt>
                <c:pt idx="2099">
                  <c:v>-8.4194641099999998</c:v>
                </c:pt>
                <c:pt idx="2100">
                  <c:v>-8.4194946300000009</c:v>
                </c:pt>
                <c:pt idx="2101">
                  <c:v>-8.4217224099999992</c:v>
                </c:pt>
                <c:pt idx="2102">
                  <c:v>-8.4217224099999992</c:v>
                </c:pt>
                <c:pt idx="2103">
                  <c:v>-8.4200439500000002</c:v>
                </c:pt>
                <c:pt idx="2104">
                  <c:v>-8.4172363299999997</c:v>
                </c:pt>
                <c:pt idx="2105">
                  <c:v>-8.4172363299999997</c:v>
                </c:pt>
                <c:pt idx="2106">
                  <c:v>-8.4164123499999999</c:v>
                </c:pt>
                <c:pt idx="2107">
                  <c:v>-8.4190979000000006</c:v>
                </c:pt>
                <c:pt idx="2108">
                  <c:v>-8.4190979000000006</c:v>
                </c:pt>
                <c:pt idx="2109">
                  <c:v>-8.4198913599999994</c:v>
                </c:pt>
                <c:pt idx="2110">
                  <c:v>-8.4165344199999996</c:v>
                </c:pt>
                <c:pt idx="2111">
                  <c:v>-8.4164733900000002</c:v>
                </c:pt>
                <c:pt idx="2112">
                  <c:v>-8.4164733900000002</c:v>
                </c:pt>
                <c:pt idx="2113">
                  <c:v>-8.4165039099999994</c:v>
                </c:pt>
                <c:pt idx="2114">
                  <c:v>-8.41778564</c:v>
                </c:pt>
                <c:pt idx="2115">
                  <c:v>-8.41778564</c:v>
                </c:pt>
                <c:pt idx="2116">
                  <c:v>-8.4176025400000007</c:v>
                </c:pt>
                <c:pt idx="2117">
                  <c:v>-8.4157409699999999</c:v>
                </c:pt>
                <c:pt idx="2118">
                  <c:v>-8.4157409699999999</c:v>
                </c:pt>
                <c:pt idx="2119">
                  <c:v>-8.4129333499999994</c:v>
                </c:pt>
                <c:pt idx="2120">
                  <c:v>-8.4158325200000004</c:v>
                </c:pt>
                <c:pt idx="2121">
                  <c:v>-8.4158935499999998</c:v>
                </c:pt>
                <c:pt idx="2122">
                  <c:v>-8.4158935499999998</c:v>
                </c:pt>
                <c:pt idx="2123">
                  <c:v>-8.4152221699999998</c:v>
                </c:pt>
                <c:pt idx="2124">
                  <c:v>-8.4134216300000002</c:v>
                </c:pt>
                <c:pt idx="2125">
                  <c:v>-8.4134216300000002</c:v>
                </c:pt>
                <c:pt idx="2126">
                  <c:v>-8.4126586900000007</c:v>
                </c:pt>
                <c:pt idx="2127">
                  <c:v>-8.4154968300000004</c:v>
                </c:pt>
                <c:pt idx="2128">
                  <c:v>-8.4154968300000004</c:v>
                </c:pt>
                <c:pt idx="2129">
                  <c:v>-8.4173889200000005</c:v>
                </c:pt>
                <c:pt idx="2130">
                  <c:v>-8.4161682100000004</c:v>
                </c:pt>
                <c:pt idx="2131">
                  <c:v>-8.4140930199999993</c:v>
                </c:pt>
                <c:pt idx="2132">
                  <c:v>-8.4147949200000003</c:v>
                </c:pt>
                <c:pt idx="2133">
                  <c:v>-8.4136047400000002</c:v>
                </c:pt>
                <c:pt idx="2134">
                  <c:v>-8.4136047400000002</c:v>
                </c:pt>
                <c:pt idx="2135">
                  <c:v>-8.4155273400000006</c:v>
                </c:pt>
                <c:pt idx="2136">
                  <c:v>-8.4164123499999999</c:v>
                </c:pt>
                <c:pt idx="2137">
                  <c:v>-8.4146118199999993</c:v>
                </c:pt>
                <c:pt idx="2138">
                  <c:v>-8.4146118199999993</c:v>
                </c:pt>
                <c:pt idx="2139">
                  <c:v>-8.4166870100000004</c:v>
                </c:pt>
                <c:pt idx="2140">
                  <c:v>-8.4161682100000004</c:v>
                </c:pt>
                <c:pt idx="2141">
                  <c:v>-8.4164733900000002</c:v>
                </c:pt>
                <c:pt idx="2142">
                  <c:v>-8.4136352500000005</c:v>
                </c:pt>
                <c:pt idx="2143">
                  <c:v>-8.4130554199999992</c:v>
                </c:pt>
                <c:pt idx="2144">
                  <c:v>-8.4130554199999992</c:v>
                </c:pt>
                <c:pt idx="2145">
                  <c:v>-8.4152831999999993</c:v>
                </c:pt>
                <c:pt idx="2146">
                  <c:v>-8.4141845699999998</c:v>
                </c:pt>
                <c:pt idx="2147">
                  <c:v>-8.4141845699999998</c:v>
                </c:pt>
                <c:pt idx="2148">
                  <c:v>-8.4148254399999995</c:v>
                </c:pt>
                <c:pt idx="2149">
                  <c:v>-8.4112548799999995</c:v>
                </c:pt>
                <c:pt idx="2150">
                  <c:v>-8.4112548799999995</c:v>
                </c:pt>
                <c:pt idx="2151">
                  <c:v>-8.41439819</c:v>
                </c:pt>
                <c:pt idx="2152">
                  <c:v>-8.4146728500000005</c:v>
                </c:pt>
                <c:pt idx="2153">
                  <c:v>-8.4159851099999994</c:v>
                </c:pt>
                <c:pt idx="2154">
                  <c:v>-8.4159851099999994</c:v>
                </c:pt>
                <c:pt idx="2155">
                  <c:v>-8.4124755899999997</c:v>
                </c:pt>
                <c:pt idx="2156">
                  <c:v>-8.4122619600000004</c:v>
                </c:pt>
                <c:pt idx="2157">
                  <c:v>-8.41424561</c:v>
                </c:pt>
                <c:pt idx="2158">
                  <c:v>-8.4140930199999993</c:v>
                </c:pt>
                <c:pt idx="2159">
                  <c:v>-8.4143676799999998</c:v>
                </c:pt>
                <c:pt idx="2160">
                  <c:v>-8.4143676799999998</c:v>
                </c:pt>
                <c:pt idx="2161">
                  <c:v>-8.4114990200000008</c:v>
                </c:pt>
                <c:pt idx="2162">
                  <c:v>-8.4115905800000004</c:v>
                </c:pt>
                <c:pt idx="2163">
                  <c:v>-8.4115905800000004</c:v>
                </c:pt>
                <c:pt idx="2164">
                  <c:v>-8.4173278800000002</c:v>
                </c:pt>
                <c:pt idx="2165">
                  <c:v>-8.4147643999999993</c:v>
                </c:pt>
                <c:pt idx="2166">
                  <c:v>-8.4129943800000007</c:v>
                </c:pt>
                <c:pt idx="2167">
                  <c:v>-8.4120178200000009</c:v>
                </c:pt>
                <c:pt idx="2168">
                  <c:v>-8.4126586900000007</c:v>
                </c:pt>
                <c:pt idx="2169">
                  <c:v>-8.4126586900000007</c:v>
                </c:pt>
                <c:pt idx="2170">
                  <c:v>-8.4154357900000001</c:v>
                </c:pt>
                <c:pt idx="2171">
                  <c:v>-8.4122009299999991</c:v>
                </c:pt>
                <c:pt idx="2172">
                  <c:v>-8.4095153800000002</c:v>
                </c:pt>
                <c:pt idx="2173">
                  <c:v>-8.4095153800000002</c:v>
                </c:pt>
                <c:pt idx="2174">
                  <c:v>-8.4115905800000004</c:v>
                </c:pt>
                <c:pt idx="2175">
                  <c:v>-8.4092407199999997</c:v>
                </c:pt>
                <c:pt idx="2176">
                  <c:v>-8.4083862299999996</c:v>
                </c:pt>
                <c:pt idx="2177">
                  <c:v>-8.4080810499999998</c:v>
                </c:pt>
                <c:pt idx="2178">
                  <c:v>-8.4117126500000001</c:v>
                </c:pt>
                <c:pt idx="2179">
                  <c:v>-8.4117126500000001</c:v>
                </c:pt>
                <c:pt idx="2180">
                  <c:v>-8.4127502399999994</c:v>
                </c:pt>
                <c:pt idx="2181">
                  <c:v>-8.4114379899999996</c:v>
                </c:pt>
                <c:pt idx="2182">
                  <c:v>-8.4114379899999996</c:v>
                </c:pt>
                <c:pt idx="2183">
                  <c:v>-8.4131164599999995</c:v>
                </c:pt>
                <c:pt idx="2184">
                  <c:v>-8.4153747600000006</c:v>
                </c:pt>
                <c:pt idx="2185">
                  <c:v>-8.4153747600000006</c:v>
                </c:pt>
                <c:pt idx="2186">
                  <c:v>-8.4132690399999994</c:v>
                </c:pt>
                <c:pt idx="2187">
                  <c:v>-8.4111938500000001</c:v>
                </c:pt>
                <c:pt idx="2188">
                  <c:v>-8.4118042000000006</c:v>
                </c:pt>
                <c:pt idx="2189">
                  <c:v>-8.4118042000000006</c:v>
                </c:pt>
                <c:pt idx="2190">
                  <c:v>-8.4093933100000005</c:v>
                </c:pt>
                <c:pt idx="2191">
                  <c:v>-8.4110717800000003</c:v>
                </c:pt>
                <c:pt idx="2192">
                  <c:v>-8.4080505399999996</c:v>
                </c:pt>
                <c:pt idx="2193">
                  <c:v>-8.4082946799999991</c:v>
                </c:pt>
                <c:pt idx="2194">
                  <c:v>-8.4094238299999997</c:v>
                </c:pt>
                <c:pt idx="2195">
                  <c:v>-8.4094238299999997</c:v>
                </c:pt>
                <c:pt idx="2196">
                  <c:v>-8.4066467300000003</c:v>
                </c:pt>
                <c:pt idx="2197">
                  <c:v>-8.4095764200000005</c:v>
                </c:pt>
                <c:pt idx="2198">
                  <c:v>-8.4095764200000005</c:v>
                </c:pt>
                <c:pt idx="2199">
                  <c:v>-8.4099121100000005</c:v>
                </c:pt>
                <c:pt idx="2200">
                  <c:v>-8.4104614299999998</c:v>
                </c:pt>
                <c:pt idx="2201">
                  <c:v>-8.41439819</c:v>
                </c:pt>
                <c:pt idx="2202">
                  <c:v>-8.4092712400000007</c:v>
                </c:pt>
                <c:pt idx="2203">
                  <c:v>-8.4082641599999999</c:v>
                </c:pt>
                <c:pt idx="2204">
                  <c:v>-8.4082641599999999</c:v>
                </c:pt>
                <c:pt idx="2205">
                  <c:v>-8.4090576200000005</c:v>
                </c:pt>
                <c:pt idx="2206">
                  <c:v>-8.4059448200000002</c:v>
                </c:pt>
                <c:pt idx="2207">
                  <c:v>-8.4069824200000003</c:v>
                </c:pt>
                <c:pt idx="2208">
                  <c:v>-8.4069824200000003</c:v>
                </c:pt>
                <c:pt idx="2209">
                  <c:v>-8.4077453599999998</c:v>
                </c:pt>
                <c:pt idx="2210">
                  <c:v>-8.4070739700000008</c:v>
                </c:pt>
                <c:pt idx="2211">
                  <c:v>-8.4051818800000007</c:v>
                </c:pt>
                <c:pt idx="2212">
                  <c:v>-8.4063720699999998</c:v>
                </c:pt>
                <c:pt idx="2213">
                  <c:v>-8.4105529800000003</c:v>
                </c:pt>
                <c:pt idx="2214">
                  <c:v>-8.4105529800000003</c:v>
                </c:pt>
                <c:pt idx="2215">
                  <c:v>-8.4082031300000004</c:v>
                </c:pt>
                <c:pt idx="2216">
                  <c:v>-8.4097290000000005</c:v>
                </c:pt>
                <c:pt idx="2217">
                  <c:v>-8.4080810499999998</c:v>
                </c:pt>
                <c:pt idx="2218">
                  <c:v>-8.4080810499999998</c:v>
                </c:pt>
                <c:pt idx="2219">
                  <c:v>-8.4065551799999998</c:v>
                </c:pt>
                <c:pt idx="2220">
                  <c:v>-8.4067382800000008</c:v>
                </c:pt>
                <c:pt idx="2221">
                  <c:v>-8.4078979500000006</c:v>
                </c:pt>
                <c:pt idx="2222">
                  <c:v>-8.4085082999999994</c:v>
                </c:pt>
                <c:pt idx="2223">
                  <c:v>-8.4065551799999998</c:v>
                </c:pt>
                <c:pt idx="2224">
                  <c:v>-8.4065551799999998</c:v>
                </c:pt>
                <c:pt idx="2225">
                  <c:v>-8.4073791500000006</c:v>
                </c:pt>
                <c:pt idx="2226">
                  <c:v>-8.4048767099999999</c:v>
                </c:pt>
                <c:pt idx="2227">
                  <c:v>-8.4048767099999999</c:v>
                </c:pt>
                <c:pt idx="2228">
                  <c:v>-8.40267944</c:v>
                </c:pt>
                <c:pt idx="2229">
                  <c:v>-8.4079894999999993</c:v>
                </c:pt>
                <c:pt idx="2230">
                  <c:v>-8.4079894999999993</c:v>
                </c:pt>
                <c:pt idx="2231">
                  <c:v>-8.4062805199999993</c:v>
                </c:pt>
                <c:pt idx="2232">
                  <c:v>-8.4019470199999997</c:v>
                </c:pt>
                <c:pt idx="2233">
                  <c:v>-8.4019470199999997</c:v>
                </c:pt>
                <c:pt idx="2234">
                  <c:v>-8.4040527300000001</c:v>
                </c:pt>
                <c:pt idx="2235">
                  <c:v>-8.4070129399999995</c:v>
                </c:pt>
                <c:pt idx="2236">
                  <c:v>-8.4041747999999998</c:v>
                </c:pt>
                <c:pt idx="2237">
                  <c:v>-8.4041747999999998</c:v>
                </c:pt>
                <c:pt idx="2238">
                  <c:v>-8.4032897900000005</c:v>
                </c:pt>
                <c:pt idx="2239">
                  <c:v>-8.4032897900000005</c:v>
                </c:pt>
                <c:pt idx="2240">
                  <c:v>-8.4048461900000007</c:v>
                </c:pt>
                <c:pt idx="2241">
                  <c:v>-8.40539551</c:v>
                </c:pt>
                <c:pt idx="2242">
                  <c:v>-8.4034729000000006</c:v>
                </c:pt>
                <c:pt idx="2243">
                  <c:v>-8.4034729000000006</c:v>
                </c:pt>
                <c:pt idx="2244">
                  <c:v>-8.4032287599999993</c:v>
                </c:pt>
                <c:pt idx="2245">
                  <c:v>-8.4033508300000008</c:v>
                </c:pt>
                <c:pt idx="2246">
                  <c:v>-8.4053649900000007</c:v>
                </c:pt>
                <c:pt idx="2247">
                  <c:v>-8.4037780800000004</c:v>
                </c:pt>
                <c:pt idx="2248">
                  <c:v>-8.4009704599999999</c:v>
                </c:pt>
                <c:pt idx="2249">
                  <c:v>-8.4009704599999999</c:v>
                </c:pt>
                <c:pt idx="2250">
                  <c:v>-8.4057312</c:v>
                </c:pt>
                <c:pt idx="2251">
                  <c:v>-8.4036560100000006</c:v>
                </c:pt>
                <c:pt idx="2252">
                  <c:v>-8.4036560100000006</c:v>
                </c:pt>
                <c:pt idx="2253">
                  <c:v>-8.4049377399999994</c:v>
                </c:pt>
                <c:pt idx="2254">
                  <c:v>-8.4030761700000003</c:v>
                </c:pt>
                <c:pt idx="2255">
                  <c:v>-8.4050598099999991</c:v>
                </c:pt>
                <c:pt idx="2256">
                  <c:v>-8.4062805199999993</c:v>
                </c:pt>
                <c:pt idx="2257">
                  <c:v>-8.4047546400000002</c:v>
                </c:pt>
                <c:pt idx="2258">
                  <c:v>-8.40286255</c:v>
                </c:pt>
                <c:pt idx="2259">
                  <c:v>-8.40286255</c:v>
                </c:pt>
                <c:pt idx="2260">
                  <c:v>-8.4010314899999994</c:v>
                </c:pt>
                <c:pt idx="2261">
                  <c:v>-8.4028320300000008</c:v>
                </c:pt>
                <c:pt idx="2262">
                  <c:v>-8.4028320300000008</c:v>
                </c:pt>
                <c:pt idx="2263">
                  <c:v>-8.4039306600000003</c:v>
                </c:pt>
                <c:pt idx="2264">
                  <c:v>-8.4041442899999996</c:v>
                </c:pt>
                <c:pt idx="2265">
                  <c:v>-8.4037475599999993</c:v>
                </c:pt>
                <c:pt idx="2266">
                  <c:v>-8.4017028800000002</c:v>
                </c:pt>
                <c:pt idx="2267">
                  <c:v>-8.3988037099999993</c:v>
                </c:pt>
                <c:pt idx="2268">
                  <c:v>-8.3988037099999993</c:v>
                </c:pt>
                <c:pt idx="2269">
                  <c:v>-8.4016113299999997</c:v>
                </c:pt>
                <c:pt idx="2270">
                  <c:v>-8.4018859900000002</c:v>
                </c:pt>
                <c:pt idx="2271">
                  <c:v>-8.4038391099999998</c:v>
                </c:pt>
                <c:pt idx="2272">
                  <c:v>-8.4038391099999998</c:v>
                </c:pt>
                <c:pt idx="2273">
                  <c:v>-8.40252686</c:v>
                </c:pt>
                <c:pt idx="2274">
                  <c:v>-8.3992614700000008</c:v>
                </c:pt>
                <c:pt idx="2275">
                  <c:v>-8.3992614700000008</c:v>
                </c:pt>
                <c:pt idx="2276">
                  <c:v>-8.3996887200000003</c:v>
                </c:pt>
                <c:pt idx="2277">
                  <c:v>-8.4003601099999994</c:v>
                </c:pt>
                <c:pt idx="2278">
                  <c:v>-8.4003601099999994</c:v>
                </c:pt>
                <c:pt idx="2279">
                  <c:v>-8.3988952599999998</c:v>
                </c:pt>
                <c:pt idx="2280">
                  <c:v>-8.3978271499999995</c:v>
                </c:pt>
                <c:pt idx="2281">
                  <c:v>-8.40267944</c:v>
                </c:pt>
                <c:pt idx="2282">
                  <c:v>-8.40267944</c:v>
                </c:pt>
                <c:pt idx="2283">
                  <c:v>-8.4010925299999997</c:v>
                </c:pt>
                <c:pt idx="2284">
                  <c:v>-8.4010925299999997</c:v>
                </c:pt>
                <c:pt idx="2285">
                  <c:v>-8.4002685499999998</c:v>
                </c:pt>
                <c:pt idx="2286">
                  <c:v>-8.3978881800000007</c:v>
                </c:pt>
                <c:pt idx="2287">
                  <c:v>-8.40234375</c:v>
                </c:pt>
                <c:pt idx="2288">
                  <c:v>-8.40234375</c:v>
                </c:pt>
                <c:pt idx="2289">
                  <c:v>-8.4007568399999997</c:v>
                </c:pt>
                <c:pt idx="2290">
                  <c:v>-8.3999633800000009</c:v>
                </c:pt>
                <c:pt idx="2291">
                  <c:v>-8.3999633800000009</c:v>
                </c:pt>
                <c:pt idx="2292">
                  <c:v>-8.4004516599999999</c:v>
                </c:pt>
                <c:pt idx="2293">
                  <c:v>-8.3995666500000006</c:v>
                </c:pt>
                <c:pt idx="2294">
                  <c:v>-8.3995666500000006</c:v>
                </c:pt>
                <c:pt idx="2295">
                  <c:v>-8.4002685499999998</c:v>
                </c:pt>
                <c:pt idx="2296">
                  <c:v>-8.4007263200000004</c:v>
                </c:pt>
                <c:pt idx="2297">
                  <c:v>-8.4004821799999991</c:v>
                </c:pt>
                <c:pt idx="2298">
                  <c:v>-8.4004821799999991</c:v>
                </c:pt>
                <c:pt idx="2299">
                  <c:v>-8.3977050799999997</c:v>
                </c:pt>
                <c:pt idx="2300">
                  <c:v>-8.39810181</c:v>
                </c:pt>
                <c:pt idx="2301">
                  <c:v>-8.39810181</c:v>
                </c:pt>
                <c:pt idx="2302">
                  <c:v>-8.3985290500000005</c:v>
                </c:pt>
                <c:pt idx="2303">
                  <c:v>-8.3969726599999994</c:v>
                </c:pt>
                <c:pt idx="2304">
                  <c:v>-8.3969726599999994</c:v>
                </c:pt>
                <c:pt idx="2305">
                  <c:v>-8.3948974599999993</c:v>
                </c:pt>
                <c:pt idx="2306">
                  <c:v>-8.4018859900000002</c:v>
                </c:pt>
                <c:pt idx="2307">
                  <c:v>-8.4009704599999999</c:v>
                </c:pt>
                <c:pt idx="2308">
                  <c:v>-8.4009704599999999</c:v>
                </c:pt>
                <c:pt idx="2309">
                  <c:v>-8.4010314899999994</c:v>
                </c:pt>
                <c:pt idx="2310">
                  <c:v>-8.4028015099999998</c:v>
                </c:pt>
                <c:pt idx="2311">
                  <c:v>-8.4028015099999998</c:v>
                </c:pt>
                <c:pt idx="2312">
                  <c:v>-8.4024047900000003</c:v>
                </c:pt>
                <c:pt idx="2313">
                  <c:v>-8.3958435100000006</c:v>
                </c:pt>
                <c:pt idx="2314">
                  <c:v>-8.3958435100000006</c:v>
                </c:pt>
                <c:pt idx="2315">
                  <c:v>-8.3952941899999995</c:v>
                </c:pt>
                <c:pt idx="2316">
                  <c:v>-8.3951721199999998</c:v>
                </c:pt>
                <c:pt idx="2317">
                  <c:v>-8.3951721199999998</c:v>
                </c:pt>
                <c:pt idx="2318">
                  <c:v>-8.3986816399999995</c:v>
                </c:pt>
                <c:pt idx="2319">
                  <c:v>-8.3991699200000003</c:v>
                </c:pt>
                <c:pt idx="2320">
                  <c:v>-8.3977356000000007</c:v>
                </c:pt>
                <c:pt idx="2321">
                  <c:v>-8.3977356000000007</c:v>
                </c:pt>
                <c:pt idx="2322">
                  <c:v>-8.3983764599999997</c:v>
                </c:pt>
                <c:pt idx="2323">
                  <c:v>-8.3977966300000002</c:v>
                </c:pt>
                <c:pt idx="2324">
                  <c:v>-8.3977966300000002</c:v>
                </c:pt>
                <c:pt idx="2325">
                  <c:v>-8.3977966300000002</c:v>
                </c:pt>
                <c:pt idx="2326">
                  <c:v>-8.3967590300000001</c:v>
                </c:pt>
                <c:pt idx="2327">
                  <c:v>-8.3967590300000001</c:v>
                </c:pt>
                <c:pt idx="2328">
                  <c:v>-8.3970336900000007</c:v>
                </c:pt>
                <c:pt idx="2329">
                  <c:v>-8.3981323200000002</c:v>
                </c:pt>
                <c:pt idx="2330">
                  <c:v>-8.3981323200000002</c:v>
                </c:pt>
                <c:pt idx="2331">
                  <c:v>-8.3994751000000001</c:v>
                </c:pt>
                <c:pt idx="2332">
                  <c:v>-8.3974609400000002</c:v>
                </c:pt>
                <c:pt idx="2333">
                  <c:v>-8.3974609400000002</c:v>
                </c:pt>
                <c:pt idx="2334">
                  <c:v>-8.3980712900000007</c:v>
                </c:pt>
                <c:pt idx="2335">
                  <c:v>-8.3931274400000007</c:v>
                </c:pt>
                <c:pt idx="2336">
                  <c:v>-8.3963317899999996</c:v>
                </c:pt>
                <c:pt idx="2337">
                  <c:v>-8.3963317899999996</c:v>
                </c:pt>
                <c:pt idx="2338">
                  <c:v>-8.3962402300000001</c:v>
                </c:pt>
                <c:pt idx="2339">
                  <c:v>-8.39453125</c:v>
                </c:pt>
                <c:pt idx="2340">
                  <c:v>-8.3919067399999996</c:v>
                </c:pt>
                <c:pt idx="2341">
                  <c:v>-8.3978881800000007</c:v>
                </c:pt>
                <c:pt idx="2342">
                  <c:v>-8.3979797400000002</c:v>
                </c:pt>
                <c:pt idx="2343">
                  <c:v>-8.3979797400000002</c:v>
                </c:pt>
                <c:pt idx="2344">
                  <c:v>-8.3962402300000001</c:v>
                </c:pt>
                <c:pt idx="2345">
                  <c:v>-8.39810181</c:v>
                </c:pt>
                <c:pt idx="2346">
                  <c:v>-8.39810181</c:v>
                </c:pt>
                <c:pt idx="2347">
                  <c:v>-8.3980407699999997</c:v>
                </c:pt>
                <c:pt idx="2348">
                  <c:v>-8.3941650400000007</c:v>
                </c:pt>
                <c:pt idx="2349">
                  <c:v>-8.3933105500000007</c:v>
                </c:pt>
                <c:pt idx="2350">
                  <c:v>-8.3964233400000001</c:v>
                </c:pt>
                <c:pt idx="2351">
                  <c:v>-8.3969726599999994</c:v>
                </c:pt>
                <c:pt idx="2352">
                  <c:v>-8.3969726599999994</c:v>
                </c:pt>
                <c:pt idx="2353">
                  <c:v>-8.3959045400000001</c:v>
                </c:pt>
                <c:pt idx="2354">
                  <c:v>-8.3977050799999997</c:v>
                </c:pt>
                <c:pt idx="2355">
                  <c:v>-8.3972168000000007</c:v>
                </c:pt>
                <c:pt idx="2356">
                  <c:v>-8.3972168000000007</c:v>
                </c:pt>
                <c:pt idx="2357">
                  <c:v>-8.3982238799999998</c:v>
                </c:pt>
                <c:pt idx="2358">
                  <c:v>-8.3982238799999998</c:v>
                </c:pt>
                <c:pt idx="2359">
                  <c:v>-8.39505005</c:v>
                </c:pt>
                <c:pt idx="2360">
                  <c:v>-8.3935546900000002</c:v>
                </c:pt>
                <c:pt idx="2361">
                  <c:v>-8.3955383300000008</c:v>
                </c:pt>
                <c:pt idx="2362">
                  <c:v>-8.3955383300000008</c:v>
                </c:pt>
                <c:pt idx="2363">
                  <c:v>-8.3979492199999992</c:v>
                </c:pt>
                <c:pt idx="2364">
                  <c:v>-8.3952026400000008</c:v>
                </c:pt>
                <c:pt idx="2365">
                  <c:v>-8.3952026400000008</c:v>
                </c:pt>
                <c:pt idx="2366">
                  <c:v>-8.3951416000000005</c:v>
                </c:pt>
                <c:pt idx="2367">
                  <c:v>-8.3974304199999992</c:v>
                </c:pt>
                <c:pt idx="2368">
                  <c:v>-8.3974304199999992</c:v>
                </c:pt>
                <c:pt idx="2369">
                  <c:v>-8.3944396999999995</c:v>
                </c:pt>
                <c:pt idx="2370">
                  <c:v>-8.3933105500000007</c:v>
                </c:pt>
                <c:pt idx="2371">
                  <c:v>-8.3944396999999995</c:v>
                </c:pt>
                <c:pt idx="2372">
                  <c:v>-8.3944396999999995</c:v>
                </c:pt>
                <c:pt idx="2373">
                  <c:v>-8.3934326200000005</c:v>
                </c:pt>
                <c:pt idx="2374">
                  <c:v>-8.39538574</c:v>
                </c:pt>
                <c:pt idx="2375">
                  <c:v>-8.3940734900000002</c:v>
                </c:pt>
                <c:pt idx="2376">
                  <c:v>-8.3956909199999998</c:v>
                </c:pt>
                <c:pt idx="2377">
                  <c:v>-8.3951416000000005</c:v>
                </c:pt>
                <c:pt idx="2378">
                  <c:v>-8.3951416000000005</c:v>
                </c:pt>
                <c:pt idx="2379">
                  <c:v>-8.3927612299999996</c:v>
                </c:pt>
                <c:pt idx="2380">
                  <c:v>-8.3952331499999993</c:v>
                </c:pt>
                <c:pt idx="2381">
                  <c:v>-8.3952331499999993</c:v>
                </c:pt>
                <c:pt idx="2382">
                  <c:v>-8.3945922900000003</c:v>
                </c:pt>
                <c:pt idx="2383">
                  <c:v>-8.3932495100000004</c:v>
                </c:pt>
                <c:pt idx="2384">
                  <c:v>-8.3932495100000004</c:v>
                </c:pt>
                <c:pt idx="2385">
                  <c:v>-8.3952636700000003</c:v>
                </c:pt>
                <c:pt idx="2386">
                  <c:v>-8.3971252399999994</c:v>
                </c:pt>
                <c:pt idx="2387">
                  <c:v>-8.3971252399999994</c:v>
                </c:pt>
                <c:pt idx="2388">
                  <c:v>-8.3937683100000005</c:v>
                </c:pt>
                <c:pt idx="2389">
                  <c:v>-8.3962402300000001</c:v>
                </c:pt>
                <c:pt idx="2390">
                  <c:v>-8.3952331499999993</c:v>
                </c:pt>
                <c:pt idx="2391">
                  <c:v>-8.3952331499999993</c:v>
                </c:pt>
                <c:pt idx="2392">
                  <c:v>-8.3951416000000005</c:v>
                </c:pt>
                <c:pt idx="2393">
                  <c:v>-8.3951416000000005</c:v>
                </c:pt>
                <c:pt idx="2394">
                  <c:v>-8.3955688500000001</c:v>
                </c:pt>
                <c:pt idx="2395">
                  <c:v>-8.3941040000000005</c:v>
                </c:pt>
                <c:pt idx="2396">
                  <c:v>-8.3926391599999999</c:v>
                </c:pt>
                <c:pt idx="2397">
                  <c:v>-8.3926391599999999</c:v>
                </c:pt>
                <c:pt idx="2398">
                  <c:v>-8.3925781300000004</c:v>
                </c:pt>
                <c:pt idx="2399">
                  <c:v>-8.3920898400000006</c:v>
                </c:pt>
                <c:pt idx="2400">
                  <c:v>-8.3920898400000006</c:v>
                </c:pt>
                <c:pt idx="2401">
                  <c:v>-8.3986816399999995</c:v>
                </c:pt>
                <c:pt idx="2402">
                  <c:v>-8.3971252399999994</c:v>
                </c:pt>
                <c:pt idx="2403">
                  <c:v>-8.3971252399999994</c:v>
                </c:pt>
                <c:pt idx="2404">
                  <c:v>-8.3958740200000008</c:v>
                </c:pt>
                <c:pt idx="2405">
                  <c:v>-8.3952026400000008</c:v>
                </c:pt>
                <c:pt idx="2406">
                  <c:v>-8.3950805699999993</c:v>
                </c:pt>
                <c:pt idx="2407">
                  <c:v>-8.3950805699999993</c:v>
                </c:pt>
                <c:pt idx="2408">
                  <c:v>-8.3975219699999997</c:v>
                </c:pt>
                <c:pt idx="2409">
                  <c:v>-8.3942565899999995</c:v>
                </c:pt>
                <c:pt idx="2410">
                  <c:v>-8.3918762200000003</c:v>
                </c:pt>
                <c:pt idx="2411">
                  <c:v>-8.3943176299999998</c:v>
                </c:pt>
                <c:pt idx="2412">
                  <c:v>-8.3941650400000007</c:v>
                </c:pt>
                <c:pt idx="2413">
                  <c:v>-8.3941650400000007</c:v>
                </c:pt>
                <c:pt idx="2414">
                  <c:v>-8.3965454099999999</c:v>
                </c:pt>
                <c:pt idx="2415">
                  <c:v>-8.3965759299999991</c:v>
                </c:pt>
                <c:pt idx="2416">
                  <c:v>-8.3965759299999991</c:v>
                </c:pt>
                <c:pt idx="2417">
                  <c:v>-8.3959350599999993</c:v>
                </c:pt>
                <c:pt idx="2418">
                  <c:v>-8.3936157199999997</c:v>
                </c:pt>
                <c:pt idx="2419">
                  <c:v>-8.3919677700000008</c:v>
                </c:pt>
                <c:pt idx="2420">
                  <c:v>-8.3953247100000006</c:v>
                </c:pt>
                <c:pt idx="2421">
                  <c:v>-8.3966369600000004</c:v>
                </c:pt>
                <c:pt idx="2422">
                  <c:v>-8.3917541500000006</c:v>
                </c:pt>
                <c:pt idx="2423">
                  <c:v>-8.3917541500000006</c:v>
                </c:pt>
                <c:pt idx="2424">
                  <c:v>-8.3942871100000005</c:v>
                </c:pt>
                <c:pt idx="2425">
                  <c:v>-8.3940429699999992</c:v>
                </c:pt>
                <c:pt idx="2426">
                  <c:v>-8.3940429699999992</c:v>
                </c:pt>
                <c:pt idx="2427">
                  <c:v>-8.3954467800000003</c:v>
                </c:pt>
                <c:pt idx="2428">
                  <c:v>-8.3912353500000005</c:v>
                </c:pt>
                <c:pt idx="2429">
                  <c:v>-8.3937988299999997</c:v>
                </c:pt>
                <c:pt idx="2430">
                  <c:v>-8.3940734900000002</c:v>
                </c:pt>
                <c:pt idx="2431">
                  <c:v>-8.3931884799999992</c:v>
                </c:pt>
                <c:pt idx="2432">
                  <c:v>-8.3969116199999991</c:v>
                </c:pt>
                <c:pt idx="2433">
                  <c:v>-8.3969116199999991</c:v>
                </c:pt>
                <c:pt idx="2434">
                  <c:v>-8.3943786599999992</c:v>
                </c:pt>
                <c:pt idx="2435">
                  <c:v>-8.3951416000000005</c:v>
                </c:pt>
                <c:pt idx="2436">
                  <c:v>-8.3951416000000005</c:v>
                </c:pt>
                <c:pt idx="2437">
                  <c:v>-8.3944702099999997</c:v>
                </c:pt>
                <c:pt idx="2438">
                  <c:v>-8.3971252399999994</c:v>
                </c:pt>
                <c:pt idx="2439">
                  <c:v>-8.3971252399999994</c:v>
                </c:pt>
                <c:pt idx="2440">
                  <c:v>-8.3923034699999999</c:v>
                </c:pt>
                <c:pt idx="2441">
                  <c:v>-8.3931884799999992</c:v>
                </c:pt>
                <c:pt idx="2442">
                  <c:v>-8.3931884799999992</c:v>
                </c:pt>
                <c:pt idx="2443">
                  <c:v>-8.3944702099999997</c:v>
                </c:pt>
                <c:pt idx="2444">
                  <c:v>-8.3926696799999991</c:v>
                </c:pt>
                <c:pt idx="2445">
                  <c:v>-8.3954467800000003</c:v>
                </c:pt>
                <c:pt idx="2446">
                  <c:v>-8.3954467800000003</c:v>
                </c:pt>
                <c:pt idx="2447">
                  <c:v>-8.3960266099999998</c:v>
                </c:pt>
                <c:pt idx="2448">
                  <c:v>-8.3970031699999996</c:v>
                </c:pt>
                <c:pt idx="2449">
                  <c:v>-8.3970031699999996</c:v>
                </c:pt>
                <c:pt idx="2450">
                  <c:v>-8.3964843800000004</c:v>
                </c:pt>
                <c:pt idx="2451">
                  <c:v>-8.3951416000000005</c:v>
                </c:pt>
                <c:pt idx="2452">
                  <c:v>-8.3951416000000005</c:v>
                </c:pt>
                <c:pt idx="2453">
                  <c:v>-8.3924255399999996</c:v>
                </c:pt>
                <c:pt idx="2454">
                  <c:v>-8.3935852099999995</c:v>
                </c:pt>
                <c:pt idx="2455">
                  <c:v>-8.3957214400000009</c:v>
                </c:pt>
                <c:pt idx="2456">
                  <c:v>-8.3934936499999999</c:v>
                </c:pt>
                <c:pt idx="2457">
                  <c:v>-8.3966980000000007</c:v>
                </c:pt>
                <c:pt idx="2458">
                  <c:v>-8.3966980000000007</c:v>
                </c:pt>
                <c:pt idx="2459">
                  <c:v>-8.3949584999999995</c:v>
                </c:pt>
                <c:pt idx="2460">
                  <c:v>-8.39096069</c:v>
                </c:pt>
                <c:pt idx="2461">
                  <c:v>-8.3945617699999993</c:v>
                </c:pt>
                <c:pt idx="2462">
                  <c:v>-8.3945617699999993</c:v>
                </c:pt>
                <c:pt idx="2463">
                  <c:v>-8.3946228000000005</c:v>
                </c:pt>
                <c:pt idx="2464">
                  <c:v>-8.3941345199999997</c:v>
                </c:pt>
                <c:pt idx="2465">
                  <c:v>-8.3910827599999998</c:v>
                </c:pt>
                <c:pt idx="2466">
                  <c:v>-8.3935241699999992</c:v>
                </c:pt>
                <c:pt idx="2467">
                  <c:v>-8.3958740200000008</c:v>
                </c:pt>
                <c:pt idx="2468">
                  <c:v>-8.3958740200000008</c:v>
                </c:pt>
                <c:pt idx="2469">
                  <c:v>-8.39453125</c:v>
                </c:pt>
                <c:pt idx="2470">
                  <c:v>-8.3934326200000005</c:v>
                </c:pt>
                <c:pt idx="2471">
                  <c:v>-8.3934326200000005</c:v>
                </c:pt>
                <c:pt idx="2472">
                  <c:v>-8.3944702099999997</c:v>
                </c:pt>
                <c:pt idx="2473">
                  <c:v>-8.3934020999999994</c:v>
                </c:pt>
                <c:pt idx="2474">
                  <c:v>-8.3934020999999994</c:v>
                </c:pt>
                <c:pt idx="2475">
                  <c:v>-8.3935546900000002</c:v>
                </c:pt>
                <c:pt idx="2476">
                  <c:v>-8.3937683100000005</c:v>
                </c:pt>
                <c:pt idx="2477">
                  <c:v>-8.3937683100000005</c:v>
                </c:pt>
                <c:pt idx="2478">
                  <c:v>-8.3919067399999996</c:v>
                </c:pt>
                <c:pt idx="2479">
                  <c:v>-8.3878173799999995</c:v>
                </c:pt>
                <c:pt idx="2480">
                  <c:v>-8.3894958499999994</c:v>
                </c:pt>
                <c:pt idx="2481">
                  <c:v>-8.3942565899999995</c:v>
                </c:pt>
                <c:pt idx="2482">
                  <c:v>-8.39367676</c:v>
                </c:pt>
                <c:pt idx="2483">
                  <c:v>-8.39367676</c:v>
                </c:pt>
                <c:pt idx="2484">
                  <c:v>-8.3913268999999993</c:v>
                </c:pt>
                <c:pt idx="2485">
                  <c:v>-8.3921814000000001</c:v>
                </c:pt>
                <c:pt idx="2486">
                  <c:v>-8.3948364299999998</c:v>
                </c:pt>
                <c:pt idx="2487">
                  <c:v>-8.3948364299999998</c:v>
                </c:pt>
                <c:pt idx="2488">
                  <c:v>-8.3924865700000009</c:v>
                </c:pt>
                <c:pt idx="2489">
                  <c:v>-8.3916320800000008</c:v>
                </c:pt>
                <c:pt idx="2490">
                  <c:v>-8.3916320800000008</c:v>
                </c:pt>
                <c:pt idx="2491">
                  <c:v>-8.3926086400000006</c:v>
                </c:pt>
                <c:pt idx="2492">
                  <c:v>-8.3935241699999992</c:v>
                </c:pt>
                <c:pt idx="2493">
                  <c:v>-8.3935241699999992</c:v>
                </c:pt>
                <c:pt idx="2494">
                  <c:v>-8.3921508800000009</c:v>
                </c:pt>
                <c:pt idx="2495">
                  <c:v>-8.3932800299999997</c:v>
                </c:pt>
                <c:pt idx="2496">
                  <c:v>-8.3927917500000007</c:v>
                </c:pt>
                <c:pt idx="2497">
                  <c:v>-8.3922729500000006</c:v>
                </c:pt>
                <c:pt idx="2498">
                  <c:v>-8.3939514200000005</c:v>
                </c:pt>
                <c:pt idx="2499">
                  <c:v>-8.3939514200000005</c:v>
                </c:pt>
                <c:pt idx="2500">
                  <c:v>-8.3926086400000006</c:v>
                </c:pt>
                <c:pt idx="2501">
                  <c:v>-8.3901977500000005</c:v>
                </c:pt>
                <c:pt idx="2502">
                  <c:v>-8.3918456999999993</c:v>
                </c:pt>
                <c:pt idx="2503">
                  <c:v>-8.3918456999999993</c:v>
                </c:pt>
                <c:pt idx="2504">
                  <c:v>-8.3945617699999993</c:v>
                </c:pt>
                <c:pt idx="2505">
                  <c:v>-8.3955078099999998</c:v>
                </c:pt>
                <c:pt idx="2506">
                  <c:v>-8.3913268999999993</c:v>
                </c:pt>
                <c:pt idx="2507">
                  <c:v>-8.3937377899999994</c:v>
                </c:pt>
                <c:pt idx="2508">
                  <c:v>-8.3921814000000001</c:v>
                </c:pt>
                <c:pt idx="2509">
                  <c:v>-8.3925170900000001</c:v>
                </c:pt>
                <c:pt idx="2510">
                  <c:v>-8.3925170900000001</c:v>
                </c:pt>
                <c:pt idx="2511">
                  <c:v>-8.3925781300000004</c:v>
                </c:pt>
                <c:pt idx="2512">
                  <c:v>-8.3909301799999998</c:v>
                </c:pt>
                <c:pt idx="2513">
                  <c:v>-8.3909301799999998</c:v>
                </c:pt>
                <c:pt idx="2514">
                  <c:v>-8.3915710400000005</c:v>
                </c:pt>
                <c:pt idx="2515">
                  <c:v>-8.3897094699999997</c:v>
                </c:pt>
                <c:pt idx="2516">
                  <c:v>-8.3897094699999997</c:v>
                </c:pt>
                <c:pt idx="2517">
                  <c:v>-8.3912658699999998</c:v>
                </c:pt>
                <c:pt idx="2518">
                  <c:v>-8.3931579599999999</c:v>
                </c:pt>
                <c:pt idx="2519">
                  <c:v>-8.3951416000000005</c:v>
                </c:pt>
                <c:pt idx="2520">
                  <c:v>-8.3951416000000005</c:v>
                </c:pt>
                <c:pt idx="2521">
                  <c:v>-8.3919372600000006</c:v>
                </c:pt>
                <c:pt idx="2522">
                  <c:v>-8.3920288099999993</c:v>
                </c:pt>
                <c:pt idx="2523">
                  <c:v>-8.3920288099999993</c:v>
                </c:pt>
                <c:pt idx="2524">
                  <c:v>-8.3880615200000008</c:v>
                </c:pt>
                <c:pt idx="2525">
                  <c:v>-8.3937377899999994</c:v>
                </c:pt>
                <c:pt idx="2526">
                  <c:v>-8.3937377899999994</c:v>
                </c:pt>
                <c:pt idx="2527">
                  <c:v>-8.3921508800000009</c:v>
                </c:pt>
                <c:pt idx="2528">
                  <c:v>-8.3905944800000007</c:v>
                </c:pt>
                <c:pt idx="2529">
                  <c:v>-8.3905944800000007</c:v>
                </c:pt>
                <c:pt idx="2530">
                  <c:v>-8.3919067399999996</c:v>
                </c:pt>
                <c:pt idx="2531">
                  <c:v>-8.3961792000000006</c:v>
                </c:pt>
                <c:pt idx="2532">
                  <c:v>-8.3951110799999995</c:v>
                </c:pt>
                <c:pt idx="2533">
                  <c:v>-8.3905029300000002</c:v>
                </c:pt>
                <c:pt idx="2534">
                  <c:v>-8.3917236299999995</c:v>
                </c:pt>
                <c:pt idx="2535">
                  <c:v>-8.3928832999999994</c:v>
                </c:pt>
                <c:pt idx="2536">
                  <c:v>-8.3928832999999994</c:v>
                </c:pt>
                <c:pt idx="2537">
                  <c:v>-8.3927612299999996</c:v>
                </c:pt>
                <c:pt idx="2538">
                  <c:v>-8.3932495100000004</c:v>
                </c:pt>
                <c:pt idx="2539">
                  <c:v>-8.3932495100000004</c:v>
                </c:pt>
                <c:pt idx="2540">
                  <c:v>-8.3907470699999998</c:v>
                </c:pt>
                <c:pt idx="2541">
                  <c:v>-8.3937377899999994</c:v>
                </c:pt>
                <c:pt idx="2542">
                  <c:v>-8.3905639599999997</c:v>
                </c:pt>
                <c:pt idx="2543">
                  <c:v>-8.3918762200000003</c:v>
                </c:pt>
                <c:pt idx="2544">
                  <c:v>-8.3923644999999993</c:v>
                </c:pt>
                <c:pt idx="2545">
                  <c:v>-8.3923644999999993</c:v>
                </c:pt>
                <c:pt idx="2546">
                  <c:v>-8.3886108400000001</c:v>
                </c:pt>
                <c:pt idx="2547">
                  <c:v>-8.3893432600000004</c:v>
                </c:pt>
                <c:pt idx="2548">
                  <c:v>-8.3928832999999994</c:v>
                </c:pt>
                <c:pt idx="2549">
                  <c:v>-8.3928832999999994</c:v>
                </c:pt>
                <c:pt idx="2550">
                  <c:v>-8.3900756800000007</c:v>
                </c:pt>
                <c:pt idx="2551">
                  <c:v>-8.3908691399999995</c:v>
                </c:pt>
                <c:pt idx="2552">
                  <c:v>-8.3884582499999993</c:v>
                </c:pt>
                <c:pt idx="2553">
                  <c:v>-8.3913268999999993</c:v>
                </c:pt>
                <c:pt idx="2554">
                  <c:v>-8.3916320800000008</c:v>
                </c:pt>
                <c:pt idx="2555">
                  <c:v>-8.3916320800000008</c:v>
                </c:pt>
                <c:pt idx="2556">
                  <c:v>-8.3898620600000005</c:v>
                </c:pt>
                <c:pt idx="2557">
                  <c:v>-8.3899231000000007</c:v>
                </c:pt>
                <c:pt idx="2558">
                  <c:v>-8.3899231000000007</c:v>
                </c:pt>
                <c:pt idx="2559">
                  <c:v>-8.3903198200000002</c:v>
                </c:pt>
                <c:pt idx="2560">
                  <c:v>-8.3911438</c:v>
                </c:pt>
                <c:pt idx="2561">
                  <c:v>-8.3911438</c:v>
                </c:pt>
                <c:pt idx="2562">
                  <c:v>-8.3925476099999994</c:v>
                </c:pt>
                <c:pt idx="2563">
                  <c:v>-8.3901977500000005</c:v>
                </c:pt>
                <c:pt idx="2564">
                  <c:v>-8.3901977500000005</c:v>
                </c:pt>
                <c:pt idx="2565">
                  <c:v>-8.3877868699999993</c:v>
                </c:pt>
                <c:pt idx="2566">
                  <c:v>-8.3911132800000008</c:v>
                </c:pt>
                <c:pt idx="2567">
                  <c:v>-8.3910827599999998</c:v>
                </c:pt>
                <c:pt idx="2568">
                  <c:v>-8.3910827599999998</c:v>
                </c:pt>
                <c:pt idx="2569">
                  <c:v>-8.3897399900000007</c:v>
                </c:pt>
                <c:pt idx="2570">
                  <c:v>-8.3897399900000007</c:v>
                </c:pt>
                <c:pt idx="2571">
                  <c:v>-8.3899536099999992</c:v>
                </c:pt>
                <c:pt idx="2572">
                  <c:v>-8.3907165500000005</c:v>
                </c:pt>
                <c:pt idx="2573">
                  <c:v>-8.3877258300000008</c:v>
                </c:pt>
                <c:pt idx="2574">
                  <c:v>-8.3877258300000008</c:v>
                </c:pt>
                <c:pt idx="2575">
                  <c:v>-8.3868103000000005</c:v>
                </c:pt>
                <c:pt idx="2576">
                  <c:v>-8.3891296400000002</c:v>
                </c:pt>
                <c:pt idx="2577">
                  <c:v>-8.3881530800000004</c:v>
                </c:pt>
                <c:pt idx="2578">
                  <c:v>-8.3920898400000006</c:v>
                </c:pt>
                <c:pt idx="2579">
                  <c:v>-8.3908386200000002</c:v>
                </c:pt>
                <c:pt idx="2580">
                  <c:v>-8.3908386200000002</c:v>
                </c:pt>
                <c:pt idx="2581">
                  <c:v>-8.3894043000000007</c:v>
                </c:pt>
                <c:pt idx="2582">
                  <c:v>-8.3890075700000004</c:v>
                </c:pt>
                <c:pt idx="2583">
                  <c:v>-8.3874206499999993</c:v>
                </c:pt>
                <c:pt idx="2584">
                  <c:v>-8.3874206499999993</c:v>
                </c:pt>
                <c:pt idx="2585">
                  <c:v>-8.38757324</c:v>
                </c:pt>
                <c:pt idx="2586">
                  <c:v>-8.3870849599999993</c:v>
                </c:pt>
                <c:pt idx="2587">
                  <c:v>-8.3872985799999995</c:v>
                </c:pt>
                <c:pt idx="2588">
                  <c:v>-8.3894958499999994</c:v>
                </c:pt>
                <c:pt idx="2589">
                  <c:v>-8.3877563500000001</c:v>
                </c:pt>
                <c:pt idx="2590">
                  <c:v>-8.3877563500000001</c:v>
                </c:pt>
                <c:pt idx="2591">
                  <c:v>-8.3879089400000009</c:v>
                </c:pt>
                <c:pt idx="2592">
                  <c:v>-8.3879089400000009</c:v>
                </c:pt>
                <c:pt idx="2593">
                  <c:v>-8.3879089400000009</c:v>
                </c:pt>
                <c:pt idx="2594">
                  <c:v>-8.3855285599999991</c:v>
                </c:pt>
                <c:pt idx="2595">
                  <c:v>-8.3866577099999997</c:v>
                </c:pt>
                <c:pt idx="2596">
                  <c:v>-8.3866577099999997</c:v>
                </c:pt>
                <c:pt idx="2597">
                  <c:v>-8.3880615200000008</c:v>
                </c:pt>
                <c:pt idx="2598">
                  <c:v>-8.3881225599999993</c:v>
                </c:pt>
                <c:pt idx="2599">
                  <c:v>-8.3851318399999997</c:v>
                </c:pt>
                <c:pt idx="2600">
                  <c:v>-8.3851318399999997</c:v>
                </c:pt>
                <c:pt idx="2601">
                  <c:v>-8.3862609900000002</c:v>
                </c:pt>
                <c:pt idx="2602">
                  <c:v>-8.3834228500000005</c:v>
                </c:pt>
                <c:pt idx="2603">
                  <c:v>-8.3834228500000005</c:v>
                </c:pt>
                <c:pt idx="2604">
                  <c:v>-8.3864135700000002</c:v>
                </c:pt>
                <c:pt idx="2605">
                  <c:v>-8.3852539099999994</c:v>
                </c:pt>
                <c:pt idx="2606">
                  <c:v>-8.3852539099999994</c:v>
                </c:pt>
                <c:pt idx="2607">
                  <c:v>-8.3874511700000003</c:v>
                </c:pt>
                <c:pt idx="2608">
                  <c:v>-8.3843078599999998</c:v>
                </c:pt>
                <c:pt idx="2609">
                  <c:v>-8.3843078599999998</c:v>
                </c:pt>
                <c:pt idx="2610">
                  <c:v>-8.3835449200000003</c:v>
                </c:pt>
                <c:pt idx="2611">
                  <c:v>-8.3834533699999998</c:v>
                </c:pt>
                <c:pt idx="2612">
                  <c:v>-8.3854370100000004</c:v>
                </c:pt>
                <c:pt idx="2613">
                  <c:v>-8.3826904300000002</c:v>
                </c:pt>
                <c:pt idx="2614">
                  <c:v>-8.38262939</c:v>
                </c:pt>
                <c:pt idx="2615">
                  <c:v>-8.3865051299999998</c:v>
                </c:pt>
                <c:pt idx="2616">
                  <c:v>-8.3865051299999998</c:v>
                </c:pt>
                <c:pt idx="2617">
                  <c:v>-8.3853759799999992</c:v>
                </c:pt>
                <c:pt idx="2618">
                  <c:v>-8.3843994100000003</c:v>
                </c:pt>
                <c:pt idx="2619">
                  <c:v>-8.3843994100000003</c:v>
                </c:pt>
                <c:pt idx="2620">
                  <c:v>-8.3856811499999999</c:v>
                </c:pt>
                <c:pt idx="2621">
                  <c:v>-8.3835143999999993</c:v>
                </c:pt>
                <c:pt idx="2622">
                  <c:v>-8.3835143999999993</c:v>
                </c:pt>
                <c:pt idx="2623">
                  <c:v>-8.3817748999999999</c:v>
                </c:pt>
                <c:pt idx="2624">
                  <c:v>-8.3828430199999993</c:v>
                </c:pt>
                <c:pt idx="2625">
                  <c:v>-8.3828430199999993</c:v>
                </c:pt>
                <c:pt idx="2626">
                  <c:v>-8.3862609900000002</c:v>
                </c:pt>
                <c:pt idx="2627">
                  <c:v>-8.3861389200000005</c:v>
                </c:pt>
                <c:pt idx="2628">
                  <c:v>-8.38366699</c:v>
                </c:pt>
                <c:pt idx="2629">
                  <c:v>-8.38366699</c:v>
                </c:pt>
                <c:pt idx="2630">
                  <c:v>-8.3830566399999995</c:v>
                </c:pt>
                <c:pt idx="2631">
                  <c:v>-8.3830566399999995</c:v>
                </c:pt>
                <c:pt idx="2632">
                  <c:v>-8.3825073200000002</c:v>
                </c:pt>
                <c:pt idx="2633">
                  <c:v>-8.3808593800000004</c:v>
                </c:pt>
                <c:pt idx="2634">
                  <c:v>-8.3825073200000002</c:v>
                </c:pt>
                <c:pt idx="2635">
                  <c:v>-8.3825073200000002</c:v>
                </c:pt>
                <c:pt idx="2636">
                  <c:v>-8.3857727099999995</c:v>
                </c:pt>
                <c:pt idx="2637">
                  <c:v>-8.3822631800000007</c:v>
                </c:pt>
                <c:pt idx="2638">
                  <c:v>-8.3806762700000004</c:v>
                </c:pt>
                <c:pt idx="2639">
                  <c:v>-8.3807372999999998</c:v>
                </c:pt>
                <c:pt idx="2640">
                  <c:v>-8.3847656300000004</c:v>
                </c:pt>
                <c:pt idx="2641">
                  <c:v>-8.3847656300000004</c:v>
                </c:pt>
                <c:pt idx="2642">
                  <c:v>-8.3827819800000007</c:v>
                </c:pt>
                <c:pt idx="2643">
                  <c:v>-8.3815918000000007</c:v>
                </c:pt>
                <c:pt idx="2644">
                  <c:v>-8.3815918000000007</c:v>
                </c:pt>
                <c:pt idx="2645">
                  <c:v>-8.3798828099999998</c:v>
                </c:pt>
                <c:pt idx="2646">
                  <c:v>-8.3820800799999997</c:v>
                </c:pt>
                <c:pt idx="2647">
                  <c:v>-8.38247681</c:v>
                </c:pt>
                <c:pt idx="2648">
                  <c:v>-8.3771972699999999</c:v>
                </c:pt>
                <c:pt idx="2649">
                  <c:v>-8.3795776400000008</c:v>
                </c:pt>
                <c:pt idx="2650">
                  <c:v>-8.3795776400000008</c:v>
                </c:pt>
                <c:pt idx="2651">
                  <c:v>-8.3817138700000005</c:v>
                </c:pt>
                <c:pt idx="2652">
                  <c:v>-8.3820800799999997</c:v>
                </c:pt>
                <c:pt idx="2653">
                  <c:v>-8.3820800799999997</c:v>
                </c:pt>
                <c:pt idx="2654">
                  <c:v>-8.3804321300000009</c:v>
                </c:pt>
                <c:pt idx="2655">
                  <c:v>-8.3768310499999998</c:v>
                </c:pt>
                <c:pt idx="2656">
                  <c:v>-8.3789978000000005</c:v>
                </c:pt>
                <c:pt idx="2657">
                  <c:v>-8.3795471199999998</c:v>
                </c:pt>
                <c:pt idx="2658">
                  <c:v>-8.3800048799999995</c:v>
                </c:pt>
                <c:pt idx="2659">
                  <c:v>-8.37872314</c:v>
                </c:pt>
                <c:pt idx="2660">
                  <c:v>-8.37872314</c:v>
                </c:pt>
                <c:pt idx="2661">
                  <c:v>-8.3787536599999992</c:v>
                </c:pt>
                <c:pt idx="2662">
                  <c:v>-8.3804321300000009</c:v>
                </c:pt>
                <c:pt idx="2663">
                  <c:v>-8.3804321300000009</c:v>
                </c:pt>
                <c:pt idx="2664">
                  <c:v>-8.3782958999999995</c:v>
                </c:pt>
                <c:pt idx="2665">
                  <c:v>-8.3791198700000002</c:v>
                </c:pt>
                <c:pt idx="2666">
                  <c:v>-8.3791198700000002</c:v>
                </c:pt>
                <c:pt idx="2667">
                  <c:v>-8.3747558600000005</c:v>
                </c:pt>
                <c:pt idx="2668">
                  <c:v>-8.3787841800000002</c:v>
                </c:pt>
                <c:pt idx="2669">
                  <c:v>-8.3787841800000002</c:v>
                </c:pt>
                <c:pt idx="2670">
                  <c:v>-8.3762512200000003</c:v>
                </c:pt>
                <c:pt idx="2671">
                  <c:v>-8.3781433100000005</c:v>
                </c:pt>
                <c:pt idx="2672">
                  <c:v>-8.3778381300000007</c:v>
                </c:pt>
                <c:pt idx="2673">
                  <c:v>-8.3778381300000007</c:v>
                </c:pt>
                <c:pt idx="2674">
                  <c:v>-8.3769226099999994</c:v>
                </c:pt>
                <c:pt idx="2675">
                  <c:v>-8.3769226099999994</c:v>
                </c:pt>
                <c:pt idx="2676">
                  <c:v>-8.3789367699999993</c:v>
                </c:pt>
                <c:pt idx="2677">
                  <c:v>-8.3778076200000005</c:v>
                </c:pt>
                <c:pt idx="2678">
                  <c:v>-8.3747863799999998</c:v>
                </c:pt>
                <c:pt idx="2679">
                  <c:v>-8.3747863799999998</c:v>
                </c:pt>
                <c:pt idx="2680">
                  <c:v>-8.3779602099999995</c:v>
                </c:pt>
                <c:pt idx="2681">
                  <c:v>-8.3779602099999995</c:v>
                </c:pt>
                <c:pt idx="2682">
                  <c:v>-8.3723754899999996</c:v>
                </c:pt>
                <c:pt idx="2683">
                  <c:v>-8.3768615700000009</c:v>
                </c:pt>
                <c:pt idx="2684">
                  <c:v>-8.3779602099999995</c:v>
                </c:pt>
                <c:pt idx="2685">
                  <c:v>-8.3779602099999995</c:v>
                </c:pt>
                <c:pt idx="2686">
                  <c:v>-8.3765258800000009</c:v>
                </c:pt>
                <c:pt idx="2687">
                  <c:v>-8.3736877399999994</c:v>
                </c:pt>
                <c:pt idx="2688">
                  <c:v>-8.3733215300000001</c:v>
                </c:pt>
                <c:pt idx="2689">
                  <c:v>-8.3733215300000001</c:v>
                </c:pt>
                <c:pt idx="2690">
                  <c:v>-8.3749389599999997</c:v>
                </c:pt>
                <c:pt idx="2691">
                  <c:v>-8.3768005399999996</c:v>
                </c:pt>
                <c:pt idx="2692">
                  <c:v>-8.3724365200000008</c:v>
                </c:pt>
                <c:pt idx="2693">
                  <c:v>-8.37890625</c:v>
                </c:pt>
                <c:pt idx="2694">
                  <c:v>-8.3772888200000004</c:v>
                </c:pt>
                <c:pt idx="2695">
                  <c:v>-8.3772888200000004</c:v>
                </c:pt>
                <c:pt idx="2696">
                  <c:v>-8.3736877399999994</c:v>
                </c:pt>
                <c:pt idx="2697">
                  <c:v>-8.3732605000000007</c:v>
                </c:pt>
                <c:pt idx="2698">
                  <c:v>-8.3732605000000007</c:v>
                </c:pt>
                <c:pt idx="2699">
                  <c:v>-8.37481689</c:v>
                </c:pt>
                <c:pt idx="2700">
                  <c:v>-8.3747863799999998</c:v>
                </c:pt>
                <c:pt idx="2701">
                  <c:v>-8.3732299799999996</c:v>
                </c:pt>
                <c:pt idx="2702">
                  <c:v>-8.3732299799999996</c:v>
                </c:pt>
                <c:pt idx="2703">
                  <c:v>-8.3726196300000009</c:v>
                </c:pt>
                <c:pt idx="2704">
                  <c:v>-8.3738708499999994</c:v>
                </c:pt>
                <c:pt idx="2705">
                  <c:v>-8.3738708499999994</c:v>
                </c:pt>
                <c:pt idx="2706">
                  <c:v>-8.37414551</c:v>
                </c:pt>
                <c:pt idx="2707">
                  <c:v>-8.3721008300000008</c:v>
                </c:pt>
                <c:pt idx="2708">
                  <c:v>-8.3714599599999993</c:v>
                </c:pt>
                <c:pt idx="2709">
                  <c:v>-8.3714599599999993</c:v>
                </c:pt>
                <c:pt idx="2710">
                  <c:v>-8.3723449700000003</c:v>
                </c:pt>
                <c:pt idx="2711">
                  <c:v>-8.3726806600000003</c:v>
                </c:pt>
                <c:pt idx="2712">
                  <c:v>-8.3726806600000003</c:v>
                </c:pt>
                <c:pt idx="2713">
                  <c:v>-8.3725585900000006</c:v>
                </c:pt>
                <c:pt idx="2714">
                  <c:v>-8.3735656699999996</c:v>
                </c:pt>
                <c:pt idx="2715">
                  <c:v>-8.3735656699999996</c:v>
                </c:pt>
                <c:pt idx="2716">
                  <c:v>-8.3714904800000003</c:v>
                </c:pt>
                <c:pt idx="2717">
                  <c:v>-8.3690795900000001</c:v>
                </c:pt>
                <c:pt idx="2718">
                  <c:v>-8.3690795900000001</c:v>
                </c:pt>
                <c:pt idx="2719">
                  <c:v>-8.37142944</c:v>
                </c:pt>
                <c:pt idx="2720">
                  <c:v>-8.3741149900000007</c:v>
                </c:pt>
                <c:pt idx="2721">
                  <c:v>-8.3741149900000007</c:v>
                </c:pt>
                <c:pt idx="2722">
                  <c:v>-8.3764038099999993</c:v>
                </c:pt>
                <c:pt idx="2723">
                  <c:v>-8.3739623999999999</c:v>
                </c:pt>
                <c:pt idx="2724">
                  <c:v>-8.37142944</c:v>
                </c:pt>
                <c:pt idx="2725">
                  <c:v>-8.37142944</c:v>
                </c:pt>
                <c:pt idx="2726">
                  <c:v>-8.3692321799999991</c:v>
                </c:pt>
                <c:pt idx="2727">
                  <c:v>-8.3713989299999998</c:v>
                </c:pt>
                <c:pt idx="2728">
                  <c:v>-8.3713989299999998</c:v>
                </c:pt>
                <c:pt idx="2729">
                  <c:v>-8.3671569800000007</c:v>
                </c:pt>
                <c:pt idx="2730">
                  <c:v>-8.3706665000000005</c:v>
                </c:pt>
                <c:pt idx="2731">
                  <c:v>-8.3706665000000005</c:v>
                </c:pt>
                <c:pt idx="2732">
                  <c:v>-8.3679809600000006</c:v>
                </c:pt>
                <c:pt idx="2733">
                  <c:v>-8.3718261700000003</c:v>
                </c:pt>
                <c:pt idx="2734">
                  <c:v>-8.3718261700000003</c:v>
                </c:pt>
                <c:pt idx="2735">
                  <c:v>-8.3699951200000005</c:v>
                </c:pt>
                <c:pt idx="2736">
                  <c:v>-8.3676147499999995</c:v>
                </c:pt>
                <c:pt idx="2737">
                  <c:v>-8.3704528800000002</c:v>
                </c:pt>
                <c:pt idx="2738">
                  <c:v>-8.3678283699999998</c:v>
                </c:pt>
                <c:pt idx="2739">
                  <c:v>-8.3692016599999999</c:v>
                </c:pt>
                <c:pt idx="2740">
                  <c:v>-8.3694763200000004</c:v>
                </c:pt>
                <c:pt idx="2741">
                  <c:v>-8.3694763200000004</c:v>
                </c:pt>
                <c:pt idx="2742">
                  <c:v>-8.3685302700000008</c:v>
                </c:pt>
                <c:pt idx="2743">
                  <c:v>-8.3683471699999998</c:v>
                </c:pt>
                <c:pt idx="2744">
                  <c:v>-8.3683471699999998</c:v>
                </c:pt>
                <c:pt idx="2745">
                  <c:v>-8.3635253899999995</c:v>
                </c:pt>
                <c:pt idx="2746">
                  <c:v>-8.3700256300000007</c:v>
                </c:pt>
                <c:pt idx="2747">
                  <c:v>-8.3700256300000007</c:v>
                </c:pt>
                <c:pt idx="2748">
                  <c:v>-8.3694457999999994</c:v>
                </c:pt>
                <c:pt idx="2749">
                  <c:v>-8.3696594199999996</c:v>
                </c:pt>
                <c:pt idx="2750">
                  <c:v>-8.3696594199999996</c:v>
                </c:pt>
                <c:pt idx="2751">
                  <c:v>-8.3687744100000003</c:v>
                </c:pt>
                <c:pt idx="2752">
                  <c:v>-8.3682861299999995</c:v>
                </c:pt>
                <c:pt idx="2753">
                  <c:v>-8.3697204599999999</c:v>
                </c:pt>
                <c:pt idx="2754">
                  <c:v>-8.3688964800000001</c:v>
                </c:pt>
                <c:pt idx="2755">
                  <c:v>-8.3712158199999998</c:v>
                </c:pt>
                <c:pt idx="2756">
                  <c:v>-8.3712158199999998</c:v>
                </c:pt>
                <c:pt idx="2757">
                  <c:v>-8.3663024900000007</c:v>
                </c:pt>
                <c:pt idx="2758">
                  <c:v>-8.3661193800000007</c:v>
                </c:pt>
                <c:pt idx="2759">
                  <c:v>-8.3676452599999998</c:v>
                </c:pt>
                <c:pt idx="2760">
                  <c:v>-8.3676452599999998</c:v>
                </c:pt>
                <c:pt idx="2761">
                  <c:v>-8.3651733400000001</c:v>
                </c:pt>
                <c:pt idx="2762">
                  <c:v>-8.3639526400000008</c:v>
                </c:pt>
                <c:pt idx="2763">
                  <c:v>-8.3639526400000008</c:v>
                </c:pt>
                <c:pt idx="2764">
                  <c:v>-8.3623657199999997</c:v>
                </c:pt>
                <c:pt idx="2765">
                  <c:v>-8.3645629899999996</c:v>
                </c:pt>
                <c:pt idx="2766">
                  <c:v>-8.3645629899999996</c:v>
                </c:pt>
                <c:pt idx="2767">
                  <c:v>-8.3660583499999994</c:v>
                </c:pt>
                <c:pt idx="2768">
                  <c:v>-8.3682251000000001</c:v>
                </c:pt>
                <c:pt idx="2769">
                  <c:v>-8.3631286599999992</c:v>
                </c:pt>
                <c:pt idx="2770">
                  <c:v>-8.3631286599999992</c:v>
                </c:pt>
                <c:pt idx="2771">
                  <c:v>-8.3659668000000007</c:v>
                </c:pt>
                <c:pt idx="2772">
                  <c:v>-8.3652038599999994</c:v>
                </c:pt>
                <c:pt idx="2773">
                  <c:v>-8.3610534699999999</c:v>
                </c:pt>
                <c:pt idx="2774">
                  <c:v>-8.3623962400000007</c:v>
                </c:pt>
                <c:pt idx="2775">
                  <c:v>-8.3614502000000002</c:v>
                </c:pt>
                <c:pt idx="2776">
                  <c:v>-8.3614502000000002</c:v>
                </c:pt>
                <c:pt idx="2777">
                  <c:v>-8.3642272900000005</c:v>
                </c:pt>
                <c:pt idx="2778">
                  <c:v>-8.3627319300000007</c:v>
                </c:pt>
                <c:pt idx="2779">
                  <c:v>-8.3627319300000007</c:v>
                </c:pt>
                <c:pt idx="2780">
                  <c:v>-8.3632202099999997</c:v>
                </c:pt>
                <c:pt idx="2781">
                  <c:v>-8.3609619100000003</c:v>
                </c:pt>
                <c:pt idx="2782">
                  <c:v>-8.3609619100000003</c:v>
                </c:pt>
                <c:pt idx="2783">
                  <c:v>-8.3618164099999994</c:v>
                </c:pt>
                <c:pt idx="2784">
                  <c:v>-8.3597717300000003</c:v>
                </c:pt>
                <c:pt idx="2785">
                  <c:v>-8.3597717300000003</c:v>
                </c:pt>
                <c:pt idx="2786">
                  <c:v>-8.3584289599999995</c:v>
                </c:pt>
                <c:pt idx="2787">
                  <c:v>-8.36242676</c:v>
                </c:pt>
                <c:pt idx="2788">
                  <c:v>-8.3618469199999996</c:v>
                </c:pt>
                <c:pt idx="2789">
                  <c:v>-8.3618469199999996</c:v>
                </c:pt>
                <c:pt idx="2790">
                  <c:v>-8.3613281300000004</c:v>
                </c:pt>
                <c:pt idx="2791">
                  <c:v>-8.3613281300000004</c:v>
                </c:pt>
                <c:pt idx="2792">
                  <c:v>-8.3628845199999997</c:v>
                </c:pt>
                <c:pt idx="2793">
                  <c:v>-8.3603820800000008</c:v>
                </c:pt>
                <c:pt idx="2794">
                  <c:v>-8.3578185999999999</c:v>
                </c:pt>
                <c:pt idx="2795">
                  <c:v>-8.3578185999999999</c:v>
                </c:pt>
                <c:pt idx="2796">
                  <c:v>-8.3585815399999994</c:v>
                </c:pt>
                <c:pt idx="2797">
                  <c:v>-8.3581543000000007</c:v>
                </c:pt>
                <c:pt idx="2798">
                  <c:v>-8.3599243199999993</c:v>
                </c:pt>
                <c:pt idx="2799">
                  <c:v>-8.3599243199999993</c:v>
                </c:pt>
                <c:pt idx="2800">
                  <c:v>-8.3551635700000002</c:v>
                </c:pt>
                <c:pt idx="2801">
                  <c:v>-8.3551635700000002</c:v>
                </c:pt>
                <c:pt idx="2802">
                  <c:v>-8.3636474599999993</c:v>
                </c:pt>
                <c:pt idx="2803">
                  <c:v>-8.3595886200000002</c:v>
                </c:pt>
                <c:pt idx="2804">
                  <c:v>-8.3575439500000002</c:v>
                </c:pt>
                <c:pt idx="2805">
                  <c:v>-8.3575439500000002</c:v>
                </c:pt>
                <c:pt idx="2806">
                  <c:v>-8.3550415000000005</c:v>
                </c:pt>
                <c:pt idx="2807">
                  <c:v>-8.3584594699999997</c:v>
                </c:pt>
                <c:pt idx="2808">
                  <c:v>-8.3584594699999997</c:v>
                </c:pt>
                <c:pt idx="2809">
                  <c:v>-8.3580322299999992</c:v>
                </c:pt>
                <c:pt idx="2810">
                  <c:v>-8.3585510299999992</c:v>
                </c:pt>
                <c:pt idx="2811">
                  <c:v>-8.3585510299999992</c:v>
                </c:pt>
                <c:pt idx="2812">
                  <c:v>-8.3570556600000003</c:v>
                </c:pt>
                <c:pt idx="2813">
                  <c:v>-8.3564758300000008</c:v>
                </c:pt>
                <c:pt idx="2814">
                  <c:v>-8.3574523900000006</c:v>
                </c:pt>
                <c:pt idx="2815">
                  <c:v>-8.3574523900000006</c:v>
                </c:pt>
                <c:pt idx="2816">
                  <c:v>-8.3609008800000009</c:v>
                </c:pt>
                <c:pt idx="2817">
                  <c:v>-8.3585510299999992</c:v>
                </c:pt>
                <c:pt idx="2818">
                  <c:v>-8.3555603000000005</c:v>
                </c:pt>
                <c:pt idx="2819">
                  <c:v>-8.3542785599999991</c:v>
                </c:pt>
                <c:pt idx="2820">
                  <c:v>-8.3600158699999998</c:v>
                </c:pt>
                <c:pt idx="2821">
                  <c:v>-8.3600158699999998</c:v>
                </c:pt>
                <c:pt idx="2822">
                  <c:v>-8.3552551299999998</c:v>
                </c:pt>
                <c:pt idx="2823">
                  <c:v>-8.3545837400000007</c:v>
                </c:pt>
                <c:pt idx="2824">
                  <c:v>-8.3545837400000007</c:v>
                </c:pt>
                <c:pt idx="2825">
                  <c:v>-8.3545532199999997</c:v>
                </c:pt>
                <c:pt idx="2826">
                  <c:v>-8.3521728500000005</c:v>
                </c:pt>
                <c:pt idx="2827">
                  <c:v>-8.3565673799999995</c:v>
                </c:pt>
                <c:pt idx="2828">
                  <c:v>-8.3576049799999996</c:v>
                </c:pt>
                <c:pt idx="2829">
                  <c:v>-8.3566589400000009</c:v>
                </c:pt>
                <c:pt idx="2830">
                  <c:v>-8.3566589400000009</c:v>
                </c:pt>
                <c:pt idx="2831">
                  <c:v>-8.3546447799999992</c:v>
                </c:pt>
                <c:pt idx="2832">
                  <c:v>-8.3558959999999995</c:v>
                </c:pt>
                <c:pt idx="2833">
                  <c:v>-8.3570861799999996</c:v>
                </c:pt>
                <c:pt idx="2834">
                  <c:v>-8.3570861799999996</c:v>
                </c:pt>
                <c:pt idx="2835">
                  <c:v>-8.35513306</c:v>
                </c:pt>
                <c:pt idx="2836">
                  <c:v>-8.3553161599999992</c:v>
                </c:pt>
                <c:pt idx="2837">
                  <c:v>-8.3553161599999992</c:v>
                </c:pt>
                <c:pt idx="2838">
                  <c:v>-8.3544921900000002</c:v>
                </c:pt>
                <c:pt idx="2839">
                  <c:v>-8.3576049799999996</c:v>
                </c:pt>
                <c:pt idx="2840">
                  <c:v>-8.3576049799999996</c:v>
                </c:pt>
                <c:pt idx="2841">
                  <c:v>-8.3563537599999993</c:v>
                </c:pt>
                <c:pt idx="2842">
                  <c:v>-8.3568725599999993</c:v>
                </c:pt>
                <c:pt idx="2843">
                  <c:v>-8.3547668500000007</c:v>
                </c:pt>
                <c:pt idx="2844">
                  <c:v>-8.3547668500000007</c:v>
                </c:pt>
                <c:pt idx="2845">
                  <c:v>-8.3528747600000006</c:v>
                </c:pt>
                <c:pt idx="2846">
                  <c:v>-8.3528747600000006</c:v>
                </c:pt>
                <c:pt idx="2847">
                  <c:v>-8.35461426</c:v>
                </c:pt>
                <c:pt idx="2848">
                  <c:v>-8.3536682100000004</c:v>
                </c:pt>
                <c:pt idx="2849">
                  <c:v>-8.3536682100000004</c:v>
                </c:pt>
                <c:pt idx="2850">
                  <c:v>-8.3529052700000008</c:v>
                </c:pt>
                <c:pt idx="2851">
                  <c:v>-8.3500976599999994</c:v>
                </c:pt>
                <c:pt idx="2852">
                  <c:v>-8.35070801</c:v>
                </c:pt>
                <c:pt idx="2853">
                  <c:v>-8.35070801</c:v>
                </c:pt>
                <c:pt idx="2854">
                  <c:v>-8.3537597699999999</c:v>
                </c:pt>
                <c:pt idx="2855">
                  <c:v>-8.3537597699999999</c:v>
                </c:pt>
                <c:pt idx="2856">
                  <c:v>-8.3533630399999996</c:v>
                </c:pt>
                <c:pt idx="2857">
                  <c:v>-8.3524475099999993</c:v>
                </c:pt>
                <c:pt idx="2858">
                  <c:v>-8.3512573200000002</c:v>
                </c:pt>
                <c:pt idx="2859">
                  <c:v>-8.3512573200000002</c:v>
                </c:pt>
                <c:pt idx="2860">
                  <c:v>-8.3499755899999997</c:v>
                </c:pt>
                <c:pt idx="2861">
                  <c:v>-8.3507690399999994</c:v>
                </c:pt>
                <c:pt idx="2862">
                  <c:v>-8.3481445300000008</c:v>
                </c:pt>
                <c:pt idx="2863">
                  <c:v>-8.3504333499999994</c:v>
                </c:pt>
                <c:pt idx="2864">
                  <c:v>-8.3513488799999998</c:v>
                </c:pt>
                <c:pt idx="2865">
                  <c:v>-8.3513488799999998</c:v>
                </c:pt>
                <c:pt idx="2866">
                  <c:v>-8.3486633300000008</c:v>
                </c:pt>
                <c:pt idx="2867">
                  <c:v>-8.3501586900000007</c:v>
                </c:pt>
                <c:pt idx="2868">
                  <c:v>-8.3501586900000007</c:v>
                </c:pt>
                <c:pt idx="2869">
                  <c:v>-8.3501586900000007</c:v>
                </c:pt>
                <c:pt idx="2870">
                  <c:v>-8.3501892099999999</c:v>
                </c:pt>
                <c:pt idx="2871">
                  <c:v>-8.3499145499999994</c:v>
                </c:pt>
                <c:pt idx="2872">
                  <c:v>-8.3516235400000003</c:v>
                </c:pt>
                <c:pt idx="2873">
                  <c:v>-8.3515014599999997</c:v>
                </c:pt>
                <c:pt idx="2874">
                  <c:v>-8.3515014599999997</c:v>
                </c:pt>
                <c:pt idx="2875">
                  <c:v>-8.3474426299999998</c:v>
                </c:pt>
                <c:pt idx="2876">
                  <c:v>-8.3462524400000007</c:v>
                </c:pt>
                <c:pt idx="2877">
                  <c:v>-8.3461303699999991</c:v>
                </c:pt>
                <c:pt idx="2878">
                  <c:v>-8.3461303699999991</c:v>
                </c:pt>
                <c:pt idx="2879">
                  <c:v>-8.3498840300000001</c:v>
                </c:pt>
                <c:pt idx="2880">
                  <c:v>-8.35070801</c:v>
                </c:pt>
                <c:pt idx="2881">
                  <c:v>-8.3491516099999998</c:v>
                </c:pt>
                <c:pt idx="2882">
                  <c:v>-8.3504028300000002</c:v>
                </c:pt>
                <c:pt idx="2883">
                  <c:v>-8.3489074700000003</c:v>
                </c:pt>
                <c:pt idx="2884">
                  <c:v>-8.3489074700000003</c:v>
                </c:pt>
                <c:pt idx="2885">
                  <c:v>-8.3529052700000008</c:v>
                </c:pt>
                <c:pt idx="2886">
                  <c:v>-8.3482360799999995</c:v>
                </c:pt>
                <c:pt idx="2887">
                  <c:v>-8.3482360799999995</c:v>
                </c:pt>
                <c:pt idx="2888">
                  <c:v>-8.3461608900000002</c:v>
                </c:pt>
                <c:pt idx="2889">
                  <c:v>-8.3493347199999999</c:v>
                </c:pt>
                <c:pt idx="2890">
                  <c:v>-8.3493347199999999</c:v>
                </c:pt>
                <c:pt idx="2891">
                  <c:v>-8.3509216300000002</c:v>
                </c:pt>
                <c:pt idx="2892">
                  <c:v>-8.3454894999999993</c:v>
                </c:pt>
                <c:pt idx="2893">
                  <c:v>-8.3454894999999993</c:v>
                </c:pt>
                <c:pt idx="2894">
                  <c:v>-8.3453674299999996</c:v>
                </c:pt>
                <c:pt idx="2895">
                  <c:v>-8.3463134799999992</c:v>
                </c:pt>
                <c:pt idx="2896">
                  <c:v>-8.3457946799999991</c:v>
                </c:pt>
                <c:pt idx="2897">
                  <c:v>-8.3457946799999991</c:v>
                </c:pt>
                <c:pt idx="2898">
                  <c:v>-8.3480529800000003</c:v>
                </c:pt>
                <c:pt idx="2899">
                  <c:v>-8.3472900400000007</c:v>
                </c:pt>
                <c:pt idx="2900">
                  <c:v>-8.3472900400000007</c:v>
                </c:pt>
                <c:pt idx="2901">
                  <c:v>-8.34799194</c:v>
                </c:pt>
                <c:pt idx="2902">
                  <c:v>-8.3430786099999992</c:v>
                </c:pt>
                <c:pt idx="2903">
                  <c:v>-8.3430786099999992</c:v>
                </c:pt>
                <c:pt idx="2904">
                  <c:v>-8.3459167500000007</c:v>
                </c:pt>
                <c:pt idx="2905">
                  <c:v>-8.3439636200000002</c:v>
                </c:pt>
                <c:pt idx="2906">
                  <c:v>-8.3455810499999998</c:v>
                </c:pt>
                <c:pt idx="2907">
                  <c:v>-8.3455810499999998</c:v>
                </c:pt>
                <c:pt idx="2908">
                  <c:v>-8.3457641599999999</c:v>
                </c:pt>
                <c:pt idx="2909">
                  <c:v>-8.3457641599999999</c:v>
                </c:pt>
                <c:pt idx="2910">
                  <c:v>-8.3459167500000007</c:v>
                </c:pt>
                <c:pt idx="2911">
                  <c:v>-8.3433532699999997</c:v>
                </c:pt>
                <c:pt idx="2912">
                  <c:v>-8.3444213900000008</c:v>
                </c:pt>
                <c:pt idx="2913">
                  <c:v>-8.3444213900000008</c:v>
                </c:pt>
                <c:pt idx="2914">
                  <c:v>-8.3418579099999999</c:v>
                </c:pt>
                <c:pt idx="2915">
                  <c:v>-8.3439025900000008</c:v>
                </c:pt>
                <c:pt idx="2916">
                  <c:v>-8.3446960400000005</c:v>
                </c:pt>
                <c:pt idx="2917">
                  <c:v>-8.3455505399999996</c:v>
                </c:pt>
                <c:pt idx="2918">
                  <c:v>-8.3421020499999994</c:v>
                </c:pt>
                <c:pt idx="2919">
                  <c:v>-8.3421020499999994</c:v>
                </c:pt>
                <c:pt idx="2920">
                  <c:v>-8.3412475599999993</c:v>
                </c:pt>
                <c:pt idx="2921">
                  <c:v>-8.3455505399999996</c:v>
                </c:pt>
                <c:pt idx="2922">
                  <c:v>-8.3455505399999996</c:v>
                </c:pt>
                <c:pt idx="2923">
                  <c:v>-8.34356689</c:v>
                </c:pt>
                <c:pt idx="2924">
                  <c:v>-8.3391418500000007</c:v>
                </c:pt>
                <c:pt idx="2925">
                  <c:v>-8.3423767099999999</c:v>
                </c:pt>
                <c:pt idx="2926">
                  <c:v>-8.3424072299999992</c:v>
                </c:pt>
                <c:pt idx="2927">
                  <c:v>-8.3431701700000005</c:v>
                </c:pt>
                <c:pt idx="2928">
                  <c:v>-8.3452758800000009</c:v>
                </c:pt>
                <c:pt idx="2929">
                  <c:v>-8.3452758800000009</c:v>
                </c:pt>
                <c:pt idx="2930">
                  <c:v>-8.3419799799999996</c:v>
                </c:pt>
                <c:pt idx="2931">
                  <c:v>-8.3450927700000008</c:v>
                </c:pt>
                <c:pt idx="2932">
                  <c:v>-8.3450927700000008</c:v>
                </c:pt>
                <c:pt idx="2933">
                  <c:v>-8.3395690899999995</c:v>
                </c:pt>
                <c:pt idx="2934">
                  <c:v>-8.3421020499999994</c:v>
                </c:pt>
                <c:pt idx="2935">
                  <c:v>-8.3421020499999994</c:v>
                </c:pt>
                <c:pt idx="2936">
                  <c:v>-8.3401489299999998</c:v>
                </c:pt>
                <c:pt idx="2937">
                  <c:v>-8.3414611799999996</c:v>
                </c:pt>
                <c:pt idx="2938">
                  <c:v>-8.3414611799999996</c:v>
                </c:pt>
                <c:pt idx="2939">
                  <c:v>-8.3417663599999994</c:v>
                </c:pt>
                <c:pt idx="2940">
                  <c:v>-8.3421325700000004</c:v>
                </c:pt>
                <c:pt idx="2941">
                  <c:v>-8.3429565399999994</c:v>
                </c:pt>
                <c:pt idx="2942">
                  <c:v>-8.3410644499999993</c:v>
                </c:pt>
                <c:pt idx="2943">
                  <c:v>-8.34460449</c:v>
                </c:pt>
                <c:pt idx="2944">
                  <c:v>-8.34460449</c:v>
                </c:pt>
                <c:pt idx="2945">
                  <c:v>-8.3406372100000006</c:v>
                </c:pt>
                <c:pt idx="2946">
                  <c:v>-8.3373107900000001</c:v>
                </c:pt>
                <c:pt idx="2947">
                  <c:v>-8.3396911599999992</c:v>
                </c:pt>
                <c:pt idx="2948">
                  <c:v>-8.3396911599999992</c:v>
                </c:pt>
                <c:pt idx="2949">
                  <c:v>-8.3399963400000008</c:v>
                </c:pt>
                <c:pt idx="2950">
                  <c:v>-8.3423156699999996</c:v>
                </c:pt>
                <c:pt idx="2951">
                  <c:v>-8.3408813500000001</c:v>
                </c:pt>
                <c:pt idx="2952">
                  <c:v>-8.3432006800000007</c:v>
                </c:pt>
                <c:pt idx="2953">
                  <c:v>-8.3381652800000001</c:v>
                </c:pt>
                <c:pt idx="2954">
                  <c:v>-8.3381652800000001</c:v>
                </c:pt>
                <c:pt idx="2955">
                  <c:v>-8.3371581999999993</c:v>
                </c:pt>
                <c:pt idx="2956">
                  <c:v>-8.3390808100000005</c:v>
                </c:pt>
                <c:pt idx="2957">
                  <c:v>-8.3390808100000005</c:v>
                </c:pt>
                <c:pt idx="2958">
                  <c:v>-8.3377075200000004</c:v>
                </c:pt>
                <c:pt idx="2959">
                  <c:v>-8.3407897900000005</c:v>
                </c:pt>
                <c:pt idx="2960">
                  <c:v>-8.3435974099999992</c:v>
                </c:pt>
                <c:pt idx="2961">
                  <c:v>-8.3388671900000002</c:v>
                </c:pt>
                <c:pt idx="2962">
                  <c:v>-8.3351440399999994</c:v>
                </c:pt>
                <c:pt idx="2963">
                  <c:v>-8.3369140599999998</c:v>
                </c:pt>
                <c:pt idx="2964">
                  <c:v>-8.3369140599999998</c:v>
                </c:pt>
                <c:pt idx="2965">
                  <c:v>-8.3409423799999995</c:v>
                </c:pt>
                <c:pt idx="2966">
                  <c:v>-8.3406066899999995</c:v>
                </c:pt>
                <c:pt idx="2967">
                  <c:v>-8.3406066899999995</c:v>
                </c:pt>
                <c:pt idx="2968">
                  <c:v>-8.3373718300000004</c:v>
                </c:pt>
                <c:pt idx="2969">
                  <c:v>-8.3358154300000002</c:v>
                </c:pt>
                <c:pt idx="2970">
                  <c:v>-8.3358154300000002</c:v>
                </c:pt>
                <c:pt idx="2971">
                  <c:v>-8.3385314899999994</c:v>
                </c:pt>
                <c:pt idx="2972">
                  <c:v>-8.33966064</c:v>
                </c:pt>
                <c:pt idx="2973">
                  <c:v>-8.33966064</c:v>
                </c:pt>
                <c:pt idx="2974">
                  <c:v>-8.3364257800000008</c:v>
                </c:pt>
                <c:pt idx="2975">
                  <c:v>-8.3367004399999995</c:v>
                </c:pt>
                <c:pt idx="2976">
                  <c:v>-8.3368835400000005</c:v>
                </c:pt>
                <c:pt idx="2977">
                  <c:v>-8.3368835400000005</c:v>
                </c:pt>
                <c:pt idx="2978">
                  <c:v>-8.3347473099999991</c:v>
                </c:pt>
                <c:pt idx="2979">
                  <c:v>-8.3339843800000004</c:v>
                </c:pt>
                <c:pt idx="2980">
                  <c:v>-8.3341064500000002</c:v>
                </c:pt>
                <c:pt idx="2981">
                  <c:v>-8.3363037099999993</c:v>
                </c:pt>
                <c:pt idx="2982">
                  <c:v>-8.3345642099999999</c:v>
                </c:pt>
                <c:pt idx="2983">
                  <c:v>-8.3345642099999999</c:v>
                </c:pt>
                <c:pt idx="2984">
                  <c:v>-8.3347168000000007</c:v>
                </c:pt>
                <c:pt idx="2985">
                  <c:v>-8.3349304199999992</c:v>
                </c:pt>
                <c:pt idx="2986">
                  <c:v>-8.3369140599999998</c:v>
                </c:pt>
                <c:pt idx="2987">
                  <c:v>-8.3369140599999998</c:v>
                </c:pt>
                <c:pt idx="2988">
                  <c:v>-8.33221436</c:v>
                </c:pt>
                <c:pt idx="2989">
                  <c:v>-8.33221436</c:v>
                </c:pt>
                <c:pt idx="2990">
                  <c:v>-8.3355712900000007</c:v>
                </c:pt>
                <c:pt idx="2991">
                  <c:v>-8.3305664099999994</c:v>
                </c:pt>
                <c:pt idx="2992">
                  <c:v>-8.3323059100000005</c:v>
                </c:pt>
                <c:pt idx="2993">
                  <c:v>-8.3323059100000005</c:v>
                </c:pt>
                <c:pt idx="2994">
                  <c:v>-8.3361816399999995</c:v>
                </c:pt>
                <c:pt idx="2995">
                  <c:v>-8.3363647499999995</c:v>
                </c:pt>
                <c:pt idx="2996">
                  <c:v>-8.3363647499999995</c:v>
                </c:pt>
                <c:pt idx="2997">
                  <c:v>-8.3342285199999999</c:v>
                </c:pt>
                <c:pt idx="2998">
                  <c:v>-8.3331604000000006</c:v>
                </c:pt>
                <c:pt idx="2999">
                  <c:v>-8.3331604000000006</c:v>
                </c:pt>
                <c:pt idx="3000">
                  <c:v>-8.3319396999999995</c:v>
                </c:pt>
                <c:pt idx="3001">
                  <c:v>-8.3313903800000002</c:v>
                </c:pt>
                <c:pt idx="3002">
                  <c:v>-8.3313903800000002</c:v>
                </c:pt>
                <c:pt idx="3003">
                  <c:v>-8.3331298799999995</c:v>
                </c:pt>
                <c:pt idx="3004">
                  <c:v>-8.3317565899999995</c:v>
                </c:pt>
                <c:pt idx="3005">
                  <c:v>-8.3321838400000008</c:v>
                </c:pt>
                <c:pt idx="3006">
                  <c:v>-8.3337402300000001</c:v>
                </c:pt>
                <c:pt idx="3007">
                  <c:v>-8.3273925799999997</c:v>
                </c:pt>
                <c:pt idx="3008">
                  <c:v>-8.3273925799999997</c:v>
                </c:pt>
                <c:pt idx="3009">
                  <c:v>-8.3314514200000005</c:v>
                </c:pt>
                <c:pt idx="3010">
                  <c:v>-8.3323059100000005</c:v>
                </c:pt>
                <c:pt idx="3011">
                  <c:v>-8.3307800299999997</c:v>
                </c:pt>
                <c:pt idx="3012">
                  <c:v>-8.3307800299999997</c:v>
                </c:pt>
                <c:pt idx="3013">
                  <c:v>-8.3313598599999992</c:v>
                </c:pt>
                <c:pt idx="3014">
                  <c:v>-8.3322448700000002</c:v>
                </c:pt>
                <c:pt idx="3015">
                  <c:v>-8.3325195300000008</c:v>
                </c:pt>
                <c:pt idx="3016">
                  <c:v>-8.3281860400000003</c:v>
                </c:pt>
                <c:pt idx="3017">
                  <c:v>-8.3283386200000002</c:v>
                </c:pt>
                <c:pt idx="3018">
                  <c:v>-8.3283386200000002</c:v>
                </c:pt>
                <c:pt idx="3019">
                  <c:v>-8.3287658699999998</c:v>
                </c:pt>
                <c:pt idx="3020">
                  <c:v>-8.3320617699999993</c:v>
                </c:pt>
                <c:pt idx="3021">
                  <c:v>-8.3320617699999993</c:v>
                </c:pt>
                <c:pt idx="3022">
                  <c:v>-8.3313598599999992</c:v>
                </c:pt>
                <c:pt idx="3023">
                  <c:v>-8.3306274400000007</c:v>
                </c:pt>
                <c:pt idx="3024">
                  <c:v>-8.3306274400000007</c:v>
                </c:pt>
                <c:pt idx="3025">
                  <c:v>-8.3288879399999995</c:v>
                </c:pt>
                <c:pt idx="3026">
                  <c:v>-8.3262634299999991</c:v>
                </c:pt>
                <c:pt idx="3027">
                  <c:v>-8.3262634299999991</c:v>
                </c:pt>
                <c:pt idx="3028">
                  <c:v>-8.3277282699999997</c:v>
                </c:pt>
                <c:pt idx="3029">
                  <c:v>-8.3305664099999994</c:v>
                </c:pt>
                <c:pt idx="3030">
                  <c:v>-8.3305664099999994</c:v>
                </c:pt>
                <c:pt idx="3031">
                  <c:v>-8.3317871100000005</c:v>
                </c:pt>
                <c:pt idx="3032">
                  <c:v>-8.3297424299999996</c:v>
                </c:pt>
                <c:pt idx="3033">
                  <c:v>-8.3297424299999996</c:v>
                </c:pt>
                <c:pt idx="3034">
                  <c:v>-8.3262023900000006</c:v>
                </c:pt>
                <c:pt idx="3035">
                  <c:v>-8.3257751500000001</c:v>
                </c:pt>
                <c:pt idx="3036">
                  <c:v>-8.3292846699999998</c:v>
                </c:pt>
                <c:pt idx="3037">
                  <c:v>-8.3292846699999998</c:v>
                </c:pt>
                <c:pt idx="3038">
                  <c:v>-8.3283691399999995</c:v>
                </c:pt>
                <c:pt idx="3039">
                  <c:v>-8.3303832999999994</c:v>
                </c:pt>
                <c:pt idx="3040">
                  <c:v>-8.3307800299999997</c:v>
                </c:pt>
                <c:pt idx="3041">
                  <c:v>-8.3290100099999993</c:v>
                </c:pt>
                <c:pt idx="3042">
                  <c:v>-8.3302002000000002</c:v>
                </c:pt>
                <c:pt idx="3043">
                  <c:v>-8.3302002000000002</c:v>
                </c:pt>
                <c:pt idx="3044">
                  <c:v>-8.3293762200000003</c:v>
                </c:pt>
                <c:pt idx="3045">
                  <c:v>-8.3277282699999997</c:v>
                </c:pt>
                <c:pt idx="3046">
                  <c:v>-8.3277282699999997</c:v>
                </c:pt>
                <c:pt idx="3047">
                  <c:v>-8.3270263700000005</c:v>
                </c:pt>
                <c:pt idx="3048">
                  <c:v>-8.32830811</c:v>
                </c:pt>
                <c:pt idx="3049">
                  <c:v>-8.32830811</c:v>
                </c:pt>
                <c:pt idx="3050">
                  <c:v>-8.3248901400000008</c:v>
                </c:pt>
                <c:pt idx="3051">
                  <c:v>-8.3254699700000003</c:v>
                </c:pt>
                <c:pt idx="3052">
                  <c:v>-8.3254699700000003</c:v>
                </c:pt>
                <c:pt idx="3053">
                  <c:v>-8.3230285599999991</c:v>
                </c:pt>
                <c:pt idx="3054">
                  <c:v>-8.3258056600000003</c:v>
                </c:pt>
                <c:pt idx="3055">
                  <c:v>-8.3268127399999994</c:v>
                </c:pt>
                <c:pt idx="3056">
                  <c:v>-8.3268127399999994</c:v>
                </c:pt>
                <c:pt idx="3057">
                  <c:v>-8.32846069</c:v>
                </c:pt>
                <c:pt idx="3058">
                  <c:v>-8.32846069</c:v>
                </c:pt>
                <c:pt idx="3059">
                  <c:v>-8.3255004899999996</c:v>
                </c:pt>
                <c:pt idx="3060">
                  <c:v>-8.3247070300000008</c:v>
                </c:pt>
                <c:pt idx="3061">
                  <c:v>-8.3243103000000005</c:v>
                </c:pt>
                <c:pt idx="3062">
                  <c:v>-8.3243103000000005</c:v>
                </c:pt>
                <c:pt idx="3063">
                  <c:v>-8.3241882300000007</c:v>
                </c:pt>
                <c:pt idx="3064">
                  <c:v>-8.3254394499999993</c:v>
                </c:pt>
                <c:pt idx="3065">
                  <c:v>-8.3254394499999993</c:v>
                </c:pt>
                <c:pt idx="3066">
                  <c:v>-8.3252563500000001</c:v>
                </c:pt>
                <c:pt idx="3067">
                  <c:v>-8.3271484400000002</c:v>
                </c:pt>
                <c:pt idx="3068">
                  <c:v>-8.3271484400000002</c:v>
                </c:pt>
                <c:pt idx="3069">
                  <c:v>-8.3241577099999997</c:v>
                </c:pt>
                <c:pt idx="3070">
                  <c:v>-8.3225402800000001</c:v>
                </c:pt>
                <c:pt idx="3071">
                  <c:v>-8.3238220199999997</c:v>
                </c:pt>
                <c:pt idx="3072">
                  <c:v>-8.3238220199999997</c:v>
                </c:pt>
                <c:pt idx="3073">
                  <c:v>-8.3255615200000008</c:v>
                </c:pt>
                <c:pt idx="3074">
                  <c:v>-8.3224792500000007</c:v>
                </c:pt>
                <c:pt idx="3075">
                  <c:v>-8.3209838900000008</c:v>
                </c:pt>
                <c:pt idx="3076">
                  <c:v>-8.3221130399999996</c:v>
                </c:pt>
                <c:pt idx="3077">
                  <c:v>-8.3221130399999996</c:v>
                </c:pt>
                <c:pt idx="3078">
                  <c:v>-8.3214111299999995</c:v>
                </c:pt>
                <c:pt idx="3079">
                  <c:v>-8.3231201200000005</c:v>
                </c:pt>
                <c:pt idx="3080">
                  <c:v>-8.3209838900000008</c:v>
                </c:pt>
                <c:pt idx="3081">
                  <c:v>-8.3209838900000008</c:v>
                </c:pt>
                <c:pt idx="3082">
                  <c:v>-8.3241271999999995</c:v>
                </c:pt>
                <c:pt idx="3083">
                  <c:v>-8.3225707999999994</c:v>
                </c:pt>
                <c:pt idx="3084">
                  <c:v>-8.3225707999999994</c:v>
                </c:pt>
                <c:pt idx="3085">
                  <c:v>-8.3244323700000002</c:v>
                </c:pt>
                <c:pt idx="3086">
                  <c:v>-8.3203430199999993</c:v>
                </c:pt>
                <c:pt idx="3087">
                  <c:v>-8.3203430199999993</c:v>
                </c:pt>
                <c:pt idx="3088">
                  <c:v>-8.3219299299999996</c:v>
                </c:pt>
                <c:pt idx="3089">
                  <c:v>-8.3201904300000002</c:v>
                </c:pt>
                <c:pt idx="3090">
                  <c:v>-8.3178710900000006</c:v>
                </c:pt>
                <c:pt idx="3091">
                  <c:v>-8.3178710900000006</c:v>
                </c:pt>
                <c:pt idx="3092">
                  <c:v>-8.3200988799999998</c:v>
                </c:pt>
                <c:pt idx="3093">
                  <c:v>-8.3200988799999998</c:v>
                </c:pt>
                <c:pt idx="3094">
                  <c:v>-8.3220214800000001</c:v>
                </c:pt>
                <c:pt idx="3095">
                  <c:v>-8.3138122600000006</c:v>
                </c:pt>
                <c:pt idx="3096">
                  <c:v>-8.32064819</c:v>
                </c:pt>
                <c:pt idx="3097">
                  <c:v>-8.32064819</c:v>
                </c:pt>
                <c:pt idx="3098">
                  <c:v>-8.3200683600000005</c:v>
                </c:pt>
                <c:pt idx="3099">
                  <c:v>-8.3199157699999997</c:v>
                </c:pt>
                <c:pt idx="3100">
                  <c:v>-8.3197326700000005</c:v>
                </c:pt>
                <c:pt idx="3101">
                  <c:v>-8.3197326700000005</c:v>
                </c:pt>
                <c:pt idx="3102">
                  <c:v>-8.3207702599999998</c:v>
                </c:pt>
                <c:pt idx="3103">
                  <c:v>-8.3207702599999998</c:v>
                </c:pt>
                <c:pt idx="3104">
                  <c:v>-8.3210449200000003</c:v>
                </c:pt>
                <c:pt idx="3105">
                  <c:v>-8.3170471199999998</c:v>
                </c:pt>
                <c:pt idx="3106">
                  <c:v>-8.3182678200000009</c:v>
                </c:pt>
                <c:pt idx="3107">
                  <c:v>-8.3182678200000009</c:v>
                </c:pt>
                <c:pt idx="3108">
                  <c:v>-8.3162841800000002</c:v>
                </c:pt>
                <c:pt idx="3109">
                  <c:v>-8.3166809100000005</c:v>
                </c:pt>
                <c:pt idx="3110">
                  <c:v>-8.3175354000000006</c:v>
                </c:pt>
                <c:pt idx="3111">
                  <c:v>-8.3160095199999997</c:v>
                </c:pt>
                <c:pt idx="3112">
                  <c:v>-8.3177795400000001</c:v>
                </c:pt>
                <c:pt idx="3113">
                  <c:v>-8.3177795400000001</c:v>
                </c:pt>
                <c:pt idx="3114">
                  <c:v>-8.3189086900000007</c:v>
                </c:pt>
                <c:pt idx="3115">
                  <c:v>-8.3171081499999993</c:v>
                </c:pt>
                <c:pt idx="3116">
                  <c:v>-8.3171081499999993</c:v>
                </c:pt>
                <c:pt idx="3117">
                  <c:v>-8.3182372999999998</c:v>
                </c:pt>
                <c:pt idx="3118">
                  <c:v>-8.3167724599999993</c:v>
                </c:pt>
                <c:pt idx="3119">
                  <c:v>-8.3157348599999992</c:v>
                </c:pt>
                <c:pt idx="3120">
                  <c:v>-8.3140564000000001</c:v>
                </c:pt>
                <c:pt idx="3121">
                  <c:v>-8.3147888200000004</c:v>
                </c:pt>
                <c:pt idx="3122">
                  <c:v>-8.3147888200000004</c:v>
                </c:pt>
                <c:pt idx="3123">
                  <c:v>-8.3149719199999996</c:v>
                </c:pt>
                <c:pt idx="3124">
                  <c:v>-8.3127746600000005</c:v>
                </c:pt>
                <c:pt idx="3125">
                  <c:v>-8.31607056</c:v>
                </c:pt>
                <c:pt idx="3126">
                  <c:v>-8.31607056</c:v>
                </c:pt>
                <c:pt idx="3127">
                  <c:v>-8.3146057100000004</c:v>
                </c:pt>
                <c:pt idx="3128">
                  <c:v>-8.3156127899999994</c:v>
                </c:pt>
                <c:pt idx="3129">
                  <c:v>-8.3124389599999997</c:v>
                </c:pt>
                <c:pt idx="3130">
                  <c:v>-8.3158264200000005</c:v>
                </c:pt>
                <c:pt idx="3131">
                  <c:v>-8.3155212400000007</c:v>
                </c:pt>
                <c:pt idx="3132">
                  <c:v>-8.3155212400000007</c:v>
                </c:pt>
                <c:pt idx="3133">
                  <c:v>-8.3154907199999997</c:v>
                </c:pt>
                <c:pt idx="3134">
                  <c:v>-8.3152465800000002</c:v>
                </c:pt>
                <c:pt idx="3135">
                  <c:v>-8.3125610400000003</c:v>
                </c:pt>
                <c:pt idx="3136">
                  <c:v>-8.3125610400000003</c:v>
                </c:pt>
                <c:pt idx="3137">
                  <c:v>-8.30825806</c:v>
                </c:pt>
                <c:pt idx="3138">
                  <c:v>-8.30825806</c:v>
                </c:pt>
                <c:pt idx="3139">
                  <c:v>-8.3106994600000004</c:v>
                </c:pt>
                <c:pt idx="3140">
                  <c:v>-8.3128051799999998</c:v>
                </c:pt>
                <c:pt idx="3141">
                  <c:v>-8.3130188</c:v>
                </c:pt>
                <c:pt idx="3142">
                  <c:v>-8.3130188</c:v>
                </c:pt>
                <c:pt idx="3143">
                  <c:v>-8.3139343300000004</c:v>
                </c:pt>
                <c:pt idx="3144">
                  <c:v>-8.3135376000000001</c:v>
                </c:pt>
                <c:pt idx="3145">
                  <c:v>-8.3135376000000001</c:v>
                </c:pt>
                <c:pt idx="3146">
                  <c:v>-8.3104247999999998</c:v>
                </c:pt>
                <c:pt idx="3147">
                  <c:v>-8.3106079099999999</c:v>
                </c:pt>
                <c:pt idx="3148">
                  <c:v>-8.3106079099999999</c:v>
                </c:pt>
                <c:pt idx="3149">
                  <c:v>-8.3102111799999996</c:v>
                </c:pt>
                <c:pt idx="3150">
                  <c:v>-8.3124389599999997</c:v>
                </c:pt>
                <c:pt idx="3151">
                  <c:v>-8.3124389599999997</c:v>
                </c:pt>
                <c:pt idx="3152">
                  <c:v>-8.3115539599999995</c:v>
                </c:pt>
                <c:pt idx="3153">
                  <c:v>-8.3103637700000004</c:v>
                </c:pt>
                <c:pt idx="3154">
                  <c:v>-8.3090515099999998</c:v>
                </c:pt>
                <c:pt idx="3155">
                  <c:v>-8.3112182600000004</c:v>
                </c:pt>
                <c:pt idx="3156">
                  <c:v>-8.3076477099999995</c:v>
                </c:pt>
                <c:pt idx="3157">
                  <c:v>-8.3047790500000005</c:v>
                </c:pt>
                <c:pt idx="3158">
                  <c:v>-8.3047790500000005</c:v>
                </c:pt>
                <c:pt idx="3159">
                  <c:v>-8.3084716800000002</c:v>
                </c:pt>
                <c:pt idx="3160">
                  <c:v>-8.3081970199999997</c:v>
                </c:pt>
                <c:pt idx="3161">
                  <c:v>-8.3081970199999997</c:v>
                </c:pt>
                <c:pt idx="3162">
                  <c:v>-8.3078308100000005</c:v>
                </c:pt>
                <c:pt idx="3163">
                  <c:v>-8.30807495</c:v>
                </c:pt>
                <c:pt idx="3164">
                  <c:v>-8.3081359900000002</c:v>
                </c:pt>
                <c:pt idx="3165">
                  <c:v>-8.3055725099999993</c:v>
                </c:pt>
                <c:pt idx="3166">
                  <c:v>-8.3045349099999992</c:v>
                </c:pt>
                <c:pt idx="3167">
                  <c:v>-8.3045349099999992</c:v>
                </c:pt>
                <c:pt idx="3168">
                  <c:v>-8.3043823200000002</c:v>
                </c:pt>
                <c:pt idx="3169">
                  <c:v>-8.3066406300000004</c:v>
                </c:pt>
                <c:pt idx="3170">
                  <c:v>-8.3041992199999992</c:v>
                </c:pt>
                <c:pt idx="3171">
                  <c:v>-8.3041992199999992</c:v>
                </c:pt>
                <c:pt idx="3172">
                  <c:v>-8.3089599599999993</c:v>
                </c:pt>
                <c:pt idx="3173">
                  <c:v>-8.30944824</c:v>
                </c:pt>
                <c:pt idx="3174">
                  <c:v>-8.3049621600000005</c:v>
                </c:pt>
                <c:pt idx="3175">
                  <c:v>-8.3068237299999996</c:v>
                </c:pt>
                <c:pt idx="3176">
                  <c:v>-8.3051757800000008</c:v>
                </c:pt>
                <c:pt idx="3177">
                  <c:v>-8.3051757800000008</c:v>
                </c:pt>
                <c:pt idx="3178">
                  <c:v>-8.30487061</c:v>
                </c:pt>
                <c:pt idx="3179">
                  <c:v>-8.3032836900000007</c:v>
                </c:pt>
                <c:pt idx="3180">
                  <c:v>-8.3019104000000006</c:v>
                </c:pt>
                <c:pt idx="3181">
                  <c:v>-8.3019104000000006</c:v>
                </c:pt>
                <c:pt idx="3182">
                  <c:v>-8.3024597199999999</c:v>
                </c:pt>
                <c:pt idx="3183">
                  <c:v>-8.3024597199999999</c:v>
                </c:pt>
                <c:pt idx="3184">
                  <c:v>-8.3034973099999991</c:v>
                </c:pt>
                <c:pt idx="3185">
                  <c:v>-8.3028869600000004</c:v>
                </c:pt>
                <c:pt idx="3186">
                  <c:v>-8.3024597199999999</c:v>
                </c:pt>
                <c:pt idx="3187">
                  <c:v>-8.3024597199999999</c:v>
                </c:pt>
                <c:pt idx="3188">
                  <c:v>-8.3022766099999998</c:v>
                </c:pt>
                <c:pt idx="3189">
                  <c:v>-8.3014526400000008</c:v>
                </c:pt>
                <c:pt idx="3190">
                  <c:v>-8.3047180199999993</c:v>
                </c:pt>
                <c:pt idx="3191">
                  <c:v>-8.3012084999999995</c:v>
                </c:pt>
                <c:pt idx="3192">
                  <c:v>-8.3012084999999995</c:v>
                </c:pt>
                <c:pt idx="3193">
                  <c:v>-8.2992858900000002</c:v>
                </c:pt>
                <c:pt idx="3194">
                  <c:v>-8.2979126000000001</c:v>
                </c:pt>
                <c:pt idx="3195">
                  <c:v>-8.2998962400000007</c:v>
                </c:pt>
                <c:pt idx="3196">
                  <c:v>-8.2998962400000007</c:v>
                </c:pt>
                <c:pt idx="3197">
                  <c:v>-8.3027954099999999</c:v>
                </c:pt>
                <c:pt idx="3198">
                  <c:v>-8.3050842300000003</c:v>
                </c:pt>
                <c:pt idx="3199">
                  <c:v>-8.3050842300000003</c:v>
                </c:pt>
                <c:pt idx="3200">
                  <c:v>-8.3030395499999994</c:v>
                </c:pt>
                <c:pt idx="3201">
                  <c:v>-8.3006286599999992</c:v>
                </c:pt>
                <c:pt idx="3202">
                  <c:v>-8.3006286599999992</c:v>
                </c:pt>
                <c:pt idx="3203">
                  <c:v>-8.2995605500000007</c:v>
                </c:pt>
                <c:pt idx="3204">
                  <c:v>-8.2998962400000007</c:v>
                </c:pt>
                <c:pt idx="3205">
                  <c:v>-8.3019714400000009</c:v>
                </c:pt>
                <c:pt idx="3206">
                  <c:v>-8.3019714400000009</c:v>
                </c:pt>
                <c:pt idx="3207">
                  <c:v>-8.2985534699999999</c:v>
                </c:pt>
                <c:pt idx="3208">
                  <c:v>-8.2985534699999999</c:v>
                </c:pt>
                <c:pt idx="3209">
                  <c:v>-8.3002319300000007</c:v>
                </c:pt>
                <c:pt idx="3210">
                  <c:v>-8.3006286599999992</c:v>
                </c:pt>
                <c:pt idx="3211">
                  <c:v>-8.3022766099999998</c:v>
                </c:pt>
                <c:pt idx="3212">
                  <c:v>-8.3022766099999998</c:v>
                </c:pt>
                <c:pt idx="3213">
                  <c:v>-8.2984314000000001</c:v>
                </c:pt>
                <c:pt idx="3214">
                  <c:v>-8.2957458499999994</c:v>
                </c:pt>
                <c:pt idx="3215">
                  <c:v>-8.2996520999999994</c:v>
                </c:pt>
                <c:pt idx="3216">
                  <c:v>-8.2996520999999994</c:v>
                </c:pt>
                <c:pt idx="3217">
                  <c:v>-8.2981567399999996</c:v>
                </c:pt>
                <c:pt idx="3218">
                  <c:v>-8.2981567399999996</c:v>
                </c:pt>
                <c:pt idx="3219">
                  <c:v>-8.2937927200000008</c:v>
                </c:pt>
                <c:pt idx="3220">
                  <c:v>-8.29296875</c:v>
                </c:pt>
                <c:pt idx="3221">
                  <c:v>-8.2979736299999995</c:v>
                </c:pt>
                <c:pt idx="3222">
                  <c:v>-8.2979736299999995</c:v>
                </c:pt>
                <c:pt idx="3223">
                  <c:v>-8.2971496600000005</c:v>
                </c:pt>
                <c:pt idx="3224">
                  <c:v>-8.2957763700000005</c:v>
                </c:pt>
                <c:pt idx="3225">
                  <c:v>-8.2958984400000002</c:v>
                </c:pt>
                <c:pt idx="3226">
                  <c:v>-8.2955322299999992</c:v>
                </c:pt>
                <c:pt idx="3227">
                  <c:v>-8.2963867199999992</c:v>
                </c:pt>
                <c:pt idx="3228">
                  <c:v>-8.2963867199999992</c:v>
                </c:pt>
                <c:pt idx="3229">
                  <c:v>-8.2927246100000005</c:v>
                </c:pt>
                <c:pt idx="3230">
                  <c:v>-8.2947997999999998</c:v>
                </c:pt>
                <c:pt idx="3231">
                  <c:v>-8.2947997999999998</c:v>
                </c:pt>
                <c:pt idx="3232">
                  <c:v>-8.2948913599999994</c:v>
                </c:pt>
                <c:pt idx="3233">
                  <c:v>-8.2957153300000002</c:v>
                </c:pt>
                <c:pt idx="3234">
                  <c:v>-8.2967529300000002</c:v>
                </c:pt>
                <c:pt idx="3235">
                  <c:v>-8.2965698200000002</c:v>
                </c:pt>
                <c:pt idx="3236">
                  <c:v>-8.2956237799999997</c:v>
                </c:pt>
                <c:pt idx="3237">
                  <c:v>-8.2905273400000006</c:v>
                </c:pt>
                <c:pt idx="3238">
                  <c:v>-8.2905273400000006</c:v>
                </c:pt>
                <c:pt idx="3239">
                  <c:v>-8.2864379899999996</c:v>
                </c:pt>
                <c:pt idx="3240">
                  <c:v>-8.2916564899999994</c:v>
                </c:pt>
                <c:pt idx="3241">
                  <c:v>-8.2916564899999994</c:v>
                </c:pt>
                <c:pt idx="3242">
                  <c:v>-8.29348755</c:v>
                </c:pt>
                <c:pt idx="3243">
                  <c:v>-8.29296875</c:v>
                </c:pt>
                <c:pt idx="3244">
                  <c:v>-8.2940673799999995</c:v>
                </c:pt>
                <c:pt idx="3245">
                  <c:v>-8.2927246100000005</c:v>
                </c:pt>
                <c:pt idx="3246">
                  <c:v>-8.2925415000000005</c:v>
                </c:pt>
                <c:pt idx="3247">
                  <c:v>-8.2921752899999994</c:v>
                </c:pt>
                <c:pt idx="3248">
                  <c:v>-8.2921752899999994</c:v>
                </c:pt>
                <c:pt idx="3249">
                  <c:v>-8.2968139599999997</c:v>
                </c:pt>
                <c:pt idx="3250">
                  <c:v>-8.29315186</c:v>
                </c:pt>
                <c:pt idx="3251">
                  <c:v>-8.29315186</c:v>
                </c:pt>
                <c:pt idx="3252">
                  <c:v>-8.2885437</c:v>
                </c:pt>
                <c:pt idx="3253">
                  <c:v>-8.2895813</c:v>
                </c:pt>
                <c:pt idx="3254">
                  <c:v>-8.2895813</c:v>
                </c:pt>
                <c:pt idx="3255">
                  <c:v>-8.2911682100000004</c:v>
                </c:pt>
                <c:pt idx="3256">
                  <c:v>-8.2916564899999994</c:v>
                </c:pt>
                <c:pt idx="3257">
                  <c:v>-8.2916870100000004</c:v>
                </c:pt>
                <c:pt idx="3258">
                  <c:v>-8.2916870100000004</c:v>
                </c:pt>
                <c:pt idx="3259">
                  <c:v>-8.2897949200000003</c:v>
                </c:pt>
                <c:pt idx="3260">
                  <c:v>-8.2882385299999992</c:v>
                </c:pt>
                <c:pt idx="3261">
                  <c:v>-8.2849426299999998</c:v>
                </c:pt>
                <c:pt idx="3262">
                  <c:v>-8.2901611299999995</c:v>
                </c:pt>
                <c:pt idx="3263">
                  <c:v>-8.28497314</c:v>
                </c:pt>
                <c:pt idx="3264">
                  <c:v>-8.28497314</c:v>
                </c:pt>
                <c:pt idx="3265">
                  <c:v>-8.2846984900000002</c:v>
                </c:pt>
                <c:pt idx="3266">
                  <c:v>-8.2848510700000002</c:v>
                </c:pt>
                <c:pt idx="3267">
                  <c:v>-8.2850341800000002</c:v>
                </c:pt>
                <c:pt idx="3268">
                  <c:v>-8.2850341800000002</c:v>
                </c:pt>
                <c:pt idx="3269">
                  <c:v>-8.2872619600000004</c:v>
                </c:pt>
                <c:pt idx="3270">
                  <c:v>-8.2860412599999993</c:v>
                </c:pt>
                <c:pt idx="3271">
                  <c:v>-8.2847290000000005</c:v>
                </c:pt>
                <c:pt idx="3272">
                  <c:v>-8.2835998499999999</c:v>
                </c:pt>
                <c:pt idx="3273">
                  <c:v>-8.2823181199999993</c:v>
                </c:pt>
                <c:pt idx="3274">
                  <c:v>-8.2823181199999993</c:v>
                </c:pt>
                <c:pt idx="3275">
                  <c:v>-8.2858276400000008</c:v>
                </c:pt>
                <c:pt idx="3276">
                  <c:v>-8.2841491699999992</c:v>
                </c:pt>
                <c:pt idx="3277">
                  <c:v>-8.2841491699999992</c:v>
                </c:pt>
                <c:pt idx="3278">
                  <c:v>-8.2846069300000007</c:v>
                </c:pt>
                <c:pt idx="3279">
                  <c:v>-8.28106689</c:v>
                </c:pt>
                <c:pt idx="3280">
                  <c:v>-8.2793884299999991</c:v>
                </c:pt>
                <c:pt idx="3281">
                  <c:v>-8.2817382800000008</c:v>
                </c:pt>
                <c:pt idx="3282">
                  <c:v>-8.2789611799999996</c:v>
                </c:pt>
                <c:pt idx="3283">
                  <c:v>-8.2789611799999996</c:v>
                </c:pt>
                <c:pt idx="3284">
                  <c:v>-8.2812194800000007</c:v>
                </c:pt>
                <c:pt idx="3285">
                  <c:v>-8.28143311</c:v>
                </c:pt>
                <c:pt idx="3286">
                  <c:v>-8.2833557100000004</c:v>
                </c:pt>
                <c:pt idx="3287">
                  <c:v>-8.2833557100000004</c:v>
                </c:pt>
                <c:pt idx="3288">
                  <c:v>-8.2795105000000007</c:v>
                </c:pt>
                <c:pt idx="3289">
                  <c:v>-8.2795105000000007</c:v>
                </c:pt>
                <c:pt idx="3290">
                  <c:v>-8.2831726099999994</c:v>
                </c:pt>
                <c:pt idx="3291">
                  <c:v>-8.2798461900000007</c:v>
                </c:pt>
                <c:pt idx="3292">
                  <c:v>-8.2781372100000006</c:v>
                </c:pt>
                <c:pt idx="3293">
                  <c:v>-8.2781372100000006</c:v>
                </c:pt>
                <c:pt idx="3294">
                  <c:v>-8.2792663599999994</c:v>
                </c:pt>
                <c:pt idx="3295">
                  <c:v>-8.2759094199999996</c:v>
                </c:pt>
                <c:pt idx="3296">
                  <c:v>-8.2792968800000004</c:v>
                </c:pt>
                <c:pt idx="3297">
                  <c:v>-8.2771301299999998</c:v>
                </c:pt>
                <c:pt idx="3298">
                  <c:v>-8.2767944300000007</c:v>
                </c:pt>
                <c:pt idx="3299">
                  <c:v>-8.2767944300000007</c:v>
                </c:pt>
                <c:pt idx="3300">
                  <c:v>-8.2784729000000006</c:v>
                </c:pt>
                <c:pt idx="3301">
                  <c:v>-8.2782897900000005</c:v>
                </c:pt>
                <c:pt idx="3302">
                  <c:v>-8.2782897900000005</c:v>
                </c:pt>
                <c:pt idx="3303">
                  <c:v>-8.27648926</c:v>
                </c:pt>
                <c:pt idx="3304">
                  <c:v>-8.2751769999999993</c:v>
                </c:pt>
                <c:pt idx="3305">
                  <c:v>-8.2770690899999995</c:v>
                </c:pt>
                <c:pt idx="3306">
                  <c:v>-8.2762756300000007</c:v>
                </c:pt>
                <c:pt idx="3307">
                  <c:v>-8.2766723599999992</c:v>
                </c:pt>
                <c:pt idx="3308">
                  <c:v>-8.2766723599999992</c:v>
                </c:pt>
                <c:pt idx="3309">
                  <c:v>-8.2725524900000007</c:v>
                </c:pt>
                <c:pt idx="3310">
                  <c:v>-8.2718810999999999</c:v>
                </c:pt>
                <c:pt idx="3311">
                  <c:v>-8.2738647499999995</c:v>
                </c:pt>
                <c:pt idx="3312">
                  <c:v>-8.2738647499999995</c:v>
                </c:pt>
                <c:pt idx="3313">
                  <c:v>-8.2759399400000007</c:v>
                </c:pt>
                <c:pt idx="3314">
                  <c:v>-8.2743530300000003</c:v>
                </c:pt>
                <c:pt idx="3315">
                  <c:v>-8.2745056199999993</c:v>
                </c:pt>
                <c:pt idx="3316">
                  <c:v>-8.2743835400000005</c:v>
                </c:pt>
                <c:pt idx="3317">
                  <c:v>-8.2750244100000003</c:v>
                </c:pt>
                <c:pt idx="3318">
                  <c:v>-8.2750244100000003</c:v>
                </c:pt>
                <c:pt idx="3319">
                  <c:v>-8.2738647499999995</c:v>
                </c:pt>
                <c:pt idx="3320">
                  <c:v>-8.2718505899999997</c:v>
                </c:pt>
                <c:pt idx="3321">
                  <c:v>-8.2718505899999997</c:v>
                </c:pt>
                <c:pt idx="3322">
                  <c:v>-8.2709350599999993</c:v>
                </c:pt>
                <c:pt idx="3323">
                  <c:v>-8.2753601099999994</c:v>
                </c:pt>
                <c:pt idx="3324">
                  <c:v>-8.2753601099999994</c:v>
                </c:pt>
                <c:pt idx="3325">
                  <c:v>-8.2702331499999993</c:v>
                </c:pt>
                <c:pt idx="3326">
                  <c:v>-8.2685546900000002</c:v>
                </c:pt>
                <c:pt idx="3327">
                  <c:v>-8.2702331499999993</c:v>
                </c:pt>
                <c:pt idx="3328">
                  <c:v>-8.2702331499999993</c:v>
                </c:pt>
                <c:pt idx="3329">
                  <c:v>-8.2695922900000003</c:v>
                </c:pt>
                <c:pt idx="3330">
                  <c:v>-8.2722473099999991</c:v>
                </c:pt>
                <c:pt idx="3331">
                  <c:v>-8.2722473099999991</c:v>
                </c:pt>
                <c:pt idx="3332">
                  <c:v>-8.27038574</c:v>
                </c:pt>
                <c:pt idx="3333">
                  <c:v>-8.2699279800000003</c:v>
                </c:pt>
                <c:pt idx="3334">
                  <c:v>-8.2699279800000003</c:v>
                </c:pt>
                <c:pt idx="3335">
                  <c:v>-8.2656555199999993</c:v>
                </c:pt>
                <c:pt idx="3336">
                  <c:v>-8.2693786599999992</c:v>
                </c:pt>
                <c:pt idx="3337">
                  <c:v>-8.2693786599999992</c:v>
                </c:pt>
                <c:pt idx="3338">
                  <c:v>-8.2697753899999995</c:v>
                </c:pt>
                <c:pt idx="3339">
                  <c:v>-8.2687377899999994</c:v>
                </c:pt>
                <c:pt idx="3340">
                  <c:v>-8.2696228000000005</c:v>
                </c:pt>
                <c:pt idx="3341">
                  <c:v>-8.26580811</c:v>
                </c:pt>
                <c:pt idx="3342">
                  <c:v>-8.2670898400000006</c:v>
                </c:pt>
                <c:pt idx="3343">
                  <c:v>-8.2624206499999993</c:v>
                </c:pt>
                <c:pt idx="3344">
                  <c:v>-8.2624206499999993</c:v>
                </c:pt>
                <c:pt idx="3345">
                  <c:v>-8.2669067399999996</c:v>
                </c:pt>
                <c:pt idx="3346">
                  <c:v>-8.2729187</c:v>
                </c:pt>
                <c:pt idx="3347">
                  <c:v>-8.2729187</c:v>
                </c:pt>
                <c:pt idx="3348">
                  <c:v>-8.2706298799999995</c:v>
                </c:pt>
                <c:pt idx="3349">
                  <c:v>-8.2689819300000007</c:v>
                </c:pt>
                <c:pt idx="3350">
                  <c:v>-8.2689819300000007</c:v>
                </c:pt>
                <c:pt idx="3351">
                  <c:v>-8.2661132800000008</c:v>
                </c:pt>
                <c:pt idx="3352">
                  <c:v>-8.2638244600000004</c:v>
                </c:pt>
                <c:pt idx="3353">
                  <c:v>-8.2638244600000004</c:v>
                </c:pt>
                <c:pt idx="3354">
                  <c:v>-8.2633667000000006</c:v>
                </c:pt>
                <c:pt idx="3355">
                  <c:v>-8.2661743199999993</c:v>
                </c:pt>
                <c:pt idx="3356">
                  <c:v>-8.2631835900000006</c:v>
                </c:pt>
                <c:pt idx="3357">
                  <c:v>-8.2631835900000006</c:v>
                </c:pt>
                <c:pt idx="3358">
                  <c:v>-8.2633667000000006</c:v>
                </c:pt>
                <c:pt idx="3359">
                  <c:v>-8.2615661599999992</c:v>
                </c:pt>
                <c:pt idx="3360">
                  <c:v>-8.2615661599999992</c:v>
                </c:pt>
                <c:pt idx="3361">
                  <c:v>-8.2625122100000006</c:v>
                </c:pt>
                <c:pt idx="3362">
                  <c:v>-8.2625427200000008</c:v>
                </c:pt>
                <c:pt idx="3363">
                  <c:v>-8.2625427200000008</c:v>
                </c:pt>
                <c:pt idx="3364">
                  <c:v>-8.2612304699999992</c:v>
                </c:pt>
                <c:pt idx="3365">
                  <c:v>-8.2636718800000004</c:v>
                </c:pt>
                <c:pt idx="3366">
                  <c:v>-8.2598877000000002</c:v>
                </c:pt>
                <c:pt idx="3367">
                  <c:v>-8.2635192899999996</c:v>
                </c:pt>
                <c:pt idx="3368">
                  <c:v>-8.2600097699999999</c:v>
                </c:pt>
                <c:pt idx="3369">
                  <c:v>-8.2600097699999999</c:v>
                </c:pt>
                <c:pt idx="3370">
                  <c:v>-8.2594299299999996</c:v>
                </c:pt>
                <c:pt idx="3371">
                  <c:v>-8.2610473599999992</c:v>
                </c:pt>
                <c:pt idx="3372">
                  <c:v>-8.2573242199999992</c:v>
                </c:pt>
                <c:pt idx="3373">
                  <c:v>-8.2573242199999992</c:v>
                </c:pt>
                <c:pt idx="3374">
                  <c:v>-8.2637634299999991</c:v>
                </c:pt>
                <c:pt idx="3375">
                  <c:v>-8.2606811499999999</c:v>
                </c:pt>
                <c:pt idx="3376">
                  <c:v>-8.2603454599999999</c:v>
                </c:pt>
                <c:pt idx="3377">
                  <c:v>-8.2614746100000005</c:v>
                </c:pt>
                <c:pt idx="3378">
                  <c:v>-8.2604064899999994</c:v>
                </c:pt>
                <c:pt idx="3379">
                  <c:v>-8.2604064899999994</c:v>
                </c:pt>
                <c:pt idx="3380">
                  <c:v>-8.26205444</c:v>
                </c:pt>
                <c:pt idx="3381">
                  <c:v>-8.26190186</c:v>
                </c:pt>
                <c:pt idx="3382">
                  <c:v>-8.26190186</c:v>
                </c:pt>
                <c:pt idx="3383">
                  <c:v>-8.2573242199999992</c:v>
                </c:pt>
                <c:pt idx="3384">
                  <c:v>-8.2572021499999995</c:v>
                </c:pt>
                <c:pt idx="3385">
                  <c:v>-8.2572021499999995</c:v>
                </c:pt>
                <c:pt idx="3386">
                  <c:v>-8.2595825200000004</c:v>
                </c:pt>
                <c:pt idx="3387">
                  <c:v>-8.2558288599999994</c:v>
                </c:pt>
                <c:pt idx="3388">
                  <c:v>-8.2541198700000002</c:v>
                </c:pt>
                <c:pt idx="3389">
                  <c:v>-8.2541198700000002</c:v>
                </c:pt>
                <c:pt idx="3390">
                  <c:v>-8.2567748999999999</c:v>
                </c:pt>
                <c:pt idx="3391">
                  <c:v>-8.2576904300000002</c:v>
                </c:pt>
                <c:pt idx="3392">
                  <c:v>-8.2596740700000009</c:v>
                </c:pt>
                <c:pt idx="3393">
                  <c:v>-8.2580566399999995</c:v>
                </c:pt>
                <c:pt idx="3394">
                  <c:v>-8.2583923299999995</c:v>
                </c:pt>
                <c:pt idx="3395">
                  <c:v>-8.2583923299999995</c:v>
                </c:pt>
                <c:pt idx="3396">
                  <c:v>-8.25390625</c:v>
                </c:pt>
                <c:pt idx="3397">
                  <c:v>-8.2552795400000001</c:v>
                </c:pt>
                <c:pt idx="3398">
                  <c:v>-8.2552795400000001</c:v>
                </c:pt>
                <c:pt idx="3399">
                  <c:v>-8.2593078599999998</c:v>
                </c:pt>
                <c:pt idx="3400">
                  <c:v>-8.2554626500000001</c:v>
                </c:pt>
                <c:pt idx="3401">
                  <c:v>-8.2535095199999997</c:v>
                </c:pt>
                <c:pt idx="3402">
                  <c:v>-8.2564392099999999</c:v>
                </c:pt>
                <c:pt idx="3403">
                  <c:v>-8.2529602099999995</c:v>
                </c:pt>
                <c:pt idx="3404">
                  <c:v>-8.2529602099999995</c:v>
                </c:pt>
                <c:pt idx="3405">
                  <c:v>-8.2560730000000007</c:v>
                </c:pt>
                <c:pt idx="3406">
                  <c:v>-8.2518615700000009</c:v>
                </c:pt>
                <c:pt idx="3407">
                  <c:v>-8.2520446799999991</c:v>
                </c:pt>
                <c:pt idx="3408">
                  <c:v>-8.2520446799999991</c:v>
                </c:pt>
                <c:pt idx="3409">
                  <c:v>-8.2541809100000005</c:v>
                </c:pt>
                <c:pt idx="3410">
                  <c:v>-8.2541809100000005</c:v>
                </c:pt>
                <c:pt idx="3411">
                  <c:v>-8.2501525900000008</c:v>
                </c:pt>
                <c:pt idx="3412">
                  <c:v>-8.2479553200000009</c:v>
                </c:pt>
                <c:pt idx="3413">
                  <c:v>-8.2528991699999992</c:v>
                </c:pt>
                <c:pt idx="3414">
                  <c:v>-8.2528991699999992</c:v>
                </c:pt>
                <c:pt idx="3415">
                  <c:v>-8.2554321300000009</c:v>
                </c:pt>
                <c:pt idx="3416">
                  <c:v>-8.2531127899999994</c:v>
                </c:pt>
                <c:pt idx="3417">
                  <c:v>-8.2510681199999993</c:v>
                </c:pt>
                <c:pt idx="3418">
                  <c:v>-8.2490844699999997</c:v>
                </c:pt>
                <c:pt idx="3419">
                  <c:v>-8.2517394999999993</c:v>
                </c:pt>
                <c:pt idx="3420">
                  <c:v>-8.2517394999999993</c:v>
                </c:pt>
                <c:pt idx="3421">
                  <c:v>-8.2488098099999991</c:v>
                </c:pt>
                <c:pt idx="3422">
                  <c:v>-8.2485046400000002</c:v>
                </c:pt>
                <c:pt idx="3423">
                  <c:v>-8.25033569</c:v>
                </c:pt>
                <c:pt idx="3424">
                  <c:v>-8.25033569</c:v>
                </c:pt>
                <c:pt idx="3425">
                  <c:v>-8.2466430699999993</c:v>
                </c:pt>
                <c:pt idx="3426">
                  <c:v>-8.2482910199999999</c:v>
                </c:pt>
                <c:pt idx="3427">
                  <c:v>-8.2493286099999992</c:v>
                </c:pt>
                <c:pt idx="3428">
                  <c:v>-8.2507934600000006</c:v>
                </c:pt>
                <c:pt idx="3429">
                  <c:v>-8.2492370600000005</c:v>
                </c:pt>
                <c:pt idx="3430">
                  <c:v>-8.2492370600000005</c:v>
                </c:pt>
                <c:pt idx="3431">
                  <c:v>-8.2461547900000003</c:v>
                </c:pt>
                <c:pt idx="3432">
                  <c:v>-8.2461547900000003</c:v>
                </c:pt>
                <c:pt idx="3433">
                  <c:v>-8.2462158199999998</c:v>
                </c:pt>
                <c:pt idx="3434">
                  <c:v>-8.2524414099999994</c:v>
                </c:pt>
                <c:pt idx="3435">
                  <c:v>-8.24981689</c:v>
                </c:pt>
                <c:pt idx="3436">
                  <c:v>-8.2435913099999993</c:v>
                </c:pt>
                <c:pt idx="3437">
                  <c:v>-8.2439575200000004</c:v>
                </c:pt>
                <c:pt idx="3438">
                  <c:v>-8.2439575200000004</c:v>
                </c:pt>
                <c:pt idx="3439">
                  <c:v>-8.2439880399999996</c:v>
                </c:pt>
                <c:pt idx="3440">
                  <c:v>-8.2469787599999993</c:v>
                </c:pt>
                <c:pt idx="3441">
                  <c:v>-8.2469787599999993</c:v>
                </c:pt>
                <c:pt idx="3442">
                  <c:v>-8.2447509799999992</c:v>
                </c:pt>
                <c:pt idx="3443">
                  <c:v>-8.24575806</c:v>
                </c:pt>
                <c:pt idx="3444">
                  <c:v>-8.2451782199999997</c:v>
                </c:pt>
                <c:pt idx="3445">
                  <c:v>-8.2451782199999997</c:v>
                </c:pt>
                <c:pt idx="3446">
                  <c:v>-8.2453918500000007</c:v>
                </c:pt>
                <c:pt idx="3447">
                  <c:v>-8.2436523400000006</c:v>
                </c:pt>
                <c:pt idx="3448">
                  <c:v>-8.2436523400000006</c:v>
                </c:pt>
                <c:pt idx="3449">
                  <c:v>-8.2399597199999999</c:v>
                </c:pt>
                <c:pt idx="3450">
                  <c:v>-8.2446899400000007</c:v>
                </c:pt>
                <c:pt idx="3451">
                  <c:v>-8.2446899400000007</c:v>
                </c:pt>
                <c:pt idx="3452">
                  <c:v>-8.2425537099999993</c:v>
                </c:pt>
                <c:pt idx="3453">
                  <c:v>-8.2413635299999992</c:v>
                </c:pt>
                <c:pt idx="3454">
                  <c:v>-8.2412109400000002</c:v>
                </c:pt>
                <c:pt idx="3455">
                  <c:v>-8.2397766099999998</c:v>
                </c:pt>
                <c:pt idx="3456">
                  <c:v>-8.24200439</c:v>
                </c:pt>
                <c:pt idx="3457">
                  <c:v>-8.2405090300000001</c:v>
                </c:pt>
                <c:pt idx="3458">
                  <c:v>-8.2405090300000001</c:v>
                </c:pt>
                <c:pt idx="3459">
                  <c:v>-8.2414856000000007</c:v>
                </c:pt>
                <c:pt idx="3460">
                  <c:v>-8.2442627000000002</c:v>
                </c:pt>
                <c:pt idx="3461">
                  <c:v>-8.2442627000000002</c:v>
                </c:pt>
                <c:pt idx="3462">
                  <c:v>-8.2466735799999995</c:v>
                </c:pt>
                <c:pt idx="3463">
                  <c:v>-8.2428588900000008</c:v>
                </c:pt>
                <c:pt idx="3464">
                  <c:v>-8.2377929699999992</c:v>
                </c:pt>
                <c:pt idx="3465">
                  <c:v>-8.2408142099999999</c:v>
                </c:pt>
                <c:pt idx="3466">
                  <c:v>-8.2415466300000002</c:v>
                </c:pt>
                <c:pt idx="3467">
                  <c:v>-8.2415466300000002</c:v>
                </c:pt>
                <c:pt idx="3468">
                  <c:v>-8.2398376500000001</c:v>
                </c:pt>
                <c:pt idx="3469">
                  <c:v>-8.2404785199999999</c:v>
                </c:pt>
                <c:pt idx="3470">
                  <c:v>-8.2391052200000008</c:v>
                </c:pt>
                <c:pt idx="3471">
                  <c:v>-8.2391052200000008</c:v>
                </c:pt>
                <c:pt idx="3472">
                  <c:v>-8.2345886200000002</c:v>
                </c:pt>
                <c:pt idx="3473">
                  <c:v>-8.2345886200000002</c:v>
                </c:pt>
                <c:pt idx="3474">
                  <c:v>-8.2380371100000005</c:v>
                </c:pt>
                <c:pt idx="3475">
                  <c:v>-8.2410888700000005</c:v>
                </c:pt>
                <c:pt idx="3476">
                  <c:v>-8.2398376500000001</c:v>
                </c:pt>
                <c:pt idx="3477">
                  <c:v>-8.2398376500000001</c:v>
                </c:pt>
                <c:pt idx="3478">
                  <c:v>-8.2385864299999998</c:v>
                </c:pt>
                <c:pt idx="3479">
                  <c:v>-8.2404785199999999</c:v>
                </c:pt>
                <c:pt idx="3480">
                  <c:v>-8.2404785199999999</c:v>
                </c:pt>
                <c:pt idx="3481">
                  <c:v>-8.2380065899999995</c:v>
                </c:pt>
                <c:pt idx="3482">
                  <c:v>-8.2380065899999995</c:v>
                </c:pt>
                <c:pt idx="3483">
                  <c:v>-8.2364502000000002</c:v>
                </c:pt>
                <c:pt idx="3484">
                  <c:v>-8.2355041500000006</c:v>
                </c:pt>
                <c:pt idx="3485">
                  <c:v>-8.2327270499999994</c:v>
                </c:pt>
                <c:pt idx="3486">
                  <c:v>-8.2327270499999994</c:v>
                </c:pt>
                <c:pt idx="3487">
                  <c:v>-8.2377319300000007</c:v>
                </c:pt>
                <c:pt idx="3488">
                  <c:v>-8.2360839800000001</c:v>
                </c:pt>
                <c:pt idx="3489">
                  <c:v>-8.23742676</c:v>
                </c:pt>
                <c:pt idx="3490">
                  <c:v>-8.2373352099999995</c:v>
                </c:pt>
                <c:pt idx="3491">
                  <c:v>-8.2349853500000005</c:v>
                </c:pt>
                <c:pt idx="3492">
                  <c:v>-8.2349853500000005</c:v>
                </c:pt>
                <c:pt idx="3493">
                  <c:v>-8.2369995100000004</c:v>
                </c:pt>
                <c:pt idx="3494">
                  <c:v>-8.2334594699999997</c:v>
                </c:pt>
                <c:pt idx="3495">
                  <c:v>-8.2321167000000006</c:v>
                </c:pt>
                <c:pt idx="3496">
                  <c:v>-8.2321167000000006</c:v>
                </c:pt>
                <c:pt idx="3497">
                  <c:v>-8.2360839800000001</c:v>
                </c:pt>
                <c:pt idx="3498">
                  <c:v>-8.2339172400000002</c:v>
                </c:pt>
                <c:pt idx="3499">
                  <c:v>-8.2359008800000009</c:v>
                </c:pt>
                <c:pt idx="3500">
                  <c:v>-8.2322692899999996</c:v>
                </c:pt>
                <c:pt idx="3501">
                  <c:v>-8.2314453099999998</c:v>
                </c:pt>
                <c:pt idx="3502">
                  <c:v>-8.2314453099999998</c:v>
                </c:pt>
                <c:pt idx="3503">
                  <c:v>-8.2348022499999995</c:v>
                </c:pt>
                <c:pt idx="3504">
                  <c:v>-8.2333373999999999</c:v>
                </c:pt>
                <c:pt idx="3505">
                  <c:v>-8.2333373999999999</c:v>
                </c:pt>
                <c:pt idx="3506">
                  <c:v>-8.2340087900000007</c:v>
                </c:pt>
                <c:pt idx="3507">
                  <c:v>-8.2322387700000004</c:v>
                </c:pt>
                <c:pt idx="3508">
                  <c:v>-8.2322387700000004</c:v>
                </c:pt>
                <c:pt idx="3509">
                  <c:v>-8.2293395999999994</c:v>
                </c:pt>
                <c:pt idx="3510">
                  <c:v>-8.2288513200000004</c:v>
                </c:pt>
                <c:pt idx="3511">
                  <c:v>-8.2345275900000008</c:v>
                </c:pt>
                <c:pt idx="3512">
                  <c:v>-8.2345275900000008</c:v>
                </c:pt>
                <c:pt idx="3513">
                  <c:v>-8.2330017099999999</c:v>
                </c:pt>
                <c:pt idx="3514">
                  <c:v>-8.23046875</c:v>
                </c:pt>
                <c:pt idx="3515">
                  <c:v>-8.23046875</c:v>
                </c:pt>
                <c:pt idx="3516">
                  <c:v>-8.2274780300000003</c:v>
                </c:pt>
                <c:pt idx="3517">
                  <c:v>-8.2301635700000002</c:v>
                </c:pt>
                <c:pt idx="3518">
                  <c:v>-8.2301635700000002</c:v>
                </c:pt>
                <c:pt idx="3519">
                  <c:v>-8.2310485799999995</c:v>
                </c:pt>
                <c:pt idx="3520">
                  <c:v>-8.2312316899999995</c:v>
                </c:pt>
                <c:pt idx="3521">
                  <c:v>-8.2312316899999995</c:v>
                </c:pt>
                <c:pt idx="3522">
                  <c:v>-8.2324523900000006</c:v>
                </c:pt>
                <c:pt idx="3523">
                  <c:v>-8.22741699</c:v>
                </c:pt>
                <c:pt idx="3524">
                  <c:v>-8.2268676799999998</c:v>
                </c:pt>
                <c:pt idx="3525">
                  <c:v>-8.22741699</c:v>
                </c:pt>
                <c:pt idx="3526">
                  <c:v>-8.22674561</c:v>
                </c:pt>
                <c:pt idx="3527">
                  <c:v>-8.2273254399999995</c:v>
                </c:pt>
                <c:pt idx="3528">
                  <c:v>-8.2273254399999995</c:v>
                </c:pt>
                <c:pt idx="3529">
                  <c:v>-8.2245788599999994</c:v>
                </c:pt>
                <c:pt idx="3530">
                  <c:v>-8.2263183600000005</c:v>
                </c:pt>
                <c:pt idx="3531">
                  <c:v>-8.2263183600000005</c:v>
                </c:pt>
                <c:pt idx="3532">
                  <c:v>-8.2272033699999998</c:v>
                </c:pt>
                <c:pt idx="3533">
                  <c:v>-8.2242126500000001</c:v>
                </c:pt>
                <c:pt idx="3534">
                  <c:v>-8.2181091300000002</c:v>
                </c:pt>
                <c:pt idx="3535">
                  <c:v>-8.2290344199999996</c:v>
                </c:pt>
                <c:pt idx="3536">
                  <c:v>-8.2319641099999998</c:v>
                </c:pt>
                <c:pt idx="3537">
                  <c:v>-8.2319641099999998</c:v>
                </c:pt>
                <c:pt idx="3538">
                  <c:v>-8.2281799299999996</c:v>
                </c:pt>
                <c:pt idx="3539">
                  <c:v>-8.2289428699999991</c:v>
                </c:pt>
                <c:pt idx="3540">
                  <c:v>-8.2259216300000002</c:v>
                </c:pt>
                <c:pt idx="3541">
                  <c:v>-8.2259216300000002</c:v>
                </c:pt>
                <c:pt idx="3542">
                  <c:v>-8.2244262700000004</c:v>
                </c:pt>
                <c:pt idx="3543">
                  <c:v>-8.2277526900000009</c:v>
                </c:pt>
                <c:pt idx="3544">
                  <c:v>-8.2277526900000009</c:v>
                </c:pt>
                <c:pt idx="3545">
                  <c:v>-8.2199706999999993</c:v>
                </c:pt>
                <c:pt idx="3546">
                  <c:v>-8.22213745</c:v>
                </c:pt>
                <c:pt idx="3547">
                  <c:v>-8.22213745</c:v>
                </c:pt>
                <c:pt idx="3548">
                  <c:v>-8.2241821300000009</c:v>
                </c:pt>
                <c:pt idx="3549">
                  <c:v>-8.2243042000000006</c:v>
                </c:pt>
                <c:pt idx="3550">
                  <c:v>-8.2243042000000006</c:v>
                </c:pt>
                <c:pt idx="3551">
                  <c:v>-8.2208557100000004</c:v>
                </c:pt>
                <c:pt idx="3552">
                  <c:v>-8.22283936</c:v>
                </c:pt>
                <c:pt idx="3553">
                  <c:v>-8.2210082999999994</c:v>
                </c:pt>
                <c:pt idx="3554">
                  <c:v>-8.2207641599999999</c:v>
                </c:pt>
                <c:pt idx="3555">
                  <c:v>-8.2210998499999999</c:v>
                </c:pt>
                <c:pt idx="3556">
                  <c:v>-8.2210998499999999</c:v>
                </c:pt>
                <c:pt idx="3557">
                  <c:v>-8.2178649900000007</c:v>
                </c:pt>
                <c:pt idx="3558">
                  <c:v>-8.2214660599999991</c:v>
                </c:pt>
                <c:pt idx="3559">
                  <c:v>-8.2175903300000002</c:v>
                </c:pt>
                <c:pt idx="3560">
                  <c:v>-8.2175903300000002</c:v>
                </c:pt>
                <c:pt idx="3561">
                  <c:v>-8.2191772499999995</c:v>
                </c:pt>
                <c:pt idx="3562">
                  <c:v>-8.2200927700000008</c:v>
                </c:pt>
                <c:pt idx="3563">
                  <c:v>-8.2195739700000008</c:v>
                </c:pt>
                <c:pt idx="3564">
                  <c:v>-8.2156066899999995</c:v>
                </c:pt>
                <c:pt idx="3565">
                  <c:v>-8.2172851599999994</c:v>
                </c:pt>
                <c:pt idx="3566">
                  <c:v>-8.2172851599999994</c:v>
                </c:pt>
                <c:pt idx="3567">
                  <c:v>-8.2187194800000007</c:v>
                </c:pt>
                <c:pt idx="3568">
                  <c:v>-8.2148742699999993</c:v>
                </c:pt>
                <c:pt idx="3569">
                  <c:v>-8.2148742699999993</c:v>
                </c:pt>
                <c:pt idx="3570">
                  <c:v>-8.2173156699999996</c:v>
                </c:pt>
                <c:pt idx="3571">
                  <c:v>-8.2187194800000007</c:v>
                </c:pt>
                <c:pt idx="3572">
                  <c:v>-8.2187194800000007</c:v>
                </c:pt>
                <c:pt idx="3573">
                  <c:v>-8.2192077599999998</c:v>
                </c:pt>
                <c:pt idx="3574">
                  <c:v>-8.2154846199999998</c:v>
                </c:pt>
                <c:pt idx="3575">
                  <c:v>-8.2152404800000003</c:v>
                </c:pt>
                <c:pt idx="3576">
                  <c:v>-8.2152404800000003</c:v>
                </c:pt>
                <c:pt idx="3577">
                  <c:v>-8.2181701700000005</c:v>
                </c:pt>
                <c:pt idx="3578">
                  <c:v>-8.2175598099999991</c:v>
                </c:pt>
                <c:pt idx="3579">
                  <c:v>-8.2175598099999991</c:v>
                </c:pt>
                <c:pt idx="3580">
                  <c:v>-8.2145385700000002</c:v>
                </c:pt>
                <c:pt idx="3581">
                  <c:v>-8.2137145999999994</c:v>
                </c:pt>
                <c:pt idx="3582">
                  <c:v>-8.2137145999999994</c:v>
                </c:pt>
                <c:pt idx="3583">
                  <c:v>-8.2152709999999995</c:v>
                </c:pt>
                <c:pt idx="3584">
                  <c:v>-8.2154235799999995</c:v>
                </c:pt>
                <c:pt idx="3585">
                  <c:v>-8.2154235799999995</c:v>
                </c:pt>
                <c:pt idx="3586">
                  <c:v>-8.2155456499999993</c:v>
                </c:pt>
                <c:pt idx="3587">
                  <c:v>-8.2166137700000004</c:v>
                </c:pt>
                <c:pt idx="3588">
                  <c:v>-8.2151184100000005</c:v>
                </c:pt>
                <c:pt idx="3589">
                  <c:v>-8.2138977099999995</c:v>
                </c:pt>
                <c:pt idx="3590">
                  <c:v>-8.2106628399999995</c:v>
                </c:pt>
                <c:pt idx="3591">
                  <c:v>-8.2106628399999995</c:v>
                </c:pt>
                <c:pt idx="3592">
                  <c:v>-8.2131347699999999</c:v>
                </c:pt>
                <c:pt idx="3593">
                  <c:v>-8.2130737299999996</c:v>
                </c:pt>
                <c:pt idx="3594">
                  <c:v>-8.2142944300000007</c:v>
                </c:pt>
                <c:pt idx="3595">
                  <c:v>-8.2142944300000007</c:v>
                </c:pt>
                <c:pt idx="3596">
                  <c:v>-8.2148742699999993</c:v>
                </c:pt>
                <c:pt idx="3597">
                  <c:v>-8.2142028800000002</c:v>
                </c:pt>
                <c:pt idx="3598">
                  <c:v>-8.2129821799999991</c:v>
                </c:pt>
                <c:pt idx="3599">
                  <c:v>-8.2112121600000005</c:v>
                </c:pt>
                <c:pt idx="3600">
                  <c:v>-8.2101440399999994</c:v>
                </c:pt>
                <c:pt idx="3601">
                  <c:v>-8.2101440399999994</c:v>
                </c:pt>
                <c:pt idx="3602">
                  <c:v>-8.2130432100000004</c:v>
                </c:pt>
                <c:pt idx="3603">
                  <c:v>-8.2122497600000006</c:v>
                </c:pt>
                <c:pt idx="3604">
                  <c:v>-8.2122497600000006</c:v>
                </c:pt>
                <c:pt idx="3605">
                  <c:v>-8.2145996100000005</c:v>
                </c:pt>
                <c:pt idx="3606">
                  <c:v>-8.2123107900000001</c:v>
                </c:pt>
                <c:pt idx="3607">
                  <c:v>-8.2123107900000001</c:v>
                </c:pt>
                <c:pt idx="3608">
                  <c:v>-8.2111816399999995</c:v>
                </c:pt>
                <c:pt idx="3609">
                  <c:v>-8.2100524900000007</c:v>
                </c:pt>
                <c:pt idx="3610">
                  <c:v>-8.2100524900000007</c:v>
                </c:pt>
                <c:pt idx="3611">
                  <c:v>-8.2113647499999995</c:v>
                </c:pt>
                <c:pt idx="3612">
                  <c:v>-8.2162780800000004</c:v>
                </c:pt>
                <c:pt idx="3613">
                  <c:v>-8.2166747999999998</c:v>
                </c:pt>
                <c:pt idx="3614">
                  <c:v>-8.2166747999999998</c:v>
                </c:pt>
                <c:pt idx="3615">
                  <c:v>-8.2095642099999999</c:v>
                </c:pt>
                <c:pt idx="3616">
                  <c:v>-8.2095642099999999</c:v>
                </c:pt>
                <c:pt idx="3617">
                  <c:v>-8.2124023400000006</c:v>
                </c:pt>
                <c:pt idx="3618">
                  <c:v>-8.2099609400000002</c:v>
                </c:pt>
                <c:pt idx="3619">
                  <c:v>-8.2114868199999993</c:v>
                </c:pt>
                <c:pt idx="3620">
                  <c:v>-8.2114868199999993</c:v>
                </c:pt>
                <c:pt idx="3621">
                  <c:v>-8.2103576700000005</c:v>
                </c:pt>
                <c:pt idx="3622">
                  <c:v>-8.2130127000000002</c:v>
                </c:pt>
                <c:pt idx="3623">
                  <c:v>-8.2146911599999992</c:v>
                </c:pt>
                <c:pt idx="3624">
                  <c:v>-8.2107849099999992</c:v>
                </c:pt>
                <c:pt idx="3625">
                  <c:v>-8.2132568399999997</c:v>
                </c:pt>
                <c:pt idx="3626">
                  <c:v>-8.2132568399999997</c:v>
                </c:pt>
                <c:pt idx="3627">
                  <c:v>-8.2086792000000006</c:v>
                </c:pt>
                <c:pt idx="3628">
                  <c:v>-8.2103271499999995</c:v>
                </c:pt>
                <c:pt idx="3629">
                  <c:v>-8.2103271499999995</c:v>
                </c:pt>
                <c:pt idx="3630">
                  <c:v>-8.2116393999999993</c:v>
                </c:pt>
                <c:pt idx="3631">
                  <c:v>-8.2084960900000006</c:v>
                </c:pt>
                <c:pt idx="3632">
                  <c:v>-8.2073059100000005</c:v>
                </c:pt>
                <c:pt idx="3633">
                  <c:v>-8.2106628399999995</c:v>
                </c:pt>
                <c:pt idx="3634">
                  <c:v>-8.2107849099999992</c:v>
                </c:pt>
                <c:pt idx="3635">
                  <c:v>-8.2060852099999995</c:v>
                </c:pt>
                <c:pt idx="3636">
                  <c:v>-8.2060852099999995</c:v>
                </c:pt>
                <c:pt idx="3637">
                  <c:v>-8.2050476099999994</c:v>
                </c:pt>
                <c:pt idx="3638">
                  <c:v>-8.2081604000000006</c:v>
                </c:pt>
                <c:pt idx="3639">
                  <c:v>-8.2081604000000006</c:v>
                </c:pt>
                <c:pt idx="3640">
                  <c:v>-8.20788574</c:v>
                </c:pt>
                <c:pt idx="3641">
                  <c:v>-8.2092895499999994</c:v>
                </c:pt>
                <c:pt idx="3642">
                  <c:v>-8.2092895499999994</c:v>
                </c:pt>
                <c:pt idx="3643">
                  <c:v>-8.2046203599999998</c:v>
                </c:pt>
                <c:pt idx="3644">
                  <c:v>-8.2067565899999995</c:v>
                </c:pt>
                <c:pt idx="3645">
                  <c:v>-8.2067565899999995</c:v>
                </c:pt>
                <c:pt idx="3646">
                  <c:v>-8.2081604000000006</c:v>
                </c:pt>
                <c:pt idx="3647">
                  <c:v>-8.2063903800000002</c:v>
                </c:pt>
                <c:pt idx="3648">
                  <c:v>-8.2053527800000001</c:v>
                </c:pt>
                <c:pt idx="3649">
                  <c:v>-8.2053527800000001</c:v>
                </c:pt>
                <c:pt idx="3650">
                  <c:v>-8.21127319</c:v>
                </c:pt>
                <c:pt idx="3651">
                  <c:v>-8.21127319</c:v>
                </c:pt>
                <c:pt idx="3652">
                  <c:v>-8.2086181600000003</c:v>
                </c:pt>
                <c:pt idx="3653">
                  <c:v>-8.2078552200000008</c:v>
                </c:pt>
                <c:pt idx="3654">
                  <c:v>-8.2071838400000008</c:v>
                </c:pt>
                <c:pt idx="3655">
                  <c:v>-8.2071838400000008</c:v>
                </c:pt>
                <c:pt idx="3656">
                  <c:v>-8.2063598599999992</c:v>
                </c:pt>
                <c:pt idx="3657">
                  <c:v>-8.2090148900000006</c:v>
                </c:pt>
                <c:pt idx="3658">
                  <c:v>-8.2090148900000006</c:v>
                </c:pt>
                <c:pt idx="3659">
                  <c:v>-8.2080993699999993</c:v>
                </c:pt>
                <c:pt idx="3660">
                  <c:v>-8.2053222699999999</c:v>
                </c:pt>
                <c:pt idx="3661">
                  <c:v>-8.2053222699999999</c:v>
                </c:pt>
                <c:pt idx="3662">
                  <c:v>-8.2061462400000007</c:v>
                </c:pt>
                <c:pt idx="3663">
                  <c:v>-8.2082824700000003</c:v>
                </c:pt>
                <c:pt idx="3664">
                  <c:v>-8.2082824700000003</c:v>
                </c:pt>
                <c:pt idx="3665">
                  <c:v>-8.2050476099999994</c:v>
                </c:pt>
                <c:pt idx="3666">
                  <c:v>-8.2077636700000003</c:v>
                </c:pt>
                <c:pt idx="3667">
                  <c:v>-8.2073364299999998</c:v>
                </c:pt>
                <c:pt idx="3668">
                  <c:v>-8.2052917500000007</c:v>
                </c:pt>
                <c:pt idx="3669">
                  <c:v>-8.2057800299999997</c:v>
                </c:pt>
                <c:pt idx="3670">
                  <c:v>-8.2057800299999997</c:v>
                </c:pt>
                <c:pt idx="3671">
                  <c:v>-8.2046203599999998</c:v>
                </c:pt>
                <c:pt idx="3672">
                  <c:v>-8.2062683100000005</c:v>
                </c:pt>
                <c:pt idx="3673">
                  <c:v>-8.1986389200000005</c:v>
                </c:pt>
                <c:pt idx="3674">
                  <c:v>-8.1986389200000005</c:v>
                </c:pt>
                <c:pt idx="3675">
                  <c:v>-8.2055664099999994</c:v>
                </c:pt>
                <c:pt idx="3676">
                  <c:v>-8.2068176299999998</c:v>
                </c:pt>
                <c:pt idx="3677">
                  <c:v>-8.2048034699999999</c:v>
                </c:pt>
                <c:pt idx="3678">
                  <c:v>-8.2068176299999998</c:v>
                </c:pt>
                <c:pt idx="3679">
                  <c:v>-8.2065429699999992</c:v>
                </c:pt>
                <c:pt idx="3680">
                  <c:v>-8.2065429699999992</c:v>
                </c:pt>
                <c:pt idx="3681">
                  <c:v>-8.2066345199999997</c:v>
                </c:pt>
                <c:pt idx="3682">
                  <c:v>-8.2036743199999993</c:v>
                </c:pt>
                <c:pt idx="3683">
                  <c:v>-8.2036743199999993</c:v>
                </c:pt>
                <c:pt idx="3684">
                  <c:v>-8.2042846699999998</c:v>
                </c:pt>
                <c:pt idx="3685">
                  <c:v>-8.2074279800000003</c:v>
                </c:pt>
                <c:pt idx="3686">
                  <c:v>-8.2074279800000003</c:v>
                </c:pt>
                <c:pt idx="3687">
                  <c:v>-8.2061157199999997</c:v>
                </c:pt>
                <c:pt idx="3688">
                  <c:v>-8.2028198200000002</c:v>
                </c:pt>
                <c:pt idx="3689">
                  <c:v>-8.2027282699999997</c:v>
                </c:pt>
                <c:pt idx="3690">
                  <c:v>-8.2027282699999997</c:v>
                </c:pt>
                <c:pt idx="3691">
                  <c:v>-8.2067871100000005</c:v>
                </c:pt>
                <c:pt idx="3692">
                  <c:v>-8.2064514200000005</c:v>
                </c:pt>
                <c:pt idx="3693">
                  <c:v>-8.2064514200000005</c:v>
                </c:pt>
                <c:pt idx="3694">
                  <c:v>-8.2064514200000005</c:v>
                </c:pt>
                <c:pt idx="3695">
                  <c:v>-8.2064514200000005</c:v>
                </c:pt>
                <c:pt idx="3696">
                  <c:v>-8.2060241699999992</c:v>
                </c:pt>
                <c:pt idx="3697">
                  <c:v>-8.2088317899999996</c:v>
                </c:pt>
                <c:pt idx="3698">
                  <c:v>-8.2047424299999996</c:v>
                </c:pt>
                <c:pt idx="3699">
                  <c:v>-8.2047424299999996</c:v>
                </c:pt>
                <c:pt idx="3700">
                  <c:v>-8.2067871100000005</c:v>
                </c:pt>
                <c:pt idx="3701">
                  <c:v>-8.2113342300000003</c:v>
                </c:pt>
                <c:pt idx="3702">
                  <c:v>-8.20397949</c:v>
                </c:pt>
                <c:pt idx="3703">
                  <c:v>-8.20397949</c:v>
                </c:pt>
                <c:pt idx="3704">
                  <c:v>-8.2026062</c:v>
                </c:pt>
                <c:pt idx="3705">
                  <c:v>-8.2026062</c:v>
                </c:pt>
                <c:pt idx="3706">
                  <c:v>-8.2042846699999998</c:v>
                </c:pt>
                <c:pt idx="3707">
                  <c:v>-8.2096252399999994</c:v>
                </c:pt>
                <c:pt idx="3708">
                  <c:v>-8.2076416000000005</c:v>
                </c:pt>
                <c:pt idx="3709">
                  <c:v>-8.2076416000000005</c:v>
                </c:pt>
                <c:pt idx="3710">
                  <c:v>-8.2041626000000001</c:v>
                </c:pt>
                <c:pt idx="3711">
                  <c:v>-8.2049865700000009</c:v>
                </c:pt>
                <c:pt idx="3712">
                  <c:v>-8.2049865700000009</c:v>
                </c:pt>
                <c:pt idx="3713">
                  <c:v>-8.2014770499999994</c:v>
                </c:pt>
                <c:pt idx="3714">
                  <c:v>-8.2028503399999995</c:v>
                </c:pt>
                <c:pt idx="3715">
                  <c:v>-8.2028503399999995</c:v>
                </c:pt>
                <c:pt idx="3716">
                  <c:v>-8.2077941899999995</c:v>
                </c:pt>
                <c:pt idx="3717">
                  <c:v>-8.2088012700000004</c:v>
                </c:pt>
                <c:pt idx="3718">
                  <c:v>-8.2088012700000004</c:v>
                </c:pt>
                <c:pt idx="3719">
                  <c:v>-8.2088928200000009</c:v>
                </c:pt>
                <c:pt idx="3720">
                  <c:v>-8.2026672400000002</c:v>
                </c:pt>
                <c:pt idx="3721">
                  <c:v>-8.2062683100000005</c:v>
                </c:pt>
                <c:pt idx="3722">
                  <c:v>-8.2060546900000002</c:v>
                </c:pt>
                <c:pt idx="3723">
                  <c:v>-8.2058715800000002</c:v>
                </c:pt>
                <c:pt idx="3724">
                  <c:v>-8.2057189899999994</c:v>
                </c:pt>
                <c:pt idx="3725">
                  <c:v>-8.2057189899999994</c:v>
                </c:pt>
                <c:pt idx="3726">
                  <c:v>-8.2025451700000005</c:v>
                </c:pt>
                <c:pt idx="3727">
                  <c:v>-8.2069396999999995</c:v>
                </c:pt>
                <c:pt idx="3728">
                  <c:v>-8.2069396999999995</c:v>
                </c:pt>
                <c:pt idx="3729">
                  <c:v>-8.2059326200000005</c:v>
                </c:pt>
                <c:pt idx="3730">
                  <c:v>-8.20294189</c:v>
                </c:pt>
                <c:pt idx="3731">
                  <c:v>-8.2055358900000002</c:v>
                </c:pt>
                <c:pt idx="3732">
                  <c:v>-8.2055358900000002</c:v>
                </c:pt>
                <c:pt idx="3733">
                  <c:v>-8.2060241699999992</c:v>
                </c:pt>
                <c:pt idx="3734">
                  <c:v>-8.2068786599999992</c:v>
                </c:pt>
                <c:pt idx="3735">
                  <c:v>-8.2068786599999992</c:v>
                </c:pt>
                <c:pt idx="3736">
                  <c:v>-8.2054138200000004</c:v>
                </c:pt>
                <c:pt idx="3737">
                  <c:v>-8.2088622999999998</c:v>
                </c:pt>
                <c:pt idx="3738">
                  <c:v>-8.2088622999999998</c:v>
                </c:pt>
                <c:pt idx="3739">
                  <c:v>-8.2081909199999998</c:v>
                </c:pt>
                <c:pt idx="3740">
                  <c:v>-8.2096557600000004</c:v>
                </c:pt>
                <c:pt idx="3741">
                  <c:v>-8.2066345199999997</c:v>
                </c:pt>
                <c:pt idx="3742">
                  <c:v>-8.2049255399999996</c:v>
                </c:pt>
                <c:pt idx="3743">
                  <c:v>-8.2087707499999993</c:v>
                </c:pt>
                <c:pt idx="3744">
                  <c:v>-8.2087707499999993</c:v>
                </c:pt>
                <c:pt idx="3745">
                  <c:v>-8.2124939000000001</c:v>
                </c:pt>
                <c:pt idx="3746">
                  <c:v>-8.2085876500000001</c:v>
                </c:pt>
                <c:pt idx="3747">
                  <c:v>-8.2063903800000002</c:v>
                </c:pt>
                <c:pt idx="3748">
                  <c:v>-8.2063903800000002</c:v>
                </c:pt>
                <c:pt idx="3749">
                  <c:v>-8.2064819300000007</c:v>
                </c:pt>
                <c:pt idx="3750">
                  <c:v>-8.2059326200000005</c:v>
                </c:pt>
                <c:pt idx="3751">
                  <c:v>-8.2058715800000002</c:v>
                </c:pt>
                <c:pt idx="3752">
                  <c:v>-8.2103271499999995</c:v>
                </c:pt>
                <c:pt idx="3753">
                  <c:v>-8.2081298799999995</c:v>
                </c:pt>
                <c:pt idx="3754">
                  <c:v>-8.2081298799999995</c:v>
                </c:pt>
                <c:pt idx="3755">
                  <c:v>-8.2098388700000005</c:v>
                </c:pt>
                <c:pt idx="3756">
                  <c:v>-8.2110290500000005</c:v>
                </c:pt>
                <c:pt idx="3757">
                  <c:v>-8.20788574</c:v>
                </c:pt>
                <c:pt idx="3758">
                  <c:v>-8.2107849099999992</c:v>
                </c:pt>
                <c:pt idx="3759">
                  <c:v>-8.2117004399999995</c:v>
                </c:pt>
                <c:pt idx="3760">
                  <c:v>-8.2117004399999995</c:v>
                </c:pt>
                <c:pt idx="3761">
                  <c:v>-8.2040710400000005</c:v>
                </c:pt>
                <c:pt idx="3762">
                  <c:v>-8.2087097199999999</c:v>
                </c:pt>
                <c:pt idx="3763">
                  <c:v>-8.2087097199999999</c:v>
                </c:pt>
                <c:pt idx="3764">
                  <c:v>-8.21432495</c:v>
                </c:pt>
                <c:pt idx="3765">
                  <c:v>-8.21432495</c:v>
                </c:pt>
                <c:pt idx="3766">
                  <c:v>-8.2113952599999998</c:v>
                </c:pt>
                <c:pt idx="3767">
                  <c:v>-8.2099914599999995</c:v>
                </c:pt>
                <c:pt idx="3768">
                  <c:v>-8.2099914599999995</c:v>
                </c:pt>
                <c:pt idx="3769">
                  <c:v>-8.2146301299999998</c:v>
                </c:pt>
                <c:pt idx="3770">
                  <c:v>-8.2102356000000007</c:v>
                </c:pt>
                <c:pt idx="3771">
                  <c:v>-8.2102356000000007</c:v>
                </c:pt>
                <c:pt idx="3772">
                  <c:v>-8.2105407699999997</c:v>
                </c:pt>
                <c:pt idx="3773">
                  <c:v>-8.2116699200000003</c:v>
                </c:pt>
                <c:pt idx="3774">
                  <c:v>-8.2123107900000001</c:v>
                </c:pt>
                <c:pt idx="3775">
                  <c:v>-8.2123107900000001</c:v>
                </c:pt>
                <c:pt idx="3776">
                  <c:v>-8.2120971699999998</c:v>
                </c:pt>
                <c:pt idx="3777">
                  <c:v>-8.2120971699999998</c:v>
                </c:pt>
                <c:pt idx="3778">
                  <c:v>-8.2106323200000002</c:v>
                </c:pt>
                <c:pt idx="3779">
                  <c:v>-8.2139587400000007</c:v>
                </c:pt>
                <c:pt idx="3780">
                  <c:v>-8.2126769999999993</c:v>
                </c:pt>
                <c:pt idx="3781">
                  <c:v>-8.2126769999999993</c:v>
                </c:pt>
                <c:pt idx="3782">
                  <c:v>-8.2166442899999996</c:v>
                </c:pt>
                <c:pt idx="3783">
                  <c:v>-8.2145996100000005</c:v>
                </c:pt>
                <c:pt idx="3784">
                  <c:v>-8.2146301299999998</c:v>
                </c:pt>
                <c:pt idx="3785">
                  <c:v>-8.2167663599999994</c:v>
                </c:pt>
                <c:pt idx="3786">
                  <c:v>-8.2164611799999996</c:v>
                </c:pt>
                <c:pt idx="3787">
                  <c:v>-8.2164611799999996</c:v>
                </c:pt>
                <c:pt idx="3788">
                  <c:v>-8.2174987799999997</c:v>
                </c:pt>
                <c:pt idx="3789">
                  <c:v>-8.2172851599999994</c:v>
                </c:pt>
                <c:pt idx="3790">
                  <c:v>-8.2197265599999998</c:v>
                </c:pt>
                <c:pt idx="3791">
                  <c:v>-8.2197265599999998</c:v>
                </c:pt>
                <c:pt idx="3792">
                  <c:v>-8.2175598099999991</c:v>
                </c:pt>
                <c:pt idx="3793">
                  <c:v>-8.2132568399999997</c:v>
                </c:pt>
                <c:pt idx="3794">
                  <c:v>-8.2143554699999992</c:v>
                </c:pt>
                <c:pt idx="3795">
                  <c:v>-8.2164001500000001</c:v>
                </c:pt>
                <c:pt idx="3796">
                  <c:v>-8.2202758800000009</c:v>
                </c:pt>
                <c:pt idx="3797">
                  <c:v>-8.2202758800000009</c:v>
                </c:pt>
                <c:pt idx="3798">
                  <c:v>-8.2221984900000002</c:v>
                </c:pt>
                <c:pt idx="3799">
                  <c:v>-8.2202758800000009</c:v>
                </c:pt>
                <c:pt idx="3800">
                  <c:v>-8.2202758800000009</c:v>
                </c:pt>
                <c:pt idx="3801">
                  <c:v>-8.2235717800000003</c:v>
                </c:pt>
                <c:pt idx="3802">
                  <c:v>-8.2217407199999997</c:v>
                </c:pt>
                <c:pt idx="3803">
                  <c:v>-8.2217407199999997</c:v>
                </c:pt>
                <c:pt idx="3804">
                  <c:v>-8.2216186499999999</c:v>
                </c:pt>
                <c:pt idx="3805">
                  <c:v>-8.2196350099999993</c:v>
                </c:pt>
                <c:pt idx="3806">
                  <c:v>-8.2196350099999993</c:v>
                </c:pt>
                <c:pt idx="3807">
                  <c:v>-8.2228088400000008</c:v>
                </c:pt>
                <c:pt idx="3808">
                  <c:v>-8.2249755899999997</c:v>
                </c:pt>
                <c:pt idx="3809">
                  <c:v>-8.2250366199999991</c:v>
                </c:pt>
                <c:pt idx="3810">
                  <c:v>-8.2250366199999991</c:v>
                </c:pt>
                <c:pt idx="3811">
                  <c:v>-8.2238769499999993</c:v>
                </c:pt>
                <c:pt idx="3812">
                  <c:v>-8.2238769499999993</c:v>
                </c:pt>
                <c:pt idx="3813">
                  <c:v>-8.2254333499999994</c:v>
                </c:pt>
                <c:pt idx="3814">
                  <c:v>-8.2263488799999998</c:v>
                </c:pt>
                <c:pt idx="3815">
                  <c:v>-8.2311401400000008</c:v>
                </c:pt>
                <c:pt idx="3816">
                  <c:v>-8.2311401400000008</c:v>
                </c:pt>
                <c:pt idx="3817">
                  <c:v>-8.2287902800000001</c:v>
                </c:pt>
                <c:pt idx="3818">
                  <c:v>-8.2283019999999993</c:v>
                </c:pt>
                <c:pt idx="3819">
                  <c:v>-8.2275390599999998</c:v>
                </c:pt>
                <c:pt idx="3820">
                  <c:v>-8.2290954599999999</c:v>
                </c:pt>
                <c:pt idx="3821">
                  <c:v>-8.2297058100000005</c:v>
                </c:pt>
                <c:pt idx="3822">
                  <c:v>-8.2297058100000005</c:v>
                </c:pt>
                <c:pt idx="3823">
                  <c:v>-8.2312316899999995</c:v>
                </c:pt>
                <c:pt idx="3824">
                  <c:v>-8.2357482900000001</c:v>
                </c:pt>
                <c:pt idx="3825">
                  <c:v>-8.2357482900000001</c:v>
                </c:pt>
                <c:pt idx="3826">
                  <c:v>-8.2343139599999997</c:v>
                </c:pt>
                <c:pt idx="3827">
                  <c:v>-8.2312927200000008</c:v>
                </c:pt>
                <c:pt idx="3828">
                  <c:v>-8.2315063500000001</c:v>
                </c:pt>
                <c:pt idx="3829">
                  <c:v>-8.23522949</c:v>
                </c:pt>
                <c:pt idx="3830">
                  <c:v>-8.2396545400000001</c:v>
                </c:pt>
                <c:pt idx="3831">
                  <c:v>-8.2396545400000001</c:v>
                </c:pt>
                <c:pt idx="3832">
                  <c:v>-8.2356872600000006</c:v>
                </c:pt>
                <c:pt idx="3833">
                  <c:v>-8.2373046900000002</c:v>
                </c:pt>
                <c:pt idx="3834">
                  <c:v>-8.2373352099999995</c:v>
                </c:pt>
                <c:pt idx="3835">
                  <c:v>-8.2373352099999995</c:v>
                </c:pt>
                <c:pt idx="3836">
                  <c:v>-8.2397460900000006</c:v>
                </c:pt>
                <c:pt idx="3837">
                  <c:v>-8.2397460900000006</c:v>
                </c:pt>
                <c:pt idx="3838">
                  <c:v>-8.2397460900000006</c:v>
                </c:pt>
                <c:pt idx="3839">
                  <c:v>-8.2424621600000005</c:v>
                </c:pt>
                <c:pt idx="3840">
                  <c:v>-8.2434692399999996</c:v>
                </c:pt>
                <c:pt idx="3841">
                  <c:v>-8.2434692399999996</c:v>
                </c:pt>
                <c:pt idx="3842">
                  <c:v>-8.2407531699999996</c:v>
                </c:pt>
                <c:pt idx="3843">
                  <c:v>-8.2433471699999998</c:v>
                </c:pt>
                <c:pt idx="3844">
                  <c:v>-8.2433471699999998</c:v>
                </c:pt>
                <c:pt idx="3845">
                  <c:v>-8.2483215300000001</c:v>
                </c:pt>
                <c:pt idx="3846">
                  <c:v>-8.2438659699999999</c:v>
                </c:pt>
                <c:pt idx="3847">
                  <c:v>-8.2438659699999999</c:v>
                </c:pt>
                <c:pt idx="3848">
                  <c:v>-8.2396545400000001</c:v>
                </c:pt>
                <c:pt idx="3849">
                  <c:v>-8.2422790500000005</c:v>
                </c:pt>
                <c:pt idx="3850">
                  <c:v>-8.2422790500000005</c:v>
                </c:pt>
                <c:pt idx="3851">
                  <c:v>-8.2464904800000003</c:v>
                </c:pt>
                <c:pt idx="3852">
                  <c:v>-8.2530212400000007</c:v>
                </c:pt>
                <c:pt idx="3853">
                  <c:v>-8.2492981000000007</c:v>
                </c:pt>
                <c:pt idx="3854">
                  <c:v>-8.2467346199999998</c:v>
                </c:pt>
                <c:pt idx="3855">
                  <c:v>-8.2486267099999999</c:v>
                </c:pt>
                <c:pt idx="3856">
                  <c:v>-8.2486267099999999</c:v>
                </c:pt>
                <c:pt idx="3857">
                  <c:v>-8.2534790000000005</c:v>
                </c:pt>
                <c:pt idx="3858">
                  <c:v>-8.2568664599999995</c:v>
                </c:pt>
                <c:pt idx="3859">
                  <c:v>-8.2528381300000007</c:v>
                </c:pt>
                <c:pt idx="3860">
                  <c:v>-8.2528381300000007</c:v>
                </c:pt>
                <c:pt idx="3861">
                  <c:v>-8.2526245100000004</c:v>
                </c:pt>
                <c:pt idx="3862">
                  <c:v>-8.2537841800000002</c:v>
                </c:pt>
                <c:pt idx="3863">
                  <c:v>-8.2548828099999998</c:v>
                </c:pt>
                <c:pt idx="3864">
                  <c:v>-8.2603454599999999</c:v>
                </c:pt>
                <c:pt idx="3865">
                  <c:v>-8.2603454599999999</c:v>
                </c:pt>
                <c:pt idx="3866">
                  <c:v>-8.2588501000000001</c:v>
                </c:pt>
                <c:pt idx="3867">
                  <c:v>-8.2582092300000003</c:v>
                </c:pt>
                <c:pt idx="3868">
                  <c:v>-8.2560424799999996</c:v>
                </c:pt>
                <c:pt idx="3869">
                  <c:v>-8.2560424799999996</c:v>
                </c:pt>
                <c:pt idx="3870">
                  <c:v>-8.2573242199999992</c:v>
                </c:pt>
                <c:pt idx="3871">
                  <c:v>-8.2607116699999992</c:v>
                </c:pt>
                <c:pt idx="3872">
                  <c:v>-8.2622680699999993</c:v>
                </c:pt>
                <c:pt idx="3873">
                  <c:v>-8.2629089400000009</c:v>
                </c:pt>
                <c:pt idx="3874">
                  <c:v>-8.2626342800000003</c:v>
                </c:pt>
                <c:pt idx="3875">
                  <c:v>-8.2626342800000003</c:v>
                </c:pt>
                <c:pt idx="3876">
                  <c:v>-8.2652587900000007</c:v>
                </c:pt>
                <c:pt idx="3877">
                  <c:v>-8.2691040000000005</c:v>
                </c:pt>
                <c:pt idx="3878">
                  <c:v>-8.2691040000000005</c:v>
                </c:pt>
                <c:pt idx="3879">
                  <c:v>-8.2672424299999996</c:v>
                </c:pt>
                <c:pt idx="3880">
                  <c:v>-8.2174072299999992</c:v>
                </c:pt>
                <c:pt idx="3881">
                  <c:v>-8.2174072299999992</c:v>
                </c:pt>
                <c:pt idx="3882">
                  <c:v>-8.1992797900000003</c:v>
                </c:pt>
                <c:pt idx="3883">
                  <c:v>-8.1864013700000005</c:v>
                </c:pt>
                <c:pt idx="3884">
                  <c:v>-8.1864013700000005</c:v>
                </c:pt>
                <c:pt idx="3885">
                  <c:v>-8.1664123499999999</c:v>
                </c:pt>
                <c:pt idx="3886">
                  <c:v>-8.1463928200000009</c:v>
                </c:pt>
                <c:pt idx="3887">
                  <c:v>-8.1221618699999993</c:v>
                </c:pt>
                <c:pt idx="3888">
                  <c:v>-8.1221618699999993</c:v>
                </c:pt>
                <c:pt idx="3889">
                  <c:v>-8.0735168500000007</c:v>
                </c:pt>
                <c:pt idx="3890">
                  <c:v>-8.0735168500000007</c:v>
                </c:pt>
                <c:pt idx="3891">
                  <c:v>-8.0484619100000003</c:v>
                </c:pt>
                <c:pt idx="3892">
                  <c:v>-8.0175781300000004</c:v>
                </c:pt>
                <c:pt idx="3893">
                  <c:v>-7.9913635300000001</c:v>
                </c:pt>
                <c:pt idx="3894">
                  <c:v>-7.9913635300000001</c:v>
                </c:pt>
                <c:pt idx="3895">
                  <c:v>-7.9626159699999999</c:v>
                </c:pt>
                <c:pt idx="3896">
                  <c:v>-7.9355163600000003</c:v>
                </c:pt>
                <c:pt idx="3897">
                  <c:v>-7.90777588</c:v>
                </c:pt>
                <c:pt idx="3898">
                  <c:v>-7.8807372999999998</c:v>
                </c:pt>
                <c:pt idx="3899">
                  <c:v>-7.8515625</c:v>
                </c:pt>
                <c:pt idx="3900">
                  <c:v>-7.8515625</c:v>
                </c:pt>
                <c:pt idx="3901">
                  <c:v>-7.8204345699999998</c:v>
                </c:pt>
                <c:pt idx="3902">
                  <c:v>-7.7834472699999999</c:v>
                </c:pt>
                <c:pt idx="3903">
                  <c:v>-7.7565002400000003</c:v>
                </c:pt>
                <c:pt idx="3904">
                  <c:v>-7.7565002400000003</c:v>
                </c:pt>
                <c:pt idx="3905">
                  <c:v>-7.7221679700000001</c:v>
                </c:pt>
                <c:pt idx="3906">
                  <c:v>-7.6898193399999997</c:v>
                </c:pt>
                <c:pt idx="3907">
                  <c:v>-7.6579284699999999</c:v>
                </c:pt>
                <c:pt idx="3908">
                  <c:v>-7.6249084500000004</c:v>
                </c:pt>
                <c:pt idx="3909">
                  <c:v>-7.5953979499999997</c:v>
                </c:pt>
                <c:pt idx="3910">
                  <c:v>-7.5953979499999997</c:v>
                </c:pt>
                <c:pt idx="3911">
                  <c:v>-7.5572814900000003</c:v>
                </c:pt>
                <c:pt idx="3912">
                  <c:v>-7.5276184099999996</c:v>
                </c:pt>
                <c:pt idx="3913">
                  <c:v>-7.5276184099999996</c:v>
                </c:pt>
                <c:pt idx="3914">
                  <c:v>-7.4937744100000003</c:v>
                </c:pt>
                <c:pt idx="3915">
                  <c:v>-7.4245300299999997</c:v>
                </c:pt>
                <c:pt idx="3916">
                  <c:v>-7.4245300299999997</c:v>
                </c:pt>
                <c:pt idx="3917">
                  <c:v>-7.38909912</c:v>
                </c:pt>
                <c:pt idx="3918">
                  <c:v>-7.3545532199999997</c:v>
                </c:pt>
                <c:pt idx="3919">
                  <c:v>-7.3202819799999999</c:v>
                </c:pt>
                <c:pt idx="3920">
                  <c:v>-7.3202819799999999</c:v>
                </c:pt>
                <c:pt idx="3921">
                  <c:v>-7.2910461399999997</c:v>
                </c:pt>
                <c:pt idx="3922">
                  <c:v>-7.2519531300000004</c:v>
                </c:pt>
                <c:pt idx="3923">
                  <c:v>-7.2519531300000004</c:v>
                </c:pt>
                <c:pt idx="3924">
                  <c:v>-7.1809082000000002</c:v>
                </c:pt>
                <c:pt idx="3925">
                  <c:v>-7.1460876500000001</c:v>
                </c:pt>
                <c:pt idx="3926">
                  <c:v>-7.1460876500000001</c:v>
                </c:pt>
                <c:pt idx="3927">
                  <c:v>-7.1123657199999997</c:v>
                </c:pt>
                <c:pt idx="3928">
                  <c:v>-7.0791931200000002</c:v>
                </c:pt>
                <c:pt idx="3929">
                  <c:v>-7.0791931200000002</c:v>
                </c:pt>
                <c:pt idx="3930">
                  <c:v>-7.0420532199999997</c:v>
                </c:pt>
                <c:pt idx="3931">
                  <c:v>-7.0078735400000003</c:v>
                </c:pt>
                <c:pt idx="3932">
                  <c:v>-6.9730835000000004</c:v>
                </c:pt>
                <c:pt idx="3933">
                  <c:v>-6.9730835000000004</c:v>
                </c:pt>
                <c:pt idx="3934">
                  <c:v>-6.9048156699999996</c:v>
                </c:pt>
                <c:pt idx="3935">
                  <c:v>-6.9048156699999996</c:v>
                </c:pt>
                <c:pt idx="3936">
                  <c:v>-6.86752319</c:v>
                </c:pt>
                <c:pt idx="3937">
                  <c:v>-6.83236694</c:v>
                </c:pt>
                <c:pt idx="3938">
                  <c:v>-6.7967529300000002</c:v>
                </c:pt>
                <c:pt idx="3939">
                  <c:v>-6.7967529300000002</c:v>
                </c:pt>
                <c:pt idx="3940">
                  <c:v>-6.7641296400000002</c:v>
                </c:pt>
                <c:pt idx="3941">
                  <c:v>-6.72537231</c:v>
                </c:pt>
                <c:pt idx="3942">
                  <c:v>-6.6919555700000002</c:v>
                </c:pt>
                <c:pt idx="3943">
                  <c:v>-6.6545410199999999</c:v>
                </c:pt>
                <c:pt idx="3944">
                  <c:v>-6.62109375</c:v>
                </c:pt>
                <c:pt idx="3945">
                  <c:v>-6.62109375</c:v>
                </c:pt>
                <c:pt idx="3946">
                  <c:v>-6.5874023399999997</c:v>
                </c:pt>
                <c:pt idx="3947">
                  <c:v>-6.5536193799999998</c:v>
                </c:pt>
                <c:pt idx="3948">
                  <c:v>-6.51901245</c:v>
                </c:pt>
                <c:pt idx="3949">
                  <c:v>-6.51901245</c:v>
                </c:pt>
                <c:pt idx="3950">
                  <c:v>-6.4844360400000003</c:v>
                </c:pt>
                <c:pt idx="3951">
                  <c:v>-6.4528808599999996</c:v>
                </c:pt>
                <c:pt idx="3952">
                  <c:v>-6.4134216300000002</c:v>
                </c:pt>
                <c:pt idx="3953">
                  <c:v>-6.3783264199999996</c:v>
                </c:pt>
                <c:pt idx="3954">
                  <c:v>-6.3436889599999997</c:v>
                </c:pt>
                <c:pt idx="3955">
                  <c:v>-6.3436889599999997</c:v>
                </c:pt>
                <c:pt idx="3956">
                  <c:v>-6.3090210000000004</c:v>
                </c:pt>
                <c:pt idx="3957">
                  <c:v>-6.2744140599999998</c:v>
                </c:pt>
                <c:pt idx="3958">
                  <c:v>-6.2744140599999998</c:v>
                </c:pt>
                <c:pt idx="3959">
                  <c:v>-6.2069091800000002</c:v>
                </c:pt>
                <c:pt idx="3960">
                  <c:v>-6.1722717300000003</c:v>
                </c:pt>
                <c:pt idx="3961">
                  <c:v>-6.1722717300000003</c:v>
                </c:pt>
                <c:pt idx="3962">
                  <c:v>-6.1375122099999997</c:v>
                </c:pt>
                <c:pt idx="3963">
                  <c:v>-6.09951782</c:v>
                </c:pt>
                <c:pt idx="3964">
                  <c:v>-6.09951782</c:v>
                </c:pt>
                <c:pt idx="3965">
                  <c:v>-6.0671386700000003</c:v>
                </c:pt>
                <c:pt idx="3966">
                  <c:v>-6.0302734400000002</c:v>
                </c:pt>
                <c:pt idx="3967">
                  <c:v>-5.9953613299999997</c:v>
                </c:pt>
                <c:pt idx="3968">
                  <c:v>-5.9953613299999997</c:v>
                </c:pt>
                <c:pt idx="3969">
                  <c:v>-5.9269103999999997</c:v>
                </c:pt>
                <c:pt idx="3970">
                  <c:v>-5.9269103999999997</c:v>
                </c:pt>
                <c:pt idx="3971">
                  <c:v>-5.8918457000000002</c:v>
                </c:pt>
                <c:pt idx="3972">
                  <c:v>-5.8597412100000001</c:v>
                </c:pt>
                <c:pt idx="3973">
                  <c:v>-5.8222045900000001</c:v>
                </c:pt>
                <c:pt idx="3974">
                  <c:v>-5.8222045900000001</c:v>
                </c:pt>
                <c:pt idx="3975">
                  <c:v>-5.7915954599999999</c:v>
                </c:pt>
                <c:pt idx="3976">
                  <c:v>-5.7569274899999998</c:v>
                </c:pt>
                <c:pt idx="3977">
                  <c:v>-5.7193603499999996</c:v>
                </c:pt>
                <c:pt idx="3978">
                  <c:v>-5.68411255</c:v>
                </c:pt>
                <c:pt idx="3979">
                  <c:v>-5.6495971699999998</c:v>
                </c:pt>
                <c:pt idx="3980">
                  <c:v>-5.6495971699999998</c:v>
                </c:pt>
                <c:pt idx="3981">
                  <c:v>-5.6142578099999998</c:v>
                </c:pt>
                <c:pt idx="3982">
                  <c:v>-5.5767822300000001</c:v>
                </c:pt>
                <c:pt idx="3983">
                  <c:v>-5.5415344199999996</c:v>
                </c:pt>
                <c:pt idx="3984">
                  <c:v>-5.5415344199999996</c:v>
                </c:pt>
                <c:pt idx="3985">
                  <c:v>-5.5059204099999999</c:v>
                </c:pt>
                <c:pt idx="3986">
                  <c:v>-5.4712524399999998</c:v>
                </c:pt>
                <c:pt idx="3987">
                  <c:v>-5.4389953599999998</c:v>
                </c:pt>
                <c:pt idx="3988">
                  <c:v>-5.4035644500000002</c:v>
                </c:pt>
                <c:pt idx="3989">
                  <c:v>-5.36837769</c:v>
                </c:pt>
                <c:pt idx="3990">
                  <c:v>-5.36837769</c:v>
                </c:pt>
                <c:pt idx="3991">
                  <c:v>-5.3341064500000002</c:v>
                </c:pt>
                <c:pt idx="3992">
                  <c:v>-5.2986755399999996</c:v>
                </c:pt>
                <c:pt idx="3993">
                  <c:v>-5.2636718800000004</c:v>
                </c:pt>
                <c:pt idx="3994">
                  <c:v>-5.2636718800000004</c:v>
                </c:pt>
                <c:pt idx="3995">
                  <c:v>-5.2311401399999999</c:v>
                </c:pt>
                <c:pt idx="3996">
                  <c:v>-5.1962280300000003</c:v>
                </c:pt>
                <c:pt idx="3997">
                  <c:v>-5.1612243700000002</c:v>
                </c:pt>
                <c:pt idx="3998">
                  <c:v>-5.1260070799999999</c:v>
                </c:pt>
                <c:pt idx="3999">
                  <c:v>-5.0908508299999999</c:v>
                </c:pt>
                <c:pt idx="4000">
                  <c:v>-5.0559082000000002</c:v>
                </c:pt>
                <c:pt idx="4001">
                  <c:v>-5.0559082000000002</c:v>
                </c:pt>
                <c:pt idx="4002">
                  <c:v>-5.0191039999999996</c:v>
                </c:pt>
                <c:pt idx="4003">
                  <c:v>-4.9839477499999996</c:v>
                </c:pt>
                <c:pt idx="4004">
                  <c:v>-4.9839477499999996</c:v>
                </c:pt>
                <c:pt idx="4005">
                  <c:v>-4.9507751500000001</c:v>
                </c:pt>
                <c:pt idx="4006">
                  <c:v>-4.9140625</c:v>
                </c:pt>
                <c:pt idx="4007">
                  <c:v>-4.8791198700000002</c:v>
                </c:pt>
                <c:pt idx="4008">
                  <c:v>-4.8407287600000002</c:v>
                </c:pt>
                <c:pt idx="4009">
                  <c:v>-4.8032531699999996</c:v>
                </c:pt>
                <c:pt idx="4010">
                  <c:v>-4.8032531699999996</c:v>
                </c:pt>
                <c:pt idx="4011">
                  <c:v>-4.7681884800000001</c:v>
                </c:pt>
                <c:pt idx="4012">
                  <c:v>-4.7330627400000003</c:v>
                </c:pt>
                <c:pt idx="4013">
                  <c:v>-4.7002868700000002</c:v>
                </c:pt>
                <c:pt idx="4014">
                  <c:v>-4.7002868700000002</c:v>
                </c:pt>
                <c:pt idx="4015">
                  <c:v>-4.6654663100000002</c:v>
                </c:pt>
                <c:pt idx="4016">
                  <c:v>-4.6302795400000001</c:v>
                </c:pt>
                <c:pt idx="4017">
                  <c:v>-4.5999755899999997</c:v>
                </c:pt>
                <c:pt idx="4018">
                  <c:v>-4.5606689500000002</c:v>
                </c:pt>
                <c:pt idx="4019">
                  <c:v>-4.5257873499999999</c:v>
                </c:pt>
                <c:pt idx="4020">
                  <c:v>-4.5257873499999999</c:v>
                </c:pt>
                <c:pt idx="4021">
                  <c:v>-4.4927673300000004</c:v>
                </c:pt>
                <c:pt idx="4022">
                  <c:v>-4.4550781300000004</c:v>
                </c:pt>
                <c:pt idx="4023">
                  <c:v>-4.4550781300000004</c:v>
                </c:pt>
                <c:pt idx="4024">
                  <c:v>-4.4205932600000004</c:v>
                </c:pt>
                <c:pt idx="4025">
                  <c:v>-4.3858947800000001</c:v>
                </c:pt>
                <c:pt idx="4026">
                  <c:v>-4.3510131799999998</c:v>
                </c:pt>
                <c:pt idx="4027">
                  <c:v>-4.31793213</c:v>
                </c:pt>
                <c:pt idx="4028">
                  <c:v>-4.28005981</c:v>
                </c:pt>
                <c:pt idx="4029">
                  <c:v>-4.28005981</c:v>
                </c:pt>
                <c:pt idx="4030">
                  <c:v>-4.2453002900000003</c:v>
                </c:pt>
                <c:pt idx="4031">
                  <c:v>-4.2099914600000004</c:v>
                </c:pt>
                <c:pt idx="4032">
                  <c:v>-4.1773986799999996</c:v>
                </c:pt>
                <c:pt idx="4033">
                  <c:v>-4.1773986799999996</c:v>
                </c:pt>
                <c:pt idx="4034">
                  <c:v>-4.1430969199999996</c:v>
                </c:pt>
                <c:pt idx="4035">
                  <c:v>-4.07012939</c:v>
                </c:pt>
                <c:pt idx="4036">
                  <c:v>-4.07012939</c:v>
                </c:pt>
                <c:pt idx="4037">
                  <c:v>-4.0352477999999996</c:v>
                </c:pt>
                <c:pt idx="4038">
                  <c:v>-3.99981689</c:v>
                </c:pt>
                <c:pt idx="4039">
                  <c:v>-3.99981689</c:v>
                </c:pt>
                <c:pt idx="4040">
                  <c:v>-3.97027588</c:v>
                </c:pt>
                <c:pt idx="4041">
                  <c:v>-3.9306335400000001</c:v>
                </c:pt>
                <c:pt idx="4042">
                  <c:v>-3.9002380400000001</c:v>
                </c:pt>
                <c:pt idx="4043">
                  <c:v>-3.86514282</c:v>
                </c:pt>
                <c:pt idx="4044">
                  <c:v>-3.83007813</c:v>
                </c:pt>
                <c:pt idx="4045">
                  <c:v>-3.79534912</c:v>
                </c:pt>
                <c:pt idx="4046">
                  <c:v>-3.79534912</c:v>
                </c:pt>
                <c:pt idx="4047">
                  <c:v>-3.7628784199999998</c:v>
                </c:pt>
                <c:pt idx="4048">
                  <c:v>-3.7247619599999999</c:v>
                </c:pt>
                <c:pt idx="4049">
                  <c:v>-3.7247619599999999</c:v>
                </c:pt>
                <c:pt idx="4050">
                  <c:v>-3.6927490199999999</c:v>
                </c:pt>
                <c:pt idx="4051">
                  <c:v>-3.65548706</c:v>
                </c:pt>
                <c:pt idx="4052">
                  <c:v>-3.6201171900000002</c:v>
                </c:pt>
                <c:pt idx="4053">
                  <c:v>-3.5856323200000002</c:v>
                </c:pt>
                <c:pt idx="4054">
                  <c:v>-3.5509338399999999</c:v>
                </c:pt>
                <c:pt idx="4055">
                  <c:v>-3.5509338399999999</c:v>
                </c:pt>
                <c:pt idx="4056">
                  <c:v>-3.5180969200000001</c:v>
                </c:pt>
                <c:pt idx="4057">
                  <c:v>-3.48251343</c:v>
                </c:pt>
                <c:pt idx="4058">
                  <c:v>-3.4478759800000001</c:v>
                </c:pt>
                <c:pt idx="4059">
                  <c:v>-3.4478759800000001</c:v>
                </c:pt>
                <c:pt idx="4060">
                  <c:v>-3.41015625</c:v>
                </c:pt>
                <c:pt idx="4061">
                  <c:v>-3.3774108900000002</c:v>
                </c:pt>
                <c:pt idx="4062">
                  <c:v>-3.3399353000000001</c:v>
                </c:pt>
                <c:pt idx="4063">
                  <c:v>-3.3049011199999998</c:v>
                </c:pt>
                <c:pt idx="4064">
                  <c:v>-3.2730407700000002</c:v>
                </c:pt>
                <c:pt idx="4065">
                  <c:v>-3.2730407700000002</c:v>
                </c:pt>
                <c:pt idx="4066">
                  <c:v>-3.2381896999999999</c:v>
                </c:pt>
                <c:pt idx="4067">
                  <c:v>-3.2024230999999999</c:v>
                </c:pt>
                <c:pt idx="4068">
                  <c:v>-3.1673889200000001</c:v>
                </c:pt>
                <c:pt idx="4069">
                  <c:v>-3.1673889200000001</c:v>
                </c:pt>
                <c:pt idx="4070">
                  <c:v>-3.1356811499999999</c:v>
                </c:pt>
                <c:pt idx="4071">
                  <c:v>-3.1006469700000001</c:v>
                </c:pt>
                <c:pt idx="4072">
                  <c:v>-3.0654602099999999</c:v>
                </c:pt>
                <c:pt idx="4073">
                  <c:v>-3.02716064</c:v>
                </c:pt>
                <c:pt idx="4074">
                  <c:v>-2.9919128399999999</c:v>
                </c:pt>
                <c:pt idx="4075">
                  <c:v>-2.9919128399999999</c:v>
                </c:pt>
                <c:pt idx="4076">
                  <c:v>-2.9574890100000002</c:v>
                </c:pt>
                <c:pt idx="4077">
                  <c:v>-2.9225769000000001</c:v>
                </c:pt>
                <c:pt idx="4078">
                  <c:v>-2.88986206</c:v>
                </c:pt>
                <c:pt idx="4079">
                  <c:v>-2.88986206</c:v>
                </c:pt>
                <c:pt idx="4080">
                  <c:v>-2.8198242200000001</c:v>
                </c:pt>
                <c:pt idx="4081">
                  <c:v>-2.8198242200000001</c:v>
                </c:pt>
                <c:pt idx="4082">
                  <c:v>-2.7826843299999999</c:v>
                </c:pt>
                <c:pt idx="4083">
                  <c:v>-2.7473449699999999</c:v>
                </c:pt>
                <c:pt idx="4084">
                  <c:v>-2.7147216799999998</c:v>
                </c:pt>
                <c:pt idx="4085">
                  <c:v>-2.7147216799999998</c:v>
                </c:pt>
                <c:pt idx="4086">
                  <c:v>-2.6801452600000002</c:v>
                </c:pt>
                <c:pt idx="4087">
                  <c:v>-2.6459045400000001</c:v>
                </c:pt>
                <c:pt idx="4088">
                  <c:v>-2.61276245</c:v>
                </c:pt>
                <c:pt idx="4089">
                  <c:v>-2.5746765100000002</c:v>
                </c:pt>
                <c:pt idx="4090">
                  <c:v>-2.5401001000000001</c:v>
                </c:pt>
                <c:pt idx="4091">
                  <c:v>-2.5401001000000001</c:v>
                </c:pt>
                <c:pt idx="4092">
                  <c:v>-2.5052795400000001</c:v>
                </c:pt>
                <c:pt idx="4093">
                  <c:v>-2.47070313</c:v>
                </c:pt>
                <c:pt idx="4094">
                  <c:v>-2.47070313</c:v>
                </c:pt>
                <c:pt idx="4095">
                  <c:v>-2.4352417000000002</c:v>
                </c:pt>
                <c:pt idx="4096">
                  <c:v>-2.3974304200000001</c:v>
                </c:pt>
                <c:pt idx="4097">
                  <c:v>-2.3654174800000001</c:v>
                </c:pt>
                <c:pt idx="4098">
                  <c:v>-2.3278198200000002</c:v>
                </c:pt>
                <c:pt idx="4099">
                  <c:v>-2.29244995</c:v>
                </c:pt>
                <c:pt idx="4100">
                  <c:v>-2.29244995</c:v>
                </c:pt>
                <c:pt idx="4101">
                  <c:v>-2.2603454599999999</c:v>
                </c:pt>
                <c:pt idx="4102">
                  <c:v>-2.2255248999999999</c:v>
                </c:pt>
                <c:pt idx="4103">
                  <c:v>-2.19021606</c:v>
                </c:pt>
                <c:pt idx="4104">
                  <c:v>-2.19021606</c:v>
                </c:pt>
                <c:pt idx="4105">
                  <c:v>-2.1549072300000001</c:v>
                </c:pt>
                <c:pt idx="4106">
                  <c:v>-2.1198425300000001</c:v>
                </c:pt>
                <c:pt idx="4107">
                  <c:v>-2.0824279799999998</c:v>
                </c:pt>
                <c:pt idx="4108">
                  <c:v>-2.0475769000000001</c:v>
                </c:pt>
                <c:pt idx="4109">
                  <c:v>-2.0097351099999998</c:v>
                </c:pt>
                <c:pt idx="4110">
                  <c:v>-2.0097351099999998</c:v>
                </c:pt>
                <c:pt idx="4111">
                  <c:v>-1.97470093</c:v>
                </c:pt>
                <c:pt idx="4112">
                  <c:v>-1.94247437</c:v>
                </c:pt>
                <c:pt idx="4113">
                  <c:v>-1.912323</c:v>
                </c:pt>
                <c:pt idx="4114">
                  <c:v>-1.912323</c:v>
                </c:pt>
                <c:pt idx="4115">
                  <c:v>-1.84234619</c:v>
                </c:pt>
                <c:pt idx="4116">
                  <c:v>-1.84234619</c:v>
                </c:pt>
                <c:pt idx="4117">
                  <c:v>-1.8075866700000001</c:v>
                </c:pt>
                <c:pt idx="4118">
                  <c:v>-1.77072144</c:v>
                </c:pt>
                <c:pt idx="4119">
                  <c:v>-1.73556519</c:v>
                </c:pt>
                <c:pt idx="4120">
                  <c:v>-1.73556519</c:v>
                </c:pt>
                <c:pt idx="4121">
                  <c:v>-1.69985962</c:v>
                </c:pt>
                <c:pt idx="4122">
                  <c:v>-1.66503906</c:v>
                </c:pt>
                <c:pt idx="4123">
                  <c:v>-1.6306152300000001</c:v>
                </c:pt>
                <c:pt idx="4124">
                  <c:v>-1.5952453600000001</c:v>
                </c:pt>
                <c:pt idx="4125">
                  <c:v>-1.56011963</c:v>
                </c:pt>
                <c:pt idx="4126">
                  <c:v>-1.56011963</c:v>
                </c:pt>
                <c:pt idx="4127">
                  <c:v>-1.527771</c:v>
                </c:pt>
                <c:pt idx="4128">
                  <c:v>-1.4900512699999999</c:v>
                </c:pt>
                <c:pt idx="4129">
                  <c:v>-1.4900512699999999</c:v>
                </c:pt>
                <c:pt idx="4130">
                  <c:v>-1.45550537</c:v>
                </c:pt>
                <c:pt idx="4131">
                  <c:v>-1.3855896000000001</c:v>
                </c:pt>
                <c:pt idx="4132">
                  <c:v>-1.3855896000000001</c:v>
                </c:pt>
                <c:pt idx="4133">
                  <c:v>-1.353302</c:v>
                </c:pt>
                <c:pt idx="4134">
                  <c:v>-1.3175659200000001</c:v>
                </c:pt>
                <c:pt idx="4135">
                  <c:v>-1.28253174</c:v>
                </c:pt>
                <c:pt idx="4136">
                  <c:v>-1.28253174</c:v>
                </c:pt>
                <c:pt idx="4137">
                  <c:v>-1.2475891100000001</c:v>
                </c:pt>
                <c:pt idx="4138">
                  <c:v>-1.21463013</c:v>
                </c:pt>
                <c:pt idx="4139">
                  <c:v>-1.21463013</c:v>
                </c:pt>
                <c:pt idx="4140">
                  <c:v>-1.17739868</c:v>
                </c:pt>
                <c:pt idx="4141">
                  <c:v>-1.1076660199999999</c:v>
                </c:pt>
                <c:pt idx="4142">
                  <c:v>-1.1076660199999999</c:v>
                </c:pt>
                <c:pt idx="4143">
                  <c:v>-1.0725708</c:v>
                </c:pt>
                <c:pt idx="4144">
                  <c:v>-1.0378418</c:v>
                </c:pt>
                <c:pt idx="4145">
                  <c:v>-1.0378418</c:v>
                </c:pt>
                <c:pt idx="4146">
                  <c:v>-1.00283813</c:v>
                </c:pt>
                <c:pt idx="4147">
                  <c:v>-0.96801758000000004</c:v>
                </c:pt>
                <c:pt idx="4148">
                  <c:v>-0.93231200999999997</c:v>
                </c:pt>
                <c:pt idx="4149">
                  <c:v>-0.93231200999999997</c:v>
                </c:pt>
                <c:pt idx="4150">
                  <c:v>-0.86248778999999998</c:v>
                </c:pt>
                <c:pt idx="4151">
                  <c:v>-0.86248778999999998</c:v>
                </c:pt>
                <c:pt idx="4152">
                  <c:v>-0.82781981999999998</c:v>
                </c:pt>
                <c:pt idx="4153">
                  <c:v>-0.79495238999999995</c:v>
                </c:pt>
                <c:pt idx="4154">
                  <c:v>-0.75988770000000005</c:v>
                </c:pt>
                <c:pt idx="4155">
                  <c:v>-0.75988770000000005</c:v>
                </c:pt>
                <c:pt idx="4156">
                  <c:v>-0.72280884000000001</c:v>
                </c:pt>
                <c:pt idx="4157">
                  <c:v>-0.68756103999999996</c:v>
                </c:pt>
                <c:pt idx="4158">
                  <c:v>-0.65289306999999996</c:v>
                </c:pt>
                <c:pt idx="4159">
                  <c:v>-0.61804199000000004</c:v>
                </c:pt>
                <c:pt idx="4160">
                  <c:v>-0.58493041999999995</c:v>
                </c:pt>
                <c:pt idx="4161">
                  <c:v>-0.58493041999999995</c:v>
                </c:pt>
                <c:pt idx="4162">
                  <c:v>-0.54754639000000005</c:v>
                </c:pt>
                <c:pt idx="4163">
                  <c:v>-0.51254272000000001</c:v>
                </c:pt>
                <c:pt idx="4164">
                  <c:v>-0.47760010000000003</c:v>
                </c:pt>
                <c:pt idx="4165">
                  <c:v>-0.47760010000000003</c:v>
                </c:pt>
                <c:pt idx="4166">
                  <c:v>-0.44277954000000003</c:v>
                </c:pt>
                <c:pt idx="4167">
                  <c:v>-0.41000365999999999</c:v>
                </c:pt>
                <c:pt idx="4168">
                  <c:v>-0.37521362000000003</c:v>
                </c:pt>
                <c:pt idx="4169">
                  <c:v>-0.33782959000000001</c:v>
                </c:pt>
                <c:pt idx="4170">
                  <c:v>-0.30242920000000001</c:v>
                </c:pt>
                <c:pt idx="4171">
                  <c:v>-0.30242920000000001</c:v>
                </c:pt>
                <c:pt idx="4172">
                  <c:v>-0.26757813000000003</c:v>
                </c:pt>
                <c:pt idx="4173">
                  <c:v>-0.23306273999999999</c:v>
                </c:pt>
                <c:pt idx="4174">
                  <c:v>-0.23306273999999999</c:v>
                </c:pt>
                <c:pt idx="4175">
                  <c:v>-0.19812012000000001</c:v>
                </c:pt>
                <c:pt idx="4176">
                  <c:v>-0.16494750999999999</c:v>
                </c:pt>
                <c:pt idx="4177">
                  <c:v>-0.12487793</c:v>
                </c:pt>
                <c:pt idx="4178">
                  <c:v>-9.0057369999999998E-2</c:v>
                </c:pt>
                <c:pt idx="4179">
                  <c:v>-5.7861330000000002E-2</c:v>
                </c:pt>
                <c:pt idx="4180">
                  <c:v>-5.7861330000000002E-2</c:v>
                </c:pt>
                <c:pt idx="4181">
                  <c:v>-2.243042E-2</c:v>
                </c:pt>
                <c:pt idx="4182">
                  <c:v>1.272583E-2</c:v>
                </c:pt>
                <c:pt idx="4183">
                  <c:v>4.7363280000000001E-2</c:v>
                </c:pt>
                <c:pt idx="4184">
                  <c:v>4.7363280000000001E-2</c:v>
                </c:pt>
                <c:pt idx="4185">
                  <c:v>8.2702639999999994E-2</c:v>
                </c:pt>
                <c:pt idx="4186">
                  <c:v>0.11779785</c:v>
                </c:pt>
                <c:pt idx="4187">
                  <c:v>0.15216064000000001</c:v>
                </c:pt>
                <c:pt idx="4188">
                  <c:v>0.18716431</c:v>
                </c:pt>
                <c:pt idx="4189">
                  <c:v>0.22509766</c:v>
                </c:pt>
                <c:pt idx="4190">
                  <c:v>0.22509766</c:v>
                </c:pt>
                <c:pt idx="4191">
                  <c:v>0.26052856000000002</c:v>
                </c:pt>
                <c:pt idx="4192">
                  <c:v>0.2928772</c:v>
                </c:pt>
                <c:pt idx="4193">
                  <c:v>0.32791137999999997</c:v>
                </c:pt>
                <c:pt idx="4194">
                  <c:v>0.32791137999999997</c:v>
                </c:pt>
                <c:pt idx="4195">
                  <c:v>0.39678954999999999</c:v>
                </c:pt>
                <c:pt idx="4196">
                  <c:v>0.39678954999999999</c:v>
                </c:pt>
                <c:pt idx="4197">
                  <c:v>0.43194579999999999</c:v>
                </c:pt>
                <c:pt idx="4198">
                  <c:v>0.46737670999999997</c:v>
                </c:pt>
                <c:pt idx="4199">
                  <c:v>0.50259399000000005</c:v>
                </c:pt>
                <c:pt idx="4200">
                  <c:v>0.50259399000000005</c:v>
                </c:pt>
                <c:pt idx="4201">
                  <c:v>0.53518677000000003</c:v>
                </c:pt>
                <c:pt idx="4202">
                  <c:v>0.56976318000000004</c:v>
                </c:pt>
                <c:pt idx="4203">
                  <c:v>0.56976318000000004</c:v>
                </c:pt>
                <c:pt idx="4204">
                  <c:v>0.64233397999999997</c:v>
                </c:pt>
                <c:pt idx="4205">
                  <c:v>0.67752075</c:v>
                </c:pt>
                <c:pt idx="4206">
                  <c:v>0.67752075</c:v>
                </c:pt>
                <c:pt idx="4207">
                  <c:v>0.71246337999999998</c:v>
                </c:pt>
                <c:pt idx="4208">
                  <c:v>0.74697875999999996</c:v>
                </c:pt>
                <c:pt idx="4209">
                  <c:v>0.78204346000000002</c:v>
                </c:pt>
                <c:pt idx="4210">
                  <c:v>0.78204346000000002</c:v>
                </c:pt>
                <c:pt idx="4211">
                  <c:v>0.81744384999999997</c:v>
                </c:pt>
                <c:pt idx="4212">
                  <c:v>0.84988403000000001</c:v>
                </c:pt>
                <c:pt idx="4213">
                  <c:v>0.84988403000000001</c:v>
                </c:pt>
                <c:pt idx="4214">
                  <c:v>0.92242431999999996</c:v>
                </c:pt>
                <c:pt idx="4215">
                  <c:v>0.95761107999999995</c:v>
                </c:pt>
                <c:pt idx="4216">
                  <c:v>0.95761107999999995</c:v>
                </c:pt>
                <c:pt idx="4217">
                  <c:v>0.99264525999999997</c:v>
                </c:pt>
                <c:pt idx="4218">
                  <c:v>1.0270690899999999</c:v>
                </c:pt>
                <c:pt idx="4219">
                  <c:v>1.0270690899999999</c:v>
                </c:pt>
                <c:pt idx="4220">
                  <c:v>1.06195068</c:v>
                </c:pt>
                <c:pt idx="4221">
                  <c:v>1.09744263</c:v>
                </c:pt>
                <c:pt idx="4222">
                  <c:v>1.12759399</c:v>
                </c:pt>
                <c:pt idx="4223">
                  <c:v>1.1646728500000001</c:v>
                </c:pt>
                <c:pt idx="4224">
                  <c:v>1.1970825199999999</c:v>
                </c:pt>
                <c:pt idx="4225">
                  <c:v>1.2321472200000001</c:v>
                </c:pt>
                <c:pt idx="4226">
                  <c:v>1.2321472200000001</c:v>
                </c:pt>
                <c:pt idx="4227">
                  <c:v>1.26715088</c:v>
                </c:pt>
                <c:pt idx="4228">
                  <c:v>1.30499268</c:v>
                </c:pt>
                <c:pt idx="4229">
                  <c:v>1.30499268</c:v>
                </c:pt>
                <c:pt idx="4230">
                  <c:v>1.3373107900000001</c:v>
                </c:pt>
                <c:pt idx="4231">
                  <c:v>1.4101257300000001</c:v>
                </c:pt>
                <c:pt idx="4232">
                  <c:v>1.4101257300000001</c:v>
                </c:pt>
                <c:pt idx="4233">
                  <c:v>1.44509888</c:v>
                </c:pt>
                <c:pt idx="4234">
                  <c:v>1.4800415</c:v>
                </c:pt>
                <c:pt idx="4235">
                  <c:v>1.4800415</c:v>
                </c:pt>
                <c:pt idx="4236">
                  <c:v>1.51260376</c:v>
                </c:pt>
                <c:pt idx="4237">
                  <c:v>1.52938843</c:v>
                </c:pt>
                <c:pt idx="4238">
                  <c:v>1.52908325</c:v>
                </c:pt>
                <c:pt idx="4239">
                  <c:v>1.52908325</c:v>
                </c:pt>
                <c:pt idx="4240">
                  <c:v>1.5288391100000001</c:v>
                </c:pt>
                <c:pt idx="4241">
                  <c:v>1.52896118</c:v>
                </c:pt>
                <c:pt idx="4242">
                  <c:v>1.52896118</c:v>
                </c:pt>
                <c:pt idx="4243">
                  <c:v>1.5290527300000001</c:v>
                </c:pt>
                <c:pt idx="4244">
                  <c:v>1.5284728999999999</c:v>
                </c:pt>
                <c:pt idx="4245">
                  <c:v>1.5284728999999999</c:v>
                </c:pt>
                <c:pt idx="4246">
                  <c:v>1.52856445</c:v>
                </c:pt>
                <c:pt idx="4247">
                  <c:v>1.52896118</c:v>
                </c:pt>
                <c:pt idx="4248">
                  <c:v>1.5288085899999999</c:v>
                </c:pt>
                <c:pt idx="4249">
                  <c:v>1.5288391100000001</c:v>
                </c:pt>
                <c:pt idx="4250">
                  <c:v>1.5291442900000001</c:v>
                </c:pt>
                <c:pt idx="4251">
                  <c:v>1.5289001499999999</c:v>
                </c:pt>
                <c:pt idx="4252">
                  <c:v>1.5289001499999999</c:v>
                </c:pt>
                <c:pt idx="4253">
                  <c:v>1.52856445</c:v>
                </c:pt>
                <c:pt idx="4254">
                  <c:v>1.5291137699999999</c:v>
                </c:pt>
                <c:pt idx="4255">
                  <c:v>1.5291137699999999</c:v>
                </c:pt>
                <c:pt idx="4256">
                  <c:v>1.52938843</c:v>
                </c:pt>
                <c:pt idx="4257">
                  <c:v>1.52926636</c:v>
                </c:pt>
                <c:pt idx="4258">
                  <c:v>1.5289306600000001</c:v>
                </c:pt>
                <c:pt idx="4259">
                  <c:v>1.5288391100000001</c:v>
                </c:pt>
                <c:pt idx="4260">
                  <c:v>1.5289917</c:v>
                </c:pt>
                <c:pt idx="4261">
                  <c:v>1.5289917</c:v>
                </c:pt>
                <c:pt idx="4262">
                  <c:v>1.5290527300000001</c:v>
                </c:pt>
                <c:pt idx="4263">
                  <c:v>1.52896118</c:v>
                </c:pt>
                <c:pt idx="4264">
                  <c:v>1.52908325</c:v>
                </c:pt>
                <c:pt idx="4265">
                  <c:v>1.52908325</c:v>
                </c:pt>
                <c:pt idx="4266">
                  <c:v>1.52886963</c:v>
                </c:pt>
                <c:pt idx="4267">
                  <c:v>1.52865601</c:v>
                </c:pt>
                <c:pt idx="4268">
                  <c:v>1.52865601</c:v>
                </c:pt>
                <c:pt idx="4269">
                  <c:v>1.5297546399999999</c:v>
                </c:pt>
                <c:pt idx="4270">
                  <c:v>1.5290222200000001</c:v>
                </c:pt>
                <c:pt idx="4271">
                  <c:v>1.5290222200000001</c:v>
                </c:pt>
                <c:pt idx="4272">
                  <c:v>1.52908325</c:v>
                </c:pt>
                <c:pt idx="4273">
                  <c:v>1.5294494599999999</c:v>
                </c:pt>
                <c:pt idx="4274">
                  <c:v>1.52932739</c:v>
                </c:pt>
                <c:pt idx="4275">
                  <c:v>1.52932739</c:v>
                </c:pt>
                <c:pt idx="4276">
                  <c:v>1.5293579100000001</c:v>
                </c:pt>
                <c:pt idx="4277">
                  <c:v>1.5293579100000001</c:v>
                </c:pt>
                <c:pt idx="4278">
                  <c:v>1.5291442900000001</c:v>
                </c:pt>
                <c:pt idx="4279">
                  <c:v>1.5291442900000001</c:v>
                </c:pt>
                <c:pt idx="4280">
                  <c:v>1.5289306600000001</c:v>
                </c:pt>
                <c:pt idx="4281">
                  <c:v>1.5289306600000001</c:v>
                </c:pt>
                <c:pt idx="4282">
                  <c:v>1.52929688</c:v>
                </c:pt>
                <c:pt idx="4283">
                  <c:v>1.5291442900000001</c:v>
                </c:pt>
                <c:pt idx="4284">
                  <c:v>1.5291442900000001</c:v>
                </c:pt>
                <c:pt idx="4285">
                  <c:v>1.5295715299999999</c:v>
                </c:pt>
                <c:pt idx="4286">
                  <c:v>1.52908325</c:v>
                </c:pt>
                <c:pt idx="4287">
                  <c:v>1.52908325</c:v>
                </c:pt>
                <c:pt idx="4288">
                  <c:v>1.5288085899999999</c:v>
                </c:pt>
                <c:pt idx="4289">
                  <c:v>1.5290222200000001</c:v>
                </c:pt>
                <c:pt idx="4290">
                  <c:v>1.5288085899999999</c:v>
                </c:pt>
                <c:pt idx="4291">
                  <c:v>1.5288085899999999</c:v>
                </c:pt>
                <c:pt idx="4292">
                  <c:v>1.52908325</c:v>
                </c:pt>
                <c:pt idx="4293">
                  <c:v>1.5300903299999999</c:v>
                </c:pt>
                <c:pt idx="4294">
                  <c:v>1.5296630899999999</c:v>
                </c:pt>
                <c:pt idx="4295">
                  <c:v>1.5285949700000001</c:v>
                </c:pt>
                <c:pt idx="4296">
                  <c:v>1.52926636</c:v>
                </c:pt>
                <c:pt idx="4297">
                  <c:v>1.52926636</c:v>
                </c:pt>
                <c:pt idx="4298">
                  <c:v>1.5294189499999999</c:v>
                </c:pt>
                <c:pt idx="4299">
                  <c:v>1.52886963</c:v>
                </c:pt>
                <c:pt idx="4300">
                  <c:v>1.52886963</c:v>
                </c:pt>
                <c:pt idx="4301">
                  <c:v>1.5289917</c:v>
                </c:pt>
                <c:pt idx="4302">
                  <c:v>1.5289917</c:v>
                </c:pt>
                <c:pt idx="4303">
                  <c:v>1.52896118</c:v>
                </c:pt>
                <c:pt idx="4304">
                  <c:v>1.5291748000000001</c:v>
                </c:pt>
                <c:pt idx="4305">
                  <c:v>1.52896118</c:v>
                </c:pt>
                <c:pt idx="4306">
                  <c:v>1.5290527300000001</c:v>
                </c:pt>
                <c:pt idx="4307">
                  <c:v>1.5290527300000001</c:v>
                </c:pt>
                <c:pt idx="4308">
                  <c:v>1.5290222200000001</c:v>
                </c:pt>
                <c:pt idx="4309">
                  <c:v>1.5289917</c:v>
                </c:pt>
                <c:pt idx="4310">
                  <c:v>1.5289917</c:v>
                </c:pt>
                <c:pt idx="4311">
                  <c:v>1.5295715299999999</c:v>
                </c:pt>
                <c:pt idx="4312">
                  <c:v>1.52938843</c:v>
                </c:pt>
                <c:pt idx="4313">
                  <c:v>1.52929688</c:v>
                </c:pt>
                <c:pt idx="4314">
                  <c:v>1.52862549</c:v>
                </c:pt>
                <c:pt idx="4315">
                  <c:v>1.5288391100000001</c:v>
                </c:pt>
                <c:pt idx="4316">
                  <c:v>1.5288391100000001</c:v>
                </c:pt>
                <c:pt idx="4317">
                  <c:v>1.5294189499999999</c:v>
                </c:pt>
                <c:pt idx="4318">
                  <c:v>1.52908325</c:v>
                </c:pt>
                <c:pt idx="4319">
                  <c:v>1.5289917</c:v>
                </c:pt>
                <c:pt idx="4320">
                  <c:v>1.5289917</c:v>
                </c:pt>
                <c:pt idx="4321">
                  <c:v>1.5290527300000001</c:v>
                </c:pt>
                <c:pt idx="4322">
                  <c:v>1.5291748000000001</c:v>
                </c:pt>
                <c:pt idx="4323">
                  <c:v>1.5280761700000001</c:v>
                </c:pt>
                <c:pt idx="4324">
                  <c:v>1.5280456499999999</c:v>
                </c:pt>
                <c:pt idx="4325">
                  <c:v>1.5290527300000001</c:v>
                </c:pt>
                <c:pt idx="4326">
                  <c:v>1.5290527300000001</c:v>
                </c:pt>
                <c:pt idx="4327">
                  <c:v>1.52886963</c:v>
                </c:pt>
                <c:pt idx="4328">
                  <c:v>1.5290527300000001</c:v>
                </c:pt>
                <c:pt idx="4329">
                  <c:v>1.5294494599999999</c:v>
                </c:pt>
                <c:pt idx="4330">
                  <c:v>1.5294494599999999</c:v>
                </c:pt>
                <c:pt idx="4331">
                  <c:v>1.5296936000000001</c:v>
                </c:pt>
                <c:pt idx="4332">
                  <c:v>1.5296936000000001</c:v>
                </c:pt>
                <c:pt idx="4333">
                  <c:v>1.5298156700000001</c:v>
                </c:pt>
                <c:pt idx="4334">
                  <c:v>1.52929688</c:v>
                </c:pt>
                <c:pt idx="4335">
                  <c:v>1.52929688</c:v>
                </c:pt>
                <c:pt idx="4336">
                  <c:v>1.5295715299999999</c:v>
                </c:pt>
                <c:pt idx="4337">
                  <c:v>1.52929688</c:v>
                </c:pt>
                <c:pt idx="4338">
                  <c:v>1.5292358399999999</c:v>
                </c:pt>
                <c:pt idx="4339">
                  <c:v>1.5292358399999999</c:v>
                </c:pt>
                <c:pt idx="4340">
                  <c:v>1.5290527300000001</c:v>
                </c:pt>
                <c:pt idx="4341">
                  <c:v>1.5290527300000001</c:v>
                </c:pt>
                <c:pt idx="4342">
                  <c:v>1.5294494599999999</c:v>
                </c:pt>
                <c:pt idx="4343">
                  <c:v>1.5288085899999999</c:v>
                </c:pt>
                <c:pt idx="4344">
                  <c:v>1.5290222200000001</c:v>
                </c:pt>
                <c:pt idx="4345">
                  <c:v>1.5290222200000001</c:v>
                </c:pt>
                <c:pt idx="4346">
                  <c:v>1.5291137699999999</c:v>
                </c:pt>
                <c:pt idx="4347">
                  <c:v>1.52932739</c:v>
                </c:pt>
                <c:pt idx="4348">
                  <c:v>1.5294494599999999</c:v>
                </c:pt>
                <c:pt idx="4349">
                  <c:v>1.5294494599999999</c:v>
                </c:pt>
              </c:numCache>
            </c:numRef>
          </c:yVal>
          <c:smooth val="0"/>
        </c:ser>
        <c:ser>
          <c:idx val="3"/>
          <c:order val="6"/>
          <c:tx>
            <c:strRef>
              <c:f>Sheet1!$N$1</c:f>
              <c:strCache>
                <c:ptCount val="1"/>
                <c:pt idx="0">
                  <c:v>Sts_02</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N$2:$N$5000</c:f>
            </c:numRef>
          </c:yVal>
          <c:smooth val="0"/>
        </c:ser>
        <c:ser>
          <c:idx val="4"/>
          <c:order val="11"/>
          <c:tx>
            <c:strRef>
              <c:f>Sheet1!$S$1</c:f>
              <c:strCache>
                <c:ptCount val="1"/>
                <c:pt idx="0">
                  <c:v>Y Force (N)</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S$2:$S$5000</c:f>
            </c:numRef>
          </c:yVal>
          <c:smooth val="0"/>
        </c:ser>
        <c:ser>
          <c:idx val="5"/>
          <c:order val="15"/>
          <c:tx>
            <c:v>Spindle speed</c:v>
          </c:tx>
          <c:spPr>
            <a:ln w="25400">
              <a:solidFill>
                <a:srgbClr val="FF0000"/>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W$2:$W$5000</c:f>
              <c:numCache>
                <c:formatCode>0.00000000</c:formatCode>
                <c:ptCount val="4999"/>
                <c:pt idx="0">
                  <c:v>122</c:v>
                </c:pt>
                <c:pt idx="1">
                  <c:v>122</c:v>
                </c:pt>
                <c:pt idx="2">
                  <c:v>122</c:v>
                </c:pt>
                <c:pt idx="3">
                  <c:v>0</c:v>
                </c:pt>
                <c:pt idx="4">
                  <c:v>0</c:v>
                </c:pt>
                <c:pt idx="5">
                  <c:v>4</c:v>
                </c:pt>
                <c:pt idx="6">
                  <c:v>29</c:v>
                </c:pt>
                <c:pt idx="7">
                  <c:v>90</c:v>
                </c:pt>
                <c:pt idx="8">
                  <c:v>98</c:v>
                </c:pt>
                <c:pt idx="9">
                  <c:v>138</c:v>
                </c:pt>
                <c:pt idx="10">
                  <c:v>138</c:v>
                </c:pt>
                <c:pt idx="11">
                  <c:v>164</c:v>
                </c:pt>
                <c:pt idx="12">
                  <c:v>197</c:v>
                </c:pt>
                <c:pt idx="13">
                  <c:v>197</c:v>
                </c:pt>
                <c:pt idx="14">
                  <c:v>235</c:v>
                </c:pt>
                <c:pt idx="15">
                  <c:v>294</c:v>
                </c:pt>
                <c:pt idx="16">
                  <c:v>294</c:v>
                </c:pt>
                <c:pt idx="17">
                  <c:v>334</c:v>
                </c:pt>
                <c:pt idx="18">
                  <c:v>369</c:v>
                </c:pt>
                <c:pt idx="19">
                  <c:v>395</c:v>
                </c:pt>
                <c:pt idx="20">
                  <c:v>426</c:v>
                </c:pt>
                <c:pt idx="21">
                  <c:v>456</c:v>
                </c:pt>
                <c:pt idx="22">
                  <c:v>489</c:v>
                </c:pt>
                <c:pt idx="23">
                  <c:v>489</c:v>
                </c:pt>
                <c:pt idx="24">
                  <c:v>522</c:v>
                </c:pt>
                <c:pt idx="25">
                  <c:v>553</c:v>
                </c:pt>
                <c:pt idx="26">
                  <c:v>553</c:v>
                </c:pt>
                <c:pt idx="27">
                  <c:v>586</c:v>
                </c:pt>
                <c:pt idx="28">
                  <c:v>606</c:v>
                </c:pt>
                <c:pt idx="29">
                  <c:v>607</c:v>
                </c:pt>
                <c:pt idx="30">
                  <c:v>608</c:v>
                </c:pt>
                <c:pt idx="31">
                  <c:v>607</c:v>
                </c:pt>
                <c:pt idx="32">
                  <c:v>607</c:v>
                </c:pt>
                <c:pt idx="33">
                  <c:v>606</c:v>
                </c:pt>
                <c:pt idx="34">
                  <c:v>605</c:v>
                </c:pt>
                <c:pt idx="35">
                  <c:v>605</c:v>
                </c:pt>
                <c:pt idx="36">
                  <c:v>602</c:v>
                </c:pt>
                <c:pt idx="37">
                  <c:v>603</c:v>
                </c:pt>
                <c:pt idx="38">
                  <c:v>603</c:v>
                </c:pt>
                <c:pt idx="39">
                  <c:v>602</c:v>
                </c:pt>
                <c:pt idx="40">
                  <c:v>602</c:v>
                </c:pt>
                <c:pt idx="41">
                  <c:v>602</c:v>
                </c:pt>
                <c:pt idx="42">
                  <c:v>601</c:v>
                </c:pt>
                <c:pt idx="43">
                  <c:v>601</c:v>
                </c:pt>
                <c:pt idx="44">
                  <c:v>601</c:v>
                </c:pt>
                <c:pt idx="45">
                  <c:v>601</c:v>
                </c:pt>
                <c:pt idx="46">
                  <c:v>602</c:v>
                </c:pt>
                <c:pt idx="47">
                  <c:v>602</c:v>
                </c:pt>
                <c:pt idx="48">
                  <c:v>602</c:v>
                </c:pt>
                <c:pt idx="49">
                  <c:v>601</c:v>
                </c:pt>
                <c:pt idx="50">
                  <c:v>600</c:v>
                </c:pt>
                <c:pt idx="51">
                  <c:v>600</c:v>
                </c:pt>
                <c:pt idx="52">
                  <c:v>600</c:v>
                </c:pt>
                <c:pt idx="53">
                  <c:v>602</c:v>
                </c:pt>
                <c:pt idx="54">
                  <c:v>602</c:v>
                </c:pt>
                <c:pt idx="55">
                  <c:v>600</c:v>
                </c:pt>
                <c:pt idx="56">
                  <c:v>600</c:v>
                </c:pt>
                <c:pt idx="57">
                  <c:v>600</c:v>
                </c:pt>
                <c:pt idx="58">
                  <c:v>601</c:v>
                </c:pt>
                <c:pt idx="59">
                  <c:v>600</c:v>
                </c:pt>
                <c:pt idx="60">
                  <c:v>600</c:v>
                </c:pt>
                <c:pt idx="61">
                  <c:v>600</c:v>
                </c:pt>
                <c:pt idx="62">
                  <c:v>602</c:v>
                </c:pt>
                <c:pt idx="63">
                  <c:v>601</c:v>
                </c:pt>
                <c:pt idx="64">
                  <c:v>600</c:v>
                </c:pt>
                <c:pt idx="65">
                  <c:v>600</c:v>
                </c:pt>
                <c:pt idx="66">
                  <c:v>600</c:v>
                </c:pt>
                <c:pt idx="67">
                  <c:v>601</c:v>
                </c:pt>
                <c:pt idx="68">
                  <c:v>602</c:v>
                </c:pt>
                <c:pt idx="69">
                  <c:v>601</c:v>
                </c:pt>
                <c:pt idx="70">
                  <c:v>601</c:v>
                </c:pt>
                <c:pt idx="71">
                  <c:v>600</c:v>
                </c:pt>
                <c:pt idx="72">
                  <c:v>601</c:v>
                </c:pt>
                <c:pt idx="73">
                  <c:v>601</c:v>
                </c:pt>
                <c:pt idx="74">
                  <c:v>602</c:v>
                </c:pt>
                <c:pt idx="75">
                  <c:v>600</c:v>
                </c:pt>
                <c:pt idx="76">
                  <c:v>600</c:v>
                </c:pt>
                <c:pt idx="77">
                  <c:v>600</c:v>
                </c:pt>
                <c:pt idx="78">
                  <c:v>600</c:v>
                </c:pt>
                <c:pt idx="79">
                  <c:v>600</c:v>
                </c:pt>
                <c:pt idx="80">
                  <c:v>602</c:v>
                </c:pt>
                <c:pt idx="81">
                  <c:v>602</c:v>
                </c:pt>
                <c:pt idx="82">
                  <c:v>601</c:v>
                </c:pt>
                <c:pt idx="83">
                  <c:v>601</c:v>
                </c:pt>
                <c:pt idx="84">
                  <c:v>600</c:v>
                </c:pt>
                <c:pt idx="85">
                  <c:v>601</c:v>
                </c:pt>
                <c:pt idx="86">
                  <c:v>601</c:v>
                </c:pt>
                <c:pt idx="87">
                  <c:v>601</c:v>
                </c:pt>
                <c:pt idx="88">
                  <c:v>600</c:v>
                </c:pt>
                <c:pt idx="89">
                  <c:v>600</c:v>
                </c:pt>
                <c:pt idx="90">
                  <c:v>600</c:v>
                </c:pt>
                <c:pt idx="91">
                  <c:v>600</c:v>
                </c:pt>
                <c:pt idx="92">
                  <c:v>600</c:v>
                </c:pt>
                <c:pt idx="93">
                  <c:v>600</c:v>
                </c:pt>
                <c:pt idx="94">
                  <c:v>601</c:v>
                </c:pt>
                <c:pt idx="95">
                  <c:v>601</c:v>
                </c:pt>
                <c:pt idx="96">
                  <c:v>600</c:v>
                </c:pt>
                <c:pt idx="97">
                  <c:v>601</c:v>
                </c:pt>
                <c:pt idx="98">
                  <c:v>602</c:v>
                </c:pt>
                <c:pt idx="99">
                  <c:v>602</c:v>
                </c:pt>
                <c:pt idx="100">
                  <c:v>600</c:v>
                </c:pt>
                <c:pt idx="101">
                  <c:v>601</c:v>
                </c:pt>
                <c:pt idx="102">
                  <c:v>601</c:v>
                </c:pt>
                <c:pt idx="103">
                  <c:v>601</c:v>
                </c:pt>
                <c:pt idx="104">
                  <c:v>601</c:v>
                </c:pt>
                <c:pt idx="105">
                  <c:v>601</c:v>
                </c:pt>
                <c:pt idx="106">
                  <c:v>601</c:v>
                </c:pt>
                <c:pt idx="107">
                  <c:v>600</c:v>
                </c:pt>
                <c:pt idx="108">
                  <c:v>600</c:v>
                </c:pt>
                <c:pt idx="109">
                  <c:v>600</c:v>
                </c:pt>
                <c:pt idx="110">
                  <c:v>601</c:v>
                </c:pt>
                <c:pt idx="111">
                  <c:v>601</c:v>
                </c:pt>
                <c:pt idx="112">
                  <c:v>600</c:v>
                </c:pt>
                <c:pt idx="113">
                  <c:v>600</c:v>
                </c:pt>
                <c:pt idx="114">
                  <c:v>601</c:v>
                </c:pt>
                <c:pt idx="115">
                  <c:v>601</c:v>
                </c:pt>
                <c:pt idx="116">
                  <c:v>601</c:v>
                </c:pt>
                <c:pt idx="117">
                  <c:v>601</c:v>
                </c:pt>
                <c:pt idx="118">
                  <c:v>601</c:v>
                </c:pt>
                <c:pt idx="119">
                  <c:v>600</c:v>
                </c:pt>
                <c:pt idx="120">
                  <c:v>600</c:v>
                </c:pt>
                <c:pt idx="121">
                  <c:v>600</c:v>
                </c:pt>
                <c:pt idx="122">
                  <c:v>601</c:v>
                </c:pt>
                <c:pt idx="123">
                  <c:v>600</c:v>
                </c:pt>
                <c:pt idx="124">
                  <c:v>602</c:v>
                </c:pt>
                <c:pt idx="125">
                  <c:v>602</c:v>
                </c:pt>
                <c:pt idx="126">
                  <c:v>600</c:v>
                </c:pt>
                <c:pt idx="127">
                  <c:v>601</c:v>
                </c:pt>
                <c:pt idx="128">
                  <c:v>601</c:v>
                </c:pt>
                <c:pt idx="129">
                  <c:v>601</c:v>
                </c:pt>
                <c:pt idx="130">
                  <c:v>602</c:v>
                </c:pt>
                <c:pt idx="131">
                  <c:v>602</c:v>
                </c:pt>
                <c:pt idx="132">
                  <c:v>601</c:v>
                </c:pt>
                <c:pt idx="133">
                  <c:v>601</c:v>
                </c:pt>
                <c:pt idx="134">
                  <c:v>601</c:v>
                </c:pt>
                <c:pt idx="135">
                  <c:v>600</c:v>
                </c:pt>
                <c:pt idx="136">
                  <c:v>600</c:v>
                </c:pt>
                <c:pt idx="137">
                  <c:v>601</c:v>
                </c:pt>
                <c:pt idx="138">
                  <c:v>601</c:v>
                </c:pt>
                <c:pt idx="139">
                  <c:v>600</c:v>
                </c:pt>
                <c:pt idx="140">
                  <c:v>600</c:v>
                </c:pt>
                <c:pt idx="141">
                  <c:v>600</c:v>
                </c:pt>
                <c:pt idx="142">
                  <c:v>600</c:v>
                </c:pt>
                <c:pt idx="143">
                  <c:v>600</c:v>
                </c:pt>
                <c:pt idx="144">
                  <c:v>600</c:v>
                </c:pt>
                <c:pt idx="145">
                  <c:v>600</c:v>
                </c:pt>
                <c:pt idx="146">
                  <c:v>600</c:v>
                </c:pt>
                <c:pt idx="147">
                  <c:v>601</c:v>
                </c:pt>
                <c:pt idx="148">
                  <c:v>600</c:v>
                </c:pt>
                <c:pt idx="149">
                  <c:v>600</c:v>
                </c:pt>
                <c:pt idx="150">
                  <c:v>600</c:v>
                </c:pt>
                <c:pt idx="151">
                  <c:v>601</c:v>
                </c:pt>
                <c:pt idx="152">
                  <c:v>601</c:v>
                </c:pt>
                <c:pt idx="153">
                  <c:v>601</c:v>
                </c:pt>
                <c:pt idx="154">
                  <c:v>601</c:v>
                </c:pt>
                <c:pt idx="155">
                  <c:v>600</c:v>
                </c:pt>
                <c:pt idx="156">
                  <c:v>600</c:v>
                </c:pt>
                <c:pt idx="157">
                  <c:v>601</c:v>
                </c:pt>
                <c:pt idx="158">
                  <c:v>601</c:v>
                </c:pt>
                <c:pt idx="159">
                  <c:v>600</c:v>
                </c:pt>
                <c:pt idx="160">
                  <c:v>600</c:v>
                </c:pt>
                <c:pt idx="161">
                  <c:v>600</c:v>
                </c:pt>
                <c:pt idx="162">
                  <c:v>600</c:v>
                </c:pt>
                <c:pt idx="163">
                  <c:v>601</c:v>
                </c:pt>
                <c:pt idx="164">
                  <c:v>600</c:v>
                </c:pt>
                <c:pt idx="165">
                  <c:v>601</c:v>
                </c:pt>
                <c:pt idx="166">
                  <c:v>601</c:v>
                </c:pt>
                <c:pt idx="167">
                  <c:v>601</c:v>
                </c:pt>
                <c:pt idx="168">
                  <c:v>600</c:v>
                </c:pt>
                <c:pt idx="169">
                  <c:v>600</c:v>
                </c:pt>
                <c:pt idx="170">
                  <c:v>600</c:v>
                </c:pt>
                <c:pt idx="171">
                  <c:v>600</c:v>
                </c:pt>
                <c:pt idx="172">
                  <c:v>600</c:v>
                </c:pt>
                <c:pt idx="173">
                  <c:v>601</c:v>
                </c:pt>
                <c:pt idx="174">
                  <c:v>600</c:v>
                </c:pt>
                <c:pt idx="175">
                  <c:v>601</c:v>
                </c:pt>
                <c:pt idx="176">
                  <c:v>601</c:v>
                </c:pt>
                <c:pt idx="177">
                  <c:v>600</c:v>
                </c:pt>
                <c:pt idx="178">
                  <c:v>600</c:v>
                </c:pt>
                <c:pt idx="179">
                  <c:v>600</c:v>
                </c:pt>
                <c:pt idx="180">
                  <c:v>600</c:v>
                </c:pt>
                <c:pt idx="181">
                  <c:v>600</c:v>
                </c:pt>
                <c:pt idx="182">
                  <c:v>600</c:v>
                </c:pt>
                <c:pt idx="183">
                  <c:v>600</c:v>
                </c:pt>
                <c:pt idx="184">
                  <c:v>601</c:v>
                </c:pt>
                <c:pt idx="185">
                  <c:v>601</c:v>
                </c:pt>
                <c:pt idx="186">
                  <c:v>600</c:v>
                </c:pt>
                <c:pt idx="187">
                  <c:v>602</c:v>
                </c:pt>
                <c:pt idx="188">
                  <c:v>601</c:v>
                </c:pt>
                <c:pt idx="189">
                  <c:v>601</c:v>
                </c:pt>
                <c:pt idx="190">
                  <c:v>601</c:v>
                </c:pt>
                <c:pt idx="191">
                  <c:v>601</c:v>
                </c:pt>
                <c:pt idx="192">
                  <c:v>600</c:v>
                </c:pt>
                <c:pt idx="193">
                  <c:v>601</c:v>
                </c:pt>
                <c:pt idx="194">
                  <c:v>601</c:v>
                </c:pt>
                <c:pt idx="195">
                  <c:v>601</c:v>
                </c:pt>
                <c:pt idx="196">
                  <c:v>600</c:v>
                </c:pt>
                <c:pt idx="197">
                  <c:v>600</c:v>
                </c:pt>
                <c:pt idx="198">
                  <c:v>600</c:v>
                </c:pt>
                <c:pt idx="199">
                  <c:v>601</c:v>
                </c:pt>
                <c:pt idx="200">
                  <c:v>600</c:v>
                </c:pt>
                <c:pt idx="201">
                  <c:v>600</c:v>
                </c:pt>
                <c:pt idx="202">
                  <c:v>600</c:v>
                </c:pt>
                <c:pt idx="203">
                  <c:v>601</c:v>
                </c:pt>
                <c:pt idx="204">
                  <c:v>601</c:v>
                </c:pt>
                <c:pt idx="205">
                  <c:v>601</c:v>
                </c:pt>
                <c:pt idx="206">
                  <c:v>600</c:v>
                </c:pt>
                <c:pt idx="207">
                  <c:v>600</c:v>
                </c:pt>
                <c:pt idx="208">
                  <c:v>601</c:v>
                </c:pt>
                <c:pt idx="209">
                  <c:v>600</c:v>
                </c:pt>
                <c:pt idx="210">
                  <c:v>601</c:v>
                </c:pt>
                <c:pt idx="211">
                  <c:v>601</c:v>
                </c:pt>
                <c:pt idx="212">
                  <c:v>602</c:v>
                </c:pt>
                <c:pt idx="213">
                  <c:v>600</c:v>
                </c:pt>
                <c:pt idx="214">
                  <c:v>600</c:v>
                </c:pt>
                <c:pt idx="215">
                  <c:v>600</c:v>
                </c:pt>
                <c:pt idx="216">
                  <c:v>600</c:v>
                </c:pt>
                <c:pt idx="217">
                  <c:v>600</c:v>
                </c:pt>
                <c:pt idx="218">
                  <c:v>600</c:v>
                </c:pt>
                <c:pt idx="219">
                  <c:v>600</c:v>
                </c:pt>
                <c:pt idx="220">
                  <c:v>600</c:v>
                </c:pt>
                <c:pt idx="221">
                  <c:v>600</c:v>
                </c:pt>
                <c:pt idx="222">
                  <c:v>600</c:v>
                </c:pt>
                <c:pt idx="223">
                  <c:v>601</c:v>
                </c:pt>
                <c:pt idx="224">
                  <c:v>601</c:v>
                </c:pt>
                <c:pt idx="225">
                  <c:v>601</c:v>
                </c:pt>
                <c:pt idx="226">
                  <c:v>601</c:v>
                </c:pt>
                <c:pt idx="227">
                  <c:v>601</c:v>
                </c:pt>
                <c:pt idx="228">
                  <c:v>600</c:v>
                </c:pt>
                <c:pt idx="229">
                  <c:v>600</c:v>
                </c:pt>
                <c:pt idx="230">
                  <c:v>601</c:v>
                </c:pt>
                <c:pt idx="231">
                  <c:v>601</c:v>
                </c:pt>
                <c:pt idx="232">
                  <c:v>599</c:v>
                </c:pt>
                <c:pt idx="233">
                  <c:v>599</c:v>
                </c:pt>
                <c:pt idx="234">
                  <c:v>599</c:v>
                </c:pt>
                <c:pt idx="235">
                  <c:v>601</c:v>
                </c:pt>
                <c:pt idx="236">
                  <c:v>600</c:v>
                </c:pt>
                <c:pt idx="237">
                  <c:v>600</c:v>
                </c:pt>
                <c:pt idx="238">
                  <c:v>600</c:v>
                </c:pt>
                <c:pt idx="239">
                  <c:v>601</c:v>
                </c:pt>
                <c:pt idx="240">
                  <c:v>600</c:v>
                </c:pt>
                <c:pt idx="241">
                  <c:v>600</c:v>
                </c:pt>
                <c:pt idx="242">
                  <c:v>600</c:v>
                </c:pt>
                <c:pt idx="243">
                  <c:v>600</c:v>
                </c:pt>
                <c:pt idx="244">
                  <c:v>600</c:v>
                </c:pt>
                <c:pt idx="245">
                  <c:v>600</c:v>
                </c:pt>
                <c:pt idx="246">
                  <c:v>600</c:v>
                </c:pt>
                <c:pt idx="247">
                  <c:v>600</c:v>
                </c:pt>
                <c:pt idx="248">
                  <c:v>600</c:v>
                </c:pt>
                <c:pt idx="249">
                  <c:v>601</c:v>
                </c:pt>
                <c:pt idx="250">
                  <c:v>601</c:v>
                </c:pt>
                <c:pt idx="251">
                  <c:v>600</c:v>
                </c:pt>
                <c:pt idx="252">
                  <c:v>601</c:v>
                </c:pt>
                <c:pt idx="253">
                  <c:v>600</c:v>
                </c:pt>
                <c:pt idx="254">
                  <c:v>601</c:v>
                </c:pt>
                <c:pt idx="255">
                  <c:v>600</c:v>
                </c:pt>
                <c:pt idx="256">
                  <c:v>600</c:v>
                </c:pt>
                <c:pt idx="257">
                  <c:v>600</c:v>
                </c:pt>
                <c:pt idx="258">
                  <c:v>601</c:v>
                </c:pt>
                <c:pt idx="259">
                  <c:v>600</c:v>
                </c:pt>
                <c:pt idx="260">
                  <c:v>600</c:v>
                </c:pt>
                <c:pt idx="261">
                  <c:v>600</c:v>
                </c:pt>
                <c:pt idx="262">
                  <c:v>600</c:v>
                </c:pt>
                <c:pt idx="263">
                  <c:v>600</c:v>
                </c:pt>
                <c:pt idx="264">
                  <c:v>601</c:v>
                </c:pt>
                <c:pt idx="265">
                  <c:v>600</c:v>
                </c:pt>
                <c:pt idx="266">
                  <c:v>600</c:v>
                </c:pt>
                <c:pt idx="267">
                  <c:v>600</c:v>
                </c:pt>
                <c:pt idx="268">
                  <c:v>600</c:v>
                </c:pt>
                <c:pt idx="269">
                  <c:v>600</c:v>
                </c:pt>
                <c:pt idx="270">
                  <c:v>600</c:v>
                </c:pt>
                <c:pt idx="271">
                  <c:v>601</c:v>
                </c:pt>
                <c:pt idx="272">
                  <c:v>601</c:v>
                </c:pt>
                <c:pt idx="273">
                  <c:v>600</c:v>
                </c:pt>
                <c:pt idx="274">
                  <c:v>600</c:v>
                </c:pt>
                <c:pt idx="275">
                  <c:v>601</c:v>
                </c:pt>
                <c:pt idx="276">
                  <c:v>601</c:v>
                </c:pt>
                <c:pt idx="277">
                  <c:v>600</c:v>
                </c:pt>
                <c:pt idx="278">
                  <c:v>600</c:v>
                </c:pt>
                <c:pt idx="279">
                  <c:v>600</c:v>
                </c:pt>
                <c:pt idx="280">
                  <c:v>600</c:v>
                </c:pt>
                <c:pt idx="281">
                  <c:v>601</c:v>
                </c:pt>
                <c:pt idx="282">
                  <c:v>601</c:v>
                </c:pt>
                <c:pt idx="283">
                  <c:v>601</c:v>
                </c:pt>
                <c:pt idx="284">
                  <c:v>600</c:v>
                </c:pt>
                <c:pt idx="285">
                  <c:v>600</c:v>
                </c:pt>
                <c:pt idx="286">
                  <c:v>600</c:v>
                </c:pt>
                <c:pt idx="287">
                  <c:v>600</c:v>
                </c:pt>
                <c:pt idx="288">
                  <c:v>601</c:v>
                </c:pt>
                <c:pt idx="289">
                  <c:v>601</c:v>
                </c:pt>
                <c:pt idx="290">
                  <c:v>600</c:v>
                </c:pt>
                <c:pt idx="291">
                  <c:v>601</c:v>
                </c:pt>
                <c:pt idx="292">
                  <c:v>601</c:v>
                </c:pt>
                <c:pt idx="293">
                  <c:v>600</c:v>
                </c:pt>
                <c:pt idx="294">
                  <c:v>601</c:v>
                </c:pt>
                <c:pt idx="295">
                  <c:v>601</c:v>
                </c:pt>
                <c:pt idx="296">
                  <c:v>601</c:v>
                </c:pt>
                <c:pt idx="297">
                  <c:v>600</c:v>
                </c:pt>
                <c:pt idx="298">
                  <c:v>600</c:v>
                </c:pt>
                <c:pt idx="299">
                  <c:v>600</c:v>
                </c:pt>
                <c:pt idx="300">
                  <c:v>601</c:v>
                </c:pt>
                <c:pt idx="301">
                  <c:v>601</c:v>
                </c:pt>
                <c:pt idx="302">
                  <c:v>600</c:v>
                </c:pt>
                <c:pt idx="303">
                  <c:v>601</c:v>
                </c:pt>
                <c:pt idx="304">
                  <c:v>600</c:v>
                </c:pt>
                <c:pt idx="305">
                  <c:v>600</c:v>
                </c:pt>
                <c:pt idx="306">
                  <c:v>600</c:v>
                </c:pt>
                <c:pt idx="307">
                  <c:v>601</c:v>
                </c:pt>
                <c:pt idx="308">
                  <c:v>601</c:v>
                </c:pt>
                <c:pt idx="309">
                  <c:v>600</c:v>
                </c:pt>
                <c:pt idx="310">
                  <c:v>601</c:v>
                </c:pt>
                <c:pt idx="311">
                  <c:v>601</c:v>
                </c:pt>
                <c:pt idx="312">
                  <c:v>601</c:v>
                </c:pt>
                <c:pt idx="313">
                  <c:v>601</c:v>
                </c:pt>
                <c:pt idx="314">
                  <c:v>600</c:v>
                </c:pt>
                <c:pt idx="315">
                  <c:v>600</c:v>
                </c:pt>
                <c:pt idx="316">
                  <c:v>600</c:v>
                </c:pt>
                <c:pt idx="317">
                  <c:v>600</c:v>
                </c:pt>
                <c:pt idx="318">
                  <c:v>600</c:v>
                </c:pt>
                <c:pt idx="319">
                  <c:v>600</c:v>
                </c:pt>
                <c:pt idx="320">
                  <c:v>601</c:v>
                </c:pt>
                <c:pt idx="321">
                  <c:v>601</c:v>
                </c:pt>
                <c:pt idx="322">
                  <c:v>600</c:v>
                </c:pt>
                <c:pt idx="323">
                  <c:v>601</c:v>
                </c:pt>
                <c:pt idx="324">
                  <c:v>601</c:v>
                </c:pt>
                <c:pt idx="325">
                  <c:v>600</c:v>
                </c:pt>
                <c:pt idx="326">
                  <c:v>600</c:v>
                </c:pt>
                <c:pt idx="327">
                  <c:v>600</c:v>
                </c:pt>
                <c:pt idx="328">
                  <c:v>600</c:v>
                </c:pt>
                <c:pt idx="329">
                  <c:v>601</c:v>
                </c:pt>
                <c:pt idx="330">
                  <c:v>601</c:v>
                </c:pt>
                <c:pt idx="331">
                  <c:v>601</c:v>
                </c:pt>
                <c:pt idx="332">
                  <c:v>600</c:v>
                </c:pt>
                <c:pt idx="333">
                  <c:v>601</c:v>
                </c:pt>
                <c:pt idx="334">
                  <c:v>600</c:v>
                </c:pt>
                <c:pt idx="335">
                  <c:v>600</c:v>
                </c:pt>
                <c:pt idx="336">
                  <c:v>600</c:v>
                </c:pt>
                <c:pt idx="337">
                  <c:v>600</c:v>
                </c:pt>
                <c:pt idx="338">
                  <c:v>600</c:v>
                </c:pt>
                <c:pt idx="339">
                  <c:v>600</c:v>
                </c:pt>
                <c:pt idx="340">
                  <c:v>600</c:v>
                </c:pt>
                <c:pt idx="341">
                  <c:v>600</c:v>
                </c:pt>
                <c:pt idx="342">
                  <c:v>600</c:v>
                </c:pt>
                <c:pt idx="343">
                  <c:v>600</c:v>
                </c:pt>
                <c:pt idx="344">
                  <c:v>601</c:v>
                </c:pt>
                <c:pt idx="345">
                  <c:v>600</c:v>
                </c:pt>
                <c:pt idx="346">
                  <c:v>601</c:v>
                </c:pt>
                <c:pt idx="347">
                  <c:v>601</c:v>
                </c:pt>
                <c:pt idx="348">
                  <c:v>600</c:v>
                </c:pt>
                <c:pt idx="349">
                  <c:v>600</c:v>
                </c:pt>
                <c:pt idx="350">
                  <c:v>600</c:v>
                </c:pt>
                <c:pt idx="351">
                  <c:v>601</c:v>
                </c:pt>
                <c:pt idx="352">
                  <c:v>600</c:v>
                </c:pt>
                <c:pt idx="353">
                  <c:v>600</c:v>
                </c:pt>
                <c:pt idx="354">
                  <c:v>600</c:v>
                </c:pt>
                <c:pt idx="355">
                  <c:v>601</c:v>
                </c:pt>
                <c:pt idx="356">
                  <c:v>601</c:v>
                </c:pt>
                <c:pt idx="357">
                  <c:v>601</c:v>
                </c:pt>
                <c:pt idx="358">
                  <c:v>601</c:v>
                </c:pt>
                <c:pt idx="359">
                  <c:v>600</c:v>
                </c:pt>
                <c:pt idx="360">
                  <c:v>600</c:v>
                </c:pt>
                <c:pt idx="361">
                  <c:v>600</c:v>
                </c:pt>
                <c:pt idx="362">
                  <c:v>600</c:v>
                </c:pt>
                <c:pt idx="363">
                  <c:v>601</c:v>
                </c:pt>
                <c:pt idx="364">
                  <c:v>600</c:v>
                </c:pt>
                <c:pt idx="365">
                  <c:v>601</c:v>
                </c:pt>
                <c:pt idx="366">
                  <c:v>601</c:v>
                </c:pt>
                <c:pt idx="367">
                  <c:v>600</c:v>
                </c:pt>
                <c:pt idx="368">
                  <c:v>601</c:v>
                </c:pt>
                <c:pt idx="369">
                  <c:v>600</c:v>
                </c:pt>
                <c:pt idx="370">
                  <c:v>600</c:v>
                </c:pt>
                <c:pt idx="371">
                  <c:v>600</c:v>
                </c:pt>
                <c:pt idx="372">
                  <c:v>600</c:v>
                </c:pt>
                <c:pt idx="373">
                  <c:v>600</c:v>
                </c:pt>
                <c:pt idx="374">
                  <c:v>600</c:v>
                </c:pt>
                <c:pt idx="375">
                  <c:v>600</c:v>
                </c:pt>
                <c:pt idx="376">
                  <c:v>602</c:v>
                </c:pt>
                <c:pt idx="377">
                  <c:v>600</c:v>
                </c:pt>
                <c:pt idx="378">
                  <c:v>600</c:v>
                </c:pt>
                <c:pt idx="379">
                  <c:v>600</c:v>
                </c:pt>
                <c:pt idx="380">
                  <c:v>600</c:v>
                </c:pt>
                <c:pt idx="381">
                  <c:v>600</c:v>
                </c:pt>
                <c:pt idx="382">
                  <c:v>600</c:v>
                </c:pt>
                <c:pt idx="383">
                  <c:v>601</c:v>
                </c:pt>
                <c:pt idx="384">
                  <c:v>600</c:v>
                </c:pt>
                <c:pt idx="385">
                  <c:v>600</c:v>
                </c:pt>
                <c:pt idx="386">
                  <c:v>600</c:v>
                </c:pt>
                <c:pt idx="387">
                  <c:v>600</c:v>
                </c:pt>
                <c:pt idx="388">
                  <c:v>600</c:v>
                </c:pt>
                <c:pt idx="389">
                  <c:v>601</c:v>
                </c:pt>
                <c:pt idx="390">
                  <c:v>600</c:v>
                </c:pt>
                <c:pt idx="391">
                  <c:v>600</c:v>
                </c:pt>
                <c:pt idx="392">
                  <c:v>601</c:v>
                </c:pt>
                <c:pt idx="393">
                  <c:v>600</c:v>
                </c:pt>
                <c:pt idx="394">
                  <c:v>600</c:v>
                </c:pt>
                <c:pt idx="395">
                  <c:v>600</c:v>
                </c:pt>
                <c:pt idx="396">
                  <c:v>600</c:v>
                </c:pt>
                <c:pt idx="397">
                  <c:v>600</c:v>
                </c:pt>
                <c:pt idx="398">
                  <c:v>600</c:v>
                </c:pt>
                <c:pt idx="399">
                  <c:v>600</c:v>
                </c:pt>
                <c:pt idx="400">
                  <c:v>600</c:v>
                </c:pt>
                <c:pt idx="401">
                  <c:v>600</c:v>
                </c:pt>
                <c:pt idx="402">
                  <c:v>600</c:v>
                </c:pt>
                <c:pt idx="403">
                  <c:v>601</c:v>
                </c:pt>
                <c:pt idx="404">
                  <c:v>601</c:v>
                </c:pt>
                <c:pt idx="405">
                  <c:v>601</c:v>
                </c:pt>
                <c:pt idx="406">
                  <c:v>601</c:v>
                </c:pt>
                <c:pt idx="407">
                  <c:v>601</c:v>
                </c:pt>
                <c:pt idx="408">
                  <c:v>601</c:v>
                </c:pt>
                <c:pt idx="409">
                  <c:v>600</c:v>
                </c:pt>
                <c:pt idx="410">
                  <c:v>601</c:v>
                </c:pt>
                <c:pt idx="411">
                  <c:v>601</c:v>
                </c:pt>
                <c:pt idx="412">
                  <c:v>601</c:v>
                </c:pt>
                <c:pt idx="413">
                  <c:v>600</c:v>
                </c:pt>
                <c:pt idx="414">
                  <c:v>600</c:v>
                </c:pt>
                <c:pt idx="415">
                  <c:v>601</c:v>
                </c:pt>
                <c:pt idx="416">
                  <c:v>600</c:v>
                </c:pt>
                <c:pt idx="417">
                  <c:v>600</c:v>
                </c:pt>
                <c:pt idx="418">
                  <c:v>600</c:v>
                </c:pt>
                <c:pt idx="419">
                  <c:v>600</c:v>
                </c:pt>
                <c:pt idx="420">
                  <c:v>601</c:v>
                </c:pt>
                <c:pt idx="421">
                  <c:v>601</c:v>
                </c:pt>
                <c:pt idx="422">
                  <c:v>601</c:v>
                </c:pt>
                <c:pt idx="423">
                  <c:v>601</c:v>
                </c:pt>
                <c:pt idx="424">
                  <c:v>600</c:v>
                </c:pt>
                <c:pt idx="425">
                  <c:v>600</c:v>
                </c:pt>
                <c:pt idx="426">
                  <c:v>600</c:v>
                </c:pt>
                <c:pt idx="427">
                  <c:v>600</c:v>
                </c:pt>
                <c:pt idx="428">
                  <c:v>600</c:v>
                </c:pt>
                <c:pt idx="429">
                  <c:v>600</c:v>
                </c:pt>
                <c:pt idx="430">
                  <c:v>600</c:v>
                </c:pt>
                <c:pt idx="431">
                  <c:v>600</c:v>
                </c:pt>
                <c:pt idx="432">
                  <c:v>600</c:v>
                </c:pt>
                <c:pt idx="433">
                  <c:v>600</c:v>
                </c:pt>
                <c:pt idx="434">
                  <c:v>600</c:v>
                </c:pt>
                <c:pt idx="435">
                  <c:v>601</c:v>
                </c:pt>
                <c:pt idx="436">
                  <c:v>601</c:v>
                </c:pt>
                <c:pt idx="437">
                  <c:v>601</c:v>
                </c:pt>
                <c:pt idx="438">
                  <c:v>600</c:v>
                </c:pt>
                <c:pt idx="439">
                  <c:v>601</c:v>
                </c:pt>
                <c:pt idx="440">
                  <c:v>601</c:v>
                </c:pt>
                <c:pt idx="441">
                  <c:v>601</c:v>
                </c:pt>
                <c:pt idx="442">
                  <c:v>600</c:v>
                </c:pt>
                <c:pt idx="443">
                  <c:v>600</c:v>
                </c:pt>
                <c:pt idx="444">
                  <c:v>600</c:v>
                </c:pt>
                <c:pt idx="445">
                  <c:v>600</c:v>
                </c:pt>
                <c:pt idx="446">
                  <c:v>600</c:v>
                </c:pt>
                <c:pt idx="447">
                  <c:v>601</c:v>
                </c:pt>
                <c:pt idx="448">
                  <c:v>600</c:v>
                </c:pt>
                <c:pt idx="449">
                  <c:v>600</c:v>
                </c:pt>
                <c:pt idx="450">
                  <c:v>600</c:v>
                </c:pt>
                <c:pt idx="451">
                  <c:v>600</c:v>
                </c:pt>
                <c:pt idx="452">
                  <c:v>600</c:v>
                </c:pt>
                <c:pt idx="453">
                  <c:v>600</c:v>
                </c:pt>
                <c:pt idx="454">
                  <c:v>599</c:v>
                </c:pt>
                <c:pt idx="455">
                  <c:v>600</c:v>
                </c:pt>
                <c:pt idx="456">
                  <c:v>600</c:v>
                </c:pt>
                <c:pt idx="457">
                  <c:v>601</c:v>
                </c:pt>
                <c:pt idx="458">
                  <c:v>601</c:v>
                </c:pt>
                <c:pt idx="459">
                  <c:v>600</c:v>
                </c:pt>
                <c:pt idx="460">
                  <c:v>600</c:v>
                </c:pt>
                <c:pt idx="461">
                  <c:v>600</c:v>
                </c:pt>
                <c:pt idx="462">
                  <c:v>600</c:v>
                </c:pt>
                <c:pt idx="463">
                  <c:v>600</c:v>
                </c:pt>
                <c:pt idx="464">
                  <c:v>600</c:v>
                </c:pt>
                <c:pt idx="465">
                  <c:v>602</c:v>
                </c:pt>
                <c:pt idx="466">
                  <c:v>602</c:v>
                </c:pt>
                <c:pt idx="467">
                  <c:v>600</c:v>
                </c:pt>
                <c:pt idx="468">
                  <c:v>600</c:v>
                </c:pt>
                <c:pt idx="469">
                  <c:v>600</c:v>
                </c:pt>
                <c:pt idx="470">
                  <c:v>601</c:v>
                </c:pt>
                <c:pt idx="471">
                  <c:v>601</c:v>
                </c:pt>
                <c:pt idx="472">
                  <c:v>601</c:v>
                </c:pt>
                <c:pt idx="473">
                  <c:v>600</c:v>
                </c:pt>
                <c:pt idx="474">
                  <c:v>600</c:v>
                </c:pt>
                <c:pt idx="475">
                  <c:v>600</c:v>
                </c:pt>
                <c:pt idx="476">
                  <c:v>600</c:v>
                </c:pt>
                <c:pt idx="477">
                  <c:v>600</c:v>
                </c:pt>
                <c:pt idx="478">
                  <c:v>600</c:v>
                </c:pt>
                <c:pt idx="479">
                  <c:v>601</c:v>
                </c:pt>
                <c:pt idx="480">
                  <c:v>600</c:v>
                </c:pt>
                <c:pt idx="481">
                  <c:v>600</c:v>
                </c:pt>
                <c:pt idx="482">
                  <c:v>600</c:v>
                </c:pt>
                <c:pt idx="483">
                  <c:v>601</c:v>
                </c:pt>
                <c:pt idx="484">
                  <c:v>602</c:v>
                </c:pt>
                <c:pt idx="485">
                  <c:v>600</c:v>
                </c:pt>
                <c:pt idx="486">
                  <c:v>601</c:v>
                </c:pt>
                <c:pt idx="487">
                  <c:v>600</c:v>
                </c:pt>
                <c:pt idx="488">
                  <c:v>600</c:v>
                </c:pt>
                <c:pt idx="489">
                  <c:v>600</c:v>
                </c:pt>
                <c:pt idx="490">
                  <c:v>601</c:v>
                </c:pt>
                <c:pt idx="491">
                  <c:v>601</c:v>
                </c:pt>
                <c:pt idx="492">
                  <c:v>600</c:v>
                </c:pt>
                <c:pt idx="493">
                  <c:v>600</c:v>
                </c:pt>
                <c:pt idx="494">
                  <c:v>600</c:v>
                </c:pt>
                <c:pt idx="495">
                  <c:v>601</c:v>
                </c:pt>
                <c:pt idx="496">
                  <c:v>600</c:v>
                </c:pt>
                <c:pt idx="497">
                  <c:v>600</c:v>
                </c:pt>
                <c:pt idx="498">
                  <c:v>601</c:v>
                </c:pt>
                <c:pt idx="499">
                  <c:v>600</c:v>
                </c:pt>
                <c:pt idx="500">
                  <c:v>600</c:v>
                </c:pt>
                <c:pt idx="501">
                  <c:v>601</c:v>
                </c:pt>
                <c:pt idx="502">
                  <c:v>600</c:v>
                </c:pt>
                <c:pt idx="503">
                  <c:v>600</c:v>
                </c:pt>
                <c:pt idx="504">
                  <c:v>600</c:v>
                </c:pt>
                <c:pt idx="505">
                  <c:v>601</c:v>
                </c:pt>
                <c:pt idx="506">
                  <c:v>601</c:v>
                </c:pt>
                <c:pt idx="507">
                  <c:v>601</c:v>
                </c:pt>
                <c:pt idx="508">
                  <c:v>601</c:v>
                </c:pt>
                <c:pt idx="509">
                  <c:v>600</c:v>
                </c:pt>
                <c:pt idx="510">
                  <c:v>600</c:v>
                </c:pt>
                <c:pt idx="511">
                  <c:v>601</c:v>
                </c:pt>
                <c:pt idx="512">
                  <c:v>600</c:v>
                </c:pt>
                <c:pt idx="513">
                  <c:v>600</c:v>
                </c:pt>
                <c:pt idx="514">
                  <c:v>600</c:v>
                </c:pt>
                <c:pt idx="515">
                  <c:v>600</c:v>
                </c:pt>
                <c:pt idx="516">
                  <c:v>600</c:v>
                </c:pt>
                <c:pt idx="517">
                  <c:v>600</c:v>
                </c:pt>
                <c:pt idx="518">
                  <c:v>600</c:v>
                </c:pt>
                <c:pt idx="519">
                  <c:v>600</c:v>
                </c:pt>
                <c:pt idx="520">
                  <c:v>601</c:v>
                </c:pt>
                <c:pt idx="521">
                  <c:v>600</c:v>
                </c:pt>
                <c:pt idx="522">
                  <c:v>601</c:v>
                </c:pt>
                <c:pt idx="523">
                  <c:v>601</c:v>
                </c:pt>
                <c:pt idx="524">
                  <c:v>600</c:v>
                </c:pt>
                <c:pt idx="525">
                  <c:v>600</c:v>
                </c:pt>
                <c:pt idx="526">
                  <c:v>600</c:v>
                </c:pt>
                <c:pt idx="527">
                  <c:v>600</c:v>
                </c:pt>
                <c:pt idx="528">
                  <c:v>600</c:v>
                </c:pt>
                <c:pt idx="529">
                  <c:v>602</c:v>
                </c:pt>
                <c:pt idx="530">
                  <c:v>600</c:v>
                </c:pt>
                <c:pt idx="531">
                  <c:v>601</c:v>
                </c:pt>
                <c:pt idx="532">
                  <c:v>601</c:v>
                </c:pt>
                <c:pt idx="533">
                  <c:v>600</c:v>
                </c:pt>
                <c:pt idx="534">
                  <c:v>600</c:v>
                </c:pt>
                <c:pt idx="535">
                  <c:v>600</c:v>
                </c:pt>
                <c:pt idx="536">
                  <c:v>600</c:v>
                </c:pt>
                <c:pt idx="537">
                  <c:v>600</c:v>
                </c:pt>
                <c:pt idx="538">
                  <c:v>601</c:v>
                </c:pt>
                <c:pt idx="539">
                  <c:v>600</c:v>
                </c:pt>
                <c:pt idx="540">
                  <c:v>601</c:v>
                </c:pt>
                <c:pt idx="541">
                  <c:v>600</c:v>
                </c:pt>
                <c:pt idx="542">
                  <c:v>600</c:v>
                </c:pt>
                <c:pt idx="543">
                  <c:v>601</c:v>
                </c:pt>
                <c:pt idx="544">
                  <c:v>600</c:v>
                </c:pt>
                <c:pt idx="545">
                  <c:v>600</c:v>
                </c:pt>
                <c:pt idx="546">
                  <c:v>600</c:v>
                </c:pt>
                <c:pt idx="547">
                  <c:v>600</c:v>
                </c:pt>
                <c:pt idx="548">
                  <c:v>600</c:v>
                </c:pt>
                <c:pt idx="549">
                  <c:v>600</c:v>
                </c:pt>
                <c:pt idx="550">
                  <c:v>600</c:v>
                </c:pt>
                <c:pt idx="551">
                  <c:v>600</c:v>
                </c:pt>
                <c:pt idx="552">
                  <c:v>600</c:v>
                </c:pt>
                <c:pt idx="553">
                  <c:v>600</c:v>
                </c:pt>
                <c:pt idx="554">
                  <c:v>600</c:v>
                </c:pt>
                <c:pt idx="555">
                  <c:v>600</c:v>
                </c:pt>
                <c:pt idx="556">
                  <c:v>601</c:v>
                </c:pt>
                <c:pt idx="557">
                  <c:v>601</c:v>
                </c:pt>
                <c:pt idx="558">
                  <c:v>600</c:v>
                </c:pt>
                <c:pt idx="559">
                  <c:v>600</c:v>
                </c:pt>
                <c:pt idx="560">
                  <c:v>600</c:v>
                </c:pt>
                <c:pt idx="561">
                  <c:v>600</c:v>
                </c:pt>
                <c:pt idx="562">
                  <c:v>600</c:v>
                </c:pt>
                <c:pt idx="563">
                  <c:v>600</c:v>
                </c:pt>
                <c:pt idx="564">
                  <c:v>600</c:v>
                </c:pt>
                <c:pt idx="565">
                  <c:v>600</c:v>
                </c:pt>
                <c:pt idx="566">
                  <c:v>600</c:v>
                </c:pt>
                <c:pt idx="567">
                  <c:v>600</c:v>
                </c:pt>
                <c:pt idx="568">
                  <c:v>601</c:v>
                </c:pt>
                <c:pt idx="569">
                  <c:v>601</c:v>
                </c:pt>
                <c:pt idx="570">
                  <c:v>601</c:v>
                </c:pt>
                <c:pt idx="571">
                  <c:v>600</c:v>
                </c:pt>
                <c:pt idx="572">
                  <c:v>601</c:v>
                </c:pt>
                <c:pt idx="573">
                  <c:v>602</c:v>
                </c:pt>
                <c:pt idx="574">
                  <c:v>602</c:v>
                </c:pt>
                <c:pt idx="575">
                  <c:v>600</c:v>
                </c:pt>
                <c:pt idx="576">
                  <c:v>600</c:v>
                </c:pt>
                <c:pt idx="577">
                  <c:v>601</c:v>
                </c:pt>
                <c:pt idx="578">
                  <c:v>601</c:v>
                </c:pt>
                <c:pt idx="579">
                  <c:v>600</c:v>
                </c:pt>
                <c:pt idx="580">
                  <c:v>600</c:v>
                </c:pt>
                <c:pt idx="581">
                  <c:v>601</c:v>
                </c:pt>
                <c:pt idx="582">
                  <c:v>601</c:v>
                </c:pt>
                <c:pt idx="583">
                  <c:v>601</c:v>
                </c:pt>
                <c:pt idx="584">
                  <c:v>601</c:v>
                </c:pt>
                <c:pt idx="585">
                  <c:v>600</c:v>
                </c:pt>
                <c:pt idx="586">
                  <c:v>600</c:v>
                </c:pt>
                <c:pt idx="587">
                  <c:v>600</c:v>
                </c:pt>
                <c:pt idx="588">
                  <c:v>600</c:v>
                </c:pt>
                <c:pt idx="589">
                  <c:v>600</c:v>
                </c:pt>
                <c:pt idx="590">
                  <c:v>601</c:v>
                </c:pt>
                <c:pt idx="591">
                  <c:v>600</c:v>
                </c:pt>
                <c:pt idx="592">
                  <c:v>600</c:v>
                </c:pt>
                <c:pt idx="593">
                  <c:v>600</c:v>
                </c:pt>
                <c:pt idx="594">
                  <c:v>601</c:v>
                </c:pt>
                <c:pt idx="595">
                  <c:v>601</c:v>
                </c:pt>
                <c:pt idx="596">
                  <c:v>601</c:v>
                </c:pt>
                <c:pt idx="597">
                  <c:v>600</c:v>
                </c:pt>
                <c:pt idx="598">
                  <c:v>600</c:v>
                </c:pt>
                <c:pt idx="599">
                  <c:v>601</c:v>
                </c:pt>
                <c:pt idx="600">
                  <c:v>601</c:v>
                </c:pt>
                <c:pt idx="601">
                  <c:v>600</c:v>
                </c:pt>
                <c:pt idx="602">
                  <c:v>602</c:v>
                </c:pt>
                <c:pt idx="603">
                  <c:v>600</c:v>
                </c:pt>
                <c:pt idx="604">
                  <c:v>600</c:v>
                </c:pt>
                <c:pt idx="605">
                  <c:v>600</c:v>
                </c:pt>
                <c:pt idx="606">
                  <c:v>601</c:v>
                </c:pt>
                <c:pt idx="607">
                  <c:v>600</c:v>
                </c:pt>
                <c:pt idx="608">
                  <c:v>600</c:v>
                </c:pt>
                <c:pt idx="609">
                  <c:v>600</c:v>
                </c:pt>
                <c:pt idx="610">
                  <c:v>600</c:v>
                </c:pt>
                <c:pt idx="611">
                  <c:v>600</c:v>
                </c:pt>
                <c:pt idx="612">
                  <c:v>601</c:v>
                </c:pt>
                <c:pt idx="613">
                  <c:v>600</c:v>
                </c:pt>
                <c:pt idx="614">
                  <c:v>600</c:v>
                </c:pt>
                <c:pt idx="615">
                  <c:v>601</c:v>
                </c:pt>
                <c:pt idx="616">
                  <c:v>600</c:v>
                </c:pt>
                <c:pt idx="617">
                  <c:v>600</c:v>
                </c:pt>
                <c:pt idx="618">
                  <c:v>600</c:v>
                </c:pt>
                <c:pt idx="619">
                  <c:v>601</c:v>
                </c:pt>
                <c:pt idx="620">
                  <c:v>600</c:v>
                </c:pt>
                <c:pt idx="621">
                  <c:v>601</c:v>
                </c:pt>
                <c:pt idx="622">
                  <c:v>600</c:v>
                </c:pt>
                <c:pt idx="623">
                  <c:v>600</c:v>
                </c:pt>
                <c:pt idx="624">
                  <c:v>600</c:v>
                </c:pt>
                <c:pt idx="625">
                  <c:v>600</c:v>
                </c:pt>
                <c:pt idx="626">
                  <c:v>601</c:v>
                </c:pt>
                <c:pt idx="627">
                  <c:v>601</c:v>
                </c:pt>
                <c:pt idx="628">
                  <c:v>600</c:v>
                </c:pt>
                <c:pt idx="629">
                  <c:v>600</c:v>
                </c:pt>
                <c:pt idx="630">
                  <c:v>600</c:v>
                </c:pt>
                <c:pt idx="631">
                  <c:v>600</c:v>
                </c:pt>
                <c:pt idx="632">
                  <c:v>600</c:v>
                </c:pt>
                <c:pt idx="633">
                  <c:v>600</c:v>
                </c:pt>
                <c:pt idx="634">
                  <c:v>601</c:v>
                </c:pt>
                <c:pt idx="635">
                  <c:v>600</c:v>
                </c:pt>
                <c:pt idx="636">
                  <c:v>600</c:v>
                </c:pt>
                <c:pt idx="637">
                  <c:v>600</c:v>
                </c:pt>
                <c:pt idx="638">
                  <c:v>600</c:v>
                </c:pt>
                <c:pt idx="639">
                  <c:v>600</c:v>
                </c:pt>
                <c:pt idx="640">
                  <c:v>601</c:v>
                </c:pt>
                <c:pt idx="641">
                  <c:v>600</c:v>
                </c:pt>
                <c:pt idx="642">
                  <c:v>600</c:v>
                </c:pt>
                <c:pt idx="643">
                  <c:v>600</c:v>
                </c:pt>
                <c:pt idx="644">
                  <c:v>601</c:v>
                </c:pt>
                <c:pt idx="645">
                  <c:v>601</c:v>
                </c:pt>
                <c:pt idx="646">
                  <c:v>600</c:v>
                </c:pt>
                <c:pt idx="647">
                  <c:v>600</c:v>
                </c:pt>
                <c:pt idx="648">
                  <c:v>601</c:v>
                </c:pt>
                <c:pt idx="649">
                  <c:v>601</c:v>
                </c:pt>
                <c:pt idx="650">
                  <c:v>600</c:v>
                </c:pt>
                <c:pt idx="651">
                  <c:v>601</c:v>
                </c:pt>
                <c:pt idx="652">
                  <c:v>601</c:v>
                </c:pt>
                <c:pt idx="653">
                  <c:v>601</c:v>
                </c:pt>
                <c:pt idx="654">
                  <c:v>600</c:v>
                </c:pt>
                <c:pt idx="655">
                  <c:v>600</c:v>
                </c:pt>
                <c:pt idx="656">
                  <c:v>600</c:v>
                </c:pt>
                <c:pt idx="657">
                  <c:v>600</c:v>
                </c:pt>
                <c:pt idx="658">
                  <c:v>600</c:v>
                </c:pt>
                <c:pt idx="659">
                  <c:v>601</c:v>
                </c:pt>
                <c:pt idx="660">
                  <c:v>601</c:v>
                </c:pt>
                <c:pt idx="661">
                  <c:v>601</c:v>
                </c:pt>
                <c:pt idx="662">
                  <c:v>601</c:v>
                </c:pt>
                <c:pt idx="663">
                  <c:v>600</c:v>
                </c:pt>
                <c:pt idx="664">
                  <c:v>600</c:v>
                </c:pt>
                <c:pt idx="665">
                  <c:v>600</c:v>
                </c:pt>
                <c:pt idx="666">
                  <c:v>601</c:v>
                </c:pt>
                <c:pt idx="667">
                  <c:v>600</c:v>
                </c:pt>
                <c:pt idx="668">
                  <c:v>600</c:v>
                </c:pt>
                <c:pt idx="669">
                  <c:v>600</c:v>
                </c:pt>
                <c:pt idx="670">
                  <c:v>600</c:v>
                </c:pt>
                <c:pt idx="671">
                  <c:v>601</c:v>
                </c:pt>
                <c:pt idx="672">
                  <c:v>601</c:v>
                </c:pt>
                <c:pt idx="673">
                  <c:v>600</c:v>
                </c:pt>
                <c:pt idx="674">
                  <c:v>600</c:v>
                </c:pt>
                <c:pt idx="675">
                  <c:v>600</c:v>
                </c:pt>
                <c:pt idx="676">
                  <c:v>601</c:v>
                </c:pt>
                <c:pt idx="677">
                  <c:v>600</c:v>
                </c:pt>
                <c:pt idx="678">
                  <c:v>600</c:v>
                </c:pt>
                <c:pt idx="679">
                  <c:v>601</c:v>
                </c:pt>
                <c:pt idx="680">
                  <c:v>601</c:v>
                </c:pt>
                <c:pt idx="681">
                  <c:v>601</c:v>
                </c:pt>
                <c:pt idx="682">
                  <c:v>600</c:v>
                </c:pt>
                <c:pt idx="683">
                  <c:v>601</c:v>
                </c:pt>
                <c:pt idx="684">
                  <c:v>601</c:v>
                </c:pt>
                <c:pt idx="685">
                  <c:v>600</c:v>
                </c:pt>
                <c:pt idx="686">
                  <c:v>600</c:v>
                </c:pt>
                <c:pt idx="687">
                  <c:v>600</c:v>
                </c:pt>
                <c:pt idx="688">
                  <c:v>601</c:v>
                </c:pt>
                <c:pt idx="689">
                  <c:v>600</c:v>
                </c:pt>
                <c:pt idx="690">
                  <c:v>601</c:v>
                </c:pt>
                <c:pt idx="691">
                  <c:v>600</c:v>
                </c:pt>
                <c:pt idx="692">
                  <c:v>601</c:v>
                </c:pt>
                <c:pt idx="693">
                  <c:v>601</c:v>
                </c:pt>
                <c:pt idx="694">
                  <c:v>600</c:v>
                </c:pt>
                <c:pt idx="695">
                  <c:v>600</c:v>
                </c:pt>
                <c:pt idx="696">
                  <c:v>601</c:v>
                </c:pt>
                <c:pt idx="697">
                  <c:v>601</c:v>
                </c:pt>
                <c:pt idx="698">
                  <c:v>600</c:v>
                </c:pt>
                <c:pt idx="699">
                  <c:v>600</c:v>
                </c:pt>
                <c:pt idx="700">
                  <c:v>600</c:v>
                </c:pt>
                <c:pt idx="701">
                  <c:v>600</c:v>
                </c:pt>
                <c:pt idx="702">
                  <c:v>601</c:v>
                </c:pt>
                <c:pt idx="703">
                  <c:v>601</c:v>
                </c:pt>
                <c:pt idx="704">
                  <c:v>601</c:v>
                </c:pt>
                <c:pt idx="705">
                  <c:v>600</c:v>
                </c:pt>
                <c:pt idx="706">
                  <c:v>601</c:v>
                </c:pt>
                <c:pt idx="707">
                  <c:v>600</c:v>
                </c:pt>
                <c:pt idx="708">
                  <c:v>600</c:v>
                </c:pt>
                <c:pt idx="709">
                  <c:v>601</c:v>
                </c:pt>
                <c:pt idx="710">
                  <c:v>601</c:v>
                </c:pt>
                <c:pt idx="711">
                  <c:v>600</c:v>
                </c:pt>
                <c:pt idx="712">
                  <c:v>600</c:v>
                </c:pt>
                <c:pt idx="713">
                  <c:v>600</c:v>
                </c:pt>
                <c:pt idx="714">
                  <c:v>600</c:v>
                </c:pt>
                <c:pt idx="715">
                  <c:v>601</c:v>
                </c:pt>
                <c:pt idx="716">
                  <c:v>601</c:v>
                </c:pt>
                <c:pt idx="717">
                  <c:v>600</c:v>
                </c:pt>
                <c:pt idx="718">
                  <c:v>601</c:v>
                </c:pt>
                <c:pt idx="719">
                  <c:v>601</c:v>
                </c:pt>
                <c:pt idx="720">
                  <c:v>600</c:v>
                </c:pt>
                <c:pt idx="721">
                  <c:v>600</c:v>
                </c:pt>
                <c:pt idx="722">
                  <c:v>600</c:v>
                </c:pt>
                <c:pt idx="723">
                  <c:v>600</c:v>
                </c:pt>
                <c:pt idx="724">
                  <c:v>600</c:v>
                </c:pt>
                <c:pt idx="725">
                  <c:v>600</c:v>
                </c:pt>
                <c:pt idx="726">
                  <c:v>600</c:v>
                </c:pt>
                <c:pt idx="727">
                  <c:v>600</c:v>
                </c:pt>
                <c:pt idx="728">
                  <c:v>600</c:v>
                </c:pt>
                <c:pt idx="729">
                  <c:v>600</c:v>
                </c:pt>
                <c:pt idx="730">
                  <c:v>600</c:v>
                </c:pt>
                <c:pt idx="731">
                  <c:v>600</c:v>
                </c:pt>
                <c:pt idx="732">
                  <c:v>600</c:v>
                </c:pt>
                <c:pt idx="733">
                  <c:v>600</c:v>
                </c:pt>
                <c:pt idx="734">
                  <c:v>601</c:v>
                </c:pt>
                <c:pt idx="735">
                  <c:v>601</c:v>
                </c:pt>
                <c:pt idx="736">
                  <c:v>600</c:v>
                </c:pt>
                <c:pt idx="737">
                  <c:v>601</c:v>
                </c:pt>
                <c:pt idx="738">
                  <c:v>601</c:v>
                </c:pt>
                <c:pt idx="739">
                  <c:v>600</c:v>
                </c:pt>
                <c:pt idx="740">
                  <c:v>600</c:v>
                </c:pt>
                <c:pt idx="741">
                  <c:v>601</c:v>
                </c:pt>
                <c:pt idx="742">
                  <c:v>601</c:v>
                </c:pt>
                <c:pt idx="743">
                  <c:v>600</c:v>
                </c:pt>
                <c:pt idx="744">
                  <c:v>600</c:v>
                </c:pt>
                <c:pt idx="745">
                  <c:v>600</c:v>
                </c:pt>
                <c:pt idx="746">
                  <c:v>601</c:v>
                </c:pt>
                <c:pt idx="747">
                  <c:v>601</c:v>
                </c:pt>
                <c:pt idx="748">
                  <c:v>601</c:v>
                </c:pt>
                <c:pt idx="749">
                  <c:v>600</c:v>
                </c:pt>
                <c:pt idx="750">
                  <c:v>600</c:v>
                </c:pt>
                <c:pt idx="751">
                  <c:v>600</c:v>
                </c:pt>
                <c:pt idx="752">
                  <c:v>600</c:v>
                </c:pt>
                <c:pt idx="753">
                  <c:v>601</c:v>
                </c:pt>
                <c:pt idx="754">
                  <c:v>601</c:v>
                </c:pt>
                <c:pt idx="755">
                  <c:v>600</c:v>
                </c:pt>
                <c:pt idx="756">
                  <c:v>600</c:v>
                </c:pt>
                <c:pt idx="757">
                  <c:v>600</c:v>
                </c:pt>
                <c:pt idx="758">
                  <c:v>600</c:v>
                </c:pt>
                <c:pt idx="759">
                  <c:v>601</c:v>
                </c:pt>
                <c:pt idx="760">
                  <c:v>601</c:v>
                </c:pt>
                <c:pt idx="761">
                  <c:v>602</c:v>
                </c:pt>
                <c:pt idx="762">
                  <c:v>601</c:v>
                </c:pt>
                <c:pt idx="763">
                  <c:v>601</c:v>
                </c:pt>
                <c:pt idx="764">
                  <c:v>601</c:v>
                </c:pt>
                <c:pt idx="765">
                  <c:v>600</c:v>
                </c:pt>
                <c:pt idx="766">
                  <c:v>600</c:v>
                </c:pt>
                <c:pt idx="767">
                  <c:v>600</c:v>
                </c:pt>
                <c:pt idx="768">
                  <c:v>601</c:v>
                </c:pt>
                <c:pt idx="769">
                  <c:v>601</c:v>
                </c:pt>
                <c:pt idx="770">
                  <c:v>600</c:v>
                </c:pt>
                <c:pt idx="771">
                  <c:v>600</c:v>
                </c:pt>
                <c:pt idx="772">
                  <c:v>601</c:v>
                </c:pt>
                <c:pt idx="773">
                  <c:v>601</c:v>
                </c:pt>
                <c:pt idx="774">
                  <c:v>600</c:v>
                </c:pt>
                <c:pt idx="775">
                  <c:v>601</c:v>
                </c:pt>
                <c:pt idx="776">
                  <c:v>601</c:v>
                </c:pt>
                <c:pt idx="777">
                  <c:v>600</c:v>
                </c:pt>
                <c:pt idx="778">
                  <c:v>600</c:v>
                </c:pt>
                <c:pt idx="779">
                  <c:v>600</c:v>
                </c:pt>
                <c:pt idx="780">
                  <c:v>600</c:v>
                </c:pt>
                <c:pt idx="781">
                  <c:v>600</c:v>
                </c:pt>
                <c:pt idx="782">
                  <c:v>600</c:v>
                </c:pt>
                <c:pt idx="783">
                  <c:v>600</c:v>
                </c:pt>
                <c:pt idx="784">
                  <c:v>601</c:v>
                </c:pt>
                <c:pt idx="785">
                  <c:v>600</c:v>
                </c:pt>
                <c:pt idx="786">
                  <c:v>600</c:v>
                </c:pt>
                <c:pt idx="787">
                  <c:v>601</c:v>
                </c:pt>
                <c:pt idx="788">
                  <c:v>600</c:v>
                </c:pt>
                <c:pt idx="789">
                  <c:v>601</c:v>
                </c:pt>
                <c:pt idx="790">
                  <c:v>600</c:v>
                </c:pt>
                <c:pt idx="791">
                  <c:v>601</c:v>
                </c:pt>
                <c:pt idx="792">
                  <c:v>601</c:v>
                </c:pt>
                <c:pt idx="793">
                  <c:v>601</c:v>
                </c:pt>
                <c:pt idx="794">
                  <c:v>601</c:v>
                </c:pt>
                <c:pt idx="795">
                  <c:v>601</c:v>
                </c:pt>
                <c:pt idx="796">
                  <c:v>600</c:v>
                </c:pt>
                <c:pt idx="797">
                  <c:v>600</c:v>
                </c:pt>
                <c:pt idx="798">
                  <c:v>600</c:v>
                </c:pt>
                <c:pt idx="799">
                  <c:v>600</c:v>
                </c:pt>
                <c:pt idx="800">
                  <c:v>601</c:v>
                </c:pt>
                <c:pt idx="801">
                  <c:v>600</c:v>
                </c:pt>
                <c:pt idx="802">
                  <c:v>600</c:v>
                </c:pt>
                <c:pt idx="803">
                  <c:v>600</c:v>
                </c:pt>
                <c:pt idx="804">
                  <c:v>600</c:v>
                </c:pt>
                <c:pt idx="805">
                  <c:v>601</c:v>
                </c:pt>
                <c:pt idx="806">
                  <c:v>600</c:v>
                </c:pt>
                <c:pt idx="807">
                  <c:v>600</c:v>
                </c:pt>
                <c:pt idx="808">
                  <c:v>600</c:v>
                </c:pt>
                <c:pt idx="809">
                  <c:v>601</c:v>
                </c:pt>
                <c:pt idx="810">
                  <c:v>600</c:v>
                </c:pt>
                <c:pt idx="811">
                  <c:v>600</c:v>
                </c:pt>
                <c:pt idx="812">
                  <c:v>600</c:v>
                </c:pt>
                <c:pt idx="813">
                  <c:v>600</c:v>
                </c:pt>
                <c:pt idx="814">
                  <c:v>600</c:v>
                </c:pt>
                <c:pt idx="815">
                  <c:v>600</c:v>
                </c:pt>
                <c:pt idx="816">
                  <c:v>600</c:v>
                </c:pt>
                <c:pt idx="817">
                  <c:v>600</c:v>
                </c:pt>
                <c:pt idx="818">
                  <c:v>600</c:v>
                </c:pt>
                <c:pt idx="819">
                  <c:v>600</c:v>
                </c:pt>
                <c:pt idx="820">
                  <c:v>600</c:v>
                </c:pt>
                <c:pt idx="821">
                  <c:v>600</c:v>
                </c:pt>
                <c:pt idx="822">
                  <c:v>601</c:v>
                </c:pt>
                <c:pt idx="823">
                  <c:v>601</c:v>
                </c:pt>
                <c:pt idx="824">
                  <c:v>601</c:v>
                </c:pt>
                <c:pt idx="825">
                  <c:v>600</c:v>
                </c:pt>
                <c:pt idx="826">
                  <c:v>600</c:v>
                </c:pt>
                <c:pt idx="827">
                  <c:v>600</c:v>
                </c:pt>
                <c:pt idx="828">
                  <c:v>600</c:v>
                </c:pt>
                <c:pt idx="829">
                  <c:v>600</c:v>
                </c:pt>
                <c:pt idx="830">
                  <c:v>600</c:v>
                </c:pt>
                <c:pt idx="831">
                  <c:v>600</c:v>
                </c:pt>
                <c:pt idx="832">
                  <c:v>601</c:v>
                </c:pt>
                <c:pt idx="833">
                  <c:v>601</c:v>
                </c:pt>
                <c:pt idx="834">
                  <c:v>601</c:v>
                </c:pt>
                <c:pt idx="835">
                  <c:v>601</c:v>
                </c:pt>
                <c:pt idx="836">
                  <c:v>600</c:v>
                </c:pt>
                <c:pt idx="837">
                  <c:v>600</c:v>
                </c:pt>
                <c:pt idx="838">
                  <c:v>600</c:v>
                </c:pt>
                <c:pt idx="839">
                  <c:v>600</c:v>
                </c:pt>
                <c:pt idx="840">
                  <c:v>600</c:v>
                </c:pt>
                <c:pt idx="841">
                  <c:v>600</c:v>
                </c:pt>
                <c:pt idx="842">
                  <c:v>601</c:v>
                </c:pt>
                <c:pt idx="843">
                  <c:v>601</c:v>
                </c:pt>
                <c:pt idx="844">
                  <c:v>601</c:v>
                </c:pt>
                <c:pt idx="845">
                  <c:v>601</c:v>
                </c:pt>
                <c:pt idx="846">
                  <c:v>601</c:v>
                </c:pt>
                <c:pt idx="847">
                  <c:v>600</c:v>
                </c:pt>
                <c:pt idx="848">
                  <c:v>600</c:v>
                </c:pt>
                <c:pt idx="849">
                  <c:v>600</c:v>
                </c:pt>
                <c:pt idx="850">
                  <c:v>600</c:v>
                </c:pt>
                <c:pt idx="851">
                  <c:v>601</c:v>
                </c:pt>
                <c:pt idx="852">
                  <c:v>601</c:v>
                </c:pt>
                <c:pt idx="853">
                  <c:v>600</c:v>
                </c:pt>
                <c:pt idx="854">
                  <c:v>601</c:v>
                </c:pt>
                <c:pt idx="855">
                  <c:v>600</c:v>
                </c:pt>
                <c:pt idx="856">
                  <c:v>600</c:v>
                </c:pt>
                <c:pt idx="857">
                  <c:v>600</c:v>
                </c:pt>
                <c:pt idx="858">
                  <c:v>600</c:v>
                </c:pt>
                <c:pt idx="859">
                  <c:v>601</c:v>
                </c:pt>
                <c:pt idx="860">
                  <c:v>600</c:v>
                </c:pt>
                <c:pt idx="861">
                  <c:v>600</c:v>
                </c:pt>
                <c:pt idx="862">
                  <c:v>600</c:v>
                </c:pt>
                <c:pt idx="863">
                  <c:v>600</c:v>
                </c:pt>
                <c:pt idx="864">
                  <c:v>600</c:v>
                </c:pt>
                <c:pt idx="865">
                  <c:v>600</c:v>
                </c:pt>
                <c:pt idx="866">
                  <c:v>601</c:v>
                </c:pt>
                <c:pt idx="867">
                  <c:v>600</c:v>
                </c:pt>
                <c:pt idx="868">
                  <c:v>600</c:v>
                </c:pt>
                <c:pt idx="869">
                  <c:v>600</c:v>
                </c:pt>
                <c:pt idx="870">
                  <c:v>601</c:v>
                </c:pt>
                <c:pt idx="871">
                  <c:v>601</c:v>
                </c:pt>
                <c:pt idx="872">
                  <c:v>600</c:v>
                </c:pt>
                <c:pt idx="873">
                  <c:v>600</c:v>
                </c:pt>
                <c:pt idx="874">
                  <c:v>600</c:v>
                </c:pt>
                <c:pt idx="875">
                  <c:v>600</c:v>
                </c:pt>
                <c:pt idx="876">
                  <c:v>600</c:v>
                </c:pt>
                <c:pt idx="877">
                  <c:v>600</c:v>
                </c:pt>
                <c:pt idx="878">
                  <c:v>601</c:v>
                </c:pt>
                <c:pt idx="879">
                  <c:v>600</c:v>
                </c:pt>
                <c:pt idx="880">
                  <c:v>600</c:v>
                </c:pt>
                <c:pt idx="881">
                  <c:v>600</c:v>
                </c:pt>
                <c:pt idx="882">
                  <c:v>600</c:v>
                </c:pt>
                <c:pt idx="883">
                  <c:v>601</c:v>
                </c:pt>
                <c:pt idx="884">
                  <c:v>601</c:v>
                </c:pt>
                <c:pt idx="885">
                  <c:v>600</c:v>
                </c:pt>
                <c:pt idx="886">
                  <c:v>600</c:v>
                </c:pt>
                <c:pt idx="887">
                  <c:v>600</c:v>
                </c:pt>
                <c:pt idx="888">
                  <c:v>600</c:v>
                </c:pt>
                <c:pt idx="889">
                  <c:v>600</c:v>
                </c:pt>
                <c:pt idx="890">
                  <c:v>600</c:v>
                </c:pt>
                <c:pt idx="891">
                  <c:v>601</c:v>
                </c:pt>
                <c:pt idx="892">
                  <c:v>600</c:v>
                </c:pt>
                <c:pt idx="893">
                  <c:v>600</c:v>
                </c:pt>
                <c:pt idx="894">
                  <c:v>600</c:v>
                </c:pt>
                <c:pt idx="895">
                  <c:v>601</c:v>
                </c:pt>
                <c:pt idx="896">
                  <c:v>601</c:v>
                </c:pt>
                <c:pt idx="897">
                  <c:v>600</c:v>
                </c:pt>
                <c:pt idx="898">
                  <c:v>600</c:v>
                </c:pt>
                <c:pt idx="899">
                  <c:v>600</c:v>
                </c:pt>
                <c:pt idx="900">
                  <c:v>600</c:v>
                </c:pt>
                <c:pt idx="901">
                  <c:v>600</c:v>
                </c:pt>
                <c:pt idx="902">
                  <c:v>600</c:v>
                </c:pt>
                <c:pt idx="903">
                  <c:v>601</c:v>
                </c:pt>
                <c:pt idx="904">
                  <c:v>601</c:v>
                </c:pt>
                <c:pt idx="905">
                  <c:v>601</c:v>
                </c:pt>
                <c:pt idx="906">
                  <c:v>601</c:v>
                </c:pt>
                <c:pt idx="907">
                  <c:v>602</c:v>
                </c:pt>
                <c:pt idx="908">
                  <c:v>600</c:v>
                </c:pt>
                <c:pt idx="909">
                  <c:v>600</c:v>
                </c:pt>
                <c:pt idx="910">
                  <c:v>601</c:v>
                </c:pt>
                <c:pt idx="911">
                  <c:v>601</c:v>
                </c:pt>
                <c:pt idx="912">
                  <c:v>600</c:v>
                </c:pt>
                <c:pt idx="913">
                  <c:v>600</c:v>
                </c:pt>
                <c:pt idx="914">
                  <c:v>600</c:v>
                </c:pt>
                <c:pt idx="915">
                  <c:v>601</c:v>
                </c:pt>
                <c:pt idx="916">
                  <c:v>600</c:v>
                </c:pt>
                <c:pt idx="917">
                  <c:v>600</c:v>
                </c:pt>
                <c:pt idx="918">
                  <c:v>600</c:v>
                </c:pt>
                <c:pt idx="919">
                  <c:v>600</c:v>
                </c:pt>
                <c:pt idx="920">
                  <c:v>600</c:v>
                </c:pt>
                <c:pt idx="921">
                  <c:v>600</c:v>
                </c:pt>
                <c:pt idx="922">
                  <c:v>600</c:v>
                </c:pt>
                <c:pt idx="923">
                  <c:v>601</c:v>
                </c:pt>
                <c:pt idx="924">
                  <c:v>600</c:v>
                </c:pt>
                <c:pt idx="925">
                  <c:v>600</c:v>
                </c:pt>
                <c:pt idx="926">
                  <c:v>600</c:v>
                </c:pt>
                <c:pt idx="927">
                  <c:v>600</c:v>
                </c:pt>
                <c:pt idx="928">
                  <c:v>601</c:v>
                </c:pt>
                <c:pt idx="929">
                  <c:v>600</c:v>
                </c:pt>
                <c:pt idx="930">
                  <c:v>600</c:v>
                </c:pt>
                <c:pt idx="931">
                  <c:v>600</c:v>
                </c:pt>
                <c:pt idx="932">
                  <c:v>600</c:v>
                </c:pt>
                <c:pt idx="933">
                  <c:v>600</c:v>
                </c:pt>
                <c:pt idx="934">
                  <c:v>600</c:v>
                </c:pt>
                <c:pt idx="935">
                  <c:v>600</c:v>
                </c:pt>
                <c:pt idx="936">
                  <c:v>600</c:v>
                </c:pt>
                <c:pt idx="937">
                  <c:v>600</c:v>
                </c:pt>
                <c:pt idx="938">
                  <c:v>601</c:v>
                </c:pt>
                <c:pt idx="939">
                  <c:v>601</c:v>
                </c:pt>
                <c:pt idx="940">
                  <c:v>600</c:v>
                </c:pt>
                <c:pt idx="941">
                  <c:v>600</c:v>
                </c:pt>
                <c:pt idx="942">
                  <c:v>601</c:v>
                </c:pt>
                <c:pt idx="943">
                  <c:v>600</c:v>
                </c:pt>
                <c:pt idx="944">
                  <c:v>601</c:v>
                </c:pt>
                <c:pt idx="945">
                  <c:v>601</c:v>
                </c:pt>
                <c:pt idx="946">
                  <c:v>601</c:v>
                </c:pt>
                <c:pt idx="947">
                  <c:v>601</c:v>
                </c:pt>
                <c:pt idx="948">
                  <c:v>601</c:v>
                </c:pt>
                <c:pt idx="949">
                  <c:v>600</c:v>
                </c:pt>
                <c:pt idx="950">
                  <c:v>600</c:v>
                </c:pt>
                <c:pt idx="951">
                  <c:v>600</c:v>
                </c:pt>
                <c:pt idx="952">
                  <c:v>601</c:v>
                </c:pt>
                <c:pt idx="953">
                  <c:v>600</c:v>
                </c:pt>
                <c:pt idx="954">
                  <c:v>600</c:v>
                </c:pt>
                <c:pt idx="955">
                  <c:v>600</c:v>
                </c:pt>
                <c:pt idx="956">
                  <c:v>601</c:v>
                </c:pt>
                <c:pt idx="957">
                  <c:v>601</c:v>
                </c:pt>
                <c:pt idx="958">
                  <c:v>600</c:v>
                </c:pt>
                <c:pt idx="959">
                  <c:v>600</c:v>
                </c:pt>
                <c:pt idx="960">
                  <c:v>601</c:v>
                </c:pt>
                <c:pt idx="961">
                  <c:v>601</c:v>
                </c:pt>
                <c:pt idx="962">
                  <c:v>600</c:v>
                </c:pt>
                <c:pt idx="963">
                  <c:v>601</c:v>
                </c:pt>
                <c:pt idx="964">
                  <c:v>601</c:v>
                </c:pt>
                <c:pt idx="965">
                  <c:v>601</c:v>
                </c:pt>
                <c:pt idx="966">
                  <c:v>600</c:v>
                </c:pt>
                <c:pt idx="967">
                  <c:v>600</c:v>
                </c:pt>
                <c:pt idx="968">
                  <c:v>600</c:v>
                </c:pt>
                <c:pt idx="969">
                  <c:v>601</c:v>
                </c:pt>
                <c:pt idx="970">
                  <c:v>601</c:v>
                </c:pt>
                <c:pt idx="971">
                  <c:v>601</c:v>
                </c:pt>
                <c:pt idx="972">
                  <c:v>600</c:v>
                </c:pt>
                <c:pt idx="973">
                  <c:v>600</c:v>
                </c:pt>
                <c:pt idx="974">
                  <c:v>600</c:v>
                </c:pt>
                <c:pt idx="975">
                  <c:v>600</c:v>
                </c:pt>
                <c:pt idx="976">
                  <c:v>600</c:v>
                </c:pt>
                <c:pt idx="977">
                  <c:v>600</c:v>
                </c:pt>
                <c:pt idx="978">
                  <c:v>600</c:v>
                </c:pt>
                <c:pt idx="979">
                  <c:v>600</c:v>
                </c:pt>
                <c:pt idx="980">
                  <c:v>600</c:v>
                </c:pt>
                <c:pt idx="981">
                  <c:v>600</c:v>
                </c:pt>
                <c:pt idx="982">
                  <c:v>602</c:v>
                </c:pt>
                <c:pt idx="983">
                  <c:v>600</c:v>
                </c:pt>
                <c:pt idx="984">
                  <c:v>600</c:v>
                </c:pt>
                <c:pt idx="985">
                  <c:v>601</c:v>
                </c:pt>
                <c:pt idx="986">
                  <c:v>601</c:v>
                </c:pt>
                <c:pt idx="987">
                  <c:v>600</c:v>
                </c:pt>
                <c:pt idx="988">
                  <c:v>600</c:v>
                </c:pt>
                <c:pt idx="989">
                  <c:v>600</c:v>
                </c:pt>
                <c:pt idx="990">
                  <c:v>600</c:v>
                </c:pt>
                <c:pt idx="991">
                  <c:v>600</c:v>
                </c:pt>
                <c:pt idx="992">
                  <c:v>600</c:v>
                </c:pt>
                <c:pt idx="993">
                  <c:v>600</c:v>
                </c:pt>
                <c:pt idx="994">
                  <c:v>600</c:v>
                </c:pt>
                <c:pt idx="995">
                  <c:v>600</c:v>
                </c:pt>
                <c:pt idx="996">
                  <c:v>600</c:v>
                </c:pt>
                <c:pt idx="997">
                  <c:v>601</c:v>
                </c:pt>
                <c:pt idx="998">
                  <c:v>600</c:v>
                </c:pt>
                <c:pt idx="999">
                  <c:v>600</c:v>
                </c:pt>
                <c:pt idx="1000">
                  <c:v>600</c:v>
                </c:pt>
                <c:pt idx="1001">
                  <c:v>600</c:v>
                </c:pt>
                <c:pt idx="1002">
                  <c:v>600</c:v>
                </c:pt>
                <c:pt idx="1003">
                  <c:v>600</c:v>
                </c:pt>
                <c:pt idx="1004">
                  <c:v>600</c:v>
                </c:pt>
                <c:pt idx="1005">
                  <c:v>600</c:v>
                </c:pt>
                <c:pt idx="1006">
                  <c:v>600</c:v>
                </c:pt>
                <c:pt idx="1007">
                  <c:v>601</c:v>
                </c:pt>
                <c:pt idx="1008">
                  <c:v>601</c:v>
                </c:pt>
                <c:pt idx="1009">
                  <c:v>601</c:v>
                </c:pt>
                <c:pt idx="1010">
                  <c:v>600</c:v>
                </c:pt>
                <c:pt idx="1011">
                  <c:v>600</c:v>
                </c:pt>
                <c:pt idx="1012">
                  <c:v>601</c:v>
                </c:pt>
                <c:pt idx="1013">
                  <c:v>600</c:v>
                </c:pt>
                <c:pt idx="1014">
                  <c:v>600</c:v>
                </c:pt>
                <c:pt idx="1015">
                  <c:v>600</c:v>
                </c:pt>
                <c:pt idx="1016">
                  <c:v>600</c:v>
                </c:pt>
                <c:pt idx="1017">
                  <c:v>601</c:v>
                </c:pt>
                <c:pt idx="1018">
                  <c:v>600</c:v>
                </c:pt>
                <c:pt idx="1019">
                  <c:v>600</c:v>
                </c:pt>
                <c:pt idx="1020">
                  <c:v>601</c:v>
                </c:pt>
                <c:pt idx="1021">
                  <c:v>601</c:v>
                </c:pt>
                <c:pt idx="1022">
                  <c:v>600</c:v>
                </c:pt>
                <c:pt idx="1023">
                  <c:v>600</c:v>
                </c:pt>
                <c:pt idx="1024">
                  <c:v>601</c:v>
                </c:pt>
                <c:pt idx="1025">
                  <c:v>601</c:v>
                </c:pt>
                <c:pt idx="1026">
                  <c:v>601</c:v>
                </c:pt>
                <c:pt idx="1027">
                  <c:v>601</c:v>
                </c:pt>
                <c:pt idx="1028">
                  <c:v>600</c:v>
                </c:pt>
                <c:pt idx="1029">
                  <c:v>600</c:v>
                </c:pt>
                <c:pt idx="1030">
                  <c:v>600</c:v>
                </c:pt>
                <c:pt idx="1031">
                  <c:v>600</c:v>
                </c:pt>
                <c:pt idx="1032">
                  <c:v>600</c:v>
                </c:pt>
                <c:pt idx="1033">
                  <c:v>600</c:v>
                </c:pt>
                <c:pt idx="1034">
                  <c:v>600</c:v>
                </c:pt>
                <c:pt idx="1035">
                  <c:v>601</c:v>
                </c:pt>
                <c:pt idx="1036">
                  <c:v>600</c:v>
                </c:pt>
                <c:pt idx="1037">
                  <c:v>600</c:v>
                </c:pt>
                <c:pt idx="1038">
                  <c:v>600</c:v>
                </c:pt>
                <c:pt idx="1039">
                  <c:v>600</c:v>
                </c:pt>
                <c:pt idx="1040">
                  <c:v>600</c:v>
                </c:pt>
                <c:pt idx="1041">
                  <c:v>600</c:v>
                </c:pt>
                <c:pt idx="1042">
                  <c:v>600</c:v>
                </c:pt>
                <c:pt idx="1043">
                  <c:v>600</c:v>
                </c:pt>
                <c:pt idx="1044">
                  <c:v>600</c:v>
                </c:pt>
                <c:pt idx="1045">
                  <c:v>601</c:v>
                </c:pt>
                <c:pt idx="1046">
                  <c:v>600</c:v>
                </c:pt>
                <c:pt idx="1047">
                  <c:v>600</c:v>
                </c:pt>
                <c:pt idx="1048">
                  <c:v>600</c:v>
                </c:pt>
                <c:pt idx="1049">
                  <c:v>600</c:v>
                </c:pt>
                <c:pt idx="1050">
                  <c:v>600</c:v>
                </c:pt>
                <c:pt idx="1051">
                  <c:v>601</c:v>
                </c:pt>
                <c:pt idx="1052">
                  <c:v>600</c:v>
                </c:pt>
                <c:pt idx="1053">
                  <c:v>601</c:v>
                </c:pt>
                <c:pt idx="1054">
                  <c:v>601</c:v>
                </c:pt>
                <c:pt idx="1055">
                  <c:v>600</c:v>
                </c:pt>
                <c:pt idx="1056">
                  <c:v>600</c:v>
                </c:pt>
                <c:pt idx="1057">
                  <c:v>600</c:v>
                </c:pt>
                <c:pt idx="1058">
                  <c:v>601</c:v>
                </c:pt>
                <c:pt idx="1059">
                  <c:v>600</c:v>
                </c:pt>
                <c:pt idx="1060">
                  <c:v>600</c:v>
                </c:pt>
                <c:pt idx="1061">
                  <c:v>600</c:v>
                </c:pt>
                <c:pt idx="1062">
                  <c:v>600</c:v>
                </c:pt>
                <c:pt idx="1063">
                  <c:v>600</c:v>
                </c:pt>
                <c:pt idx="1064">
                  <c:v>600</c:v>
                </c:pt>
                <c:pt idx="1065">
                  <c:v>601</c:v>
                </c:pt>
                <c:pt idx="1066">
                  <c:v>601</c:v>
                </c:pt>
                <c:pt idx="1067">
                  <c:v>601</c:v>
                </c:pt>
                <c:pt idx="1068">
                  <c:v>600</c:v>
                </c:pt>
                <c:pt idx="1069">
                  <c:v>600</c:v>
                </c:pt>
                <c:pt idx="1070">
                  <c:v>600</c:v>
                </c:pt>
                <c:pt idx="1071">
                  <c:v>600</c:v>
                </c:pt>
                <c:pt idx="1072">
                  <c:v>600</c:v>
                </c:pt>
                <c:pt idx="1073">
                  <c:v>600</c:v>
                </c:pt>
                <c:pt idx="1074">
                  <c:v>601</c:v>
                </c:pt>
                <c:pt idx="1075">
                  <c:v>601</c:v>
                </c:pt>
                <c:pt idx="1076">
                  <c:v>601</c:v>
                </c:pt>
                <c:pt idx="1077">
                  <c:v>600</c:v>
                </c:pt>
                <c:pt idx="1078">
                  <c:v>600</c:v>
                </c:pt>
                <c:pt idx="1079">
                  <c:v>600</c:v>
                </c:pt>
                <c:pt idx="1080">
                  <c:v>600</c:v>
                </c:pt>
                <c:pt idx="1081">
                  <c:v>600</c:v>
                </c:pt>
                <c:pt idx="1082">
                  <c:v>601</c:v>
                </c:pt>
                <c:pt idx="1083">
                  <c:v>600</c:v>
                </c:pt>
                <c:pt idx="1084">
                  <c:v>601</c:v>
                </c:pt>
                <c:pt idx="1085">
                  <c:v>601</c:v>
                </c:pt>
                <c:pt idx="1086">
                  <c:v>601</c:v>
                </c:pt>
                <c:pt idx="1087">
                  <c:v>600</c:v>
                </c:pt>
                <c:pt idx="1088">
                  <c:v>600</c:v>
                </c:pt>
                <c:pt idx="1089">
                  <c:v>600</c:v>
                </c:pt>
                <c:pt idx="1090">
                  <c:v>601</c:v>
                </c:pt>
                <c:pt idx="1091">
                  <c:v>600</c:v>
                </c:pt>
                <c:pt idx="1092">
                  <c:v>600</c:v>
                </c:pt>
                <c:pt idx="1093">
                  <c:v>601</c:v>
                </c:pt>
                <c:pt idx="1094">
                  <c:v>602</c:v>
                </c:pt>
                <c:pt idx="1095">
                  <c:v>602</c:v>
                </c:pt>
                <c:pt idx="1096">
                  <c:v>600</c:v>
                </c:pt>
                <c:pt idx="1097">
                  <c:v>600</c:v>
                </c:pt>
                <c:pt idx="1098">
                  <c:v>600</c:v>
                </c:pt>
                <c:pt idx="1099">
                  <c:v>600</c:v>
                </c:pt>
                <c:pt idx="1100">
                  <c:v>600</c:v>
                </c:pt>
                <c:pt idx="1101">
                  <c:v>600</c:v>
                </c:pt>
                <c:pt idx="1102">
                  <c:v>601</c:v>
                </c:pt>
                <c:pt idx="1103">
                  <c:v>601</c:v>
                </c:pt>
                <c:pt idx="1104">
                  <c:v>600</c:v>
                </c:pt>
                <c:pt idx="1105">
                  <c:v>600</c:v>
                </c:pt>
                <c:pt idx="1106">
                  <c:v>600</c:v>
                </c:pt>
                <c:pt idx="1107">
                  <c:v>600</c:v>
                </c:pt>
                <c:pt idx="1108">
                  <c:v>600</c:v>
                </c:pt>
                <c:pt idx="1109">
                  <c:v>600</c:v>
                </c:pt>
                <c:pt idx="1110">
                  <c:v>600</c:v>
                </c:pt>
                <c:pt idx="1111">
                  <c:v>600</c:v>
                </c:pt>
                <c:pt idx="1112">
                  <c:v>600</c:v>
                </c:pt>
                <c:pt idx="1113">
                  <c:v>602</c:v>
                </c:pt>
                <c:pt idx="1114">
                  <c:v>602</c:v>
                </c:pt>
                <c:pt idx="1115">
                  <c:v>601</c:v>
                </c:pt>
                <c:pt idx="1116">
                  <c:v>600</c:v>
                </c:pt>
                <c:pt idx="1117">
                  <c:v>600</c:v>
                </c:pt>
                <c:pt idx="1118">
                  <c:v>600</c:v>
                </c:pt>
                <c:pt idx="1119">
                  <c:v>600</c:v>
                </c:pt>
                <c:pt idx="1120">
                  <c:v>600</c:v>
                </c:pt>
                <c:pt idx="1121">
                  <c:v>600</c:v>
                </c:pt>
                <c:pt idx="1122">
                  <c:v>602</c:v>
                </c:pt>
                <c:pt idx="1123">
                  <c:v>601</c:v>
                </c:pt>
                <c:pt idx="1124">
                  <c:v>601</c:v>
                </c:pt>
                <c:pt idx="1125">
                  <c:v>600</c:v>
                </c:pt>
                <c:pt idx="1126">
                  <c:v>600</c:v>
                </c:pt>
                <c:pt idx="1127">
                  <c:v>600</c:v>
                </c:pt>
                <c:pt idx="1128">
                  <c:v>600</c:v>
                </c:pt>
                <c:pt idx="1129">
                  <c:v>600</c:v>
                </c:pt>
                <c:pt idx="1130">
                  <c:v>600</c:v>
                </c:pt>
                <c:pt idx="1131">
                  <c:v>601</c:v>
                </c:pt>
                <c:pt idx="1132">
                  <c:v>601</c:v>
                </c:pt>
                <c:pt idx="1133">
                  <c:v>601</c:v>
                </c:pt>
                <c:pt idx="1134">
                  <c:v>600</c:v>
                </c:pt>
                <c:pt idx="1135">
                  <c:v>600</c:v>
                </c:pt>
                <c:pt idx="1136">
                  <c:v>600</c:v>
                </c:pt>
                <c:pt idx="1137">
                  <c:v>601</c:v>
                </c:pt>
                <c:pt idx="1138">
                  <c:v>600</c:v>
                </c:pt>
                <c:pt idx="1139">
                  <c:v>601</c:v>
                </c:pt>
                <c:pt idx="1140">
                  <c:v>601</c:v>
                </c:pt>
                <c:pt idx="1141">
                  <c:v>601</c:v>
                </c:pt>
                <c:pt idx="1142">
                  <c:v>600</c:v>
                </c:pt>
                <c:pt idx="1143">
                  <c:v>600</c:v>
                </c:pt>
                <c:pt idx="1144">
                  <c:v>601</c:v>
                </c:pt>
                <c:pt idx="1145">
                  <c:v>601</c:v>
                </c:pt>
                <c:pt idx="1146">
                  <c:v>600</c:v>
                </c:pt>
                <c:pt idx="1147">
                  <c:v>600</c:v>
                </c:pt>
                <c:pt idx="1148">
                  <c:v>600</c:v>
                </c:pt>
                <c:pt idx="1149">
                  <c:v>600</c:v>
                </c:pt>
                <c:pt idx="1150">
                  <c:v>600</c:v>
                </c:pt>
                <c:pt idx="1151">
                  <c:v>600</c:v>
                </c:pt>
                <c:pt idx="1152">
                  <c:v>602</c:v>
                </c:pt>
                <c:pt idx="1153">
                  <c:v>602</c:v>
                </c:pt>
                <c:pt idx="1154">
                  <c:v>601</c:v>
                </c:pt>
                <c:pt idx="1155">
                  <c:v>601</c:v>
                </c:pt>
                <c:pt idx="1156">
                  <c:v>600</c:v>
                </c:pt>
                <c:pt idx="1157">
                  <c:v>601</c:v>
                </c:pt>
                <c:pt idx="1158">
                  <c:v>601</c:v>
                </c:pt>
                <c:pt idx="1159">
                  <c:v>601</c:v>
                </c:pt>
                <c:pt idx="1160">
                  <c:v>600</c:v>
                </c:pt>
                <c:pt idx="1161">
                  <c:v>600</c:v>
                </c:pt>
                <c:pt idx="1162">
                  <c:v>600</c:v>
                </c:pt>
                <c:pt idx="1163">
                  <c:v>600</c:v>
                </c:pt>
                <c:pt idx="1164">
                  <c:v>600</c:v>
                </c:pt>
                <c:pt idx="1165">
                  <c:v>600</c:v>
                </c:pt>
                <c:pt idx="1166">
                  <c:v>601</c:v>
                </c:pt>
                <c:pt idx="1167">
                  <c:v>600</c:v>
                </c:pt>
                <c:pt idx="1168">
                  <c:v>601</c:v>
                </c:pt>
                <c:pt idx="1169">
                  <c:v>601</c:v>
                </c:pt>
                <c:pt idx="1170">
                  <c:v>601</c:v>
                </c:pt>
                <c:pt idx="1171">
                  <c:v>600</c:v>
                </c:pt>
                <c:pt idx="1172">
                  <c:v>600</c:v>
                </c:pt>
                <c:pt idx="1173">
                  <c:v>600</c:v>
                </c:pt>
                <c:pt idx="1174">
                  <c:v>601</c:v>
                </c:pt>
                <c:pt idx="1175">
                  <c:v>601</c:v>
                </c:pt>
                <c:pt idx="1176">
                  <c:v>600</c:v>
                </c:pt>
                <c:pt idx="1177">
                  <c:v>600</c:v>
                </c:pt>
                <c:pt idx="1178">
                  <c:v>600</c:v>
                </c:pt>
                <c:pt idx="1179">
                  <c:v>600</c:v>
                </c:pt>
                <c:pt idx="1180">
                  <c:v>601</c:v>
                </c:pt>
                <c:pt idx="1181">
                  <c:v>600</c:v>
                </c:pt>
                <c:pt idx="1182">
                  <c:v>600</c:v>
                </c:pt>
                <c:pt idx="1183">
                  <c:v>601</c:v>
                </c:pt>
                <c:pt idx="1184">
                  <c:v>601</c:v>
                </c:pt>
                <c:pt idx="1185">
                  <c:v>601</c:v>
                </c:pt>
                <c:pt idx="1186">
                  <c:v>601</c:v>
                </c:pt>
                <c:pt idx="1187">
                  <c:v>600</c:v>
                </c:pt>
                <c:pt idx="1188">
                  <c:v>600</c:v>
                </c:pt>
                <c:pt idx="1189">
                  <c:v>600</c:v>
                </c:pt>
                <c:pt idx="1190">
                  <c:v>601</c:v>
                </c:pt>
                <c:pt idx="1191">
                  <c:v>600</c:v>
                </c:pt>
                <c:pt idx="1192">
                  <c:v>600</c:v>
                </c:pt>
                <c:pt idx="1193">
                  <c:v>600</c:v>
                </c:pt>
                <c:pt idx="1194">
                  <c:v>601</c:v>
                </c:pt>
                <c:pt idx="1195">
                  <c:v>601</c:v>
                </c:pt>
                <c:pt idx="1196">
                  <c:v>600</c:v>
                </c:pt>
                <c:pt idx="1197">
                  <c:v>600</c:v>
                </c:pt>
                <c:pt idx="1198">
                  <c:v>600</c:v>
                </c:pt>
                <c:pt idx="1199">
                  <c:v>600</c:v>
                </c:pt>
                <c:pt idx="1200">
                  <c:v>600</c:v>
                </c:pt>
                <c:pt idx="1201">
                  <c:v>600</c:v>
                </c:pt>
                <c:pt idx="1202">
                  <c:v>601</c:v>
                </c:pt>
                <c:pt idx="1203">
                  <c:v>601</c:v>
                </c:pt>
                <c:pt idx="1204">
                  <c:v>601</c:v>
                </c:pt>
                <c:pt idx="1205">
                  <c:v>601</c:v>
                </c:pt>
                <c:pt idx="1206">
                  <c:v>600</c:v>
                </c:pt>
                <c:pt idx="1207">
                  <c:v>600</c:v>
                </c:pt>
                <c:pt idx="1208">
                  <c:v>600</c:v>
                </c:pt>
                <c:pt idx="1209">
                  <c:v>602</c:v>
                </c:pt>
                <c:pt idx="1210">
                  <c:v>601</c:v>
                </c:pt>
                <c:pt idx="1211">
                  <c:v>601</c:v>
                </c:pt>
                <c:pt idx="1212">
                  <c:v>600</c:v>
                </c:pt>
                <c:pt idx="1213">
                  <c:v>601</c:v>
                </c:pt>
                <c:pt idx="1214">
                  <c:v>601</c:v>
                </c:pt>
                <c:pt idx="1215">
                  <c:v>601</c:v>
                </c:pt>
                <c:pt idx="1216">
                  <c:v>601</c:v>
                </c:pt>
                <c:pt idx="1217">
                  <c:v>600</c:v>
                </c:pt>
                <c:pt idx="1218">
                  <c:v>600</c:v>
                </c:pt>
                <c:pt idx="1219">
                  <c:v>600</c:v>
                </c:pt>
                <c:pt idx="1220">
                  <c:v>600</c:v>
                </c:pt>
                <c:pt idx="1221">
                  <c:v>600</c:v>
                </c:pt>
                <c:pt idx="1222">
                  <c:v>600</c:v>
                </c:pt>
                <c:pt idx="1223">
                  <c:v>601</c:v>
                </c:pt>
                <c:pt idx="1224">
                  <c:v>601</c:v>
                </c:pt>
                <c:pt idx="1225">
                  <c:v>600</c:v>
                </c:pt>
                <c:pt idx="1226">
                  <c:v>600</c:v>
                </c:pt>
                <c:pt idx="1227">
                  <c:v>600</c:v>
                </c:pt>
                <c:pt idx="1228">
                  <c:v>601</c:v>
                </c:pt>
                <c:pt idx="1229">
                  <c:v>600</c:v>
                </c:pt>
                <c:pt idx="1230">
                  <c:v>600</c:v>
                </c:pt>
                <c:pt idx="1231">
                  <c:v>600</c:v>
                </c:pt>
                <c:pt idx="1232">
                  <c:v>600</c:v>
                </c:pt>
                <c:pt idx="1233">
                  <c:v>600</c:v>
                </c:pt>
                <c:pt idx="1234">
                  <c:v>600</c:v>
                </c:pt>
                <c:pt idx="1235">
                  <c:v>601</c:v>
                </c:pt>
                <c:pt idx="1236">
                  <c:v>600</c:v>
                </c:pt>
                <c:pt idx="1237">
                  <c:v>600</c:v>
                </c:pt>
                <c:pt idx="1238">
                  <c:v>600</c:v>
                </c:pt>
                <c:pt idx="1239">
                  <c:v>600</c:v>
                </c:pt>
                <c:pt idx="1240">
                  <c:v>601</c:v>
                </c:pt>
                <c:pt idx="1241">
                  <c:v>601</c:v>
                </c:pt>
                <c:pt idx="1242">
                  <c:v>600</c:v>
                </c:pt>
                <c:pt idx="1243">
                  <c:v>600</c:v>
                </c:pt>
                <c:pt idx="1244">
                  <c:v>600</c:v>
                </c:pt>
                <c:pt idx="1245">
                  <c:v>601</c:v>
                </c:pt>
                <c:pt idx="1246">
                  <c:v>600</c:v>
                </c:pt>
                <c:pt idx="1247">
                  <c:v>600</c:v>
                </c:pt>
                <c:pt idx="1248">
                  <c:v>600</c:v>
                </c:pt>
                <c:pt idx="1249">
                  <c:v>600</c:v>
                </c:pt>
                <c:pt idx="1250">
                  <c:v>600</c:v>
                </c:pt>
                <c:pt idx="1251">
                  <c:v>600</c:v>
                </c:pt>
                <c:pt idx="1252">
                  <c:v>600</c:v>
                </c:pt>
                <c:pt idx="1253">
                  <c:v>600</c:v>
                </c:pt>
                <c:pt idx="1254">
                  <c:v>600</c:v>
                </c:pt>
                <c:pt idx="1255">
                  <c:v>600</c:v>
                </c:pt>
                <c:pt idx="1256">
                  <c:v>600</c:v>
                </c:pt>
                <c:pt idx="1257">
                  <c:v>600</c:v>
                </c:pt>
                <c:pt idx="1258">
                  <c:v>600</c:v>
                </c:pt>
                <c:pt idx="1259">
                  <c:v>601</c:v>
                </c:pt>
                <c:pt idx="1260">
                  <c:v>601</c:v>
                </c:pt>
                <c:pt idx="1261">
                  <c:v>600</c:v>
                </c:pt>
                <c:pt idx="1262">
                  <c:v>601</c:v>
                </c:pt>
                <c:pt idx="1263">
                  <c:v>601</c:v>
                </c:pt>
                <c:pt idx="1264">
                  <c:v>600</c:v>
                </c:pt>
                <c:pt idx="1265">
                  <c:v>601</c:v>
                </c:pt>
                <c:pt idx="1266">
                  <c:v>601</c:v>
                </c:pt>
                <c:pt idx="1267">
                  <c:v>600</c:v>
                </c:pt>
                <c:pt idx="1268">
                  <c:v>601</c:v>
                </c:pt>
                <c:pt idx="1269">
                  <c:v>601</c:v>
                </c:pt>
                <c:pt idx="1270">
                  <c:v>601</c:v>
                </c:pt>
                <c:pt idx="1271">
                  <c:v>600</c:v>
                </c:pt>
                <c:pt idx="1272">
                  <c:v>600</c:v>
                </c:pt>
                <c:pt idx="1273">
                  <c:v>600</c:v>
                </c:pt>
                <c:pt idx="1274">
                  <c:v>600</c:v>
                </c:pt>
                <c:pt idx="1275">
                  <c:v>600</c:v>
                </c:pt>
                <c:pt idx="1276">
                  <c:v>600</c:v>
                </c:pt>
                <c:pt idx="1277">
                  <c:v>600</c:v>
                </c:pt>
                <c:pt idx="1278">
                  <c:v>600</c:v>
                </c:pt>
                <c:pt idx="1279">
                  <c:v>600</c:v>
                </c:pt>
                <c:pt idx="1280">
                  <c:v>600</c:v>
                </c:pt>
                <c:pt idx="1281">
                  <c:v>600</c:v>
                </c:pt>
                <c:pt idx="1282">
                  <c:v>600</c:v>
                </c:pt>
                <c:pt idx="1283">
                  <c:v>601</c:v>
                </c:pt>
                <c:pt idx="1284">
                  <c:v>600</c:v>
                </c:pt>
                <c:pt idx="1285">
                  <c:v>601</c:v>
                </c:pt>
                <c:pt idx="1286">
                  <c:v>601</c:v>
                </c:pt>
                <c:pt idx="1287">
                  <c:v>601</c:v>
                </c:pt>
                <c:pt idx="1288">
                  <c:v>600</c:v>
                </c:pt>
                <c:pt idx="1289">
                  <c:v>600</c:v>
                </c:pt>
                <c:pt idx="1290">
                  <c:v>600</c:v>
                </c:pt>
                <c:pt idx="1291">
                  <c:v>600</c:v>
                </c:pt>
                <c:pt idx="1292">
                  <c:v>600</c:v>
                </c:pt>
                <c:pt idx="1293">
                  <c:v>600</c:v>
                </c:pt>
                <c:pt idx="1294">
                  <c:v>600</c:v>
                </c:pt>
                <c:pt idx="1295">
                  <c:v>600</c:v>
                </c:pt>
                <c:pt idx="1296">
                  <c:v>601</c:v>
                </c:pt>
                <c:pt idx="1297">
                  <c:v>600</c:v>
                </c:pt>
                <c:pt idx="1298">
                  <c:v>600</c:v>
                </c:pt>
                <c:pt idx="1299">
                  <c:v>601</c:v>
                </c:pt>
                <c:pt idx="1300">
                  <c:v>601</c:v>
                </c:pt>
                <c:pt idx="1301">
                  <c:v>601</c:v>
                </c:pt>
                <c:pt idx="1302">
                  <c:v>600</c:v>
                </c:pt>
                <c:pt idx="1303">
                  <c:v>600</c:v>
                </c:pt>
                <c:pt idx="1304">
                  <c:v>600</c:v>
                </c:pt>
                <c:pt idx="1305">
                  <c:v>600</c:v>
                </c:pt>
                <c:pt idx="1306">
                  <c:v>600</c:v>
                </c:pt>
                <c:pt idx="1307">
                  <c:v>601</c:v>
                </c:pt>
                <c:pt idx="1308">
                  <c:v>601</c:v>
                </c:pt>
                <c:pt idx="1309">
                  <c:v>601</c:v>
                </c:pt>
                <c:pt idx="1310">
                  <c:v>600</c:v>
                </c:pt>
                <c:pt idx="1311">
                  <c:v>600</c:v>
                </c:pt>
                <c:pt idx="1312">
                  <c:v>600</c:v>
                </c:pt>
                <c:pt idx="1313">
                  <c:v>600</c:v>
                </c:pt>
                <c:pt idx="1314">
                  <c:v>600</c:v>
                </c:pt>
                <c:pt idx="1315">
                  <c:v>600</c:v>
                </c:pt>
                <c:pt idx="1316">
                  <c:v>601</c:v>
                </c:pt>
                <c:pt idx="1317">
                  <c:v>601</c:v>
                </c:pt>
                <c:pt idx="1318">
                  <c:v>600</c:v>
                </c:pt>
                <c:pt idx="1319">
                  <c:v>600</c:v>
                </c:pt>
                <c:pt idx="1320">
                  <c:v>600</c:v>
                </c:pt>
                <c:pt idx="1321">
                  <c:v>600</c:v>
                </c:pt>
                <c:pt idx="1322">
                  <c:v>600</c:v>
                </c:pt>
                <c:pt idx="1323">
                  <c:v>600</c:v>
                </c:pt>
                <c:pt idx="1324">
                  <c:v>600</c:v>
                </c:pt>
                <c:pt idx="1325">
                  <c:v>601</c:v>
                </c:pt>
                <c:pt idx="1326">
                  <c:v>600</c:v>
                </c:pt>
                <c:pt idx="1327">
                  <c:v>600</c:v>
                </c:pt>
                <c:pt idx="1328">
                  <c:v>601</c:v>
                </c:pt>
                <c:pt idx="1329">
                  <c:v>600</c:v>
                </c:pt>
                <c:pt idx="1330">
                  <c:v>602</c:v>
                </c:pt>
                <c:pt idx="1331">
                  <c:v>602</c:v>
                </c:pt>
                <c:pt idx="1332">
                  <c:v>601</c:v>
                </c:pt>
                <c:pt idx="1333">
                  <c:v>600</c:v>
                </c:pt>
                <c:pt idx="1334">
                  <c:v>601</c:v>
                </c:pt>
                <c:pt idx="1335">
                  <c:v>600</c:v>
                </c:pt>
                <c:pt idx="1336">
                  <c:v>601</c:v>
                </c:pt>
                <c:pt idx="1337">
                  <c:v>601</c:v>
                </c:pt>
                <c:pt idx="1338">
                  <c:v>601</c:v>
                </c:pt>
                <c:pt idx="1339">
                  <c:v>600</c:v>
                </c:pt>
                <c:pt idx="1340">
                  <c:v>601</c:v>
                </c:pt>
                <c:pt idx="1341">
                  <c:v>601</c:v>
                </c:pt>
                <c:pt idx="1342">
                  <c:v>600</c:v>
                </c:pt>
                <c:pt idx="1343">
                  <c:v>600</c:v>
                </c:pt>
                <c:pt idx="1344">
                  <c:v>600</c:v>
                </c:pt>
                <c:pt idx="1345">
                  <c:v>601</c:v>
                </c:pt>
                <c:pt idx="1346">
                  <c:v>600</c:v>
                </c:pt>
                <c:pt idx="1347">
                  <c:v>600</c:v>
                </c:pt>
                <c:pt idx="1348">
                  <c:v>600</c:v>
                </c:pt>
                <c:pt idx="1349">
                  <c:v>600</c:v>
                </c:pt>
                <c:pt idx="1350">
                  <c:v>600</c:v>
                </c:pt>
                <c:pt idx="1351">
                  <c:v>601</c:v>
                </c:pt>
                <c:pt idx="1352">
                  <c:v>601</c:v>
                </c:pt>
                <c:pt idx="1353">
                  <c:v>600</c:v>
                </c:pt>
                <c:pt idx="1354">
                  <c:v>600</c:v>
                </c:pt>
                <c:pt idx="1355">
                  <c:v>600</c:v>
                </c:pt>
                <c:pt idx="1356">
                  <c:v>600</c:v>
                </c:pt>
                <c:pt idx="1357">
                  <c:v>601</c:v>
                </c:pt>
                <c:pt idx="1358">
                  <c:v>600</c:v>
                </c:pt>
                <c:pt idx="1359">
                  <c:v>601</c:v>
                </c:pt>
                <c:pt idx="1360">
                  <c:v>601</c:v>
                </c:pt>
                <c:pt idx="1361">
                  <c:v>601</c:v>
                </c:pt>
                <c:pt idx="1362">
                  <c:v>600</c:v>
                </c:pt>
                <c:pt idx="1363">
                  <c:v>600</c:v>
                </c:pt>
                <c:pt idx="1364">
                  <c:v>600</c:v>
                </c:pt>
                <c:pt idx="1365">
                  <c:v>601</c:v>
                </c:pt>
                <c:pt idx="1366">
                  <c:v>601</c:v>
                </c:pt>
                <c:pt idx="1367">
                  <c:v>600</c:v>
                </c:pt>
                <c:pt idx="1368">
                  <c:v>601</c:v>
                </c:pt>
                <c:pt idx="1369">
                  <c:v>601</c:v>
                </c:pt>
                <c:pt idx="1370">
                  <c:v>600</c:v>
                </c:pt>
                <c:pt idx="1371">
                  <c:v>600</c:v>
                </c:pt>
                <c:pt idx="1372">
                  <c:v>600</c:v>
                </c:pt>
                <c:pt idx="1373">
                  <c:v>600</c:v>
                </c:pt>
                <c:pt idx="1374">
                  <c:v>600</c:v>
                </c:pt>
                <c:pt idx="1375">
                  <c:v>600</c:v>
                </c:pt>
                <c:pt idx="1376">
                  <c:v>600</c:v>
                </c:pt>
                <c:pt idx="1377">
                  <c:v>600</c:v>
                </c:pt>
                <c:pt idx="1378">
                  <c:v>600</c:v>
                </c:pt>
                <c:pt idx="1379">
                  <c:v>600</c:v>
                </c:pt>
                <c:pt idx="1380">
                  <c:v>602</c:v>
                </c:pt>
                <c:pt idx="1381">
                  <c:v>602</c:v>
                </c:pt>
                <c:pt idx="1382">
                  <c:v>600</c:v>
                </c:pt>
                <c:pt idx="1383">
                  <c:v>600</c:v>
                </c:pt>
                <c:pt idx="1384">
                  <c:v>600</c:v>
                </c:pt>
                <c:pt idx="1385">
                  <c:v>600</c:v>
                </c:pt>
                <c:pt idx="1386">
                  <c:v>601</c:v>
                </c:pt>
                <c:pt idx="1387">
                  <c:v>601</c:v>
                </c:pt>
                <c:pt idx="1388">
                  <c:v>601</c:v>
                </c:pt>
                <c:pt idx="1389">
                  <c:v>600</c:v>
                </c:pt>
                <c:pt idx="1390">
                  <c:v>600</c:v>
                </c:pt>
                <c:pt idx="1391">
                  <c:v>600</c:v>
                </c:pt>
                <c:pt idx="1392">
                  <c:v>600</c:v>
                </c:pt>
                <c:pt idx="1393">
                  <c:v>600</c:v>
                </c:pt>
                <c:pt idx="1394">
                  <c:v>600</c:v>
                </c:pt>
                <c:pt idx="1395">
                  <c:v>600</c:v>
                </c:pt>
                <c:pt idx="1396">
                  <c:v>601</c:v>
                </c:pt>
                <c:pt idx="1397">
                  <c:v>600</c:v>
                </c:pt>
                <c:pt idx="1398">
                  <c:v>601</c:v>
                </c:pt>
                <c:pt idx="1399">
                  <c:v>600</c:v>
                </c:pt>
                <c:pt idx="1400">
                  <c:v>600</c:v>
                </c:pt>
                <c:pt idx="1401">
                  <c:v>600</c:v>
                </c:pt>
                <c:pt idx="1402">
                  <c:v>601</c:v>
                </c:pt>
                <c:pt idx="1403">
                  <c:v>600</c:v>
                </c:pt>
                <c:pt idx="1404">
                  <c:v>600</c:v>
                </c:pt>
                <c:pt idx="1405">
                  <c:v>600</c:v>
                </c:pt>
                <c:pt idx="1406">
                  <c:v>601</c:v>
                </c:pt>
                <c:pt idx="1407">
                  <c:v>601</c:v>
                </c:pt>
                <c:pt idx="1408">
                  <c:v>600</c:v>
                </c:pt>
                <c:pt idx="1409">
                  <c:v>600</c:v>
                </c:pt>
                <c:pt idx="1410">
                  <c:v>600</c:v>
                </c:pt>
                <c:pt idx="1411">
                  <c:v>600</c:v>
                </c:pt>
                <c:pt idx="1412">
                  <c:v>600</c:v>
                </c:pt>
                <c:pt idx="1413">
                  <c:v>600</c:v>
                </c:pt>
                <c:pt idx="1414">
                  <c:v>601</c:v>
                </c:pt>
                <c:pt idx="1415">
                  <c:v>600</c:v>
                </c:pt>
                <c:pt idx="1416">
                  <c:v>600</c:v>
                </c:pt>
                <c:pt idx="1417">
                  <c:v>601</c:v>
                </c:pt>
                <c:pt idx="1418">
                  <c:v>600</c:v>
                </c:pt>
                <c:pt idx="1419">
                  <c:v>600</c:v>
                </c:pt>
                <c:pt idx="1420">
                  <c:v>600</c:v>
                </c:pt>
                <c:pt idx="1421">
                  <c:v>600</c:v>
                </c:pt>
                <c:pt idx="1422">
                  <c:v>601</c:v>
                </c:pt>
                <c:pt idx="1423">
                  <c:v>601</c:v>
                </c:pt>
                <c:pt idx="1424">
                  <c:v>601</c:v>
                </c:pt>
                <c:pt idx="1425">
                  <c:v>600</c:v>
                </c:pt>
                <c:pt idx="1426">
                  <c:v>600</c:v>
                </c:pt>
                <c:pt idx="1427">
                  <c:v>600</c:v>
                </c:pt>
                <c:pt idx="1428">
                  <c:v>600</c:v>
                </c:pt>
                <c:pt idx="1429">
                  <c:v>600</c:v>
                </c:pt>
                <c:pt idx="1430">
                  <c:v>600</c:v>
                </c:pt>
                <c:pt idx="1431">
                  <c:v>601</c:v>
                </c:pt>
                <c:pt idx="1432">
                  <c:v>600</c:v>
                </c:pt>
                <c:pt idx="1433">
                  <c:v>600</c:v>
                </c:pt>
                <c:pt idx="1434">
                  <c:v>602</c:v>
                </c:pt>
                <c:pt idx="1435">
                  <c:v>600</c:v>
                </c:pt>
                <c:pt idx="1436">
                  <c:v>600</c:v>
                </c:pt>
                <c:pt idx="1437">
                  <c:v>600</c:v>
                </c:pt>
                <c:pt idx="1438">
                  <c:v>601</c:v>
                </c:pt>
                <c:pt idx="1439">
                  <c:v>601</c:v>
                </c:pt>
                <c:pt idx="1440">
                  <c:v>600</c:v>
                </c:pt>
                <c:pt idx="1441">
                  <c:v>600</c:v>
                </c:pt>
                <c:pt idx="1442">
                  <c:v>602</c:v>
                </c:pt>
                <c:pt idx="1443">
                  <c:v>600</c:v>
                </c:pt>
                <c:pt idx="1444">
                  <c:v>601</c:v>
                </c:pt>
                <c:pt idx="1445">
                  <c:v>601</c:v>
                </c:pt>
                <c:pt idx="1446">
                  <c:v>601</c:v>
                </c:pt>
                <c:pt idx="1447">
                  <c:v>600</c:v>
                </c:pt>
                <c:pt idx="1448">
                  <c:v>600</c:v>
                </c:pt>
                <c:pt idx="1449">
                  <c:v>600</c:v>
                </c:pt>
                <c:pt idx="1450">
                  <c:v>601</c:v>
                </c:pt>
                <c:pt idx="1451">
                  <c:v>601</c:v>
                </c:pt>
                <c:pt idx="1452">
                  <c:v>600</c:v>
                </c:pt>
                <c:pt idx="1453">
                  <c:v>600</c:v>
                </c:pt>
                <c:pt idx="1454">
                  <c:v>601</c:v>
                </c:pt>
                <c:pt idx="1455">
                  <c:v>601</c:v>
                </c:pt>
                <c:pt idx="1456">
                  <c:v>600</c:v>
                </c:pt>
                <c:pt idx="1457">
                  <c:v>600</c:v>
                </c:pt>
                <c:pt idx="1458">
                  <c:v>601</c:v>
                </c:pt>
                <c:pt idx="1459">
                  <c:v>601</c:v>
                </c:pt>
                <c:pt idx="1460">
                  <c:v>601</c:v>
                </c:pt>
                <c:pt idx="1461">
                  <c:v>601</c:v>
                </c:pt>
                <c:pt idx="1462">
                  <c:v>600</c:v>
                </c:pt>
                <c:pt idx="1463">
                  <c:v>600</c:v>
                </c:pt>
                <c:pt idx="1464">
                  <c:v>600</c:v>
                </c:pt>
                <c:pt idx="1465">
                  <c:v>600</c:v>
                </c:pt>
                <c:pt idx="1466">
                  <c:v>601</c:v>
                </c:pt>
                <c:pt idx="1467">
                  <c:v>600</c:v>
                </c:pt>
                <c:pt idx="1468">
                  <c:v>600</c:v>
                </c:pt>
                <c:pt idx="1469">
                  <c:v>600</c:v>
                </c:pt>
                <c:pt idx="1470">
                  <c:v>602</c:v>
                </c:pt>
                <c:pt idx="1471">
                  <c:v>600</c:v>
                </c:pt>
                <c:pt idx="1472">
                  <c:v>600</c:v>
                </c:pt>
                <c:pt idx="1473">
                  <c:v>600</c:v>
                </c:pt>
                <c:pt idx="1474">
                  <c:v>601</c:v>
                </c:pt>
                <c:pt idx="1475">
                  <c:v>601</c:v>
                </c:pt>
                <c:pt idx="1476">
                  <c:v>600</c:v>
                </c:pt>
                <c:pt idx="1477">
                  <c:v>600</c:v>
                </c:pt>
                <c:pt idx="1478">
                  <c:v>600</c:v>
                </c:pt>
                <c:pt idx="1479">
                  <c:v>600</c:v>
                </c:pt>
                <c:pt idx="1480">
                  <c:v>600</c:v>
                </c:pt>
                <c:pt idx="1481">
                  <c:v>600</c:v>
                </c:pt>
                <c:pt idx="1482">
                  <c:v>601</c:v>
                </c:pt>
                <c:pt idx="1483">
                  <c:v>601</c:v>
                </c:pt>
                <c:pt idx="1484">
                  <c:v>601</c:v>
                </c:pt>
                <c:pt idx="1485">
                  <c:v>601</c:v>
                </c:pt>
                <c:pt idx="1486">
                  <c:v>600</c:v>
                </c:pt>
                <c:pt idx="1487">
                  <c:v>600</c:v>
                </c:pt>
                <c:pt idx="1488">
                  <c:v>600</c:v>
                </c:pt>
                <c:pt idx="1489">
                  <c:v>600</c:v>
                </c:pt>
                <c:pt idx="1490">
                  <c:v>600</c:v>
                </c:pt>
                <c:pt idx="1491">
                  <c:v>600</c:v>
                </c:pt>
                <c:pt idx="1492">
                  <c:v>600</c:v>
                </c:pt>
                <c:pt idx="1493">
                  <c:v>601</c:v>
                </c:pt>
                <c:pt idx="1494">
                  <c:v>601</c:v>
                </c:pt>
                <c:pt idx="1495">
                  <c:v>600</c:v>
                </c:pt>
                <c:pt idx="1496">
                  <c:v>600</c:v>
                </c:pt>
                <c:pt idx="1497">
                  <c:v>600</c:v>
                </c:pt>
                <c:pt idx="1498">
                  <c:v>600</c:v>
                </c:pt>
                <c:pt idx="1499">
                  <c:v>600</c:v>
                </c:pt>
                <c:pt idx="1500">
                  <c:v>600</c:v>
                </c:pt>
                <c:pt idx="1501">
                  <c:v>600</c:v>
                </c:pt>
                <c:pt idx="1502">
                  <c:v>601</c:v>
                </c:pt>
                <c:pt idx="1503">
                  <c:v>600</c:v>
                </c:pt>
                <c:pt idx="1504">
                  <c:v>600</c:v>
                </c:pt>
                <c:pt idx="1505">
                  <c:v>601</c:v>
                </c:pt>
                <c:pt idx="1506">
                  <c:v>600</c:v>
                </c:pt>
                <c:pt idx="1507">
                  <c:v>600</c:v>
                </c:pt>
                <c:pt idx="1508">
                  <c:v>600</c:v>
                </c:pt>
                <c:pt idx="1509">
                  <c:v>600</c:v>
                </c:pt>
                <c:pt idx="1510">
                  <c:v>600</c:v>
                </c:pt>
                <c:pt idx="1511">
                  <c:v>601</c:v>
                </c:pt>
                <c:pt idx="1512">
                  <c:v>601</c:v>
                </c:pt>
                <c:pt idx="1513">
                  <c:v>600</c:v>
                </c:pt>
                <c:pt idx="1514">
                  <c:v>600</c:v>
                </c:pt>
                <c:pt idx="1515">
                  <c:v>601</c:v>
                </c:pt>
                <c:pt idx="1516">
                  <c:v>600</c:v>
                </c:pt>
                <c:pt idx="1517">
                  <c:v>600</c:v>
                </c:pt>
                <c:pt idx="1518">
                  <c:v>601</c:v>
                </c:pt>
                <c:pt idx="1519">
                  <c:v>600</c:v>
                </c:pt>
                <c:pt idx="1520">
                  <c:v>600</c:v>
                </c:pt>
                <c:pt idx="1521">
                  <c:v>601</c:v>
                </c:pt>
                <c:pt idx="1522">
                  <c:v>600</c:v>
                </c:pt>
                <c:pt idx="1523">
                  <c:v>600</c:v>
                </c:pt>
                <c:pt idx="1524">
                  <c:v>600</c:v>
                </c:pt>
                <c:pt idx="1525">
                  <c:v>600</c:v>
                </c:pt>
                <c:pt idx="1526">
                  <c:v>600</c:v>
                </c:pt>
                <c:pt idx="1527">
                  <c:v>600</c:v>
                </c:pt>
                <c:pt idx="1528">
                  <c:v>600</c:v>
                </c:pt>
                <c:pt idx="1529">
                  <c:v>600</c:v>
                </c:pt>
                <c:pt idx="1530">
                  <c:v>600</c:v>
                </c:pt>
                <c:pt idx="1531">
                  <c:v>600</c:v>
                </c:pt>
                <c:pt idx="1532">
                  <c:v>600</c:v>
                </c:pt>
                <c:pt idx="1533">
                  <c:v>600</c:v>
                </c:pt>
                <c:pt idx="1534">
                  <c:v>601</c:v>
                </c:pt>
                <c:pt idx="1535">
                  <c:v>601</c:v>
                </c:pt>
                <c:pt idx="1536">
                  <c:v>601</c:v>
                </c:pt>
                <c:pt idx="1537">
                  <c:v>600</c:v>
                </c:pt>
                <c:pt idx="1538">
                  <c:v>600</c:v>
                </c:pt>
                <c:pt idx="1539">
                  <c:v>600</c:v>
                </c:pt>
                <c:pt idx="1540">
                  <c:v>600</c:v>
                </c:pt>
                <c:pt idx="1541">
                  <c:v>600</c:v>
                </c:pt>
                <c:pt idx="1542">
                  <c:v>600</c:v>
                </c:pt>
                <c:pt idx="1543">
                  <c:v>600</c:v>
                </c:pt>
                <c:pt idx="1544">
                  <c:v>601</c:v>
                </c:pt>
                <c:pt idx="1545">
                  <c:v>601</c:v>
                </c:pt>
                <c:pt idx="1546">
                  <c:v>601</c:v>
                </c:pt>
                <c:pt idx="1547">
                  <c:v>600</c:v>
                </c:pt>
                <c:pt idx="1548">
                  <c:v>600</c:v>
                </c:pt>
                <c:pt idx="1549">
                  <c:v>600</c:v>
                </c:pt>
                <c:pt idx="1550">
                  <c:v>601</c:v>
                </c:pt>
                <c:pt idx="1551">
                  <c:v>601</c:v>
                </c:pt>
                <c:pt idx="1552">
                  <c:v>600</c:v>
                </c:pt>
                <c:pt idx="1553">
                  <c:v>601</c:v>
                </c:pt>
                <c:pt idx="1554">
                  <c:v>601</c:v>
                </c:pt>
                <c:pt idx="1555">
                  <c:v>601</c:v>
                </c:pt>
                <c:pt idx="1556">
                  <c:v>601</c:v>
                </c:pt>
                <c:pt idx="1557">
                  <c:v>600</c:v>
                </c:pt>
                <c:pt idx="1558">
                  <c:v>600</c:v>
                </c:pt>
                <c:pt idx="1559">
                  <c:v>600</c:v>
                </c:pt>
                <c:pt idx="1560">
                  <c:v>600</c:v>
                </c:pt>
                <c:pt idx="1561">
                  <c:v>600</c:v>
                </c:pt>
                <c:pt idx="1562">
                  <c:v>600</c:v>
                </c:pt>
                <c:pt idx="1563">
                  <c:v>600</c:v>
                </c:pt>
                <c:pt idx="1564">
                  <c:v>600</c:v>
                </c:pt>
                <c:pt idx="1565">
                  <c:v>600</c:v>
                </c:pt>
                <c:pt idx="1566">
                  <c:v>600</c:v>
                </c:pt>
                <c:pt idx="1567">
                  <c:v>600</c:v>
                </c:pt>
                <c:pt idx="1568">
                  <c:v>601</c:v>
                </c:pt>
                <c:pt idx="1569">
                  <c:v>601</c:v>
                </c:pt>
                <c:pt idx="1570">
                  <c:v>601</c:v>
                </c:pt>
                <c:pt idx="1571">
                  <c:v>600</c:v>
                </c:pt>
                <c:pt idx="1572">
                  <c:v>600</c:v>
                </c:pt>
                <c:pt idx="1573">
                  <c:v>601</c:v>
                </c:pt>
                <c:pt idx="1574">
                  <c:v>601</c:v>
                </c:pt>
                <c:pt idx="1575">
                  <c:v>601</c:v>
                </c:pt>
                <c:pt idx="1576">
                  <c:v>600</c:v>
                </c:pt>
                <c:pt idx="1577">
                  <c:v>600</c:v>
                </c:pt>
                <c:pt idx="1578">
                  <c:v>600</c:v>
                </c:pt>
                <c:pt idx="1579">
                  <c:v>600</c:v>
                </c:pt>
                <c:pt idx="1580">
                  <c:v>600</c:v>
                </c:pt>
                <c:pt idx="1581">
                  <c:v>600</c:v>
                </c:pt>
                <c:pt idx="1582">
                  <c:v>601</c:v>
                </c:pt>
                <c:pt idx="1583">
                  <c:v>600</c:v>
                </c:pt>
                <c:pt idx="1584">
                  <c:v>600</c:v>
                </c:pt>
                <c:pt idx="1585">
                  <c:v>600</c:v>
                </c:pt>
                <c:pt idx="1586">
                  <c:v>600</c:v>
                </c:pt>
                <c:pt idx="1587">
                  <c:v>601</c:v>
                </c:pt>
                <c:pt idx="1588">
                  <c:v>601</c:v>
                </c:pt>
                <c:pt idx="1589">
                  <c:v>600</c:v>
                </c:pt>
                <c:pt idx="1590">
                  <c:v>600</c:v>
                </c:pt>
                <c:pt idx="1591">
                  <c:v>601</c:v>
                </c:pt>
                <c:pt idx="1592">
                  <c:v>600</c:v>
                </c:pt>
                <c:pt idx="1593">
                  <c:v>601</c:v>
                </c:pt>
                <c:pt idx="1594">
                  <c:v>601</c:v>
                </c:pt>
                <c:pt idx="1595">
                  <c:v>600</c:v>
                </c:pt>
                <c:pt idx="1596">
                  <c:v>600</c:v>
                </c:pt>
                <c:pt idx="1597">
                  <c:v>600</c:v>
                </c:pt>
                <c:pt idx="1598">
                  <c:v>600</c:v>
                </c:pt>
                <c:pt idx="1599">
                  <c:v>600</c:v>
                </c:pt>
                <c:pt idx="1600">
                  <c:v>600</c:v>
                </c:pt>
                <c:pt idx="1601">
                  <c:v>600</c:v>
                </c:pt>
                <c:pt idx="1602">
                  <c:v>602</c:v>
                </c:pt>
                <c:pt idx="1603">
                  <c:v>601</c:v>
                </c:pt>
                <c:pt idx="1604">
                  <c:v>601</c:v>
                </c:pt>
                <c:pt idx="1605">
                  <c:v>600</c:v>
                </c:pt>
                <c:pt idx="1606">
                  <c:v>600</c:v>
                </c:pt>
                <c:pt idx="1607">
                  <c:v>600</c:v>
                </c:pt>
                <c:pt idx="1608">
                  <c:v>600</c:v>
                </c:pt>
                <c:pt idx="1609">
                  <c:v>600</c:v>
                </c:pt>
                <c:pt idx="1610">
                  <c:v>600</c:v>
                </c:pt>
                <c:pt idx="1611">
                  <c:v>600</c:v>
                </c:pt>
                <c:pt idx="1612">
                  <c:v>600</c:v>
                </c:pt>
                <c:pt idx="1613">
                  <c:v>600</c:v>
                </c:pt>
                <c:pt idx="1614">
                  <c:v>600</c:v>
                </c:pt>
                <c:pt idx="1615">
                  <c:v>600</c:v>
                </c:pt>
                <c:pt idx="1616">
                  <c:v>600</c:v>
                </c:pt>
                <c:pt idx="1617">
                  <c:v>601</c:v>
                </c:pt>
                <c:pt idx="1618">
                  <c:v>601</c:v>
                </c:pt>
                <c:pt idx="1619">
                  <c:v>601</c:v>
                </c:pt>
                <c:pt idx="1620">
                  <c:v>600</c:v>
                </c:pt>
                <c:pt idx="1621">
                  <c:v>601</c:v>
                </c:pt>
                <c:pt idx="1622">
                  <c:v>601</c:v>
                </c:pt>
                <c:pt idx="1623">
                  <c:v>601</c:v>
                </c:pt>
                <c:pt idx="1624">
                  <c:v>601</c:v>
                </c:pt>
                <c:pt idx="1625">
                  <c:v>601</c:v>
                </c:pt>
                <c:pt idx="1626">
                  <c:v>600</c:v>
                </c:pt>
                <c:pt idx="1627">
                  <c:v>600</c:v>
                </c:pt>
                <c:pt idx="1628">
                  <c:v>601</c:v>
                </c:pt>
                <c:pt idx="1629">
                  <c:v>601</c:v>
                </c:pt>
                <c:pt idx="1630">
                  <c:v>600</c:v>
                </c:pt>
                <c:pt idx="1631">
                  <c:v>601</c:v>
                </c:pt>
                <c:pt idx="1632">
                  <c:v>601</c:v>
                </c:pt>
                <c:pt idx="1633">
                  <c:v>600</c:v>
                </c:pt>
                <c:pt idx="1634">
                  <c:v>601</c:v>
                </c:pt>
                <c:pt idx="1635">
                  <c:v>601</c:v>
                </c:pt>
                <c:pt idx="1636">
                  <c:v>600</c:v>
                </c:pt>
                <c:pt idx="1637">
                  <c:v>600</c:v>
                </c:pt>
                <c:pt idx="1638">
                  <c:v>601</c:v>
                </c:pt>
                <c:pt idx="1639">
                  <c:v>601</c:v>
                </c:pt>
                <c:pt idx="1640">
                  <c:v>601</c:v>
                </c:pt>
                <c:pt idx="1641">
                  <c:v>601</c:v>
                </c:pt>
                <c:pt idx="1642">
                  <c:v>600</c:v>
                </c:pt>
                <c:pt idx="1643">
                  <c:v>601</c:v>
                </c:pt>
                <c:pt idx="1644">
                  <c:v>600</c:v>
                </c:pt>
                <c:pt idx="1645">
                  <c:v>600</c:v>
                </c:pt>
                <c:pt idx="1646">
                  <c:v>600</c:v>
                </c:pt>
                <c:pt idx="1647">
                  <c:v>601</c:v>
                </c:pt>
                <c:pt idx="1648">
                  <c:v>601</c:v>
                </c:pt>
                <c:pt idx="1649">
                  <c:v>600</c:v>
                </c:pt>
                <c:pt idx="1650">
                  <c:v>601</c:v>
                </c:pt>
                <c:pt idx="1651">
                  <c:v>601</c:v>
                </c:pt>
                <c:pt idx="1652">
                  <c:v>601</c:v>
                </c:pt>
                <c:pt idx="1653">
                  <c:v>600</c:v>
                </c:pt>
                <c:pt idx="1654">
                  <c:v>600</c:v>
                </c:pt>
                <c:pt idx="1655">
                  <c:v>600</c:v>
                </c:pt>
                <c:pt idx="1656">
                  <c:v>600</c:v>
                </c:pt>
                <c:pt idx="1657">
                  <c:v>600</c:v>
                </c:pt>
                <c:pt idx="1658">
                  <c:v>600</c:v>
                </c:pt>
                <c:pt idx="1659">
                  <c:v>601</c:v>
                </c:pt>
                <c:pt idx="1660">
                  <c:v>600</c:v>
                </c:pt>
                <c:pt idx="1661">
                  <c:v>600</c:v>
                </c:pt>
                <c:pt idx="1662">
                  <c:v>601</c:v>
                </c:pt>
                <c:pt idx="1663">
                  <c:v>601</c:v>
                </c:pt>
                <c:pt idx="1664">
                  <c:v>600</c:v>
                </c:pt>
                <c:pt idx="1665">
                  <c:v>600</c:v>
                </c:pt>
                <c:pt idx="1666">
                  <c:v>600</c:v>
                </c:pt>
                <c:pt idx="1667">
                  <c:v>600</c:v>
                </c:pt>
                <c:pt idx="1668">
                  <c:v>600</c:v>
                </c:pt>
                <c:pt idx="1669">
                  <c:v>600</c:v>
                </c:pt>
                <c:pt idx="1670">
                  <c:v>600</c:v>
                </c:pt>
                <c:pt idx="1671">
                  <c:v>601</c:v>
                </c:pt>
                <c:pt idx="1672">
                  <c:v>600</c:v>
                </c:pt>
                <c:pt idx="1673">
                  <c:v>600</c:v>
                </c:pt>
                <c:pt idx="1674">
                  <c:v>600</c:v>
                </c:pt>
                <c:pt idx="1675">
                  <c:v>601</c:v>
                </c:pt>
                <c:pt idx="1676">
                  <c:v>601</c:v>
                </c:pt>
                <c:pt idx="1677">
                  <c:v>601</c:v>
                </c:pt>
                <c:pt idx="1678">
                  <c:v>600</c:v>
                </c:pt>
                <c:pt idx="1679">
                  <c:v>602</c:v>
                </c:pt>
                <c:pt idx="1680">
                  <c:v>602</c:v>
                </c:pt>
                <c:pt idx="1681">
                  <c:v>601</c:v>
                </c:pt>
                <c:pt idx="1682">
                  <c:v>600</c:v>
                </c:pt>
                <c:pt idx="1683">
                  <c:v>600</c:v>
                </c:pt>
                <c:pt idx="1684">
                  <c:v>600</c:v>
                </c:pt>
                <c:pt idx="1685">
                  <c:v>601</c:v>
                </c:pt>
                <c:pt idx="1686">
                  <c:v>600</c:v>
                </c:pt>
                <c:pt idx="1687">
                  <c:v>600</c:v>
                </c:pt>
                <c:pt idx="1688">
                  <c:v>600</c:v>
                </c:pt>
                <c:pt idx="1689">
                  <c:v>600</c:v>
                </c:pt>
                <c:pt idx="1690">
                  <c:v>600</c:v>
                </c:pt>
                <c:pt idx="1691">
                  <c:v>600</c:v>
                </c:pt>
                <c:pt idx="1692">
                  <c:v>600</c:v>
                </c:pt>
                <c:pt idx="1693">
                  <c:v>600</c:v>
                </c:pt>
                <c:pt idx="1694">
                  <c:v>601</c:v>
                </c:pt>
                <c:pt idx="1695">
                  <c:v>600</c:v>
                </c:pt>
                <c:pt idx="1696">
                  <c:v>600</c:v>
                </c:pt>
                <c:pt idx="1697">
                  <c:v>600</c:v>
                </c:pt>
                <c:pt idx="1698">
                  <c:v>600</c:v>
                </c:pt>
                <c:pt idx="1699">
                  <c:v>600</c:v>
                </c:pt>
                <c:pt idx="1700">
                  <c:v>601</c:v>
                </c:pt>
                <c:pt idx="1701">
                  <c:v>600</c:v>
                </c:pt>
                <c:pt idx="1702">
                  <c:v>600</c:v>
                </c:pt>
                <c:pt idx="1703">
                  <c:v>600</c:v>
                </c:pt>
                <c:pt idx="1704">
                  <c:v>600</c:v>
                </c:pt>
                <c:pt idx="1705">
                  <c:v>600</c:v>
                </c:pt>
                <c:pt idx="1706">
                  <c:v>600</c:v>
                </c:pt>
                <c:pt idx="1707">
                  <c:v>600</c:v>
                </c:pt>
                <c:pt idx="1708">
                  <c:v>601</c:v>
                </c:pt>
                <c:pt idx="1709">
                  <c:v>601</c:v>
                </c:pt>
                <c:pt idx="1710">
                  <c:v>600</c:v>
                </c:pt>
                <c:pt idx="1711">
                  <c:v>601</c:v>
                </c:pt>
                <c:pt idx="1712">
                  <c:v>601</c:v>
                </c:pt>
                <c:pt idx="1713">
                  <c:v>601</c:v>
                </c:pt>
                <c:pt idx="1714">
                  <c:v>600</c:v>
                </c:pt>
                <c:pt idx="1715">
                  <c:v>600</c:v>
                </c:pt>
                <c:pt idx="1716">
                  <c:v>600</c:v>
                </c:pt>
                <c:pt idx="1717">
                  <c:v>600</c:v>
                </c:pt>
                <c:pt idx="1718">
                  <c:v>600</c:v>
                </c:pt>
                <c:pt idx="1719">
                  <c:v>600</c:v>
                </c:pt>
                <c:pt idx="1720">
                  <c:v>601</c:v>
                </c:pt>
                <c:pt idx="1721">
                  <c:v>600</c:v>
                </c:pt>
                <c:pt idx="1722">
                  <c:v>600</c:v>
                </c:pt>
                <c:pt idx="1723">
                  <c:v>600</c:v>
                </c:pt>
                <c:pt idx="1724">
                  <c:v>600</c:v>
                </c:pt>
                <c:pt idx="1725">
                  <c:v>600</c:v>
                </c:pt>
                <c:pt idx="1726">
                  <c:v>600</c:v>
                </c:pt>
                <c:pt idx="1727">
                  <c:v>601</c:v>
                </c:pt>
                <c:pt idx="1728">
                  <c:v>601</c:v>
                </c:pt>
                <c:pt idx="1729">
                  <c:v>600</c:v>
                </c:pt>
                <c:pt idx="1730">
                  <c:v>600</c:v>
                </c:pt>
                <c:pt idx="1731">
                  <c:v>600</c:v>
                </c:pt>
                <c:pt idx="1732">
                  <c:v>600</c:v>
                </c:pt>
                <c:pt idx="1733">
                  <c:v>600</c:v>
                </c:pt>
                <c:pt idx="1734">
                  <c:v>600</c:v>
                </c:pt>
                <c:pt idx="1735">
                  <c:v>600</c:v>
                </c:pt>
                <c:pt idx="1736">
                  <c:v>600</c:v>
                </c:pt>
                <c:pt idx="1737">
                  <c:v>600</c:v>
                </c:pt>
                <c:pt idx="1738">
                  <c:v>600</c:v>
                </c:pt>
                <c:pt idx="1739">
                  <c:v>601</c:v>
                </c:pt>
                <c:pt idx="1740">
                  <c:v>600</c:v>
                </c:pt>
                <c:pt idx="1741">
                  <c:v>600</c:v>
                </c:pt>
                <c:pt idx="1742">
                  <c:v>600</c:v>
                </c:pt>
                <c:pt idx="1743">
                  <c:v>601</c:v>
                </c:pt>
                <c:pt idx="1744">
                  <c:v>601</c:v>
                </c:pt>
                <c:pt idx="1745">
                  <c:v>601</c:v>
                </c:pt>
                <c:pt idx="1746">
                  <c:v>600</c:v>
                </c:pt>
                <c:pt idx="1747">
                  <c:v>600</c:v>
                </c:pt>
                <c:pt idx="1748">
                  <c:v>600</c:v>
                </c:pt>
                <c:pt idx="1749">
                  <c:v>600</c:v>
                </c:pt>
                <c:pt idx="1750">
                  <c:v>600</c:v>
                </c:pt>
                <c:pt idx="1751">
                  <c:v>600</c:v>
                </c:pt>
                <c:pt idx="1752">
                  <c:v>600</c:v>
                </c:pt>
                <c:pt idx="1753">
                  <c:v>600</c:v>
                </c:pt>
                <c:pt idx="1754">
                  <c:v>600</c:v>
                </c:pt>
                <c:pt idx="1755">
                  <c:v>600</c:v>
                </c:pt>
                <c:pt idx="1756">
                  <c:v>601</c:v>
                </c:pt>
                <c:pt idx="1757">
                  <c:v>601</c:v>
                </c:pt>
                <c:pt idx="1758">
                  <c:v>600</c:v>
                </c:pt>
                <c:pt idx="1759">
                  <c:v>600</c:v>
                </c:pt>
                <c:pt idx="1760">
                  <c:v>600</c:v>
                </c:pt>
                <c:pt idx="1761">
                  <c:v>601</c:v>
                </c:pt>
                <c:pt idx="1762">
                  <c:v>600</c:v>
                </c:pt>
                <c:pt idx="1763">
                  <c:v>600</c:v>
                </c:pt>
                <c:pt idx="1764">
                  <c:v>600</c:v>
                </c:pt>
                <c:pt idx="1765">
                  <c:v>600</c:v>
                </c:pt>
                <c:pt idx="1766">
                  <c:v>600</c:v>
                </c:pt>
                <c:pt idx="1767">
                  <c:v>601</c:v>
                </c:pt>
                <c:pt idx="1768">
                  <c:v>601</c:v>
                </c:pt>
                <c:pt idx="1769">
                  <c:v>600</c:v>
                </c:pt>
                <c:pt idx="1770">
                  <c:v>600</c:v>
                </c:pt>
                <c:pt idx="1771">
                  <c:v>600</c:v>
                </c:pt>
                <c:pt idx="1772">
                  <c:v>600</c:v>
                </c:pt>
                <c:pt idx="1773">
                  <c:v>600</c:v>
                </c:pt>
                <c:pt idx="1774">
                  <c:v>600</c:v>
                </c:pt>
                <c:pt idx="1775">
                  <c:v>600</c:v>
                </c:pt>
                <c:pt idx="1776">
                  <c:v>600</c:v>
                </c:pt>
                <c:pt idx="1777">
                  <c:v>601</c:v>
                </c:pt>
                <c:pt idx="1778">
                  <c:v>600</c:v>
                </c:pt>
                <c:pt idx="1779">
                  <c:v>600</c:v>
                </c:pt>
                <c:pt idx="1780">
                  <c:v>600</c:v>
                </c:pt>
                <c:pt idx="1781">
                  <c:v>600</c:v>
                </c:pt>
                <c:pt idx="1782">
                  <c:v>600</c:v>
                </c:pt>
                <c:pt idx="1783">
                  <c:v>600</c:v>
                </c:pt>
                <c:pt idx="1784">
                  <c:v>601</c:v>
                </c:pt>
                <c:pt idx="1785">
                  <c:v>600</c:v>
                </c:pt>
                <c:pt idx="1786">
                  <c:v>600</c:v>
                </c:pt>
                <c:pt idx="1787">
                  <c:v>601</c:v>
                </c:pt>
                <c:pt idx="1788">
                  <c:v>601</c:v>
                </c:pt>
                <c:pt idx="1789">
                  <c:v>601</c:v>
                </c:pt>
                <c:pt idx="1790">
                  <c:v>600</c:v>
                </c:pt>
                <c:pt idx="1791">
                  <c:v>600</c:v>
                </c:pt>
                <c:pt idx="1792">
                  <c:v>600</c:v>
                </c:pt>
                <c:pt idx="1793">
                  <c:v>601</c:v>
                </c:pt>
                <c:pt idx="1794">
                  <c:v>600</c:v>
                </c:pt>
                <c:pt idx="1795">
                  <c:v>600</c:v>
                </c:pt>
                <c:pt idx="1796">
                  <c:v>600</c:v>
                </c:pt>
                <c:pt idx="1797">
                  <c:v>600</c:v>
                </c:pt>
                <c:pt idx="1798">
                  <c:v>600</c:v>
                </c:pt>
                <c:pt idx="1799">
                  <c:v>600</c:v>
                </c:pt>
                <c:pt idx="1800">
                  <c:v>600</c:v>
                </c:pt>
                <c:pt idx="1801">
                  <c:v>600</c:v>
                </c:pt>
                <c:pt idx="1802">
                  <c:v>600</c:v>
                </c:pt>
                <c:pt idx="1803">
                  <c:v>600</c:v>
                </c:pt>
                <c:pt idx="1804">
                  <c:v>600</c:v>
                </c:pt>
                <c:pt idx="1805">
                  <c:v>600</c:v>
                </c:pt>
                <c:pt idx="1806">
                  <c:v>600</c:v>
                </c:pt>
                <c:pt idx="1807">
                  <c:v>600</c:v>
                </c:pt>
                <c:pt idx="1808">
                  <c:v>600</c:v>
                </c:pt>
                <c:pt idx="1809">
                  <c:v>600</c:v>
                </c:pt>
                <c:pt idx="1810">
                  <c:v>601</c:v>
                </c:pt>
                <c:pt idx="1811">
                  <c:v>601</c:v>
                </c:pt>
                <c:pt idx="1812">
                  <c:v>600</c:v>
                </c:pt>
                <c:pt idx="1813">
                  <c:v>600</c:v>
                </c:pt>
                <c:pt idx="1814">
                  <c:v>600</c:v>
                </c:pt>
                <c:pt idx="1815">
                  <c:v>600</c:v>
                </c:pt>
                <c:pt idx="1816">
                  <c:v>600</c:v>
                </c:pt>
                <c:pt idx="1817">
                  <c:v>600</c:v>
                </c:pt>
                <c:pt idx="1818">
                  <c:v>600</c:v>
                </c:pt>
                <c:pt idx="1819">
                  <c:v>600</c:v>
                </c:pt>
                <c:pt idx="1820">
                  <c:v>600</c:v>
                </c:pt>
                <c:pt idx="1821">
                  <c:v>600</c:v>
                </c:pt>
                <c:pt idx="1822">
                  <c:v>600</c:v>
                </c:pt>
                <c:pt idx="1823">
                  <c:v>600</c:v>
                </c:pt>
                <c:pt idx="1824">
                  <c:v>600</c:v>
                </c:pt>
                <c:pt idx="1825">
                  <c:v>601</c:v>
                </c:pt>
                <c:pt idx="1826">
                  <c:v>600</c:v>
                </c:pt>
                <c:pt idx="1827">
                  <c:v>600</c:v>
                </c:pt>
                <c:pt idx="1828">
                  <c:v>601</c:v>
                </c:pt>
                <c:pt idx="1829">
                  <c:v>600</c:v>
                </c:pt>
                <c:pt idx="1830">
                  <c:v>600</c:v>
                </c:pt>
                <c:pt idx="1831">
                  <c:v>600</c:v>
                </c:pt>
                <c:pt idx="1832">
                  <c:v>600</c:v>
                </c:pt>
                <c:pt idx="1833">
                  <c:v>600</c:v>
                </c:pt>
                <c:pt idx="1834">
                  <c:v>601</c:v>
                </c:pt>
                <c:pt idx="1835">
                  <c:v>600</c:v>
                </c:pt>
                <c:pt idx="1836">
                  <c:v>600</c:v>
                </c:pt>
                <c:pt idx="1837">
                  <c:v>600</c:v>
                </c:pt>
                <c:pt idx="1838">
                  <c:v>601</c:v>
                </c:pt>
                <c:pt idx="1839">
                  <c:v>601</c:v>
                </c:pt>
                <c:pt idx="1840">
                  <c:v>601</c:v>
                </c:pt>
                <c:pt idx="1841">
                  <c:v>602</c:v>
                </c:pt>
                <c:pt idx="1842">
                  <c:v>601</c:v>
                </c:pt>
                <c:pt idx="1843">
                  <c:v>601</c:v>
                </c:pt>
                <c:pt idx="1844">
                  <c:v>600</c:v>
                </c:pt>
                <c:pt idx="1845">
                  <c:v>601</c:v>
                </c:pt>
                <c:pt idx="1846">
                  <c:v>601</c:v>
                </c:pt>
                <c:pt idx="1847">
                  <c:v>601</c:v>
                </c:pt>
                <c:pt idx="1848">
                  <c:v>601</c:v>
                </c:pt>
                <c:pt idx="1849">
                  <c:v>600</c:v>
                </c:pt>
                <c:pt idx="1850">
                  <c:v>601</c:v>
                </c:pt>
                <c:pt idx="1851">
                  <c:v>600</c:v>
                </c:pt>
                <c:pt idx="1852">
                  <c:v>600</c:v>
                </c:pt>
                <c:pt idx="1853">
                  <c:v>600</c:v>
                </c:pt>
                <c:pt idx="1854">
                  <c:v>600</c:v>
                </c:pt>
                <c:pt idx="1855">
                  <c:v>601</c:v>
                </c:pt>
                <c:pt idx="1856">
                  <c:v>601</c:v>
                </c:pt>
                <c:pt idx="1857">
                  <c:v>600</c:v>
                </c:pt>
                <c:pt idx="1858">
                  <c:v>600</c:v>
                </c:pt>
                <c:pt idx="1859">
                  <c:v>600</c:v>
                </c:pt>
                <c:pt idx="1860">
                  <c:v>600</c:v>
                </c:pt>
                <c:pt idx="1861">
                  <c:v>600</c:v>
                </c:pt>
                <c:pt idx="1862">
                  <c:v>600</c:v>
                </c:pt>
                <c:pt idx="1863">
                  <c:v>600</c:v>
                </c:pt>
                <c:pt idx="1864">
                  <c:v>600</c:v>
                </c:pt>
                <c:pt idx="1865">
                  <c:v>600</c:v>
                </c:pt>
                <c:pt idx="1866">
                  <c:v>600</c:v>
                </c:pt>
                <c:pt idx="1867">
                  <c:v>600</c:v>
                </c:pt>
                <c:pt idx="1868">
                  <c:v>600</c:v>
                </c:pt>
                <c:pt idx="1869">
                  <c:v>600</c:v>
                </c:pt>
                <c:pt idx="1870">
                  <c:v>600</c:v>
                </c:pt>
                <c:pt idx="1871">
                  <c:v>600</c:v>
                </c:pt>
                <c:pt idx="1872">
                  <c:v>600</c:v>
                </c:pt>
                <c:pt idx="1873">
                  <c:v>601</c:v>
                </c:pt>
                <c:pt idx="1874">
                  <c:v>600</c:v>
                </c:pt>
                <c:pt idx="1875">
                  <c:v>600</c:v>
                </c:pt>
                <c:pt idx="1876">
                  <c:v>600</c:v>
                </c:pt>
                <c:pt idx="1877">
                  <c:v>600</c:v>
                </c:pt>
                <c:pt idx="1878">
                  <c:v>600</c:v>
                </c:pt>
                <c:pt idx="1879">
                  <c:v>600</c:v>
                </c:pt>
                <c:pt idx="1880">
                  <c:v>600</c:v>
                </c:pt>
                <c:pt idx="1881">
                  <c:v>601</c:v>
                </c:pt>
                <c:pt idx="1882">
                  <c:v>601</c:v>
                </c:pt>
                <c:pt idx="1883">
                  <c:v>600</c:v>
                </c:pt>
                <c:pt idx="1884">
                  <c:v>600</c:v>
                </c:pt>
                <c:pt idx="1885">
                  <c:v>600</c:v>
                </c:pt>
                <c:pt idx="1886">
                  <c:v>600</c:v>
                </c:pt>
                <c:pt idx="1887">
                  <c:v>600</c:v>
                </c:pt>
                <c:pt idx="1888">
                  <c:v>600</c:v>
                </c:pt>
                <c:pt idx="1889">
                  <c:v>600</c:v>
                </c:pt>
                <c:pt idx="1890">
                  <c:v>600</c:v>
                </c:pt>
                <c:pt idx="1891">
                  <c:v>600</c:v>
                </c:pt>
                <c:pt idx="1892">
                  <c:v>600</c:v>
                </c:pt>
                <c:pt idx="1893">
                  <c:v>601</c:v>
                </c:pt>
                <c:pt idx="1894">
                  <c:v>601</c:v>
                </c:pt>
                <c:pt idx="1895">
                  <c:v>601</c:v>
                </c:pt>
                <c:pt idx="1896">
                  <c:v>600</c:v>
                </c:pt>
                <c:pt idx="1897">
                  <c:v>600</c:v>
                </c:pt>
                <c:pt idx="1898">
                  <c:v>600</c:v>
                </c:pt>
                <c:pt idx="1899">
                  <c:v>600</c:v>
                </c:pt>
                <c:pt idx="1900">
                  <c:v>600</c:v>
                </c:pt>
                <c:pt idx="1901">
                  <c:v>600</c:v>
                </c:pt>
                <c:pt idx="1902">
                  <c:v>600</c:v>
                </c:pt>
                <c:pt idx="1903">
                  <c:v>600</c:v>
                </c:pt>
                <c:pt idx="1904">
                  <c:v>600</c:v>
                </c:pt>
                <c:pt idx="1905">
                  <c:v>600</c:v>
                </c:pt>
                <c:pt idx="1906">
                  <c:v>600</c:v>
                </c:pt>
                <c:pt idx="1907">
                  <c:v>600</c:v>
                </c:pt>
                <c:pt idx="1908">
                  <c:v>601</c:v>
                </c:pt>
                <c:pt idx="1909">
                  <c:v>600</c:v>
                </c:pt>
                <c:pt idx="1910">
                  <c:v>600</c:v>
                </c:pt>
                <c:pt idx="1911">
                  <c:v>600</c:v>
                </c:pt>
                <c:pt idx="1912">
                  <c:v>600</c:v>
                </c:pt>
                <c:pt idx="1913">
                  <c:v>600</c:v>
                </c:pt>
                <c:pt idx="1914">
                  <c:v>600</c:v>
                </c:pt>
                <c:pt idx="1915">
                  <c:v>601</c:v>
                </c:pt>
                <c:pt idx="1916">
                  <c:v>601</c:v>
                </c:pt>
                <c:pt idx="1917">
                  <c:v>600</c:v>
                </c:pt>
                <c:pt idx="1918">
                  <c:v>600</c:v>
                </c:pt>
                <c:pt idx="1919">
                  <c:v>600</c:v>
                </c:pt>
                <c:pt idx="1920">
                  <c:v>600</c:v>
                </c:pt>
                <c:pt idx="1921">
                  <c:v>600</c:v>
                </c:pt>
                <c:pt idx="1922">
                  <c:v>600</c:v>
                </c:pt>
                <c:pt idx="1923">
                  <c:v>600</c:v>
                </c:pt>
                <c:pt idx="1924">
                  <c:v>601</c:v>
                </c:pt>
                <c:pt idx="1925">
                  <c:v>601</c:v>
                </c:pt>
                <c:pt idx="1926">
                  <c:v>600</c:v>
                </c:pt>
                <c:pt idx="1927">
                  <c:v>600</c:v>
                </c:pt>
                <c:pt idx="1928">
                  <c:v>601</c:v>
                </c:pt>
                <c:pt idx="1929">
                  <c:v>601</c:v>
                </c:pt>
                <c:pt idx="1930">
                  <c:v>600</c:v>
                </c:pt>
                <c:pt idx="1931">
                  <c:v>600</c:v>
                </c:pt>
                <c:pt idx="1932">
                  <c:v>600</c:v>
                </c:pt>
                <c:pt idx="1933">
                  <c:v>600</c:v>
                </c:pt>
                <c:pt idx="1934">
                  <c:v>600</c:v>
                </c:pt>
                <c:pt idx="1935">
                  <c:v>600</c:v>
                </c:pt>
                <c:pt idx="1936">
                  <c:v>600</c:v>
                </c:pt>
                <c:pt idx="1937">
                  <c:v>601</c:v>
                </c:pt>
                <c:pt idx="1938">
                  <c:v>600</c:v>
                </c:pt>
                <c:pt idx="1939">
                  <c:v>601</c:v>
                </c:pt>
                <c:pt idx="1940">
                  <c:v>600</c:v>
                </c:pt>
                <c:pt idx="1941">
                  <c:v>600</c:v>
                </c:pt>
                <c:pt idx="1942">
                  <c:v>600</c:v>
                </c:pt>
                <c:pt idx="1943">
                  <c:v>601</c:v>
                </c:pt>
                <c:pt idx="1944">
                  <c:v>600</c:v>
                </c:pt>
                <c:pt idx="1945">
                  <c:v>600</c:v>
                </c:pt>
                <c:pt idx="1946">
                  <c:v>600</c:v>
                </c:pt>
                <c:pt idx="1947">
                  <c:v>600</c:v>
                </c:pt>
                <c:pt idx="1948">
                  <c:v>601</c:v>
                </c:pt>
                <c:pt idx="1949">
                  <c:v>600</c:v>
                </c:pt>
                <c:pt idx="1950">
                  <c:v>600</c:v>
                </c:pt>
                <c:pt idx="1951">
                  <c:v>601</c:v>
                </c:pt>
                <c:pt idx="1952">
                  <c:v>600</c:v>
                </c:pt>
                <c:pt idx="1953">
                  <c:v>601</c:v>
                </c:pt>
                <c:pt idx="1954">
                  <c:v>601</c:v>
                </c:pt>
                <c:pt idx="1955">
                  <c:v>601</c:v>
                </c:pt>
                <c:pt idx="1956">
                  <c:v>601</c:v>
                </c:pt>
                <c:pt idx="1957">
                  <c:v>601</c:v>
                </c:pt>
                <c:pt idx="1958">
                  <c:v>600</c:v>
                </c:pt>
                <c:pt idx="1959">
                  <c:v>600</c:v>
                </c:pt>
                <c:pt idx="1960">
                  <c:v>600</c:v>
                </c:pt>
                <c:pt idx="1961">
                  <c:v>601</c:v>
                </c:pt>
                <c:pt idx="1962">
                  <c:v>600</c:v>
                </c:pt>
                <c:pt idx="1963">
                  <c:v>600</c:v>
                </c:pt>
                <c:pt idx="1964">
                  <c:v>600</c:v>
                </c:pt>
                <c:pt idx="1965">
                  <c:v>600</c:v>
                </c:pt>
                <c:pt idx="1966">
                  <c:v>600</c:v>
                </c:pt>
                <c:pt idx="1967">
                  <c:v>600</c:v>
                </c:pt>
                <c:pt idx="1968">
                  <c:v>601</c:v>
                </c:pt>
                <c:pt idx="1969">
                  <c:v>601</c:v>
                </c:pt>
                <c:pt idx="1970">
                  <c:v>600</c:v>
                </c:pt>
                <c:pt idx="1971">
                  <c:v>600</c:v>
                </c:pt>
                <c:pt idx="1972">
                  <c:v>600</c:v>
                </c:pt>
                <c:pt idx="1973">
                  <c:v>600</c:v>
                </c:pt>
                <c:pt idx="1974">
                  <c:v>600</c:v>
                </c:pt>
                <c:pt idx="1975">
                  <c:v>600</c:v>
                </c:pt>
                <c:pt idx="1976">
                  <c:v>600</c:v>
                </c:pt>
                <c:pt idx="1977">
                  <c:v>600</c:v>
                </c:pt>
                <c:pt idx="1978">
                  <c:v>601</c:v>
                </c:pt>
                <c:pt idx="1979">
                  <c:v>601</c:v>
                </c:pt>
                <c:pt idx="1980">
                  <c:v>600</c:v>
                </c:pt>
                <c:pt idx="1981">
                  <c:v>600</c:v>
                </c:pt>
                <c:pt idx="1982">
                  <c:v>601</c:v>
                </c:pt>
                <c:pt idx="1983">
                  <c:v>601</c:v>
                </c:pt>
                <c:pt idx="1984">
                  <c:v>600</c:v>
                </c:pt>
                <c:pt idx="1985">
                  <c:v>601</c:v>
                </c:pt>
                <c:pt idx="1986">
                  <c:v>601</c:v>
                </c:pt>
                <c:pt idx="1987">
                  <c:v>600</c:v>
                </c:pt>
                <c:pt idx="1988">
                  <c:v>600</c:v>
                </c:pt>
                <c:pt idx="1989">
                  <c:v>600</c:v>
                </c:pt>
                <c:pt idx="1990">
                  <c:v>601</c:v>
                </c:pt>
                <c:pt idx="1991">
                  <c:v>600</c:v>
                </c:pt>
                <c:pt idx="1992">
                  <c:v>600</c:v>
                </c:pt>
                <c:pt idx="1993">
                  <c:v>601</c:v>
                </c:pt>
                <c:pt idx="1994">
                  <c:v>600</c:v>
                </c:pt>
                <c:pt idx="1995">
                  <c:v>600</c:v>
                </c:pt>
                <c:pt idx="1996">
                  <c:v>600</c:v>
                </c:pt>
                <c:pt idx="1997">
                  <c:v>601</c:v>
                </c:pt>
                <c:pt idx="1998">
                  <c:v>600</c:v>
                </c:pt>
                <c:pt idx="1999">
                  <c:v>600</c:v>
                </c:pt>
                <c:pt idx="2000">
                  <c:v>601</c:v>
                </c:pt>
                <c:pt idx="2001">
                  <c:v>601</c:v>
                </c:pt>
                <c:pt idx="2002">
                  <c:v>601</c:v>
                </c:pt>
                <c:pt idx="2003">
                  <c:v>601</c:v>
                </c:pt>
                <c:pt idx="2004">
                  <c:v>601</c:v>
                </c:pt>
                <c:pt idx="2005">
                  <c:v>601</c:v>
                </c:pt>
                <c:pt idx="2006">
                  <c:v>600</c:v>
                </c:pt>
                <c:pt idx="2007">
                  <c:v>600</c:v>
                </c:pt>
                <c:pt idx="2008">
                  <c:v>600</c:v>
                </c:pt>
                <c:pt idx="2009">
                  <c:v>601</c:v>
                </c:pt>
                <c:pt idx="2010">
                  <c:v>600</c:v>
                </c:pt>
                <c:pt idx="2011">
                  <c:v>601</c:v>
                </c:pt>
                <c:pt idx="2012">
                  <c:v>600</c:v>
                </c:pt>
                <c:pt idx="2013">
                  <c:v>600</c:v>
                </c:pt>
                <c:pt idx="2014">
                  <c:v>601</c:v>
                </c:pt>
                <c:pt idx="2015">
                  <c:v>601</c:v>
                </c:pt>
                <c:pt idx="2016">
                  <c:v>600</c:v>
                </c:pt>
                <c:pt idx="2017">
                  <c:v>600</c:v>
                </c:pt>
                <c:pt idx="2018">
                  <c:v>600</c:v>
                </c:pt>
                <c:pt idx="2019">
                  <c:v>600</c:v>
                </c:pt>
                <c:pt idx="2020">
                  <c:v>600</c:v>
                </c:pt>
                <c:pt idx="2021">
                  <c:v>600</c:v>
                </c:pt>
                <c:pt idx="2022">
                  <c:v>600</c:v>
                </c:pt>
                <c:pt idx="2023">
                  <c:v>601</c:v>
                </c:pt>
                <c:pt idx="2024">
                  <c:v>602</c:v>
                </c:pt>
                <c:pt idx="2025">
                  <c:v>602</c:v>
                </c:pt>
                <c:pt idx="2026">
                  <c:v>600</c:v>
                </c:pt>
                <c:pt idx="2027">
                  <c:v>600</c:v>
                </c:pt>
                <c:pt idx="2028">
                  <c:v>600</c:v>
                </c:pt>
                <c:pt idx="2029">
                  <c:v>600</c:v>
                </c:pt>
                <c:pt idx="2030">
                  <c:v>600</c:v>
                </c:pt>
                <c:pt idx="2031">
                  <c:v>600</c:v>
                </c:pt>
                <c:pt idx="2032">
                  <c:v>600</c:v>
                </c:pt>
                <c:pt idx="2033">
                  <c:v>601</c:v>
                </c:pt>
                <c:pt idx="2034">
                  <c:v>601</c:v>
                </c:pt>
                <c:pt idx="2035">
                  <c:v>601</c:v>
                </c:pt>
                <c:pt idx="2036">
                  <c:v>600</c:v>
                </c:pt>
                <c:pt idx="2037">
                  <c:v>600</c:v>
                </c:pt>
                <c:pt idx="2038">
                  <c:v>601</c:v>
                </c:pt>
                <c:pt idx="2039">
                  <c:v>601</c:v>
                </c:pt>
                <c:pt idx="2040">
                  <c:v>601</c:v>
                </c:pt>
                <c:pt idx="2041">
                  <c:v>600</c:v>
                </c:pt>
                <c:pt idx="2042">
                  <c:v>600</c:v>
                </c:pt>
                <c:pt idx="2043">
                  <c:v>600</c:v>
                </c:pt>
                <c:pt idx="2044">
                  <c:v>600</c:v>
                </c:pt>
                <c:pt idx="2045">
                  <c:v>600</c:v>
                </c:pt>
                <c:pt idx="2046">
                  <c:v>600</c:v>
                </c:pt>
                <c:pt idx="2047">
                  <c:v>600</c:v>
                </c:pt>
                <c:pt idx="2048">
                  <c:v>600</c:v>
                </c:pt>
                <c:pt idx="2049">
                  <c:v>600</c:v>
                </c:pt>
                <c:pt idx="2050">
                  <c:v>600</c:v>
                </c:pt>
                <c:pt idx="2051">
                  <c:v>600</c:v>
                </c:pt>
                <c:pt idx="2052">
                  <c:v>600</c:v>
                </c:pt>
                <c:pt idx="2053">
                  <c:v>600</c:v>
                </c:pt>
                <c:pt idx="2054">
                  <c:v>600</c:v>
                </c:pt>
                <c:pt idx="2055">
                  <c:v>600</c:v>
                </c:pt>
                <c:pt idx="2056">
                  <c:v>601</c:v>
                </c:pt>
                <c:pt idx="2057">
                  <c:v>600</c:v>
                </c:pt>
                <c:pt idx="2058">
                  <c:v>600</c:v>
                </c:pt>
                <c:pt idx="2059">
                  <c:v>600</c:v>
                </c:pt>
                <c:pt idx="2060">
                  <c:v>601</c:v>
                </c:pt>
                <c:pt idx="2061">
                  <c:v>600</c:v>
                </c:pt>
                <c:pt idx="2062">
                  <c:v>601</c:v>
                </c:pt>
                <c:pt idx="2063">
                  <c:v>601</c:v>
                </c:pt>
                <c:pt idx="2064">
                  <c:v>600</c:v>
                </c:pt>
                <c:pt idx="2065">
                  <c:v>601</c:v>
                </c:pt>
                <c:pt idx="2066">
                  <c:v>600</c:v>
                </c:pt>
                <c:pt idx="2067">
                  <c:v>601</c:v>
                </c:pt>
                <c:pt idx="2068">
                  <c:v>600</c:v>
                </c:pt>
                <c:pt idx="2069">
                  <c:v>600</c:v>
                </c:pt>
                <c:pt idx="2070">
                  <c:v>601</c:v>
                </c:pt>
                <c:pt idx="2071">
                  <c:v>600</c:v>
                </c:pt>
                <c:pt idx="2072">
                  <c:v>600</c:v>
                </c:pt>
                <c:pt idx="2073">
                  <c:v>600</c:v>
                </c:pt>
                <c:pt idx="2074">
                  <c:v>600</c:v>
                </c:pt>
                <c:pt idx="2075">
                  <c:v>600</c:v>
                </c:pt>
                <c:pt idx="2076">
                  <c:v>600</c:v>
                </c:pt>
                <c:pt idx="2077">
                  <c:v>601</c:v>
                </c:pt>
                <c:pt idx="2078">
                  <c:v>600</c:v>
                </c:pt>
                <c:pt idx="2079">
                  <c:v>600</c:v>
                </c:pt>
                <c:pt idx="2080">
                  <c:v>600</c:v>
                </c:pt>
                <c:pt idx="2081">
                  <c:v>601</c:v>
                </c:pt>
                <c:pt idx="2082">
                  <c:v>600</c:v>
                </c:pt>
                <c:pt idx="2083">
                  <c:v>600</c:v>
                </c:pt>
                <c:pt idx="2084">
                  <c:v>602</c:v>
                </c:pt>
                <c:pt idx="2085">
                  <c:v>600</c:v>
                </c:pt>
                <c:pt idx="2086">
                  <c:v>601</c:v>
                </c:pt>
                <c:pt idx="2087">
                  <c:v>601</c:v>
                </c:pt>
                <c:pt idx="2088">
                  <c:v>600</c:v>
                </c:pt>
                <c:pt idx="2089">
                  <c:v>600</c:v>
                </c:pt>
                <c:pt idx="2090">
                  <c:v>600</c:v>
                </c:pt>
                <c:pt idx="2091">
                  <c:v>601</c:v>
                </c:pt>
                <c:pt idx="2092">
                  <c:v>601</c:v>
                </c:pt>
                <c:pt idx="2093">
                  <c:v>600</c:v>
                </c:pt>
                <c:pt idx="2094">
                  <c:v>601</c:v>
                </c:pt>
                <c:pt idx="2095">
                  <c:v>600</c:v>
                </c:pt>
                <c:pt idx="2096">
                  <c:v>600</c:v>
                </c:pt>
                <c:pt idx="2097">
                  <c:v>600</c:v>
                </c:pt>
                <c:pt idx="2098">
                  <c:v>600</c:v>
                </c:pt>
                <c:pt idx="2099">
                  <c:v>600</c:v>
                </c:pt>
                <c:pt idx="2100">
                  <c:v>600</c:v>
                </c:pt>
                <c:pt idx="2101">
                  <c:v>601</c:v>
                </c:pt>
                <c:pt idx="2102">
                  <c:v>601</c:v>
                </c:pt>
                <c:pt idx="2103">
                  <c:v>601</c:v>
                </c:pt>
                <c:pt idx="2104">
                  <c:v>600</c:v>
                </c:pt>
                <c:pt idx="2105">
                  <c:v>600</c:v>
                </c:pt>
                <c:pt idx="2106">
                  <c:v>601</c:v>
                </c:pt>
                <c:pt idx="2107">
                  <c:v>600</c:v>
                </c:pt>
                <c:pt idx="2108">
                  <c:v>600</c:v>
                </c:pt>
                <c:pt idx="2109">
                  <c:v>600</c:v>
                </c:pt>
                <c:pt idx="2110">
                  <c:v>601</c:v>
                </c:pt>
                <c:pt idx="2111">
                  <c:v>600</c:v>
                </c:pt>
                <c:pt idx="2112">
                  <c:v>600</c:v>
                </c:pt>
                <c:pt idx="2113">
                  <c:v>600</c:v>
                </c:pt>
                <c:pt idx="2114">
                  <c:v>600</c:v>
                </c:pt>
                <c:pt idx="2115">
                  <c:v>600</c:v>
                </c:pt>
                <c:pt idx="2116">
                  <c:v>600</c:v>
                </c:pt>
                <c:pt idx="2117">
                  <c:v>600</c:v>
                </c:pt>
                <c:pt idx="2118">
                  <c:v>600</c:v>
                </c:pt>
                <c:pt idx="2119">
                  <c:v>601</c:v>
                </c:pt>
                <c:pt idx="2120">
                  <c:v>600</c:v>
                </c:pt>
                <c:pt idx="2121">
                  <c:v>600</c:v>
                </c:pt>
                <c:pt idx="2122">
                  <c:v>600</c:v>
                </c:pt>
                <c:pt idx="2123">
                  <c:v>601</c:v>
                </c:pt>
                <c:pt idx="2124">
                  <c:v>600</c:v>
                </c:pt>
                <c:pt idx="2125">
                  <c:v>600</c:v>
                </c:pt>
                <c:pt idx="2126">
                  <c:v>600</c:v>
                </c:pt>
                <c:pt idx="2127">
                  <c:v>600</c:v>
                </c:pt>
                <c:pt idx="2128">
                  <c:v>600</c:v>
                </c:pt>
                <c:pt idx="2129">
                  <c:v>600</c:v>
                </c:pt>
                <c:pt idx="2130">
                  <c:v>600</c:v>
                </c:pt>
                <c:pt idx="2131">
                  <c:v>600</c:v>
                </c:pt>
                <c:pt idx="2132">
                  <c:v>600</c:v>
                </c:pt>
                <c:pt idx="2133">
                  <c:v>600</c:v>
                </c:pt>
                <c:pt idx="2134">
                  <c:v>600</c:v>
                </c:pt>
                <c:pt idx="2135">
                  <c:v>601</c:v>
                </c:pt>
                <c:pt idx="2136">
                  <c:v>600</c:v>
                </c:pt>
                <c:pt idx="2137">
                  <c:v>601</c:v>
                </c:pt>
                <c:pt idx="2138">
                  <c:v>601</c:v>
                </c:pt>
                <c:pt idx="2139">
                  <c:v>601</c:v>
                </c:pt>
                <c:pt idx="2140">
                  <c:v>600</c:v>
                </c:pt>
                <c:pt idx="2141">
                  <c:v>600</c:v>
                </c:pt>
                <c:pt idx="2142">
                  <c:v>600</c:v>
                </c:pt>
                <c:pt idx="2143">
                  <c:v>600</c:v>
                </c:pt>
                <c:pt idx="2144">
                  <c:v>600</c:v>
                </c:pt>
                <c:pt idx="2145">
                  <c:v>600</c:v>
                </c:pt>
                <c:pt idx="2146">
                  <c:v>600</c:v>
                </c:pt>
                <c:pt idx="2147">
                  <c:v>600</c:v>
                </c:pt>
                <c:pt idx="2148">
                  <c:v>600</c:v>
                </c:pt>
                <c:pt idx="2149">
                  <c:v>600</c:v>
                </c:pt>
                <c:pt idx="2150">
                  <c:v>600</c:v>
                </c:pt>
                <c:pt idx="2151">
                  <c:v>600</c:v>
                </c:pt>
                <c:pt idx="2152">
                  <c:v>601</c:v>
                </c:pt>
                <c:pt idx="2153">
                  <c:v>600</c:v>
                </c:pt>
                <c:pt idx="2154">
                  <c:v>600</c:v>
                </c:pt>
                <c:pt idx="2155">
                  <c:v>600</c:v>
                </c:pt>
                <c:pt idx="2156">
                  <c:v>600</c:v>
                </c:pt>
                <c:pt idx="2157">
                  <c:v>600</c:v>
                </c:pt>
                <c:pt idx="2158">
                  <c:v>600</c:v>
                </c:pt>
                <c:pt idx="2159">
                  <c:v>601</c:v>
                </c:pt>
                <c:pt idx="2160">
                  <c:v>601</c:v>
                </c:pt>
                <c:pt idx="2161">
                  <c:v>600</c:v>
                </c:pt>
                <c:pt idx="2162">
                  <c:v>600</c:v>
                </c:pt>
                <c:pt idx="2163">
                  <c:v>600</c:v>
                </c:pt>
                <c:pt idx="2164">
                  <c:v>600</c:v>
                </c:pt>
                <c:pt idx="2165">
                  <c:v>600</c:v>
                </c:pt>
                <c:pt idx="2166">
                  <c:v>600</c:v>
                </c:pt>
                <c:pt idx="2167">
                  <c:v>601</c:v>
                </c:pt>
                <c:pt idx="2168">
                  <c:v>601</c:v>
                </c:pt>
                <c:pt idx="2169">
                  <c:v>601</c:v>
                </c:pt>
                <c:pt idx="2170">
                  <c:v>600</c:v>
                </c:pt>
                <c:pt idx="2171">
                  <c:v>600</c:v>
                </c:pt>
                <c:pt idx="2172">
                  <c:v>601</c:v>
                </c:pt>
                <c:pt idx="2173">
                  <c:v>601</c:v>
                </c:pt>
                <c:pt idx="2174">
                  <c:v>600</c:v>
                </c:pt>
                <c:pt idx="2175">
                  <c:v>600</c:v>
                </c:pt>
                <c:pt idx="2176">
                  <c:v>600</c:v>
                </c:pt>
                <c:pt idx="2177">
                  <c:v>600</c:v>
                </c:pt>
                <c:pt idx="2178">
                  <c:v>600</c:v>
                </c:pt>
                <c:pt idx="2179">
                  <c:v>600</c:v>
                </c:pt>
                <c:pt idx="2180">
                  <c:v>601</c:v>
                </c:pt>
                <c:pt idx="2181">
                  <c:v>600</c:v>
                </c:pt>
                <c:pt idx="2182">
                  <c:v>600</c:v>
                </c:pt>
                <c:pt idx="2183">
                  <c:v>600</c:v>
                </c:pt>
                <c:pt idx="2184">
                  <c:v>600</c:v>
                </c:pt>
                <c:pt idx="2185">
                  <c:v>600</c:v>
                </c:pt>
                <c:pt idx="2186">
                  <c:v>600</c:v>
                </c:pt>
                <c:pt idx="2187">
                  <c:v>600</c:v>
                </c:pt>
                <c:pt idx="2188">
                  <c:v>601</c:v>
                </c:pt>
                <c:pt idx="2189">
                  <c:v>601</c:v>
                </c:pt>
                <c:pt idx="2190">
                  <c:v>600</c:v>
                </c:pt>
                <c:pt idx="2191">
                  <c:v>601</c:v>
                </c:pt>
                <c:pt idx="2192">
                  <c:v>601</c:v>
                </c:pt>
                <c:pt idx="2193">
                  <c:v>601</c:v>
                </c:pt>
                <c:pt idx="2194">
                  <c:v>600</c:v>
                </c:pt>
                <c:pt idx="2195">
                  <c:v>600</c:v>
                </c:pt>
                <c:pt idx="2196">
                  <c:v>600</c:v>
                </c:pt>
                <c:pt idx="2197">
                  <c:v>601</c:v>
                </c:pt>
                <c:pt idx="2198">
                  <c:v>601</c:v>
                </c:pt>
                <c:pt idx="2199">
                  <c:v>601</c:v>
                </c:pt>
                <c:pt idx="2200">
                  <c:v>601</c:v>
                </c:pt>
                <c:pt idx="2201">
                  <c:v>600</c:v>
                </c:pt>
                <c:pt idx="2202">
                  <c:v>600</c:v>
                </c:pt>
                <c:pt idx="2203">
                  <c:v>600</c:v>
                </c:pt>
                <c:pt idx="2204">
                  <c:v>600</c:v>
                </c:pt>
                <c:pt idx="2205">
                  <c:v>600</c:v>
                </c:pt>
                <c:pt idx="2206">
                  <c:v>601</c:v>
                </c:pt>
                <c:pt idx="2207">
                  <c:v>600</c:v>
                </c:pt>
                <c:pt idx="2208">
                  <c:v>600</c:v>
                </c:pt>
                <c:pt idx="2209">
                  <c:v>600</c:v>
                </c:pt>
                <c:pt idx="2210">
                  <c:v>600</c:v>
                </c:pt>
                <c:pt idx="2211">
                  <c:v>600</c:v>
                </c:pt>
                <c:pt idx="2212">
                  <c:v>600</c:v>
                </c:pt>
                <c:pt idx="2213">
                  <c:v>600</c:v>
                </c:pt>
                <c:pt idx="2214">
                  <c:v>600</c:v>
                </c:pt>
                <c:pt idx="2215">
                  <c:v>601</c:v>
                </c:pt>
                <c:pt idx="2216">
                  <c:v>600</c:v>
                </c:pt>
                <c:pt idx="2217">
                  <c:v>600</c:v>
                </c:pt>
                <c:pt idx="2218">
                  <c:v>600</c:v>
                </c:pt>
                <c:pt idx="2219">
                  <c:v>601</c:v>
                </c:pt>
                <c:pt idx="2220">
                  <c:v>600</c:v>
                </c:pt>
                <c:pt idx="2221">
                  <c:v>600</c:v>
                </c:pt>
                <c:pt idx="2222">
                  <c:v>600</c:v>
                </c:pt>
                <c:pt idx="2223">
                  <c:v>600</c:v>
                </c:pt>
                <c:pt idx="2224">
                  <c:v>600</c:v>
                </c:pt>
                <c:pt idx="2225">
                  <c:v>600</c:v>
                </c:pt>
                <c:pt idx="2226">
                  <c:v>600</c:v>
                </c:pt>
                <c:pt idx="2227">
                  <c:v>600</c:v>
                </c:pt>
                <c:pt idx="2228">
                  <c:v>600</c:v>
                </c:pt>
                <c:pt idx="2229">
                  <c:v>600</c:v>
                </c:pt>
                <c:pt idx="2230">
                  <c:v>600</c:v>
                </c:pt>
                <c:pt idx="2231">
                  <c:v>600</c:v>
                </c:pt>
                <c:pt idx="2232">
                  <c:v>600</c:v>
                </c:pt>
                <c:pt idx="2233">
                  <c:v>600</c:v>
                </c:pt>
                <c:pt idx="2234">
                  <c:v>600</c:v>
                </c:pt>
                <c:pt idx="2235">
                  <c:v>600</c:v>
                </c:pt>
                <c:pt idx="2236">
                  <c:v>600</c:v>
                </c:pt>
                <c:pt idx="2237">
                  <c:v>600</c:v>
                </c:pt>
                <c:pt idx="2238">
                  <c:v>600</c:v>
                </c:pt>
                <c:pt idx="2239">
                  <c:v>600</c:v>
                </c:pt>
                <c:pt idx="2240">
                  <c:v>600</c:v>
                </c:pt>
                <c:pt idx="2241">
                  <c:v>600</c:v>
                </c:pt>
                <c:pt idx="2242">
                  <c:v>600</c:v>
                </c:pt>
                <c:pt idx="2243">
                  <c:v>600</c:v>
                </c:pt>
                <c:pt idx="2244">
                  <c:v>601</c:v>
                </c:pt>
                <c:pt idx="2245">
                  <c:v>600</c:v>
                </c:pt>
                <c:pt idx="2246">
                  <c:v>600</c:v>
                </c:pt>
                <c:pt idx="2247">
                  <c:v>600</c:v>
                </c:pt>
                <c:pt idx="2248">
                  <c:v>600</c:v>
                </c:pt>
                <c:pt idx="2249">
                  <c:v>600</c:v>
                </c:pt>
                <c:pt idx="2250">
                  <c:v>600</c:v>
                </c:pt>
                <c:pt idx="2251">
                  <c:v>600</c:v>
                </c:pt>
                <c:pt idx="2252">
                  <c:v>600</c:v>
                </c:pt>
                <c:pt idx="2253">
                  <c:v>601</c:v>
                </c:pt>
                <c:pt idx="2254">
                  <c:v>600</c:v>
                </c:pt>
                <c:pt idx="2255">
                  <c:v>600</c:v>
                </c:pt>
                <c:pt idx="2256">
                  <c:v>600</c:v>
                </c:pt>
                <c:pt idx="2257">
                  <c:v>600</c:v>
                </c:pt>
                <c:pt idx="2258">
                  <c:v>600</c:v>
                </c:pt>
                <c:pt idx="2259">
                  <c:v>600</c:v>
                </c:pt>
                <c:pt idx="2260">
                  <c:v>601</c:v>
                </c:pt>
                <c:pt idx="2261">
                  <c:v>600</c:v>
                </c:pt>
                <c:pt idx="2262">
                  <c:v>600</c:v>
                </c:pt>
                <c:pt idx="2263">
                  <c:v>601</c:v>
                </c:pt>
                <c:pt idx="2264">
                  <c:v>600</c:v>
                </c:pt>
                <c:pt idx="2265">
                  <c:v>600</c:v>
                </c:pt>
                <c:pt idx="2266">
                  <c:v>600</c:v>
                </c:pt>
                <c:pt idx="2267">
                  <c:v>601</c:v>
                </c:pt>
                <c:pt idx="2268">
                  <c:v>601</c:v>
                </c:pt>
                <c:pt idx="2269">
                  <c:v>600</c:v>
                </c:pt>
                <c:pt idx="2270">
                  <c:v>600</c:v>
                </c:pt>
                <c:pt idx="2271">
                  <c:v>600</c:v>
                </c:pt>
                <c:pt idx="2272">
                  <c:v>600</c:v>
                </c:pt>
                <c:pt idx="2273">
                  <c:v>601</c:v>
                </c:pt>
                <c:pt idx="2274">
                  <c:v>600</c:v>
                </c:pt>
                <c:pt idx="2275">
                  <c:v>601</c:v>
                </c:pt>
                <c:pt idx="2276">
                  <c:v>600</c:v>
                </c:pt>
                <c:pt idx="2277">
                  <c:v>601</c:v>
                </c:pt>
                <c:pt idx="2278">
                  <c:v>601</c:v>
                </c:pt>
                <c:pt idx="2279">
                  <c:v>600</c:v>
                </c:pt>
                <c:pt idx="2280">
                  <c:v>600</c:v>
                </c:pt>
                <c:pt idx="2281">
                  <c:v>600</c:v>
                </c:pt>
                <c:pt idx="2282">
                  <c:v>600</c:v>
                </c:pt>
                <c:pt idx="2283">
                  <c:v>600</c:v>
                </c:pt>
                <c:pt idx="2284">
                  <c:v>601</c:v>
                </c:pt>
                <c:pt idx="2285">
                  <c:v>600</c:v>
                </c:pt>
                <c:pt idx="2286">
                  <c:v>600</c:v>
                </c:pt>
                <c:pt idx="2287">
                  <c:v>600</c:v>
                </c:pt>
                <c:pt idx="2288">
                  <c:v>600</c:v>
                </c:pt>
                <c:pt idx="2289">
                  <c:v>600</c:v>
                </c:pt>
                <c:pt idx="2290">
                  <c:v>600</c:v>
                </c:pt>
                <c:pt idx="2291">
                  <c:v>600</c:v>
                </c:pt>
                <c:pt idx="2292">
                  <c:v>600</c:v>
                </c:pt>
                <c:pt idx="2293">
                  <c:v>601</c:v>
                </c:pt>
                <c:pt idx="2294">
                  <c:v>600</c:v>
                </c:pt>
                <c:pt idx="2295">
                  <c:v>601</c:v>
                </c:pt>
                <c:pt idx="2296">
                  <c:v>600</c:v>
                </c:pt>
                <c:pt idx="2297">
                  <c:v>601</c:v>
                </c:pt>
                <c:pt idx="2298">
                  <c:v>601</c:v>
                </c:pt>
                <c:pt idx="2299">
                  <c:v>600</c:v>
                </c:pt>
                <c:pt idx="2300">
                  <c:v>601</c:v>
                </c:pt>
                <c:pt idx="2301">
                  <c:v>601</c:v>
                </c:pt>
                <c:pt idx="2302">
                  <c:v>601</c:v>
                </c:pt>
                <c:pt idx="2303">
                  <c:v>600</c:v>
                </c:pt>
                <c:pt idx="2304">
                  <c:v>600</c:v>
                </c:pt>
                <c:pt idx="2305">
                  <c:v>600</c:v>
                </c:pt>
                <c:pt idx="2306">
                  <c:v>600</c:v>
                </c:pt>
                <c:pt idx="2307">
                  <c:v>600</c:v>
                </c:pt>
                <c:pt idx="2308">
                  <c:v>600</c:v>
                </c:pt>
                <c:pt idx="2309">
                  <c:v>600</c:v>
                </c:pt>
                <c:pt idx="2310">
                  <c:v>600</c:v>
                </c:pt>
                <c:pt idx="2311">
                  <c:v>600</c:v>
                </c:pt>
                <c:pt idx="2312">
                  <c:v>600</c:v>
                </c:pt>
                <c:pt idx="2313">
                  <c:v>600</c:v>
                </c:pt>
                <c:pt idx="2314">
                  <c:v>600</c:v>
                </c:pt>
                <c:pt idx="2315">
                  <c:v>601</c:v>
                </c:pt>
                <c:pt idx="2316">
                  <c:v>600</c:v>
                </c:pt>
                <c:pt idx="2317">
                  <c:v>600</c:v>
                </c:pt>
                <c:pt idx="2318">
                  <c:v>600</c:v>
                </c:pt>
                <c:pt idx="2319">
                  <c:v>601</c:v>
                </c:pt>
                <c:pt idx="2320">
                  <c:v>600</c:v>
                </c:pt>
                <c:pt idx="2321">
                  <c:v>600</c:v>
                </c:pt>
                <c:pt idx="2322">
                  <c:v>600</c:v>
                </c:pt>
                <c:pt idx="2323">
                  <c:v>600</c:v>
                </c:pt>
                <c:pt idx="2324">
                  <c:v>600</c:v>
                </c:pt>
                <c:pt idx="2325">
                  <c:v>601</c:v>
                </c:pt>
                <c:pt idx="2326">
                  <c:v>600</c:v>
                </c:pt>
                <c:pt idx="2327">
                  <c:v>600</c:v>
                </c:pt>
                <c:pt idx="2328">
                  <c:v>600</c:v>
                </c:pt>
                <c:pt idx="2329">
                  <c:v>601</c:v>
                </c:pt>
                <c:pt idx="2330">
                  <c:v>601</c:v>
                </c:pt>
                <c:pt idx="2331">
                  <c:v>601</c:v>
                </c:pt>
                <c:pt idx="2332">
                  <c:v>600</c:v>
                </c:pt>
                <c:pt idx="2333">
                  <c:v>600</c:v>
                </c:pt>
                <c:pt idx="2334">
                  <c:v>601</c:v>
                </c:pt>
                <c:pt idx="2335">
                  <c:v>600</c:v>
                </c:pt>
                <c:pt idx="2336">
                  <c:v>600</c:v>
                </c:pt>
                <c:pt idx="2337">
                  <c:v>600</c:v>
                </c:pt>
                <c:pt idx="2338">
                  <c:v>601</c:v>
                </c:pt>
                <c:pt idx="2339">
                  <c:v>600</c:v>
                </c:pt>
                <c:pt idx="2340">
                  <c:v>600</c:v>
                </c:pt>
                <c:pt idx="2341">
                  <c:v>600</c:v>
                </c:pt>
                <c:pt idx="2342">
                  <c:v>600</c:v>
                </c:pt>
                <c:pt idx="2343">
                  <c:v>600</c:v>
                </c:pt>
                <c:pt idx="2344">
                  <c:v>600</c:v>
                </c:pt>
                <c:pt idx="2345">
                  <c:v>600</c:v>
                </c:pt>
                <c:pt idx="2346">
                  <c:v>600</c:v>
                </c:pt>
                <c:pt idx="2347">
                  <c:v>600</c:v>
                </c:pt>
                <c:pt idx="2348">
                  <c:v>601</c:v>
                </c:pt>
                <c:pt idx="2349">
                  <c:v>601</c:v>
                </c:pt>
                <c:pt idx="2350">
                  <c:v>600</c:v>
                </c:pt>
                <c:pt idx="2351">
                  <c:v>600</c:v>
                </c:pt>
                <c:pt idx="2352">
                  <c:v>600</c:v>
                </c:pt>
                <c:pt idx="2353">
                  <c:v>601</c:v>
                </c:pt>
                <c:pt idx="2354">
                  <c:v>601</c:v>
                </c:pt>
                <c:pt idx="2355">
                  <c:v>601</c:v>
                </c:pt>
                <c:pt idx="2356">
                  <c:v>601</c:v>
                </c:pt>
                <c:pt idx="2357">
                  <c:v>600</c:v>
                </c:pt>
                <c:pt idx="2358">
                  <c:v>600</c:v>
                </c:pt>
                <c:pt idx="2359">
                  <c:v>600</c:v>
                </c:pt>
                <c:pt idx="2360">
                  <c:v>601</c:v>
                </c:pt>
                <c:pt idx="2361">
                  <c:v>600</c:v>
                </c:pt>
                <c:pt idx="2362">
                  <c:v>600</c:v>
                </c:pt>
                <c:pt idx="2363">
                  <c:v>600</c:v>
                </c:pt>
                <c:pt idx="2364">
                  <c:v>601</c:v>
                </c:pt>
                <c:pt idx="2365">
                  <c:v>601</c:v>
                </c:pt>
                <c:pt idx="2366">
                  <c:v>601</c:v>
                </c:pt>
                <c:pt idx="2367">
                  <c:v>601</c:v>
                </c:pt>
                <c:pt idx="2368">
                  <c:v>601</c:v>
                </c:pt>
                <c:pt idx="2369">
                  <c:v>601</c:v>
                </c:pt>
                <c:pt idx="2370">
                  <c:v>600</c:v>
                </c:pt>
                <c:pt idx="2371">
                  <c:v>600</c:v>
                </c:pt>
                <c:pt idx="2372">
                  <c:v>600</c:v>
                </c:pt>
                <c:pt idx="2373">
                  <c:v>600</c:v>
                </c:pt>
                <c:pt idx="2374">
                  <c:v>601</c:v>
                </c:pt>
                <c:pt idx="2375">
                  <c:v>600</c:v>
                </c:pt>
                <c:pt idx="2376">
                  <c:v>601</c:v>
                </c:pt>
                <c:pt idx="2377">
                  <c:v>600</c:v>
                </c:pt>
                <c:pt idx="2378">
                  <c:v>600</c:v>
                </c:pt>
                <c:pt idx="2379">
                  <c:v>600</c:v>
                </c:pt>
                <c:pt idx="2380">
                  <c:v>600</c:v>
                </c:pt>
                <c:pt idx="2381">
                  <c:v>600</c:v>
                </c:pt>
                <c:pt idx="2382">
                  <c:v>600</c:v>
                </c:pt>
                <c:pt idx="2383">
                  <c:v>601</c:v>
                </c:pt>
                <c:pt idx="2384">
                  <c:v>600</c:v>
                </c:pt>
                <c:pt idx="2385">
                  <c:v>600</c:v>
                </c:pt>
                <c:pt idx="2386">
                  <c:v>600</c:v>
                </c:pt>
                <c:pt idx="2387">
                  <c:v>600</c:v>
                </c:pt>
                <c:pt idx="2388">
                  <c:v>600</c:v>
                </c:pt>
                <c:pt idx="2389">
                  <c:v>600</c:v>
                </c:pt>
                <c:pt idx="2390">
                  <c:v>600</c:v>
                </c:pt>
                <c:pt idx="2391">
                  <c:v>600</c:v>
                </c:pt>
                <c:pt idx="2392">
                  <c:v>600</c:v>
                </c:pt>
                <c:pt idx="2393">
                  <c:v>600</c:v>
                </c:pt>
                <c:pt idx="2394">
                  <c:v>600</c:v>
                </c:pt>
                <c:pt idx="2395">
                  <c:v>601</c:v>
                </c:pt>
                <c:pt idx="2396">
                  <c:v>600</c:v>
                </c:pt>
                <c:pt idx="2397">
                  <c:v>600</c:v>
                </c:pt>
                <c:pt idx="2398">
                  <c:v>600</c:v>
                </c:pt>
                <c:pt idx="2399">
                  <c:v>600</c:v>
                </c:pt>
                <c:pt idx="2400">
                  <c:v>600</c:v>
                </c:pt>
                <c:pt idx="2401">
                  <c:v>600</c:v>
                </c:pt>
                <c:pt idx="2402">
                  <c:v>600</c:v>
                </c:pt>
                <c:pt idx="2403">
                  <c:v>600</c:v>
                </c:pt>
                <c:pt idx="2404">
                  <c:v>600</c:v>
                </c:pt>
                <c:pt idx="2405">
                  <c:v>600</c:v>
                </c:pt>
                <c:pt idx="2406">
                  <c:v>601</c:v>
                </c:pt>
                <c:pt idx="2407">
                  <c:v>601</c:v>
                </c:pt>
                <c:pt idx="2408">
                  <c:v>600</c:v>
                </c:pt>
                <c:pt idx="2409">
                  <c:v>600</c:v>
                </c:pt>
                <c:pt idx="2410">
                  <c:v>600</c:v>
                </c:pt>
                <c:pt idx="2411">
                  <c:v>600</c:v>
                </c:pt>
                <c:pt idx="2412">
                  <c:v>601</c:v>
                </c:pt>
                <c:pt idx="2413">
                  <c:v>601</c:v>
                </c:pt>
                <c:pt idx="2414">
                  <c:v>600</c:v>
                </c:pt>
                <c:pt idx="2415">
                  <c:v>600</c:v>
                </c:pt>
                <c:pt idx="2416">
                  <c:v>600</c:v>
                </c:pt>
                <c:pt idx="2417">
                  <c:v>600</c:v>
                </c:pt>
                <c:pt idx="2418">
                  <c:v>600</c:v>
                </c:pt>
                <c:pt idx="2419">
                  <c:v>600</c:v>
                </c:pt>
                <c:pt idx="2420">
                  <c:v>600</c:v>
                </c:pt>
                <c:pt idx="2421">
                  <c:v>600</c:v>
                </c:pt>
                <c:pt idx="2422">
                  <c:v>601</c:v>
                </c:pt>
                <c:pt idx="2423">
                  <c:v>601</c:v>
                </c:pt>
                <c:pt idx="2424">
                  <c:v>600</c:v>
                </c:pt>
                <c:pt idx="2425">
                  <c:v>600</c:v>
                </c:pt>
                <c:pt idx="2426">
                  <c:v>600</c:v>
                </c:pt>
                <c:pt idx="2427">
                  <c:v>600</c:v>
                </c:pt>
                <c:pt idx="2428">
                  <c:v>600</c:v>
                </c:pt>
                <c:pt idx="2429">
                  <c:v>601</c:v>
                </c:pt>
                <c:pt idx="2430">
                  <c:v>600</c:v>
                </c:pt>
                <c:pt idx="2431">
                  <c:v>600</c:v>
                </c:pt>
                <c:pt idx="2432">
                  <c:v>600</c:v>
                </c:pt>
                <c:pt idx="2433">
                  <c:v>600</c:v>
                </c:pt>
                <c:pt idx="2434">
                  <c:v>600</c:v>
                </c:pt>
                <c:pt idx="2435">
                  <c:v>600</c:v>
                </c:pt>
                <c:pt idx="2436">
                  <c:v>600</c:v>
                </c:pt>
                <c:pt idx="2437">
                  <c:v>601</c:v>
                </c:pt>
                <c:pt idx="2438">
                  <c:v>600</c:v>
                </c:pt>
                <c:pt idx="2439">
                  <c:v>600</c:v>
                </c:pt>
                <c:pt idx="2440">
                  <c:v>601</c:v>
                </c:pt>
                <c:pt idx="2441">
                  <c:v>600</c:v>
                </c:pt>
                <c:pt idx="2442">
                  <c:v>600</c:v>
                </c:pt>
                <c:pt idx="2443">
                  <c:v>600</c:v>
                </c:pt>
                <c:pt idx="2444">
                  <c:v>600</c:v>
                </c:pt>
                <c:pt idx="2445">
                  <c:v>601</c:v>
                </c:pt>
                <c:pt idx="2446">
                  <c:v>601</c:v>
                </c:pt>
                <c:pt idx="2447">
                  <c:v>600</c:v>
                </c:pt>
                <c:pt idx="2448">
                  <c:v>600</c:v>
                </c:pt>
                <c:pt idx="2449">
                  <c:v>601</c:v>
                </c:pt>
                <c:pt idx="2450">
                  <c:v>601</c:v>
                </c:pt>
                <c:pt idx="2451">
                  <c:v>600</c:v>
                </c:pt>
                <c:pt idx="2452">
                  <c:v>600</c:v>
                </c:pt>
                <c:pt idx="2453">
                  <c:v>600</c:v>
                </c:pt>
                <c:pt idx="2454">
                  <c:v>600</c:v>
                </c:pt>
                <c:pt idx="2455">
                  <c:v>600</c:v>
                </c:pt>
                <c:pt idx="2456">
                  <c:v>600</c:v>
                </c:pt>
                <c:pt idx="2457">
                  <c:v>600</c:v>
                </c:pt>
                <c:pt idx="2458">
                  <c:v>600</c:v>
                </c:pt>
                <c:pt idx="2459">
                  <c:v>600</c:v>
                </c:pt>
                <c:pt idx="2460">
                  <c:v>600</c:v>
                </c:pt>
                <c:pt idx="2461">
                  <c:v>601</c:v>
                </c:pt>
                <c:pt idx="2462">
                  <c:v>601</c:v>
                </c:pt>
                <c:pt idx="2463">
                  <c:v>601</c:v>
                </c:pt>
                <c:pt idx="2464">
                  <c:v>600</c:v>
                </c:pt>
                <c:pt idx="2465">
                  <c:v>600</c:v>
                </c:pt>
                <c:pt idx="2466">
                  <c:v>600</c:v>
                </c:pt>
                <c:pt idx="2467">
                  <c:v>600</c:v>
                </c:pt>
                <c:pt idx="2468">
                  <c:v>600</c:v>
                </c:pt>
                <c:pt idx="2469">
                  <c:v>600</c:v>
                </c:pt>
                <c:pt idx="2470">
                  <c:v>601</c:v>
                </c:pt>
                <c:pt idx="2471">
                  <c:v>601</c:v>
                </c:pt>
                <c:pt idx="2472">
                  <c:v>600</c:v>
                </c:pt>
                <c:pt idx="2473">
                  <c:v>601</c:v>
                </c:pt>
                <c:pt idx="2474">
                  <c:v>601</c:v>
                </c:pt>
                <c:pt idx="2475">
                  <c:v>600</c:v>
                </c:pt>
                <c:pt idx="2476">
                  <c:v>600</c:v>
                </c:pt>
                <c:pt idx="2477">
                  <c:v>600</c:v>
                </c:pt>
                <c:pt idx="2478">
                  <c:v>600</c:v>
                </c:pt>
                <c:pt idx="2479">
                  <c:v>601</c:v>
                </c:pt>
                <c:pt idx="2480">
                  <c:v>601</c:v>
                </c:pt>
                <c:pt idx="2481">
                  <c:v>601</c:v>
                </c:pt>
                <c:pt idx="2482">
                  <c:v>600</c:v>
                </c:pt>
                <c:pt idx="2483">
                  <c:v>600</c:v>
                </c:pt>
                <c:pt idx="2484">
                  <c:v>600</c:v>
                </c:pt>
                <c:pt idx="2485">
                  <c:v>600</c:v>
                </c:pt>
                <c:pt idx="2486">
                  <c:v>600</c:v>
                </c:pt>
                <c:pt idx="2487">
                  <c:v>600</c:v>
                </c:pt>
                <c:pt idx="2488">
                  <c:v>600</c:v>
                </c:pt>
                <c:pt idx="2489">
                  <c:v>600</c:v>
                </c:pt>
                <c:pt idx="2490">
                  <c:v>601</c:v>
                </c:pt>
                <c:pt idx="2491">
                  <c:v>600</c:v>
                </c:pt>
                <c:pt idx="2492">
                  <c:v>600</c:v>
                </c:pt>
                <c:pt idx="2493">
                  <c:v>600</c:v>
                </c:pt>
                <c:pt idx="2494">
                  <c:v>601</c:v>
                </c:pt>
                <c:pt idx="2495">
                  <c:v>600</c:v>
                </c:pt>
                <c:pt idx="2496">
                  <c:v>600</c:v>
                </c:pt>
                <c:pt idx="2497">
                  <c:v>600</c:v>
                </c:pt>
                <c:pt idx="2498">
                  <c:v>600</c:v>
                </c:pt>
                <c:pt idx="2499">
                  <c:v>600</c:v>
                </c:pt>
                <c:pt idx="2500">
                  <c:v>600</c:v>
                </c:pt>
                <c:pt idx="2501">
                  <c:v>601</c:v>
                </c:pt>
                <c:pt idx="2502">
                  <c:v>601</c:v>
                </c:pt>
                <c:pt idx="2503">
                  <c:v>601</c:v>
                </c:pt>
                <c:pt idx="2504">
                  <c:v>600</c:v>
                </c:pt>
                <c:pt idx="2505">
                  <c:v>601</c:v>
                </c:pt>
                <c:pt idx="2506">
                  <c:v>600</c:v>
                </c:pt>
                <c:pt idx="2507">
                  <c:v>600</c:v>
                </c:pt>
                <c:pt idx="2508">
                  <c:v>601</c:v>
                </c:pt>
                <c:pt idx="2509">
                  <c:v>601</c:v>
                </c:pt>
                <c:pt idx="2510">
                  <c:v>601</c:v>
                </c:pt>
                <c:pt idx="2511">
                  <c:v>600</c:v>
                </c:pt>
                <c:pt idx="2512">
                  <c:v>600</c:v>
                </c:pt>
                <c:pt idx="2513">
                  <c:v>600</c:v>
                </c:pt>
                <c:pt idx="2514">
                  <c:v>600</c:v>
                </c:pt>
                <c:pt idx="2515">
                  <c:v>600</c:v>
                </c:pt>
                <c:pt idx="2516">
                  <c:v>600</c:v>
                </c:pt>
                <c:pt idx="2517">
                  <c:v>600</c:v>
                </c:pt>
                <c:pt idx="2518">
                  <c:v>600</c:v>
                </c:pt>
                <c:pt idx="2519">
                  <c:v>600</c:v>
                </c:pt>
                <c:pt idx="2520">
                  <c:v>600</c:v>
                </c:pt>
                <c:pt idx="2521">
                  <c:v>600</c:v>
                </c:pt>
                <c:pt idx="2522">
                  <c:v>600</c:v>
                </c:pt>
                <c:pt idx="2523">
                  <c:v>600</c:v>
                </c:pt>
                <c:pt idx="2524">
                  <c:v>601</c:v>
                </c:pt>
                <c:pt idx="2525">
                  <c:v>600</c:v>
                </c:pt>
                <c:pt idx="2526">
                  <c:v>600</c:v>
                </c:pt>
                <c:pt idx="2527">
                  <c:v>601</c:v>
                </c:pt>
                <c:pt idx="2528">
                  <c:v>600</c:v>
                </c:pt>
                <c:pt idx="2529">
                  <c:v>600</c:v>
                </c:pt>
                <c:pt idx="2530">
                  <c:v>600</c:v>
                </c:pt>
                <c:pt idx="2531">
                  <c:v>601</c:v>
                </c:pt>
                <c:pt idx="2532">
                  <c:v>600</c:v>
                </c:pt>
                <c:pt idx="2533">
                  <c:v>600</c:v>
                </c:pt>
                <c:pt idx="2534">
                  <c:v>600</c:v>
                </c:pt>
                <c:pt idx="2535">
                  <c:v>600</c:v>
                </c:pt>
                <c:pt idx="2536">
                  <c:v>600</c:v>
                </c:pt>
                <c:pt idx="2537">
                  <c:v>600</c:v>
                </c:pt>
                <c:pt idx="2538">
                  <c:v>600</c:v>
                </c:pt>
                <c:pt idx="2539">
                  <c:v>600</c:v>
                </c:pt>
                <c:pt idx="2540">
                  <c:v>600</c:v>
                </c:pt>
                <c:pt idx="2541">
                  <c:v>600</c:v>
                </c:pt>
                <c:pt idx="2542">
                  <c:v>601</c:v>
                </c:pt>
                <c:pt idx="2543">
                  <c:v>600</c:v>
                </c:pt>
                <c:pt idx="2544">
                  <c:v>600</c:v>
                </c:pt>
                <c:pt idx="2545">
                  <c:v>600</c:v>
                </c:pt>
                <c:pt idx="2546">
                  <c:v>600</c:v>
                </c:pt>
                <c:pt idx="2547">
                  <c:v>600</c:v>
                </c:pt>
                <c:pt idx="2548">
                  <c:v>600</c:v>
                </c:pt>
                <c:pt idx="2549">
                  <c:v>600</c:v>
                </c:pt>
                <c:pt idx="2550">
                  <c:v>601</c:v>
                </c:pt>
                <c:pt idx="2551">
                  <c:v>600</c:v>
                </c:pt>
                <c:pt idx="2552">
                  <c:v>600</c:v>
                </c:pt>
                <c:pt idx="2553">
                  <c:v>601</c:v>
                </c:pt>
                <c:pt idx="2554">
                  <c:v>601</c:v>
                </c:pt>
                <c:pt idx="2555">
                  <c:v>601</c:v>
                </c:pt>
                <c:pt idx="2556">
                  <c:v>600</c:v>
                </c:pt>
                <c:pt idx="2557">
                  <c:v>600</c:v>
                </c:pt>
                <c:pt idx="2558">
                  <c:v>600</c:v>
                </c:pt>
                <c:pt idx="2559">
                  <c:v>600</c:v>
                </c:pt>
                <c:pt idx="2560">
                  <c:v>601</c:v>
                </c:pt>
                <c:pt idx="2561">
                  <c:v>600</c:v>
                </c:pt>
                <c:pt idx="2562">
                  <c:v>600</c:v>
                </c:pt>
                <c:pt idx="2563">
                  <c:v>600</c:v>
                </c:pt>
                <c:pt idx="2564">
                  <c:v>600</c:v>
                </c:pt>
                <c:pt idx="2565">
                  <c:v>600</c:v>
                </c:pt>
                <c:pt idx="2566">
                  <c:v>601</c:v>
                </c:pt>
                <c:pt idx="2567">
                  <c:v>600</c:v>
                </c:pt>
                <c:pt idx="2568">
                  <c:v>600</c:v>
                </c:pt>
                <c:pt idx="2569">
                  <c:v>600</c:v>
                </c:pt>
                <c:pt idx="2570">
                  <c:v>600</c:v>
                </c:pt>
                <c:pt idx="2571">
                  <c:v>600</c:v>
                </c:pt>
                <c:pt idx="2572">
                  <c:v>600</c:v>
                </c:pt>
                <c:pt idx="2573">
                  <c:v>600</c:v>
                </c:pt>
                <c:pt idx="2574">
                  <c:v>600</c:v>
                </c:pt>
                <c:pt idx="2575">
                  <c:v>601</c:v>
                </c:pt>
                <c:pt idx="2576">
                  <c:v>600</c:v>
                </c:pt>
                <c:pt idx="2577">
                  <c:v>600</c:v>
                </c:pt>
                <c:pt idx="2578">
                  <c:v>600</c:v>
                </c:pt>
                <c:pt idx="2579">
                  <c:v>600</c:v>
                </c:pt>
                <c:pt idx="2580">
                  <c:v>600</c:v>
                </c:pt>
                <c:pt idx="2581">
                  <c:v>601</c:v>
                </c:pt>
                <c:pt idx="2582">
                  <c:v>601</c:v>
                </c:pt>
                <c:pt idx="2583">
                  <c:v>600</c:v>
                </c:pt>
                <c:pt idx="2584">
                  <c:v>600</c:v>
                </c:pt>
                <c:pt idx="2585">
                  <c:v>600</c:v>
                </c:pt>
                <c:pt idx="2586">
                  <c:v>601</c:v>
                </c:pt>
                <c:pt idx="2587">
                  <c:v>601</c:v>
                </c:pt>
                <c:pt idx="2588">
                  <c:v>601</c:v>
                </c:pt>
                <c:pt idx="2589">
                  <c:v>601</c:v>
                </c:pt>
                <c:pt idx="2590">
                  <c:v>601</c:v>
                </c:pt>
                <c:pt idx="2591">
                  <c:v>601</c:v>
                </c:pt>
                <c:pt idx="2592">
                  <c:v>601</c:v>
                </c:pt>
                <c:pt idx="2593">
                  <c:v>601</c:v>
                </c:pt>
                <c:pt idx="2594">
                  <c:v>601</c:v>
                </c:pt>
                <c:pt idx="2595">
                  <c:v>600</c:v>
                </c:pt>
                <c:pt idx="2596">
                  <c:v>600</c:v>
                </c:pt>
                <c:pt idx="2597">
                  <c:v>600</c:v>
                </c:pt>
                <c:pt idx="2598">
                  <c:v>600</c:v>
                </c:pt>
                <c:pt idx="2599">
                  <c:v>601</c:v>
                </c:pt>
                <c:pt idx="2600">
                  <c:v>601</c:v>
                </c:pt>
                <c:pt idx="2601">
                  <c:v>601</c:v>
                </c:pt>
                <c:pt idx="2602">
                  <c:v>600</c:v>
                </c:pt>
                <c:pt idx="2603">
                  <c:v>600</c:v>
                </c:pt>
                <c:pt idx="2604">
                  <c:v>601</c:v>
                </c:pt>
                <c:pt idx="2605">
                  <c:v>601</c:v>
                </c:pt>
                <c:pt idx="2606">
                  <c:v>600</c:v>
                </c:pt>
                <c:pt idx="2607">
                  <c:v>600</c:v>
                </c:pt>
                <c:pt idx="2608">
                  <c:v>600</c:v>
                </c:pt>
                <c:pt idx="2609">
                  <c:v>600</c:v>
                </c:pt>
                <c:pt idx="2610">
                  <c:v>600</c:v>
                </c:pt>
                <c:pt idx="2611">
                  <c:v>600</c:v>
                </c:pt>
                <c:pt idx="2612">
                  <c:v>600</c:v>
                </c:pt>
                <c:pt idx="2613">
                  <c:v>600</c:v>
                </c:pt>
                <c:pt idx="2614">
                  <c:v>600</c:v>
                </c:pt>
                <c:pt idx="2615">
                  <c:v>601</c:v>
                </c:pt>
                <c:pt idx="2616">
                  <c:v>601</c:v>
                </c:pt>
                <c:pt idx="2617">
                  <c:v>601</c:v>
                </c:pt>
                <c:pt idx="2618">
                  <c:v>600</c:v>
                </c:pt>
                <c:pt idx="2619">
                  <c:v>600</c:v>
                </c:pt>
                <c:pt idx="2620">
                  <c:v>600</c:v>
                </c:pt>
                <c:pt idx="2621">
                  <c:v>600</c:v>
                </c:pt>
                <c:pt idx="2622">
                  <c:v>601</c:v>
                </c:pt>
                <c:pt idx="2623">
                  <c:v>601</c:v>
                </c:pt>
                <c:pt idx="2624">
                  <c:v>600</c:v>
                </c:pt>
                <c:pt idx="2625">
                  <c:v>600</c:v>
                </c:pt>
                <c:pt idx="2626">
                  <c:v>601</c:v>
                </c:pt>
                <c:pt idx="2627">
                  <c:v>600</c:v>
                </c:pt>
                <c:pt idx="2628">
                  <c:v>600</c:v>
                </c:pt>
                <c:pt idx="2629">
                  <c:v>600</c:v>
                </c:pt>
                <c:pt idx="2630">
                  <c:v>600</c:v>
                </c:pt>
                <c:pt idx="2631">
                  <c:v>601</c:v>
                </c:pt>
                <c:pt idx="2632">
                  <c:v>601</c:v>
                </c:pt>
                <c:pt idx="2633">
                  <c:v>600</c:v>
                </c:pt>
                <c:pt idx="2634">
                  <c:v>600</c:v>
                </c:pt>
                <c:pt idx="2635">
                  <c:v>600</c:v>
                </c:pt>
                <c:pt idx="2636">
                  <c:v>600</c:v>
                </c:pt>
                <c:pt idx="2637">
                  <c:v>600</c:v>
                </c:pt>
                <c:pt idx="2638">
                  <c:v>600</c:v>
                </c:pt>
                <c:pt idx="2639">
                  <c:v>600</c:v>
                </c:pt>
                <c:pt idx="2640">
                  <c:v>600</c:v>
                </c:pt>
                <c:pt idx="2641">
                  <c:v>600</c:v>
                </c:pt>
                <c:pt idx="2642">
                  <c:v>600</c:v>
                </c:pt>
                <c:pt idx="2643">
                  <c:v>600</c:v>
                </c:pt>
                <c:pt idx="2644">
                  <c:v>600</c:v>
                </c:pt>
                <c:pt idx="2645">
                  <c:v>600</c:v>
                </c:pt>
                <c:pt idx="2646">
                  <c:v>600</c:v>
                </c:pt>
                <c:pt idx="2647">
                  <c:v>600</c:v>
                </c:pt>
                <c:pt idx="2648">
                  <c:v>600</c:v>
                </c:pt>
                <c:pt idx="2649">
                  <c:v>600</c:v>
                </c:pt>
                <c:pt idx="2650">
                  <c:v>600</c:v>
                </c:pt>
                <c:pt idx="2651">
                  <c:v>600</c:v>
                </c:pt>
                <c:pt idx="2652">
                  <c:v>600</c:v>
                </c:pt>
                <c:pt idx="2653">
                  <c:v>600</c:v>
                </c:pt>
                <c:pt idx="2654">
                  <c:v>600</c:v>
                </c:pt>
                <c:pt idx="2655">
                  <c:v>601</c:v>
                </c:pt>
                <c:pt idx="2656">
                  <c:v>600</c:v>
                </c:pt>
                <c:pt idx="2657">
                  <c:v>600</c:v>
                </c:pt>
                <c:pt idx="2658">
                  <c:v>600</c:v>
                </c:pt>
                <c:pt idx="2659">
                  <c:v>601</c:v>
                </c:pt>
                <c:pt idx="2660">
                  <c:v>601</c:v>
                </c:pt>
                <c:pt idx="2661">
                  <c:v>602</c:v>
                </c:pt>
                <c:pt idx="2662">
                  <c:v>600</c:v>
                </c:pt>
                <c:pt idx="2663">
                  <c:v>600</c:v>
                </c:pt>
                <c:pt idx="2664">
                  <c:v>600</c:v>
                </c:pt>
                <c:pt idx="2665">
                  <c:v>600</c:v>
                </c:pt>
                <c:pt idx="2666">
                  <c:v>601</c:v>
                </c:pt>
                <c:pt idx="2667">
                  <c:v>600</c:v>
                </c:pt>
                <c:pt idx="2668">
                  <c:v>600</c:v>
                </c:pt>
                <c:pt idx="2669">
                  <c:v>600</c:v>
                </c:pt>
                <c:pt idx="2670">
                  <c:v>600</c:v>
                </c:pt>
                <c:pt idx="2671">
                  <c:v>600</c:v>
                </c:pt>
                <c:pt idx="2672">
                  <c:v>601</c:v>
                </c:pt>
                <c:pt idx="2673">
                  <c:v>601</c:v>
                </c:pt>
                <c:pt idx="2674">
                  <c:v>601</c:v>
                </c:pt>
                <c:pt idx="2675">
                  <c:v>600</c:v>
                </c:pt>
                <c:pt idx="2676">
                  <c:v>601</c:v>
                </c:pt>
                <c:pt idx="2677">
                  <c:v>600</c:v>
                </c:pt>
                <c:pt idx="2678">
                  <c:v>600</c:v>
                </c:pt>
                <c:pt idx="2679">
                  <c:v>600</c:v>
                </c:pt>
                <c:pt idx="2680">
                  <c:v>600</c:v>
                </c:pt>
                <c:pt idx="2681">
                  <c:v>600</c:v>
                </c:pt>
                <c:pt idx="2682">
                  <c:v>600</c:v>
                </c:pt>
                <c:pt idx="2683">
                  <c:v>600</c:v>
                </c:pt>
                <c:pt idx="2684">
                  <c:v>600</c:v>
                </c:pt>
                <c:pt idx="2685">
                  <c:v>600</c:v>
                </c:pt>
                <c:pt idx="2686">
                  <c:v>601</c:v>
                </c:pt>
                <c:pt idx="2687">
                  <c:v>600</c:v>
                </c:pt>
                <c:pt idx="2688">
                  <c:v>600</c:v>
                </c:pt>
                <c:pt idx="2689">
                  <c:v>600</c:v>
                </c:pt>
                <c:pt idx="2690">
                  <c:v>600</c:v>
                </c:pt>
                <c:pt idx="2691">
                  <c:v>601</c:v>
                </c:pt>
                <c:pt idx="2692">
                  <c:v>601</c:v>
                </c:pt>
                <c:pt idx="2693">
                  <c:v>600</c:v>
                </c:pt>
                <c:pt idx="2694">
                  <c:v>600</c:v>
                </c:pt>
                <c:pt idx="2695">
                  <c:v>600</c:v>
                </c:pt>
                <c:pt idx="2696">
                  <c:v>601</c:v>
                </c:pt>
                <c:pt idx="2697">
                  <c:v>601</c:v>
                </c:pt>
                <c:pt idx="2698">
                  <c:v>601</c:v>
                </c:pt>
                <c:pt idx="2699">
                  <c:v>600</c:v>
                </c:pt>
                <c:pt idx="2700">
                  <c:v>600</c:v>
                </c:pt>
                <c:pt idx="2701">
                  <c:v>601</c:v>
                </c:pt>
                <c:pt idx="2702">
                  <c:v>600</c:v>
                </c:pt>
                <c:pt idx="2703">
                  <c:v>600</c:v>
                </c:pt>
                <c:pt idx="2704">
                  <c:v>601</c:v>
                </c:pt>
                <c:pt idx="2705">
                  <c:v>601</c:v>
                </c:pt>
                <c:pt idx="2706">
                  <c:v>600</c:v>
                </c:pt>
                <c:pt idx="2707">
                  <c:v>600</c:v>
                </c:pt>
                <c:pt idx="2708">
                  <c:v>601</c:v>
                </c:pt>
                <c:pt idx="2709">
                  <c:v>601</c:v>
                </c:pt>
                <c:pt idx="2710">
                  <c:v>601</c:v>
                </c:pt>
                <c:pt idx="2711">
                  <c:v>600</c:v>
                </c:pt>
                <c:pt idx="2712">
                  <c:v>600</c:v>
                </c:pt>
                <c:pt idx="2713">
                  <c:v>601</c:v>
                </c:pt>
                <c:pt idx="2714">
                  <c:v>600</c:v>
                </c:pt>
                <c:pt idx="2715">
                  <c:v>600</c:v>
                </c:pt>
                <c:pt idx="2716">
                  <c:v>600</c:v>
                </c:pt>
                <c:pt idx="2717">
                  <c:v>600</c:v>
                </c:pt>
                <c:pt idx="2718">
                  <c:v>600</c:v>
                </c:pt>
                <c:pt idx="2719">
                  <c:v>601</c:v>
                </c:pt>
                <c:pt idx="2720">
                  <c:v>601</c:v>
                </c:pt>
                <c:pt idx="2721">
                  <c:v>600</c:v>
                </c:pt>
                <c:pt idx="2722">
                  <c:v>601</c:v>
                </c:pt>
                <c:pt idx="2723">
                  <c:v>600</c:v>
                </c:pt>
                <c:pt idx="2724">
                  <c:v>600</c:v>
                </c:pt>
                <c:pt idx="2725">
                  <c:v>600</c:v>
                </c:pt>
                <c:pt idx="2726">
                  <c:v>600</c:v>
                </c:pt>
                <c:pt idx="2727">
                  <c:v>600</c:v>
                </c:pt>
                <c:pt idx="2728">
                  <c:v>600</c:v>
                </c:pt>
                <c:pt idx="2729">
                  <c:v>600</c:v>
                </c:pt>
                <c:pt idx="2730">
                  <c:v>600</c:v>
                </c:pt>
                <c:pt idx="2731">
                  <c:v>600</c:v>
                </c:pt>
                <c:pt idx="2732">
                  <c:v>600</c:v>
                </c:pt>
                <c:pt idx="2733">
                  <c:v>601</c:v>
                </c:pt>
                <c:pt idx="2734">
                  <c:v>601</c:v>
                </c:pt>
                <c:pt idx="2735">
                  <c:v>600</c:v>
                </c:pt>
                <c:pt idx="2736">
                  <c:v>601</c:v>
                </c:pt>
                <c:pt idx="2737">
                  <c:v>600</c:v>
                </c:pt>
                <c:pt idx="2738">
                  <c:v>600</c:v>
                </c:pt>
                <c:pt idx="2739">
                  <c:v>600</c:v>
                </c:pt>
                <c:pt idx="2740">
                  <c:v>601</c:v>
                </c:pt>
                <c:pt idx="2741">
                  <c:v>601</c:v>
                </c:pt>
                <c:pt idx="2742">
                  <c:v>600</c:v>
                </c:pt>
                <c:pt idx="2743">
                  <c:v>601</c:v>
                </c:pt>
                <c:pt idx="2744">
                  <c:v>601</c:v>
                </c:pt>
                <c:pt idx="2745">
                  <c:v>601</c:v>
                </c:pt>
                <c:pt idx="2746">
                  <c:v>600</c:v>
                </c:pt>
                <c:pt idx="2747">
                  <c:v>600</c:v>
                </c:pt>
                <c:pt idx="2748">
                  <c:v>601</c:v>
                </c:pt>
                <c:pt idx="2749">
                  <c:v>600</c:v>
                </c:pt>
                <c:pt idx="2750">
                  <c:v>600</c:v>
                </c:pt>
                <c:pt idx="2751">
                  <c:v>600</c:v>
                </c:pt>
                <c:pt idx="2752">
                  <c:v>600</c:v>
                </c:pt>
                <c:pt idx="2753">
                  <c:v>600</c:v>
                </c:pt>
                <c:pt idx="2754">
                  <c:v>600</c:v>
                </c:pt>
                <c:pt idx="2755">
                  <c:v>600</c:v>
                </c:pt>
                <c:pt idx="2756">
                  <c:v>600</c:v>
                </c:pt>
                <c:pt idx="2757">
                  <c:v>600</c:v>
                </c:pt>
                <c:pt idx="2758">
                  <c:v>600</c:v>
                </c:pt>
                <c:pt idx="2759">
                  <c:v>600</c:v>
                </c:pt>
                <c:pt idx="2760">
                  <c:v>600</c:v>
                </c:pt>
                <c:pt idx="2761">
                  <c:v>600</c:v>
                </c:pt>
                <c:pt idx="2762">
                  <c:v>600</c:v>
                </c:pt>
                <c:pt idx="2763">
                  <c:v>600</c:v>
                </c:pt>
                <c:pt idx="2764">
                  <c:v>601</c:v>
                </c:pt>
                <c:pt idx="2765">
                  <c:v>600</c:v>
                </c:pt>
                <c:pt idx="2766">
                  <c:v>600</c:v>
                </c:pt>
                <c:pt idx="2767">
                  <c:v>600</c:v>
                </c:pt>
                <c:pt idx="2768">
                  <c:v>600</c:v>
                </c:pt>
                <c:pt idx="2769">
                  <c:v>600</c:v>
                </c:pt>
                <c:pt idx="2770">
                  <c:v>600</c:v>
                </c:pt>
                <c:pt idx="2771">
                  <c:v>600</c:v>
                </c:pt>
                <c:pt idx="2772">
                  <c:v>600</c:v>
                </c:pt>
                <c:pt idx="2773">
                  <c:v>600</c:v>
                </c:pt>
                <c:pt idx="2774">
                  <c:v>602</c:v>
                </c:pt>
                <c:pt idx="2775">
                  <c:v>600</c:v>
                </c:pt>
                <c:pt idx="2776">
                  <c:v>600</c:v>
                </c:pt>
                <c:pt idx="2777">
                  <c:v>600</c:v>
                </c:pt>
                <c:pt idx="2778">
                  <c:v>600</c:v>
                </c:pt>
                <c:pt idx="2779">
                  <c:v>600</c:v>
                </c:pt>
                <c:pt idx="2780">
                  <c:v>600</c:v>
                </c:pt>
                <c:pt idx="2781">
                  <c:v>600</c:v>
                </c:pt>
                <c:pt idx="2782">
                  <c:v>600</c:v>
                </c:pt>
                <c:pt idx="2783">
                  <c:v>600</c:v>
                </c:pt>
                <c:pt idx="2784">
                  <c:v>600</c:v>
                </c:pt>
                <c:pt idx="2785">
                  <c:v>600</c:v>
                </c:pt>
                <c:pt idx="2786">
                  <c:v>600</c:v>
                </c:pt>
                <c:pt idx="2787">
                  <c:v>600</c:v>
                </c:pt>
                <c:pt idx="2788">
                  <c:v>601</c:v>
                </c:pt>
                <c:pt idx="2789">
                  <c:v>601</c:v>
                </c:pt>
                <c:pt idx="2790">
                  <c:v>600</c:v>
                </c:pt>
                <c:pt idx="2791">
                  <c:v>600</c:v>
                </c:pt>
                <c:pt idx="2792">
                  <c:v>600</c:v>
                </c:pt>
                <c:pt idx="2793">
                  <c:v>600</c:v>
                </c:pt>
                <c:pt idx="2794">
                  <c:v>600</c:v>
                </c:pt>
                <c:pt idx="2795">
                  <c:v>600</c:v>
                </c:pt>
                <c:pt idx="2796">
                  <c:v>600</c:v>
                </c:pt>
                <c:pt idx="2797">
                  <c:v>600</c:v>
                </c:pt>
                <c:pt idx="2798">
                  <c:v>600</c:v>
                </c:pt>
                <c:pt idx="2799">
                  <c:v>600</c:v>
                </c:pt>
                <c:pt idx="2800">
                  <c:v>600</c:v>
                </c:pt>
                <c:pt idx="2801">
                  <c:v>600</c:v>
                </c:pt>
                <c:pt idx="2802">
                  <c:v>600</c:v>
                </c:pt>
                <c:pt idx="2803">
                  <c:v>600</c:v>
                </c:pt>
                <c:pt idx="2804">
                  <c:v>600</c:v>
                </c:pt>
                <c:pt idx="2805">
                  <c:v>600</c:v>
                </c:pt>
                <c:pt idx="2806">
                  <c:v>600</c:v>
                </c:pt>
                <c:pt idx="2807">
                  <c:v>600</c:v>
                </c:pt>
                <c:pt idx="2808">
                  <c:v>600</c:v>
                </c:pt>
                <c:pt idx="2809">
                  <c:v>600</c:v>
                </c:pt>
                <c:pt idx="2810">
                  <c:v>600</c:v>
                </c:pt>
                <c:pt idx="2811">
                  <c:v>600</c:v>
                </c:pt>
                <c:pt idx="2812">
                  <c:v>600</c:v>
                </c:pt>
                <c:pt idx="2813">
                  <c:v>601</c:v>
                </c:pt>
                <c:pt idx="2814">
                  <c:v>601</c:v>
                </c:pt>
                <c:pt idx="2815">
                  <c:v>600</c:v>
                </c:pt>
                <c:pt idx="2816">
                  <c:v>601</c:v>
                </c:pt>
                <c:pt idx="2817">
                  <c:v>600</c:v>
                </c:pt>
                <c:pt idx="2818">
                  <c:v>600</c:v>
                </c:pt>
                <c:pt idx="2819">
                  <c:v>600</c:v>
                </c:pt>
                <c:pt idx="2820">
                  <c:v>600</c:v>
                </c:pt>
                <c:pt idx="2821">
                  <c:v>600</c:v>
                </c:pt>
                <c:pt idx="2822">
                  <c:v>600</c:v>
                </c:pt>
                <c:pt idx="2823">
                  <c:v>601</c:v>
                </c:pt>
                <c:pt idx="2824">
                  <c:v>601</c:v>
                </c:pt>
                <c:pt idx="2825">
                  <c:v>601</c:v>
                </c:pt>
                <c:pt idx="2826">
                  <c:v>600</c:v>
                </c:pt>
                <c:pt idx="2827">
                  <c:v>601</c:v>
                </c:pt>
                <c:pt idx="2828">
                  <c:v>601</c:v>
                </c:pt>
                <c:pt idx="2829">
                  <c:v>600</c:v>
                </c:pt>
                <c:pt idx="2830">
                  <c:v>600</c:v>
                </c:pt>
                <c:pt idx="2831">
                  <c:v>600</c:v>
                </c:pt>
                <c:pt idx="2832">
                  <c:v>600</c:v>
                </c:pt>
                <c:pt idx="2833">
                  <c:v>600</c:v>
                </c:pt>
                <c:pt idx="2834">
                  <c:v>600</c:v>
                </c:pt>
                <c:pt idx="2835">
                  <c:v>600</c:v>
                </c:pt>
                <c:pt idx="2836">
                  <c:v>600</c:v>
                </c:pt>
                <c:pt idx="2837">
                  <c:v>600</c:v>
                </c:pt>
                <c:pt idx="2838">
                  <c:v>601</c:v>
                </c:pt>
                <c:pt idx="2839">
                  <c:v>601</c:v>
                </c:pt>
                <c:pt idx="2840">
                  <c:v>601</c:v>
                </c:pt>
                <c:pt idx="2841">
                  <c:v>600</c:v>
                </c:pt>
                <c:pt idx="2842">
                  <c:v>600</c:v>
                </c:pt>
                <c:pt idx="2843">
                  <c:v>600</c:v>
                </c:pt>
                <c:pt idx="2844">
                  <c:v>600</c:v>
                </c:pt>
                <c:pt idx="2845">
                  <c:v>600</c:v>
                </c:pt>
                <c:pt idx="2846">
                  <c:v>600</c:v>
                </c:pt>
                <c:pt idx="2847">
                  <c:v>600</c:v>
                </c:pt>
                <c:pt idx="2848">
                  <c:v>601</c:v>
                </c:pt>
                <c:pt idx="2849">
                  <c:v>601</c:v>
                </c:pt>
                <c:pt idx="2850">
                  <c:v>600</c:v>
                </c:pt>
                <c:pt idx="2851">
                  <c:v>601</c:v>
                </c:pt>
                <c:pt idx="2852">
                  <c:v>600</c:v>
                </c:pt>
                <c:pt idx="2853">
                  <c:v>600</c:v>
                </c:pt>
                <c:pt idx="2854">
                  <c:v>600</c:v>
                </c:pt>
                <c:pt idx="2855">
                  <c:v>600</c:v>
                </c:pt>
                <c:pt idx="2856">
                  <c:v>600</c:v>
                </c:pt>
                <c:pt idx="2857">
                  <c:v>600</c:v>
                </c:pt>
                <c:pt idx="2858">
                  <c:v>601</c:v>
                </c:pt>
                <c:pt idx="2859">
                  <c:v>601</c:v>
                </c:pt>
                <c:pt idx="2860">
                  <c:v>600</c:v>
                </c:pt>
                <c:pt idx="2861">
                  <c:v>600</c:v>
                </c:pt>
                <c:pt idx="2862">
                  <c:v>600</c:v>
                </c:pt>
                <c:pt idx="2863">
                  <c:v>600</c:v>
                </c:pt>
                <c:pt idx="2864">
                  <c:v>601</c:v>
                </c:pt>
                <c:pt idx="2865">
                  <c:v>601</c:v>
                </c:pt>
                <c:pt idx="2866">
                  <c:v>600</c:v>
                </c:pt>
                <c:pt idx="2867">
                  <c:v>601</c:v>
                </c:pt>
                <c:pt idx="2868">
                  <c:v>600</c:v>
                </c:pt>
                <c:pt idx="2869">
                  <c:v>600</c:v>
                </c:pt>
                <c:pt idx="2870">
                  <c:v>601</c:v>
                </c:pt>
                <c:pt idx="2871">
                  <c:v>600</c:v>
                </c:pt>
                <c:pt idx="2872">
                  <c:v>600</c:v>
                </c:pt>
                <c:pt idx="2873">
                  <c:v>600</c:v>
                </c:pt>
                <c:pt idx="2874">
                  <c:v>600</c:v>
                </c:pt>
                <c:pt idx="2875">
                  <c:v>601</c:v>
                </c:pt>
                <c:pt idx="2876">
                  <c:v>600</c:v>
                </c:pt>
                <c:pt idx="2877">
                  <c:v>601</c:v>
                </c:pt>
                <c:pt idx="2878">
                  <c:v>601</c:v>
                </c:pt>
                <c:pt idx="2879">
                  <c:v>601</c:v>
                </c:pt>
                <c:pt idx="2880">
                  <c:v>600</c:v>
                </c:pt>
                <c:pt idx="2881">
                  <c:v>600</c:v>
                </c:pt>
                <c:pt idx="2882">
                  <c:v>601</c:v>
                </c:pt>
                <c:pt idx="2883">
                  <c:v>600</c:v>
                </c:pt>
                <c:pt idx="2884">
                  <c:v>600</c:v>
                </c:pt>
                <c:pt idx="2885">
                  <c:v>600</c:v>
                </c:pt>
                <c:pt idx="2886">
                  <c:v>600</c:v>
                </c:pt>
                <c:pt idx="2887">
                  <c:v>600</c:v>
                </c:pt>
                <c:pt idx="2888">
                  <c:v>600</c:v>
                </c:pt>
                <c:pt idx="2889">
                  <c:v>600</c:v>
                </c:pt>
                <c:pt idx="2890">
                  <c:v>600</c:v>
                </c:pt>
                <c:pt idx="2891">
                  <c:v>600</c:v>
                </c:pt>
                <c:pt idx="2892">
                  <c:v>600</c:v>
                </c:pt>
                <c:pt idx="2893">
                  <c:v>600</c:v>
                </c:pt>
                <c:pt idx="2894">
                  <c:v>600</c:v>
                </c:pt>
                <c:pt idx="2895">
                  <c:v>600</c:v>
                </c:pt>
                <c:pt idx="2896">
                  <c:v>600</c:v>
                </c:pt>
                <c:pt idx="2897">
                  <c:v>600</c:v>
                </c:pt>
                <c:pt idx="2898">
                  <c:v>601</c:v>
                </c:pt>
                <c:pt idx="2899">
                  <c:v>600</c:v>
                </c:pt>
                <c:pt idx="2900">
                  <c:v>600</c:v>
                </c:pt>
                <c:pt idx="2901">
                  <c:v>601</c:v>
                </c:pt>
                <c:pt idx="2902">
                  <c:v>601</c:v>
                </c:pt>
                <c:pt idx="2903">
                  <c:v>601</c:v>
                </c:pt>
                <c:pt idx="2904">
                  <c:v>600</c:v>
                </c:pt>
                <c:pt idx="2905">
                  <c:v>600</c:v>
                </c:pt>
                <c:pt idx="2906">
                  <c:v>600</c:v>
                </c:pt>
                <c:pt idx="2907">
                  <c:v>600</c:v>
                </c:pt>
                <c:pt idx="2908">
                  <c:v>600</c:v>
                </c:pt>
                <c:pt idx="2909">
                  <c:v>600</c:v>
                </c:pt>
                <c:pt idx="2910">
                  <c:v>600</c:v>
                </c:pt>
                <c:pt idx="2911">
                  <c:v>600</c:v>
                </c:pt>
                <c:pt idx="2912">
                  <c:v>600</c:v>
                </c:pt>
                <c:pt idx="2913">
                  <c:v>600</c:v>
                </c:pt>
                <c:pt idx="2914">
                  <c:v>600</c:v>
                </c:pt>
                <c:pt idx="2915">
                  <c:v>600</c:v>
                </c:pt>
                <c:pt idx="2916">
                  <c:v>600</c:v>
                </c:pt>
                <c:pt idx="2917">
                  <c:v>600</c:v>
                </c:pt>
                <c:pt idx="2918">
                  <c:v>600</c:v>
                </c:pt>
                <c:pt idx="2919">
                  <c:v>600</c:v>
                </c:pt>
                <c:pt idx="2920">
                  <c:v>600</c:v>
                </c:pt>
                <c:pt idx="2921">
                  <c:v>600</c:v>
                </c:pt>
                <c:pt idx="2922">
                  <c:v>600</c:v>
                </c:pt>
                <c:pt idx="2923">
                  <c:v>601</c:v>
                </c:pt>
                <c:pt idx="2924">
                  <c:v>600</c:v>
                </c:pt>
                <c:pt idx="2925">
                  <c:v>600</c:v>
                </c:pt>
                <c:pt idx="2926">
                  <c:v>600</c:v>
                </c:pt>
                <c:pt idx="2927">
                  <c:v>600</c:v>
                </c:pt>
                <c:pt idx="2928">
                  <c:v>600</c:v>
                </c:pt>
                <c:pt idx="2929">
                  <c:v>600</c:v>
                </c:pt>
                <c:pt idx="2930">
                  <c:v>600</c:v>
                </c:pt>
                <c:pt idx="2931">
                  <c:v>600</c:v>
                </c:pt>
                <c:pt idx="2932">
                  <c:v>600</c:v>
                </c:pt>
                <c:pt idx="2933">
                  <c:v>600</c:v>
                </c:pt>
                <c:pt idx="2934">
                  <c:v>600</c:v>
                </c:pt>
                <c:pt idx="2935">
                  <c:v>600</c:v>
                </c:pt>
                <c:pt idx="2936">
                  <c:v>600</c:v>
                </c:pt>
                <c:pt idx="2937">
                  <c:v>600</c:v>
                </c:pt>
                <c:pt idx="2938">
                  <c:v>600</c:v>
                </c:pt>
                <c:pt idx="2939">
                  <c:v>600</c:v>
                </c:pt>
                <c:pt idx="2940">
                  <c:v>600</c:v>
                </c:pt>
                <c:pt idx="2941">
                  <c:v>601</c:v>
                </c:pt>
                <c:pt idx="2942">
                  <c:v>601</c:v>
                </c:pt>
                <c:pt idx="2943">
                  <c:v>600</c:v>
                </c:pt>
                <c:pt idx="2944">
                  <c:v>600</c:v>
                </c:pt>
                <c:pt idx="2945">
                  <c:v>600</c:v>
                </c:pt>
                <c:pt idx="2946">
                  <c:v>600</c:v>
                </c:pt>
                <c:pt idx="2947">
                  <c:v>601</c:v>
                </c:pt>
                <c:pt idx="2948">
                  <c:v>601</c:v>
                </c:pt>
                <c:pt idx="2949">
                  <c:v>600</c:v>
                </c:pt>
                <c:pt idx="2950">
                  <c:v>600</c:v>
                </c:pt>
                <c:pt idx="2951">
                  <c:v>600</c:v>
                </c:pt>
                <c:pt idx="2952">
                  <c:v>601</c:v>
                </c:pt>
                <c:pt idx="2953">
                  <c:v>600</c:v>
                </c:pt>
                <c:pt idx="2954">
                  <c:v>600</c:v>
                </c:pt>
                <c:pt idx="2955">
                  <c:v>600</c:v>
                </c:pt>
                <c:pt idx="2956">
                  <c:v>600</c:v>
                </c:pt>
                <c:pt idx="2957">
                  <c:v>600</c:v>
                </c:pt>
                <c:pt idx="2958">
                  <c:v>601</c:v>
                </c:pt>
                <c:pt idx="2959">
                  <c:v>601</c:v>
                </c:pt>
                <c:pt idx="2960">
                  <c:v>600</c:v>
                </c:pt>
                <c:pt idx="2961">
                  <c:v>600</c:v>
                </c:pt>
                <c:pt idx="2962">
                  <c:v>601</c:v>
                </c:pt>
                <c:pt idx="2963">
                  <c:v>600</c:v>
                </c:pt>
                <c:pt idx="2964">
                  <c:v>600</c:v>
                </c:pt>
                <c:pt idx="2965">
                  <c:v>600</c:v>
                </c:pt>
                <c:pt idx="2966">
                  <c:v>600</c:v>
                </c:pt>
                <c:pt idx="2967">
                  <c:v>600</c:v>
                </c:pt>
                <c:pt idx="2968">
                  <c:v>600</c:v>
                </c:pt>
                <c:pt idx="2969">
                  <c:v>600</c:v>
                </c:pt>
                <c:pt idx="2970">
                  <c:v>600</c:v>
                </c:pt>
                <c:pt idx="2971">
                  <c:v>600</c:v>
                </c:pt>
                <c:pt idx="2972">
                  <c:v>600</c:v>
                </c:pt>
                <c:pt idx="2973">
                  <c:v>600</c:v>
                </c:pt>
                <c:pt idx="2974">
                  <c:v>601</c:v>
                </c:pt>
                <c:pt idx="2975">
                  <c:v>600</c:v>
                </c:pt>
                <c:pt idx="2976">
                  <c:v>600</c:v>
                </c:pt>
                <c:pt idx="2977">
                  <c:v>600</c:v>
                </c:pt>
                <c:pt idx="2978">
                  <c:v>600</c:v>
                </c:pt>
                <c:pt idx="2979">
                  <c:v>601</c:v>
                </c:pt>
                <c:pt idx="2980">
                  <c:v>600</c:v>
                </c:pt>
                <c:pt idx="2981">
                  <c:v>601</c:v>
                </c:pt>
                <c:pt idx="2982">
                  <c:v>600</c:v>
                </c:pt>
                <c:pt idx="2983">
                  <c:v>600</c:v>
                </c:pt>
                <c:pt idx="2984">
                  <c:v>601</c:v>
                </c:pt>
                <c:pt idx="2985">
                  <c:v>600</c:v>
                </c:pt>
                <c:pt idx="2986">
                  <c:v>600</c:v>
                </c:pt>
                <c:pt idx="2987">
                  <c:v>600</c:v>
                </c:pt>
                <c:pt idx="2988">
                  <c:v>600</c:v>
                </c:pt>
                <c:pt idx="2989">
                  <c:v>600</c:v>
                </c:pt>
                <c:pt idx="2990">
                  <c:v>601</c:v>
                </c:pt>
                <c:pt idx="2991">
                  <c:v>601</c:v>
                </c:pt>
                <c:pt idx="2992">
                  <c:v>600</c:v>
                </c:pt>
                <c:pt idx="2993">
                  <c:v>600</c:v>
                </c:pt>
                <c:pt idx="2994">
                  <c:v>600</c:v>
                </c:pt>
                <c:pt idx="2995">
                  <c:v>601</c:v>
                </c:pt>
                <c:pt idx="2996">
                  <c:v>601</c:v>
                </c:pt>
                <c:pt idx="2997">
                  <c:v>600</c:v>
                </c:pt>
                <c:pt idx="2998">
                  <c:v>601</c:v>
                </c:pt>
                <c:pt idx="2999">
                  <c:v>601</c:v>
                </c:pt>
                <c:pt idx="3000">
                  <c:v>600</c:v>
                </c:pt>
                <c:pt idx="3001">
                  <c:v>600</c:v>
                </c:pt>
                <c:pt idx="3002">
                  <c:v>600</c:v>
                </c:pt>
                <c:pt idx="3003">
                  <c:v>601</c:v>
                </c:pt>
                <c:pt idx="3004">
                  <c:v>600</c:v>
                </c:pt>
                <c:pt idx="3005">
                  <c:v>600</c:v>
                </c:pt>
                <c:pt idx="3006">
                  <c:v>600</c:v>
                </c:pt>
                <c:pt idx="3007">
                  <c:v>600</c:v>
                </c:pt>
                <c:pt idx="3008">
                  <c:v>600</c:v>
                </c:pt>
                <c:pt idx="3009">
                  <c:v>600</c:v>
                </c:pt>
                <c:pt idx="3010">
                  <c:v>600</c:v>
                </c:pt>
                <c:pt idx="3011">
                  <c:v>601</c:v>
                </c:pt>
                <c:pt idx="3012">
                  <c:v>601</c:v>
                </c:pt>
                <c:pt idx="3013">
                  <c:v>601</c:v>
                </c:pt>
                <c:pt idx="3014">
                  <c:v>600</c:v>
                </c:pt>
                <c:pt idx="3015">
                  <c:v>601</c:v>
                </c:pt>
                <c:pt idx="3016">
                  <c:v>601</c:v>
                </c:pt>
                <c:pt idx="3017">
                  <c:v>601</c:v>
                </c:pt>
                <c:pt idx="3018">
                  <c:v>601</c:v>
                </c:pt>
                <c:pt idx="3019">
                  <c:v>600</c:v>
                </c:pt>
                <c:pt idx="3020">
                  <c:v>600</c:v>
                </c:pt>
                <c:pt idx="3021">
                  <c:v>600</c:v>
                </c:pt>
                <c:pt idx="3022">
                  <c:v>600</c:v>
                </c:pt>
                <c:pt idx="3023">
                  <c:v>601</c:v>
                </c:pt>
                <c:pt idx="3024">
                  <c:v>601</c:v>
                </c:pt>
                <c:pt idx="3025">
                  <c:v>600</c:v>
                </c:pt>
                <c:pt idx="3026">
                  <c:v>601</c:v>
                </c:pt>
                <c:pt idx="3027">
                  <c:v>601</c:v>
                </c:pt>
                <c:pt idx="3028">
                  <c:v>600</c:v>
                </c:pt>
                <c:pt idx="3029">
                  <c:v>600</c:v>
                </c:pt>
                <c:pt idx="3030">
                  <c:v>600</c:v>
                </c:pt>
                <c:pt idx="3031">
                  <c:v>600</c:v>
                </c:pt>
                <c:pt idx="3032">
                  <c:v>600</c:v>
                </c:pt>
                <c:pt idx="3033">
                  <c:v>600</c:v>
                </c:pt>
                <c:pt idx="3034">
                  <c:v>600</c:v>
                </c:pt>
                <c:pt idx="3035">
                  <c:v>600</c:v>
                </c:pt>
                <c:pt idx="3036">
                  <c:v>600</c:v>
                </c:pt>
                <c:pt idx="3037">
                  <c:v>600</c:v>
                </c:pt>
                <c:pt idx="3038">
                  <c:v>600</c:v>
                </c:pt>
                <c:pt idx="3039">
                  <c:v>601</c:v>
                </c:pt>
                <c:pt idx="3040">
                  <c:v>601</c:v>
                </c:pt>
                <c:pt idx="3041">
                  <c:v>600</c:v>
                </c:pt>
                <c:pt idx="3042">
                  <c:v>601</c:v>
                </c:pt>
                <c:pt idx="3043">
                  <c:v>601</c:v>
                </c:pt>
                <c:pt idx="3044">
                  <c:v>600</c:v>
                </c:pt>
                <c:pt idx="3045">
                  <c:v>600</c:v>
                </c:pt>
                <c:pt idx="3046">
                  <c:v>600</c:v>
                </c:pt>
                <c:pt idx="3047">
                  <c:v>602</c:v>
                </c:pt>
                <c:pt idx="3048">
                  <c:v>600</c:v>
                </c:pt>
                <c:pt idx="3049">
                  <c:v>600</c:v>
                </c:pt>
                <c:pt idx="3050">
                  <c:v>600</c:v>
                </c:pt>
                <c:pt idx="3051">
                  <c:v>601</c:v>
                </c:pt>
                <c:pt idx="3052">
                  <c:v>601</c:v>
                </c:pt>
                <c:pt idx="3053">
                  <c:v>600</c:v>
                </c:pt>
                <c:pt idx="3054">
                  <c:v>601</c:v>
                </c:pt>
                <c:pt idx="3055">
                  <c:v>601</c:v>
                </c:pt>
                <c:pt idx="3056">
                  <c:v>601</c:v>
                </c:pt>
                <c:pt idx="3057">
                  <c:v>601</c:v>
                </c:pt>
                <c:pt idx="3058">
                  <c:v>601</c:v>
                </c:pt>
                <c:pt idx="3059">
                  <c:v>600</c:v>
                </c:pt>
                <c:pt idx="3060">
                  <c:v>600</c:v>
                </c:pt>
                <c:pt idx="3061">
                  <c:v>600</c:v>
                </c:pt>
                <c:pt idx="3062">
                  <c:v>600</c:v>
                </c:pt>
                <c:pt idx="3063">
                  <c:v>600</c:v>
                </c:pt>
                <c:pt idx="3064">
                  <c:v>600</c:v>
                </c:pt>
                <c:pt idx="3065">
                  <c:v>600</c:v>
                </c:pt>
                <c:pt idx="3066">
                  <c:v>600</c:v>
                </c:pt>
                <c:pt idx="3067">
                  <c:v>600</c:v>
                </c:pt>
                <c:pt idx="3068">
                  <c:v>600</c:v>
                </c:pt>
                <c:pt idx="3069">
                  <c:v>600</c:v>
                </c:pt>
                <c:pt idx="3070">
                  <c:v>600</c:v>
                </c:pt>
                <c:pt idx="3071">
                  <c:v>601</c:v>
                </c:pt>
                <c:pt idx="3072">
                  <c:v>601</c:v>
                </c:pt>
                <c:pt idx="3073">
                  <c:v>600</c:v>
                </c:pt>
                <c:pt idx="3074">
                  <c:v>600</c:v>
                </c:pt>
                <c:pt idx="3075">
                  <c:v>601</c:v>
                </c:pt>
                <c:pt idx="3076">
                  <c:v>600</c:v>
                </c:pt>
                <c:pt idx="3077">
                  <c:v>600</c:v>
                </c:pt>
                <c:pt idx="3078">
                  <c:v>600</c:v>
                </c:pt>
                <c:pt idx="3079">
                  <c:v>600</c:v>
                </c:pt>
                <c:pt idx="3080">
                  <c:v>600</c:v>
                </c:pt>
                <c:pt idx="3081">
                  <c:v>600</c:v>
                </c:pt>
                <c:pt idx="3082">
                  <c:v>600</c:v>
                </c:pt>
                <c:pt idx="3083">
                  <c:v>600</c:v>
                </c:pt>
                <c:pt idx="3084">
                  <c:v>600</c:v>
                </c:pt>
                <c:pt idx="3085">
                  <c:v>600</c:v>
                </c:pt>
                <c:pt idx="3086">
                  <c:v>600</c:v>
                </c:pt>
                <c:pt idx="3087">
                  <c:v>600</c:v>
                </c:pt>
                <c:pt idx="3088">
                  <c:v>600</c:v>
                </c:pt>
                <c:pt idx="3089">
                  <c:v>600</c:v>
                </c:pt>
                <c:pt idx="3090">
                  <c:v>600</c:v>
                </c:pt>
                <c:pt idx="3091">
                  <c:v>600</c:v>
                </c:pt>
                <c:pt idx="3092">
                  <c:v>601</c:v>
                </c:pt>
                <c:pt idx="3093">
                  <c:v>600</c:v>
                </c:pt>
                <c:pt idx="3094">
                  <c:v>600</c:v>
                </c:pt>
                <c:pt idx="3095">
                  <c:v>600</c:v>
                </c:pt>
                <c:pt idx="3096">
                  <c:v>601</c:v>
                </c:pt>
                <c:pt idx="3097">
                  <c:v>601</c:v>
                </c:pt>
                <c:pt idx="3098">
                  <c:v>600</c:v>
                </c:pt>
                <c:pt idx="3099">
                  <c:v>600</c:v>
                </c:pt>
                <c:pt idx="3100">
                  <c:v>600</c:v>
                </c:pt>
                <c:pt idx="3101">
                  <c:v>600</c:v>
                </c:pt>
                <c:pt idx="3102">
                  <c:v>601</c:v>
                </c:pt>
                <c:pt idx="3103">
                  <c:v>600</c:v>
                </c:pt>
                <c:pt idx="3104">
                  <c:v>600</c:v>
                </c:pt>
                <c:pt idx="3105">
                  <c:v>600</c:v>
                </c:pt>
                <c:pt idx="3106">
                  <c:v>600</c:v>
                </c:pt>
                <c:pt idx="3107">
                  <c:v>600</c:v>
                </c:pt>
                <c:pt idx="3108">
                  <c:v>601</c:v>
                </c:pt>
                <c:pt idx="3109">
                  <c:v>600</c:v>
                </c:pt>
                <c:pt idx="3110">
                  <c:v>600</c:v>
                </c:pt>
                <c:pt idx="3111">
                  <c:v>600</c:v>
                </c:pt>
                <c:pt idx="3112">
                  <c:v>600</c:v>
                </c:pt>
                <c:pt idx="3113">
                  <c:v>600</c:v>
                </c:pt>
                <c:pt idx="3114">
                  <c:v>601</c:v>
                </c:pt>
                <c:pt idx="3115">
                  <c:v>600</c:v>
                </c:pt>
                <c:pt idx="3116">
                  <c:v>600</c:v>
                </c:pt>
                <c:pt idx="3117">
                  <c:v>600</c:v>
                </c:pt>
                <c:pt idx="3118">
                  <c:v>600</c:v>
                </c:pt>
                <c:pt idx="3119">
                  <c:v>601</c:v>
                </c:pt>
                <c:pt idx="3120">
                  <c:v>601</c:v>
                </c:pt>
                <c:pt idx="3121">
                  <c:v>601</c:v>
                </c:pt>
                <c:pt idx="3122">
                  <c:v>601</c:v>
                </c:pt>
                <c:pt idx="3123">
                  <c:v>600</c:v>
                </c:pt>
                <c:pt idx="3124">
                  <c:v>601</c:v>
                </c:pt>
                <c:pt idx="3125">
                  <c:v>601</c:v>
                </c:pt>
                <c:pt idx="3126">
                  <c:v>601</c:v>
                </c:pt>
                <c:pt idx="3127">
                  <c:v>600</c:v>
                </c:pt>
                <c:pt idx="3128">
                  <c:v>601</c:v>
                </c:pt>
                <c:pt idx="3129">
                  <c:v>601</c:v>
                </c:pt>
                <c:pt idx="3130">
                  <c:v>600</c:v>
                </c:pt>
                <c:pt idx="3131">
                  <c:v>600</c:v>
                </c:pt>
                <c:pt idx="3132">
                  <c:v>600</c:v>
                </c:pt>
                <c:pt idx="3133">
                  <c:v>600</c:v>
                </c:pt>
                <c:pt idx="3134">
                  <c:v>600</c:v>
                </c:pt>
                <c:pt idx="3135">
                  <c:v>601</c:v>
                </c:pt>
                <c:pt idx="3136">
                  <c:v>601</c:v>
                </c:pt>
                <c:pt idx="3137">
                  <c:v>600</c:v>
                </c:pt>
                <c:pt idx="3138">
                  <c:v>601</c:v>
                </c:pt>
                <c:pt idx="3139">
                  <c:v>600</c:v>
                </c:pt>
                <c:pt idx="3140">
                  <c:v>600</c:v>
                </c:pt>
                <c:pt idx="3141">
                  <c:v>600</c:v>
                </c:pt>
                <c:pt idx="3142">
                  <c:v>600</c:v>
                </c:pt>
                <c:pt idx="3143">
                  <c:v>600</c:v>
                </c:pt>
                <c:pt idx="3144">
                  <c:v>601</c:v>
                </c:pt>
                <c:pt idx="3145">
                  <c:v>601</c:v>
                </c:pt>
                <c:pt idx="3146">
                  <c:v>600</c:v>
                </c:pt>
                <c:pt idx="3147">
                  <c:v>601</c:v>
                </c:pt>
                <c:pt idx="3148">
                  <c:v>601</c:v>
                </c:pt>
                <c:pt idx="3149">
                  <c:v>600</c:v>
                </c:pt>
                <c:pt idx="3150">
                  <c:v>600</c:v>
                </c:pt>
                <c:pt idx="3151">
                  <c:v>600</c:v>
                </c:pt>
                <c:pt idx="3152">
                  <c:v>601</c:v>
                </c:pt>
                <c:pt idx="3153">
                  <c:v>600</c:v>
                </c:pt>
                <c:pt idx="3154">
                  <c:v>601</c:v>
                </c:pt>
                <c:pt idx="3155">
                  <c:v>601</c:v>
                </c:pt>
                <c:pt idx="3156">
                  <c:v>600</c:v>
                </c:pt>
                <c:pt idx="3157">
                  <c:v>600</c:v>
                </c:pt>
                <c:pt idx="3158">
                  <c:v>600</c:v>
                </c:pt>
                <c:pt idx="3159">
                  <c:v>600</c:v>
                </c:pt>
                <c:pt idx="3160">
                  <c:v>600</c:v>
                </c:pt>
                <c:pt idx="3161">
                  <c:v>600</c:v>
                </c:pt>
                <c:pt idx="3162">
                  <c:v>600</c:v>
                </c:pt>
                <c:pt idx="3163">
                  <c:v>601</c:v>
                </c:pt>
                <c:pt idx="3164">
                  <c:v>600</c:v>
                </c:pt>
                <c:pt idx="3165">
                  <c:v>600</c:v>
                </c:pt>
                <c:pt idx="3166">
                  <c:v>600</c:v>
                </c:pt>
                <c:pt idx="3167">
                  <c:v>600</c:v>
                </c:pt>
                <c:pt idx="3168">
                  <c:v>600</c:v>
                </c:pt>
                <c:pt idx="3169">
                  <c:v>600</c:v>
                </c:pt>
                <c:pt idx="3170">
                  <c:v>600</c:v>
                </c:pt>
                <c:pt idx="3171">
                  <c:v>600</c:v>
                </c:pt>
                <c:pt idx="3172">
                  <c:v>601</c:v>
                </c:pt>
                <c:pt idx="3173">
                  <c:v>600</c:v>
                </c:pt>
                <c:pt idx="3174">
                  <c:v>600</c:v>
                </c:pt>
                <c:pt idx="3175">
                  <c:v>600</c:v>
                </c:pt>
                <c:pt idx="3176">
                  <c:v>600</c:v>
                </c:pt>
                <c:pt idx="3177">
                  <c:v>600</c:v>
                </c:pt>
                <c:pt idx="3178">
                  <c:v>601</c:v>
                </c:pt>
                <c:pt idx="3179">
                  <c:v>601</c:v>
                </c:pt>
                <c:pt idx="3180">
                  <c:v>600</c:v>
                </c:pt>
                <c:pt idx="3181">
                  <c:v>600</c:v>
                </c:pt>
                <c:pt idx="3182">
                  <c:v>601</c:v>
                </c:pt>
                <c:pt idx="3183">
                  <c:v>601</c:v>
                </c:pt>
                <c:pt idx="3184">
                  <c:v>601</c:v>
                </c:pt>
                <c:pt idx="3185">
                  <c:v>600</c:v>
                </c:pt>
                <c:pt idx="3186">
                  <c:v>600</c:v>
                </c:pt>
                <c:pt idx="3187">
                  <c:v>600</c:v>
                </c:pt>
                <c:pt idx="3188">
                  <c:v>600</c:v>
                </c:pt>
                <c:pt idx="3189">
                  <c:v>600</c:v>
                </c:pt>
                <c:pt idx="3190">
                  <c:v>600</c:v>
                </c:pt>
                <c:pt idx="3191">
                  <c:v>600</c:v>
                </c:pt>
                <c:pt idx="3192">
                  <c:v>600</c:v>
                </c:pt>
                <c:pt idx="3193">
                  <c:v>600</c:v>
                </c:pt>
                <c:pt idx="3194">
                  <c:v>600</c:v>
                </c:pt>
                <c:pt idx="3195">
                  <c:v>600</c:v>
                </c:pt>
                <c:pt idx="3196">
                  <c:v>600</c:v>
                </c:pt>
                <c:pt idx="3197">
                  <c:v>601</c:v>
                </c:pt>
                <c:pt idx="3198">
                  <c:v>600</c:v>
                </c:pt>
                <c:pt idx="3199">
                  <c:v>600</c:v>
                </c:pt>
                <c:pt idx="3200">
                  <c:v>601</c:v>
                </c:pt>
                <c:pt idx="3201">
                  <c:v>600</c:v>
                </c:pt>
                <c:pt idx="3202">
                  <c:v>600</c:v>
                </c:pt>
                <c:pt idx="3203">
                  <c:v>601</c:v>
                </c:pt>
                <c:pt idx="3204">
                  <c:v>600</c:v>
                </c:pt>
                <c:pt idx="3205">
                  <c:v>600</c:v>
                </c:pt>
                <c:pt idx="3206">
                  <c:v>600</c:v>
                </c:pt>
                <c:pt idx="3207">
                  <c:v>600</c:v>
                </c:pt>
                <c:pt idx="3208">
                  <c:v>600</c:v>
                </c:pt>
                <c:pt idx="3209">
                  <c:v>600</c:v>
                </c:pt>
                <c:pt idx="3210">
                  <c:v>600</c:v>
                </c:pt>
                <c:pt idx="3211">
                  <c:v>601</c:v>
                </c:pt>
                <c:pt idx="3212">
                  <c:v>601</c:v>
                </c:pt>
                <c:pt idx="3213">
                  <c:v>601</c:v>
                </c:pt>
                <c:pt idx="3214">
                  <c:v>600</c:v>
                </c:pt>
                <c:pt idx="3215">
                  <c:v>600</c:v>
                </c:pt>
                <c:pt idx="3216">
                  <c:v>600</c:v>
                </c:pt>
                <c:pt idx="3217">
                  <c:v>600</c:v>
                </c:pt>
                <c:pt idx="3218">
                  <c:v>601</c:v>
                </c:pt>
                <c:pt idx="3219">
                  <c:v>601</c:v>
                </c:pt>
                <c:pt idx="3220">
                  <c:v>600</c:v>
                </c:pt>
                <c:pt idx="3221">
                  <c:v>601</c:v>
                </c:pt>
                <c:pt idx="3222">
                  <c:v>601</c:v>
                </c:pt>
                <c:pt idx="3223">
                  <c:v>600</c:v>
                </c:pt>
                <c:pt idx="3224">
                  <c:v>600</c:v>
                </c:pt>
                <c:pt idx="3225">
                  <c:v>600</c:v>
                </c:pt>
                <c:pt idx="3226">
                  <c:v>600</c:v>
                </c:pt>
                <c:pt idx="3227">
                  <c:v>601</c:v>
                </c:pt>
                <c:pt idx="3228">
                  <c:v>601</c:v>
                </c:pt>
                <c:pt idx="3229">
                  <c:v>600</c:v>
                </c:pt>
                <c:pt idx="3230">
                  <c:v>601</c:v>
                </c:pt>
                <c:pt idx="3231">
                  <c:v>601</c:v>
                </c:pt>
                <c:pt idx="3232">
                  <c:v>600</c:v>
                </c:pt>
                <c:pt idx="3233">
                  <c:v>600</c:v>
                </c:pt>
                <c:pt idx="3234">
                  <c:v>601</c:v>
                </c:pt>
                <c:pt idx="3235">
                  <c:v>601</c:v>
                </c:pt>
                <c:pt idx="3236">
                  <c:v>601</c:v>
                </c:pt>
                <c:pt idx="3237">
                  <c:v>600</c:v>
                </c:pt>
                <c:pt idx="3238">
                  <c:v>600</c:v>
                </c:pt>
                <c:pt idx="3239">
                  <c:v>600</c:v>
                </c:pt>
                <c:pt idx="3240">
                  <c:v>600</c:v>
                </c:pt>
                <c:pt idx="3241">
                  <c:v>600</c:v>
                </c:pt>
                <c:pt idx="3242">
                  <c:v>600</c:v>
                </c:pt>
                <c:pt idx="3243">
                  <c:v>600</c:v>
                </c:pt>
                <c:pt idx="3244">
                  <c:v>600</c:v>
                </c:pt>
                <c:pt idx="3245">
                  <c:v>600</c:v>
                </c:pt>
                <c:pt idx="3246">
                  <c:v>600</c:v>
                </c:pt>
                <c:pt idx="3247">
                  <c:v>600</c:v>
                </c:pt>
                <c:pt idx="3248">
                  <c:v>600</c:v>
                </c:pt>
                <c:pt idx="3249">
                  <c:v>600</c:v>
                </c:pt>
                <c:pt idx="3250">
                  <c:v>600</c:v>
                </c:pt>
                <c:pt idx="3251">
                  <c:v>600</c:v>
                </c:pt>
                <c:pt idx="3252">
                  <c:v>600</c:v>
                </c:pt>
                <c:pt idx="3253">
                  <c:v>600</c:v>
                </c:pt>
                <c:pt idx="3254">
                  <c:v>600</c:v>
                </c:pt>
                <c:pt idx="3255">
                  <c:v>600</c:v>
                </c:pt>
                <c:pt idx="3256">
                  <c:v>600</c:v>
                </c:pt>
                <c:pt idx="3257">
                  <c:v>600</c:v>
                </c:pt>
                <c:pt idx="3258">
                  <c:v>601</c:v>
                </c:pt>
                <c:pt idx="3259">
                  <c:v>600</c:v>
                </c:pt>
                <c:pt idx="3260">
                  <c:v>601</c:v>
                </c:pt>
                <c:pt idx="3261">
                  <c:v>601</c:v>
                </c:pt>
                <c:pt idx="3262">
                  <c:v>601</c:v>
                </c:pt>
                <c:pt idx="3263">
                  <c:v>600</c:v>
                </c:pt>
                <c:pt idx="3264">
                  <c:v>600</c:v>
                </c:pt>
                <c:pt idx="3265">
                  <c:v>601</c:v>
                </c:pt>
                <c:pt idx="3266">
                  <c:v>600</c:v>
                </c:pt>
                <c:pt idx="3267">
                  <c:v>600</c:v>
                </c:pt>
                <c:pt idx="3268">
                  <c:v>600</c:v>
                </c:pt>
                <c:pt idx="3269">
                  <c:v>601</c:v>
                </c:pt>
                <c:pt idx="3270">
                  <c:v>600</c:v>
                </c:pt>
                <c:pt idx="3271">
                  <c:v>600</c:v>
                </c:pt>
                <c:pt idx="3272">
                  <c:v>600</c:v>
                </c:pt>
                <c:pt idx="3273">
                  <c:v>601</c:v>
                </c:pt>
                <c:pt idx="3274">
                  <c:v>601</c:v>
                </c:pt>
                <c:pt idx="3275">
                  <c:v>601</c:v>
                </c:pt>
                <c:pt idx="3276">
                  <c:v>600</c:v>
                </c:pt>
                <c:pt idx="3277">
                  <c:v>600</c:v>
                </c:pt>
                <c:pt idx="3278">
                  <c:v>600</c:v>
                </c:pt>
                <c:pt idx="3279">
                  <c:v>600</c:v>
                </c:pt>
                <c:pt idx="3280">
                  <c:v>600</c:v>
                </c:pt>
                <c:pt idx="3281">
                  <c:v>600</c:v>
                </c:pt>
                <c:pt idx="3282">
                  <c:v>601</c:v>
                </c:pt>
                <c:pt idx="3283">
                  <c:v>601</c:v>
                </c:pt>
                <c:pt idx="3284">
                  <c:v>601</c:v>
                </c:pt>
                <c:pt idx="3285">
                  <c:v>600</c:v>
                </c:pt>
                <c:pt idx="3286">
                  <c:v>600</c:v>
                </c:pt>
                <c:pt idx="3287">
                  <c:v>600</c:v>
                </c:pt>
                <c:pt idx="3288">
                  <c:v>601</c:v>
                </c:pt>
                <c:pt idx="3289">
                  <c:v>600</c:v>
                </c:pt>
                <c:pt idx="3290">
                  <c:v>601</c:v>
                </c:pt>
                <c:pt idx="3291">
                  <c:v>600</c:v>
                </c:pt>
                <c:pt idx="3292">
                  <c:v>601</c:v>
                </c:pt>
                <c:pt idx="3293">
                  <c:v>601</c:v>
                </c:pt>
                <c:pt idx="3294">
                  <c:v>600</c:v>
                </c:pt>
                <c:pt idx="3295">
                  <c:v>600</c:v>
                </c:pt>
                <c:pt idx="3296">
                  <c:v>600</c:v>
                </c:pt>
                <c:pt idx="3297">
                  <c:v>601</c:v>
                </c:pt>
                <c:pt idx="3298">
                  <c:v>600</c:v>
                </c:pt>
                <c:pt idx="3299">
                  <c:v>600</c:v>
                </c:pt>
                <c:pt idx="3300">
                  <c:v>600</c:v>
                </c:pt>
                <c:pt idx="3301">
                  <c:v>602</c:v>
                </c:pt>
                <c:pt idx="3302">
                  <c:v>602</c:v>
                </c:pt>
                <c:pt idx="3303">
                  <c:v>600</c:v>
                </c:pt>
                <c:pt idx="3304">
                  <c:v>601</c:v>
                </c:pt>
                <c:pt idx="3305">
                  <c:v>600</c:v>
                </c:pt>
                <c:pt idx="3306">
                  <c:v>600</c:v>
                </c:pt>
                <c:pt idx="3307">
                  <c:v>600</c:v>
                </c:pt>
                <c:pt idx="3308">
                  <c:v>600</c:v>
                </c:pt>
                <c:pt idx="3309">
                  <c:v>600</c:v>
                </c:pt>
                <c:pt idx="3310">
                  <c:v>600</c:v>
                </c:pt>
                <c:pt idx="3311">
                  <c:v>600</c:v>
                </c:pt>
                <c:pt idx="3312">
                  <c:v>600</c:v>
                </c:pt>
                <c:pt idx="3313">
                  <c:v>601</c:v>
                </c:pt>
                <c:pt idx="3314">
                  <c:v>600</c:v>
                </c:pt>
                <c:pt idx="3315">
                  <c:v>600</c:v>
                </c:pt>
                <c:pt idx="3316">
                  <c:v>600</c:v>
                </c:pt>
                <c:pt idx="3317">
                  <c:v>600</c:v>
                </c:pt>
                <c:pt idx="3318">
                  <c:v>600</c:v>
                </c:pt>
                <c:pt idx="3319">
                  <c:v>600</c:v>
                </c:pt>
                <c:pt idx="3320">
                  <c:v>600</c:v>
                </c:pt>
                <c:pt idx="3321">
                  <c:v>600</c:v>
                </c:pt>
                <c:pt idx="3322">
                  <c:v>601</c:v>
                </c:pt>
                <c:pt idx="3323">
                  <c:v>600</c:v>
                </c:pt>
                <c:pt idx="3324">
                  <c:v>600</c:v>
                </c:pt>
                <c:pt idx="3325">
                  <c:v>600</c:v>
                </c:pt>
                <c:pt idx="3326">
                  <c:v>601</c:v>
                </c:pt>
                <c:pt idx="3327">
                  <c:v>600</c:v>
                </c:pt>
                <c:pt idx="3328">
                  <c:v>600</c:v>
                </c:pt>
                <c:pt idx="3329">
                  <c:v>600</c:v>
                </c:pt>
                <c:pt idx="3330">
                  <c:v>600</c:v>
                </c:pt>
                <c:pt idx="3331">
                  <c:v>600</c:v>
                </c:pt>
                <c:pt idx="3332">
                  <c:v>600</c:v>
                </c:pt>
                <c:pt idx="3333">
                  <c:v>600</c:v>
                </c:pt>
                <c:pt idx="3334">
                  <c:v>600</c:v>
                </c:pt>
                <c:pt idx="3335">
                  <c:v>600</c:v>
                </c:pt>
                <c:pt idx="3336">
                  <c:v>600</c:v>
                </c:pt>
                <c:pt idx="3337">
                  <c:v>600</c:v>
                </c:pt>
                <c:pt idx="3338">
                  <c:v>600</c:v>
                </c:pt>
                <c:pt idx="3339">
                  <c:v>600</c:v>
                </c:pt>
                <c:pt idx="3340">
                  <c:v>600</c:v>
                </c:pt>
                <c:pt idx="3341">
                  <c:v>600</c:v>
                </c:pt>
                <c:pt idx="3342">
                  <c:v>600</c:v>
                </c:pt>
                <c:pt idx="3343">
                  <c:v>600</c:v>
                </c:pt>
                <c:pt idx="3344">
                  <c:v>600</c:v>
                </c:pt>
                <c:pt idx="3345">
                  <c:v>600</c:v>
                </c:pt>
                <c:pt idx="3346">
                  <c:v>600</c:v>
                </c:pt>
                <c:pt idx="3347">
                  <c:v>600</c:v>
                </c:pt>
                <c:pt idx="3348">
                  <c:v>601</c:v>
                </c:pt>
                <c:pt idx="3349">
                  <c:v>600</c:v>
                </c:pt>
                <c:pt idx="3350">
                  <c:v>601</c:v>
                </c:pt>
                <c:pt idx="3351">
                  <c:v>600</c:v>
                </c:pt>
                <c:pt idx="3352">
                  <c:v>601</c:v>
                </c:pt>
                <c:pt idx="3353">
                  <c:v>601</c:v>
                </c:pt>
                <c:pt idx="3354">
                  <c:v>601</c:v>
                </c:pt>
                <c:pt idx="3355">
                  <c:v>600</c:v>
                </c:pt>
                <c:pt idx="3356">
                  <c:v>600</c:v>
                </c:pt>
                <c:pt idx="3357">
                  <c:v>600</c:v>
                </c:pt>
                <c:pt idx="3358">
                  <c:v>600</c:v>
                </c:pt>
                <c:pt idx="3359">
                  <c:v>600</c:v>
                </c:pt>
                <c:pt idx="3360">
                  <c:v>600</c:v>
                </c:pt>
                <c:pt idx="3361">
                  <c:v>600</c:v>
                </c:pt>
                <c:pt idx="3362">
                  <c:v>600</c:v>
                </c:pt>
                <c:pt idx="3363">
                  <c:v>600</c:v>
                </c:pt>
                <c:pt idx="3364">
                  <c:v>600</c:v>
                </c:pt>
                <c:pt idx="3365">
                  <c:v>600</c:v>
                </c:pt>
                <c:pt idx="3366">
                  <c:v>600</c:v>
                </c:pt>
                <c:pt idx="3367">
                  <c:v>600</c:v>
                </c:pt>
                <c:pt idx="3368">
                  <c:v>601</c:v>
                </c:pt>
                <c:pt idx="3369">
                  <c:v>601</c:v>
                </c:pt>
                <c:pt idx="3370">
                  <c:v>600</c:v>
                </c:pt>
                <c:pt idx="3371">
                  <c:v>600</c:v>
                </c:pt>
                <c:pt idx="3372">
                  <c:v>600</c:v>
                </c:pt>
                <c:pt idx="3373">
                  <c:v>600</c:v>
                </c:pt>
                <c:pt idx="3374">
                  <c:v>600</c:v>
                </c:pt>
                <c:pt idx="3375">
                  <c:v>601</c:v>
                </c:pt>
                <c:pt idx="3376">
                  <c:v>601</c:v>
                </c:pt>
                <c:pt idx="3377">
                  <c:v>601</c:v>
                </c:pt>
                <c:pt idx="3378">
                  <c:v>601</c:v>
                </c:pt>
                <c:pt idx="3379">
                  <c:v>601</c:v>
                </c:pt>
                <c:pt idx="3380">
                  <c:v>600</c:v>
                </c:pt>
                <c:pt idx="3381">
                  <c:v>601</c:v>
                </c:pt>
                <c:pt idx="3382">
                  <c:v>601</c:v>
                </c:pt>
                <c:pt idx="3383">
                  <c:v>600</c:v>
                </c:pt>
                <c:pt idx="3384">
                  <c:v>600</c:v>
                </c:pt>
                <c:pt idx="3385">
                  <c:v>600</c:v>
                </c:pt>
                <c:pt idx="3386">
                  <c:v>601</c:v>
                </c:pt>
                <c:pt idx="3387">
                  <c:v>600</c:v>
                </c:pt>
                <c:pt idx="3388">
                  <c:v>600</c:v>
                </c:pt>
                <c:pt idx="3389">
                  <c:v>600</c:v>
                </c:pt>
                <c:pt idx="3390">
                  <c:v>600</c:v>
                </c:pt>
                <c:pt idx="3391">
                  <c:v>600</c:v>
                </c:pt>
                <c:pt idx="3392">
                  <c:v>600</c:v>
                </c:pt>
                <c:pt idx="3393">
                  <c:v>600</c:v>
                </c:pt>
                <c:pt idx="3394">
                  <c:v>601</c:v>
                </c:pt>
                <c:pt idx="3395">
                  <c:v>601</c:v>
                </c:pt>
                <c:pt idx="3396">
                  <c:v>600</c:v>
                </c:pt>
                <c:pt idx="3397">
                  <c:v>601</c:v>
                </c:pt>
                <c:pt idx="3398">
                  <c:v>601</c:v>
                </c:pt>
                <c:pt idx="3399">
                  <c:v>601</c:v>
                </c:pt>
                <c:pt idx="3400">
                  <c:v>600</c:v>
                </c:pt>
                <c:pt idx="3401">
                  <c:v>600</c:v>
                </c:pt>
                <c:pt idx="3402">
                  <c:v>600</c:v>
                </c:pt>
                <c:pt idx="3403">
                  <c:v>601</c:v>
                </c:pt>
                <c:pt idx="3404">
                  <c:v>601</c:v>
                </c:pt>
                <c:pt idx="3405">
                  <c:v>600</c:v>
                </c:pt>
                <c:pt idx="3406">
                  <c:v>600</c:v>
                </c:pt>
                <c:pt idx="3407">
                  <c:v>600</c:v>
                </c:pt>
                <c:pt idx="3408">
                  <c:v>600</c:v>
                </c:pt>
                <c:pt idx="3409">
                  <c:v>601</c:v>
                </c:pt>
                <c:pt idx="3410">
                  <c:v>600</c:v>
                </c:pt>
                <c:pt idx="3411">
                  <c:v>600</c:v>
                </c:pt>
                <c:pt idx="3412">
                  <c:v>600</c:v>
                </c:pt>
                <c:pt idx="3413">
                  <c:v>601</c:v>
                </c:pt>
                <c:pt idx="3414">
                  <c:v>601</c:v>
                </c:pt>
                <c:pt idx="3415">
                  <c:v>601</c:v>
                </c:pt>
                <c:pt idx="3416">
                  <c:v>600</c:v>
                </c:pt>
                <c:pt idx="3417">
                  <c:v>600</c:v>
                </c:pt>
                <c:pt idx="3418">
                  <c:v>600</c:v>
                </c:pt>
                <c:pt idx="3419">
                  <c:v>600</c:v>
                </c:pt>
                <c:pt idx="3420">
                  <c:v>600</c:v>
                </c:pt>
                <c:pt idx="3421">
                  <c:v>601</c:v>
                </c:pt>
                <c:pt idx="3422">
                  <c:v>601</c:v>
                </c:pt>
                <c:pt idx="3423">
                  <c:v>601</c:v>
                </c:pt>
                <c:pt idx="3424">
                  <c:v>601</c:v>
                </c:pt>
                <c:pt idx="3425">
                  <c:v>600</c:v>
                </c:pt>
                <c:pt idx="3426">
                  <c:v>600</c:v>
                </c:pt>
                <c:pt idx="3427">
                  <c:v>600</c:v>
                </c:pt>
                <c:pt idx="3428">
                  <c:v>601</c:v>
                </c:pt>
                <c:pt idx="3429">
                  <c:v>601</c:v>
                </c:pt>
                <c:pt idx="3430">
                  <c:v>600</c:v>
                </c:pt>
                <c:pt idx="3431">
                  <c:v>600</c:v>
                </c:pt>
                <c:pt idx="3432">
                  <c:v>600</c:v>
                </c:pt>
                <c:pt idx="3433">
                  <c:v>600</c:v>
                </c:pt>
                <c:pt idx="3434">
                  <c:v>600</c:v>
                </c:pt>
                <c:pt idx="3435">
                  <c:v>600</c:v>
                </c:pt>
                <c:pt idx="3436">
                  <c:v>600</c:v>
                </c:pt>
                <c:pt idx="3437">
                  <c:v>601</c:v>
                </c:pt>
                <c:pt idx="3438">
                  <c:v>600</c:v>
                </c:pt>
                <c:pt idx="3439">
                  <c:v>600</c:v>
                </c:pt>
                <c:pt idx="3440">
                  <c:v>600</c:v>
                </c:pt>
                <c:pt idx="3441">
                  <c:v>600</c:v>
                </c:pt>
                <c:pt idx="3442">
                  <c:v>600</c:v>
                </c:pt>
                <c:pt idx="3443">
                  <c:v>601</c:v>
                </c:pt>
                <c:pt idx="3444">
                  <c:v>600</c:v>
                </c:pt>
                <c:pt idx="3445">
                  <c:v>600</c:v>
                </c:pt>
                <c:pt idx="3446">
                  <c:v>600</c:v>
                </c:pt>
                <c:pt idx="3447">
                  <c:v>601</c:v>
                </c:pt>
                <c:pt idx="3448">
                  <c:v>600</c:v>
                </c:pt>
                <c:pt idx="3449">
                  <c:v>600</c:v>
                </c:pt>
                <c:pt idx="3450">
                  <c:v>600</c:v>
                </c:pt>
                <c:pt idx="3451">
                  <c:v>600</c:v>
                </c:pt>
                <c:pt idx="3452">
                  <c:v>600</c:v>
                </c:pt>
                <c:pt idx="3453">
                  <c:v>601</c:v>
                </c:pt>
                <c:pt idx="3454">
                  <c:v>601</c:v>
                </c:pt>
                <c:pt idx="3455">
                  <c:v>601</c:v>
                </c:pt>
                <c:pt idx="3456">
                  <c:v>601</c:v>
                </c:pt>
                <c:pt idx="3457">
                  <c:v>600</c:v>
                </c:pt>
                <c:pt idx="3458">
                  <c:v>600</c:v>
                </c:pt>
                <c:pt idx="3459">
                  <c:v>600</c:v>
                </c:pt>
                <c:pt idx="3460">
                  <c:v>600</c:v>
                </c:pt>
                <c:pt idx="3461">
                  <c:v>600</c:v>
                </c:pt>
                <c:pt idx="3462">
                  <c:v>600</c:v>
                </c:pt>
                <c:pt idx="3463">
                  <c:v>600</c:v>
                </c:pt>
                <c:pt idx="3464">
                  <c:v>600</c:v>
                </c:pt>
                <c:pt idx="3465">
                  <c:v>600</c:v>
                </c:pt>
                <c:pt idx="3466">
                  <c:v>600</c:v>
                </c:pt>
                <c:pt idx="3467">
                  <c:v>600</c:v>
                </c:pt>
                <c:pt idx="3468">
                  <c:v>600</c:v>
                </c:pt>
                <c:pt idx="3469">
                  <c:v>600</c:v>
                </c:pt>
                <c:pt idx="3470">
                  <c:v>601</c:v>
                </c:pt>
                <c:pt idx="3471">
                  <c:v>601</c:v>
                </c:pt>
                <c:pt idx="3472">
                  <c:v>600</c:v>
                </c:pt>
                <c:pt idx="3473">
                  <c:v>601</c:v>
                </c:pt>
                <c:pt idx="3474">
                  <c:v>600</c:v>
                </c:pt>
                <c:pt idx="3475">
                  <c:v>600</c:v>
                </c:pt>
                <c:pt idx="3476">
                  <c:v>601</c:v>
                </c:pt>
                <c:pt idx="3477">
                  <c:v>601</c:v>
                </c:pt>
                <c:pt idx="3478">
                  <c:v>600</c:v>
                </c:pt>
                <c:pt idx="3479">
                  <c:v>601</c:v>
                </c:pt>
                <c:pt idx="3480">
                  <c:v>601</c:v>
                </c:pt>
                <c:pt idx="3481">
                  <c:v>601</c:v>
                </c:pt>
                <c:pt idx="3482">
                  <c:v>600</c:v>
                </c:pt>
                <c:pt idx="3483">
                  <c:v>600</c:v>
                </c:pt>
                <c:pt idx="3484">
                  <c:v>600</c:v>
                </c:pt>
                <c:pt idx="3485">
                  <c:v>600</c:v>
                </c:pt>
                <c:pt idx="3486">
                  <c:v>600</c:v>
                </c:pt>
                <c:pt idx="3487">
                  <c:v>601</c:v>
                </c:pt>
                <c:pt idx="3488">
                  <c:v>600</c:v>
                </c:pt>
                <c:pt idx="3489">
                  <c:v>600</c:v>
                </c:pt>
                <c:pt idx="3490">
                  <c:v>600</c:v>
                </c:pt>
                <c:pt idx="3491">
                  <c:v>600</c:v>
                </c:pt>
                <c:pt idx="3492">
                  <c:v>600</c:v>
                </c:pt>
                <c:pt idx="3493">
                  <c:v>600</c:v>
                </c:pt>
                <c:pt idx="3494">
                  <c:v>600</c:v>
                </c:pt>
                <c:pt idx="3495">
                  <c:v>600</c:v>
                </c:pt>
                <c:pt idx="3496">
                  <c:v>600</c:v>
                </c:pt>
                <c:pt idx="3497">
                  <c:v>600</c:v>
                </c:pt>
                <c:pt idx="3498">
                  <c:v>600</c:v>
                </c:pt>
                <c:pt idx="3499">
                  <c:v>600</c:v>
                </c:pt>
                <c:pt idx="3500">
                  <c:v>601</c:v>
                </c:pt>
                <c:pt idx="3501">
                  <c:v>600</c:v>
                </c:pt>
                <c:pt idx="3502">
                  <c:v>600</c:v>
                </c:pt>
                <c:pt idx="3503">
                  <c:v>600</c:v>
                </c:pt>
                <c:pt idx="3504">
                  <c:v>600</c:v>
                </c:pt>
                <c:pt idx="3505">
                  <c:v>600</c:v>
                </c:pt>
                <c:pt idx="3506">
                  <c:v>600</c:v>
                </c:pt>
                <c:pt idx="3507">
                  <c:v>601</c:v>
                </c:pt>
                <c:pt idx="3508">
                  <c:v>601</c:v>
                </c:pt>
                <c:pt idx="3509">
                  <c:v>600</c:v>
                </c:pt>
                <c:pt idx="3510">
                  <c:v>600</c:v>
                </c:pt>
                <c:pt idx="3511">
                  <c:v>600</c:v>
                </c:pt>
                <c:pt idx="3512">
                  <c:v>601</c:v>
                </c:pt>
                <c:pt idx="3513">
                  <c:v>600</c:v>
                </c:pt>
                <c:pt idx="3514">
                  <c:v>600</c:v>
                </c:pt>
                <c:pt idx="3515">
                  <c:v>600</c:v>
                </c:pt>
                <c:pt idx="3516">
                  <c:v>600</c:v>
                </c:pt>
                <c:pt idx="3517">
                  <c:v>600</c:v>
                </c:pt>
                <c:pt idx="3518">
                  <c:v>600</c:v>
                </c:pt>
                <c:pt idx="3519">
                  <c:v>600</c:v>
                </c:pt>
                <c:pt idx="3520">
                  <c:v>601</c:v>
                </c:pt>
                <c:pt idx="3521">
                  <c:v>601</c:v>
                </c:pt>
                <c:pt idx="3522">
                  <c:v>601</c:v>
                </c:pt>
                <c:pt idx="3523">
                  <c:v>600</c:v>
                </c:pt>
                <c:pt idx="3524">
                  <c:v>600</c:v>
                </c:pt>
                <c:pt idx="3525">
                  <c:v>600</c:v>
                </c:pt>
                <c:pt idx="3526">
                  <c:v>600</c:v>
                </c:pt>
                <c:pt idx="3527">
                  <c:v>600</c:v>
                </c:pt>
                <c:pt idx="3528">
                  <c:v>600</c:v>
                </c:pt>
                <c:pt idx="3529">
                  <c:v>600</c:v>
                </c:pt>
                <c:pt idx="3530">
                  <c:v>600</c:v>
                </c:pt>
                <c:pt idx="3531">
                  <c:v>600</c:v>
                </c:pt>
                <c:pt idx="3532">
                  <c:v>600</c:v>
                </c:pt>
                <c:pt idx="3533">
                  <c:v>600</c:v>
                </c:pt>
                <c:pt idx="3534">
                  <c:v>600</c:v>
                </c:pt>
                <c:pt idx="3535">
                  <c:v>600</c:v>
                </c:pt>
                <c:pt idx="3536">
                  <c:v>600</c:v>
                </c:pt>
                <c:pt idx="3537">
                  <c:v>600</c:v>
                </c:pt>
                <c:pt idx="3538">
                  <c:v>600</c:v>
                </c:pt>
                <c:pt idx="3539">
                  <c:v>600</c:v>
                </c:pt>
                <c:pt idx="3540">
                  <c:v>600</c:v>
                </c:pt>
                <c:pt idx="3541">
                  <c:v>600</c:v>
                </c:pt>
                <c:pt idx="3542">
                  <c:v>600</c:v>
                </c:pt>
                <c:pt idx="3543">
                  <c:v>600</c:v>
                </c:pt>
                <c:pt idx="3544">
                  <c:v>600</c:v>
                </c:pt>
                <c:pt idx="3545">
                  <c:v>600</c:v>
                </c:pt>
                <c:pt idx="3546">
                  <c:v>600</c:v>
                </c:pt>
                <c:pt idx="3547">
                  <c:v>600</c:v>
                </c:pt>
                <c:pt idx="3548">
                  <c:v>600</c:v>
                </c:pt>
                <c:pt idx="3549">
                  <c:v>600</c:v>
                </c:pt>
                <c:pt idx="3550">
                  <c:v>600</c:v>
                </c:pt>
                <c:pt idx="3551">
                  <c:v>601</c:v>
                </c:pt>
                <c:pt idx="3552">
                  <c:v>601</c:v>
                </c:pt>
                <c:pt idx="3553">
                  <c:v>601</c:v>
                </c:pt>
                <c:pt idx="3554">
                  <c:v>601</c:v>
                </c:pt>
                <c:pt idx="3555">
                  <c:v>600</c:v>
                </c:pt>
                <c:pt idx="3556">
                  <c:v>600</c:v>
                </c:pt>
                <c:pt idx="3557">
                  <c:v>600</c:v>
                </c:pt>
                <c:pt idx="3558">
                  <c:v>601</c:v>
                </c:pt>
                <c:pt idx="3559">
                  <c:v>600</c:v>
                </c:pt>
                <c:pt idx="3560">
                  <c:v>600</c:v>
                </c:pt>
                <c:pt idx="3561">
                  <c:v>600</c:v>
                </c:pt>
                <c:pt idx="3562">
                  <c:v>601</c:v>
                </c:pt>
                <c:pt idx="3563">
                  <c:v>601</c:v>
                </c:pt>
                <c:pt idx="3564">
                  <c:v>601</c:v>
                </c:pt>
                <c:pt idx="3565">
                  <c:v>601</c:v>
                </c:pt>
                <c:pt idx="3566">
                  <c:v>601</c:v>
                </c:pt>
                <c:pt idx="3567">
                  <c:v>600</c:v>
                </c:pt>
                <c:pt idx="3568">
                  <c:v>600</c:v>
                </c:pt>
                <c:pt idx="3569">
                  <c:v>600</c:v>
                </c:pt>
                <c:pt idx="3570">
                  <c:v>600</c:v>
                </c:pt>
                <c:pt idx="3571">
                  <c:v>601</c:v>
                </c:pt>
                <c:pt idx="3572">
                  <c:v>600</c:v>
                </c:pt>
                <c:pt idx="3573">
                  <c:v>600</c:v>
                </c:pt>
                <c:pt idx="3574">
                  <c:v>600</c:v>
                </c:pt>
                <c:pt idx="3575">
                  <c:v>600</c:v>
                </c:pt>
                <c:pt idx="3576">
                  <c:v>600</c:v>
                </c:pt>
                <c:pt idx="3577">
                  <c:v>600</c:v>
                </c:pt>
                <c:pt idx="3578">
                  <c:v>600</c:v>
                </c:pt>
                <c:pt idx="3579">
                  <c:v>600</c:v>
                </c:pt>
                <c:pt idx="3580">
                  <c:v>600</c:v>
                </c:pt>
                <c:pt idx="3581">
                  <c:v>601</c:v>
                </c:pt>
                <c:pt idx="3582">
                  <c:v>601</c:v>
                </c:pt>
                <c:pt idx="3583">
                  <c:v>600</c:v>
                </c:pt>
                <c:pt idx="3584">
                  <c:v>600</c:v>
                </c:pt>
                <c:pt idx="3585">
                  <c:v>600</c:v>
                </c:pt>
                <c:pt idx="3586">
                  <c:v>601</c:v>
                </c:pt>
                <c:pt idx="3587">
                  <c:v>602</c:v>
                </c:pt>
                <c:pt idx="3588">
                  <c:v>601</c:v>
                </c:pt>
                <c:pt idx="3589">
                  <c:v>601</c:v>
                </c:pt>
                <c:pt idx="3590">
                  <c:v>601</c:v>
                </c:pt>
                <c:pt idx="3591">
                  <c:v>601</c:v>
                </c:pt>
                <c:pt idx="3592">
                  <c:v>600</c:v>
                </c:pt>
                <c:pt idx="3593">
                  <c:v>600</c:v>
                </c:pt>
                <c:pt idx="3594">
                  <c:v>600</c:v>
                </c:pt>
                <c:pt idx="3595">
                  <c:v>600</c:v>
                </c:pt>
                <c:pt idx="3596">
                  <c:v>600</c:v>
                </c:pt>
                <c:pt idx="3597">
                  <c:v>601</c:v>
                </c:pt>
                <c:pt idx="3598">
                  <c:v>601</c:v>
                </c:pt>
                <c:pt idx="3599">
                  <c:v>601</c:v>
                </c:pt>
                <c:pt idx="3600">
                  <c:v>601</c:v>
                </c:pt>
                <c:pt idx="3601">
                  <c:v>601</c:v>
                </c:pt>
                <c:pt idx="3602">
                  <c:v>600</c:v>
                </c:pt>
                <c:pt idx="3603">
                  <c:v>600</c:v>
                </c:pt>
                <c:pt idx="3604">
                  <c:v>600</c:v>
                </c:pt>
                <c:pt idx="3605">
                  <c:v>601</c:v>
                </c:pt>
                <c:pt idx="3606">
                  <c:v>600</c:v>
                </c:pt>
                <c:pt idx="3607">
                  <c:v>600</c:v>
                </c:pt>
                <c:pt idx="3608">
                  <c:v>600</c:v>
                </c:pt>
                <c:pt idx="3609">
                  <c:v>600</c:v>
                </c:pt>
                <c:pt idx="3610">
                  <c:v>600</c:v>
                </c:pt>
                <c:pt idx="3611">
                  <c:v>600</c:v>
                </c:pt>
                <c:pt idx="3612">
                  <c:v>600</c:v>
                </c:pt>
                <c:pt idx="3613">
                  <c:v>600</c:v>
                </c:pt>
                <c:pt idx="3614">
                  <c:v>600</c:v>
                </c:pt>
                <c:pt idx="3615">
                  <c:v>600</c:v>
                </c:pt>
                <c:pt idx="3616">
                  <c:v>600</c:v>
                </c:pt>
                <c:pt idx="3617">
                  <c:v>601</c:v>
                </c:pt>
                <c:pt idx="3618">
                  <c:v>600</c:v>
                </c:pt>
                <c:pt idx="3619">
                  <c:v>600</c:v>
                </c:pt>
                <c:pt idx="3620">
                  <c:v>600</c:v>
                </c:pt>
                <c:pt idx="3621">
                  <c:v>600</c:v>
                </c:pt>
                <c:pt idx="3622">
                  <c:v>600</c:v>
                </c:pt>
                <c:pt idx="3623">
                  <c:v>600</c:v>
                </c:pt>
                <c:pt idx="3624">
                  <c:v>600</c:v>
                </c:pt>
                <c:pt idx="3625">
                  <c:v>600</c:v>
                </c:pt>
                <c:pt idx="3626">
                  <c:v>600</c:v>
                </c:pt>
                <c:pt idx="3627">
                  <c:v>600</c:v>
                </c:pt>
                <c:pt idx="3628">
                  <c:v>600</c:v>
                </c:pt>
                <c:pt idx="3629">
                  <c:v>600</c:v>
                </c:pt>
                <c:pt idx="3630">
                  <c:v>600</c:v>
                </c:pt>
                <c:pt idx="3631">
                  <c:v>600</c:v>
                </c:pt>
                <c:pt idx="3632">
                  <c:v>600</c:v>
                </c:pt>
                <c:pt idx="3633">
                  <c:v>600</c:v>
                </c:pt>
                <c:pt idx="3634">
                  <c:v>601</c:v>
                </c:pt>
                <c:pt idx="3635">
                  <c:v>601</c:v>
                </c:pt>
                <c:pt idx="3636">
                  <c:v>601</c:v>
                </c:pt>
                <c:pt idx="3637">
                  <c:v>601</c:v>
                </c:pt>
                <c:pt idx="3638">
                  <c:v>600</c:v>
                </c:pt>
                <c:pt idx="3639">
                  <c:v>600</c:v>
                </c:pt>
                <c:pt idx="3640">
                  <c:v>600</c:v>
                </c:pt>
                <c:pt idx="3641">
                  <c:v>601</c:v>
                </c:pt>
                <c:pt idx="3642">
                  <c:v>600</c:v>
                </c:pt>
                <c:pt idx="3643">
                  <c:v>601</c:v>
                </c:pt>
                <c:pt idx="3644">
                  <c:v>601</c:v>
                </c:pt>
                <c:pt idx="3645">
                  <c:v>601</c:v>
                </c:pt>
                <c:pt idx="3646">
                  <c:v>600</c:v>
                </c:pt>
                <c:pt idx="3647">
                  <c:v>600</c:v>
                </c:pt>
                <c:pt idx="3648">
                  <c:v>600</c:v>
                </c:pt>
                <c:pt idx="3649">
                  <c:v>600</c:v>
                </c:pt>
                <c:pt idx="3650">
                  <c:v>601</c:v>
                </c:pt>
                <c:pt idx="3651">
                  <c:v>600</c:v>
                </c:pt>
                <c:pt idx="3652">
                  <c:v>600</c:v>
                </c:pt>
                <c:pt idx="3653">
                  <c:v>600</c:v>
                </c:pt>
                <c:pt idx="3654">
                  <c:v>601</c:v>
                </c:pt>
                <c:pt idx="3655">
                  <c:v>601</c:v>
                </c:pt>
                <c:pt idx="3656">
                  <c:v>600</c:v>
                </c:pt>
                <c:pt idx="3657">
                  <c:v>600</c:v>
                </c:pt>
                <c:pt idx="3658">
                  <c:v>600</c:v>
                </c:pt>
                <c:pt idx="3659">
                  <c:v>600</c:v>
                </c:pt>
                <c:pt idx="3660">
                  <c:v>600</c:v>
                </c:pt>
                <c:pt idx="3661">
                  <c:v>600</c:v>
                </c:pt>
                <c:pt idx="3662">
                  <c:v>600</c:v>
                </c:pt>
                <c:pt idx="3663">
                  <c:v>600</c:v>
                </c:pt>
                <c:pt idx="3664">
                  <c:v>600</c:v>
                </c:pt>
                <c:pt idx="3665">
                  <c:v>600</c:v>
                </c:pt>
                <c:pt idx="3666">
                  <c:v>601</c:v>
                </c:pt>
                <c:pt idx="3667">
                  <c:v>600</c:v>
                </c:pt>
                <c:pt idx="3668">
                  <c:v>600</c:v>
                </c:pt>
                <c:pt idx="3669">
                  <c:v>600</c:v>
                </c:pt>
                <c:pt idx="3670">
                  <c:v>600</c:v>
                </c:pt>
                <c:pt idx="3671">
                  <c:v>600</c:v>
                </c:pt>
                <c:pt idx="3672">
                  <c:v>601</c:v>
                </c:pt>
                <c:pt idx="3673">
                  <c:v>600</c:v>
                </c:pt>
                <c:pt idx="3674">
                  <c:v>600</c:v>
                </c:pt>
                <c:pt idx="3675">
                  <c:v>600</c:v>
                </c:pt>
                <c:pt idx="3676">
                  <c:v>600</c:v>
                </c:pt>
                <c:pt idx="3677">
                  <c:v>600</c:v>
                </c:pt>
                <c:pt idx="3678">
                  <c:v>600</c:v>
                </c:pt>
                <c:pt idx="3679">
                  <c:v>600</c:v>
                </c:pt>
                <c:pt idx="3680">
                  <c:v>600</c:v>
                </c:pt>
                <c:pt idx="3681">
                  <c:v>601</c:v>
                </c:pt>
                <c:pt idx="3682">
                  <c:v>600</c:v>
                </c:pt>
                <c:pt idx="3683">
                  <c:v>600</c:v>
                </c:pt>
                <c:pt idx="3684">
                  <c:v>601</c:v>
                </c:pt>
                <c:pt idx="3685">
                  <c:v>601</c:v>
                </c:pt>
                <c:pt idx="3686">
                  <c:v>600</c:v>
                </c:pt>
                <c:pt idx="3687">
                  <c:v>601</c:v>
                </c:pt>
                <c:pt idx="3688">
                  <c:v>600</c:v>
                </c:pt>
                <c:pt idx="3689">
                  <c:v>600</c:v>
                </c:pt>
                <c:pt idx="3690">
                  <c:v>600</c:v>
                </c:pt>
                <c:pt idx="3691">
                  <c:v>600</c:v>
                </c:pt>
                <c:pt idx="3692">
                  <c:v>601</c:v>
                </c:pt>
                <c:pt idx="3693">
                  <c:v>601</c:v>
                </c:pt>
                <c:pt idx="3694">
                  <c:v>600</c:v>
                </c:pt>
                <c:pt idx="3695">
                  <c:v>600</c:v>
                </c:pt>
                <c:pt idx="3696">
                  <c:v>600</c:v>
                </c:pt>
                <c:pt idx="3697">
                  <c:v>600</c:v>
                </c:pt>
                <c:pt idx="3698">
                  <c:v>600</c:v>
                </c:pt>
                <c:pt idx="3699">
                  <c:v>600</c:v>
                </c:pt>
                <c:pt idx="3700">
                  <c:v>601</c:v>
                </c:pt>
                <c:pt idx="3701">
                  <c:v>600</c:v>
                </c:pt>
                <c:pt idx="3702">
                  <c:v>601</c:v>
                </c:pt>
                <c:pt idx="3703">
                  <c:v>601</c:v>
                </c:pt>
                <c:pt idx="3704">
                  <c:v>600</c:v>
                </c:pt>
                <c:pt idx="3705">
                  <c:v>600</c:v>
                </c:pt>
                <c:pt idx="3706">
                  <c:v>600</c:v>
                </c:pt>
                <c:pt idx="3707">
                  <c:v>600</c:v>
                </c:pt>
                <c:pt idx="3708">
                  <c:v>601</c:v>
                </c:pt>
                <c:pt idx="3709">
                  <c:v>601</c:v>
                </c:pt>
                <c:pt idx="3710">
                  <c:v>600</c:v>
                </c:pt>
                <c:pt idx="3711">
                  <c:v>600</c:v>
                </c:pt>
                <c:pt idx="3712">
                  <c:v>600</c:v>
                </c:pt>
                <c:pt idx="3713">
                  <c:v>601</c:v>
                </c:pt>
                <c:pt idx="3714">
                  <c:v>600</c:v>
                </c:pt>
                <c:pt idx="3715">
                  <c:v>600</c:v>
                </c:pt>
                <c:pt idx="3716">
                  <c:v>600</c:v>
                </c:pt>
                <c:pt idx="3717">
                  <c:v>600</c:v>
                </c:pt>
                <c:pt idx="3718">
                  <c:v>600</c:v>
                </c:pt>
                <c:pt idx="3719">
                  <c:v>600</c:v>
                </c:pt>
                <c:pt idx="3720">
                  <c:v>600</c:v>
                </c:pt>
                <c:pt idx="3721">
                  <c:v>600</c:v>
                </c:pt>
                <c:pt idx="3722">
                  <c:v>600</c:v>
                </c:pt>
                <c:pt idx="3723">
                  <c:v>601</c:v>
                </c:pt>
                <c:pt idx="3724">
                  <c:v>602</c:v>
                </c:pt>
                <c:pt idx="3725">
                  <c:v>602</c:v>
                </c:pt>
                <c:pt idx="3726">
                  <c:v>601</c:v>
                </c:pt>
                <c:pt idx="3727">
                  <c:v>600</c:v>
                </c:pt>
                <c:pt idx="3728">
                  <c:v>600</c:v>
                </c:pt>
                <c:pt idx="3729">
                  <c:v>600</c:v>
                </c:pt>
                <c:pt idx="3730">
                  <c:v>601</c:v>
                </c:pt>
                <c:pt idx="3731">
                  <c:v>600</c:v>
                </c:pt>
                <c:pt idx="3732">
                  <c:v>600</c:v>
                </c:pt>
                <c:pt idx="3733">
                  <c:v>600</c:v>
                </c:pt>
                <c:pt idx="3734">
                  <c:v>600</c:v>
                </c:pt>
                <c:pt idx="3735">
                  <c:v>600</c:v>
                </c:pt>
                <c:pt idx="3736">
                  <c:v>600</c:v>
                </c:pt>
                <c:pt idx="3737">
                  <c:v>600</c:v>
                </c:pt>
                <c:pt idx="3738">
                  <c:v>600</c:v>
                </c:pt>
                <c:pt idx="3739">
                  <c:v>600</c:v>
                </c:pt>
                <c:pt idx="3740">
                  <c:v>600</c:v>
                </c:pt>
                <c:pt idx="3741">
                  <c:v>600</c:v>
                </c:pt>
                <c:pt idx="3742">
                  <c:v>600</c:v>
                </c:pt>
                <c:pt idx="3743">
                  <c:v>601</c:v>
                </c:pt>
                <c:pt idx="3744">
                  <c:v>601</c:v>
                </c:pt>
                <c:pt idx="3745">
                  <c:v>601</c:v>
                </c:pt>
                <c:pt idx="3746">
                  <c:v>600</c:v>
                </c:pt>
                <c:pt idx="3747">
                  <c:v>600</c:v>
                </c:pt>
                <c:pt idx="3748">
                  <c:v>600</c:v>
                </c:pt>
                <c:pt idx="3749">
                  <c:v>601</c:v>
                </c:pt>
                <c:pt idx="3750">
                  <c:v>600</c:v>
                </c:pt>
                <c:pt idx="3751">
                  <c:v>601</c:v>
                </c:pt>
                <c:pt idx="3752">
                  <c:v>600</c:v>
                </c:pt>
                <c:pt idx="3753">
                  <c:v>600</c:v>
                </c:pt>
                <c:pt idx="3754">
                  <c:v>600</c:v>
                </c:pt>
                <c:pt idx="3755">
                  <c:v>601</c:v>
                </c:pt>
                <c:pt idx="3756">
                  <c:v>601</c:v>
                </c:pt>
                <c:pt idx="3757">
                  <c:v>601</c:v>
                </c:pt>
                <c:pt idx="3758">
                  <c:v>601</c:v>
                </c:pt>
                <c:pt idx="3759">
                  <c:v>600</c:v>
                </c:pt>
                <c:pt idx="3760">
                  <c:v>600</c:v>
                </c:pt>
                <c:pt idx="3761">
                  <c:v>601</c:v>
                </c:pt>
                <c:pt idx="3762">
                  <c:v>601</c:v>
                </c:pt>
                <c:pt idx="3763">
                  <c:v>601</c:v>
                </c:pt>
                <c:pt idx="3764">
                  <c:v>600</c:v>
                </c:pt>
                <c:pt idx="3765">
                  <c:v>600</c:v>
                </c:pt>
                <c:pt idx="3766">
                  <c:v>601</c:v>
                </c:pt>
                <c:pt idx="3767">
                  <c:v>600</c:v>
                </c:pt>
                <c:pt idx="3768">
                  <c:v>601</c:v>
                </c:pt>
                <c:pt idx="3769">
                  <c:v>600</c:v>
                </c:pt>
                <c:pt idx="3770">
                  <c:v>601</c:v>
                </c:pt>
                <c:pt idx="3771">
                  <c:v>601</c:v>
                </c:pt>
                <c:pt idx="3772">
                  <c:v>600</c:v>
                </c:pt>
                <c:pt idx="3773">
                  <c:v>601</c:v>
                </c:pt>
                <c:pt idx="3774">
                  <c:v>601</c:v>
                </c:pt>
                <c:pt idx="3775">
                  <c:v>601</c:v>
                </c:pt>
                <c:pt idx="3776">
                  <c:v>600</c:v>
                </c:pt>
                <c:pt idx="3777">
                  <c:v>600</c:v>
                </c:pt>
                <c:pt idx="3778">
                  <c:v>601</c:v>
                </c:pt>
                <c:pt idx="3779">
                  <c:v>600</c:v>
                </c:pt>
                <c:pt idx="3780">
                  <c:v>600</c:v>
                </c:pt>
                <c:pt idx="3781">
                  <c:v>600</c:v>
                </c:pt>
                <c:pt idx="3782">
                  <c:v>600</c:v>
                </c:pt>
                <c:pt idx="3783">
                  <c:v>600</c:v>
                </c:pt>
                <c:pt idx="3784">
                  <c:v>600</c:v>
                </c:pt>
                <c:pt idx="3785">
                  <c:v>601</c:v>
                </c:pt>
                <c:pt idx="3786">
                  <c:v>600</c:v>
                </c:pt>
                <c:pt idx="3787">
                  <c:v>600</c:v>
                </c:pt>
                <c:pt idx="3788">
                  <c:v>600</c:v>
                </c:pt>
                <c:pt idx="3789">
                  <c:v>600</c:v>
                </c:pt>
                <c:pt idx="3790">
                  <c:v>600</c:v>
                </c:pt>
                <c:pt idx="3791">
                  <c:v>601</c:v>
                </c:pt>
                <c:pt idx="3792">
                  <c:v>601</c:v>
                </c:pt>
                <c:pt idx="3793">
                  <c:v>600</c:v>
                </c:pt>
                <c:pt idx="3794">
                  <c:v>600</c:v>
                </c:pt>
                <c:pt idx="3795">
                  <c:v>600</c:v>
                </c:pt>
                <c:pt idx="3796">
                  <c:v>601</c:v>
                </c:pt>
                <c:pt idx="3797">
                  <c:v>601</c:v>
                </c:pt>
                <c:pt idx="3798">
                  <c:v>600</c:v>
                </c:pt>
                <c:pt idx="3799">
                  <c:v>600</c:v>
                </c:pt>
                <c:pt idx="3800">
                  <c:v>600</c:v>
                </c:pt>
                <c:pt idx="3801">
                  <c:v>601</c:v>
                </c:pt>
                <c:pt idx="3802">
                  <c:v>601</c:v>
                </c:pt>
                <c:pt idx="3803">
                  <c:v>600</c:v>
                </c:pt>
                <c:pt idx="3804">
                  <c:v>600</c:v>
                </c:pt>
                <c:pt idx="3805">
                  <c:v>600</c:v>
                </c:pt>
                <c:pt idx="3806">
                  <c:v>600</c:v>
                </c:pt>
                <c:pt idx="3807">
                  <c:v>601</c:v>
                </c:pt>
                <c:pt idx="3808">
                  <c:v>601</c:v>
                </c:pt>
                <c:pt idx="3809">
                  <c:v>601</c:v>
                </c:pt>
                <c:pt idx="3810">
                  <c:v>601</c:v>
                </c:pt>
                <c:pt idx="3811">
                  <c:v>600</c:v>
                </c:pt>
                <c:pt idx="3812">
                  <c:v>600</c:v>
                </c:pt>
                <c:pt idx="3813">
                  <c:v>601</c:v>
                </c:pt>
                <c:pt idx="3814">
                  <c:v>600</c:v>
                </c:pt>
                <c:pt idx="3815">
                  <c:v>600</c:v>
                </c:pt>
                <c:pt idx="3816">
                  <c:v>600</c:v>
                </c:pt>
                <c:pt idx="3817">
                  <c:v>601</c:v>
                </c:pt>
                <c:pt idx="3818">
                  <c:v>600</c:v>
                </c:pt>
                <c:pt idx="3819">
                  <c:v>600</c:v>
                </c:pt>
                <c:pt idx="3820">
                  <c:v>600</c:v>
                </c:pt>
                <c:pt idx="3821">
                  <c:v>600</c:v>
                </c:pt>
                <c:pt idx="3822">
                  <c:v>600</c:v>
                </c:pt>
                <c:pt idx="3823">
                  <c:v>601</c:v>
                </c:pt>
                <c:pt idx="3824">
                  <c:v>600</c:v>
                </c:pt>
                <c:pt idx="3825">
                  <c:v>600</c:v>
                </c:pt>
                <c:pt idx="3826">
                  <c:v>600</c:v>
                </c:pt>
                <c:pt idx="3827">
                  <c:v>600</c:v>
                </c:pt>
                <c:pt idx="3828">
                  <c:v>600</c:v>
                </c:pt>
                <c:pt idx="3829">
                  <c:v>600</c:v>
                </c:pt>
                <c:pt idx="3830">
                  <c:v>600</c:v>
                </c:pt>
                <c:pt idx="3831">
                  <c:v>600</c:v>
                </c:pt>
                <c:pt idx="3832">
                  <c:v>600</c:v>
                </c:pt>
                <c:pt idx="3833">
                  <c:v>601</c:v>
                </c:pt>
                <c:pt idx="3834">
                  <c:v>600</c:v>
                </c:pt>
                <c:pt idx="3835">
                  <c:v>600</c:v>
                </c:pt>
                <c:pt idx="3836">
                  <c:v>601</c:v>
                </c:pt>
                <c:pt idx="3837">
                  <c:v>600</c:v>
                </c:pt>
                <c:pt idx="3838">
                  <c:v>600</c:v>
                </c:pt>
                <c:pt idx="3839">
                  <c:v>602</c:v>
                </c:pt>
                <c:pt idx="3840">
                  <c:v>600</c:v>
                </c:pt>
                <c:pt idx="3841">
                  <c:v>600</c:v>
                </c:pt>
                <c:pt idx="3842">
                  <c:v>601</c:v>
                </c:pt>
                <c:pt idx="3843">
                  <c:v>600</c:v>
                </c:pt>
                <c:pt idx="3844">
                  <c:v>600</c:v>
                </c:pt>
                <c:pt idx="3845">
                  <c:v>601</c:v>
                </c:pt>
                <c:pt idx="3846">
                  <c:v>601</c:v>
                </c:pt>
                <c:pt idx="3847">
                  <c:v>601</c:v>
                </c:pt>
                <c:pt idx="3848">
                  <c:v>601</c:v>
                </c:pt>
                <c:pt idx="3849">
                  <c:v>600</c:v>
                </c:pt>
                <c:pt idx="3850">
                  <c:v>600</c:v>
                </c:pt>
                <c:pt idx="3851">
                  <c:v>600</c:v>
                </c:pt>
                <c:pt idx="3852">
                  <c:v>600</c:v>
                </c:pt>
                <c:pt idx="3853">
                  <c:v>600</c:v>
                </c:pt>
                <c:pt idx="3854">
                  <c:v>600</c:v>
                </c:pt>
                <c:pt idx="3855">
                  <c:v>600</c:v>
                </c:pt>
                <c:pt idx="3856">
                  <c:v>600</c:v>
                </c:pt>
                <c:pt idx="3857">
                  <c:v>600</c:v>
                </c:pt>
                <c:pt idx="3858">
                  <c:v>600</c:v>
                </c:pt>
                <c:pt idx="3859">
                  <c:v>601</c:v>
                </c:pt>
                <c:pt idx="3860">
                  <c:v>601</c:v>
                </c:pt>
                <c:pt idx="3861">
                  <c:v>601</c:v>
                </c:pt>
                <c:pt idx="3862">
                  <c:v>601</c:v>
                </c:pt>
                <c:pt idx="3863">
                  <c:v>601</c:v>
                </c:pt>
                <c:pt idx="3864">
                  <c:v>600</c:v>
                </c:pt>
                <c:pt idx="3865">
                  <c:v>600</c:v>
                </c:pt>
                <c:pt idx="3866">
                  <c:v>600</c:v>
                </c:pt>
                <c:pt idx="3867">
                  <c:v>600</c:v>
                </c:pt>
                <c:pt idx="3868">
                  <c:v>600</c:v>
                </c:pt>
                <c:pt idx="3869">
                  <c:v>600</c:v>
                </c:pt>
                <c:pt idx="3870">
                  <c:v>600</c:v>
                </c:pt>
                <c:pt idx="3871">
                  <c:v>601</c:v>
                </c:pt>
                <c:pt idx="3872">
                  <c:v>600</c:v>
                </c:pt>
                <c:pt idx="3873">
                  <c:v>601</c:v>
                </c:pt>
                <c:pt idx="3874">
                  <c:v>600</c:v>
                </c:pt>
                <c:pt idx="3875">
                  <c:v>600</c:v>
                </c:pt>
                <c:pt idx="3876">
                  <c:v>600</c:v>
                </c:pt>
                <c:pt idx="3877">
                  <c:v>601</c:v>
                </c:pt>
                <c:pt idx="3878">
                  <c:v>601</c:v>
                </c:pt>
                <c:pt idx="3879">
                  <c:v>600</c:v>
                </c:pt>
                <c:pt idx="3880">
                  <c:v>602</c:v>
                </c:pt>
                <c:pt idx="3881">
                  <c:v>601</c:v>
                </c:pt>
                <c:pt idx="3882">
                  <c:v>600</c:v>
                </c:pt>
                <c:pt idx="3883">
                  <c:v>602</c:v>
                </c:pt>
                <c:pt idx="3884">
                  <c:v>602</c:v>
                </c:pt>
                <c:pt idx="3885">
                  <c:v>601</c:v>
                </c:pt>
                <c:pt idx="3886">
                  <c:v>602</c:v>
                </c:pt>
                <c:pt idx="3887">
                  <c:v>601</c:v>
                </c:pt>
                <c:pt idx="3888">
                  <c:v>601</c:v>
                </c:pt>
                <c:pt idx="3889">
                  <c:v>600</c:v>
                </c:pt>
                <c:pt idx="3890">
                  <c:v>600</c:v>
                </c:pt>
                <c:pt idx="3891">
                  <c:v>602</c:v>
                </c:pt>
                <c:pt idx="3892">
                  <c:v>600</c:v>
                </c:pt>
                <c:pt idx="3893">
                  <c:v>601</c:v>
                </c:pt>
                <c:pt idx="3894">
                  <c:v>601</c:v>
                </c:pt>
                <c:pt idx="3895">
                  <c:v>601</c:v>
                </c:pt>
                <c:pt idx="3896">
                  <c:v>602</c:v>
                </c:pt>
                <c:pt idx="3897">
                  <c:v>601</c:v>
                </c:pt>
                <c:pt idx="3898">
                  <c:v>602</c:v>
                </c:pt>
                <c:pt idx="3899">
                  <c:v>600</c:v>
                </c:pt>
                <c:pt idx="3900">
                  <c:v>600</c:v>
                </c:pt>
                <c:pt idx="3901">
                  <c:v>601</c:v>
                </c:pt>
                <c:pt idx="3902">
                  <c:v>601</c:v>
                </c:pt>
                <c:pt idx="3903">
                  <c:v>601</c:v>
                </c:pt>
                <c:pt idx="3904">
                  <c:v>601</c:v>
                </c:pt>
                <c:pt idx="3905">
                  <c:v>601</c:v>
                </c:pt>
                <c:pt idx="3906">
                  <c:v>600</c:v>
                </c:pt>
                <c:pt idx="3907">
                  <c:v>600</c:v>
                </c:pt>
                <c:pt idx="3908">
                  <c:v>602</c:v>
                </c:pt>
                <c:pt idx="3909">
                  <c:v>601</c:v>
                </c:pt>
                <c:pt idx="3910">
                  <c:v>601</c:v>
                </c:pt>
                <c:pt idx="3911">
                  <c:v>602</c:v>
                </c:pt>
                <c:pt idx="3912">
                  <c:v>601</c:v>
                </c:pt>
                <c:pt idx="3913">
                  <c:v>601</c:v>
                </c:pt>
                <c:pt idx="3914">
                  <c:v>601</c:v>
                </c:pt>
                <c:pt idx="3915">
                  <c:v>600</c:v>
                </c:pt>
                <c:pt idx="3916">
                  <c:v>600</c:v>
                </c:pt>
                <c:pt idx="3917">
                  <c:v>601</c:v>
                </c:pt>
                <c:pt idx="3918">
                  <c:v>601</c:v>
                </c:pt>
                <c:pt idx="3919">
                  <c:v>602</c:v>
                </c:pt>
                <c:pt idx="3920">
                  <c:v>602</c:v>
                </c:pt>
                <c:pt idx="3921">
                  <c:v>600</c:v>
                </c:pt>
                <c:pt idx="3922">
                  <c:v>602</c:v>
                </c:pt>
                <c:pt idx="3923">
                  <c:v>602</c:v>
                </c:pt>
                <c:pt idx="3924">
                  <c:v>601</c:v>
                </c:pt>
                <c:pt idx="3925">
                  <c:v>601</c:v>
                </c:pt>
                <c:pt idx="3926">
                  <c:v>601</c:v>
                </c:pt>
                <c:pt idx="3927">
                  <c:v>602</c:v>
                </c:pt>
                <c:pt idx="3928">
                  <c:v>600</c:v>
                </c:pt>
                <c:pt idx="3929">
                  <c:v>600</c:v>
                </c:pt>
                <c:pt idx="3930">
                  <c:v>600</c:v>
                </c:pt>
                <c:pt idx="3931">
                  <c:v>600</c:v>
                </c:pt>
                <c:pt idx="3932">
                  <c:v>601</c:v>
                </c:pt>
                <c:pt idx="3933">
                  <c:v>601</c:v>
                </c:pt>
                <c:pt idx="3934">
                  <c:v>600</c:v>
                </c:pt>
                <c:pt idx="3935">
                  <c:v>600</c:v>
                </c:pt>
                <c:pt idx="3936">
                  <c:v>600</c:v>
                </c:pt>
                <c:pt idx="3937">
                  <c:v>601</c:v>
                </c:pt>
                <c:pt idx="3938">
                  <c:v>601</c:v>
                </c:pt>
                <c:pt idx="3939">
                  <c:v>601</c:v>
                </c:pt>
                <c:pt idx="3940">
                  <c:v>600</c:v>
                </c:pt>
                <c:pt idx="3941">
                  <c:v>601</c:v>
                </c:pt>
                <c:pt idx="3942">
                  <c:v>602</c:v>
                </c:pt>
                <c:pt idx="3943">
                  <c:v>600</c:v>
                </c:pt>
                <c:pt idx="3944">
                  <c:v>600</c:v>
                </c:pt>
                <c:pt idx="3945">
                  <c:v>600</c:v>
                </c:pt>
                <c:pt idx="3946">
                  <c:v>601</c:v>
                </c:pt>
                <c:pt idx="3947">
                  <c:v>602</c:v>
                </c:pt>
                <c:pt idx="3948">
                  <c:v>602</c:v>
                </c:pt>
                <c:pt idx="3949">
                  <c:v>602</c:v>
                </c:pt>
                <c:pt idx="3950">
                  <c:v>601</c:v>
                </c:pt>
                <c:pt idx="3951">
                  <c:v>601</c:v>
                </c:pt>
                <c:pt idx="3952">
                  <c:v>601</c:v>
                </c:pt>
                <c:pt idx="3953">
                  <c:v>600</c:v>
                </c:pt>
                <c:pt idx="3954">
                  <c:v>602</c:v>
                </c:pt>
                <c:pt idx="3955">
                  <c:v>602</c:v>
                </c:pt>
                <c:pt idx="3956">
                  <c:v>602</c:v>
                </c:pt>
                <c:pt idx="3957">
                  <c:v>602</c:v>
                </c:pt>
                <c:pt idx="3958">
                  <c:v>602</c:v>
                </c:pt>
                <c:pt idx="3959">
                  <c:v>600</c:v>
                </c:pt>
                <c:pt idx="3960">
                  <c:v>602</c:v>
                </c:pt>
                <c:pt idx="3961">
                  <c:v>602</c:v>
                </c:pt>
                <c:pt idx="3962">
                  <c:v>602</c:v>
                </c:pt>
                <c:pt idx="3963">
                  <c:v>601</c:v>
                </c:pt>
                <c:pt idx="3964">
                  <c:v>601</c:v>
                </c:pt>
                <c:pt idx="3965">
                  <c:v>600</c:v>
                </c:pt>
                <c:pt idx="3966">
                  <c:v>600</c:v>
                </c:pt>
                <c:pt idx="3967">
                  <c:v>600</c:v>
                </c:pt>
                <c:pt idx="3968">
                  <c:v>600</c:v>
                </c:pt>
                <c:pt idx="3969">
                  <c:v>600</c:v>
                </c:pt>
                <c:pt idx="3970">
                  <c:v>600</c:v>
                </c:pt>
                <c:pt idx="3971">
                  <c:v>600</c:v>
                </c:pt>
                <c:pt idx="3972">
                  <c:v>600</c:v>
                </c:pt>
                <c:pt idx="3973">
                  <c:v>600</c:v>
                </c:pt>
                <c:pt idx="3974">
                  <c:v>600</c:v>
                </c:pt>
                <c:pt idx="3975">
                  <c:v>600</c:v>
                </c:pt>
                <c:pt idx="3976">
                  <c:v>600</c:v>
                </c:pt>
                <c:pt idx="3977">
                  <c:v>601</c:v>
                </c:pt>
                <c:pt idx="3978">
                  <c:v>601</c:v>
                </c:pt>
                <c:pt idx="3979">
                  <c:v>601</c:v>
                </c:pt>
                <c:pt idx="3980">
                  <c:v>601</c:v>
                </c:pt>
                <c:pt idx="3981">
                  <c:v>600</c:v>
                </c:pt>
                <c:pt idx="3982">
                  <c:v>600</c:v>
                </c:pt>
                <c:pt idx="3983">
                  <c:v>600</c:v>
                </c:pt>
                <c:pt idx="3984">
                  <c:v>600</c:v>
                </c:pt>
                <c:pt idx="3985">
                  <c:v>600</c:v>
                </c:pt>
                <c:pt idx="3986">
                  <c:v>601</c:v>
                </c:pt>
                <c:pt idx="3987">
                  <c:v>601</c:v>
                </c:pt>
                <c:pt idx="3988">
                  <c:v>601</c:v>
                </c:pt>
                <c:pt idx="3989">
                  <c:v>600</c:v>
                </c:pt>
                <c:pt idx="3990">
                  <c:v>600</c:v>
                </c:pt>
                <c:pt idx="3991">
                  <c:v>601</c:v>
                </c:pt>
                <c:pt idx="3992">
                  <c:v>600</c:v>
                </c:pt>
                <c:pt idx="3993">
                  <c:v>600</c:v>
                </c:pt>
                <c:pt idx="3994">
                  <c:v>600</c:v>
                </c:pt>
                <c:pt idx="3995">
                  <c:v>600</c:v>
                </c:pt>
                <c:pt idx="3996">
                  <c:v>600</c:v>
                </c:pt>
                <c:pt idx="3997">
                  <c:v>601</c:v>
                </c:pt>
                <c:pt idx="3998">
                  <c:v>600</c:v>
                </c:pt>
                <c:pt idx="3999">
                  <c:v>600</c:v>
                </c:pt>
                <c:pt idx="4000">
                  <c:v>600</c:v>
                </c:pt>
                <c:pt idx="4001">
                  <c:v>600</c:v>
                </c:pt>
                <c:pt idx="4002">
                  <c:v>600</c:v>
                </c:pt>
                <c:pt idx="4003">
                  <c:v>600</c:v>
                </c:pt>
                <c:pt idx="4004">
                  <c:v>600</c:v>
                </c:pt>
                <c:pt idx="4005">
                  <c:v>600</c:v>
                </c:pt>
                <c:pt idx="4006">
                  <c:v>600</c:v>
                </c:pt>
                <c:pt idx="4007">
                  <c:v>600</c:v>
                </c:pt>
                <c:pt idx="4008">
                  <c:v>600</c:v>
                </c:pt>
                <c:pt idx="4009">
                  <c:v>600</c:v>
                </c:pt>
                <c:pt idx="4010">
                  <c:v>600</c:v>
                </c:pt>
                <c:pt idx="4011">
                  <c:v>600</c:v>
                </c:pt>
                <c:pt idx="4012">
                  <c:v>600</c:v>
                </c:pt>
                <c:pt idx="4013">
                  <c:v>600</c:v>
                </c:pt>
                <c:pt idx="4014">
                  <c:v>600</c:v>
                </c:pt>
                <c:pt idx="4015">
                  <c:v>600</c:v>
                </c:pt>
                <c:pt idx="4016">
                  <c:v>601</c:v>
                </c:pt>
                <c:pt idx="4017">
                  <c:v>601</c:v>
                </c:pt>
                <c:pt idx="4018">
                  <c:v>601</c:v>
                </c:pt>
                <c:pt idx="4019">
                  <c:v>600</c:v>
                </c:pt>
                <c:pt idx="4020">
                  <c:v>600</c:v>
                </c:pt>
                <c:pt idx="4021">
                  <c:v>600</c:v>
                </c:pt>
                <c:pt idx="4022">
                  <c:v>600</c:v>
                </c:pt>
                <c:pt idx="4023">
                  <c:v>600</c:v>
                </c:pt>
                <c:pt idx="4024">
                  <c:v>600</c:v>
                </c:pt>
                <c:pt idx="4025">
                  <c:v>600</c:v>
                </c:pt>
                <c:pt idx="4026">
                  <c:v>601</c:v>
                </c:pt>
                <c:pt idx="4027">
                  <c:v>601</c:v>
                </c:pt>
                <c:pt idx="4028">
                  <c:v>600</c:v>
                </c:pt>
                <c:pt idx="4029">
                  <c:v>600</c:v>
                </c:pt>
                <c:pt idx="4030">
                  <c:v>601</c:v>
                </c:pt>
                <c:pt idx="4031">
                  <c:v>600</c:v>
                </c:pt>
                <c:pt idx="4032">
                  <c:v>601</c:v>
                </c:pt>
                <c:pt idx="4033">
                  <c:v>601</c:v>
                </c:pt>
                <c:pt idx="4034">
                  <c:v>600</c:v>
                </c:pt>
                <c:pt idx="4035">
                  <c:v>600</c:v>
                </c:pt>
                <c:pt idx="4036">
                  <c:v>600</c:v>
                </c:pt>
                <c:pt idx="4037">
                  <c:v>601</c:v>
                </c:pt>
                <c:pt idx="4038">
                  <c:v>600</c:v>
                </c:pt>
                <c:pt idx="4039">
                  <c:v>600</c:v>
                </c:pt>
                <c:pt idx="4040">
                  <c:v>600</c:v>
                </c:pt>
                <c:pt idx="4041">
                  <c:v>600</c:v>
                </c:pt>
                <c:pt idx="4042">
                  <c:v>601</c:v>
                </c:pt>
                <c:pt idx="4043">
                  <c:v>601</c:v>
                </c:pt>
                <c:pt idx="4044">
                  <c:v>601</c:v>
                </c:pt>
                <c:pt idx="4045">
                  <c:v>600</c:v>
                </c:pt>
                <c:pt idx="4046">
                  <c:v>600</c:v>
                </c:pt>
                <c:pt idx="4047">
                  <c:v>600</c:v>
                </c:pt>
                <c:pt idx="4048">
                  <c:v>602</c:v>
                </c:pt>
                <c:pt idx="4049">
                  <c:v>602</c:v>
                </c:pt>
                <c:pt idx="4050">
                  <c:v>601</c:v>
                </c:pt>
                <c:pt idx="4051">
                  <c:v>600</c:v>
                </c:pt>
                <c:pt idx="4052">
                  <c:v>600</c:v>
                </c:pt>
                <c:pt idx="4053">
                  <c:v>600</c:v>
                </c:pt>
                <c:pt idx="4054">
                  <c:v>601</c:v>
                </c:pt>
                <c:pt idx="4055">
                  <c:v>601</c:v>
                </c:pt>
                <c:pt idx="4056">
                  <c:v>602</c:v>
                </c:pt>
                <c:pt idx="4057">
                  <c:v>600</c:v>
                </c:pt>
                <c:pt idx="4058">
                  <c:v>600</c:v>
                </c:pt>
                <c:pt idx="4059">
                  <c:v>600</c:v>
                </c:pt>
                <c:pt idx="4060">
                  <c:v>601</c:v>
                </c:pt>
                <c:pt idx="4061">
                  <c:v>601</c:v>
                </c:pt>
                <c:pt idx="4062">
                  <c:v>601</c:v>
                </c:pt>
                <c:pt idx="4063">
                  <c:v>600</c:v>
                </c:pt>
                <c:pt idx="4064">
                  <c:v>600</c:v>
                </c:pt>
                <c:pt idx="4065">
                  <c:v>600</c:v>
                </c:pt>
                <c:pt idx="4066">
                  <c:v>600</c:v>
                </c:pt>
                <c:pt idx="4067">
                  <c:v>601</c:v>
                </c:pt>
                <c:pt idx="4068">
                  <c:v>600</c:v>
                </c:pt>
                <c:pt idx="4069">
                  <c:v>600</c:v>
                </c:pt>
                <c:pt idx="4070">
                  <c:v>600</c:v>
                </c:pt>
                <c:pt idx="4071">
                  <c:v>600</c:v>
                </c:pt>
                <c:pt idx="4072">
                  <c:v>600</c:v>
                </c:pt>
                <c:pt idx="4073">
                  <c:v>600</c:v>
                </c:pt>
                <c:pt idx="4074">
                  <c:v>601</c:v>
                </c:pt>
                <c:pt idx="4075">
                  <c:v>601</c:v>
                </c:pt>
                <c:pt idx="4076">
                  <c:v>601</c:v>
                </c:pt>
                <c:pt idx="4077">
                  <c:v>600</c:v>
                </c:pt>
                <c:pt idx="4078">
                  <c:v>601</c:v>
                </c:pt>
                <c:pt idx="4079">
                  <c:v>601</c:v>
                </c:pt>
                <c:pt idx="4080">
                  <c:v>602</c:v>
                </c:pt>
                <c:pt idx="4081">
                  <c:v>602</c:v>
                </c:pt>
                <c:pt idx="4082">
                  <c:v>600</c:v>
                </c:pt>
                <c:pt idx="4083">
                  <c:v>600</c:v>
                </c:pt>
                <c:pt idx="4084">
                  <c:v>601</c:v>
                </c:pt>
                <c:pt idx="4085">
                  <c:v>601</c:v>
                </c:pt>
                <c:pt idx="4086">
                  <c:v>602</c:v>
                </c:pt>
                <c:pt idx="4087">
                  <c:v>601</c:v>
                </c:pt>
                <c:pt idx="4088">
                  <c:v>601</c:v>
                </c:pt>
                <c:pt idx="4089">
                  <c:v>600</c:v>
                </c:pt>
                <c:pt idx="4090">
                  <c:v>601</c:v>
                </c:pt>
                <c:pt idx="4091">
                  <c:v>601</c:v>
                </c:pt>
                <c:pt idx="4092">
                  <c:v>601</c:v>
                </c:pt>
                <c:pt idx="4093">
                  <c:v>600</c:v>
                </c:pt>
                <c:pt idx="4094">
                  <c:v>600</c:v>
                </c:pt>
                <c:pt idx="4095">
                  <c:v>601</c:v>
                </c:pt>
                <c:pt idx="4096">
                  <c:v>599</c:v>
                </c:pt>
                <c:pt idx="4097">
                  <c:v>600</c:v>
                </c:pt>
                <c:pt idx="4098">
                  <c:v>600</c:v>
                </c:pt>
                <c:pt idx="4099">
                  <c:v>602</c:v>
                </c:pt>
                <c:pt idx="4100">
                  <c:v>602</c:v>
                </c:pt>
                <c:pt idx="4101">
                  <c:v>602</c:v>
                </c:pt>
                <c:pt idx="4102">
                  <c:v>600</c:v>
                </c:pt>
                <c:pt idx="4103">
                  <c:v>599</c:v>
                </c:pt>
                <c:pt idx="4104">
                  <c:v>599</c:v>
                </c:pt>
                <c:pt idx="4105">
                  <c:v>600</c:v>
                </c:pt>
                <c:pt idx="4106">
                  <c:v>600</c:v>
                </c:pt>
                <c:pt idx="4107">
                  <c:v>602</c:v>
                </c:pt>
                <c:pt idx="4108">
                  <c:v>600</c:v>
                </c:pt>
                <c:pt idx="4109">
                  <c:v>601</c:v>
                </c:pt>
                <c:pt idx="4110">
                  <c:v>601</c:v>
                </c:pt>
                <c:pt idx="4111">
                  <c:v>600</c:v>
                </c:pt>
                <c:pt idx="4112">
                  <c:v>601</c:v>
                </c:pt>
                <c:pt idx="4113">
                  <c:v>600</c:v>
                </c:pt>
                <c:pt idx="4114">
                  <c:v>600</c:v>
                </c:pt>
                <c:pt idx="4115">
                  <c:v>600</c:v>
                </c:pt>
                <c:pt idx="4116">
                  <c:v>601</c:v>
                </c:pt>
                <c:pt idx="4117">
                  <c:v>601</c:v>
                </c:pt>
                <c:pt idx="4118">
                  <c:v>601</c:v>
                </c:pt>
                <c:pt idx="4119">
                  <c:v>602</c:v>
                </c:pt>
                <c:pt idx="4120">
                  <c:v>602</c:v>
                </c:pt>
                <c:pt idx="4121">
                  <c:v>601</c:v>
                </c:pt>
                <c:pt idx="4122">
                  <c:v>600</c:v>
                </c:pt>
                <c:pt idx="4123">
                  <c:v>600</c:v>
                </c:pt>
                <c:pt idx="4124">
                  <c:v>600</c:v>
                </c:pt>
                <c:pt idx="4125">
                  <c:v>602</c:v>
                </c:pt>
                <c:pt idx="4126">
                  <c:v>602</c:v>
                </c:pt>
                <c:pt idx="4127">
                  <c:v>600</c:v>
                </c:pt>
                <c:pt idx="4128">
                  <c:v>600</c:v>
                </c:pt>
                <c:pt idx="4129">
                  <c:v>600</c:v>
                </c:pt>
                <c:pt idx="4130">
                  <c:v>600</c:v>
                </c:pt>
                <c:pt idx="4131">
                  <c:v>601</c:v>
                </c:pt>
                <c:pt idx="4132">
                  <c:v>601</c:v>
                </c:pt>
                <c:pt idx="4133">
                  <c:v>601</c:v>
                </c:pt>
                <c:pt idx="4134">
                  <c:v>601</c:v>
                </c:pt>
                <c:pt idx="4135">
                  <c:v>600</c:v>
                </c:pt>
                <c:pt idx="4136">
                  <c:v>600</c:v>
                </c:pt>
                <c:pt idx="4137">
                  <c:v>601</c:v>
                </c:pt>
                <c:pt idx="4138">
                  <c:v>601</c:v>
                </c:pt>
                <c:pt idx="4139">
                  <c:v>601</c:v>
                </c:pt>
                <c:pt idx="4140">
                  <c:v>601</c:v>
                </c:pt>
                <c:pt idx="4141">
                  <c:v>601</c:v>
                </c:pt>
                <c:pt idx="4142">
                  <c:v>600</c:v>
                </c:pt>
                <c:pt idx="4143">
                  <c:v>600</c:v>
                </c:pt>
                <c:pt idx="4144">
                  <c:v>601</c:v>
                </c:pt>
                <c:pt idx="4145">
                  <c:v>601</c:v>
                </c:pt>
                <c:pt idx="4146">
                  <c:v>600</c:v>
                </c:pt>
                <c:pt idx="4147">
                  <c:v>600</c:v>
                </c:pt>
                <c:pt idx="4148">
                  <c:v>600</c:v>
                </c:pt>
                <c:pt idx="4149">
                  <c:v>600</c:v>
                </c:pt>
                <c:pt idx="4150">
                  <c:v>601</c:v>
                </c:pt>
                <c:pt idx="4151">
                  <c:v>602</c:v>
                </c:pt>
                <c:pt idx="4152">
                  <c:v>600</c:v>
                </c:pt>
                <c:pt idx="4153">
                  <c:v>600</c:v>
                </c:pt>
                <c:pt idx="4154">
                  <c:v>600</c:v>
                </c:pt>
                <c:pt idx="4155">
                  <c:v>600</c:v>
                </c:pt>
                <c:pt idx="4156">
                  <c:v>600</c:v>
                </c:pt>
                <c:pt idx="4157">
                  <c:v>600</c:v>
                </c:pt>
                <c:pt idx="4158">
                  <c:v>600</c:v>
                </c:pt>
                <c:pt idx="4159">
                  <c:v>600</c:v>
                </c:pt>
                <c:pt idx="4160">
                  <c:v>601</c:v>
                </c:pt>
                <c:pt idx="4161">
                  <c:v>600</c:v>
                </c:pt>
                <c:pt idx="4162">
                  <c:v>601</c:v>
                </c:pt>
                <c:pt idx="4163">
                  <c:v>601</c:v>
                </c:pt>
                <c:pt idx="4164">
                  <c:v>602</c:v>
                </c:pt>
                <c:pt idx="4165">
                  <c:v>602</c:v>
                </c:pt>
                <c:pt idx="4166">
                  <c:v>600</c:v>
                </c:pt>
                <c:pt idx="4167">
                  <c:v>600</c:v>
                </c:pt>
                <c:pt idx="4168">
                  <c:v>600</c:v>
                </c:pt>
                <c:pt idx="4169">
                  <c:v>600</c:v>
                </c:pt>
                <c:pt idx="4170">
                  <c:v>601</c:v>
                </c:pt>
                <c:pt idx="4171">
                  <c:v>601</c:v>
                </c:pt>
                <c:pt idx="4172">
                  <c:v>601</c:v>
                </c:pt>
                <c:pt idx="4173">
                  <c:v>600</c:v>
                </c:pt>
                <c:pt idx="4174">
                  <c:v>600</c:v>
                </c:pt>
                <c:pt idx="4175">
                  <c:v>601</c:v>
                </c:pt>
                <c:pt idx="4176">
                  <c:v>600</c:v>
                </c:pt>
                <c:pt idx="4177">
                  <c:v>601</c:v>
                </c:pt>
                <c:pt idx="4178">
                  <c:v>600</c:v>
                </c:pt>
                <c:pt idx="4179">
                  <c:v>600</c:v>
                </c:pt>
                <c:pt idx="4180">
                  <c:v>600</c:v>
                </c:pt>
                <c:pt idx="4181">
                  <c:v>600</c:v>
                </c:pt>
                <c:pt idx="4182">
                  <c:v>600</c:v>
                </c:pt>
                <c:pt idx="4183">
                  <c:v>601</c:v>
                </c:pt>
                <c:pt idx="4184">
                  <c:v>601</c:v>
                </c:pt>
                <c:pt idx="4185">
                  <c:v>601</c:v>
                </c:pt>
                <c:pt idx="4186">
                  <c:v>600</c:v>
                </c:pt>
                <c:pt idx="4187">
                  <c:v>600</c:v>
                </c:pt>
                <c:pt idx="4188">
                  <c:v>602</c:v>
                </c:pt>
                <c:pt idx="4189">
                  <c:v>600</c:v>
                </c:pt>
                <c:pt idx="4190">
                  <c:v>600</c:v>
                </c:pt>
                <c:pt idx="4191">
                  <c:v>600</c:v>
                </c:pt>
                <c:pt idx="4192">
                  <c:v>602</c:v>
                </c:pt>
                <c:pt idx="4193">
                  <c:v>601</c:v>
                </c:pt>
                <c:pt idx="4194">
                  <c:v>601</c:v>
                </c:pt>
                <c:pt idx="4195">
                  <c:v>600</c:v>
                </c:pt>
                <c:pt idx="4196">
                  <c:v>601</c:v>
                </c:pt>
                <c:pt idx="4197">
                  <c:v>602</c:v>
                </c:pt>
                <c:pt idx="4198">
                  <c:v>600</c:v>
                </c:pt>
                <c:pt idx="4199">
                  <c:v>600</c:v>
                </c:pt>
                <c:pt idx="4200">
                  <c:v>600</c:v>
                </c:pt>
                <c:pt idx="4201">
                  <c:v>601</c:v>
                </c:pt>
                <c:pt idx="4202">
                  <c:v>602</c:v>
                </c:pt>
                <c:pt idx="4203">
                  <c:v>602</c:v>
                </c:pt>
                <c:pt idx="4204">
                  <c:v>601</c:v>
                </c:pt>
                <c:pt idx="4205">
                  <c:v>601</c:v>
                </c:pt>
                <c:pt idx="4206">
                  <c:v>601</c:v>
                </c:pt>
                <c:pt idx="4207">
                  <c:v>600</c:v>
                </c:pt>
                <c:pt idx="4208">
                  <c:v>600</c:v>
                </c:pt>
                <c:pt idx="4209">
                  <c:v>601</c:v>
                </c:pt>
                <c:pt idx="4210">
                  <c:v>601</c:v>
                </c:pt>
                <c:pt idx="4211">
                  <c:v>600</c:v>
                </c:pt>
                <c:pt idx="4212">
                  <c:v>601</c:v>
                </c:pt>
                <c:pt idx="4213">
                  <c:v>601</c:v>
                </c:pt>
                <c:pt idx="4214">
                  <c:v>600</c:v>
                </c:pt>
                <c:pt idx="4215">
                  <c:v>602</c:v>
                </c:pt>
                <c:pt idx="4216">
                  <c:v>602</c:v>
                </c:pt>
                <c:pt idx="4217">
                  <c:v>601</c:v>
                </c:pt>
                <c:pt idx="4218">
                  <c:v>602</c:v>
                </c:pt>
                <c:pt idx="4219">
                  <c:v>602</c:v>
                </c:pt>
                <c:pt idx="4220">
                  <c:v>601</c:v>
                </c:pt>
                <c:pt idx="4221">
                  <c:v>600</c:v>
                </c:pt>
                <c:pt idx="4222">
                  <c:v>600</c:v>
                </c:pt>
                <c:pt idx="4223">
                  <c:v>601</c:v>
                </c:pt>
                <c:pt idx="4224">
                  <c:v>600</c:v>
                </c:pt>
                <c:pt idx="4225">
                  <c:v>601</c:v>
                </c:pt>
                <c:pt idx="4226">
                  <c:v>601</c:v>
                </c:pt>
                <c:pt idx="4227">
                  <c:v>600</c:v>
                </c:pt>
                <c:pt idx="4228">
                  <c:v>601</c:v>
                </c:pt>
                <c:pt idx="4229">
                  <c:v>601</c:v>
                </c:pt>
                <c:pt idx="4230">
                  <c:v>600</c:v>
                </c:pt>
                <c:pt idx="4231">
                  <c:v>602</c:v>
                </c:pt>
                <c:pt idx="4232">
                  <c:v>600</c:v>
                </c:pt>
                <c:pt idx="4233">
                  <c:v>601</c:v>
                </c:pt>
                <c:pt idx="4234">
                  <c:v>600</c:v>
                </c:pt>
                <c:pt idx="4235">
                  <c:v>600</c:v>
                </c:pt>
                <c:pt idx="4236">
                  <c:v>601</c:v>
                </c:pt>
                <c:pt idx="4237">
                  <c:v>601</c:v>
                </c:pt>
                <c:pt idx="4238">
                  <c:v>601</c:v>
                </c:pt>
                <c:pt idx="4239">
                  <c:v>601</c:v>
                </c:pt>
                <c:pt idx="4240">
                  <c:v>601</c:v>
                </c:pt>
                <c:pt idx="4241">
                  <c:v>601</c:v>
                </c:pt>
                <c:pt idx="4242">
                  <c:v>601</c:v>
                </c:pt>
                <c:pt idx="4243">
                  <c:v>601</c:v>
                </c:pt>
                <c:pt idx="4244">
                  <c:v>600</c:v>
                </c:pt>
                <c:pt idx="4245">
                  <c:v>600</c:v>
                </c:pt>
                <c:pt idx="4246">
                  <c:v>601</c:v>
                </c:pt>
                <c:pt idx="4247">
                  <c:v>600</c:v>
                </c:pt>
                <c:pt idx="4248">
                  <c:v>600</c:v>
                </c:pt>
                <c:pt idx="4249">
                  <c:v>600</c:v>
                </c:pt>
                <c:pt idx="4250">
                  <c:v>600</c:v>
                </c:pt>
                <c:pt idx="4251">
                  <c:v>602</c:v>
                </c:pt>
                <c:pt idx="4252">
                  <c:v>602</c:v>
                </c:pt>
                <c:pt idx="4253">
                  <c:v>600</c:v>
                </c:pt>
                <c:pt idx="4254">
                  <c:v>600</c:v>
                </c:pt>
                <c:pt idx="4255">
                  <c:v>600</c:v>
                </c:pt>
                <c:pt idx="4256">
                  <c:v>600</c:v>
                </c:pt>
                <c:pt idx="4257">
                  <c:v>601</c:v>
                </c:pt>
                <c:pt idx="4258">
                  <c:v>600</c:v>
                </c:pt>
                <c:pt idx="4259">
                  <c:v>602</c:v>
                </c:pt>
                <c:pt idx="4260">
                  <c:v>600</c:v>
                </c:pt>
                <c:pt idx="4261">
                  <c:v>600</c:v>
                </c:pt>
                <c:pt idx="4262">
                  <c:v>600</c:v>
                </c:pt>
                <c:pt idx="4263">
                  <c:v>601</c:v>
                </c:pt>
                <c:pt idx="4264">
                  <c:v>602</c:v>
                </c:pt>
                <c:pt idx="4265">
                  <c:v>602</c:v>
                </c:pt>
                <c:pt idx="4266">
                  <c:v>600</c:v>
                </c:pt>
                <c:pt idx="4267">
                  <c:v>600</c:v>
                </c:pt>
                <c:pt idx="4268">
                  <c:v>600</c:v>
                </c:pt>
                <c:pt idx="4269">
                  <c:v>600</c:v>
                </c:pt>
                <c:pt idx="4270">
                  <c:v>601</c:v>
                </c:pt>
                <c:pt idx="4271">
                  <c:v>601</c:v>
                </c:pt>
                <c:pt idx="4272">
                  <c:v>600</c:v>
                </c:pt>
                <c:pt idx="4273">
                  <c:v>600</c:v>
                </c:pt>
                <c:pt idx="4274">
                  <c:v>601</c:v>
                </c:pt>
                <c:pt idx="4275">
                  <c:v>601</c:v>
                </c:pt>
                <c:pt idx="4276">
                  <c:v>601</c:v>
                </c:pt>
                <c:pt idx="4277">
                  <c:v>601</c:v>
                </c:pt>
                <c:pt idx="4278">
                  <c:v>601</c:v>
                </c:pt>
                <c:pt idx="4279">
                  <c:v>600</c:v>
                </c:pt>
                <c:pt idx="4280">
                  <c:v>600</c:v>
                </c:pt>
                <c:pt idx="4281">
                  <c:v>600</c:v>
                </c:pt>
                <c:pt idx="4282">
                  <c:v>602</c:v>
                </c:pt>
                <c:pt idx="4283">
                  <c:v>601</c:v>
                </c:pt>
                <c:pt idx="4284">
                  <c:v>601</c:v>
                </c:pt>
                <c:pt idx="4285">
                  <c:v>600</c:v>
                </c:pt>
                <c:pt idx="4286">
                  <c:v>601</c:v>
                </c:pt>
                <c:pt idx="4287">
                  <c:v>601</c:v>
                </c:pt>
                <c:pt idx="4288">
                  <c:v>600</c:v>
                </c:pt>
                <c:pt idx="4289">
                  <c:v>602</c:v>
                </c:pt>
                <c:pt idx="4290">
                  <c:v>600</c:v>
                </c:pt>
                <c:pt idx="4291">
                  <c:v>600</c:v>
                </c:pt>
                <c:pt idx="4292">
                  <c:v>600</c:v>
                </c:pt>
                <c:pt idx="4293">
                  <c:v>601</c:v>
                </c:pt>
                <c:pt idx="4294">
                  <c:v>601</c:v>
                </c:pt>
                <c:pt idx="4295">
                  <c:v>601</c:v>
                </c:pt>
                <c:pt idx="4296">
                  <c:v>600</c:v>
                </c:pt>
                <c:pt idx="4297">
                  <c:v>600</c:v>
                </c:pt>
                <c:pt idx="4298">
                  <c:v>600</c:v>
                </c:pt>
                <c:pt idx="4299">
                  <c:v>600</c:v>
                </c:pt>
                <c:pt idx="4300">
                  <c:v>600</c:v>
                </c:pt>
                <c:pt idx="4301">
                  <c:v>602</c:v>
                </c:pt>
                <c:pt idx="4302">
                  <c:v>600</c:v>
                </c:pt>
                <c:pt idx="4303">
                  <c:v>601</c:v>
                </c:pt>
                <c:pt idx="4304">
                  <c:v>601</c:v>
                </c:pt>
                <c:pt idx="4305">
                  <c:v>601</c:v>
                </c:pt>
                <c:pt idx="4306">
                  <c:v>602</c:v>
                </c:pt>
                <c:pt idx="4307">
                  <c:v>602</c:v>
                </c:pt>
                <c:pt idx="4308">
                  <c:v>600</c:v>
                </c:pt>
                <c:pt idx="4309">
                  <c:v>601</c:v>
                </c:pt>
                <c:pt idx="4310">
                  <c:v>601</c:v>
                </c:pt>
                <c:pt idx="4311">
                  <c:v>601</c:v>
                </c:pt>
                <c:pt idx="4312">
                  <c:v>600</c:v>
                </c:pt>
                <c:pt idx="4313">
                  <c:v>600</c:v>
                </c:pt>
                <c:pt idx="4314">
                  <c:v>601</c:v>
                </c:pt>
                <c:pt idx="4315">
                  <c:v>602</c:v>
                </c:pt>
                <c:pt idx="4316">
                  <c:v>602</c:v>
                </c:pt>
                <c:pt idx="4317">
                  <c:v>600</c:v>
                </c:pt>
                <c:pt idx="4318">
                  <c:v>600</c:v>
                </c:pt>
                <c:pt idx="4319">
                  <c:v>600</c:v>
                </c:pt>
                <c:pt idx="4320">
                  <c:v>600</c:v>
                </c:pt>
                <c:pt idx="4321">
                  <c:v>601</c:v>
                </c:pt>
                <c:pt idx="4322">
                  <c:v>600</c:v>
                </c:pt>
                <c:pt idx="4323">
                  <c:v>600</c:v>
                </c:pt>
                <c:pt idx="4324">
                  <c:v>600</c:v>
                </c:pt>
                <c:pt idx="4325">
                  <c:v>600</c:v>
                </c:pt>
                <c:pt idx="4326">
                  <c:v>600</c:v>
                </c:pt>
                <c:pt idx="4327">
                  <c:v>601</c:v>
                </c:pt>
                <c:pt idx="4328">
                  <c:v>600</c:v>
                </c:pt>
                <c:pt idx="4329">
                  <c:v>601</c:v>
                </c:pt>
                <c:pt idx="4330">
                  <c:v>601</c:v>
                </c:pt>
                <c:pt idx="4331">
                  <c:v>600</c:v>
                </c:pt>
                <c:pt idx="4332">
                  <c:v>600</c:v>
                </c:pt>
                <c:pt idx="4333">
                  <c:v>601</c:v>
                </c:pt>
                <c:pt idx="4334">
                  <c:v>601</c:v>
                </c:pt>
                <c:pt idx="4335">
                  <c:v>601</c:v>
                </c:pt>
                <c:pt idx="4336">
                  <c:v>596</c:v>
                </c:pt>
                <c:pt idx="4337">
                  <c:v>579</c:v>
                </c:pt>
                <c:pt idx="4338">
                  <c:v>553</c:v>
                </c:pt>
                <c:pt idx="4339">
                  <c:v>553</c:v>
                </c:pt>
                <c:pt idx="4340">
                  <c:v>520</c:v>
                </c:pt>
                <c:pt idx="4341">
                  <c:v>487</c:v>
                </c:pt>
                <c:pt idx="4342">
                  <c:v>457</c:v>
                </c:pt>
                <c:pt idx="4343">
                  <c:v>424</c:v>
                </c:pt>
                <c:pt idx="4344">
                  <c:v>395</c:v>
                </c:pt>
                <c:pt idx="4345">
                  <c:v>395</c:v>
                </c:pt>
                <c:pt idx="4346">
                  <c:v>363</c:v>
                </c:pt>
                <c:pt idx="4347">
                  <c:v>332</c:v>
                </c:pt>
                <c:pt idx="4348">
                  <c:v>299</c:v>
                </c:pt>
                <c:pt idx="4349">
                  <c:v>299</c:v>
                </c:pt>
              </c:numCache>
            </c:numRef>
          </c:yVal>
          <c:smooth val="0"/>
        </c:ser>
        <c:ser>
          <c:idx val="6"/>
          <c:order val="16"/>
          <c:tx>
            <c:strRef>
              <c:f>Sheet1!$X$1</c:f>
              <c:strCache>
                <c:ptCount val="1"/>
                <c:pt idx="0">
                  <c:v>Sts_07</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X$2:$X$5000</c:f>
            </c:numRef>
          </c:yVal>
          <c:smooth val="0"/>
        </c:ser>
        <c:ser>
          <c:idx val="7"/>
          <c:order val="18"/>
          <c:tx>
            <c:strRef>
              <c:f>Sheet1!$Z$1</c:f>
              <c:strCache>
                <c:ptCount val="1"/>
                <c:pt idx="0">
                  <c:v>Sts_08</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Z$2:$Z$5000</c:f>
            </c:numRef>
          </c:yVal>
          <c:smooth val="0"/>
        </c:ser>
        <c:ser>
          <c:idx val="11"/>
          <c:order val="7"/>
          <c:tx>
            <c:strRef>
              <c:f>Sheet1!$O$1</c:f>
              <c:strCache>
                <c:ptCount val="1"/>
                <c:pt idx="0">
                  <c:v>Z velocity (mm/min)</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O$2:$O$5000</c:f>
            </c:numRef>
          </c:yVal>
          <c:smooth val="0"/>
        </c:ser>
        <c:ser>
          <c:idx val="12"/>
          <c:order val="8"/>
          <c:tx>
            <c:strRef>
              <c:f>Sheet1!$P$1</c:f>
              <c:strCache>
                <c:ptCount val="1"/>
                <c:pt idx="0">
                  <c:v>Sts_03</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P$2:$P$5000</c:f>
            </c:numRef>
          </c:yVal>
          <c:smooth val="0"/>
        </c:ser>
        <c:ser>
          <c:idx val="13"/>
          <c:order val="9"/>
          <c:tx>
            <c:strRef>
              <c:f>Sheet1!$Q$1</c:f>
              <c:strCache>
                <c:ptCount val="1"/>
                <c:pt idx="0">
                  <c:v>X Force (N)</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Q$2:$Q$5000</c:f>
            </c:numRef>
          </c:yVal>
          <c:smooth val="0"/>
        </c:ser>
        <c:ser>
          <c:idx val="14"/>
          <c:order val="12"/>
          <c:tx>
            <c:strRef>
              <c:f>Sheet1!$T$1</c:f>
              <c:strCache>
                <c:ptCount val="1"/>
                <c:pt idx="0">
                  <c:v>Y Force (kN)</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T$2:$T$5000</c:f>
            </c:numRef>
          </c:yVal>
          <c:smooth val="0"/>
        </c:ser>
        <c:ser>
          <c:idx val="15"/>
          <c:order val="13"/>
          <c:tx>
            <c:strRef>
              <c:f>Sheet1!$U$1</c:f>
              <c:strCache>
                <c:ptCount val="1"/>
                <c:pt idx="0">
                  <c:v>Z Force (N)</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U$2:$U$5000</c:f>
            </c:numRef>
          </c:yVal>
          <c:smooth val="0"/>
        </c:ser>
        <c:ser>
          <c:idx val="16"/>
          <c:order val="19"/>
          <c:tx>
            <c:strRef>
              <c:f>Sheet1!$AA$1</c:f>
              <c:strCache>
                <c:ptCount val="1"/>
                <c:pt idx="0">
                  <c:v>Tool Temperature (°C)</c:v>
                </c:pt>
              </c:strCache>
            </c:strRef>
          </c:tx>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AA$2:$AA$5000</c:f>
            </c:numRef>
          </c:yVal>
          <c:smooth val="0"/>
        </c:ser>
        <c:dLbls>
          <c:showLegendKey val="0"/>
          <c:showVal val="0"/>
          <c:showCatName val="0"/>
          <c:showSerName val="0"/>
          <c:showPercent val="0"/>
          <c:showBubbleSize val="0"/>
        </c:dLbls>
        <c:axId val="654632464"/>
        <c:axId val="654628936"/>
      </c:scatterChart>
      <c:scatterChart>
        <c:scatterStyle val="lineMarker"/>
        <c:varyColors val="0"/>
        <c:ser>
          <c:idx val="11"/>
          <c:order val="10"/>
          <c:tx>
            <c:v>Traverse Force</c:v>
          </c:tx>
          <c:spPr>
            <a:ln w="12700">
              <a:solidFill>
                <a:srgbClr val="000080"/>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R$2:$R$5000</c:f>
              <c:numCache>
                <c:formatCode>0.0000</c:formatCode>
                <c:ptCount val="4999"/>
                <c:pt idx="0">
                  <c:v>-9.2822258000000005E-2</c:v>
                </c:pt>
                <c:pt idx="1">
                  <c:v>-9.2822258000000005E-2</c:v>
                </c:pt>
                <c:pt idx="2">
                  <c:v>-9.2822258000000005E-2</c:v>
                </c:pt>
                <c:pt idx="3">
                  <c:v>-5.6712937400000005E-3</c:v>
                </c:pt>
                <c:pt idx="4">
                  <c:v>-5.6712937400000005E-3</c:v>
                </c:pt>
                <c:pt idx="5">
                  <c:v>-4.8952564999999999E-4</c:v>
                </c:pt>
                <c:pt idx="6">
                  <c:v>2.4547019E-3</c:v>
                </c:pt>
                <c:pt idx="7">
                  <c:v>1.4737014769999999E-2</c:v>
                </c:pt>
                <c:pt idx="8">
                  <c:v>7.0246152900000003E-3</c:v>
                </c:pt>
                <c:pt idx="9">
                  <c:v>3.0842495E-3</c:v>
                </c:pt>
                <c:pt idx="10">
                  <c:v>3.0842495E-3</c:v>
                </c:pt>
                <c:pt idx="11">
                  <c:v>-9.0510644899999999E-3</c:v>
                </c:pt>
                <c:pt idx="12">
                  <c:v>-1.0618412019999999E-2</c:v>
                </c:pt>
                <c:pt idx="13">
                  <c:v>-1.0618412019999999E-2</c:v>
                </c:pt>
                <c:pt idx="14">
                  <c:v>-2.2734324899999999E-3</c:v>
                </c:pt>
                <c:pt idx="15">
                  <c:v>1.1424885749999999E-2</c:v>
                </c:pt>
                <c:pt idx="16">
                  <c:v>1.1424885749999999E-2</c:v>
                </c:pt>
                <c:pt idx="17">
                  <c:v>2.8587591169999999E-2</c:v>
                </c:pt>
                <c:pt idx="18">
                  <c:v>9.6653549190000007E-2</c:v>
                </c:pt>
                <c:pt idx="19">
                  <c:v>4.4702796939999997E-2</c:v>
                </c:pt>
                <c:pt idx="20">
                  <c:v>-4.6345874790000005E-2</c:v>
                </c:pt>
                <c:pt idx="21">
                  <c:v>-6.0489015600000001E-3</c:v>
                </c:pt>
                <c:pt idx="22">
                  <c:v>3.0120159149999999E-2</c:v>
                </c:pt>
                <c:pt idx="23">
                  <c:v>3.0120159149999999E-2</c:v>
                </c:pt>
                <c:pt idx="24">
                  <c:v>4.7862060550000002E-2</c:v>
                </c:pt>
                <c:pt idx="25">
                  <c:v>1.510289955E-2</c:v>
                </c:pt>
                <c:pt idx="26">
                  <c:v>1.510289955E-2</c:v>
                </c:pt>
                <c:pt idx="27">
                  <c:v>-3.61139226E-3</c:v>
                </c:pt>
                <c:pt idx="28">
                  <c:v>-1.9628568900000001E-3</c:v>
                </c:pt>
                <c:pt idx="29">
                  <c:v>0.11526409149</c:v>
                </c:pt>
                <c:pt idx="30">
                  <c:v>3.374174881E-2</c:v>
                </c:pt>
                <c:pt idx="31">
                  <c:v>-4.5017021179999998E-2</c:v>
                </c:pt>
                <c:pt idx="32">
                  <c:v>-4.5017021179999998E-2</c:v>
                </c:pt>
                <c:pt idx="33">
                  <c:v>6.3517761229999997E-2</c:v>
                </c:pt>
                <c:pt idx="34">
                  <c:v>-1.864605141E-2</c:v>
                </c:pt>
                <c:pt idx="35">
                  <c:v>-1.864605141E-2</c:v>
                </c:pt>
                <c:pt idx="36">
                  <c:v>3.321912766E-2</c:v>
                </c:pt>
                <c:pt idx="37">
                  <c:v>6.8560890200000002E-2</c:v>
                </c:pt>
                <c:pt idx="38">
                  <c:v>-2.531775E-3</c:v>
                </c:pt>
                <c:pt idx="39">
                  <c:v>0.12792012023999999</c:v>
                </c:pt>
                <c:pt idx="40">
                  <c:v>-6.2691108699999998E-2</c:v>
                </c:pt>
                <c:pt idx="41">
                  <c:v>-6.2691108699999998E-2</c:v>
                </c:pt>
                <c:pt idx="42">
                  <c:v>-9.1530399300000006E-3</c:v>
                </c:pt>
                <c:pt idx="43">
                  <c:v>0.13289045715</c:v>
                </c:pt>
                <c:pt idx="44">
                  <c:v>7.8662109000000001E-4</c:v>
                </c:pt>
                <c:pt idx="45">
                  <c:v>7.8662109000000001E-4</c:v>
                </c:pt>
                <c:pt idx="46">
                  <c:v>-7.2248794559999996E-2</c:v>
                </c:pt>
                <c:pt idx="47">
                  <c:v>-7.2248794559999996E-2</c:v>
                </c:pt>
                <c:pt idx="48">
                  <c:v>0.11513820647999999</c:v>
                </c:pt>
                <c:pt idx="49">
                  <c:v>5.500574875E-2</c:v>
                </c:pt>
                <c:pt idx="50">
                  <c:v>0.18062753296</c:v>
                </c:pt>
                <c:pt idx="51">
                  <c:v>0.18062753296</c:v>
                </c:pt>
                <c:pt idx="52">
                  <c:v>0.17132250977000002</c:v>
                </c:pt>
                <c:pt idx="53">
                  <c:v>-7.0112937930000008E-2</c:v>
                </c:pt>
                <c:pt idx="54">
                  <c:v>-8.7424068500000004E-3</c:v>
                </c:pt>
                <c:pt idx="55">
                  <c:v>-0.13354032898000001</c:v>
                </c:pt>
                <c:pt idx="56">
                  <c:v>6.9301633799999998E-3</c:v>
                </c:pt>
                <c:pt idx="57">
                  <c:v>6.9301633799999998E-3</c:v>
                </c:pt>
                <c:pt idx="58">
                  <c:v>2.763439941E-2</c:v>
                </c:pt>
                <c:pt idx="59">
                  <c:v>-0.15508303833000001</c:v>
                </c:pt>
                <c:pt idx="60">
                  <c:v>-0.15508303833000001</c:v>
                </c:pt>
                <c:pt idx="61">
                  <c:v>-1.3134704590000001E-2</c:v>
                </c:pt>
                <c:pt idx="62">
                  <c:v>-0.10687608337</c:v>
                </c:pt>
                <c:pt idx="63">
                  <c:v>-2.0484986300000002E-3</c:v>
                </c:pt>
                <c:pt idx="64">
                  <c:v>-4.1806823729999998E-2</c:v>
                </c:pt>
                <c:pt idx="65">
                  <c:v>-1.7498584750000001E-2</c:v>
                </c:pt>
                <c:pt idx="66">
                  <c:v>-1.7498584750000001E-2</c:v>
                </c:pt>
                <c:pt idx="67">
                  <c:v>0.19270541381999998</c:v>
                </c:pt>
                <c:pt idx="68">
                  <c:v>5.4701751710000003E-2</c:v>
                </c:pt>
                <c:pt idx="69">
                  <c:v>0.20187850952</c:v>
                </c:pt>
                <c:pt idx="70">
                  <c:v>0.20187850952</c:v>
                </c:pt>
                <c:pt idx="71">
                  <c:v>-4.23350811E-3</c:v>
                </c:pt>
                <c:pt idx="72">
                  <c:v>-4.9832008360000006E-2</c:v>
                </c:pt>
                <c:pt idx="73">
                  <c:v>0.20210983276</c:v>
                </c:pt>
                <c:pt idx="74">
                  <c:v>9.3422576899999998E-2</c:v>
                </c:pt>
                <c:pt idx="75">
                  <c:v>0.22041365051</c:v>
                </c:pt>
                <c:pt idx="76">
                  <c:v>0.22041365051</c:v>
                </c:pt>
                <c:pt idx="77">
                  <c:v>0.21642582702999999</c:v>
                </c:pt>
                <c:pt idx="78">
                  <c:v>0.18632524108999998</c:v>
                </c:pt>
                <c:pt idx="79">
                  <c:v>0.18632524108999998</c:v>
                </c:pt>
                <c:pt idx="80">
                  <c:v>0.20852453612999999</c:v>
                </c:pt>
                <c:pt idx="81">
                  <c:v>5.6391330720000001E-2</c:v>
                </c:pt>
                <c:pt idx="82">
                  <c:v>0.17283847046</c:v>
                </c:pt>
                <c:pt idx="83">
                  <c:v>7.3115219120000005E-2</c:v>
                </c:pt>
                <c:pt idx="84">
                  <c:v>5.4173206330000001E-2</c:v>
                </c:pt>
                <c:pt idx="85">
                  <c:v>0.26117343140000004</c:v>
                </c:pt>
                <c:pt idx="86">
                  <c:v>0.26117343140000004</c:v>
                </c:pt>
                <c:pt idx="87">
                  <c:v>0.28805340575999999</c:v>
                </c:pt>
                <c:pt idx="88">
                  <c:v>0.46276943970000001</c:v>
                </c:pt>
                <c:pt idx="89">
                  <c:v>0.46276943970000001</c:v>
                </c:pt>
                <c:pt idx="90">
                  <c:v>0.34814935303</c:v>
                </c:pt>
                <c:pt idx="91">
                  <c:v>0.52309216308999995</c:v>
                </c:pt>
                <c:pt idx="92">
                  <c:v>0.52309216308999995</c:v>
                </c:pt>
                <c:pt idx="93">
                  <c:v>0.35449649047999998</c:v>
                </c:pt>
                <c:pt idx="94">
                  <c:v>0.44527630614999997</c:v>
                </c:pt>
                <c:pt idx="95">
                  <c:v>0.44527630614999997</c:v>
                </c:pt>
                <c:pt idx="96">
                  <c:v>0.51823309326</c:v>
                </c:pt>
                <c:pt idx="97">
                  <c:v>0.49572811890000001</c:v>
                </c:pt>
                <c:pt idx="98">
                  <c:v>0.60197479247999996</c:v>
                </c:pt>
                <c:pt idx="99">
                  <c:v>0.60197479247999996</c:v>
                </c:pt>
                <c:pt idx="100">
                  <c:v>0.79103320312999992</c:v>
                </c:pt>
                <c:pt idx="101">
                  <c:v>0.70332781981999992</c:v>
                </c:pt>
                <c:pt idx="102">
                  <c:v>0.70332781981999992</c:v>
                </c:pt>
                <c:pt idx="103">
                  <c:v>0.77666247559000001</c:v>
                </c:pt>
                <c:pt idx="104">
                  <c:v>0.98564715576000006</c:v>
                </c:pt>
                <c:pt idx="105">
                  <c:v>0.98564715576000006</c:v>
                </c:pt>
                <c:pt idx="106">
                  <c:v>0.67941241455000001</c:v>
                </c:pt>
                <c:pt idx="107">
                  <c:v>0.71386657715000001</c:v>
                </c:pt>
                <c:pt idx="108">
                  <c:v>0.81277874756000001</c:v>
                </c:pt>
                <c:pt idx="109">
                  <c:v>0.87136425781000004</c:v>
                </c:pt>
                <c:pt idx="110">
                  <c:v>0.97400677489999998</c:v>
                </c:pt>
                <c:pt idx="111">
                  <c:v>0.97400677489999998</c:v>
                </c:pt>
                <c:pt idx="112">
                  <c:v>0.78971301270000005</c:v>
                </c:pt>
                <c:pt idx="113">
                  <c:v>0.93593731689000004</c:v>
                </c:pt>
                <c:pt idx="114">
                  <c:v>0.84356610106999996</c:v>
                </c:pt>
                <c:pt idx="115">
                  <c:v>0.84356610106999996</c:v>
                </c:pt>
                <c:pt idx="116">
                  <c:v>0.98362030029000003</c:v>
                </c:pt>
                <c:pt idx="117">
                  <c:v>1.1141378173799998</c:v>
                </c:pt>
                <c:pt idx="118">
                  <c:v>0.82799890136999998</c:v>
                </c:pt>
                <c:pt idx="119">
                  <c:v>0.95573077393000005</c:v>
                </c:pt>
                <c:pt idx="120">
                  <c:v>0.94910821533</c:v>
                </c:pt>
                <c:pt idx="121">
                  <c:v>0.94910821533</c:v>
                </c:pt>
                <c:pt idx="122">
                  <c:v>0.97358905029000009</c:v>
                </c:pt>
                <c:pt idx="123">
                  <c:v>0.98650799561000002</c:v>
                </c:pt>
                <c:pt idx="124">
                  <c:v>0.90691931151999994</c:v>
                </c:pt>
                <c:pt idx="125">
                  <c:v>0.90691931151999994</c:v>
                </c:pt>
                <c:pt idx="126">
                  <c:v>1.09177404785</c:v>
                </c:pt>
                <c:pt idx="127">
                  <c:v>0.97728387450999998</c:v>
                </c:pt>
                <c:pt idx="128">
                  <c:v>1.0950764160199999</c:v>
                </c:pt>
                <c:pt idx="129">
                  <c:v>1.0699283447299999</c:v>
                </c:pt>
                <c:pt idx="130">
                  <c:v>0.92288806151999991</c:v>
                </c:pt>
                <c:pt idx="131">
                  <c:v>0.92288806151999991</c:v>
                </c:pt>
                <c:pt idx="132">
                  <c:v>1.2691451415999999</c:v>
                </c:pt>
                <c:pt idx="133">
                  <c:v>1.1693896484399999</c:v>
                </c:pt>
                <c:pt idx="134">
                  <c:v>1.1693896484399999</c:v>
                </c:pt>
                <c:pt idx="135">
                  <c:v>1.1578508300799999</c:v>
                </c:pt>
                <c:pt idx="136">
                  <c:v>1.0802277832</c:v>
                </c:pt>
                <c:pt idx="137">
                  <c:v>0.97892901611000005</c:v>
                </c:pt>
                <c:pt idx="138">
                  <c:v>1.1983498535199999</c:v>
                </c:pt>
                <c:pt idx="139">
                  <c:v>0.95160058593999997</c:v>
                </c:pt>
                <c:pt idx="140">
                  <c:v>0.95160058593999997</c:v>
                </c:pt>
                <c:pt idx="141">
                  <c:v>0.91115771484000008</c:v>
                </c:pt>
                <c:pt idx="142">
                  <c:v>0.97694903564000002</c:v>
                </c:pt>
                <c:pt idx="143">
                  <c:v>1.0225213012700001</c:v>
                </c:pt>
                <c:pt idx="144">
                  <c:v>1.0225213012700001</c:v>
                </c:pt>
                <c:pt idx="145">
                  <c:v>1.11868591309</c:v>
                </c:pt>
                <c:pt idx="146">
                  <c:v>1.11868591309</c:v>
                </c:pt>
                <c:pt idx="147">
                  <c:v>1.1970520019499999</c:v>
                </c:pt>
                <c:pt idx="148">
                  <c:v>1.2162922363299999</c:v>
                </c:pt>
                <c:pt idx="149">
                  <c:v>0.93557470703000001</c:v>
                </c:pt>
                <c:pt idx="150">
                  <c:v>0.93557470703000001</c:v>
                </c:pt>
                <c:pt idx="151">
                  <c:v>1.1774166259799999</c:v>
                </c:pt>
                <c:pt idx="152">
                  <c:v>1.15417785645</c:v>
                </c:pt>
                <c:pt idx="153">
                  <c:v>1.14897692871</c:v>
                </c:pt>
                <c:pt idx="154">
                  <c:v>1.20662915039</c:v>
                </c:pt>
                <c:pt idx="155">
                  <c:v>0.98076257324000005</c:v>
                </c:pt>
                <c:pt idx="156">
                  <c:v>0.98076257324000005</c:v>
                </c:pt>
                <c:pt idx="157">
                  <c:v>1.0860554199200001</c:v>
                </c:pt>
                <c:pt idx="158">
                  <c:v>0.93065869140999991</c:v>
                </c:pt>
                <c:pt idx="159">
                  <c:v>1.0863968505899999</c:v>
                </c:pt>
                <c:pt idx="160">
                  <c:v>1.0863968505899999</c:v>
                </c:pt>
                <c:pt idx="161">
                  <c:v>1.18673022461</c:v>
                </c:pt>
                <c:pt idx="162">
                  <c:v>1.07644238281</c:v>
                </c:pt>
                <c:pt idx="163">
                  <c:v>1.2057946777300002</c:v>
                </c:pt>
                <c:pt idx="164">
                  <c:v>1.16527648926</c:v>
                </c:pt>
                <c:pt idx="165">
                  <c:v>1.19592663574</c:v>
                </c:pt>
                <c:pt idx="166">
                  <c:v>1.19592663574</c:v>
                </c:pt>
                <c:pt idx="167">
                  <c:v>1.2257801513700002</c:v>
                </c:pt>
                <c:pt idx="168">
                  <c:v>1.21380725098</c:v>
                </c:pt>
                <c:pt idx="169">
                  <c:v>1.3755010986299998</c:v>
                </c:pt>
                <c:pt idx="170">
                  <c:v>1.3755010986299998</c:v>
                </c:pt>
                <c:pt idx="171">
                  <c:v>1.1589615478499999</c:v>
                </c:pt>
                <c:pt idx="172">
                  <c:v>1.1589615478499999</c:v>
                </c:pt>
                <c:pt idx="173">
                  <c:v>1.2628581542999999</c:v>
                </c:pt>
                <c:pt idx="174">
                  <c:v>1.0420231933600002</c:v>
                </c:pt>
                <c:pt idx="175">
                  <c:v>1.19982507324</c:v>
                </c:pt>
                <c:pt idx="176">
                  <c:v>1.19982507324</c:v>
                </c:pt>
                <c:pt idx="177">
                  <c:v>1.10881030273</c:v>
                </c:pt>
                <c:pt idx="178">
                  <c:v>1.2073884277300002</c:v>
                </c:pt>
                <c:pt idx="179">
                  <c:v>1.2073884277300002</c:v>
                </c:pt>
                <c:pt idx="180">
                  <c:v>1.23299291992</c:v>
                </c:pt>
                <c:pt idx="181">
                  <c:v>1.33885961914</c:v>
                </c:pt>
                <c:pt idx="182">
                  <c:v>1.33885961914</c:v>
                </c:pt>
                <c:pt idx="183">
                  <c:v>1.1474625244100001</c:v>
                </c:pt>
                <c:pt idx="184">
                  <c:v>1.16248156738</c:v>
                </c:pt>
                <c:pt idx="185">
                  <c:v>1.16248156738</c:v>
                </c:pt>
                <c:pt idx="186">
                  <c:v>1.2219560546899999</c:v>
                </c:pt>
                <c:pt idx="187">
                  <c:v>1.21619458008</c:v>
                </c:pt>
                <c:pt idx="188">
                  <c:v>1.37292102051</c:v>
                </c:pt>
                <c:pt idx="189">
                  <c:v>1.1119548339800001</c:v>
                </c:pt>
                <c:pt idx="190">
                  <c:v>0.94405493163999998</c:v>
                </c:pt>
                <c:pt idx="191">
                  <c:v>0.94405493163999998</c:v>
                </c:pt>
                <c:pt idx="192">
                  <c:v>0.87790563965000001</c:v>
                </c:pt>
                <c:pt idx="193">
                  <c:v>0.76717706298999999</c:v>
                </c:pt>
                <c:pt idx="194">
                  <c:v>1.0634709472699999</c:v>
                </c:pt>
                <c:pt idx="195">
                  <c:v>1.0634709472699999</c:v>
                </c:pt>
                <c:pt idx="196">
                  <c:v>1.01303991699</c:v>
                </c:pt>
                <c:pt idx="197">
                  <c:v>1.1542408447299999</c:v>
                </c:pt>
                <c:pt idx="198">
                  <c:v>1.14825854492</c:v>
                </c:pt>
                <c:pt idx="199">
                  <c:v>0.81043994140999998</c:v>
                </c:pt>
                <c:pt idx="200">
                  <c:v>1.06196960449</c:v>
                </c:pt>
                <c:pt idx="201">
                  <c:v>1.06196960449</c:v>
                </c:pt>
                <c:pt idx="202">
                  <c:v>0.93285223388999994</c:v>
                </c:pt>
                <c:pt idx="203">
                  <c:v>1.0671549072299999</c:v>
                </c:pt>
                <c:pt idx="204">
                  <c:v>1.28061206055</c:v>
                </c:pt>
                <c:pt idx="205">
                  <c:v>1.28061206055</c:v>
                </c:pt>
                <c:pt idx="206">
                  <c:v>1.0417454833999999</c:v>
                </c:pt>
                <c:pt idx="207">
                  <c:v>1.01605541992</c:v>
                </c:pt>
                <c:pt idx="208">
                  <c:v>0.79945971680000005</c:v>
                </c:pt>
                <c:pt idx="209">
                  <c:v>0.80989941405999999</c:v>
                </c:pt>
                <c:pt idx="210">
                  <c:v>0.77575341796999997</c:v>
                </c:pt>
                <c:pt idx="211">
                  <c:v>0.77575341796999997</c:v>
                </c:pt>
                <c:pt idx="212">
                  <c:v>0.27484512328999999</c:v>
                </c:pt>
                <c:pt idx="213">
                  <c:v>0.40875024414</c:v>
                </c:pt>
                <c:pt idx="214">
                  <c:v>0.22037069702000001</c:v>
                </c:pt>
                <c:pt idx="215">
                  <c:v>0.22037069702000001</c:v>
                </c:pt>
                <c:pt idx="216">
                  <c:v>0.19057585144</c:v>
                </c:pt>
                <c:pt idx="217">
                  <c:v>-0.14446228027000002</c:v>
                </c:pt>
                <c:pt idx="218">
                  <c:v>-0.14446228027000002</c:v>
                </c:pt>
                <c:pt idx="219">
                  <c:v>-0.14897732543999997</c:v>
                </c:pt>
                <c:pt idx="220">
                  <c:v>-1.5407600400000001E-2</c:v>
                </c:pt>
                <c:pt idx="221">
                  <c:v>-1.5407600400000001E-2</c:v>
                </c:pt>
                <c:pt idx="222">
                  <c:v>4.8680381769999996E-2</c:v>
                </c:pt>
                <c:pt idx="223">
                  <c:v>5.7019325260000003E-2</c:v>
                </c:pt>
                <c:pt idx="224">
                  <c:v>-9.6130126950000006E-2</c:v>
                </c:pt>
                <c:pt idx="225">
                  <c:v>-9.6130126950000006E-2</c:v>
                </c:pt>
                <c:pt idx="226">
                  <c:v>-0.20129270934999999</c:v>
                </c:pt>
                <c:pt idx="227">
                  <c:v>-0.20129270934999999</c:v>
                </c:pt>
                <c:pt idx="228">
                  <c:v>-0.10414295196999999</c:v>
                </c:pt>
                <c:pt idx="229">
                  <c:v>0.13672229004</c:v>
                </c:pt>
                <c:pt idx="230">
                  <c:v>0.27764862061000001</c:v>
                </c:pt>
                <c:pt idx="231">
                  <c:v>0.27764862061000001</c:v>
                </c:pt>
                <c:pt idx="232">
                  <c:v>0.25609442138999999</c:v>
                </c:pt>
                <c:pt idx="233">
                  <c:v>-0.49070083617999999</c:v>
                </c:pt>
                <c:pt idx="234">
                  <c:v>-0.49070083617999999</c:v>
                </c:pt>
                <c:pt idx="235">
                  <c:v>-0.51868719481999992</c:v>
                </c:pt>
                <c:pt idx="236">
                  <c:v>-0.23043649292000001</c:v>
                </c:pt>
                <c:pt idx="237">
                  <c:v>-0.23043649292000001</c:v>
                </c:pt>
                <c:pt idx="238">
                  <c:v>0.29468276978000002</c:v>
                </c:pt>
                <c:pt idx="239">
                  <c:v>0.47377325438999995</c:v>
                </c:pt>
                <c:pt idx="240">
                  <c:v>0.45583007812999998</c:v>
                </c:pt>
                <c:pt idx="241">
                  <c:v>0.45583007812999998</c:v>
                </c:pt>
                <c:pt idx="242">
                  <c:v>0.48335742188000003</c:v>
                </c:pt>
                <c:pt idx="243">
                  <c:v>0.34851556396</c:v>
                </c:pt>
                <c:pt idx="244">
                  <c:v>0.37493374634000004</c:v>
                </c:pt>
                <c:pt idx="245">
                  <c:v>0.31402676392000001</c:v>
                </c:pt>
                <c:pt idx="246">
                  <c:v>0.67671905518000008</c:v>
                </c:pt>
                <c:pt idx="247">
                  <c:v>0.67671905518000008</c:v>
                </c:pt>
                <c:pt idx="248">
                  <c:v>0.80477355956999996</c:v>
                </c:pt>
                <c:pt idx="249">
                  <c:v>0.27937228393999997</c:v>
                </c:pt>
                <c:pt idx="250">
                  <c:v>0.27937228393999997</c:v>
                </c:pt>
                <c:pt idx="251">
                  <c:v>-6.6101997379999999E-2</c:v>
                </c:pt>
                <c:pt idx="252">
                  <c:v>-2.851616287E-2</c:v>
                </c:pt>
                <c:pt idx="253">
                  <c:v>1.956645584E-2</c:v>
                </c:pt>
                <c:pt idx="254">
                  <c:v>0.47675186156999999</c:v>
                </c:pt>
                <c:pt idx="255">
                  <c:v>0.49691595458999999</c:v>
                </c:pt>
                <c:pt idx="256">
                  <c:v>0.59545928955000005</c:v>
                </c:pt>
                <c:pt idx="257">
                  <c:v>0.59545928955000005</c:v>
                </c:pt>
                <c:pt idx="258">
                  <c:v>0.70418017578000003</c:v>
                </c:pt>
                <c:pt idx="259">
                  <c:v>0.44192388915999997</c:v>
                </c:pt>
                <c:pt idx="260">
                  <c:v>0.44192388915999997</c:v>
                </c:pt>
                <c:pt idx="261">
                  <c:v>0.62426647949000003</c:v>
                </c:pt>
                <c:pt idx="262">
                  <c:v>0.52076727295000003</c:v>
                </c:pt>
                <c:pt idx="263">
                  <c:v>0.52076727295000003</c:v>
                </c:pt>
                <c:pt idx="264">
                  <c:v>0.61160833739999998</c:v>
                </c:pt>
                <c:pt idx="265">
                  <c:v>0.31414627075000001</c:v>
                </c:pt>
                <c:pt idx="266">
                  <c:v>0.31414627075000001</c:v>
                </c:pt>
                <c:pt idx="267">
                  <c:v>0.24663516234999999</c:v>
                </c:pt>
                <c:pt idx="268">
                  <c:v>5.8931697849999999E-2</c:v>
                </c:pt>
                <c:pt idx="269">
                  <c:v>0.24507009887999998</c:v>
                </c:pt>
                <c:pt idx="270">
                  <c:v>0.24507009887999998</c:v>
                </c:pt>
                <c:pt idx="271">
                  <c:v>0.33116400146000002</c:v>
                </c:pt>
                <c:pt idx="272">
                  <c:v>0.33116400146000002</c:v>
                </c:pt>
                <c:pt idx="273">
                  <c:v>0.66306927490000001</c:v>
                </c:pt>
                <c:pt idx="274">
                  <c:v>0.20199656677</c:v>
                </c:pt>
                <c:pt idx="275">
                  <c:v>0.2355058136</c:v>
                </c:pt>
                <c:pt idx="276">
                  <c:v>0.2355058136</c:v>
                </c:pt>
                <c:pt idx="277">
                  <c:v>0.13903523254</c:v>
                </c:pt>
                <c:pt idx="278">
                  <c:v>0.11122608948</c:v>
                </c:pt>
                <c:pt idx="279">
                  <c:v>0.37311825562000001</c:v>
                </c:pt>
                <c:pt idx="280">
                  <c:v>0.15472596741</c:v>
                </c:pt>
                <c:pt idx="281">
                  <c:v>0.34785748290999996</c:v>
                </c:pt>
                <c:pt idx="282">
                  <c:v>0.34785748290999996</c:v>
                </c:pt>
                <c:pt idx="283">
                  <c:v>0.33723861694000001</c:v>
                </c:pt>
                <c:pt idx="284">
                  <c:v>0.32756475829999998</c:v>
                </c:pt>
                <c:pt idx="285">
                  <c:v>0.50443731688999993</c:v>
                </c:pt>
                <c:pt idx="286">
                  <c:v>0.50443731688999993</c:v>
                </c:pt>
                <c:pt idx="287">
                  <c:v>0.29731167603000003</c:v>
                </c:pt>
                <c:pt idx="288">
                  <c:v>0.25853637694999998</c:v>
                </c:pt>
                <c:pt idx="289">
                  <c:v>0.30624105834999998</c:v>
                </c:pt>
                <c:pt idx="290">
                  <c:v>0.13402871703999999</c:v>
                </c:pt>
                <c:pt idx="291">
                  <c:v>0.31299468994000001</c:v>
                </c:pt>
                <c:pt idx="292">
                  <c:v>0.31299468994000001</c:v>
                </c:pt>
                <c:pt idx="293">
                  <c:v>0.25500473021999998</c:v>
                </c:pt>
                <c:pt idx="294">
                  <c:v>0.30024569702000004</c:v>
                </c:pt>
                <c:pt idx="295">
                  <c:v>0.30024569702000004</c:v>
                </c:pt>
                <c:pt idx="296">
                  <c:v>0.38785180664000002</c:v>
                </c:pt>
                <c:pt idx="297">
                  <c:v>0.33755981445</c:v>
                </c:pt>
                <c:pt idx="298">
                  <c:v>0.44736309813999997</c:v>
                </c:pt>
                <c:pt idx="299">
                  <c:v>8.7570617680000004E-2</c:v>
                </c:pt>
                <c:pt idx="300">
                  <c:v>0.13101626587000001</c:v>
                </c:pt>
                <c:pt idx="301">
                  <c:v>0.13101626587000001</c:v>
                </c:pt>
                <c:pt idx="302">
                  <c:v>0.20438891602000001</c:v>
                </c:pt>
                <c:pt idx="303">
                  <c:v>0.20242668151999998</c:v>
                </c:pt>
                <c:pt idx="304">
                  <c:v>0.52584729003999997</c:v>
                </c:pt>
                <c:pt idx="305">
                  <c:v>0.52584729003999997</c:v>
                </c:pt>
                <c:pt idx="306">
                  <c:v>0.36988177489999996</c:v>
                </c:pt>
                <c:pt idx="307">
                  <c:v>0.48321502686000001</c:v>
                </c:pt>
                <c:pt idx="308">
                  <c:v>0.48321502686000001</c:v>
                </c:pt>
                <c:pt idx="309">
                  <c:v>0.25677340698000001</c:v>
                </c:pt>
                <c:pt idx="310">
                  <c:v>0.52453521728999997</c:v>
                </c:pt>
                <c:pt idx="311">
                  <c:v>0.52453521728999997</c:v>
                </c:pt>
                <c:pt idx="312">
                  <c:v>0.49744793700999995</c:v>
                </c:pt>
                <c:pt idx="313">
                  <c:v>0.56958410645000002</c:v>
                </c:pt>
                <c:pt idx="314">
                  <c:v>0.60804058838000008</c:v>
                </c:pt>
                <c:pt idx="315">
                  <c:v>0.42195239258</c:v>
                </c:pt>
                <c:pt idx="316">
                  <c:v>0.47931915282999998</c:v>
                </c:pt>
                <c:pt idx="317">
                  <c:v>0.47931915282999998</c:v>
                </c:pt>
                <c:pt idx="318">
                  <c:v>0.29176803589</c:v>
                </c:pt>
                <c:pt idx="319">
                  <c:v>0.42598196411</c:v>
                </c:pt>
                <c:pt idx="320">
                  <c:v>0.26846240233999996</c:v>
                </c:pt>
                <c:pt idx="321">
                  <c:v>0.26846240233999996</c:v>
                </c:pt>
                <c:pt idx="322">
                  <c:v>8.7818321229999996E-2</c:v>
                </c:pt>
                <c:pt idx="323">
                  <c:v>0.38205670166</c:v>
                </c:pt>
                <c:pt idx="324">
                  <c:v>0.27954675293000003</c:v>
                </c:pt>
                <c:pt idx="325">
                  <c:v>0.36268511963</c:v>
                </c:pt>
                <c:pt idx="326">
                  <c:v>0.38781051636000002</c:v>
                </c:pt>
                <c:pt idx="327">
                  <c:v>0.38781051636000002</c:v>
                </c:pt>
                <c:pt idx="328">
                  <c:v>0.31384640503000005</c:v>
                </c:pt>
                <c:pt idx="329">
                  <c:v>0.33017849730999999</c:v>
                </c:pt>
                <c:pt idx="330">
                  <c:v>0.12718237304999999</c:v>
                </c:pt>
                <c:pt idx="331">
                  <c:v>0.12718237304999999</c:v>
                </c:pt>
                <c:pt idx="332">
                  <c:v>0.44999926757999997</c:v>
                </c:pt>
                <c:pt idx="333">
                  <c:v>0.44999926757999997</c:v>
                </c:pt>
                <c:pt idx="334">
                  <c:v>5.95574331E-3</c:v>
                </c:pt>
                <c:pt idx="335">
                  <c:v>0.28811968993999998</c:v>
                </c:pt>
                <c:pt idx="336">
                  <c:v>0.25341613769999999</c:v>
                </c:pt>
                <c:pt idx="337">
                  <c:v>0.25341613769999999</c:v>
                </c:pt>
                <c:pt idx="338">
                  <c:v>0.53710809326000009</c:v>
                </c:pt>
                <c:pt idx="339">
                  <c:v>0.60736938477000002</c:v>
                </c:pt>
                <c:pt idx="340">
                  <c:v>0.11970656586</c:v>
                </c:pt>
                <c:pt idx="341">
                  <c:v>0.32870352173</c:v>
                </c:pt>
                <c:pt idx="342">
                  <c:v>0.26940063477000004</c:v>
                </c:pt>
                <c:pt idx="343">
                  <c:v>0.26940063477000004</c:v>
                </c:pt>
                <c:pt idx="344">
                  <c:v>0.33458425903</c:v>
                </c:pt>
                <c:pt idx="345">
                  <c:v>0.40690103148999995</c:v>
                </c:pt>
                <c:pt idx="346">
                  <c:v>0.21965078735000002</c:v>
                </c:pt>
                <c:pt idx="347">
                  <c:v>0.21965078735000002</c:v>
                </c:pt>
                <c:pt idx="348">
                  <c:v>0.48048223876999996</c:v>
                </c:pt>
                <c:pt idx="349">
                  <c:v>0.31478485106999998</c:v>
                </c:pt>
                <c:pt idx="350">
                  <c:v>0.40704986572000001</c:v>
                </c:pt>
                <c:pt idx="351">
                  <c:v>0.62702056885000002</c:v>
                </c:pt>
                <c:pt idx="352">
                  <c:v>0.52020153809000003</c:v>
                </c:pt>
                <c:pt idx="353">
                  <c:v>0.52020153809000003</c:v>
                </c:pt>
                <c:pt idx="354">
                  <c:v>0.56962976074000005</c:v>
                </c:pt>
                <c:pt idx="355">
                  <c:v>0.25428096008000001</c:v>
                </c:pt>
                <c:pt idx="356">
                  <c:v>0.25428096008000001</c:v>
                </c:pt>
                <c:pt idx="357">
                  <c:v>0.47064071655</c:v>
                </c:pt>
                <c:pt idx="358">
                  <c:v>0.59961437987999999</c:v>
                </c:pt>
                <c:pt idx="359">
                  <c:v>0.47390536499000002</c:v>
                </c:pt>
                <c:pt idx="360">
                  <c:v>0.60878875731999993</c:v>
                </c:pt>
                <c:pt idx="361">
                  <c:v>0.40722958374000001</c:v>
                </c:pt>
                <c:pt idx="362">
                  <c:v>0.40722958374000001</c:v>
                </c:pt>
                <c:pt idx="363">
                  <c:v>0.43389257812999998</c:v>
                </c:pt>
                <c:pt idx="364">
                  <c:v>0.53198162841999996</c:v>
                </c:pt>
                <c:pt idx="365">
                  <c:v>0.41939144897000002</c:v>
                </c:pt>
                <c:pt idx="366">
                  <c:v>0.41939144897000002</c:v>
                </c:pt>
                <c:pt idx="367">
                  <c:v>0.56902209473000009</c:v>
                </c:pt>
                <c:pt idx="368">
                  <c:v>0.26616683959999998</c:v>
                </c:pt>
                <c:pt idx="369">
                  <c:v>0.50209213256999996</c:v>
                </c:pt>
                <c:pt idx="370">
                  <c:v>0.43538412476000005</c:v>
                </c:pt>
                <c:pt idx="371">
                  <c:v>0.31216375732000001</c:v>
                </c:pt>
                <c:pt idx="372">
                  <c:v>0.31216375732000001</c:v>
                </c:pt>
                <c:pt idx="373">
                  <c:v>0.54309899901999992</c:v>
                </c:pt>
                <c:pt idx="374">
                  <c:v>0.15430693054</c:v>
                </c:pt>
                <c:pt idx="375">
                  <c:v>0.15430693054</c:v>
                </c:pt>
                <c:pt idx="376">
                  <c:v>0.21713381958</c:v>
                </c:pt>
                <c:pt idx="377">
                  <c:v>0.21342285155999999</c:v>
                </c:pt>
                <c:pt idx="378">
                  <c:v>0.21342285155999999</c:v>
                </c:pt>
                <c:pt idx="379">
                  <c:v>0.25407272338999998</c:v>
                </c:pt>
                <c:pt idx="380">
                  <c:v>0.19304611206000002</c:v>
                </c:pt>
                <c:pt idx="381">
                  <c:v>0.19304611206000002</c:v>
                </c:pt>
                <c:pt idx="382">
                  <c:v>0.39529541016000003</c:v>
                </c:pt>
                <c:pt idx="383">
                  <c:v>0.16182170104999999</c:v>
                </c:pt>
                <c:pt idx="384">
                  <c:v>0.33387725829999998</c:v>
                </c:pt>
                <c:pt idx="385">
                  <c:v>0.33387725829999998</c:v>
                </c:pt>
                <c:pt idx="386">
                  <c:v>0.41650390625</c:v>
                </c:pt>
                <c:pt idx="387">
                  <c:v>0.43992187500000002</c:v>
                </c:pt>
                <c:pt idx="388">
                  <c:v>0.43992187500000002</c:v>
                </c:pt>
                <c:pt idx="389">
                  <c:v>0.24864135741999999</c:v>
                </c:pt>
                <c:pt idx="390">
                  <c:v>0.50681817627000003</c:v>
                </c:pt>
                <c:pt idx="391">
                  <c:v>0.50681817627000003</c:v>
                </c:pt>
                <c:pt idx="392">
                  <c:v>0.49933203124999997</c:v>
                </c:pt>
                <c:pt idx="393">
                  <c:v>0.29197744750999999</c:v>
                </c:pt>
                <c:pt idx="394">
                  <c:v>0.51817834473000002</c:v>
                </c:pt>
                <c:pt idx="395">
                  <c:v>0.51817834473000002</c:v>
                </c:pt>
                <c:pt idx="396">
                  <c:v>0.34630761718999997</c:v>
                </c:pt>
                <c:pt idx="397">
                  <c:v>0.46347769165000002</c:v>
                </c:pt>
                <c:pt idx="398">
                  <c:v>0.46347769165000002</c:v>
                </c:pt>
                <c:pt idx="399">
                  <c:v>0.31020108032000004</c:v>
                </c:pt>
                <c:pt idx="400">
                  <c:v>0.49034182738999998</c:v>
                </c:pt>
                <c:pt idx="401">
                  <c:v>0.49034182738999998</c:v>
                </c:pt>
                <c:pt idx="402">
                  <c:v>0.25988333130000002</c:v>
                </c:pt>
                <c:pt idx="403">
                  <c:v>0.20681680297999999</c:v>
                </c:pt>
                <c:pt idx="404">
                  <c:v>0.38285595703000003</c:v>
                </c:pt>
                <c:pt idx="405">
                  <c:v>1.3238525E-4</c:v>
                </c:pt>
                <c:pt idx="406">
                  <c:v>0.32368350220000003</c:v>
                </c:pt>
                <c:pt idx="407">
                  <c:v>0.28420147704999998</c:v>
                </c:pt>
                <c:pt idx="408">
                  <c:v>0.28420147704999998</c:v>
                </c:pt>
                <c:pt idx="409">
                  <c:v>0.24028451537999998</c:v>
                </c:pt>
                <c:pt idx="410">
                  <c:v>0.30801068114999997</c:v>
                </c:pt>
                <c:pt idx="411">
                  <c:v>0.30801068114999997</c:v>
                </c:pt>
                <c:pt idx="412">
                  <c:v>8.1127815249999999E-2</c:v>
                </c:pt>
                <c:pt idx="413">
                  <c:v>0.39250952148000001</c:v>
                </c:pt>
                <c:pt idx="414">
                  <c:v>0.36950561522999997</c:v>
                </c:pt>
                <c:pt idx="415">
                  <c:v>0.40978384399000001</c:v>
                </c:pt>
                <c:pt idx="416">
                  <c:v>0.31804693604000001</c:v>
                </c:pt>
                <c:pt idx="417">
                  <c:v>0.31804693604000001</c:v>
                </c:pt>
                <c:pt idx="418">
                  <c:v>0.17379153442</c:v>
                </c:pt>
                <c:pt idx="419">
                  <c:v>0.32646981812000003</c:v>
                </c:pt>
                <c:pt idx="420">
                  <c:v>0.15869438171</c:v>
                </c:pt>
                <c:pt idx="421">
                  <c:v>0.15869438171</c:v>
                </c:pt>
                <c:pt idx="422">
                  <c:v>0.24332485962</c:v>
                </c:pt>
                <c:pt idx="423">
                  <c:v>0.31770343018000002</c:v>
                </c:pt>
                <c:pt idx="424">
                  <c:v>0.17955438232000001</c:v>
                </c:pt>
                <c:pt idx="425">
                  <c:v>0.42809356689</c:v>
                </c:pt>
                <c:pt idx="426">
                  <c:v>0.35907067870999998</c:v>
                </c:pt>
                <c:pt idx="427">
                  <c:v>0.35907067870999998</c:v>
                </c:pt>
                <c:pt idx="428">
                  <c:v>0.35126293944999998</c:v>
                </c:pt>
                <c:pt idx="429">
                  <c:v>0.23891812134000001</c:v>
                </c:pt>
                <c:pt idx="430">
                  <c:v>0.23891812134000001</c:v>
                </c:pt>
                <c:pt idx="431">
                  <c:v>1.217735577E-2</c:v>
                </c:pt>
                <c:pt idx="432">
                  <c:v>0.25893920898</c:v>
                </c:pt>
                <c:pt idx="433">
                  <c:v>0.25893920898</c:v>
                </c:pt>
                <c:pt idx="434">
                  <c:v>0.43407040404999997</c:v>
                </c:pt>
                <c:pt idx="435">
                  <c:v>0.48584979248000004</c:v>
                </c:pt>
                <c:pt idx="436">
                  <c:v>0.42867596436000005</c:v>
                </c:pt>
                <c:pt idx="437">
                  <c:v>0.42867596436000005</c:v>
                </c:pt>
                <c:pt idx="438">
                  <c:v>0.58984887694999999</c:v>
                </c:pt>
                <c:pt idx="439">
                  <c:v>0.31397879027999998</c:v>
                </c:pt>
                <c:pt idx="440">
                  <c:v>0.35994042968999995</c:v>
                </c:pt>
                <c:pt idx="441">
                  <c:v>0.24067401122999998</c:v>
                </c:pt>
                <c:pt idx="442">
                  <c:v>0.16392196655000002</c:v>
                </c:pt>
                <c:pt idx="443">
                  <c:v>0.16392196655000002</c:v>
                </c:pt>
                <c:pt idx="444">
                  <c:v>0.20251548766999999</c:v>
                </c:pt>
                <c:pt idx="445">
                  <c:v>0.10988973235999999</c:v>
                </c:pt>
                <c:pt idx="446">
                  <c:v>0.10988973235999999</c:v>
                </c:pt>
                <c:pt idx="447">
                  <c:v>0.37742846680000003</c:v>
                </c:pt>
                <c:pt idx="448">
                  <c:v>0.54367785645</c:v>
                </c:pt>
                <c:pt idx="449">
                  <c:v>0.47905026244999999</c:v>
                </c:pt>
                <c:pt idx="450">
                  <c:v>0.34973165893999997</c:v>
                </c:pt>
                <c:pt idx="451">
                  <c:v>0.19280921935999998</c:v>
                </c:pt>
                <c:pt idx="452">
                  <c:v>0.30176019287</c:v>
                </c:pt>
                <c:pt idx="453">
                  <c:v>0.30176019287</c:v>
                </c:pt>
                <c:pt idx="454">
                  <c:v>0.13438525391</c:v>
                </c:pt>
                <c:pt idx="455">
                  <c:v>0.14886781311</c:v>
                </c:pt>
                <c:pt idx="456">
                  <c:v>0.14886781311</c:v>
                </c:pt>
                <c:pt idx="457">
                  <c:v>0.19478642272999999</c:v>
                </c:pt>
                <c:pt idx="458">
                  <c:v>0.28063665771000001</c:v>
                </c:pt>
                <c:pt idx="459">
                  <c:v>0.73209942627000002</c:v>
                </c:pt>
                <c:pt idx="460">
                  <c:v>0.55305761719000002</c:v>
                </c:pt>
                <c:pt idx="461">
                  <c:v>0.82862634276999991</c:v>
                </c:pt>
                <c:pt idx="462">
                  <c:v>0.82862634276999991</c:v>
                </c:pt>
                <c:pt idx="463">
                  <c:v>0.70853271484000002</c:v>
                </c:pt>
                <c:pt idx="464">
                  <c:v>0.64266302489999994</c:v>
                </c:pt>
                <c:pt idx="465">
                  <c:v>1.01044952393</c:v>
                </c:pt>
                <c:pt idx="466">
                  <c:v>1.01044952393</c:v>
                </c:pt>
                <c:pt idx="467">
                  <c:v>0.89147912598000001</c:v>
                </c:pt>
                <c:pt idx="468">
                  <c:v>0.89147912598000001</c:v>
                </c:pt>
                <c:pt idx="469">
                  <c:v>0.79292462157999999</c:v>
                </c:pt>
                <c:pt idx="470">
                  <c:v>0.72806335449000004</c:v>
                </c:pt>
                <c:pt idx="471">
                  <c:v>1.1276530761700001</c:v>
                </c:pt>
                <c:pt idx="472">
                  <c:v>1.1276530761700001</c:v>
                </c:pt>
                <c:pt idx="473">
                  <c:v>0.95425830078000007</c:v>
                </c:pt>
                <c:pt idx="474">
                  <c:v>1.15166918945</c:v>
                </c:pt>
                <c:pt idx="475">
                  <c:v>1.26457800293</c:v>
                </c:pt>
                <c:pt idx="476">
                  <c:v>1.0342507324200001</c:v>
                </c:pt>
                <c:pt idx="477">
                  <c:v>1.29769335938</c:v>
                </c:pt>
                <c:pt idx="478">
                  <c:v>1.29769335938</c:v>
                </c:pt>
                <c:pt idx="479">
                  <c:v>1.0180089721700001</c:v>
                </c:pt>
                <c:pt idx="480">
                  <c:v>1.3520267334</c:v>
                </c:pt>
                <c:pt idx="481">
                  <c:v>1.5552956543000001</c:v>
                </c:pt>
                <c:pt idx="482">
                  <c:v>1.5552956543000001</c:v>
                </c:pt>
                <c:pt idx="483">
                  <c:v>1.2486922607399999</c:v>
                </c:pt>
                <c:pt idx="484">
                  <c:v>1.5348264160199998</c:v>
                </c:pt>
                <c:pt idx="485">
                  <c:v>1.3970356445299998</c:v>
                </c:pt>
                <c:pt idx="486">
                  <c:v>1.72209729004</c:v>
                </c:pt>
                <c:pt idx="487">
                  <c:v>1.50646643066</c:v>
                </c:pt>
                <c:pt idx="488">
                  <c:v>1.50646643066</c:v>
                </c:pt>
                <c:pt idx="489">
                  <c:v>1.40179174805</c:v>
                </c:pt>
                <c:pt idx="490">
                  <c:v>1.7337152099599999</c:v>
                </c:pt>
                <c:pt idx="491">
                  <c:v>1.7337152099599999</c:v>
                </c:pt>
                <c:pt idx="492">
                  <c:v>1.77445544434</c:v>
                </c:pt>
                <c:pt idx="493">
                  <c:v>2.06127880859</c:v>
                </c:pt>
                <c:pt idx="494">
                  <c:v>2.0283890380899998</c:v>
                </c:pt>
                <c:pt idx="495">
                  <c:v>2.1855512695299999</c:v>
                </c:pt>
                <c:pt idx="496">
                  <c:v>2.0798955078099999</c:v>
                </c:pt>
                <c:pt idx="497">
                  <c:v>2.0798955078099999</c:v>
                </c:pt>
                <c:pt idx="498">
                  <c:v>2.1275734863299998</c:v>
                </c:pt>
                <c:pt idx="499">
                  <c:v>2.1763002929700002</c:v>
                </c:pt>
                <c:pt idx="500">
                  <c:v>2.0434128417999999</c:v>
                </c:pt>
                <c:pt idx="501">
                  <c:v>2.0434128417999999</c:v>
                </c:pt>
                <c:pt idx="502">
                  <c:v>2.4609387207000002</c:v>
                </c:pt>
                <c:pt idx="503">
                  <c:v>2.4609387207000002</c:v>
                </c:pt>
                <c:pt idx="504">
                  <c:v>2.17178222656</c:v>
                </c:pt>
                <c:pt idx="505">
                  <c:v>2.61446289063</c:v>
                </c:pt>
                <c:pt idx="506">
                  <c:v>2.4555217285199999</c:v>
                </c:pt>
                <c:pt idx="507">
                  <c:v>2.4555217285199999</c:v>
                </c:pt>
                <c:pt idx="508">
                  <c:v>2.61824072266</c:v>
                </c:pt>
                <c:pt idx="509">
                  <c:v>2.5618203125000001</c:v>
                </c:pt>
                <c:pt idx="510">
                  <c:v>2.5618203125000001</c:v>
                </c:pt>
                <c:pt idx="511">
                  <c:v>3.25943530273</c:v>
                </c:pt>
                <c:pt idx="512">
                  <c:v>2.8565905761699999</c:v>
                </c:pt>
                <c:pt idx="513">
                  <c:v>2.8565905761699999</c:v>
                </c:pt>
                <c:pt idx="514">
                  <c:v>3.05470605469</c:v>
                </c:pt>
                <c:pt idx="515">
                  <c:v>2.9633657226599999</c:v>
                </c:pt>
                <c:pt idx="516">
                  <c:v>2.9633657226599999</c:v>
                </c:pt>
                <c:pt idx="517">
                  <c:v>3.0210043945299998</c:v>
                </c:pt>
                <c:pt idx="518">
                  <c:v>3.2415019531299998</c:v>
                </c:pt>
                <c:pt idx="519">
                  <c:v>3.2164714355499999</c:v>
                </c:pt>
                <c:pt idx="520">
                  <c:v>3.7017121581999999</c:v>
                </c:pt>
                <c:pt idx="521">
                  <c:v>3.6513327636700001</c:v>
                </c:pt>
                <c:pt idx="522">
                  <c:v>3.4759733886699999</c:v>
                </c:pt>
                <c:pt idx="523">
                  <c:v>3.4759733886699999</c:v>
                </c:pt>
                <c:pt idx="524">
                  <c:v>3.7352670898400002</c:v>
                </c:pt>
                <c:pt idx="525">
                  <c:v>3.67374536133</c:v>
                </c:pt>
                <c:pt idx="526">
                  <c:v>3.67374536133</c:v>
                </c:pt>
                <c:pt idx="527">
                  <c:v>4.0064545898400006</c:v>
                </c:pt>
                <c:pt idx="528">
                  <c:v>3.87871826172</c:v>
                </c:pt>
                <c:pt idx="529">
                  <c:v>4.0795200195300003</c:v>
                </c:pt>
                <c:pt idx="530">
                  <c:v>4.3256230468800005</c:v>
                </c:pt>
                <c:pt idx="531">
                  <c:v>4.1327451171899998</c:v>
                </c:pt>
                <c:pt idx="532">
                  <c:v>4.1327451171899998</c:v>
                </c:pt>
                <c:pt idx="533">
                  <c:v>4.6307456054699996</c:v>
                </c:pt>
                <c:pt idx="534">
                  <c:v>4.3169223632800007</c:v>
                </c:pt>
                <c:pt idx="535">
                  <c:v>4.5528056640600001</c:v>
                </c:pt>
                <c:pt idx="536">
                  <c:v>4.5528056640600001</c:v>
                </c:pt>
                <c:pt idx="537">
                  <c:v>5.0182685546900005</c:v>
                </c:pt>
                <c:pt idx="538">
                  <c:v>4.7966025390600002</c:v>
                </c:pt>
                <c:pt idx="539">
                  <c:v>5.0004008789099998</c:v>
                </c:pt>
                <c:pt idx="540">
                  <c:v>4.7056259765599995</c:v>
                </c:pt>
                <c:pt idx="541">
                  <c:v>5.1807822265599999</c:v>
                </c:pt>
                <c:pt idx="542">
                  <c:v>5.1807822265599999</c:v>
                </c:pt>
                <c:pt idx="543">
                  <c:v>5.2099711914100002</c:v>
                </c:pt>
                <c:pt idx="544">
                  <c:v>5.26440380859</c:v>
                </c:pt>
                <c:pt idx="545">
                  <c:v>5.26440380859</c:v>
                </c:pt>
                <c:pt idx="546">
                  <c:v>5.4457031249999996</c:v>
                </c:pt>
                <c:pt idx="547">
                  <c:v>5.7661616210900002</c:v>
                </c:pt>
                <c:pt idx="548">
                  <c:v>5.7661616210900002</c:v>
                </c:pt>
                <c:pt idx="549">
                  <c:v>5.5367294921900001</c:v>
                </c:pt>
                <c:pt idx="550">
                  <c:v>5.7957192382800002</c:v>
                </c:pt>
                <c:pt idx="551">
                  <c:v>5.7957192382800002</c:v>
                </c:pt>
                <c:pt idx="552">
                  <c:v>5.9770302734400005</c:v>
                </c:pt>
                <c:pt idx="553">
                  <c:v>6.1062905273400006</c:v>
                </c:pt>
                <c:pt idx="554">
                  <c:v>6.1062905273400006</c:v>
                </c:pt>
                <c:pt idx="555">
                  <c:v>6.29157714844</c:v>
                </c:pt>
                <c:pt idx="556">
                  <c:v>6.4739174804699999</c:v>
                </c:pt>
                <c:pt idx="557">
                  <c:v>6.4739174804699999</c:v>
                </c:pt>
                <c:pt idx="558">
                  <c:v>6.3284282226599995</c:v>
                </c:pt>
                <c:pt idx="559">
                  <c:v>6.4387900390599997</c:v>
                </c:pt>
                <c:pt idx="560">
                  <c:v>6.4387900390599997</c:v>
                </c:pt>
                <c:pt idx="561">
                  <c:v>6.6357822265599999</c:v>
                </c:pt>
                <c:pt idx="562">
                  <c:v>6.3957392578099999</c:v>
                </c:pt>
                <c:pt idx="563">
                  <c:v>6.7977514648400001</c:v>
                </c:pt>
                <c:pt idx="564">
                  <c:v>6.7977514648400001</c:v>
                </c:pt>
                <c:pt idx="565">
                  <c:v>6.7949531250000001</c:v>
                </c:pt>
                <c:pt idx="566">
                  <c:v>7.1387031250000001</c:v>
                </c:pt>
                <c:pt idx="567">
                  <c:v>7.1387031250000001</c:v>
                </c:pt>
                <c:pt idx="568">
                  <c:v>7.0144125976599998</c:v>
                </c:pt>
                <c:pt idx="569">
                  <c:v>7.3931572265599996</c:v>
                </c:pt>
                <c:pt idx="570">
                  <c:v>7.3931572265599996</c:v>
                </c:pt>
                <c:pt idx="571">
                  <c:v>7.39943212891</c:v>
                </c:pt>
                <c:pt idx="572">
                  <c:v>7.6298583984400006</c:v>
                </c:pt>
                <c:pt idx="573">
                  <c:v>7.7602763671900004</c:v>
                </c:pt>
                <c:pt idx="574">
                  <c:v>7.7602763671900004</c:v>
                </c:pt>
                <c:pt idx="575">
                  <c:v>7.8649374999999999</c:v>
                </c:pt>
                <c:pt idx="576">
                  <c:v>7.8649374999999999</c:v>
                </c:pt>
                <c:pt idx="577">
                  <c:v>7.7328374023400004</c:v>
                </c:pt>
                <c:pt idx="578">
                  <c:v>7.9683657226599998</c:v>
                </c:pt>
                <c:pt idx="579">
                  <c:v>8.1749135742199996</c:v>
                </c:pt>
                <c:pt idx="580">
                  <c:v>8.1749135742199996</c:v>
                </c:pt>
                <c:pt idx="581">
                  <c:v>8.0107529296899997</c:v>
                </c:pt>
                <c:pt idx="582">
                  <c:v>8.2937265624999998</c:v>
                </c:pt>
                <c:pt idx="583">
                  <c:v>8.2937265624999998</c:v>
                </c:pt>
                <c:pt idx="584">
                  <c:v>8.1138818359400009</c:v>
                </c:pt>
                <c:pt idx="585">
                  <c:v>8.20124804688</c:v>
                </c:pt>
                <c:pt idx="586">
                  <c:v>8.20124804688</c:v>
                </c:pt>
                <c:pt idx="587">
                  <c:v>8.3927763671899989</c:v>
                </c:pt>
                <c:pt idx="588">
                  <c:v>8.5089472656300007</c:v>
                </c:pt>
                <c:pt idx="589">
                  <c:v>8.5089472656300007</c:v>
                </c:pt>
                <c:pt idx="590">
                  <c:v>8.5864511718800003</c:v>
                </c:pt>
                <c:pt idx="591">
                  <c:v>8.6907724609399999</c:v>
                </c:pt>
                <c:pt idx="592">
                  <c:v>8.7349179687500005</c:v>
                </c:pt>
                <c:pt idx="593">
                  <c:v>8.7349179687500005</c:v>
                </c:pt>
                <c:pt idx="594">
                  <c:v>9.0892578124999996</c:v>
                </c:pt>
                <c:pt idx="595">
                  <c:v>9.0892578124999996</c:v>
                </c:pt>
                <c:pt idx="596">
                  <c:v>9.1569531249999994</c:v>
                </c:pt>
                <c:pt idx="597">
                  <c:v>9.2679843749999993</c:v>
                </c:pt>
                <c:pt idx="598">
                  <c:v>9.2679843749999993</c:v>
                </c:pt>
                <c:pt idx="599">
                  <c:v>9.2117792968799996</c:v>
                </c:pt>
                <c:pt idx="600">
                  <c:v>9.4897607421899988</c:v>
                </c:pt>
                <c:pt idx="601">
                  <c:v>9.1761572265600009</c:v>
                </c:pt>
                <c:pt idx="602">
                  <c:v>9.4741904296899992</c:v>
                </c:pt>
                <c:pt idx="603">
                  <c:v>9.6948769531300005</c:v>
                </c:pt>
                <c:pt idx="604">
                  <c:v>9.4055703125000001</c:v>
                </c:pt>
                <c:pt idx="605">
                  <c:v>9.4055703125000001</c:v>
                </c:pt>
                <c:pt idx="606">
                  <c:v>9.7597509765600012</c:v>
                </c:pt>
                <c:pt idx="607">
                  <c:v>9.6120761718800001</c:v>
                </c:pt>
                <c:pt idx="608">
                  <c:v>9.6120761718800001</c:v>
                </c:pt>
                <c:pt idx="609">
                  <c:v>9.8497402343800005</c:v>
                </c:pt>
                <c:pt idx="610">
                  <c:v>10.186185546880001</c:v>
                </c:pt>
                <c:pt idx="611">
                  <c:v>10.186185546880001</c:v>
                </c:pt>
                <c:pt idx="612">
                  <c:v>10.447138671880001</c:v>
                </c:pt>
                <c:pt idx="613">
                  <c:v>10.194755859380001</c:v>
                </c:pt>
                <c:pt idx="614">
                  <c:v>10.194755859380001</c:v>
                </c:pt>
                <c:pt idx="615">
                  <c:v>10.51014648438</c:v>
                </c:pt>
                <c:pt idx="616">
                  <c:v>10.523751953130001</c:v>
                </c:pt>
                <c:pt idx="617">
                  <c:v>10.50570800781</c:v>
                </c:pt>
                <c:pt idx="618">
                  <c:v>10.50570800781</c:v>
                </c:pt>
                <c:pt idx="619">
                  <c:v>10.73937597656</c:v>
                </c:pt>
                <c:pt idx="620">
                  <c:v>10.73937597656</c:v>
                </c:pt>
                <c:pt idx="621">
                  <c:v>11.048857421880001</c:v>
                </c:pt>
                <c:pt idx="622">
                  <c:v>10.83121875</c:v>
                </c:pt>
                <c:pt idx="623">
                  <c:v>10.83121875</c:v>
                </c:pt>
                <c:pt idx="624">
                  <c:v>11.180092773439998</c:v>
                </c:pt>
                <c:pt idx="625">
                  <c:v>11.34545214844</c:v>
                </c:pt>
                <c:pt idx="626">
                  <c:v>11.445681640630001</c:v>
                </c:pt>
                <c:pt idx="627">
                  <c:v>11.705317382810001</c:v>
                </c:pt>
                <c:pt idx="628">
                  <c:v>11.420819335939999</c:v>
                </c:pt>
                <c:pt idx="629">
                  <c:v>11.420819335939999</c:v>
                </c:pt>
                <c:pt idx="630">
                  <c:v>11.73040625</c:v>
                </c:pt>
                <c:pt idx="631">
                  <c:v>11.781532226560001</c:v>
                </c:pt>
                <c:pt idx="632">
                  <c:v>11.89951171875</c:v>
                </c:pt>
                <c:pt idx="633">
                  <c:v>11.89951171875</c:v>
                </c:pt>
                <c:pt idx="634">
                  <c:v>12.224447265630001</c:v>
                </c:pt>
                <c:pt idx="635">
                  <c:v>12.11129003906</c:v>
                </c:pt>
                <c:pt idx="636">
                  <c:v>12.296035156249999</c:v>
                </c:pt>
                <c:pt idx="637">
                  <c:v>12.050641601560001</c:v>
                </c:pt>
                <c:pt idx="638">
                  <c:v>12.226958984380001</c:v>
                </c:pt>
                <c:pt idx="639">
                  <c:v>12.226958984380001</c:v>
                </c:pt>
                <c:pt idx="640">
                  <c:v>12.68547363281</c:v>
                </c:pt>
                <c:pt idx="641">
                  <c:v>12.595541992189998</c:v>
                </c:pt>
                <c:pt idx="642">
                  <c:v>12.886543945310001</c:v>
                </c:pt>
                <c:pt idx="643">
                  <c:v>12.886543945310001</c:v>
                </c:pt>
                <c:pt idx="644">
                  <c:v>12.813138671880001</c:v>
                </c:pt>
                <c:pt idx="645">
                  <c:v>12.948830078130001</c:v>
                </c:pt>
                <c:pt idx="646">
                  <c:v>13.094266601560001</c:v>
                </c:pt>
                <c:pt idx="647">
                  <c:v>12.907436523439999</c:v>
                </c:pt>
                <c:pt idx="648">
                  <c:v>13.28577148438</c:v>
                </c:pt>
                <c:pt idx="649">
                  <c:v>13.28577148438</c:v>
                </c:pt>
                <c:pt idx="650">
                  <c:v>13.10571289063</c:v>
                </c:pt>
                <c:pt idx="651">
                  <c:v>13.32347167969</c:v>
                </c:pt>
                <c:pt idx="652">
                  <c:v>13.32347167969</c:v>
                </c:pt>
                <c:pt idx="653">
                  <c:v>13.54436132813</c:v>
                </c:pt>
                <c:pt idx="654">
                  <c:v>13.7871796875</c:v>
                </c:pt>
                <c:pt idx="655">
                  <c:v>13.7871796875</c:v>
                </c:pt>
                <c:pt idx="656">
                  <c:v>13.487171875</c:v>
                </c:pt>
                <c:pt idx="657">
                  <c:v>13.46155273438</c:v>
                </c:pt>
                <c:pt idx="658">
                  <c:v>13.46155273438</c:v>
                </c:pt>
                <c:pt idx="659">
                  <c:v>13.85618945313</c:v>
                </c:pt>
                <c:pt idx="660">
                  <c:v>13.879317382810001</c:v>
                </c:pt>
                <c:pt idx="661">
                  <c:v>14.08136230469</c:v>
                </c:pt>
                <c:pt idx="662">
                  <c:v>14.08136230469</c:v>
                </c:pt>
                <c:pt idx="663">
                  <c:v>14.495904296880001</c:v>
                </c:pt>
                <c:pt idx="664">
                  <c:v>14.495904296880001</c:v>
                </c:pt>
                <c:pt idx="665">
                  <c:v>14.552162109380001</c:v>
                </c:pt>
                <c:pt idx="666">
                  <c:v>14.30484375</c:v>
                </c:pt>
                <c:pt idx="667">
                  <c:v>14.73243945313</c:v>
                </c:pt>
                <c:pt idx="668">
                  <c:v>14.73243945313</c:v>
                </c:pt>
                <c:pt idx="669">
                  <c:v>14.4545625</c:v>
                </c:pt>
                <c:pt idx="670">
                  <c:v>14.718492187500001</c:v>
                </c:pt>
                <c:pt idx="671">
                  <c:v>14.9444140625</c:v>
                </c:pt>
                <c:pt idx="672">
                  <c:v>14.9444140625</c:v>
                </c:pt>
                <c:pt idx="673">
                  <c:v>14.95095019531</c:v>
                </c:pt>
                <c:pt idx="674">
                  <c:v>14.95095019531</c:v>
                </c:pt>
                <c:pt idx="675">
                  <c:v>14.86484082031</c:v>
                </c:pt>
                <c:pt idx="676">
                  <c:v>15.10471582031</c:v>
                </c:pt>
                <c:pt idx="677">
                  <c:v>14.94845019531</c:v>
                </c:pt>
                <c:pt idx="678">
                  <c:v>14.94845019531</c:v>
                </c:pt>
                <c:pt idx="679">
                  <c:v>14.97453125</c:v>
                </c:pt>
                <c:pt idx="680">
                  <c:v>15.4894921875</c:v>
                </c:pt>
                <c:pt idx="681">
                  <c:v>15.400418945310001</c:v>
                </c:pt>
                <c:pt idx="682">
                  <c:v>15.685122070310001</c:v>
                </c:pt>
                <c:pt idx="683">
                  <c:v>15.286987304689999</c:v>
                </c:pt>
                <c:pt idx="684">
                  <c:v>15.286987304689999</c:v>
                </c:pt>
                <c:pt idx="685">
                  <c:v>15.460057617189999</c:v>
                </c:pt>
                <c:pt idx="686">
                  <c:v>15.52299023438</c:v>
                </c:pt>
                <c:pt idx="687">
                  <c:v>15.52299023438</c:v>
                </c:pt>
                <c:pt idx="688">
                  <c:v>15.420335937500001</c:v>
                </c:pt>
                <c:pt idx="689">
                  <c:v>16.1001328125</c:v>
                </c:pt>
                <c:pt idx="690">
                  <c:v>16.1001328125</c:v>
                </c:pt>
                <c:pt idx="691">
                  <c:v>16.106950195310002</c:v>
                </c:pt>
                <c:pt idx="692">
                  <c:v>16.079809570310001</c:v>
                </c:pt>
                <c:pt idx="693">
                  <c:v>16.079809570310001</c:v>
                </c:pt>
                <c:pt idx="694">
                  <c:v>15.821239257810001</c:v>
                </c:pt>
                <c:pt idx="695">
                  <c:v>16.035142578129999</c:v>
                </c:pt>
                <c:pt idx="696">
                  <c:v>15.846759765630001</c:v>
                </c:pt>
                <c:pt idx="697">
                  <c:v>15.846759765630001</c:v>
                </c:pt>
                <c:pt idx="698">
                  <c:v>16.254304687499999</c:v>
                </c:pt>
                <c:pt idx="699">
                  <c:v>15.82766699219</c:v>
                </c:pt>
                <c:pt idx="700">
                  <c:v>15.82766699219</c:v>
                </c:pt>
                <c:pt idx="701">
                  <c:v>16.310581054690001</c:v>
                </c:pt>
                <c:pt idx="702">
                  <c:v>16.138234375</c:v>
                </c:pt>
                <c:pt idx="703">
                  <c:v>16.138234375</c:v>
                </c:pt>
                <c:pt idx="704">
                  <c:v>16.358083984380002</c:v>
                </c:pt>
                <c:pt idx="705">
                  <c:v>16.237107421880001</c:v>
                </c:pt>
                <c:pt idx="706">
                  <c:v>16.2109921875</c:v>
                </c:pt>
                <c:pt idx="707">
                  <c:v>16.658634765629998</c:v>
                </c:pt>
                <c:pt idx="708">
                  <c:v>16.599421875000001</c:v>
                </c:pt>
                <c:pt idx="709">
                  <c:v>16.44803125</c:v>
                </c:pt>
                <c:pt idx="710">
                  <c:v>16.44803125</c:v>
                </c:pt>
                <c:pt idx="711">
                  <c:v>16.72449414063</c:v>
                </c:pt>
                <c:pt idx="712">
                  <c:v>16.526158203129999</c:v>
                </c:pt>
                <c:pt idx="713">
                  <c:v>16.526158203129999</c:v>
                </c:pt>
                <c:pt idx="714">
                  <c:v>16.77688085938</c:v>
                </c:pt>
                <c:pt idx="715">
                  <c:v>16.973591796879997</c:v>
                </c:pt>
                <c:pt idx="716">
                  <c:v>16.973591796879997</c:v>
                </c:pt>
                <c:pt idx="717">
                  <c:v>16.991630859379999</c:v>
                </c:pt>
                <c:pt idx="718">
                  <c:v>16.614894531249998</c:v>
                </c:pt>
                <c:pt idx="719">
                  <c:v>16.614894531249998</c:v>
                </c:pt>
                <c:pt idx="720">
                  <c:v>16.943468750000001</c:v>
                </c:pt>
                <c:pt idx="721">
                  <c:v>16.834082031249999</c:v>
                </c:pt>
                <c:pt idx="722">
                  <c:v>16.834082031249999</c:v>
                </c:pt>
                <c:pt idx="723">
                  <c:v>17.041138671879999</c:v>
                </c:pt>
                <c:pt idx="724">
                  <c:v>17.045814453129999</c:v>
                </c:pt>
                <c:pt idx="725">
                  <c:v>17.045814453129999</c:v>
                </c:pt>
                <c:pt idx="726">
                  <c:v>17.272832031250001</c:v>
                </c:pt>
                <c:pt idx="727">
                  <c:v>17.240683593749999</c:v>
                </c:pt>
                <c:pt idx="728">
                  <c:v>17.519988281250001</c:v>
                </c:pt>
                <c:pt idx="729">
                  <c:v>17.519988281250001</c:v>
                </c:pt>
                <c:pt idx="730">
                  <c:v>17.536292968750001</c:v>
                </c:pt>
                <c:pt idx="731">
                  <c:v>17.289542968749998</c:v>
                </c:pt>
                <c:pt idx="732">
                  <c:v>17.568679687500001</c:v>
                </c:pt>
                <c:pt idx="733">
                  <c:v>17.344044921879998</c:v>
                </c:pt>
                <c:pt idx="734">
                  <c:v>17.597447265629999</c:v>
                </c:pt>
                <c:pt idx="735">
                  <c:v>17.597447265629999</c:v>
                </c:pt>
                <c:pt idx="736">
                  <c:v>17.517570312499998</c:v>
                </c:pt>
                <c:pt idx="737">
                  <c:v>17.32181835938</c:v>
                </c:pt>
                <c:pt idx="738">
                  <c:v>17.32181835938</c:v>
                </c:pt>
                <c:pt idx="739">
                  <c:v>17.789175781250002</c:v>
                </c:pt>
                <c:pt idx="740">
                  <c:v>17.564818359379998</c:v>
                </c:pt>
                <c:pt idx="741">
                  <c:v>17.822853515629998</c:v>
                </c:pt>
                <c:pt idx="742">
                  <c:v>17.920921875000001</c:v>
                </c:pt>
                <c:pt idx="743">
                  <c:v>17.72187695313</c:v>
                </c:pt>
                <c:pt idx="744">
                  <c:v>17.72187695313</c:v>
                </c:pt>
                <c:pt idx="745">
                  <c:v>18.100849609379999</c:v>
                </c:pt>
                <c:pt idx="746">
                  <c:v>17.81419726563</c:v>
                </c:pt>
                <c:pt idx="747">
                  <c:v>17.904339843750002</c:v>
                </c:pt>
                <c:pt idx="748">
                  <c:v>17.904339843750002</c:v>
                </c:pt>
                <c:pt idx="749">
                  <c:v>18.105386718750001</c:v>
                </c:pt>
                <c:pt idx="750">
                  <c:v>18.01372265625</c:v>
                </c:pt>
                <c:pt idx="751">
                  <c:v>18.35425585938</c:v>
                </c:pt>
                <c:pt idx="752">
                  <c:v>18.083640625000001</c:v>
                </c:pt>
                <c:pt idx="753">
                  <c:v>18.41725976563</c:v>
                </c:pt>
                <c:pt idx="754">
                  <c:v>18.41725976563</c:v>
                </c:pt>
                <c:pt idx="755">
                  <c:v>18.193275390629999</c:v>
                </c:pt>
                <c:pt idx="756">
                  <c:v>18.199458984379998</c:v>
                </c:pt>
                <c:pt idx="757">
                  <c:v>18.199458984379998</c:v>
                </c:pt>
                <c:pt idx="758">
                  <c:v>18.3306015625</c:v>
                </c:pt>
                <c:pt idx="759">
                  <c:v>18.097408203129998</c:v>
                </c:pt>
                <c:pt idx="760">
                  <c:v>18.449230468749999</c:v>
                </c:pt>
                <c:pt idx="761">
                  <c:v>18.48598046875</c:v>
                </c:pt>
                <c:pt idx="762">
                  <c:v>18.816972656250002</c:v>
                </c:pt>
                <c:pt idx="763">
                  <c:v>18.816972656250002</c:v>
                </c:pt>
                <c:pt idx="764">
                  <c:v>18.87887695313</c:v>
                </c:pt>
                <c:pt idx="765">
                  <c:v>18.462093750000001</c:v>
                </c:pt>
                <c:pt idx="766">
                  <c:v>18.806205078129999</c:v>
                </c:pt>
                <c:pt idx="767">
                  <c:v>18.806205078129999</c:v>
                </c:pt>
                <c:pt idx="768">
                  <c:v>18.509281250000001</c:v>
                </c:pt>
                <c:pt idx="769">
                  <c:v>18.915681640629998</c:v>
                </c:pt>
                <c:pt idx="770">
                  <c:v>18.532945312500001</c:v>
                </c:pt>
                <c:pt idx="771">
                  <c:v>18.768173828129999</c:v>
                </c:pt>
                <c:pt idx="772">
                  <c:v>19.176503906250002</c:v>
                </c:pt>
                <c:pt idx="773">
                  <c:v>19.176503906250002</c:v>
                </c:pt>
                <c:pt idx="774">
                  <c:v>18.844431640629999</c:v>
                </c:pt>
                <c:pt idx="775">
                  <c:v>19.429857421879998</c:v>
                </c:pt>
                <c:pt idx="776">
                  <c:v>19.429857421879998</c:v>
                </c:pt>
                <c:pt idx="777">
                  <c:v>19.16940429688</c:v>
                </c:pt>
                <c:pt idx="778">
                  <c:v>19.1157734375</c:v>
                </c:pt>
                <c:pt idx="779">
                  <c:v>19.1157734375</c:v>
                </c:pt>
                <c:pt idx="780">
                  <c:v>18.987681640629997</c:v>
                </c:pt>
                <c:pt idx="781">
                  <c:v>19.190765625000001</c:v>
                </c:pt>
                <c:pt idx="782">
                  <c:v>19.190765625000001</c:v>
                </c:pt>
                <c:pt idx="783">
                  <c:v>18.910457031250001</c:v>
                </c:pt>
                <c:pt idx="784">
                  <c:v>19.37708007813</c:v>
                </c:pt>
                <c:pt idx="785">
                  <c:v>19.32720898438</c:v>
                </c:pt>
                <c:pt idx="786">
                  <c:v>18.940896484379998</c:v>
                </c:pt>
                <c:pt idx="787">
                  <c:v>19.504603515629999</c:v>
                </c:pt>
                <c:pt idx="788">
                  <c:v>19.504603515629999</c:v>
                </c:pt>
                <c:pt idx="789">
                  <c:v>19.32504492188</c:v>
                </c:pt>
                <c:pt idx="790">
                  <c:v>19.777058593749999</c:v>
                </c:pt>
                <c:pt idx="791">
                  <c:v>19.610011718749998</c:v>
                </c:pt>
                <c:pt idx="792">
                  <c:v>19.610011718749998</c:v>
                </c:pt>
                <c:pt idx="793">
                  <c:v>19.736572265629999</c:v>
                </c:pt>
                <c:pt idx="794">
                  <c:v>19.90319921875</c:v>
                </c:pt>
                <c:pt idx="795">
                  <c:v>19.397222656250001</c:v>
                </c:pt>
                <c:pt idx="796">
                  <c:v>19.736818359379999</c:v>
                </c:pt>
                <c:pt idx="797">
                  <c:v>19.527318359379997</c:v>
                </c:pt>
                <c:pt idx="798">
                  <c:v>19.527318359379997</c:v>
                </c:pt>
                <c:pt idx="799">
                  <c:v>19.7629921875</c:v>
                </c:pt>
                <c:pt idx="800">
                  <c:v>20.089888671879997</c:v>
                </c:pt>
                <c:pt idx="801">
                  <c:v>19.756769531250001</c:v>
                </c:pt>
                <c:pt idx="802">
                  <c:v>19.756769531250001</c:v>
                </c:pt>
                <c:pt idx="803">
                  <c:v>20.142589843749999</c:v>
                </c:pt>
                <c:pt idx="804">
                  <c:v>20.101554687499998</c:v>
                </c:pt>
                <c:pt idx="805">
                  <c:v>20.123060546879998</c:v>
                </c:pt>
                <c:pt idx="806">
                  <c:v>20.186222656249999</c:v>
                </c:pt>
                <c:pt idx="807">
                  <c:v>19.73269921875</c:v>
                </c:pt>
                <c:pt idx="808">
                  <c:v>19.73269921875</c:v>
                </c:pt>
                <c:pt idx="809">
                  <c:v>20.389556640629998</c:v>
                </c:pt>
                <c:pt idx="810">
                  <c:v>20.17402539063</c:v>
                </c:pt>
                <c:pt idx="811">
                  <c:v>20.17402539063</c:v>
                </c:pt>
                <c:pt idx="812">
                  <c:v>20.166640624999999</c:v>
                </c:pt>
                <c:pt idx="813">
                  <c:v>19.975705078129998</c:v>
                </c:pt>
                <c:pt idx="814">
                  <c:v>19.975705078129998</c:v>
                </c:pt>
                <c:pt idx="815">
                  <c:v>20.469962890629997</c:v>
                </c:pt>
                <c:pt idx="816">
                  <c:v>20.36161523438</c:v>
                </c:pt>
                <c:pt idx="817">
                  <c:v>20.36161523438</c:v>
                </c:pt>
                <c:pt idx="818">
                  <c:v>19.818230468749999</c:v>
                </c:pt>
                <c:pt idx="819">
                  <c:v>20.372160156250001</c:v>
                </c:pt>
                <c:pt idx="820">
                  <c:v>19.95787304688</c:v>
                </c:pt>
                <c:pt idx="821">
                  <c:v>19.95787304688</c:v>
                </c:pt>
                <c:pt idx="822">
                  <c:v>19.89848828125</c:v>
                </c:pt>
                <c:pt idx="823">
                  <c:v>19.89848828125</c:v>
                </c:pt>
                <c:pt idx="824">
                  <c:v>20.303472656250001</c:v>
                </c:pt>
                <c:pt idx="825">
                  <c:v>20.68099609375</c:v>
                </c:pt>
                <c:pt idx="826">
                  <c:v>20.356457031249999</c:v>
                </c:pt>
                <c:pt idx="827">
                  <c:v>20.356457031249999</c:v>
                </c:pt>
                <c:pt idx="828">
                  <c:v>20.740144531249999</c:v>
                </c:pt>
                <c:pt idx="829">
                  <c:v>20.322617187500001</c:v>
                </c:pt>
                <c:pt idx="830">
                  <c:v>20.86649414063</c:v>
                </c:pt>
                <c:pt idx="831">
                  <c:v>20.70933203125</c:v>
                </c:pt>
                <c:pt idx="832">
                  <c:v>20.534181640629999</c:v>
                </c:pt>
                <c:pt idx="833">
                  <c:v>20.534181640629999</c:v>
                </c:pt>
                <c:pt idx="834">
                  <c:v>20.919759765629998</c:v>
                </c:pt>
                <c:pt idx="835">
                  <c:v>20.726033203129997</c:v>
                </c:pt>
                <c:pt idx="836">
                  <c:v>20.84528515625</c:v>
                </c:pt>
                <c:pt idx="837">
                  <c:v>20.84528515625</c:v>
                </c:pt>
                <c:pt idx="838">
                  <c:v>20.942287109379997</c:v>
                </c:pt>
                <c:pt idx="839">
                  <c:v>20.698820312500001</c:v>
                </c:pt>
                <c:pt idx="840">
                  <c:v>20.698820312500001</c:v>
                </c:pt>
                <c:pt idx="841">
                  <c:v>20.384734375000001</c:v>
                </c:pt>
                <c:pt idx="842">
                  <c:v>20.937035156250001</c:v>
                </c:pt>
                <c:pt idx="843">
                  <c:v>20.937035156250001</c:v>
                </c:pt>
                <c:pt idx="844">
                  <c:v>20.987050781250002</c:v>
                </c:pt>
                <c:pt idx="845">
                  <c:v>20.981589843750001</c:v>
                </c:pt>
                <c:pt idx="846">
                  <c:v>20.981589843750001</c:v>
                </c:pt>
                <c:pt idx="847">
                  <c:v>21.393341796879998</c:v>
                </c:pt>
                <c:pt idx="848">
                  <c:v>21.184648437500002</c:v>
                </c:pt>
                <c:pt idx="849">
                  <c:v>21.341119140629999</c:v>
                </c:pt>
                <c:pt idx="850">
                  <c:v>20.802660156249999</c:v>
                </c:pt>
                <c:pt idx="851">
                  <c:v>21.089158203129998</c:v>
                </c:pt>
                <c:pt idx="852">
                  <c:v>21.089158203129998</c:v>
                </c:pt>
                <c:pt idx="853">
                  <c:v>21.097578124999998</c:v>
                </c:pt>
                <c:pt idx="854">
                  <c:v>21.130859375</c:v>
                </c:pt>
                <c:pt idx="855">
                  <c:v>21.55609765625</c:v>
                </c:pt>
                <c:pt idx="856">
                  <c:v>21.55609765625</c:v>
                </c:pt>
                <c:pt idx="857">
                  <c:v>21.34086132813</c:v>
                </c:pt>
                <c:pt idx="858">
                  <c:v>21.440687499999999</c:v>
                </c:pt>
                <c:pt idx="859">
                  <c:v>20.995980468749998</c:v>
                </c:pt>
                <c:pt idx="860">
                  <c:v>20.817632812500001</c:v>
                </c:pt>
                <c:pt idx="861">
                  <c:v>21.063548828129999</c:v>
                </c:pt>
                <c:pt idx="862">
                  <c:v>21.063548828129999</c:v>
                </c:pt>
                <c:pt idx="863">
                  <c:v>20.851521484379997</c:v>
                </c:pt>
                <c:pt idx="864">
                  <c:v>21.252388671879999</c:v>
                </c:pt>
                <c:pt idx="865">
                  <c:v>21.252388671879999</c:v>
                </c:pt>
                <c:pt idx="866">
                  <c:v>21.264675781249998</c:v>
                </c:pt>
                <c:pt idx="867">
                  <c:v>21.515441406250002</c:v>
                </c:pt>
                <c:pt idx="868">
                  <c:v>21.515441406250002</c:v>
                </c:pt>
                <c:pt idx="869">
                  <c:v>21.30002148438</c:v>
                </c:pt>
                <c:pt idx="870">
                  <c:v>21.556667968749998</c:v>
                </c:pt>
                <c:pt idx="871">
                  <c:v>21.556667968749998</c:v>
                </c:pt>
                <c:pt idx="872">
                  <c:v>21.209207031249999</c:v>
                </c:pt>
                <c:pt idx="873">
                  <c:v>21.694105468749999</c:v>
                </c:pt>
                <c:pt idx="874">
                  <c:v>22.042220703129999</c:v>
                </c:pt>
                <c:pt idx="875">
                  <c:v>22.042220703129999</c:v>
                </c:pt>
                <c:pt idx="876">
                  <c:v>22.153130859379999</c:v>
                </c:pt>
                <c:pt idx="877">
                  <c:v>22.153130859379999</c:v>
                </c:pt>
                <c:pt idx="878">
                  <c:v>21.847845703129998</c:v>
                </c:pt>
                <c:pt idx="879">
                  <c:v>21.701386718750001</c:v>
                </c:pt>
                <c:pt idx="880">
                  <c:v>21.92175976563</c:v>
                </c:pt>
                <c:pt idx="881">
                  <c:v>21.92175976563</c:v>
                </c:pt>
                <c:pt idx="882">
                  <c:v>21.81611523438</c:v>
                </c:pt>
                <c:pt idx="883">
                  <c:v>22.14019335938</c:v>
                </c:pt>
                <c:pt idx="884">
                  <c:v>21.595751953129998</c:v>
                </c:pt>
                <c:pt idx="885">
                  <c:v>22.161228515629997</c:v>
                </c:pt>
                <c:pt idx="886">
                  <c:v>22.267687500000001</c:v>
                </c:pt>
                <c:pt idx="887">
                  <c:v>22.267687500000001</c:v>
                </c:pt>
                <c:pt idx="888">
                  <c:v>22.036927734379997</c:v>
                </c:pt>
                <c:pt idx="889">
                  <c:v>22.000550781249999</c:v>
                </c:pt>
                <c:pt idx="890">
                  <c:v>22.000550781249999</c:v>
                </c:pt>
                <c:pt idx="891">
                  <c:v>21.534158203129998</c:v>
                </c:pt>
                <c:pt idx="892">
                  <c:v>21.86700195313</c:v>
                </c:pt>
                <c:pt idx="893">
                  <c:v>22.12649023438</c:v>
                </c:pt>
                <c:pt idx="894">
                  <c:v>22.040621093750001</c:v>
                </c:pt>
                <c:pt idx="895">
                  <c:v>22.54666796875</c:v>
                </c:pt>
                <c:pt idx="896">
                  <c:v>22.54666796875</c:v>
                </c:pt>
                <c:pt idx="897">
                  <c:v>22.017347656249999</c:v>
                </c:pt>
                <c:pt idx="898">
                  <c:v>22.475332031250002</c:v>
                </c:pt>
                <c:pt idx="899">
                  <c:v>21.919113281249999</c:v>
                </c:pt>
                <c:pt idx="900">
                  <c:v>21.919113281249999</c:v>
                </c:pt>
                <c:pt idx="901">
                  <c:v>22.2683984375</c:v>
                </c:pt>
                <c:pt idx="902">
                  <c:v>22.717195312499999</c:v>
                </c:pt>
                <c:pt idx="903">
                  <c:v>22.106089843749999</c:v>
                </c:pt>
                <c:pt idx="904">
                  <c:v>22.505113281250001</c:v>
                </c:pt>
                <c:pt idx="905">
                  <c:v>22.512470703129999</c:v>
                </c:pt>
                <c:pt idx="906">
                  <c:v>22.512470703129999</c:v>
                </c:pt>
                <c:pt idx="907">
                  <c:v>22.71825195313</c:v>
                </c:pt>
                <c:pt idx="908">
                  <c:v>22.702554687500001</c:v>
                </c:pt>
                <c:pt idx="909">
                  <c:v>22.702554687500001</c:v>
                </c:pt>
                <c:pt idx="910">
                  <c:v>22.887234374999998</c:v>
                </c:pt>
                <c:pt idx="911">
                  <c:v>22.05095703125</c:v>
                </c:pt>
                <c:pt idx="912">
                  <c:v>22.746734374999999</c:v>
                </c:pt>
                <c:pt idx="913">
                  <c:v>22.760646484379997</c:v>
                </c:pt>
                <c:pt idx="914">
                  <c:v>22.760646484379997</c:v>
                </c:pt>
                <c:pt idx="915">
                  <c:v>22.68525585938</c:v>
                </c:pt>
                <c:pt idx="916">
                  <c:v>22.840212890629999</c:v>
                </c:pt>
                <c:pt idx="917">
                  <c:v>22.458089843749999</c:v>
                </c:pt>
                <c:pt idx="918">
                  <c:v>22.458089843749999</c:v>
                </c:pt>
                <c:pt idx="919">
                  <c:v>22.887486328129999</c:v>
                </c:pt>
                <c:pt idx="920">
                  <c:v>22.730732421879999</c:v>
                </c:pt>
                <c:pt idx="921">
                  <c:v>23.353871093750001</c:v>
                </c:pt>
                <c:pt idx="922">
                  <c:v>23.353871093750001</c:v>
                </c:pt>
                <c:pt idx="923">
                  <c:v>23.052716796879999</c:v>
                </c:pt>
                <c:pt idx="924">
                  <c:v>23.493480468750001</c:v>
                </c:pt>
                <c:pt idx="925">
                  <c:v>22.803763671879999</c:v>
                </c:pt>
                <c:pt idx="926">
                  <c:v>22.803763671879999</c:v>
                </c:pt>
                <c:pt idx="927">
                  <c:v>23.171330078129998</c:v>
                </c:pt>
                <c:pt idx="928">
                  <c:v>23.0374765625</c:v>
                </c:pt>
                <c:pt idx="929">
                  <c:v>23.250384765629999</c:v>
                </c:pt>
                <c:pt idx="930">
                  <c:v>23.078929687500001</c:v>
                </c:pt>
                <c:pt idx="931">
                  <c:v>22.560644531249999</c:v>
                </c:pt>
                <c:pt idx="932">
                  <c:v>22.560644531249999</c:v>
                </c:pt>
                <c:pt idx="933">
                  <c:v>23.137960937500001</c:v>
                </c:pt>
                <c:pt idx="934">
                  <c:v>22.592593749999999</c:v>
                </c:pt>
                <c:pt idx="935">
                  <c:v>22.592593749999999</c:v>
                </c:pt>
                <c:pt idx="936">
                  <c:v>23.164925781249998</c:v>
                </c:pt>
                <c:pt idx="937">
                  <c:v>23.03179296875</c:v>
                </c:pt>
                <c:pt idx="938">
                  <c:v>23.314496093750002</c:v>
                </c:pt>
                <c:pt idx="939">
                  <c:v>23.057046875000001</c:v>
                </c:pt>
                <c:pt idx="940">
                  <c:v>23.15271679688</c:v>
                </c:pt>
                <c:pt idx="941">
                  <c:v>23.15271679688</c:v>
                </c:pt>
                <c:pt idx="942">
                  <c:v>23.414722656249999</c:v>
                </c:pt>
                <c:pt idx="943">
                  <c:v>22.977919921879998</c:v>
                </c:pt>
                <c:pt idx="944">
                  <c:v>23.152126953129997</c:v>
                </c:pt>
                <c:pt idx="945">
                  <c:v>23.152126953129997</c:v>
                </c:pt>
                <c:pt idx="946">
                  <c:v>23.07521484375</c:v>
                </c:pt>
                <c:pt idx="947">
                  <c:v>22.91120898438</c:v>
                </c:pt>
                <c:pt idx="948">
                  <c:v>23.484749999999998</c:v>
                </c:pt>
                <c:pt idx="949">
                  <c:v>22.84692578125</c:v>
                </c:pt>
                <c:pt idx="950">
                  <c:v>23.190984374999999</c:v>
                </c:pt>
                <c:pt idx="951">
                  <c:v>23.190984374999999</c:v>
                </c:pt>
                <c:pt idx="952">
                  <c:v>23.152277343750001</c:v>
                </c:pt>
                <c:pt idx="953">
                  <c:v>22.854183593750001</c:v>
                </c:pt>
                <c:pt idx="954">
                  <c:v>22.854183593750001</c:v>
                </c:pt>
                <c:pt idx="955">
                  <c:v>23.280478515629998</c:v>
                </c:pt>
                <c:pt idx="956">
                  <c:v>22.669328125</c:v>
                </c:pt>
                <c:pt idx="957">
                  <c:v>23.020203124999998</c:v>
                </c:pt>
                <c:pt idx="958">
                  <c:v>22.883712890629997</c:v>
                </c:pt>
                <c:pt idx="959">
                  <c:v>23.187035156250001</c:v>
                </c:pt>
                <c:pt idx="960">
                  <c:v>23.378710937499999</c:v>
                </c:pt>
                <c:pt idx="961">
                  <c:v>23.378710937499999</c:v>
                </c:pt>
                <c:pt idx="962">
                  <c:v>22.655171875000001</c:v>
                </c:pt>
                <c:pt idx="963">
                  <c:v>23.299693359379997</c:v>
                </c:pt>
                <c:pt idx="964">
                  <c:v>23.299693359379997</c:v>
                </c:pt>
                <c:pt idx="965">
                  <c:v>22.74733203125</c:v>
                </c:pt>
                <c:pt idx="966">
                  <c:v>23.249035156249999</c:v>
                </c:pt>
                <c:pt idx="967">
                  <c:v>23.249035156249999</c:v>
                </c:pt>
                <c:pt idx="968">
                  <c:v>22.787117187500002</c:v>
                </c:pt>
                <c:pt idx="969">
                  <c:v>23.554816406250001</c:v>
                </c:pt>
                <c:pt idx="970">
                  <c:v>23.554816406250001</c:v>
                </c:pt>
                <c:pt idx="971">
                  <c:v>23.14012109375</c:v>
                </c:pt>
                <c:pt idx="972">
                  <c:v>23.069800781249999</c:v>
                </c:pt>
                <c:pt idx="973">
                  <c:v>23.20617578125</c:v>
                </c:pt>
                <c:pt idx="974">
                  <c:v>23.20617578125</c:v>
                </c:pt>
                <c:pt idx="975">
                  <c:v>23.585662109379999</c:v>
                </c:pt>
                <c:pt idx="976">
                  <c:v>23.585662109379999</c:v>
                </c:pt>
                <c:pt idx="977">
                  <c:v>23.315128906249999</c:v>
                </c:pt>
                <c:pt idx="978">
                  <c:v>22.816943359379998</c:v>
                </c:pt>
                <c:pt idx="979">
                  <c:v>23.634738281250002</c:v>
                </c:pt>
                <c:pt idx="980">
                  <c:v>23.634738281250002</c:v>
                </c:pt>
                <c:pt idx="981">
                  <c:v>23.339218750000001</c:v>
                </c:pt>
                <c:pt idx="982">
                  <c:v>23.727183593749999</c:v>
                </c:pt>
                <c:pt idx="983">
                  <c:v>23.613624999999999</c:v>
                </c:pt>
                <c:pt idx="984">
                  <c:v>22.854140624999999</c:v>
                </c:pt>
                <c:pt idx="985">
                  <c:v>23.4818125</c:v>
                </c:pt>
                <c:pt idx="986">
                  <c:v>23.4818125</c:v>
                </c:pt>
                <c:pt idx="987">
                  <c:v>23.153539062499998</c:v>
                </c:pt>
                <c:pt idx="988">
                  <c:v>23.571054687499998</c:v>
                </c:pt>
                <c:pt idx="989">
                  <c:v>23.698199218749998</c:v>
                </c:pt>
                <c:pt idx="990">
                  <c:v>23.698199218749998</c:v>
                </c:pt>
                <c:pt idx="991">
                  <c:v>23.227587890629998</c:v>
                </c:pt>
                <c:pt idx="992">
                  <c:v>23.80734570313</c:v>
                </c:pt>
                <c:pt idx="993">
                  <c:v>23.80734570313</c:v>
                </c:pt>
                <c:pt idx="994">
                  <c:v>23.4868515625</c:v>
                </c:pt>
                <c:pt idx="995">
                  <c:v>23.575802734379998</c:v>
                </c:pt>
                <c:pt idx="996">
                  <c:v>23.575802734379998</c:v>
                </c:pt>
                <c:pt idx="997">
                  <c:v>23.020824218750001</c:v>
                </c:pt>
                <c:pt idx="998">
                  <c:v>23.379880859379998</c:v>
                </c:pt>
                <c:pt idx="999">
                  <c:v>23.379880859379998</c:v>
                </c:pt>
                <c:pt idx="1000">
                  <c:v>23.35401953125</c:v>
                </c:pt>
                <c:pt idx="1001">
                  <c:v>23.090648437500001</c:v>
                </c:pt>
                <c:pt idx="1002">
                  <c:v>23.090648437500001</c:v>
                </c:pt>
                <c:pt idx="1003">
                  <c:v>23.124437499999999</c:v>
                </c:pt>
                <c:pt idx="1004">
                  <c:v>23.82883984375</c:v>
                </c:pt>
                <c:pt idx="1005">
                  <c:v>23.82883984375</c:v>
                </c:pt>
                <c:pt idx="1006">
                  <c:v>23.309750000000001</c:v>
                </c:pt>
                <c:pt idx="1007">
                  <c:v>23.727042968749998</c:v>
                </c:pt>
                <c:pt idx="1008">
                  <c:v>23.411921875000001</c:v>
                </c:pt>
                <c:pt idx="1009">
                  <c:v>23.36774609375</c:v>
                </c:pt>
                <c:pt idx="1010">
                  <c:v>23.957171875</c:v>
                </c:pt>
                <c:pt idx="1011">
                  <c:v>23.957171875</c:v>
                </c:pt>
                <c:pt idx="1012">
                  <c:v>23.466453125000001</c:v>
                </c:pt>
                <c:pt idx="1013">
                  <c:v>24.022822265629998</c:v>
                </c:pt>
                <c:pt idx="1014">
                  <c:v>24.07486914063</c:v>
                </c:pt>
                <c:pt idx="1015">
                  <c:v>24.07486914063</c:v>
                </c:pt>
                <c:pt idx="1016">
                  <c:v>24.044337890629997</c:v>
                </c:pt>
                <c:pt idx="1017">
                  <c:v>24.171369140629999</c:v>
                </c:pt>
                <c:pt idx="1018">
                  <c:v>23.351912109379999</c:v>
                </c:pt>
                <c:pt idx="1019">
                  <c:v>24.14561914063</c:v>
                </c:pt>
                <c:pt idx="1020">
                  <c:v>23.870894531249998</c:v>
                </c:pt>
                <c:pt idx="1021">
                  <c:v>23.870894531249998</c:v>
                </c:pt>
                <c:pt idx="1022">
                  <c:v>24.033957031250001</c:v>
                </c:pt>
                <c:pt idx="1023">
                  <c:v>24.3902421875</c:v>
                </c:pt>
                <c:pt idx="1024">
                  <c:v>24.050042968749999</c:v>
                </c:pt>
                <c:pt idx="1025">
                  <c:v>24.050042968749999</c:v>
                </c:pt>
                <c:pt idx="1026">
                  <c:v>24.43873828125</c:v>
                </c:pt>
                <c:pt idx="1027">
                  <c:v>24.066472656249999</c:v>
                </c:pt>
                <c:pt idx="1028">
                  <c:v>24.54089453125</c:v>
                </c:pt>
                <c:pt idx="1029">
                  <c:v>24.210880859379998</c:v>
                </c:pt>
                <c:pt idx="1030">
                  <c:v>24.035603515629997</c:v>
                </c:pt>
                <c:pt idx="1031">
                  <c:v>24.035603515629997</c:v>
                </c:pt>
                <c:pt idx="1032">
                  <c:v>24.664839843749998</c:v>
                </c:pt>
                <c:pt idx="1033">
                  <c:v>24.132892578129997</c:v>
                </c:pt>
                <c:pt idx="1034">
                  <c:v>24.745076171879997</c:v>
                </c:pt>
                <c:pt idx="1035">
                  <c:v>24.745076171879997</c:v>
                </c:pt>
                <c:pt idx="1036">
                  <c:v>24.64429492188</c:v>
                </c:pt>
                <c:pt idx="1037">
                  <c:v>24.539574218750001</c:v>
                </c:pt>
                <c:pt idx="1038">
                  <c:v>24.607843750000001</c:v>
                </c:pt>
                <c:pt idx="1039">
                  <c:v>24.33210742188</c:v>
                </c:pt>
                <c:pt idx="1040">
                  <c:v>24.721234375000002</c:v>
                </c:pt>
                <c:pt idx="1041">
                  <c:v>24.721234375000002</c:v>
                </c:pt>
                <c:pt idx="1042">
                  <c:v>24.29194140625</c:v>
                </c:pt>
                <c:pt idx="1043">
                  <c:v>24.714003906249999</c:v>
                </c:pt>
                <c:pt idx="1044">
                  <c:v>24.714003906249999</c:v>
                </c:pt>
                <c:pt idx="1045">
                  <c:v>24.998933593749999</c:v>
                </c:pt>
                <c:pt idx="1046">
                  <c:v>24.99406054688</c:v>
                </c:pt>
                <c:pt idx="1047">
                  <c:v>24.99406054688</c:v>
                </c:pt>
                <c:pt idx="1048">
                  <c:v>24.478703124999999</c:v>
                </c:pt>
                <c:pt idx="1049">
                  <c:v>24.754978515629997</c:v>
                </c:pt>
                <c:pt idx="1050">
                  <c:v>24.754978515629997</c:v>
                </c:pt>
                <c:pt idx="1051">
                  <c:v>24.67128710938</c:v>
                </c:pt>
                <c:pt idx="1052">
                  <c:v>24.436550781249998</c:v>
                </c:pt>
                <c:pt idx="1053">
                  <c:v>24.986582031249998</c:v>
                </c:pt>
                <c:pt idx="1054">
                  <c:v>24.551101562500001</c:v>
                </c:pt>
                <c:pt idx="1055">
                  <c:v>25.09987109375</c:v>
                </c:pt>
                <c:pt idx="1056">
                  <c:v>25.09987109375</c:v>
                </c:pt>
                <c:pt idx="1057">
                  <c:v>24.741900390629997</c:v>
                </c:pt>
                <c:pt idx="1058">
                  <c:v>24.787687500000001</c:v>
                </c:pt>
                <c:pt idx="1059">
                  <c:v>24.832755859379997</c:v>
                </c:pt>
                <c:pt idx="1060">
                  <c:v>24.832755859379997</c:v>
                </c:pt>
                <c:pt idx="1061">
                  <c:v>24.434115234379998</c:v>
                </c:pt>
                <c:pt idx="1062">
                  <c:v>24.857494140629999</c:v>
                </c:pt>
                <c:pt idx="1063">
                  <c:v>25.120457031250002</c:v>
                </c:pt>
                <c:pt idx="1064">
                  <c:v>24.925269531249999</c:v>
                </c:pt>
                <c:pt idx="1065">
                  <c:v>24.84514453125</c:v>
                </c:pt>
                <c:pt idx="1066">
                  <c:v>24.84514453125</c:v>
                </c:pt>
                <c:pt idx="1067">
                  <c:v>24.418792968750001</c:v>
                </c:pt>
                <c:pt idx="1068">
                  <c:v>24.706333984379999</c:v>
                </c:pt>
                <c:pt idx="1069">
                  <c:v>25.216199218749999</c:v>
                </c:pt>
                <c:pt idx="1070">
                  <c:v>25.216199218749999</c:v>
                </c:pt>
                <c:pt idx="1071">
                  <c:v>24.629191406250001</c:v>
                </c:pt>
                <c:pt idx="1072">
                  <c:v>25.116052734379998</c:v>
                </c:pt>
                <c:pt idx="1073">
                  <c:v>24.577371093749999</c:v>
                </c:pt>
                <c:pt idx="1074">
                  <c:v>24.663224609379998</c:v>
                </c:pt>
                <c:pt idx="1075">
                  <c:v>24.46240234375</c:v>
                </c:pt>
                <c:pt idx="1076">
                  <c:v>24.46240234375</c:v>
                </c:pt>
                <c:pt idx="1077">
                  <c:v>24.59584960938</c:v>
                </c:pt>
                <c:pt idx="1078">
                  <c:v>25.126234374999999</c:v>
                </c:pt>
                <c:pt idx="1079">
                  <c:v>25.126234374999999</c:v>
                </c:pt>
                <c:pt idx="1080">
                  <c:v>24.6661015625</c:v>
                </c:pt>
                <c:pt idx="1081">
                  <c:v>25.179105468749999</c:v>
                </c:pt>
                <c:pt idx="1082">
                  <c:v>24.80997851563</c:v>
                </c:pt>
                <c:pt idx="1083">
                  <c:v>24.453068359379998</c:v>
                </c:pt>
                <c:pt idx="1084">
                  <c:v>25.040544921879999</c:v>
                </c:pt>
                <c:pt idx="1085">
                  <c:v>24.731124999999999</c:v>
                </c:pt>
                <c:pt idx="1086">
                  <c:v>24.731124999999999</c:v>
                </c:pt>
                <c:pt idx="1087">
                  <c:v>24.792210937499998</c:v>
                </c:pt>
                <c:pt idx="1088">
                  <c:v>25.079218749999999</c:v>
                </c:pt>
                <c:pt idx="1089">
                  <c:v>25.079218749999999</c:v>
                </c:pt>
                <c:pt idx="1090">
                  <c:v>24.521162109379997</c:v>
                </c:pt>
                <c:pt idx="1091">
                  <c:v>24.998791015629998</c:v>
                </c:pt>
                <c:pt idx="1092">
                  <c:v>24.703634765629999</c:v>
                </c:pt>
                <c:pt idx="1093">
                  <c:v>25.340218749999998</c:v>
                </c:pt>
                <c:pt idx="1094">
                  <c:v>25.40083398438</c:v>
                </c:pt>
                <c:pt idx="1095">
                  <c:v>25.40083398438</c:v>
                </c:pt>
                <c:pt idx="1096">
                  <c:v>25.150150390629999</c:v>
                </c:pt>
                <c:pt idx="1097">
                  <c:v>25.422812499999999</c:v>
                </c:pt>
                <c:pt idx="1098">
                  <c:v>25.422812499999999</c:v>
                </c:pt>
                <c:pt idx="1099">
                  <c:v>25.021091796879997</c:v>
                </c:pt>
                <c:pt idx="1100">
                  <c:v>25.027210937500001</c:v>
                </c:pt>
                <c:pt idx="1101">
                  <c:v>25.027210937500001</c:v>
                </c:pt>
                <c:pt idx="1102">
                  <c:v>25.120021484379997</c:v>
                </c:pt>
                <c:pt idx="1103">
                  <c:v>25.378908203129999</c:v>
                </c:pt>
                <c:pt idx="1104">
                  <c:v>24.984238281250001</c:v>
                </c:pt>
                <c:pt idx="1105">
                  <c:v>24.984238281250001</c:v>
                </c:pt>
                <c:pt idx="1106">
                  <c:v>25.37587109375</c:v>
                </c:pt>
                <c:pt idx="1107">
                  <c:v>24.87967578125</c:v>
                </c:pt>
                <c:pt idx="1108">
                  <c:v>24.753183593749998</c:v>
                </c:pt>
                <c:pt idx="1109">
                  <c:v>25.512181640629997</c:v>
                </c:pt>
                <c:pt idx="1110">
                  <c:v>24.99311914063</c:v>
                </c:pt>
                <c:pt idx="1111">
                  <c:v>24.99311914063</c:v>
                </c:pt>
                <c:pt idx="1112">
                  <c:v>25.556248046879997</c:v>
                </c:pt>
                <c:pt idx="1113">
                  <c:v>25.21324414063</c:v>
                </c:pt>
                <c:pt idx="1114">
                  <c:v>25.21324414063</c:v>
                </c:pt>
                <c:pt idx="1115">
                  <c:v>25.161447265629999</c:v>
                </c:pt>
                <c:pt idx="1116">
                  <c:v>25.199507812499998</c:v>
                </c:pt>
                <c:pt idx="1117">
                  <c:v>24.94076171875</c:v>
                </c:pt>
                <c:pt idx="1118">
                  <c:v>25.624873046879998</c:v>
                </c:pt>
                <c:pt idx="1119">
                  <c:v>25.169130859379997</c:v>
                </c:pt>
                <c:pt idx="1120">
                  <c:v>25.169130859379997</c:v>
                </c:pt>
                <c:pt idx="1121">
                  <c:v>25.301841796879998</c:v>
                </c:pt>
                <c:pt idx="1122">
                  <c:v>25.403675781250001</c:v>
                </c:pt>
                <c:pt idx="1123">
                  <c:v>25.005292968749998</c:v>
                </c:pt>
                <c:pt idx="1124">
                  <c:v>25.005292968749998</c:v>
                </c:pt>
                <c:pt idx="1125">
                  <c:v>25.611869140629999</c:v>
                </c:pt>
                <c:pt idx="1126">
                  <c:v>25.230078124999999</c:v>
                </c:pt>
                <c:pt idx="1127">
                  <c:v>25.654568359379997</c:v>
                </c:pt>
                <c:pt idx="1128">
                  <c:v>25.387777343749999</c:v>
                </c:pt>
                <c:pt idx="1129">
                  <c:v>25.509953124999999</c:v>
                </c:pt>
                <c:pt idx="1130">
                  <c:v>25.509953124999999</c:v>
                </c:pt>
                <c:pt idx="1131">
                  <c:v>25.899650390629997</c:v>
                </c:pt>
                <c:pt idx="1132">
                  <c:v>25.553365234379999</c:v>
                </c:pt>
                <c:pt idx="1133">
                  <c:v>25.553365234379999</c:v>
                </c:pt>
                <c:pt idx="1134">
                  <c:v>25.901781249999999</c:v>
                </c:pt>
                <c:pt idx="1135">
                  <c:v>25.475095703129998</c:v>
                </c:pt>
                <c:pt idx="1136">
                  <c:v>25.401271484379997</c:v>
                </c:pt>
                <c:pt idx="1137">
                  <c:v>25.881910156250001</c:v>
                </c:pt>
                <c:pt idx="1138">
                  <c:v>25.351232421879999</c:v>
                </c:pt>
                <c:pt idx="1139">
                  <c:v>26.01892773438</c:v>
                </c:pt>
                <c:pt idx="1140">
                  <c:v>26.01892773438</c:v>
                </c:pt>
                <c:pt idx="1141">
                  <c:v>25.708507812499999</c:v>
                </c:pt>
                <c:pt idx="1142">
                  <c:v>25.992878906249999</c:v>
                </c:pt>
                <c:pt idx="1143">
                  <c:v>25.992878906249999</c:v>
                </c:pt>
                <c:pt idx="1144">
                  <c:v>25.828861328129999</c:v>
                </c:pt>
                <c:pt idx="1145">
                  <c:v>25.95487304688</c:v>
                </c:pt>
                <c:pt idx="1146">
                  <c:v>26.24191601563</c:v>
                </c:pt>
                <c:pt idx="1147">
                  <c:v>25.90570703125</c:v>
                </c:pt>
                <c:pt idx="1148">
                  <c:v>26.368785156249999</c:v>
                </c:pt>
                <c:pt idx="1149">
                  <c:v>26.368785156249999</c:v>
                </c:pt>
                <c:pt idx="1150">
                  <c:v>26.008500000000002</c:v>
                </c:pt>
                <c:pt idx="1151">
                  <c:v>25.717656250000001</c:v>
                </c:pt>
                <c:pt idx="1152">
                  <c:v>25.91916210938</c:v>
                </c:pt>
                <c:pt idx="1153">
                  <c:v>25.91916210938</c:v>
                </c:pt>
                <c:pt idx="1154">
                  <c:v>25.59897070313</c:v>
                </c:pt>
                <c:pt idx="1155">
                  <c:v>26.409714843749999</c:v>
                </c:pt>
                <c:pt idx="1156">
                  <c:v>26.409714843749999</c:v>
                </c:pt>
                <c:pt idx="1157">
                  <c:v>26.074525390629997</c:v>
                </c:pt>
                <c:pt idx="1158">
                  <c:v>26.334943359379999</c:v>
                </c:pt>
                <c:pt idx="1159">
                  <c:v>26.334943359379999</c:v>
                </c:pt>
                <c:pt idx="1160">
                  <c:v>26.138628906249998</c:v>
                </c:pt>
                <c:pt idx="1161">
                  <c:v>25.968343749999999</c:v>
                </c:pt>
                <c:pt idx="1162">
                  <c:v>25.776199218750001</c:v>
                </c:pt>
                <c:pt idx="1163">
                  <c:v>25.776199218750001</c:v>
                </c:pt>
                <c:pt idx="1164">
                  <c:v>26.113369140629999</c:v>
                </c:pt>
                <c:pt idx="1165">
                  <c:v>26.113369140629999</c:v>
                </c:pt>
                <c:pt idx="1166">
                  <c:v>25.824144531249999</c:v>
                </c:pt>
                <c:pt idx="1167">
                  <c:v>26.250974609379998</c:v>
                </c:pt>
                <c:pt idx="1168">
                  <c:v>25.97886328125</c:v>
                </c:pt>
                <c:pt idx="1169">
                  <c:v>25.97886328125</c:v>
                </c:pt>
                <c:pt idx="1170">
                  <c:v>26.030058593749999</c:v>
                </c:pt>
                <c:pt idx="1171">
                  <c:v>26.267687500000001</c:v>
                </c:pt>
                <c:pt idx="1172">
                  <c:v>26.267687500000001</c:v>
                </c:pt>
                <c:pt idx="1173">
                  <c:v>26.551890624999999</c:v>
                </c:pt>
                <c:pt idx="1174">
                  <c:v>26.431416015629999</c:v>
                </c:pt>
                <c:pt idx="1175">
                  <c:v>26.431416015629999</c:v>
                </c:pt>
                <c:pt idx="1176">
                  <c:v>26.232312499999999</c:v>
                </c:pt>
                <c:pt idx="1177">
                  <c:v>26.433759765629997</c:v>
                </c:pt>
                <c:pt idx="1178">
                  <c:v>26.580082031250001</c:v>
                </c:pt>
                <c:pt idx="1179">
                  <c:v>26.580082031250001</c:v>
                </c:pt>
                <c:pt idx="1180">
                  <c:v>26.213574218750001</c:v>
                </c:pt>
                <c:pt idx="1181">
                  <c:v>26.673287109379999</c:v>
                </c:pt>
                <c:pt idx="1182">
                  <c:v>26.215431640629998</c:v>
                </c:pt>
                <c:pt idx="1183">
                  <c:v>26.669105468750001</c:v>
                </c:pt>
                <c:pt idx="1184">
                  <c:v>26.37479296875</c:v>
                </c:pt>
                <c:pt idx="1185">
                  <c:v>26.37479296875</c:v>
                </c:pt>
                <c:pt idx="1186">
                  <c:v>26.445978515629999</c:v>
                </c:pt>
                <c:pt idx="1187">
                  <c:v>26.588484375</c:v>
                </c:pt>
                <c:pt idx="1188">
                  <c:v>26.374683593749999</c:v>
                </c:pt>
                <c:pt idx="1189">
                  <c:v>26.374683593749999</c:v>
                </c:pt>
                <c:pt idx="1190">
                  <c:v>26.576537109379998</c:v>
                </c:pt>
                <c:pt idx="1191">
                  <c:v>26.064310546879998</c:v>
                </c:pt>
                <c:pt idx="1192">
                  <c:v>26.113185546879997</c:v>
                </c:pt>
                <c:pt idx="1193">
                  <c:v>26.56349609375</c:v>
                </c:pt>
                <c:pt idx="1194">
                  <c:v>26.128291015629998</c:v>
                </c:pt>
                <c:pt idx="1195">
                  <c:v>26.128291015629998</c:v>
                </c:pt>
                <c:pt idx="1196">
                  <c:v>26.311244140629999</c:v>
                </c:pt>
                <c:pt idx="1197">
                  <c:v>25.935902343750001</c:v>
                </c:pt>
                <c:pt idx="1198">
                  <c:v>26.036232421879998</c:v>
                </c:pt>
                <c:pt idx="1199">
                  <c:v>26.39893164063</c:v>
                </c:pt>
                <c:pt idx="1200">
                  <c:v>25.887681640629999</c:v>
                </c:pt>
                <c:pt idx="1201">
                  <c:v>25.887681640629999</c:v>
                </c:pt>
                <c:pt idx="1202">
                  <c:v>25.910798828129998</c:v>
                </c:pt>
                <c:pt idx="1203">
                  <c:v>26.16748632813</c:v>
                </c:pt>
                <c:pt idx="1204">
                  <c:v>26.319500000000001</c:v>
                </c:pt>
                <c:pt idx="1205">
                  <c:v>26.319500000000001</c:v>
                </c:pt>
                <c:pt idx="1206">
                  <c:v>26.800240234379999</c:v>
                </c:pt>
                <c:pt idx="1207">
                  <c:v>26.415802734379998</c:v>
                </c:pt>
                <c:pt idx="1208">
                  <c:v>26.150136718750002</c:v>
                </c:pt>
                <c:pt idx="1209">
                  <c:v>25.66455664063</c:v>
                </c:pt>
                <c:pt idx="1210">
                  <c:v>25.6689609375</c:v>
                </c:pt>
                <c:pt idx="1211">
                  <c:v>25.6689609375</c:v>
                </c:pt>
                <c:pt idx="1212">
                  <c:v>25.770693359379997</c:v>
                </c:pt>
                <c:pt idx="1213">
                  <c:v>25.264582031250001</c:v>
                </c:pt>
                <c:pt idx="1214">
                  <c:v>25.848599609379999</c:v>
                </c:pt>
                <c:pt idx="1215">
                  <c:v>25.848599609379999</c:v>
                </c:pt>
                <c:pt idx="1216">
                  <c:v>25.455822265629998</c:v>
                </c:pt>
                <c:pt idx="1217">
                  <c:v>25.455822265629998</c:v>
                </c:pt>
                <c:pt idx="1218">
                  <c:v>25.804699218749999</c:v>
                </c:pt>
                <c:pt idx="1219">
                  <c:v>25.539589843750001</c:v>
                </c:pt>
                <c:pt idx="1220">
                  <c:v>25.79188671875</c:v>
                </c:pt>
                <c:pt idx="1221">
                  <c:v>25.79188671875</c:v>
                </c:pt>
                <c:pt idx="1222">
                  <c:v>25.52807421875</c:v>
                </c:pt>
                <c:pt idx="1223">
                  <c:v>25.61158984375</c:v>
                </c:pt>
                <c:pt idx="1224">
                  <c:v>25.61158984375</c:v>
                </c:pt>
                <c:pt idx="1225">
                  <c:v>26.106039062499999</c:v>
                </c:pt>
                <c:pt idx="1226">
                  <c:v>25.74919921875</c:v>
                </c:pt>
                <c:pt idx="1227">
                  <c:v>25.74919921875</c:v>
                </c:pt>
                <c:pt idx="1228">
                  <c:v>25.535130859379997</c:v>
                </c:pt>
                <c:pt idx="1229">
                  <c:v>25.683048828129998</c:v>
                </c:pt>
                <c:pt idx="1230">
                  <c:v>25.683048828129998</c:v>
                </c:pt>
                <c:pt idx="1231">
                  <c:v>25.935609374999999</c:v>
                </c:pt>
                <c:pt idx="1232">
                  <c:v>25.59604101563</c:v>
                </c:pt>
                <c:pt idx="1233">
                  <c:v>25.8459296875</c:v>
                </c:pt>
                <c:pt idx="1234">
                  <c:v>25.8459296875</c:v>
                </c:pt>
                <c:pt idx="1235">
                  <c:v>25.486175781250001</c:v>
                </c:pt>
                <c:pt idx="1236">
                  <c:v>25.899634765629997</c:v>
                </c:pt>
                <c:pt idx="1237">
                  <c:v>25.899634765629997</c:v>
                </c:pt>
                <c:pt idx="1238">
                  <c:v>25.69894726563</c:v>
                </c:pt>
                <c:pt idx="1239">
                  <c:v>26.070445312499999</c:v>
                </c:pt>
                <c:pt idx="1240">
                  <c:v>26.094845703129998</c:v>
                </c:pt>
                <c:pt idx="1241">
                  <c:v>26.094845703129998</c:v>
                </c:pt>
                <c:pt idx="1242">
                  <c:v>25.49220703125</c:v>
                </c:pt>
                <c:pt idx="1243">
                  <c:v>26.048929687499999</c:v>
                </c:pt>
                <c:pt idx="1244">
                  <c:v>25.79517382813</c:v>
                </c:pt>
                <c:pt idx="1245">
                  <c:v>26.04662890625</c:v>
                </c:pt>
                <c:pt idx="1246">
                  <c:v>25.836378906250001</c:v>
                </c:pt>
                <c:pt idx="1247">
                  <c:v>25.836378906250001</c:v>
                </c:pt>
                <c:pt idx="1248">
                  <c:v>25.91729492188</c:v>
                </c:pt>
                <c:pt idx="1249">
                  <c:v>26.05022851563</c:v>
                </c:pt>
                <c:pt idx="1250">
                  <c:v>26.05022851563</c:v>
                </c:pt>
                <c:pt idx="1251">
                  <c:v>25.66596484375</c:v>
                </c:pt>
                <c:pt idx="1252">
                  <c:v>25.596330078129998</c:v>
                </c:pt>
                <c:pt idx="1253">
                  <c:v>25.596330078129998</c:v>
                </c:pt>
                <c:pt idx="1254">
                  <c:v>25.715863281250002</c:v>
                </c:pt>
                <c:pt idx="1255">
                  <c:v>26.0170703125</c:v>
                </c:pt>
                <c:pt idx="1256">
                  <c:v>26.0170703125</c:v>
                </c:pt>
                <c:pt idx="1257">
                  <c:v>25.82218554688</c:v>
                </c:pt>
                <c:pt idx="1258">
                  <c:v>26.10445703125</c:v>
                </c:pt>
                <c:pt idx="1259">
                  <c:v>26.13063867188</c:v>
                </c:pt>
                <c:pt idx="1260">
                  <c:v>26.13063867188</c:v>
                </c:pt>
                <c:pt idx="1261">
                  <c:v>25.75409765625</c:v>
                </c:pt>
                <c:pt idx="1262">
                  <c:v>25.517546875000001</c:v>
                </c:pt>
                <c:pt idx="1263">
                  <c:v>25.517546875000001</c:v>
                </c:pt>
                <c:pt idx="1264">
                  <c:v>25.434638671879998</c:v>
                </c:pt>
                <c:pt idx="1265">
                  <c:v>25.780693359379999</c:v>
                </c:pt>
                <c:pt idx="1266">
                  <c:v>25.780693359379999</c:v>
                </c:pt>
                <c:pt idx="1267">
                  <c:v>25.651837890629999</c:v>
                </c:pt>
                <c:pt idx="1268">
                  <c:v>26.071927734379997</c:v>
                </c:pt>
                <c:pt idx="1269">
                  <c:v>26.147769531249999</c:v>
                </c:pt>
                <c:pt idx="1270">
                  <c:v>26.256808593750002</c:v>
                </c:pt>
                <c:pt idx="1271">
                  <c:v>26.476417968749999</c:v>
                </c:pt>
                <c:pt idx="1272">
                  <c:v>26.476417968749999</c:v>
                </c:pt>
                <c:pt idx="1273">
                  <c:v>26.07224609375</c:v>
                </c:pt>
                <c:pt idx="1274">
                  <c:v>26.45430859375</c:v>
                </c:pt>
                <c:pt idx="1275">
                  <c:v>26.013529296879998</c:v>
                </c:pt>
                <c:pt idx="1276">
                  <c:v>26.013529296879998</c:v>
                </c:pt>
                <c:pt idx="1277">
                  <c:v>26.027583984379998</c:v>
                </c:pt>
                <c:pt idx="1278">
                  <c:v>26.155558593750001</c:v>
                </c:pt>
                <c:pt idx="1279">
                  <c:v>25.838027343749999</c:v>
                </c:pt>
                <c:pt idx="1280">
                  <c:v>26.010121093750001</c:v>
                </c:pt>
                <c:pt idx="1281">
                  <c:v>25.703808593750001</c:v>
                </c:pt>
                <c:pt idx="1282">
                  <c:v>25.703808593750001</c:v>
                </c:pt>
                <c:pt idx="1283">
                  <c:v>25.868289062500001</c:v>
                </c:pt>
                <c:pt idx="1284">
                  <c:v>26.001177734379997</c:v>
                </c:pt>
                <c:pt idx="1285">
                  <c:v>25.968521484379998</c:v>
                </c:pt>
                <c:pt idx="1286">
                  <c:v>25.968521484379998</c:v>
                </c:pt>
                <c:pt idx="1287">
                  <c:v>26.199037109379997</c:v>
                </c:pt>
                <c:pt idx="1288">
                  <c:v>25.707884765629998</c:v>
                </c:pt>
                <c:pt idx="1289">
                  <c:v>25.590884765629998</c:v>
                </c:pt>
                <c:pt idx="1290">
                  <c:v>25.594753906249998</c:v>
                </c:pt>
                <c:pt idx="1291">
                  <c:v>25.748755859379997</c:v>
                </c:pt>
                <c:pt idx="1292">
                  <c:v>25.748755859379997</c:v>
                </c:pt>
                <c:pt idx="1293">
                  <c:v>26.084496093750001</c:v>
                </c:pt>
                <c:pt idx="1294">
                  <c:v>26.005501953129997</c:v>
                </c:pt>
                <c:pt idx="1295">
                  <c:v>26.005501953129997</c:v>
                </c:pt>
                <c:pt idx="1296">
                  <c:v>26.062386718749998</c:v>
                </c:pt>
                <c:pt idx="1297">
                  <c:v>25.607886718749999</c:v>
                </c:pt>
                <c:pt idx="1298">
                  <c:v>25.607886718749999</c:v>
                </c:pt>
                <c:pt idx="1299">
                  <c:v>26.19308203125</c:v>
                </c:pt>
                <c:pt idx="1300">
                  <c:v>25.989876953129997</c:v>
                </c:pt>
                <c:pt idx="1301">
                  <c:v>25.989876953129997</c:v>
                </c:pt>
                <c:pt idx="1302">
                  <c:v>26.010472656249998</c:v>
                </c:pt>
                <c:pt idx="1303">
                  <c:v>25.93626171875</c:v>
                </c:pt>
                <c:pt idx="1304">
                  <c:v>25.446275390629999</c:v>
                </c:pt>
                <c:pt idx="1305">
                  <c:v>25.851021484379999</c:v>
                </c:pt>
                <c:pt idx="1306">
                  <c:v>25.735755859379999</c:v>
                </c:pt>
                <c:pt idx="1307">
                  <c:v>26.000908203129999</c:v>
                </c:pt>
                <c:pt idx="1308">
                  <c:v>26.000908203129999</c:v>
                </c:pt>
                <c:pt idx="1309">
                  <c:v>26.09575390625</c:v>
                </c:pt>
                <c:pt idx="1310">
                  <c:v>25.441339843750001</c:v>
                </c:pt>
                <c:pt idx="1311">
                  <c:v>25.441339843750001</c:v>
                </c:pt>
                <c:pt idx="1312">
                  <c:v>25.682945312499999</c:v>
                </c:pt>
                <c:pt idx="1313">
                  <c:v>25.178546874999999</c:v>
                </c:pt>
                <c:pt idx="1314">
                  <c:v>25.133275390629997</c:v>
                </c:pt>
                <c:pt idx="1315">
                  <c:v>24.855332031250001</c:v>
                </c:pt>
                <c:pt idx="1316">
                  <c:v>25.0754375</c:v>
                </c:pt>
                <c:pt idx="1317">
                  <c:v>25.60678320313</c:v>
                </c:pt>
                <c:pt idx="1318">
                  <c:v>25.60678320313</c:v>
                </c:pt>
                <c:pt idx="1319">
                  <c:v>25.308003906250001</c:v>
                </c:pt>
                <c:pt idx="1320">
                  <c:v>25.498625000000001</c:v>
                </c:pt>
                <c:pt idx="1321">
                  <c:v>25.498625000000001</c:v>
                </c:pt>
                <c:pt idx="1322">
                  <c:v>25.206355468750001</c:v>
                </c:pt>
                <c:pt idx="1323">
                  <c:v>25.06635546875</c:v>
                </c:pt>
                <c:pt idx="1324">
                  <c:v>25.40981445313</c:v>
                </c:pt>
                <c:pt idx="1325">
                  <c:v>24.974333984379999</c:v>
                </c:pt>
                <c:pt idx="1326">
                  <c:v>25.382177734379997</c:v>
                </c:pt>
                <c:pt idx="1327">
                  <c:v>25.382177734379997</c:v>
                </c:pt>
                <c:pt idx="1328">
                  <c:v>25.4634140625</c:v>
                </c:pt>
                <c:pt idx="1329">
                  <c:v>25.204968749999999</c:v>
                </c:pt>
                <c:pt idx="1330">
                  <c:v>25.062730468750001</c:v>
                </c:pt>
                <c:pt idx="1331">
                  <c:v>25.062730468750001</c:v>
                </c:pt>
                <c:pt idx="1332">
                  <c:v>24.747589843749999</c:v>
                </c:pt>
                <c:pt idx="1333">
                  <c:v>25.10687890625</c:v>
                </c:pt>
                <c:pt idx="1334">
                  <c:v>24.875683593750001</c:v>
                </c:pt>
                <c:pt idx="1335">
                  <c:v>25.043011718750002</c:v>
                </c:pt>
                <c:pt idx="1336">
                  <c:v>25.051021484379998</c:v>
                </c:pt>
                <c:pt idx="1337">
                  <c:v>25.051021484379998</c:v>
                </c:pt>
                <c:pt idx="1338">
                  <c:v>24.660568359379997</c:v>
                </c:pt>
                <c:pt idx="1339">
                  <c:v>24.875892578129999</c:v>
                </c:pt>
                <c:pt idx="1340">
                  <c:v>24.65972460938</c:v>
                </c:pt>
                <c:pt idx="1341">
                  <c:v>24.65972460938</c:v>
                </c:pt>
                <c:pt idx="1342">
                  <c:v>24.79916015625</c:v>
                </c:pt>
                <c:pt idx="1343">
                  <c:v>25.038919921879998</c:v>
                </c:pt>
                <c:pt idx="1344">
                  <c:v>24.753744140629998</c:v>
                </c:pt>
                <c:pt idx="1345">
                  <c:v>25.089443359379999</c:v>
                </c:pt>
                <c:pt idx="1346">
                  <c:v>24.81938671875</c:v>
                </c:pt>
                <c:pt idx="1347">
                  <c:v>24.81938671875</c:v>
                </c:pt>
                <c:pt idx="1348">
                  <c:v>24.879982421879998</c:v>
                </c:pt>
                <c:pt idx="1349">
                  <c:v>24.93631835938</c:v>
                </c:pt>
                <c:pt idx="1350">
                  <c:v>24.93631835938</c:v>
                </c:pt>
                <c:pt idx="1351">
                  <c:v>25.00057421875</c:v>
                </c:pt>
                <c:pt idx="1352">
                  <c:v>24.877816406249998</c:v>
                </c:pt>
                <c:pt idx="1353">
                  <c:v>24.877816406249998</c:v>
                </c:pt>
                <c:pt idx="1354">
                  <c:v>25.140585937499999</c:v>
                </c:pt>
                <c:pt idx="1355">
                  <c:v>25.280453125000001</c:v>
                </c:pt>
                <c:pt idx="1356">
                  <c:v>25.280453125000001</c:v>
                </c:pt>
                <c:pt idx="1357">
                  <c:v>25.374261718749999</c:v>
                </c:pt>
                <c:pt idx="1358">
                  <c:v>25.483076171879997</c:v>
                </c:pt>
                <c:pt idx="1359">
                  <c:v>24.839927734379998</c:v>
                </c:pt>
                <c:pt idx="1360">
                  <c:v>25.109996093749999</c:v>
                </c:pt>
                <c:pt idx="1361">
                  <c:v>24.762132812499999</c:v>
                </c:pt>
                <c:pt idx="1362">
                  <c:v>24.762132812499999</c:v>
                </c:pt>
                <c:pt idx="1363">
                  <c:v>24.96658984375</c:v>
                </c:pt>
                <c:pt idx="1364">
                  <c:v>25.111341796879998</c:v>
                </c:pt>
                <c:pt idx="1365">
                  <c:v>24.929630859379998</c:v>
                </c:pt>
                <c:pt idx="1366">
                  <c:v>24.929630859379998</c:v>
                </c:pt>
                <c:pt idx="1367">
                  <c:v>25.31539453125</c:v>
                </c:pt>
                <c:pt idx="1368">
                  <c:v>24.86444921875</c:v>
                </c:pt>
                <c:pt idx="1369">
                  <c:v>25.122031249999999</c:v>
                </c:pt>
                <c:pt idx="1370">
                  <c:v>25.049962890629999</c:v>
                </c:pt>
                <c:pt idx="1371">
                  <c:v>25.121519531250001</c:v>
                </c:pt>
                <c:pt idx="1372">
                  <c:v>25.121519531250001</c:v>
                </c:pt>
                <c:pt idx="1373">
                  <c:v>25.167693359379999</c:v>
                </c:pt>
                <c:pt idx="1374">
                  <c:v>24.604599609379999</c:v>
                </c:pt>
                <c:pt idx="1375">
                  <c:v>24.604599609379999</c:v>
                </c:pt>
                <c:pt idx="1376">
                  <c:v>24.70518359375</c:v>
                </c:pt>
                <c:pt idx="1377">
                  <c:v>25.065996093750002</c:v>
                </c:pt>
                <c:pt idx="1378">
                  <c:v>24.797582031249998</c:v>
                </c:pt>
                <c:pt idx="1379">
                  <c:v>24.817193359379999</c:v>
                </c:pt>
                <c:pt idx="1380">
                  <c:v>24.665226562499999</c:v>
                </c:pt>
                <c:pt idx="1381">
                  <c:v>24.665226562499999</c:v>
                </c:pt>
                <c:pt idx="1382">
                  <c:v>24.829119140629999</c:v>
                </c:pt>
                <c:pt idx="1383">
                  <c:v>24.78977734375</c:v>
                </c:pt>
                <c:pt idx="1384">
                  <c:v>24.96116992188</c:v>
                </c:pt>
                <c:pt idx="1385">
                  <c:v>24.96116992188</c:v>
                </c:pt>
                <c:pt idx="1386">
                  <c:v>24.991080078129997</c:v>
                </c:pt>
                <c:pt idx="1387">
                  <c:v>24.558867187499999</c:v>
                </c:pt>
                <c:pt idx="1388">
                  <c:v>25.063332031249999</c:v>
                </c:pt>
                <c:pt idx="1389">
                  <c:v>24.703458984379999</c:v>
                </c:pt>
                <c:pt idx="1390">
                  <c:v>24.980716796879999</c:v>
                </c:pt>
                <c:pt idx="1391">
                  <c:v>24.980716796879999</c:v>
                </c:pt>
                <c:pt idx="1392">
                  <c:v>25.022363281250001</c:v>
                </c:pt>
                <c:pt idx="1393">
                  <c:v>24.386869140629997</c:v>
                </c:pt>
                <c:pt idx="1394">
                  <c:v>24.386869140629997</c:v>
                </c:pt>
                <c:pt idx="1395">
                  <c:v>24.83228320313</c:v>
                </c:pt>
                <c:pt idx="1396">
                  <c:v>24.47881835938</c:v>
                </c:pt>
                <c:pt idx="1397">
                  <c:v>24.781183593750001</c:v>
                </c:pt>
                <c:pt idx="1398">
                  <c:v>24.846300781250001</c:v>
                </c:pt>
                <c:pt idx="1399">
                  <c:v>24.769667968749999</c:v>
                </c:pt>
                <c:pt idx="1400">
                  <c:v>25.038869140629998</c:v>
                </c:pt>
                <c:pt idx="1401">
                  <c:v>25.038869140629998</c:v>
                </c:pt>
                <c:pt idx="1402">
                  <c:v>24.54900390625</c:v>
                </c:pt>
                <c:pt idx="1403">
                  <c:v>24.802371093750001</c:v>
                </c:pt>
                <c:pt idx="1404">
                  <c:v>24.802371093750001</c:v>
                </c:pt>
                <c:pt idx="1405">
                  <c:v>25.018322265629998</c:v>
                </c:pt>
                <c:pt idx="1406">
                  <c:v>25.037560546879998</c:v>
                </c:pt>
                <c:pt idx="1407">
                  <c:v>25.037560546879998</c:v>
                </c:pt>
                <c:pt idx="1408">
                  <c:v>24.485947265629999</c:v>
                </c:pt>
                <c:pt idx="1409">
                  <c:v>24.562935546879999</c:v>
                </c:pt>
                <c:pt idx="1410">
                  <c:v>24.562935546879999</c:v>
                </c:pt>
                <c:pt idx="1411">
                  <c:v>24.145310546879998</c:v>
                </c:pt>
                <c:pt idx="1412">
                  <c:v>24.219722656249999</c:v>
                </c:pt>
                <c:pt idx="1413">
                  <c:v>24.635839843749999</c:v>
                </c:pt>
                <c:pt idx="1414">
                  <c:v>24.635839843749999</c:v>
                </c:pt>
                <c:pt idx="1415">
                  <c:v>24.687769531250002</c:v>
                </c:pt>
                <c:pt idx="1416">
                  <c:v>24.687769531250002</c:v>
                </c:pt>
                <c:pt idx="1417">
                  <c:v>24.429556640629997</c:v>
                </c:pt>
                <c:pt idx="1418">
                  <c:v>24.374640625000001</c:v>
                </c:pt>
                <c:pt idx="1419">
                  <c:v>24.432101562500002</c:v>
                </c:pt>
                <c:pt idx="1420">
                  <c:v>24.432101562500002</c:v>
                </c:pt>
                <c:pt idx="1421">
                  <c:v>24.026441406250001</c:v>
                </c:pt>
                <c:pt idx="1422">
                  <c:v>24.5894765625</c:v>
                </c:pt>
                <c:pt idx="1423">
                  <c:v>24.378777343749999</c:v>
                </c:pt>
                <c:pt idx="1424">
                  <c:v>24.62941015625</c:v>
                </c:pt>
                <c:pt idx="1425">
                  <c:v>24.927771484379999</c:v>
                </c:pt>
                <c:pt idx="1426">
                  <c:v>24.927771484379999</c:v>
                </c:pt>
                <c:pt idx="1427">
                  <c:v>24.653322265629999</c:v>
                </c:pt>
                <c:pt idx="1428">
                  <c:v>24.874636718750001</c:v>
                </c:pt>
                <c:pt idx="1429">
                  <c:v>24.874636718750001</c:v>
                </c:pt>
                <c:pt idx="1430">
                  <c:v>24.60155273438</c:v>
                </c:pt>
                <c:pt idx="1431">
                  <c:v>24.84078515625</c:v>
                </c:pt>
                <c:pt idx="1432">
                  <c:v>25.19292578125</c:v>
                </c:pt>
                <c:pt idx="1433">
                  <c:v>24.787017578129998</c:v>
                </c:pt>
                <c:pt idx="1434">
                  <c:v>25.049138671879998</c:v>
                </c:pt>
                <c:pt idx="1435">
                  <c:v>24.648738281250001</c:v>
                </c:pt>
                <c:pt idx="1436">
                  <c:v>24.648738281250001</c:v>
                </c:pt>
                <c:pt idx="1437">
                  <c:v>24.550894531250002</c:v>
                </c:pt>
                <c:pt idx="1438">
                  <c:v>24.58817382813</c:v>
                </c:pt>
                <c:pt idx="1439">
                  <c:v>24.58817382813</c:v>
                </c:pt>
                <c:pt idx="1440">
                  <c:v>24.785828124999998</c:v>
                </c:pt>
                <c:pt idx="1441">
                  <c:v>25.3717734375</c:v>
                </c:pt>
                <c:pt idx="1442">
                  <c:v>25.32327734375</c:v>
                </c:pt>
                <c:pt idx="1443">
                  <c:v>24.929308593750001</c:v>
                </c:pt>
                <c:pt idx="1444">
                  <c:v>25.092101562500002</c:v>
                </c:pt>
                <c:pt idx="1445">
                  <c:v>25.092101562500002</c:v>
                </c:pt>
                <c:pt idx="1446">
                  <c:v>24.444207031249999</c:v>
                </c:pt>
                <c:pt idx="1447">
                  <c:v>24.96970703125</c:v>
                </c:pt>
                <c:pt idx="1448">
                  <c:v>24.664058593749999</c:v>
                </c:pt>
                <c:pt idx="1449">
                  <c:v>24.664058593749999</c:v>
                </c:pt>
                <c:pt idx="1450">
                  <c:v>25.041527343750001</c:v>
                </c:pt>
                <c:pt idx="1451">
                  <c:v>24.9633984375</c:v>
                </c:pt>
                <c:pt idx="1452">
                  <c:v>24.9633984375</c:v>
                </c:pt>
                <c:pt idx="1453">
                  <c:v>24.944921874999999</c:v>
                </c:pt>
                <c:pt idx="1454">
                  <c:v>24.56752929688</c:v>
                </c:pt>
                <c:pt idx="1455">
                  <c:v>24.56752929688</c:v>
                </c:pt>
                <c:pt idx="1456">
                  <c:v>24.852250000000002</c:v>
                </c:pt>
                <c:pt idx="1457">
                  <c:v>24.517011718749998</c:v>
                </c:pt>
                <c:pt idx="1458">
                  <c:v>24.781433593749998</c:v>
                </c:pt>
                <c:pt idx="1459">
                  <c:v>24.781433593749998</c:v>
                </c:pt>
                <c:pt idx="1460">
                  <c:v>24.570740234379997</c:v>
                </c:pt>
                <c:pt idx="1461">
                  <c:v>24.570740234379997</c:v>
                </c:pt>
                <c:pt idx="1462">
                  <c:v>24.451847656249999</c:v>
                </c:pt>
                <c:pt idx="1463">
                  <c:v>24.516726562500001</c:v>
                </c:pt>
                <c:pt idx="1464">
                  <c:v>24.738964843750001</c:v>
                </c:pt>
                <c:pt idx="1465">
                  <c:v>24.738964843750001</c:v>
                </c:pt>
                <c:pt idx="1466">
                  <c:v>25.008593749999999</c:v>
                </c:pt>
                <c:pt idx="1467">
                  <c:v>24.5815625</c:v>
                </c:pt>
                <c:pt idx="1468">
                  <c:v>24.644417968749998</c:v>
                </c:pt>
                <c:pt idx="1469">
                  <c:v>24.644417968749998</c:v>
                </c:pt>
                <c:pt idx="1470">
                  <c:v>24.480082031249999</c:v>
                </c:pt>
                <c:pt idx="1471">
                  <c:v>24.431294921879999</c:v>
                </c:pt>
                <c:pt idx="1472">
                  <c:v>24.431294921879999</c:v>
                </c:pt>
                <c:pt idx="1473">
                  <c:v>24.350835937500001</c:v>
                </c:pt>
                <c:pt idx="1474">
                  <c:v>24.665730468749999</c:v>
                </c:pt>
                <c:pt idx="1475">
                  <c:v>24.665730468749999</c:v>
                </c:pt>
                <c:pt idx="1476">
                  <c:v>24.821683593749999</c:v>
                </c:pt>
                <c:pt idx="1477">
                  <c:v>24.71510546875</c:v>
                </c:pt>
                <c:pt idx="1478">
                  <c:v>24.71510546875</c:v>
                </c:pt>
                <c:pt idx="1479">
                  <c:v>24.82695703125</c:v>
                </c:pt>
                <c:pt idx="1480">
                  <c:v>24.32109765625</c:v>
                </c:pt>
                <c:pt idx="1481">
                  <c:v>24.32109765625</c:v>
                </c:pt>
                <c:pt idx="1482">
                  <c:v>23.791968749999999</c:v>
                </c:pt>
                <c:pt idx="1483">
                  <c:v>24.306365234379999</c:v>
                </c:pt>
                <c:pt idx="1484">
                  <c:v>24.068599609379998</c:v>
                </c:pt>
                <c:pt idx="1485">
                  <c:v>24.068599609379998</c:v>
                </c:pt>
                <c:pt idx="1486">
                  <c:v>24.394951171879999</c:v>
                </c:pt>
                <c:pt idx="1487">
                  <c:v>24.580332031249998</c:v>
                </c:pt>
                <c:pt idx="1488">
                  <c:v>24.580332031249998</c:v>
                </c:pt>
                <c:pt idx="1489">
                  <c:v>24.363892578129999</c:v>
                </c:pt>
                <c:pt idx="1490">
                  <c:v>24.017744140629997</c:v>
                </c:pt>
                <c:pt idx="1491">
                  <c:v>24.017744140629997</c:v>
                </c:pt>
                <c:pt idx="1492">
                  <c:v>23.931214843749999</c:v>
                </c:pt>
                <c:pt idx="1493">
                  <c:v>24.220316406249999</c:v>
                </c:pt>
                <c:pt idx="1494">
                  <c:v>24.220316406249999</c:v>
                </c:pt>
                <c:pt idx="1495">
                  <c:v>23.596289062499999</c:v>
                </c:pt>
                <c:pt idx="1496">
                  <c:v>23.935400390629997</c:v>
                </c:pt>
                <c:pt idx="1497">
                  <c:v>23.98585546875</c:v>
                </c:pt>
                <c:pt idx="1498">
                  <c:v>23.6658046875</c:v>
                </c:pt>
                <c:pt idx="1499">
                  <c:v>24.180099609379997</c:v>
                </c:pt>
                <c:pt idx="1500">
                  <c:v>23.998707031249999</c:v>
                </c:pt>
                <c:pt idx="1501">
                  <c:v>23.998707031249999</c:v>
                </c:pt>
                <c:pt idx="1502">
                  <c:v>23.83546875</c:v>
                </c:pt>
                <c:pt idx="1503">
                  <c:v>23.489621093749999</c:v>
                </c:pt>
                <c:pt idx="1504">
                  <c:v>23.489621093749999</c:v>
                </c:pt>
                <c:pt idx="1505">
                  <c:v>23.14749609375</c:v>
                </c:pt>
                <c:pt idx="1506">
                  <c:v>23.53024414063</c:v>
                </c:pt>
                <c:pt idx="1507">
                  <c:v>23.53024414063</c:v>
                </c:pt>
                <c:pt idx="1508">
                  <c:v>23.782466796879998</c:v>
                </c:pt>
                <c:pt idx="1509">
                  <c:v>23.547953124999999</c:v>
                </c:pt>
                <c:pt idx="1510">
                  <c:v>23.547953124999999</c:v>
                </c:pt>
                <c:pt idx="1511">
                  <c:v>23.599888671879999</c:v>
                </c:pt>
                <c:pt idx="1512">
                  <c:v>23.691363281249998</c:v>
                </c:pt>
                <c:pt idx="1513">
                  <c:v>23.30083203125</c:v>
                </c:pt>
                <c:pt idx="1514">
                  <c:v>23.30083203125</c:v>
                </c:pt>
                <c:pt idx="1515">
                  <c:v>23.785949218750002</c:v>
                </c:pt>
                <c:pt idx="1516">
                  <c:v>23.977888671879999</c:v>
                </c:pt>
                <c:pt idx="1517">
                  <c:v>23.955417968750002</c:v>
                </c:pt>
                <c:pt idx="1518">
                  <c:v>23.99539453125</c:v>
                </c:pt>
                <c:pt idx="1519">
                  <c:v>23.444222656249998</c:v>
                </c:pt>
                <c:pt idx="1520">
                  <c:v>23.444222656249998</c:v>
                </c:pt>
                <c:pt idx="1521">
                  <c:v>23.776990234379998</c:v>
                </c:pt>
                <c:pt idx="1522">
                  <c:v>23.360212890629999</c:v>
                </c:pt>
                <c:pt idx="1523">
                  <c:v>23.360212890629999</c:v>
                </c:pt>
                <c:pt idx="1524">
                  <c:v>23.327146484379998</c:v>
                </c:pt>
                <c:pt idx="1525">
                  <c:v>23.701705078129997</c:v>
                </c:pt>
                <c:pt idx="1526">
                  <c:v>23.701705078129997</c:v>
                </c:pt>
                <c:pt idx="1527">
                  <c:v>24.154029296879997</c:v>
                </c:pt>
                <c:pt idx="1528">
                  <c:v>23.502757812500001</c:v>
                </c:pt>
                <c:pt idx="1529">
                  <c:v>23.502757812500001</c:v>
                </c:pt>
                <c:pt idx="1530">
                  <c:v>23.66288085938</c:v>
                </c:pt>
                <c:pt idx="1531">
                  <c:v>23.614125000000001</c:v>
                </c:pt>
                <c:pt idx="1532">
                  <c:v>23.614125000000001</c:v>
                </c:pt>
                <c:pt idx="1533">
                  <c:v>23.41450585938</c:v>
                </c:pt>
                <c:pt idx="1534">
                  <c:v>23.435781250000002</c:v>
                </c:pt>
                <c:pt idx="1535">
                  <c:v>23.435781250000002</c:v>
                </c:pt>
                <c:pt idx="1536">
                  <c:v>23.22925585938</c:v>
                </c:pt>
                <c:pt idx="1537">
                  <c:v>23.835345703129999</c:v>
                </c:pt>
                <c:pt idx="1538">
                  <c:v>23.398814453129997</c:v>
                </c:pt>
                <c:pt idx="1539">
                  <c:v>23.398814453129997</c:v>
                </c:pt>
                <c:pt idx="1540">
                  <c:v>23.63028515625</c:v>
                </c:pt>
                <c:pt idx="1541">
                  <c:v>23.29933203125</c:v>
                </c:pt>
                <c:pt idx="1542">
                  <c:v>23.663863281249998</c:v>
                </c:pt>
                <c:pt idx="1543">
                  <c:v>24.31179101563</c:v>
                </c:pt>
                <c:pt idx="1544">
                  <c:v>23.805736328129999</c:v>
                </c:pt>
                <c:pt idx="1545">
                  <c:v>23.805736328129999</c:v>
                </c:pt>
                <c:pt idx="1546">
                  <c:v>23.94134179688</c:v>
                </c:pt>
                <c:pt idx="1547">
                  <c:v>23.670441406249999</c:v>
                </c:pt>
                <c:pt idx="1548">
                  <c:v>23.48448632813</c:v>
                </c:pt>
                <c:pt idx="1549">
                  <c:v>23.48448632813</c:v>
                </c:pt>
                <c:pt idx="1550">
                  <c:v>24.081207031249999</c:v>
                </c:pt>
                <c:pt idx="1551">
                  <c:v>23.60250390625</c:v>
                </c:pt>
                <c:pt idx="1552">
                  <c:v>23.662941406249999</c:v>
                </c:pt>
                <c:pt idx="1553">
                  <c:v>23.33591796875</c:v>
                </c:pt>
                <c:pt idx="1554">
                  <c:v>23.679578124999999</c:v>
                </c:pt>
                <c:pt idx="1555">
                  <c:v>23.679578124999999</c:v>
                </c:pt>
                <c:pt idx="1556">
                  <c:v>24.292599609379998</c:v>
                </c:pt>
                <c:pt idx="1557">
                  <c:v>24.08836328125</c:v>
                </c:pt>
                <c:pt idx="1558">
                  <c:v>24.178783203129999</c:v>
                </c:pt>
                <c:pt idx="1559">
                  <c:v>24.178783203129999</c:v>
                </c:pt>
                <c:pt idx="1560">
                  <c:v>23.8738671875</c:v>
                </c:pt>
                <c:pt idx="1561">
                  <c:v>23.446085937500001</c:v>
                </c:pt>
                <c:pt idx="1562">
                  <c:v>24.065386718749998</c:v>
                </c:pt>
                <c:pt idx="1563">
                  <c:v>23.547742187499999</c:v>
                </c:pt>
                <c:pt idx="1564">
                  <c:v>23.88179101563</c:v>
                </c:pt>
                <c:pt idx="1565">
                  <c:v>23.88179101563</c:v>
                </c:pt>
                <c:pt idx="1566">
                  <c:v>23.377277343749999</c:v>
                </c:pt>
                <c:pt idx="1567">
                  <c:v>23.233546874999998</c:v>
                </c:pt>
                <c:pt idx="1568">
                  <c:v>23.082949218749999</c:v>
                </c:pt>
                <c:pt idx="1569">
                  <c:v>23.082949218749999</c:v>
                </c:pt>
                <c:pt idx="1570">
                  <c:v>23.28445703125</c:v>
                </c:pt>
                <c:pt idx="1571">
                  <c:v>23.79098046875</c:v>
                </c:pt>
                <c:pt idx="1572">
                  <c:v>23.565347656250001</c:v>
                </c:pt>
                <c:pt idx="1573">
                  <c:v>23.877871093749999</c:v>
                </c:pt>
                <c:pt idx="1574">
                  <c:v>24.352003906250001</c:v>
                </c:pt>
                <c:pt idx="1575">
                  <c:v>24.352003906250001</c:v>
                </c:pt>
                <c:pt idx="1576">
                  <c:v>24.121753906249999</c:v>
                </c:pt>
                <c:pt idx="1577">
                  <c:v>24.123316406250002</c:v>
                </c:pt>
                <c:pt idx="1578">
                  <c:v>24.123316406250002</c:v>
                </c:pt>
                <c:pt idx="1579">
                  <c:v>23.385136718750001</c:v>
                </c:pt>
                <c:pt idx="1580">
                  <c:v>23.791300781250001</c:v>
                </c:pt>
                <c:pt idx="1581">
                  <c:v>23.791300781250001</c:v>
                </c:pt>
                <c:pt idx="1582">
                  <c:v>23.948593750000001</c:v>
                </c:pt>
                <c:pt idx="1583">
                  <c:v>23.953757812500001</c:v>
                </c:pt>
                <c:pt idx="1584">
                  <c:v>23.953757812500001</c:v>
                </c:pt>
                <c:pt idx="1585">
                  <c:v>23.452900390629999</c:v>
                </c:pt>
                <c:pt idx="1586">
                  <c:v>23.681812499999999</c:v>
                </c:pt>
                <c:pt idx="1587">
                  <c:v>23.47898828125</c:v>
                </c:pt>
                <c:pt idx="1588">
                  <c:v>23.47898828125</c:v>
                </c:pt>
                <c:pt idx="1589">
                  <c:v>23.57371484375</c:v>
                </c:pt>
                <c:pt idx="1590">
                  <c:v>23.57371484375</c:v>
                </c:pt>
                <c:pt idx="1591">
                  <c:v>23.771003906250002</c:v>
                </c:pt>
                <c:pt idx="1592">
                  <c:v>24.33084765625</c:v>
                </c:pt>
                <c:pt idx="1593">
                  <c:v>23.874951171879999</c:v>
                </c:pt>
                <c:pt idx="1594">
                  <c:v>23.874951171879999</c:v>
                </c:pt>
                <c:pt idx="1595">
                  <c:v>23.995128906249999</c:v>
                </c:pt>
                <c:pt idx="1596">
                  <c:v>23.920816406250001</c:v>
                </c:pt>
                <c:pt idx="1597">
                  <c:v>23.233226562500001</c:v>
                </c:pt>
                <c:pt idx="1598">
                  <c:v>23.605603515629998</c:v>
                </c:pt>
                <c:pt idx="1599">
                  <c:v>23.541371093750001</c:v>
                </c:pt>
                <c:pt idx="1600">
                  <c:v>23.541371093750001</c:v>
                </c:pt>
                <c:pt idx="1601">
                  <c:v>23.692531249999998</c:v>
                </c:pt>
                <c:pt idx="1602">
                  <c:v>23.9290234375</c:v>
                </c:pt>
                <c:pt idx="1603">
                  <c:v>23.70115625</c:v>
                </c:pt>
                <c:pt idx="1604">
                  <c:v>23.70115625</c:v>
                </c:pt>
                <c:pt idx="1605">
                  <c:v>24.180824218750001</c:v>
                </c:pt>
                <c:pt idx="1606">
                  <c:v>23.95115234375</c:v>
                </c:pt>
                <c:pt idx="1607">
                  <c:v>23.891720703129998</c:v>
                </c:pt>
                <c:pt idx="1608">
                  <c:v>23.948234374999998</c:v>
                </c:pt>
                <c:pt idx="1609">
                  <c:v>23.477009765629997</c:v>
                </c:pt>
                <c:pt idx="1610">
                  <c:v>23.477009765629997</c:v>
                </c:pt>
                <c:pt idx="1611">
                  <c:v>23.781646484379998</c:v>
                </c:pt>
                <c:pt idx="1612">
                  <c:v>23.837728515629998</c:v>
                </c:pt>
                <c:pt idx="1613">
                  <c:v>23.837728515629998</c:v>
                </c:pt>
                <c:pt idx="1614">
                  <c:v>24.139240234379997</c:v>
                </c:pt>
                <c:pt idx="1615">
                  <c:v>23.941892578129998</c:v>
                </c:pt>
                <c:pt idx="1616">
                  <c:v>23.414478515629998</c:v>
                </c:pt>
                <c:pt idx="1617">
                  <c:v>23.965572265629998</c:v>
                </c:pt>
                <c:pt idx="1618">
                  <c:v>23.295753906249999</c:v>
                </c:pt>
                <c:pt idx="1619">
                  <c:v>23.295753906249999</c:v>
                </c:pt>
                <c:pt idx="1620">
                  <c:v>23.644318359379998</c:v>
                </c:pt>
                <c:pt idx="1621">
                  <c:v>24.088818359379999</c:v>
                </c:pt>
                <c:pt idx="1622">
                  <c:v>23.632019531249998</c:v>
                </c:pt>
                <c:pt idx="1623">
                  <c:v>23.632019531249998</c:v>
                </c:pt>
                <c:pt idx="1624">
                  <c:v>23.335888671879999</c:v>
                </c:pt>
                <c:pt idx="1625">
                  <c:v>23.335888671879999</c:v>
                </c:pt>
                <c:pt idx="1626">
                  <c:v>23.614005859379997</c:v>
                </c:pt>
                <c:pt idx="1627">
                  <c:v>23.90863671875</c:v>
                </c:pt>
                <c:pt idx="1628">
                  <c:v>23.43295507813</c:v>
                </c:pt>
                <c:pt idx="1629">
                  <c:v>23.43295507813</c:v>
                </c:pt>
                <c:pt idx="1630">
                  <c:v>23.89769335938</c:v>
                </c:pt>
                <c:pt idx="1631">
                  <c:v>23.161222656250001</c:v>
                </c:pt>
                <c:pt idx="1632">
                  <c:v>23.289494140629998</c:v>
                </c:pt>
                <c:pt idx="1633">
                  <c:v>23.201769531250001</c:v>
                </c:pt>
                <c:pt idx="1634">
                  <c:v>23.377332031249999</c:v>
                </c:pt>
                <c:pt idx="1635">
                  <c:v>23.377332031249999</c:v>
                </c:pt>
                <c:pt idx="1636">
                  <c:v>23.813177734379998</c:v>
                </c:pt>
                <c:pt idx="1637">
                  <c:v>23.228054687499998</c:v>
                </c:pt>
                <c:pt idx="1638">
                  <c:v>23.522656250000001</c:v>
                </c:pt>
                <c:pt idx="1639">
                  <c:v>23.522656250000001</c:v>
                </c:pt>
                <c:pt idx="1640">
                  <c:v>23.68898046875</c:v>
                </c:pt>
                <c:pt idx="1641">
                  <c:v>23.54195703125</c:v>
                </c:pt>
                <c:pt idx="1642">
                  <c:v>23.811515624999998</c:v>
                </c:pt>
                <c:pt idx="1643">
                  <c:v>23.375691406249999</c:v>
                </c:pt>
                <c:pt idx="1644">
                  <c:v>23.481052734379997</c:v>
                </c:pt>
                <c:pt idx="1645">
                  <c:v>23.481052734379997</c:v>
                </c:pt>
                <c:pt idx="1646">
                  <c:v>23.438957031249998</c:v>
                </c:pt>
                <c:pt idx="1647">
                  <c:v>23.360212890629999</c:v>
                </c:pt>
                <c:pt idx="1648">
                  <c:v>23.360212890629999</c:v>
                </c:pt>
                <c:pt idx="1649">
                  <c:v>23.457125000000001</c:v>
                </c:pt>
                <c:pt idx="1650">
                  <c:v>23.322660156249999</c:v>
                </c:pt>
                <c:pt idx="1651">
                  <c:v>23.396855468750001</c:v>
                </c:pt>
                <c:pt idx="1652">
                  <c:v>23.169109375000001</c:v>
                </c:pt>
                <c:pt idx="1653">
                  <c:v>23.63497265625</c:v>
                </c:pt>
                <c:pt idx="1654">
                  <c:v>23.63497265625</c:v>
                </c:pt>
                <c:pt idx="1655">
                  <c:v>23.32818554688</c:v>
                </c:pt>
                <c:pt idx="1656">
                  <c:v>23.47285351563</c:v>
                </c:pt>
                <c:pt idx="1657">
                  <c:v>23.47285351563</c:v>
                </c:pt>
                <c:pt idx="1658">
                  <c:v>23.40424609375</c:v>
                </c:pt>
                <c:pt idx="1659">
                  <c:v>22.786441406249999</c:v>
                </c:pt>
                <c:pt idx="1660">
                  <c:v>23.370064453129999</c:v>
                </c:pt>
                <c:pt idx="1661">
                  <c:v>23.03555859375</c:v>
                </c:pt>
                <c:pt idx="1662">
                  <c:v>23.133691406250001</c:v>
                </c:pt>
                <c:pt idx="1663">
                  <c:v>23.373398437500001</c:v>
                </c:pt>
                <c:pt idx="1664">
                  <c:v>23.373398437500001</c:v>
                </c:pt>
                <c:pt idx="1665">
                  <c:v>22.903322265629999</c:v>
                </c:pt>
                <c:pt idx="1666">
                  <c:v>23.269261718749998</c:v>
                </c:pt>
                <c:pt idx="1667">
                  <c:v>23.269261718749998</c:v>
                </c:pt>
                <c:pt idx="1668">
                  <c:v>23.12371679688</c:v>
                </c:pt>
                <c:pt idx="1669">
                  <c:v>23.15635546875</c:v>
                </c:pt>
                <c:pt idx="1670">
                  <c:v>23.15635546875</c:v>
                </c:pt>
                <c:pt idx="1671">
                  <c:v>22.7699140625</c:v>
                </c:pt>
                <c:pt idx="1672">
                  <c:v>22.908128906249999</c:v>
                </c:pt>
                <c:pt idx="1673">
                  <c:v>23.067537109379998</c:v>
                </c:pt>
                <c:pt idx="1674">
                  <c:v>23.067537109379998</c:v>
                </c:pt>
                <c:pt idx="1675">
                  <c:v>22.930199218750001</c:v>
                </c:pt>
                <c:pt idx="1676">
                  <c:v>23.284572265629997</c:v>
                </c:pt>
                <c:pt idx="1677">
                  <c:v>23.284572265629997</c:v>
                </c:pt>
                <c:pt idx="1678">
                  <c:v>23.216445312499999</c:v>
                </c:pt>
                <c:pt idx="1679">
                  <c:v>22.924550781250002</c:v>
                </c:pt>
                <c:pt idx="1680">
                  <c:v>22.924550781250002</c:v>
                </c:pt>
                <c:pt idx="1681">
                  <c:v>22.474683593750001</c:v>
                </c:pt>
                <c:pt idx="1682">
                  <c:v>22.998355468749999</c:v>
                </c:pt>
                <c:pt idx="1683">
                  <c:v>22.998355468749999</c:v>
                </c:pt>
                <c:pt idx="1684">
                  <c:v>22.64276953125</c:v>
                </c:pt>
                <c:pt idx="1685">
                  <c:v>22.98554296875</c:v>
                </c:pt>
                <c:pt idx="1686">
                  <c:v>22.782833984379998</c:v>
                </c:pt>
                <c:pt idx="1687">
                  <c:v>22.782833984379998</c:v>
                </c:pt>
                <c:pt idx="1688">
                  <c:v>23.0966640625</c:v>
                </c:pt>
                <c:pt idx="1689">
                  <c:v>22.490455078129997</c:v>
                </c:pt>
                <c:pt idx="1690">
                  <c:v>22.490455078129997</c:v>
                </c:pt>
                <c:pt idx="1691">
                  <c:v>22.591007812499999</c:v>
                </c:pt>
                <c:pt idx="1692">
                  <c:v>23.097292968750001</c:v>
                </c:pt>
                <c:pt idx="1693">
                  <c:v>23.097292968750001</c:v>
                </c:pt>
                <c:pt idx="1694">
                  <c:v>22.936921874999999</c:v>
                </c:pt>
                <c:pt idx="1695">
                  <c:v>23.049410156250001</c:v>
                </c:pt>
                <c:pt idx="1696">
                  <c:v>22.467873046879998</c:v>
                </c:pt>
                <c:pt idx="1697">
                  <c:v>22.467873046879998</c:v>
                </c:pt>
                <c:pt idx="1698">
                  <c:v>22.555687500000001</c:v>
                </c:pt>
                <c:pt idx="1699">
                  <c:v>22.555687500000001</c:v>
                </c:pt>
                <c:pt idx="1700">
                  <c:v>22.61764648438</c:v>
                </c:pt>
                <c:pt idx="1701">
                  <c:v>22.2683984375</c:v>
                </c:pt>
                <c:pt idx="1702">
                  <c:v>22.491119140629998</c:v>
                </c:pt>
                <c:pt idx="1703">
                  <c:v>22.491119140629998</c:v>
                </c:pt>
                <c:pt idx="1704">
                  <c:v>22.817359374999999</c:v>
                </c:pt>
                <c:pt idx="1705">
                  <c:v>22.30244335938</c:v>
                </c:pt>
                <c:pt idx="1706">
                  <c:v>22.62261523438</c:v>
                </c:pt>
                <c:pt idx="1707">
                  <c:v>22.181281250000001</c:v>
                </c:pt>
                <c:pt idx="1708">
                  <c:v>22.065371093749999</c:v>
                </c:pt>
                <c:pt idx="1709">
                  <c:v>22.065371093749999</c:v>
                </c:pt>
                <c:pt idx="1710">
                  <c:v>22.633921874999999</c:v>
                </c:pt>
                <c:pt idx="1711">
                  <c:v>22.565056640629997</c:v>
                </c:pt>
                <c:pt idx="1712">
                  <c:v>22.986837890629999</c:v>
                </c:pt>
                <c:pt idx="1713">
                  <c:v>22.986837890629999</c:v>
                </c:pt>
                <c:pt idx="1714">
                  <c:v>22.451083984379999</c:v>
                </c:pt>
                <c:pt idx="1715">
                  <c:v>22.568589843750001</c:v>
                </c:pt>
                <c:pt idx="1716">
                  <c:v>22.681734375000001</c:v>
                </c:pt>
                <c:pt idx="1717">
                  <c:v>22.681734375000001</c:v>
                </c:pt>
                <c:pt idx="1718">
                  <c:v>22.513980468749999</c:v>
                </c:pt>
                <c:pt idx="1719">
                  <c:v>22.513980468749999</c:v>
                </c:pt>
                <c:pt idx="1720">
                  <c:v>22.103900390629999</c:v>
                </c:pt>
                <c:pt idx="1721">
                  <c:v>22.722130859379998</c:v>
                </c:pt>
                <c:pt idx="1722">
                  <c:v>22.722130859379998</c:v>
                </c:pt>
                <c:pt idx="1723">
                  <c:v>22.416873046879999</c:v>
                </c:pt>
                <c:pt idx="1724">
                  <c:v>22.56269726563</c:v>
                </c:pt>
                <c:pt idx="1725">
                  <c:v>22.897244140629997</c:v>
                </c:pt>
                <c:pt idx="1726">
                  <c:v>22.420136718750001</c:v>
                </c:pt>
                <c:pt idx="1727">
                  <c:v>22.479234375000001</c:v>
                </c:pt>
                <c:pt idx="1728">
                  <c:v>22.479234375000001</c:v>
                </c:pt>
                <c:pt idx="1729">
                  <c:v>22.084888671879998</c:v>
                </c:pt>
                <c:pt idx="1730">
                  <c:v>22.20948828125</c:v>
                </c:pt>
                <c:pt idx="1731">
                  <c:v>22.6766015625</c:v>
                </c:pt>
                <c:pt idx="1732">
                  <c:v>22.6766015625</c:v>
                </c:pt>
                <c:pt idx="1733">
                  <c:v>21.933673828129997</c:v>
                </c:pt>
                <c:pt idx="1734">
                  <c:v>22.325312499999999</c:v>
                </c:pt>
                <c:pt idx="1735">
                  <c:v>22.229972656249998</c:v>
                </c:pt>
                <c:pt idx="1736">
                  <c:v>22.094417968750001</c:v>
                </c:pt>
                <c:pt idx="1737">
                  <c:v>22.568628906250002</c:v>
                </c:pt>
                <c:pt idx="1738">
                  <c:v>22.568628906250002</c:v>
                </c:pt>
                <c:pt idx="1739">
                  <c:v>22.626234374999999</c:v>
                </c:pt>
                <c:pt idx="1740">
                  <c:v>22.552169921879997</c:v>
                </c:pt>
                <c:pt idx="1741">
                  <c:v>22.552169921879997</c:v>
                </c:pt>
                <c:pt idx="1742">
                  <c:v>22.204587890629998</c:v>
                </c:pt>
                <c:pt idx="1743">
                  <c:v>22.446156250000001</c:v>
                </c:pt>
                <c:pt idx="1744">
                  <c:v>22.446156250000001</c:v>
                </c:pt>
                <c:pt idx="1745">
                  <c:v>22.122498046879997</c:v>
                </c:pt>
                <c:pt idx="1746">
                  <c:v>22.813525390629998</c:v>
                </c:pt>
                <c:pt idx="1747">
                  <c:v>22.813525390629998</c:v>
                </c:pt>
                <c:pt idx="1748">
                  <c:v>22.114783203129999</c:v>
                </c:pt>
                <c:pt idx="1749">
                  <c:v>22.138453125000002</c:v>
                </c:pt>
                <c:pt idx="1750">
                  <c:v>21.873261718750001</c:v>
                </c:pt>
                <c:pt idx="1751">
                  <c:v>21.873261718750001</c:v>
                </c:pt>
                <c:pt idx="1752">
                  <c:v>22.43650390625</c:v>
                </c:pt>
                <c:pt idx="1753">
                  <c:v>22.43650390625</c:v>
                </c:pt>
                <c:pt idx="1754">
                  <c:v>22.27497265625</c:v>
                </c:pt>
                <c:pt idx="1755">
                  <c:v>22.400589843750002</c:v>
                </c:pt>
                <c:pt idx="1756">
                  <c:v>22.365185546879999</c:v>
                </c:pt>
                <c:pt idx="1757">
                  <c:v>22.365185546879999</c:v>
                </c:pt>
                <c:pt idx="1758">
                  <c:v>22.069507812499999</c:v>
                </c:pt>
                <c:pt idx="1759">
                  <c:v>21.892148437500001</c:v>
                </c:pt>
                <c:pt idx="1760">
                  <c:v>21.892148437500001</c:v>
                </c:pt>
                <c:pt idx="1761">
                  <c:v>22.3890390625</c:v>
                </c:pt>
                <c:pt idx="1762">
                  <c:v>22.137128906249998</c:v>
                </c:pt>
                <c:pt idx="1763">
                  <c:v>22.137128906249998</c:v>
                </c:pt>
                <c:pt idx="1764">
                  <c:v>21.75412304688</c:v>
                </c:pt>
                <c:pt idx="1765">
                  <c:v>21.707808593749998</c:v>
                </c:pt>
                <c:pt idx="1766">
                  <c:v>21.707808593749998</c:v>
                </c:pt>
                <c:pt idx="1767">
                  <c:v>21.70804296875</c:v>
                </c:pt>
                <c:pt idx="1768">
                  <c:v>22.31433203125</c:v>
                </c:pt>
                <c:pt idx="1769">
                  <c:v>22.336455078129998</c:v>
                </c:pt>
                <c:pt idx="1770">
                  <c:v>22.36795703125</c:v>
                </c:pt>
                <c:pt idx="1771">
                  <c:v>22.37880078125</c:v>
                </c:pt>
                <c:pt idx="1772">
                  <c:v>22.37880078125</c:v>
                </c:pt>
                <c:pt idx="1773">
                  <c:v>21.95746875</c:v>
                </c:pt>
                <c:pt idx="1774">
                  <c:v>22.321701171879997</c:v>
                </c:pt>
                <c:pt idx="1775">
                  <c:v>21.91742578125</c:v>
                </c:pt>
                <c:pt idx="1776">
                  <c:v>21.91742578125</c:v>
                </c:pt>
                <c:pt idx="1777">
                  <c:v>22.33931054688</c:v>
                </c:pt>
                <c:pt idx="1778">
                  <c:v>21.983619140629997</c:v>
                </c:pt>
                <c:pt idx="1779">
                  <c:v>21.983619140629997</c:v>
                </c:pt>
                <c:pt idx="1780">
                  <c:v>22.102240234379998</c:v>
                </c:pt>
                <c:pt idx="1781">
                  <c:v>21.882693359379999</c:v>
                </c:pt>
                <c:pt idx="1782">
                  <c:v>21.882693359379999</c:v>
                </c:pt>
                <c:pt idx="1783">
                  <c:v>21.91650976563</c:v>
                </c:pt>
                <c:pt idx="1784">
                  <c:v>22.020066406249999</c:v>
                </c:pt>
                <c:pt idx="1785">
                  <c:v>21.768095703129998</c:v>
                </c:pt>
                <c:pt idx="1786">
                  <c:v>21.768095703129998</c:v>
                </c:pt>
                <c:pt idx="1787">
                  <c:v>21.865363281250001</c:v>
                </c:pt>
                <c:pt idx="1788">
                  <c:v>21.865363281250001</c:v>
                </c:pt>
                <c:pt idx="1789">
                  <c:v>22.176535156250001</c:v>
                </c:pt>
                <c:pt idx="1790">
                  <c:v>21.894378906250001</c:v>
                </c:pt>
                <c:pt idx="1791">
                  <c:v>21.738029296879997</c:v>
                </c:pt>
                <c:pt idx="1792">
                  <c:v>21.738029296879997</c:v>
                </c:pt>
                <c:pt idx="1793">
                  <c:v>22.078884765629997</c:v>
                </c:pt>
                <c:pt idx="1794">
                  <c:v>21.695943359379999</c:v>
                </c:pt>
                <c:pt idx="1795">
                  <c:v>21.769175781249999</c:v>
                </c:pt>
                <c:pt idx="1796">
                  <c:v>21.90322070313</c:v>
                </c:pt>
                <c:pt idx="1797">
                  <c:v>21.621712890629997</c:v>
                </c:pt>
                <c:pt idx="1798">
                  <c:v>21.621712890629997</c:v>
                </c:pt>
                <c:pt idx="1799">
                  <c:v>22.190876953129997</c:v>
                </c:pt>
                <c:pt idx="1800">
                  <c:v>22.0806171875</c:v>
                </c:pt>
                <c:pt idx="1801">
                  <c:v>22.112744140629999</c:v>
                </c:pt>
                <c:pt idx="1802">
                  <c:v>22.112744140629999</c:v>
                </c:pt>
                <c:pt idx="1803">
                  <c:v>22.021482421879998</c:v>
                </c:pt>
                <c:pt idx="1804">
                  <c:v>21.47000390625</c:v>
                </c:pt>
                <c:pt idx="1805">
                  <c:v>21.83502148438</c:v>
                </c:pt>
                <c:pt idx="1806">
                  <c:v>21.671394531250002</c:v>
                </c:pt>
                <c:pt idx="1807">
                  <c:v>21.829361328129998</c:v>
                </c:pt>
                <c:pt idx="1808">
                  <c:v>21.829361328129998</c:v>
                </c:pt>
                <c:pt idx="1809">
                  <c:v>21.81234960938</c:v>
                </c:pt>
                <c:pt idx="1810">
                  <c:v>21.83456445313</c:v>
                </c:pt>
                <c:pt idx="1811">
                  <c:v>21.83456445313</c:v>
                </c:pt>
                <c:pt idx="1812">
                  <c:v>22.09865234375</c:v>
                </c:pt>
                <c:pt idx="1813">
                  <c:v>21.958150390629999</c:v>
                </c:pt>
                <c:pt idx="1814">
                  <c:v>21.958150390629999</c:v>
                </c:pt>
                <c:pt idx="1815">
                  <c:v>21.876869140629999</c:v>
                </c:pt>
                <c:pt idx="1816">
                  <c:v>21.824457031249999</c:v>
                </c:pt>
                <c:pt idx="1817">
                  <c:v>21.824457031249999</c:v>
                </c:pt>
                <c:pt idx="1818">
                  <c:v>22.174308593749998</c:v>
                </c:pt>
                <c:pt idx="1819">
                  <c:v>21.79223828125</c:v>
                </c:pt>
                <c:pt idx="1820">
                  <c:v>22.210382812500001</c:v>
                </c:pt>
                <c:pt idx="1821">
                  <c:v>22.210382812500001</c:v>
                </c:pt>
                <c:pt idx="1822">
                  <c:v>21.991324218750002</c:v>
                </c:pt>
                <c:pt idx="1823">
                  <c:v>22.331371093750001</c:v>
                </c:pt>
                <c:pt idx="1824">
                  <c:v>22.331371093750001</c:v>
                </c:pt>
                <c:pt idx="1825">
                  <c:v>22.061845703129997</c:v>
                </c:pt>
                <c:pt idx="1826">
                  <c:v>22.314933593749998</c:v>
                </c:pt>
                <c:pt idx="1827">
                  <c:v>22.314933593749998</c:v>
                </c:pt>
                <c:pt idx="1828">
                  <c:v>21.974542968750001</c:v>
                </c:pt>
                <c:pt idx="1829">
                  <c:v>21.823490234379999</c:v>
                </c:pt>
                <c:pt idx="1830">
                  <c:v>22.181332031250001</c:v>
                </c:pt>
                <c:pt idx="1831">
                  <c:v>22.181332031250001</c:v>
                </c:pt>
                <c:pt idx="1832">
                  <c:v>22.31590234375</c:v>
                </c:pt>
                <c:pt idx="1833">
                  <c:v>22.31590234375</c:v>
                </c:pt>
                <c:pt idx="1834">
                  <c:v>21.903378906250001</c:v>
                </c:pt>
                <c:pt idx="1835">
                  <c:v>22.095203125000001</c:v>
                </c:pt>
                <c:pt idx="1836">
                  <c:v>22.658578124999998</c:v>
                </c:pt>
                <c:pt idx="1837">
                  <c:v>22.658578124999998</c:v>
                </c:pt>
                <c:pt idx="1838">
                  <c:v>22.034216796879999</c:v>
                </c:pt>
                <c:pt idx="1839">
                  <c:v>22.138941406250002</c:v>
                </c:pt>
                <c:pt idx="1840">
                  <c:v>22.138941406250002</c:v>
                </c:pt>
                <c:pt idx="1841">
                  <c:v>22.60796484375</c:v>
                </c:pt>
                <c:pt idx="1842">
                  <c:v>22.471572265629998</c:v>
                </c:pt>
                <c:pt idx="1843">
                  <c:v>22.471572265629998</c:v>
                </c:pt>
                <c:pt idx="1844">
                  <c:v>22.21687304688</c:v>
                </c:pt>
                <c:pt idx="1845">
                  <c:v>22.66346875</c:v>
                </c:pt>
                <c:pt idx="1846">
                  <c:v>22.66346875</c:v>
                </c:pt>
                <c:pt idx="1847">
                  <c:v>22.181933593749999</c:v>
                </c:pt>
                <c:pt idx="1848">
                  <c:v>22.41066992188</c:v>
                </c:pt>
                <c:pt idx="1849">
                  <c:v>22.046312499999999</c:v>
                </c:pt>
                <c:pt idx="1850">
                  <c:v>21.671154296879998</c:v>
                </c:pt>
                <c:pt idx="1851">
                  <c:v>22.241765624999999</c:v>
                </c:pt>
                <c:pt idx="1852">
                  <c:v>22.241765624999999</c:v>
                </c:pt>
                <c:pt idx="1853">
                  <c:v>22.065953125</c:v>
                </c:pt>
                <c:pt idx="1854">
                  <c:v>22.35041601563</c:v>
                </c:pt>
                <c:pt idx="1855">
                  <c:v>22.181300781249998</c:v>
                </c:pt>
                <c:pt idx="1856">
                  <c:v>22.181300781249998</c:v>
                </c:pt>
                <c:pt idx="1857">
                  <c:v>22.154703125000001</c:v>
                </c:pt>
                <c:pt idx="1858">
                  <c:v>22.566435546879998</c:v>
                </c:pt>
                <c:pt idx="1859">
                  <c:v>22.155148437499999</c:v>
                </c:pt>
                <c:pt idx="1860">
                  <c:v>22.230515624999999</c:v>
                </c:pt>
                <c:pt idx="1861">
                  <c:v>22.256099609379998</c:v>
                </c:pt>
                <c:pt idx="1862">
                  <c:v>22.256099609379998</c:v>
                </c:pt>
                <c:pt idx="1863">
                  <c:v>22.216232421879997</c:v>
                </c:pt>
                <c:pt idx="1864">
                  <c:v>22.37104882813</c:v>
                </c:pt>
                <c:pt idx="1865">
                  <c:v>22.479025390629999</c:v>
                </c:pt>
                <c:pt idx="1866">
                  <c:v>22.479025390629999</c:v>
                </c:pt>
                <c:pt idx="1867">
                  <c:v>22.281771484379998</c:v>
                </c:pt>
                <c:pt idx="1868">
                  <c:v>22.281771484379998</c:v>
                </c:pt>
                <c:pt idx="1869">
                  <c:v>21.602587890629998</c:v>
                </c:pt>
                <c:pt idx="1870">
                  <c:v>21.934197265629997</c:v>
                </c:pt>
                <c:pt idx="1871">
                  <c:v>21.740226562499998</c:v>
                </c:pt>
                <c:pt idx="1872">
                  <c:v>21.740226562499998</c:v>
                </c:pt>
                <c:pt idx="1873">
                  <c:v>21.968970703129997</c:v>
                </c:pt>
                <c:pt idx="1874">
                  <c:v>22.364103515629999</c:v>
                </c:pt>
                <c:pt idx="1875">
                  <c:v>21.56525390625</c:v>
                </c:pt>
                <c:pt idx="1876">
                  <c:v>21.889500000000002</c:v>
                </c:pt>
                <c:pt idx="1877">
                  <c:v>21.661980468749999</c:v>
                </c:pt>
                <c:pt idx="1878">
                  <c:v>21.661980468749999</c:v>
                </c:pt>
                <c:pt idx="1879">
                  <c:v>21.83077734375</c:v>
                </c:pt>
                <c:pt idx="1880">
                  <c:v>22.016019531249999</c:v>
                </c:pt>
                <c:pt idx="1881">
                  <c:v>21.666167968749999</c:v>
                </c:pt>
                <c:pt idx="1882">
                  <c:v>21.666167968749999</c:v>
                </c:pt>
                <c:pt idx="1883">
                  <c:v>22.055792968750001</c:v>
                </c:pt>
                <c:pt idx="1884">
                  <c:v>21.754482421879999</c:v>
                </c:pt>
                <c:pt idx="1885">
                  <c:v>21.800650390629997</c:v>
                </c:pt>
                <c:pt idx="1886">
                  <c:v>21.8463828125</c:v>
                </c:pt>
                <c:pt idx="1887">
                  <c:v>21.6013515625</c:v>
                </c:pt>
                <c:pt idx="1888">
                  <c:v>21.6013515625</c:v>
                </c:pt>
                <c:pt idx="1889">
                  <c:v>21.664013671879999</c:v>
                </c:pt>
                <c:pt idx="1890">
                  <c:v>21.56616015625</c:v>
                </c:pt>
                <c:pt idx="1891">
                  <c:v>21.56616015625</c:v>
                </c:pt>
                <c:pt idx="1892">
                  <c:v>21.829769531250001</c:v>
                </c:pt>
                <c:pt idx="1893">
                  <c:v>21.853849609379999</c:v>
                </c:pt>
                <c:pt idx="1894">
                  <c:v>22.152374999999999</c:v>
                </c:pt>
                <c:pt idx="1895">
                  <c:v>22.431271484379998</c:v>
                </c:pt>
                <c:pt idx="1896">
                  <c:v>22.026103515629998</c:v>
                </c:pt>
                <c:pt idx="1897">
                  <c:v>22.026103515629998</c:v>
                </c:pt>
                <c:pt idx="1898">
                  <c:v>22.170908203129997</c:v>
                </c:pt>
                <c:pt idx="1899">
                  <c:v>21.602775390629997</c:v>
                </c:pt>
                <c:pt idx="1900">
                  <c:v>21.68171679688</c:v>
                </c:pt>
                <c:pt idx="1901">
                  <c:v>21.68171679688</c:v>
                </c:pt>
                <c:pt idx="1902">
                  <c:v>21.687175781250001</c:v>
                </c:pt>
                <c:pt idx="1903">
                  <c:v>21.561250000000001</c:v>
                </c:pt>
                <c:pt idx="1904">
                  <c:v>21.848017578129998</c:v>
                </c:pt>
                <c:pt idx="1905">
                  <c:v>21.704964843749998</c:v>
                </c:pt>
                <c:pt idx="1906">
                  <c:v>21.704964843749998</c:v>
                </c:pt>
                <c:pt idx="1907">
                  <c:v>22.154787109379999</c:v>
                </c:pt>
                <c:pt idx="1908">
                  <c:v>21.649750000000001</c:v>
                </c:pt>
                <c:pt idx="1909">
                  <c:v>21.839222656250001</c:v>
                </c:pt>
                <c:pt idx="1910">
                  <c:v>21.839222656250001</c:v>
                </c:pt>
                <c:pt idx="1911">
                  <c:v>21.914874999999999</c:v>
                </c:pt>
                <c:pt idx="1912">
                  <c:v>21.867253906249999</c:v>
                </c:pt>
                <c:pt idx="1913">
                  <c:v>21.914433593750001</c:v>
                </c:pt>
                <c:pt idx="1914">
                  <c:v>21.534812500000001</c:v>
                </c:pt>
                <c:pt idx="1915">
                  <c:v>21.747236328129997</c:v>
                </c:pt>
                <c:pt idx="1916">
                  <c:v>21.747236328129997</c:v>
                </c:pt>
                <c:pt idx="1917">
                  <c:v>21.46023828125</c:v>
                </c:pt>
                <c:pt idx="1918">
                  <c:v>21.53959179688</c:v>
                </c:pt>
                <c:pt idx="1919">
                  <c:v>21.53959179688</c:v>
                </c:pt>
                <c:pt idx="1920">
                  <c:v>21.541732421879999</c:v>
                </c:pt>
                <c:pt idx="1921">
                  <c:v>21.61239648438</c:v>
                </c:pt>
                <c:pt idx="1922">
                  <c:v>21.61239648438</c:v>
                </c:pt>
                <c:pt idx="1923">
                  <c:v>21.427222656249999</c:v>
                </c:pt>
                <c:pt idx="1924">
                  <c:v>21.5788203125</c:v>
                </c:pt>
                <c:pt idx="1925">
                  <c:v>21.5788203125</c:v>
                </c:pt>
                <c:pt idx="1926">
                  <c:v>21.743544921879998</c:v>
                </c:pt>
                <c:pt idx="1927">
                  <c:v>21.666175781250001</c:v>
                </c:pt>
                <c:pt idx="1928">
                  <c:v>21.963759765629998</c:v>
                </c:pt>
                <c:pt idx="1929">
                  <c:v>21.963759765629998</c:v>
                </c:pt>
                <c:pt idx="1930">
                  <c:v>21.356054687499999</c:v>
                </c:pt>
                <c:pt idx="1931">
                  <c:v>21.356054687499999</c:v>
                </c:pt>
                <c:pt idx="1932">
                  <c:v>21.406566406250001</c:v>
                </c:pt>
                <c:pt idx="1933">
                  <c:v>21.487785156249998</c:v>
                </c:pt>
                <c:pt idx="1934">
                  <c:v>21.767308593749998</c:v>
                </c:pt>
                <c:pt idx="1935">
                  <c:v>21.767308593749998</c:v>
                </c:pt>
                <c:pt idx="1936">
                  <c:v>21.307580078129998</c:v>
                </c:pt>
                <c:pt idx="1937">
                  <c:v>21.275794921879999</c:v>
                </c:pt>
                <c:pt idx="1938">
                  <c:v>21.575958984379998</c:v>
                </c:pt>
                <c:pt idx="1939">
                  <c:v>21.173105468749998</c:v>
                </c:pt>
                <c:pt idx="1940">
                  <c:v>21.431609375000001</c:v>
                </c:pt>
                <c:pt idx="1941">
                  <c:v>21.431609375000001</c:v>
                </c:pt>
                <c:pt idx="1942">
                  <c:v>21.31908984375</c:v>
                </c:pt>
                <c:pt idx="1943">
                  <c:v>20.944535156250002</c:v>
                </c:pt>
                <c:pt idx="1944">
                  <c:v>20.875884765629998</c:v>
                </c:pt>
                <c:pt idx="1945">
                  <c:v>20.875884765629998</c:v>
                </c:pt>
                <c:pt idx="1946">
                  <c:v>20.621812500000001</c:v>
                </c:pt>
                <c:pt idx="1947">
                  <c:v>21.05990234375</c:v>
                </c:pt>
                <c:pt idx="1948">
                  <c:v>20.917371093749999</c:v>
                </c:pt>
                <c:pt idx="1949">
                  <c:v>21.12457226563</c:v>
                </c:pt>
                <c:pt idx="1950">
                  <c:v>21.12457226563</c:v>
                </c:pt>
                <c:pt idx="1951">
                  <c:v>21.196332031250002</c:v>
                </c:pt>
                <c:pt idx="1952">
                  <c:v>21.498568359379998</c:v>
                </c:pt>
                <c:pt idx="1953">
                  <c:v>21.060574218749998</c:v>
                </c:pt>
                <c:pt idx="1954">
                  <c:v>21.060574218749998</c:v>
                </c:pt>
                <c:pt idx="1955">
                  <c:v>20.882533203129999</c:v>
                </c:pt>
                <c:pt idx="1956">
                  <c:v>21.214378906250001</c:v>
                </c:pt>
                <c:pt idx="1957">
                  <c:v>20.971662109379999</c:v>
                </c:pt>
                <c:pt idx="1958">
                  <c:v>21.367125000000001</c:v>
                </c:pt>
                <c:pt idx="1959">
                  <c:v>20.933339843750002</c:v>
                </c:pt>
                <c:pt idx="1960">
                  <c:v>20.933339843750002</c:v>
                </c:pt>
                <c:pt idx="1961">
                  <c:v>21.014949218750001</c:v>
                </c:pt>
                <c:pt idx="1962">
                  <c:v>21.199070312500002</c:v>
                </c:pt>
                <c:pt idx="1963">
                  <c:v>21.199070312500002</c:v>
                </c:pt>
                <c:pt idx="1964">
                  <c:v>20.920375</c:v>
                </c:pt>
                <c:pt idx="1965">
                  <c:v>21.131550781249999</c:v>
                </c:pt>
                <c:pt idx="1966">
                  <c:v>21.06372851563</c:v>
                </c:pt>
                <c:pt idx="1967">
                  <c:v>21.214121093749998</c:v>
                </c:pt>
                <c:pt idx="1968">
                  <c:v>21.286029296879999</c:v>
                </c:pt>
                <c:pt idx="1969">
                  <c:v>21.286029296879999</c:v>
                </c:pt>
                <c:pt idx="1970">
                  <c:v>21.114494140629997</c:v>
                </c:pt>
                <c:pt idx="1971">
                  <c:v>21.356300781249999</c:v>
                </c:pt>
                <c:pt idx="1972">
                  <c:v>21.094214843749999</c:v>
                </c:pt>
                <c:pt idx="1973">
                  <c:v>21.094214843749999</c:v>
                </c:pt>
                <c:pt idx="1974">
                  <c:v>21.26319921875</c:v>
                </c:pt>
                <c:pt idx="1975">
                  <c:v>20.895068359379998</c:v>
                </c:pt>
                <c:pt idx="1976">
                  <c:v>20.3398984375</c:v>
                </c:pt>
                <c:pt idx="1977">
                  <c:v>20.786914062499999</c:v>
                </c:pt>
                <c:pt idx="1978">
                  <c:v>20.822382812499999</c:v>
                </c:pt>
                <c:pt idx="1979">
                  <c:v>20.822382812499999</c:v>
                </c:pt>
                <c:pt idx="1980">
                  <c:v>21.143566406249999</c:v>
                </c:pt>
                <c:pt idx="1981">
                  <c:v>20.990457031249999</c:v>
                </c:pt>
                <c:pt idx="1982">
                  <c:v>20.618847656250001</c:v>
                </c:pt>
                <c:pt idx="1983">
                  <c:v>20.618847656250001</c:v>
                </c:pt>
                <c:pt idx="1984">
                  <c:v>20.821529296879998</c:v>
                </c:pt>
                <c:pt idx="1985">
                  <c:v>20.805937499999999</c:v>
                </c:pt>
                <c:pt idx="1986">
                  <c:v>21.09279296875</c:v>
                </c:pt>
                <c:pt idx="1987">
                  <c:v>20.866431640629997</c:v>
                </c:pt>
                <c:pt idx="1988">
                  <c:v>20.811476562500001</c:v>
                </c:pt>
                <c:pt idx="1989">
                  <c:v>20.811476562500001</c:v>
                </c:pt>
                <c:pt idx="1990">
                  <c:v>20.910707031249999</c:v>
                </c:pt>
                <c:pt idx="1991">
                  <c:v>20.429992187500002</c:v>
                </c:pt>
                <c:pt idx="1992">
                  <c:v>20.429992187500002</c:v>
                </c:pt>
                <c:pt idx="1993">
                  <c:v>20.548498046879999</c:v>
                </c:pt>
                <c:pt idx="1994">
                  <c:v>20.559453125000001</c:v>
                </c:pt>
                <c:pt idx="1995">
                  <c:v>20.559453125000001</c:v>
                </c:pt>
                <c:pt idx="1996">
                  <c:v>20.900417968749998</c:v>
                </c:pt>
                <c:pt idx="1997">
                  <c:v>20.68919726563</c:v>
                </c:pt>
                <c:pt idx="1998">
                  <c:v>20.947308593750002</c:v>
                </c:pt>
                <c:pt idx="1999">
                  <c:v>20.947308593750002</c:v>
                </c:pt>
                <c:pt idx="2000">
                  <c:v>21.181617187499999</c:v>
                </c:pt>
                <c:pt idx="2001">
                  <c:v>20.782378906249999</c:v>
                </c:pt>
                <c:pt idx="2002">
                  <c:v>21.002947265629999</c:v>
                </c:pt>
                <c:pt idx="2003">
                  <c:v>20.54818359375</c:v>
                </c:pt>
                <c:pt idx="2004">
                  <c:v>20.562035156250001</c:v>
                </c:pt>
                <c:pt idx="2005">
                  <c:v>20.562035156250001</c:v>
                </c:pt>
                <c:pt idx="2006">
                  <c:v>20.523375000000001</c:v>
                </c:pt>
                <c:pt idx="2007">
                  <c:v>20.638908203129997</c:v>
                </c:pt>
                <c:pt idx="2008">
                  <c:v>20.638908203129997</c:v>
                </c:pt>
                <c:pt idx="2009">
                  <c:v>20.962878906250001</c:v>
                </c:pt>
                <c:pt idx="2010">
                  <c:v>20.516019531249999</c:v>
                </c:pt>
                <c:pt idx="2011">
                  <c:v>20.611628906250001</c:v>
                </c:pt>
                <c:pt idx="2012">
                  <c:v>20.72684375</c:v>
                </c:pt>
                <c:pt idx="2013">
                  <c:v>20.696841796879998</c:v>
                </c:pt>
                <c:pt idx="2014">
                  <c:v>20.975066406250001</c:v>
                </c:pt>
                <c:pt idx="2015">
                  <c:v>20.975066406250001</c:v>
                </c:pt>
                <c:pt idx="2016">
                  <c:v>20.811863281250002</c:v>
                </c:pt>
                <c:pt idx="2017">
                  <c:v>20.572097656250001</c:v>
                </c:pt>
                <c:pt idx="2018">
                  <c:v>20.8591640625</c:v>
                </c:pt>
                <c:pt idx="2019">
                  <c:v>20.8591640625</c:v>
                </c:pt>
                <c:pt idx="2020">
                  <c:v>20.573917968749999</c:v>
                </c:pt>
                <c:pt idx="2021">
                  <c:v>20.573917968749999</c:v>
                </c:pt>
                <c:pt idx="2022">
                  <c:v>20.468435546879999</c:v>
                </c:pt>
                <c:pt idx="2023">
                  <c:v>20.531154296879997</c:v>
                </c:pt>
                <c:pt idx="2024">
                  <c:v>20.780064453129999</c:v>
                </c:pt>
                <c:pt idx="2025">
                  <c:v>20.780064453129999</c:v>
                </c:pt>
                <c:pt idx="2026">
                  <c:v>20.489652343749999</c:v>
                </c:pt>
                <c:pt idx="2027">
                  <c:v>20.666275390629998</c:v>
                </c:pt>
                <c:pt idx="2028">
                  <c:v>20.44287109375</c:v>
                </c:pt>
                <c:pt idx="2029">
                  <c:v>20.528031250000002</c:v>
                </c:pt>
                <c:pt idx="2030">
                  <c:v>20.797349609379999</c:v>
                </c:pt>
                <c:pt idx="2031">
                  <c:v>20.797349609379999</c:v>
                </c:pt>
                <c:pt idx="2032">
                  <c:v>20.397666015629998</c:v>
                </c:pt>
                <c:pt idx="2033">
                  <c:v>20.44709570313</c:v>
                </c:pt>
                <c:pt idx="2034">
                  <c:v>20.44709570313</c:v>
                </c:pt>
                <c:pt idx="2035">
                  <c:v>20.463382812500001</c:v>
                </c:pt>
                <c:pt idx="2036">
                  <c:v>20.499769531249999</c:v>
                </c:pt>
                <c:pt idx="2037">
                  <c:v>20.767490234379999</c:v>
                </c:pt>
                <c:pt idx="2038">
                  <c:v>20.47298828125</c:v>
                </c:pt>
                <c:pt idx="2039">
                  <c:v>20.760675781250001</c:v>
                </c:pt>
                <c:pt idx="2040">
                  <c:v>20.760675781250001</c:v>
                </c:pt>
                <c:pt idx="2041">
                  <c:v>20.45257226563</c:v>
                </c:pt>
                <c:pt idx="2042">
                  <c:v>20.61422265625</c:v>
                </c:pt>
                <c:pt idx="2043">
                  <c:v>20.746746093750001</c:v>
                </c:pt>
                <c:pt idx="2044">
                  <c:v>20.746746093750001</c:v>
                </c:pt>
                <c:pt idx="2045">
                  <c:v>20.803246093750001</c:v>
                </c:pt>
                <c:pt idx="2046">
                  <c:v>20.822582031250001</c:v>
                </c:pt>
                <c:pt idx="2047">
                  <c:v>20.46008203125</c:v>
                </c:pt>
                <c:pt idx="2048">
                  <c:v>20.71299609375</c:v>
                </c:pt>
                <c:pt idx="2049">
                  <c:v>20.246874999999999</c:v>
                </c:pt>
                <c:pt idx="2050">
                  <c:v>20.246874999999999</c:v>
                </c:pt>
                <c:pt idx="2051">
                  <c:v>20.298699218749999</c:v>
                </c:pt>
                <c:pt idx="2052">
                  <c:v>20.79351757813</c:v>
                </c:pt>
                <c:pt idx="2053">
                  <c:v>20.79351757813</c:v>
                </c:pt>
                <c:pt idx="2054">
                  <c:v>20.656294921879997</c:v>
                </c:pt>
                <c:pt idx="2055">
                  <c:v>20.68709765625</c:v>
                </c:pt>
                <c:pt idx="2056">
                  <c:v>20.320181640629997</c:v>
                </c:pt>
                <c:pt idx="2057">
                  <c:v>20.52115234375</c:v>
                </c:pt>
                <c:pt idx="2058">
                  <c:v>20.762542968750001</c:v>
                </c:pt>
                <c:pt idx="2059">
                  <c:v>20.762542968750001</c:v>
                </c:pt>
                <c:pt idx="2060">
                  <c:v>20.40340625</c:v>
                </c:pt>
                <c:pt idx="2061">
                  <c:v>20.539828125</c:v>
                </c:pt>
                <c:pt idx="2062">
                  <c:v>20.154273437499999</c:v>
                </c:pt>
                <c:pt idx="2063">
                  <c:v>20.154273437499999</c:v>
                </c:pt>
                <c:pt idx="2064">
                  <c:v>20.5126953125</c:v>
                </c:pt>
                <c:pt idx="2065">
                  <c:v>20.463283203129997</c:v>
                </c:pt>
                <c:pt idx="2066">
                  <c:v>20.095947265629999</c:v>
                </c:pt>
                <c:pt idx="2067">
                  <c:v>20.170046875000001</c:v>
                </c:pt>
                <c:pt idx="2068">
                  <c:v>20.043228515629998</c:v>
                </c:pt>
                <c:pt idx="2069">
                  <c:v>20.043228515629998</c:v>
                </c:pt>
                <c:pt idx="2070">
                  <c:v>20.33612890625</c:v>
                </c:pt>
                <c:pt idx="2071">
                  <c:v>20.468158203129999</c:v>
                </c:pt>
                <c:pt idx="2072">
                  <c:v>20.245285156249999</c:v>
                </c:pt>
                <c:pt idx="2073">
                  <c:v>20.245285156249999</c:v>
                </c:pt>
                <c:pt idx="2074">
                  <c:v>20.461910156249999</c:v>
                </c:pt>
                <c:pt idx="2075">
                  <c:v>20.354566406250001</c:v>
                </c:pt>
                <c:pt idx="2076">
                  <c:v>20.284507812499999</c:v>
                </c:pt>
                <c:pt idx="2077">
                  <c:v>20.111796875</c:v>
                </c:pt>
                <c:pt idx="2078">
                  <c:v>19.874505859379997</c:v>
                </c:pt>
                <c:pt idx="2079">
                  <c:v>19.874505859379997</c:v>
                </c:pt>
                <c:pt idx="2080">
                  <c:v>20.172357421879997</c:v>
                </c:pt>
                <c:pt idx="2081">
                  <c:v>20.09474609375</c:v>
                </c:pt>
                <c:pt idx="2082">
                  <c:v>20.353738281249999</c:v>
                </c:pt>
                <c:pt idx="2083">
                  <c:v>20.353738281249999</c:v>
                </c:pt>
                <c:pt idx="2084">
                  <c:v>20.115650390629998</c:v>
                </c:pt>
                <c:pt idx="2085">
                  <c:v>20.02126367188</c:v>
                </c:pt>
                <c:pt idx="2086">
                  <c:v>19.96851367188</c:v>
                </c:pt>
                <c:pt idx="2087">
                  <c:v>19.961535156250001</c:v>
                </c:pt>
                <c:pt idx="2088">
                  <c:v>20.39193359375</c:v>
                </c:pt>
                <c:pt idx="2089">
                  <c:v>20.39193359375</c:v>
                </c:pt>
                <c:pt idx="2090">
                  <c:v>20.36284375</c:v>
                </c:pt>
                <c:pt idx="2091">
                  <c:v>19.928232421879997</c:v>
                </c:pt>
                <c:pt idx="2092">
                  <c:v>19.928232421879997</c:v>
                </c:pt>
                <c:pt idx="2093">
                  <c:v>19.994570312499999</c:v>
                </c:pt>
                <c:pt idx="2094">
                  <c:v>20.305748046879998</c:v>
                </c:pt>
                <c:pt idx="2095">
                  <c:v>20.305748046879998</c:v>
                </c:pt>
                <c:pt idx="2096">
                  <c:v>19.868390625</c:v>
                </c:pt>
                <c:pt idx="2097">
                  <c:v>19.823392578129997</c:v>
                </c:pt>
                <c:pt idx="2098">
                  <c:v>20.085068359379999</c:v>
                </c:pt>
                <c:pt idx="2099">
                  <c:v>20.085068359379999</c:v>
                </c:pt>
                <c:pt idx="2100">
                  <c:v>19.879785156250001</c:v>
                </c:pt>
                <c:pt idx="2101">
                  <c:v>20.006208984379999</c:v>
                </c:pt>
                <c:pt idx="2102">
                  <c:v>20.006208984379999</c:v>
                </c:pt>
                <c:pt idx="2103">
                  <c:v>20.036931640629998</c:v>
                </c:pt>
                <c:pt idx="2104">
                  <c:v>20.111650390629997</c:v>
                </c:pt>
                <c:pt idx="2105">
                  <c:v>20.195896484379997</c:v>
                </c:pt>
                <c:pt idx="2106">
                  <c:v>19.825601562500001</c:v>
                </c:pt>
                <c:pt idx="2107">
                  <c:v>20.042906250000001</c:v>
                </c:pt>
                <c:pt idx="2108">
                  <c:v>20.042906250000001</c:v>
                </c:pt>
                <c:pt idx="2109">
                  <c:v>19.831746093749999</c:v>
                </c:pt>
                <c:pt idx="2110">
                  <c:v>19.822556640629998</c:v>
                </c:pt>
                <c:pt idx="2111">
                  <c:v>19.82055859375</c:v>
                </c:pt>
                <c:pt idx="2112">
                  <c:v>19.82055859375</c:v>
                </c:pt>
                <c:pt idx="2113">
                  <c:v>19.74454882813</c:v>
                </c:pt>
                <c:pt idx="2114">
                  <c:v>19.859744140629999</c:v>
                </c:pt>
                <c:pt idx="2115">
                  <c:v>19.859744140629999</c:v>
                </c:pt>
                <c:pt idx="2116">
                  <c:v>20.00559765625</c:v>
                </c:pt>
                <c:pt idx="2117">
                  <c:v>19.956269531250001</c:v>
                </c:pt>
                <c:pt idx="2118">
                  <c:v>19.956269531250001</c:v>
                </c:pt>
                <c:pt idx="2119">
                  <c:v>19.70370507813</c:v>
                </c:pt>
                <c:pt idx="2120">
                  <c:v>20.107941406249999</c:v>
                </c:pt>
                <c:pt idx="2121">
                  <c:v>20.051822265629998</c:v>
                </c:pt>
                <c:pt idx="2122">
                  <c:v>20.051822265629998</c:v>
                </c:pt>
                <c:pt idx="2123">
                  <c:v>19.964050781249998</c:v>
                </c:pt>
                <c:pt idx="2124">
                  <c:v>19.749472656249999</c:v>
                </c:pt>
                <c:pt idx="2125">
                  <c:v>19.749472656249999</c:v>
                </c:pt>
                <c:pt idx="2126">
                  <c:v>20.02532617188</c:v>
                </c:pt>
                <c:pt idx="2127">
                  <c:v>19.972597656249999</c:v>
                </c:pt>
                <c:pt idx="2128">
                  <c:v>19.972597656249999</c:v>
                </c:pt>
                <c:pt idx="2129">
                  <c:v>19.883417968749999</c:v>
                </c:pt>
                <c:pt idx="2130">
                  <c:v>19.800794921879998</c:v>
                </c:pt>
                <c:pt idx="2131">
                  <c:v>19.506482421879998</c:v>
                </c:pt>
                <c:pt idx="2132">
                  <c:v>19.843898437499998</c:v>
                </c:pt>
                <c:pt idx="2133">
                  <c:v>19.694675781250002</c:v>
                </c:pt>
                <c:pt idx="2134">
                  <c:v>19.694675781250002</c:v>
                </c:pt>
                <c:pt idx="2135">
                  <c:v>19.84366992188</c:v>
                </c:pt>
                <c:pt idx="2136">
                  <c:v>19.73298046875</c:v>
                </c:pt>
                <c:pt idx="2137">
                  <c:v>19.586832031250001</c:v>
                </c:pt>
                <c:pt idx="2138">
                  <c:v>19.586832031250001</c:v>
                </c:pt>
                <c:pt idx="2139">
                  <c:v>19.803708984379998</c:v>
                </c:pt>
                <c:pt idx="2140">
                  <c:v>19.67311914063</c:v>
                </c:pt>
                <c:pt idx="2141">
                  <c:v>19.804839843749999</c:v>
                </c:pt>
                <c:pt idx="2142">
                  <c:v>19.524003906250002</c:v>
                </c:pt>
                <c:pt idx="2143">
                  <c:v>19.56255078125</c:v>
                </c:pt>
                <c:pt idx="2144">
                  <c:v>19.56255078125</c:v>
                </c:pt>
                <c:pt idx="2145">
                  <c:v>19.676701171879998</c:v>
                </c:pt>
                <c:pt idx="2146">
                  <c:v>19.485519531249999</c:v>
                </c:pt>
                <c:pt idx="2147">
                  <c:v>19.485519531249999</c:v>
                </c:pt>
                <c:pt idx="2148">
                  <c:v>19.751677734379999</c:v>
                </c:pt>
                <c:pt idx="2149">
                  <c:v>19.897513671879999</c:v>
                </c:pt>
                <c:pt idx="2150">
                  <c:v>19.897513671879999</c:v>
                </c:pt>
                <c:pt idx="2151">
                  <c:v>19.649287109379998</c:v>
                </c:pt>
                <c:pt idx="2152">
                  <c:v>19.463412109379998</c:v>
                </c:pt>
                <c:pt idx="2153">
                  <c:v>19.783708984379999</c:v>
                </c:pt>
                <c:pt idx="2154">
                  <c:v>19.783708984379999</c:v>
                </c:pt>
                <c:pt idx="2155">
                  <c:v>19.926111328129998</c:v>
                </c:pt>
                <c:pt idx="2156">
                  <c:v>19.59943359375</c:v>
                </c:pt>
                <c:pt idx="2157">
                  <c:v>19.59943359375</c:v>
                </c:pt>
                <c:pt idx="2158">
                  <c:v>19.773771484379999</c:v>
                </c:pt>
                <c:pt idx="2159">
                  <c:v>19.77240625</c:v>
                </c:pt>
                <c:pt idx="2160">
                  <c:v>19.77240625</c:v>
                </c:pt>
                <c:pt idx="2161">
                  <c:v>19.550314453129999</c:v>
                </c:pt>
                <c:pt idx="2162">
                  <c:v>19.5236484375</c:v>
                </c:pt>
                <c:pt idx="2163">
                  <c:v>19.5236484375</c:v>
                </c:pt>
                <c:pt idx="2164">
                  <c:v>19.62206054688</c:v>
                </c:pt>
                <c:pt idx="2165">
                  <c:v>19.489167968749999</c:v>
                </c:pt>
                <c:pt idx="2166">
                  <c:v>19.57518554688</c:v>
                </c:pt>
                <c:pt idx="2167">
                  <c:v>19.367537109379999</c:v>
                </c:pt>
                <c:pt idx="2168">
                  <c:v>19.388046875000001</c:v>
                </c:pt>
                <c:pt idx="2169">
                  <c:v>19.388046875000001</c:v>
                </c:pt>
                <c:pt idx="2170">
                  <c:v>19.529923828129998</c:v>
                </c:pt>
                <c:pt idx="2171">
                  <c:v>19.486521484379999</c:v>
                </c:pt>
                <c:pt idx="2172">
                  <c:v>19.571982421879998</c:v>
                </c:pt>
                <c:pt idx="2173">
                  <c:v>19.571982421879998</c:v>
                </c:pt>
                <c:pt idx="2174">
                  <c:v>19.248744140629999</c:v>
                </c:pt>
                <c:pt idx="2175">
                  <c:v>19.52569335938</c:v>
                </c:pt>
                <c:pt idx="2176">
                  <c:v>19.62888671875</c:v>
                </c:pt>
                <c:pt idx="2177">
                  <c:v>19.432800781249998</c:v>
                </c:pt>
                <c:pt idx="2178">
                  <c:v>19.333484375000001</c:v>
                </c:pt>
                <c:pt idx="2179">
                  <c:v>19.333484375000001</c:v>
                </c:pt>
                <c:pt idx="2180">
                  <c:v>18.793263671879998</c:v>
                </c:pt>
                <c:pt idx="2181">
                  <c:v>19.11821484375</c:v>
                </c:pt>
                <c:pt idx="2182">
                  <c:v>19.11821484375</c:v>
                </c:pt>
                <c:pt idx="2183">
                  <c:v>19.038201171879997</c:v>
                </c:pt>
                <c:pt idx="2184">
                  <c:v>19.417679687500002</c:v>
                </c:pt>
                <c:pt idx="2185">
                  <c:v>19.417679687500002</c:v>
                </c:pt>
                <c:pt idx="2186">
                  <c:v>19.037484374999998</c:v>
                </c:pt>
                <c:pt idx="2187">
                  <c:v>19.294402343750001</c:v>
                </c:pt>
                <c:pt idx="2188">
                  <c:v>19.280738281249999</c:v>
                </c:pt>
                <c:pt idx="2189">
                  <c:v>19.280738281249999</c:v>
                </c:pt>
                <c:pt idx="2190">
                  <c:v>19.096115234379997</c:v>
                </c:pt>
                <c:pt idx="2191">
                  <c:v>19.241214843750001</c:v>
                </c:pt>
                <c:pt idx="2192">
                  <c:v>19.079291015629998</c:v>
                </c:pt>
                <c:pt idx="2193">
                  <c:v>19.40982421875</c:v>
                </c:pt>
                <c:pt idx="2194">
                  <c:v>19.304832031250001</c:v>
                </c:pt>
                <c:pt idx="2195">
                  <c:v>19.304832031250001</c:v>
                </c:pt>
                <c:pt idx="2196">
                  <c:v>18.97906445313</c:v>
                </c:pt>
                <c:pt idx="2197">
                  <c:v>19.00028710938</c:v>
                </c:pt>
                <c:pt idx="2198">
                  <c:v>19.00028710938</c:v>
                </c:pt>
                <c:pt idx="2199">
                  <c:v>18.90157421875</c:v>
                </c:pt>
                <c:pt idx="2200">
                  <c:v>19.20614648438</c:v>
                </c:pt>
                <c:pt idx="2201">
                  <c:v>19.129878906249999</c:v>
                </c:pt>
                <c:pt idx="2202">
                  <c:v>19.34418359375</c:v>
                </c:pt>
                <c:pt idx="2203">
                  <c:v>19.312806640629997</c:v>
                </c:pt>
                <c:pt idx="2204">
                  <c:v>19.312806640629997</c:v>
                </c:pt>
                <c:pt idx="2205">
                  <c:v>18.949728515629999</c:v>
                </c:pt>
                <c:pt idx="2206">
                  <c:v>19.32787890625</c:v>
                </c:pt>
                <c:pt idx="2207">
                  <c:v>19.14260351563</c:v>
                </c:pt>
                <c:pt idx="2208">
                  <c:v>19.14260351563</c:v>
                </c:pt>
                <c:pt idx="2209">
                  <c:v>19.289722656249999</c:v>
                </c:pt>
                <c:pt idx="2210">
                  <c:v>19.106091796879998</c:v>
                </c:pt>
                <c:pt idx="2211">
                  <c:v>19.106091796879998</c:v>
                </c:pt>
                <c:pt idx="2212">
                  <c:v>18.981541015629997</c:v>
                </c:pt>
                <c:pt idx="2213">
                  <c:v>18.614144531249998</c:v>
                </c:pt>
                <c:pt idx="2214">
                  <c:v>18.614144531249998</c:v>
                </c:pt>
                <c:pt idx="2215">
                  <c:v>18.856308593750001</c:v>
                </c:pt>
                <c:pt idx="2216">
                  <c:v>19.155580078129997</c:v>
                </c:pt>
                <c:pt idx="2217">
                  <c:v>19.030232421879997</c:v>
                </c:pt>
                <c:pt idx="2218">
                  <c:v>19.030232421879997</c:v>
                </c:pt>
                <c:pt idx="2219">
                  <c:v>19.054494140629998</c:v>
                </c:pt>
                <c:pt idx="2220">
                  <c:v>18.730134765629998</c:v>
                </c:pt>
                <c:pt idx="2221">
                  <c:v>19.126181640629998</c:v>
                </c:pt>
                <c:pt idx="2222">
                  <c:v>19.188974609379997</c:v>
                </c:pt>
                <c:pt idx="2223">
                  <c:v>18.912615234379999</c:v>
                </c:pt>
                <c:pt idx="2224">
                  <c:v>18.912615234379999</c:v>
                </c:pt>
                <c:pt idx="2225">
                  <c:v>19.15027539063</c:v>
                </c:pt>
                <c:pt idx="2226">
                  <c:v>19.02000390625</c:v>
                </c:pt>
                <c:pt idx="2227">
                  <c:v>19.02000390625</c:v>
                </c:pt>
                <c:pt idx="2228">
                  <c:v>19.091722656249999</c:v>
                </c:pt>
                <c:pt idx="2229">
                  <c:v>19.22477148438</c:v>
                </c:pt>
                <c:pt idx="2230">
                  <c:v>19.22477148438</c:v>
                </c:pt>
                <c:pt idx="2231">
                  <c:v>19.045841796879998</c:v>
                </c:pt>
                <c:pt idx="2232">
                  <c:v>18.620359375</c:v>
                </c:pt>
                <c:pt idx="2233">
                  <c:v>18.620359375</c:v>
                </c:pt>
                <c:pt idx="2234">
                  <c:v>18.832808593749998</c:v>
                </c:pt>
                <c:pt idx="2235">
                  <c:v>18.692484374999999</c:v>
                </c:pt>
                <c:pt idx="2236">
                  <c:v>18.769177734379998</c:v>
                </c:pt>
                <c:pt idx="2237">
                  <c:v>18.769177734379998</c:v>
                </c:pt>
                <c:pt idx="2238">
                  <c:v>18.966578125000002</c:v>
                </c:pt>
                <c:pt idx="2239">
                  <c:v>18.966578125000002</c:v>
                </c:pt>
                <c:pt idx="2240">
                  <c:v>19.039816406250001</c:v>
                </c:pt>
                <c:pt idx="2241">
                  <c:v>18.86907617188</c:v>
                </c:pt>
                <c:pt idx="2242">
                  <c:v>18.67304296875</c:v>
                </c:pt>
                <c:pt idx="2243">
                  <c:v>18.67304296875</c:v>
                </c:pt>
                <c:pt idx="2244">
                  <c:v>18.93769140625</c:v>
                </c:pt>
                <c:pt idx="2245">
                  <c:v>18.873992187500001</c:v>
                </c:pt>
                <c:pt idx="2246">
                  <c:v>18.881916015629997</c:v>
                </c:pt>
                <c:pt idx="2247">
                  <c:v>18.881916015629997</c:v>
                </c:pt>
                <c:pt idx="2248">
                  <c:v>18.449789062499999</c:v>
                </c:pt>
                <c:pt idx="2249">
                  <c:v>18.449789062499999</c:v>
                </c:pt>
                <c:pt idx="2250">
                  <c:v>18.506880859379997</c:v>
                </c:pt>
                <c:pt idx="2251">
                  <c:v>18.627822265629998</c:v>
                </c:pt>
                <c:pt idx="2252">
                  <c:v>18.627822265629998</c:v>
                </c:pt>
                <c:pt idx="2253">
                  <c:v>19.152666015629997</c:v>
                </c:pt>
                <c:pt idx="2254">
                  <c:v>18.64034765625</c:v>
                </c:pt>
                <c:pt idx="2255">
                  <c:v>18.75033789063</c:v>
                </c:pt>
                <c:pt idx="2256">
                  <c:v>18.75033789063</c:v>
                </c:pt>
                <c:pt idx="2257">
                  <c:v>18.76643164063</c:v>
                </c:pt>
                <c:pt idx="2258">
                  <c:v>18.979785156249999</c:v>
                </c:pt>
                <c:pt idx="2259">
                  <c:v>18.979785156249999</c:v>
                </c:pt>
                <c:pt idx="2260">
                  <c:v>18.59823046875</c:v>
                </c:pt>
                <c:pt idx="2261">
                  <c:v>18.89719921875</c:v>
                </c:pt>
                <c:pt idx="2262">
                  <c:v>18.89719921875</c:v>
                </c:pt>
                <c:pt idx="2263">
                  <c:v>18.907937499999999</c:v>
                </c:pt>
                <c:pt idx="2264">
                  <c:v>18.592781250000002</c:v>
                </c:pt>
                <c:pt idx="2265">
                  <c:v>18.970488281249999</c:v>
                </c:pt>
                <c:pt idx="2266">
                  <c:v>18.490255859379999</c:v>
                </c:pt>
                <c:pt idx="2267">
                  <c:v>18.657636718749998</c:v>
                </c:pt>
                <c:pt idx="2268">
                  <c:v>18.657636718749998</c:v>
                </c:pt>
                <c:pt idx="2269">
                  <c:v>18.667730468750001</c:v>
                </c:pt>
                <c:pt idx="2270">
                  <c:v>18.633136718749999</c:v>
                </c:pt>
                <c:pt idx="2271">
                  <c:v>18.910746093749999</c:v>
                </c:pt>
                <c:pt idx="2272">
                  <c:v>18.910746093749999</c:v>
                </c:pt>
                <c:pt idx="2273">
                  <c:v>18.54623046875</c:v>
                </c:pt>
                <c:pt idx="2274">
                  <c:v>18.761582031250001</c:v>
                </c:pt>
                <c:pt idx="2275">
                  <c:v>18.787109375</c:v>
                </c:pt>
                <c:pt idx="2276">
                  <c:v>18.53332421875</c:v>
                </c:pt>
                <c:pt idx="2277">
                  <c:v>18.825373046879999</c:v>
                </c:pt>
                <c:pt idx="2278">
                  <c:v>18.825373046879999</c:v>
                </c:pt>
                <c:pt idx="2279">
                  <c:v>18.567095703129997</c:v>
                </c:pt>
                <c:pt idx="2280">
                  <c:v>18.778363281250002</c:v>
                </c:pt>
                <c:pt idx="2281">
                  <c:v>18.739580078129997</c:v>
                </c:pt>
                <c:pt idx="2282">
                  <c:v>18.739580078129997</c:v>
                </c:pt>
                <c:pt idx="2283">
                  <c:v>18.390812499999999</c:v>
                </c:pt>
                <c:pt idx="2284">
                  <c:v>18.334933593750002</c:v>
                </c:pt>
                <c:pt idx="2285">
                  <c:v>18.410878906250002</c:v>
                </c:pt>
                <c:pt idx="2286">
                  <c:v>18.841992187500001</c:v>
                </c:pt>
                <c:pt idx="2287">
                  <c:v>19.123509765629997</c:v>
                </c:pt>
                <c:pt idx="2288">
                  <c:v>19.123509765629997</c:v>
                </c:pt>
                <c:pt idx="2289">
                  <c:v>18.790474609379999</c:v>
                </c:pt>
                <c:pt idx="2290">
                  <c:v>19.02075976563</c:v>
                </c:pt>
                <c:pt idx="2291">
                  <c:v>19.02075976563</c:v>
                </c:pt>
                <c:pt idx="2292">
                  <c:v>18.566566406250001</c:v>
                </c:pt>
                <c:pt idx="2293">
                  <c:v>18.45067382813</c:v>
                </c:pt>
                <c:pt idx="2294">
                  <c:v>18.45067382813</c:v>
                </c:pt>
                <c:pt idx="2295">
                  <c:v>18.598472656249999</c:v>
                </c:pt>
                <c:pt idx="2296">
                  <c:v>19.132287109379998</c:v>
                </c:pt>
                <c:pt idx="2297">
                  <c:v>19.136582031250001</c:v>
                </c:pt>
                <c:pt idx="2298">
                  <c:v>19.136582031250001</c:v>
                </c:pt>
                <c:pt idx="2299">
                  <c:v>18.88110546875</c:v>
                </c:pt>
                <c:pt idx="2300">
                  <c:v>18.991169921879997</c:v>
                </c:pt>
                <c:pt idx="2301">
                  <c:v>18.991169921879997</c:v>
                </c:pt>
                <c:pt idx="2302">
                  <c:v>18.73983789063</c:v>
                </c:pt>
                <c:pt idx="2303">
                  <c:v>18.769749999999998</c:v>
                </c:pt>
                <c:pt idx="2304">
                  <c:v>18.769749999999998</c:v>
                </c:pt>
                <c:pt idx="2305">
                  <c:v>19.082068359379999</c:v>
                </c:pt>
                <c:pt idx="2306">
                  <c:v>18.951220703129998</c:v>
                </c:pt>
                <c:pt idx="2307">
                  <c:v>18.869042968750001</c:v>
                </c:pt>
                <c:pt idx="2308">
                  <c:v>18.869042968750001</c:v>
                </c:pt>
                <c:pt idx="2309">
                  <c:v>18.666996093750001</c:v>
                </c:pt>
                <c:pt idx="2310">
                  <c:v>18.255605468750002</c:v>
                </c:pt>
                <c:pt idx="2311">
                  <c:v>18.255605468750002</c:v>
                </c:pt>
                <c:pt idx="2312">
                  <c:v>18.669195312500001</c:v>
                </c:pt>
                <c:pt idx="2313">
                  <c:v>18.88941210938</c:v>
                </c:pt>
                <c:pt idx="2314">
                  <c:v>18.858761718749999</c:v>
                </c:pt>
                <c:pt idx="2315">
                  <c:v>18.849386718750001</c:v>
                </c:pt>
                <c:pt idx="2316">
                  <c:v>18.31959765625</c:v>
                </c:pt>
                <c:pt idx="2317">
                  <c:v>18.31959765625</c:v>
                </c:pt>
                <c:pt idx="2318">
                  <c:v>18.694189453129997</c:v>
                </c:pt>
                <c:pt idx="2319">
                  <c:v>18.71090234375</c:v>
                </c:pt>
                <c:pt idx="2320">
                  <c:v>18.636087890629998</c:v>
                </c:pt>
                <c:pt idx="2321">
                  <c:v>18.636087890629998</c:v>
                </c:pt>
                <c:pt idx="2322">
                  <c:v>18.95781640625</c:v>
                </c:pt>
                <c:pt idx="2323">
                  <c:v>18.890357421879997</c:v>
                </c:pt>
                <c:pt idx="2324">
                  <c:v>18.890357421879997</c:v>
                </c:pt>
                <c:pt idx="2325">
                  <c:v>18.687335937499999</c:v>
                </c:pt>
                <c:pt idx="2326">
                  <c:v>18.405513671879998</c:v>
                </c:pt>
                <c:pt idx="2327">
                  <c:v>18.405513671879998</c:v>
                </c:pt>
                <c:pt idx="2328">
                  <c:v>18.26737109375</c:v>
                </c:pt>
                <c:pt idx="2329">
                  <c:v>18.272123046879997</c:v>
                </c:pt>
                <c:pt idx="2330">
                  <c:v>18.272123046879997</c:v>
                </c:pt>
                <c:pt idx="2331">
                  <c:v>18.970558593749999</c:v>
                </c:pt>
                <c:pt idx="2332">
                  <c:v>18.761537109379997</c:v>
                </c:pt>
                <c:pt idx="2333">
                  <c:v>18.761537109379997</c:v>
                </c:pt>
                <c:pt idx="2334">
                  <c:v>18.590128906250001</c:v>
                </c:pt>
                <c:pt idx="2335">
                  <c:v>18.654486328129998</c:v>
                </c:pt>
                <c:pt idx="2336">
                  <c:v>18.91873828125</c:v>
                </c:pt>
                <c:pt idx="2337">
                  <c:v>18.91873828125</c:v>
                </c:pt>
                <c:pt idx="2338">
                  <c:v>18.518923828129999</c:v>
                </c:pt>
                <c:pt idx="2339">
                  <c:v>18.633408203129999</c:v>
                </c:pt>
                <c:pt idx="2340">
                  <c:v>18.633408203129999</c:v>
                </c:pt>
                <c:pt idx="2341">
                  <c:v>18.597050781250001</c:v>
                </c:pt>
                <c:pt idx="2342">
                  <c:v>18.606212890629998</c:v>
                </c:pt>
                <c:pt idx="2343">
                  <c:v>18.606212890629998</c:v>
                </c:pt>
                <c:pt idx="2344">
                  <c:v>18.06540039063</c:v>
                </c:pt>
                <c:pt idx="2345">
                  <c:v>18.674871093749999</c:v>
                </c:pt>
                <c:pt idx="2346">
                  <c:v>18.674871093749999</c:v>
                </c:pt>
                <c:pt idx="2347">
                  <c:v>18.382111328129998</c:v>
                </c:pt>
                <c:pt idx="2348">
                  <c:v>18.48162109375</c:v>
                </c:pt>
                <c:pt idx="2349">
                  <c:v>18.48162109375</c:v>
                </c:pt>
                <c:pt idx="2350">
                  <c:v>18.294513671879997</c:v>
                </c:pt>
                <c:pt idx="2351">
                  <c:v>18.883818359379998</c:v>
                </c:pt>
                <c:pt idx="2352">
                  <c:v>18.883818359379998</c:v>
                </c:pt>
                <c:pt idx="2353">
                  <c:v>18.298824218749999</c:v>
                </c:pt>
                <c:pt idx="2354">
                  <c:v>18.43446484375</c:v>
                </c:pt>
                <c:pt idx="2355">
                  <c:v>18.503773437500001</c:v>
                </c:pt>
                <c:pt idx="2356">
                  <c:v>18.503773437500001</c:v>
                </c:pt>
                <c:pt idx="2357">
                  <c:v>18.481187500000001</c:v>
                </c:pt>
                <c:pt idx="2358">
                  <c:v>18.759205078129998</c:v>
                </c:pt>
                <c:pt idx="2359">
                  <c:v>18.468269531250002</c:v>
                </c:pt>
                <c:pt idx="2360">
                  <c:v>18.797486328129999</c:v>
                </c:pt>
                <c:pt idx="2361">
                  <c:v>18.436117187499999</c:v>
                </c:pt>
                <c:pt idx="2362">
                  <c:v>18.436117187499999</c:v>
                </c:pt>
                <c:pt idx="2363">
                  <c:v>18.012576171879999</c:v>
                </c:pt>
                <c:pt idx="2364">
                  <c:v>18.553328125</c:v>
                </c:pt>
                <c:pt idx="2365">
                  <c:v>18.553328125</c:v>
                </c:pt>
                <c:pt idx="2366">
                  <c:v>18.634777343749999</c:v>
                </c:pt>
                <c:pt idx="2367">
                  <c:v>18.82899609375</c:v>
                </c:pt>
                <c:pt idx="2368">
                  <c:v>18.82899609375</c:v>
                </c:pt>
                <c:pt idx="2369">
                  <c:v>18.660710937499999</c:v>
                </c:pt>
                <c:pt idx="2370">
                  <c:v>18.923814453129999</c:v>
                </c:pt>
                <c:pt idx="2371">
                  <c:v>18.617839843750001</c:v>
                </c:pt>
                <c:pt idx="2372">
                  <c:v>18.617839843750001</c:v>
                </c:pt>
                <c:pt idx="2373">
                  <c:v>18.54930078125</c:v>
                </c:pt>
                <c:pt idx="2374">
                  <c:v>18.298978515629997</c:v>
                </c:pt>
                <c:pt idx="2375">
                  <c:v>18.3621640625</c:v>
                </c:pt>
                <c:pt idx="2376">
                  <c:v>18.538333984379999</c:v>
                </c:pt>
                <c:pt idx="2377">
                  <c:v>17.937542968750002</c:v>
                </c:pt>
                <c:pt idx="2378">
                  <c:v>17.937542968750002</c:v>
                </c:pt>
                <c:pt idx="2379">
                  <c:v>18.228705078129998</c:v>
                </c:pt>
                <c:pt idx="2380">
                  <c:v>18.226646484379998</c:v>
                </c:pt>
                <c:pt idx="2381">
                  <c:v>18.226646484379998</c:v>
                </c:pt>
                <c:pt idx="2382">
                  <c:v>18.39141601563</c:v>
                </c:pt>
                <c:pt idx="2383">
                  <c:v>18.67263085938</c:v>
                </c:pt>
                <c:pt idx="2384">
                  <c:v>18.077500000000001</c:v>
                </c:pt>
                <c:pt idx="2385">
                  <c:v>18.335958984379999</c:v>
                </c:pt>
                <c:pt idx="2386">
                  <c:v>18.450710937499998</c:v>
                </c:pt>
                <c:pt idx="2387">
                  <c:v>18.450710937499998</c:v>
                </c:pt>
                <c:pt idx="2388">
                  <c:v>18.376546874999999</c:v>
                </c:pt>
                <c:pt idx="2389">
                  <c:v>18.647615234379998</c:v>
                </c:pt>
                <c:pt idx="2390">
                  <c:v>18.316097656250001</c:v>
                </c:pt>
                <c:pt idx="2391">
                  <c:v>18.316097656250001</c:v>
                </c:pt>
                <c:pt idx="2392">
                  <c:v>18.491957031249999</c:v>
                </c:pt>
                <c:pt idx="2393">
                  <c:v>18.556728515629999</c:v>
                </c:pt>
                <c:pt idx="2394">
                  <c:v>18.692626953129999</c:v>
                </c:pt>
                <c:pt idx="2395">
                  <c:v>18.49960351563</c:v>
                </c:pt>
                <c:pt idx="2396">
                  <c:v>17.876615234379997</c:v>
                </c:pt>
                <c:pt idx="2397">
                  <c:v>17.876615234379997</c:v>
                </c:pt>
                <c:pt idx="2398">
                  <c:v>18.084048828129998</c:v>
                </c:pt>
                <c:pt idx="2399">
                  <c:v>17.940050781250001</c:v>
                </c:pt>
                <c:pt idx="2400">
                  <c:v>17.940050781250001</c:v>
                </c:pt>
                <c:pt idx="2401">
                  <c:v>18.278433593750002</c:v>
                </c:pt>
                <c:pt idx="2402">
                  <c:v>18.228232421879998</c:v>
                </c:pt>
                <c:pt idx="2403">
                  <c:v>18.228232421879998</c:v>
                </c:pt>
                <c:pt idx="2404">
                  <c:v>18.44945117188</c:v>
                </c:pt>
                <c:pt idx="2405">
                  <c:v>18.463699218750001</c:v>
                </c:pt>
                <c:pt idx="2406">
                  <c:v>18.527488281250001</c:v>
                </c:pt>
                <c:pt idx="2407">
                  <c:v>18.527488281250001</c:v>
                </c:pt>
                <c:pt idx="2408">
                  <c:v>18.578226562499999</c:v>
                </c:pt>
                <c:pt idx="2409">
                  <c:v>17.974667968750001</c:v>
                </c:pt>
                <c:pt idx="2410">
                  <c:v>17.974667968750001</c:v>
                </c:pt>
                <c:pt idx="2411">
                  <c:v>17.972044921879998</c:v>
                </c:pt>
                <c:pt idx="2412">
                  <c:v>18.039900390629999</c:v>
                </c:pt>
                <c:pt idx="2413">
                  <c:v>18.039900390629999</c:v>
                </c:pt>
                <c:pt idx="2414">
                  <c:v>18.25387109375</c:v>
                </c:pt>
                <c:pt idx="2415">
                  <c:v>17.977566406249998</c:v>
                </c:pt>
                <c:pt idx="2416">
                  <c:v>17.977566406249998</c:v>
                </c:pt>
                <c:pt idx="2417">
                  <c:v>18.318115234379999</c:v>
                </c:pt>
                <c:pt idx="2418">
                  <c:v>18.203035156249999</c:v>
                </c:pt>
                <c:pt idx="2419">
                  <c:v>18.234144531249999</c:v>
                </c:pt>
                <c:pt idx="2420">
                  <c:v>18.499925781249999</c:v>
                </c:pt>
                <c:pt idx="2421">
                  <c:v>18.280359375</c:v>
                </c:pt>
                <c:pt idx="2422">
                  <c:v>18.342021484379998</c:v>
                </c:pt>
                <c:pt idx="2423">
                  <c:v>18.342021484379998</c:v>
                </c:pt>
                <c:pt idx="2424">
                  <c:v>18.153648437499999</c:v>
                </c:pt>
                <c:pt idx="2425">
                  <c:v>18.219708984379999</c:v>
                </c:pt>
                <c:pt idx="2426">
                  <c:v>18.219708984379999</c:v>
                </c:pt>
                <c:pt idx="2427">
                  <c:v>18.645447265629997</c:v>
                </c:pt>
                <c:pt idx="2428">
                  <c:v>18.252289062500001</c:v>
                </c:pt>
                <c:pt idx="2429">
                  <c:v>18.57708398438</c:v>
                </c:pt>
                <c:pt idx="2430">
                  <c:v>18.055658203129997</c:v>
                </c:pt>
                <c:pt idx="2431">
                  <c:v>18.309103515629999</c:v>
                </c:pt>
                <c:pt idx="2432">
                  <c:v>18.489597656250002</c:v>
                </c:pt>
                <c:pt idx="2433">
                  <c:v>18.489597656250002</c:v>
                </c:pt>
                <c:pt idx="2434">
                  <c:v>17.983761718749999</c:v>
                </c:pt>
                <c:pt idx="2435">
                  <c:v>18.570037109379999</c:v>
                </c:pt>
                <c:pt idx="2436">
                  <c:v>18.570037109379999</c:v>
                </c:pt>
                <c:pt idx="2437">
                  <c:v>18.457644531250001</c:v>
                </c:pt>
                <c:pt idx="2438">
                  <c:v>18.62066015625</c:v>
                </c:pt>
                <c:pt idx="2439">
                  <c:v>18.62066015625</c:v>
                </c:pt>
                <c:pt idx="2440">
                  <c:v>18.052773437500001</c:v>
                </c:pt>
                <c:pt idx="2441">
                  <c:v>18.224931640629997</c:v>
                </c:pt>
                <c:pt idx="2442">
                  <c:v>18.224931640629997</c:v>
                </c:pt>
                <c:pt idx="2443">
                  <c:v>18.240464843750001</c:v>
                </c:pt>
                <c:pt idx="2444">
                  <c:v>18.33575195313</c:v>
                </c:pt>
                <c:pt idx="2445">
                  <c:v>18.399863281249999</c:v>
                </c:pt>
                <c:pt idx="2446">
                  <c:v>18.399863281249999</c:v>
                </c:pt>
                <c:pt idx="2447">
                  <c:v>18.637048828129998</c:v>
                </c:pt>
                <c:pt idx="2448">
                  <c:v>18.166244140629999</c:v>
                </c:pt>
                <c:pt idx="2449">
                  <c:v>18.166244140629999</c:v>
                </c:pt>
                <c:pt idx="2450">
                  <c:v>18.427882812499998</c:v>
                </c:pt>
                <c:pt idx="2451">
                  <c:v>18.668943359379998</c:v>
                </c:pt>
                <c:pt idx="2452">
                  <c:v>18.668943359379998</c:v>
                </c:pt>
                <c:pt idx="2453">
                  <c:v>18.129205078129999</c:v>
                </c:pt>
                <c:pt idx="2454">
                  <c:v>18.28240234375</c:v>
                </c:pt>
                <c:pt idx="2455">
                  <c:v>18.28240234375</c:v>
                </c:pt>
                <c:pt idx="2456">
                  <c:v>18.348464843750001</c:v>
                </c:pt>
                <c:pt idx="2457">
                  <c:v>18.55865039063</c:v>
                </c:pt>
                <c:pt idx="2458">
                  <c:v>18.55865039063</c:v>
                </c:pt>
                <c:pt idx="2459">
                  <c:v>18.573757812499998</c:v>
                </c:pt>
                <c:pt idx="2460">
                  <c:v>18.524166015629998</c:v>
                </c:pt>
                <c:pt idx="2461">
                  <c:v>18.532722656250002</c:v>
                </c:pt>
                <c:pt idx="2462">
                  <c:v>18.532722656250002</c:v>
                </c:pt>
                <c:pt idx="2463">
                  <c:v>18.690300781249999</c:v>
                </c:pt>
                <c:pt idx="2464">
                  <c:v>18.620722656249999</c:v>
                </c:pt>
                <c:pt idx="2465">
                  <c:v>17.875519531249999</c:v>
                </c:pt>
                <c:pt idx="2466">
                  <c:v>18.4055859375</c:v>
                </c:pt>
                <c:pt idx="2467">
                  <c:v>18.2511875</c:v>
                </c:pt>
                <c:pt idx="2468">
                  <c:v>18.2511875</c:v>
                </c:pt>
                <c:pt idx="2469">
                  <c:v>18.650298828129998</c:v>
                </c:pt>
                <c:pt idx="2470">
                  <c:v>18.76053515625</c:v>
                </c:pt>
                <c:pt idx="2471">
                  <c:v>18.76053515625</c:v>
                </c:pt>
                <c:pt idx="2472">
                  <c:v>18.342060546879999</c:v>
                </c:pt>
                <c:pt idx="2473">
                  <c:v>18.287226562499999</c:v>
                </c:pt>
                <c:pt idx="2474">
                  <c:v>18.287226562499999</c:v>
                </c:pt>
                <c:pt idx="2475">
                  <c:v>18.519482421879999</c:v>
                </c:pt>
                <c:pt idx="2476">
                  <c:v>18.66929296875</c:v>
                </c:pt>
                <c:pt idx="2477">
                  <c:v>18.66929296875</c:v>
                </c:pt>
                <c:pt idx="2478">
                  <c:v>18.406253906250001</c:v>
                </c:pt>
                <c:pt idx="2479">
                  <c:v>18.917529296879998</c:v>
                </c:pt>
                <c:pt idx="2480">
                  <c:v>18.821156250000001</c:v>
                </c:pt>
                <c:pt idx="2481">
                  <c:v>18.955003906249999</c:v>
                </c:pt>
                <c:pt idx="2482">
                  <c:v>18.725830078129999</c:v>
                </c:pt>
                <c:pt idx="2483">
                  <c:v>18.725830078129999</c:v>
                </c:pt>
                <c:pt idx="2484">
                  <c:v>18.122917968749999</c:v>
                </c:pt>
                <c:pt idx="2485">
                  <c:v>18.539058593749999</c:v>
                </c:pt>
                <c:pt idx="2486">
                  <c:v>18.294914062499998</c:v>
                </c:pt>
                <c:pt idx="2487">
                  <c:v>18.294914062499998</c:v>
                </c:pt>
                <c:pt idx="2488">
                  <c:v>18.652695312500001</c:v>
                </c:pt>
                <c:pt idx="2489">
                  <c:v>18.500474609379999</c:v>
                </c:pt>
                <c:pt idx="2490">
                  <c:v>18.500474609379999</c:v>
                </c:pt>
                <c:pt idx="2491">
                  <c:v>18.80472265625</c:v>
                </c:pt>
                <c:pt idx="2492">
                  <c:v>18.77054296875</c:v>
                </c:pt>
                <c:pt idx="2493">
                  <c:v>18.77054296875</c:v>
                </c:pt>
                <c:pt idx="2494">
                  <c:v>18.758046875000002</c:v>
                </c:pt>
                <c:pt idx="2495">
                  <c:v>19.224195312500001</c:v>
                </c:pt>
                <c:pt idx="2496">
                  <c:v>18.600191406250001</c:v>
                </c:pt>
                <c:pt idx="2497">
                  <c:v>18.600191406250001</c:v>
                </c:pt>
                <c:pt idx="2498">
                  <c:v>19.031714843749999</c:v>
                </c:pt>
                <c:pt idx="2499">
                  <c:v>19.031714843749999</c:v>
                </c:pt>
                <c:pt idx="2500">
                  <c:v>18.9646875</c:v>
                </c:pt>
                <c:pt idx="2501">
                  <c:v>19.313021484379998</c:v>
                </c:pt>
                <c:pt idx="2502">
                  <c:v>18.80213085938</c:v>
                </c:pt>
                <c:pt idx="2503">
                  <c:v>18.80213085938</c:v>
                </c:pt>
                <c:pt idx="2504">
                  <c:v>19.088126953129997</c:v>
                </c:pt>
                <c:pt idx="2505">
                  <c:v>18.810615234379998</c:v>
                </c:pt>
                <c:pt idx="2506">
                  <c:v>18.863156249999999</c:v>
                </c:pt>
                <c:pt idx="2507">
                  <c:v>19.160068359379999</c:v>
                </c:pt>
                <c:pt idx="2508">
                  <c:v>18.552410156250001</c:v>
                </c:pt>
                <c:pt idx="2509">
                  <c:v>18.891984375</c:v>
                </c:pt>
                <c:pt idx="2510">
                  <c:v>18.891984375</c:v>
                </c:pt>
                <c:pt idx="2511">
                  <c:v>19.105402343750001</c:v>
                </c:pt>
                <c:pt idx="2512">
                  <c:v>18.675058593749998</c:v>
                </c:pt>
                <c:pt idx="2513">
                  <c:v>18.675058593749998</c:v>
                </c:pt>
                <c:pt idx="2514">
                  <c:v>19.120113281249999</c:v>
                </c:pt>
                <c:pt idx="2515">
                  <c:v>18.490041015629998</c:v>
                </c:pt>
                <c:pt idx="2516">
                  <c:v>18.624386718749999</c:v>
                </c:pt>
                <c:pt idx="2517">
                  <c:v>18.563994140629998</c:v>
                </c:pt>
                <c:pt idx="2518">
                  <c:v>18.548158203129997</c:v>
                </c:pt>
                <c:pt idx="2519">
                  <c:v>19.028988281250001</c:v>
                </c:pt>
                <c:pt idx="2520">
                  <c:v>19.028988281250001</c:v>
                </c:pt>
                <c:pt idx="2521">
                  <c:v>19.073062499999999</c:v>
                </c:pt>
                <c:pt idx="2522">
                  <c:v>19.04354296875</c:v>
                </c:pt>
                <c:pt idx="2523">
                  <c:v>19.04354296875</c:v>
                </c:pt>
                <c:pt idx="2524">
                  <c:v>19.321419921879997</c:v>
                </c:pt>
                <c:pt idx="2525">
                  <c:v>19.1345390625</c:v>
                </c:pt>
                <c:pt idx="2526">
                  <c:v>19.1345390625</c:v>
                </c:pt>
                <c:pt idx="2527">
                  <c:v>18.787240234379997</c:v>
                </c:pt>
                <c:pt idx="2528">
                  <c:v>19.031208984379997</c:v>
                </c:pt>
                <c:pt idx="2529">
                  <c:v>19.031208984379997</c:v>
                </c:pt>
                <c:pt idx="2530">
                  <c:v>18.990328125000001</c:v>
                </c:pt>
                <c:pt idx="2531">
                  <c:v>18.85514257813</c:v>
                </c:pt>
                <c:pt idx="2532">
                  <c:v>19.265488281250001</c:v>
                </c:pt>
                <c:pt idx="2533">
                  <c:v>19.265488281250001</c:v>
                </c:pt>
                <c:pt idx="2534">
                  <c:v>18.75964453125</c:v>
                </c:pt>
                <c:pt idx="2535">
                  <c:v>19.306115234379998</c:v>
                </c:pt>
                <c:pt idx="2536">
                  <c:v>19.306115234379998</c:v>
                </c:pt>
                <c:pt idx="2537">
                  <c:v>19.096355468750001</c:v>
                </c:pt>
                <c:pt idx="2538">
                  <c:v>19.35366210938</c:v>
                </c:pt>
                <c:pt idx="2539">
                  <c:v>19.35366210938</c:v>
                </c:pt>
                <c:pt idx="2540">
                  <c:v>18.92846484375</c:v>
                </c:pt>
                <c:pt idx="2541">
                  <c:v>19.307966796879999</c:v>
                </c:pt>
                <c:pt idx="2542">
                  <c:v>19.239271484379998</c:v>
                </c:pt>
                <c:pt idx="2543">
                  <c:v>18.534292968750002</c:v>
                </c:pt>
                <c:pt idx="2544">
                  <c:v>19.003847656249999</c:v>
                </c:pt>
                <c:pt idx="2545">
                  <c:v>19.003847656249999</c:v>
                </c:pt>
                <c:pt idx="2546">
                  <c:v>18.61100195313</c:v>
                </c:pt>
                <c:pt idx="2547">
                  <c:v>18.781378906250001</c:v>
                </c:pt>
                <c:pt idx="2548">
                  <c:v>18.964316406249999</c:v>
                </c:pt>
                <c:pt idx="2549">
                  <c:v>18.964316406249999</c:v>
                </c:pt>
                <c:pt idx="2550">
                  <c:v>18.872886718749999</c:v>
                </c:pt>
                <c:pt idx="2551">
                  <c:v>18.918853515629998</c:v>
                </c:pt>
                <c:pt idx="2552">
                  <c:v>18.729066406249999</c:v>
                </c:pt>
                <c:pt idx="2553">
                  <c:v>19.0934375</c:v>
                </c:pt>
                <c:pt idx="2554">
                  <c:v>19.17655664063</c:v>
                </c:pt>
                <c:pt idx="2555">
                  <c:v>19.17655664063</c:v>
                </c:pt>
                <c:pt idx="2556">
                  <c:v>19.087675781249999</c:v>
                </c:pt>
                <c:pt idx="2557">
                  <c:v>19.0149453125</c:v>
                </c:pt>
                <c:pt idx="2558">
                  <c:v>19.0149453125</c:v>
                </c:pt>
                <c:pt idx="2559">
                  <c:v>18.357511718750001</c:v>
                </c:pt>
                <c:pt idx="2560">
                  <c:v>19.039503906250001</c:v>
                </c:pt>
                <c:pt idx="2561">
                  <c:v>18.910587890629998</c:v>
                </c:pt>
                <c:pt idx="2562">
                  <c:v>18.682699218749999</c:v>
                </c:pt>
                <c:pt idx="2563">
                  <c:v>18.93640820313</c:v>
                </c:pt>
                <c:pt idx="2564">
                  <c:v>18.93640820313</c:v>
                </c:pt>
                <c:pt idx="2565">
                  <c:v>18.827640625000001</c:v>
                </c:pt>
                <c:pt idx="2566">
                  <c:v>19.350318359379997</c:v>
                </c:pt>
                <c:pt idx="2567">
                  <c:v>18.855980468750001</c:v>
                </c:pt>
                <c:pt idx="2568">
                  <c:v>18.855980468750001</c:v>
                </c:pt>
                <c:pt idx="2569">
                  <c:v>18.78528320313</c:v>
                </c:pt>
                <c:pt idx="2570">
                  <c:v>19.341964843749999</c:v>
                </c:pt>
                <c:pt idx="2571">
                  <c:v>19.081554687499999</c:v>
                </c:pt>
                <c:pt idx="2572">
                  <c:v>19.330986328129999</c:v>
                </c:pt>
                <c:pt idx="2573">
                  <c:v>18.772769531249999</c:v>
                </c:pt>
                <c:pt idx="2574">
                  <c:v>18.772769531249999</c:v>
                </c:pt>
                <c:pt idx="2575">
                  <c:v>18.950187499999998</c:v>
                </c:pt>
                <c:pt idx="2576">
                  <c:v>19.186693359379998</c:v>
                </c:pt>
                <c:pt idx="2577">
                  <c:v>19.186693359379998</c:v>
                </c:pt>
                <c:pt idx="2578">
                  <c:v>19.230023437500002</c:v>
                </c:pt>
                <c:pt idx="2579">
                  <c:v>18.636097656250001</c:v>
                </c:pt>
                <c:pt idx="2580">
                  <c:v>18.636097656250001</c:v>
                </c:pt>
                <c:pt idx="2581">
                  <c:v>18.463134765629999</c:v>
                </c:pt>
                <c:pt idx="2582">
                  <c:v>19.119072265629999</c:v>
                </c:pt>
                <c:pt idx="2583">
                  <c:v>18.71008789063</c:v>
                </c:pt>
                <c:pt idx="2584">
                  <c:v>18.71008789063</c:v>
                </c:pt>
                <c:pt idx="2585">
                  <c:v>19.080455078129997</c:v>
                </c:pt>
                <c:pt idx="2586">
                  <c:v>18.659765624999999</c:v>
                </c:pt>
                <c:pt idx="2587">
                  <c:v>18.975320312499999</c:v>
                </c:pt>
                <c:pt idx="2588">
                  <c:v>19.345455078129998</c:v>
                </c:pt>
                <c:pt idx="2589">
                  <c:v>19.083937500000001</c:v>
                </c:pt>
                <c:pt idx="2590">
                  <c:v>19.083937500000001</c:v>
                </c:pt>
                <c:pt idx="2591">
                  <c:v>19.370744140629998</c:v>
                </c:pt>
                <c:pt idx="2592">
                  <c:v>19.115505859379997</c:v>
                </c:pt>
                <c:pt idx="2593">
                  <c:v>19.115505859379997</c:v>
                </c:pt>
                <c:pt idx="2594">
                  <c:v>19.515904296879999</c:v>
                </c:pt>
                <c:pt idx="2595">
                  <c:v>19.132689453129998</c:v>
                </c:pt>
                <c:pt idx="2596">
                  <c:v>18.551332031249999</c:v>
                </c:pt>
                <c:pt idx="2597">
                  <c:v>19.144222656250001</c:v>
                </c:pt>
                <c:pt idx="2598">
                  <c:v>19.39218164063</c:v>
                </c:pt>
                <c:pt idx="2599">
                  <c:v>19.261099609379997</c:v>
                </c:pt>
                <c:pt idx="2600">
                  <c:v>19.261099609379997</c:v>
                </c:pt>
                <c:pt idx="2601">
                  <c:v>19.37157226563</c:v>
                </c:pt>
                <c:pt idx="2602">
                  <c:v>18.650615234379998</c:v>
                </c:pt>
                <c:pt idx="2603">
                  <c:v>18.650615234379998</c:v>
                </c:pt>
                <c:pt idx="2604">
                  <c:v>18.768951171879998</c:v>
                </c:pt>
                <c:pt idx="2605">
                  <c:v>19.074941406250002</c:v>
                </c:pt>
                <c:pt idx="2606">
                  <c:v>19.074941406250002</c:v>
                </c:pt>
                <c:pt idx="2607">
                  <c:v>19.568179687499999</c:v>
                </c:pt>
                <c:pt idx="2608">
                  <c:v>18.95558203125</c:v>
                </c:pt>
                <c:pt idx="2609">
                  <c:v>18.95558203125</c:v>
                </c:pt>
                <c:pt idx="2610">
                  <c:v>19.077824218749999</c:v>
                </c:pt>
                <c:pt idx="2611">
                  <c:v>18.638753906249999</c:v>
                </c:pt>
                <c:pt idx="2612">
                  <c:v>18.846691406249999</c:v>
                </c:pt>
                <c:pt idx="2613">
                  <c:v>18.846691406249999</c:v>
                </c:pt>
                <c:pt idx="2614">
                  <c:v>18.868162109379998</c:v>
                </c:pt>
                <c:pt idx="2615">
                  <c:v>19.390628906250001</c:v>
                </c:pt>
                <c:pt idx="2616">
                  <c:v>19.390628906250001</c:v>
                </c:pt>
                <c:pt idx="2617">
                  <c:v>18.967458984379999</c:v>
                </c:pt>
                <c:pt idx="2618">
                  <c:v>19.17116015625</c:v>
                </c:pt>
                <c:pt idx="2619">
                  <c:v>19.17116015625</c:v>
                </c:pt>
                <c:pt idx="2620">
                  <c:v>19.241943359379999</c:v>
                </c:pt>
                <c:pt idx="2621">
                  <c:v>18.947646484379998</c:v>
                </c:pt>
                <c:pt idx="2622">
                  <c:v>19.5230703125</c:v>
                </c:pt>
                <c:pt idx="2623">
                  <c:v>18.813880859379999</c:v>
                </c:pt>
                <c:pt idx="2624">
                  <c:v>18.726191406249999</c:v>
                </c:pt>
                <c:pt idx="2625">
                  <c:v>18.726191406249999</c:v>
                </c:pt>
                <c:pt idx="2626">
                  <c:v>18.516306640629999</c:v>
                </c:pt>
                <c:pt idx="2627">
                  <c:v>18.84028125</c:v>
                </c:pt>
                <c:pt idx="2628">
                  <c:v>19.485958984379998</c:v>
                </c:pt>
                <c:pt idx="2629">
                  <c:v>19.485958984379998</c:v>
                </c:pt>
                <c:pt idx="2630">
                  <c:v>18.80581054688</c:v>
                </c:pt>
                <c:pt idx="2631">
                  <c:v>19.15987890625</c:v>
                </c:pt>
                <c:pt idx="2632">
                  <c:v>19.022724609379999</c:v>
                </c:pt>
                <c:pt idx="2633">
                  <c:v>18.791183593749999</c:v>
                </c:pt>
                <c:pt idx="2634">
                  <c:v>19.200191406249999</c:v>
                </c:pt>
                <c:pt idx="2635">
                  <c:v>19.200191406249999</c:v>
                </c:pt>
                <c:pt idx="2636">
                  <c:v>18.866218750000002</c:v>
                </c:pt>
                <c:pt idx="2637">
                  <c:v>19.171564453129999</c:v>
                </c:pt>
                <c:pt idx="2638">
                  <c:v>19.171564453129999</c:v>
                </c:pt>
                <c:pt idx="2639">
                  <c:v>18.859160156249999</c:v>
                </c:pt>
                <c:pt idx="2640">
                  <c:v>19.25663476563</c:v>
                </c:pt>
                <c:pt idx="2641">
                  <c:v>19.25663476563</c:v>
                </c:pt>
                <c:pt idx="2642">
                  <c:v>18.585808593749999</c:v>
                </c:pt>
                <c:pt idx="2643">
                  <c:v>18.711585937500001</c:v>
                </c:pt>
                <c:pt idx="2644">
                  <c:v>18.711585937500001</c:v>
                </c:pt>
                <c:pt idx="2645">
                  <c:v>18.827134765629999</c:v>
                </c:pt>
                <c:pt idx="2646">
                  <c:v>18.891011718750001</c:v>
                </c:pt>
                <c:pt idx="2647">
                  <c:v>19.081238281249998</c:v>
                </c:pt>
                <c:pt idx="2648">
                  <c:v>18.99717578125</c:v>
                </c:pt>
                <c:pt idx="2649">
                  <c:v>19.315140625000002</c:v>
                </c:pt>
                <c:pt idx="2650">
                  <c:v>19.315140625000002</c:v>
                </c:pt>
                <c:pt idx="2651">
                  <c:v>18.922900390629998</c:v>
                </c:pt>
                <c:pt idx="2652">
                  <c:v>18.94423632813</c:v>
                </c:pt>
                <c:pt idx="2653">
                  <c:v>18.94423632813</c:v>
                </c:pt>
                <c:pt idx="2654">
                  <c:v>18.823412109379998</c:v>
                </c:pt>
                <c:pt idx="2655">
                  <c:v>18.736677734379999</c:v>
                </c:pt>
                <c:pt idx="2656">
                  <c:v>19.265798828129999</c:v>
                </c:pt>
                <c:pt idx="2657">
                  <c:v>18.982152343749998</c:v>
                </c:pt>
                <c:pt idx="2658">
                  <c:v>19.141326171879999</c:v>
                </c:pt>
                <c:pt idx="2659">
                  <c:v>19.167060546879998</c:v>
                </c:pt>
                <c:pt idx="2660">
                  <c:v>19.167060546879998</c:v>
                </c:pt>
                <c:pt idx="2661">
                  <c:v>19.395242187499999</c:v>
                </c:pt>
                <c:pt idx="2662">
                  <c:v>19.29736328125</c:v>
                </c:pt>
                <c:pt idx="2663">
                  <c:v>19.29736328125</c:v>
                </c:pt>
                <c:pt idx="2664">
                  <c:v>18.74826367188</c:v>
                </c:pt>
                <c:pt idx="2665">
                  <c:v>19.365470703129997</c:v>
                </c:pt>
                <c:pt idx="2666">
                  <c:v>18.979707031250001</c:v>
                </c:pt>
                <c:pt idx="2667">
                  <c:v>19.076832031249999</c:v>
                </c:pt>
                <c:pt idx="2668">
                  <c:v>19.36780273438</c:v>
                </c:pt>
                <c:pt idx="2669">
                  <c:v>19.36780273438</c:v>
                </c:pt>
                <c:pt idx="2670">
                  <c:v>18.891574218750002</c:v>
                </c:pt>
                <c:pt idx="2671">
                  <c:v>19.142248046879999</c:v>
                </c:pt>
                <c:pt idx="2672">
                  <c:v>19.098072265629998</c:v>
                </c:pt>
                <c:pt idx="2673">
                  <c:v>19.098072265629998</c:v>
                </c:pt>
                <c:pt idx="2674">
                  <c:v>18.867285156249999</c:v>
                </c:pt>
                <c:pt idx="2675">
                  <c:v>19.226660156249999</c:v>
                </c:pt>
                <c:pt idx="2676">
                  <c:v>18.95971875</c:v>
                </c:pt>
                <c:pt idx="2677">
                  <c:v>19.412746093749998</c:v>
                </c:pt>
                <c:pt idx="2678">
                  <c:v>18.90417578125</c:v>
                </c:pt>
                <c:pt idx="2679">
                  <c:v>18.90417578125</c:v>
                </c:pt>
                <c:pt idx="2680">
                  <c:v>18.913140625</c:v>
                </c:pt>
                <c:pt idx="2681">
                  <c:v>18.915816406249998</c:v>
                </c:pt>
                <c:pt idx="2682">
                  <c:v>18.811003906250001</c:v>
                </c:pt>
                <c:pt idx="2683">
                  <c:v>19.565031250000001</c:v>
                </c:pt>
                <c:pt idx="2684">
                  <c:v>19.14629882813</c:v>
                </c:pt>
                <c:pt idx="2685">
                  <c:v>19.14629882813</c:v>
                </c:pt>
                <c:pt idx="2686">
                  <c:v>19.275968750000001</c:v>
                </c:pt>
                <c:pt idx="2687">
                  <c:v>19.699035156250002</c:v>
                </c:pt>
                <c:pt idx="2688">
                  <c:v>19.11008984375</c:v>
                </c:pt>
                <c:pt idx="2689">
                  <c:v>19.11008984375</c:v>
                </c:pt>
                <c:pt idx="2690">
                  <c:v>19.187306640629998</c:v>
                </c:pt>
                <c:pt idx="2691">
                  <c:v>18.82448046875</c:v>
                </c:pt>
                <c:pt idx="2692">
                  <c:v>18.82448046875</c:v>
                </c:pt>
                <c:pt idx="2693">
                  <c:v>19.627021484379998</c:v>
                </c:pt>
                <c:pt idx="2694">
                  <c:v>19.240095703129999</c:v>
                </c:pt>
                <c:pt idx="2695">
                  <c:v>19.240095703129999</c:v>
                </c:pt>
                <c:pt idx="2696">
                  <c:v>19.374640625000001</c:v>
                </c:pt>
                <c:pt idx="2697">
                  <c:v>18.758425781250001</c:v>
                </c:pt>
                <c:pt idx="2698">
                  <c:v>18.758425781250001</c:v>
                </c:pt>
                <c:pt idx="2699">
                  <c:v>19.066988281250001</c:v>
                </c:pt>
                <c:pt idx="2700">
                  <c:v>19.61572851563</c:v>
                </c:pt>
                <c:pt idx="2701">
                  <c:v>19.30411914063</c:v>
                </c:pt>
                <c:pt idx="2702">
                  <c:v>19.40337109375</c:v>
                </c:pt>
                <c:pt idx="2703">
                  <c:v>18.957958984379999</c:v>
                </c:pt>
                <c:pt idx="2704">
                  <c:v>19.0256328125</c:v>
                </c:pt>
                <c:pt idx="2705">
                  <c:v>19.0256328125</c:v>
                </c:pt>
                <c:pt idx="2706">
                  <c:v>19.032109375000001</c:v>
                </c:pt>
                <c:pt idx="2707">
                  <c:v>18.463128906249999</c:v>
                </c:pt>
                <c:pt idx="2708">
                  <c:v>18.960003906250002</c:v>
                </c:pt>
                <c:pt idx="2709">
                  <c:v>18.960003906250002</c:v>
                </c:pt>
                <c:pt idx="2710">
                  <c:v>19.322494140629999</c:v>
                </c:pt>
                <c:pt idx="2711">
                  <c:v>19.02126367188</c:v>
                </c:pt>
                <c:pt idx="2712">
                  <c:v>19.02126367188</c:v>
                </c:pt>
                <c:pt idx="2713">
                  <c:v>19.079529296879997</c:v>
                </c:pt>
                <c:pt idx="2714">
                  <c:v>19.239958984379999</c:v>
                </c:pt>
                <c:pt idx="2715">
                  <c:v>19.239958984379999</c:v>
                </c:pt>
                <c:pt idx="2716">
                  <c:v>19.375945312500001</c:v>
                </c:pt>
                <c:pt idx="2717">
                  <c:v>19.623707031249999</c:v>
                </c:pt>
                <c:pt idx="2718">
                  <c:v>19.623707031249999</c:v>
                </c:pt>
                <c:pt idx="2719">
                  <c:v>19.329775390629997</c:v>
                </c:pt>
                <c:pt idx="2720">
                  <c:v>19.137699218750001</c:v>
                </c:pt>
                <c:pt idx="2721">
                  <c:v>19.137699218750001</c:v>
                </c:pt>
                <c:pt idx="2722">
                  <c:v>18.81586328125</c:v>
                </c:pt>
                <c:pt idx="2723">
                  <c:v>18.969601562499999</c:v>
                </c:pt>
                <c:pt idx="2724">
                  <c:v>19.500884765629998</c:v>
                </c:pt>
                <c:pt idx="2725">
                  <c:v>19.500884765629998</c:v>
                </c:pt>
                <c:pt idx="2726">
                  <c:v>18.910550781249999</c:v>
                </c:pt>
                <c:pt idx="2727">
                  <c:v>18.951236328129998</c:v>
                </c:pt>
                <c:pt idx="2728">
                  <c:v>18.951236328129998</c:v>
                </c:pt>
                <c:pt idx="2729">
                  <c:v>19.064406250000001</c:v>
                </c:pt>
                <c:pt idx="2730">
                  <c:v>19.448875000000001</c:v>
                </c:pt>
                <c:pt idx="2731">
                  <c:v>19.448875000000001</c:v>
                </c:pt>
                <c:pt idx="2732">
                  <c:v>18.769548828129999</c:v>
                </c:pt>
                <c:pt idx="2733">
                  <c:v>19.101810546879999</c:v>
                </c:pt>
                <c:pt idx="2734">
                  <c:v>19.101810546879999</c:v>
                </c:pt>
                <c:pt idx="2735">
                  <c:v>19.065232421879998</c:v>
                </c:pt>
                <c:pt idx="2736">
                  <c:v>18.984052734379997</c:v>
                </c:pt>
                <c:pt idx="2737">
                  <c:v>19.11084570313</c:v>
                </c:pt>
                <c:pt idx="2738">
                  <c:v>19.212541015629998</c:v>
                </c:pt>
                <c:pt idx="2739">
                  <c:v>19.74021484375</c:v>
                </c:pt>
                <c:pt idx="2740">
                  <c:v>19.339675781250001</c:v>
                </c:pt>
                <c:pt idx="2741">
                  <c:v>19.339675781250001</c:v>
                </c:pt>
                <c:pt idx="2742">
                  <c:v>18.695255859379998</c:v>
                </c:pt>
                <c:pt idx="2743">
                  <c:v>19.050121093750001</c:v>
                </c:pt>
                <c:pt idx="2744">
                  <c:v>19.050121093750001</c:v>
                </c:pt>
                <c:pt idx="2745">
                  <c:v>18.7334140625</c:v>
                </c:pt>
                <c:pt idx="2746">
                  <c:v>19.479410156250001</c:v>
                </c:pt>
                <c:pt idx="2747">
                  <c:v>19.479410156250001</c:v>
                </c:pt>
                <c:pt idx="2748">
                  <c:v>18.99236914063</c:v>
                </c:pt>
                <c:pt idx="2749">
                  <c:v>19.305650390629999</c:v>
                </c:pt>
                <c:pt idx="2750">
                  <c:v>19.305650390629999</c:v>
                </c:pt>
                <c:pt idx="2751">
                  <c:v>18.848312499999999</c:v>
                </c:pt>
                <c:pt idx="2752">
                  <c:v>18.83997070313</c:v>
                </c:pt>
                <c:pt idx="2753">
                  <c:v>19.127410156250001</c:v>
                </c:pt>
                <c:pt idx="2754">
                  <c:v>19.127410156250001</c:v>
                </c:pt>
                <c:pt idx="2755">
                  <c:v>19.47246484375</c:v>
                </c:pt>
                <c:pt idx="2756">
                  <c:v>19.47246484375</c:v>
                </c:pt>
                <c:pt idx="2757">
                  <c:v>18.840884765629998</c:v>
                </c:pt>
                <c:pt idx="2758">
                  <c:v>18.90571679688</c:v>
                </c:pt>
                <c:pt idx="2759">
                  <c:v>18.811927734379999</c:v>
                </c:pt>
                <c:pt idx="2760">
                  <c:v>18.811927734379999</c:v>
                </c:pt>
                <c:pt idx="2761">
                  <c:v>18.542675781250001</c:v>
                </c:pt>
                <c:pt idx="2762">
                  <c:v>18.836957031250002</c:v>
                </c:pt>
                <c:pt idx="2763">
                  <c:v>18.836957031250002</c:v>
                </c:pt>
                <c:pt idx="2764">
                  <c:v>19.203013671879997</c:v>
                </c:pt>
                <c:pt idx="2765">
                  <c:v>18.987972656250001</c:v>
                </c:pt>
                <c:pt idx="2766">
                  <c:v>18.987972656250001</c:v>
                </c:pt>
                <c:pt idx="2767">
                  <c:v>19.134214843750001</c:v>
                </c:pt>
                <c:pt idx="2768">
                  <c:v>19.479367187499999</c:v>
                </c:pt>
                <c:pt idx="2769">
                  <c:v>19.041767578129999</c:v>
                </c:pt>
                <c:pt idx="2770">
                  <c:v>19.041767578129999</c:v>
                </c:pt>
                <c:pt idx="2771">
                  <c:v>19.407453125</c:v>
                </c:pt>
                <c:pt idx="2772">
                  <c:v>19.165978515629998</c:v>
                </c:pt>
                <c:pt idx="2773">
                  <c:v>18.888402343749998</c:v>
                </c:pt>
                <c:pt idx="2774">
                  <c:v>19.30376171875</c:v>
                </c:pt>
                <c:pt idx="2775">
                  <c:v>19.001771484379997</c:v>
                </c:pt>
                <c:pt idx="2776">
                  <c:v>19.001771484379997</c:v>
                </c:pt>
                <c:pt idx="2777">
                  <c:v>19.45157421875</c:v>
                </c:pt>
                <c:pt idx="2778">
                  <c:v>19.245373046879998</c:v>
                </c:pt>
                <c:pt idx="2779">
                  <c:v>19.245373046879998</c:v>
                </c:pt>
                <c:pt idx="2780">
                  <c:v>19.285044921879997</c:v>
                </c:pt>
                <c:pt idx="2781">
                  <c:v>18.848400390629998</c:v>
                </c:pt>
                <c:pt idx="2782">
                  <c:v>18.848400390629998</c:v>
                </c:pt>
                <c:pt idx="2783">
                  <c:v>18.96902734375</c:v>
                </c:pt>
                <c:pt idx="2784">
                  <c:v>19.048429687500001</c:v>
                </c:pt>
                <c:pt idx="2785">
                  <c:v>19.048429687500001</c:v>
                </c:pt>
                <c:pt idx="2786">
                  <c:v>19.160298828129999</c:v>
                </c:pt>
                <c:pt idx="2787">
                  <c:v>18.9159609375</c:v>
                </c:pt>
                <c:pt idx="2788">
                  <c:v>19.164830078129999</c:v>
                </c:pt>
                <c:pt idx="2789">
                  <c:v>19.164830078129999</c:v>
                </c:pt>
                <c:pt idx="2790">
                  <c:v>19.45161523438</c:v>
                </c:pt>
                <c:pt idx="2791">
                  <c:v>19.104630859379998</c:v>
                </c:pt>
                <c:pt idx="2792">
                  <c:v>19.188675781250002</c:v>
                </c:pt>
                <c:pt idx="2793">
                  <c:v>19.156417968749999</c:v>
                </c:pt>
                <c:pt idx="2794">
                  <c:v>18.562255859379999</c:v>
                </c:pt>
                <c:pt idx="2795">
                  <c:v>18.562255859379999</c:v>
                </c:pt>
                <c:pt idx="2796">
                  <c:v>19.11913085938</c:v>
                </c:pt>
                <c:pt idx="2797">
                  <c:v>18.865656250000001</c:v>
                </c:pt>
                <c:pt idx="2798">
                  <c:v>18.947941406249999</c:v>
                </c:pt>
                <c:pt idx="2799">
                  <c:v>18.947941406249999</c:v>
                </c:pt>
                <c:pt idx="2800">
                  <c:v>19.052005859379999</c:v>
                </c:pt>
                <c:pt idx="2801">
                  <c:v>18.781009765629999</c:v>
                </c:pt>
                <c:pt idx="2802">
                  <c:v>19.422865234379998</c:v>
                </c:pt>
                <c:pt idx="2803">
                  <c:v>19.085814453129998</c:v>
                </c:pt>
                <c:pt idx="2804">
                  <c:v>19.37554492188</c:v>
                </c:pt>
                <c:pt idx="2805">
                  <c:v>19.37554492188</c:v>
                </c:pt>
                <c:pt idx="2806">
                  <c:v>19.509384765629999</c:v>
                </c:pt>
                <c:pt idx="2807">
                  <c:v>19.0257578125</c:v>
                </c:pt>
                <c:pt idx="2808">
                  <c:v>19.0257578125</c:v>
                </c:pt>
                <c:pt idx="2809">
                  <c:v>19.352691406249999</c:v>
                </c:pt>
                <c:pt idx="2810">
                  <c:v>19.207023437499998</c:v>
                </c:pt>
                <c:pt idx="2811">
                  <c:v>19.207023437499998</c:v>
                </c:pt>
                <c:pt idx="2812">
                  <c:v>18.993074218749999</c:v>
                </c:pt>
                <c:pt idx="2813">
                  <c:v>18.909855468749999</c:v>
                </c:pt>
                <c:pt idx="2814">
                  <c:v>18.979164062500001</c:v>
                </c:pt>
                <c:pt idx="2815">
                  <c:v>18.979164062500001</c:v>
                </c:pt>
                <c:pt idx="2816">
                  <c:v>18.739621093749999</c:v>
                </c:pt>
                <c:pt idx="2817">
                  <c:v>19.473550781250001</c:v>
                </c:pt>
                <c:pt idx="2818">
                  <c:v>19.473550781250001</c:v>
                </c:pt>
                <c:pt idx="2819">
                  <c:v>19.080789062499999</c:v>
                </c:pt>
                <c:pt idx="2820">
                  <c:v>19.572380859379997</c:v>
                </c:pt>
                <c:pt idx="2821">
                  <c:v>19.572380859379997</c:v>
                </c:pt>
                <c:pt idx="2822">
                  <c:v>18.915931640629999</c:v>
                </c:pt>
                <c:pt idx="2823">
                  <c:v>19.221441406250001</c:v>
                </c:pt>
                <c:pt idx="2824">
                  <c:v>19.221441406250001</c:v>
                </c:pt>
                <c:pt idx="2825">
                  <c:v>19.240519531250001</c:v>
                </c:pt>
                <c:pt idx="2826">
                  <c:v>19.17130078125</c:v>
                </c:pt>
                <c:pt idx="2827">
                  <c:v>19.47706640625</c:v>
                </c:pt>
                <c:pt idx="2828">
                  <c:v>18.99899414063</c:v>
                </c:pt>
                <c:pt idx="2829">
                  <c:v>19.288722656249998</c:v>
                </c:pt>
                <c:pt idx="2830">
                  <c:v>19.288722656249998</c:v>
                </c:pt>
                <c:pt idx="2831">
                  <c:v>18.764369140629999</c:v>
                </c:pt>
                <c:pt idx="2832">
                  <c:v>19.136113281250001</c:v>
                </c:pt>
                <c:pt idx="2833">
                  <c:v>19.551087890629997</c:v>
                </c:pt>
                <c:pt idx="2834">
                  <c:v>19.551087890629997</c:v>
                </c:pt>
                <c:pt idx="2835">
                  <c:v>19.267509765629999</c:v>
                </c:pt>
                <c:pt idx="2836">
                  <c:v>19.37812695313</c:v>
                </c:pt>
                <c:pt idx="2837">
                  <c:v>19.37812695313</c:v>
                </c:pt>
                <c:pt idx="2838">
                  <c:v>18.963447265629998</c:v>
                </c:pt>
                <c:pt idx="2839">
                  <c:v>19.302417968749999</c:v>
                </c:pt>
                <c:pt idx="2840">
                  <c:v>19.302417968749999</c:v>
                </c:pt>
                <c:pt idx="2841">
                  <c:v>18.93811523438</c:v>
                </c:pt>
                <c:pt idx="2842">
                  <c:v>19.11933203125</c:v>
                </c:pt>
                <c:pt idx="2843">
                  <c:v>19.272246093749999</c:v>
                </c:pt>
                <c:pt idx="2844">
                  <c:v>19.272246093749999</c:v>
                </c:pt>
                <c:pt idx="2845">
                  <c:v>18.844482421879999</c:v>
                </c:pt>
                <c:pt idx="2846">
                  <c:v>18.844482421879999</c:v>
                </c:pt>
                <c:pt idx="2847">
                  <c:v>19.033601562499999</c:v>
                </c:pt>
                <c:pt idx="2848">
                  <c:v>19.620253906249999</c:v>
                </c:pt>
                <c:pt idx="2849">
                  <c:v>19.620253906249999</c:v>
                </c:pt>
                <c:pt idx="2850">
                  <c:v>19.073044921879998</c:v>
                </c:pt>
                <c:pt idx="2851">
                  <c:v>19.38913085938</c:v>
                </c:pt>
                <c:pt idx="2852">
                  <c:v>19.254517578129999</c:v>
                </c:pt>
                <c:pt idx="2853">
                  <c:v>19.254517578129999</c:v>
                </c:pt>
                <c:pt idx="2854">
                  <c:v>19.931068359379999</c:v>
                </c:pt>
                <c:pt idx="2855">
                  <c:v>19.931068359379999</c:v>
                </c:pt>
                <c:pt idx="2856">
                  <c:v>19.52171679688</c:v>
                </c:pt>
                <c:pt idx="2857">
                  <c:v>19.811839843750001</c:v>
                </c:pt>
                <c:pt idx="2858">
                  <c:v>19.274265625000002</c:v>
                </c:pt>
                <c:pt idx="2859">
                  <c:v>19.274265625000002</c:v>
                </c:pt>
                <c:pt idx="2860">
                  <c:v>18.697261718749999</c:v>
                </c:pt>
                <c:pt idx="2861">
                  <c:v>19.073496093749998</c:v>
                </c:pt>
                <c:pt idx="2862">
                  <c:v>18.981714843750002</c:v>
                </c:pt>
                <c:pt idx="2863">
                  <c:v>19.381552734379998</c:v>
                </c:pt>
                <c:pt idx="2864">
                  <c:v>19.003550781249999</c:v>
                </c:pt>
                <c:pt idx="2865">
                  <c:v>19.003550781249999</c:v>
                </c:pt>
                <c:pt idx="2866">
                  <c:v>19.314845703129997</c:v>
                </c:pt>
                <c:pt idx="2867">
                  <c:v>19.775121093749998</c:v>
                </c:pt>
                <c:pt idx="2868">
                  <c:v>19.319486328129997</c:v>
                </c:pt>
                <c:pt idx="2869">
                  <c:v>19.319486328129997</c:v>
                </c:pt>
                <c:pt idx="2870">
                  <c:v>19.144443359379999</c:v>
                </c:pt>
                <c:pt idx="2871">
                  <c:v>19.040015624999999</c:v>
                </c:pt>
                <c:pt idx="2872">
                  <c:v>19.346535156249999</c:v>
                </c:pt>
                <c:pt idx="2873">
                  <c:v>19.00884570313</c:v>
                </c:pt>
                <c:pt idx="2874">
                  <c:v>19.00884570313</c:v>
                </c:pt>
                <c:pt idx="2875">
                  <c:v>19.368874999999999</c:v>
                </c:pt>
                <c:pt idx="2876">
                  <c:v>20.084521484379998</c:v>
                </c:pt>
                <c:pt idx="2877">
                  <c:v>19.423644531250002</c:v>
                </c:pt>
                <c:pt idx="2878">
                  <c:v>19.423644531250002</c:v>
                </c:pt>
                <c:pt idx="2879">
                  <c:v>19.74775</c:v>
                </c:pt>
                <c:pt idx="2880">
                  <c:v>19.366416015629998</c:v>
                </c:pt>
                <c:pt idx="2881">
                  <c:v>19.5106015625</c:v>
                </c:pt>
                <c:pt idx="2882">
                  <c:v>19.604269531250001</c:v>
                </c:pt>
                <c:pt idx="2883">
                  <c:v>19.74465429688</c:v>
                </c:pt>
                <c:pt idx="2884">
                  <c:v>19.74465429688</c:v>
                </c:pt>
                <c:pt idx="2885">
                  <c:v>19.657968749999998</c:v>
                </c:pt>
                <c:pt idx="2886">
                  <c:v>19.238691406249998</c:v>
                </c:pt>
                <c:pt idx="2887">
                  <c:v>19.238691406249998</c:v>
                </c:pt>
                <c:pt idx="2888">
                  <c:v>19.30126953125</c:v>
                </c:pt>
                <c:pt idx="2889">
                  <c:v>19.546384765629998</c:v>
                </c:pt>
                <c:pt idx="2890">
                  <c:v>19.239910156250001</c:v>
                </c:pt>
                <c:pt idx="2891">
                  <c:v>19.549128906250001</c:v>
                </c:pt>
                <c:pt idx="2892">
                  <c:v>19.192878906250002</c:v>
                </c:pt>
                <c:pt idx="2893">
                  <c:v>19.192878906250002</c:v>
                </c:pt>
                <c:pt idx="2894">
                  <c:v>19.534576171879998</c:v>
                </c:pt>
                <c:pt idx="2895">
                  <c:v>19.454111328129997</c:v>
                </c:pt>
                <c:pt idx="2896">
                  <c:v>19.426031250000001</c:v>
                </c:pt>
                <c:pt idx="2897">
                  <c:v>19.426031250000001</c:v>
                </c:pt>
                <c:pt idx="2898">
                  <c:v>19.848947265629999</c:v>
                </c:pt>
                <c:pt idx="2899">
                  <c:v>19.403535156250001</c:v>
                </c:pt>
                <c:pt idx="2900">
                  <c:v>19.490302734379998</c:v>
                </c:pt>
                <c:pt idx="2901">
                  <c:v>19.709244140629998</c:v>
                </c:pt>
                <c:pt idx="2902">
                  <c:v>19.134054687500001</c:v>
                </c:pt>
                <c:pt idx="2903">
                  <c:v>19.134054687500001</c:v>
                </c:pt>
                <c:pt idx="2904">
                  <c:v>19.188589843750002</c:v>
                </c:pt>
                <c:pt idx="2905">
                  <c:v>19.110228515629998</c:v>
                </c:pt>
                <c:pt idx="2906">
                  <c:v>19.350171875000001</c:v>
                </c:pt>
                <c:pt idx="2907">
                  <c:v>19.350171875000001</c:v>
                </c:pt>
                <c:pt idx="2908">
                  <c:v>19.54539453125</c:v>
                </c:pt>
                <c:pt idx="2909">
                  <c:v>19.54539453125</c:v>
                </c:pt>
                <c:pt idx="2910">
                  <c:v>19.512123046879999</c:v>
                </c:pt>
                <c:pt idx="2911">
                  <c:v>19.377851562499998</c:v>
                </c:pt>
                <c:pt idx="2912">
                  <c:v>19.61757617188</c:v>
                </c:pt>
                <c:pt idx="2913">
                  <c:v>19.61757617188</c:v>
                </c:pt>
                <c:pt idx="2914">
                  <c:v>19.7271015625</c:v>
                </c:pt>
                <c:pt idx="2915">
                  <c:v>19.914005859379998</c:v>
                </c:pt>
                <c:pt idx="2916">
                  <c:v>19.914005859379998</c:v>
                </c:pt>
                <c:pt idx="2917">
                  <c:v>19.088345703129999</c:v>
                </c:pt>
                <c:pt idx="2918">
                  <c:v>19.651410156250002</c:v>
                </c:pt>
                <c:pt idx="2919">
                  <c:v>19.651410156250002</c:v>
                </c:pt>
                <c:pt idx="2920">
                  <c:v>19.279460937500001</c:v>
                </c:pt>
                <c:pt idx="2921">
                  <c:v>19.348246093749999</c:v>
                </c:pt>
                <c:pt idx="2922">
                  <c:v>19.348246093749999</c:v>
                </c:pt>
                <c:pt idx="2923">
                  <c:v>20.163427734379997</c:v>
                </c:pt>
                <c:pt idx="2924">
                  <c:v>19.23197460938</c:v>
                </c:pt>
                <c:pt idx="2925">
                  <c:v>19.4492890625</c:v>
                </c:pt>
                <c:pt idx="2926">
                  <c:v>19.313953125000001</c:v>
                </c:pt>
                <c:pt idx="2927">
                  <c:v>19.47264648438</c:v>
                </c:pt>
                <c:pt idx="2928">
                  <c:v>19.847066406250001</c:v>
                </c:pt>
                <c:pt idx="2929">
                  <c:v>19.847066406250001</c:v>
                </c:pt>
                <c:pt idx="2930">
                  <c:v>19.924982421879999</c:v>
                </c:pt>
                <c:pt idx="2931">
                  <c:v>19.845574218749999</c:v>
                </c:pt>
                <c:pt idx="2932">
                  <c:v>19.845574218749999</c:v>
                </c:pt>
                <c:pt idx="2933">
                  <c:v>19.253894531250001</c:v>
                </c:pt>
                <c:pt idx="2934">
                  <c:v>19.408427734379998</c:v>
                </c:pt>
                <c:pt idx="2935">
                  <c:v>19.408427734379998</c:v>
                </c:pt>
                <c:pt idx="2936">
                  <c:v>19.63764453125</c:v>
                </c:pt>
                <c:pt idx="2937">
                  <c:v>19.833474609379998</c:v>
                </c:pt>
                <c:pt idx="2938">
                  <c:v>19.833474609379998</c:v>
                </c:pt>
                <c:pt idx="2939">
                  <c:v>19.538728515629998</c:v>
                </c:pt>
                <c:pt idx="2940">
                  <c:v>19.435167968750001</c:v>
                </c:pt>
                <c:pt idx="2941">
                  <c:v>19.55546289063</c:v>
                </c:pt>
                <c:pt idx="2942">
                  <c:v>19.230269531249998</c:v>
                </c:pt>
                <c:pt idx="2943">
                  <c:v>19.494380859379998</c:v>
                </c:pt>
                <c:pt idx="2944">
                  <c:v>19.494380859379998</c:v>
                </c:pt>
                <c:pt idx="2945">
                  <c:v>19.33267578125</c:v>
                </c:pt>
                <c:pt idx="2946">
                  <c:v>19.354390625000001</c:v>
                </c:pt>
                <c:pt idx="2947">
                  <c:v>19.725390624999999</c:v>
                </c:pt>
                <c:pt idx="2948">
                  <c:v>19.725390624999999</c:v>
                </c:pt>
                <c:pt idx="2949">
                  <c:v>19.193240234379999</c:v>
                </c:pt>
                <c:pt idx="2950">
                  <c:v>19.338957031250001</c:v>
                </c:pt>
                <c:pt idx="2951">
                  <c:v>19.338957031250001</c:v>
                </c:pt>
                <c:pt idx="2952">
                  <c:v>19.039855468750002</c:v>
                </c:pt>
                <c:pt idx="2953">
                  <c:v>19.358546874999998</c:v>
                </c:pt>
                <c:pt idx="2954">
                  <c:v>19.358546874999998</c:v>
                </c:pt>
                <c:pt idx="2955">
                  <c:v>19.05869921875</c:v>
                </c:pt>
                <c:pt idx="2956">
                  <c:v>19.588099609379999</c:v>
                </c:pt>
                <c:pt idx="2957">
                  <c:v>19.588099609379999</c:v>
                </c:pt>
                <c:pt idx="2958">
                  <c:v>19.36287890625</c:v>
                </c:pt>
                <c:pt idx="2959">
                  <c:v>19.49223828125</c:v>
                </c:pt>
                <c:pt idx="2960">
                  <c:v>19.101257812499998</c:v>
                </c:pt>
                <c:pt idx="2961">
                  <c:v>19.031812500000001</c:v>
                </c:pt>
                <c:pt idx="2962">
                  <c:v>19.170513671879998</c:v>
                </c:pt>
                <c:pt idx="2963">
                  <c:v>18.738644531249999</c:v>
                </c:pt>
                <c:pt idx="2964">
                  <c:v>18.738644531249999</c:v>
                </c:pt>
                <c:pt idx="2965">
                  <c:v>19.098644531249999</c:v>
                </c:pt>
                <c:pt idx="2966">
                  <c:v>19.11332226563</c:v>
                </c:pt>
                <c:pt idx="2967">
                  <c:v>19.11332226563</c:v>
                </c:pt>
                <c:pt idx="2968">
                  <c:v>18.870189453129999</c:v>
                </c:pt>
                <c:pt idx="2969">
                  <c:v>19.190666015629997</c:v>
                </c:pt>
                <c:pt idx="2970">
                  <c:v>19.190666015629997</c:v>
                </c:pt>
                <c:pt idx="2971">
                  <c:v>19.22046679688</c:v>
                </c:pt>
                <c:pt idx="2972">
                  <c:v>19.114757812499999</c:v>
                </c:pt>
                <c:pt idx="2973">
                  <c:v>19.114757812499999</c:v>
                </c:pt>
                <c:pt idx="2974">
                  <c:v>18.832949218749999</c:v>
                </c:pt>
                <c:pt idx="2975">
                  <c:v>18.848580078129999</c:v>
                </c:pt>
                <c:pt idx="2976">
                  <c:v>18.904269531250002</c:v>
                </c:pt>
                <c:pt idx="2977">
                  <c:v>18.904269531250002</c:v>
                </c:pt>
                <c:pt idx="2978">
                  <c:v>19.092613281249999</c:v>
                </c:pt>
                <c:pt idx="2979">
                  <c:v>18.783787109379997</c:v>
                </c:pt>
                <c:pt idx="2980">
                  <c:v>18.927269531250001</c:v>
                </c:pt>
                <c:pt idx="2981">
                  <c:v>19.592646484379998</c:v>
                </c:pt>
                <c:pt idx="2982">
                  <c:v>19.210269531249999</c:v>
                </c:pt>
                <c:pt idx="2983">
                  <c:v>19.210269531249999</c:v>
                </c:pt>
                <c:pt idx="2984">
                  <c:v>19.47706640625</c:v>
                </c:pt>
                <c:pt idx="2985">
                  <c:v>18.982232421879999</c:v>
                </c:pt>
                <c:pt idx="2986">
                  <c:v>19.175089843750001</c:v>
                </c:pt>
                <c:pt idx="2987">
                  <c:v>19.175089843750001</c:v>
                </c:pt>
                <c:pt idx="2988">
                  <c:v>19.19722070313</c:v>
                </c:pt>
                <c:pt idx="2989">
                  <c:v>18.711826171879999</c:v>
                </c:pt>
                <c:pt idx="2990">
                  <c:v>19.357308593749998</c:v>
                </c:pt>
                <c:pt idx="2991">
                  <c:v>18.807927734379998</c:v>
                </c:pt>
                <c:pt idx="2992">
                  <c:v>18.804509765629998</c:v>
                </c:pt>
                <c:pt idx="2993">
                  <c:v>18.804509765629998</c:v>
                </c:pt>
                <c:pt idx="2994">
                  <c:v>18.997921874999999</c:v>
                </c:pt>
                <c:pt idx="2995">
                  <c:v>18.662294921879997</c:v>
                </c:pt>
                <c:pt idx="2996">
                  <c:v>18.662294921879997</c:v>
                </c:pt>
                <c:pt idx="2997">
                  <c:v>18.98861328125</c:v>
                </c:pt>
                <c:pt idx="2998">
                  <c:v>18.934283203129997</c:v>
                </c:pt>
                <c:pt idx="2999">
                  <c:v>18.934283203129997</c:v>
                </c:pt>
                <c:pt idx="3000">
                  <c:v>19.28911328125</c:v>
                </c:pt>
                <c:pt idx="3001">
                  <c:v>18.92829296875</c:v>
                </c:pt>
                <c:pt idx="3002">
                  <c:v>18.92829296875</c:v>
                </c:pt>
                <c:pt idx="3003">
                  <c:v>19.28355664063</c:v>
                </c:pt>
                <c:pt idx="3004">
                  <c:v>18.889841796879999</c:v>
                </c:pt>
                <c:pt idx="3005">
                  <c:v>19.041548828129997</c:v>
                </c:pt>
                <c:pt idx="3006">
                  <c:v>19.219730468750001</c:v>
                </c:pt>
                <c:pt idx="3007">
                  <c:v>18.816244140629998</c:v>
                </c:pt>
                <c:pt idx="3008">
                  <c:v>18.816244140629998</c:v>
                </c:pt>
                <c:pt idx="3009">
                  <c:v>18.9504765625</c:v>
                </c:pt>
                <c:pt idx="3010">
                  <c:v>18.537767578129998</c:v>
                </c:pt>
                <c:pt idx="3011">
                  <c:v>18.72539453125</c:v>
                </c:pt>
                <c:pt idx="3012">
                  <c:v>18.72539453125</c:v>
                </c:pt>
                <c:pt idx="3013">
                  <c:v>19.260044921879999</c:v>
                </c:pt>
                <c:pt idx="3014">
                  <c:v>18.876433593750001</c:v>
                </c:pt>
                <c:pt idx="3015">
                  <c:v>19.038244140629999</c:v>
                </c:pt>
                <c:pt idx="3016">
                  <c:v>18.494277343749999</c:v>
                </c:pt>
                <c:pt idx="3017">
                  <c:v>18.899425781249999</c:v>
                </c:pt>
                <c:pt idx="3018">
                  <c:v>18.899425781249999</c:v>
                </c:pt>
                <c:pt idx="3019">
                  <c:v>18.955703124999999</c:v>
                </c:pt>
                <c:pt idx="3020">
                  <c:v>18.985324218750002</c:v>
                </c:pt>
                <c:pt idx="3021">
                  <c:v>18.985324218750002</c:v>
                </c:pt>
                <c:pt idx="3022">
                  <c:v>19.19536328125</c:v>
                </c:pt>
                <c:pt idx="3023">
                  <c:v>19.21083203125</c:v>
                </c:pt>
                <c:pt idx="3024">
                  <c:v>19.21083203125</c:v>
                </c:pt>
                <c:pt idx="3025">
                  <c:v>18.727636718749999</c:v>
                </c:pt>
                <c:pt idx="3026">
                  <c:v>19.182500000000001</c:v>
                </c:pt>
                <c:pt idx="3027">
                  <c:v>19.182500000000001</c:v>
                </c:pt>
                <c:pt idx="3028">
                  <c:v>18.732509765629999</c:v>
                </c:pt>
                <c:pt idx="3029">
                  <c:v>18.870871093750001</c:v>
                </c:pt>
                <c:pt idx="3030">
                  <c:v>18.870871093750001</c:v>
                </c:pt>
                <c:pt idx="3031">
                  <c:v>18.90079296875</c:v>
                </c:pt>
                <c:pt idx="3032">
                  <c:v>18.798738281249999</c:v>
                </c:pt>
                <c:pt idx="3033">
                  <c:v>18.798738281249999</c:v>
                </c:pt>
                <c:pt idx="3034">
                  <c:v>18.710722656249999</c:v>
                </c:pt>
                <c:pt idx="3035">
                  <c:v>18.818900390629999</c:v>
                </c:pt>
                <c:pt idx="3036">
                  <c:v>19.141470703129997</c:v>
                </c:pt>
                <c:pt idx="3037">
                  <c:v>19.141470703129997</c:v>
                </c:pt>
                <c:pt idx="3038">
                  <c:v>18.72325</c:v>
                </c:pt>
                <c:pt idx="3039">
                  <c:v>19.06273242188</c:v>
                </c:pt>
                <c:pt idx="3040">
                  <c:v>18.851292968749998</c:v>
                </c:pt>
                <c:pt idx="3041">
                  <c:v>18.877558593749999</c:v>
                </c:pt>
                <c:pt idx="3042">
                  <c:v>19.213824218749998</c:v>
                </c:pt>
                <c:pt idx="3043">
                  <c:v>19.213824218749998</c:v>
                </c:pt>
                <c:pt idx="3044">
                  <c:v>19.001562499999999</c:v>
                </c:pt>
                <c:pt idx="3045">
                  <c:v>19.223095703129999</c:v>
                </c:pt>
                <c:pt idx="3046">
                  <c:v>19.223095703129999</c:v>
                </c:pt>
                <c:pt idx="3047">
                  <c:v>18.921521484379998</c:v>
                </c:pt>
                <c:pt idx="3048">
                  <c:v>19.052382812499999</c:v>
                </c:pt>
                <c:pt idx="3049">
                  <c:v>18.9495859375</c:v>
                </c:pt>
                <c:pt idx="3050">
                  <c:v>18.666109375000001</c:v>
                </c:pt>
                <c:pt idx="3051">
                  <c:v>18.76030859375</c:v>
                </c:pt>
                <c:pt idx="3052">
                  <c:v>18.76030859375</c:v>
                </c:pt>
                <c:pt idx="3053">
                  <c:v>18.5637578125</c:v>
                </c:pt>
                <c:pt idx="3054">
                  <c:v>18.683339843750002</c:v>
                </c:pt>
                <c:pt idx="3055">
                  <c:v>19.198144531250001</c:v>
                </c:pt>
                <c:pt idx="3056">
                  <c:v>19.198144531250001</c:v>
                </c:pt>
                <c:pt idx="3057">
                  <c:v>19.449816406250001</c:v>
                </c:pt>
                <c:pt idx="3058">
                  <c:v>19.449816406250001</c:v>
                </c:pt>
                <c:pt idx="3059">
                  <c:v>19.227859375000001</c:v>
                </c:pt>
                <c:pt idx="3060">
                  <c:v>19.304880859379999</c:v>
                </c:pt>
                <c:pt idx="3061">
                  <c:v>19.036371093749999</c:v>
                </c:pt>
                <c:pt idx="3062">
                  <c:v>19.036371093749999</c:v>
                </c:pt>
                <c:pt idx="3063">
                  <c:v>18.451904296879999</c:v>
                </c:pt>
                <c:pt idx="3064">
                  <c:v>19.145796874999998</c:v>
                </c:pt>
                <c:pt idx="3065">
                  <c:v>19.145796874999998</c:v>
                </c:pt>
                <c:pt idx="3066">
                  <c:v>18.766376953129999</c:v>
                </c:pt>
                <c:pt idx="3067">
                  <c:v>18.695298828129999</c:v>
                </c:pt>
                <c:pt idx="3068">
                  <c:v>18.695298828129999</c:v>
                </c:pt>
                <c:pt idx="3069">
                  <c:v>18.408386718749998</c:v>
                </c:pt>
                <c:pt idx="3070">
                  <c:v>18.62572070313</c:v>
                </c:pt>
                <c:pt idx="3071">
                  <c:v>18.59882421875</c:v>
                </c:pt>
                <c:pt idx="3072">
                  <c:v>18.59882421875</c:v>
                </c:pt>
                <c:pt idx="3073">
                  <c:v>19.199906250000002</c:v>
                </c:pt>
                <c:pt idx="3074">
                  <c:v>18.722353515629997</c:v>
                </c:pt>
                <c:pt idx="3075">
                  <c:v>19.051664062499999</c:v>
                </c:pt>
                <c:pt idx="3076">
                  <c:v>18.641796875000001</c:v>
                </c:pt>
                <c:pt idx="3077">
                  <c:v>18.641796875000001</c:v>
                </c:pt>
                <c:pt idx="3078">
                  <c:v>18.562652343749999</c:v>
                </c:pt>
                <c:pt idx="3079">
                  <c:v>18.9749921875</c:v>
                </c:pt>
                <c:pt idx="3080">
                  <c:v>18.881300781250001</c:v>
                </c:pt>
                <c:pt idx="3081">
                  <c:v>18.881300781250001</c:v>
                </c:pt>
                <c:pt idx="3082">
                  <c:v>19.125589843749999</c:v>
                </c:pt>
                <c:pt idx="3083">
                  <c:v>18.72700585938</c:v>
                </c:pt>
                <c:pt idx="3084">
                  <c:v>18.72700585938</c:v>
                </c:pt>
                <c:pt idx="3085">
                  <c:v>18.893218749999999</c:v>
                </c:pt>
                <c:pt idx="3086">
                  <c:v>18.658531249999999</c:v>
                </c:pt>
                <c:pt idx="3087">
                  <c:v>18.658531249999999</c:v>
                </c:pt>
                <c:pt idx="3088">
                  <c:v>19.22099023438</c:v>
                </c:pt>
                <c:pt idx="3089">
                  <c:v>18.826925781250001</c:v>
                </c:pt>
                <c:pt idx="3090">
                  <c:v>18.827542968749999</c:v>
                </c:pt>
                <c:pt idx="3091">
                  <c:v>18.827542968749999</c:v>
                </c:pt>
                <c:pt idx="3092">
                  <c:v>18.86565234375</c:v>
                </c:pt>
                <c:pt idx="3093">
                  <c:v>18.541994140629999</c:v>
                </c:pt>
                <c:pt idx="3094">
                  <c:v>18.641185546879999</c:v>
                </c:pt>
                <c:pt idx="3095">
                  <c:v>18.383449218749998</c:v>
                </c:pt>
                <c:pt idx="3096">
                  <c:v>18.674871093749999</c:v>
                </c:pt>
                <c:pt idx="3097">
                  <c:v>18.674871093749999</c:v>
                </c:pt>
                <c:pt idx="3098">
                  <c:v>19.141679687500002</c:v>
                </c:pt>
                <c:pt idx="3099">
                  <c:v>18.524878906249999</c:v>
                </c:pt>
                <c:pt idx="3100">
                  <c:v>18.975166015629998</c:v>
                </c:pt>
                <c:pt idx="3101">
                  <c:v>18.975166015629998</c:v>
                </c:pt>
                <c:pt idx="3102">
                  <c:v>18.84083984375</c:v>
                </c:pt>
                <c:pt idx="3103">
                  <c:v>19.210328125</c:v>
                </c:pt>
                <c:pt idx="3104">
                  <c:v>19.07893164063</c:v>
                </c:pt>
                <c:pt idx="3105">
                  <c:v>18.561585937499999</c:v>
                </c:pt>
                <c:pt idx="3106">
                  <c:v>18.658722656249999</c:v>
                </c:pt>
                <c:pt idx="3107">
                  <c:v>18.658722656249999</c:v>
                </c:pt>
                <c:pt idx="3108">
                  <c:v>18.698275390629998</c:v>
                </c:pt>
                <c:pt idx="3109">
                  <c:v>19.03648046875</c:v>
                </c:pt>
                <c:pt idx="3110">
                  <c:v>19.03648046875</c:v>
                </c:pt>
                <c:pt idx="3111">
                  <c:v>18.880294921879997</c:v>
                </c:pt>
                <c:pt idx="3112">
                  <c:v>19.228494140629998</c:v>
                </c:pt>
                <c:pt idx="3113">
                  <c:v>19.228494140629998</c:v>
                </c:pt>
                <c:pt idx="3114">
                  <c:v>18.89833203125</c:v>
                </c:pt>
                <c:pt idx="3115">
                  <c:v>18.867894531249998</c:v>
                </c:pt>
                <c:pt idx="3116">
                  <c:v>18.867894531249998</c:v>
                </c:pt>
                <c:pt idx="3117">
                  <c:v>18.924052734379998</c:v>
                </c:pt>
                <c:pt idx="3118">
                  <c:v>19.279878906250001</c:v>
                </c:pt>
                <c:pt idx="3119">
                  <c:v>19.383503906249999</c:v>
                </c:pt>
                <c:pt idx="3120">
                  <c:v>18.765498046879998</c:v>
                </c:pt>
                <c:pt idx="3121">
                  <c:v>18.940523437500001</c:v>
                </c:pt>
                <c:pt idx="3122">
                  <c:v>18.940523437500001</c:v>
                </c:pt>
                <c:pt idx="3123">
                  <c:v>18.768498046879998</c:v>
                </c:pt>
                <c:pt idx="3124">
                  <c:v>19.034519531250002</c:v>
                </c:pt>
                <c:pt idx="3125">
                  <c:v>19.485101562499999</c:v>
                </c:pt>
                <c:pt idx="3126">
                  <c:v>19.485101562499999</c:v>
                </c:pt>
                <c:pt idx="3127">
                  <c:v>18.857224609379998</c:v>
                </c:pt>
                <c:pt idx="3128">
                  <c:v>19.075062500000001</c:v>
                </c:pt>
                <c:pt idx="3129">
                  <c:v>18.905224609379999</c:v>
                </c:pt>
                <c:pt idx="3130">
                  <c:v>18.943359375</c:v>
                </c:pt>
                <c:pt idx="3131">
                  <c:v>19.352896484379997</c:v>
                </c:pt>
                <c:pt idx="3132">
                  <c:v>19.352896484379997</c:v>
                </c:pt>
                <c:pt idx="3133">
                  <c:v>18.957429687499999</c:v>
                </c:pt>
                <c:pt idx="3134">
                  <c:v>18.88245117188</c:v>
                </c:pt>
                <c:pt idx="3135">
                  <c:v>18.681673828129998</c:v>
                </c:pt>
                <c:pt idx="3136">
                  <c:v>18.681673828129998</c:v>
                </c:pt>
                <c:pt idx="3137">
                  <c:v>19.686798828129998</c:v>
                </c:pt>
                <c:pt idx="3138">
                  <c:v>19.686798828129998</c:v>
                </c:pt>
                <c:pt idx="3139">
                  <c:v>19.285824218750001</c:v>
                </c:pt>
                <c:pt idx="3140">
                  <c:v>19.34931835938</c:v>
                </c:pt>
                <c:pt idx="3141">
                  <c:v>19.151433593749999</c:v>
                </c:pt>
                <c:pt idx="3142">
                  <c:v>19.151433593749999</c:v>
                </c:pt>
                <c:pt idx="3143">
                  <c:v>18.44198632813</c:v>
                </c:pt>
                <c:pt idx="3144">
                  <c:v>19.025101562500002</c:v>
                </c:pt>
                <c:pt idx="3145">
                  <c:v>19.025101562500002</c:v>
                </c:pt>
                <c:pt idx="3146">
                  <c:v>18.734613281249999</c:v>
                </c:pt>
                <c:pt idx="3147">
                  <c:v>18.89064453125</c:v>
                </c:pt>
                <c:pt idx="3148">
                  <c:v>18.89064453125</c:v>
                </c:pt>
                <c:pt idx="3149">
                  <c:v>18.576125000000001</c:v>
                </c:pt>
                <c:pt idx="3150">
                  <c:v>18.616707031250002</c:v>
                </c:pt>
                <c:pt idx="3151">
                  <c:v>18.616707031250002</c:v>
                </c:pt>
                <c:pt idx="3152">
                  <c:v>18.77055859375</c:v>
                </c:pt>
                <c:pt idx="3153">
                  <c:v>19.093097656249999</c:v>
                </c:pt>
                <c:pt idx="3154">
                  <c:v>19.379925781250002</c:v>
                </c:pt>
                <c:pt idx="3155">
                  <c:v>19.379925781250002</c:v>
                </c:pt>
                <c:pt idx="3156">
                  <c:v>19.40949804688</c:v>
                </c:pt>
                <c:pt idx="3157">
                  <c:v>18.617462890629998</c:v>
                </c:pt>
                <c:pt idx="3158">
                  <c:v>18.617462890629998</c:v>
                </c:pt>
                <c:pt idx="3159">
                  <c:v>18.602521484379999</c:v>
                </c:pt>
                <c:pt idx="3160">
                  <c:v>19.343425781250001</c:v>
                </c:pt>
                <c:pt idx="3161">
                  <c:v>19.343425781250001</c:v>
                </c:pt>
                <c:pt idx="3162">
                  <c:v>18.940820312500001</c:v>
                </c:pt>
                <c:pt idx="3163">
                  <c:v>19.149089843750001</c:v>
                </c:pt>
                <c:pt idx="3164">
                  <c:v>18.890482421879998</c:v>
                </c:pt>
                <c:pt idx="3165">
                  <c:v>18.937300781249998</c:v>
                </c:pt>
                <c:pt idx="3166">
                  <c:v>19.170937500000001</c:v>
                </c:pt>
                <c:pt idx="3167">
                  <c:v>19.170937500000001</c:v>
                </c:pt>
                <c:pt idx="3168">
                  <c:v>19.295867187500001</c:v>
                </c:pt>
                <c:pt idx="3169">
                  <c:v>19.404212890629999</c:v>
                </c:pt>
                <c:pt idx="3170">
                  <c:v>18.76152734375</c:v>
                </c:pt>
                <c:pt idx="3171">
                  <c:v>18.76152734375</c:v>
                </c:pt>
                <c:pt idx="3172">
                  <c:v>19.200208984379998</c:v>
                </c:pt>
                <c:pt idx="3173">
                  <c:v>18.870482421879998</c:v>
                </c:pt>
                <c:pt idx="3174">
                  <c:v>18.877521484379997</c:v>
                </c:pt>
                <c:pt idx="3175">
                  <c:v>19.092212890629998</c:v>
                </c:pt>
                <c:pt idx="3176">
                  <c:v>18.768314453129999</c:v>
                </c:pt>
                <c:pt idx="3177">
                  <c:v>18.768314453129999</c:v>
                </c:pt>
                <c:pt idx="3178">
                  <c:v>19.000369140629999</c:v>
                </c:pt>
                <c:pt idx="3179">
                  <c:v>18.750158203129999</c:v>
                </c:pt>
                <c:pt idx="3180">
                  <c:v>19.0205078125</c:v>
                </c:pt>
                <c:pt idx="3181">
                  <c:v>19.0205078125</c:v>
                </c:pt>
                <c:pt idx="3182">
                  <c:v>19.389896484379999</c:v>
                </c:pt>
                <c:pt idx="3183">
                  <c:v>18.98565429688</c:v>
                </c:pt>
                <c:pt idx="3184">
                  <c:v>19.234058593749999</c:v>
                </c:pt>
                <c:pt idx="3185">
                  <c:v>19.220503906249998</c:v>
                </c:pt>
                <c:pt idx="3186">
                  <c:v>19.189308593749999</c:v>
                </c:pt>
                <c:pt idx="3187">
                  <c:v>19.189308593749999</c:v>
                </c:pt>
                <c:pt idx="3188">
                  <c:v>19.268460937499999</c:v>
                </c:pt>
                <c:pt idx="3189">
                  <c:v>18.865935546879999</c:v>
                </c:pt>
                <c:pt idx="3190">
                  <c:v>19.38644140625</c:v>
                </c:pt>
                <c:pt idx="3191">
                  <c:v>19.113156249999999</c:v>
                </c:pt>
                <c:pt idx="3192">
                  <c:v>19.113156249999999</c:v>
                </c:pt>
                <c:pt idx="3193">
                  <c:v>19.41080078125</c:v>
                </c:pt>
                <c:pt idx="3194">
                  <c:v>19.211621093750001</c:v>
                </c:pt>
                <c:pt idx="3195">
                  <c:v>19.147234375</c:v>
                </c:pt>
                <c:pt idx="3196">
                  <c:v>19.147234375</c:v>
                </c:pt>
                <c:pt idx="3197">
                  <c:v>19.468642578129998</c:v>
                </c:pt>
                <c:pt idx="3198">
                  <c:v>18.844392578129998</c:v>
                </c:pt>
                <c:pt idx="3199">
                  <c:v>19.115433593750002</c:v>
                </c:pt>
                <c:pt idx="3200">
                  <c:v>19.25174609375</c:v>
                </c:pt>
                <c:pt idx="3201">
                  <c:v>19.067707031249999</c:v>
                </c:pt>
                <c:pt idx="3202">
                  <c:v>19.067707031249999</c:v>
                </c:pt>
                <c:pt idx="3203">
                  <c:v>19.664769531249998</c:v>
                </c:pt>
                <c:pt idx="3204">
                  <c:v>19.408667968749999</c:v>
                </c:pt>
                <c:pt idx="3205">
                  <c:v>19.591335937499998</c:v>
                </c:pt>
                <c:pt idx="3206">
                  <c:v>19.591335937499998</c:v>
                </c:pt>
                <c:pt idx="3207">
                  <c:v>19.284917968750001</c:v>
                </c:pt>
                <c:pt idx="3208">
                  <c:v>18.714480468750001</c:v>
                </c:pt>
                <c:pt idx="3209">
                  <c:v>19.455492187499999</c:v>
                </c:pt>
                <c:pt idx="3210">
                  <c:v>19.39721484375</c:v>
                </c:pt>
                <c:pt idx="3211">
                  <c:v>19.499490234379998</c:v>
                </c:pt>
                <c:pt idx="3212">
                  <c:v>19.499490234379998</c:v>
                </c:pt>
                <c:pt idx="3213">
                  <c:v>19.164613281249999</c:v>
                </c:pt>
                <c:pt idx="3214">
                  <c:v>19.069912109379999</c:v>
                </c:pt>
                <c:pt idx="3215">
                  <c:v>19.456949218750001</c:v>
                </c:pt>
                <c:pt idx="3216">
                  <c:v>19.456949218750001</c:v>
                </c:pt>
                <c:pt idx="3217">
                  <c:v>19.44752734375</c:v>
                </c:pt>
                <c:pt idx="3218">
                  <c:v>19.44752734375</c:v>
                </c:pt>
                <c:pt idx="3219">
                  <c:v>19.54888476563</c:v>
                </c:pt>
                <c:pt idx="3220">
                  <c:v>19.16491796875</c:v>
                </c:pt>
                <c:pt idx="3221">
                  <c:v>19.23593164063</c:v>
                </c:pt>
                <c:pt idx="3222">
                  <c:v>19.23593164063</c:v>
                </c:pt>
                <c:pt idx="3223">
                  <c:v>19.010617187499999</c:v>
                </c:pt>
                <c:pt idx="3224">
                  <c:v>19.070074218750001</c:v>
                </c:pt>
                <c:pt idx="3225">
                  <c:v>19.070074218750001</c:v>
                </c:pt>
                <c:pt idx="3226">
                  <c:v>19.074140624999998</c:v>
                </c:pt>
                <c:pt idx="3227">
                  <c:v>19.554070312499999</c:v>
                </c:pt>
                <c:pt idx="3228">
                  <c:v>19.554070312499999</c:v>
                </c:pt>
                <c:pt idx="3229">
                  <c:v>19.31175</c:v>
                </c:pt>
                <c:pt idx="3230">
                  <c:v>19.505664062499999</c:v>
                </c:pt>
                <c:pt idx="3231">
                  <c:v>19.505664062499999</c:v>
                </c:pt>
                <c:pt idx="3232">
                  <c:v>19.33814257813</c:v>
                </c:pt>
                <c:pt idx="3233">
                  <c:v>18.695414062499999</c:v>
                </c:pt>
                <c:pt idx="3234">
                  <c:v>19.336009765629999</c:v>
                </c:pt>
                <c:pt idx="3235">
                  <c:v>18.976822265629998</c:v>
                </c:pt>
                <c:pt idx="3236">
                  <c:v>19.271800781250001</c:v>
                </c:pt>
                <c:pt idx="3237">
                  <c:v>19.395978515629999</c:v>
                </c:pt>
                <c:pt idx="3238">
                  <c:v>19.395978515629999</c:v>
                </c:pt>
                <c:pt idx="3239">
                  <c:v>19.241068359379998</c:v>
                </c:pt>
                <c:pt idx="3240">
                  <c:v>19.297199218749999</c:v>
                </c:pt>
                <c:pt idx="3241">
                  <c:v>19.297199218749999</c:v>
                </c:pt>
                <c:pt idx="3242">
                  <c:v>19.046476562500001</c:v>
                </c:pt>
                <c:pt idx="3243">
                  <c:v>19.385679687500001</c:v>
                </c:pt>
                <c:pt idx="3244">
                  <c:v>19.096996093750001</c:v>
                </c:pt>
                <c:pt idx="3245">
                  <c:v>18.926732421879997</c:v>
                </c:pt>
                <c:pt idx="3246">
                  <c:v>19.176519531250001</c:v>
                </c:pt>
                <c:pt idx="3247">
                  <c:v>19.460792968749999</c:v>
                </c:pt>
                <c:pt idx="3248">
                  <c:v>19.460792968749999</c:v>
                </c:pt>
                <c:pt idx="3249">
                  <c:v>19.410609375</c:v>
                </c:pt>
                <c:pt idx="3250">
                  <c:v>19.635960937499998</c:v>
                </c:pt>
                <c:pt idx="3251">
                  <c:v>19.635960937499998</c:v>
                </c:pt>
                <c:pt idx="3252">
                  <c:v>19.024601562499999</c:v>
                </c:pt>
                <c:pt idx="3253">
                  <c:v>19.096902343749999</c:v>
                </c:pt>
                <c:pt idx="3254">
                  <c:v>19.096902343749999</c:v>
                </c:pt>
                <c:pt idx="3255">
                  <c:v>19.031085937499999</c:v>
                </c:pt>
                <c:pt idx="3256">
                  <c:v>19.419390624999998</c:v>
                </c:pt>
                <c:pt idx="3257">
                  <c:v>19.31600390625</c:v>
                </c:pt>
                <c:pt idx="3258">
                  <c:v>19.31600390625</c:v>
                </c:pt>
                <c:pt idx="3259">
                  <c:v>19.389748046879998</c:v>
                </c:pt>
                <c:pt idx="3260">
                  <c:v>19.649564453129997</c:v>
                </c:pt>
                <c:pt idx="3261">
                  <c:v>19.649564453129997</c:v>
                </c:pt>
                <c:pt idx="3262">
                  <c:v>19.599923828129999</c:v>
                </c:pt>
                <c:pt idx="3263">
                  <c:v>18.892935546879997</c:v>
                </c:pt>
                <c:pt idx="3264">
                  <c:v>18.892935546879997</c:v>
                </c:pt>
                <c:pt idx="3265">
                  <c:v>19.178359374999999</c:v>
                </c:pt>
                <c:pt idx="3266">
                  <c:v>19.050728515629999</c:v>
                </c:pt>
                <c:pt idx="3267">
                  <c:v>19.072496093750001</c:v>
                </c:pt>
                <c:pt idx="3268">
                  <c:v>19.072496093750001</c:v>
                </c:pt>
                <c:pt idx="3269">
                  <c:v>19.488222656249999</c:v>
                </c:pt>
                <c:pt idx="3270">
                  <c:v>18.804683593749999</c:v>
                </c:pt>
                <c:pt idx="3271">
                  <c:v>18.950162109379999</c:v>
                </c:pt>
                <c:pt idx="3272">
                  <c:v>18.841408203129998</c:v>
                </c:pt>
                <c:pt idx="3273">
                  <c:v>18.94747265625</c:v>
                </c:pt>
                <c:pt idx="3274">
                  <c:v>18.94747265625</c:v>
                </c:pt>
                <c:pt idx="3275">
                  <c:v>19.509828124999999</c:v>
                </c:pt>
                <c:pt idx="3276">
                  <c:v>19.387003906250001</c:v>
                </c:pt>
                <c:pt idx="3277">
                  <c:v>19.387003906250001</c:v>
                </c:pt>
                <c:pt idx="3278">
                  <c:v>19.56290820313</c:v>
                </c:pt>
                <c:pt idx="3279">
                  <c:v>19.31087890625</c:v>
                </c:pt>
                <c:pt idx="3280">
                  <c:v>18.856392578129999</c:v>
                </c:pt>
                <c:pt idx="3281">
                  <c:v>19.2433046875</c:v>
                </c:pt>
                <c:pt idx="3282">
                  <c:v>19.145099609379997</c:v>
                </c:pt>
                <c:pt idx="3283">
                  <c:v>19.145099609379997</c:v>
                </c:pt>
                <c:pt idx="3284">
                  <c:v>19.60386328125</c:v>
                </c:pt>
                <c:pt idx="3285">
                  <c:v>19.144513671879999</c:v>
                </c:pt>
                <c:pt idx="3286">
                  <c:v>19.036619140629998</c:v>
                </c:pt>
                <c:pt idx="3287">
                  <c:v>19.036619140629998</c:v>
                </c:pt>
                <c:pt idx="3288">
                  <c:v>18.968160156250001</c:v>
                </c:pt>
                <c:pt idx="3289">
                  <c:v>18.97276757813</c:v>
                </c:pt>
                <c:pt idx="3290">
                  <c:v>19.337607421879998</c:v>
                </c:pt>
                <c:pt idx="3291">
                  <c:v>19.078640624999998</c:v>
                </c:pt>
                <c:pt idx="3292">
                  <c:v>19.395470703129998</c:v>
                </c:pt>
                <c:pt idx="3293">
                  <c:v>19.395470703129998</c:v>
                </c:pt>
                <c:pt idx="3294">
                  <c:v>19.563183593750001</c:v>
                </c:pt>
                <c:pt idx="3295">
                  <c:v>18.92669335938</c:v>
                </c:pt>
                <c:pt idx="3296">
                  <c:v>18.92669335938</c:v>
                </c:pt>
                <c:pt idx="3297">
                  <c:v>19.204406250000002</c:v>
                </c:pt>
                <c:pt idx="3298">
                  <c:v>19.309580078129997</c:v>
                </c:pt>
                <c:pt idx="3299">
                  <c:v>19.309580078129997</c:v>
                </c:pt>
                <c:pt idx="3300">
                  <c:v>19.08861132813</c:v>
                </c:pt>
                <c:pt idx="3301">
                  <c:v>18.797541015629999</c:v>
                </c:pt>
                <c:pt idx="3302">
                  <c:v>18.797541015629999</c:v>
                </c:pt>
                <c:pt idx="3303">
                  <c:v>18.95258203125</c:v>
                </c:pt>
                <c:pt idx="3304">
                  <c:v>18.853699218749998</c:v>
                </c:pt>
                <c:pt idx="3305">
                  <c:v>19.31290234375</c:v>
                </c:pt>
                <c:pt idx="3306">
                  <c:v>19.573089843750001</c:v>
                </c:pt>
                <c:pt idx="3307">
                  <c:v>19.41783398438</c:v>
                </c:pt>
                <c:pt idx="3308">
                  <c:v>19.41783398438</c:v>
                </c:pt>
                <c:pt idx="3309">
                  <c:v>19.439365234379999</c:v>
                </c:pt>
                <c:pt idx="3310">
                  <c:v>19.038994140629999</c:v>
                </c:pt>
                <c:pt idx="3311">
                  <c:v>19.513589843750001</c:v>
                </c:pt>
                <c:pt idx="3312">
                  <c:v>19.513589843750001</c:v>
                </c:pt>
                <c:pt idx="3313">
                  <c:v>19.019019531249999</c:v>
                </c:pt>
                <c:pt idx="3314">
                  <c:v>19.13977539063</c:v>
                </c:pt>
                <c:pt idx="3315">
                  <c:v>19.456658203129997</c:v>
                </c:pt>
                <c:pt idx="3316">
                  <c:v>19.146181640629997</c:v>
                </c:pt>
                <c:pt idx="3317">
                  <c:v>19.56605859375</c:v>
                </c:pt>
                <c:pt idx="3318">
                  <c:v>19.56605859375</c:v>
                </c:pt>
                <c:pt idx="3319">
                  <c:v>19.015265625000001</c:v>
                </c:pt>
                <c:pt idx="3320">
                  <c:v>19.04072460938</c:v>
                </c:pt>
                <c:pt idx="3321">
                  <c:v>19.04072460938</c:v>
                </c:pt>
                <c:pt idx="3322">
                  <c:v>19.02231054688</c:v>
                </c:pt>
                <c:pt idx="3323">
                  <c:v>19.14111328125</c:v>
                </c:pt>
                <c:pt idx="3324">
                  <c:v>19.459531250000001</c:v>
                </c:pt>
                <c:pt idx="3325">
                  <c:v>18.888382812500002</c:v>
                </c:pt>
                <c:pt idx="3326">
                  <c:v>19.189058593750001</c:v>
                </c:pt>
                <c:pt idx="3327">
                  <c:v>19.314875000000001</c:v>
                </c:pt>
                <c:pt idx="3328">
                  <c:v>19.314875000000001</c:v>
                </c:pt>
                <c:pt idx="3329">
                  <c:v>18.948505859379999</c:v>
                </c:pt>
                <c:pt idx="3330">
                  <c:v>19.379980468749999</c:v>
                </c:pt>
                <c:pt idx="3331">
                  <c:v>19.379980468749999</c:v>
                </c:pt>
                <c:pt idx="3332">
                  <c:v>19.113587890629997</c:v>
                </c:pt>
                <c:pt idx="3333">
                  <c:v>19.232736328129999</c:v>
                </c:pt>
                <c:pt idx="3334">
                  <c:v>19.232736328129999</c:v>
                </c:pt>
                <c:pt idx="3335">
                  <c:v>19.179906249999998</c:v>
                </c:pt>
                <c:pt idx="3336">
                  <c:v>19.543876953129999</c:v>
                </c:pt>
                <c:pt idx="3337">
                  <c:v>19.543876953129999</c:v>
                </c:pt>
                <c:pt idx="3338">
                  <c:v>19.09409765625</c:v>
                </c:pt>
                <c:pt idx="3339">
                  <c:v>19.120996093750001</c:v>
                </c:pt>
                <c:pt idx="3340">
                  <c:v>19.420832031250001</c:v>
                </c:pt>
                <c:pt idx="3341">
                  <c:v>19.07718945313</c:v>
                </c:pt>
                <c:pt idx="3342">
                  <c:v>19.371019531249999</c:v>
                </c:pt>
                <c:pt idx="3343">
                  <c:v>19.301714843749998</c:v>
                </c:pt>
                <c:pt idx="3344">
                  <c:v>19.301714843749998</c:v>
                </c:pt>
                <c:pt idx="3345">
                  <c:v>19.629964843749999</c:v>
                </c:pt>
                <c:pt idx="3346">
                  <c:v>19.470216796879999</c:v>
                </c:pt>
                <c:pt idx="3347">
                  <c:v>19.470216796879999</c:v>
                </c:pt>
                <c:pt idx="3348">
                  <c:v>19.082023437499998</c:v>
                </c:pt>
                <c:pt idx="3349">
                  <c:v>19.341074218749998</c:v>
                </c:pt>
                <c:pt idx="3350">
                  <c:v>19.195113281249998</c:v>
                </c:pt>
                <c:pt idx="3351">
                  <c:v>19.3608046875</c:v>
                </c:pt>
                <c:pt idx="3352">
                  <c:v>19.357169921879997</c:v>
                </c:pt>
                <c:pt idx="3353">
                  <c:v>19.357169921879997</c:v>
                </c:pt>
                <c:pt idx="3354">
                  <c:v>18.879693359379999</c:v>
                </c:pt>
                <c:pt idx="3355">
                  <c:v>19.387480468749999</c:v>
                </c:pt>
                <c:pt idx="3356">
                  <c:v>18.98111328125</c:v>
                </c:pt>
                <c:pt idx="3357">
                  <c:v>18.98111328125</c:v>
                </c:pt>
                <c:pt idx="3358">
                  <c:v>18.913533203129997</c:v>
                </c:pt>
                <c:pt idx="3359">
                  <c:v>19.20504882813</c:v>
                </c:pt>
                <c:pt idx="3360">
                  <c:v>19.20504882813</c:v>
                </c:pt>
                <c:pt idx="3361">
                  <c:v>19.150523437499999</c:v>
                </c:pt>
                <c:pt idx="3362">
                  <c:v>19.24222265625</c:v>
                </c:pt>
                <c:pt idx="3363">
                  <c:v>19.24222265625</c:v>
                </c:pt>
                <c:pt idx="3364">
                  <c:v>18.92551953125</c:v>
                </c:pt>
                <c:pt idx="3365">
                  <c:v>19.06562695313</c:v>
                </c:pt>
                <c:pt idx="3366">
                  <c:v>18.775298828129998</c:v>
                </c:pt>
                <c:pt idx="3367">
                  <c:v>18.801136718750001</c:v>
                </c:pt>
                <c:pt idx="3368">
                  <c:v>19.223765624999999</c:v>
                </c:pt>
                <c:pt idx="3369">
                  <c:v>19.223765624999999</c:v>
                </c:pt>
                <c:pt idx="3370">
                  <c:v>18.924818359379998</c:v>
                </c:pt>
                <c:pt idx="3371">
                  <c:v>19.05268359375</c:v>
                </c:pt>
                <c:pt idx="3372">
                  <c:v>18.67154296875</c:v>
                </c:pt>
                <c:pt idx="3373">
                  <c:v>18.67154296875</c:v>
                </c:pt>
                <c:pt idx="3374">
                  <c:v>19.072501953129997</c:v>
                </c:pt>
                <c:pt idx="3375">
                  <c:v>18.575111328129999</c:v>
                </c:pt>
                <c:pt idx="3376">
                  <c:v>18.89545703125</c:v>
                </c:pt>
                <c:pt idx="3377">
                  <c:v>19.262125000000001</c:v>
                </c:pt>
                <c:pt idx="3378">
                  <c:v>18.8862109375</c:v>
                </c:pt>
                <c:pt idx="3379">
                  <c:v>18.8862109375</c:v>
                </c:pt>
                <c:pt idx="3380">
                  <c:v>19.290460937500001</c:v>
                </c:pt>
                <c:pt idx="3381">
                  <c:v>19.007177734379997</c:v>
                </c:pt>
                <c:pt idx="3382">
                  <c:v>19.007177734379997</c:v>
                </c:pt>
                <c:pt idx="3383">
                  <c:v>18.73202539063</c:v>
                </c:pt>
                <c:pt idx="3384">
                  <c:v>18.74977929688</c:v>
                </c:pt>
                <c:pt idx="3385">
                  <c:v>18.74977929688</c:v>
                </c:pt>
                <c:pt idx="3386">
                  <c:v>18.822312499999999</c:v>
                </c:pt>
                <c:pt idx="3387">
                  <c:v>18.714230468749999</c:v>
                </c:pt>
                <c:pt idx="3388">
                  <c:v>18.800693359379999</c:v>
                </c:pt>
                <c:pt idx="3389">
                  <c:v>18.800693359379999</c:v>
                </c:pt>
                <c:pt idx="3390">
                  <c:v>19.305499999999999</c:v>
                </c:pt>
                <c:pt idx="3391">
                  <c:v>19.105654296879997</c:v>
                </c:pt>
                <c:pt idx="3392">
                  <c:v>19.31698046875</c:v>
                </c:pt>
                <c:pt idx="3393">
                  <c:v>19.023955078129998</c:v>
                </c:pt>
                <c:pt idx="3394">
                  <c:v>19.02440429688</c:v>
                </c:pt>
                <c:pt idx="3395">
                  <c:v>19.02440429688</c:v>
                </c:pt>
                <c:pt idx="3396">
                  <c:v>19.187269531249999</c:v>
                </c:pt>
                <c:pt idx="3397">
                  <c:v>19.095611328129998</c:v>
                </c:pt>
                <c:pt idx="3398">
                  <c:v>19.095611328129998</c:v>
                </c:pt>
                <c:pt idx="3399">
                  <c:v>19.512970703129998</c:v>
                </c:pt>
                <c:pt idx="3400">
                  <c:v>18.9719921875</c:v>
                </c:pt>
                <c:pt idx="3401">
                  <c:v>18.852597656250001</c:v>
                </c:pt>
                <c:pt idx="3402">
                  <c:v>18.762878906249998</c:v>
                </c:pt>
                <c:pt idx="3403">
                  <c:v>18.798699218749999</c:v>
                </c:pt>
                <c:pt idx="3404">
                  <c:v>18.798699218749999</c:v>
                </c:pt>
                <c:pt idx="3405">
                  <c:v>19.262708984379998</c:v>
                </c:pt>
                <c:pt idx="3406">
                  <c:v>19.0486875</c:v>
                </c:pt>
                <c:pt idx="3407">
                  <c:v>19.094404296879997</c:v>
                </c:pt>
                <c:pt idx="3408">
                  <c:v>19.094404296879997</c:v>
                </c:pt>
                <c:pt idx="3409">
                  <c:v>19.512791015629997</c:v>
                </c:pt>
                <c:pt idx="3410">
                  <c:v>19.542941406250002</c:v>
                </c:pt>
                <c:pt idx="3411">
                  <c:v>19.569675781250002</c:v>
                </c:pt>
                <c:pt idx="3412">
                  <c:v>18.879927734379997</c:v>
                </c:pt>
                <c:pt idx="3413">
                  <c:v>19.134777343749999</c:v>
                </c:pt>
                <c:pt idx="3414">
                  <c:v>19.134777343749999</c:v>
                </c:pt>
                <c:pt idx="3415">
                  <c:v>19.06283203125</c:v>
                </c:pt>
                <c:pt idx="3416">
                  <c:v>18.987800781250002</c:v>
                </c:pt>
                <c:pt idx="3417">
                  <c:v>19.494611328129999</c:v>
                </c:pt>
                <c:pt idx="3418">
                  <c:v>19.494611328129999</c:v>
                </c:pt>
                <c:pt idx="3419">
                  <c:v>19.31158398438</c:v>
                </c:pt>
                <c:pt idx="3420">
                  <c:v>19.31158398438</c:v>
                </c:pt>
                <c:pt idx="3421">
                  <c:v>19.393261718750001</c:v>
                </c:pt>
                <c:pt idx="3422">
                  <c:v>19.122898437500002</c:v>
                </c:pt>
                <c:pt idx="3423">
                  <c:v>19.660582031250001</c:v>
                </c:pt>
                <c:pt idx="3424">
                  <c:v>19.660582031250001</c:v>
                </c:pt>
                <c:pt idx="3425">
                  <c:v>19.506019531250001</c:v>
                </c:pt>
                <c:pt idx="3426">
                  <c:v>19.64709375</c:v>
                </c:pt>
                <c:pt idx="3427">
                  <c:v>19.33573242188</c:v>
                </c:pt>
                <c:pt idx="3428">
                  <c:v>19.207125000000001</c:v>
                </c:pt>
                <c:pt idx="3429">
                  <c:v>19.507482421879999</c:v>
                </c:pt>
                <c:pt idx="3430">
                  <c:v>19.507482421879999</c:v>
                </c:pt>
                <c:pt idx="3431">
                  <c:v>19.443496093749999</c:v>
                </c:pt>
                <c:pt idx="3432">
                  <c:v>19.443496093749999</c:v>
                </c:pt>
                <c:pt idx="3433">
                  <c:v>19.222130859379998</c:v>
                </c:pt>
                <c:pt idx="3434">
                  <c:v>19.282193359379999</c:v>
                </c:pt>
                <c:pt idx="3435">
                  <c:v>19.902046875</c:v>
                </c:pt>
                <c:pt idx="3436">
                  <c:v>19.902046875</c:v>
                </c:pt>
                <c:pt idx="3437">
                  <c:v>19.346794921879997</c:v>
                </c:pt>
                <c:pt idx="3438">
                  <c:v>19.346794921879997</c:v>
                </c:pt>
                <c:pt idx="3439">
                  <c:v>19.133628906249999</c:v>
                </c:pt>
                <c:pt idx="3440">
                  <c:v>19.267062500000002</c:v>
                </c:pt>
                <c:pt idx="3441">
                  <c:v>19.267062500000002</c:v>
                </c:pt>
                <c:pt idx="3442">
                  <c:v>18.95075976563</c:v>
                </c:pt>
                <c:pt idx="3443">
                  <c:v>19.26897265625</c:v>
                </c:pt>
                <c:pt idx="3444">
                  <c:v>20.017650390629999</c:v>
                </c:pt>
                <c:pt idx="3445">
                  <c:v>20.017650390629999</c:v>
                </c:pt>
                <c:pt idx="3446">
                  <c:v>19.569662109379998</c:v>
                </c:pt>
                <c:pt idx="3447">
                  <c:v>19.504222656250001</c:v>
                </c:pt>
                <c:pt idx="3448">
                  <c:v>19.504222656250001</c:v>
                </c:pt>
                <c:pt idx="3449">
                  <c:v>19.292285156249999</c:v>
                </c:pt>
                <c:pt idx="3450">
                  <c:v>19.606111328129998</c:v>
                </c:pt>
                <c:pt idx="3451">
                  <c:v>19.606111328129998</c:v>
                </c:pt>
                <c:pt idx="3452">
                  <c:v>19.20825390625</c:v>
                </c:pt>
                <c:pt idx="3453">
                  <c:v>19.329166015629998</c:v>
                </c:pt>
                <c:pt idx="3454">
                  <c:v>19.456007812500001</c:v>
                </c:pt>
                <c:pt idx="3455">
                  <c:v>19.457742187499999</c:v>
                </c:pt>
                <c:pt idx="3456">
                  <c:v>19.770828125000001</c:v>
                </c:pt>
                <c:pt idx="3457">
                  <c:v>19.64540820313</c:v>
                </c:pt>
                <c:pt idx="3458">
                  <c:v>19.64540820313</c:v>
                </c:pt>
                <c:pt idx="3459">
                  <c:v>19.808832031249999</c:v>
                </c:pt>
                <c:pt idx="3460">
                  <c:v>19.801179687499999</c:v>
                </c:pt>
                <c:pt idx="3461">
                  <c:v>19.801179687499999</c:v>
                </c:pt>
                <c:pt idx="3462">
                  <c:v>19.80633398438</c:v>
                </c:pt>
                <c:pt idx="3463">
                  <c:v>19.725335937499999</c:v>
                </c:pt>
                <c:pt idx="3464">
                  <c:v>19.487994140629997</c:v>
                </c:pt>
                <c:pt idx="3465">
                  <c:v>19.97302929688</c:v>
                </c:pt>
                <c:pt idx="3466">
                  <c:v>19.766791015629998</c:v>
                </c:pt>
                <c:pt idx="3467">
                  <c:v>19.766791015629998</c:v>
                </c:pt>
                <c:pt idx="3468">
                  <c:v>19.779894531250001</c:v>
                </c:pt>
                <c:pt idx="3469">
                  <c:v>19.682988281250001</c:v>
                </c:pt>
                <c:pt idx="3470">
                  <c:v>19.43082617188</c:v>
                </c:pt>
                <c:pt idx="3471">
                  <c:v>19.43082617188</c:v>
                </c:pt>
                <c:pt idx="3472">
                  <c:v>19.5328203125</c:v>
                </c:pt>
                <c:pt idx="3473">
                  <c:v>19.493453124999998</c:v>
                </c:pt>
                <c:pt idx="3474">
                  <c:v>19.812488281250001</c:v>
                </c:pt>
                <c:pt idx="3475">
                  <c:v>19.689671874999998</c:v>
                </c:pt>
                <c:pt idx="3476">
                  <c:v>19.615041015629998</c:v>
                </c:pt>
                <c:pt idx="3477">
                  <c:v>19.615041015629998</c:v>
                </c:pt>
                <c:pt idx="3478">
                  <c:v>19.749982421879999</c:v>
                </c:pt>
                <c:pt idx="3479">
                  <c:v>19.482734375</c:v>
                </c:pt>
                <c:pt idx="3480">
                  <c:v>19.482734375</c:v>
                </c:pt>
                <c:pt idx="3481">
                  <c:v>19.669476562500002</c:v>
                </c:pt>
                <c:pt idx="3482">
                  <c:v>19.669476562500002</c:v>
                </c:pt>
                <c:pt idx="3483">
                  <c:v>19.845972656250002</c:v>
                </c:pt>
                <c:pt idx="3484">
                  <c:v>19.885230468749999</c:v>
                </c:pt>
                <c:pt idx="3485">
                  <c:v>19.294792968749999</c:v>
                </c:pt>
                <c:pt idx="3486">
                  <c:v>19.294792968749999</c:v>
                </c:pt>
                <c:pt idx="3487">
                  <c:v>19.67249023438</c:v>
                </c:pt>
                <c:pt idx="3488">
                  <c:v>19.345226562499999</c:v>
                </c:pt>
                <c:pt idx="3489">
                  <c:v>19.398371093750001</c:v>
                </c:pt>
                <c:pt idx="3490">
                  <c:v>19.653066406250002</c:v>
                </c:pt>
                <c:pt idx="3491">
                  <c:v>19.409734374999999</c:v>
                </c:pt>
                <c:pt idx="3492">
                  <c:v>19.409734374999999</c:v>
                </c:pt>
                <c:pt idx="3493">
                  <c:v>19.897771484379998</c:v>
                </c:pt>
                <c:pt idx="3494">
                  <c:v>19.722162109379997</c:v>
                </c:pt>
                <c:pt idx="3495">
                  <c:v>19.739769531250001</c:v>
                </c:pt>
                <c:pt idx="3496">
                  <c:v>19.739769531250001</c:v>
                </c:pt>
                <c:pt idx="3497">
                  <c:v>19.887007812499998</c:v>
                </c:pt>
                <c:pt idx="3498">
                  <c:v>19.89840820313</c:v>
                </c:pt>
                <c:pt idx="3499">
                  <c:v>19.83470507813</c:v>
                </c:pt>
                <c:pt idx="3500">
                  <c:v>19.6581171875</c:v>
                </c:pt>
                <c:pt idx="3501">
                  <c:v>19.599095703129997</c:v>
                </c:pt>
                <c:pt idx="3502">
                  <c:v>19.599095703129997</c:v>
                </c:pt>
                <c:pt idx="3503">
                  <c:v>19.676191406249998</c:v>
                </c:pt>
                <c:pt idx="3504">
                  <c:v>19.574490234379997</c:v>
                </c:pt>
                <c:pt idx="3505">
                  <c:v>19.574490234379997</c:v>
                </c:pt>
                <c:pt idx="3506">
                  <c:v>19.917347656250001</c:v>
                </c:pt>
                <c:pt idx="3507">
                  <c:v>19.914453125000001</c:v>
                </c:pt>
                <c:pt idx="3508">
                  <c:v>19.914453125000001</c:v>
                </c:pt>
                <c:pt idx="3509">
                  <c:v>20.009099609379998</c:v>
                </c:pt>
                <c:pt idx="3510">
                  <c:v>20.036910156249998</c:v>
                </c:pt>
                <c:pt idx="3511">
                  <c:v>19.954195312500001</c:v>
                </c:pt>
                <c:pt idx="3512">
                  <c:v>19.954195312500001</c:v>
                </c:pt>
                <c:pt idx="3513">
                  <c:v>19.58148828125</c:v>
                </c:pt>
                <c:pt idx="3514">
                  <c:v>19.588105468750001</c:v>
                </c:pt>
                <c:pt idx="3515">
                  <c:v>19.588105468750001</c:v>
                </c:pt>
                <c:pt idx="3516">
                  <c:v>19.356437499999998</c:v>
                </c:pt>
                <c:pt idx="3517">
                  <c:v>19.955144531249999</c:v>
                </c:pt>
                <c:pt idx="3518">
                  <c:v>19.955144531249999</c:v>
                </c:pt>
                <c:pt idx="3519">
                  <c:v>19.593431640629998</c:v>
                </c:pt>
                <c:pt idx="3520">
                  <c:v>19.44742773438</c:v>
                </c:pt>
                <c:pt idx="3521">
                  <c:v>19.44742773438</c:v>
                </c:pt>
                <c:pt idx="3522">
                  <c:v>19.700656250000002</c:v>
                </c:pt>
                <c:pt idx="3523">
                  <c:v>19.546082031249998</c:v>
                </c:pt>
                <c:pt idx="3524">
                  <c:v>19.812609375000001</c:v>
                </c:pt>
                <c:pt idx="3525">
                  <c:v>19.44094335938</c:v>
                </c:pt>
                <c:pt idx="3526">
                  <c:v>19.382804687499998</c:v>
                </c:pt>
                <c:pt idx="3527">
                  <c:v>19.523693359379998</c:v>
                </c:pt>
                <c:pt idx="3528">
                  <c:v>19.523693359379998</c:v>
                </c:pt>
                <c:pt idx="3529">
                  <c:v>19.385162109379998</c:v>
                </c:pt>
                <c:pt idx="3530">
                  <c:v>19.52799414063</c:v>
                </c:pt>
                <c:pt idx="3531">
                  <c:v>19.52799414063</c:v>
                </c:pt>
                <c:pt idx="3532">
                  <c:v>19.455937500000001</c:v>
                </c:pt>
                <c:pt idx="3533">
                  <c:v>19.59888476563</c:v>
                </c:pt>
                <c:pt idx="3534">
                  <c:v>19.71299609375</c:v>
                </c:pt>
                <c:pt idx="3535">
                  <c:v>19.34469140625</c:v>
                </c:pt>
                <c:pt idx="3536">
                  <c:v>19.441621093750001</c:v>
                </c:pt>
                <c:pt idx="3537">
                  <c:v>19.441621093750001</c:v>
                </c:pt>
                <c:pt idx="3538">
                  <c:v>19.073556640629999</c:v>
                </c:pt>
                <c:pt idx="3539">
                  <c:v>19.291400390629999</c:v>
                </c:pt>
                <c:pt idx="3540">
                  <c:v>19.284142578129998</c:v>
                </c:pt>
                <c:pt idx="3541">
                  <c:v>19.284142578129998</c:v>
                </c:pt>
                <c:pt idx="3542">
                  <c:v>19.208462890629999</c:v>
                </c:pt>
                <c:pt idx="3543">
                  <c:v>19.540847656250001</c:v>
                </c:pt>
                <c:pt idx="3544">
                  <c:v>19.540847656250001</c:v>
                </c:pt>
                <c:pt idx="3545">
                  <c:v>18.956330078129998</c:v>
                </c:pt>
                <c:pt idx="3546">
                  <c:v>19.187119140629999</c:v>
                </c:pt>
                <c:pt idx="3547">
                  <c:v>19.187119140629999</c:v>
                </c:pt>
                <c:pt idx="3548">
                  <c:v>18.978458984379998</c:v>
                </c:pt>
                <c:pt idx="3549">
                  <c:v>19.083996093749999</c:v>
                </c:pt>
                <c:pt idx="3550">
                  <c:v>19.083996093749999</c:v>
                </c:pt>
                <c:pt idx="3551">
                  <c:v>18.974425781250002</c:v>
                </c:pt>
                <c:pt idx="3552">
                  <c:v>19.54301953125</c:v>
                </c:pt>
                <c:pt idx="3553">
                  <c:v>18.9833984375</c:v>
                </c:pt>
                <c:pt idx="3554">
                  <c:v>18.9833984375</c:v>
                </c:pt>
                <c:pt idx="3555">
                  <c:v>18.744570312499999</c:v>
                </c:pt>
                <c:pt idx="3556">
                  <c:v>18.744570312499999</c:v>
                </c:pt>
                <c:pt idx="3557">
                  <c:v>18.744279296879998</c:v>
                </c:pt>
                <c:pt idx="3558">
                  <c:v>18.917720703129998</c:v>
                </c:pt>
                <c:pt idx="3559">
                  <c:v>19.033509765629997</c:v>
                </c:pt>
                <c:pt idx="3560">
                  <c:v>19.033509765629997</c:v>
                </c:pt>
                <c:pt idx="3561">
                  <c:v>18.98384179688</c:v>
                </c:pt>
                <c:pt idx="3562">
                  <c:v>18.67802148438</c:v>
                </c:pt>
                <c:pt idx="3563">
                  <c:v>19.187880859379998</c:v>
                </c:pt>
                <c:pt idx="3564">
                  <c:v>19.047125000000001</c:v>
                </c:pt>
                <c:pt idx="3565">
                  <c:v>18.45443945313</c:v>
                </c:pt>
                <c:pt idx="3566">
                  <c:v>18.45443945313</c:v>
                </c:pt>
                <c:pt idx="3567">
                  <c:v>18.74291796875</c:v>
                </c:pt>
                <c:pt idx="3568">
                  <c:v>18.789128906249999</c:v>
                </c:pt>
                <c:pt idx="3569">
                  <c:v>18.789128906249999</c:v>
                </c:pt>
                <c:pt idx="3570">
                  <c:v>18.625751953129999</c:v>
                </c:pt>
                <c:pt idx="3571">
                  <c:v>18.4234453125</c:v>
                </c:pt>
                <c:pt idx="3572">
                  <c:v>18.531880859379999</c:v>
                </c:pt>
                <c:pt idx="3573">
                  <c:v>18.98198828125</c:v>
                </c:pt>
                <c:pt idx="3574">
                  <c:v>18.70468164063</c:v>
                </c:pt>
                <c:pt idx="3575">
                  <c:v>18.82169726563</c:v>
                </c:pt>
                <c:pt idx="3576">
                  <c:v>18.82169726563</c:v>
                </c:pt>
                <c:pt idx="3577">
                  <c:v>19.194388671879999</c:v>
                </c:pt>
                <c:pt idx="3578">
                  <c:v>19.09539648438</c:v>
                </c:pt>
                <c:pt idx="3579">
                  <c:v>19.09539648438</c:v>
                </c:pt>
                <c:pt idx="3580">
                  <c:v>19.065496093749999</c:v>
                </c:pt>
                <c:pt idx="3581">
                  <c:v>19.275892578129998</c:v>
                </c:pt>
                <c:pt idx="3582">
                  <c:v>19.275892578129998</c:v>
                </c:pt>
                <c:pt idx="3583">
                  <c:v>18.922533203129998</c:v>
                </c:pt>
                <c:pt idx="3584">
                  <c:v>18.466667968749999</c:v>
                </c:pt>
                <c:pt idx="3585">
                  <c:v>18.466667968749999</c:v>
                </c:pt>
                <c:pt idx="3586">
                  <c:v>18.71075195313</c:v>
                </c:pt>
                <c:pt idx="3587">
                  <c:v>18.529587890629998</c:v>
                </c:pt>
                <c:pt idx="3588">
                  <c:v>18.921253906250001</c:v>
                </c:pt>
                <c:pt idx="3589">
                  <c:v>19.200541015629998</c:v>
                </c:pt>
                <c:pt idx="3590">
                  <c:v>18.907640624999999</c:v>
                </c:pt>
                <c:pt idx="3591">
                  <c:v>18.907640624999999</c:v>
                </c:pt>
                <c:pt idx="3592">
                  <c:v>19.163234374999998</c:v>
                </c:pt>
                <c:pt idx="3593">
                  <c:v>18.687433593750001</c:v>
                </c:pt>
                <c:pt idx="3594">
                  <c:v>18.819791015629999</c:v>
                </c:pt>
                <c:pt idx="3595">
                  <c:v>18.819791015629999</c:v>
                </c:pt>
                <c:pt idx="3596">
                  <c:v>19.111472656250001</c:v>
                </c:pt>
                <c:pt idx="3597">
                  <c:v>18.745941406250001</c:v>
                </c:pt>
                <c:pt idx="3598">
                  <c:v>19.164298828129997</c:v>
                </c:pt>
                <c:pt idx="3599">
                  <c:v>18.974189453129998</c:v>
                </c:pt>
                <c:pt idx="3600">
                  <c:v>18.751425781249999</c:v>
                </c:pt>
                <c:pt idx="3601">
                  <c:v>18.751425781249999</c:v>
                </c:pt>
                <c:pt idx="3602">
                  <c:v>18.536248046879997</c:v>
                </c:pt>
                <c:pt idx="3603">
                  <c:v>18.501599609379998</c:v>
                </c:pt>
                <c:pt idx="3604">
                  <c:v>18.501599609379998</c:v>
                </c:pt>
                <c:pt idx="3605">
                  <c:v>18.926765625000002</c:v>
                </c:pt>
                <c:pt idx="3606">
                  <c:v>18.90689453125</c:v>
                </c:pt>
                <c:pt idx="3607">
                  <c:v>18.90689453125</c:v>
                </c:pt>
                <c:pt idx="3608">
                  <c:v>19.22729296875</c:v>
                </c:pt>
                <c:pt idx="3609">
                  <c:v>18.44861523438</c:v>
                </c:pt>
                <c:pt idx="3610">
                  <c:v>18.44861523438</c:v>
                </c:pt>
                <c:pt idx="3611">
                  <c:v>18.78573046875</c:v>
                </c:pt>
                <c:pt idx="3612">
                  <c:v>18.57446484375</c:v>
                </c:pt>
                <c:pt idx="3613">
                  <c:v>18.89268945313</c:v>
                </c:pt>
                <c:pt idx="3614">
                  <c:v>18.89268945313</c:v>
                </c:pt>
                <c:pt idx="3615">
                  <c:v>18.896394531249999</c:v>
                </c:pt>
                <c:pt idx="3616">
                  <c:v>18.896394531249999</c:v>
                </c:pt>
                <c:pt idx="3617">
                  <c:v>19.135003906249999</c:v>
                </c:pt>
                <c:pt idx="3618">
                  <c:v>18.600119140629999</c:v>
                </c:pt>
                <c:pt idx="3619">
                  <c:v>18.729021484379999</c:v>
                </c:pt>
                <c:pt idx="3620">
                  <c:v>18.729021484379999</c:v>
                </c:pt>
                <c:pt idx="3621">
                  <c:v>18.516615234379998</c:v>
                </c:pt>
                <c:pt idx="3622">
                  <c:v>18.828902343749998</c:v>
                </c:pt>
                <c:pt idx="3623">
                  <c:v>19.592796875000001</c:v>
                </c:pt>
                <c:pt idx="3624">
                  <c:v>19.22192578125</c:v>
                </c:pt>
                <c:pt idx="3625">
                  <c:v>19.43120703125</c:v>
                </c:pt>
                <c:pt idx="3626">
                  <c:v>19.43120703125</c:v>
                </c:pt>
                <c:pt idx="3627">
                  <c:v>19.05021289063</c:v>
                </c:pt>
                <c:pt idx="3628">
                  <c:v>18.94467382813</c:v>
                </c:pt>
                <c:pt idx="3629">
                  <c:v>18.94467382813</c:v>
                </c:pt>
                <c:pt idx="3630">
                  <c:v>19.277472656250001</c:v>
                </c:pt>
                <c:pt idx="3631">
                  <c:v>19.060449218750001</c:v>
                </c:pt>
                <c:pt idx="3632">
                  <c:v>19.28383203125</c:v>
                </c:pt>
                <c:pt idx="3633">
                  <c:v>18.753857421879999</c:v>
                </c:pt>
                <c:pt idx="3634">
                  <c:v>18.862964843749999</c:v>
                </c:pt>
                <c:pt idx="3635">
                  <c:v>19.301703125</c:v>
                </c:pt>
                <c:pt idx="3636">
                  <c:v>19.301703125</c:v>
                </c:pt>
                <c:pt idx="3637">
                  <c:v>19.00300585938</c:v>
                </c:pt>
                <c:pt idx="3638">
                  <c:v>19.144634765629998</c:v>
                </c:pt>
                <c:pt idx="3639">
                  <c:v>19.144634765629998</c:v>
                </c:pt>
                <c:pt idx="3640">
                  <c:v>18.756621093749999</c:v>
                </c:pt>
                <c:pt idx="3641">
                  <c:v>18.900685546879998</c:v>
                </c:pt>
                <c:pt idx="3642">
                  <c:v>19.070275390629998</c:v>
                </c:pt>
                <c:pt idx="3643">
                  <c:v>18.796771484379999</c:v>
                </c:pt>
                <c:pt idx="3644">
                  <c:v>19.302273437499998</c:v>
                </c:pt>
                <c:pt idx="3645">
                  <c:v>19.302273437499998</c:v>
                </c:pt>
                <c:pt idx="3646">
                  <c:v>19.14058984375</c:v>
                </c:pt>
                <c:pt idx="3647">
                  <c:v>19.03796484375</c:v>
                </c:pt>
                <c:pt idx="3648">
                  <c:v>18.708478515629999</c:v>
                </c:pt>
                <c:pt idx="3649">
                  <c:v>18.708478515629999</c:v>
                </c:pt>
                <c:pt idx="3650">
                  <c:v>19.087253906250002</c:v>
                </c:pt>
                <c:pt idx="3651">
                  <c:v>19.087253906250002</c:v>
                </c:pt>
                <c:pt idx="3652">
                  <c:v>18.719423828129997</c:v>
                </c:pt>
                <c:pt idx="3653">
                  <c:v>19.060005859379999</c:v>
                </c:pt>
                <c:pt idx="3654">
                  <c:v>19.14299609375</c:v>
                </c:pt>
                <c:pt idx="3655">
                  <c:v>19.14299609375</c:v>
                </c:pt>
                <c:pt idx="3656">
                  <c:v>19.059291015629999</c:v>
                </c:pt>
                <c:pt idx="3657">
                  <c:v>19.191990234379997</c:v>
                </c:pt>
                <c:pt idx="3658">
                  <c:v>19.191990234379997</c:v>
                </c:pt>
                <c:pt idx="3659">
                  <c:v>18.819035156249999</c:v>
                </c:pt>
                <c:pt idx="3660">
                  <c:v>19.146714843750001</c:v>
                </c:pt>
                <c:pt idx="3661">
                  <c:v>19.146714843750001</c:v>
                </c:pt>
                <c:pt idx="3662">
                  <c:v>19.638894531249999</c:v>
                </c:pt>
                <c:pt idx="3663">
                  <c:v>19.37845898438</c:v>
                </c:pt>
                <c:pt idx="3664">
                  <c:v>19.37845898438</c:v>
                </c:pt>
                <c:pt idx="3665">
                  <c:v>18.911841796879997</c:v>
                </c:pt>
                <c:pt idx="3666">
                  <c:v>19.360365234379998</c:v>
                </c:pt>
                <c:pt idx="3667">
                  <c:v>19.03045507813</c:v>
                </c:pt>
                <c:pt idx="3668">
                  <c:v>19.190373046879998</c:v>
                </c:pt>
                <c:pt idx="3669">
                  <c:v>19.318039062499999</c:v>
                </c:pt>
                <c:pt idx="3670">
                  <c:v>19.318039062499999</c:v>
                </c:pt>
                <c:pt idx="3671">
                  <c:v>19.160376953129997</c:v>
                </c:pt>
                <c:pt idx="3672">
                  <c:v>19.358535156249999</c:v>
                </c:pt>
                <c:pt idx="3673">
                  <c:v>19.141281249999999</c:v>
                </c:pt>
                <c:pt idx="3674">
                  <c:v>19.141281249999999</c:v>
                </c:pt>
                <c:pt idx="3675">
                  <c:v>19.12368164063</c:v>
                </c:pt>
                <c:pt idx="3676">
                  <c:v>19.18144921875</c:v>
                </c:pt>
                <c:pt idx="3677">
                  <c:v>19.018601562499999</c:v>
                </c:pt>
                <c:pt idx="3678">
                  <c:v>19.243376953129999</c:v>
                </c:pt>
                <c:pt idx="3679">
                  <c:v>19.053472656250001</c:v>
                </c:pt>
                <c:pt idx="3680">
                  <c:v>19.053472656250001</c:v>
                </c:pt>
                <c:pt idx="3681">
                  <c:v>19.437871093750001</c:v>
                </c:pt>
                <c:pt idx="3682">
                  <c:v>19.19483984375</c:v>
                </c:pt>
                <c:pt idx="3683">
                  <c:v>19.19483984375</c:v>
                </c:pt>
                <c:pt idx="3684">
                  <c:v>18.934125000000002</c:v>
                </c:pt>
                <c:pt idx="3685">
                  <c:v>19.22938671875</c:v>
                </c:pt>
                <c:pt idx="3686">
                  <c:v>19.092207031249998</c:v>
                </c:pt>
                <c:pt idx="3687">
                  <c:v>19.520853515629998</c:v>
                </c:pt>
                <c:pt idx="3688">
                  <c:v>19.16406835938</c:v>
                </c:pt>
                <c:pt idx="3689">
                  <c:v>19.19240820313</c:v>
                </c:pt>
                <c:pt idx="3690">
                  <c:v>19.19240820313</c:v>
                </c:pt>
                <c:pt idx="3691">
                  <c:v>19.752378906250001</c:v>
                </c:pt>
                <c:pt idx="3692">
                  <c:v>19.114335937500002</c:v>
                </c:pt>
                <c:pt idx="3693">
                  <c:v>19.114335937500002</c:v>
                </c:pt>
                <c:pt idx="3694">
                  <c:v>19.284566406250001</c:v>
                </c:pt>
                <c:pt idx="3695">
                  <c:v>19.111246093750001</c:v>
                </c:pt>
                <c:pt idx="3696">
                  <c:v>19.277457031250002</c:v>
                </c:pt>
                <c:pt idx="3697">
                  <c:v>19.718624999999999</c:v>
                </c:pt>
                <c:pt idx="3698">
                  <c:v>19.649828124999999</c:v>
                </c:pt>
                <c:pt idx="3699">
                  <c:v>19.649828124999999</c:v>
                </c:pt>
                <c:pt idx="3700">
                  <c:v>19.802962890629999</c:v>
                </c:pt>
                <c:pt idx="3701">
                  <c:v>19.41012109375</c:v>
                </c:pt>
                <c:pt idx="3702">
                  <c:v>19.414031250000001</c:v>
                </c:pt>
                <c:pt idx="3703">
                  <c:v>19.414031250000001</c:v>
                </c:pt>
                <c:pt idx="3704">
                  <c:v>19.11969921875</c:v>
                </c:pt>
                <c:pt idx="3705">
                  <c:v>19.11969921875</c:v>
                </c:pt>
                <c:pt idx="3706">
                  <c:v>19.43971484375</c:v>
                </c:pt>
                <c:pt idx="3707">
                  <c:v>19.306949218749999</c:v>
                </c:pt>
                <c:pt idx="3708">
                  <c:v>19.418257812499998</c:v>
                </c:pt>
                <c:pt idx="3709">
                  <c:v>19.418257812499998</c:v>
                </c:pt>
                <c:pt idx="3710">
                  <c:v>19.09185742188</c:v>
                </c:pt>
                <c:pt idx="3711">
                  <c:v>19.168355468750001</c:v>
                </c:pt>
                <c:pt idx="3712">
                  <c:v>19.168355468750001</c:v>
                </c:pt>
                <c:pt idx="3713">
                  <c:v>19.388212890629998</c:v>
                </c:pt>
                <c:pt idx="3714">
                  <c:v>19.457121093750001</c:v>
                </c:pt>
                <c:pt idx="3715">
                  <c:v>19.457121093750001</c:v>
                </c:pt>
                <c:pt idx="3716">
                  <c:v>19.599746093749999</c:v>
                </c:pt>
                <c:pt idx="3717">
                  <c:v>19.673699218749999</c:v>
                </c:pt>
                <c:pt idx="3718">
                  <c:v>19.673699218749999</c:v>
                </c:pt>
                <c:pt idx="3719">
                  <c:v>20.093882812499999</c:v>
                </c:pt>
                <c:pt idx="3720">
                  <c:v>19.266156250000002</c:v>
                </c:pt>
                <c:pt idx="3721">
                  <c:v>19.528648437499999</c:v>
                </c:pt>
                <c:pt idx="3722">
                  <c:v>19.528648437499999</c:v>
                </c:pt>
                <c:pt idx="3723">
                  <c:v>19.4895703125</c:v>
                </c:pt>
                <c:pt idx="3724">
                  <c:v>19.82110351563</c:v>
                </c:pt>
                <c:pt idx="3725">
                  <c:v>19.82110351563</c:v>
                </c:pt>
                <c:pt idx="3726">
                  <c:v>19.275087890629997</c:v>
                </c:pt>
                <c:pt idx="3727">
                  <c:v>19.35970703125</c:v>
                </c:pt>
                <c:pt idx="3728">
                  <c:v>19.35970703125</c:v>
                </c:pt>
                <c:pt idx="3729">
                  <c:v>19.44293164063</c:v>
                </c:pt>
                <c:pt idx="3730">
                  <c:v>19.554464843750001</c:v>
                </c:pt>
                <c:pt idx="3731">
                  <c:v>20.005917968750001</c:v>
                </c:pt>
                <c:pt idx="3732">
                  <c:v>20.005917968750001</c:v>
                </c:pt>
                <c:pt idx="3733">
                  <c:v>19.907521484379998</c:v>
                </c:pt>
                <c:pt idx="3734">
                  <c:v>19.606634765629998</c:v>
                </c:pt>
                <c:pt idx="3735">
                  <c:v>19.606634765629998</c:v>
                </c:pt>
                <c:pt idx="3736">
                  <c:v>19.5932265625</c:v>
                </c:pt>
                <c:pt idx="3737">
                  <c:v>19.899009765629998</c:v>
                </c:pt>
                <c:pt idx="3738">
                  <c:v>19.899009765629998</c:v>
                </c:pt>
                <c:pt idx="3739">
                  <c:v>19.660113281249998</c:v>
                </c:pt>
                <c:pt idx="3740">
                  <c:v>20.137869140629999</c:v>
                </c:pt>
                <c:pt idx="3741">
                  <c:v>19.89804101563</c:v>
                </c:pt>
                <c:pt idx="3742">
                  <c:v>19.831199218750001</c:v>
                </c:pt>
                <c:pt idx="3743">
                  <c:v>20.023375000000001</c:v>
                </c:pt>
                <c:pt idx="3744">
                  <c:v>20.023375000000001</c:v>
                </c:pt>
                <c:pt idx="3745">
                  <c:v>19.77013085938</c:v>
                </c:pt>
                <c:pt idx="3746">
                  <c:v>20.28911914063</c:v>
                </c:pt>
                <c:pt idx="3747">
                  <c:v>20.025902343750001</c:v>
                </c:pt>
                <c:pt idx="3748">
                  <c:v>20.025902343750001</c:v>
                </c:pt>
                <c:pt idx="3749">
                  <c:v>20.31962304688</c:v>
                </c:pt>
                <c:pt idx="3750">
                  <c:v>20.398164062500001</c:v>
                </c:pt>
                <c:pt idx="3751">
                  <c:v>20.095158203129998</c:v>
                </c:pt>
                <c:pt idx="3752">
                  <c:v>20.394925781249999</c:v>
                </c:pt>
                <c:pt idx="3753">
                  <c:v>19.81811328125</c:v>
                </c:pt>
                <c:pt idx="3754">
                  <c:v>19.81811328125</c:v>
                </c:pt>
                <c:pt idx="3755">
                  <c:v>20.2903203125</c:v>
                </c:pt>
                <c:pt idx="3756">
                  <c:v>20.242632812499998</c:v>
                </c:pt>
                <c:pt idx="3757">
                  <c:v>20.139363281249999</c:v>
                </c:pt>
                <c:pt idx="3758">
                  <c:v>20.139363281249999</c:v>
                </c:pt>
                <c:pt idx="3759">
                  <c:v>20.630228515629998</c:v>
                </c:pt>
                <c:pt idx="3760">
                  <c:v>20.630228515629998</c:v>
                </c:pt>
                <c:pt idx="3761">
                  <c:v>20.494298828129999</c:v>
                </c:pt>
                <c:pt idx="3762">
                  <c:v>20.074982421879998</c:v>
                </c:pt>
                <c:pt idx="3763">
                  <c:v>20.074982421879998</c:v>
                </c:pt>
                <c:pt idx="3764">
                  <c:v>20.048628906249998</c:v>
                </c:pt>
                <c:pt idx="3765">
                  <c:v>20.048628906249998</c:v>
                </c:pt>
                <c:pt idx="3766">
                  <c:v>19.881505859379999</c:v>
                </c:pt>
                <c:pt idx="3767">
                  <c:v>20.77691210938</c:v>
                </c:pt>
                <c:pt idx="3768">
                  <c:v>20.187687499999999</c:v>
                </c:pt>
                <c:pt idx="3769">
                  <c:v>20.28472265625</c:v>
                </c:pt>
                <c:pt idx="3770">
                  <c:v>20.02839648438</c:v>
                </c:pt>
                <c:pt idx="3771">
                  <c:v>20.02839648438</c:v>
                </c:pt>
                <c:pt idx="3772">
                  <c:v>20.321945312499999</c:v>
                </c:pt>
                <c:pt idx="3773">
                  <c:v>20.844214843749999</c:v>
                </c:pt>
                <c:pt idx="3774">
                  <c:v>20.518789062500002</c:v>
                </c:pt>
                <c:pt idx="3775">
                  <c:v>20.518789062500002</c:v>
                </c:pt>
                <c:pt idx="3776">
                  <c:v>20.281777343750001</c:v>
                </c:pt>
                <c:pt idx="3777">
                  <c:v>20.281777343750001</c:v>
                </c:pt>
                <c:pt idx="3778">
                  <c:v>20.675970703129998</c:v>
                </c:pt>
                <c:pt idx="3779">
                  <c:v>20.667773437499999</c:v>
                </c:pt>
                <c:pt idx="3780">
                  <c:v>20.962746093749999</c:v>
                </c:pt>
                <c:pt idx="3781">
                  <c:v>20.962746093749999</c:v>
                </c:pt>
                <c:pt idx="3782">
                  <c:v>20.850019531249998</c:v>
                </c:pt>
                <c:pt idx="3783">
                  <c:v>20.630800781249999</c:v>
                </c:pt>
                <c:pt idx="3784">
                  <c:v>20.630800781249999</c:v>
                </c:pt>
                <c:pt idx="3785">
                  <c:v>20.68312109375</c:v>
                </c:pt>
                <c:pt idx="3786">
                  <c:v>20.966669921879998</c:v>
                </c:pt>
                <c:pt idx="3787">
                  <c:v>20.966669921879998</c:v>
                </c:pt>
                <c:pt idx="3788">
                  <c:v>21.180761718749999</c:v>
                </c:pt>
                <c:pt idx="3789">
                  <c:v>20.623249999999999</c:v>
                </c:pt>
                <c:pt idx="3790">
                  <c:v>21.13410742188</c:v>
                </c:pt>
                <c:pt idx="3791">
                  <c:v>21.13410742188</c:v>
                </c:pt>
                <c:pt idx="3792">
                  <c:v>21.071076171879998</c:v>
                </c:pt>
                <c:pt idx="3793">
                  <c:v>20.617800781250001</c:v>
                </c:pt>
                <c:pt idx="3794">
                  <c:v>21.20891992188</c:v>
                </c:pt>
                <c:pt idx="3795">
                  <c:v>20.662742187500001</c:v>
                </c:pt>
                <c:pt idx="3796">
                  <c:v>20.972060546879998</c:v>
                </c:pt>
                <c:pt idx="3797">
                  <c:v>20.972060546879998</c:v>
                </c:pt>
                <c:pt idx="3798">
                  <c:v>20.685837890629998</c:v>
                </c:pt>
                <c:pt idx="3799">
                  <c:v>20.770234375000001</c:v>
                </c:pt>
                <c:pt idx="3800">
                  <c:v>20.770234375000001</c:v>
                </c:pt>
                <c:pt idx="3801">
                  <c:v>21.444740234379999</c:v>
                </c:pt>
                <c:pt idx="3802">
                  <c:v>21.2144609375</c:v>
                </c:pt>
                <c:pt idx="3803">
                  <c:v>21.61757617188</c:v>
                </c:pt>
                <c:pt idx="3804">
                  <c:v>21.28510546875</c:v>
                </c:pt>
                <c:pt idx="3805">
                  <c:v>21.147578124999999</c:v>
                </c:pt>
                <c:pt idx="3806">
                  <c:v>21.147578124999999</c:v>
                </c:pt>
                <c:pt idx="3807">
                  <c:v>21.463677734379999</c:v>
                </c:pt>
                <c:pt idx="3808">
                  <c:v>20.836742187500001</c:v>
                </c:pt>
                <c:pt idx="3809">
                  <c:v>21.193216796879998</c:v>
                </c:pt>
                <c:pt idx="3810">
                  <c:v>21.193216796879998</c:v>
                </c:pt>
                <c:pt idx="3811">
                  <c:v>21.44528320313</c:v>
                </c:pt>
                <c:pt idx="3812">
                  <c:v>21.44528320313</c:v>
                </c:pt>
                <c:pt idx="3813">
                  <c:v>21.16125976563</c:v>
                </c:pt>
                <c:pt idx="3814">
                  <c:v>21.001515625</c:v>
                </c:pt>
                <c:pt idx="3815">
                  <c:v>21.61557226563</c:v>
                </c:pt>
                <c:pt idx="3816">
                  <c:v>21.61557226563</c:v>
                </c:pt>
                <c:pt idx="3817">
                  <c:v>21.15386914063</c:v>
                </c:pt>
                <c:pt idx="3818">
                  <c:v>21.615953125000001</c:v>
                </c:pt>
                <c:pt idx="3819">
                  <c:v>21.615953125000001</c:v>
                </c:pt>
                <c:pt idx="3820">
                  <c:v>21.808531250000001</c:v>
                </c:pt>
                <c:pt idx="3821">
                  <c:v>21.993699218749999</c:v>
                </c:pt>
                <c:pt idx="3822">
                  <c:v>21.993699218749999</c:v>
                </c:pt>
                <c:pt idx="3823">
                  <c:v>21.525941406249999</c:v>
                </c:pt>
                <c:pt idx="3824">
                  <c:v>21.914232421879998</c:v>
                </c:pt>
                <c:pt idx="3825">
                  <c:v>21.914232421879998</c:v>
                </c:pt>
                <c:pt idx="3826">
                  <c:v>21.716800781250001</c:v>
                </c:pt>
                <c:pt idx="3827">
                  <c:v>21.97640625</c:v>
                </c:pt>
                <c:pt idx="3828">
                  <c:v>22.4267421875</c:v>
                </c:pt>
                <c:pt idx="3829">
                  <c:v>22.368251953129999</c:v>
                </c:pt>
                <c:pt idx="3830">
                  <c:v>22.547384765629999</c:v>
                </c:pt>
                <c:pt idx="3831">
                  <c:v>22.547384765629999</c:v>
                </c:pt>
                <c:pt idx="3832">
                  <c:v>22.12137695313</c:v>
                </c:pt>
                <c:pt idx="3833">
                  <c:v>22.51326953125</c:v>
                </c:pt>
                <c:pt idx="3834">
                  <c:v>22.742574218750001</c:v>
                </c:pt>
                <c:pt idx="3835">
                  <c:v>22.742574218750001</c:v>
                </c:pt>
                <c:pt idx="3836">
                  <c:v>22.573076171879997</c:v>
                </c:pt>
                <c:pt idx="3837">
                  <c:v>22.86933789063</c:v>
                </c:pt>
                <c:pt idx="3838">
                  <c:v>22.278449218750001</c:v>
                </c:pt>
                <c:pt idx="3839">
                  <c:v>22.606806640629998</c:v>
                </c:pt>
                <c:pt idx="3840">
                  <c:v>23.060941406249999</c:v>
                </c:pt>
                <c:pt idx="3841">
                  <c:v>23.060941406249999</c:v>
                </c:pt>
                <c:pt idx="3842">
                  <c:v>22.84602148438</c:v>
                </c:pt>
                <c:pt idx="3843">
                  <c:v>22.78266015625</c:v>
                </c:pt>
                <c:pt idx="3844">
                  <c:v>22.78266015625</c:v>
                </c:pt>
                <c:pt idx="3845">
                  <c:v>22.971306640629997</c:v>
                </c:pt>
                <c:pt idx="3846">
                  <c:v>23.232320312500001</c:v>
                </c:pt>
                <c:pt idx="3847">
                  <c:v>23.232320312500001</c:v>
                </c:pt>
                <c:pt idx="3848">
                  <c:v>23.124041015629999</c:v>
                </c:pt>
                <c:pt idx="3849">
                  <c:v>23.457408203129997</c:v>
                </c:pt>
                <c:pt idx="3850">
                  <c:v>23.457408203129997</c:v>
                </c:pt>
                <c:pt idx="3851">
                  <c:v>22.809320312499999</c:v>
                </c:pt>
                <c:pt idx="3852">
                  <c:v>23.068074218749999</c:v>
                </c:pt>
                <c:pt idx="3853">
                  <c:v>22.875832031249999</c:v>
                </c:pt>
                <c:pt idx="3854">
                  <c:v>23.069433593749999</c:v>
                </c:pt>
                <c:pt idx="3855">
                  <c:v>23.221828124999998</c:v>
                </c:pt>
                <c:pt idx="3856">
                  <c:v>23.221828124999998</c:v>
                </c:pt>
                <c:pt idx="3857">
                  <c:v>22.929527343749999</c:v>
                </c:pt>
                <c:pt idx="3858">
                  <c:v>23.301353515629998</c:v>
                </c:pt>
                <c:pt idx="3859">
                  <c:v>23.305728515629998</c:v>
                </c:pt>
                <c:pt idx="3860">
                  <c:v>23.305728515629998</c:v>
                </c:pt>
                <c:pt idx="3861">
                  <c:v>23.628566406249998</c:v>
                </c:pt>
                <c:pt idx="3862">
                  <c:v>23.77301953125</c:v>
                </c:pt>
                <c:pt idx="3863">
                  <c:v>23.627292968750002</c:v>
                </c:pt>
                <c:pt idx="3864">
                  <c:v>23.877105468749999</c:v>
                </c:pt>
                <c:pt idx="3865">
                  <c:v>23.877105468749999</c:v>
                </c:pt>
                <c:pt idx="3866">
                  <c:v>23.616380859379998</c:v>
                </c:pt>
                <c:pt idx="3867">
                  <c:v>24.115593749999999</c:v>
                </c:pt>
                <c:pt idx="3868">
                  <c:v>23.723310546879997</c:v>
                </c:pt>
                <c:pt idx="3869">
                  <c:v>23.723310546879997</c:v>
                </c:pt>
                <c:pt idx="3870">
                  <c:v>23.620839843750002</c:v>
                </c:pt>
                <c:pt idx="3871">
                  <c:v>23.743089843749999</c:v>
                </c:pt>
                <c:pt idx="3872">
                  <c:v>23.431878906249999</c:v>
                </c:pt>
                <c:pt idx="3873">
                  <c:v>23.685212890629998</c:v>
                </c:pt>
                <c:pt idx="3874">
                  <c:v>23.5818203125</c:v>
                </c:pt>
                <c:pt idx="3875">
                  <c:v>23.5818203125</c:v>
                </c:pt>
                <c:pt idx="3876">
                  <c:v>24.223968750000001</c:v>
                </c:pt>
                <c:pt idx="3877">
                  <c:v>24.026521484379998</c:v>
                </c:pt>
                <c:pt idx="3878">
                  <c:v>24.026521484379998</c:v>
                </c:pt>
                <c:pt idx="3879">
                  <c:v>23.690589843750001</c:v>
                </c:pt>
                <c:pt idx="3880">
                  <c:v>22.194238281250001</c:v>
                </c:pt>
                <c:pt idx="3881">
                  <c:v>22.194238281250001</c:v>
                </c:pt>
                <c:pt idx="3882">
                  <c:v>20.552894531250001</c:v>
                </c:pt>
                <c:pt idx="3883">
                  <c:v>19.546429687500002</c:v>
                </c:pt>
                <c:pt idx="3884">
                  <c:v>19.546429687500002</c:v>
                </c:pt>
                <c:pt idx="3885">
                  <c:v>17.925923828129999</c:v>
                </c:pt>
                <c:pt idx="3886">
                  <c:v>16.726298828129998</c:v>
                </c:pt>
                <c:pt idx="3887">
                  <c:v>14.83746289063</c:v>
                </c:pt>
                <c:pt idx="3888">
                  <c:v>14.83746289063</c:v>
                </c:pt>
                <c:pt idx="3889">
                  <c:v>11.703918945310001</c:v>
                </c:pt>
                <c:pt idx="3890">
                  <c:v>11.703918945310001</c:v>
                </c:pt>
                <c:pt idx="3891">
                  <c:v>10.184168945310001</c:v>
                </c:pt>
                <c:pt idx="3892">
                  <c:v>9.2940849609399994</c:v>
                </c:pt>
                <c:pt idx="3893">
                  <c:v>7.9135087890599998</c:v>
                </c:pt>
                <c:pt idx="3894">
                  <c:v>7.9135087890599998</c:v>
                </c:pt>
                <c:pt idx="3895">
                  <c:v>7.1283671875000003</c:v>
                </c:pt>
                <c:pt idx="3896">
                  <c:v>6.1612431640600001</c:v>
                </c:pt>
                <c:pt idx="3897">
                  <c:v>5.5011435546900005</c:v>
                </c:pt>
                <c:pt idx="3898">
                  <c:v>4.9448886718800003</c:v>
                </c:pt>
                <c:pt idx="3899">
                  <c:v>4.2585717773400003</c:v>
                </c:pt>
                <c:pt idx="3900">
                  <c:v>4.2585717773400003</c:v>
                </c:pt>
                <c:pt idx="3901">
                  <c:v>3.8471616210900001</c:v>
                </c:pt>
                <c:pt idx="3902">
                  <c:v>3.2655163574200001</c:v>
                </c:pt>
                <c:pt idx="3903">
                  <c:v>3.17667260742</c:v>
                </c:pt>
                <c:pt idx="3904">
                  <c:v>3.17667260742</c:v>
                </c:pt>
                <c:pt idx="3905">
                  <c:v>3.0337587890599997</c:v>
                </c:pt>
                <c:pt idx="3906">
                  <c:v>2.53421826172</c:v>
                </c:pt>
                <c:pt idx="3907">
                  <c:v>2.499359375</c:v>
                </c:pt>
                <c:pt idx="3908">
                  <c:v>2.1730422363299997</c:v>
                </c:pt>
                <c:pt idx="3909">
                  <c:v>1.7395345459</c:v>
                </c:pt>
                <c:pt idx="3910">
                  <c:v>1.7395345459</c:v>
                </c:pt>
                <c:pt idx="3911">
                  <c:v>1.6330048828100001</c:v>
                </c:pt>
                <c:pt idx="3912">
                  <c:v>1.35354370117</c:v>
                </c:pt>
                <c:pt idx="3913">
                  <c:v>1.35354370117</c:v>
                </c:pt>
                <c:pt idx="3914">
                  <c:v>1.04016040039</c:v>
                </c:pt>
                <c:pt idx="3915">
                  <c:v>0.93278057860999997</c:v>
                </c:pt>
                <c:pt idx="3916">
                  <c:v>1.1249750976600001</c:v>
                </c:pt>
                <c:pt idx="3917">
                  <c:v>1.2838140869100001</c:v>
                </c:pt>
                <c:pt idx="3918">
                  <c:v>0.92866424560999994</c:v>
                </c:pt>
                <c:pt idx="3919">
                  <c:v>0.70658520508</c:v>
                </c:pt>
                <c:pt idx="3920">
                  <c:v>0.70658520508</c:v>
                </c:pt>
                <c:pt idx="3921">
                  <c:v>0.78143737793000001</c:v>
                </c:pt>
                <c:pt idx="3922">
                  <c:v>0.81893493651999993</c:v>
                </c:pt>
                <c:pt idx="3923">
                  <c:v>0.81893493651999993</c:v>
                </c:pt>
                <c:pt idx="3924">
                  <c:v>0.64548907470999994</c:v>
                </c:pt>
                <c:pt idx="3925">
                  <c:v>0.64783630371000001</c:v>
                </c:pt>
                <c:pt idx="3926">
                  <c:v>0.64783630371000001</c:v>
                </c:pt>
                <c:pt idx="3927">
                  <c:v>0.67020867920000005</c:v>
                </c:pt>
                <c:pt idx="3928">
                  <c:v>0.39414910888999999</c:v>
                </c:pt>
                <c:pt idx="3929">
                  <c:v>0.39414910888999999</c:v>
                </c:pt>
                <c:pt idx="3930">
                  <c:v>0.27756878662000001</c:v>
                </c:pt>
                <c:pt idx="3931">
                  <c:v>0.37724615479000001</c:v>
                </c:pt>
                <c:pt idx="3932">
                  <c:v>0.55594696045000003</c:v>
                </c:pt>
                <c:pt idx="3933">
                  <c:v>0.55594696045000003</c:v>
                </c:pt>
                <c:pt idx="3934">
                  <c:v>0.46501263428</c:v>
                </c:pt>
                <c:pt idx="3935">
                  <c:v>0.46501263428</c:v>
                </c:pt>
                <c:pt idx="3936">
                  <c:v>0.58400567627</c:v>
                </c:pt>
                <c:pt idx="3937">
                  <c:v>0.45482534790000001</c:v>
                </c:pt>
                <c:pt idx="3938">
                  <c:v>0.48778836059999997</c:v>
                </c:pt>
                <c:pt idx="3939">
                  <c:v>0.48778836059999997</c:v>
                </c:pt>
                <c:pt idx="3940">
                  <c:v>0.42199545288000001</c:v>
                </c:pt>
                <c:pt idx="3941">
                  <c:v>0.43204077147999997</c:v>
                </c:pt>
                <c:pt idx="3942">
                  <c:v>0.79787164307000003</c:v>
                </c:pt>
                <c:pt idx="3943">
                  <c:v>0.79661120604999991</c:v>
                </c:pt>
                <c:pt idx="3944">
                  <c:v>0.43822210693000002</c:v>
                </c:pt>
                <c:pt idx="3945">
                  <c:v>0.43822210693000002</c:v>
                </c:pt>
                <c:pt idx="3946">
                  <c:v>0.29884689330999997</c:v>
                </c:pt>
                <c:pt idx="3947">
                  <c:v>0.50377264403999999</c:v>
                </c:pt>
                <c:pt idx="3948">
                  <c:v>0.45102099608999996</c:v>
                </c:pt>
                <c:pt idx="3949">
                  <c:v>0.45102099608999996</c:v>
                </c:pt>
                <c:pt idx="3950">
                  <c:v>0.21956002808</c:v>
                </c:pt>
                <c:pt idx="3951">
                  <c:v>0.10225566101</c:v>
                </c:pt>
                <c:pt idx="3952">
                  <c:v>-2.7906591420000001E-2</c:v>
                </c:pt>
                <c:pt idx="3953">
                  <c:v>-3.5577327730000004E-2</c:v>
                </c:pt>
                <c:pt idx="3954">
                  <c:v>-0.24916430664</c:v>
                </c:pt>
                <c:pt idx="3955">
                  <c:v>-0.24916430664</c:v>
                </c:pt>
                <c:pt idx="3956">
                  <c:v>-7.2879295350000012E-2</c:v>
                </c:pt>
                <c:pt idx="3957">
                  <c:v>0.22078837585</c:v>
                </c:pt>
                <c:pt idx="3958">
                  <c:v>0.22078837585</c:v>
                </c:pt>
                <c:pt idx="3959">
                  <c:v>0.2210428009</c:v>
                </c:pt>
                <c:pt idx="3960">
                  <c:v>0.15023306274000001</c:v>
                </c:pt>
                <c:pt idx="3961">
                  <c:v>0.15023306274000001</c:v>
                </c:pt>
                <c:pt idx="3962">
                  <c:v>0.44048275756999999</c:v>
                </c:pt>
                <c:pt idx="3963">
                  <c:v>0.54713342285</c:v>
                </c:pt>
                <c:pt idx="3964">
                  <c:v>0.54713342285</c:v>
                </c:pt>
                <c:pt idx="3965">
                  <c:v>0.51630261229999996</c:v>
                </c:pt>
                <c:pt idx="3966">
                  <c:v>0.58133660888999994</c:v>
                </c:pt>
                <c:pt idx="3967">
                  <c:v>0.46729605102999999</c:v>
                </c:pt>
                <c:pt idx="3968">
                  <c:v>0.46729605102999999</c:v>
                </c:pt>
                <c:pt idx="3969">
                  <c:v>0.71794714355</c:v>
                </c:pt>
                <c:pt idx="3970">
                  <c:v>0.71794714355</c:v>
                </c:pt>
                <c:pt idx="3971">
                  <c:v>0.68348419188999998</c:v>
                </c:pt>
                <c:pt idx="3972">
                  <c:v>0.61966491699000004</c:v>
                </c:pt>
                <c:pt idx="3973">
                  <c:v>0.67416217041000004</c:v>
                </c:pt>
                <c:pt idx="3974">
                  <c:v>0.67416217041000004</c:v>
                </c:pt>
                <c:pt idx="3975">
                  <c:v>0.59720861816000004</c:v>
                </c:pt>
                <c:pt idx="3976">
                  <c:v>0.58489300537</c:v>
                </c:pt>
                <c:pt idx="3977">
                  <c:v>0.51113998413000006</c:v>
                </c:pt>
                <c:pt idx="3978">
                  <c:v>0.39191485596000003</c:v>
                </c:pt>
                <c:pt idx="3979">
                  <c:v>0.26377267455999998</c:v>
                </c:pt>
                <c:pt idx="3980">
                  <c:v>0.26377267455999998</c:v>
                </c:pt>
                <c:pt idx="3981">
                  <c:v>0.44770028687000002</c:v>
                </c:pt>
                <c:pt idx="3982">
                  <c:v>0.68670336913999996</c:v>
                </c:pt>
                <c:pt idx="3983">
                  <c:v>0.6975398559599999</c:v>
                </c:pt>
                <c:pt idx="3984">
                  <c:v>0.6975398559599999</c:v>
                </c:pt>
                <c:pt idx="3985">
                  <c:v>0.61942095946999998</c:v>
                </c:pt>
                <c:pt idx="3986">
                  <c:v>0.54599523925999993</c:v>
                </c:pt>
                <c:pt idx="3987">
                  <c:v>0.55200628661999995</c:v>
                </c:pt>
                <c:pt idx="3988">
                  <c:v>0.56857501220999995</c:v>
                </c:pt>
                <c:pt idx="3989">
                  <c:v>0.49244561768</c:v>
                </c:pt>
                <c:pt idx="3990">
                  <c:v>0.49244561768</c:v>
                </c:pt>
                <c:pt idx="3991">
                  <c:v>0.23454545593000001</c:v>
                </c:pt>
                <c:pt idx="3992">
                  <c:v>0.38357403563999998</c:v>
                </c:pt>
                <c:pt idx="3993">
                  <c:v>0.39470440674000001</c:v>
                </c:pt>
                <c:pt idx="3994">
                  <c:v>0.39470440674000001</c:v>
                </c:pt>
                <c:pt idx="3995">
                  <c:v>0.43628671265000002</c:v>
                </c:pt>
                <c:pt idx="3996">
                  <c:v>0.32517498778999998</c:v>
                </c:pt>
                <c:pt idx="3997">
                  <c:v>0.31152450562</c:v>
                </c:pt>
                <c:pt idx="3998">
                  <c:v>0.35970358276000003</c:v>
                </c:pt>
                <c:pt idx="3999">
                  <c:v>0.41670336914</c:v>
                </c:pt>
                <c:pt idx="4000">
                  <c:v>0.30311309813999998</c:v>
                </c:pt>
                <c:pt idx="4001">
                  <c:v>0.30311309813999998</c:v>
                </c:pt>
                <c:pt idx="4002">
                  <c:v>0.34801519775</c:v>
                </c:pt>
                <c:pt idx="4003">
                  <c:v>0.1088679657</c:v>
                </c:pt>
                <c:pt idx="4004">
                  <c:v>0.1088679657</c:v>
                </c:pt>
                <c:pt idx="4005">
                  <c:v>0.20511871338000001</c:v>
                </c:pt>
                <c:pt idx="4006">
                  <c:v>0.27878448486000001</c:v>
                </c:pt>
                <c:pt idx="4007">
                  <c:v>0.14739460754</c:v>
                </c:pt>
                <c:pt idx="4008">
                  <c:v>4.2897804259999998E-2</c:v>
                </c:pt>
                <c:pt idx="4009">
                  <c:v>0.13728239441000001</c:v>
                </c:pt>
                <c:pt idx="4010">
                  <c:v>0.13728239441000001</c:v>
                </c:pt>
                <c:pt idx="4011">
                  <c:v>0.11534928893999999</c:v>
                </c:pt>
                <c:pt idx="4012">
                  <c:v>5.3441612239999998E-2</c:v>
                </c:pt>
                <c:pt idx="4013">
                  <c:v>-4.9537437439999998E-2</c:v>
                </c:pt>
                <c:pt idx="4014">
                  <c:v>-4.9537437439999998E-2</c:v>
                </c:pt>
                <c:pt idx="4015">
                  <c:v>6.6846115109999993E-2</c:v>
                </c:pt>
                <c:pt idx="4016">
                  <c:v>0.37489462279999997</c:v>
                </c:pt>
                <c:pt idx="4017">
                  <c:v>0.15848425292999999</c:v>
                </c:pt>
                <c:pt idx="4018">
                  <c:v>5.4206470489999999E-2</c:v>
                </c:pt>
                <c:pt idx="4019">
                  <c:v>-4.9997093200000002E-2</c:v>
                </c:pt>
                <c:pt idx="4020">
                  <c:v>-4.9997093200000002E-2</c:v>
                </c:pt>
                <c:pt idx="4021">
                  <c:v>-7.213061523E-2</c:v>
                </c:pt>
                <c:pt idx="4022">
                  <c:v>-6.6297607399999998E-3</c:v>
                </c:pt>
                <c:pt idx="4023">
                  <c:v>-6.6297607399999998E-3</c:v>
                </c:pt>
                <c:pt idx="4024">
                  <c:v>-5.0123802189999997E-2</c:v>
                </c:pt>
                <c:pt idx="4025">
                  <c:v>9.2363708500000002E-2</c:v>
                </c:pt>
                <c:pt idx="4026">
                  <c:v>-9.8681884769999992E-2</c:v>
                </c:pt>
                <c:pt idx="4027">
                  <c:v>-0.13544680786000002</c:v>
                </c:pt>
                <c:pt idx="4028">
                  <c:v>-6.6633712770000006E-2</c:v>
                </c:pt>
                <c:pt idx="4029">
                  <c:v>-6.6633712770000006E-2</c:v>
                </c:pt>
                <c:pt idx="4030">
                  <c:v>-8.24025917E-3</c:v>
                </c:pt>
                <c:pt idx="4031">
                  <c:v>8.0800331119999999E-2</c:v>
                </c:pt>
                <c:pt idx="4032">
                  <c:v>-0.10088946533</c:v>
                </c:pt>
                <c:pt idx="4033">
                  <c:v>-0.10088946533</c:v>
                </c:pt>
                <c:pt idx="4034">
                  <c:v>-0.31866769409000001</c:v>
                </c:pt>
                <c:pt idx="4035">
                  <c:v>9.5084571839999993E-2</c:v>
                </c:pt>
                <c:pt idx="4036">
                  <c:v>9.5084571839999993E-2</c:v>
                </c:pt>
                <c:pt idx="4037">
                  <c:v>-0.11335142516999999</c:v>
                </c:pt>
                <c:pt idx="4038">
                  <c:v>-7.5717330930000007E-2</c:v>
                </c:pt>
                <c:pt idx="4039">
                  <c:v>-7.5717330930000007E-2</c:v>
                </c:pt>
                <c:pt idx="4040">
                  <c:v>-8.3234024050000008E-2</c:v>
                </c:pt>
                <c:pt idx="4041">
                  <c:v>-8.6962379459999989E-2</c:v>
                </c:pt>
                <c:pt idx="4042">
                  <c:v>-0.1840464325</c:v>
                </c:pt>
                <c:pt idx="4043">
                  <c:v>-0.1840464325</c:v>
                </c:pt>
                <c:pt idx="4044">
                  <c:v>-0.19361231995</c:v>
                </c:pt>
                <c:pt idx="4045">
                  <c:v>-0.29568878174000002</c:v>
                </c:pt>
                <c:pt idx="4046">
                  <c:v>-0.29568878174000002</c:v>
                </c:pt>
                <c:pt idx="4047">
                  <c:v>1.5195300100000001E-2</c:v>
                </c:pt>
                <c:pt idx="4048">
                  <c:v>0.25973260498</c:v>
                </c:pt>
                <c:pt idx="4049">
                  <c:v>0.25973260498</c:v>
                </c:pt>
                <c:pt idx="4050">
                  <c:v>2.8435301800000001E-3</c:v>
                </c:pt>
                <c:pt idx="4051">
                  <c:v>-6.9470443729999998E-2</c:v>
                </c:pt>
                <c:pt idx="4052">
                  <c:v>-0.17414704894999999</c:v>
                </c:pt>
                <c:pt idx="4053">
                  <c:v>-0.35071127319000001</c:v>
                </c:pt>
                <c:pt idx="4054">
                  <c:v>-0.11719161223999999</c:v>
                </c:pt>
                <c:pt idx="4055">
                  <c:v>-0.11719161223999999</c:v>
                </c:pt>
                <c:pt idx="4056">
                  <c:v>-0.12071633147999999</c:v>
                </c:pt>
                <c:pt idx="4057">
                  <c:v>-9.0038375849999991E-2</c:v>
                </c:pt>
                <c:pt idx="4058">
                  <c:v>-0.11717570496</c:v>
                </c:pt>
                <c:pt idx="4059">
                  <c:v>-0.11717570496</c:v>
                </c:pt>
                <c:pt idx="4060">
                  <c:v>-9.4627853390000002E-2</c:v>
                </c:pt>
                <c:pt idx="4061">
                  <c:v>4.8736045840000006E-2</c:v>
                </c:pt>
                <c:pt idx="4062">
                  <c:v>-3.4948241699999999E-3</c:v>
                </c:pt>
                <c:pt idx="4063">
                  <c:v>2.986770058E-2</c:v>
                </c:pt>
                <c:pt idx="4064">
                  <c:v>-0.21107861328000002</c:v>
                </c:pt>
                <c:pt idx="4065">
                  <c:v>-0.21107861328000002</c:v>
                </c:pt>
                <c:pt idx="4066">
                  <c:v>-0.11843119812000001</c:v>
                </c:pt>
                <c:pt idx="4067">
                  <c:v>3.9435569759999997E-2</c:v>
                </c:pt>
                <c:pt idx="4068">
                  <c:v>-0.16938388062000001</c:v>
                </c:pt>
                <c:pt idx="4069">
                  <c:v>-0.16938388062000001</c:v>
                </c:pt>
                <c:pt idx="4070">
                  <c:v>-0.13656620788999999</c:v>
                </c:pt>
                <c:pt idx="4071">
                  <c:v>-8.5009117130000006E-2</c:v>
                </c:pt>
                <c:pt idx="4072">
                  <c:v>-0.21300085449</c:v>
                </c:pt>
                <c:pt idx="4073">
                  <c:v>-0.14930358887</c:v>
                </c:pt>
                <c:pt idx="4074">
                  <c:v>-0.22738027954000001</c:v>
                </c:pt>
                <c:pt idx="4075">
                  <c:v>-0.22738027954000001</c:v>
                </c:pt>
                <c:pt idx="4076">
                  <c:v>-6.7178405760000004E-2</c:v>
                </c:pt>
                <c:pt idx="4077">
                  <c:v>0.11962532043</c:v>
                </c:pt>
                <c:pt idx="4078">
                  <c:v>5.9749744420000001E-2</c:v>
                </c:pt>
                <c:pt idx="4079">
                  <c:v>5.9749744420000001E-2</c:v>
                </c:pt>
                <c:pt idx="4080">
                  <c:v>-0.20907926940999999</c:v>
                </c:pt>
                <c:pt idx="4081">
                  <c:v>-0.20907926940999999</c:v>
                </c:pt>
                <c:pt idx="4082">
                  <c:v>-0.27699902343999999</c:v>
                </c:pt>
                <c:pt idx="4083">
                  <c:v>-9.6205245969999992E-2</c:v>
                </c:pt>
                <c:pt idx="4084">
                  <c:v>-2.4467000959999999E-2</c:v>
                </c:pt>
                <c:pt idx="4085">
                  <c:v>-2.4467000959999999E-2</c:v>
                </c:pt>
                <c:pt idx="4086">
                  <c:v>-0.18483071899</c:v>
                </c:pt>
                <c:pt idx="4087">
                  <c:v>-0.30877420044000004</c:v>
                </c:pt>
                <c:pt idx="4088">
                  <c:v>-0.30877420044000004</c:v>
                </c:pt>
                <c:pt idx="4089">
                  <c:v>0.11420112609999999</c:v>
                </c:pt>
                <c:pt idx="4090">
                  <c:v>5.23606987E-2</c:v>
                </c:pt>
                <c:pt idx="4091">
                  <c:v>5.23606987E-2</c:v>
                </c:pt>
                <c:pt idx="4092">
                  <c:v>-0.13015791321</c:v>
                </c:pt>
                <c:pt idx="4093">
                  <c:v>-0.18976089477999999</c:v>
                </c:pt>
                <c:pt idx="4094">
                  <c:v>-0.18976089477999999</c:v>
                </c:pt>
                <c:pt idx="4095">
                  <c:v>6.1063343050000003E-2</c:v>
                </c:pt>
                <c:pt idx="4096">
                  <c:v>-8.6865234399999998E-3</c:v>
                </c:pt>
                <c:pt idx="4097">
                  <c:v>-2.5518920900000002E-2</c:v>
                </c:pt>
                <c:pt idx="4098">
                  <c:v>-0.13763912964</c:v>
                </c:pt>
                <c:pt idx="4099">
                  <c:v>-6.5109336850000005E-2</c:v>
                </c:pt>
                <c:pt idx="4100">
                  <c:v>-6.5109336850000005E-2</c:v>
                </c:pt>
                <c:pt idx="4101">
                  <c:v>0.12932742310000001</c:v>
                </c:pt>
                <c:pt idx="4102">
                  <c:v>0.12676992035000001</c:v>
                </c:pt>
                <c:pt idx="4103">
                  <c:v>-8.376636505E-2</c:v>
                </c:pt>
                <c:pt idx="4104">
                  <c:v>-8.376636505E-2</c:v>
                </c:pt>
                <c:pt idx="4105">
                  <c:v>-0.18779631042</c:v>
                </c:pt>
                <c:pt idx="4106">
                  <c:v>-4.6347351070000001E-2</c:v>
                </c:pt>
                <c:pt idx="4107">
                  <c:v>-2.120988846E-2</c:v>
                </c:pt>
                <c:pt idx="4108">
                  <c:v>3.2226551059999997E-2</c:v>
                </c:pt>
                <c:pt idx="4109">
                  <c:v>-1.1700390820000002E-2</c:v>
                </c:pt>
                <c:pt idx="4110">
                  <c:v>-1.1700390820000002E-2</c:v>
                </c:pt>
                <c:pt idx="4111">
                  <c:v>-0.17660887145999998</c:v>
                </c:pt>
                <c:pt idx="4112">
                  <c:v>4.6149120330000001E-2</c:v>
                </c:pt>
                <c:pt idx="4113">
                  <c:v>-2.625194359E-2</c:v>
                </c:pt>
                <c:pt idx="4114">
                  <c:v>-2.625194359E-2</c:v>
                </c:pt>
                <c:pt idx="4115">
                  <c:v>-0.17224099731</c:v>
                </c:pt>
                <c:pt idx="4116">
                  <c:v>-0.17224099731</c:v>
                </c:pt>
                <c:pt idx="4117">
                  <c:v>-1.521420765E-2</c:v>
                </c:pt>
                <c:pt idx="4118">
                  <c:v>-0.22096328735000001</c:v>
                </c:pt>
                <c:pt idx="4119">
                  <c:v>-0.22821040343999999</c:v>
                </c:pt>
                <c:pt idx="4120">
                  <c:v>-0.22821040343999999</c:v>
                </c:pt>
                <c:pt idx="4121">
                  <c:v>-0.10393852234000001</c:v>
                </c:pt>
                <c:pt idx="4122">
                  <c:v>-6.7935379030000007E-2</c:v>
                </c:pt>
                <c:pt idx="4123">
                  <c:v>-0.13094017028999999</c:v>
                </c:pt>
                <c:pt idx="4124">
                  <c:v>9.8395996999999999E-4</c:v>
                </c:pt>
                <c:pt idx="4125">
                  <c:v>-0.10145005035</c:v>
                </c:pt>
                <c:pt idx="4126">
                  <c:v>-0.10145005035</c:v>
                </c:pt>
                <c:pt idx="4127">
                  <c:v>2.3955043790000002E-2</c:v>
                </c:pt>
                <c:pt idx="4128">
                  <c:v>-1.8276122800000001E-3</c:v>
                </c:pt>
                <c:pt idx="4129">
                  <c:v>-1.8276122800000001E-3</c:v>
                </c:pt>
                <c:pt idx="4130">
                  <c:v>-7.7676834109999995E-2</c:v>
                </c:pt>
                <c:pt idx="4131">
                  <c:v>-0.12044895172</c:v>
                </c:pt>
                <c:pt idx="4132">
                  <c:v>-0.22873843384000001</c:v>
                </c:pt>
                <c:pt idx="4133">
                  <c:v>-0.21606307983</c:v>
                </c:pt>
                <c:pt idx="4134">
                  <c:v>-0.14895635986</c:v>
                </c:pt>
                <c:pt idx="4135">
                  <c:v>-6.4407180790000004E-2</c:v>
                </c:pt>
                <c:pt idx="4136">
                  <c:v>-6.4407180790000004E-2</c:v>
                </c:pt>
                <c:pt idx="4137">
                  <c:v>6.5093513490000005E-2</c:v>
                </c:pt>
                <c:pt idx="4138">
                  <c:v>-0.11476316833</c:v>
                </c:pt>
                <c:pt idx="4139">
                  <c:v>-0.11476316833</c:v>
                </c:pt>
                <c:pt idx="4140">
                  <c:v>-0.16991000366</c:v>
                </c:pt>
                <c:pt idx="4141">
                  <c:v>-9.6513565060000001E-2</c:v>
                </c:pt>
                <c:pt idx="4142">
                  <c:v>-9.6513565060000001E-2</c:v>
                </c:pt>
                <c:pt idx="4143">
                  <c:v>-7.6388406800000008E-3</c:v>
                </c:pt>
                <c:pt idx="4144">
                  <c:v>-0.14868658447000002</c:v>
                </c:pt>
                <c:pt idx="4145">
                  <c:v>-0.14868658447000002</c:v>
                </c:pt>
                <c:pt idx="4146">
                  <c:v>-0.30895678711000002</c:v>
                </c:pt>
                <c:pt idx="4147">
                  <c:v>-0.24906552124</c:v>
                </c:pt>
                <c:pt idx="4148">
                  <c:v>-5.4542114259999996E-2</c:v>
                </c:pt>
                <c:pt idx="4149">
                  <c:v>-5.4542114259999996E-2</c:v>
                </c:pt>
                <c:pt idx="4150">
                  <c:v>-0.12826095581000002</c:v>
                </c:pt>
                <c:pt idx="4151">
                  <c:v>-0.20576879883000002</c:v>
                </c:pt>
                <c:pt idx="4152">
                  <c:v>-8.2524169920000001E-2</c:v>
                </c:pt>
                <c:pt idx="4153">
                  <c:v>9.12277794E-3</c:v>
                </c:pt>
                <c:pt idx="4154">
                  <c:v>-4.042448807E-2</c:v>
                </c:pt>
                <c:pt idx="4155">
                  <c:v>-4.042448807E-2</c:v>
                </c:pt>
                <c:pt idx="4156">
                  <c:v>-6.8509704589999998E-2</c:v>
                </c:pt>
                <c:pt idx="4157">
                  <c:v>-5.9517322540000001E-2</c:v>
                </c:pt>
                <c:pt idx="4158">
                  <c:v>-0.23275215148999998</c:v>
                </c:pt>
                <c:pt idx="4159">
                  <c:v>-0.23275215148999998</c:v>
                </c:pt>
                <c:pt idx="4160">
                  <c:v>-2.1543397899999997E-2</c:v>
                </c:pt>
                <c:pt idx="4161">
                  <c:v>-2.1543397899999997E-2</c:v>
                </c:pt>
                <c:pt idx="4162">
                  <c:v>-7.3997093199999989E-2</c:v>
                </c:pt>
                <c:pt idx="4163">
                  <c:v>-0.15178317261000002</c:v>
                </c:pt>
                <c:pt idx="4164">
                  <c:v>-0.34360031128000001</c:v>
                </c:pt>
                <c:pt idx="4165">
                  <c:v>-0.34360031128000001</c:v>
                </c:pt>
                <c:pt idx="4166">
                  <c:v>-0.36423016356999999</c:v>
                </c:pt>
                <c:pt idx="4167">
                  <c:v>-0.21385290527</c:v>
                </c:pt>
                <c:pt idx="4168">
                  <c:v>-0.21385290527</c:v>
                </c:pt>
                <c:pt idx="4169">
                  <c:v>5.7771430969999996E-2</c:v>
                </c:pt>
                <c:pt idx="4170">
                  <c:v>1.5426791189999999E-2</c:v>
                </c:pt>
                <c:pt idx="4171">
                  <c:v>1.5426791189999999E-2</c:v>
                </c:pt>
                <c:pt idx="4172">
                  <c:v>-0.18838050842000001</c:v>
                </c:pt>
                <c:pt idx="4173">
                  <c:v>-0.22228775024</c:v>
                </c:pt>
                <c:pt idx="4174">
                  <c:v>-0.22228775024</c:v>
                </c:pt>
                <c:pt idx="4175">
                  <c:v>-0.24910424805</c:v>
                </c:pt>
                <c:pt idx="4176">
                  <c:v>-0.16972824097</c:v>
                </c:pt>
                <c:pt idx="4177">
                  <c:v>-0.10111090088000001</c:v>
                </c:pt>
                <c:pt idx="4178">
                  <c:v>-6.0203330989999998E-2</c:v>
                </c:pt>
                <c:pt idx="4179">
                  <c:v>-0.20586820983999998</c:v>
                </c:pt>
                <c:pt idx="4180">
                  <c:v>-0.20586820983999998</c:v>
                </c:pt>
                <c:pt idx="4181">
                  <c:v>-0.10595877837999999</c:v>
                </c:pt>
                <c:pt idx="4182">
                  <c:v>-8.3862838749999988E-2</c:v>
                </c:pt>
                <c:pt idx="4183">
                  <c:v>2.8722656249999999E-2</c:v>
                </c:pt>
                <c:pt idx="4184">
                  <c:v>2.8722656249999999E-2</c:v>
                </c:pt>
                <c:pt idx="4185">
                  <c:v>-8.2075660709999998E-2</c:v>
                </c:pt>
                <c:pt idx="4186">
                  <c:v>-0.19686250305</c:v>
                </c:pt>
                <c:pt idx="4187">
                  <c:v>-0.28814794921999998</c:v>
                </c:pt>
                <c:pt idx="4188">
                  <c:v>-7.8718849180000008E-2</c:v>
                </c:pt>
                <c:pt idx="4189">
                  <c:v>0.12389306641</c:v>
                </c:pt>
                <c:pt idx="4190">
                  <c:v>0.12389306641</c:v>
                </c:pt>
                <c:pt idx="4191">
                  <c:v>7.83286438E-2</c:v>
                </c:pt>
                <c:pt idx="4192">
                  <c:v>-3.0450305939999998E-2</c:v>
                </c:pt>
                <c:pt idx="4193">
                  <c:v>-9.7374389650000004E-2</c:v>
                </c:pt>
                <c:pt idx="4194">
                  <c:v>-9.7374389650000004E-2</c:v>
                </c:pt>
                <c:pt idx="4195">
                  <c:v>-0.22572465514999998</c:v>
                </c:pt>
                <c:pt idx="4196">
                  <c:v>-0.24002545166</c:v>
                </c:pt>
                <c:pt idx="4197">
                  <c:v>-0.28796405029</c:v>
                </c:pt>
                <c:pt idx="4198">
                  <c:v>-8.8686203000000005E-2</c:v>
                </c:pt>
                <c:pt idx="4199">
                  <c:v>1.961340332E-2</c:v>
                </c:pt>
                <c:pt idx="4200">
                  <c:v>1.961340332E-2</c:v>
                </c:pt>
                <c:pt idx="4201">
                  <c:v>-8.1197067259999992E-2</c:v>
                </c:pt>
                <c:pt idx="4202">
                  <c:v>-7.5219802860000004E-2</c:v>
                </c:pt>
                <c:pt idx="4203">
                  <c:v>-7.5219802860000004E-2</c:v>
                </c:pt>
                <c:pt idx="4204">
                  <c:v>-0.19541484070000001</c:v>
                </c:pt>
                <c:pt idx="4205">
                  <c:v>-2.3234131300000002E-3</c:v>
                </c:pt>
                <c:pt idx="4206">
                  <c:v>-2.3234131300000002E-3</c:v>
                </c:pt>
                <c:pt idx="4207">
                  <c:v>0.10584016418</c:v>
                </c:pt>
                <c:pt idx="4208">
                  <c:v>-5.0131103520000005E-2</c:v>
                </c:pt>
                <c:pt idx="4209">
                  <c:v>-0.14092460632000001</c:v>
                </c:pt>
                <c:pt idx="4210">
                  <c:v>-0.14092460632000001</c:v>
                </c:pt>
                <c:pt idx="4211">
                  <c:v>-0.12668623352</c:v>
                </c:pt>
                <c:pt idx="4212">
                  <c:v>-8.4994857790000003E-2</c:v>
                </c:pt>
                <c:pt idx="4213">
                  <c:v>-8.4994857790000003E-2</c:v>
                </c:pt>
                <c:pt idx="4214">
                  <c:v>-0.16205250549</c:v>
                </c:pt>
                <c:pt idx="4215">
                  <c:v>-0.10501389312999999</c:v>
                </c:pt>
                <c:pt idx="4216">
                  <c:v>-0.10501389312999999</c:v>
                </c:pt>
                <c:pt idx="4217">
                  <c:v>-1.190312481E-2</c:v>
                </c:pt>
                <c:pt idx="4218">
                  <c:v>7.6641128539999992E-2</c:v>
                </c:pt>
                <c:pt idx="4219">
                  <c:v>7.6641128539999992E-2</c:v>
                </c:pt>
                <c:pt idx="4220">
                  <c:v>-7.2885513309999997E-2</c:v>
                </c:pt>
                <c:pt idx="4221">
                  <c:v>3.3894554139999998E-2</c:v>
                </c:pt>
                <c:pt idx="4222">
                  <c:v>0.15985150146000002</c:v>
                </c:pt>
                <c:pt idx="4223">
                  <c:v>0.13170993042000001</c:v>
                </c:pt>
                <c:pt idx="4224">
                  <c:v>-8.9872116090000009E-2</c:v>
                </c:pt>
                <c:pt idx="4225">
                  <c:v>-0.16516053772</c:v>
                </c:pt>
                <c:pt idx="4226">
                  <c:v>-0.16516053772</c:v>
                </c:pt>
                <c:pt idx="4227">
                  <c:v>3.1021444320000001E-2</c:v>
                </c:pt>
                <c:pt idx="4228">
                  <c:v>0.14593978882</c:v>
                </c:pt>
                <c:pt idx="4229">
                  <c:v>0.14593978882</c:v>
                </c:pt>
                <c:pt idx="4230">
                  <c:v>-8.9141616819999991E-2</c:v>
                </c:pt>
                <c:pt idx="4231">
                  <c:v>-9.4160163879999995E-2</c:v>
                </c:pt>
                <c:pt idx="4232">
                  <c:v>-9.4160163879999995E-2</c:v>
                </c:pt>
                <c:pt idx="4233">
                  <c:v>-7.7175064090000009E-2</c:v>
                </c:pt>
                <c:pt idx="4234">
                  <c:v>-0.16805496216000002</c:v>
                </c:pt>
                <c:pt idx="4235">
                  <c:v>-0.16805496216000002</c:v>
                </c:pt>
                <c:pt idx="4236">
                  <c:v>-0.31769537353999999</c:v>
                </c:pt>
                <c:pt idx="4237">
                  <c:v>-0.25248037719999999</c:v>
                </c:pt>
                <c:pt idx="4238">
                  <c:v>-2.5886926649999999E-2</c:v>
                </c:pt>
                <c:pt idx="4239">
                  <c:v>-2.5886926649999999E-2</c:v>
                </c:pt>
                <c:pt idx="4240">
                  <c:v>0.10375312805</c:v>
                </c:pt>
                <c:pt idx="4241">
                  <c:v>1.7297191619999999E-2</c:v>
                </c:pt>
                <c:pt idx="4242">
                  <c:v>1.7297191619999999E-2</c:v>
                </c:pt>
                <c:pt idx="4243">
                  <c:v>2.2173340299999999E-3</c:v>
                </c:pt>
                <c:pt idx="4244">
                  <c:v>-0.11443359375000001</c:v>
                </c:pt>
                <c:pt idx="4245">
                  <c:v>-0.11443359375000001</c:v>
                </c:pt>
                <c:pt idx="4246">
                  <c:v>-2.129208183E-2</c:v>
                </c:pt>
                <c:pt idx="4247">
                  <c:v>-1.2384069439999999E-2</c:v>
                </c:pt>
                <c:pt idx="4248">
                  <c:v>-2.5039745329999998E-2</c:v>
                </c:pt>
                <c:pt idx="4249">
                  <c:v>-2.5039745329999998E-2</c:v>
                </c:pt>
                <c:pt idx="4250">
                  <c:v>-0.15877496337999999</c:v>
                </c:pt>
                <c:pt idx="4251">
                  <c:v>-0.30513604736</c:v>
                </c:pt>
                <c:pt idx="4252">
                  <c:v>-0.30513604736</c:v>
                </c:pt>
                <c:pt idx="4253">
                  <c:v>-0.30003952026000003</c:v>
                </c:pt>
                <c:pt idx="4254">
                  <c:v>-0.1552756958</c:v>
                </c:pt>
                <c:pt idx="4255">
                  <c:v>-0.1552756958</c:v>
                </c:pt>
                <c:pt idx="4256">
                  <c:v>-2.2129072189999998E-2</c:v>
                </c:pt>
                <c:pt idx="4257">
                  <c:v>-9.6170547490000008E-2</c:v>
                </c:pt>
                <c:pt idx="4258">
                  <c:v>-0.12425547028</c:v>
                </c:pt>
                <c:pt idx="4259">
                  <c:v>-0.22869094849000002</c:v>
                </c:pt>
                <c:pt idx="4260">
                  <c:v>-0.18665805054000001</c:v>
                </c:pt>
                <c:pt idx="4261">
                  <c:v>-0.18665805054000001</c:v>
                </c:pt>
                <c:pt idx="4262">
                  <c:v>-0.22046137999999998</c:v>
                </c:pt>
                <c:pt idx="4263">
                  <c:v>-8.8374687190000009E-2</c:v>
                </c:pt>
                <c:pt idx="4264">
                  <c:v>-5.0577735900000004E-2</c:v>
                </c:pt>
                <c:pt idx="4265">
                  <c:v>-5.0577735900000004E-2</c:v>
                </c:pt>
                <c:pt idx="4266">
                  <c:v>3.5523731230000001E-2</c:v>
                </c:pt>
                <c:pt idx="4267">
                  <c:v>-1.463199043E-2</c:v>
                </c:pt>
                <c:pt idx="4268">
                  <c:v>-0.22840055846999999</c:v>
                </c:pt>
                <c:pt idx="4269">
                  <c:v>-0.18692279052999999</c:v>
                </c:pt>
                <c:pt idx="4270">
                  <c:v>-0.28710247803</c:v>
                </c:pt>
                <c:pt idx="4271">
                  <c:v>-0.28710247803</c:v>
                </c:pt>
                <c:pt idx="4272">
                  <c:v>-0.17934910583000002</c:v>
                </c:pt>
                <c:pt idx="4273">
                  <c:v>5.796868896E-2</c:v>
                </c:pt>
                <c:pt idx="4274">
                  <c:v>3.5030761719999998E-2</c:v>
                </c:pt>
                <c:pt idx="4275">
                  <c:v>3.5030761719999998E-2</c:v>
                </c:pt>
                <c:pt idx="4276">
                  <c:v>-2.489565468E-2</c:v>
                </c:pt>
                <c:pt idx="4277">
                  <c:v>-0.18608209229</c:v>
                </c:pt>
                <c:pt idx="4278">
                  <c:v>-0.33693618774</c:v>
                </c:pt>
                <c:pt idx="4279">
                  <c:v>-0.12282185364000001</c:v>
                </c:pt>
                <c:pt idx="4280">
                  <c:v>-6.7111831669999997E-2</c:v>
                </c:pt>
                <c:pt idx="4281">
                  <c:v>-6.7111831669999997E-2</c:v>
                </c:pt>
                <c:pt idx="4282">
                  <c:v>5.092501068E-2</c:v>
                </c:pt>
                <c:pt idx="4283">
                  <c:v>9.9851661680000009E-2</c:v>
                </c:pt>
                <c:pt idx="4284">
                  <c:v>9.9851661680000009E-2</c:v>
                </c:pt>
                <c:pt idx="4285">
                  <c:v>-5.1675281519999998E-2</c:v>
                </c:pt>
                <c:pt idx="4286">
                  <c:v>-5.0162498470000004E-2</c:v>
                </c:pt>
                <c:pt idx="4287">
                  <c:v>-5.0162498470000004E-2</c:v>
                </c:pt>
                <c:pt idx="4288">
                  <c:v>-0.13753567505</c:v>
                </c:pt>
                <c:pt idx="4289">
                  <c:v>-0.18986192322000001</c:v>
                </c:pt>
                <c:pt idx="4290">
                  <c:v>-0.19767016602000001</c:v>
                </c:pt>
                <c:pt idx="4291">
                  <c:v>-0.19767016602000001</c:v>
                </c:pt>
                <c:pt idx="4292">
                  <c:v>-0.13818777466000001</c:v>
                </c:pt>
                <c:pt idx="4293">
                  <c:v>-1.713520432E-2</c:v>
                </c:pt>
                <c:pt idx="4294">
                  <c:v>-1.713520432E-2</c:v>
                </c:pt>
                <c:pt idx="4295">
                  <c:v>-5.811644363E-2</c:v>
                </c:pt>
                <c:pt idx="4296">
                  <c:v>4.9646129610000006E-2</c:v>
                </c:pt>
                <c:pt idx="4297">
                  <c:v>4.9646129610000006E-2</c:v>
                </c:pt>
                <c:pt idx="4298">
                  <c:v>-6.6892517089999992E-2</c:v>
                </c:pt>
                <c:pt idx="4299">
                  <c:v>-0.29036959839000004</c:v>
                </c:pt>
                <c:pt idx="4300">
                  <c:v>-0.29036959839000004</c:v>
                </c:pt>
                <c:pt idx="4301">
                  <c:v>-0.18613442993000001</c:v>
                </c:pt>
                <c:pt idx="4302">
                  <c:v>-7.8315801600000005E-3</c:v>
                </c:pt>
                <c:pt idx="4303">
                  <c:v>-2.7109987259999999E-2</c:v>
                </c:pt>
                <c:pt idx="4304">
                  <c:v>-2.7109987259999999E-2</c:v>
                </c:pt>
                <c:pt idx="4305">
                  <c:v>-0.30289129638999995</c:v>
                </c:pt>
                <c:pt idx="4306">
                  <c:v>-0.22202011108</c:v>
                </c:pt>
                <c:pt idx="4307">
                  <c:v>-0.22202011108</c:v>
                </c:pt>
                <c:pt idx="4308">
                  <c:v>-0.17249513245</c:v>
                </c:pt>
                <c:pt idx="4309">
                  <c:v>-8.9077339170000006E-2</c:v>
                </c:pt>
                <c:pt idx="4310">
                  <c:v>-8.9077339170000006E-2</c:v>
                </c:pt>
                <c:pt idx="4311">
                  <c:v>6.2164756769999996E-2</c:v>
                </c:pt>
                <c:pt idx="4312">
                  <c:v>-0.12938813782</c:v>
                </c:pt>
                <c:pt idx="4313">
                  <c:v>-0.13409674072000002</c:v>
                </c:pt>
                <c:pt idx="4314">
                  <c:v>-0.19057843018000001</c:v>
                </c:pt>
                <c:pt idx="4315">
                  <c:v>-0.23762944031</c:v>
                </c:pt>
                <c:pt idx="4316">
                  <c:v>-0.23762944031</c:v>
                </c:pt>
                <c:pt idx="4317">
                  <c:v>-0.10184767151</c:v>
                </c:pt>
                <c:pt idx="4318">
                  <c:v>-8.2562339780000008E-2</c:v>
                </c:pt>
                <c:pt idx="4319">
                  <c:v>8.8030639649999992E-2</c:v>
                </c:pt>
                <c:pt idx="4320">
                  <c:v>8.8030639649999992E-2</c:v>
                </c:pt>
                <c:pt idx="4321">
                  <c:v>-9.4274803160000004E-2</c:v>
                </c:pt>
                <c:pt idx="4322">
                  <c:v>-0.21663240050999999</c:v>
                </c:pt>
                <c:pt idx="4323">
                  <c:v>-0.10259499359</c:v>
                </c:pt>
                <c:pt idx="4324">
                  <c:v>-0.19155818176</c:v>
                </c:pt>
                <c:pt idx="4325">
                  <c:v>1.104187012E-2</c:v>
                </c:pt>
                <c:pt idx="4326">
                  <c:v>1.104187012E-2</c:v>
                </c:pt>
                <c:pt idx="4327">
                  <c:v>7.1473205570000004E-2</c:v>
                </c:pt>
                <c:pt idx="4328">
                  <c:v>4.9064147949999998E-2</c:v>
                </c:pt>
                <c:pt idx="4329">
                  <c:v>-7.3657302859999996E-2</c:v>
                </c:pt>
                <c:pt idx="4330">
                  <c:v>-7.3657302859999996E-2</c:v>
                </c:pt>
                <c:pt idx="4331">
                  <c:v>-7.5785766599999999E-2</c:v>
                </c:pt>
                <c:pt idx="4332">
                  <c:v>0.14747554016</c:v>
                </c:pt>
                <c:pt idx="4333">
                  <c:v>0.10799217224</c:v>
                </c:pt>
                <c:pt idx="4334">
                  <c:v>8.3451950069999989E-2</c:v>
                </c:pt>
                <c:pt idx="4335">
                  <c:v>8.3451950069999989E-2</c:v>
                </c:pt>
                <c:pt idx="4336">
                  <c:v>-2.1768007279999998E-2</c:v>
                </c:pt>
                <c:pt idx="4337">
                  <c:v>-3.3212928769999997E-2</c:v>
                </c:pt>
                <c:pt idx="4338">
                  <c:v>0.29409414672999995</c:v>
                </c:pt>
                <c:pt idx="4339">
                  <c:v>0.29409414672999995</c:v>
                </c:pt>
                <c:pt idx="4340">
                  <c:v>-0.30155270385999999</c:v>
                </c:pt>
                <c:pt idx="4341">
                  <c:v>-5.1635150909999997E-2</c:v>
                </c:pt>
                <c:pt idx="4342">
                  <c:v>-1.9692768099999997E-2</c:v>
                </c:pt>
                <c:pt idx="4343">
                  <c:v>-6.040177536E-2</c:v>
                </c:pt>
                <c:pt idx="4344">
                  <c:v>6.0086849209999994E-2</c:v>
                </c:pt>
                <c:pt idx="4345">
                  <c:v>6.0086849209999994E-2</c:v>
                </c:pt>
                <c:pt idx="4346">
                  <c:v>-0.23047976685000002</c:v>
                </c:pt>
                <c:pt idx="4347">
                  <c:v>-0.10418738556</c:v>
                </c:pt>
                <c:pt idx="4348">
                  <c:v>-5.9458606720000001E-2</c:v>
                </c:pt>
                <c:pt idx="4349">
                  <c:v>-5.9458606720000001E-2</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2"/>
          <c:order val="14"/>
          <c:tx>
            <c:v>Downforce</c:v>
          </c:tx>
          <c:spPr>
            <a:ln w="25400">
              <a:solidFill>
                <a:srgbClr val="FF6600"/>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V$2:$V$5000</c:f>
              <c:numCache>
                <c:formatCode>0.0000</c:formatCode>
                <c:ptCount val="4999"/>
                <c:pt idx="0">
                  <c:v>-5.8364971160000001E-2</c:v>
                </c:pt>
                <c:pt idx="1">
                  <c:v>-5.8364971160000001E-2</c:v>
                </c:pt>
                <c:pt idx="2">
                  <c:v>-5.8364971160000001E-2</c:v>
                </c:pt>
                <c:pt idx="3">
                  <c:v>2.6950862879999999E-2</c:v>
                </c:pt>
                <c:pt idx="4">
                  <c:v>2.6950862879999999E-2</c:v>
                </c:pt>
                <c:pt idx="5">
                  <c:v>6.2162537600000001E-3</c:v>
                </c:pt>
                <c:pt idx="6">
                  <c:v>-9.1682872799999995E-3</c:v>
                </c:pt>
                <c:pt idx="7">
                  <c:v>-1.973923683E-2</c:v>
                </c:pt>
                <c:pt idx="8">
                  <c:v>1.7730324299999999E-3</c:v>
                </c:pt>
                <c:pt idx="9">
                  <c:v>1.1614183430000001E-2</c:v>
                </c:pt>
                <c:pt idx="10">
                  <c:v>1.1614183430000001E-2</c:v>
                </c:pt>
                <c:pt idx="11">
                  <c:v>2.0952638629999999E-2</c:v>
                </c:pt>
                <c:pt idx="12">
                  <c:v>-2.4074273100000002E-3</c:v>
                </c:pt>
                <c:pt idx="13">
                  <c:v>-2.4074273100000002E-3</c:v>
                </c:pt>
                <c:pt idx="14">
                  <c:v>-1.412296104E-2</c:v>
                </c:pt>
                <c:pt idx="15">
                  <c:v>-3.2999141690000004E-2</c:v>
                </c:pt>
                <c:pt idx="16">
                  <c:v>-3.2999141690000004E-2</c:v>
                </c:pt>
                <c:pt idx="17">
                  <c:v>-8.3751762389999998E-2</c:v>
                </c:pt>
                <c:pt idx="18">
                  <c:v>-0.21207772826999999</c:v>
                </c:pt>
                <c:pt idx="19">
                  <c:v>-9.8352073669999998E-2</c:v>
                </c:pt>
                <c:pt idx="20">
                  <c:v>5.1718273160000001E-2</c:v>
                </c:pt>
                <c:pt idx="21">
                  <c:v>7.2784477229999991E-2</c:v>
                </c:pt>
                <c:pt idx="22">
                  <c:v>5.2554443360000001E-2</c:v>
                </c:pt>
                <c:pt idx="23">
                  <c:v>5.2554443360000001E-2</c:v>
                </c:pt>
                <c:pt idx="24">
                  <c:v>3.7622539519999998E-2</c:v>
                </c:pt>
                <c:pt idx="25">
                  <c:v>3.0846338269999999E-2</c:v>
                </c:pt>
                <c:pt idx="26">
                  <c:v>3.0846338269999999E-2</c:v>
                </c:pt>
                <c:pt idx="27">
                  <c:v>-5.28156137E-3</c:v>
                </c:pt>
                <c:pt idx="28">
                  <c:v>-5.5047557830000003E-2</c:v>
                </c:pt>
                <c:pt idx="29">
                  <c:v>-6.2790355679999993E-2</c:v>
                </c:pt>
                <c:pt idx="30">
                  <c:v>-3.1526100160000001E-2</c:v>
                </c:pt>
                <c:pt idx="31">
                  <c:v>-3.2320659639999999E-2</c:v>
                </c:pt>
                <c:pt idx="32">
                  <c:v>-3.2320659639999999E-2</c:v>
                </c:pt>
                <c:pt idx="33">
                  <c:v>2.2093139650000003E-2</c:v>
                </c:pt>
                <c:pt idx="34">
                  <c:v>6.7096206670000005E-2</c:v>
                </c:pt>
                <c:pt idx="35">
                  <c:v>6.7096206670000005E-2</c:v>
                </c:pt>
                <c:pt idx="36">
                  <c:v>-6.40117788E-3</c:v>
                </c:pt>
                <c:pt idx="37">
                  <c:v>6.7609863280000002E-2</c:v>
                </c:pt>
                <c:pt idx="38">
                  <c:v>9.246238708E-2</c:v>
                </c:pt>
                <c:pt idx="39">
                  <c:v>5.790478516E-2</c:v>
                </c:pt>
                <c:pt idx="40">
                  <c:v>1.2077392300000002E-3</c:v>
                </c:pt>
                <c:pt idx="41">
                  <c:v>1.2077392300000002E-3</c:v>
                </c:pt>
                <c:pt idx="42">
                  <c:v>-3.28002243E-2</c:v>
                </c:pt>
                <c:pt idx="43">
                  <c:v>7.2641358399999998E-3</c:v>
                </c:pt>
                <c:pt idx="44">
                  <c:v>-0.11762336731</c:v>
                </c:pt>
                <c:pt idx="45">
                  <c:v>-0.11762336731</c:v>
                </c:pt>
                <c:pt idx="46">
                  <c:v>-2.7989801409999997E-2</c:v>
                </c:pt>
                <c:pt idx="47">
                  <c:v>-2.7989801409999997E-2</c:v>
                </c:pt>
                <c:pt idx="48">
                  <c:v>-4.8296165469999999E-2</c:v>
                </c:pt>
                <c:pt idx="49">
                  <c:v>-0.11142433167</c:v>
                </c:pt>
                <c:pt idx="50">
                  <c:v>-9.34240036E-2</c:v>
                </c:pt>
                <c:pt idx="51">
                  <c:v>-9.34240036E-2</c:v>
                </c:pt>
                <c:pt idx="52">
                  <c:v>-8.1088783260000005E-2</c:v>
                </c:pt>
                <c:pt idx="53">
                  <c:v>-5.1053894040000006E-2</c:v>
                </c:pt>
                <c:pt idx="54">
                  <c:v>-5.1053894040000006E-2</c:v>
                </c:pt>
                <c:pt idx="55">
                  <c:v>-0.16980966187000002</c:v>
                </c:pt>
                <c:pt idx="56">
                  <c:v>-4.49509201E-2</c:v>
                </c:pt>
                <c:pt idx="57">
                  <c:v>-4.49509201E-2</c:v>
                </c:pt>
                <c:pt idx="58">
                  <c:v>-1.262932777E-2</c:v>
                </c:pt>
                <c:pt idx="59">
                  <c:v>-3.0278930660000002E-2</c:v>
                </c:pt>
                <c:pt idx="60">
                  <c:v>-3.0278930660000002E-2</c:v>
                </c:pt>
                <c:pt idx="61">
                  <c:v>-8.7266063700000007E-3</c:v>
                </c:pt>
                <c:pt idx="62">
                  <c:v>-4.5441375729999997E-2</c:v>
                </c:pt>
                <c:pt idx="63">
                  <c:v>-6.4185874939999998E-2</c:v>
                </c:pt>
                <c:pt idx="64">
                  <c:v>-6.1059913639999998E-2</c:v>
                </c:pt>
                <c:pt idx="65">
                  <c:v>-4.2240337369999999E-2</c:v>
                </c:pt>
                <c:pt idx="66">
                  <c:v>-4.2240337369999999E-2</c:v>
                </c:pt>
                <c:pt idx="67">
                  <c:v>8.5050356E-4</c:v>
                </c:pt>
                <c:pt idx="68">
                  <c:v>2.3548247800000001E-3</c:v>
                </c:pt>
                <c:pt idx="69">
                  <c:v>2.5564727779999998E-2</c:v>
                </c:pt>
                <c:pt idx="70">
                  <c:v>2.5564727779999998E-2</c:v>
                </c:pt>
                <c:pt idx="71">
                  <c:v>7.8921234130000004E-2</c:v>
                </c:pt>
                <c:pt idx="72">
                  <c:v>3.4295104979999998E-2</c:v>
                </c:pt>
                <c:pt idx="73">
                  <c:v>0.17627201843000001</c:v>
                </c:pt>
                <c:pt idx="74">
                  <c:v>0.25397488403000001</c:v>
                </c:pt>
                <c:pt idx="75">
                  <c:v>0.18781109619</c:v>
                </c:pt>
                <c:pt idx="76">
                  <c:v>0.18781109619</c:v>
                </c:pt>
                <c:pt idx="77">
                  <c:v>0.37175836181999999</c:v>
                </c:pt>
                <c:pt idx="78">
                  <c:v>0.25567190552000002</c:v>
                </c:pt>
                <c:pt idx="79">
                  <c:v>0.25567190552000002</c:v>
                </c:pt>
                <c:pt idx="80">
                  <c:v>0.21284347534</c:v>
                </c:pt>
                <c:pt idx="81">
                  <c:v>0.28157421874999999</c:v>
                </c:pt>
                <c:pt idx="82">
                  <c:v>0.31385696410999997</c:v>
                </c:pt>
                <c:pt idx="83">
                  <c:v>0.34501763916</c:v>
                </c:pt>
                <c:pt idx="84">
                  <c:v>0.32134863281000003</c:v>
                </c:pt>
                <c:pt idx="85">
                  <c:v>0.26856613158999998</c:v>
                </c:pt>
                <c:pt idx="86">
                  <c:v>0.26856613158999998</c:v>
                </c:pt>
                <c:pt idx="87">
                  <c:v>0.44398443603999999</c:v>
                </c:pt>
                <c:pt idx="88">
                  <c:v>0.54986315918000006</c:v>
                </c:pt>
                <c:pt idx="89">
                  <c:v>0.54986315918000006</c:v>
                </c:pt>
                <c:pt idx="90">
                  <c:v>0.66472961425999999</c:v>
                </c:pt>
                <c:pt idx="91">
                  <c:v>0.83807977295000002</c:v>
                </c:pt>
                <c:pt idx="92">
                  <c:v>0.83807977295000002</c:v>
                </c:pt>
                <c:pt idx="93">
                  <c:v>0.94834442138999997</c:v>
                </c:pt>
                <c:pt idx="94">
                  <c:v>1.0318352050799999</c:v>
                </c:pt>
                <c:pt idx="95">
                  <c:v>1.0318352050799999</c:v>
                </c:pt>
                <c:pt idx="96">
                  <c:v>1.2551014404299998</c:v>
                </c:pt>
                <c:pt idx="97">
                  <c:v>1.3200329589800002</c:v>
                </c:pt>
                <c:pt idx="98">
                  <c:v>1.2545831298799999</c:v>
                </c:pt>
                <c:pt idx="99">
                  <c:v>1.2545831298799999</c:v>
                </c:pt>
                <c:pt idx="100">
                  <c:v>1.4171690673799999</c:v>
                </c:pt>
                <c:pt idx="101">
                  <c:v>1.38528601074</c:v>
                </c:pt>
                <c:pt idx="102">
                  <c:v>1.38528601074</c:v>
                </c:pt>
                <c:pt idx="103">
                  <c:v>1.5627187499999999</c:v>
                </c:pt>
                <c:pt idx="104">
                  <c:v>1.71536816406</c:v>
                </c:pt>
                <c:pt idx="105">
                  <c:v>1.71536816406</c:v>
                </c:pt>
                <c:pt idx="106">
                  <c:v>1.7084683837899999</c:v>
                </c:pt>
                <c:pt idx="107">
                  <c:v>1.6300729980499999</c:v>
                </c:pt>
                <c:pt idx="108">
                  <c:v>1.7636273193400001</c:v>
                </c:pt>
                <c:pt idx="109">
                  <c:v>1.78452612305</c:v>
                </c:pt>
                <c:pt idx="110">
                  <c:v>1.7960501709000001</c:v>
                </c:pt>
                <c:pt idx="111">
                  <c:v>1.7960501709000001</c:v>
                </c:pt>
                <c:pt idx="112">
                  <c:v>1.7433140869100001</c:v>
                </c:pt>
                <c:pt idx="113">
                  <c:v>1.7751442871100001</c:v>
                </c:pt>
                <c:pt idx="114">
                  <c:v>1.8634846191399999</c:v>
                </c:pt>
                <c:pt idx="115">
                  <c:v>1.8634846191399999</c:v>
                </c:pt>
                <c:pt idx="116">
                  <c:v>1.8791433105499999</c:v>
                </c:pt>
                <c:pt idx="117">
                  <c:v>1.9924836425799999</c:v>
                </c:pt>
                <c:pt idx="118">
                  <c:v>1.9924836425799999</c:v>
                </c:pt>
                <c:pt idx="119">
                  <c:v>2.0101019287100002</c:v>
                </c:pt>
                <c:pt idx="120">
                  <c:v>2.0258916015600001</c:v>
                </c:pt>
                <c:pt idx="121">
                  <c:v>2.0258916015600001</c:v>
                </c:pt>
                <c:pt idx="122">
                  <c:v>1.87962084961</c:v>
                </c:pt>
                <c:pt idx="123">
                  <c:v>1.9242769775399999</c:v>
                </c:pt>
                <c:pt idx="124">
                  <c:v>2.1658315429699999</c:v>
                </c:pt>
                <c:pt idx="125">
                  <c:v>2.1658315429699999</c:v>
                </c:pt>
                <c:pt idx="126">
                  <c:v>2.2285864257800001</c:v>
                </c:pt>
                <c:pt idx="127">
                  <c:v>2.1620388183599997</c:v>
                </c:pt>
                <c:pt idx="128">
                  <c:v>2.1620388183599997</c:v>
                </c:pt>
                <c:pt idx="129">
                  <c:v>2.02113598633</c:v>
                </c:pt>
                <c:pt idx="130">
                  <c:v>2.0506005859400003</c:v>
                </c:pt>
                <c:pt idx="131">
                  <c:v>2.0506005859400003</c:v>
                </c:pt>
                <c:pt idx="132">
                  <c:v>2.3356535644499998</c:v>
                </c:pt>
                <c:pt idx="133">
                  <c:v>2.3222490234400004</c:v>
                </c:pt>
                <c:pt idx="134">
                  <c:v>2.3222490234400004</c:v>
                </c:pt>
                <c:pt idx="135">
                  <c:v>2.3109350585900001</c:v>
                </c:pt>
                <c:pt idx="136">
                  <c:v>2.3348361816400001</c:v>
                </c:pt>
                <c:pt idx="137">
                  <c:v>2.4131860351599999</c:v>
                </c:pt>
                <c:pt idx="138">
                  <c:v>2.4724240722699999</c:v>
                </c:pt>
                <c:pt idx="139">
                  <c:v>2.2908725585900003</c:v>
                </c:pt>
                <c:pt idx="140">
                  <c:v>2.2908725585900003</c:v>
                </c:pt>
                <c:pt idx="141">
                  <c:v>2.2538022460900002</c:v>
                </c:pt>
                <c:pt idx="142">
                  <c:v>2.23830029297</c:v>
                </c:pt>
                <c:pt idx="143">
                  <c:v>2.38879418945</c:v>
                </c:pt>
                <c:pt idx="144">
                  <c:v>2.38879418945</c:v>
                </c:pt>
                <c:pt idx="145">
                  <c:v>2.5049133300799999</c:v>
                </c:pt>
                <c:pt idx="146">
                  <c:v>2.4297651367199999</c:v>
                </c:pt>
                <c:pt idx="147">
                  <c:v>2.4740893554700003</c:v>
                </c:pt>
                <c:pt idx="148">
                  <c:v>2.4451176757799997</c:v>
                </c:pt>
                <c:pt idx="149">
                  <c:v>2.37572094727</c:v>
                </c:pt>
                <c:pt idx="150">
                  <c:v>2.37572094727</c:v>
                </c:pt>
                <c:pt idx="151">
                  <c:v>2.5324924316400002</c:v>
                </c:pt>
                <c:pt idx="152">
                  <c:v>2.5150644531299999</c:v>
                </c:pt>
                <c:pt idx="153">
                  <c:v>2.6134353027299997</c:v>
                </c:pt>
                <c:pt idx="154">
                  <c:v>2.52673413086</c:v>
                </c:pt>
                <c:pt idx="155">
                  <c:v>2.5015446777299997</c:v>
                </c:pt>
                <c:pt idx="156">
                  <c:v>2.5015446777299997</c:v>
                </c:pt>
                <c:pt idx="157">
                  <c:v>2.7587551269500001</c:v>
                </c:pt>
                <c:pt idx="158">
                  <c:v>2.6589230957000001</c:v>
                </c:pt>
                <c:pt idx="159">
                  <c:v>2.7318400878900002</c:v>
                </c:pt>
                <c:pt idx="160">
                  <c:v>2.7318400878900002</c:v>
                </c:pt>
                <c:pt idx="161">
                  <c:v>2.8233842773400002</c:v>
                </c:pt>
                <c:pt idx="162">
                  <c:v>2.77439453125</c:v>
                </c:pt>
                <c:pt idx="163">
                  <c:v>2.8208159179700001</c:v>
                </c:pt>
                <c:pt idx="164">
                  <c:v>2.8592041015599996</c:v>
                </c:pt>
                <c:pt idx="165">
                  <c:v>2.9077680664099996</c:v>
                </c:pt>
                <c:pt idx="166">
                  <c:v>2.9077680664099996</c:v>
                </c:pt>
                <c:pt idx="167">
                  <c:v>3.02461865234</c:v>
                </c:pt>
                <c:pt idx="168">
                  <c:v>3.03580541992</c:v>
                </c:pt>
                <c:pt idx="169">
                  <c:v>3.0573837890599997</c:v>
                </c:pt>
                <c:pt idx="170">
                  <c:v>3.0573837890599997</c:v>
                </c:pt>
                <c:pt idx="171">
                  <c:v>3.1326303710900003</c:v>
                </c:pt>
                <c:pt idx="172">
                  <c:v>3.1326303710900003</c:v>
                </c:pt>
                <c:pt idx="173">
                  <c:v>3.35654760742</c:v>
                </c:pt>
                <c:pt idx="174">
                  <c:v>3.4709428710900001</c:v>
                </c:pt>
                <c:pt idx="175">
                  <c:v>3.5092648925800001</c:v>
                </c:pt>
                <c:pt idx="176">
                  <c:v>3.5092648925800001</c:v>
                </c:pt>
                <c:pt idx="177">
                  <c:v>3.6004602050800001</c:v>
                </c:pt>
                <c:pt idx="178">
                  <c:v>3.5704921875000002</c:v>
                </c:pt>
                <c:pt idx="179">
                  <c:v>3.5704921875000002</c:v>
                </c:pt>
                <c:pt idx="180">
                  <c:v>3.93086865234</c:v>
                </c:pt>
                <c:pt idx="181">
                  <c:v>4.0711145019500004</c:v>
                </c:pt>
                <c:pt idx="182">
                  <c:v>4.0711145019500004</c:v>
                </c:pt>
                <c:pt idx="183">
                  <c:v>4.1038291015599997</c:v>
                </c:pt>
                <c:pt idx="184">
                  <c:v>4.1560917968800002</c:v>
                </c:pt>
                <c:pt idx="185">
                  <c:v>4.1560917968800002</c:v>
                </c:pt>
                <c:pt idx="186">
                  <c:v>4.2847275390599995</c:v>
                </c:pt>
                <c:pt idx="187">
                  <c:v>4.4083408203099994</c:v>
                </c:pt>
                <c:pt idx="188">
                  <c:v>4.6051435546900006</c:v>
                </c:pt>
                <c:pt idx="189">
                  <c:v>4.7120649414099995</c:v>
                </c:pt>
                <c:pt idx="190">
                  <c:v>4.7026352539099996</c:v>
                </c:pt>
                <c:pt idx="191">
                  <c:v>4.7026352539099996</c:v>
                </c:pt>
                <c:pt idx="192">
                  <c:v>4.8602929687499996</c:v>
                </c:pt>
                <c:pt idx="193">
                  <c:v>4.9466625976599996</c:v>
                </c:pt>
                <c:pt idx="194">
                  <c:v>5.1535781250000001</c:v>
                </c:pt>
                <c:pt idx="195">
                  <c:v>5.1535781250000001</c:v>
                </c:pt>
                <c:pt idx="196">
                  <c:v>5.3448798828099999</c:v>
                </c:pt>
                <c:pt idx="197">
                  <c:v>5.5497558593800003</c:v>
                </c:pt>
                <c:pt idx="198">
                  <c:v>5.6952099609399998</c:v>
                </c:pt>
                <c:pt idx="199">
                  <c:v>5.7719301757800006</c:v>
                </c:pt>
                <c:pt idx="200">
                  <c:v>6.0726860351600003</c:v>
                </c:pt>
                <c:pt idx="201">
                  <c:v>6.0726860351600003</c:v>
                </c:pt>
                <c:pt idx="202">
                  <c:v>6.3240898437500004</c:v>
                </c:pt>
                <c:pt idx="203">
                  <c:v>6.4727338867199995</c:v>
                </c:pt>
                <c:pt idx="204">
                  <c:v>6.7267338867199999</c:v>
                </c:pt>
                <c:pt idx="205">
                  <c:v>6.7267338867199999</c:v>
                </c:pt>
                <c:pt idx="206">
                  <c:v>6.9274814453099998</c:v>
                </c:pt>
                <c:pt idx="207">
                  <c:v>7.0939501953099997</c:v>
                </c:pt>
                <c:pt idx="208">
                  <c:v>7.40444921875</c:v>
                </c:pt>
                <c:pt idx="209">
                  <c:v>7.6683486328099999</c:v>
                </c:pt>
                <c:pt idx="210">
                  <c:v>7.7528437500000003</c:v>
                </c:pt>
                <c:pt idx="211">
                  <c:v>7.7528437500000003</c:v>
                </c:pt>
                <c:pt idx="212">
                  <c:v>7.8240576171900003</c:v>
                </c:pt>
                <c:pt idx="213">
                  <c:v>8.0350522460900002</c:v>
                </c:pt>
                <c:pt idx="214">
                  <c:v>8.1077978515599991</c:v>
                </c:pt>
                <c:pt idx="215">
                  <c:v>8.1077978515599991</c:v>
                </c:pt>
                <c:pt idx="216">
                  <c:v>8.1905830078099999</c:v>
                </c:pt>
                <c:pt idx="217">
                  <c:v>8.4567050781299997</c:v>
                </c:pt>
                <c:pt idx="218">
                  <c:v>8.4890791015600016</c:v>
                </c:pt>
                <c:pt idx="219">
                  <c:v>8.56651953125</c:v>
                </c:pt>
                <c:pt idx="220">
                  <c:v>8.6422070312500008</c:v>
                </c:pt>
                <c:pt idx="221">
                  <c:v>8.6422070312500008</c:v>
                </c:pt>
                <c:pt idx="222">
                  <c:v>8.3592822265600013</c:v>
                </c:pt>
                <c:pt idx="223">
                  <c:v>7.8562670898400002</c:v>
                </c:pt>
                <c:pt idx="224">
                  <c:v>7.6907109374999996</c:v>
                </c:pt>
                <c:pt idx="225">
                  <c:v>7.6907109374999996</c:v>
                </c:pt>
                <c:pt idx="226">
                  <c:v>7.4119404296900004</c:v>
                </c:pt>
                <c:pt idx="227">
                  <c:v>7.4119404296900004</c:v>
                </c:pt>
                <c:pt idx="228">
                  <c:v>7.5368437500000001</c:v>
                </c:pt>
                <c:pt idx="229">
                  <c:v>7.9035063476599996</c:v>
                </c:pt>
                <c:pt idx="230">
                  <c:v>8.3019999999999996</c:v>
                </c:pt>
                <c:pt idx="231">
                  <c:v>8.3019999999999996</c:v>
                </c:pt>
                <c:pt idx="232">
                  <c:v>8.5026855468800004</c:v>
                </c:pt>
                <c:pt idx="233">
                  <c:v>8.897455078130001</c:v>
                </c:pt>
                <c:pt idx="234">
                  <c:v>8.897455078130001</c:v>
                </c:pt>
                <c:pt idx="235">
                  <c:v>9.3930878906300013</c:v>
                </c:pt>
                <c:pt idx="236">
                  <c:v>9.2910751953100004</c:v>
                </c:pt>
                <c:pt idx="237">
                  <c:v>9.2910751953100004</c:v>
                </c:pt>
                <c:pt idx="238">
                  <c:v>9.1355458984399984</c:v>
                </c:pt>
                <c:pt idx="239">
                  <c:v>9.0304228515600009</c:v>
                </c:pt>
                <c:pt idx="240">
                  <c:v>9.0107148437499998</c:v>
                </c:pt>
                <c:pt idx="241">
                  <c:v>9.0107148437499998</c:v>
                </c:pt>
                <c:pt idx="242">
                  <c:v>9.0477841796899998</c:v>
                </c:pt>
                <c:pt idx="243">
                  <c:v>8.9642792968800009</c:v>
                </c:pt>
                <c:pt idx="244">
                  <c:v>8.9742207031300012</c:v>
                </c:pt>
                <c:pt idx="245">
                  <c:v>9.05453710938</c:v>
                </c:pt>
                <c:pt idx="246">
                  <c:v>9.1335839843799995</c:v>
                </c:pt>
                <c:pt idx="247">
                  <c:v>9.1335839843799995</c:v>
                </c:pt>
                <c:pt idx="248">
                  <c:v>9.3274199218800007</c:v>
                </c:pt>
                <c:pt idx="249">
                  <c:v>9.1970234375000004</c:v>
                </c:pt>
                <c:pt idx="250">
                  <c:v>9.1970234375000004</c:v>
                </c:pt>
                <c:pt idx="251">
                  <c:v>9.0082832031300004</c:v>
                </c:pt>
                <c:pt idx="252">
                  <c:v>9.0612451171899995</c:v>
                </c:pt>
                <c:pt idx="253">
                  <c:v>9.0887812500000003</c:v>
                </c:pt>
                <c:pt idx="254">
                  <c:v>9.0376630859399985</c:v>
                </c:pt>
                <c:pt idx="255">
                  <c:v>8.9423613281299996</c:v>
                </c:pt>
                <c:pt idx="256">
                  <c:v>8.9383583984400001</c:v>
                </c:pt>
                <c:pt idx="257">
                  <c:v>8.9383583984400001</c:v>
                </c:pt>
                <c:pt idx="258">
                  <c:v>8.9733896484399995</c:v>
                </c:pt>
                <c:pt idx="259">
                  <c:v>8.9009404296899994</c:v>
                </c:pt>
                <c:pt idx="260">
                  <c:v>8.9009404296899994</c:v>
                </c:pt>
                <c:pt idx="261">
                  <c:v>8.8539267578100009</c:v>
                </c:pt>
                <c:pt idx="262">
                  <c:v>8.8568076171899985</c:v>
                </c:pt>
                <c:pt idx="263">
                  <c:v>8.8568076171899985</c:v>
                </c:pt>
                <c:pt idx="264">
                  <c:v>8.6603642578100004</c:v>
                </c:pt>
                <c:pt idx="265">
                  <c:v>8.6216191406300009</c:v>
                </c:pt>
                <c:pt idx="266">
                  <c:v>8.6216191406300009</c:v>
                </c:pt>
                <c:pt idx="267">
                  <c:v>8.609530273439999</c:v>
                </c:pt>
                <c:pt idx="268">
                  <c:v>8.56734472656</c:v>
                </c:pt>
                <c:pt idx="269">
                  <c:v>8.513290039060001</c:v>
                </c:pt>
                <c:pt idx="270">
                  <c:v>8.513290039060001</c:v>
                </c:pt>
                <c:pt idx="271">
                  <c:v>8.484333984380001</c:v>
                </c:pt>
                <c:pt idx="272">
                  <c:v>8.484333984380001</c:v>
                </c:pt>
                <c:pt idx="273">
                  <c:v>8.5410996093799998</c:v>
                </c:pt>
                <c:pt idx="274">
                  <c:v>8.4796572265600005</c:v>
                </c:pt>
                <c:pt idx="275">
                  <c:v>8.4488505859399989</c:v>
                </c:pt>
                <c:pt idx="276">
                  <c:v>8.4488505859399989</c:v>
                </c:pt>
                <c:pt idx="277">
                  <c:v>8.5052089843800012</c:v>
                </c:pt>
                <c:pt idx="278">
                  <c:v>8.5395351562500004</c:v>
                </c:pt>
                <c:pt idx="279">
                  <c:v>8.5395351562500004</c:v>
                </c:pt>
                <c:pt idx="280">
                  <c:v>8.4848691406299999</c:v>
                </c:pt>
                <c:pt idx="281">
                  <c:v>8.5690292968800001</c:v>
                </c:pt>
                <c:pt idx="282">
                  <c:v>8.5690292968800001</c:v>
                </c:pt>
                <c:pt idx="283">
                  <c:v>8.6300966796899985</c:v>
                </c:pt>
                <c:pt idx="284">
                  <c:v>8.6435722656300005</c:v>
                </c:pt>
                <c:pt idx="285">
                  <c:v>8.7310253906300002</c:v>
                </c:pt>
                <c:pt idx="286">
                  <c:v>8.7310253906300002</c:v>
                </c:pt>
                <c:pt idx="287">
                  <c:v>8.7841953124999996</c:v>
                </c:pt>
                <c:pt idx="288">
                  <c:v>8.7960341796899986</c:v>
                </c:pt>
                <c:pt idx="289">
                  <c:v>8.8247402343800001</c:v>
                </c:pt>
                <c:pt idx="290">
                  <c:v>8.6899570312499996</c:v>
                </c:pt>
                <c:pt idx="291">
                  <c:v>8.6604453125000003</c:v>
                </c:pt>
                <c:pt idx="292">
                  <c:v>8.6604453125000003</c:v>
                </c:pt>
                <c:pt idx="293">
                  <c:v>8.7340859374999997</c:v>
                </c:pt>
                <c:pt idx="294">
                  <c:v>8.819783203130001</c:v>
                </c:pt>
                <c:pt idx="295">
                  <c:v>8.819783203130001</c:v>
                </c:pt>
                <c:pt idx="296">
                  <c:v>8.8261142578100014</c:v>
                </c:pt>
                <c:pt idx="297">
                  <c:v>8.7630986328100011</c:v>
                </c:pt>
                <c:pt idx="298">
                  <c:v>8.785376953130001</c:v>
                </c:pt>
                <c:pt idx="299">
                  <c:v>8.7420224609399995</c:v>
                </c:pt>
                <c:pt idx="300">
                  <c:v>8.7157333984399994</c:v>
                </c:pt>
                <c:pt idx="301">
                  <c:v>8.7157333984399994</c:v>
                </c:pt>
                <c:pt idx="302">
                  <c:v>8.7778583984399994</c:v>
                </c:pt>
                <c:pt idx="303">
                  <c:v>8.7557207031300006</c:v>
                </c:pt>
                <c:pt idx="304">
                  <c:v>8.7917226562500002</c:v>
                </c:pt>
                <c:pt idx="305">
                  <c:v>8.7917226562500002</c:v>
                </c:pt>
                <c:pt idx="306">
                  <c:v>8.78447949219</c:v>
                </c:pt>
                <c:pt idx="307">
                  <c:v>8.7426201171899987</c:v>
                </c:pt>
                <c:pt idx="308">
                  <c:v>8.7426201171899987</c:v>
                </c:pt>
                <c:pt idx="309">
                  <c:v>8.7638769531299996</c:v>
                </c:pt>
                <c:pt idx="310">
                  <c:v>8.9203749999999999</c:v>
                </c:pt>
                <c:pt idx="311">
                  <c:v>8.9203749999999999</c:v>
                </c:pt>
                <c:pt idx="312">
                  <c:v>9.0088876953100012</c:v>
                </c:pt>
                <c:pt idx="313">
                  <c:v>9.0513310546899994</c:v>
                </c:pt>
                <c:pt idx="314">
                  <c:v>9.10160058594</c:v>
                </c:pt>
                <c:pt idx="315">
                  <c:v>9.1296425781300012</c:v>
                </c:pt>
                <c:pt idx="316">
                  <c:v>9.1331552734399999</c:v>
                </c:pt>
                <c:pt idx="317">
                  <c:v>9.1331552734399999</c:v>
                </c:pt>
                <c:pt idx="318">
                  <c:v>9.196282226560001</c:v>
                </c:pt>
                <c:pt idx="319">
                  <c:v>9.4110244140599999</c:v>
                </c:pt>
                <c:pt idx="320">
                  <c:v>9.5434355468799996</c:v>
                </c:pt>
                <c:pt idx="321">
                  <c:v>9.5434355468799996</c:v>
                </c:pt>
                <c:pt idx="322">
                  <c:v>9.6392626953100002</c:v>
                </c:pt>
                <c:pt idx="323">
                  <c:v>9.8219785156300006</c:v>
                </c:pt>
                <c:pt idx="324">
                  <c:v>9.9628457031300002</c:v>
                </c:pt>
                <c:pt idx="325">
                  <c:v>10.084083984380001</c:v>
                </c:pt>
                <c:pt idx="326">
                  <c:v>10.21086425781</c:v>
                </c:pt>
                <c:pt idx="327">
                  <c:v>10.21086425781</c:v>
                </c:pt>
                <c:pt idx="328">
                  <c:v>10.261056640630001</c:v>
                </c:pt>
                <c:pt idx="329">
                  <c:v>10.4009375</c:v>
                </c:pt>
                <c:pt idx="330">
                  <c:v>10.523608398439999</c:v>
                </c:pt>
                <c:pt idx="331">
                  <c:v>10.523608398439999</c:v>
                </c:pt>
                <c:pt idx="332">
                  <c:v>10.60665039063</c:v>
                </c:pt>
                <c:pt idx="333">
                  <c:v>10.70958105469</c:v>
                </c:pt>
                <c:pt idx="334">
                  <c:v>10.83522753906</c:v>
                </c:pt>
                <c:pt idx="335">
                  <c:v>11.0717578125</c:v>
                </c:pt>
                <c:pt idx="336">
                  <c:v>11.34604101563</c:v>
                </c:pt>
                <c:pt idx="337">
                  <c:v>11.34604101563</c:v>
                </c:pt>
                <c:pt idx="338">
                  <c:v>11.58959765625</c:v>
                </c:pt>
                <c:pt idx="339">
                  <c:v>11.77183789063</c:v>
                </c:pt>
                <c:pt idx="340">
                  <c:v>11.992483398439999</c:v>
                </c:pt>
                <c:pt idx="341">
                  <c:v>11.992483398439999</c:v>
                </c:pt>
                <c:pt idx="342">
                  <c:v>12.697662109380001</c:v>
                </c:pt>
                <c:pt idx="343">
                  <c:v>12.697662109380001</c:v>
                </c:pt>
                <c:pt idx="344">
                  <c:v>13.116587890630001</c:v>
                </c:pt>
                <c:pt idx="345">
                  <c:v>13.776734375</c:v>
                </c:pt>
                <c:pt idx="346">
                  <c:v>14.17039355469</c:v>
                </c:pt>
                <c:pt idx="347">
                  <c:v>14.17039355469</c:v>
                </c:pt>
                <c:pt idx="348">
                  <c:v>14.595170898439999</c:v>
                </c:pt>
                <c:pt idx="349">
                  <c:v>15.05614160156</c:v>
                </c:pt>
                <c:pt idx="350">
                  <c:v>15.708630859380001</c:v>
                </c:pt>
                <c:pt idx="351">
                  <c:v>16.586597656249999</c:v>
                </c:pt>
                <c:pt idx="352">
                  <c:v>17.255624999999998</c:v>
                </c:pt>
                <c:pt idx="353">
                  <c:v>17.255624999999998</c:v>
                </c:pt>
                <c:pt idx="354">
                  <c:v>18.026552734379997</c:v>
                </c:pt>
                <c:pt idx="355">
                  <c:v>18.7342890625</c:v>
                </c:pt>
                <c:pt idx="356">
                  <c:v>18.7342890625</c:v>
                </c:pt>
                <c:pt idx="357">
                  <c:v>19.035726562499999</c:v>
                </c:pt>
                <c:pt idx="358">
                  <c:v>18.761261718749999</c:v>
                </c:pt>
                <c:pt idx="359">
                  <c:v>17.913697265629999</c:v>
                </c:pt>
                <c:pt idx="360">
                  <c:v>17.33884765625</c:v>
                </c:pt>
                <c:pt idx="361">
                  <c:v>16.986912109379997</c:v>
                </c:pt>
                <c:pt idx="362">
                  <c:v>16.986912109379997</c:v>
                </c:pt>
                <c:pt idx="363">
                  <c:v>16.584707031250002</c:v>
                </c:pt>
                <c:pt idx="364">
                  <c:v>16.28825683594</c:v>
                </c:pt>
                <c:pt idx="365">
                  <c:v>15.907877929689999</c:v>
                </c:pt>
                <c:pt idx="366">
                  <c:v>15.907877929689999</c:v>
                </c:pt>
                <c:pt idx="367">
                  <c:v>15.654123046880001</c:v>
                </c:pt>
                <c:pt idx="368">
                  <c:v>15.39463476563</c:v>
                </c:pt>
                <c:pt idx="369">
                  <c:v>15.137166015630001</c:v>
                </c:pt>
                <c:pt idx="370">
                  <c:v>14.91807226563</c:v>
                </c:pt>
                <c:pt idx="371">
                  <c:v>14.75549804688</c:v>
                </c:pt>
                <c:pt idx="372">
                  <c:v>14.75549804688</c:v>
                </c:pt>
                <c:pt idx="373">
                  <c:v>14.638857421880001</c:v>
                </c:pt>
                <c:pt idx="374">
                  <c:v>14.527728515630001</c:v>
                </c:pt>
                <c:pt idx="375">
                  <c:v>14.527728515630001</c:v>
                </c:pt>
                <c:pt idx="376">
                  <c:v>14.40309960938</c:v>
                </c:pt>
                <c:pt idx="377">
                  <c:v>14.206120117189998</c:v>
                </c:pt>
                <c:pt idx="378">
                  <c:v>14.206120117189998</c:v>
                </c:pt>
                <c:pt idx="379">
                  <c:v>14.117958007810001</c:v>
                </c:pt>
                <c:pt idx="380">
                  <c:v>14.13987304688</c:v>
                </c:pt>
                <c:pt idx="381">
                  <c:v>14.13987304688</c:v>
                </c:pt>
                <c:pt idx="382">
                  <c:v>14.09943945313</c:v>
                </c:pt>
                <c:pt idx="383">
                  <c:v>14.001404296880001</c:v>
                </c:pt>
                <c:pt idx="384">
                  <c:v>13.93920507813</c:v>
                </c:pt>
                <c:pt idx="385">
                  <c:v>13.93920507813</c:v>
                </c:pt>
                <c:pt idx="386">
                  <c:v>13.910333007810001</c:v>
                </c:pt>
                <c:pt idx="387">
                  <c:v>13.770947265630001</c:v>
                </c:pt>
                <c:pt idx="388">
                  <c:v>13.770947265630001</c:v>
                </c:pt>
                <c:pt idx="389">
                  <c:v>13.70221582031</c:v>
                </c:pt>
                <c:pt idx="390">
                  <c:v>13.653291992189999</c:v>
                </c:pt>
                <c:pt idx="391">
                  <c:v>13.653291992189999</c:v>
                </c:pt>
                <c:pt idx="392">
                  <c:v>13.634138671880001</c:v>
                </c:pt>
                <c:pt idx="393">
                  <c:v>13.57753125</c:v>
                </c:pt>
                <c:pt idx="394">
                  <c:v>13.58052832031</c:v>
                </c:pt>
                <c:pt idx="395">
                  <c:v>13.58052832031</c:v>
                </c:pt>
                <c:pt idx="396">
                  <c:v>13.46819726563</c:v>
                </c:pt>
                <c:pt idx="397">
                  <c:v>13.486489257810002</c:v>
                </c:pt>
                <c:pt idx="398">
                  <c:v>13.486489257810002</c:v>
                </c:pt>
                <c:pt idx="399">
                  <c:v>13.43886523438</c:v>
                </c:pt>
                <c:pt idx="400">
                  <c:v>13.440981445310001</c:v>
                </c:pt>
                <c:pt idx="401">
                  <c:v>13.440981445310001</c:v>
                </c:pt>
                <c:pt idx="402">
                  <c:v>13.404140625</c:v>
                </c:pt>
                <c:pt idx="403">
                  <c:v>13.366166992189999</c:v>
                </c:pt>
                <c:pt idx="404">
                  <c:v>13.369474609380001</c:v>
                </c:pt>
                <c:pt idx="405">
                  <c:v>13.293377929689999</c:v>
                </c:pt>
                <c:pt idx="406">
                  <c:v>13.234943359380001</c:v>
                </c:pt>
                <c:pt idx="407">
                  <c:v>13.246621093750001</c:v>
                </c:pt>
                <c:pt idx="408">
                  <c:v>13.246621093750001</c:v>
                </c:pt>
                <c:pt idx="409">
                  <c:v>13.21794726563</c:v>
                </c:pt>
                <c:pt idx="410">
                  <c:v>13.208213867189999</c:v>
                </c:pt>
                <c:pt idx="411">
                  <c:v>13.208213867189999</c:v>
                </c:pt>
                <c:pt idx="412">
                  <c:v>13.155607421880001</c:v>
                </c:pt>
                <c:pt idx="413">
                  <c:v>13.179492187499999</c:v>
                </c:pt>
                <c:pt idx="414">
                  <c:v>13.18719824219</c:v>
                </c:pt>
                <c:pt idx="415">
                  <c:v>13.170708984380001</c:v>
                </c:pt>
                <c:pt idx="416">
                  <c:v>13.17480761719</c:v>
                </c:pt>
                <c:pt idx="417">
                  <c:v>13.17480761719</c:v>
                </c:pt>
                <c:pt idx="418">
                  <c:v>13.099273437500001</c:v>
                </c:pt>
                <c:pt idx="419">
                  <c:v>13.113484375000001</c:v>
                </c:pt>
                <c:pt idx="420">
                  <c:v>13.08486523438</c:v>
                </c:pt>
                <c:pt idx="421">
                  <c:v>13.08486523438</c:v>
                </c:pt>
                <c:pt idx="422">
                  <c:v>13.032230468750001</c:v>
                </c:pt>
                <c:pt idx="423">
                  <c:v>13.02542089844</c:v>
                </c:pt>
                <c:pt idx="424">
                  <c:v>12.99681445313</c:v>
                </c:pt>
                <c:pt idx="425">
                  <c:v>13.027076171880001</c:v>
                </c:pt>
                <c:pt idx="426">
                  <c:v>12.982053710939999</c:v>
                </c:pt>
                <c:pt idx="427">
                  <c:v>12.982053710939999</c:v>
                </c:pt>
                <c:pt idx="428">
                  <c:v>12.909828125000001</c:v>
                </c:pt>
                <c:pt idx="429">
                  <c:v>12.85779980469</c:v>
                </c:pt>
                <c:pt idx="430">
                  <c:v>12.85779980469</c:v>
                </c:pt>
                <c:pt idx="431">
                  <c:v>12.762442382810001</c:v>
                </c:pt>
                <c:pt idx="432">
                  <c:v>12.769994140630001</c:v>
                </c:pt>
                <c:pt idx="433">
                  <c:v>12.769994140630001</c:v>
                </c:pt>
                <c:pt idx="434">
                  <c:v>12.72883984375</c:v>
                </c:pt>
                <c:pt idx="435">
                  <c:v>12.799006835939998</c:v>
                </c:pt>
                <c:pt idx="436">
                  <c:v>12.837212890630001</c:v>
                </c:pt>
                <c:pt idx="437">
                  <c:v>12.837212890630001</c:v>
                </c:pt>
                <c:pt idx="438">
                  <c:v>12.84159472656</c:v>
                </c:pt>
                <c:pt idx="439">
                  <c:v>12.799512695310002</c:v>
                </c:pt>
                <c:pt idx="440">
                  <c:v>12.781895507810001</c:v>
                </c:pt>
                <c:pt idx="441">
                  <c:v>12.68075878906</c:v>
                </c:pt>
                <c:pt idx="442">
                  <c:v>12.54916308594</c:v>
                </c:pt>
                <c:pt idx="443">
                  <c:v>12.54916308594</c:v>
                </c:pt>
                <c:pt idx="444">
                  <c:v>12.61311328125</c:v>
                </c:pt>
                <c:pt idx="445">
                  <c:v>12.59410351563</c:v>
                </c:pt>
                <c:pt idx="446">
                  <c:v>12.59410351563</c:v>
                </c:pt>
                <c:pt idx="447">
                  <c:v>12.532667968749999</c:v>
                </c:pt>
                <c:pt idx="448">
                  <c:v>13.203078124999999</c:v>
                </c:pt>
                <c:pt idx="449">
                  <c:v>15.591642578130001</c:v>
                </c:pt>
                <c:pt idx="450">
                  <c:v>19.085423828129997</c:v>
                </c:pt>
                <c:pt idx="451">
                  <c:v>22.641105468749998</c:v>
                </c:pt>
                <c:pt idx="452">
                  <c:v>24.993318359379998</c:v>
                </c:pt>
                <c:pt idx="453">
                  <c:v>24.993318359379998</c:v>
                </c:pt>
                <c:pt idx="454">
                  <c:v>27.065074218749999</c:v>
                </c:pt>
                <c:pt idx="455">
                  <c:v>28.792771484379998</c:v>
                </c:pt>
                <c:pt idx="456">
                  <c:v>28.792771484379998</c:v>
                </c:pt>
                <c:pt idx="457">
                  <c:v>30.590103515629998</c:v>
                </c:pt>
                <c:pt idx="458">
                  <c:v>31.711449218750001</c:v>
                </c:pt>
                <c:pt idx="459">
                  <c:v>32.634808593750002</c:v>
                </c:pt>
                <c:pt idx="460">
                  <c:v>33.459132812500002</c:v>
                </c:pt>
                <c:pt idx="461">
                  <c:v>33.901781249999999</c:v>
                </c:pt>
                <c:pt idx="462">
                  <c:v>33.901781249999999</c:v>
                </c:pt>
                <c:pt idx="463">
                  <c:v>34.226347656249999</c:v>
                </c:pt>
                <c:pt idx="464">
                  <c:v>34.401941406250003</c:v>
                </c:pt>
                <c:pt idx="465">
                  <c:v>34.585124999999998</c:v>
                </c:pt>
                <c:pt idx="466">
                  <c:v>34.585124999999998</c:v>
                </c:pt>
                <c:pt idx="467">
                  <c:v>34.722851562499997</c:v>
                </c:pt>
                <c:pt idx="468">
                  <c:v>34.722851562499997</c:v>
                </c:pt>
                <c:pt idx="469">
                  <c:v>34.75980078125</c:v>
                </c:pt>
                <c:pt idx="470">
                  <c:v>34.732460937500001</c:v>
                </c:pt>
                <c:pt idx="471">
                  <c:v>34.793726562499998</c:v>
                </c:pt>
                <c:pt idx="472">
                  <c:v>34.793726562499998</c:v>
                </c:pt>
                <c:pt idx="473">
                  <c:v>34.782492187499997</c:v>
                </c:pt>
                <c:pt idx="474">
                  <c:v>34.902781249999997</c:v>
                </c:pt>
                <c:pt idx="475">
                  <c:v>34.901343750000002</c:v>
                </c:pt>
                <c:pt idx="476">
                  <c:v>34.951082031250003</c:v>
                </c:pt>
                <c:pt idx="477">
                  <c:v>34.961089843750003</c:v>
                </c:pt>
                <c:pt idx="478">
                  <c:v>34.961089843750003</c:v>
                </c:pt>
                <c:pt idx="479">
                  <c:v>34.93551171875</c:v>
                </c:pt>
                <c:pt idx="480">
                  <c:v>35.021003906250002</c:v>
                </c:pt>
                <c:pt idx="481">
                  <c:v>35.019726562499997</c:v>
                </c:pt>
                <c:pt idx="482">
                  <c:v>35.019726562499997</c:v>
                </c:pt>
                <c:pt idx="483">
                  <c:v>34.936398437500003</c:v>
                </c:pt>
                <c:pt idx="484">
                  <c:v>35.071304687500003</c:v>
                </c:pt>
                <c:pt idx="485">
                  <c:v>34.86293359375</c:v>
                </c:pt>
                <c:pt idx="486">
                  <c:v>34.940871093749998</c:v>
                </c:pt>
                <c:pt idx="487">
                  <c:v>35.008605468749998</c:v>
                </c:pt>
                <c:pt idx="488">
                  <c:v>35.008605468749998</c:v>
                </c:pt>
                <c:pt idx="489">
                  <c:v>34.916386718749997</c:v>
                </c:pt>
                <c:pt idx="490">
                  <c:v>34.961351562499999</c:v>
                </c:pt>
                <c:pt idx="491">
                  <c:v>34.961351562499999</c:v>
                </c:pt>
                <c:pt idx="492">
                  <c:v>34.936374999999998</c:v>
                </c:pt>
                <c:pt idx="493">
                  <c:v>34.956320312499997</c:v>
                </c:pt>
                <c:pt idx="494">
                  <c:v>35.006367187499997</c:v>
                </c:pt>
                <c:pt idx="495">
                  <c:v>34.915023437499997</c:v>
                </c:pt>
                <c:pt idx="496">
                  <c:v>34.894019531250002</c:v>
                </c:pt>
                <c:pt idx="497">
                  <c:v>34.894019531250002</c:v>
                </c:pt>
                <c:pt idx="498">
                  <c:v>34.880492187500003</c:v>
                </c:pt>
                <c:pt idx="499">
                  <c:v>34.974210937499997</c:v>
                </c:pt>
                <c:pt idx="500">
                  <c:v>34.97869140625</c:v>
                </c:pt>
                <c:pt idx="501">
                  <c:v>34.97869140625</c:v>
                </c:pt>
                <c:pt idx="502">
                  <c:v>34.945757812499998</c:v>
                </c:pt>
                <c:pt idx="503">
                  <c:v>34.935089843749999</c:v>
                </c:pt>
                <c:pt idx="504">
                  <c:v>34.952925781250002</c:v>
                </c:pt>
                <c:pt idx="505">
                  <c:v>34.95608984375</c:v>
                </c:pt>
                <c:pt idx="506">
                  <c:v>34.958906249999998</c:v>
                </c:pt>
                <c:pt idx="507">
                  <c:v>34.958906249999998</c:v>
                </c:pt>
                <c:pt idx="508">
                  <c:v>34.932644531249998</c:v>
                </c:pt>
                <c:pt idx="509">
                  <c:v>34.975574218749998</c:v>
                </c:pt>
                <c:pt idx="510">
                  <c:v>34.975574218749998</c:v>
                </c:pt>
                <c:pt idx="511">
                  <c:v>34.977457031249997</c:v>
                </c:pt>
                <c:pt idx="512">
                  <c:v>34.923914062500003</c:v>
                </c:pt>
                <c:pt idx="513">
                  <c:v>34.923914062500003</c:v>
                </c:pt>
                <c:pt idx="514">
                  <c:v>34.940933593750003</c:v>
                </c:pt>
                <c:pt idx="515">
                  <c:v>35.021382812500001</c:v>
                </c:pt>
                <c:pt idx="516">
                  <c:v>35.021382812500001</c:v>
                </c:pt>
                <c:pt idx="517">
                  <c:v>34.925320312499998</c:v>
                </c:pt>
                <c:pt idx="518">
                  <c:v>35.007085937500001</c:v>
                </c:pt>
                <c:pt idx="519">
                  <c:v>34.999906250000002</c:v>
                </c:pt>
                <c:pt idx="520">
                  <c:v>34.967761718749998</c:v>
                </c:pt>
                <c:pt idx="521">
                  <c:v>34.991999999999997</c:v>
                </c:pt>
                <c:pt idx="522">
                  <c:v>34.932777343749997</c:v>
                </c:pt>
                <c:pt idx="523">
                  <c:v>34.932777343749997</c:v>
                </c:pt>
                <c:pt idx="524">
                  <c:v>34.98148046875</c:v>
                </c:pt>
                <c:pt idx="525">
                  <c:v>34.922656250000003</c:v>
                </c:pt>
                <c:pt idx="526">
                  <c:v>34.922656250000003</c:v>
                </c:pt>
                <c:pt idx="527">
                  <c:v>34.887601562500002</c:v>
                </c:pt>
                <c:pt idx="528">
                  <c:v>34.958421874999999</c:v>
                </c:pt>
                <c:pt idx="529">
                  <c:v>34.816679687499999</c:v>
                </c:pt>
                <c:pt idx="530">
                  <c:v>34.807464843749997</c:v>
                </c:pt>
                <c:pt idx="531">
                  <c:v>34.945847656250002</c:v>
                </c:pt>
                <c:pt idx="532">
                  <c:v>34.945847656250002</c:v>
                </c:pt>
                <c:pt idx="533">
                  <c:v>34.909484374999998</c:v>
                </c:pt>
                <c:pt idx="534">
                  <c:v>34.890804687500001</c:v>
                </c:pt>
                <c:pt idx="535">
                  <c:v>34.920261718749998</c:v>
                </c:pt>
                <c:pt idx="536">
                  <c:v>34.920261718749998</c:v>
                </c:pt>
                <c:pt idx="537">
                  <c:v>34.954015624999997</c:v>
                </c:pt>
                <c:pt idx="538">
                  <c:v>34.929937500000001</c:v>
                </c:pt>
                <c:pt idx="539">
                  <c:v>35.011656250000001</c:v>
                </c:pt>
                <c:pt idx="540">
                  <c:v>35.006914062500002</c:v>
                </c:pt>
                <c:pt idx="541">
                  <c:v>34.904886718749999</c:v>
                </c:pt>
                <c:pt idx="542">
                  <c:v>34.904886718749999</c:v>
                </c:pt>
                <c:pt idx="543">
                  <c:v>34.941519531250002</c:v>
                </c:pt>
                <c:pt idx="544">
                  <c:v>34.982320312500001</c:v>
                </c:pt>
                <c:pt idx="545">
                  <c:v>34.982320312500001</c:v>
                </c:pt>
                <c:pt idx="546">
                  <c:v>34.903269531249997</c:v>
                </c:pt>
                <c:pt idx="547">
                  <c:v>35.000160156249997</c:v>
                </c:pt>
                <c:pt idx="548">
                  <c:v>35.000160156249997</c:v>
                </c:pt>
                <c:pt idx="549">
                  <c:v>34.9483828125</c:v>
                </c:pt>
                <c:pt idx="550">
                  <c:v>35.01684375</c:v>
                </c:pt>
                <c:pt idx="551">
                  <c:v>35.01684375</c:v>
                </c:pt>
                <c:pt idx="552">
                  <c:v>35.015335937499998</c:v>
                </c:pt>
                <c:pt idx="553">
                  <c:v>34.977410156250002</c:v>
                </c:pt>
                <c:pt idx="554">
                  <c:v>34.977410156250002</c:v>
                </c:pt>
                <c:pt idx="555">
                  <c:v>35.038828125000002</c:v>
                </c:pt>
                <c:pt idx="556">
                  <c:v>34.998874999999998</c:v>
                </c:pt>
                <c:pt idx="557">
                  <c:v>34.998874999999998</c:v>
                </c:pt>
                <c:pt idx="558">
                  <c:v>34.995332031250001</c:v>
                </c:pt>
                <c:pt idx="559">
                  <c:v>34.961820312500002</c:v>
                </c:pt>
                <c:pt idx="560">
                  <c:v>34.961820312500002</c:v>
                </c:pt>
                <c:pt idx="561">
                  <c:v>35.01287109375</c:v>
                </c:pt>
                <c:pt idx="562">
                  <c:v>35.029199218750001</c:v>
                </c:pt>
                <c:pt idx="563">
                  <c:v>34.958367187500002</c:v>
                </c:pt>
                <c:pt idx="564">
                  <c:v>34.958367187500002</c:v>
                </c:pt>
                <c:pt idx="565">
                  <c:v>34.967031249999998</c:v>
                </c:pt>
                <c:pt idx="566">
                  <c:v>34.93778125</c:v>
                </c:pt>
                <c:pt idx="567">
                  <c:v>34.93778125</c:v>
                </c:pt>
                <c:pt idx="568">
                  <c:v>35.033199218749999</c:v>
                </c:pt>
                <c:pt idx="569">
                  <c:v>35.015566406250002</c:v>
                </c:pt>
                <c:pt idx="570">
                  <c:v>35.015566406250002</c:v>
                </c:pt>
                <c:pt idx="571">
                  <c:v>34.989097656250003</c:v>
                </c:pt>
                <c:pt idx="572">
                  <c:v>34.99312890625</c:v>
                </c:pt>
                <c:pt idx="573">
                  <c:v>35.038597656249998</c:v>
                </c:pt>
                <c:pt idx="574">
                  <c:v>35.038597656249998</c:v>
                </c:pt>
                <c:pt idx="575">
                  <c:v>34.996609374999998</c:v>
                </c:pt>
                <c:pt idx="576">
                  <c:v>34.928695312499997</c:v>
                </c:pt>
                <c:pt idx="577">
                  <c:v>34.949542968750002</c:v>
                </c:pt>
                <c:pt idx="578">
                  <c:v>34.937785156250001</c:v>
                </c:pt>
                <c:pt idx="579">
                  <c:v>34.881699218750001</c:v>
                </c:pt>
                <c:pt idx="580">
                  <c:v>34.881699218750001</c:v>
                </c:pt>
                <c:pt idx="581">
                  <c:v>34.954734375000001</c:v>
                </c:pt>
                <c:pt idx="582">
                  <c:v>34.932519531250001</c:v>
                </c:pt>
                <c:pt idx="583">
                  <c:v>34.932519531250001</c:v>
                </c:pt>
                <c:pt idx="584">
                  <c:v>34.941246093750003</c:v>
                </c:pt>
                <c:pt idx="585">
                  <c:v>34.950671874999998</c:v>
                </c:pt>
                <c:pt idx="586">
                  <c:v>34.950671874999998</c:v>
                </c:pt>
                <c:pt idx="587">
                  <c:v>34.9692734375</c:v>
                </c:pt>
                <c:pt idx="588">
                  <c:v>35.018859374999998</c:v>
                </c:pt>
                <c:pt idx="589">
                  <c:v>35.018859374999998</c:v>
                </c:pt>
                <c:pt idx="590">
                  <c:v>34.967117187500001</c:v>
                </c:pt>
                <c:pt idx="591">
                  <c:v>35.013414062499997</c:v>
                </c:pt>
                <c:pt idx="592">
                  <c:v>34.9873046875</c:v>
                </c:pt>
                <c:pt idx="593">
                  <c:v>34.9873046875</c:v>
                </c:pt>
                <c:pt idx="594">
                  <c:v>35.012273437499999</c:v>
                </c:pt>
                <c:pt idx="595">
                  <c:v>35.012273437499999</c:v>
                </c:pt>
                <c:pt idx="596">
                  <c:v>34.986175781249997</c:v>
                </c:pt>
                <c:pt idx="597">
                  <c:v>34.967046875000001</c:v>
                </c:pt>
                <c:pt idx="598">
                  <c:v>34.967046875000001</c:v>
                </c:pt>
                <c:pt idx="599">
                  <c:v>35.023414062500002</c:v>
                </c:pt>
                <c:pt idx="600">
                  <c:v>35.023695312500003</c:v>
                </c:pt>
                <c:pt idx="601">
                  <c:v>34.987875000000003</c:v>
                </c:pt>
                <c:pt idx="602">
                  <c:v>35.053062500000003</c:v>
                </c:pt>
                <c:pt idx="603">
                  <c:v>35.002601562499997</c:v>
                </c:pt>
                <c:pt idx="604">
                  <c:v>34.957429687500003</c:v>
                </c:pt>
                <c:pt idx="605">
                  <c:v>34.957429687500003</c:v>
                </c:pt>
                <c:pt idx="606">
                  <c:v>35.0275546875</c:v>
                </c:pt>
                <c:pt idx="607">
                  <c:v>34.983757812500002</c:v>
                </c:pt>
                <c:pt idx="608">
                  <c:v>34.983757812500002</c:v>
                </c:pt>
                <c:pt idx="609">
                  <c:v>34.934824218750002</c:v>
                </c:pt>
                <c:pt idx="610">
                  <c:v>35.015156249999997</c:v>
                </c:pt>
                <c:pt idx="611">
                  <c:v>35.015156249999997</c:v>
                </c:pt>
                <c:pt idx="612">
                  <c:v>35.023464843749998</c:v>
                </c:pt>
                <c:pt idx="613">
                  <c:v>34.920472656249999</c:v>
                </c:pt>
                <c:pt idx="614">
                  <c:v>34.920472656249999</c:v>
                </c:pt>
                <c:pt idx="615">
                  <c:v>34.910792968750002</c:v>
                </c:pt>
                <c:pt idx="616">
                  <c:v>34.953324218749998</c:v>
                </c:pt>
                <c:pt idx="617">
                  <c:v>34.88455859375</c:v>
                </c:pt>
                <c:pt idx="618">
                  <c:v>34.88455859375</c:v>
                </c:pt>
                <c:pt idx="619">
                  <c:v>34.958492187499999</c:v>
                </c:pt>
                <c:pt idx="620">
                  <c:v>34.958492187499999</c:v>
                </c:pt>
                <c:pt idx="621">
                  <c:v>34.80489453125</c:v>
                </c:pt>
                <c:pt idx="622">
                  <c:v>34.822414062500002</c:v>
                </c:pt>
                <c:pt idx="623">
                  <c:v>34.822414062500002</c:v>
                </c:pt>
                <c:pt idx="624">
                  <c:v>34.9230625</c:v>
                </c:pt>
                <c:pt idx="625">
                  <c:v>34.933296875000003</c:v>
                </c:pt>
                <c:pt idx="626">
                  <c:v>35.008703124999997</c:v>
                </c:pt>
                <c:pt idx="627">
                  <c:v>35.056347656249997</c:v>
                </c:pt>
                <c:pt idx="628">
                  <c:v>35.024515624999999</c:v>
                </c:pt>
                <c:pt idx="629">
                  <c:v>35.024515624999999</c:v>
                </c:pt>
                <c:pt idx="630">
                  <c:v>34.934058593750002</c:v>
                </c:pt>
                <c:pt idx="631">
                  <c:v>35.069726562500001</c:v>
                </c:pt>
                <c:pt idx="632">
                  <c:v>35.045546874999999</c:v>
                </c:pt>
                <c:pt idx="633">
                  <c:v>35.045546874999999</c:v>
                </c:pt>
                <c:pt idx="634">
                  <c:v>34.956968750000001</c:v>
                </c:pt>
                <c:pt idx="635">
                  <c:v>35.1378359375</c:v>
                </c:pt>
                <c:pt idx="636">
                  <c:v>35.158609374999997</c:v>
                </c:pt>
                <c:pt idx="637">
                  <c:v>35.017535156249998</c:v>
                </c:pt>
                <c:pt idx="638">
                  <c:v>34.979757812499997</c:v>
                </c:pt>
                <c:pt idx="639">
                  <c:v>34.979757812499997</c:v>
                </c:pt>
                <c:pt idx="640">
                  <c:v>35.006804687500001</c:v>
                </c:pt>
                <c:pt idx="641">
                  <c:v>35.080542968750002</c:v>
                </c:pt>
                <c:pt idx="642">
                  <c:v>34.986472656250001</c:v>
                </c:pt>
                <c:pt idx="643">
                  <c:v>34.986472656250001</c:v>
                </c:pt>
                <c:pt idx="644">
                  <c:v>34.938554687500002</c:v>
                </c:pt>
                <c:pt idx="645">
                  <c:v>35.010035156249998</c:v>
                </c:pt>
                <c:pt idx="646">
                  <c:v>34.91500390625</c:v>
                </c:pt>
                <c:pt idx="647">
                  <c:v>34.818390624999999</c:v>
                </c:pt>
                <c:pt idx="648">
                  <c:v>34.881949218750002</c:v>
                </c:pt>
                <c:pt idx="649">
                  <c:v>34.881949218750002</c:v>
                </c:pt>
                <c:pt idx="650">
                  <c:v>34.903085937500002</c:v>
                </c:pt>
                <c:pt idx="651">
                  <c:v>34.920457031250002</c:v>
                </c:pt>
                <c:pt idx="652">
                  <c:v>34.920457031250002</c:v>
                </c:pt>
                <c:pt idx="653">
                  <c:v>35.010414062499997</c:v>
                </c:pt>
                <c:pt idx="654">
                  <c:v>34.811539062500003</c:v>
                </c:pt>
                <c:pt idx="655">
                  <c:v>34.811539062500003</c:v>
                </c:pt>
                <c:pt idx="656">
                  <c:v>35.032207031250003</c:v>
                </c:pt>
                <c:pt idx="657">
                  <c:v>35.104425781250001</c:v>
                </c:pt>
                <c:pt idx="658">
                  <c:v>35.104425781250001</c:v>
                </c:pt>
                <c:pt idx="659">
                  <c:v>35.152804687500002</c:v>
                </c:pt>
                <c:pt idx="660">
                  <c:v>35.140019531249997</c:v>
                </c:pt>
                <c:pt idx="661">
                  <c:v>35.149585937499999</c:v>
                </c:pt>
                <c:pt idx="662">
                  <c:v>35.149585937499999</c:v>
                </c:pt>
                <c:pt idx="663">
                  <c:v>34.891890625000002</c:v>
                </c:pt>
                <c:pt idx="664">
                  <c:v>34.891890625000002</c:v>
                </c:pt>
                <c:pt idx="665">
                  <c:v>34.967011718750001</c:v>
                </c:pt>
                <c:pt idx="666">
                  <c:v>34.94471875</c:v>
                </c:pt>
                <c:pt idx="667">
                  <c:v>34.8840703125</c:v>
                </c:pt>
                <c:pt idx="668">
                  <c:v>34.8840703125</c:v>
                </c:pt>
                <c:pt idx="669">
                  <c:v>34.95633203125</c:v>
                </c:pt>
                <c:pt idx="670">
                  <c:v>34.915460937500001</c:v>
                </c:pt>
                <c:pt idx="671">
                  <c:v>34.874664062500003</c:v>
                </c:pt>
                <c:pt idx="672">
                  <c:v>34.874664062500003</c:v>
                </c:pt>
                <c:pt idx="673">
                  <c:v>34.969632812500002</c:v>
                </c:pt>
                <c:pt idx="674">
                  <c:v>34.969632812500002</c:v>
                </c:pt>
                <c:pt idx="675">
                  <c:v>35.008035156250003</c:v>
                </c:pt>
                <c:pt idx="676">
                  <c:v>34.956976562500003</c:v>
                </c:pt>
                <c:pt idx="677">
                  <c:v>35.000875000000001</c:v>
                </c:pt>
                <c:pt idx="678">
                  <c:v>35.000875000000001</c:v>
                </c:pt>
                <c:pt idx="679">
                  <c:v>35.051820312499999</c:v>
                </c:pt>
                <c:pt idx="680">
                  <c:v>34.930078125000001</c:v>
                </c:pt>
                <c:pt idx="681">
                  <c:v>34.984707031249997</c:v>
                </c:pt>
                <c:pt idx="682">
                  <c:v>34.950085937499999</c:v>
                </c:pt>
                <c:pt idx="683">
                  <c:v>34.971296875</c:v>
                </c:pt>
                <c:pt idx="684">
                  <c:v>34.971296875</c:v>
                </c:pt>
                <c:pt idx="685">
                  <c:v>34.934167968750003</c:v>
                </c:pt>
                <c:pt idx="686">
                  <c:v>35.0473984375</c:v>
                </c:pt>
                <c:pt idx="687">
                  <c:v>35.0473984375</c:v>
                </c:pt>
                <c:pt idx="688">
                  <c:v>35.071175781249998</c:v>
                </c:pt>
                <c:pt idx="689">
                  <c:v>34.907218749999998</c:v>
                </c:pt>
                <c:pt idx="690">
                  <c:v>34.907218749999998</c:v>
                </c:pt>
                <c:pt idx="691">
                  <c:v>34.998960937500001</c:v>
                </c:pt>
                <c:pt idx="692">
                  <c:v>34.988902343749999</c:v>
                </c:pt>
                <c:pt idx="693">
                  <c:v>34.988902343749999</c:v>
                </c:pt>
                <c:pt idx="694">
                  <c:v>34.850984375000003</c:v>
                </c:pt>
                <c:pt idx="695">
                  <c:v>34.680453125</c:v>
                </c:pt>
                <c:pt idx="696">
                  <c:v>34.814335937499997</c:v>
                </c:pt>
                <c:pt idx="697">
                  <c:v>34.814335937499997</c:v>
                </c:pt>
                <c:pt idx="698">
                  <c:v>34.942667968750001</c:v>
                </c:pt>
                <c:pt idx="699">
                  <c:v>34.97684375</c:v>
                </c:pt>
                <c:pt idx="700">
                  <c:v>34.97684375</c:v>
                </c:pt>
                <c:pt idx="701">
                  <c:v>34.958953125000001</c:v>
                </c:pt>
                <c:pt idx="702">
                  <c:v>34.944484375000002</c:v>
                </c:pt>
                <c:pt idx="703">
                  <c:v>34.944484375000002</c:v>
                </c:pt>
                <c:pt idx="704">
                  <c:v>34.887203124999999</c:v>
                </c:pt>
                <c:pt idx="705">
                  <c:v>34.99117578125</c:v>
                </c:pt>
                <c:pt idx="706">
                  <c:v>35.022613281250003</c:v>
                </c:pt>
                <c:pt idx="707">
                  <c:v>34.864679687500001</c:v>
                </c:pt>
                <c:pt idx="708">
                  <c:v>34.942097656249999</c:v>
                </c:pt>
                <c:pt idx="709">
                  <c:v>35.095507812500003</c:v>
                </c:pt>
                <c:pt idx="710">
                  <c:v>35.095507812500003</c:v>
                </c:pt>
                <c:pt idx="711">
                  <c:v>35.013507812500002</c:v>
                </c:pt>
                <c:pt idx="712">
                  <c:v>34.870230468750002</c:v>
                </c:pt>
                <c:pt idx="713">
                  <c:v>34.870230468750002</c:v>
                </c:pt>
                <c:pt idx="714">
                  <c:v>34.846722656250002</c:v>
                </c:pt>
                <c:pt idx="715">
                  <c:v>34.966820312499998</c:v>
                </c:pt>
                <c:pt idx="716">
                  <c:v>34.966820312499998</c:v>
                </c:pt>
                <c:pt idx="717">
                  <c:v>34.946269531250003</c:v>
                </c:pt>
                <c:pt idx="718">
                  <c:v>34.908324218750003</c:v>
                </c:pt>
                <c:pt idx="719">
                  <c:v>34.908324218750003</c:v>
                </c:pt>
                <c:pt idx="720">
                  <c:v>34.9471953125</c:v>
                </c:pt>
                <c:pt idx="721">
                  <c:v>35.165753906250004</c:v>
                </c:pt>
                <c:pt idx="722">
                  <c:v>35.165753906250004</c:v>
                </c:pt>
                <c:pt idx="723">
                  <c:v>35.183320312500001</c:v>
                </c:pt>
                <c:pt idx="724">
                  <c:v>35.001949218749999</c:v>
                </c:pt>
                <c:pt idx="725">
                  <c:v>35.001949218749999</c:v>
                </c:pt>
                <c:pt idx="726">
                  <c:v>34.903683593750003</c:v>
                </c:pt>
                <c:pt idx="727">
                  <c:v>34.967894531250003</c:v>
                </c:pt>
                <c:pt idx="728">
                  <c:v>35.03226171875</c:v>
                </c:pt>
                <c:pt idx="729">
                  <c:v>35.03226171875</c:v>
                </c:pt>
                <c:pt idx="730">
                  <c:v>35.10641015625</c:v>
                </c:pt>
                <c:pt idx="731">
                  <c:v>35.124667968750003</c:v>
                </c:pt>
                <c:pt idx="732">
                  <c:v>34.900414062499998</c:v>
                </c:pt>
                <c:pt idx="733">
                  <c:v>34.819695312500002</c:v>
                </c:pt>
                <c:pt idx="734">
                  <c:v>34.834910156249997</c:v>
                </c:pt>
                <c:pt idx="735">
                  <c:v>34.834910156249997</c:v>
                </c:pt>
                <c:pt idx="736">
                  <c:v>34.823464843750003</c:v>
                </c:pt>
                <c:pt idx="737">
                  <c:v>34.886109374999997</c:v>
                </c:pt>
                <c:pt idx="738">
                  <c:v>34.886109374999997</c:v>
                </c:pt>
                <c:pt idx="739">
                  <c:v>34.857585937499998</c:v>
                </c:pt>
                <c:pt idx="740">
                  <c:v>34.9006015625</c:v>
                </c:pt>
                <c:pt idx="741">
                  <c:v>34.896785156249997</c:v>
                </c:pt>
                <c:pt idx="742">
                  <c:v>34.804925781249999</c:v>
                </c:pt>
                <c:pt idx="743">
                  <c:v>34.79548046875</c:v>
                </c:pt>
                <c:pt idx="744">
                  <c:v>34.79548046875</c:v>
                </c:pt>
                <c:pt idx="745">
                  <c:v>34.798292968749998</c:v>
                </c:pt>
                <c:pt idx="746">
                  <c:v>34.970574218750002</c:v>
                </c:pt>
                <c:pt idx="747">
                  <c:v>35.018429687500003</c:v>
                </c:pt>
                <c:pt idx="748">
                  <c:v>35.018429687500003</c:v>
                </c:pt>
                <c:pt idx="749">
                  <c:v>34.847722656249999</c:v>
                </c:pt>
                <c:pt idx="750">
                  <c:v>34.943273437499997</c:v>
                </c:pt>
                <c:pt idx="751">
                  <c:v>34.872265624999997</c:v>
                </c:pt>
                <c:pt idx="752">
                  <c:v>34.973785156250003</c:v>
                </c:pt>
                <c:pt idx="753">
                  <c:v>34.92651171875</c:v>
                </c:pt>
                <c:pt idx="754">
                  <c:v>34.92651171875</c:v>
                </c:pt>
                <c:pt idx="755">
                  <c:v>35.139984374999997</c:v>
                </c:pt>
                <c:pt idx="756">
                  <c:v>35.113796874999998</c:v>
                </c:pt>
                <c:pt idx="757">
                  <c:v>35.113796874999998</c:v>
                </c:pt>
                <c:pt idx="758">
                  <c:v>34.877281250000003</c:v>
                </c:pt>
                <c:pt idx="759">
                  <c:v>35.081632812499997</c:v>
                </c:pt>
                <c:pt idx="760">
                  <c:v>35.135539062500001</c:v>
                </c:pt>
                <c:pt idx="761">
                  <c:v>34.988925781250003</c:v>
                </c:pt>
                <c:pt idx="762">
                  <c:v>34.926273437500001</c:v>
                </c:pt>
                <c:pt idx="763">
                  <c:v>34.926273437500001</c:v>
                </c:pt>
                <c:pt idx="764">
                  <c:v>34.847574218749997</c:v>
                </c:pt>
                <c:pt idx="765">
                  <c:v>34.987605468749997</c:v>
                </c:pt>
                <c:pt idx="766">
                  <c:v>34.964289062500001</c:v>
                </c:pt>
                <c:pt idx="767">
                  <c:v>34.964289062500001</c:v>
                </c:pt>
                <c:pt idx="768">
                  <c:v>35.013210937499998</c:v>
                </c:pt>
                <c:pt idx="769">
                  <c:v>34.910003906249997</c:v>
                </c:pt>
                <c:pt idx="770">
                  <c:v>35.003468750000003</c:v>
                </c:pt>
                <c:pt idx="771">
                  <c:v>35.032597656249997</c:v>
                </c:pt>
                <c:pt idx="772">
                  <c:v>34.906964843750004</c:v>
                </c:pt>
                <c:pt idx="773">
                  <c:v>34.906964843750004</c:v>
                </c:pt>
                <c:pt idx="774">
                  <c:v>34.930648437499997</c:v>
                </c:pt>
                <c:pt idx="775">
                  <c:v>34.927027343749998</c:v>
                </c:pt>
                <c:pt idx="776">
                  <c:v>34.927027343749998</c:v>
                </c:pt>
                <c:pt idx="777">
                  <c:v>34.888960937500002</c:v>
                </c:pt>
                <c:pt idx="778">
                  <c:v>34.852734374999997</c:v>
                </c:pt>
                <c:pt idx="779">
                  <c:v>34.852734374999997</c:v>
                </c:pt>
                <c:pt idx="780">
                  <c:v>34.912914062500001</c:v>
                </c:pt>
                <c:pt idx="781">
                  <c:v>34.848734374999999</c:v>
                </c:pt>
                <c:pt idx="782">
                  <c:v>34.848734374999999</c:v>
                </c:pt>
                <c:pt idx="783">
                  <c:v>34.881507812499997</c:v>
                </c:pt>
                <c:pt idx="784">
                  <c:v>34.85055078125</c:v>
                </c:pt>
                <c:pt idx="785">
                  <c:v>34.842652343749997</c:v>
                </c:pt>
                <c:pt idx="786">
                  <c:v>34.842652343749997</c:v>
                </c:pt>
                <c:pt idx="787">
                  <c:v>34.9590546875</c:v>
                </c:pt>
                <c:pt idx="788">
                  <c:v>34.9590546875</c:v>
                </c:pt>
                <c:pt idx="789">
                  <c:v>34.929273437500001</c:v>
                </c:pt>
                <c:pt idx="790">
                  <c:v>34.887105468750001</c:v>
                </c:pt>
                <c:pt idx="791">
                  <c:v>34.919699218749997</c:v>
                </c:pt>
                <c:pt idx="792">
                  <c:v>34.919699218749997</c:v>
                </c:pt>
                <c:pt idx="793">
                  <c:v>35.007671875</c:v>
                </c:pt>
                <c:pt idx="794">
                  <c:v>34.969324218750003</c:v>
                </c:pt>
                <c:pt idx="795">
                  <c:v>34.969324218750003</c:v>
                </c:pt>
                <c:pt idx="796">
                  <c:v>35.131507812499997</c:v>
                </c:pt>
                <c:pt idx="797">
                  <c:v>35.013371093750003</c:v>
                </c:pt>
                <c:pt idx="798">
                  <c:v>35.013371093750003</c:v>
                </c:pt>
                <c:pt idx="799">
                  <c:v>35.012910156250001</c:v>
                </c:pt>
                <c:pt idx="800">
                  <c:v>34.922964843750002</c:v>
                </c:pt>
                <c:pt idx="801">
                  <c:v>35.001597656249999</c:v>
                </c:pt>
                <c:pt idx="802">
                  <c:v>35.001597656249999</c:v>
                </c:pt>
                <c:pt idx="803">
                  <c:v>34.990277343750002</c:v>
                </c:pt>
                <c:pt idx="804">
                  <c:v>35.072582031250001</c:v>
                </c:pt>
                <c:pt idx="805">
                  <c:v>34.95197265625</c:v>
                </c:pt>
                <c:pt idx="806">
                  <c:v>34.859984375000003</c:v>
                </c:pt>
                <c:pt idx="807">
                  <c:v>34.850386718750002</c:v>
                </c:pt>
                <c:pt idx="808">
                  <c:v>34.850386718750002</c:v>
                </c:pt>
                <c:pt idx="809">
                  <c:v>34.842054687500003</c:v>
                </c:pt>
                <c:pt idx="810">
                  <c:v>34.907125000000001</c:v>
                </c:pt>
                <c:pt idx="811">
                  <c:v>34.907125000000001</c:v>
                </c:pt>
                <c:pt idx="812">
                  <c:v>34.920562500000003</c:v>
                </c:pt>
                <c:pt idx="813">
                  <c:v>34.947148437499997</c:v>
                </c:pt>
                <c:pt idx="814">
                  <c:v>34.947148437499997</c:v>
                </c:pt>
                <c:pt idx="815">
                  <c:v>34.896511718749998</c:v>
                </c:pt>
                <c:pt idx="816">
                  <c:v>34.855625000000003</c:v>
                </c:pt>
                <c:pt idx="817">
                  <c:v>34.855625000000003</c:v>
                </c:pt>
                <c:pt idx="818">
                  <c:v>34.947781249999998</c:v>
                </c:pt>
                <c:pt idx="819">
                  <c:v>34.790082031250002</c:v>
                </c:pt>
                <c:pt idx="820">
                  <c:v>34.908285156250003</c:v>
                </c:pt>
                <c:pt idx="821">
                  <c:v>34.908285156250003</c:v>
                </c:pt>
                <c:pt idx="822">
                  <c:v>34.967441406250003</c:v>
                </c:pt>
                <c:pt idx="823">
                  <c:v>34.967441406250003</c:v>
                </c:pt>
                <c:pt idx="824">
                  <c:v>35.063734375000003</c:v>
                </c:pt>
                <c:pt idx="825">
                  <c:v>35.045179687500003</c:v>
                </c:pt>
                <c:pt idx="826">
                  <c:v>35.085507812499998</c:v>
                </c:pt>
                <c:pt idx="827">
                  <c:v>35.085507812499998</c:v>
                </c:pt>
                <c:pt idx="828">
                  <c:v>34.911527343750002</c:v>
                </c:pt>
                <c:pt idx="829">
                  <c:v>34.962183593749998</c:v>
                </c:pt>
                <c:pt idx="830">
                  <c:v>34.896718749999998</c:v>
                </c:pt>
                <c:pt idx="831">
                  <c:v>34.896718749999998</c:v>
                </c:pt>
                <c:pt idx="832">
                  <c:v>35.052781250000002</c:v>
                </c:pt>
                <c:pt idx="833">
                  <c:v>35.052781250000002</c:v>
                </c:pt>
                <c:pt idx="834">
                  <c:v>34.964640625000001</c:v>
                </c:pt>
                <c:pt idx="835">
                  <c:v>34.844710937499997</c:v>
                </c:pt>
                <c:pt idx="836">
                  <c:v>34.825992187499999</c:v>
                </c:pt>
                <c:pt idx="837">
                  <c:v>34.825992187499999</c:v>
                </c:pt>
                <c:pt idx="838">
                  <c:v>34.9160859375</c:v>
                </c:pt>
                <c:pt idx="839">
                  <c:v>34.879539062500001</c:v>
                </c:pt>
                <c:pt idx="840">
                  <c:v>34.879539062500001</c:v>
                </c:pt>
                <c:pt idx="841">
                  <c:v>34.894582031250003</c:v>
                </c:pt>
                <c:pt idx="842">
                  <c:v>34.95584765625</c:v>
                </c:pt>
                <c:pt idx="843">
                  <c:v>34.95584765625</c:v>
                </c:pt>
                <c:pt idx="844">
                  <c:v>34.845761718749998</c:v>
                </c:pt>
                <c:pt idx="845">
                  <c:v>34.8908671875</c:v>
                </c:pt>
                <c:pt idx="846">
                  <c:v>34.8908671875</c:v>
                </c:pt>
                <c:pt idx="847">
                  <c:v>34.827523437499998</c:v>
                </c:pt>
                <c:pt idx="848">
                  <c:v>34.991332031250003</c:v>
                </c:pt>
                <c:pt idx="849">
                  <c:v>34.986757812500002</c:v>
                </c:pt>
                <c:pt idx="850">
                  <c:v>35.0848203125</c:v>
                </c:pt>
                <c:pt idx="851">
                  <c:v>34.971789062500001</c:v>
                </c:pt>
                <c:pt idx="852">
                  <c:v>34.971789062500001</c:v>
                </c:pt>
                <c:pt idx="853">
                  <c:v>34.966890624999998</c:v>
                </c:pt>
                <c:pt idx="854">
                  <c:v>35.061371093749997</c:v>
                </c:pt>
                <c:pt idx="855">
                  <c:v>35.005671874999997</c:v>
                </c:pt>
                <c:pt idx="856">
                  <c:v>35.005671874999997</c:v>
                </c:pt>
                <c:pt idx="857">
                  <c:v>35.008710937499998</c:v>
                </c:pt>
                <c:pt idx="858">
                  <c:v>34.857335937499997</c:v>
                </c:pt>
                <c:pt idx="859">
                  <c:v>34.942722656249998</c:v>
                </c:pt>
                <c:pt idx="860">
                  <c:v>34.989132812500003</c:v>
                </c:pt>
                <c:pt idx="861">
                  <c:v>35.006359375000002</c:v>
                </c:pt>
                <c:pt idx="862">
                  <c:v>35.006359375000002</c:v>
                </c:pt>
                <c:pt idx="863">
                  <c:v>34.9853515625</c:v>
                </c:pt>
                <c:pt idx="864">
                  <c:v>34.993300781249999</c:v>
                </c:pt>
                <c:pt idx="865">
                  <c:v>34.993300781249999</c:v>
                </c:pt>
                <c:pt idx="866">
                  <c:v>34.9740859375</c:v>
                </c:pt>
                <c:pt idx="867">
                  <c:v>34.943390624999999</c:v>
                </c:pt>
                <c:pt idx="868">
                  <c:v>34.943390624999999</c:v>
                </c:pt>
                <c:pt idx="869">
                  <c:v>34.954058593749998</c:v>
                </c:pt>
                <c:pt idx="870">
                  <c:v>34.884011718750003</c:v>
                </c:pt>
                <c:pt idx="871">
                  <c:v>34.884011718750003</c:v>
                </c:pt>
                <c:pt idx="872">
                  <c:v>35.030523437500001</c:v>
                </c:pt>
                <c:pt idx="873">
                  <c:v>35.133437499999999</c:v>
                </c:pt>
                <c:pt idx="874">
                  <c:v>34.937894531250002</c:v>
                </c:pt>
                <c:pt idx="875">
                  <c:v>34.937894531250002</c:v>
                </c:pt>
                <c:pt idx="876">
                  <c:v>34.980242187499996</c:v>
                </c:pt>
                <c:pt idx="877">
                  <c:v>34.980242187499996</c:v>
                </c:pt>
                <c:pt idx="878">
                  <c:v>35.069148437499997</c:v>
                </c:pt>
                <c:pt idx="879">
                  <c:v>35.052148437500001</c:v>
                </c:pt>
                <c:pt idx="880">
                  <c:v>34.892164062500001</c:v>
                </c:pt>
                <c:pt idx="881">
                  <c:v>34.892164062500001</c:v>
                </c:pt>
                <c:pt idx="882">
                  <c:v>34.777093749999999</c:v>
                </c:pt>
                <c:pt idx="883">
                  <c:v>34.759343749999999</c:v>
                </c:pt>
                <c:pt idx="884">
                  <c:v>34.8665234375</c:v>
                </c:pt>
                <c:pt idx="885">
                  <c:v>34.957539062499997</c:v>
                </c:pt>
                <c:pt idx="886">
                  <c:v>34.936101562499999</c:v>
                </c:pt>
                <c:pt idx="887">
                  <c:v>34.936101562499999</c:v>
                </c:pt>
                <c:pt idx="888">
                  <c:v>34.8085234375</c:v>
                </c:pt>
                <c:pt idx="889">
                  <c:v>34.874042968749997</c:v>
                </c:pt>
                <c:pt idx="890">
                  <c:v>34.874042968749997</c:v>
                </c:pt>
                <c:pt idx="891">
                  <c:v>35.071195312500002</c:v>
                </c:pt>
                <c:pt idx="892">
                  <c:v>35.129761718749997</c:v>
                </c:pt>
                <c:pt idx="893">
                  <c:v>35.001554687499997</c:v>
                </c:pt>
                <c:pt idx="894">
                  <c:v>34.952242187499998</c:v>
                </c:pt>
                <c:pt idx="895">
                  <c:v>34.815757812500003</c:v>
                </c:pt>
                <c:pt idx="896">
                  <c:v>34.815757812500003</c:v>
                </c:pt>
                <c:pt idx="897">
                  <c:v>35.06420703125</c:v>
                </c:pt>
                <c:pt idx="898">
                  <c:v>35.083480468749997</c:v>
                </c:pt>
                <c:pt idx="899">
                  <c:v>35.06490625</c:v>
                </c:pt>
                <c:pt idx="900">
                  <c:v>35.06490625</c:v>
                </c:pt>
                <c:pt idx="901">
                  <c:v>34.983265625000001</c:v>
                </c:pt>
                <c:pt idx="902">
                  <c:v>35.19318359375</c:v>
                </c:pt>
                <c:pt idx="903">
                  <c:v>35.313859375</c:v>
                </c:pt>
                <c:pt idx="904">
                  <c:v>34.918472656250003</c:v>
                </c:pt>
                <c:pt idx="905">
                  <c:v>34.8910078125</c:v>
                </c:pt>
                <c:pt idx="906">
                  <c:v>34.8910078125</c:v>
                </c:pt>
                <c:pt idx="907">
                  <c:v>34.931320312499999</c:v>
                </c:pt>
                <c:pt idx="908">
                  <c:v>34.9775390625</c:v>
                </c:pt>
                <c:pt idx="909">
                  <c:v>34.9775390625</c:v>
                </c:pt>
                <c:pt idx="910">
                  <c:v>34.751691406250004</c:v>
                </c:pt>
                <c:pt idx="911">
                  <c:v>34.82387109375</c:v>
                </c:pt>
                <c:pt idx="912">
                  <c:v>34.742109374999998</c:v>
                </c:pt>
                <c:pt idx="913">
                  <c:v>34.837765625000003</c:v>
                </c:pt>
                <c:pt idx="914">
                  <c:v>34.837765625000003</c:v>
                </c:pt>
                <c:pt idx="915">
                  <c:v>34.798335937499999</c:v>
                </c:pt>
                <c:pt idx="916">
                  <c:v>34.871332031249999</c:v>
                </c:pt>
                <c:pt idx="917">
                  <c:v>35.059273437500003</c:v>
                </c:pt>
                <c:pt idx="918">
                  <c:v>35.059273437500003</c:v>
                </c:pt>
                <c:pt idx="919">
                  <c:v>35.072972656250002</c:v>
                </c:pt>
                <c:pt idx="920">
                  <c:v>35.003203124999999</c:v>
                </c:pt>
                <c:pt idx="921">
                  <c:v>34.906406250000003</c:v>
                </c:pt>
                <c:pt idx="922">
                  <c:v>34.906406250000003</c:v>
                </c:pt>
                <c:pt idx="923">
                  <c:v>35.003675781250003</c:v>
                </c:pt>
                <c:pt idx="924">
                  <c:v>34.918742187500001</c:v>
                </c:pt>
                <c:pt idx="925">
                  <c:v>35.066378906250002</c:v>
                </c:pt>
                <c:pt idx="926">
                  <c:v>35.066378906250002</c:v>
                </c:pt>
                <c:pt idx="927">
                  <c:v>35.008113281249997</c:v>
                </c:pt>
                <c:pt idx="928">
                  <c:v>34.999124999999999</c:v>
                </c:pt>
                <c:pt idx="929">
                  <c:v>34.89749609375</c:v>
                </c:pt>
                <c:pt idx="930">
                  <c:v>34.950777343749998</c:v>
                </c:pt>
                <c:pt idx="931">
                  <c:v>35.026394531249998</c:v>
                </c:pt>
                <c:pt idx="932">
                  <c:v>35.026394531249998</c:v>
                </c:pt>
                <c:pt idx="933">
                  <c:v>35.045531250000003</c:v>
                </c:pt>
                <c:pt idx="934">
                  <c:v>35.087398437499999</c:v>
                </c:pt>
                <c:pt idx="935">
                  <c:v>35.087398437499999</c:v>
                </c:pt>
                <c:pt idx="936">
                  <c:v>35.011457031250004</c:v>
                </c:pt>
                <c:pt idx="937">
                  <c:v>35.181261718750001</c:v>
                </c:pt>
                <c:pt idx="938">
                  <c:v>35.129320312499999</c:v>
                </c:pt>
                <c:pt idx="939">
                  <c:v>35.211257812500001</c:v>
                </c:pt>
                <c:pt idx="940">
                  <c:v>35.0774609375</c:v>
                </c:pt>
                <c:pt idx="941">
                  <c:v>35.0774609375</c:v>
                </c:pt>
                <c:pt idx="942">
                  <c:v>34.962621093750002</c:v>
                </c:pt>
                <c:pt idx="943">
                  <c:v>35.072914062499997</c:v>
                </c:pt>
                <c:pt idx="944">
                  <c:v>35.083976562499998</c:v>
                </c:pt>
                <c:pt idx="945">
                  <c:v>35.083976562499998</c:v>
                </c:pt>
                <c:pt idx="946">
                  <c:v>35.122128906249998</c:v>
                </c:pt>
                <c:pt idx="947">
                  <c:v>35.091253906250003</c:v>
                </c:pt>
                <c:pt idx="948">
                  <c:v>35.0350859375</c:v>
                </c:pt>
                <c:pt idx="949">
                  <c:v>35.1420546875</c:v>
                </c:pt>
                <c:pt idx="950">
                  <c:v>35.046027343749998</c:v>
                </c:pt>
                <c:pt idx="951">
                  <c:v>35.046027343749998</c:v>
                </c:pt>
                <c:pt idx="952">
                  <c:v>35.036503906249997</c:v>
                </c:pt>
                <c:pt idx="953">
                  <c:v>34.936238281249999</c:v>
                </c:pt>
                <c:pt idx="954">
                  <c:v>34.936238281249999</c:v>
                </c:pt>
                <c:pt idx="955">
                  <c:v>34.9078203125</c:v>
                </c:pt>
                <c:pt idx="956">
                  <c:v>34.936957031250003</c:v>
                </c:pt>
                <c:pt idx="957">
                  <c:v>34.895066406250002</c:v>
                </c:pt>
                <c:pt idx="958">
                  <c:v>34.98591015625</c:v>
                </c:pt>
                <c:pt idx="959">
                  <c:v>34.938355468749997</c:v>
                </c:pt>
                <c:pt idx="960">
                  <c:v>34.914175781250002</c:v>
                </c:pt>
                <c:pt idx="961">
                  <c:v>34.914175781250002</c:v>
                </c:pt>
                <c:pt idx="962">
                  <c:v>34.9972109375</c:v>
                </c:pt>
                <c:pt idx="963">
                  <c:v>34.862460937500003</c:v>
                </c:pt>
                <c:pt idx="964">
                  <c:v>34.862460937500003</c:v>
                </c:pt>
                <c:pt idx="965">
                  <c:v>35.074082031250001</c:v>
                </c:pt>
                <c:pt idx="966">
                  <c:v>34.958093750000003</c:v>
                </c:pt>
                <c:pt idx="967">
                  <c:v>34.958093750000003</c:v>
                </c:pt>
                <c:pt idx="968">
                  <c:v>35.12963671875</c:v>
                </c:pt>
                <c:pt idx="969">
                  <c:v>35.11450390625</c:v>
                </c:pt>
                <c:pt idx="970">
                  <c:v>35.11450390625</c:v>
                </c:pt>
                <c:pt idx="971">
                  <c:v>35.208109374999999</c:v>
                </c:pt>
                <c:pt idx="972">
                  <c:v>35.134195312499997</c:v>
                </c:pt>
                <c:pt idx="973">
                  <c:v>35.093058593750001</c:v>
                </c:pt>
                <c:pt idx="974">
                  <c:v>35.093058593750001</c:v>
                </c:pt>
                <c:pt idx="975">
                  <c:v>34.906210937499999</c:v>
                </c:pt>
                <c:pt idx="976">
                  <c:v>34.906210937499999</c:v>
                </c:pt>
                <c:pt idx="977">
                  <c:v>35.04743359375</c:v>
                </c:pt>
                <c:pt idx="978">
                  <c:v>35.025609375000002</c:v>
                </c:pt>
                <c:pt idx="979">
                  <c:v>34.869570312500002</c:v>
                </c:pt>
                <c:pt idx="980">
                  <c:v>34.869570312500002</c:v>
                </c:pt>
                <c:pt idx="981">
                  <c:v>35.139808593749997</c:v>
                </c:pt>
                <c:pt idx="982">
                  <c:v>35.114804687499998</c:v>
                </c:pt>
                <c:pt idx="983">
                  <c:v>34.993648437499999</c:v>
                </c:pt>
                <c:pt idx="984">
                  <c:v>34.865847656249997</c:v>
                </c:pt>
                <c:pt idx="985">
                  <c:v>34.891378906249997</c:v>
                </c:pt>
                <c:pt idx="986">
                  <c:v>34.891378906249997</c:v>
                </c:pt>
                <c:pt idx="987">
                  <c:v>34.969124999999998</c:v>
                </c:pt>
                <c:pt idx="988">
                  <c:v>34.878539062500003</c:v>
                </c:pt>
                <c:pt idx="989">
                  <c:v>34.917695312500001</c:v>
                </c:pt>
                <c:pt idx="990">
                  <c:v>34.917695312500001</c:v>
                </c:pt>
                <c:pt idx="991">
                  <c:v>34.881054687499997</c:v>
                </c:pt>
                <c:pt idx="992">
                  <c:v>35.059835937499997</c:v>
                </c:pt>
                <c:pt idx="993">
                  <c:v>35.059835937499997</c:v>
                </c:pt>
                <c:pt idx="994">
                  <c:v>35.009773437500002</c:v>
                </c:pt>
                <c:pt idx="995">
                  <c:v>35.0260546875</c:v>
                </c:pt>
                <c:pt idx="996">
                  <c:v>35.0260546875</c:v>
                </c:pt>
                <c:pt idx="997">
                  <c:v>35.055335937499997</c:v>
                </c:pt>
                <c:pt idx="998">
                  <c:v>34.889398437499999</c:v>
                </c:pt>
                <c:pt idx="999">
                  <c:v>34.889398437499999</c:v>
                </c:pt>
                <c:pt idx="1000">
                  <c:v>34.913007812499998</c:v>
                </c:pt>
                <c:pt idx="1001">
                  <c:v>35.07673046875</c:v>
                </c:pt>
                <c:pt idx="1002">
                  <c:v>35.07673046875</c:v>
                </c:pt>
                <c:pt idx="1003">
                  <c:v>35.002742187499997</c:v>
                </c:pt>
                <c:pt idx="1004">
                  <c:v>34.859039062500003</c:v>
                </c:pt>
                <c:pt idx="1005">
                  <c:v>34.859039062500003</c:v>
                </c:pt>
                <c:pt idx="1006">
                  <c:v>34.932445312500001</c:v>
                </c:pt>
                <c:pt idx="1007">
                  <c:v>34.901316406249997</c:v>
                </c:pt>
                <c:pt idx="1008">
                  <c:v>35.006539062500003</c:v>
                </c:pt>
                <c:pt idx="1009">
                  <c:v>34.98102734375</c:v>
                </c:pt>
                <c:pt idx="1010">
                  <c:v>34.960328124999997</c:v>
                </c:pt>
                <c:pt idx="1011">
                  <c:v>34.960328124999997</c:v>
                </c:pt>
                <c:pt idx="1012">
                  <c:v>34.861320312499998</c:v>
                </c:pt>
                <c:pt idx="1013">
                  <c:v>34.785406250000001</c:v>
                </c:pt>
                <c:pt idx="1014">
                  <c:v>34.904117187499999</c:v>
                </c:pt>
                <c:pt idx="1015">
                  <c:v>34.904117187499999</c:v>
                </c:pt>
                <c:pt idx="1016">
                  <c:v>34.7329453125</c:v>
                </c:pt>
                <c:pt idx="1017">
                  <c:v>34.805355468750001</c:v>
                </c:pt>
                <c:pt idx="1018">
                  <c:v>34.841949218750003</c:v>
                </c:pt>
                <c:pt idx="1019">
                  <c:v>34.936742187500002</c:v>
                </c:pt>
                <c:pt idx="1020">
                  <c:v>35.184976562499997</c:v>
                </c:pt>
                <c:pt idx="1021">
                  <c:v>35.184976562499997</c:v>
                </c:pt>
                <c:pt idx="1022">
                  <c:v>35.211714843750002</c:v>
                </c:pt>
                <c:pt idx="1023">
                  <c:v>35.197757812500001</c:v>
                </c:pt>
                <c:pt idx="1024">
                  <c:v>34.896304687499999</c:v>
                </c:pt>
                <c:pt idx="1025">
                  <c:v>34.896304687499999</c:v>
                </c:pt>
                <c:pt idx="1026">
                  <c:v>34.89958984375</c:v>
                </c:pt>
                <c:pt idx="1027">
                  <c:v>35.261562499999997</c:v>
                </c:pt>
                <c:pt idx="1028">
                  <c:v>35.157101562500003</c:v>
                </c:pt>
                <c:pt idx="1029">
                  <c:v>35.167355468750003</c:v>
                </c:pt>
                <c:pt idx="1030">
                  <c:v>35.129046875</c:v>
                </c:pt>
                <c:pt idx="1031">
                  <c:v>35.129046875</c:v>
                </c:pt>
                <c:pt idx="1032">
                  <c:v>35.001632812499999</c:v>
                </c:pt>
                <c:pt idx="1033">
                  <c:v>35.0607578125</c:v>
                </c:pt>
                <c:pt idx="1034">
                  <c:v>34.885019531250002</c:v>
                </c:pt>
                <c:pt idx="1035">
                  <c:v>34.885019531250002</c:v>
                </c:pt>
                <c:pt idx="1036">
                  <c:v>34.992332031250001</c:v>
                </c:pt>
                <c:pt idx="1037">
                  <c:v>34.860296875000003</c:v>
                </c:pt>
                <c:pt idx="1038">
                  <c:v>35.203847656249998</c:v>
                </c:pt>
                <c:pt idx="1039">
                  <c:v>35.126085937500001</c:v>
                </c:pt>
                <c:pt idx="1040">
                  <c:v>34.881210937500001</c:v>
                </c:pt>
                <c:pt idx="1041">
                  <c:v>34.881210937500001</c:v>
                </c:pt>
                <c:pt idx="1042">
                  <c:v>35.034089843750003</c:v>
                </c:pt>
                <c:pt idx="1043">
                  <c:v>34.802500000000002</c:v>
                </c:pt>
                <c:pt idx="1044">
                  <c:v>34.802500000000002</c:v>
                </c:pt>
                <c:pt idx="1045">
                  <c:v>34.823609374999997</c:v>
                </c:pt>
                <c:pt idx="1046">
                  <c:v>34.991480468749998</c:v>
                </c:pt>
                <c:pt idx="1047">
                  <c:v>34.991480468749998</c:v>
                </c:pt>
                <c:pt idx="1048">
                  <c:v>35.257851562500001</c:v>
                </c:pt>
                <c:pt idx="1049">
                  <c:v>35.105914062499998</c:v>
                </c:pt>
                <c:pt idx="1050">
                  <c:v>35.105914062499998</c:v>
                </c:pt>
                <c:pt idx="1051">
                  <c:v>35.04045703125</c:v>
                </c:pt>
                <c:pt idx="1052">
                  <c:v>34.9157734375</c:v>
                </c:pt>
                <c:pt idx="1053">
                  <c:v>34.94880078125</c:v>
                </c:pt>
                <c:pt idx="1054">
                  <c:v>34.94880078125</c:v>
                </c:pt>
                <c:pt idx="1055">
                  <c:v>35.0284609375</c:v>
                </c:pt>
                <c:pt idx="1056">
                  <c:v>35.0284609375</c:v>
                </c:pt>
                <c:pt idx="1057">
                  <c:v>35.167546874999999</c:v>
                </c:pt>
                <c:pt idx="1058">
                  <c:v>34.736714843750001</c:v>
                </c:pt>
                <c:pt idx="1059">
                  <c:v>34.961648437500003</c:v>
                </c:pt>
                <c:pt idx="1060">
                  <c:v>34.961648437500003</c:v>
                </c:pt>
                <c:pt idx="1061">
                  <c:v>35.101972656249998</c:v>
                </c:pt>
                <c:pt idx="1062">
                  <c:v>35.237726562500001</c:v>
                </c:pt>
                <c:pt idx="1063">
                  <c:v>35.32680078125</c:v>
                </c:pt>
                <c:pt idx="1064">
                  <c:v>34.9386875</c:v>
                </c:pt>
                <c:pt idx="1065">
                  <c:v>35.050261718750001</c:v>
                </c:pt>
                <c:pt idx="1066">
                  <c:v>35.050261718750001</c:v>
                </c:pt>
                <c:pt idx="1067">
                  <c:v>35.045937500000001</c:v>
                </c:pt>
                <c:pt idx="1068">
                  <c:v>34.866183593750002</c:v>
                </c:pt>
                <c:pt idx="1069">
                  <c:v>34.969441406249999</c:v>
                </c:pt>
                <c:pt idx="1070">
                  <c:v>34.969441406249999</c:v>
                </c:pt>
                <c:pt idx="1071">
                  <c:v>35.081371093750001</c:v>
                </c:pt>
                <c:pt idx="1072">
                  <c:v>34.992496093749999</c:v>
                </c:pt>
                <c:pt idx="1073">
                  <c:v>34.9173046875</c:v>
                </c:pt>
                <c:pt idx="1074">
                  <c:v>34.689273437499999</c:v>
                </c:pt>
                <c:pt idx="1075">
                  <c:v>34.741738281250001</c:v>
                </c:pt>
                <c:pt idx="1076">
                  <c:v>34.741738281250001</c:v>
                </c:pt>
                <c:pt idx="1077">
                  <c:v>34.7096796875</c:v>
                </c:pt>
                <c:pt idx="1078">
                  <c:v>34.636585937500001</c:v>
                </c:pt>
                <c:pt idx="1079">
                  <c:v>34.636585937500001</c:v>
                </c:pt>
                <c:pt idx="1080">
                  <c:v>35.145835937500003</c:v>
                </c:pt>
                <c:pt idx="1081">
                  <c:v>35.074800781249998</c:v>
                </c:pt>
                <c:pt idx="1082">
                  <c:v>35.163769531249997</c:v>
                </c:pt>
                <c:pt idx="1083">
                  <c:v>34.824695312499998</c:v>
                </c:pt>
                <c:pt idx="1084">
                  <c:v>34.744214843750001</c:v>
                </c:pt>
                <c:pt idx="1085">
                  <c:v>35.18676953125</c:v>
                </c:pt>
                <c:pt idx="1086">
                  <c:v>35.18676953125</c:v>
                </c:pt>
                <c:pt idx="1087">
                  <c:v>35.291613281250001</c:v>
                </c:pt>
                <c:pt idx="1088">
                  <c:v>35.278082031250001</c:v>
                </c:pt>
                <c:pt idx="1089">
                  <c:v>35.278082031250001</c:v>
                </c:pt>
                <c:pt idx="1090">
                  <c:v>35.08416015625</c:v>
                </c:pt>
                <c:pt idx="1091">
                  <c:v>34.967441406250003</c:v>
                </c:pt>
                <c:pt idx="1092">
                  <c:v>34.999136718750002</c:v>
                </c:pt>
                <c:pt idx="1093">
                  <c:v>34.78316796875</c:v>
                </c:pt>
                <c:pt idx="1094">
                  <c:v>35.086933593749997</c:v>
                </c:pt>
                <c:pt idx="1095">
                  <c:v>35.086933593749997</c:v>
                </c:pt>
                <c:pt idx="1096">
                  <c:v>35.009246093750001</c:v>
                </c:pt>
                <c:pt idx="1097">
                  <c:v>35.155281250000002</c:v>
                </c:pt>
                <c:pt idx="1098">
                  <c:v>35.155281250000002</c:v>
                </c:pt>
                <c:pt idx="1099">
                  <c:v>35.178179687499998</c:v>
                </c:pt>
                <c:pt idx="1100">
                  <c:v>35.076980468750001</c:v>
                </c:pt>
                <c:pt idx="1101">
                  <c:v>35.076980468750001</c:v>
                </c:pt>
                <c:pt idx="1102">
                  <c:v>34.865035156250002</c:v>
                </c:pt>
                <c:pt idx="1103">
                  <c:v>34.896195312499998</c:v>
                </c:pt>
                <c:pt idx="1104">
                  <c:v>34.979558593749999</c:v>
                </c:pt>
                <c:pt idx="1105">
                  <c:v>34.979558593749999</c:v>
                </c:pt>
                <c:pt idx="1106">
                  <c:v>34.926742187499997</c:v>
                </c:pt>
                <c:pt idx="1107">
                  <c:v>35.143230468749998</c:v>
                </c:pt>
                <c:pt idx="1108">
                  <c:v>35.143230468749998</c:v>
                </c:pt>
                <c:pt idx="1109">
                  <c:v>34.921066406249999</c:v>
                </c:pt>
                <c:pt idx="1110">
                  <c:v>35.137789062499998</c:v>
                </c:pt>
                <c:pt idx="1111">
                  <c:v>35.137789062499998</c:v>
                </c:pt>
                <c:pt idx="1112">
                  <c:v>35.022167968749997</c:v>
                </c:pt>
                <c:pt idx="1113">
                  <c:v>35.140789062499998</c:v>
                </c:pt>
                <c:pt idx="1114">
                  <c:v>35.140789062499998</c:v>
                </c:pt>
                <c:pt idx="1115">
                  <c:v>35.065976562499998</c:v>
                </c:pt>
                <c:pt idx="1116">
                  <c:v>35.126859375000002</c:v>
                </c:pt>
                <c:pt idx="1117">
                  <c:v>35.074109374999999</c:v>
                </c:pt>
                <c:pt idx="1118">
                  <c:v>35.178898437500003</c:v>
                </c:pt>
                <c:pt idx="1119">
                  <c:v>35.26551953125</c:v>
                </c:pt>
                <c:pt idx="1120">
                  <c:v>35.26551953125</c:v>
                </c:pt>
                <c:pt idx="1121">
                  <c:v>34.800824218750002</c:v>
                </c:pt>
                <c:pt idx="1122">
                  <c:v>34.87126953125</c:v>
                </c:pt>
                <c:pt idx="1123">
                  <c:v>34.930867187499999</c:v>
                </c:pt>
                <c:pt idx="1124">
                  <c:v>34.930867187499999</c:v>
                </c:pt>
                <c:pt idx="1125">
                  <c:v>35.240289062499997</c:v>
                </c:pt>
                <c:pt idx="1126">
                  <c:v>35.28616796875</c:v>
                </c:pt>
                <c:pt idx="1127">
                  <c:v>35.044707031249999</c:v>
                </c:pt>
                <c:pt idx="1128">
                  <c:v>35.167289062499997</c:v>
                </c:pt>
                <c:pt idx="1129">
                  <c:v>35.012593750000001</c:v>
                </c:pt>
                <c:pt idx="1130">
                  <c:v>35.012593750000001</c:v>
                </c:pt>
                <c:pt idx="1131">
                  <c:v>34.8294140625</c:v>
                </c:pt>
                <c:pt idx="1132">
                  <c:v>34.793648437500003</c:v>
                </c:pt>
                <c:pt idx="1133">
                  <c:v>34.793648437500003</c:v>
                </c:pt>
                <c:pt idx="1134">
                  <c:v>34.980339843750002</c:v>
                </c:pt>
                <c:pt idx="1135">
                  <c:v>35.066382812500002</c:v>
                </c:pt>
                <c:pt idx="1136">
                  <c:v>35.0456171875</c:v>
                </c:pt>
                <c:pt idx="1137">
                  <c:v>34.9477890625</c:v>
                </c:pt>
                <c:pt idx="1138">
                  <c:v>34.786707031250003</c:v>
                </c:pt>
                <c:pt idx="1139">
                  <c:v>34.671937499999999</c:v>
                </c:pt>
                <c:pt idx="1140">
                  <c:v>34.671937499999999</c:v>
                </c:pt>
                <c:pt idx="1141">
                  <c:v>34.94363671875</c:v>
                </c:pt>
                <c:pt idx="1142">
                  <c:v>34.961769531249999</c:v>
                </c:pt>
                <c:pt idx="1143">
                  <c:v>34.961769531249999</c:v>
                </c:pt>
                <c:pt idx="1144">
                  <c:v>35.328214843749997</c:v>
                </c:pt>
                <c:pt idx="1145">
                  <c:v>35.109921874999998</c:v>
                </c:pt>
                <c:pt idx="1146">
                  <c:v>35.049257812500002</c:v>
                </c:pt>
                <c:pt idx="1147">
                  <c:v>34.989351562499998</c:v>
                </c:pt>
                <c:pt idx="1148">
                  <c:v>34.936460937500001</c:v>
                </c:pt>
                <c:pt idx="1149">
                  <c:v>34.936460937500001</c:v>
                </c:pt>
                <c:pt idx="1150">
                  <c:v>35.249605468749998</c:v>
                </c:pt>
                <c:pt idx="1151">
                  <c:v>35.072835937500003</c:v>
                </c:pt>
                <c:pt idx="1152">
                  <c:v>35.109917968749997</c:v>
                </c:pt>
                <c:pt idx="1153">
                  <c:v>35.109917968749997</c:v>
                </c:pt>
                <c:pt idx="1154">
                  <c:v>34.922890625000001</c:v>
                </c:pt>
                <c:pt idx="1155">
                  <c:v>34.920289062499997</c:v>
                </c:pt>
                <c:pt idx="1156">
                  <c:v>34.920289062499997</c:v>
                </c:pt>
                <c:pt idx="1157">
                  <c:v>34.824328125000001</c:v>
                </c:pt>
                <c:pt idx="1158">
                  <c:v>35.001203125000004</c:v>
                </c:pt>
                <c:pt idx="1159">
                  <c:v>35.001203125000004</c:v>
                </c:pt>
                <c:pt idx="1160">
                  <c:v>35.1784296875</c:v>
                </c:pt>
                <c:pt idx="1161">
                  <c:v>34.9765625</c:v>
                </c:pt>
                <c:pt idx="1162">
                  <c:v>34.9528125</c:v>
                </c:pt>
                <c:pt idx="1163">
                  <c:v>34.9528125</c:v>
                </c:pt>
                <c:pt idx="1164">
                  <c:v>34.711195312500003</c:v>
                </c:pt>
                <c:pt idx="1165">
                  <c:v>34.711195312500003</c:v>
                </c:pt>
                <c:pt idx="1166">
                  <c:v>34.780960937499998</c:v>
                </c:pt>
                <c:pt idx="1167">
                  <c:v>34.861378906250003</c:v>
                </c:pt>
                <c:pt idx="1168">
                  <c:v>35.146179687500002</c:v>
                </c:pt>
                <c:pt idx="1169">
                  <c:v>35.146179687500002</c:v>
                </c:pt>
                <c:pt idx="1170">
                  <c:v>35.058292968750003</c:v>
                </c:pt>
                <c:pt idx="1171">
                  <c:v>35.148179687499997</c:v>
                </c:pt>
                <c:pt idx="1172">
                  <c:v>35.148179687499997</c:v>
                </c:pt>
                <c:pt idx="1173">
                  <c:v>34.997570312500002</c:v>
                </c:pt>
                <c:pt idx="1174">
                  <c:v>35.290398437500002</c:v>
                </c:pt>
                <c:pt idx="1175">
                  <c:v>35.290398437500002</c:v>
                </c:pt>
                <c:pt idx="1176">
                  <c:v>35.074265625000002</c:v>
                </c:pt>
                <c:pt idx="1177">
                  <c:v>34.954039062500001</c:v>
                </c:pt>
                <c:pt idx="1178">
                  <c:v>35.204191406249997</c:v>
                </c:pt>
                <c:pt idx="1179">
                  <c:v>35.204191406249997</c:v>
                </c:pt>
                <c:pt idx="1180">
                  <c:v>34.928070312499997</c:v>
                </c:pt>
                <c:pt idx="1181">
                  <c:v>35.054496093749997</c:v>
                </c:pt>
                <c:pt idx="1182">
                  <c:v>34.912578125000003</c:v>
                </c:pt>
                <c:pt idx="1183">
                  <c:v>34.818249999999999</c:v>
                </c:pt>
                <c:pt idx="1184">
                  <c:v>35.05186328125</c:v>
                </c:pt>
                <c:pt idx="1185">
                  <c:v>35.05186328125</c:v>
                </c:pt>
                <c:pt idx="1186">
                  <c:v>34.857460937500001</c:v>
                </c:pt>
                <c:pt idx="1187">
                  <c:v>34.874937500000001</c:v>
                </c:pt>
                <c:pt idx="1188">
                  <c:v>34.737195312499999</c:v>
                </c:pt>
                <c:pt idx="1189">
                  <c:v>34.737195312499999</c:v>
                </c:pt>
                <c:pt idx="1190">
                  <c:v>34.9401171875</c:v>
                </c:pt>
                <c:pt idx="1191">
                  <c:v>35.043992187500002</c:v>
                </c:pt>
                <c:pt idx="1192">
                  <c:v>34.885726562499997</c:v>
                </c:pt>
                <c:pt idx="1193">
                  <c:v>34.771250000000002</c:v>
                </c:pt>
                <c:pt idx="1194">
                  <c:v>34.747304687499998</c:v>
                </c:pt>
                <c:pt idx="1195">
                  <c:v>34.747304687499998</c:v>
                </c:pt>
                <c:pt idx="1196">
                  <c:v>34.860605468750002</c:v>
                </c:pt>
                <c:pt idx="1197">
                  <c:v>34.959410156250001</c:v>
                </c:pt>
                <c:pt idx="1198">
                  <c:v>34.89344921875</c:v>
                </c:pt>
                <c:pt idx="1199">
                  <c:v>34.89344921875</c:v>
                </c:pt>
                <c:pt idx="1200">
                  <c:v>35.186167968749999</c:v>
                </c:pt>
                <c:pt idx="1201">
                  <c:v>35.186167968749999</c:v>
                </c:pt>
                <c:pt idx="1202">
                  <c:v>34.950093750000001</c:v>
                </c:pt>
                <c:pt idx="1203">
                  <c:v>35.169054687500001</c:v>
                </c:pt>
                <c:pt idx="1204">
                  <c:v>35.178277343749997</c:v>
                </c:pt>
                <c:pt idx="1205">
                  <c:v>35.178277343749997</c:v>
                </c:pt>
                <c:pt idx="1206">
                  <c:v>35.138898437500004</c:v>
                </c:pt>
                <c:pt idx="1207">
                  <c:v>35.301097656250001</c:v>
                </c:pt>
                <c:pt idx="1208">
                  <c:v>35.022929687500003</c:v>
                </c:pt>
                <c:pt idx="1209">
                  <c:v>34.987941406250002</c:v>
                </c:pt>
                <c:pt idx="1210">
                  <c:v>34.816816406249998</c:v>
                </c:pt>
                <c:pt idx="1211">
                  <c:v>34.816816406249998</c:v>
                </c:pt>
                <c:pt idx="1212">
                  <c:v>34.765332031249997</c:v>
                </c:pt>
                <c:pt idx="1213">
                  <c:v>34.934914062499999</c:v>
                </c:pt>
                <c:pt idx="1214">
                  <c:v>35.086117187500001</c:v>
                </c:pt>
                <c:pt idx="1215">
                  <c:v>35.086117187500001</c:v>
                </c:pt>
                <c:pt idx="1216">
                  <c:v>35.215699218749997</c:v>
                </c:pt>
                <c:pt idx="1217">
                  <c:v>35.001425781249999</c:v>
                </c:pt>
                <c:pt idx="1218">
                  <c:v>35.010382812499998</c:v>
                </c:pt>
                <c:pt idx="1219">
                  <c:v>34.960863281249999</c:v>
                </c:pt>
                <c:pt idx="1220">
                  <c:v>34.6926953125</c:v>
                </c:pt>
                <c:pt idx="1221">
                  <c:v>34.6926953125</c:v>
                </c:pt>
                <c:pt idx="1222">
                  <c:v>34.808429687500002</c:v>
                </c:pt>
                <c:pt idx="1223">
                  <c:v>34.754546875000003</c:v>
                </c:pt>
                <c:pt idx="1224">
                  <c:v>34.754546875000003</c:v>
                </c:pt>
                <c:pt idx="1225">
                  <c:v>34.790304687499997</c:v>
                </c:pt>
                <c:pt idx="1226">
                  <c:v>34.982289062500001</c:v>
                </c:pt>
                <c:pt idx="1227">
                  <c:v>34.982289062500001</c:v>
                </c:pt>
                <c:pt idx="1228">
                  <c:v>35.087496093749998</c:v>
                </c:pt>
                <c:pt idx="1229">
                  <c:v>35.034164062499997</c:v>
                </c:pt>
                <c:pt idx="1230">
                  <c:v>35.034164062499997</c:v>
                </c:pt>
                <c:pt idx="1231">
                  <c:v>34.906230468750003</c:v>
                </c:pt>
                <c:pt idx="1232">
                  <c:v>35.033039062500002</c:v>
                </c:pt>
                <c:pt idx="1233">
                  <c:v>34.934523437499998</c:v>
                </c:pt>
                <c:pt idx="1234">
                  <c:v>34.934523437499998</c:v>
                </c:pt>
                <c:pt idx="1235">
                  <c:v>35.276589843750003</c:v>
                </c:pt>
                <c:pt idx="1236">
                  <c:v>35.175046875</c:v>
                </c:pt>
                <c:pt idx="1237">
                  <c:v>35.175046875</c:v>
                </c:pt>
                <c:pt idx="1238">
                  <c:v>35.149531250000003</c:v>
                </c:pt>
                <c:pt idx="1239">
                  <c:v>34.8651640625</c:v>
                </c:pt>
                <c:pt idx="1240">
                  <c:v>34.977734374999997</c:v>
                </c:pt>
                <c:pt idx="1241">
                  <c:v>34.977734374999997</c:v>
                </c:pt>
                <c:pt idx="1242">
                  <c:v>34.884148437500002</c:v>
                </c:pt>
                <c:pt idx="1243">
                  <c:v>34.877667968750004</c:v>
                </c:pt>
                <c:pt idx="1244">
                  <c:v>34.877667968750004</c:v>
                </c:pt>
                <c:pt idx="1245">
                  <c:v>34.84012109375</c:v>
                </c:pt>
                <c:pt idx="1246">
                  <c:v>34.982878906250001</c:v>
                </c:pt>
                <c:pt idx="1247">
                  <c:v>34.982878906250001</c:v>
                </c:pt>
                <c:pt idx="1248">
                  <c:v>34.824203124999997</c:v>
                </c:pt>
                <c:pt idx="1249">
                  <c:v>34.857195312499996</c:v>
                </c:pt>
                <c:pt idx="1250">
                  <c:v>34.857195312499996</c:v>
                </c:pt>
                <c:pt idx="1251">
                  <c:v>34.901316406249997</c:v>
                </c:pt>
                <c:pt idx="1252">
                  <c:v>34.743285156250003</c:v>
                </c:pt>
                <c:pt idx="1253">
                  <c:v>34.860531250000001</c:v>
                </c:pt>
                <c:pt idx="1254">
                  <c:v>34.850355468750003</c:v>
                </c:pt>
                <c:pt idx="1255">
                  <c:v>34.92452734375</c:v>
                </c:pt>
                <c:pt idx="1256">
                  <c:v>34.92452734375</c:v>
                </c:pt>
                <c:pt idx="1257">
                  <c:v>35.102023437500002</c:v>
                </c:pt>
                <c:pt idx="1258">
                  <c:v>35.16426953125</c:v>
                </c:pt>
                <c:pt idx="1259">
                  <c:v>35.172589843750004</c:v>
                </c:pt>
                <c:pt idx="1260">
                  <c:v>35.172589843750004</c:v>
                </c:pt>
                <c:pt idx="1261">
                  <c:v>34.884859374999998</c:v>
                </c:pt>
                <c:pt idx="1262">
                  <c:v>35.045527343750003</c:v>
                </c:pt>
                <c:pt idx="1263">
                  <c:v>35.045527343750003</c:v>
                </c:pt>
                <c:pt idx="1264">
                  <c:v>35.088128906249999</c:v>
                </c:pt>
                <c:pt idx="1265">
                  <c:v>34.962414062500002</c:v>
                </c:pt>
                <c:pt idx="1266">
                  <c:v>34.962414062500002</c:v>
                </c:pt>
                <c:pt idx="1267">
                  <c:v>34.947363281249999</c:v>
                </c:pt>
                <c:pt idx="1268">
                  <c:v>34.726570312500002</c:v>
                </c:pt>
                <c:pt idx="1269">
                  <c:v>34.947976562500003</c:v>
                </c:pt>
                <c:pt idx="1270">
                  <c:v>34.808050781250003</c:v>
                </c:pt>
                <c:pt idx="1271">
                  <c:v>34.963109375000002</c:v>
                </c:pt>
                <c:pt idx="1272">
                  <c:v>34.963109375000002</c:v>
                </c:pt>
                <c:pt idx="1273">
                  <c:v>34.977132812500003</c:v>
                </c:pt>
                <c:pt idx="1274">
                  <c:v>34.946867187499997</c:v>
                </c:pt>
                <c:pt idx="1275">
                  <c:v>34.9284296875</c:v>
                </c:pt>
                <c:pt idx="1276">
                  <c:v>34.9284296875</c:v>
                </c:pt>
                <c:pt idx="1277">
                  <c:v>34.906085937500002</c:v>
                </c:pt>
                <c:pt idx="1278">
                  <c:v>34.982644531250003</c:v>
                </c:pt>
                <c:pt idx="1279">
                  <c:v>34.749769531250003</c:v>
                </c:pt>
                <c:pt idx="1280">
                  <c:v>34.776765625000003</c:v>
                </c:pt>
                <c:pt idx="1281">
                  <c:v>34.821824218750002</c:v>
                </c:pt>
                <c:pt idx="1282">
                  <c:v>34.821824218750002</c:v>
                </c:pt>
                <c:pt idx="1283">
                  <c:v>34.820679687499997</c:v>
                </c:pt>
                <c:pt idx="1284">
                  <c:v>35.100648437499999</c:v>
                </c:pt>
                <c:pt idx="1285">
                  <c:v>35.030085937499997</c:v>
                </c:pt>
                <c:pt idx="1286">
                  <c:v>35.030085937499997</c:v>
                </c:pt>
                <c:pt idx="1287">
                  <c:v>34.89983203125</c:v>
                </c:pt>
                <c:pt idx="1288">
                  <c:v>35.131273437499999</c:v>
                </c:pt>
                <c:pt idx="1289">
                  <c:v>35.016085937500002</c:v>
                </c:pt>
                <c:pt idx="1290">
                  <c:v>34.987648437499999</c:v>
                </c:pt>
                <c:pt idx="1291">
                  <c:v>34.915488281249999</c:v>
                </c:pt>
                <c:pt idx="1292">
                  <c:v>34.915488281249999</c:v>
                </c:pt>
                <c:pt idx="1293">
                  <c:v>34.762914062500002</c:v>
                </c:pt>
                <c:pt idx="1294">
                  <c:v>35.049656249999998</c:v>
                </c:pt>
                <c:pt idx="1295">
                  <c:v>35.049656249999998</c:v>
                </c:pt>
                <c:pt idx="1296">
                  <c:v>34.742007812499999</c:v>
                </c:pt>
                <c:pt idx="1297">
                  <c:v>35.017531249999998</c:v>
                </c:pt>
                <c:pt idx="1298">
                  <c:v>35.017531249999998</c:v>
                </c:pt>
                <c:pt idx="1299">
                  <c:v>34.90415625</c:v>
                </c:pt>
                <c:pt idx="1300">
                  <c:v>35.192023437499998</c:v>
                </c:pt>
                <c:pt idx="1301">
                  <c:v>35.192023437499998</c:v>
                </c:pt>
                <c:pt idx="1302">
                  <c:v>35.151816406249999</c:v>
                </c:pt>
                <c:pt idx="1303">
                  <c:v>35.075828125000001</c:v>
                </c:pt>
                <c:pt idx="1304">
                  <c:v>34.962796875000002</c:v>
                </c:pt>
                <c:pt idx="1305">
                  <c:v>34.962796875000002</c:v>
                </c:pt>
                <c:pt idx="1306">
                  <c:v>34.859320312500003</c:v>
                </c:pt>
                <c:pt idx="1307">
                  <c:v>34.852289062499999</c:v>
                </c:pt>
                <c:pt idx="1308">
                  <c:v>34.852289062499999</c:v>
                </c:pt>
                <c:pt idx="1309">
                  <c:v>34.855035156249997</c:v>
                </c:pt>
                <c:pt idx="1310">
                  <c:v>34.822906250000003</c:v>
                </c:pt>
                <c:pt idx="1311">
                  <c:v>34.822906250000003</c:v>
                </c:pt>
                <c:pt idx="1312">
                  <c:v>34.832320312500002</c:v>
                </c:pt>
                <c:pt idx="1313">
                  <c:v>35.013070312499998</c:v>
                </c:pt>
                <c:pt idx="1314">
                  <c:v>34.948617187499998</c:v>
                </c:pt>
                <c:pt idx="1315">
                  <c:v>35.006988281250003</c:v>
                </c:pt>
                <c:pt idx="1316">
                  <c:v>35.089953125000001</c:v>
                </c:pt>
                <c:pt idx="1317">
                  <c:v>35.011554687500002</c:v>
                </c:pt>
                <c:pt idx="1318">
                  <c:v>35.011554687500002</c:v>
                </c:pt>
                <c:pt idx="1319">
                  <c:v>35.207257812500004</c:v>
                </c:pt>
                <c:pt idx="1320">
                  <c:v>35.010039062499999</c:v>
                </c:pt>
                <c:pt idx="1321">
                  <c:v>35.010039062499999</c:v>
                </c:pt>
                <c:pt idx="1322">
                  <c:v>35.232617187499997</c:v>
                </c:pt>
                <c:pt idx="1323">
                  <c:v>35.1862421875</c:v>
                </c:pt>
                <c:pt idx="1324">
                  <c:v>35.014492187499997</c:v>
                </c:pt>
                <c:pt idx="1325">
                  <c:v>35.2123671875</c:v>
                </c:pt>
                <c:pt idx="1326">
                  <c:v>35.031824218750003</c:v>
                </c:pt>
                <c:pt idx="1327">
                  <c:v>35.031824218750003</c:v>
                </c:pt>
                <c:pt idx="1328">
                  <c:v>35.142492187499997</c:v>
                </c:pt>
                <c:pt idx="1329">
                  <c:v>34.987738281250003</c:v>
                </c:pt>
                <c:pt idx="1330">
                  <c:v>35.016441406250003</c:v>
                </c:pt>
                <c:pt idx="1331">
                  <c:v>35.016441406250003</c:v>
                </c:pt>
                <c:pt idx="1332">
                  <c:v>34.990082031249997</c:v>
                </c:pt>
                <c:pt idx="1333">
                  <c:v>34.926851562499998</c:v>
                </c:pt>
                <c:pt idx="1334">
                  <c:v>35.049796874999998</c:v>
                </c:pt>
                <c:pt idx="1335">
                  <c:v>35.01632421875</c:v>
                </c:pt>
                <c:pt idx="1336">
                  <c:v>35.08558984375</c:v>
                </c:pt>
                <c:pt idx="1337">
                  <c:v>35.08558984375</c:v>
                </c:pt>
                <c:pt idx="1338">
                  <c:v>35.04541015625</c:v>
                </c:pt>
                <c:pt idx="1339">
                  <c:v>34.903398437500002</c:v>
                </c:pt>
                <c:pt idx="1340">
                  <c:v>34.914031250000001</c:v>
                </c:pt>
                <c:pt idx="1341">
                  <c:v>34.914031250000001</c:v>
                </c:pt>
                <c:pt idx="1342">
                  <c:v>34.9268984375</c:v>
                </c:pt>
                <c:pt idx="1343">
                  <c:v>35.019585937499997</c:v>
                </c:pt>
                <c:pt idx="1344">
                  <c:v>35.128539062500003</c:v>
                </c:pt>
                <c:pt idx="1345">
                  <c:v>35.048976562500002</c:v>
                </c:pt>
                <c:pt idx="1346">
                  <c:v>35.179312500000002</c:v>
                </c:pt>
                <c:pt idx="1347">
                  <c:v>35.179312500000002</c:v>
                </c:pt>
                <c:pt idx="1348">
                  <c:v>35.137582031249998</c:v>
                </c:pt>
                <c:pt idx="1349">
                  <c:v>35.188941406250002</c:v>
                </c:pt>
                <c:pt idx="1350">
                  <c:v>35.188941406250002</c:v>
                </c:pt>
                <c:pt idx="1351">
                  <c:v>35.064230468749997</c:v>
                </c:pt>
                <c:pt idx="1352">
                  <c:v>35.01834765625</c:v>
                </c:pt>
                <c:pt idx="1353">
                  <c:v>35.040851562500002</c:v>
                </c:pt>
                <c:pt idx="1354">
                  <c:v>35.003578124999997</c:v>
                </c:pt>
                <c:pt idx="1355">
                  <c:v>35.172757812500002</c:v>
                </c:pt>
                <c:pt idx="1356">
                  <c:v>35.172757812500002</c:v>
                </c:pt>
                <c:pt idx="1357">
                  <c:v>35.011664062500003</c:v>
                </c:pt>
                <c:pt idx="1358">
                  <c:v>34.987625000000001</c:v>
                </c:pt>
                <c:pt idx="1359">
                  <c:v>35.143976562500001</c:v>
                </c:pt>
                <c:pt idx="1360">
                  <c:v>35.143976562500001</c:v>
                </c:pt>
                <c:pt idx="1361">
                  <c:v>35.050867187500003</c:v>
                </c:pt>
                <c:pt idx="1362">
                  <c:v>35.050867187500003</c:v>
                </c:pt>
                <c:pt idx="1363">
                  <c:v>34.886070312500003</c:v>
                </c:pt>
                <c:pt idx="1364">
                  <c:v>34.880132812500001</c:v>
                </c:pt>
                <c:pt idx="1365">
                  <c:v>34.906386718749999</c:v>
                </c:pt>
                <c:pt idx="1366">
                  <c:v>34.906386718749999</c:v>
                </c:pt>
                <c:pt idx="1367">
                  <c:v>34.794164062500002</c:v>
                </c:pt>
                <c:pt idx="1368">
                  <c:v>34.983472656250001</c:v>
                </c:pt>
                <c:pt idx="1369">
                  <c:v>34.983472656250001</c:v>
                </c:pt>
                <c:pt idx="1370">
                  <c:v>35.192292968750003</c:v>
                </c:pt>
                <c:pt idx="1371">
                  <c:v>35.118992187499998</c:v>
                </c:pt>
                <c:pt idx="1372">
                  <c:v>35.118992187499998</c:v>
                </c:pt>
                <c:pt idx="1373">
                  <c:v>35.124222656249998</c:v>
                </c:pt>
                <c:pt idx="1374">
                  <c:v>35.3220234375</c:v>
                </c:pt>
                <c:pt idx="1375">
                  <c:v>35.3220234375</c:v>
                </c:pt>
                <c:pt idx="1376">
                  <c:v>35.076625</c:v>
                </c:pt>
                <c:pt idx="1377">
                  <c:v>34.940507812500002</c:v>
                </c:pt>
                <c:pt idx="1378">
                  <c:v>35.051671874999997</c:v>
                </c:pt>
                <c:pt idx="1379">
                  <c:v>34.955734374999999</c:v>
                </c:pt>
                <c:pt idx="1380">
                  <c:v>34.988691406249998</c:v>
                </c:pt>
                <c:pt idx="1381">
                  <c:v>34.988691406249998</c:v>
                </c:pt>
                <c:pt idx="1382">
                  <c:v>34.947042968749997</c:v>
                </c:pt>
                <c:pt idx="1383">
                  <c:v>35.115785156249999</c:v>
                </c:pt>
                <c:pt idx="1384">
                  <c:v>35.088546874999999</c:v>
                </c:pt>
                <c:pt idx="1385">
                  <c:v>35.088546874999999</c:v>
                </c:pt>
                <c:pt idx="1386">
                  <c:v>35.13940625</c:v>
                </c:pt>
                <c:pt idx="1387">
                  <c:v>35.193179687499999</c:v>
                </c:pt>
                <c:pt idx="1388">
                  <c:v>35.007527343749999</c:v>
                </c:pt>
                <c:pt idx="1389">
                  <c:v>35.089015625000002</c:v>
                </c:pt>
                <c:pt idx="1390">
                  <c:v>35.049226562500003</c:v>
                </c:pt>
                <c:pt idx="1391">
                  <c:v>35.049226562500003</c:v>
                </c:pt>
                <c:pt idx="1392">
                  <c:v>35.066117187499998</c:v>
                </c:pt>
                <c:pt idx="1393">
                  <c:v>35.274015624999997</c:v>
                </c:pt>
                <c:pt idx="1394">
                  <c:v>35.274015624999997</c:v>
                </c:pt>
                <c:pt idx="1395">
                  <c:v>34.930203124999998</c:v>
                </c:pt>
                <c:pt idx="1396">
                  <c:v>34.853156249999998</c:v>
                </c:pt>
                <c:pt idx="1397">
                  <c:v>34.980175781249997</c:v>
                </c:pt>
                <c:pt idx="1398">
                  <c:v>35.032570312499999</c:v>
                </c:pt>
                <c:pt idx="1399">
                  <c:v>35.0393046875</c:v>
                </c:pt>
                <c:pt idx="1400">
                  <c:v>34.857542968750003</c:v>
                </c:pt>
                <c:pt idx="1401">
                  <c:v>34.857542968750003</c:v>
                </c:pt>
                <c:pt idx="1402">
                  <c:v>34.976859374999997</c:v>
                </c:pt>
                <c:pt idx="1403">
                  <c:v>35.116773437500001</c:v>
                </c:pt>
                <c:pt idx="1404">
                  <c:v>35.116773437500001</c:v>
                </c:pt>
                <c:pt idx="1405">
                  <c:v>35.142093750000001</c:v>
                </c:pt>
                <c:pt idx="1406">
                  <c:v>35.012035156250001</c:v>
                </c:pt>
                <c:pt idx="1407">
                  <c:v>35.012035156250001</c:v>
                </c:pt>
                <c:pt idx="1408">
                  <c:v>35.096746093749999</c:v>
                </c:pt>
                <c:pt idx="1409">
                  <c:v>34.922007812499999</c:v>
                </c:pt>
                <c:pt idx="1410">
                  <c:v>34.922007812499999</c:v>
                </c:pt>
                <c:pt idx="1411">
                  <c:v>35.05053515625</c:v>
                </c:pt>
                <c:pt idx="1412">
                  <c:v>35.071824218750002</c:v>
                </c:pt>
                <c:pt idx="1413">
                  <c:v>35.161890624999998</c:v>
                </c:pt>
                <c:pt idx="1414">
                  <c:v>35.161890624999998</c:v>
                </c:pt>
                <c:pt idx="1415">
                  <c:v>35.005917968749998</c:v>
                </c:pt>
                <c:pt idx="1416">
                  <c:v>35.005917968749998</c:v>
                </c:pt>
                <c:pt idx="1417">
                  <c:v>35.054949218749996</c:v>
                </c:pt>
                <c:pt idx="1418">
                  <c:v>34.992140624999998</c:v>
                </c:pt>
                <c:pt idx="1419">
                  <c:v>35.004761718749997</c:v>
                </c:pt>
                <c:pt idx="1420">
                  <c:v>35.004761718749997</c:v>
                </c:pt>
                <c:pt idx="1421">
                  <c:v>35.119781250000003</c:v>
                </c:pt>
                <c:pt idx="1422">
                  <c:v>34.995035156249997</c:v>
                </c:pt>
                <c:pt idx="1423">
                  <c:v>34.995035156249997</c:v>
                </c:pt>
                <c:pt idx="1424">
                  <c:v>35.06658203125</c:v>
                </c:pt>
                <c:pt idx="1425">
                  <c:v>34.992070312499997</c:v>
                </c:pt>
                <c:pt idx="1426">
                  <c:v>34.992070312499997</c:v>
                </c:pt>
                <c:pt idx="1427">
                  <c:v>35.114847656249999</c:v>
                </c:pt>
                <c:pt idx="1428">
                  <c:v>34.928441406250002</c:v>
                </c:pt>
                <c:pt idx="1429">
                  <c:v>34.928441406250002</c:v>
                </c:pt>
                <c:pt idx="1430">
                  <c:v>34.929457031250003</c:v>
                </c:pt>
                <c:pt idx="1431">
                  <c:v>34.939156250000003</c:v>
                </c:pt>
                <c:pt idx="1432">
                  <c:v>34.843988281249999</c:v>
                </c:pt>
                <c:pt idx="1433">
                  <c:v>35.0443984375</c:v>
                </c:pt>
                <c:pt idx="1434">
                  <c:v>35.319433593749999</c:v>
                </c:pt>
                <c:pt idx="1435">
                  <c:v>35.429945312500003</c:v>
                </c:pt>
                <c:pt idx="1436">
                  <c:v>35.429945312500003</c:v>
                </c:pt>
                <c:pt idx="1437">
                  <c:v>34.900488281249999</c:v>
                </c:pt>
                <c:pt idx="1438">
                  <c:v>34.794550781250003</c:v>
                </c:pt>
                <c:pt idx="1439">
                  <c:v>34.794550781250003</c:v>
                </c:pt>
                <c:pt idx="1440">
                  <c:v>34.726023437499997</c:v>
                </c:pt>
                <c:pt idx="1441">
                  <c:v>34.913570312499999</c:v>
                </c:pt>
                <c:pt idx="1442">
                  <c:v>35.044812499999999</c:v>
                </c:pt>
                <c:pt idx="1443">
                  <c:v>35.118957031249998</c:v>
                </c:pt>
                <c:pt idx="1444">
                  <c:v>35.061910156250001</c:v>
                </c:pt>
                <c:pt idx="1445">
                  <c:v>35.061910156250001</c:v>
                </c:pt>
                <c:pt idx="1446">
                  <c:v>35.143613281249998</c:v>
                </c:pt>
                <c:pt idx="1447">
                  <c:v>35.057429687499997</c:v>
                </c:pt>
                <c:pt idx="1448">
                  <c:v>35.088675781249997</c:v>
                </c:pt>
                <c:pt idx="1449">
                  <c:v>35.088675781249997</c:v>
                </c:pt>
                <c:pt idx="1450">
                  <c:v>34.976261718750003</c:v>
                </c:pt>
                <c:pt idx="1451">
                  <c:v>35.018179687500002</c:v>
                </c:pt>
                <c:pt idx="1452">
                  <c:v>35.018179687500002</c:v>
                </c:pt>
                <c:pt idx="1453">
                  <c:v>34.861425781249999</c:v>
                </c:pt>
                <c:pt idx="1454">
                  <c:v>35.152277343750001</c:v>
                </c:pt>
                <c:pt idx="1455">
                  <c:v>35.152277343750001</c:v>
                </c:pt>
                <c:pt idx="1456">
                  <c:v>35.143457031250001</c:v>
                </c:pt>
                <c:pt idx="1457">
                  <c:v>35.024117187500003</c:v>
                </c:pt>
                <c:pt idx="1458">
                  <c:v>34.9488359375</c:v>
                </c:pt>
                <c:pt idx="1459">
                  <c:v>34.9488359375</c:v>
                </c:pt>
                <c:pt idx="1460">
                  <c:v>35.078863281250001</c:v>
                </c:pt>
                <c:pt idx="1461">
                  <c:v>35.078863281250001</c:v>
                </c:pt>
                <c:pt idx="1462">
                  <c:v>35.089417968749999</c:v>
                </c:pt>
                <c:pt idx="1463">
                  <c:v>35.140210937500001</c:v>
                </c:pt>
                <c:pt idx="1464">
                  <c:v>35.148417968750003</c:v>
                </c:pt>
                <c:pt idx="1465">
                  <c:v>35.148417968750003</c:v>
                </c:pt>
                <c:pt idx="1466">
                  <c:v>34.9559140625</c:v>
                </c:pt>
                <c:pt idx="1467">
                  <c:v>35.01953125</c:v>
                </c:pt>
                <c:pt idx="1468">
                  <c:v>35.010750000000002</c:v>
                </c:pt>
                <c:pt idx="1469">
                  <c:v>35.010750000000002</c:v>
                </c:pt>
                <c:pt idx="1470">
                  <c:v>35.117230468750002</c:v>
                </c:pt>
                <c:pt idx="1471">
                  <c:v>35.178863281250003</c:v>
                </c:pt>
                <c:pt idx="1472">
                  <c:v>35.178863281250003</c:v>
                </c:pt>
                <c:pt idx="1473">
                  <c:v>35.244445312499998</c:v>
                </c:pt>
                <c:pt idx="1474">
                  <c:v>35.186929687499997</c:v>
                </c:pt>
                <c:pt idx="1475">
                  <c:v>35.186929687499997</c:v>
                </c:pt>
                <c:pt idx="1476">
                  <c:v>35.212179687499997</c:v>
                </c:pt>
                <c:pt idx="1477">
                  <c:v>35.118804687500003</c:v>
                </c:pt>
                <c:pt idx="1478">
                  <c:v>35.118804687500003</c:v>
                </c:pt>
                <c:pt idx="1479">
                  <c:v>34.989003906249998</c:v>
                </c:pt>
                <c:pt idx="1480">
                  <c:v>34.915664062499999</c:v>
                </c:pt>
                <c:pt idx="1481">
                  <c:v>34.915664062499999</c:v>
                </c:pt>
                <c:pt idx="1482">
                  <c:v>34.998976562499998</c:v>
                </c:pt>
                <c:pt idx="1483">
                  <c:v>35.03648046875</c:v>
                </c:pt>
                <c:pt idx="1484">
                  <c:v>35.012843750000002</c:v>
                </c:pt>
                <c:pt idx="1485">
                  <c:v>35.012843750000002</c:v>
                </c:pt>
                <c:pt idx="1486">
                  <c:v>34.931636718749999</c:v>
                </c:pt>
                <c:pt idx="1487">
                  <c:v>34.973960937500003</c:v>
                </c:pt>
                <c:pt idx="1488">
                  <c:v>34.973960937500003</c:v>
                </c:pt>
                <c:pt idx="1489">
                  <c:v>35.027746093749997</c:v>
                </c:pt>
                <c:pt idx="1490">
                  <c:v>35.094957031249997</c:v>
                </c:pt>
                <c:pt idx="1491">
                  <c:v>35.094957031249997</c:v>
                </c:pt>
                <c:pt idx="1492">
                  <c:v>34.817324218750002</c:v>
                </c:pt>
                <c:pt idx="1493">
                  <c:v>34.635101562499997</c:v>
                </c:pt>
                <c:pt idx="1494">
                  <c:v>34.635101562499997</c:v>
                </c:pt>
                <c:pt idx="1495">
                  <c:v>34.939160156249997</c:v>
                </c:pt>
                <c:pt idx="1496">
                  <c:v>34.900746093750001</c:v>
                </c:pt>
                <c:pt idx="1497">
                  <c:v>34.913894531250001</c:v>
                </c:pt>
                <c:pt idx="1498">
                  <c:v>34.909781250000002</c:v>
                </c:pt>
                <c:pt idx="1499">
                  <c:v>34.862976562500002</c:v>
                </c:pt>
                <c:pt idx="1500">
                  <c:v>34.970515624999997</c:v>
                </c:pt>
                <c:pt idx="1501">
                  <c:v>34.970515624999997</c:v>
                </c:pt>
                <c:pt idx="1502">
                  <c:v>34.8620234375</c:v>
                </c:pt>
                <c:pt idx="1503">
                  <c:v>34.935386718750003</c:v>
                </c:pt>
                <c:pt idx="1504">
                  <c:v>34.935386718750003</c:v>
                </c:pt>
                <c:pt idx="1505">
                  <c:v>35.032484375000003</c:v>
                </c:pt>
                <c:pt idx="1506">
                  <c:v>35.118195312499999</c:v>
                </c:pt>
                <c:pt idx="1507">
                  <c:v>35.051828125</c:v>
                </c:pt>
                <c:pt idx="1508">
                  <c:v>35.009570312500003</c:v>
                </c:pt>
                <c:pt idx="1509">
                  <c:v>35.107523437499999</c:v>
                </c:pt>
                <c:pt idx="1510">
                  <c:v>35.107523437499999</c:v>
                </c:pt>
                <c:pt idx="1511">
                  <c:v>35.104324218750001</c:v>
                </c:pt>
                <c:pt idx="1512">
                  <c:v>34.962347656250003</c:v>
                </c:pt>
                <c:pt idx="1513">
                  <c:v>35.054062500000001</c:v>
                </c:pt>
                <c:pt idx="1514">
                  <c:v>35.054062500000001</c:v>
                </c:pt>
                <c:pt idx="1515">
                  <c:v>35.062265625000002</c:v>
                </c:pt>
                <c:pt idx="1516">
                  <c:v>35.183023437499997</c:v>
                </c:pt>
                <c:pt idx="1517">
                  <c:v>35.08094921875</c:v>
                </c:pt>
                <c:pt idx="1518">
                  <c:v>35.055988281250002</c:v>
                </c:pt>
                <c:pt idx="1519">
                  <c:v>35.200449218750002</c:v>
                </c:pt>
                <c:pt idx="1520">
                  <c:v>35.200449218750002</c:v>
                </c:pt>
                <c:pt idx="1521">
                  <c:v>35.111148437499999</c:v>
                </c:pt>
                <c:pt idx="1522">
                  <c:v>35.10776953125</c:v>
                </c:pt>
                <c:pt idx="1523">
                  <c:v>35.10776953125</c:v>
                </c:pt>
                <c:pt idx="1524">
                  <c:v>35.033765625000001</c:v>
                </c:pt>
                <c:pt idx="1525">
                  <c:v>35.00791796875</c:v>
                </c:pt>
                <c:pt idx="1526">
                  <c:v>35.00791796875</c:v>
                </c:pt>
                <c:pt idx="1527">
                  <c:v>34.873101562499997</c:v>
                </c:pt>
                <c:pt idx="1528">
                  <c:v>34.988765624999999</c:v>
                </c:pt>
                <c:pt idx="1529">
                  <c:v>34.988765624999999</c:v>
                </c:pt>
                <c:pt idx="1530">
                  <c:v>34.994054687499997</c:v>
                </c:pt>
                <c:pt idx="1531">
                  <c:v>35.03442578125</c:v>
                </c:pt>
                <c:pt idx="1532">
                  <c:v>35.03442578125</c:v>
                </c:pt>
                <c:pt idx="1533">
                  <c:v>35.029113281249998</c:v>
                </c:pt>
                <c:pt idx="1534">
                  <c:v>35.040847656250001</c:v>
                </c:pt>
                <c:pt idx="1535">
                  <c:v>35.040847656250001</c:v>
                </c:pt>
                <c:pt idx="1536">
                  <c:v>35.033390625000003</c:v>
                </c:pt>
                <c:pt idx="1537">
                  <c:v>34.869468750000003</c:v>
                </c:pt>
                <c:pt idx="1538">
                  <c:v>35.00244140625</c:v>
                </c:pt>
                <c:pt idx="1539">
                  <c:v>35.00244140625</c:v>
                </c:pt>
                <c:pt idx="1540">
                  <c:v>35.073753906249998</c:v>
                </c:pt>
                <c:pt idx="1541">
                  <c:v>34.974074218749998</c:v>
                </c:pt>
                <c:pt idx="1542">
                  <c:v>34.871124999999999</c:v>
                </c:pt>
                <c:pt idx="1543">
                  <c:v>34.829273437499999</c:v>
                </c:pt>
                <c:pt idx="1544">
                  <c:v>34.911710937499997</c:v>
                </c:pt>
                <c:pt idx="1545">
                  <c:v>34.911710937499997</c:v>
                </c:pt>
                <c:pt idx="1546">
                  <c:v>34.91528125</c:v>
                </c:pt>
                <c:pt idx="1547">
                  <c:v>35.050585937500003</c:v>
                </c:pt>
                <c:pt idx="1548">
                  <c:v>35.129937499999997</c:v>
                </c:pt>
                <c:pt idx="1549">
                  <c:v>35.129937499999997</c:v>
                </c:pt>
                <c:pt idx="1550">
                  <c:v>35.053773437499999</c:v>
                </c:pt>
                <c:pt idx="1551">
                  <c:v>35.042171875000001</c:v>
                </c:pt>
                <c:pt idx="1552">
                  <c:v>35.052636718750001</c:v>
                </c:pt>
                <c:pt idx="1553">
                  <c:v>35.091242187500001</c:v>
                </c:pt>
                <c:pt idx="1554">
                  <c:v>34.975300781249999</c:v>
                </c:pt>
                <c:pt idx="1555">
                  <c:v>34.975300781249999</c:v>
                </c:pt>
                <c:pt idx="1556">
                  <c:v>34.966230468749998</c:v>
                </c:pt>
                <c:pt idx="1557">
                  <c:v>34.970503906250002</c:v>
                </c:pt>
                <c:pt idx="1558">
                  <c:v>34.86233984375</c:v>
                </c:pt>
                <c:pt idx="1559">
                  <c:v>34.86233984375</c:v>
                </c:pt>
                <c:pt idx="1560">
                  <c:v>35.008863281250001</c:v>
                </c:pt>
                <c:pt idx="1561">
                  <c:v>35.067738281250001</c:v>
                </c:pt>
                <c:pt idx="1562">
                  <c:v>35.069804687500003</c:v>
                </c:pt>
                <c:pt idx="1563">
                  <c:v>35.143445312499999</c:v>
                </c:pt>
                <c:pt idx="1564">
                  <c:v>35.097179687500002</c:v>
                </c:pt>
                <c:pt idx="1565">
                  <c:v>35.097179687500002</c:v>
                </c:pt>
                <c:pt idx="1566">
                  <c:v>35.0949375</c:v>
                </c:pt>
                <c:pt idx="1567">
                  <c:v>35.069492187500003</c:v>
                </c:pt>
                <c:pt idx="1568">
                  <c:v>35.008871093750003</c:v>
                </c:pt>
                <c:pt idx="1569">
                  <c:v>35.008871093750003</c:v>
                </c:pt>
                <c:pt idx="1570">
                  <c:v>35.083574218750002</c:v>
                </c:pt>
                <c:pt idx="1571">
                  <c:v>34.973820312500003</c:v>
                </c:pt>
                <c:pt idx="1572">
                  <c:v>35.058402343749997</c:v>
                </c:pt>
                <c:pt idx="1573">
                  <c:v>35.034093749999997</c:v>
                </c:pt>
                <c:pt idx="1574">
                  <c:v>35.003414062499999</c:v>
                </c:pt>
                <c:pt idx="1575">
                  <c:v>35.003414062499999</c:v>
                </c:pt>
                <c:pt idx="1576">
                  <c:v>34.855429687499999</c:v>
                </c:pt>
                <c:pt idx="1577">
                  <c:v>34.9117265625</c:v>
                </c:pt>
                <c:pt idx="1578">
                  <c:v>34.9117265625</c:v>
                </c:pt>
                <c:pt idx="1579">
                  <c:v>35.195195312499997</c:v>
                </c:pt>
                <c:pt idx="1580">
                  <c:v>35.062164062500003</c:v>
                </c:pt>
                <c:pt idx="1581">
                  <c:v>35.062164062500003</c:v>
                </c:pt>
                <c:pt idx="1582">
                  <c:v>34.885789062500002</c:v>
                </c:pt>
                <c:pt idx="1583">
                  <c:v>34.970894531250003</c:v>
                </c:pt>
                <c:pt idx="1584">
                  <c:v>34.970894531250003</c:v>
                </c:pt>
                <c:pt idx="1585">
                  <c:v>35.011382812500003</c:v>
                </c:pt>
                <c:pt idx="1586">
                  <c:v>34.874355468749997</c:v>
                </c:pt>
                <c:pt idx="1587">
                  <c:v>34.6908828125</c:v>
                </c:pt>
                <c:pt idx="1588">
                  <c:v>34.6908828125</c:v>
                </c:pt>
                <c:pt idx="1589">
                  <c:v>35.004300781250002</c:v>
                </c:pt>
                <c:pt idx="1590">
                  <c:v>35.004300781250002</c:v>
                </c:pt>
                <c:pt idx="1591">
                  <c:v>34.955710937500001</c:v>
                </c:pt>
                <c:pt idx="1592">
                  <c:v>34.77971484375</c:v>
                </c:pt>
                <c:pt idx="1593">
                  <c:v>34.916179687499998</c:v>
                </c:pt>
                <c:pt idx="1594">
                  <c:v>34.916179687499998</c:v>
                </c:pt>
                <c:pt idx="1595">
                  <c:v>35.014499999999998</c:v>
                </c:pt>
                <c:pt idx="1596">
                  <c:v>35.164496093750003</c:v>
                </c:pt>
                <c:pt idx="1597">
                  <c:v>35.145699218750003</c:v>
                </c:pt>
                <c:pt idx="1598">
                  <c:v>34.89153125</c:v>
                </c:pt>
                <c:pt idx="1599">
                  <c:v>34.996246093750003</c:v>
                </c:pt>
                <c:pt idx="1600">
                  <c:v>34.996246093750003</c:v>
                </c:pt>
                <c:pt idx="1601">
                  <c:v>34.996347656250002</c:v>
                </c:pt>
                <c:pt idx="1602">
                  <c:v>35.052124999999997</c:v>
                </c:pt>
                <c:pt idx="1603">
                  <c:v>35.035476562500001</c:v>
                </c:pt>
                <c:pt idx="1604">
                  <c:v>35.035476562500001</c:v>
                </c:pt>
                <c:pt idx="1605">
                  <c:v>35.025281249999999</c:v>
                </c:pt>
                <c:pt idx="1606">
                  <c:v>35.235195312499997</c:v>
                </c:pt>
                <c:pt idx="1607">
                  <c:v>35.23807421875</c:v>
                </c:pt>
                <c:pt idx="1608">
                  <c:v>35.16664453125</c:v>
                </c:pt>
                <c:pt idx="1609">
                  <c:v>35.141316406249999</c:v>
                </c:pt>
                <c:pt idx="1610">
                  <c:v>35.141316406249999</c:v>
                </c:pt>
                <c:pt idx="1611">
                  <c:v>34.9462890625</c:v>
                </c:pt>
                <c:pt idx="1612">
                  <c:v>35.024300781249998</c:v>
                </c:pt>
                <c:pt idx="1613">
                  <c:v>35.024300781249998</c:v>
                </c:pt>
                <c:pt idx="1614">
                  <c:v>34.874210937500003</c:v>
                </c:pt>
                <c:pt idx="1615">
                  <c:v>35.000554687499999</c:v>
                </c:pt>
                <c:pt idx="1616">
                  <c:v>35.024488281250001</c:v>
                </c:pt>
                <c:pt idx="1617">
                  <c:v>34.798003906250003</c:v>
                </c:pt>
                <c:pt idx="1618">
                  <c:v>34.954582031249998</c:v>
                </c:pt>
                <c:pt idx="1619">
                  <c:v>34.954582031249998</c:v>
                </c:pt>
                <c:pt idx="1620">
                  <c:v>34.9856640625</c:v>
                </c:pt>
                <c:pt idx="1621">
                  <c:v>34.990246093750002</c:v>
                </c:pt>
                <c:pt idx="1622">
                  <c:v>34.979054687500003</c:v>
                </c:pt>
                <c:pt idx="1623">
                  <c:v>34.979054687500003</c:v>
                </c:pt>
                <c:pt idx="1624">
                  <c:v>34.96909765625</c:v>
                </c:pt>
                <c:pt idx="1625">
                  <c:v>34.96909765625</c:v>
                </c:pt>
                <c:pt idx="1626">
                  <c:v>34.759742187500002</c:v>
                </c:pt>
                <c:pt idx="1627">
                  <c:v>34.7508359375</c:v>
                </c:pt>
                <c:pt idx="1628">
                  <c:v>34.795707031249997</c:v>
                </c:pt>
                <c:pt idx="1629">
                  <c:v>34.795707031249997</c:v>
                </c:pt>
                <c:pt idx="1630">
                  <c:v>34.95630078125</c:v>
                </c:pt>
                <c:pt idx="1631">
                  <c:v>34.980617187500002</c:v>
                </c:pt>
                <c:pt idx="1632">
                  <c:v>34.705964843750003</c:v>
                </c:pt>
                <c:pt idx="1633">
                  <c:v>34.817539062500003</c:v>
                </c:pt>
                <c:pt idx="1634">
                  <c:v>34.673960937499999</c:v>
                </c:pt>
                <c:pt idx="1635">
                  <c:v>34.673960937499999</c:v>
                </c:pt>
                <c:pt idx="1636">
                  <c:v>34.808765624999999</c:v>
                </c:pt>
                <c:pt idx="1637">
                  <c:v>35.140546874999998</c:v>
                </c:pt>
                <c:pt idx="1638">
                  <c:v>35.075304687500001</c:v>
                </c:pt>
                <c:pt idx="1639">
                  <c:v>35.075304687500001</c:v>
                </c:pt>
                <c:pt idx="1640">
                  <c:v>35.237710937499997</c:v>
                </c:pt>
                <c:pt idx="1641">
                  <c:v>35.224800781250003</c:v>
                </c:pt>
                <c:pt idx="1642">
                  <c:v>34.985523437499999</c:v>
                </c:pt>
                <c:pt idx="1643">
                  <c:v>34.862406249999999</c:v>
                </c:pt>
                <c:pt idx="1644">
                  <c:v>34.86551171875</c:v>
                </c:pt>
                <c:pt idx="1645">
                  <c:v>34.86551171875</c:v>
                </c:pt>
                <c:pt idx="1646">
                  <c:v>35.016917968750001</c:v>
                </c:pt>
                <c:pt idx="1647">
                  <c:v>35.006679687499997</c:v>
                </c:pt>
                <c:pt idx="1648">
                  <c:v>35.006679687499997</c:v>
                </c:pt>
                <c:pt idx="1649">
                  <c:v>35.165226562500003</c:v>
                </c:pt>
                <c:pt idx="1650">
                  <c:v>35.151078124999998</c:v>
                </c:pt>
                <c:pt idx="1651">
                  <c:v>35.121320312500004</c:v>
                </c:pt>
                <c:pt idx="1652">
                  <c:v>35.146617187499999</c:v>
                </c:pt>
                <c:pt idx="1653">
                  <c:v>35.150933593749997</c:v>
                </c:pt>
                <c:pt idx="1654">
                  <c:v>35.150933593749997</c:v>
                </c:pt>
                <c:pt idx="1655">
                  <c:v>35.293835937499999</c:v>
                </c:pt>
                <c:pt idx="1656">
                  <c:v>34.975515625</c:v>
                </c:pt>
                <c:pt idx="1657">
                  <c:v>34.975515625</c:v>
                </c:pt>
                <c:pt idx="1658">
                  <c:v>34.978570312499997</c:v>
                </c:pt>
                <c:pt idx="1659">
                  <c:v>35.016535156250001</c:v>
                </c:pt>
                <c:pt idx="1660">
                  <c:v>34.973847656250001</c:v>
                </c:pt>
                <c:pt idx="1661">
                  <c:v>34.913375000000002</c:v>
                </c:pt>
                <c:pt idx="1662">
                  <c:v>34.809554687499997</c:v>
                </c:pt>
                <c:pt idx="1663">
                  <c:v>34.809554687499997</c:v>
                </c:pt>
                <c:pt idx="1664">
                  <c:v>34.996437499999999</c:v>
                </c:pt>
                <c:pt idx="1665">
                  <c:v>35.066292968749998</c:v>
                </c:pt>
                <c:pt idx="1666">
                  <c:v>34.883757812500001</c:v>
                </c:pt>
                <c:pt idx="1667">
                  <c:v>34.883757812500001</c:v>
                </c:pt>
                <c:pt idx="1668">
                  <c:v>34.894484374999998</c:v>
                </c:pt>
                <c:pt idx="1669">
                  <c:v>34.943949218749999</c:v>
                </c:pt>
                <c:pt idx="1670">
                  <c:v>34.943949218749999</c:v>
                </c:pt>
                <c:pt idx="1671">
                  <c:v>35.084132812500002</c:v>
                </c:pt>
                <c:pt idx="1672">
                  <c:v>34.978539062499998</c:v>
                </c:pt>
                <c:pt idx="1673">
                  <c:v>34.957820312499997</c:v>
                </c:pt>
                <c:pt idx="1674">
                  <c:v>34.957820312499997</c:v>
                </c:pt>
                <c:pt idx="1675">
                  <c:v>34.886742187499998</c:v>
                </c:pt>
                <c:pt idx="1676">
                  <c:v>34.74469921875</c:v>
                </c:pt>
                <c:pt idx="1677">
                  <c:v>34.74469921875</c:v>
                </c:pt>
                <c:pt idx="1678">
                  <c:v>34.790937499999998</c:v>
                </c:pt>
                <c:pt idx="1679">
                  <c:v>34.962992187499999</c:v>
                </c:pt>
                <c:pt idx="1680">
                  <c:v>34.962992187499999</c:v>
                </c:pt>
                <c:pt idx="1681">
                  <c:v>35.040906249999999</c:v>
                </c:pt>
                <c:pt idx="1682">
                  <c:v>35.061398437500003</c:v>
                </c:pt>
                <c:pt idx="1683">
                  <c:v>35.061398437500003</c:v>
                </c:pt>
                <c:pt idx="1684">
                  <c:v>34.981519531250001</c:v>
                </c:pt>
                <c:pt idx="1685">
                  <c:v>34.79778125</c:v>
                </c:pt>
                <c:pt idx="1686">
                  <c:v>34.950121093749999</c:v>
                </c:pt>
                <c:pt idx="1687">
                  <c:v>34.950121093749999</c:v>
                </c:pt>
                <c:pt idx="1688">
                  <c:v>34.935882812499997</c:v>
                </c:pt>
                <c:pt idx="1689">
                  <c:v>35.062562499999999</c:v>
                </c:pt>
                <c:pt idx="1690">
                  <c:v>35.062562499999999</c:v>
                </c:pt>
                <c:pt idx="1691">
                  <c:v>35.0311796875</c:v>
                </c:pt>
                <c:pt idx="1692">
                  <c:v>35.09378515625</c:v>
                </c:pt>
                <c:pt idx="1693">
                  <c:v>35.09378515625</c:v>
                </c:pt>
                <c:pt idx="1694">
                  <c:v>35.06811328125</c:v>
                </c:pt>
                <c:pt idx="1695">
                  <c:v>35.152617187499999</c:v>
                </c:pt>
                <c:pt idx="1696">
                  <c:v>35.139492187499997</c:v>
                </c:pt>
                <c:pt idx="1697">
                  <c:v>35.139492187499997</c:v>
                </c:pt>
                <c:pt idx="1698">
                  <c:v>35.032335937500001</c:v>
                </c:pt>
                <c:pt idx="1699">
                  <c:v>35.032335937500001</c:v>
                </c:pt>
                <c:pt idx="1700">
                  <c:v>35.087464843749999</c:v>
                </c:pt>
                <c:pt idx="1701">
                  <c:v>35.124308593750001</c:v>
                </c:pt>
                <c:pt idx="1702">
                  <c:v>34.825429687499998</c:v>
                </c:pt>
                <c:pt idx="1703">
                  <c:v>34.825429687499998</c:v>
                </c:pt>
                <c:pt idx="1704">
                  <c:v>34.862101562500001</c:v>
                </c:pt>
                <c:pt idx="1705">
                  <c:v>34.903789062500003</c:v>
                </c:pt>
                <c:pt idx="1706">
                  <c:v>34.858164062500002</c:v>
                </c:pt>
                <c:pt idx="1707">
                  <c:v>34.858164062500002</c:v>
                </c:pt>
                <c:pt idx="1708">
                  <c:v>34.943328125000001</c:v>
                </c:pt>
                <c:pt idx="1709">
                  <c:v>34.943328125000001</c:v>
                </c:pt>
                <c:pt idx="1710">
                  <c:v>35.081761718750002</c:v>
                </c:pt>
                <c:pt idx="1711">
                  <c:v>34.918707031250001</c:v>
                </c:pt>
                <c:pt idx="1712">
                  <c:v>34.662128906249997</c:v>
                </c:pt>
                <c:pt idx="1713">
                  <c:v>34.662128906249997</c:v>
                </c:pt>
                <c:pt idx="1714">
                  <c:v>34.841152343749997</c:v>
                </c:pt>
                <c:pt idx="1715">
                  <c:v>34.759687499999998</c:v>
                </c:pt>
                <c:pt idx="1716">
                  <c:v>34.792789062499999</c:v>
                </c:pt>
                <c:pt idx="1717">
                  <c:v>34.792789062499999</c:v>
                </c:pt>
                <c:pt idx="1718">
                  <c:v>34.9850703125</c:v>
                </c:pt>
                <c:pt idx="1719">
                  <c:v>34.9850703125</c:v>
                </c:pt>
                <c:pt idx="1720">
                  <c:v>34.970367187500003</c:v>
                </c:pt>
                <c:pt idx="1721">
                  <c:v>34.794730468749997</c:v>
                </c:pt>
                <c:pt idx="1722">
                  <c:v>34.794730468749997</c:v>
                </c:pt>
                <c:pt idx="1723">
                  <c:v>34.852976562499997</c:v>
                </c:pt>
                <c:pt idx="1724">
                  <c:v>34.789667968750003</c:v>
                </c:pt>
                <c:pt idx="1725">
                  <c:v>34.789667968750003</c:v>
                </c:pt>
                <c:pt idx="1726">
                  <c:v>35.019187500000001</c:v>
                </c:pt>
                <c:pt idx="1727">
                  <c:v>35.148992187499999</c:v>
                </c:pt>
                <c:pt idx="1728">
                  <c:v>35.148992187499999</c:v>
                </c:pt>
                <c:pt idx="1729">
                  <c:v>35.062105468749998</c:v>
                </c:pt>
                <c:pt idx="1730">
                  <c:v>34.895210937500003</c:v>
                </c:pt>
                <c:pt idx="1731">
                  <c:v>34.909742187500001</c:v>
                </c:pt>
                <c:pt idx="1732">
                  <c:v>34.909742187500001</c:v>
                </c:pt>
                <c:pt idx="1733">
                  <c:v>34.885863281250003</c:v>
                </c:pt>
                <c:pt idx="1734">
                  <c:v>34.755449218750002</c:v>
                </c:pt>
                <c:pt idx="1735">
                  <c:v>34.754249999999999</c:v>
                </c:pt>
                <c:pt idx="1736">
                  <c:v>34.705863281249997</c:v>
                </c:pt>
                <c:pt idx="1737">
                  <c:v>34.996992187499998</c:v>
                </c:pt>
                <c:pt idx="1738">
                  <c:v>34.996992187499998</c:v>
                </c:pt>
                <c:pt idx="1739">
                  <c:v>35.01387890625</c:v>
                </c:pt>
                <c:pt idx="1740">
                  <c:v>34.967996093750003</c:v>
                </c:pt>
                <c:pt idx="1741">
                  <c:v>34.967996093750003</c:v>
                </c:pt>
                <c:pt idx="1742">
                  <c:v>35.034960937500003</c:v>
                </c:pt>
                <c:pt idx="1743">
                  <c:v>35.284257812500002</c:v>
                </c:pt>
                <c:pt idx="1744">
                  <c:v>35.284257812500002</c:v>
                </c:pt>
                <c:pt idx="1745">
                  <c:v>35.244289062500002</c:v>
                </c:pt>
                <c:pt idx="1746">
                  <c:v>35.064386718750001</c:v>
                </c:pt>
                <c:pt idx="1747">
                  <c:v>35.064386718750001</c:v>
                </c:pt>
                <c:pt idx="1748">
                  <c:v>35.080093750000003</c:v>
                </c:pt>
                <c:pt idx="1749">
                  <c:v>34.971597656249997</c:v>
                </c:pt>
                <c:pt idx="1750">
                  <c:v>35.068078125</c:v>
                </c:pt>
                <c:pt idx="1751">
                  <c:v>35.068078125</c:v>
                </c:pt>
                <c:pt idx="1752">
                  <c:v>34.825156249999999</c:v>
                </c:pt>
                <c:pt idx="1753">
                  <c:v>34.825156249999999</c:v>
                </c:pt>
                <c:pt idx="1754">
                  <c:v>34.908863281249999</c:v>
                </c:pt>
                <c:pt idx="1755">
                  <c:v>35.009156249999997</c:v>
                </c:pt>
                <c:pt idx="1756">
                  <c:v>35.165710937500002</c:v>
                </c:pt>
                <c:pt idx="1757">
                  <c:v>35.165710937500002</c:v>
                </c:pt>
                <c:pt idx="1758">
                  <c:v>34.839351562499999</c:v>
                </c:pt>
                <c:pt idx="1759">
                  <c:v>34.974382812499996</c:v>
                </c:pt>
                <c:pt idx="1760">
                  <c:v>34.974382812499996</c:v>
                </c:pt>
                <c:pt idx="1761">
                  <c:v>35.02608984375</c:v>
                </c:pt>
                <c:pt idx="1762">
                  <c:v>35.060324218749997</c:v>
                </c:pt>
                <c:pt idx="1763">
                  <c:v>35.060324218749997</c:v>
                </c:pt>
                <c:pt idx="1764">
                  <c:v>34.8913203125</c:v>
                </c:pt>
                <c:pt idx="1765">
                  <c:v>34.895929687500001</c:v>
                </c:pt>
                <c:pt idx="1766">
                  <c:v>34.895929687500001</c:v>
                </c:pt>
                <c:pt idx="1767">
                  <c:v>34.815273437499997</c:v>
                </c:pt>
                <c:pt idx="1768">
                  <c:v>34.725953124999997</c:v>
                </c:pt>
                <c:pt idx="1769">
                  <c:v>35.005425781249997</c:v>
                </c:pt>
                <c:pt idx="1770">
                  <c:v>34.917363281249997</c:v>
                </c:pt>
                <c:pt idx="1771">
                  <c:v>34.9801875</c:v>
                </c:pt>
                <c:pt idx="1772">
                  <c:v>34.9801875</c:v>
                </c:pt>
                <c:pt idx="1773">
                  <c:v>34.920378906250001</c:v>
                </c:pt>
                <c:pt idx="1774">
                  <c:v>34.827746093750001</c:v>
                </c:pt>
                <c:pt idx="1775">
                  <c:v>34.914972656250001</c:v>
                </c:pt>
                <c:pt idx="1776">
                  <c:v>34.914972656250001</c:v>
                </c:pt>
                <c:pt idx="1777">
                  <c:v>34.977773437499998</c:v>
                </c:pt>
                <c:pt idx="1778">
                  <c:v>34.905289062500003</c:v>
                </c:pt>
                <c:pt idx="1779">
                  <c:v>34.905289062500003</c:v>
                </c:pt>
                <c:pt idx="1780">
                  <c:v>34.768625</c:v>
                </c:pt>
                <c:pt idx="1781">
                  <c:v>34.958972656249998</c:v>
                </c:pt>
                <c:pt idx="1782">
                  <c:v>34.958972656249998</c:v>
                </c:pt>
                <c:pt idx="1783">
                  <c:v>34.922519531250003</c:v>
                </c:pt>
                <c:pt idx="1784">
                  <c:v>35.112218749999997</c:v>
                </c:pt>
                <c:pt idx="1785">
                  <c:v>35.045554687500001</c:v>
                </c:pt>
                <c:pt idx="1786">
                  <c:v>35.045554687500001</c:v>
                </c:pt>
                <c:pt idx="1787">
                  <c:v>35.235921875000003</c:v>
                </c:pt>
                <c:pt idx="1788">
                  <c:v>35.235921875000003</c:v>
                </c:pt>
                <c:pt idx="1789">
                  <c:v>35.006570312500003</c:v>
                </c:pt>
                <c:pt idx="1790">
                  <c:v>34.986285156249998</c:v>
                </c:pt>
                <c:pt idx="1791">
                  <c:v>34.999886718749998</c:v>
                </c:pt>
                <c:pt idx="1792">
                  <c:v>34.999886718749998</c:v>
                </c:pt>
                <c:pt idx="1793">
                  <c:v>34.873804687499998</c:v>
                </c:pt>
                <c:pt idx="1794">
                  <c:v>35.031367187500003</c:v>
                </c:pt>
                <c:pt idx="1795">
                  <c:v>35.023414062500002</c:v>
                </c:pt>
                <c:pt idx="1796">
                  <c:v>35.222210937500002</c:v>
                </c:pt>
                <c:pt idx="1797">
                  <c:v>35.20933203125</c:v>
                </c:pt>
                <c:pt idx="1798">
                  <c:v>35.20933203125</c:v>
                </c:pt>
                <c:pt idx="1799">
                  <c:v>35.035070312499997</c:v>
                </c:pt>
                <c:pt idx="1800">
                  <c:v>35.011863281250001</c:v>
                </c:pt>
                <c:pt idx="1801">
                  <c:v>34.947710937499998</c:v>
                </c:pt>
                <c:pt idx="1802">
                  <c:v>34.947710937499998</c:v>
                </c:pt>
                <c:pt idx="1803">
                  <c:v>35.199511718750003</c:v>
                </c:pt>
                <c:pt idx="1804">
                  <c:v>35.239140624999997</c:v>
                </c:pt>
                <c:pt idx="1805">
                  <c:v>34.963070312500001</c:v>
                </c:pt>
                <c:pt idx="1806">
                  <c:v>35.076769531250001</c:v>
                </c:pt>
                <c:pt idx="1807">
                  <c:v>34.888910156249999</c:v>
                </c:pt>
                <c:pt idx="1808">
                  <c:v>34.888910156249999</c:v>
                </c:pt>
                <c:pt idx="1809">
                  <c:v>35.005015624999999</c:v>
                </c:pt>
                <c:pt idx="1810">
                  <c:v>34.882203124999997</c:v>
                </c:pt>
                <c:pt idx="1811">
                  <c:v>34.882203124999997</c:v>
                </c:pt>
                <c:pt idx="1812">
                  <c:v>34.784441406249996</c:v>
                </c:pt>
                <c:pt idx="1813">
                  <c:v>34.853117187499997</c:v>
                </c:pt>
                <c:pt idx="1814">
                  <c:v>34.828937500000002</c:v>
                </c:pt>
                <c:pt idx="1815">
                  <c:v>35.085124999999998</c:v>
                </c:pt>
                <c:pt idx="1816">
                  <c:v>34.941695312500002</c:v>
                </c:pt>
                <c:pt idx="1817">
                  <c:v>34.941695312500002</c:v>
                </c:pt>
                <c:pt idx="1818">
                  <c:v>34.980542968750001</c:v>
                </c:pt>
                <c:pt idx="1819">
                  <c:v>35.062546875000002</c:v>
                </c:pt>
                <c:pt idx="1820">
                  <c:v>35.028781250000002</c:v>
                </c:pt>
                <c:pt idx="1821">
                  <c:v>35.028781250000002</c:v>
                </c:pt>
                <c:pt idx="1822">
                  <c:v>35.090664062499997</c:v>
                </c:pt>
                <c:pt idx="1823">
                  <c:v>34.978832031250001</c:v>
                </c:pt>
                <c:pt idx="1824">
                  <c:v>34.978832031250001</c:v>
                </c:pt>
                <c:pt idx="1825">
                  <c:v>35.173359374999997</c:v>
                </c:pt>
                <c:pt idx="1826">
                  <c:v>35.01558984375</c:v>
                </c:pt>
                <c:pt idx="1827">
                  <c:v>35.01558984375</c:v>
                </c:pt>
                <c:pt idx="1828">
                  <c:v>35.001542968750002</c:v>
                </c:pt>
                <c:pt idx="1829">
                  <c:v>34.970550781249997</c:v>
                </c:pt>
                <c:pt idx="1830">
                  <c:v>35.099863281250002</c:v>
                </c:pt>
                <c:pt idx="1831">
                  <c:v>35.099863281250002</c:v>
                </c:pt>
                <c:pt idx="1832">
                  <c:v>34.676437499999999</c:v>
                </c:pt>
                <c:pt idx="1833">
                  <c:v>34.676437499999999</c:v>
                </c:pt>
                <c:pt idx="1834">
                  <c:v>34.819749999999999</c:v>
                </c:pt>
                <c:pt idx="1835">
                  <c:v>34.6869765625</c:v>
                </c:pt>
                <c:pt idx="1836">
                  <c:v>34.784503906250002</c:v>
                </c:pt>
                <c:pt idx="1837">
                  <c:v>34.784503906250002</c:v>
                </c:pt>
                <c:pt idx="1838">
                  <c:v>34.835703125000002</c:v>
                </c:pt>
                <c:pt idx="1839">
                  <c:v>34.699738281249999</c:v>
                </c:pt>
                <c:pt idx="1840">
                  <c:v>34.699738281249999</c:v>
                </c:pt>
                <c:pt idx="1841">
                  <c:v>34.757738281249999</c:v>
                </c:pt>
                <c:pt idx="1842">
                  <c:v>34.838882812500003</c:v>
                </c:pt>
                <c:pt idx="1843">
                  <c:v>34.838882812500003</c:v>
                </c:pt>
                <c:pt idx="1844">
                  <c:v>34.703093750000001</c:v>
                </c:pt>
                <c:pt idx="1845">
                  <c:v>34.710597656250002</c:v>
                </c:pt>
                <c:pt idx="1846">
                  <c:v>34.710597656250002</c:v>
                </c:pt>
                <c:pt idx="1847">
                  <c:v>34.830003906249999</c:v>
                </c:pt>
                <c:pt idx="1848">
                  <c:v>34.947398437499999</c:v>
                </c:pt>
                <c:pt idx="1849">
                  <c:v>35.059218749999999</c:v>
                </c:pt>
                <c:pt idx="1850">
                  <c:v>34.844792968749999</c:v>
                </c:pt>
                <c:pt idx="1851">
                  <c:v>34.795332031249998</c:v>
                </c:pt>
                <c:pt idx="1852">
                  <c:v>34.795332031249998</c:v>
                </c:pt>
                <c:pt idx="1853">
                  <c:v>35.068984374999999</c:v>
                </c:pt>
                <c:pt idx="1854">
                  <c:v>34.924613281249997</c:v>
                </c:pt>
                <c:pt idx="1855">
                  <c:v>35.015335937499998</c:v>
                </c:pt>
                <c:pt idx="1856">
                  <c:v>35.015335937499998</c:v>
                </c:pt>
                <c:pt idx="1857">
                  <c:v>34.878996093749997</c:v>
                </c:pt>
                <c:pt idx="1858">
                  <c:v>34.84392578125</c:v>
                </c:pt>
                <c:pt idx="1859">
                  <c:v>34.828257812499999</c:v>
                </c:pt>
                <c:pt idx="1860">
                  <c:v>34.987644531249998</c:v>
                </c:pt>
                <c:pt idx="1861">
                  <c:v>35.244648437499997</c:v>
                </c:pt>
                <c:pt idx="1862">
                  <c:v>35.244648437499997</c:v>
                </c:pt>
                <c:pt idx="1863">
                  <c:v>35.210503906249997</c:v>
                </c:pt>
                <c:pt idx="1864">
                  <c:v>35.039441406249999</c:v>
                </c:pt>
                <c:pt idx="1865">
                  <c:v>35.060312500000002</c:v>
                </c:pt>
                <c:pt idx="1866">
                  <c:v>35.060312500000002</c:v>
                </c:pt>
                <c:pt idx="1867">
                  <c:v>34.977144531249998</c:v>
                </c:pt>
                <c:pt idx="1868">
                  <c:v>34.977144531249998</c:v>
                </c:pt>
                <c:pt idx="1869">
                  <c:v>34.974648437500001</c:v>
                </c:pt>
                <c:pt idx="1870">
                  <c:v>35.048789062499999</c:v>
                </c:pt>
                <c:pt idx="1871">
                  <c:v>35.225824218749999</c:v>
                </c:pt>
                <c:pt idx="1872">
                  <c:v>35.225824218749999</c:v>
                </c:pt>
                <c:pt idx="1873">
                  <c:v>35.176285156250003</c:v>
                </c:pt>
                <c:pt idx="1874">
                  <c:v>35.129101562499997</c:v>
                </c:pt>
                <c:pt idx="1875">
                  <c:v>35.111339843750002</c:v>
                </c:pt>
                <c:pt idx="1876">
                  <c:v>34.879144531249999</c:v>
                </c:pt>
                <c:pt idx="1877">
                  <c:v>34.943695312499997</c:v>
                </c:pt>
                <c:pt idx="1878">
                  <c:v>34.943695312499997</c:v>
                </c:pt>
                <c:pt idx="1879">
                  <c:v>35.006761718749999</c:v>
                </c:pt>
                <c:pt idx="1880">
                  <c:v>35.188214843750004</c:v>
                </c:pt>
                <c:pt idx="1881">
                  <c:v>35.297460937499999</c:v>
                </c:pt>
                <c:pt idx="1882">
                  <c:v>35.297460937499999</c:v>
                </c:pt>
                <c:pt idx="1883">
                  <c:v>35.196804687499998</c:v>
                </c:pt>
                <c:pt idx="1884">
                  <c:v>35.080628906249999</c:v>
                </c:pt>
                <c:pt idx="1885">
                  <c:v>35.080628906249999</c:v>
                </c:pt>
                <c:pt idx="1886">
                  <c:v>35.108929687500002</c:v>
                </c:pt>
                <c:pt idx="1887">
                  <c:v>35.086624999999998</c:v>
                </c:pt>
                <c:pt idx="1888">
                  <c:v>35.086624999999998</c:v>
                </c:pt>
                <c:pt idx="1889">
                  <c:v>34.963261718749997</c:v>
                </c:pt>
                <c:pt idx="1890">
                  <c:v>35.120277343749997</c:v>
                </c:pt>
                <c:pt idx="1891">
                  <c:v>35.120277343749997</c:v>
                </c:pt>
                <c:pt idx="1892">
                  <c:v>34.915843750000001</c:v>
                </c:pt>
                <c:pt idx="1893">
                  <c:v>34.928320312499999</c:v>
                </c:pt>
                <c:pt idx="1894">
                  <c:v>34.961429687500001</c:v>
                </c:pt>
                <c:pt idx="1895">
                  <c:v>35.273882812499998</c:v>
                </c:pt>
                <c:pt idx="1896">
                  <c:v>35.051234375</c:v>
                </c:pt>
                <c:pt idx="1897">
                  <c:v>35.051234375</c:v>
                </c:pt>
                <c:pt idx="1898">
                  <c:v>34.765394531250003</c:v>
                </c:pt>
                <c:pt idx="1899">
                  <c:v>34.927054687499997</c:v>
                </c:pt>
                <c:pt idx="1900">
                  <c:v>34.859113281250004</c:v>
                </c:pt>
                <c:pt idx="1901">
                  <c:v>34.859113281250004</c:v>
                </c:pt>
                <c:pt idx="1902">
                  <c:v>35.0631953125</c:v>
                </c:pt>
                <c:pt idx="1903">
                  <c:v>34.788460937499998</c:v>
                </c:pt>
                <c:pt idx="1904">
                  <c:v>34.885242187499998</c:v>
                </c:pt>
                <c:pt idx="1905">
                  <c:v>34.843605468749999</c:v>
                </c:pt>
                <c:pt idx="1906">
                  <c:v>34.843605468749999</c:v>
                </c:pt>
                <c:pt idx="1907">
                  <c:v>34.843476562500001</c:v>
                </c:pt>
                <c:pt idx="1908">
                  <c:v>34.896910156250001</c:v>
                </c:pt>
                <c:pt idx="1909">
                  <c:v>34.841941406250001</c:v>
                </c:pt>
                <c:pt idx="1910">
                  <c:v>34.841941406250001</c:v>
                </c:pt>
                <c:pt idx="1911">
                  <c:v>34.981640624999997</c:v>
                </c:pt>
                <c:pt idx="1912">
                  <c:v>34.983234375000002</c:v>
                </c:pt>
                <c:pt idx="1913">
                  <c:v>34.99005859375</c:v>
                </c:pt>
                <c:pt idx="1914">
                  <c:v>35.022156250000002</c:v>
                </c:pt>
                <c:pt idx="1915">
                  <c:v>34.882070312499998</c:v>
                </c:pt>
                <c:pt idx="1916">
                  <c:v>34.882070312499998</c:v>
                </c:pt>
                <c:pt idx="1917">
                  <c:v>35.067179687500001</c:v>
                </c:pt>
                <c:pt idx="1918">
                  <c:v>34.880425781249997</c:v>
                </c:pt>
                <c:pt idx="1919">
                  <c:v>34.880425781249997</c:v>
                </c:pt>
                <c:pt idx="1920">
                  <c:v>34.924124999999997</c:v>
                </c:pt>
                <c:pt idx="1921">
                  <c:v>34.871429687499997</c:v>
                </c:pt>
                <c:pt idx="1922">
                  <c:v>34.871429687499997</c:v>
                </c:pt>
                <c:pt idx="1923">
                  <c:v>35.051796875000001</c:v>
                </c:pt>
                <c:pt idx="1924">
                  <c:v>35.165742187500001</c:v>
                </c:pt>
                <c:pt idx="1925">
                  <c:v>35.165742187500001</c:v>
                </c:pt>
                <c:pt idx="1926">
                  <c:v>35.267273437500002</c:v>
                </c:pt>
                <c:pt idx="1927">
                  <c:v>35.156386718749999</c:v>
                </c:pt>
                <c:pt idx="1928">
                  <c:v>35.23472265625</c:v>
                </c:pt>
                <c:pt idx="1929">
                  <c:v>35.23472265625</c:v>
                </c:pt>
                <c:pt idx="1930">
                  <c:v>35.041621093750003</c:v>
                </c:pt>
                <c:pt idx="1931">
                  <c:v>35.041621093750003</c:v>
                </c:pt>
                <c:pt idx="1932">
                  <c:v>35.197984374999997</c:v>
                </c:pt>
                <c:pt idx="1933">
                  <c:v>35.1183046875</c:v>
                </c:pt>
                <c:pt idx="1934">
                  <c:v>35.104417968749999</c:v>
                </c:pt>
                <c:pt idx="1935">
                  <c:v>35.104417968749999</c:v>
                </c:pt>
                <c:pt idx="1936">
                  <c:v>35.111683593750001</c:v>
                </c:pt>
                <c:pt idx="1937">
                  <c:v>35.033718749999998</c:v>
                </c:pt>
                <c:pt idx="1938">
                  <c:v>35.127574218749999</c:v>
                </c:pt>
                <c:pt idx="1939">
                  <c:v>35.003539062500003</c:v>
                </c:pt>
                <c:pt idx="1940">
                  <c:v>34.963000000000001</c:v>
                </c:pt>
                <c:pt idx="1941">
                  <c:v>34.963000000000001</c:v>
                </c:pt>
                <c:pt idx="1942">
                  <c:v>35.029042968749998</c:v>
                </c:pt>
                <c:pt idx="1943">
                  <c:v>34.824503906250001</c:v>
                </c:pt>
                <c:pt idx="1944">
                  <c:v>34.780679687499997</c:v>
                </c:pt>
                <c:pt idx="1945">
                  <c:v>34.780679687499997</c:v>
                </c:pt>
                <c:pt idx="1946">
                  <c:v>34.976757812499997</c:v>
                </c:pt>
                <c:pt idx="1947">
                  <c:v>35.0434921875</c:v>
                </c:pt>
                <c:pt idx="1948">
                  <c:v>34.950871093750003</c:v>
                </c:pt>
                <c:pt idx="1949">
                  <c:v>34.777574218749997</c:v>
                </c:pt>
                <c:pt idx="1950">
                  <c:v>34.777574218749997</c:v>
                </c:pt>
                <c:pt idx="1951">
                  <c:v>34.644871093749998</c:v>
                </c:pt>
                <c:pt idx="1952">
                  <c:v>34.699402343750002</c:v>
                </c:pt>
                <c:pt idx="1953">
                  <c:v>35.1025390625</c:v>
                </c:pt>
                <c:pt idx="1954">
                  <c:v>35.1025390625</c:v>
                </c:pt>
                <c:pt idx="1955">
                  <c:v>34.938148437499997</c:v>
                </c:pt>
                <c:pt idx="1956">
                  <c:v>34.979257812500002</c:v>
                </c:pt>
                <c:pt idx="1957">
                  <c:v>34.949792968750003</c:v>
                </c:pt>
                <c:pt idx="1958">
                  <c:v>34.918050781250003</c:v>
                </c:pt>
                <c:pt idx="1959">
                  <c:v>35.08011328125</c:v>
                </c:pt>
                <c:pt idx="1960">
                  <c:v>35.08011328125</c:v>
                </c:pt>
                <c:pt idx="1961">
                  <c:v>34.933398437500003</c:v>
                </c:pt>
                <c:pt idx="1962">
                  <c:v>34.8714765625</c:v>
                </c:pt>
                <c:pt idx="1963">
                  <c:v>34.8714765625</c:v>
                </c:pt>
                <c:pt idx="1964">
                  <c:v>34.8663515625</c:v>
                </c:pt>
                <c:pt idx="1965">
                  <c:v>34.906437500000003</c:v>
                </c:pt>
                <c:pt idx="1966">
                  <c:v>34.979933593749998</c:v>
                </c:pt>
                <c:pt idx="1967">
                  <c:v>34.970648437500003</c:v>
                </c:pt>
                <c:pt idx="1968">
                  <c:v>35.232429687500002</c:v>
                </c:pt>
                <c:pt idx="1969">
                  <c:v>35.232429687500002</c:v>
                </c:pt>
                <c:pt idx="1970">
                  <c:v>35.013273437499997</c:v>
                </c:pt>
                <c:pt idx="1971">
                  <c:v>34.888058593750003</c:v>
                </c:pt>
                <c:pt idx="1972">
                  <c:v>35.090132812500002</c:v>
                </c:pt>
                <c:pt idx="1973">
                  <c:v>35.090132812500002</c:v>
                </c:pt>
                <c:pt idx="1974">
                  <c:v>35.020976562500003</c:v>
                </c:pt>
                <c:pt idx="1975">
                  <c:v>35.052785156250003</c:v>
                </c:pt>
                <c:pt idx="1976">
                  <c:v>35.0286015625</c:v>
                </c:pt>
                <c:pt idx="1977">
                  <c:v>35.067726562499999</c:v>
                </c:pt>
                <c:pt idx="1978">
                  <c:v>34.976781250000002</c:v>
                </c:pt>
                <c:pt idx="1979">
                  <c:v>34.976781250000002</c:v>
                </c:pt>
                <c:pt idx="1980">
                  <c:v>34.815179687499999</c:v>
                </c:pt>
                <c:pt idx="1981">
                  <c:v>34.901039062499997</c:v>
                </c:pt>
                <c:pt idx="1982">
                  <c:v>34.922460937499999</c:v>
                </c:pt>
                <c:pt idx="1983">
                  <c:v>34.922460937499999</c:v>
                </c:pt>
                <c:pt idx="1984">
                  <c:v>35.073453125</c:v>
                </c:pt>
                <c:pt idx="1985">
                  <c:v>34.933632812500001</c:v>
                </c:pt>
                <c:pt idx="1986">
                  <c:v>34.770105468750003</c:v>
                </c:pt>
                <c:pt idx="1987">
                  <c:v>35.073222656250003</c:v>
                </c:pt>
                <c:pt idx="1988">
                  <c:v>35.059894531250002</c:v>
                </c:pt>
                <c:pt idx="1989">
                  <c:v>35.059894531250002</c:v>
                </c:pt>
                <c:pt idx="1990">
                  <c:v>35.138398437500001</c:v>
                </c:pt>
                <c:pt idx="1991">
                  <c:v>35.250570312500003</c:v>
                </c:pt>
                <c:pt idx="1992">
                  <c:v>35.250570312500003</c:v>
                </c:pt>
                <c:pt idx="1993">
                  <c:v>34.956769531250004</c:v>
                </c:pt>
                <c:pt idx="1994">
                  <c:v>34.988695312499999</c:v>
                </c:pt>
                <c:pt idx="1995">
                  <c:v>34.988695312499999</c:v>
                </c:pt>
                <c:pt idx="1996">
                  <c:v>35.1138046875</c:v>
                </c:pt>
                <c:pt idx="1997">
                  <c:v>35.170246093750002</c:v>
                </c:pt>
                <c:pt idx="1998">
                  <c:v>34.982824218749997</c:v>
                </c:pt>
                <c:pt idx="1999">
                  <c:v>34.982824218749997</c:v>
                </c:pt>
                <c:pt idx="2000">
                  <c:v>35.033625000000001</c:v>
                </c:pt>
                <c:pt idx="2001">
                  <c:v>35.060601562499997</c:v>
                </c:pt>
                <c:pt idx="2002">
                  <c:v>34.951726562499999</c:v>
                </c:pt>
                <c:pt idx="2003">
                  <c:v>35.0259140625</c:v>
                </c:pt>
                <c:pt idx="2004">
                  <c:v>34.893726562499999</c:v>
                </c:pt>
                <c:pt idx="2005">
                  <c:v>34.893726562499999</c:v>
                </c:pt>
                <c:pt idx="2006">
                  <c:v>35.034503906250002</c:v>
                </c:pt>
                <c:pt idx="2007">
                  <c:v>34.963824218749998</c:v>
                </c:pt>
                <c:pt idx="2008">
                  <c:v>34.963824218749998</c:v>
                </c:pt>
                <c:pt idx="2009">
                  <c:v>35.021636718750003</c:v>
                </c:pt>
                <c:pt idx="2010">
                  <c:v>35.120726562500003</c:v>
                </c:pt>
                <c:pt idx="2011">
                  <c:v>35.111703124999998</c:v>
                </c:pt>
                <c:pt idx="2012">
                  <c:v>35.1431015625</c:v>
                </c:pt>
                <c:pt idx="2013">
                  <c:v>35.047863281250002</c:v>
                </c:pt>
                <c:pt idx="2014">
                  <c:v>34.920449218750001</c:v>
                </c:pt>
                <c:pt idx="2015">
                  <c:v>34.920449218750001</c:v>
                </c:pt>
                <c:pt idx="2016">
                  <c:v>34.99522265625</c:v>
                </c:pt>
                <c:pt idx="2017">
                  <c:v>35.010699218749998</c:v>
                </c:pt>
                <c:pt idx="2018">
                  <c:v>34.949957031250001</c:v>
                </c:pt>
                <c:pt idx="2019">
                  <c:v>34.949957031250001</c:v>
                </c:pt>
                <c:pt idx="2020">
                  <c:v>34.948644531249997</c:v>
                </c:pt>
                <c:pt idx="2021">
                  <c:v>34.948644531249997</c:v>
                </c:pt>
                <c:pt idx="2022">
                  <c:v>35.19273046875</c:v>
                </c:pt>
                <c:pt idx="2023">
                  <c:v>34.9634140625</c:v>
                </c:pt>
                <c:pt idx="2024">
                  <c:v>35.016039062499999</c:v>
                </c:pt>
                <c:pt idx="2025">
                  <c:v>35.016039062499999</c:v>
                </c:pt>
                <c:pt idx="2026">
                  <c:v>35.145898437500001</c:v>
                </c:pt>
                <c:pt idx="2027">
                  <c:v>34.933214843750001</c:v>
                </c:pt>
                <c:pt idx="2028">
                  <c:v>34.933214843750001</c:v>
                </c:pt>
                <c:pt idx="2029">
                  <c:v>34.876695312499997</c:v>
                </c:pt>
                <c:pt idx="2030">
                  <c:v>34.955500000000001</c:v>
                </c:pt>
                <c:pt idx="2031">
                  <c:v>34.955500000000001</c:v>
                </c:pt>
                <c:pt idx="2032">
                  <c:v>35.10609765625</c:v>
                </c:pt>
                <c:pt idx="2033">
                  <c:v>34.988429687500002</c:v>
                </c:pt>
                <c:pt idx="2034">
                  <c:v>34.988429687500002</c:v>
                </c:pt>
                <c:pt idx="2035">
                  <c:v>34.91922265625</c:v>
                </c:pt>
                <c:pt idx="2036">
                  <c:v>34.811339843749998</c:v>
                </c:pt>
                <c:pt idx="2037">
                  <c:v>34.822210937500003</c:v>
                </c:pt>
                <c:pt idx="2038">
                  <c:v>34.901246093749997</c:v>
                </c:pt>
                <c:pt idx="2039">
                  <c:v>34.923226562499998</c:v>
                </c:pt>
                <c:pt idx="2040">
                  <c:v>34.923226562499998</c:v>
                </c:pt>
                <c:pt idx="2041">
                  <c:v>34.971476562500001</c:v>
                </c:pt>
                <c:pt idx="2042">
                  <c:v>34.88975390625</c:v>
                </c:pt>
                <c:pt idx="2043">
                  <c:v>35.018050781249997</c:v>
                </c:pt>
                <c:pt idx="2044">
                  <c:v>35.018050781249997</c:v>
                </c:pt>
                <c:pt idx="2045">
                  <c:v>34.829121093749997</c:v>
                </c:pt>
                <c:pt idx="2046">
                  <c:v>34.905636718750003</c:v>
                </c:pt>
                <c:pt idx="2047">
                  <c:v>34.905929687499999</c:v>
                </c:pt>
                <c:pt idx="2048">
                  <c:v>34.842726562499998</c:v>
                </c:pt>
                <c:pt idx="2049">
                  <c:v>34.909746093750002</c:v>
                </c:pt>
                <c:pt idx="2050">
                  <c:v>34.909746093750002</c:v>
                </c:pt>
                <c:pt idx="2051">
                  <c:v>34.848117187500002</c:v>
                </c:pt>
                <c:pt idx="2052">
                  <c:v>35.040242187499999</c:v>
                </c:pt>
                <c:pt idx="2053">
                  <c:v>35.040242187499999</c:v>
                </c:pt>
                <c:pt idx="2054">
                  <c:v>35.248542968750002</c:v>
                </c:pt>
                <c:pt idx="2055">
                  <c:v>35.216710937499997</c:v>
                </c:pt>
                <c:pt idx="2056">
                  <c:v>35.188339843750001</c:v>
                </c:pt>
                <c:pt idx="2057">
                  <c:v>34.956742187499998</c:v>
                </c:pt>
                <c:pt idx="2058">
                  <c:v>34.950351562500003</c:v>
                </c:pt>
                <c:pt idx="2059">
                  <c:v>34.950351562500003</c:v>
                </c:pt>
                <c:pt idx="2060">
                  <c:v>35.114195312500001</c:v>
                </c:pt>
                <c:pt idx="2061">
                  <c:v>35.138750000000002</c:v>
                </c:pt>
                <c:pt idx="2062">
                  <c:v>35.125738281250001</c:v>
                </c:pt>
                <c:pt idx="2063">
                  <c:v>35.125738281250001</c:v>
                </c:pt>
                <c:pt idx="2064">
                  <c:v>34.924148437500001</c:v>
                </c:pt>
                <c:pt idx="2065">
                  <c:v>35.208687500000003</c:v>
                </c:pt>
                <c:pt idx="2066">
                  <c:v>35.30855859375</c:v>
                </c:pt>
                <c:pt idx="2067">
                  <c:v>35.199175781249998</c:v>
                </c:pt>
                <c:pt idx="2068">
                  <c:v>35.126105468749998</c:v>
                </c:pt>
                <c:pt idx="2069">
                  <c:v>35.126105468749998</c:v>
                </c:pt>
                <c:pt idx="2070">
                  <c:v>35.047320312499998</c:v>
                </c:pt>
                <c:pt idx="2071">
                  <c:v>35.193593749999998</c:v>
                </c:pt>
                <c:pt idx="2072">
                  <c:v>35.126226562500001</c:v>
                </c:pt>
                <c:pt idx="2073">
                  <c:v>35.126226562500001</c:v>
                </c:pt>
                <c:pt idx="2074">
                  <c:v>35.168265624999997</c:v>
                </c:pt>
                <c:pt idx="2075">
                  <c:v>35.220656249999998</c:v>
                </c:pt>
                <c:pt idx="2076">
                  <c:v>34.920238281250001</c:v>
                </c:pt>
                <c:pt idx="2077">
                  <c:v>34.91629296875</c:v>
                </c:pt>
                <c:pt idx="2078">
                  <c:v>35.004023437500003</c:v>
                </c:pt>
                <c:pt idx="2079">
                  <c:v>35.004023437500003</c:v>
                </c:pt>
                <c:pt idx="2080">
                  <c:v>34.992203125000003</c:v>
                </c:pt>
                <c:pt idx="2081">
                  <c:v>34.943195312500002</c:v>
                </c:pt>
                <c:pt idx="2082">
                  <c:v>34.849445312500002</c:v>
                </c:pt>
                <c:pt idx="2083">
                  <c:v>34.849445312500002</c:v>
                </c:pt>
                <c:pt idx="2084">
                  <c:v>34.932589843750002</c:v>
                </c:pt>
                <c:pt idx="2085">
                  <c:v>34.836742187500001</c:v>
                </c:pt>
                <c:pt idx="2086">
                  <c:v>34.910632812499998</c:v>
                </c:pt>
                <c:pt idx="2087">
                  <c:v>34.965132812500002</c:v>
                </c:pt>
                <c:pt idx="2088">
                  <c:v>34.891117187500001</c:v>
                </c:pt>
                <c:pt idx="2089">
                  <c:v>34.891117187500001</c:v>
                </c:pt>
                <c:pt idx="2090">
                  <c:v>35.077492187499999</c:v>
                </c:pt>
                <c:pt idx="2091">
                  <c:v>35.15750390625</c:v>
                </c:pt>
                <c:pt idx="2092">
                  <c:v>35.15750390625</c:v>
                </c:pt>
                <c:pt idx="2093">
                  <c:v>35.029832031250002</c:v>
                </c:pt>
                <c:pt idx="2094">
                  <c:v>34.914464843749997</c:v>
                </c:pt>
                <c:pt idx="2095">
                  <c:v>34.791054687500001</c:v>
                </c:pt>
                <c:pt idx="2096">
                  <c:v>34.827835937499998</c:v>
                </c:pt>
                <c:pt idx="2097">
                  <c:v>34.823664062500001</c:v>
                </c:pt>
                <c:pt idx="2098">
                  <c:v>34.827398437500001</c:v>
                </c:pt>
                <c:pt idx="2099">
                  <c:v>34.827398437500001</c:v>
                </c:pt>
                <c:pt idx="2100">
                  <c:v>34.9383359375</c:v>
                </c:pt>
                <c:pt idx="2101">
                  <c:v>34.83161328125</c:v>
                </c:pt>
                <c:pt idx="2102">
                  <c:v>34.83161328125</c:v>
                </c:pt>
                <c:pt idx="2103">
                  <c:v>34.851742187500001</c:v>
                </c:pt>
                <c:pt idx="2104">
                  <c:v>34.796855468750003</c:v>
                </c:pt>
                <c:pt idx="2105">
                  <c:v>35.011050781249999</c:v>
                </c:pt>
                <c:pt idx="2106">
                  <c:v>35.004902343749997</c:v>
                </c:pt>
                <c:pt idx="2107">
                  <c:v>34.819148437499997</c:v>
                </c:pt>
                <c:pt idx="2108">
                  <c:v>34.819148437499997</c:v>
                </c:pt>
                <c:pt idx="2109">
                  <c:v>34.887148437500002</c:v>
                </c:pt>
                <c:pt idx="2110">
                  <c:v>34.903832031249998</c:v>
                </c:pt>
                <c:pt idx="2111">
                  <c:v>35.161546874999999</c:v>
                </c:pt>
                <c:pt idx="2112">
                  <c:v>35.161546874999999</c:v>
                </c:pt>
                <c:pt idx="2113">
                  <c:v>35.114636718749999</c:v>
                </c:pt>
                <c:pt idx="2114">
                  <c:v>35.07791796875</c:v>
                </c:pt>
                <c:pt idx="2115">
                  <c:v>35.07791796875</c:v>
                </c:pt>
                <c:pt idx="2116">
                  <c:v>34.988652343749997</c:v>
                </c:pt>
                <c:pt idx="2117">
                  <c:v>35.138933593749996</c:v>
                </c:pt>
                <c:pt idx="2118">
                  <c:v>35.138933593749996</c:v>
                </c:pt>
                <c:pt idx="2119">
                  <c:v>35.125820312499997</c:v>
                </c:pt>
                <c:pt idx="2120">
                  <c:v>34.979929687499997</c:v>
                </c:pt>
                <c:pt idx="2121">
                  <c:v>34.9396640625</c:v>
                </c:pt>
                <c:pt idx="2122">
                  <c:v>34.9396640625</c:v>
                </c:pt>
                <c:pt idx="2123">
                  <c:v>35.038023437500001</c:v>
                </c:pt>
                <c:pt idx="2124">
                  <c:v>35.169921875</c:v>
                </c:pt>
                <c:pt idx="2125">
                  <c:v>35.169921875</c:v>
                </c:pt>
                <c:pt idx="2126">
                  <c:v>35.016933593749997</c:v>
                </c:pt>
                <c:pt idx="2127">
                  <c:v>35.020238281250002</c:v>
                </c:pt>
                <c:pt idx="2128">
                  <c:v>35.020238281250002</c:v>
                </c:pt>
                <c:pt idx="2129">
                  <c:v>34.9176875</c:v>
                </c:pt>
                <c:pt idx="2130">
                  <c:v>35.107507812500003</c:v>
                </c:pt>
                <c:pt idx="2131">
                  <c:v>35.167152343749997</c:v>
                </c:pt>
                <c:pt idx="2132">
                  <c:v>35.002351562500003</c:v>
                </c:pt>
                <c:pt idx="2133">
                  <c:v>34.920402343749998</c:v>
                </c:pt>
                <c:pt idx="2134">
                  <c:v>34.920402343749998</c:v>
                </c:pt>
                <c:pt idx="2135">
                  <c:v>34.8690703125</c:v>
                </c:pt>
                <c:pt idx="2136">
                  <c:v>34.976472656250003</c:v>
                </c:pt>
                <c:pt idx="2137">
                  <c:v>35.083101562499998</c:v>
                </c:pt>
                <c:pt idx="2138">
                  <c:v>35.083101562499998</c:v>
                </c:pt>
                <c:pt idx="2139">
                  <c:v>34.990359374999997</c:v>
                </c:pt>
                <c:pt idx="2140">
                  <c:v>35.0041875</c:v>
                </c:pt>
                <c:pt idx="2141">
                  <c:v>34.953945312499997</c:v>
                </c:pt>
                <c:pt idx="2142">
                  <c:v>35.06358203125</c:v>
                </c:pt>
                <c:pt idx="2143">
                  <c:v>34.923156249999998</c:v>
                </c:pt>
                <c:pt idx="2144">
                  <c:v>34.923156249999998</c:v>
                </c:pt>
                <c:pt idx="2145">
                  <c:v>34.807382812500002</c:v>
                </c:pt>
                <c:pt idx="2146">
                  <c:v>34.947570312499998</c:v>
                </c:pt>
                <c:pt idx="2147">
                  <c:v>34.947570312499998</c:v>
                </c:pt>
                <c:pt idx="2148">
                  <c:v>34.911562500000002</c:v>
                </c:pt>
                <c:pt idx="2149">
                  <c:v>34.845867187499998</c:v>
                </c:pt>
                <c:pt idx="2150">
                  <c:v>34.845867187499998</c:v>
                </c:pt>
                <c:pt idx="2151">
                  <c:v>34.861648437500001</c:v>
                </c:pt>
                <c:pt idx="2152">
                  <c:v>34.809105468749998</c:v>
                </c:pt>
                <c:pt idx="2153">
                  <c:v>34.746640624999998</c:v>
                </c:pt>
                <c:pt idx="2154">
                  <c:v>34.746640624999998</c:v>
                </c:pt>
                <c:pt idx="2155">
                  <c:v>34.865519531250001</c:v>
                </c:pt>
                <c:pt idx="2156">
                  <c:v>34.907757812500002</c:v>
                </c:pt>
                <c:pt idx="2157">
                  <c:v>34.907757812500002</c:v>
                </c:pt>
                <c:pt idx="2158">
                  <c:v>34.798539062499998</c:v>
                </c:pt>
                <c:pt idx="2159">
                  <c:v>34.88504296875</c:v>
                </c:pt>
                <c:pt idx="2160">
                  <c:v>34.88504296875</c:v>
                </c:pt>
                <c:pt idx="2161">
                  <c:v>35.071507812500002</c:v>
                </c:pt>
                <c:pt idx="2162">
                  <c:v>34.961234374999997</c:v>
                </c:pt>
                <c:pt idx="2163">
                  <c:v>34.961234374999997</c:v>
                </c:pt>
                <c:pt idx="2164">
                  <c:v>34.828339843750001</c:v>
                </c:pt>
                <c:pt idx="2165">
                  <c:v>34.931574218750001</c:v>
                </c:pt>
                <c:pt idx="2166">
                  <c:v>35.015703125000002</c:v>
                </c:pt>
                <c:pt idx="2167">
                  <c:v>35.0822421875</c:v>
                </c:pt>
                <c:pt idx="2168">
                  <c:v>35.086960937500002</c:v>
                </c:pt>
                <c:pt idx="2169">
                  <c:v>35.086960937500002</c:v>
                </c:pt>
                <c:pt idx="2170">
                  <c:v>35.075820312499999</c:v>
                </c:pt>
                <c:pt idx="2171">
                  <c:v>35.111378906250003</c:v>
                </c:pt>
                <c:pt idx="2172">
                  <c:v>35.110250000000001</c:v>
                </c:pt>
                <c:pt idx="2173">
                  <c:v>35.110250000000001</c:v>
                </c:pt>
                <c:pt idx="2174">
                  <c:v>35.151257812499999</c:v>
                </c:pt>
                <c:pt idx="2175">
                  <c:v>35.030136718750001</c:v>
                </c:pt>
                <c:pt idx="2176">
                  <c:v>35.096378906250003</c:v>
                </c:pt>
                <c:pt idx="2177">
                  <c:v>34.901476562500001</c:v>
                </c:pt>
                <c:pt idx="2178">
                  <c:v>34.921960937500003</c:v>
                </c:pt>
                <c:pt idx="2179">
                  <c:v>34.921960937500003</c:v>
                </c:pt>
                <c:pt idx="2180">
                  <c:v>35.030195312499998</c:v>
                </c:pt>
                <c:pt idx="2181">
                  <c:v>35.110824218749997</c:v>
                </c:pt>
                <c:pt idx="2182">
                  <c:v>35.110824218749997</c:v>
                </c:pt>
                <c:pt idx="2183">
                  <c:v>35.238507812500004</c:v>
                </c:pt>
                <c:pt idx="2184">
                  <c:v>35.110460937500001</c:v>
                </c:pt>
                <c:pt idx="2185">
                  <c:v>35.110460937500001</c:v>
                </c:pt>
                <c:pt idx="2186">
                  <c:v>35.212511718750001</c:v>
                </c:pt>
                <c:pt idx="2187">
                  <c:v>35.141617187500003</c:v>
                </c:pt>
                <c:pt idx="2188">
                  <c:v>35.179207031250002</c:v>
                </c:pt>
                <c:pt idx="2189">
                  <c:v>35.179207031250002</c:v>
                </c:pt>
                <c:pt idx="2190">
                  <c:v>35.1204296875</c:v>
                </c:pt>
                <c:pt idx="2191">
                  <c:v>35.054656250000001</c:v>
                </c:pt>
                <c:pt idx="2192">
                  <c:v>35.1630859375</c:v>
                </c:pt>
                <c:pt idx="2193">
                  <c:v>35.130062500000001</c:v>
                </c:pt>
                <c:pt idx="2194">
                  <c:v>35.062343749999997</c:v>
                </c:pt>
                <c:pt idx="2195">
                  <c:v>35.062343749999997</c:v>
                </c:pt>
                <c:pt idx="2196">
                  <c:v>35.064152343750003</c:v>
                </c:pt>
                <c:pt idx="2197">
                  <c:v>34.923265624999999</c:v>
                </c:pt>
                <c:pt idx="2198">
                  <c:v>34.923265624999999</c:v>
                </c:pt>
                <c:pt idx="2199">
                  <c:v>34.920742187499997</c:v>
                </c:pt>
                <c:pt idx="2200">
                  <c:v>34.928085937500001</c:v>
                </c:pt>
                <c:pt idx="2201">
                  <c:v>34.980707031249999</c:v>
                </c:pt>
                <c:pt idx="2202">
                  <c:v>34.999355468749997</c:v>
                </c:pt>
                <c:pt idx="2203">
                  <c:v>35.014156249999999</c:v>
                </c:pt>
                <c:pt idx="2204">
                  <c:v>35.014156249999999</c:v>
                </c:pt>
                <c:pt idx="2205">
                  <c:v>35.063249999999996</c:v>
                </c:pt>
                <c:pt idx="2206">
                  <c:v>34.95106640625</c:v>
                </c:pt>
                <c:pt idx="2207">
                  <c:v>34.96013671875</c:v>
                </c:pt>
                <c:pt idx="2208">
                  <c:v>34.96013671875</c:v>
                </c:pt>
                <c:pt idx="2209">
                  <c:v>34.805835937499999</c:v>
                </c:pt>
                <c:pt idx="2210">
                  <c:v>34.8615390625</c:v>
                </c:pt>
                <c:pt idx="2211">
                  <c:v>34.8615390625</c:v>
                </c:pt>
                <c:pt idx="2212">
                  <c:v>34.72973828125</c:v>
                </c:pt>
                <c:pt idx="2213">
                  <c:v>34.763976562499998</c:v>
                </c:pt>
                <c:pt idx="2214">
                  <c:v>34.763976562499998</c:v>
                </c:pt>
                <c:pt idx="2215">
                  <c:v>34.788113281249998</c:v>
                </c:pt>
                <c:pt idx="2216">
                  <c:v>34.922343750000003</c:v>
                </c:pt>
                <c:pt idx="2217">
                  <c:v>34.995164062500002</c:v>
                </c:pt>
                <c:pt idx="2218">
                  <c:v>34.995164062500002</c:v>
                </c:pt>
                <c:pt idx="2219">
                  <c:v>34.927156250000003</c:v>
                </c:pt>
                <c:pt idx="2220">
                  <c:v>34.93872265625</c:v>
                </c:pt>
                <c:pt idx="2221">
                  <c:v>34.860496093750001</c:v>
                </c:pt>
                <c:pt idx="2222">
                  <c:v>34.913039062499998</c:v>
                </c:pt>
                <c:pt idx="2223">
                  <c:v>35.058179687500001</c:v>
                </c:pt>
                <c:pt idx="2224">
                  <c:v>35.058179687500001</c:v>
                </c:pt>
                <c:pt idx="2225">
                  <c:v>35.084492187499997</c:v>
                </c:pt>
                <c:pt idx="2226">
                  <c:v>35.160812499999999</c:v>
                </c:pt>
                <c:pt idx="2227">
                  <c:v>35.160812499999999</c:v>
                </c:pt>
                <c:pt idx="2228">
                  <c:v>35.117562499999998</c:v>
                </c:pt>
                <c:pt idx="2229">
                  <c:v>34.984105468750002</c:v>
                </c:pt>
                <c:pt idx="2230">
                  <c:v>34.88455859375</c:v>
                </c:pt>
                <c:pt idx="2231">
                  <c:v>35.064414062499999</c:v>
                </c:pt>
                <c:pt idx="2232">
                  <c:v>35.297191406250001</c:v>
                </c:pt>
                <c:pt idx="2233">
                  <c:v>35.297191406250001</c:v>
                </c:pt>
                <c:pt idx="2234">
                  <c:v>35.166425781249998</c:v>
                </c:pt>
                <c:pt idx="2235">
                  <c:v>35.1186875</c:v>
                </c:pt>
                <c:pt idx="2236">
                  <c:v>35.104710937500002</c:v>
                </c:pt>
                <c:pt idx="2237">
                  <c:v>35.104710937500002</c:v>
                </c:pt>
                <c:pt idx="2238">
                  <c:v>35.043304687499997</c:v>
                </c:pt>
                <c:pt idx="2239">
                  <c:v>34.954687499999999</c:v>
                </c:pt>
                <c:pt idx="2240">
                  <c:v>34.8761875</c:v>
                </c:pt>
                <c:pt idx="2241">
                  <c:v>34.956078124999998</c:v>
                </c:pt>
                <c:pt idx="2242">
                  <c:v>34.903796874999998</c:v>
                </c:pt>
                <c:pt idx="2243">
                  <c:v>34.903796874999998</c:v>
                </c:pt>
                <c:pt idx="2244">
                  <c:v>34.8371953125</c:v>
                </c:pt>
                <c:pt idx="2245">
                  <c:v>34.820367187499997</c:v>
                </c:pt>
                <c:pt idx="2246">
                  <c:v>34.878128906249998</c:v>
                </c:pt>
                <c:pt idx="2247">
                  <c:v>34.878128906249998</c:v>
                </c:pt>
                <c:pt idx="2248">
                  <c:v>35.035082031249999</c:v>
                </c:pt>
                <c:pt idx="2249">
                  <c:v>35.035082031249999</c:v>
                </c:pt>
                <c:pt idx="2250">
                  <c:v>34.978328124999997</c:v>
                </c:pt>
                <c:pt idx="2251">
                  <c:v>34.912066406249998</c:v>
                </c:pt>
                <c:pt idx="2252">
                  <c:v>34.912066406249998</c:v>
                </c:pt>
                <c:pt idx="2253">
                  <c:v>34.860835937499999</c:v>
                </c:pt>
                <c:pt idx="2254">
                  <c:v>34.9556015625</c:v>
                </c:pt>
                <c:pt idx="2255">
                  <c:v>34.972601562500003</c:v>
                </c:pt>
                <c:pt idx="2256">
                  <c:v>34.972601562500003</c:v>
                </c:pt>
                <c:pt idx="2257">
                  <c:v>35.124960937499999</c:v>
                </c:pt>
                <c:pt idx="2258">
                  <c:v>35.059582031250002</c:v>
                </c:pt>
                <c:pt idx="2259">
                  <c:v>35.059582031250002</c:v>
                </c:pt>
                <c:pt idx="2260">
                  <c:v>35.07885546875</c:v>
                </c:pt>
                <c:pt idx="2261">
                  <c:v>34.962488281250003</c:v>
                </c:pt>
                <c:pt idx="2262">
                  <c:v>34.962488281250003</c:v>
                </c:pt>
                <c:pt idx="2263">
                  <c:v>34.966882812500003</c:v>
                </c:pt>
                <c:pt idx="2264">
                  <c:v>35.022847656250001</c:v>
                </c:pt>
                <c:pt idx="2265">
                  <c:v>35.022523437499999</c:v>
                </c:pt>
                <c:pt idx="2266">
                  <c:v>35.163757812500002</c:v>
                </c:pt>
                <c:pt idx="2267">
                  <c:v>35.184195312500002</c:v>
                </c:pt>
                <c:pt idx="2268">
                  <c:v>35.184195312500002</c:v>
                </c:pt>
                <c:pt idx="2269">
                  <c:v>35.009566406250002</c:v>
                </c:pt>
                <c:pt idx="2270">
                  <c:v>34.961445312499997</c:v>
                </c:pt>
                <c:pt idx="2271">
                  <c:v>34.932332031249999</c:v>
                </c:pt>
                <c:pt idx="2272">
                  <c:v>34.932332031249999</c:v>
                </c:pt>
                <c:pt idx="2273">
                  <c:v>35.070492187500001</c:v>
                </c:pt>
                <c:pt idx="2274">
                  <c:v>35.029492187499997</c:v>
                </c:pt>
                <c:pt idx="2275">
                  <c:v>35.068035156249998</c:v>
                </c:pt>
                <c:pt idx="2276">
                  <c:v>35.021093749999999</c:v>
                </c:pt>
                <c:pt idx="2277">
                  <c:v>34.829757812499999</c:v>
                </c:pt>
                <c:pt idx="2278">
                  <c:v>34.829757812499999</c:v>
                </c:pt>
                <c:pt idx="2279">
                  <c:v>34.92836328125</c:v>
                </c:pt>
                <c:pt idx="2280">
                  <c:v>35.017523437500003</c:v>
                </c:pt>
                <c:pt idx="2281">
                  <c:v>34.935351562500003</c:v>
                </c:pt>
                <c:pt idx="2282">
                  <c:v>34.935351562500003</c:v>
                </c:pt>
                <c:pt idx="2283">
                  <c:v>35.001285156249999</c:v>
                </c:pt>
                <c:pt idx="2284">
                  <c:v>35.098953125000001</c:v>
                </c:pt>
                <c:pt idx="2285">
                  <c:v>35.023832031250002</c:v>
                </c:pt>
                <c:pt idx="2286">
                  <c:v>34.917031250000001</c:v>
                </c:pt>
                <c:pt idx="2287">
                  <c:v>34.805289062500002</c:v>
                </c:pt>
                <c:pt idx="2288">
                  <c:v>34.805289062500002</c:v>
                </c:pt>
                <c:pt idx="2289">
                  <c:v>34.869566406250001</c:v>
                </c:pt>
                <c:pt idx="2290">
                  <c:v>34.878734375000001</c:v>
                </c:pt>
                <c:pt idx="2291">
                  <c:v>34.878734375000001</c:v>
                </c:pt>
                <c:pt idx="2292">
                  <c:v>34.986414062500003</c:v>
                </c:pt>
                <c:pt idx="2293">
                  <c:v>34.830167968749997</c:v>
                </c:pt>
                <c:pt idx="2294">
                  <c:v>34.888945312499999</c:v>
                </c:pt>
                <c:pt idx="2295">
                  <c:v>34.772500000000001</c:v>
                </c:pt>
                <c:pt idx="2296">
                  <c:v>34.808695312499999</c:v>
                </c:pt>
                <c:pt idx="2297">
                  <c:v>34.884734375000001</c:v>
                </c:pt>
                <c:pt idx="2298">
                  <c:v>34.884734375000001</c:v>
                </c:pt>
                <c:pt idx="2299">
                  <c:v>35.094566406250003</c:v>
                </c:pt>
                <c:pt idx="2300">
                  <c:v>35.073726562499999</c:v>
                </c:pt>
                <c:pt idx="2301">
                  <c:v>35.073726562499999</c:v>
                </c:pt>
                <c:pt idx="2302">
                  <c:v>35.056789062500002</c:v>
                </c:pt>
                <c:pt idx="2303">
                  <c:v>35.114699218749998</c:v>
                </c:pt>
                <c:pt idx="2304">
                  <c:v>35.114699218749998</c:v>
                </c:pt>
                <c:pt idx="2305">
                  <c:v>34.994644531250003</c:v>
                </c:pt>
                <c:pt idx="2306">
                  <c:v>34.856464843749997</c:v>
                </c:pt>
                <c:pt idx="2307">
                  <c:v>34.863894531249997</c:v>
                </c:pt>
                <c:pt idx="2308">
                  <c:v>34.863894531249997</c:v>
                </c:pt>
                <c:pt idx="2309">
                  <c:v>35.03299609375</c:v>
                </c:pt>
                <c:pt idx="2310">
                  <c:v>34.947125</c:v>
                </c:pt>
                <c:pt idx="2311">
                  <c:v>34.947125</c:v>
                </c:pt>
                <c:pt idx="2312">
                  <c:v>34.993281250000003</c:v>
                </c:pt>
                <c:pt idx="2313">
                  <c:v>35.2310625</c:v>
                </c:pt>
                <c:pt idx="2314">
                  <c:v>35.196605468750001</c:v>
                </c:pt>
                <c:pt idx="2315">
                  <c:v>35.05165234375</c:v>
                </c:pt>
                <c:pt idx="2316">
                  <c:v>34.974804687499997</c:v>
                </c:pt>
                <c:pt idx="2317">
                  <c:v>34.974804687499997</c:v>
                </c:pt>
                <c:pt idx="2318">
                  <c:v>34.796050781250003</c:v>
                </c:pt>
                <c:pt idx="2319">
                  <c:v>34.854832031249998</c:v>
                </c:pt>
                <c:pt idx="2320">
                  <c:v>34.945269531249998</c:v>
                </c:pt>
                <c:pt idx="2321">
                  <c:v>34.945269531249998</c:v>
                </c:pt>
                <c:pt idx="2322">
                  <c:v>35.071140624999998</c:v>
                </c:pt>
                <c:pt idx="2323">
                  <c:v>35.077667968749999</c:v>
                </c:pt>
                <c:pt idx="2324">
                  <c:v>34.997765625</c:v>
                </c:pt>
                <c:pt idx="2325">
                  <c:v>34.9841640625</c:v>
                </c:pt>
                <c:pt idx="2326">
                  <c:v>34.974601562499998</c:v>
                </c:pt>
                <c:pt idx="2327">
                  <c:v>34.974601562499998</c:v>
                </c:pt>
                <c:pt idx="2328">
                  <c:v>34.945984375000002</c:v>
                </c:pt>
                <c:pt idx="2329">
                  <c:v>34.886601562499997</c:v>
                </c:pt>
                <c:pt idx="2330">
                  <c:v>34.886601562499997</c:v>
                </c:pt>
                <c:pt idx="2331">
                  <c:v>34.867160156250002</c:v>
                </c:pt>
                <c:pt idx="2332">
                  <c:v>35.015511718749998</c:v>
                </c:pt>
                <c:pt idx="2333">
                  <c:v>35.015511718749998</c:v>
                </c:pt>
                <c:pt idx="2334">
                  <c:v>35.0710078125</c:v>
                </c:pt>
                <c:pt idx="2335">
                  <c:v>35.078757812500001</c:v>
                </c:pt>
                <c:pt idx="2336">
                  <c:v>34.991195312499997</c:v>
                </c:pt>
                <c:pt idx="2337">
                  <c:v>34.991195312499997</c:v>
                </c:pt>
                <c:pt idx="2338">
                  <c:v>34.969265624999998</c:v>
                </c:pt>
                <c:pt idx="2339">
                  <c:v>34.920648437499999</c:v>
                </c:pt>
                <c:pt idx="2340">
                  <c:v>34.920648437499999</c:v>
                </c:pt>
                <c:pt idx="2341">
                  <c:v>34.969664062500001</c:v>
                </c:pt>
                <c:pt idx="2342">
                  <c:v>34.861394531249999</c:v>
                </c:pt>
                <c:pt idx="2343">
                  <c:v>34.861394531249999</c:v>
                </c:pt>
                <c:pt idx="2344">
                  <c:v>35.103093749999999</c:v>
                </c:pt>
                <c:pt idx="2345">
                  <c:v>34.992164062500002</c:v>
                </c:pt>
                <c:pt idx="2346">
                  <c:v>34.992164062500002</c:v>
                </c:pt>
                <c:pt idx="2347">
                  <c:v>35.077570312500001</c:v>
                </c:pt>
                <c:pt idx="2348">
                  <c:v>35.103496093750003</c:v>
                </c:pt>
                <c:pt idx="2349">
                  <c:v>35.103496093750003</c:v>
                </c:pt>
                <c:pt idx="2350">
                  <c:v>34.93017578125</c:v>
                </c:pt>
                <c:pt idx="2351">
                  <c:v>34.855789062500001</c:v>
                </c:pt>
                <c:pt idx="2352">
                  <c:v>34.855789062500001</c:v>
                </c:pt>
                <c:pt idx="2353">
                  <c:v>34.987355468750003</c:v>
                </c:pt>
                <c:pt idx="2354">
                  <c:v>34.995519531249997</c:v>
                </c:pt>
                <c:pt idx="2355">
                  <c:v>35.011445312500001</c:v>
                </c:pt>
                <c:pt idx="2356">
                  <c:v>35.011445312500001</c:v>
                </c:pt>
                <c:pt idx="2357">
                  <c:v>35.1001328125</c:v>
                </c:pt>
                <c:pt idx="2358">
                  <c:v>35.048601562499996</c:v>
                </c:pt>
                <c:pt idx="2359">
                  <c:v>35.149511718749999</c:v>
                </c:pt>
                <c:pt idx="2360">
                  <c:v>35.085312500000001</c:v>
                </c:pt>
                <c:pt idx="2361">
                  <c:v>35.082078125000002</c:v>
                </c:pt>
                <c:pt idx="2362">
                  <c:v>35.082078125000002</c:v>
                </c:pt>
                <c:pt idx="2363">
                  <c:v>35.0902265625</c:v>
                </c:pt>
                <c:pt idx="2364">
                  <c:v>35.112011718749997</c:v>
                </c:pt>
                <c:pt idx="2365">
                  <c:v>35.112011718749997</c:v>
                </c:pt>
                <c:pt idx="2366">
                  <c:v>35.036292968749997</c:v>
                </c:pt>
                <c:pt idx="2367">
                  <c:v>34.987808593750003</c:v>
                </c:pt>
                <c:pt idx="2368">
                  <c:v>34.987808593750003</c:v>
                </c:pt>
                <c:pt idx="2369">
                  <c:v>35.054796875000001</c:v>
                </c:pt>
                <c:pt idx="2370">
                  <c:v>35.077605468750001</c:v>
                </c:pt>
                <c:pt idx="2371">
                  <c:v>35.079304687499999</c:v>
                </c:pt>
                <c:pt idx="2372">
                  <c:v>35.079304687499999</c:v>
                </c:pt>
                <c:pt idx="2373">
                  <c:v>34.882332031250002</c:v>
                </c:pt>
                <c:pt idx="2374">
                  <c:v>34.953972656250002</c:v>
                </c:pt>
                <c:pt idx="2375">
                  <c:v>34.953585937500002</c:v>
                </c:pt>
                <c:pt idx="2376">
                  <c:v>34.946824218750002</c:v>
                </c:pt>
                <c:pt idx="2377">
                  <c:v>35.040292968750002</c:v>
                </c:pt>
                <c:pt idx="2378">
                  <c:v>35.040292968750002</c:v>
                </c:pt>
                <c:pt idx="2379">
                  <c:v>35.032710937499999</c:v>
                </c:pt>
                <c:pt idx="2380">
                  <c:v>35.001460937499999</c:v>
                </c:pt>
                <c:pt idx="2381">
                  <c:v>35.001460937499999</c:v>
                </c:pt>
                <c:pt idx="2382">
                  <c:v>34.971210937499997</c:v>
                </c:pt>
                <c:pt idx="2383">
                  <c:v>34.961488281249999</c:v>
                </c:pt>
                <c:pt idx="2384">
                  <c:v>35.006882812500002</c:v>
                </c:pt>
                <c:pt idx="2385">
                  <c:v>34.950039062499997</c:v>
                </c:pt>
                <c:pt idx="2386">
                  <c:v>35.027523437500001</c:v>
                </c:pt>
                <c:pt idx="2387">
                  <c:v>35.027523437500001</c:v>
                </c:pt>
                <c:pt idx="2388">
                  <c:v>35.10184375</c:v>
                </c:pt>
                <c:pt idx="2389">
                  <c:v>35.036539062499997</c:v>
                </c:pt>
                <c:pt idx="2390">
                  <c:v>35.13842578125</c:v>
                </c:pt>
                <c:pt idx="2391">
                  <c:v>35.13842578125</c:v>
                </c:pt>
                <c:pt idx="2392">
                  <c:v>35.151441406250001</c:v>
                </c:pt>
                <c:pt idx="2393">
                  <c:v>35.117941406249997</c:v>
                </c:pt>
                <c:pt idx="2394">
                  <c:v>34.965445312500002</c:v>
                </c:pt>
                <c:pt idx="2395">
                  <c:v>35.061960937499997</c:v>
                </c:pt>
                <c:pt idx="2396">
                  <c:v>35.141832031249997</c:v>
                </c:pt>
                <c:pt idx="2397">
                  <c:v>35.141832031249997</c:v>
                </c:pt>
                <c:pt idx="2398">
                  <c:v>35.09476171875</c:v>
                </c:pt>
                <c:pt idx="2399">
                  <c:v>35.0466328125</c:v>
                </c:pt>
                <c:pt idx="2400">
                  <c:v>35.0466328125</c:v>
                </c:pt>
                <c:pt idx="2401">
                  <c:v>34.984632812500003</c:v>
                </c:pt>
                <c:pt idx="2402">
                  <c:v>34.931992187500001</c:v>
                </c:pt>
                <c:pt idx="2403">
                  <c:v>35.00125390625</c:v>
                </c:pt>
                <c:pt idx="2404">
                  <c:v>35.038476562500001</c:v>
                </c:pt>
                <c:pt idx="2405">
                  <c:v>35.114273437500003</c:v>
                </c:pt>
                <c:pt idx="2406">
                  <c:v>35.018000000000001</c:v>
                </c:pt>
                <c:pt idx="2407">
                  <c:v>35.018000000000001</c:v>
                </c:pt>
                <c:pt idx="2408">
                  <c:v>34.97855078125</c:v>
                </c:pt>
                <c:pt idx="2409">
                  <c:v>35.080578125000002</c:v>
                </c:pt>
                <c:pt idx="2410">
                  <c:v>35.080578125000002</c:v>
                </c:pt>
                <c:pt idx="2411">
                  <c:v>35.227390624999998</c:v>
                </c:pt>
                <c:pt idx="2412">
                  <c:v>35.024488281250001</c:v>
                </c:pt>
                <c:pt idx="2413">
                  <c:v>35.024488281250001</c:v>
                </c:pt>
                <c:pt idx="2414">
                  <c:v>34.973648437500003</c:v>
                </c:pt>
                <c:pt idx="2415">
                  <c:v>35.010488281249998</c:v>
                </c:pt>
                <c:pt idx="2416">
                  <c:v>35.010488281249998</c:v>
                </c:pt>
                <c:pt idx="2417">
                  <c:v>35.0146484375</c:v>
                </c:pt>
                <c:pt idx="2418">
                  <c:v>35.0768671875</c:v>
                </c:pt>
                <c:pt idx="2419">
                  <c:v>34.990019531249999</c:v>
                </c:pt>
                <c:pt idx="2420">
                  <c:v>34.990019531249999</c:v>
                </c:pt>
                <c:pt idx="2421">
                  <c:v>34.915199218749997</c:v>
                </c:pt>
                <c:pt idx="2422">
                  <c:v>35.011207031250002</c:v>
                </c:pt>
                <c:pt idx="2423">
                  <c:v>35.011207031250002</c:v>
                </c:pt>
                <c:pt idx="2424">
                  <c:v>34.99930078125</c:v>
                </c:pt>
                <c:pt idx="2425">
                  <c:v>34.947707031249998</c:v>
                </c:pt>
                <c:pt idx="2426">
                  <c:v>34.947707031249998</c:v>
                </c:pt>
                <c:pt idx="2427">
                  <c:v>34.892800781250003</c:v>
                </c:pt>
                <c:pt idx="2428">
                  <c:v>35.046710937500002</c:v>
                </c:pt>
                <c:pt idx="2429">
                  <c:v>34.935070312500002</c:v>
                </c:pt>
                <c:pt idx="2430">
                  <c:v>34.898152343749999</c:v>
                </c:pt>
                <c:pt idx="2431">
                  <c:v>34.953207031250003</c:v>
                </c:pt>
                <c:pt idx="2432">
                  <c:v>34.848445312499997</c:v>
                </c:pt>
                <c:pt idx="2433">
                  <c:v>34.848445312499997</c:v>
                </c:pt>
                <c:pt idx="2434">
                  <c:v>34.958410156249997</c:v>
                </c:pt>
                <c:pt idx="2435">
                  <c:v>34.978023437499999</c:v>
                </c:pt>
                <c:pt idx="2436">
                  <c:v>34.978023437499999</c:v>
                </c:pt>
                <c:pt idx="2437">
                  <c:v>34.977867187500003</c:v>
                </c:pt>
                <c:pt idx="2438">
                  <c:v>34.953039062499997</c:v>
                </c:pt>
                <c:pt idx="2439">
                  <c:v>34.953039062499997</c:v>
                </c:pt>
                <c:pt idx="2440">
                  <c:v>35.050476562500002</c:v>
                </c:pt>
                <c:pt idx="2441">
                  <c:v>35.0702421875</c:v>
                </c:pt>
                <c:pt idx="2442">
                  <c:v>35.0702421875</c:v>
                </c:pt>
                <c:pt idx="2443">
                  <c:v>35.02218359375</c:v>
                </c:pt>
                <c:pt idx="2444">
                  <c:v>35.063515625000001</c:v>
                </c:pt>
                <c:pt idx="2445">
                  <c:v>34.994429687500002</c:v>
                </c:pt>
                <c:pt idx="2446">
                  <c:v>34.994429687500002</c:v>
                </c:pt>
                <c:pt idx="2447">
                  <c:v>35.026917968749999</c:v>
                </c:pt>
                <c:pt idx="2448">
                  <c:v>35.1154765625</c:v>
                </c:pt>
                <c:pt idx="2449">
                  <c:v>35.1154765625</c:v>
                </c:pt>
                <c:pt idx="2450">
                  <c:v>35.147523437499999</c:v>
                </c:pt>
                <c:pt idx="2451">
                  <c:v>35.144507812500002</c:v>
                </c:pt>
                <c:pt idx="2452">
                  <c:v>35.144507812500002</c:v>
                </c:pt>
                <c:pt idx="2453">
                  <c:v>35.103140625000002</c:v>
                </c:pt>
                <c:pt idx="2454">
                  <c:v>34.995855468750001</c:v>
                </c:pt>
                <c:pt idx="2455">
                  <c:v>34.995855468750001</c:v>
                </c:pt>
                <c:pt idx="2456">
                  <c:v>35.188742187499997</c:v>
                </c:pt>
                <c:pt idx="2457">
                  <c:v>34.858109374999998</c:v>
                </c:pt>
                <c:pt idx="2458">
                  <c:v>34.858109374999998</c:v>
                </c:pt>
                <c:pt idx="2459">
                  <c:v>34.898335937500001</c:v>
                </c:pt>
                <c:pt idx="2460">
                  <c:v>35.049429687500002</c:v>
                </c:pt>
                <c:pt idx="2461">
                  <c:v>34.968886718749999</c:v>
                </c:pt>
                <c:pt idx="2462">
                  <c:v>34.968886718749999</c:v>
                </c:pt>
                <c:pt idx="2463">
                  <c:v>34.9091796875</c:v>
                </c:pt>
                <c:pt idx="2464">
                  <c:v>35.030425781250003</c:v>
                </c:pt>
                <c:pt idx="2465">
                  <c:v>35.121718749999999</c:v>
                </c:pt>
                <c:pt idx="2466">
                  <c:v>34.932066406250001</c:v>
                </c:pt>
                <c:pt idx="2467">
                  <c:v>34.923179687500003</c:v>
                </c:pt>
                <c:pt idx="2468">
                  <c:v>34.923179687500003</c:v>
                </c:pt>
                <c:pt idx="2469">
                  <c:v>34.978867187500001</c:v>
                </c:pt>
                <c:pt idx="2470">
                  <c:v>35.025675781250001</c:v>
                </c:pt>
                <c:pt idx="2471">
                  <c:v>35.025675781250001</c:v>
                </c:pt>
                <c:pt idx="2472">
                  <c:v>35.013445312499996</c:v>
                </c:pt>
                <c:pt idx="2473">
                  <c:v>34.905703125000002</c:v>
                </c:pt>
                <c:pt idx="2474">
                  <c:v>34.905703125000002</c:v>
                </c:pt>
                <c:pt idx="2475">
                  <c:v>34.944031250000002</c:v>
                </c:pt>
                <c:pt idx="2476">
                  <c:v>34.9177578125</c:v>
                </c:pt>
                <c:pt idx="2477">
                  <c:v>34.9177578125</c:v>
                </c:pt>
                <c:pt idx="2478">
                  <c:v>34.984054687499999</c:v>
                </c:pt>
                <c:pt idx="2479">
                  <c:v>35.179328124999998</c:v>
                </c:pt>
                <c:pt idx="2480">
                  <c:v>35.167218750000004</c:v>
                </c:pt>
                <c:pt idx="2481">
                  <c:v>34.830656249999997</c:v>
                </c:pt>
                <c:pt idx="2482">
                  <c:v>34.966148437500003</c:v>
                </c:pt>
                <c:pt idx="2483">
                  <c:v>34.966148437500003</c:v>
                </c:pt>
                <c:pt idx="2484">
                  <c:v>35.087335937500001</c:v>
                </c:pt>
                <c:pt idx="2485">
                  <c:v>35.076230468749998</c:v>
                </c:pt>
                <c:pt idx="2486">
                  <c:v>35.0793828125</c:v>
                </c:pt>
                <c:pt idx="2487">
                  <c:v>35.0793828125</c:v>
                </c:pt>
                <c:pt idx="2488">
                  <c:v>35.060781249999998</c:v>
                </c:pt>
                <c:pt idx="2489">
                  <c:v>35.169753906250001</c:v>
                </c:pt>
                <c:pt idx="2490">
                  <c:v>35.169753906250001</c:v>
                </c:pt>
                <c:pt idx="2491">
                  <c:v>35.008832031250002</c:v>
                </c:pt>
                <c:pt idx="2492">
                  <c:v>35.095789062500003</c:v>
                </c:pt>
                <c:pt idx="2493">
                  <c:v>35.095789062500003</c:v>
                </c:pt>
                <c:pt idx="2494">
                  <c:v>35.082734375000001</c:v>
                </c:pt>
                <c:pt idx="2495">
                  <c:v>35.015636718750002</c:v>
                </c:pt>
                <c:pt idx="2496">
                  <c:v>35.077492187499999</c:v>
                </c:pt>
                <c:pt idx="2497">
                  <c:v>35.077492187499999</c:v>
                </c:pt>
                <c:pt idx="2498">
                  <c:v>35.079921874999997</c:v>
                </c:pt>
                <c:pt idx="2499">
                  <c:v>35.079921874999997</c:v>
                </c:pt>
                <c:pt idx="2500">
                  <c:v>35.115699218750002</c:v>
                </c:pt>
                <c:pt idx="2501">
                  <c:v>35.107519531249999</c:v>
                </c:pt>
                <c:pt idx="2502">
                  <c:v>35.0544765625</c:v>
                </c:pt>
                <c:pt idx="2503">
                  <c:v>35.0544765625</c:v>
                </c:pt>
                <c:pt idx="2504">
                  <c:v>34.950031250000002</c:v>
                </c:pt>
                <c:pt idx="2505">
                  <c:v>35.1104921875</c:v>
                </c:pt>
                <c:pt idx="2506">
                  <c:v>35.166554687500003</c:v>
                </c:pt>
                <c:pt idx="2507">
                  <c:v>35.047148437499999</c:v>
                </c:pt>
                <c:pt idx="2508">
                  <c:v>35.049019531250003</c:v>
                </c:pt>
                <c:pt idx="2509">
                  <c:v>35.049152343750002</c:v>
                </c:pt>
                <c:pt idx="2510">
                  <c:v>35.049152343750002</c:v>
                </c:pt>
                <c:pt idx="2511">
                  <c:v>35.058792968749998</c:v>
                </c:pt>
                <c:pt idx="2512">
                  <c:v>35.097382812500001</c:v>
                </c:pt>
                <c:pt idx="2513">
                  <c:v>35.097382812500001</c:v>
                </c:pt>
                <c:pt idx="2514">
                  <c:v>35.055582031249997</c:v>
                </c:pt>
                <c:pt idx="2515">
                  <c:v>35.096253906249999</c:v>
                </c:pt>
                <c:pt idx="2516">
                  <c:v>35.059050781250001</c:v>
                </c:pt>
                <c:pt idx="2517">
                  <c:v>34.973207031249999</c:v>
                </c:pt>
                <c:pt idx="2518">
                  <c:v>34.949339843750003</c:v>
                </c:pt>
                <c:pt idx="2519">
                  <c:v>34.956710937499999</c:v>
                </c:pt>
                <c:pt idx="2520">
                  <c:v>34.956710937499999</c:v>
                </c:pt>
                <c:pt idx="2521">
                  <c:v>35.064820312499997</c:v>
                </c:pt>
                <c:pt idx="2522">
                  <c:v>35.038601562499998</c:v>
                </c:pt>
                <c:pt idx="2523">
                  <c:v>35.038601562499998</c:v>
                </c:pt>
                <c:pt idx="2524">
                  <c:v>35.020414062500002</c:v>
                </c:pt>
                <c:pt idx="2525">
                  <c:v>35.067476562499998</c:v>
                </c:pt>
                <c:pt idx="2526">
                  <c:v>34.954535156250003</c:v>
                </c:pt>
                <c:pt idx="2527">
                  <c:v>35.048832031250001</c:v>
                </c:pt>
                <c:pt idx="2528">
                  <c:v>35.006257812500003</c:v>
                </c:pt>
                <c:pt idx="2529">
                  <c:v>35.006257812500003</c:v>
                </c:pt>
                <c:pt idx="2530">
                  <c:v>34.954082031250003</c:v>
                </c:pt>
                <c:pt idx="2531">
                  <c:v>34.871640624999998</c:v>
                </c:pt>
                <c:pt idx="2532">
                  <c:v>34.965445312500002</c:v>
                </c:pt>
                <c:pt idx="2533">
                  <c:v>34.965445312500002</c:v>
                </c:pt>
                <c:pt idx="2534">
                  <c:v>35.077792968750003</c:v>
                </c:pt>
                <c:pt idx="2535">
                  <c:v>34.959632812499997</c:v>
                </c:pt>
                <c:pt idx="2536">
                  <c:v>34.959632812499997</c:v>
                </c:pt>
                <c:pt idx="2537">
                  <c:v>35.025656249999997</c:v>
                </c:pt>
                <c:pt idx="2538">
                  <c:v>34.981785156249998</c:v>
                </c:pt>
                <c:pt idx="2539">
                  <c:v>34.981785156249998</c:v>
                </c:pt>
                <c:pt idx="2540">
                  <c:v>35.074960937500002</c:v>
                </c:pt>
                <c:pt idx="2541">
                  <c:v>34.925695312499997</c:v>
                </c:pt>
                <c:pt idx="2542">
                  <c:v>34.952535156250001</c:v>
                </c:pt>
                <c:pt idx="2543">
                  <c:v>34.996945312500003</c:v>
                </c:pt>
                <c:pt idx="2544">
                  <c:v>34.9357578125</c:v>
                </c:pt>
                <c:pt idx="2545">
                  <c:v>34.9357578125</c:v>
                </c:pt>
                <c:pt idx="2546">
                  <c:v>35.058144531250001</c:v>
                </c:pt>
                <c:pt idx="2547">
                  <c:v>35.034054687500003</c:v>
                </c:pt>
                <c:pt idx="2548">
                  <c:v>35.001648437500002</c:v>
                </c:pt>
                <c:pt idx="2549">
                  <c:v>35.001648437500002</c:v>
                </c:pt>
                <c:pt idx="2550">
                  <c:v>35.051816406249998</c:v>
                </c:pt>
                <c:pt idx="2551">
                  <c:v>35.081199218750001</c:v>
                </c:pt>
                <c:pt idx="2552">
                  <c:v>35.094820312499998</c:v>
                </c:pt>
                <c:pt idx="2553">
                  <c:v>34.957113281250003</c:v>
                </c:pt>
                <c:pt idx="2554">
                  <c:v>34.946757812500003</c:v>
                </c:pt>
                <c:pt idx="2555">
                  <c:v>34.946757812500003</c:v>
                </c:pt>
                <c:pt idx="2556">
                  <c:v>35.033699218750002</c:v>
                </c:pt>
                <c:pt idx="2557">
                  <c:v>35.101242187499999</c:v>
                </c:pt>
                <c:pt idx="2558">
                  <c:v>35.101242187499999</c:v>
                </c:pt>
                <c:pt idx="2559">
                  <c:v>35.15604296875</c:v>
                </c:pt>
                <c:pt idx="2560">
                  <c:v>35.055816406250003</c:v>
                </c:pt>
                <c:pt idx="2561">
                  <c:v>35.1091328125</c:v>
                </c:pt>
                <c:pt idx="2562">
                  <c:v>35.090195312500001</c:v>
                </c:pt>
                <c:pt idx="2563">
                  <c:v>35.151476562500001</c:v>
                </c:pt>
                <c:pt idx="2564">
                  <c:v>35.151476562500001</c:v>
                </c:pt>
                <c:pt idx="2565">
                  <c:v>35.090730468750003</c:v>
                </c:pt>
                <c:pt idx="2566">
                  <c:v>34.888691406249997</c:v>
                </c:pt>
                <c:pt idx="2567">
                  <c:v>34.97248046875</c:v>
                </c:pt>
                <c:pt idx="2568">
                  <c:v>34.97248046875</c:v>
                </c:pt>
                <c:pt idx="2569">
                  <c:v>35.036082031249997</c:v>
                </c:pt>
                <c:pt idx="2570">
                  <c:v>34.945093749999998</c:v>
                </c:pt>
                <c:pt idx="2571">
                  <c:v>34.972722656249999</c:v>
                </c:pt>
                <c:pt idx="2572">
                  <c:v>34.957910156250001</c:v>
                </c:pt>
                <c:pt idx="2573">
                  <c:v>35.0371796875</c:v>
                </c:pt>
                <c:pt idx="2574">
                  <c:v>35.0371796875</c:v>
                </c:pt>
                <c:pt idx="2575">
                  <c:v>34.932531249999997</c:v>
                </c:pt>
                <c:pt idx="2576">
                  <c:v>34.938902343750001</c:v>
                </c:pt>
                <c:pt idx="2577">
                  <c:v>34.938902343750001</c:v>
                </c:pt>
                <c:pt idx="2578">
                  <c:v>34.896523437500001</c:v>
                </c:pt>
                <c:pt idx="2579">
                  <c:v>35.022812500000001</c:v>
                </c:pt>
                <c:pt idx="2580">
                  <c:v>35.022812500000001</c:v>
                </c:pt>
                <c:pt idx="2581">
                  <c:v>35.108976562499997</c:v>
                </c:pt>
                <c:pt idx="2582">
                  <c:v>35.0329609375</c:v>
                </c:pt>
                <c:pt idx="2583">
                  <c:v>35.075976562500003</c:v>
                </c:pt>
                <c:pt idx="2584">
                  <c:v>35.075976562500003</c:v>
                </c:pt>
                <c:pt idx="2585">
                  <c:v>34.917355468750003</c:v>
                </c:pt>
                <c:pt idx="2586">
                  <c:v>34.926066406250001</c:v>
                </c:pt>
                <c:pt idx="2587">
                  <c:v>34.871226562499999</c:v>
                </c:pt>
                <c:pt idx="2588">
                  <c:v>34.908437499999998</c:v>
                </c:pt>
                <c:pt idx="2589">
                  <c:v>35.002953124999998</c:v>
                </c:pt>
                <c:pt idx="2590">
                  <c:v>35.002953124999998</c:v>
                </c:pt>
                <c:pt idx="2591">
                  <c:v>35.025312499999998</c:v>
                </c:pt>
                <c:pt idx="2592">
                  <c:v>35.1145</c:v>
                </c:pt>
                <c:pt idx="2593">
                  <c:v>35.1145</c:v>
                </c:pt>
                <c:pt idx="2594">
                  <c:v>35.090980468749997</c:v>
                </c:pt>
                <c:pt idx="2595">
                  <c:v>35.12716015625</c:v>
                </c:pt>
                <c:pt idx="2596">
                  <c:v>35.144039062499999</c:v>
                </c:pt>
                <c:pt idx="2597">
                  <c:v>35.049164062499997</c:v>
                </c:pt>
                <c:pt idx="2598">
                  <c:v>35.0953203125</c:v>
                </c:pt>
                <c:pt idx="2599">
                  <c:v>35.096566406249998</c:v>
                </c:pt>
                <c:pt idx="2600">
                  <c:v>35.096566406249998</c:v>
                </c:pt>
                <c:pt idx="2601">
                  <c:v>35.107371093749997</c:v>
                </c:pt>
                <c:pt idx="2602">
                  <c:v>35.144804687499999</c:v>
                </c:pt>
                <c:pt idx="2603">
                  <c:v>35.144804687499999</c:v>
                </c:pt>
                <c:pt idx="2604">
                  <c:v>35.047980468749998</c:v>
                </c:pt>
                <c:pt idx="2605">
                  <c:v>35.053695312499997</c:v>
                </c:pt>
                <c:pt idx="2606">
                  <c:v>35.054312500000002</c:v>
                </c:pt>
                <c:pt idx="2607">
                  <c:v>35.035027343750002</c:v>
                </c:pt>
                <c:pt idx="2608">
                  <c:v>35.103906250000001</c:v>
                </c:pt>
                <c:pt idx="2609">
                  <c:v>35.103906250000001</c:v>
                </c:pt>
                <c:pt idx="2610">
                  <c:v>35.106507812499999</c:v>
                </c:pt>
                <c:pt idx="2611">
                  <c:v>35.045156249999998</c:v>
                </c:pt>
                <c:pt idx="2612">
                  <c:v>34.930710937500002</c:v>
                </c:pt>
                <c:pt idx="2613">
                  <c:v>34.930710937500002</c:v>
                </c:pt>
                <c:pt idx="2614">
                  <c:v>34.979460937500001</c:v>
                </c:pt>
                <c:pt idx="2615">
                  <c:v>34.87915234375</c:v>
                </c:pt>
                <c:pt idx="2616">
                  <c:v>34.87915234375</c:v>
                </c:pt>
                <c:pt idx="2617">
                  <c:v>35.050699218749997</c:v>
                </c:pt>
                <c:pt idx="2618">
                  <c:v>34.991667968750001</c:v>
                </c:pt>
                <c:pt idx="2619">
                  <c:v>34.991667968750001</c:v>
                </c:pt>
                <c:pt idx="2620">
                  <c:v>35.003039062500001</c:v>
                </c:pt>
                <c:pt idx="2621">
                  <c:v>35.029726562500002</c:v>
                </c:pt>
                <c:pt idx="2622">
                  <c:v>34.95127734375</c:v>
                </c:pt>
                <c:pt idx="2623">
                  <c:v>35.018117187500003</c:v>
                </c:pt>
                <c:pt idx="2624">
                  <c:v>34.89449609375</c:v>
                </c:pt>
                <c:pt idx="2625">
                  <c:v>34.89449609375</c:v>
                </c:pt>
                <c:pt idx="2626">
                  <c:v>34.866882812500002</c:v>
                </c:pt>
                <c:pt idx="2627">
                  <c:v>34.990492187500003</c:v>
                </c:pt>
                <c:pt idx="2628">
                  <c:v>35.019082031250001</c:v>
                </c:pt>
                <c:pt idx="2629">
                  <c:v>35.019082031250001</c:v>
                </c:pt>
                <c:pt idx="2630">
                  <c:v>35.040730468749999</c:v>
                </c:pt>
                <c:pt idx="2631">
                  <c:v>34.906687499999997</c:v>
                </c:pt>
                <c:pt idx="2632">
                  <c:v>34.983144531249998</c:v>
                </c:pt>
                <c:pt idx="2633">
                  <c:v>35.027226562499997</c:v>
                </c:pt>
                <c:pt idx="2634">
                  <c:v>34.984117187499997</c:v>
                </c:pt>
                <c:pt idx="2635">
                  <c:v>34.984117187499997</c:v>
                </c:pt>
                <c:pt idx="2636">
                  <c:v>34.997226562500003</c:v>
                </c:pt>
                <c:pt idx="2637">
                  <c:v>35.013933593749996</c:v>
                </c:pt>
                <c:pt idx="2638">
                  <c:v>35.013933593749996</c:v>
                </c:pt>
                <c:pt idx="2639">
                  <c:v>35.153085937500002</c:v>
                </c:pt>
                <c:pt idx="2640">
                  <c:v>35.002246093750003</c:v>
                </c:pt>
                <c:pt idx="2641">
                  <c:v>35.002246093750003</c:v>
                </c:pt>
                <c:pt idx="2642">
                  <c:v>35.107890625000003</c:v>
                </c:pt>
                <c:pt idx="2643">
                  <c:v>35.191226562499999</c:v>
                </c:pt>
                <c:pt idx="2644">
                  <c:v>35.191226562499999</c:v>
                </c:pt>
                <c:pt idx="2645">
                  <c:v>35.205125000000002</c:v>
                </c:pt>
                <c:pt idx="2646">
                  <c:v>35.099171875000003</c:v>
                </c:pt>
                <c:pt idx="2647">
                  <c:v>35.088882812500003</c:v>
                </c:pt>
                <c:pt idx="2648">
                  <c:v>35.193835937499998</c:v>
                </c:pt>
                <c:pt idx="2649">
                  <c:v>35.023394531249998</c:v>
                </c:pt>
                <c:pt idx="2650">
                  <c:v>35.023394531249998</c:v>
                </c:pt>
                <c:pt idx="2651">
                  <c:v>35.021671875000003</c:v>
                </c:pt>
                <c:pt idx="2652">
                  <c:v>35.040273437499998</c:v>
                </c:pt>
                <c:pt idx="2653">
                  <c:v>35.040273437499998</c:v>
                </c:pt>
                <c:pt idx="2654">
                  <c:v>35.160230468750001</c:v>
                </c:pt>
                <c:pt idx="2655">
                  <c:v>35.115937500000001</c:v>
                </c:pt>
                <c:pt idx="2656">
                  <c:v>34.962132812500002</c:v>
                </c:pt>
                <c:pt idx="2657">
                  <c:v>34.873585937500003</c:v>
                </c:pt>
                <c:pt idx="2658">
                  <c:v>34.87946484375</c:v>
                </c:pt>
                <c:pt idx="2659">
                  <c:v>34.985542968750003</c:v>
                </c:pt>
                <c:pt idx="2660">
                  <c:v>34.985542968750003</c:v>
                </c:pt>
                <c:pt idx="2661">
                  <c:v>34.907195312500001</c:v>
                </c:pt>
                <c:pt idx="2662">
                  <c:v>34.925593749999997</c:v>
                </c:pt>
                <c:pt idx="2663">
                  <c:v>34.925593749999997</c:v>
                </c:pt>
                <c:pt idx="2664">
                  <c:v>35.047179687499998</c:v>
                </c:pt>
                <c:pt idx="2665">
                  <c:v>35.0322265625</c:v>
                </c:pt>
                <c:pt idx="2666">
                  <c:v>35.151503906249999</c:v>
                </c:pt>
                <c:pt idx="2667">
                  <c:v>35.111917968749999</c:v>
                </c:pt>
                <c:pt idx="2668">
                  <c:v>35.255382812500002</c:v>
                </c:pt>
                <c:pt idx="2669">
                  <c:v>35.255382812500002</c:v>
                </c:pt>
                <c:pt idx="2670">
                  <c:v>35.240835937500002</c:v>
                </c:pt>
                <c:pt idx="2671">
                  <c:v>35.215125</c:v>
                </c:pt>
                <c:pt idx="2672">
                  <c:v>35.048558593750002</c:v>
                </c:pt>
                <c:pt idx="2673">
                  <c:v>35.048558593750002</c:v>
                </c:pt>
                <c:pt idx="2674">
                  <c:v>35.085609374999997</c:v>
                </c:pt>
                <c:pt idx="2675">
                  <c:v>34.989199218750002</c:v>
                </c:pt>
                <c:pt idx="2676">
                  <c:v>34.9970703125</c:v>
                </c:pt>
                <c:pt idx="2677">
                  <c:v>35.008183593749997</c:v>
                </c:pt>
                <c:pt idx="2678">
                  <c:v>35.140722656249999</c:v>
                </c:pt>
                <c:pt idx="2679">
                  <c:v>35.140722656249999</c:v>
                </c:pt>
                <c:pt idx="2680">
                  <c:v>35.087117187499999</c:v>
                </c:pt>
                <c:pt idx="2681">
                  <c:v>35.130550781250001</c:v>
                </c:pt>
                <c:pt idx="2682">
                  <c:v>35.172765624999997</c:v>
                </c:pt>
                <c:pt idx="2683">
                  <c:v>34.931929687500002</c:v>
                </c:pt>
                <c:pt idx="2684">
                  <c:v>34.9416484375</c:v>
                </c:pt>
                <c:pt idx="2685">
                  <c:v>34.9416484375</c:v>
                </c:pt>
                <c:pt idx="2686">
                  <c:v>35.05291015625</c:v>
                </c:pt>
                <c:pt idx="2687">
                  <c:v>35.081499999999998</c:v>
                </c:pt>
                <c:pt idx="2688">
                  <c:v>35.039582031249999</c:v>
                </c:pt>
                <c:pt idx="2689">
                  <c:v>35.039582031249999</c:v>
                </c:pt>
                <c:pt idx="2690">
                  <c:v>34.904105468749997</c:v>
                </c:pt>
                <c:pt idx="2691">
                  <c:v>35.048789062499999</c:v>
                </c:pt>
                <c:pt idx="2692">
                  <c:v>35.048789062499999</c:v>
                </c:pt>
                <c:pt idx="2693">
                  <c:v>34.963457031250002</c:v>
                </c:pt>
                <c:pt idx="2694">
                  <c:v>35.011101562500002</c:v>
                </c:pt>
                <c:pt idx="2695">
                  <c:v>35.011101562500002</c:v>
                </c:pt>
                <c:pt idx="2696">
                  <c:v>35.114332031250001</c:v>
                </c:pt>
                <c:pt idx="2697">
                  <c:v>35.147374999999997</c:v>
                </c:pt>
                <c:pt idx="2698">
                  <c:v>35.147374999999997</c:v>
                </c:pt>
                <c:pt idx="2699">
                  <c:v>35.036597656250002</c:v>
                </c:pt>
                <c:pt idx="2700">
                  <c:v>35.005449218750002</c:v>
                </c:pt>
                <c:pt idx="2701">
                  <c:v>35.038675781249999</c:v>
                </c:pt>
                <c:pt idx="2702">
                  <c:v>34.999585937500001</c:v>
                </c:pt>
                <c:pt idx="2703">
                  <c:v>35.117718750000002</c:v>
                </c:pt>
                <c:pt idx="2704">
                  <c:v>34.992945312499998</c:v>
                </c:pt>
                <c:pt idx="2705">
                  <c:v>34.992945312499998</c:v>
                </c:pt>
                <c:pt idx="2706">
                  <c:v>35.019921875000001</c:v>
                </c:pt>
                <c:pt idx="2707">
                  <c:v>35.137199218749998</c:v>
                </c:pt>
                <c:pt idx="2708">
                  <c:v>34.982085937500003</c:v>
                </c:pt>
                <c:pt idx="2709">
                  <c:v>34.982085937500003</c:v>
                </c:pt>
                <c:pt idx="2710">
                  <c:v>34.951257812500003</c:v>
                </c:pt>
                <c:pt idx="2711">
                  <c:v>34.931242187499997</c:v>
                </c:pt>
                <c:pt idx="2712">
                  <c:v>34.931242187499997</c:v>
                </c:pt>
                <c:pt idx="2713">
                  <c:v>35.004851562500001</c:v>
                </c:pt>
                <c:pt idx="2714">
                  <c:v>35.00212890625</c:v>
                </c:pt>
                <c:pt idx="2715">
                  <c:v>35.00212890625</c:v>
                </c:pt>
                <c:pt idx="2716">
                  <c:v>35.082085937499997</c:v>
                </c:pt>
                <c:pt idx="2717">
                  <c:v>34.931406250000002</c:v>
                </c:pt>
                <c:pt idx="2718">
                  <c:v>34.931406250000002</c:v>
                </c:pt>
                <c:pt idx="2719">
                  <c:v>34.924042968750001</c:v>
                </c:pt>
                <c:pt idx="2720">
                  <c:v>34.9321640625</c:v>
                </c:pt>
                <c:pt idx="2721">
                  <c:v>34.92124609375</c:v>
                </c:pt>
                <c:pt idx="2722">
                  <c:v>35.033140625000001</c:v>
                </c:pt>
                <c:pt idx="2723">
                  <c:v>35.11694140625</c:v>
                </c:pt>
                <c:pt idx="2724">
                  <c:v>35.137460937500002</c:v>
                </c:pt>
                <c:pt idx="2725">
                  <c:v>35.137460937500002</c:v>
                </c:pt>
                <c:pt idx="2726">
                  <c:v>35.18446484375</c:v>
                </c:pt>
                <c:pt idx="2727">
                  <c:v>34.981003906250002</c:v>
                </c:pt>
                <c:pt idx="2728">
                  <c:v>34.981003906250002</c:v>
                </c:pt>
                <c:pt idx="2729">
                  <c:v>35.081046874999998</c:v>
                </c:pt>
                <c:pt idx="2730">
                  <c:v>34.988085937500003</c:v>
                </c:pt>
                <c:pt idx="2731">
                  <c:v>34.988085937500003</c:v>
                </c:pt>
                <c:pt idx="2732">
                  <c:v>35.03540234375</c:v>
                </c:pt>
                <c:pt idx="2733">
                  <c:v>35.102804687499997</c:v>
                </c:pt>
                <c:pt idx="2734">
                  <c:v>35.102804687499997</c:v>
                </c:pt>
                <c:pt idx="2735">
                  <c:v>35.150152343750001</c:v>
                </c:pt>
                <c:pt idx="2736">
                  <c:v>35.11924609375</c:v>
                </c:pt>
                <c:pt idx="2737">
                  <c:v>35.00903125</c:v>
                </c:pt>
                <c:pt idx="2738">
                  <c:v>35.251523437499998</c:v>
                </c:pt>
                <c:pt idx="2739">
                  <c:v>35.203281250000003</c:v>
                </c:pt>
                <c:pt idx="2740">
                  <c:v>35.309496093749999</c:v>
                </c:pt>
                <c:pt idx="2741">
                  <c:v>35.309496093749999</c:v>
                </c:pt>
                <c:pt idx="2742">
                  <c:v>35.213539062499997</c:v>
                </c:pt>
                <c:pt idx="2743">
                  <c:v>35.164007812500003</c:v>
                </c:pt>
                <c:pt idx="2744">
                  <c:v>35.164007812500003</c:v>
                </c:pt>
                <c:pt idx="2745">
                  <c:v>35.18481640625</c:v>
                </c:pt>
                <c:pt idx="2746">
                  <c:v>34.938257812499998</c:v>
                </c:pt>
                <c:pt idx="2747">
                  <c:v>34.938257812499998</c:v>
                </c:pt>
                <c:pt idx="2748">
                  <c:v>35.011246093750003</c:v>
                </c:pt>
                <c:pt idx="2749">
                  <c:v>35.0033828125</c:v>
                </c:pt>
                <c:pt idx="2750">
                  <c:v>35.0033828125</c:v>
                </c:pt>
                <c:pt idx="2751">
                  <c:v>35.125507812499997</c:v>
                </c:pt>
                <c:pt idx="2752">
                  <c:v>35.083132812499997</c:v>
                </c:pt>
                <c:pt idx="2753">
                  <c:v>35.105882812499999</c:v>
                </c:pt>
                <c:pt idx="2754">
                  <c:v>35.105882812499999</c:v>
                </c:pt>
                <c:pt idx="2755">
                  <c:v>35.110214843750001</c:v>
                </c:pt>
                <c:pt idx="2756">
                  <c:v>35.110214843750001</c:v>
                </c:pt>
                <c:pt idx="2757">
                  <c:v>35.202554687499997</c:v>
                </c:pt>
                <c:pt idx="2758">
                  <c:v>35.108476562500002</c:v>
                </c:pt>
                <c:pt idx="2759">
                  <c:v>35.068828125000003</c:v>
                </c:pt>
                <c:pt idx="2760">
                  <c:v>35.068828125000003</c:v>
                </c:pt>
                <c:pt idx="2761">
                  <c:v>35.114410156250003</c:v>
                </c:pt>
                <c:pt idx="2762">
                  <c:v>35.078363281249999</c:v>
                </c:pt>
                <c:pt idx="2763">
                  <c:v>35.078363281249999</c:v>
                </c:pt>
                <c:pt idx="2764">
                  <c:v>34.909570312500001</c:v>
                </c:pt>
                <c:pt idx="2765">
                  <c:v>34.973128906249997</c:v>
                </c:pt>
                <c:pt idx="2766">
                  <c:v>34.973128906249997</c:v>
                </c:pt>
                <c:pt idx="2767">
                  <c:v>34.866199218749998</c:v>
                </c:pt>
                <c:pt idx="2768">
                  <c:v>34.8749296875</c:v>
                </c:pt>
                <c:pt idx="2769">
                  <c:v>35.443746093750001</c:v>
                </c:pt>
                <c:pt idx="2770">
                  <c:v>35.443746093750001</c:v>
                </c:pt>
                <c:pt idx="2771">
                  <c:v>35.353679687499998</c:v>
                </c:pt>
                <c:pt idx="2772">
                  <c:v>35.176960937499999</c:v>
                </c:pt>
                <c:pt idx="2773">
                  <c:v>35.161312500000001</c:v>
                </c:pt>
                <c:pt idx="2774">
                  <c:v>35.091507812499998</c:v>
                </c:pt>
                <c:pt idx="2775">
                  <c:v>35.050320312499998</c:v>
                </c:pt>
                <c:pt idx="2776">
                  <c:v>35.050320312499998</c:v>
                </c:pt>
                <c:pt idx="2777">
                  <c:v>34.925656250000003</c:v>
                </c:pt>
                <c:pt idx="2778">
                  <c:v>35.022984375</c:v>
                </c:pt>
                <c:pt idx="2779">
                  <c:v>35.022984375</c:v>
                </c:pt>
                <c:pt idx="2780">
                  <c:v>35.064789062499997</c:v>
                </c:pt>
                <c:pt idx="2781">
                  <c:v>35.188703125000004</c:v>
                </c:pt>
                <c:pt idx="2782">
                  <c:v>35.188703125000004</c:v>
                </c:pt>
                <c:pt idx="2783">
                  <c:v>35.172789062500001</c:v>
                </c:pt>
                <c:pt idx="2784">
                  <c:v>35.2021484375</c:v>
                </c:pt>
                <c:pt idx="2785">
                  <c:v>35.2021484375</c:v>
                </c:pt>
                <c:pt idx="2786">
                  <c:v>35.053484374999996</c:v>
                </c:pt>
                <c:pt idx="2787">
                  <c:v>34.848019531250003</c:v>
                </c:pt>
                <c:pt idx="2788">
                  <c:v>34.792636718750003</c:v>
                </c:pt>
                <c:pt idx="2789">
                  <c:v>34.792636718750003</c:v>
                </c:pt>
                <c:pt idx="2790">
                  <c:v>34.951390625000002</c:v>
                </c:pt>
                <c:pt idx="2791">
                  <c:v>35.047074218749998</c:v>
                </c:pt>
                <c:pt idx="2792">
                  <c:v>34.968042968749998</c:v>
                </c:pt>
                <c:pt idx="2793">
                  <c:v>35.126609375000001</c:v>
                </c:pt>
                <c:pt idx="2794">
                  <c:v>35.131398437500003</c:v>
                </c:pt>
                <c:pt idx="2795">
                  <c:v>35.131398437500003</c:v>
                </c:pt>
                <c:pt idx="2796">
                  <c:v>34.950488281250003</c:v>
                </c:pt>
                <c:pt idx="2797">
                  <c:v>34.9496015625</c:v>
                </c:pt>
                <c:pt idx="2798">
                  <c:v>34.876007812499999</c:v>
                </c:pt>
                <c:pt idx="2799">
                  <c:v>34.876007812499999</c:v>
                </c:pt>
                <c:pt idx="2800">
                  <c:v>34.927796874999999</c:v>
                </c:pt>
                <c:pt idx="2801">
                  <c:v>35.00463671875</c:v>
                </c:pt>
                <c:pt idx="2802">
                  <c:v>34.809964843750002</c:v>
                </c:pt>
                <c:pt idx="2803">
                  <c:v>34.889023437500001</c:v>
                </c:pt>
                <c:pt idx="2804">
                  <c:v>34.932875000000003</c:v>
                </c:pt>
                <c:pt idx="2805">
                  <c:v>34.932875000000003</c:v>
                </c:pt>
                <c:pt idx="2806">
                  <c:v>34.951308593749999</c:v>
                </c:pt>
                <c:pt idx="2807">
                  <c:v>34.924382812499999</c:v>
                </c:pt>
                <c:pt idx="2808">
                  <c:v>34.924382812499999</c:v>
                </c:pt>
                <c:pt idx="2809">
                  <c:v>34.9330703125</c:v>
                </c:pt>
                <c:pt idx="2810">
                  <c:v>35.039847656249997</c:v>
                </c:pt>
                <c:pt idx="2811">
                  <c:v>35.033507812499998</c:v>
                </c:pt>
                <c:pt idx="2812">
                  <c:v>35.096039062499997</c:v>
                </c:pt>
                <c:pt idx="2813">
                  <c:v>35.0714296875</c:v>
                </c:pt>
                <c:pt idx="2814">
                  <c:v>35.037992187500002</c:v>
                </c:pt>
                <c:pt idx="2815">
                  <c:v>35.037992187500002</c:v>
                </c:pt>
                <c:pt idx="2816">
                  <c:v>35.029253906249998</c:v>
                </c:pt>
                <c:pt idx="2817">
                  <c:v>34.965800781250003</c:v>
                </c:pt>
                <c:pt idx="2818">
                  <c:v>34.965800781250003</c:v>
                </c:pt>
                <c:pt idx="2819">
                  <c:v>35.108964843750002</c:v>
                </c:pt>
                <c:pt idx="2820">
                  <c:v>34.958554687499998</c:v>
                </c:pt>
                <c:pt idx="2821">
                  <c:v>34.958554687499998</c:v>
                </c:pt>
                <c:pt idx="2822">
                  <c:v>35.092601562500001</c:v>
                </c:pt>
                <c:pt idx="2823">
                  <c:v>35.054710937499998</c:v>
                </c:pt>
                <c:pt idx="2824">
                  <c:v>35.054710937499998</c:v>
                </c:pt>
                <c:pt idx="2825">
                  <c:v>35.110882812500002</c:v>
                </c:pt>
                <c:pt idx="2826">
                  <c:v>35.071164062500003</c:v>
                </c:pt>
                <c:pt idx="2827">
                  <c:v>35.077164062500003</c:v>
                </c:pt>
                <c:pt idx="2828">
                  <c:v>35.082421875000001</c:v>
                </c:pt>
                <c:pt idx="2829">
                  <c:v>35.156851562500002</c:v>
                </c:pt>
                <c:pt idx="2830">
                  <c:v>35.156851562500002</c:v>
                </c:pt>
                <c:pt idx="2831">
                  <c:v>35.154863281250002</c:v>
                </c:pt>
                <c:pt idx="2832">
                  <c:v>35.036648437499998</c:v>
                </c:pt>
                <c:pt idx="2833">
                  <c:v>35.071468750000001</c:v>
                </c:pt>
                <c:pt idx="2834">
                  <c:v>35.071468750000001</c:v>
                </c:pt>
                <c:pt idx="2835">
                  <c:v>35.046187500000002</c:v>
                </c:pt>
                <c:pt idx="2836">
                  <c:v>34.994929687499997</c:v>
                </c:pt>
                <c:pt idx="2837">
                  <c:v>35.110605468750002</c:v>
                </c:pt>
                <c:pt idx="2838">
                  <c:v>35.067816406250003</c:v>
                </c:pt>
                <c:pt idx="2839">
                  <c:v>34.992238281250003</c:v>
                </c:pt>
                <c:pt idx="2840">
                  <c:v>34.992238281250003</c:v>
                </c:pt>
                <c:pt idx="2841">
                  <c:v>35.0709765625</c:v>
                </c:pt>
                <c:pt idx="2842">
                  <c:v>35.10030859375</c:v>
                </c:pt>
                <c:pt idx="2843">
                  <c:v>35.191363281249998</c:v>
                </c:pt>
                <c:pt idx="2844">
                  <c:v>35.191363281249998</c:v>
                </c:pt>
                <c:pt idx="2845">
                  <c:v>35.155570312499997</c:v>
                </c:pt>
                <c:pt idx="2846">
                  <c:v>35.111496093749999</c:v>
                </c:pt>
                <c:pt idx="2847">
                  <c:v>35.0505703125</c:v>
                </c:pt>
                <c:pt idx="2848">
                  <c:v>35.052566406250001</c:v>
                </c:pt>
                <c:pt idx="2849">
                  <c:v>35.052566406250001</c:v>
                </c:pt>
                <c:pt idx="2850">
                  <c:v>35.062523437499998</c:v>
                </c:pt>
                <c:pt idx="2851">
                  <c:v>34.951960937499997</c:v>
                </c:pt>
                <c:pt idx="2852">
                  <c:v>34.928867187500003</c:v>
                </c:pt>
                <c:pt idx="2853">
                  <c:v>34.928867187500003</c:v>
                </c:pt>
                <c:pt idx="2854">
                  <c:v>34.793929687499997</c:v>
                </c:pt>
                <c:pt idx="2855">
                  <c:v>34.805515624999998</c:v>
                </c:pt>
                <c:pt idx="2856">
                  <c:v>34.939011718750002</c:v>
                </c:pt>
                <c:pt idx="2857">
                  <c:v>34.927582031249997</c:v>
                </c:pt>
                <c:pt idx="2858">
                  <c:v>35.029976562500003</c:v>
                </c:pt>
                <c:pt idx="2859">
                  <c:v>35.029976562500003</c:v>
                </c:pt>
                <c:pt idx="2860">
                  <c:v>34.98441015625</c:v>
                </c:pt>
                <c:pt idx="2861">
                  <c:v>35.119902343749999</c:v>
                </c:pt>
                <c:pt idx="2862">
                  <c:v>35.044210937499997</c:v>
                </c:pt>
                <c:pt idx="2863">
                  <c:v>35.044210937499997</c:v>
                </c:pt>
                <c:pt idx="2864">
                  <c:v>34.800324218749999</c:v>
                </c:pt>
                <c:pt idx="2865">
                  <c:v>34.800324218749999</c:v>
                </c:pt>
                <c:pt idx="2866">
                  <c:v>34.918523437499999</c:v>
                </c:pt>
                <c:pt idx="2867">
                  <c:v>35.010648437500002</c:v>
                </c:pt>
                <c:pt idx="2868">
                  <c:v>35.031101562499998</c:v>
                </c:pt>
                <c:pt idx="2869">
                  <c:v>35.031101562499998</c:v>
                </c:pt>
                <c:pt idx="2870">
                  <c:v>35.114308593750003</c:v>
                </c:pt>
                <c:pt idx="2871">
                  <c:v>35.103601562500003</c:v>
                </c:pt>
                <c:pt idx="2872">
                  <c:v>35.029683593750001</c:v>
                </c:pt>
                <c:pt idx="2873">
                  <c:v>35.145968750000002</c:v>
                </c:pt>
                <c:pt idx="2874">
                  <c:v>35.145968750000002</c:v>
                </c:pt>
                <c:pt idx="2875">
                  <c:v>35.136875000000003</c:v>
                </c:pt>
                <c:pt idx="2876">
                  <c:v>35.071210937499998</c:v>
                </c:pt>
                <c:pt idx="2877">
                  <c:v>35.014429687499998</c:v>
                </c:pt>
                <c:pt idx="2878">
                  <c:v>35.014429687499998</c:v>
                </c:pt>
                <c:pt idx="2879">
                  <c:v>34.937820312500001</c:v>
                </c:pt>
                <c:pt idx="2880">
                  <c:v>35.0128359375</c:v>
                </c:pt>
                <c:pt idx="2881">
                  <c:v>34.987507812499999</c:v>
                </c:pt>
                <c:pt idx="2882">
                  <c:v>35.080874999999999</c:v>
                </c:pt>
                <c:pt idx="2883">
                  <c:v>35.039093749999999</c:v>
                </c:pt>
                <c:pt idx="2884">
                  <c:v>35.039093749999999</c:v>
                </c:pt>
                <c:pt idx="2885">
                  <c:v>35.128632812500001</c:v>
                </c:pt>
                <c:pt idx="2886">
                  <c:v>35.243480468750001</c:v>
                </c:pt>
                <c:pt idx="2887">
                  <c:v>35.243480468750001</c:v>
                </c:pt>
                <c:pt idx="2888">
                  <c:v>35.188550781250001</c:v>
                </c:pt>
                <c:pt idx="2889">
                  <c:v>34.999039062500003</c:v>
                </c:pt>
                <c:pt idx="2890">
                  <c:v>34.983460937499999</c:v>
                </c:pt>
                <c:pt idx="2891">
                  <c:v>35.058722656249998</c:v>
                </c:pt>
                <c:pt idx="2892">
                  <c:v>35.067875000000001</c:v>
                </c:pt>
                <c:pt idx="2893">
                  <c:v>35.067875000000001</c:v>
                </c:pt>
                <c:pt idx="2894">
                  <c:v>34.957992187499997</c:v>
                </c:pt>
                <c:pt idx="2895">
                  <c:v>34.971871093750003</c:v>
                </c:pt>
                <c:pt idx="2896">
                  <c:v>34.884804687500001</c:v>
                </c:pt>
                <c:pt idx="2897">
                  <c:v>34.884804687500001</c:v>
                </c:pt>
                <c:pt idx="2898">
                  <c:v>34.892703124999997</c:v>
                </c:pt>
                <c:pt idx="2899">
                  <c:v>35.036679687499998</c:v>
                </c:pt>
                <c:pt idx="2900">
                  <c:v>35.019750000000002</c:v>
                </c:pt>
                <c:pt idx="2901">
                  <c:v>35.073425781250002</c:v>
                </c:pt>
                <c:pt idx="2902">
                  <c:v>35.113546874999997</c:v>
                </c:pt>
                <c:pt idx="2903">
                  <c:v>35.113546874999997</c:v>
                </c:pt>
                <c:pt idx="2904">
                  <c:v>35.116402343750003</c:v>
                </c:pt>
                <c:pt idx="2905">
                  <c:v>35.001542968750002</c:v>
                </c:pt>
                <c:pt idx="2906">
                  <c:v>34.872687499999998</c:v>
                </c:pt>
                <c:pt idx="2907">
                  <c:v>34.872687499999998</c:v>
                </c:pt>
                <c:pt idx="2908">
                  <c:v>34.951742187500003</c:v>
                </c:pt>
                <c:pt idx="2909">
                  <c:v>34.898656250000002</c:v>
                </c:pt>
                <c:pt idx="2910">
                  <c:v>35.130898437500001</c:v>
                </c:pt>
                <c:pt idx="2911">
                  <c:v>35.170218749999997</c:v>
                </c:pt>
                <c:pt idx="2912">
                  <c:v>35.079656249999999</c:v>
                </c:pt>
                <c:pt idx="2913">
                  <c:v>35.079656249999999</c:v>
                </c:pt>
                <c:pt idx="2914">
                  <c:v>35.1074921875</c:v>
                </c:pt>
                <c:pt idx="2915">
                  <c:v>34.952332031250002</c:v>
                </c:pt>
                <c:pt idx="2916">
                  <c:v>34.952332031250002</c:v>
                </c:pt>
                <c:pt idx="2917">
                  <c:v>35.151515625000002</c:v>
                </c:pt>
                <c:pt idx="2918">
                  <c:v>35.205351562499999</c:v>
                </c:pt>
                <c:pt idx="2919">
                  <c:v>35.205351562499999</c:v>
                </c:pt>
                <c:pt idx="2920">
                  <c:v>35.16434375</c:v>
                </c:pt>
                <c:pt idx="2921">
                  <c:v>34.937414062499997</c:v>
                </c:pt>
                <c:pt idx="2922">
                  <c:v>34.937414062499997</c:v>
                </c:pt>
                <c:pt idx="2923">
                  <c:v>35.033429687500004</c:v>
                </c:pt>
                <c:pt idx="2924">
                  <c:v>35.071492187499999</c:v>
                </c:pt>
                <c:pt idx="2925">
                  <c:v>34.899820312499997</c:v>
                </c:pt>
                <c:pt idx="2926">
                  <c:v>34.928335937500002</c:v>
                </c:pt>
                <c:pt idx="2927">
                  <c:v>34.968597656249997</c:v>
                </c:pt>
                <c:pt idx="2928">
                  <c:v>35.056023437500002</c:v>
                </c:pt>
                <c:pt idx="2929">
                  <c:v>35.056023437500002</c:v>
                </c:pt>
                <c:pt idx="2930">
                  <c:v>34.981855468749998</c:v>
                </c:pt>
                <c:pt idx="2931">
                  <c:v>35.048882812499997</c:v>
                </c:pt>
                <c:pt idx="2932">
                  <c:v>35.048882812499997</c:v>
                </c:pt>
                <c:pt idx="2933">
                  <c:v>35.161179687500002</c:v>
                </c:pt>
                <c:pt idx="2934">
                  <c:v>34.979226562500003</c:v>
                </c:pt>
                <c:pt idx="2935">
                  <c:v>34.979226562500003</c:v>
                </c:pt>
                <c:pt idx="2936">
                  <c:v>34.932925781249999</c:v>
                </c:pt>
                <c:pt idx="2937">
                  <c:v>34.957039062500002</c:v>
                </c:pt>
                <c:pt idx="2938">
                  <c:v>34.957039062500002</c:v>
                </c:pt>
                <c:pt idx="2939">
                  <c:v>35.043878906250001</c:v>
                </c:pt>
                <c:pt idx="2940">
                  <c:v>35.021089843749998</c:v>
                </c:pt>
                <c:pt idx="2941">
                  <c:v>35.170753906249999</c:v>
                </c:pt>
                <c:pt idx="2942">
                  <c:v>35.170753906249999</c:v>
                </c:pt>
                <c:pt idx="2943">
                  <c:v>35.319792968750001</c:v>
                </c:pt>
                <c:pt idx="2944">
                  <c:v>35.319792968750001</c:v>
                </c:pt>
                <c:pt idx="2945">
                  <c:v>35.225367187499998</c:v>
                </c:pt>
                <c:pt idx="2946">
                  <c:v>35.224007812499998</c:v>
                </c:pt>
                <c:pt idx="2947">
                  <c:v>35.084585937500002</c:v>
                </c:pt>
                <c:pt idx="2948">
                  <c:v>35.084585937500002</c:v>
                </c:pt>
                <c:pt idx="2949">
                  <c:v>34.951570312500003</c:v>
                </c:pt>
                <c:pt idx="2950">
                  <c:v>35.013179687499999</c:v>
                </c:pt>
                <c:pt idx="2951">
                  <c:v>35.013179687499999</c:v>
                </c:pt>
                <c:pt idx="2952">
                  <c:v>35.097042968750003</c:v>
                </c:pt>
                <c:pt idx="2953">
                  <c:v>35.103011718749997</c:v>
                </c:pt>
                <c:pt idx="2954">
                  <c:v>35.103011718749997</c:v>
                </c:pt>
                <c:pt idx="2955">
                  <c:v>35.024625</c:v>
                </c:pt>
                <c:pt idx="2956">
                  <c:v>34.924027343749998</c:v>
                </c:pt>
                <c:pt idx="2957">
                  <c:v>34.924027343749998</c:v>
                </c:pt>
                <c:pt idx="2958">
                  <c:v>34.861582031250002</c:v>
                </c:pt>
                <c:pt idx="2959">
                  <c:v>34.846863281250002</c:v>
                </c:pt>
                <c:pt idx="2960">
                  <c:v>34.883554687500002</c:v>
                </c:pt>
                <c:pt idx="2961">
                  <c:v>34.978531250000003</c:v>
                </c:pt>
                <c:pt idx="2962">
                  <c:v>35.101812500000001</c:v>
                </c:pt>
                <c:pt idx="2963">
                  <c:v>34.935902343750001</c:v>
                </c:pt>
                <c:pt idx="2964">
                  <c:v>34.935902343750001</c:v>
                </c:pt>
                <c:pt idx="2965">
                  <c:v>34.741187500000002</c:v>
                </c:pt>
                <c:pt idx="2966">
                  <c:v>34.9049921875</c:v>
                </c:pt>
                <c:pt idx="2967">
                  <c:v>34.9049921875</c:v>
                </c:pt>
                <c:pt idx="2968">
                  <c:v>34.963773437500002</c:v>
                </c:pt>
                <c:pt idx="2969">
                  <c:v>34.966757812499999</c:v>
                </c:pt>
                <c:pt idx="2970">
                  <c:v>34.957175781250001</c:v>
                </c:pt>
                <c:pt idx="2971">
                  <c:v>34.900230468750003</c:v>
                </c:pt>
                <c:pt idx="2972">
                  <c:v>34.980476562500002</c:v>
                </c:pt>
                <c:pt idx="2973">
                  <c:v>34.980476562500002</c:v>
                </c:pt>
                <c:pt idx="2974">
                  <c:v>35.031992187500002</c:v>
                </c:pt>
                <c:pt idx="2975">
                  <c:v>35.068257812500001</c:v>
                </c:pt>
                <c:pt idx="2976">
                  <c:v>34.992328125</c:v>
                </c:pt>
                <c:pt idx="2977">
                  <c:v>34.992328125</c:v>
                </c:pt>
                <c:pt idx="2978">
                  <c:v>34.971414062500003</c:v>
                </c:pt>
                <c:pt idx="2979">
                  <c:v>35.134734375000001</c:v>
                </c:pt>
                <c:pt idx="2980">
                  <c:v>35.001089843750002</c:v>
                </c:pt>
                <c:pt idx="2981">
                  <c:v>34.933472656249997</c:v>
                </c:pt>
                <c:pt idx="2982">
                  <c:v>34.976445312499997</c:v>
                </c:pt>
                <c:pt idx="2983">
                  <c:v>34.976445312499997</c:v>
                </c:pt>
                <c:pt idx="2984">
                  <c:v>34.959628906250003</c:v>
                </c:pt>
                <c:pt idx="2985">
                  <c:v>35.209328124999999</c:v>
                </c:pt>
                <c:pt idx="2986">
                  <c:v>35.169929687500002</c:v>
                </c:pt>
                <c:pt idx="2987">
                  <c:v>35.169929687500002</c:v>
                </c:pt>
                <c:pt idx="2988">
                  <c:v>35.146124999999998</c:v>
                </c:pt>
                <c:pt idx="2989">
                  <c:v>35.148171875000003</c:v>
                </c:pt>
                <c:pt idx="2990">
                  <c:v>34.944632812499997</c:v>
                </c:pt>
                <c:pt idx="2991">
                  <c:v>35.031828124999997</c:v>
                </c:pt>
                <c:pt idx="2992">
                  <c:v>35.004800781249997</c:v>
                </c:pt>
                <c:pt idx="2993">
                  <c:v>35.004800781249997</c:v>
                </c:pt>
                <c:pt idx="2994">
                  <c:v>34.930585937499998</c:v>
                </c:pt>
                <c:pt idx="2995">
                  <c:v>35.033441406249999</c:v>
                </c:pt>
                <c:pt idx="2996">
                  <c:v>35.033441406249999</c:v>
                </c:pt>
                <c:pt idx="2997">
                  <c:v>35.086332031250002</c:v>
                </c:pt>
                <c:pt idx="2998">
                  <c:v>34.953539062499999</c:v>
                </c:pt>
                <c:pt idx="2999">
                  <c:v>34.953539062499999</c:v>
                </c:pt>
                <c:pt idx="3000">
                  <c:v>35.033394531250003</c:v>
                </c:pt>
                <c:pt idx="3001">
                  <c:v>34.925046875</c:v>
                </c:pt>
                <c:pt idx="3002">
                  <c:v>34.925046875</c:v>
                </c:pt>
                <c:pt idx="3003">
                  <c:v>34.850777343750003</c:v>
                </c:pt>
                <c:pt idx="3004">
                  <c:v>34.980554687500003</c:v>
                </c:pt>
                <c:pt idx="3005">
                  <c:v>34.9084453125</c:v>
                </c:pt>
                <c:pt idx="3006">
                  <c:v>34.96833203125</c:v>
                </c:pt>
                <c:pt idx="3007">
                  <c:v>35.029613281250001</c:v>
                </c:pt>
                <c:pt idx="3008">
                  <c:v>35.029613281250001</c:v>
                </c:pt>
                <c:pt idx="3009">
                  <c:v>34.929285156250003</c:v>
                </c:pt>
                <c:pt idx="3010">
                  <c:v>34.866304687499998</c:v>
                </c:pt>
                <c:pt idx="3011">
                  <c:v>34.842902343749998</c:v>
                </c:pt>
                <c:pt idx="3012">
                  <c:v>34.842902343749998</c:v>
                </c:pt>
                <c:pt idx="3013">
                  <c:v>34.944691406250001</c:v>
                </c:pt>
                <c:pt idx="3014">
                  <c:v>34.906851562500002</c:v>
                </c:pt>
                <c:pt idx="3015">
                  <c:v>34.968027343750002</c:v>
                </c:pt>
                <c:pt idx="3016">
                  <c:v>35.127804687500003</c:v>
                </c:pt>
                <c:pt idx="3017">
                  <c:v>34.9720625</c:v>
                </c:pt>
                <c:pt idx="3018">
                  <c:v>34.9720625</c:v>
                </c:pt>
                <c:pt idx="3019">
                  <c:v>34.7673671875</c:v>
                </c:pt>
                <c:pt idx="3020">
                  <c:v>34.652199218749999</c:v>
                </c:pt>
                <c:pt idx="3021">
                  <c:v>34.652199218749999</c:v>
                </c:pt>
                <c:pt idx="3022">
                  <c:v>34.956742187499998</c:v>
                </c:pt>
                <c:pt idx="3023">
                  <c:v>34.993515625000001</c:v>
                </c:pt>
                <c:pt idx="3024">
                  <c:v>34.993515625000001</c:v>
                </c:pt>
                <c:pt idx="3025">
                  <c:v>35.1063046875</c:v>
                </c:pt>
                <c:pt idx="3026">
                  <c:v>35.041210937499997</c:v>
                </c:pt>
                <c:pt idx="3027">
                  <c:v>35.041210937499997</c:v>
                </c:pt>
                <c:pt idx="3028">
                  <c:v>34.9689921875</c:v>
                </c:pt>
                <c:pt idx="3029">
                  <c:v>34.827679687500002</c:v>
                </c:pt>
                <c:pt idx="3030">
                  <c:v>34.827679687500002</c:v>
                </c:pt>
                <c:pt idx="3031">
                  <c:v>34.949023437500003</c:v>
                </c:pt>
                <c:pt idx="3032">
                  <c:v>35.213070312500001</c:v>
                </c:pt>
                <c:pt idx="3033">
                  <c:v>35.213070312500001</c:v>
                </c:pt>
                <c:pt idx="3034">
                  <c:v>35.236207031249997</c:v>
                </c:pt>
                <c:pt idx="3035">
                  <c:v>34.995527343749998</c:v>
                </c:pt>
                <c:pt idx="3036">
                  <c:v>34.881367187499997</c:v>
                </c:pt>
                <c:pt idx="3037">
                  <c:v>34.881367187499997</c:v>
                </c:pt>
                <c:pt idx="3038">
                  <c:v>34.863644531250003</c:v>
                </c:pt>
                <c:pt idx="3039">
                  <c:v>34.871101562500002</c:v>
                </c:pt>
                <c:pt idx="3040">
                  <c:v>35.062226562500001</c:v>
                </c:pt>
                <c:pt idx="3041">
                  <c:v>35.039714843749998</c:v>
                </c:pt>
                <c:pt idx="3042">
                  <c:v>35.09709765625</c:v>
                </c:pt>
                <c:pt idx="3043">
                  <c:v>35.09709765625</c:v>
                </c:pt>
                <c:pt idx="3044">
                  <c:v>35.083882812500001</c:v>
                </c:pt>
                <c:pt idx="3045">
                  <c:v>34.990835937500002</c:v>
                </c:pt>
                <c:pt idx="3046">
                  <c:v>34.990835937500002</c:v>
                </c:pt>
                <c:pt idx="3047">
                  <c:v>35.044730468749997</c:v>
                </c:pt>
                <c:pt idx="3048">
                  <c:v>35.008914062499997</c:v>
                </c:pt>
                <c:pt idx="3049">
                  <c:v>35.007269531250003</c:v>
                </c:pt>
                <c:pt idx="3050">
                  <c:v>35.066304687500001</c:v>
                </c:pt>
                <c:pt idx="3051">
                  <c:v>35.061640625000003</c:v>
                </c:pt>
                <c:pt idx="3052">
                  <c:v>35.061640625000003</c:v>
                </c:pt>
                <c:pt idx="3053">
                  <c:v>34.924578124999996</c:v>
                </c:pt>
                <c:pt idx="3054">
                  <c:v>34.7591015625</c:v>
                </c:pt>
                <c:pt idx="3055">
                  <c:v>34.788953124999999</c:v>
                </c:pt>
                <c:pt idx="3056">
                  <c:v>34.788953124999999</c:v>
                </c:pt>
                <c:pt idx="3057">
                  <c:v>34.792476562499999</c:v>
                </c:pt>
                <c:pt idx="3058">
                  <c:v>34.872328125000003</c:v>
                </c:pt>
                <c:pt idx="3059">
                  <c:v>35.073710937500003</c:v>
                </c:pt>
                <c:pt idx="3060">
                  <c:v>35.041035156249997</c:v>
                </c:pt>
                <c:pt idx="3061">
                  <c:v>35.05141015625</c:v>
                </c:pt>
                <c:pt idx="3062">
                  <c:v>35.05141015625</c:v>
                </c:pt>
                <c:pt idx="3063">
                  <c:v>35.056757812500003</c:v>
                </c:pt>
                <c:pt idx="3064">
                  <c:v>35.096007812499998</c:v>
                </c:pt>
                <c:pt idx="3065">
                  <c:v>35.096007812499998</c:v>
                </c:pt>
                <c:pt idx="3066">
                  <c:v>35.135082031250001</c:v>
                </c:pt>
                <c:pt idx="3067">
                  <c:v>34.980695312500004</c:v>
                </c:pt>
                <c:pt idx="3068">
                  <c:v>34.980695312500004</c:v>
                </c:pt>
                <c:pt idx="3069">
                  <c:v>35.062093750000003</c:v>
                </c:pt>
                <c:pt idx="3070">
                  <c:v>35.123089843750002</c:v>
                </c:pt>
                <c:pt idx="3071">
                  <c:v>35.0582109375</c:v>
                </c:pt>
                <c:pt idx="3072">
                  <c:v>35.0582109375</c:v>
                </c:pt>
                <c:pt idx="3073">
                  <c:v>34.959148437499998</c:v>
                </c:pt>
                <c:pt idx="3074">
                  <c:v>34.983953124999999</c:v>
                </c:pt>
                <c:pt idx="3075">
                  <c:v>34.860695312499999</c:v>
                </c:pt>
                <c:pt idx="3076">
                  <c:v>34.932308593750001</c:v>
                </c:pt>
                <c:pt idx="3077">
                  <c:v>34.932308593750001</c:v>
                </c:pt>
                <c:pt idx="3078">
                  <c:v>34.873929687500002</c:v>
                </c:pt>
                <c:pt idx="3079">
                  <c:v>34.775867187499998</c:v>
                </c:pt>
                <c:pt idx="3080">
                  <c:v>34.797753906250001</c:v>
                </c:pt>
                <c:pt idx="3081">
                  <c:v>34.797753906250001</c:v>
                </c:pt>
                <c:pt idx="3082">
                  <c:v>34.725976562500001</c:v>
                </c:pt>
                <c:pt idx="3083">
                  <c:v>35.09650390625</c:v>
                </c:pt>
                <c:pt idx="3084">
                  <c:v>35.09650390625</c:v>
                </c:pt>
                <c:pt idx="3085">
                  <c:v>35.191074218750003</c:v>
                </c:pt>
                <c:pt idx="3086">
                  <c:v>35.188492187500003</c:v>
                </c:pt>
                <c:pt idx="3087">
                  <c:v>35.188492187500003</c:v>
                </c:pt>
                <c:pt idx="3088">
                  <c:v>34.990285156250003</c:v>
                </c:pt>
                <c:pt idx="3089">
                  <c:v>35.013015625000001</c:v>
                </c:pt>
                <c:pt idx="3090">
                  <c:v>35.011117187499998</c:v>
                </c:pt>
                <c:pt idx="3091">
                  <c:v>35.011117187499998</c:v>
                </c:pt>
                <c:pt idx="3092">
                  <c:v>34.9543125</c:v>
                </c:pt>
                <c:pt idx="3093">
                  <c:v>34.933144531250001</c:v>
                </c:pt>
                <c:pt idx="3094">
                  <c:v>34.913031250000003</c:v>
                </c:pt>
                <c:pt idx="3095">
                  <c:v>35.026417968750003</c:v>
                </c:pt>
                <c:pt idx="3096">
                  <c:v>34.80646484375</c:v>
                </c:pt>
                <c:pt idx="3097">
                  <c:v>34.80646484375</c:v>
                </c:pt>
                <c:pt idx="3098">
                  <c:v>34.796089843750003</c:v>
                </c:pt>
                <c:pt idx="3099">
                  <c:v>34.941433593749998</c:v>
                </c:pt>
                <c:pt idx="3100">
                  <c:v>34.843492187499997</c:v>
                </c:pt>
                <c:pt idx="3101">
                  <c:v>34.843492187499997</c:v>
                </c:pt>
                <c:pt idx="3102">
                  <c:v>34.930003906250001</c:v>
                </c:pt>
                <c:pt idx="3103">
                  <c:v>34.893988281250003</c:v>
                </c:pt>
                <c:pt idx="3104">
                  <c:v>34.922070312499997</c:v>
                </c:pt>
                <c:pt idx="3105">
                  <c:v>34.992417968749997</c:v>
                </c:pt>
                <c:pt idx="3106">
                  <c:v>35.037429687500001</c:v>
                </c:pt>
                <c:pt idx="3107">
                  <c:v>35.037429687500001</c:v>
                </c:pt>
                <c:pt idx="3108">
                  <c:v>34.978527343750002</c:v>
                </c:pt>
                <c:pt idx="3109">
                  <c:v>34.811289062500002</c:v>
                </c:pt>
                <c:pt idx="3110">
                  <c:v>34.811289062500002</c:v>
                </c:pt>
                <c:pt idx="3111">
                  <c:v>34.802167968749998</c:v>
                </c:pt>
                <c:pt idx="3112">
                  <c:v>34.927117187500002</c:v>
                </c:pt>
                <c:pt idx="3113">
                  <c:v>34.927117187500002</c:v>
                </c:pt>
                <c:pt idx="3114">
                  <c:v>35.005992187499999</c:v>
                </c:pt>
                <c:pt idx="3115">
                  <c:v>34.970882812500001</c:v>
                </c:pt>
                <c:pt idx="3116">
                  <c:v>34.970882812500001</c:v>
                </c:pt>
                <c:pt idx="3117">
                  <c:v>35.119179687500001</c:v>
                </c:pt>
                <c:pt idx="3118">
                  <c:v>35.043164062499997</c:v>
                </c:pt>
                <c:pt idx="3119">
                  <c:v>35.046949218750001</c:v>
                </c:pt>
                <c:pt idx="3120">
                  <c:v>35.160765625000003</c:v>
                </c:pt>
                <c:pt idx="3121">
                  <c:v>34.967140624999999</c:v>
                </c:pt>
                <c:pt idx="3122">
                  <c:v>34.967140624999999</c:v>
                </c:pt>
                <c:pt idx="3123">
                  <c:v>35.062148437499999</c:v>
                </c:pt>
                <c:pt idx="3124">
                  <c:v>34.977195312500001</c:v>
                </c:pt>
                <c:pt idx="3125">
                  <c:v>34.904195312500001</c:v>
                </c:pt>
                <c:pt idx="3126">
                  <c:v>34.904195312500001</c:v>
                </c:pt>
                <c:pt idx="3127">
                  <c:v>34.895769531249996</c:v>
                </c:pt>
                <c:pt idx="3128">
                  <c:v>34.978699218750002</c:v>
                </c:pt>
                <c:pt idx="3129">
                  <c:v>35.057539062499998</c:v>
                </c:pt>
                <c:pt idx="3130">
                  <c:v>34.92309375</c:v>
                </c:pt>
                <c:pt idx="3131">
                  <c:v>34.962976562500003</c:v>
                </c:pt>
                <c:pt idx="3132">
                  <c:v>34.962976562500003</c:v>
                </c:pt>
                <c:pt idx="3133">
                  <c:v>35.088789062499998</c:v>
                </c:pt>
                <c:pt idx="3134">
                  <c:v>35.0786484375</c:v>
                </c:pt>
                <c:pt idx="3135">
                  <c:v>35.208554687499998</c:v>
                </c:pt>
                <c:pt idx="3136">
                  <c:v>35.208554687499998</c:v>
                </c:pt>
                <c:pt idx="3137">
                  <c:v>35.046496093750001</c:v>
                </c:pt>
                <c:pt idx="3138">
                  <c:v>35.046496093750001</c:v>
                </c:pt>
                <c:pt idx="3139">
                  <c:v>34.916632812499998</c:v>
                </c:pt>
                <c:pt idx="3140">
                  <c:v>34.825957031249999</c:v>
                </c:pt>
                <c:pt idx="3141">
                  <c:v>35.01039453125</c:v>
                </c:pt>
                <c:pt idx="3142">
                  <c:v>35.01039453125</c:v>
                </c:pt>
                <c:pt idx="3143">
                  <c:v>35.052167968749998</c:v>
                </c:pt>
                <c:pt idx="3144">
                  <c:v>35.046320312500001</c:v>
                </c:pt>
                <c:pt idx="3145">
                  <c:v>35.046320312500001</c:v>
                </c:pt>
                <c:pt idx="3146">
                  <c:v>35.087066406250003</c:v>
                </c:pt>
                <c:pt idx="3147">
                  <c:v>35.025085937500002</c:v>
                </c:pt>
                <c:pt idx="3148">
                  <c:v>35.025085937500002</c:v>
                </c:pt>
                <c:pt idx="3149">
                  <c:v>34.9591953125</c:v>
                </c:pt>
                <c:pt idx="3150">
                  <c:v>35.028746093750001</c:v>
                </c:pt>
                <c:pt idx="3151">
                  <c:v>35.028746093750001</c:v>
                </c:pt>
                <c:pt idx="3152">
                  <c:v>35.088683593749998</c:v>
                </c:pt>
                <c:pt idx="3153">
                  <c:v>35.045140625000002</c:v>
                </c:pt>
                <c:pt idx="3154">
                  <c:v>35.144984375</c:v>
                </c:pt>
                <c:pt idx="3155">
                  <c:v>35.144984375</c:v>
                </c:pt>
                <c:pt idx="3156">
                  <c:v>35.062906249999997</c:v>
                </c:pt>
                <c:pt idx="3157">
                  <c:v>35.111031250000003</c:v>
                </c:pt>
                <c:pt idx="3158">
                  <c:v>35.111031250000003</c:v>
                </c:pt>
                <c:pt idx="3159">
                  <c:v>34.811695312499999</c:v>
                </c:pt>
                <c:pt idx="3160">
                  <c:v>34.707851562499997</c:v>
                </c:pt>
                <c:pt idx="3161">
                  <c:v>34.707851562499997</c:v>
                </c:pt>
                <c:pt idx="3162">
                  <c:v>34.761703124999997</c:v>
                </c:pt>
                <c:pt idx="3163">
                  <c:v>34.813132812500001</c:v>
                </c:pt>
                <c:pt idx="3164">
                  <c:v>34.955058593750003</c:v>
                </c:pt>
                <c:pt idx="3165">
                  <c:v>34.946539062500001</c:v>
                </c:pt>
                <c:pt idx="3166">
                  <c:v>35.032320312499998</c:v>
                </c:pt>
                <c:pt idx="3167">
                  <c:v>35.032320312499998</c:v>
                </c:pt>
                <c:pt idx="3168">
                  <c:v>34.725707031250003</c:v>
                </c:pt>
                <c:pt idx="3169">
                  <c:v>34.721929687500001</c:v>
                </c:pt>
                <c:pt idx="3170">
                  <c:v>34.813367187499999</c:v>
                </c:pt>
                <c:pt idx="3171">
                  <c:v>34.813367187499999</c:v>
                </c:pt>
                <c:pt idx="3172">
                  <c:v>34.939402343749997</c:v>
                </c:pt>
                <c:pt idx="3173">
                  <c:v>35.052207031249999</c:v>
                </c:pt>
                <c:pt idx="3174">
                  <c:v>35.115054687499999</c:v>
                </c:pt>
                <c:pt idx="3175">
                  <c:v>35.116054687499997</c:v>
                </c:pt>
                <c:pt idx="3176">
                  <c:v>35.053320312499999</c:v>
                </c:pt>
                <c:pt idx="3177">
                  <c:v>35.053320312499999</c:v>
                </c:pt>
                <c:pt idx="3178">
                  <c:v>34.974738281249998</c:v>
                </c:pt>
                <c:pt idx="3179">
                  <c:v>35.135351562499999</c:v>
                </c:pt>
                <c:pt idx="3180">
                  <c:v>34.997054687499997</c:v>
                </c:pt>
                <c:pt idx="3181">
                  <c:v>34.997054687499997</c:v>
                </c:pt>
                <c:pt idx="3182">
                  <c:v>35.029523437500004</c:v>
                </c:pt>
                <c:pt idx="3183">
                  <c:v>34.966187499999997</c:v>
                </c:pt>
                <c:pt idx="3184">
                  <c:v>34.862882812499997</c:v>
                </c:pt>
                <c:pt idx="3185">
                  <c:v>35.071726562499997</c:v>
                </c:pt>
                <c:pt idx="3186">
                  <c:v>35.046007812500001</c:v>
                </c:pt>
                <c:pt idx="3187">
                  <c:v>35.046007812500001</c:v>
                </c:pt>
                <c:pt idx="3188">
                  <c:v>35.1983828125</c:v>
                </c:pt>
                <c:pt idx="3189">
                  <c:v>35.216714843749997</c:v>
                </c:pt>
                <c:pt idx="3190">
                  <c:v>35.216714843749997</c:v>
                </c:pt>
                <c:pt idx="3191">
                  <c:v>35.157039062499997</c:v>
                </c:pt>
                <c:pt idx="3192">
                  <c:v>35.157039062499997</c:v>
                </c:pt>
                <c:pt idx="3193">
                  <c:v>34.971894531250001</c:v>
                </c:pt>
                <c:pt idx="3194">
                  <c:v>34.993425781249996</c:v>
                </c:pt>
                <c:pt idx="3195">
                  <c:v>34.8917421875</c:v>
                </c:pt>
                <c:pt idx="3196">
                  <c:v>34.8917421875</c:v>
                </c:pt>
                <c:pt idx="3197">
                  <c:v>34.839929687500003</c:v>
                </c:pt>
                <c:pt idx="3198">
                  <c:v>35.0012890625</c:v>
                </c:pt>
                <c:pt idx="3199">
                  <c:v>34.926664062500002</c:v>
                </c:pt>
                <c:pt idx="3200">
                  <c:v>35.019730468749998</c:v>
                </c:pt>
                <c:pt idx="3201">
                  <c:v>34.785179687499998</c:v>
                </c:pt>
                <c:pt idx="3202">
                  <c:v>34.785179687499998</c:v>
                </c:pt>
                <c:pt idx="3203">
                  <c:v>34.705613281250002</c:v>
                </c:pt>
                <c:pt idx="3204">
                  <c:v>34.726960937500003</c:v>
                </c:pt>
                <c:pt idx="3205">
                  <c:v>34.758867187500002</c:v>
                </c:pt>
                <c:pt idx="3206">
                  <c:v>34.758867187500002</c:v>
                </c:pt>
                <c:pt idx="3207">
                  <c:v>34.985253906250001</c:v>
                </c:pt>
                <c:pt idx="3208">
                  <c:v>35.062382812499997</c:v>
                </c:pt>
                <c:pt idx="3209">
                  <c:v>34.934695312499997</c:v>
                </c:pt>
                <c:pt idx="3210">
                  <c:v>35.016273437499997</c:v>
                </c:pt>
                <c:pt idx="3211">
                  <c:v>34.986617187500002</c:v>
                </c:pt>
                <c:pt idx="3212">
                  <c:v>34.986617187500002</c:v>
                </c:pt>
                <c:pt idx="3213">
                  <c:v>35.164730468750001</c:v>
                </c:pt>
                <c:pt idx="3214">
                  <c:v>35.107476562499997</c:v>
                </c:pt>
                <c:pt idx="3215">
                  <c:v>34.972507812499998</c:v>
                </c:pt>
                <c:pt idx="3216">
                  <c:v>34.972507812499998</c:v>
                </c:pt>
                <c:pt idx="3217">
                  <c:v>35.028523437499999</c:v>
                </c:pt>
                <c:pt idx="3218">
                  <c:v>35.001652343750003</c:v>
                </c:pt>
                <c:pt idx="3219">
                  <c:v>35.122945312500001</c:v>
                </c:pt>
                <c:pt idx="3220">
                  <c:v>35.06975390625</c:v>
                </c:pt>
                <c:pt idx="3221">
                  <c:v>34.8852890625</c:v>
                </c:pt>
                <c:pt idx="3222">
                  <c:v>34.8852890625</c:v>
                </c:pt>
                <c:pt idx="3223">
                  <c:v>34.943023437500003</c:v>
                </c:pt>
                <c:pt idx="3224">
                  <c:v>34.975324218750004</c:v>
                </c:pt>
                <c:pt idx="3225">
                  <c:v>34.975324218750004</c:v>
                </c:pt>
                <c:pt idx="3226">
                  <c:v>35.0732421875</c:v>
                </c:pt>
                <c:pt idx="3227">
                  <c:v>34.996410156250001</c:v>
                </c:pt>
                <c:pt idx="3228">
                  <c:v>34.996410156250001</c:v>
                </c:pt>
                <c:pt idx="3229">
                  <c:v>35.102054687500001</c:v>
                </c:pt>
                <c:pt idx="3230">
                  <c:v>34.998070312499998</c:v>
                </c:pt>
                <c:pt idx="3231">
                  <c:v>34.998070312499998</c:v>
                </c:pt>
                <c:pt idx="3232">
                  <c:v>35.069765625000002</c:v>
                </c:pt>
                <c:pt idx="3233">
                  <c:v>34.890996093749997</c:v>
                </c:pt>
                <c:pt idx="3234">
                  <c:v>34.702578125000002</c:v>
                </c:pt>
                <c:pt idx="3235">
                  <c:v>34.702578125000002</c:v>
                </c:pt>
                <c:pt idx="3236">
                  <c:v>35.047007812499999</c:v>
                </c:pt>
                <c:pt idx="3237">
                  <c:v>35.234031250000001</c:v>
                </c:pt>
                <c:pt idx="3238">
                  <c:v>35.234031250000001</c:v>
                </c:pt>
                <c:pt idx="3239">
                  <c:v>35.222023437499999</c:v>
                </c:pt>
                <c:pt idx="3240">
                  <c:v>34.806214843749999</c:v>
                </c:pt>
                <c:pt idx="3241">
                  <c:v>34.806214843749999</c:v>
                </c:pt>
                <c:pt idx="3242">
                  <c:v>34.827367187500002</c:v>
                </c:pt>
                <c:pt idx="3243">
                  <c:v>34.946179687499999</c:v>
                </c:pt>
                <c:pt idx="3244">
                  <c:v>35.018964843749998</c:v>
                </c:pt>
                <c:pt idx="3245">
                  <c:v>35.040367187500003</c:v>
                </c:pt>
                <c:pt idx="3246">
                  <c:v>34.979800781249999</c:v>
                </c:pt>
                <c:pt idx="3247">
                  <c:v>35.080500000000001</c:v>
                </c:pt>
                <c:pt idx="3248">
                  <c:v>35.080500000000001</c:v>
                </c:pt>
                <c:pt idx="3249">
                  <c:v>34.965421874999997</c:v>
                </c:pt>
                <c:pt idx="3250">
                  <c:v>35.123855468750001</c:v>
                </c:pt>
                <c:pt idx="3251">
                  <c:v>35.123855468750001</c:v>
                </c:pt>
                <c:pt idx="3252">
                  <c:v>35.2688359375</c:v>
                </c:pt>
                <c:pt idx="3253">
                  <c:v>34.925226562500001</c:v>
                </c:pt>
                <c:pt idx="3254">
                  <c:v>34.925226562500001</c:v>
                </c:pt>
                <c:pt idx="3255">
                  <c:v>34.900851562500002</c:v>
                </c:pt>
                <c:pt idx="3256">
                  <c:v>34.952363281250001</c:v>
                </c:pt>
                <c:pt idx="3257">
                  <c:v>35.051281250000002</c:v>
                </c:pt>
                <c:pt idx="3258">
                  <c:v>35.051281250000002</c:v>
                </c:pt>
                <c:pt idx="3259">
                  <c:v>35.11460546875</c:v>
                </c:pt>
                <c:pt idx="3260">
                  <c:v>35.2204609375</c:v>
                </c:pt>
                <c:pt idx="3261">
                  <c:v>35.2204609375</c:v>
                </c:pt>
                <c:pt idx="3262">
                  <c:v>35.061398437500003</c:v>
                </c:pt>
                <c:pt idx="3263">
                  <c:v>35.203707031249998</c:v>
                </c:pt>
                <c:pt idx="3264">
                  <c:v>35.203707031249998</c:v>
                </c:pt>
                <c:pt idx="3265">
                  <c:v>34.788386718749997</c:v>
                </c:pt>
                <c:pt idx="3266">
                  <c:v>34.703730468750003</c:v>
                </c:pt>
                <c:pt idx="3267">
                  <c:v>34.74686328125</c:v>
                </c:pt>
                <c:pt idx="3268">
                  <c:v>34.74686328125</c:v>
                </c:pt>
                <c:pt idx="3269">
                  <c:v>34.934511718750002</c:v>
                </c:pt>
                <c:pt idx="3270">
                  <c:v>35.2299453125</c:v>
                </c:pt>
                <c:pt idx="3271">
                  <c:v>34.956117187499999</c:v>
                </c:pt>
                <c:pt idx="3272">
                  <c:v>34.96585546875</c:v>
                </c:pt>
                <c:pt idx="3273">
                  <c:v>34.882175781249998</c:v>
                </c:pt>
                <c:pt idx="3274">
                  <c:v>34.882175781249998</c:v>
                </c:pt>
                <c:pt idx="3275">
                  <c:v>34.881761718749999</c:v>
                </c:pt>
                <c:pt idx="3276">
                  <c:v>34.873925781250001</c:v>
                </c:pt>
                <c:pt idx="3277">
                  <c:v>34.873925781250001</c:v>
                </c:pt>
                <c:pt idx="3278">
                  <c:v>34.971414062500003</c:v>
                </c:pt>
                <c:pt idx="3279">
                  <c:v>35.375085937500003</c:v>
                </c:pt>
                <c:pt idx="3280">
                  <c:v>35.352039062499998</c:v>
                </c:pt>
                <c:pt idx="3281">
                  <c:v>35.099910156249997</c:v>
                </c:pt>
                <c:pt idx="3282">
                  <c:v>35.018230468749998</c:v>
                </c:pt>
                <c:pt idx="3283">
                  <c:v>35.018230468749998</c:v>
                </c:pt>
                <c:pt idx="3284">
                  <c:v>34.825882812499998</c:v>
                </c:pt>
                <c:pt idx="3285">
                  <c:v>34.740296874999999</c:v>
                </c:pt>
                <c:pt idx="3286">
                  <c:v>34.733273437500003</c:v>
                </c:pt>
                <c:pt idx="3287">
                  <c:v>34.733273437500003</c:v>
                </c:pt>
                <c:pt idx="3288">
                  <c:v>35.083800781249998</c:v>
                </c:pt>
                <c:pt idx="3289">
                  <c:v>35.118921874999998</c:v>
                </c:pt>
                <c:pt idx="3290">
                  <c:v>34.911558593750001</c:v>
                </c:pt>
                <c:pt idx="3291">
                  <c:v>34.962933593750002</c:v>
                </c:pt>
                <c:pt idx="3292">
                  <c:v>35.049878906250001</c:v>
                </c:pt>
                <c:pt idx="3293">
                  <c:v>35.049878906250001</c:v>
                </c:pt>
                <c:pt idx="3294">
                  <c:v>34.92588671875</c:v>
                </c:pt>
                <c:pt idx="3295">
                  <c:v>34.944113281249997</c:v>
                </c:pt>
                <c:pt idx="3296">
                  <c:v>34.944113281249997</c:v>
                </c:pt>
                <c:pt idx="3297">
                  <c:v>35.039253906250003</c:v>
                </c:pt>
                <c:pt idx="3298">
                  <c:v>35.02413671875</c:v>
                </c:pt>
                <c:pt idx="3299">
                  <c:v>35.02413671875</c:v>
                </c:pt>
                <c:pt idx="3300">
                  <c:v>34.939132812499999</c:v>
                </c:pt>
                <c:pt idx="3301">
                  <c:v>34.962878906249998</c:v>
                </c:pt>
                <c:pt idx="3302">
                  <c:v>34.962878906249998</c:v>
                </c:pt>
                <c:pt idx="3303">
                  <c:v>35.033257812499997</c:v>
                </c:pt>
                <c:pt idx="3304">
                  <c:v>35.104132812499998</c:v>
                </c:pt>
                <c:pt idx="3305">
                  <c:v>34.964492187499999</c:v>
                </c:pt>
                <c:pt idx="3306">
                  <c:v>35.040996093750003</c:v>
                </c:pt>
                <c:pt idx="3307">
                  <c:v>35.027707031250003</c:v>
                </c:pt>
                <c:pt idx="3308">
                  <c:v>35.027707031250003</c:v>
                </c:pt>
                <c:pt idx="3309">
                  <c:v>35.137390625000002</c:v>
                </c:pt>
                <c:pt idx="3310">
                  <c:v>35.099699218749997</c:v>
                </c:pt>
                <c:pt idx="3311">
                  <c:v>34.9100859375</c:v>
                </c:pt>
                <c:pt idx="3312">
                  <c:v>34.9100859375</c:v>
                </c:pt>
                <c:pt idx="3313">
                  <c:v>34.95082421875</c:v>
                </c:pt>
                <c:pt idx="3314">
                  <c:v>34.968890625</c:v>
                </c:pt>
                <c:pt idx="3315">
                  <c:v>35.04628125</c:v>
                </c:pt>
                <c:pt idx="3316">
                  <c:v>34.972582031249999</c:v>
                </c:pt>
                <c:pt idx="3317">
                  <c:v>34.902882812500003</c:v>
                </c:pt>
                <c:pt idx="3318">
                  <c:v>34.902882812500003</c:v>
                </c:pt>
                <c:pt idx="3319">
                  <c:v>34.982710937500002</c:v>
                </c:pt>
                <c:pt idx="3320">
                  <c:v>34.960367187499997</c:v>
                </c:pt>
                <c:pt idx="3321">
                  <c:v>34.960367187499997</c:v>
                </c:pt>
                <c:pt idx="3322">
                  <c:v>35.059644531250001</c:v>
                </c:pt>
                <c:pt idx="3323">
                  <c:v>34.913035156249997</c:v>
                </c:pt>
                <c:pt idx="3324">
                  <c:v>34.846976562499997</c:v>
                </c:pt>
                <c:pt idx="3325">
                  <c:v>35.093210937499997</c:v>
                </c:pt>
                <c:pt idx="3326">
                  <c:v>34.969199218749999</c:v>
                </c:pt>
                <c:pt idx="3327">
                  <c:v>34.960738281250002</c:v>
                </c:pt>
                <c:pt idx="3328">
                  <c:v>34.960738281250002</c:v>
                </c:pt>
                <c:pt idx="3329">
                  <c:v>34.873347656249997</c:v>
                </c:pt>
                <c:pt idx="3330">
                  <c:v>34.905046874999996</c:v>
                </c:pt>
                <c:pt idx="3331">
                  <c:v>34.905046874999996</c:v>
                </c:pt>
                <c:pt idx="3332">
                  <c:v>35.032933593750002</c:v>
                </c:pt>
                <c:pt idx="3333">
                  <c:v>35.130257812499998</c:v>
                </c:pt>
                <c:pt idx="3334">
                  <c:v>35.130257812499998</c:v>
                </c:pt>
                <c:pt idx="3335">
                  <c:v>35.063347656250002</c:v>
                </c:pt>
                <c:pt idx="3336">
                  <c:v>34.882207031249997</c:v>
                </c:pt>
                <c:pt idx="3337">
                  <c:v>34.882207031249997</c:v>
                </c:pt>
                <c:pt idx="3338">
                  <c:v>35.002085937499999</c:v>
                </c:pt>
                <c:pt idx="3339">
                  <c:v>35.001132812500003</c:v>
                </c:pt>
                <c:pt idx="3340">
                  <c:v>35.05133984375</c:v>
                </c:pt>
                <c:pt idx="3341">
                  <c:v>35.1319765625</c:v>
                </c:pt>
                <c:pt idx="3342">
                  <c:v>34.993886718749998</c:v>
                </c:pt>
                <c:pt idx="3343">
                  <c:v>35.0837421875</c:v>
                </c:pt>
                <c:pt idx="3344">
                  <c:v>35.0837421875</c:v>
                </c:pt>
                <c:pt idx="3345">
                  <c:v>34.907328124999999</c:v>
                </c:pt>
                <c:pt idx="3346">
                  <c:v>34.884429687500003</c:v>
                </c:pt>
                <c:pt idx="3347">
                  <c:v>34.884429687500003</c:v>
                </c:pt>
                <c:pt idx="3348">
                  <c:v>35.053546875000002</c:v>
                </c:pt>
                <c:pt idx="3349">
                  <c:v>35.067738281250001</c:v>
                </c:pt>
                <c:pt idx="3350">
                  <c:v>35.199648437500002</c:v>
                </c:pt>
                <c:pt idx="3351">
                  <c:v>35.178304687500003</c:v>
                </c:pt>
                <c:pt idx="3352">
                  <c:v>35.210707031250003</c:v>
                </c:pt>
                <c:pt idx="3353">
                  <c:v>35.210707031250003</c:v>
                </c:pt>
                <c:pt idx="3354">
                  <c:v>35.063675781249998</c:v>
                </c:pt>
                <c:pt idx="3355">
                  <c:v>34.818375000000003</c:v>
                </c:pt>
                <c:pt idx="3356">
                  <c:v>35.006085937500004</c:v>
                </c:pt>
                <c:pt idx="3357">
                  <c:v>35.006085937500004</c:v>
                </c:pt>
                <c:pt idx="3358">
                  <c:v>35.085914062500002</c:v>
                </c:pt>
                <c:pt idx="3359">
                  <c:v>35.049019531250003</c:v>
                </c:pt>
                <c:pt idx="3360">
                  <c:v>35.049019531250003</c:v>
                </c:pt>
                <c:pt idx="3361">
                  <c:v>34.907425781249998</c:v>
                </c:pt>
                <c:pt idx="3362">
                  <c:v>35.089156250000002</c:v>
                </c:pt>
                <c:pt idx="3363">
                  <c:v>35.089156250000002</c:v>
                </c:pt>
                <c:pt idx="3364">
                  <c:v>35.1781171875</c:v>
                </c:pt>
                <c:pt idx="3365">
                  <c:v>35.271191406249997</c:v>
                </c:pt>
                <c:pt idx="3366">
                  <c:v>35.245632812499998</c:v>
                </c:pt>
                <c:pt idx="3367">
                  <c:v>34.9752734375</c:v>
                </c:pt>
                <c:pt idx="3368">
                  <c:v>35.0733828125</c:v>
                </c:pt>
                <c:pt idx="3369">
                  <c:v>35.0733828125</c:v>
                </c:pt>
                <c:pt idx="3370">
                  <c:v>35.050996093750001</c:v>
                </c:pt>
                <c:pt idx="3371">
                  <c:v>34.913953124999999</c:v>
                </c:pt>
                <c:pt idx="3372">
                  <c:v>35.002472656249999</c:v>
                </c:pt>
                <c:pt idx="3373">
                  <c:v>35.002472656249999</c:v>
                </c:pt>
                <c:pt idx="3374">
                  <c:v>34.817374999999998</c:v>
                </c:pt>
                <c:pt idx="3375">
                  <c:v>34.8871015625</c:v>
                </c:pt>
                <c:pt idx="3376">
                  <c:v>34.916160156250001</c:v>
                </c:pt>
                <c:pt idx="3377">
                  <c:v>34.942945312500001</c:v>
                </c:pt>
                <c:pt idx="3378">
                  <c:v>34.89540234375</c:v>
                </c:pt>
                <c:pt idx="3379">
                  <c:v>34.89540234375</c:v>
                </c:pt>
                <c:pt idx="3380">
                  <c:v>34.904636718749998</c:v>
                </c:pt>
                <c:pt idx="3381">
                  <c:v>35.028886718750002</c:v>
                </c:pt>
                <c:pt idx="3382">
                  <c:v>35.028886718750002</c:v>
                </c:pt>
                <c:pt idx="3383">
                  <c:v>35.104480468749998</c:v>
                </c:pt>
                <c:pt idx="3384">
                  <c:v>35.0119296875</c:v>
                </c:pt>
                <c:pt idx="3385">
                  <c:v>35.0119296875</c:v>
                </c:pt>
                <c:pt idx="3386">
                  <c:v>34.9544140625</c:v>
                </c:pt>
                <c:pt idx="3387">
                  <c:v>35.051394531249997</c:v>
                </c:pt>
                <c:pt idx="3388">
                  <c:v>34.924929687499997</c:v>
                </c:pt>
                <c:pt idx="3389">
                  <c:v>34.924929687499997</c:v>
                </c:pt>
                <c:pt idx="3390">
                  <c:v>34.834593750000003</c:v>
                </c:pt>
                <c:pt idx="3391">
                  <c:v>34.787656249999998</c:v>
                </c:pt>
                <c:pt idx="3392">
                  <c:v>34.881355468750002</c:v>
                </c:pt>
                <c:pt idx="3393">
                  <c:v>35.080406250000003</c:v>
                </c:pt>
                <c:pt idx="3394">
                  <c:v>34.982640625000002</c:v>
                </c:pt>
                <c:pt idx="3395">
                  <c:v>34.982640625000002</c:v>
                </c:pt>
                <c:pt idx="3396">
                  <c:v>35.068761718749997</c:v>
                </c:pt>
                <c:pt idx="3397">
                  <c:v>34.973890625000003</c:v>
                </c:pt>
                <c:pt idx="3398">
                  <c:v>34.973890625000003</c:v>
                </c:pt>
                <c:pt idx="3399">
                  <c:v>34.907304687500002</c:v>
                </c:pt>
                <c:pt idx="3400">
                  <c:v>35.236496093749999</c:v>
                </c:pt>
                <c:pt idx="3401">
                  <c:v>35.236835937499997</c:v>
                </c:pt>
                <c:pt idx="3402">
                  <c:v>35.262898437499999</c:v>
                </c:pt>
                <c:pt idx="3403">
                  <c:v>35.189683593749997</c:v>
                </c:pt>
                <c:pt idx="3404">
                  <c:v>35.189683593749997</c:v>
                </c:pt>
                <c:pt idx="3405">
                  <c:v>35.0986328125</c:v>
                </c:pt>
                <c:pt idx="3406">
                  <c:v>35.079117187500003</c:v>
                </c:pt>
                <c:pt idx="3407">
                  <c:v>35.04579296875</c:v>
                </c:pt>
                <c:pt idx="3408">
                  <c:v>35.04579296875</c:v>
                </c:pt>
                <c:pt idx="3409">
                  <c:v>34.961929687500003</c:v>
                </c:pt>
                <c:pt idx="3410">
                  <c:v>34.9227109375</c:v>
                </c:pt>
                <c:pt idx="3411">
                  <c:v>35.138539062500001</c:v>
                </c:pt>
                <c:pt idx="3412">
                  <c:v>35.159324218750001</c:v>
                </c:pt>
                <c:pt idx="3413">
                  <c:v>34.873867187499997</c:v>
                </c:pt>
                <c:pt idx="3414">
                  <c:v>34.873867187499997</c:v>
                </c:pt>
                <c:pt idx="3415">
                  <c:v>34.953070312500003</c:v>
                </c:pt>
                <c:pt idx="3416">
                  <c:v>35.107652343749997</c:v>
                </c:pt>
                <c:pt idx="3417">
                  <c:v>35.069902343750002</c:v>
                </c:pt>
                <c:pt idx="3418">
                  <c:v>35.069902343750002</c:v>
                </c:pt>
                <c:pt idx="3419">
                  <c:v>35.204082031250003</c:v>
                </c:pt>
                <c:pt idx="3420">
                  <c:v>35.020292968749999</c:v>
                </c:pt>
                <c:pt idx="3421">
                  <c:v>35.04495703125</c:v>
                </c:pt>
                <c:pt idx="3422">
                  <c:v>34.9670390625</c:v>
                </c:pt>
                <c:pt idx="3423">
                  <c:v>34.871367187499999</c:v>
                </c:pt>
                <c:pt idx="3424">
                  <c:v>34.871367187499999</c:v>
                </c:pt>
                <c:pt idx="3425">
                  <c:v>35.029898437500002</c:v>
                </c:pt>
                <c:pt idx="3426">
                  <c:v>34.903699218749999</c:v>
                </c:pt>
                <c:pt idx="3427">
                  <c:v>34.940867187499997</c:v>
                </c:pt>
                <c:pt idx="3428">
                  <c:v>34.90625</c:v>
                </c:pt>
                <c:pt idx="3429">
                  <c:v>35.023015624999999</c:v>
                </c:pt>
                <c:pt idx="3430">
                  <c:v>35.023015624999999</c:v>
                </c:pt>
                <c:pt idx="3431">
                  <c:v>35.044683593750001</c:v>
                </c:pt>
                <c:pt idx="3432">
                  <c:v>35.044683593750001</c:v>
                </c:pt>
                <c:pt idx="3433">
                  <c:v>34.904488281250003</c:v>
                </c:pt>
                <c:pt idx="3434">
                  <c:v>34.7374453125</c:v>
                </c:pt>
                <c:pt idx="3435">
                  <c:v>35.019898437499997</c:v>
                </c:pt>
                <c:pt idx="3436">
                  <c:v>35.019898437499997</c:v>
                </c:pt>
                <c:pt idx="3437">
                  <c:v>35.075902343750002</c:v>
                </c:pt>
                <c:pt idx="3438">
                  <c:v>35.075902343750002</c:v>
                </c:pt>
                <c:pt idx="3439">
                  <c:v>34.936187500000003</c:v>
                </c:pt>
                <c:pt idx="3440">
                  <c:v>34.89240234375</c:v>
                </c:pt>
                <c:pt idx="3441">
                  <c:v>34.89240234375</c:v>
                </c:pt>
                <c:pt idx="3442">
                  <c:v>35.060054687499999</c:v>
                </c:pt>
                <c:pt idx="3443">
                  <c:v>34.999328124999998</c:v>
                </c:pt>
                <c:pt idx="3444">
                  <c:v>35.035988281249999</c:v>
                </c:pt>
                <c:pt idx="3445">
                  <c:v>35.035988281249999</c:v>
                </c:pt>
                <c:pt idx="3446">
                  <c:v>35.060996093749999</c:v>
                </c:pt>
                <c:pt idx="3447">
                  <c:v>35.150640625000001</c:v>
                </c:pt>
                <c:pt idx="3448">
                  <c:v>35.150640625000001</c:v>
                </c:pt>
                <c:pt idx="3449">
                  <c:v>35.211644531250002</c:v>
                </c:pt>
                <c:pt idx="3450">
                  <c:v>35.075175781250003</c:v>
                </c:pt>
                <c:pt idx="3451">
                  <c:v>35.075175781250003</c:v>
                </c:pt>
                <c:pt idx="3452">
                  <c:v>35.104917968750001</c:v>
                </c:pt>
                <c:pt idx="3453">
                  <c:v>35.125742187500002</c:v>
                </c:pt>
                <c:pt idx="3454">
                  <c:v>35.118820312499999</c:v>
                </c:pt>
                <c:pt idx="3455">
                  <c:v>34.944187499999998</c:v>
                </c:pt>
                <c:pt idx="3456">
                  <c:v>34.765335937499998</c:v>
                </c:pt>
                <c:pt idx="3457">
                  <c:v>34.812531249999999</c:v>
                </c:pt>
                <c:pt idx="3458">
                  <c:v>34.812531249999999</c:v>
                </c:pt>
                <c:pt idx="3459">
                  <c:v>34.77703125</c:v>
                </c:pt>
                <c:pt idx="3460">
                  <c:v>34.90649609375</c:v>
                </c:pt>
                <c:pt idx="3461">
                  <c:v>34.90649609375</c:v>
                </c:pt>
                <c:pt idx="3462">
                  <c:v>34.911710937499997</c:v>
                </c:pt>
                <c:pt idx="3463">
                  <c:v>35.0494921875</c:v>
                </c:pt>
                <c:pt idx="3464">
                  <c:v>35.019839843749999</c:v>
                </c:pt>
                <c:pt idx="3465">
                  <c:v>34.936621093749999</c:v>
                </c:pt>
                <c:pt idx="3466">
                  <c:v>34.918871093749999</c:v>
                </c:pt>
                <c:pt idx="3467">
                  <c:v>34.918871093749999</c:v>
                </c:pt>
                <c:pt idx="3468">
                  <c:v>34.984117187499997</c:v>
                </c:pt>
                <c:pt idx="3469">
                  <c:v>35.039472656249998</c:v>
                </c:pt>
                <c:pt idx="3470">
                  <c:v>35.034511718749997</c:v>
                </c:pt>
                <c:pt idx="3471">
                  <c:v>35.034511718749997</c:v>
                </c:pt>
                <c:pt idx="3472">
                  <c:v>35.12562890625</c:v>
                </c:pt>
                <c:pt idx="3473">
                  <c:v>35.01</c:v>
                </c:pt>
                <c:pt idx="3474">
                  <c:v>34.728109375000003</c:v>
                </c:pt>
                <c:pt idx="3475">
                  <c:v>34.757851562500001</c:v>
                </c:pt>
                <c:pt idx="3476">
                  <c:v>34.85476953125</c:v>
                </c:pt>
                <c:pt idx="3477">
                  <c:v>34.85476953125</c:v>
                </c:pt>
                <c:pt idx="3478">
                  <c:v>34.956769531250004</c:v>
                </c:pt>
                <c:pt idx="3479">
                  <c:v>35.059621093750003</c:v>
                </c:pt>
                <c:pt idx="3480">
                  <c:v>35.059621093750003</c:v>
                </c:pt>
                <c:pt idx="3481">
                  <c:v>35.184714843750001</c:v>
                </c:pt>
                <c:pt idx="3482">
                  <c:v>35.184714843750001</c:v>
                </c:pt>
                <c:pt idx="3483">
                  <c:v>35.000636718750002</c:v>
                </c:pt>
                <c:pt idx="3484">
                  <c:v>34.996714843749999</c:v>
                </c:pt>
                <c:pt idx="3485">
                  <c:v>34.989531249999999</c:v>
                </c:pt>
                <c:pt idx="3486">
                  <c:v>34.989531249999999</c:v>
                </c:pt>
                <c:pt idx="3487">
                  <c:v>35.055496093750001</c:v>
                </c:pt>
                <c:pt idx="3488">
                  <c:v>35.090160156250001</c:v>
                </c:pt>
                <c:pt idx="3489">
                  <c:v>35.010351562499999</c:v>
                </c:pt>
                <c:pt idx="3490">
                  <c:v>35.082687499999999</c:v>
                </c:pt>
                <c:pt idx="3491">
                  <c:v>35.132699218749998</c:v>
                </c:pt>
                <c:pt idx="3492">
                  <c:v>35.132699218749998</c:v>
                </c:pt>
                <c:pt idx="3493">
                  <c:v>35.019023437500003</c:v>
                </c:pt>
                <c:pt idx="3494">
                  <c:v>35.099269531250002</c:v>
                </c:pt>
                <c:pt idx="3495">
                  <c:v>35.037742187500001</c:v>
                </c:pt>
                <c:pt idx="3496">
                  <c:v>35.037742187500001</c:v>
                </c:pt>
                <c:pt idx="3497">
                  <c:v>35.045277343750001</c:v>
                </c:pt>
                <c:pt idx="3498">
                  <c:v>34.946539062500001</c:v>
                </c:pt>
                <c:pt idx="3499">
                  <c:v>35.059007812499999</c:v>
                </c:pt>
                <c:pt idx="3500">
                  <c:v>35.142289062499998</c:v>
                </c:pt>
                <c:pt idx="3501">
                  <c:v>35.075726562500002</c:v>
                </c:pt>
                <c:pt idx="3502">
                  <c:v>35.075726562500002</c:v>
                </c:pt>
                <c:pt idx="3503">
                  <c:v>35.001730468749997</c:v>
                </c:pt>
                <c:pt idx="3504">
                  <c:v>35.013152343750001</c:v>
                </c:pt>
                <c:pt idx="3505">
                  <c:v>35.013152343750001</c:v>
                </c:pt>
                <c:pt idx="3506">
                  <c:v>34.984312500000001</c:v>
                </c:pt>
                <c:pt idx="3507">
                  <c:v>35.061449218749999</c:v>
                </c:pt>
                <c:pt idx="3508">
                  <c:v>35.061449218749999</c:v>
                </c:pt>
                <c:pt idx="3509">
                  <c:v>35.132976562499998</c:v>
                </c:pt>
                <c:pt idx="3510">
                  <c:v>34.856507812499999</c:v>
                </c:pt>
                <c:pt idx="3511">
                  <c:v>34.818585937500004</c:v>
                </c:pt>
                <c:pt idx="3512">
                  <c:v>34.818585937500004</c:v>
                </c:pt>
                <c:pt idx="3513">
                  <c:v>34.958593749999999</c:v>
                </c:pt>
                <c:pt idx="3514">
                  <c:v>35.105023437500002</c:v>
                </c:pt>
                <c:pt idx="3515">
                  <c:v>35.105023437500002</c:v>
                </c:pt>
                <c:pt idx="3516">
                  <c:v>35.050769531249998</c:v>
                </c:pt>
                <c:pt idx="3517">
                  <c:v>34.9120390625</c:v>
                </c:pt>
                <c:pt idx="3518">
                  <c:v>34.9120390625</c:v>
                </c:pt>
                <c:pt idx="3519">
                  <c:v>34.931039062499998</c:v>
                </c:pt>
                <c:pt idx="3520">
                  <c:v>34.99491015625</c:v>
                </c:pt>
                <c:pt idx="3521">
                  <c:v>34.99491015625</c:v>
                </c:pt>
                <c:pt idx="3522">
                  <c:v>35.069429687499998</c:v>
                </c:pt>
                <c:pt idx="3523">
                  <c:v>35.131613281249997</c:v>
                </c:pt>
                <c:pt idx="3524">
                  <c:v>35.049796874999998</c:v>
                </c:pt>
                <c:pt idx="3525">
                  <c:v>35.061992187500003</c:v>
                </c:pt>
                <c:pt idx="3526">
                  <c:v>34.948019531249997</c:v>
                </c:pt>
                <c:pt idx="3527">
                  <c:v>34.9046796875</c:v>
                </c:pt>
                <c:pt idx="3528">
                  <c:v>34.9046796875</c:v>
                </c:pt>
                <c:pt idx="3529">
                  <c:v>34.952492187499999</c:v>
                </c:pt>
                <c:pt idx="3530">
                  <c:v>34.898417968750003</c:v>
                </c:pt>
                <c:pt idx="3531">
                  <c:v>34.898417968750003</c:v>
                </c:pt>
                <c:pt idx="3532">
                  <c:v>34.90509765625</c:v>
                </c:pt>
                <c:pt idx="3533">
                  <c:v>34.885953125</c:v>
                </c:pt>
                <c:pt idx="3534">
                  <c:v>35.012437499999997</c:v>
                </c:pt>
                <c:pt idx="3535">
                  <c:v>34.7556484375</c:v>
                </c:pt>
                <c:pt idx="3536">
                  <c:v>34.758992187499999</c:v>
                </c:pt>
                <c:pt idx="3537">
                  <c:v>34.758992187499999</c:v>
                </c:pt>
                <c:pt idx="3538">
                  <c:v>35.103253906250004</c:v>
                </c:pt>
                <c:pt idx="3539">
                  <c:v>35.028675781250001</c:v>
                </c:pt>
                <c:pt idx="3540">
                  <c:v>35.084042968749998</c:v>
                </c:pt>
                <c:pt idx="3541">
                  <c:v>35.084042968749998</c:v>
                </c:pt>
                <c:pt idx="3542">
                  <c:v>35.078421874999997</c:v>
                </c:pt>
                <c:pt idx="3543">
                  <c:v>34.962093750000001</c:v>
                </c:pt>
                <c:pt idx="3544">
                  <c:v>34.962093750000001</c:v>
                </c:pt>
                <c:pt idx="3545">
                  <c:v>35.12510546875</c:v>
                </c:pt>
                <c:pt idx="3546">
                  <c:v>35.106851562499997</c:v>
                </c:pt>
                <c:pt idx="3547">
                  <c:v>35.106851562499997</c:v>
                </c:pt>
                <c:pt idx="3548">
                  <c:v>35.021367187499997</c:v>
                </c:pt>
                <c:pt idx="3549">
                  <c:v>34.911101562500001</c:v>
                </c:pt>
                <c:pt idx="3550">
                  <c:v>34.911101562500001</c:v>
                </c:pt>
                <c:pt idx="3551">
                  <c:v>35.0126953125</c:v>
                </c:pt>
                <c:pt idx="3552">
                  <c:v>35.018843750000002</c:v>
                </c:pt>
                <c:pt idx="3553">
                  <c:v>34.994328125000003</c:v>
                </c:pt>
                <c:pt idx="3554">
                  <c:v>34.994328125000003</c:v>
                </c:pt>
                <c:pt idx="3555">
                  <c:v>35.0562578125</c:v>
                </c:pt>
                <c:pt idx="3556">
                  <c:v>35.0562578125</c:v>
                </c:pt>
                <c:pt idx="3557">
                  <c:v>35.052460937500001</c:v>
                </c:pt>
                <c:pt idx="3558">
                  <c:v>35.009480468749999</c:v>
                </c:pt>
                <c:pt idx="3559">
                  <c:v>34.966218750000003</c:v>
                </c:pt>
                <c:pt idx="3560">
                  <c:v>34.966218750000003</c:v>
                </c:pt>
                <c:pt idx="3561">
                  <c:v>34.887164062499998</c:v>
                </c:pt>
                <c:pt idx="3562">
                  <c:v>34.956566406249998</c:v>
                </c:pt>
                <c:pt idx="3563">
                  <c:v>34.930527343750001</c:v>
                </c:pt>
                <c:pt idx="3564">
                  <c:v>35.041632812499998</c:v>
                </c:pt>
                <c:pt idx="3565">
                  <c:v>35.015988281250003</c:v>
                </c:pt>
                <c:pt idx="3566">
                  <c:v>35.015988281250003</c:v>
                </c:pt>
                <c:pt idx="3567">
                  <c:v>34.793378906249998</c:v>
                </c:pt>
                <c:pt idx="3568">
                  <c:v>34.892523437500003</c:v>
                </c:pt>
                <c:pt idx="3569">
                  <c:v>34.892523437500003</c:v>
                </c:pt>
                <c:pt idx="3570">
                  <c:v>34.902023437499999</c:v>
                </c:pt>
                <c:pt idx="3571">
                  <c:v>34.890917968750003</c:v>
                </c:pt>
                <c:pt idx="3572">
                  <c:v>35.077273437499997</c:v>
                </c:pt>
                <c:pt idx="3573">
                  <c:v>35.041003906249998</c:v>
                </c:pt>
                <c:pt idx="3574">
                  <c:v>35.026878906249998</c:v>
                </c:pt>
                <c:pt idx="3575">
                  <c:v>34.937511718750002</c:v>
                </c:pt>
                <c:pt idx="3576">
                  <c:v>34.937511718750002</c:v>
                </c:pt>
                <c:pt idx="3577">
                  <c:v>34.896289062500003</c:v>
                </c:pt>
                <c:pt idx="3578">
                  <c:v>34.974558593749997</c:v>
                </c:pt>
                <c:pt idx="3579">
                  <c:v>34.974558593749997</c:v>
                </c:pt>
                <c:pt idx="3580">
                  <c:v>35.050624999999997</c:v>
                </c:pt>
                <c:pt idx="3581">
                  <c:v>35.034347656249999</c:v>
                </c:pt>
                <c:pt idx="3582">
                  <c:v>35.034347656249999</c:v>
                </c:pt>
                <c:pt idx="3583">
                  <c:v>35.079222656250003</c:v>
                </c:pt>
                <c:pt idx="3584">
                  <c:v>35.069839843750003</c:v>
                </c:pt>
                <c:pt idx="3585">
                  <c:v>35.069839843750003</c:v>
                </c:pt>
                <c:pt idx="3586">
                  <c:v>34.993992187499998</c:v>
                </c:pt>
                <c:pt idx="3587">
                  <c:v>35.119632812500001</c:v>
                </c:pt>
                <c:pt idx="3588">
                  <c:v>35.057316406250003</c:v>
                </c:pt>
                <c:pt idx="3589">
                  <c:v>35.147597656249999</c:v>
                </c:pt>
                <c:pt idx="3590">
                  <c:v>35.205226562500002</c:v>
                </c:pt>
                <c:pt idx="3591">
                  <c:v>35.205226562500002</c:v>
                </c:pt>
                <c:pt idx="3592">
                  <c:v>35.058507812499997</c:v>
                </c:pt>
                <c:pt idx="3593">
                  <c:v>35.106101562500001</c:v>
                </c:pt>
                <c:pt idx="3594">
                  <c:v>35.070355468750002</c:v>
                </c:pt>
                <c:pt idx="3595">
                  <c:v>35.070355468750002</c:v>
                </c:pt>
                <c:pt idx="3596">
                  <c:v>35.014144531249997</c:v>
                </c:pt>
                <c:pt idx="3597">
                  <c:v>35.063773437499997</c:v>
                </c:pt>
                <c:pt idx="3598">
                  <c:v>35.010546875000003</c:v>
                </c:pt>
                <c:pt idx="3599">
                  <c:v>35.065132812500003</c:v>
                </c:pt>
                <c:pt idx="3600">
                  <c:v>34.969226562499998</c:v>
                </c:pt>
                <c:pt idx="3601">
                  <c:v>34.969226562499998</c:v>
                </c:pt>
                <c:pt idx="3602">
                  <c:v>34.939179687500001</c:v>
                </c:pt>
                <c:pt idx="3603">
                  <c:v>34.9546953125</c:v>
                </c:pt>
                <c:pt idx="3604">
                  <c:v>34.9546953125</c:v>
                </c:pt>
                <c:pt idx="3605">
                  <c:v>34.913320312499998</c:v>
                </c:pt>
                <c:pt idx="3606">
                  <c:v>34.933257812500003</c:v>
                </c:pt>
                <c:pt idx="3607">
                  <c:v>34.836105468749999</c:v>
                </c:pt>
                <c:pt idx="3608">
                  <c:v>34.865007812499996</c:v>
                </c:pt>
                <c:pt idx="3609">
                  <c:v>34.965835937500003</c:v>
                </c:pt>
                <c:pt idx="3610">
                  <c:v>34.965835937500003</c:v>
                </c:pt>
                <c:pt idx="3611">
                  <c:v>34.797261718750001</c:v>
                </c:pt>
                <c:pt idx="3612">
                  <c:v>34.858535156249999</c:v>
                </c:pt>
                <c:pt idx="3613">
                  <c:v>34.920011718749997</c:v>
                </c:pt>
                <c:pt idx="3614">
                  <c:v>34.920011718749997</c:v>
                </c:pt>
                <c:pt idx="3615">
                  <c:v>35.117765624999997</c:v>
                </c:pt>
                <c:pt idx="3616">
                  <c:v>35.117765624999997</c:v>
                </c:pt>
                <c:pt idx="3617">
                  <c:v>34.971898437500002</c:v>
                </c:pt>
                <c:pt idx="3618">
                  <c:v>34.9766328125</c:v>
                </c:pt>
                <c:pt idx="3619">
                  <c:v>34.824628906249998</c:v>
                </c:pt>
                <c:pt idx="3620">
                  <c:v>34.824628906249998</c:v>
                </c:pt>
                <c:pt idx="3621">
                  <c:v>34.917644531249998</c:v>
                </c:pt>
                <c:pt idx="3622">
                  <c:v>34.903464843750001</c:v>
                </c:pt>
                <c:pt idx="3623">
                  <c:v>34.987074218750003</c:v>
                </c:pt>
                <c:pt idx="3624">
                  <c:v>35.137851562500003</c:v>
                </c:pt>
                <c:pt idx="3625">
                  <c:v>35.134433593750003</c:v>
                </c:pt>
                <c:pt idx="3626">
                  <c:v>35.134433593750003</c:v>
                </c:pt>
                <c:pt idx="3627">
                  <c:v>35.201335937499998</c:v>
                </c:pt>
                <c:pt idx="3628">
                  <c:v>35.116500000000002</c:v>
                </c:pt>
                <c:pt idx="3629">
                  <c:v>35.116500000000002</c:v>
                </c:pt>
                <c:pt idx="3630">
                  <c:v>35.121132812500001</c:v>
                </c:pt>
                <c:pt idx="3631">
                  <c:v>35.176714843749998</c:v>
                </c:pt>
                <c:pt idx="3632">
                  <c:v>35.230757812500002</c:v>
                </c:pt>
                <c:pt idx="3633">
                  <c:v>35.140363281250004</c:v>
                </c:pt>
                <c:pt idx="3634">
                  <c:v>35.138945312499999</c:v>
                </c:pt>
                <c:pt idx="3635">
                  <c:v>35.28829296875</c:v>
                </c:pt>
                <c:pt idx="3636">
                  <c:v>35.28829296875</c:v>
                </c:pt>
                <c:pt idx="3637">
                  <c:v>35.241609375000003</c:v>
                </c:pt>
                <c:pt idx="3638">
                  <c:v>34.998519531249997</c:v>
                </c:pt>
                <c:pt idx="3639">
                  <c:v>34.998519531249997</c:v>
                </c:pt>
                <c:pt idx="3640">
                  <c:v>35.035429687499999</c:v>
                </c:pt>
                <c:pt idx="3641">
                  <c:v>35.008117187499998</c:v>
                </c:pt>
                <c:pt idx="3642">
                  <c:v>34.948851562500003</c:v>
                </c:pt>
                <c:pt idx="3643">
                  <c:v>34.911199218749999</c:v>
                </c:pt>
                <c:pt idx="3644">
                  <c:v>34.893945312500001</c:v>
                </c:pt>
                <c:pt idx="3645">
                  <c:v>34.893945312500001</c:v>
                </c:pt>
                <c:pt idx="3646">
                  <c:v>34.872328125000003</c:v>
                </c:pt>
                <c:pt idx="3647">
                  <c:v>34.954789062499998</c:v>
                </c:pt>
                <c:pt idx="3648">
                  <c:v>35.026890625</c:v>
                </c:pt>
                <c:pt idx="3649">
                  <c:v>35.026890625</c:v>
                </c:pt>
                <c:pt idx="3650">
                  <c:v>34.682394531249997</c:v>
                </c:pt>
                <c:pt idx="3651">
                  <c:v>34.682394531249997</c:v>
                </c:pt>
                <c:pt idx="3652">
                  <c:v>34.967164062499997</c:v>
                </c:pt>
                <c:pt idx="3653">
                  <c:v>34.947714843749999</c:v>
                </c:pt>
                <c:pt idx="3654">
                  <c:v>34.975382812500001</c:v>
                </c:pt>
                <c:pt idx="3655">
                  <c:v>34.975382812500001</c:v>
                </c:pt>
                <c:pt idx="3656">
                  <c:v>34.893507812499998</c:v>
                </c:pt>
                <c:pt idx="3657">
                  <c:v>34.861394531249999</c:v>
                </c:pt>
                <c:pt idx="3658">
                  <c:v>34.861394531249999</c:v>
                </c:pt>
                <c:pt idx="3659">
                  <c:v>34.9951171875</c:v>
                </c:pt>
                <c:pt idx="3660">
                  <c:v>35.015582031249998</c:v>
                </c:pt>
                <c:pt idx="3661">
                  <c:v>35.015582031249998</c:v>
                </c:pt>
                <c:pt idx="3662">
                  <c:v>34.849144531249998</c:v>
                </c:pt>
                <c:pt idx="3663">
                  <c:v>34.898000000000003</c:v>
                </c:pt>
                <c:pt idx="3664">
                  <c:v>34.898000000000003</c:v>
                </c:pt>
                <c:pt idx="3665">
                  <c:v>34.973601562500001</c:v>
                </c:pt>
                <c:pt idx="3666">
                  <c:v>35.0080546875</c:v>
                </c:pt>
                <c:pt idx="3667">
                  <c:v>35.102617187500002</c:v>
                </c:pt>
                <c:pt idx="3668">
                  <c:v>35.146148437500003</c:v>
                </c:pt>
                <c:pt idx="3669">
                  <c:v>35.186031249999999</c:v>
                </c:pt>
                <c:pt idx="3670">
                  <c:v>35.186031249999999</c:v>
                </c:pt>
                <c:pt idx="3671">
                  <c:v>35.086167968749997</c:v>
                </c:pt>
                <c:pt idx="3672">
                  <c:v>35.023121093749999</c:v>
                </c:pt>
                <c:pt idx="3673">
                  <c:v>35.0041875</c:v>
                </c:pt>
                <c:pt idx="3674">
                  <c:v>35.0041875</c:v>
                </c:pt>
                <c:pt idx="3675">
                  <c:v>34.842367187500003</c:v>
                </c:pt>
                <c:pt idx="3676">
                  <c:v>34.783519531250001</c:v>
                </c:pt>
                <c:pt idx="3677">
                  <c:v>34.894816406250001</c:v>
                </c:pt>
                <c:pt idx="3678">
                  <c:v>34.960980468750002</c:v>
                </c:pt>
                <c:pt idx="3679">
                  <c:v>35.007890625000002</c:v>
                </c:pt>
                <c:pt idx="3680">
                  <c:v>35.007890625000002</c:v>
                </c:pt>
                <c:pt idx="3681">
                  <c:v>35.005675781249998</c:v>
                </c:pt>
                <c:pt idx="3682">
                  <c:v>35.162898437499997</c:v>
                </c:pt>
                <c:pt idx="3683">
                  <c:v>35.162898437499997</c:v>
                </c:pt>
                <c:pt idx="3684">
                  <c:v>35.017492187499997</c:v>
                </c:pt>
                <c:pt idx="3685">
                  <c:v>34.976070312499999</c:v>
                </c:pt>
                <c:pt idx="3686">
                  <c:v>34.991484374999999</c:v>
                </c:pt>
                <c:pt idx="3687">
                  <c:v>34.948726562499999</c:v>
                </c:pt>
                <c:pt idx="3688">
                  <c:v>35.084144531249997</c:v>
                </c:pt>
                <c:pt idx="3689">
                  <c:v>35.029359374999999</c:v>
                </c:pt>
                <c:pt idx="3690">
                  <c:v>35.029359374999999</c:v>
                </c:pt>
                <c:pt idx="3691">
                  <c:v>34.860027343749998</c:v>
                </c:pt>
                <c:pt idx="3692">
                  <c:v>35.012339843749999</c:v>
                </c:pt>
                <c:pt idx="3693">
                  <c:v>35.012339843749999</c:v>
                </c:pt>
                <c:pt idx="3694">
                  <c:v>34.941679687499999</c:v>
                </c:pt>
                <c:pt idx="3695">
                  <c:v>34.918460937500001</c:v>
                </c:pt>
                <c:pt idx="3696">
                  <c:v>34.921359375000002</c:v>
                </c:pt>
                <c:pt idx="3697">
                  <c:v>34.884542968749997</c:v>
                </c:pt>
                <c:pt idx="3698">
                  <c:v>34.979867187499998</c:v>
                </c:pt>
                <c:pt idx="3699">
                  <c:v>34.979867187499998</c:v>
                </c:pt>
                <c:pt idx="3700">
                  <c:v>34.959746093749999</c:v>
                </c:pt>
                <c:pt idx="3701">
                  <c:v>34.95284375</c:v>
                </c:pt>
                <c:pt idx="3702">
                  <c:v>35.055929687499997</c:v>
                </c:pt>
                <c:pt idx="3703">
                  <c:v>35.055929687499997</c:v>
                </c:pt>
                <c:pt idx="3704">
                  <c:v>34.979289062500001</c:v>
                </c:pt>
                <c:pt idx="3705">
                  <c:v>34.979289062500001</c:v>
                </c:pt>
                <c:pt idx="3706">
                  <c:v>34.767242187500003</c:v>
                </c:pt>
                <c:pt idx="3707">
                  <c:v>34.768976562500001</c:v>
                </c:pt>
                <c:pt idx="3708">
                  <c:v>34.8947421875</c:v>
                </c:pt>
                <c:pt idx="3709">
                  <c:v>34.8947421875</c:v>
                </c:pt>
                <c:pt idx="3710">
                  <c:v>35.25115234375</c:v>
                </c:pt>
                <c:pt idx="3711">
                  <c:v>35.190761718749997</c:v>
                </c:pt>
                <c:pt idx="3712">
                  <c:v>35.190761718749997</c:v>
                </c:pt>
                <c:pt idx="3713">
                  <c:v>35.17107421875</c:v>
                </c:pt>
                <c:pt idx="3714">
                  <c:v>35.061300781249997</c:v>
                </c:pt>
                <c:pt idx="3715">
                  <c:v>35.061300781249997</c:v>
                </c:pt>
                <c:pt idx="3716">
                  <c:v>34.866835937499999</c:v>
                </c:pt>
                <c:pt idx="3717">
                  <c:v>34.8190234375</c:v>
                </c:pt>
                <c:pt idx="3718">
                  <c:v>34.8190234375</c:v>
                </c:pt>
                <c:pt idx="3719">
                  <c:v>34.957617187499999</c:v>
                </c:pt>
                <c:pt idx="3720">
                  <c:v>35.1678984375</c:v>
                </c:pt>
                <c:pt idx="3721">
                  <c:v>34.978683593749999</c:v>
                </c:pt>
                <c:pt idx="3722">
                  <c:v>34.978683593749999</c:v>
                </c:pt>
                <c:pt idx="3723">
                  <c:v>35.0666875</c:v>
                </c:pt>
                <c:pt idx="3724">
                  <c:v>35.070539062500004</c:v>
                </c:pt>
                <c:pt idx="3725">
                  <c:v>35.070539062500004</c:v>
                </c:pt>
                <c:pt idx="3726">
                  <c:v>35.006273437499999</c:v>
                </c:pt>
                <c:pt idx="3727">
                  <c:v>34.838476562499999</c:v>
                </c:pt>
                <c:pt idx="3728">
                  <c:v>34.838476562499999</c:v>
                </c:pt>
                <c:pt idx="3729">
                  <c:v>34.940644531250001</c:v>
                </c:pt>
                <c:pt idx="3730">
                  <c:v>34.988132812499998</c:v>
                </c:pt>
                <c:pt idx="3731">
                  <c:v>34.8630703125</c:v>
                </c:pt>
                <c:pt idx="3732">
                  <c:v>34.8630703125</c:v>
                </c:pt>
                <c:pt idx="3733">
                  <c:v>34.833695312499998</c:v>
                </c:pt>
                <c:pt idx="3734">
                  <c:v>34.939554687499999</c:v>
                </c:pt>
                <c:pt idx="3735">
                  <c:v>34.939554687499999</c:v>
                </c:pt>
                <c:pt idx="3736">
                  <c:v>34.901117187499999</c:v>
                </c:pt>
                <c:pt idx="3737">
                  <c:v>34.907058593750001</c:v>
                </c:pt>
                <c:pt idx="3738">
                  <c:v>34.907058593750001</c:v>
                </c:pt>
                <c:pt idx="3739">
                  <c:v>34.924539062500003</c:v>
                </c:pt>
                <c:pt idx="3740">
                  <c:v>35.026046874999999</c:v>
                </c:pt>
                <c:pt idx="3741">
                  <c:v>35.091070312500001</c:v>
                </c:pt>
                <c:pt idx="3742">
                  <c:v>34.994636718750002</c:v>
                </c:pt>
                <c:pt idx="3743">
                  <c:v>34.907789062500001</c:v>
                </c:pt>
                <c:pt idx="3744">
                  <c:v>34.907789062500001</c:v>
                </c:pt>
                <c:pt idx="3745">
                  <c:v>34.89208984375</c:v>
                </c:pt>
                <c:pt idx="3746">
                  <c:v>34.89421875</c:v>
                </c:pt>
                <c:pt idx="3747">
                  <c:v>35.055128906249998</c:v>
                </c:pt>
                <c:pt idx="3748">
                  <c:v>35.055128906249998</c:v>
                </c:pt>
                <c:pt idx="3749">
                  <c:v>34.870355468749999</c:v>
                </c:pt>
                <c:pt idx="3750">
                  <c:v>34.939996093749997</c:v>
                </c:pt>
                <c:pt idx="3751">
                  <c:v>34.880804687500003</c:v>
                </c:pt>
                <c:pt idx="3752">
                  <c:v>34.926519531250001</c:v>
                </c:pt>
                <c:pt idx="3753">
                  <c:v>35.110343749999998</c:v>
                </c:pt>
                <c:pt idx="3754">
                  <c:v>35.110343749999998</c:v>
                </c:pt>
                <c:pt idx="3755">
                  <c:v>35.048007812500003</c:v>
                </c:pt>
                <c:pt idx="3756">
                  <c:v>35.063914062499997</c:v>
                </c:pt>
                <c:pt idx="3757">
                  <c:v>35.138960937500002</c:v>
                </c:pt>
                <c:pt idx="3758">
                  <c:v>35.138960937500002</c:v>
                </c:pt>
                <c:pt idx="3759">
                  <c:v>35.047105468749997</c:v>
                </c:pt>
                <c:pt idx="3760">
                  <c:v>35.047105468749997</c:v>
                </c:pt>
                <c:pt idx="3761">
                  <c:v>35.077453124999998</c:v>
                </c:pt>
                <c:pt idx="3762">
                  <c:v>34.964374999999997</c:v>
                </c:pt>
                <c:pt idx="3763">
                  <c:v>34.964374999999997</c:v>
                </c:pt>
                <c:pt idx="3764">
                  <c:v>34.810839843750003</c:v>
                </c:pt>
                <c:pt idx="3765">
                  <c:v>34.810839843750003</c:v>
                </c:pt>
                <c:pt idx="3766">
                  <c:v>34.881292968750003</c:v>
                </c:pt>
                <c:pt idx="3767">
                  <c:v>35.014039062499997</c:v>
                </c:pt>
                <c:pt idx="3768">
                  <c:v>34.975335937499999</c:v>
                </c:pt>
                <c:pt idx="3769">
                  <c:v>34.851414062499998</c:v>
                </c:pt>
                <c:pt idx="3770">
                  <c:v>35.030949218750003</c:v>
                </c:pt>
                <c:pt idx="3771">
                  <c:v>35.030949218750003</c:v>
                </c:pt>
                <c:pt idx="3772">
                  <c:v>34.926648437499999</c:v>
                </c:pt>
                <c:pt idx="3773">
                  <c:v>34.899828124999999</c:v>
                </c:pt>
                <c:pt idx="3774">
                  <c:v>34.832421875000001</c:v>
                </c:pt>
                <c:pt idx="3775">
                  <c:v>34.832421875000001</c:v>
                </c:pt>
                <c:pt idx="3776">
                  <c:v>35.035058593750001</c:v>
                </c:pt>
                <c:pt idx="3777">
                  <c:v>35.035058593750001</c:v>
                </c:pt>
                <c:pt idx="3778">
                  <c:v>34.985503906250003</c:v>
                </c:pt>
                <c:pt idx="3779">
                  <c:v>34.959148437499998</c:v>
                </c:pt>
                <c:pt idx="3780">
                  <c:v>34.770503906249999</c:v>
                </c:pt>
                <c:pt idx="3781">
                  <c:v>34.770503906249999</c:v>
                </c:pt>
                <c:pt idx="3782">
                  <c:v>34.848957031250002</c:v>
                </c:pt>
                <c:pt idx="3783">
                  <c:v>34.869019531249997</c:v>
                </c:pt>
                <c:pt idx="3784">
                  <c:v>34.869019531249997</c:v>
                </c:pt>
                <c:pt idx="3785">
                  <c:v>34.859941406250002</c:v>
                </c:pt>
                <c:pt idx="3786">
                  <c:v>34.821835937499998</c:v>
                </c:pt>
                <c:pt idx="3787">
                  <c:v>34.821835937499998</c:v>
                </c:pt>
                <c:pt idx="3788">
                  <c:v>34.874062500000001</c:v>
                </c:pt>
                <c:pt idx="3789">
                  <c:v>35.012269531249999</c:v>
                </c:pt>
                <c:pt idx="3790">
                  <c:v>34.907921875</c:v>
                </c:pt>
                <c:pt idx="3791">
                  <c:v>34.907921875</c:v>
                </c:pt>
                <c:pt idx="3792">
                  <c:v>35.117054687500001</c:v>
                </c:pt>
                <c:pt idx="3793">
                  <c:v>35.139617187500001</c:v>
                </c:pt>
                <c:pt idx="3794">
                  <c:v>34.913878906249998</c:v>
                </c:pt>
                <c:pt idx="3795">
                  <c:v>34.793695312499999</c:v>
                </c:pt>
                <c:pt idx="3796">
                  <c:v>34.8263125</c:v>
                </c:pt>
                <c:pt idx="3797">
                  <c:v>34.8263125</c:v>
                </c:pt>
                <c:pt idx="3798">
                  <c:v>34.957320312500002</c:v>
                </c:pt>
                <c:pt idx="3799">
                  <c:v>34.917164062499999</c:v>
                </c:pt>
                <c:pt idx="3800">
                  <c:v>34.917164062499999</c:v>
                </c:pt>
                <c:pt idx="3801">
                  <c:v>34.83304296875</c:v>
                </c:pt>
                <c:pt idx="3802">
                  <c:v>35.09891015625</c:v>
                </c:pt>
                <c:pt idx="3803">
                  <c:v>34.972945312500002</c:v>
                </c:pt>
                <c:pt idx="3804">
                  <c:v>35.016664062499999</c:v>
                </c:pt>
                <c:pt idx="3805">
                  <c:v>35.077816406250001</c:v>
                </c:pt>
                <c:pt idx="3806">
                  <c:v>35.077816406250001</c:v>
                </c:pt>
                <c:pt idx="3807">
                  <c:v>34.936652343749998</c:v>
                </c:pt>
                <c:pt idx="3808">
                  <c:v>34.953511718750001</c:v>
                </c:pt>
                <c:pt idx="3809">
                  <c:v>34.938953124999998</c:v>
                </c:pt>
                <c:pt idx="3810">
                  <c:v>34.938953124999998</c:v>
                </c:pt>
                <c:pt idx="3811">
                  <c:v>34.981820312499998</c:v>
                </c:pt>
                <c:pt idx="3812">
                  <c:v>34.981820312499998</c:v>
                </c:pt>
                <c:pt idx="3813">
                  <c:v>34.995519531249997</c:v>
                </c:pt>
                <c:pt idx="3814">
                  <c:v>34.892679687499999</c:v>
                </c:pt>
                <c:pt idx="3815">
                  <c:v>34.81930078125</c:v>
                </c:pt>
                <c:pt idx="3816">
                  <c:v>34.81930078125</c:v>
                </c:pt>
                <c:pt idx="3817">
                  <c:v>35.048957031249998</c:v>
                </c:pt>
                <c:pt idx="3818">
                  <c:v>35.081398437499999</c:v>
                </c:pt>
                <c:pt idx="3819">
                  <c:v>35.081398437499999</c:v>
                </c:pt>
                <c:pt idx="3820">
                  <c:v>34.847570312499997</c:v>
                </c:pt>
                <c:pt idx="3821">
                  <c:v>34.777710937499997</c:v>
                </c:pt>
                <c:pt idx="3822">
                  <c:v>34.777710937499997</c:v>
                </c:pt>
                <c:pt idx="3823">
                  <c:v>34.828644531249999</c:v>
                </c:pt>
                <c:pt idx="3824">
                  <c:v>34.640406249999998</c:v>
                </c:pt>
                <c:pt idx="3825">
                  <c:v>34.640406249999998</c:v>
                </c:pt>
                <c:pt idx="3826">
                  <c:v>34.837539062499999</c:v>
                </c:pt>
                <c:pt idx="3827">
                  <c:v>34.911148437500003</c:v>
                </c:pt>
                <c:pt idx="3828">
                  <c:v>34.845960937500003</c:v>
                </c:pt>
                <c:pt idx="3829">
                  <c:v>34.6061328125</c:v>
                </c:pt>
                <c:pt idx="3830">
                  <c:v>34.7101015625</c:v>
                </c:pt>
                <c:pt idx="3831">
                  <c:v>34.7101015625</c:v>
                </c:pt>
                <c:pt idx="3832">
                  <c:v>35.03383203125</c:v>
                </c:pt>
                <c:pt idx="3833">
                  <c:v>35.043695312499999</c:v>
                </c:pt>
                <c:pt idx="3834">
                  <c:v>35.069992187499999</c:v>
                </c:pt>
                <c:pt idx="3835">
                  <c:v>35.069992187499999</c:v>
                </c:pt>
                <c:pt idx="3836">
                  <c:v>34.987929687499999</c:v>
                </c:pt>
                <c:pt idx="3837">
                  <c:v>34.753003906250001</c:v>
                </c:pt>
                <c:pt idx="3838">
                  <c:v>34.841679687499997</c:v>
                </c:pt>
                <c:pt idx="3839">
                  <c:v>34.841253906250003</c:v>
                </c:pt>
                <c:pt idx="3840">
                  <c:v>35.027609374999997</c:v>
                </c:pt>
                <c:pt idx="3841">
                  <c:v>35.027609374999997</c:v>
                </c:pt>
                <c:pt idx="3842">
                  <c:v>35.142499999999998</c:v>
                </c:pt>
                <c:pt idx="3843">
                  <c:v>35.108164062500002</c:v>
                </c:pt>
                <c:pt idx="3844">
                  <c:v>35.108164062500002</c:v>
                </c:pt>
                <c:pt idx="3845">
                  <c:v>34.797167968750003</c:v>
                </c:pt>
                <c:pt idx="3846">
                  <c:v>35.176710937499998</c:v>
                </c:pt>
                <c:pt idx="3847">
                  <c:v>35.176710937499998</c:v>
                </c:pt>
                <c:pt idx="3848">
                  <c:v>35.1497265625</c:v>
                </c:pt>
                <c:pt idx="3849">
                  <c:v>34.938675781249998</c:v>
                </c:pt>
                <c:pt idx="3850">
                  <c:v>34.938675781249998</c:v>
                </c:pt>
                <c:pt idx="3851">
                  <c:v>34.879929687500002</c:v>
                </c:pt>
                <c:pt idx="3852">
                  <c:v>34.735191406250003</c:v>
                </c:pt>
                <c:pt idx="3853">
                  <c:v>35.076132812499999</c:v>
                </c:pt>
                <c:pt idx="3854">
                  <c:v>35.208195312500003</c:v>
                </c:pt>
                <c:pt idx="3855">
                  <c:v>34.955304687500004</c:v>
                </c:pt>
                <c:pt idx="3856">
                  <c:v>34.955304687500004</c:v>
                </c:pt>
                <c:pt idx="3857">
                  <c:v>34.576167968749999</c:v>
                </c:pt>
                <c:pt idx="3858">
                  <c:v>34.48591015625</c:v>
                </c:pt>
                <c:pt idx="3859">
                  <c:v>34.902562500000002</c:v>
                </c:pt>
                <c:pt idx="3860">
                  <c:v>34.902562500000002</c:v>
                </c:pt>
                <c:pt idx="3861">
                  <c:v>34.834585937500002</c:v>
                </c:pt>
                <c:pt idx="3862">
                  <c:v>34.719101562500001</c:v>
                </c:pt>
                <c:pt idx="3863">
                  <c:v>34.719101562500001</c:v>
                </c:pt>
                <c:pt idx="3864">
                  <c:v>34.559238281250003</c:v>
                </c:pt>
                <c:pt idx="3865">
                  <c:v>34.559238281250003</c:v>
                </c:pt>
                <c:pt idx="3866">
                  <c:v>34.945164062499998</c:v>
                </c:pt>
                <c:pt idx="3867">
                  <c:v>35.010835937499998</c:v>
                </c:pt>
                <c:pt idx="3868">
                  <c:v>35.035101562500003</c:v>
                </c:pt>
                <c:pt idx="3869">
                  <c:v>35.035101562500003</c:v>
                </c:pt>
                <c:pt idx="3870">
                  <c:v>34.839679687500002</c:v>
                </c:pt>
                <c:pt idx="3871">
                  <c:v>34.720015625000002</c:v>
                </c:pt>
                <c:pt idx="3872">
                  <c:v>34.665050781250002</c:v>
                </c:pt>
                <c:pt idx="3873">
                  <c:v>34.722792968749999</c:v>
                </c:pt>
                <c:pt idx="3874">
                  <c:v>34.878148437500002</c:v>
                </c:pt>
                <c:pt idx="3875">
                  <c:v>34.878148437500002</c:v>
                </c:pt>
                <c:pt idx="3876">
                  <c:v>34.717820312500002</c:v>
                </c:pt>
                <c:pt idx="3877">
                  <c:v>34.764562499999997</c:v>
                </c:pt>
                <c:pt idx="3878">
                  <c:v>34.764562499999997</c:v>
                </c:pt>
                <c:pt idx="3879">
                  <c:v>34.903617187499997</c:v>
                </c:pt>
                <c:pt idx="3880">
                  <c:v>33.146367187499997</c:v>
                </c:pt>
                <c:pt idx="3881">
                  <c:v>33.146367187499997</c:v>
                </c:pt>
                <c:pt idx="3882">
                  <c:v>29.390572265629999</c:v>
                </c:pt>
                <c:pt idx="3883">
                  <c:v>26.354994140629998</c:v>
                </c:pt>
                <c:pt idx="3884">
                  <c:v>26.354994140629998</c:v>
                </c:pt>
                <c:pt idx="3885">
                  <c:v>23.16708398438</c:v>
                </c:pt>
                <c:pt idx="3886">
                  <c:v>21.098242187499999</c:v>
                </c:pt>
                <c:pt idx="3887">
                  <c:v>18.792283203129998</c:v>
                </c:pt>
                <c:pt idx="3888">
                  <c:v>18.792283203129998</c:v>
                </c:pt>
                <c:pt idx="3889">
                  <c:v>15.109418945310001</c:v>
                </c:pt>
                <c:pt idx="3890">
                  <c:v>15.109418945310001</c:v>
                </c:pt>
                <c:pt idx="3891">
                  <c:v>13.748984374999999</c:v>
                </c:pt>
                <c:pt idx="3892">
                  <c:v>12.563059570310001</c:v>
                </c:pt>
                <c:pt idx="3893">
                  <c:v>11.06350683594</c:v>
                </c:pt>
                <c:pt idx="3894">
                  <c:v>11.06350683594</c:v>
                </c:pt>
                <c:pt idx="3895">
                  <c:v>9.9642744140600001</c:v>
                </c:pt>
                <c:pt idx="3896">
                  <c:v>8.7487314453100016</c:v>
                </c:pt>
                <c:pt idx="3897">
                  <c:v>7.7586240234400004</c:v>
                </c:pt>
                <c:pt idx="3898">
                  <c:v>6.5741484374999999</c:v>
                </c:pt>
                <c:pt idx="3899">
                  <c:v>5.7544907226599999</c:v>
                </c:pt>
                <c:pt idx="3900">
                  <c:v>5.7544907226599999</c:v>
                </c:pt>
                <c:pt idx="3901">
                  <c:v>5.0222060546899998</c:v>
                </c:pt>
                <c:pt idx="3902">
                  <c:v>4.4052607421900003</c:v>
                </c:pt>
                <c:pt idx="3903">
                  <c:v>3.9114401855500001</c:v>
                </c:pt>
                <c:pt idx="3904">
                  <c:v>3.9114401855500001</c:v>
                </c:pt>
                <c:pt idx="3905">
                  <c:v>3.49323974609</c:v>
                </c:pt>
                <c:pt idx="3906">
                  <c:v>2.86203393555</c:v>
                </c:pt>
                <c:pt idx="3907">
                  <c:v>2.46211865234</c:v>
                </c:pt>
                <c:pt idx="3908">
                  <c:v>2.0542480468799997</c:v>
                </c:pt>
                <c:pt idx="3909">
                  <c:v>1.5854543456999999</c:v>
                </c:pt>
                <c:pt idx="3910">
                  <c:v>1.5854543456999999</c:v>
                </c:pt>
                <c:pt idx="3911">
                  <c:v>1.27094921875</c:v>
                </c:pt>
                <c:pt idx="3912">
                  <c:v>1.22822485352</c:v>
                </c:pt>
                <c:pt idx="3913">
                  <c:v>1.22822485352</c:v>
                </c:pt>
                <c:pt idx="3914">
                  <c:v>1.00366210938</c:v>
                </c:pt>
                <c:pt idx="3915">
                  <c:v>0.71294567871000003</c:v>
                </c:pt>
                <c:pt idx="3916">
                  <c:v>0.45678848267</c:v>
                </c:pt>
                <c:pt idx="3917">
                  <c:v>0.49895410156000003</c:v>
                </c:pt>
                <c:pt idx="3918">
                  <c:v>0.45063809203999999</c:v>
                </c:pt>
                <c:pt idx="3919">
                  <c:v>0.24212106323000002</c:v>
                </c:pt>
                <c:pt idx="3920">
                  <c:v>0.24212106323000002</c:v>
                </c:pt>
                <c:pt idx="3921">
                  <c:v>0.13041053772</c:v>
                </c:pt>
                <c:pt idx="3922">
                  <c:v>9.9017372130000003E-2</c:v>
                </c:pt>
                <c:pt idx="3923">
                  <c:v>9.9017372130000003E-2</c:v>
                </c:pt>
                <c:pt idx="3924">
                  <c:v>0.11615212250000001</c:v>
                </c:pt>
                <c:pt idx="3925">
                  <c:v>0.18881675720000002</c:v>
                </c:pt>
                <c:pt idx="3926">
                  <c:v>0.18881675720000002</c:v>
                </c:pt>
                <c:pt idx="3927">
                  <c:v>0.37818222046</c:v>
                </c:pt>
                <c:pt idx="3928">
                  <c:v>0.53885644530999999</c:v>
                </c:pt>
                <c:pt idx="3929">
                  <c:v>0.53885644530999999</c:v>
                </c:pt>
                <c:pt idx="3930">
                  <c:v>0.41295318603999998</c:v>
                </c:pt>
                <c:pt idx="3931">
                  <c:v>0.29025317382999999</c:v>
                </c:pt>
                <c:pt idx="3932">
                  <c:v>0.25921005249000001</c:v>
                </c:pt>
                <c:pt idx="3933">
                  <c:v>0.25921005249000001</c:v>
                </c:pt>
                <c:pt idx="3934">
                  <c:v>0.40422509766000003</c:v>
                </c:pt>
                <c:pt idx="3935">
                  <c:v>0.40422509766000003</c:v>
                </c:pt>
                <c:pt idx="3936">
                  <c:v>0.35105404663000001</c:v>
                </c:pt>
                <c:pt idx="3937">
                  <c:v>0.37697576903999996</c:v>
                </c:pt>
                <c:pt idx="3938">
                  <c:v>0.46775030517999999</c:v>
                </c:pt>
                <c:pt idx="3939">
                  <c:v>0.46775030517999999</c:v>
                </c:pt>
                <c:pt idx="3940">
                  <c:v>0.56318444824000002</c:v>
                </c:pt>
                <c:pt idx="3941">
                  <c:v>0.74132421874999999</c:v>
                </c:pt>
                <c:pt idx="3942">
                  <c:v>0.96581335449000005</c:v>
                </c:pt>
                <c:pt idx="3943">
                  <c:v>0.88038293456999994</c:v>
                </c:pt>
                <c:pt idx="3944">
                  <c:v>0.61876306151999994</c:v>
                </c:pt>
                <c:pt idx="3945">
                  <c:v>0.61876306151999994</c:v>
                </c:pt>
                <c:pt idx="3946">
                  <c:v>0.33301153563999997</c:v>
                </c:pt>
                <c:pt idx="3947">
                  <c:v>0.17616030884</c:v>
                </c:pt>
                <c:pt idx="3948">
                  <c:v>5.7283832549999997E-2</c:v>
                </c:pt>
                <c:pt idx="3949">
                  <c:v>5.7283832549999997E-2</c:v>
                </c:pt>
                <c:pt idx="3950">
                  <c:v>2.38796091E-3</c:v>
                </c:pt>
                <c:pt idx="3951">
                  <c:v>-0.17534304810000001</c:v>
                </c:pt>
                <c:pt idx="3952">
                  <c:v>-0.28508068848000001</c:v>
                </c:pt>
                <c:pt idx="3953">
                  <c:v>-0.2331368103</c:v>
                </c:pt>
                <c:pt idx="3954">
                  <c:v>-0.29867147827000001</c:v>
                </c:pt>
                <c:pt idx="3955">
                  <c:v>-0.29867147827000001</c:v>
                </c:pt>
                <c:pt idx="3956">
                  <c:v>-0.35044955443999998</c:v>
                </c:pt>
                <c:pt idx="3957">
                  <c:v>-0.45746807861</c:v>
                </c:pt>
                <c:pt idx="3958">
                  <c:v>-0.45746807861</c:v>
                </c:pt>
                <c:pt idx="3959">
                  <c:v>-0.50056988525000001</c:v>
                </c:pt>
                <c:pt idx="3960">
                  <c:v>-0.48129458617999998</c:v>
                </c:pt>
                <c:pt idx="3961">
                  <c:v>-0.48129458617999998</c:v>
                </c:pt>
                <c:pt idx="3962">
                  <c:v>-0.51661669921999998</c:v>
                </c:pt>
                <c:pt idx="3963">
                  <c:v>-0.4469697876</c:v>
                </c:pt>
                <c:pt idx="3964">
                  <c:v>-0.4469697876</c:v>
                </c:pt>
                <c:pt idx="3965">
                  <c:v>-0.43620449829000002</c:v>
                </c:pt>
                <c:pt idx="3966">
                  <c:v>-0.57160510253999997</c:v>
                </c:pt>
                <c:pt idx="3967">
                  <c:v>-0.59722937011999999</c:v>
                </c:pt>
                <c:pt idx="3968">
                  <c:v>-0.59722937011999999</c:v>
                </c:pt>
                <c:pt idx="3969">
                  <c:v>-0.41129547118999998</c:v>
                </c:pt>
                <c:pt idx="3970">
                  <c:v>-0.41129547118999998</c:v>
                </c:pt>
                <c:pt idx="3971">
                  <c:v>-0.41985214233000001</c:v>
                </c:pt>
                <c:pt idx="3972">
                  <c:v>-0.43631085204999998</c:v>
                </c:pt>
                <c:pt idx="3973">
                  <c:v>-0.45448037720000001</c:v>
                </c:pt>
                <c:pt idx="3974">
                  <c:v>-0.45448037720000001</c:v>
                </c:pt>
                <c:pt idx="3975">
                  <c:v>-0.39503808593999995</c:v>
                </c:pt>
                <c:pt idx="3976">
                  <c:v>-0.40159713744999997</c:v>
                </c:pt>
                <c:pt idx="3977">
                  <c:v>-0.40612615966999999</c:v>
                </c:pt>
                <c:pt idx="3978">
                  <c:v>-0.37574496460000001</c:v>
                </c:pt>
                <c:pt idx="3979">
                  <c:v>-0.43296313477000004</c:v>
                </c:pt>
                <c:pt idx="3980">
                  <c:v>-0.43296313477000004</c:v>
                </c:pt>
                <c:pt idx="3981">
                  <c:v>-0.41435626220999999</c:v>
                </c:pt>
                <c:pt idx="3982">
                  <c:v>-0.36163922119000003</c:v>
                </c:pt>
                <c:pt idx="3983">
                  <c:v>-0.33169686890000005</c:v>
                </c:pt>
                <c:pt idx="3984">
                  <c:v>-0.33169686890000005</c:v>
                </c:pt>
                <c:pt idx="3985">
                  <c:v>-0.23808833313</c:v>
                </c:pt>
                <c:pt idx="3986">
                  <c:v>-0.30004943847999999</c:v>
                </c:pt>
                <c:pt idx="3987">
                  <c:v>-0.32335003662</c:v>
                </c:pt>
                <c:pt idx="3988">
                  <c:v>-0.27588165282999999</c:v>
                </c:pt>
                <c:pt idx="3989">
                  <c:v>-0.23309423828</c:v>
                </c:pt>
                <c:pt idx="3990">
                  <c:v>-0.23309423828</c:v>
                </c:pt>
                <c:pt idx="3991">
                  <c:v>-0.34017974853999999</c:v>
                </c:pt>
                <c:pt idx="3992">
                  <c:v>-0.34053451538000001</c:v>
                </c:pt>
                <c:pt idx="3993">
                  <c:v>-0.28564266967999996</c:v>
                </c:pt>
                <c:pt idx="3994">
                  <c:v>-0.28564266967999996</c:v>
                </c:pt>
                <c:pt idx="3995">
                  <c:v>-0.27560574340999999</c:v>
                </c:pt>
                <c:pt idx="3996">
                  <c:v>-0.31734463500999999</c:v>
                </c:pt>
                <c:pt idx="3997">
                  <c:v>-0.27745925903000002</c:v>
                </c:pt>
                <c:pt idx="3998">
                  <c:v>-0.25727331543000004</c:v>
                </c:pt>
                <c:pt idx="3999">
                  <c:v>-0.22441589355</c:v>
                </c:pt>
                <c:pt idx="4000">
                  <c:v>-0.22557450867000001</c:v>
                </c:pt>
                <c:pt idx="4001">
                  <c:v>-0.22557450867000001</c:v>
                </c:pt>
                <c:pt idx="4002">
                  <c:v>-0.35745471191</c:v>
                </c:pt>
                <c:pt idx="4003">
                  <c:v>-0.34625375366</c:v>
                </c:pt>
                <c:pt idx="4004">
                  <c:v>-0.34625375366</c:v>
                </c:pt>
                <c:pt idx="4005">
                  <c:v>-0.19036001587000001</c:v>
                </c:pt>
                <c:pt idx="4006">
                  <c:v>-0.34776647949</c:v>
                </c:pt>
                <c:pt idx="4007">
                  <c:v>-0.37612908936</c:v>
                </c:pt>
                <c:pt idx="4008">
                  <c:v>-0.19385194397</c:v>
                </c:pt>
                <c:pt idx="4009">
                  <c:v>-0.22730061339999999</c:v>
                </c:pt>
                <c:pt idx="4010">
                  <c:v>-0.22730061339999999</c:v>
                </c:pt>
                <c:pt idx="4011">
                  <c:v>-0.21350546265000001</c:v>
                </c:pt>
                <c:pt idx="4012">
                  <c:v>-0.15830238342000003</c:v>
                </c:pt>
                <c:pt idx="4013">
                  <c:v>-0.18994264221000001</c:v>
                </c:pt>
                <c:pt idx="4014">
                  <c:v>-0.18994264221000001</c:v>
                </c:pt>
                <c:pt idx="4015">
                  <c:v>-0.15276153564</c:v>
                </c:pt>
                <c:pt idx="4016">
                  <c:v>-0.1068087616</c:v>
                </c:pt>
                <c:pt idx="4017">
                  <c:v>-0.1068087616</c:v>
                </c:pt>
                <c:pt idx="4018">
                  <c:v>-0.18887849426</c:v>
                </c:pt>
                <c:pt idx="4019">
                  <c:v>-0.21437919617000001</c:v>
                </c:pt>
                <c:pt idx="4020">
                  <c:v>-0.21437919617000001</c:v>
                </c:pt>
                <c:pt idx="4021">
                  <c:v>-0.17410523986999998</c:v>
                </c:pt>
                <c:pt idx="4022">
                  <c:v>-7.8220611570000001E-2</c:v>
                </c:pt>
                <c:pt idx="4023">
                  <c:v>-7.8220611570000001E-2</c:v>
                </c:pt>
                <c:pt idx="4024">
                  <c:v>-0.18342677306999999</c:v>
                </c:pt>
                <c:pt idx="4025">
                  <c:v>-0.26697796630999998</c:v>
                </c:pt>
                <c:pt idx="4026">
                  <c:v>-0.24005305481</c:v>
                </c:pt>
                <c:pt idx="4027">
                  <c:v>-0.11454400635</c:v>
                </c:pt>
                <c:pt idx="4028">
                  <c:v>-0.10413360596</c:v>
                </c:pt>
                <c:pt idx="4029">
                  <c:v>-0.10413360596</c:v>
                </c:pt>
                <c:pt idx="4030">
                  <c:v>-9.204393005E-2</c:v>
                </c:pt>
                <c:pt idx="4031">
                  <c:v>-8.3098976140000003E-2</c:v>
                </c:pt>
                <c:pt idx="4032">
                  <c:v>-6.86663208E-2</c:v>
                </c:pt>
                <c:pt idx="4033">
                  <c:v>-6.86663208E-2</c:v>
                </c:pt>
                <c:pt idx="4034">
                  <c:v>-0.16824899292000001</c:v>
                </c:pt>
                <c:pt idx="4035">
                  <c:v>-9.2033866880000009E-2</c:v>
                </c:pt>
                <c:pt idx="4036">
                  <c:v>-9.2033866880000009E-2</c:v>
                </c:pt>
                <c:pt idx="4037">
                  <c:v>-0.10298234558</c:v>
                </c:pt>
                <c:pt idx="4038">
                  <c:v>-7.83785553E-2</c:v>
                </c:pt>
                <c:pt idx="4039">
                  <c:v>-7.83785553E-2</c:v>
                </c:pt>
                <c:pt idx="4040">
                  <c:v>-0.12564485931</c:v>
                </c:pt>
                <c:pt idx="4041">
                  <c:v>-0.17522973633</c:v>
                </c:pt>
                <c:pt idx="4042">
                  <c:v>-0.12872703551999998</c:v>
                </c:pt>
                <c:pt idx="4043">
                  <c:v>-0.12872703551999998</c:v>
                </c:pt>
                <c:pt idx="4044">
                  <c:v>-8.7375137330000005E-2</c:v>
                </c:pt>
                <c:pt idx="4045">
                  <c:v>-0.16412263489000001</c:v>
                </c:pt>
                <c:pt idx="4046">
                  <c:v>-0.16412263489000001</c:v>
                </c:pt>
                <c:pt idx="4047">
                  <c:v>-0.12459254455999999</c:v>
                </c:pt>
                <c:pt idx="4048">
                  <c:v>-2.5527563099999998E-2</c:v>
                </c:pt>
                <c:pt idx="4049">
                  <c:v>-2.5527563099999998E-2</c:v>
                </c:pt>
                <c:pt idx="4050">
                  <c:v>-0.17335438538</c:v>
                </c:pt>
                <c:pt idx="4051">
                  <c:v>-0.16823112488</c:v>
                </c:pt>
                <c:pt idx="4052">
                  <c:v>-9.1183662409999991E-2</c:v>
                </c:pt>
                <c:pt idx="4053">
                  <c:v>-0.22190422057999998</c:v>
                </c:pt>
                <c:pt idx="4054">
                  <c:v>-0.21804373168999999</c:v>
                </c:pt>
                <c:pt idx="4055">
                  <c:v>-0.21804373168999999</c:v>
                </c:pt>
                <c:pt idx="4056">
                  <c:v>-0.13426287841999998</c:v>
                </c:pt>
                <c:pt idx="4057">
                  <c:v>-9.7539047239999996E-2</c:v>
                </c:pt>
                <c:pt idx="4058">
                  <c:v>-8.1746292109999993E-2</c:v>
                </c:pt>
                <c:pt idx="4059">
                  <c:v>-8.1746292109999993E-2</c:v>
                </c:pt>
                <c:pt idx="4060">
                  <c:v>-0.11625007628999999</c:v>
                </c:pt>
                <c:pt idx="4061">
                  <c:v>-9.2025070189999988E-2</c:v>
                </c:pt>
                <c:pt idx="4062">
                  <c:v>-4.5605876920000003E-2</c:v>
                </c:pt>
                <c:pt idx="4063">
                  <c:v>-7.3607795719999994E-2</c:v>
                </c:pt>
                <c:pt idx="4064">
                  <c:v>-0.20964245604999998</c:v>
                </c:pt>
                <c:pt idx="4065">
                  <c:v>-0.20964245604999998</c:v>
                </c:pt>
                <c:pt idx="4066">
                  <c:v>-0.17659552002000001</c:v>
                </c:pt>
                <c:pt idx="4067">
                  <c:v>-6.0897621149999998E-2</c:v>
                </c:pt>
                <c:pt idx="4068">
                  <c:v>-5.1853145599999997E-2</c:v>
                </c:pt>
                <c:pt idx="4069">
                  <c:v>-5.1853145599999997E-2</c:v>
                </c:pt>
                <c:pt idx="4070">
                  <c:v>-0.20276181030000001</c:v>
                </c:pt>
                <c:pt idx="4071">
                  <c:v>-0.20713247681000002</c:v>
                </c:pt>
                <c:pt idx="4072">
                  <c:v>-0.12846929932000001</c:v>
                </c:pt>
                <c:pt idx="4073">
                  <c:v>-1.2899251939999998E-2</c:v>
                </c:pt>
                <c:pt idx="4074">
                  <c:v>-1.6994994899999999E-3</c:v>
                </c:pt>
                <c:pt idx="4075">
                  <c:v>-1.6994994899999999E-3</c:v>
                </c:pt>
                <c:pt idx="4076">
                  <c:v>-0.10244804382</c:v>
                </c:pt>
                <c:pt idx="4077">
                  <c:v>-7.8635391240000005E-2</c:v>
                </c:pt>
                <c:pt idx="4078">
                  <c:v>-4.3824718480000004E-2</c:v>
                </c:pt>
                <c:pt idx="4079">
                  <c:v>-4.3824718480000004E-2</c:v>
                </c:pt>
                <c:pt idx="4080">
                  <c:v>2.6340290070000001E-2</c:v>
                </c:pt>
                <c:pt idx="4081">
                  <c:v>-0.10063934326</c:v>
                </c:pt>
                <c:pt idx="4082">
                  <c:v>-0.14202355957000001</c:v>
                </c:pt>
                <c:pt idx="4083">
                  <c:v>-2.674071884E-2</c:v>
                </c:pt>
                <c:pt idx="4084">
                  <c:v>-3.2433280940000003E-2</c:v>
                </c:pt>
                <c:pt idx="4085">
                  <c:v>-3.2433280940000003E-2</c:v>
                </c:pt>
                <c:pt idx="4086">
                  <c:v>-0.16861499022999998</c:v>
                </c:pt>
                <c:pt idx="4087">
                  <c:v>-0.2059128418</c:v>
                </c:pt>
                <c:pt idx="4088">
                  <c:v>-0.2059128418</c:v>
                </c:pt>
                <c:pt idx="4089">
                  <c:v>-3.0822358099999998E-3</c:v>
                </c:pt>
                <c:pt idx="4090">
                  <c:v>-7.7381317139999989E-2</c:v>
                </c:pt>
                <c:pt idx="4091">
                  <c:v>-7.7381317139999989E-2</c:v>
                </c:pt>
                <c:pt idx="4092">
                  <c:v>-0.18732754517</c:v>
                </c:pt>
                <c:pt idx="4093">
                  <c:v>-0.20272714233</c:v>
                </c:pt>
                <c:pt idx="4094">
                  <c:v>-0.20272714233</c:v>
                </c:pt>
                <c:pt idx="4095">
                  <c:v>-4.3187572479999999E-2</c:v>
                </c:pt>
                <c:pt idx="4096">
                  <c:v>-8.3610717769999995E-2</c:v>
                </c:pt>
                <c:pt idx="4097">
                  <c:v>-0.15142019653</c:v>
                </c:pt>
                <c:pt idx="4098">
                  <c:v>-0.103059021</c:v>
                </c:pt>
                <c:pt idx="4099">
                  <c:v>-8.5342086789999994E-2</c:v>
                </c:pt>
                <c:pt idx="4100">
                  <c:v>-8.5342086789999994E-2</c:v>
                </c:pt>
                <c:pt idx="4101">
                  <c:v>-0.12746137237999999</c:v>
                </c:pt>
                <c:pt idx="4102">
                  <c:v>-0.15716093445000001</c:v>
                </c:pt>
                <c:pt idx="4103">
                  <c:v>-0.10048986816</c:v>
                </c:pt>
                <c:pt idx="4104">
                  <c:v>-0.10048986816</c:v>
                </c:pt>
                <c:pt idx="4105">
                  <c:v>-4.4249881739999997E-2</c:v>
                </c:pt>
                <c:pt idx="4106">
                  <c:v>-2.3458771699999999E-3</c:v>
                </c:pt>
                <c:pt idx="4107">
                  <c:v>-7.307169342E-2</c:v>
                </c:pt>
                <c:pt idx="4108">
                  <c:v>-7.6204772949999999E-2</c:v>
                </c:pt>
                <c:pt idx="4109">
                  <c:v>-4.1374092099999996E-2</c:v>
                </c:pt>
                <c:pt idx="4110">
                  <c:v>-4.1374092099999996E-2</c:v>
                </c:pt>
                <c:pt idx="4111">
                  <c:v>-2.9498138430000001E-2</c:v>
                </c:pt>
                <c:pt idx="4112">
                  <c:v>-4.170635986E-2</c:v>
                </c:pt>
                <c:pt idx="4113">
                  <c:v>-6.2172573090000002E-2</c:v>
                </c:pt>
                <c:pt idx="4114">
                  <c:v>-6.2172573090000002E-2</c:v>
                </c:pt>
                <c:pt idx="4115">
                  <c:v>-3.8638298030000004E-2</c:v>
                </c:pt>
                <c:pt idx="4116">
                  <c:v>-4.5363430020000005E-2</c:v>
                </c:pt>
                <c:pt idx="4117">
                  <c:v>-0.10807843018</c:v>
                </c:pt>
                <c:pt idx="4118">
                  <c:v>-0.20726794434000001</c:v>
                </c:pt>
                <c:pt idx="4119">
                  <c:v>-0.17073957825</c:v>
                </c:pt>
                <c:pt idx="4120">
                  <c:v>-0.17073957825</c:v>
                </c:pt>
                <c:pt idx="4121">
                  <c:v>-7.0986106869999996E-2</c:v>
                </c:pt>
                <c:pt idx="4122">
                  <c:v>-0.10245688628999999</c:v>
                </c:pt>
                <c:pt idx="4123">
                  <c:v>-0.10245688628999999</c:v>
                </c:pt>
                <c:pt idx="4124">
                  <c:v>-0.12998800659000001</c:v>
                </c:pt>
                <c:pt idx="4125">
                  <c:v>-9.0439804080000005E-2</c:v>
                </c:pt>
                <c:pt idx="4126">
                  <c:v>-9.0439804080000005E-2</c:v>
                </c:pt>
                <c:pt idx="4127">
                  <c:v>-0.11878524017</c:v>
                </c:pt>
                <c:pt idx="4128">
                  <c:v>-0.10718386078</c:v>
                </c:pt>
                <c:pt idx="4129">
                  <c:v>-0.10718386078</c:v>
                </c:pt>
                <c:pt idx="4130">
                  <c:v>-0.14754125977000002</c:v>
                </c:pt>
                <c:pt idx="4131">
                  <c:v>-0.16329989624000002</c:v>
                </c:pt>
                <c:pt idx="4132">
                  <c:v>-0.19731539917000002</c:v>
                </c:pt>
                <c:pt idx="4133">
                  <c:v>-0.16601046753000001</c:v>
                </c:pt>
                <c:pt idx="4134">
                  <c:v>-8.6848632809999993E-2</c:v>
                </c:pt>
                <c:pt idx="4135">
                  <c:v>-4.04985733E-2</c:v>
                </c:pt>
                <c:pt idx="4136">
                  <c:v>-4.04985733E-2</c:v>
                </c:pt>
                <c:pt idx="4137">
                  <c:v>-7.4463714600000008E-2</c:v>
                </c:pt>
                <c:pt idx="4138">
                  <c:v>1.1948776E-4</c:v>
                </c:pt>
                <c:pt idx="4139">
                  <c:v>1.1948776E-4</c:v>
                </c:pt>
                <c:pt idx="4140">
                  <c:v>-7.3733200069999991E-2</c:v>
                </c:pt>
                <c:pt idx="4141">
                  <c:v>-0.11517053223000001</c:v>
                </c:pt>
                <c:pt idx="4142">
                  <c:v>-9.3959838869999993E-2</c:v>
                </c:pt>
                <c:pt idx="4143">
                  <c:v>-9.6255630490000008E-2</c:v>
                </c:pt>
                <c:pt idx="4144">
                  <c:v>-0.10178807831</c:v>
                </c:pt>
                <c:pt idx="4145">
                  <c:v>-0.10178807831</c:v>
                </c:pt>
                <c:pt idx="4146">
                  <c:v>-0.15127943420000001</c:v>
                </c:pt>
                <c:pt idx="4147">
                  <c:v>-0.11326363372999999</c:v>
                </c:pt>
                <c:pt idx="4148">
                  <c:v>-2.8707614900000001E-2</c:v>
                </c:pt>
                <c:pt idx="4149">
                  <c:v>-2.8707614900000001E-2</c:v>
                </c:pt>
                <c:pt idx="4150">
                  <c:v>4.1883392329999998E-2</c:v>
                </c:pt>
                <c:pt idx="4151">
                  <c:v>-6.8567764280000013E-2</c:v>
                </c:pt>
                <c:pt idx="4152">
                  <c:v>-0.12549065399000001</c:v>
                </c:pt>
                <c:pt idx="4153">
                  <c:v>-9.4049682620000005E-2</c:v>
                </c:pt>
                <c:pt idx="4154">
                  <c:v>-8.414344788E-2</c:v>
                </c:pt>
                <c:pt idx="4155">
                  <c:v>-8.414344788E-2</c:v>
                </c:pt>
                <c:pt idx="4156">
                  <c:v>-0.1194861908</c:v>
                </c:pt>
                <c:pt idx="4157">
                  <c:v>-0.10734617615</c:v>
                </c:pt>
                <c:pt idx="4158">
                  <c:v>-0.14493302917000001</c:v>
                </c:pt>
                <c:pt idx="4159">
                  <c:v>-0.14493302917000001</c:v>
                </c:pt>
                <c:pt idx="4160">
                  <c:v>-7.9092056270000002E-2</c:v>
                </c:pt>
                <c:pt idx="4161">
                  <c:v>-7.9092056270000002E-2</c:v>
                </c:pt>
                <c:pt idx="4162">
                  <c:v>-6.7245437620000001E-2</c:v>
                </c:pt>
                <c:pt idx="4163">
                  <c:v>-8.9855957030000003E-2</c:v>
                </c:pt>
                <c:pt idx="4164">
                  <c:v>-9.1104133609999999E-2</c:v>
                </c:pt>
                <c:pt idx="4165">
                  <c:v>-9.1104133609999999E-2</c:v>
                </c:pt>
                <c:pt idx="4166">
                  <c:v>-0.10955117035</c:v>
                </c:pt>
                <c:pt idx="4167">
                  <c:v>-0.11172803497</c:v>
                </c:pt>
                <c:pt idx="4168">
                  <c:v>-0.11172803497</c:v>
                </c:pt>
                <c:pt idx="4169">
                  <c:v>-0.11292923736999999</c:v>
                </c:pt>
                <c:pt idx="4170">
                  <c:v>-6.4188026429999989E-2</c:v>
                </c:pt>
                <c:pt idx="4171">
                  <c:v>-6.4188026429999989E-2</c:v>
                </c:pt>
                <c:pt idx="4172">
                  <c:v>-8.4756515500000004E-2</c:v>
                </c:pt>
                <c:pt idx="4173">
                  <c:v>-0.16320610045999998</c:v>
                </c:pt>
                <c:pt idx="4174">
                  <c:v>-0.16320610045999998</c:v>
                </c:pt>
                <c:pt idx="4175">
                  <c:v>-0.20717593383999999</c:v>
                </c:pt>
                <c:pt idx="4176">
                  <c:v>-7.6646469120000005E-2</c:v>
                </c:pt>
                <c:pt idx="4177">
                  <c:v>-4.6824012760000006E-2</c:v>
                </c:pt>
                <c:pt idx="4178">
                  <c:v>-0.10287258147999999</c:v>
                </c:pt>
                <c:pt idx="4179">
                  <c:v>-0.14583676146999999</c:v>
                </c:pt>
                <c:pt idx="4180">
                  <c:v>-0.14583676146999999</c:v>
                </c:pt>
                <c:pt idx="4181">
                  <c:v>-6.0033557889999999E-2</c:v>
                </c:pt>
                <c:pt idx="4182">
                  <c:v>-5.0824584960000002E-2</c:v>
                </c:pt>
                <c:pt idx="4183">
                  <c:v>-8.4169692990000003E-2</c:v>
                </c:pt>
                <c:pt idx="4184">
                  <c:v>-8.4169692990000003E-2</c:v>
                </c:pt>
                <c:pt idx="4185">
                  <c:v>-5.6354187009999994E-2</c:v>
                </c:pt>
                <c:pt idx="4186">
                  <c:v>-3.7355072020000005E-2</c:v>
                </c:pt>
                <c:pt idx="4187">
                  <c:v>-0.12398311615</c:v>
                </c:pt>
                <c:pt idx="4188">
                  <c:v>-0.13256301880000002</c:v>
                </c:pt>
                <c:pt idx="4189">
                  <c:v>-7.3033798219999987E-2</c:v>
                </c:pt>
                <c:pt idx="4190">
                  <c:v>-7.3033798219999987E-2</c:v>
                </c:pt>
                <c:pt idx="4191">
                  <c:v>3.0334873200000001E-2</c:v>
                </c:pt>
                <c:pt idx="4192">
                  <c:v>-2.0972713469999998E-2</c:v>
                </c:pt>
                <c:pt idx="4193">
                  <c:v>-4.1929405209999999E-2</c:v>
                </c:pt>
                <c:pt idx="4194">
                  <c:v>-4.1929405209999999E-2</c:v>
                </c:pt>
                <c:pt idx="4195">
                  <c:v>-0.10555590820000001</c:v>
                </c:pt>
                <c:pt idx="4196">
                  <c:v>-0.20235578918</c:v>
                </c:pt>
                <c:pt idx="4197">
                  <c:v>-0.17156826781999998</c:v>
                </c:pt>
                <c:pt idx="4198">
                  <c:v>-8.7618194579999989E-2</c:v>
                </c:pt>
                <c:pt idx="4199">
                  <c:v>-8.1843666080000002E-2</c:v>
                </c:pt>
                <c:pt idx="4200">
                  <c:v>-8.1843666080000002E-2</c:v>
                </c:pt>
                <c:pt idx="4201">
                  <c:v>-4.2617286679999998E-2</c:v>
                </c:pt>
                <c:pt idx="4202">
                  <c:v>-0.1034259491</c:v>
                </c:pt>
                <c:pt idx="4203">
                  <c:v>-0.1034259491</c:v>
                </c:pt>
                <c:pt idx="4204">
                  <c:v>-0.13351525878999998</c:v>
                </c:pt>
                <c:pt idx="4205">
                  <c:v>-6.3335304260000003E-2</c:v>
                </c:pt>
                <c:pt idx="4206">
                  <c:v>-6.3335304260000003E-2</c:v>
                </c:pt>
                <c:pt idx="4207">
                  <c:v>-0.12531330871999999</c:v>
                </c:pt>
                <c:pt idx="4208">
                  <c:v>-0.1551946106</c:v>
                </c:pt>
                <c:pt idx="4209">
                  <c:v>-0.12345359802</c:v>
                </c:pt>
                <c:pt idx="4210">
                  <c:v>-0.12345359802</c:v>
                </c:pt>
                <c:pt idx="4211">
                  <c:v>-0.10168638611</c:v>
                </c:pt>
                <c:pt idx="4212">
                  <c:v>-7.7882446290000004E-2</c:v>
                </c:pt>
                <c:pt idx="4213">
                  <c:v>-7.7882446290000004E-2</c:v>
                </c:pt>
                <c:pt idx="4214">
                  <c:v>-0.10039604187000001</c:v>
                </c:pt>
                <c:pt idx="4215">
                  <c:v>-3.7098274229999999E-2</c:v>
                </c:pt>
                <c:pt idx="4216">
                  <c:v>-3.7098274229999999E-2</c:v>
                </c:pt>
                <c:pt idx="4217">
                  <c:v>-6.6605796810000006E-2</c:v>
                </c:pt>
                <c:pt idx="4218">
                  <c:v>-0.15956021118000002</c:v>
                </c:pt>
                <c:pt idx="4219">
                  <c:v>-0.15956021118000002</c:v>
                </c:pt>
                <c:pt idx="4220">
                  <c:v>-0.15766459656000001</c:v>
                </c:pt>
                <c:pt idx="4221">
                  <c:v>-7.9015167240000003E-2</c:v>
                </c:pt>
                <c:pt idx="4222">
                  <c:v>-8.7910652159999991E-2</c:v>
                </c:pt>
                <c:pt idx="4223">
                  <c:v>-0.11132514190999999</c:v>
                </c:pt>
                <c:pt idx="4224">
                  <c:v>-0.18503338622999999</c:v>
                </c:pt>
                <c:pt idx="4225">
                  <c:v>-0.14249713135</c:v>
                </c:pt>
                <c:pt idx="4226">
                  <c:v>-0.14249713135</c:v>
                </c:pt>
                <c:pt idx="4227">
                  <c:v>-0.11008885193000001</c:v>
                </c:pt>
                <c:pt idx="4228">
                  <c:v>-0.10363613128999999</c:v>
                </c:pt>
                <c:pt idx="4229">
                  <c:v>-0.10363613128999999</c:v>
                </c:pt>
                <c:pt idx="4230">
                  <c:v>-0.12852337646000001</c:v>
                </c:pt>
                <c:pt idx="4231">
                  <c:v>-0.1085382843</c:v>
                </c:pt>
                <c:pt idx="4232">
                  <c:v>-7.5382766720000008E-2</c:v>
                </c:pt>
                <c:pt idx="4233">
                  <c:v>-4.0956867219999998E-2</c:v>
                </c:pt>
                <c:pt idx="4234">
                  <c:v>-6.301716232E-2</c:v>
                </c:pt>
                <c:pt idx="4235">
                  <c:v>-6.301716232E-2</c:v>
                </c:pt>
                <c:pt idx="4236">
                  <c:v>-5.6068012239999999E-2</c:v>
                </c:pt>
                <c:pt idx="4237">
                  <c:v>7.7896547299999997E-3</c:v>
                </c:pt>
                <c:pt idx="4238">
                  <c:v>-4.4495464320000004E-2</c:v>
                </c:pt>
                <c:pt idx="4239">
                  <c:v>-4.4495464320000004E-2</c:v>
                </c:pt>
                <c:pt idx="4240">
                  <c:v>-0.14301553344999998</c:v>
                </c:pt>
                <c:pt idx="4241">
                  <c:v>-7.4677078250000001E-2</c:v>
                </c:pt>
                <c:pt idx="4242">
                  <c:v>-7.4677078250000001E-2</c:v>
                </c:pt>
                <c:pt idx="4243">
                  <c:v>-8.4437545779999998E-2</c:v>
                </c:pt>
                <c:pt idx="4244">
                  <c:v>-0.16545649719</c:v>
                </c:pt>
                <c:pt idx="4245">
                  <c:v>-0.16545649719</c:v>
                </c:pt>
                <c:pt idx="4246">
                  <c:v>-0.11983332825</c:v>
                </c:pt>
                <c:pt idx="4247">
                  <c:v>-8.1573310849999997E-2</c:v>
                </c:pt>
                <c:pt idx="4248">
                  <c:v>-0.11764089203</c:v>
                </c:pt>
                <c:pt idx="4249">
                  <c:v>-0.11764089203</c:v>
                </c:pt>
                <c:pt idx="4250">
                  <c:v>-6.117029953E-2</c:v>
                </c:pt>
                <c:pt idx="4251">
                  <c:v>-0.10903285979999999</c:v>
                </c:pt>
                <c:pt idx="4252">
                  <c:v>-0.10903285979999999</c:v>
                </c:pt>
                <c:pt idx="4253">
                  <c:v>-0.16476583862000002</c:v>
                </c:pt>
                <c:pt idx="4254">
                  <c:v>-8.3751449579999998E-2</c:v>
                </c:pt>
                <c:pt idx="4255">
                  <c:v>-8.3751449579999998E-2</c:v>
                </c:pt>
                <c:pt idx="4256">
                  <c:v>-2.5562292100000002E-2</c:v>
                </c:pt>
                <c:pt idx="4257">
                  <c:v>-7.6214843749999997E-2</c:v>
                </c:pt>
                <c:pt idx="4258">
                  <c:v>-0.1139092865</c:v>
                </c:pt>
                <c:pt idx="4259">
                  <c:v>-0.10107951355</c:v>
                </c:pt>
                <c:pt idx="4260">
                  <c:v>-0.10419077301</c:v>
                </c:pt>
                <c:pt idx="4261">
                  <c:v>-0.10419077301</c:v>
                </c:pt>
                <c:pt idx="4262">
                  <c:v>-8.8929809570000004E-2</c:v>
                </c:pt>
                <c:pt idx="4263">
                  <c:v>-9.5634353640000003E-2</c:v>
                </c:pt>
                <c:pt idx="4264">
                  <c:v>-8.3288490300000004E-2</c:v>
                </c:pt>
                <c:pt idx="4265">
                  <c:v>-8.3288490300000004E-2</c:v>
                </c:pt>
                <c:pt idx="4266">
                  <c:v>-0.12637026215</c:v>
                </c:pt>
                <c:pt idx="4267">
                  <c:v>-0.23447245788999999</c:v>
                </c:pt>
                <c:pt idx="4268">
                  <c:v>-0.16074795532</c:v>
                </c:pt>
                <c:pt idx="4269">
                  <c:v>2.5922327039999998E-2</c:v>
                </c:pt>
                <c:pt idx="4270">
                  <c:v>-0.10370996094</c:v>
                </c:pt>
                <c:pt idx="4271">
                  <c:v>-0.10370996094</c:v>
                </c:pt>
                <c:pt idx="4272">
                  <c:v>-8.9192848209999995E-2</c:v>
                </c:pt>
                <c:pt idx="4273">
                  <c:v>-2.655988121E-2</c:v>
                </c:pt>
                <c:pt idx="4274">
                  <c:v>-4.491776276E-2</c:v>
                </c:pt>
                <c:pt idx="4275">
                  <c:v>-4.491776276E-2</c:v>
                </c:pt>
                <c:pt idx="4276">
                  <c:v>-1.9352935790000001E-2</c:v>
                </c:pt>
                <c:pt idx="4277">
                  <c:v>-7.2391724600000002E-3</c:v>
                </c:pt>
                <c:pt idx="4278">
                  <c:v>-8.5865180969999996E-2</c:v>
                </c:pt>
                <c:pt idx="4279">
                  <c:v>-8.073220062E-2</c:v>
                </c:pt>
                <c:pt idx="4280">
                  <c:v>-8.1497024540000004E-2</c:v>
                </c:pt>
                <c:pt idx="4281">
                  <c:v>-8.1497024540000004E-2</c:v>
                </c:pt>
                <c:pt idx="4282">
                  <c:v>-5.1782146449999997E-2</c:v>
                </c:pt>
                <c:pt idx="4283">
                  <c:v>-6.9171218870000009E-2</c:v>
                </c:pt>
                <c:pt idx="4284">
                  <c:v>-6.9171218870000009E-2</c:v>
                </c:pt>
                <c:pt idx="4285">
                  <c:v>-7.2840209959999999E-2</c:v>
                </c:pt>
                <c:pt idx="4286">
                  <c:v>-9.1625656129999997E-2</c:v>
                </c:pt>
                <c:pt idx="4287">
                  <c:v>-9.1625656129999997E-2</c:v>
                </c:pt>
                <c:pt idx="4288">
                  <c:v>-0.14099188232000001</c:v>
                </c:pt>
                <c:pt idx="4289">
                  <c:v>-0.10133008574999999</c:v>
                </c:pt>
                <c:pt idx="4290">
                  <c:v>-0.14534371947999999</c:v>
                </c:pt>
                <c:pt idx="4291">
                  <c:v>-0.14534371947999999</c:v>
                </c:pt>
                <c:pt idx="4292">
                  <c:v>-8.4905700680000001E-2</c:v>
                </c:pt>
                <c:pt idx="4293">
                  <c:v>7.8877197269999991E-2</c:v>
                </c:pt>
                <c:pt idx="4294">
                  <c:v>7.8877197269999991E-2</c:v>
                </c:pt>
                <c:pt idx="4295">
                  <c:v>-0.16809980774</c:v>
                </c:pt>
                <c:pt idx="4296">
                  <c:v>-6.663147736000001E-2</c:v>
                </c:pt>
                <c:pt idx="4297">
                  <c:v>-6.663147736000001E-2</c:v>
                </c:pt>
                <c:pt idx="4298">
                  <c:v>-5.8667491910000001E-2</c:v>
                </c:pt>
                <c:pt idx="4299">
                  <c:v>-0.13356472778</c:v>
                </c:pt>
                <c:pt idx="4300">
                  <c:v>-0.13356472778</c:v>
                </c:pt>
                <c:pt idx="4301">
                  <c:v>-0.12226649475000001</c:v>
                </c:pt>
                <c:pt idx="4302">
                  <c:v>-0.10036067963</c:v>
                </c:pt>
                <c:pt idx="4303">
                  <c:v>-0.11828779602</c:v>
                </c:pt>
                <c:pt idx="4304">
                  <c:v>-0.11828779602</c:v>
                </c:pt>
                <c:pt idx="4305">
                  <c:v>-0.11832901764000001</c:v>
                </c:pt>
                <c:pt idx="4306">
                  <c:v>-0.13582449341</c:v>
                </c:pt>
                <c:pt idx="4307">
                  <c:v>-0.13582449341</c:v>
                </c:pt>
                <c:pt idx="4308">
                  <c:v>-0.10569825745</c:v>
                </c:pt>
                <c:pt idx="4309">
                  <c:v>-8.6407882689999993E-2</c:v>
                </c:pt>
                <c:pt idx="4310">
                  <c:v>-8.6407882689999993E-2</c:v>
                </c:pt>
                <c:pt idx="4311">
                  <c:v>-8.9824829100000007E-3</c:v>
                </c:pt>
                <c:pt idx="4312">
                  <c:v>-4.1608684539999996E-2</c:v>
                </c:pt>
                <c:pt idx="4313">
                  <c:v>-0.14693063353999999</c:v>
                </c:pt>
                <c:pt idx="4314">
                  <c:v>-0.17433885193000001</c:v>
                </c:pt>
                <c:pt idx="4315">
                  <c:v>-0.11573708344000001</c:v>
                </c:pt>
                <c:pt idx="4316">
                  <c:v>-0.11573708344000001</c:v>
                </c:pt>
                <c:pt idx="4317">
                  <c:v>-3.9842628480000003E-2</c:v>
                </c:pt>
                <c:pt idx="4318">
                  <c:v>-8.5408767699999999E-2</c:v>
                </c:pt>
                <c:pt idx="4319">
                  <c:v>-0.11487337494000001</c:v>
                </c:pt>
                <c:pt idx="4320">
                  <c:v>-0.11487337494000001</c:v>
                </c:pt>
                <c:pt idx="4321">
                  <c:v>-0.1032375946</c:v>
                </c:pt>
                <c:pt idx="4322">
                  <c:v>-0.10312809753</c:v>
                </c:pt>
                <c:pt idx="4323">
                  <c:v>-0.27496130370999999</c:v>
                </c:pt>
                <c:pt idx="4324">
                  <c:v>-0.24418228149000001</c:v>
                </c:pt>
                <c:pt idx="4325">
                  <c:v>-9.9987533569999995E-2</c:v>
                </c:pt>
                <c:pt idx="4326">
                  <c:v>-9.9987533569999995E-2</c:v>
                </c:pt>
                <c:pt idx="4327">
                  <c:v>-0.13181608582000001</c:v>
                </c:pt>
                <c:pt idx="4328">
                  <c:v>-0.10244335938</c:v>
                </c:pt>
                <c:pt idx="4329">
                  <c:v>-6.1244461059999998E-2</c:v>
                </c:pt>
                <c:pt idx="4330">
                  <c:v>-6.1244461059999998E-2</c:v>
                </c:pt>
                <c:pt idx="4331">
                  <c:v>-5.4658790589999999E-2</c:v>
                </c:pt>
                <c:pt idx="4332">
                  <c:v>6.8011350599999996E-3</c:v>
                </c:pt>
                <c:pt idx="4333">
                  <c:v>9.0766201000000001E-3</c:v>
                </c:pt>
                <c:pt idx="4334">
                  <c:v>1.9184680940000001E-2</c:v>
                </c:pt>
                <c:pt idx="4335">
                  <c:v>1.9184680940000001E-2</c:v>
                </c:pt>
                <c:pt idx="4336">
                  <c:v>-3.1380916599999996E-2</c:v>
                </c:pt>
                <c:pt idx="4337">
                  <c:v>-0.14171885681000002</c:v>
                </c:pt>
                <c:pt idx="4338">
                  <c:v>-3.5463542940000002E-2</c:v>
                </c:pt>
                <c:pt idx="4339">
                  <c:v>-3.5463542940000002E-2</c:v>
                </c:pt>
                <c:pt idx="4340">
                  <c:v>-8.0156593319999997E-2</c:v>
                </c:pt>
                <c:pt idx="4341">
                  <c:v>-7.061355591E-2</c:v>
                </c:pt>
                <c:pt idx="4342">
                  <c:v>-6.1310169220000002E-2</c:v>
                </c:pt>
                <c:pt idx="4343">
                  <c:v>-0.14692378235</c:v>
                </c:pt>
                <c:pt idx="4344">
                  <c:v>-0.10363771057</c:v>
                </c:pt>
                <c:pt idx="4345">
                  <c:v>-0.10363771057</c:v>
                </c:pt>
                <c:pt idx="4346">
                  <c:v>-7.6738143920000002E-2</c:v>
                </c:pt>
                <c:pt idx="4347">
                  <c:v>-3.965553284E-2</c:v>
                </c:pt>
                <c:pt idx="4348">
                  <c:v>-2.995108032E-2</c:v>
                </c:pt>
                <c:pt idx="4349">
                  <c:v>-2.995108032E-2</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3"/>
          <c:order val="17"/>
          <c:tx>
            <c:v>Torque</c:v>
          </c:tx>
          <c:spPr>
            <a:ln w="25400">
              <a:solidFill>
                <a:srgbClr val="FF99CC"/>
              </a:solidFill>
              <a:prstDash val="solid"/>
            </a:ln>
          </c:spPr>
          <c:marker>
            <c:symbol val="none"/>
          </c:marker>
          <c:xVal>
            <c:numRef>
              <c:f>Sheet1!$G$2:$G$5000</c:f>
              <c:numCache>
                <c:formatCode>0.0000</c:formatCode>
                <c:ptCount val="4999"/>
                <c:pt idx="0" formatCode="0">
                  <c:v>0</c:v>
                </c:pt>
                <c:pt idx="1">
                  <c:v>3.2000000000000001E-2</c:v>
                </c:pt>
                <c:pt idx="2">
                  <c:v>4.7E-2</c:v>
                </c:pt>
                <c:pt idx="3">
                  <c:v>0.875</c:v>
                </c:pt>
                <c:pt idx="4">
                  <c:v>0.98499999999999999</c:v>
                </c:pt>
                <c:pt idx="5">
                  <c:v>1.0940000000000001</c:v>
                </c:pt>
                <c:pt idx="6">
                  <c:v>1.204</c:v>
                </c:pt>
                <c:pt idx="7">
                  <c:v>1.3129999999999999</c:v>
                </c:pt>
                <c:pt idx="8">
                  <c:v>1.4379999999999999</c:v>
                </c:pt>
                <c:pt idx="9">
                  <c:v>1.5469999999999999</c:v>
                </c:pt>
                <c:pt idx="10">
                  <c:v>1.657</c:v>
                </c:pt>
                <c:pt idx="11">
                  <c:v>1.766</c:v>
                </c:pt>
                <c:pt idx="12">
                  <c:v>1.875</c:v>
                </c:pt>
                <c:pt idx="13">
                  <c:v>2.016</c:v>
                </c:pt>
                <c:pt idx="14">
                  <c:v>2.1880000000000002</c:v>
                </c:pt>
                <c:pt idx="15">
                  <c:v>2.2970000000000002</c:v>
                </c:pt>
                <c:pt idx="16">
                  <c:v>2.407</c:v>
                </c:pt>
                <c:pt idx="17">
                  <c:v>2.516</c:v>
                </c:pt>
                <c:pt idx="18">
                  <c:v>2.641</c:v>
                </c:pt>
                <c:pt idx="19">
                  <c:v>2.75</c:v>
                </c:pt>
                <c:pt idx="20">
                  <c:v>2.86</c:v>
                </c:pt>
                <c:pt idx="21">
                  <c:v>2.9689999999999999</c:v>
                </c:pt>
                <c:pt idx="22">
                  <c:v>3.0790000000000002</c:v>
                </c:pt>
                <c:pt idx="23">
                  <c:v>3.1880000000000002</c:v>
                </c:pt>
                <c:pt idx="24">
                  <c:v>3.2970000000000002</c:v>
                </c:pt>
                <c:pt idx="25">
                  <c:v>3.4220000000000002</c:v>
                </c:pt>
                <c:pt idx="26">
                  <c:v>3.532</c:v>
                </c:pt>
                <c:pt idx="27">
                  <c:v>3.641</c:v>
                </c:pt>
                <c:pt idx="28">
                  <c:v>3.75</c:v>
                </c:pt>
                <c:pt idx="29">
                  <c:v>3.86</c:v>
                </c:pt>
                <c:pt idx="30">
                  <c:v>3.9689999999999999</c:v>
                </c:pt>
                <c:pt idx="31">
                  <c:v>4.0940000000000003</c:v>
                </c:pt>
                <c:pt idx="32">
                  <c:v>4.2039999999999997</c:v>
                </c:pt>
                <c:pt idx="33">
                  <c:v>4.3129999999999997</c:v>
                </c:pt>
                <c:pt idx="34">
                  <c:v>4.4219999999999997</c:v>
                </c:pt>
                <c:pt idx="35">
                  <c:v>4.532</c:v>
                </c:pt>
                <c:pt idx="36">
                  <c:v>4.657</c:v>
                </c:pt>
                <c:pt idx="37">
                  <c:v>4.766</c:v>
                </c:pt>
                <c:pt idx="38">
                  <c:v>4.875</c:v>
                </c:pt>
                <c:pt idx="39">
                  <c:v>4.9850000000000003</c:v>
                </c:pt>
                <c:pt idx="40">
                  <c:v>5.0940000000000003</c:v>
                </c:pt>
                <c:pt idx="41">
                  <c:v>5.2039999999999997</c:v>
                </c:pt>
                <c:pt idx="42">
                  <c:v>5.3129999999999997</c:v>
                </c:pt>
                <c:pt idx="43">
                  <c:v>5.4379999999999997</c:v>
                </c:pt>
                <c:pt idx="44">
                  <c:v>5.5469999999999997</c:v>
                </c:pt>
                <c:pt idx="45">
                  <c:v>5.657</c:v>
                </c:pt>
                <c:pt idx="46">
                  <c:v>5.766</c:v>
                </c:pt>
                <c:pt idx="47">
                  <c:v>5.875</c:v>
                </c:pt>
                <c:pt idx="48">
                  <c:v>5.9850000000000003</c:v>
                </c:pt>
                <c:pt idx="49">
                  <c:v>6.0940000000000003</c:v>
                </c:pt>
                <c:pt idx="50">
                  <c:v>6.2190000000000003</c:v>
                </c:pt>
                <c:pt idx="51">
                  <c:v>6.3289999999999997</c:v>
                </c:pt>
                <c:pt idx="52">
                  <c:v>6.4379999999999997</c:v>
                </c:pt>
                <c:pt idx="53">
                  <c:v>6.5469999999999997</c:v>
                </c:pt>
                <c:pt idx="54">
                  <c:v>6.657</c:v>
                </c:pt>
                <c:pt idx="55">
                  <c:v>6.766</c:v>
                </c:pt>
                <c:pt idx="56">
                  <c:v>6.875</c:v>
                </c:pt>
                <c:pt idx="57">
                  <c:v>7</c:v>
                </c:pt>
                <c:pt idx="58">
                  <c:v>7.11</c:v>
                </c:pt>
                <c:pt idx="59">
                  <c:v>7.2190000000000003</c:v>
                </c:pt>
                <c:pt idx="60">
                  <c:v>7.3289999999999997</c:v>
                </c:pt>
                <c:pt idx="61">
                  <c:v>7.4379999999999997</c:v>
                </c:pt>
                <c:pt idx="62">
                  <c:v>7.5469999999999997</c:v>
                </c:pt>
                <c:pt idx="63">
                  <c:v>7.657</c:v>
                </c:pt>
                <c:pt idx="64">
                  <c:v>7.782</c:v>
                </c:pt>
                <c:pt idx="65">
                  <c:v>7.891</c:v>
                </c:pt>
                <c:pt idx="66">
                  <c:v>8</c:v>
                </c:pt>
                <c:pt idx="67">
                  <c:v>8.11</c:v>
                </c:pt>
                <c:pt idx="68">
                  <c:v>8.2189999999999994</c:v>
                </c:pt>
                <c:pt idx="69">
                  <c:v>8.3290000000000006</c:v>
                </c:pt>
                <c:pt idx="70">
                  <c:v>8.4380000000000006</c:v>
                </c:pt>
                <c:pt idx="71">
                  <c:v>8.5470000000000006</c:v>
                </c:pt>
                <c:pt idx="72">
                  <c:v>8.6720000000000006</c:v>
                </c:pt>
                <c:pt idx="73">
                  <c:v>8.782</c:v>
                </c:pt>
                <c:pt idx="74">
                  <c:v>8.891</c:v>
                </c:pt>
                <c:pt idx="75">
                  <c:v>9</c:v>
                </c:pt>
                <c:pt idx="76">
                  <c:v>9.11</c:v>
                </c:pt>
                <c:pt idx="77">
                  <c:v>9.2189999999999994</c:v>
                </c:pt>
                <c:pt idx="78">
                  <c:v>9.3290000000000006</c:v>
                </c:pt>
                <c:pt idx="79">
                  <c:v>9.4540000000000006</c:v>
                </c:pt>
                <c:pt idx="80">
                  <c:v>9.5630000000000006</c:v>
                </c:pt>
                <c:pt idx="81">
                  <c:v>9.6720000000000006</c:v>
                </c:pt>
                <c:pt idx="82">
                  <c:v>9.782</c:v>
                </c:pt>
                <c:pt idx="83">
                  <c:v>9.891</c:v>
                </c:pt>
                <c:pt idx="84">
                  <c:v>10</c:v>
                </c:pt>
                <c:pt idx="85">
                  <c:v>10.11</c:v>
                </c:pt>
                <c:pt idx="86">
                  <c:v>10.234999999999999</c:v>
                </c:pt>
                <c:pt idx="87">
                  <c:v>10.343999999999999</c:v>
                </c:pt>
                <c:pt idx="88">
                  <c:v>10.454000000000001</c:v>
                </c:pt>
                <c:pt idx="89">
                  <c:v>10.563000000000001</c:v>
                </c:pt>
                <c:pt idx="90">
                  <c:v>10.672000000000001</c:v>
                </c:pt>
                <c:pt idx="91">
                  <c:v>10.782</c:v>
                </c:pt>
                <c:pt idx="92">
                  <c:v>10.891</c:v>
                </c:pt>
                <c:pt idx="93">
                  <c:v>11.016</c:v>
                </c:pt>
                <c:pt idx="94">
                  <c:v>11.125</c:v>
                </c:pt>
                <c:pt idx="95">
                  <c:v>11.234999999999999</c:v>
                </c:pt>
                <c:pt idx="96">
                  <c:v>11.343999999999999</c:v>
                </c:pt>
                <c:pt idx="97">
                  <c:v>11.454000000000001</c:v>
                </c:pt>
                <c:pt idx="98">
                  <c:v>11.563000000000001</c:v>
                </c:pt>
                <c:pt idx="99">
                  <c:v>11.672000000000001</c:v>
                </c:pt>
                <c:pt idx="100">
                  <c:v>11.797000000000001</c:v>
                </c:pt>
                <c:pt idx="101">
                  <c:v>11.907</c:v>
                </c:pt>
                <c:pt idx="102">
                  <c:v>12.016</c:v>
                </c:pt>
                <c:pt idx="103">
                  <c:v>12.125</c:v>
                </c:pt>
                <c:pt idx="104">
                  <c:v>12.234999999999999</c:v>
                </c:pt>
                <c:pt idx="105">
                  <c:v>12.343999999999999</c:v>
                </c:pt>
                <c:pt idx="106">
                  <c:v>12.454000000000001</c:v>
                </c:pt>
                <c:pt idx="107">
                  <c:v>12.579000000000001</c:v>
                </c:pt>
                <c:pt idx="108">
                  <c:v>12.688000000000001</c:v>
                </c:pt>
                <c:pt idx="109">
                  <c:v>12.797000000000001</c:v>
                </c:pt>
                <c:pt idx="110">
                  <c:v>12.907</c:v>
                </c:pt>
                <c:pt idx="111">
                  <c:v>13.016</c:v>
                </c:pt>
                <c:pt idx="112">
                  <c:v>13.125</c:v>
                </c:pt>
                <c:pt idx="113">
                  <c:v>13.234999999999999</c:v>
                </c:pt>
                <c:pt idx="114">
                  <c:v>13.36</c:v>
                </c:pt>
                <c:pt idx="115">
                  <c:v>13.468999999999999</c:v>
                </c:pt>
                <c:pt idx="116">
                  <c:v>13.579000000000001</c:v>
                </c:pt>
                <c:pt idx="117">
                  <c:v>13.688000000000001</c:v>
                </c:pt>
                <c:pt idx="118">
                  <c:v>13.797000000000001</c:v>
                </c:pt>
                <c:pt idx="119">
                  <c:v>13.907</c:v>
                </c:pt>
                <c:pt idx="120">
                  <c:v>14.016</c:v>
                </c:pt>
                <c:pt idx="121">
                  <c:v>14.125</c:v>
                </c:pt>
                <c:pt idx="122">
                  <c:v>14.25</c:v>
                </c:pt>
                <c:pt idx="123">
                  <c:v>14.36</c:v>
                </c:pt>
                <c:pt idx="124">
                  <c:v>14.468999999999999</c:v>
                </c:pt>
                <c:pt idx="125">
                  <c:v>14.579000000000001</c:v>
                </c:pt>
                <c:pt idx="126">
                  <c:v>14.688000000000001</c:v>
                </c:pt>
                <c:pt idx="127">
                  <c:v>14.797000000000001</c:v>
                </c:pt>
                <c:pt idx="128">
                  <c:v>14.907</c:v>
                </c:pt>
                <c:pt idx="129">
                  <c:v>15.032</c:v>
                </c:pt>
                <c:pt idx="130">
                  <c:v>15.141</c:v>
                </c:pt>
                <c:pt idx="131">
                  <c:v>15.25</c:v>
                </c:pt>
                <c:pt idx="132">
                  <c:v>15.36</c:v>
                </c:pt>
                <c:pt idx="133">
                  <c:v>15.468999999999999</c:v>
                </c:pt>
                <c:pt idx="134">
                  <c:v>15.579000000000001</c:v>
                </c:pt>
                <c:pt idx="135">
                  <c:v>15.688000000000001</c:v>
                </c:pt>
                <c:pt idx="136">
                  <c:v>15.813000000000001</c:v>
                </c:pt>
                <c:pt idx="137">
                  <c:v>15.922000000000001</c:v>
                </c:pt>
                <c:pt idx="138">
                  <c:v>16.032</c:v>
                </c:pt>
                <c:pt idx="139">
                  <c:v>16.140999999999998</c:v>
                </c:pt>
                <c:pt idx="140">
                  <c:v>16.25</c:v>
                </c:pt>
                <c:pt idx="141">
                  <c:v>16.36</c:v>
                </c:pt>
                <c:pt idx="142">
                  <c:v>16.469000000000001</c:v>
                </c:pt>
                <c:pt idx="143">
                  <c:v>16.594000000000001</c:v>
                </c:pt>
                <c:pt idx="144">
                  <c:v>16.704000000000001</c:v>
                </c:pt>
                <c:pt idx="145">
                  <c:v>16.812999999999999</c:v>
                </c:pt>
                <c:pt idx="146">
                  <c:v>16.922000000000001</c:v>
                </c:pt>
                <c:pt idx="147">
                  <c:v>17.047000000000001</c:v>
                </c:pt>
                <c:pt idx="148">
                  <c:v>17.157</c:v>
                </c:pt>
                <c:pt idx="149">
                  <c:v>17.265999999999998</c:v>
                </c:pt>
                <c:pt idx="150">
                  <c:v>17.375</c:v>
                </c:pt>
                <c:pt idx="151">
                  <c:v>17.484999999999999</c:v>
                </c:pt>
                <c:pt idx="152">
                  <c:v>17.61</c:v>
                </c:pt>
                <c:pt idx="153">
                  <c:v>17.719000000000001</c:v>
                </c:pt>
                <c:pt idx="154">
                  <c:v>17.829000000000001</c:v>
                </c:pt>
                <c:pt idx="155">
                  <c:v>17.937999999999999</c:v>
                </c:pt>
                <c:pt idx="156">
                  <c:v>18.047000000000001</c:v>
                </c:pt>
                <c:pt idx="157">
                  <c:v>18.172000000000001</c:v>
                </c:pt>
                <c:pt idx="158">
                  <c:v>18.282</c:v>
                </c:pt>
                <c:pt idx="159">
                  <c:v>18.390999999999998</c:v>
                </c:pt>
                <c:pt idx="160">
                  <c:v>18.5</c:v>
                </c:pt>
                <c:pt idx="161">
                  <c:v>18.61</c:v>
                </c:pt>
                <c:pt idx="162">
                  <c:v>18.719000000000001</c:v>
                </c:pt>
                <c:pt idx="163">
                  <c:v>18.829000000000001</c:v>
                </c:pt>
                <c:pt idx="164">
                  <c:v>18.954000000000001</c:v>
                </c:pt>
                <c:pt idx="165">
                  <c:v>19.062999999999999</c:v>
                </c:pt>
                <c:pt idx="166">
                  <c:v>19.172000000000001</c:v>
                </c:pt>
                <c:pt idx="167">
                  <c:v>19.282</c:v>
                </c:pt>
                <c:pt idx="168">
                  <c:v>19.390999999999998</c:v>
                </c:pt>
                <c:pt idx="169">
                  <c:v>19.5</c:v>
                </c:pt>
                <c:pt idx="170">
                  <c:v>19.625</c:v>
                </c:pt>
                <c:pt idx="171">
                  <c:v>19.734999999999999</c:v>
                </c:pt>
                <c:pt idx="172">
                  <c:v>19.844000000000001</c:v>
                </c:pt>
                <c:pt idx="173">
                  <c:v>19.954000000000001</c:v>
                </c:pt>
                <c:pt idx="174">
                  <c:v>20.062999999999999</c:v>
                </c:pt>
                <c:pt idx="175">
                  <c:v>20.172000000000001</c:v>
                </c:pt>
                <c:pt idx="176">
                  <c:v>20.297000000000001</c:v>
                </c:pt>
                <c:pt idx="177">
                  <c:v>20.407</c:v>
                </c:pt>
                <c:pt idx="178">
                  <c:v>20.515999999999998</c:v>
                </c:pt>
                <c:pt idx="179">
                  <c:v>20.625</c:v>
                </c:pt>
                <c:pt idx="180">
                  <c:v>20.734999999999999</c:v>
                </c:pt>
                <c:pt idx="181">
                  <c:v>20.844000000000001</c:v>
                </c:pt>
                <c:pt idx="182">
                  <c:v>20.954000000000001</c:v>
                </c:pt>
                <c:pt idx="183">
                  <c:v>21.062999999999999</c:v>
                </c:pt>
                <c:pt idx="184">
                  <c:v>21.187999999999999</c:v>
                </c:pt>
                <c:pt idx="185">
                  <c:v>21.297000000000001</c:v>
                </c:pt>
                <c:pt idx="186">
                  <c:v>21.407</c:v>
                </c:pt>
                <c:pt idx="187">
                  <c:v>21.515999999999998</c:v>
                </c:pt>
                <c:pt idx="188">
                  <c:v>21.625</c:v>
                </c:pt>
                <c:pt idx="189">
                  <c:v>21.734999999999999</c:v>
                </c:pt>
                <c:pt idx="190">
                  <c:v>21.844000000000001</c:v>
                </c:pt>
                <c:pt idx="191">
                  <c:v>21.954000000000001</c:v>
                </c:pt>
                <c:pt idx="192">
                  <c:v>22.079000000000001</c:v>
                </c:pt>
                <c:pt idx="193">
                  <c:v>22.187999999999999</c:v>
                </c:pt>
                <c:pt idx="194">
                  <c:v>22.297000000000001</c:v>
                </c:pt>
                <c:pt idx="195">
                  <c:v>22.407</c:v>
                </c:pt>
                <c:pt idx="196">
                  <c:v>22.515999999999998</c:v>
                </c:pt>
                <c:pt idx="197">
                  <c:v>22.625</c:v>
                </c:pt>
                <c:pt idx="198">
                  <c:v>22.75</c:v>
                </c:pt>
                <c:pt idx="199">
                  <c:v>22.86</c:v>
                </c:pt>
                <c:pt idx="200">
                  <c:v>22.969000000000001</c:v>
                </c:pt>
                <c:pt idx="201">
                  <c:v>23.079000000000001</c:v>
                </c:pt>
                <c:pt idx="202">
                  <c:v>23.187999999999999</c:v>
                </c:pt>
                <c:pt idx="203">
                  <c:v>23.297000000000001</c:v>
                </c:pt>
                <c:pt idx="204">
                  <c:v>23.407</c:v>
                </c:pt>
                <c:pt idx="205">
                  <c:v>23.515999999999998</c:v>
                </c:pt>
                <c:pt idx="206">
                  <c:v>23.640999999999998</c:v>
                </c:pt>
                <c:pt idx="207">
                  <c:v>23.75</c:v>
                </c:pt>
                <c:pt idx="208">
                  <c:v>23.86</c:v>
                </c:pt>
                <c:pt idx="209">
                  <c:v>23.969000000000001</c:v>
                </c:pt>
                <c:pt idx="210">
                  <c:v>24.079000000000001</c:v>
                </c:pt>
                <c:pt idx="211">
                  <c:v>24.187999999999999</c:v>
                </c:pt>
                <c:pt idx="212">
                  <c:v>24.312999999999999</c:v>
                </c:pt>
                <c:pt idx="213">
                  <c:v>24.422000000000001</c:v>
                </c:pt>
                <c:pt idx="214">
                  <c:v>24.532</c:v>
                </c:pt>
                <c:pt idx="215">
                  <c:v>24.640999999999998</c:v>
                </c:pt>
                <c:pt idx="216">
                  <c:v>24.75</c:v>
                </c:pt>
                <c:pt idx="217">
                  <c:v>24.875</c:v>
                </c:pt>
                <c:pt idx="218">
                  <c:v>24.984999999999999</c:v>
                </c:pt>
                <c:pt idx="219">
                  <c:v>25.094000000000001</c:v>
                </c:pt>
                <c:pt idx="220">
                  <c:v>25.204000000000001</c:v>
                </c:pt>
                <c:pt idx="221">
                  <c:v>25.312999999999999</c:v>
                </c:pt>
                <c:pt idx="222">
                  <c:v>25.422000000000001</c:v>
                </c:pt>
                <c:pt idx="223">
                  <c:v>25.547000000000001</c:v>
                </c:pt>
                <c:pt idx="224">
                  <c:v>25.657</c:v>
                </c:pt>
                <c:pt idx="225">
                  <c:v>25.765999999999998</c:v>
                </c:pt>
                <c:pt idx="226">
                  <c:v>25.875</c:v>
                </c:pt>
                <c:pt idx="227">
                  <c:v>25.984999999999999</c:v>
                </c:pt>
                <c:pt idx="228">
                  <c:v>26.11</c:v>
                </c:pt>
                <c:pt idx="229">
                  <c:v>26.219000000000001</c:v>
                </c:pt>
                <c:pt idx="230">
                  <c:v>26.329000000000001</c:v>
                </c:pt>
                <c:pt idx="231">
                  <c:v>26.437999999999999</c:v>
                </c:pt>
                <c:pt idx="232">
                  <c:v>26.547000000000001</c:v>
                </c:pt>
                <c:pt idx="233">
                  <c:v>26.657</c:v>
                </c:pt>
                <c:pt idx="234">
                  <c:v>26.765999999999998</c:v>
                </c:pt>
                <c:pt idx="235">
                  <c:v>26.890999999999998</c:v>
                </c:pt>
                <c:pt idx="236">
                  <c:v>27</c:v>
                </c:pt>
                <c:pt idx="237">
                  <c:v>27.11</c:v>
                </c:pt>
                <c:pt idx="238">
                  <c:v>27.219000000000001</c:v>
                </c:pt>
                <c:pt idx="239">
                  <c:v>27.329000000000001</c:v>
                </c:pt>
                <c:pt idx="240">
                  <c:v>27.437999999999999</c:v>
                </c:pt>
                <c:pt idx="241">
                  <c:v>27.547000000000001</c:v>
                </c:pt>
                <c:pt idx="242">
                  <c:v>27.672000000000001</c:v>
                </c:pt>
                <c:pt idx="243">
                  <c:v>27.782</c:v>
                </c:pt>
                <c:pt idx="244">
                  <c:v>27.890999999999998</c:v>
                </c:pt>
                <c:pt idx="245">
                  <c:v>28</c:v>
                </c:pt>
                <c:pt idx="246">
                  <c:v>28.11</c:v>
                </c:pt>
                <c:pt idx="247">
                  <c:v>28.219000000000001</c:v>
                </c:pt>
                <c:pt idx="248">
                  <c:v>28.329000000000001</c:v>
                </c:pt>
                <c:pt idx="249">
                  <c:v>28.437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4000000000001</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54000000000001</c:v>
                </c:pt>
                <c:pt idx="268">
                  <c:v>30.562999999999999</c:v>
                </c:pt>
                <c:pt idx="269">
                  <c:v>30.687999999999999</c:v>
                </c:pt>
                <c:pt idx="270">
                  <c:v>30.797000000000001</c:v>
                </c:pt>
                <c:pt idx="271">
                  <c:v>30.907</c:v>
                </c:pt>
                <c:pt idx="272">
                  <c:v>31.015999999999998</c:v>
                </c:pt>
                <c:pt idx="273">
                  <c:v>31.125</c:v>
                </c:pt>
                <c:pt idx="274">
                  <c:v>31.234999999999999</c:v>
                </c:pt>
                <c:pt idx="275">
                  <c:v>31.344000000000001</c:v>
                </c:pt>
                <c:pt idx="276">
                  <c:v>31.469000000000001</c:v>
                </c:pt>
                <c:pt idx="277">
                  <c:v>31.579000000000001</c:v>
                </c:pt>
                <c:pt idx="278">
                  <c:v>31.687999999999999</c:v>
                </c:pt>
                <c:pt idx="279">
                  <c:v>31.797000000000001</c:v>
                </c:pt>
                <c:pt idx="280">
                  <c:v>31.907</c:v>
                </c:pt>
                <c:pt idx="281">
                  <c:v>32.015999999999998</c:v>
                </c:pt>
                <c:pt idx="282">
                  <c:v>32.140999999999998</c:v>
                </c:pt>
                <c:pt idx="283">
                  <c:v>32.25</c:v>
                </c:pt>
                <c:pt idx="284">
                  <c:v>32.36</c:v>
                </c:pt>
                <c:pt idx="285">
                  <c:v>32.469000000000001</c:v>
                </c:pt>
                <c:pt idx="286">
                  <c:v>32.579000000000001</c:v>
                </c:pt>
                <c:pt idx="287">
                  <c:v>32.688000000000002</c:v>
                </c:pt>
                <c:pt idx="288">
                  <c:v>32.796999999999997</c:v>
                </c:pt>
                <c:pt idx="289">
                  <c:v>32.906999999999996</c:v>
                </c:pt>
                <c:pt idx="290">
                  <c:v>33.031999999999996</c:v>
                </c:pt>
                <c:pt idx="291">
                  <c:v>33.140999999999998</c:v>
                </c:pt>
                <c:pt idx="292">
                  <c:v>33.25</c:v>
                </c:pt>
                <c:pt idx="293">
                  <c:v>33.36</c:v>
                </c:pt>
                <c:pt idx="294">
                  <c:v>33.469000000000001</c:v>
                </c:pt>
                <c:pt idx="295">
                  <c:v>33.579000000000001</c:v>
                </c:pt>
                <c:pt idx="296">
                  <c:v>33.688000000000002</c:v>
                </c:pt>
                <c:pt idx="297">
                  <c:v>33.813000000000002</c:v>
                </c:pt>
                <c:pt idx="298">
                  <c:v>33.921999999999997</c:v>
                </c:pt>
                <c:pt idx="299">
                  <c:v>34.031999999999996</c:v>
                </c:pt>
                <c:pt idx="300">
                  <c:v>34.140999999999998</c:v>
                </c:pt>
                <c:pt idx="301">
                  <c:v>34.25</c:v>
                </c:pt>
                <c:pt idx="302">
                  <c:v>34.375</c:v>
                </c:pt>
                <c:pt idx="303">
                  <c:v>34.484999999999999</c:v>
                </c:pt>
                <c:pt idx="304">
                  <c:v>34.594000000000001</c:v>
                </c:pt>
                <c:pt idx="305">
                  <c:v>34.704000000000001</c:v>
                </c:pt>
                <c:pt idx="306">
                  <c:v>34.813000000000002</c:v>
                </c:pt>
                <c:pt idx="307">
                  <c:v>34.921999999999997</c:v>
                </c:pt>
                <c:pt idx="308">
                  <c:v>35.046999999999997</c:v>
                </c:pt>
                <c:pt idx="309">
                  <c:v>35.156999999999996</c:v>
                </c:pt>
                <c:pt idx="310">
                  <c:v>35.265999999999998</c:v>
                </c:pt>
                <c:pt idx="311">
                  <c:v>35.375</c:v>
                </c:pt>
                <c:pt idx="312">
                  <c:v>35.484999999999999</c:v>
                </c:pt>
                <c:pt idx="313">
                  <c:v>35.594000000000001</c:v>
                </c:pt>
                <c:pt idx="314">
                  <c:v>35.719000000000001</c:v>
                </c:pt>
                <c:pt idx="315">
                  <c:v>35.829000000000001</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9000000000001</c:v>
                </c:pt>
                <c:pt idx="325">
                  <c:v>36.938000000000002</c:v>
                </c:pt>
                <c:pt idx="326">
                  <c:v>37.063000000000002</c:v>
                </c:pt>
                <c:pt idx="327">
                  <c:v>37.171999999999997</c:v>
                </c:pt>
                <c:pt idx="328">
                  <c:v>37.281999999999996</c:v>
                </c:pt>
                <c:pt idx="329">
                  <c:v>37.390999999999998</c:v>
                </c:pt>
                <c:pt idx="330">
                  <c:v>37.5</c:v>
                </c:pt>
                <c:pt idx="331">
                  <c:v>37.61</c:v>
                </c:pt>
                <c:pt idx="332">
                  <c:v>37.719000000000001</c:v>
                </c:pt>
                <c:pt idx="333">
                  <c:v>37.844000000000001</c:v>
                </c:pt>
                <c:pt idx="334">
                  <c:v>37.954000000000001</c:v>
                </c:pt>
                <c:pt idx="335">
                  <c:v>38.063000000000002</c:v>
                </c:pt>
                <c:pt idx="336">
                  <c:v>38.171999999999997</c:v>
                </c:pt>
                <c:pt idx="337">
                  <c:v>38.281999999999996</c:v>
                </c:pt>
                <c:pt idx="338">
                  <c:v>38.390999999999998</c:v>
                </c:pt>
                <c:pt idx="339">
                  <c:v>38.5</c:v>
                </c:pt>
                <c:pt idx="340">
                  <c:v>38.625</c:v>
                </c:pt>
                <c:pt idx="341">
                  <c:v>38.734999999999999</c:v>
                </c:pt>
                <c:pt idx="342">
                  <c:v>38.844000000000001</c:v>
                </c:pt>
                <c:pt idx="343">
                  <c:v>38.954000000000001</c:v>
                </c:pt>
                <c:pt idx="344">
                  <c:v>39.063000000000002</c:v>
                </c:pt>
                <c:pt idx="345">
                  <c:v>39.171999999999997</c:v>
                </c:pt>
                <c:pt idx="346">
                  <c:v>39.281999999999996</c:v>
                </c:pt>
                <c:pt idx="347">
                  <c:v>39.406999999999996</c:v>
                </c:pt>
                <c:pt idx="348">
                  <c:v>39.515999999999998</c:v>
                </c:pt>
                <c:pt idx="349">
                  <c:v>39.625</c:v>
                </c:pt>
                <c:pt idx="350">
                  <c:v>39.734999999999999</c:v>
                </c:pt>
                <c:pt idx="351">
                  <c:v>39.844000000000001</c:v>
                </c:pt>
                <c:pt idx="352">
                  <c:v>39.954000000000001</c:v>
                </c:pt>
                <c:pt idx="353">
                  <c:v>40.063000000000002</c:v>
                </c:pt>
                <c:pt idx="354">
                  <c:v>40.188000000000002</c:v>
                </c:pt>
                <c:pt idx="355">
                  <c:v>40.296999999999997</c:v>
                </c:pt>
                <c:pt idx="356">
                  <c:v>40.406999999999996</c:v>
                </c:pt>
                <c:pt idx="357">
                  <c:v>40.515999999999998</c:v>
                </c:pt>
                <c:pt idx="358">
                  <c:v>40.625</c:v>
                </c:pt>
                <c:pt idx="359">
                  <c:v>40.75</c:v>
                </c:pt>
                <c:pt idx="360">
                  <c:v>40.86</c:v>
                </c:pt>
                <c:pt idx="361">
                  <c:v>40.969000000000001</c:v>
                </c:pt>
                <c:pt idx="362">
                  <c:v>41.079000000000001</c:v>
                </c:pt>
                <c:pt idx="363">
                  <c:v>41.188000000000002</c:v>
                </c:pt>
                <c:pt idx="364">
                  <c:v>41.296999999999997</c:v>
                </c:pt>
                <c:pt idx="365">
                  <c:v>41.406999999999996</c:v>
                </c:pt>
                <c:pt idx="366">
                  <c:v>41.531999999999996</c:v>
                </c:pt>
                <c:pt idx="367">
                  <c:v>41.640999999999998</c:v>
                </c:pt>
                <c:pt idx="368">
                  <c:v>41.75</c:v>
                </c:pt>
                <c:pt idx="369">
                  <c:v>41.86</c:v>
                </c:pt>
                <c:pt idx="370">
                  <c:v>41.969000000000001</c:v>
                </c:pt>
                <c:pt idx="371">
                  <c:v>42.079000000000001</c:v>
                </c:pt>
                <c:pt idx="372">
                  <c:v>42.188000000000002</c:v>
                </c:pt>
                <c:pt idx="373">
                  <c:v>42.313000000000002</c:v>
                </c:pt>
                <c:pt idx="374">
                  <c:v>42.421999999999997</c:v>
                </c:pt>
                <c:pt idx="375">
                  <c:v>42.531999999999996</c:v>
                </c:pt>
                <c:pt idx="376">
                  <c:v>42.640999999999998</c:v>
                </c:pt>
                <c:pt idx="377">
                  <c:v>42.765999999999998</c:v>
                </c:pt>
                <c:pt idx="378">
                  <c:v>42.875</c:v>
                </c:pt>
                <c:pt idx="379">
                  <c:v>42.984999999999999</c:v>
                </c:pt>
                <c:pt idx="380">
                  <c:v>43.094000000000001</c:v>
                </c:pt>
                <c:pt idx="381">
                  <c:v>43.204000000000001</c:v>
                </c:pt>
                <c:pt idx="382">
                  <c:v>43.313000000000002</c:v>
                </c:pt>
                <c:pt idx="383">
                  <c:v>43.421999999999997</c:v>
                </c:pt>
                <c:pt idx="384">
                  <c:v>43.546999999999997</c:v>
                </c:pt>
                <c:pt idx="385">
                  <c:v>43.656999999999996</c:v>
                </c:pt>
                <c:pt idx="386">
                  <c:v>43.765999999999998</c:v>
                </c:pt>
                <c:pt idx="387">
                  <c:v>43.875</c:v>
                </c:pt>
                <c:pt idx="388">
                  <c:v>43.984999999999999</c:v>
                </c:pt>
                <c:pt idx="389">
                  <c:v>44.094000000000001</c:v>
                </c:pt>
                <c:pt idx="390">
                  <c:v>44.204000000000001</c:v>
                </c:pt>
                <c:pt idx="391">
                  <c:v>44.313000000000002</c:v>
                </c:pt>
                <c:pt idx="392">
                  <c:v>44.438000000000002</c:v>
                </c:pt>
                <c:pt idx="393">
                  <c:v>44.546999999999997</c:v>
                </c:pt>
                <c:pt idx="394">
                  <c:v>44.656999999999996</c:v>
                </c:pt>
                <c:pt idx="395">
                  <c:v>44.765999999999998</c:v>
                </c:pt>
                <c:pt idx="396">
                  <c:v>44.890999999999998</c:v>
                </c:pt>
                <c:pt idx="397">
                  <c:v>45</c:v>
                </c:pt>
                <c:pt idx="398">
                  <c:v>45.11</c:v>
                </c:pt>
                <c:pt idx="399">
                  <c:v>45.219000000000001</c:v>
                </c:pt>
                <c:pt idx="400">
                  <c:v>45.329000000000001</c:v>
                </c:pt>
                <c:pt idx="401">
                  <c:v>45.438000000000002</c:v>
                </c:pt>
                <c:pt idx="402">
                  <c:v>45.546999999999997</c:v>
                </c:pt>
                <c:pt idx="403">
                  <c:v>45.671999999999997</c:v>
                </c:pt>
                <c:pt idx="404">
                  <c:v>45.781999999999996</c:v>
                </c:pt>
                <c:pt idx="405">
                  <c:v>45.890999999999998</c:v>
                </c:pt>
                <c:pt idx="406">
                  <c:v>46</c:v>
                </c:pt>
                <c:pt idx="407">
                  <c:v>46.125</c:v>
                </c:pt>
                <c:pt idx="408">
                  <c:v>46.234999999999999</c:v>
                </c:pt>
                <c:pt idx="409">
                  <c:v>46.344000000000001</c:v>
                </c:pt>
                <c:pt idx="410">
                  <c:v>46.454000000000001</c:v>
                </c:pt>
                <c:pt idx="411">
                  <c:v>46.563000000000002</c:v>
                </c:pt>
                <c:pt idx="412">
                  <c:v>46.671999999999997</c:v>
                </c:pt>
                <c:pt idx="413">
                  <c:v>46.796999999999997</c:v>
                </c:pt>
                <c:pt idx="414">
                  <c:v>46.906999999999996</c:v>
                </c:pt>
                <c:pt idx="415">
                  <c:v>47.015999999999998</c:v>
                </c:pt>
                <c:pt idx="416">
                  <c:v>47.125</c:v>
                </c:pt>
                <c:pt idx="417">
                  <c:v>47.234999999999999</c:v>
                </c:pt>
                <c:pt idx="418">
                  <c:v>47.344000000000001</c:v>
                </c:pt>
                <c:pt idx="419">
                  <c:v>47.469000000000001</c:v>
                </c:pt>
                <c:pt idx="420">
                  <c:v>47.579000000000001</c:v>
                </c:pt>
                <c:pt idx="421">
                  <c:v>47.688000000000002</c:v>
                </c:pt>
                <c:pt idx="422">
                  <c:v>47.796999999999997</c:v>
                </c:pt>
                <c:pt idx="423">
                  <c:v>47.906999999999996</c:v>
                </c:pt>
                <c:pt idx="424">
                  <c:v>48.015999999999998</c:v>
                </c:pt>
                <c:pt idx="425">
                  <c:v>48.125</c:v>
                </c:pt>
                <c:pt idx="426">
                  <c:v>48.25</c:v>
                </c:pt>
                <c:pt idx="427">
                  <c:v>48.36</c:v>
                </c:pt>
                <c:pt idx="428">
                  <c:v>48.469000000000001</c:v>
                </c:pt>
                <c:pt idx="429">
                  <c:v>48.579000000000001</c:v>
                </c:pt>
                <c:pt idx="430">
                  <c:v>48.688000000000002</c:v>
                </c:pt>
                <c:pt idx="431">
                  <c:v>48.796999999999997</c:v>
                </c:pt>
                <c:pt idx="432">
                  <c:v>48.921999999999997</c:v>
                </c:pt>
                <c:pt idx="433">
                  <c:v>49.031999999999996</c:v>
                </c:pt>
                <c:pt idx="434">
                  <c:v>49.140999999999998</c:v>
                </c:pt>
                <c:pt idx="435">
                  <c:v>49.25</c:v>
                </c:pt>
                <c:pt idx="436">
                  <c:v>49.36</c:v>
                </c:pt>
                <c:pt idx="437">
                  <c:v>49.484999999999999</c:v>
                </c:pt>
                <c:pt idx="438">
                  <c:v>49.594000000000001</c:v>
                </c:pt>
                <c:pt idx="439">
                  <c:v>49.704000000000001</c:v>
                </c:pt>
                <c:pt idx="440">
                  <c:v>49.813000000000002</c:v>
                </c:pt>
                <c:pt idx="441">
                  <c:v>49.921999999999997</c:v>
                </c:pt>
                <c:pt idx="442">
                  <c:v>50.031999999999996</c:v>
                </c:pt>
                <c:pt idx="443">
                  <c:v>50.140999999999998</c:v>
                </c:pt>
                <c:pt idx="444">
                  <c:v>50.25</c:v>
                </c:pt>
                <c:pt idx="445">
                  <c:v>50.375</c:v>
                </c:pt>
                <c:pt idx="446">
                  <c:v>50.484999999999999</c:v>
                </c:pt>
                <c:pt idx="447">
                  <c:v>50.594000000000001</c:v>
                </c:pt>
                <c:pt idx="448">
                  <c:v>50.704000000000001</c:v>
                </c:pt>
                <c:pt idx="449">
                  <c:v>50.813000000000002</c:v>
                </c:pt>
                <c:pt idx="450">
                  <c:v>50.921999999999997</c:v>
                </c:pt>
                <c:pt idx="451">
                  <c:v>51.031999999999996</c:v>
                </c:pt>
                <c:pt idx="452">
                  <c:v>51.140999999999998</c:v>
                </c:pt>
                <c:pt idx="453">
                  <c:v>51.265999999999998</c:v>
                </c:pt>
                <c:pt idx="454">
                  <c:v>51.375</c:v>
                </c:pt>
                <c:pt idx="455">
                  <c:v>51.484999999999999</c:v>
                </c:pt>
                <c:pt idx="456">
                  <c:v>51.594000000000001</c:v>
                </c:pt>
                <c:pt idx="457">
                  <c:v>51.704000000000001</c:v>
                </c:pt>
                <c:pt idx="458">
                  <c:v>51.813000000000002</c:v>
                </c:pt>
                <c:pt idx="459">
                  <c:v>51.938000000000002</c:v>
                </c:pt>
                <c:pt idx="460">
                  <c:v>52.046999999999997</c:v>
                </c:pt>
                <c:pt idx="461">
                  <c:v>52.156999999999996</c:v>
                </c:pt>
                <c:pt idx="462">
                  <c:v>52.265999999999998</c:v>
                </c:pt>
                <c:pt idx="463">
                  <c:v>52.375</c:v>
                </c:pt>
                <c:pt idx="464">
                  <c:v>52.5</c:v>
                </c:pt>
                <c:pt idx="465">
                  <c:v>52.61</c:v>
                </c:pt>
                <c:pt idx="466">
                  <c:v>52.719000000000001</c:v>
                </c:pt>
                <c:pt idx="467">
                  <c:v>52.829000000000001</c:v>
                </c:pt>
                <c:pt idx="468">
                  <c:v>52.938000000000002</c:v>
                </c:pt>
                <c:pt idx="469">
                  <c:v>53.046999999999997</c:v>
                </c:pt>
                <c:pt idx="470">
                  <c:v>53.171999999999997</c:v>
                </c:pt>
                <c:pt idx="471">
                  <c:v>53.281999999999996</c:v>
                </c:pt>
                <c:pt idx="472">
                  <c:v>53.390999999999998</c:v>
                </c:pt>
                <c:pt idx="473">
                  <c:v>53.5</c:v>
                </c:pt>
                <c:pt idx="474">
                  <c:v>53.61</c:v>
                </c:pt>
                <c:pt idx="475">
                  <c:v>53.719000000000001</c:v>
                </c:pt>
                <c:pt idx="476">
                  <c:v>53.844000000000001</c:v>
                </c:pt>
                <c:pt idx="477">
                  <c:v>53.954000000000001</c:v>
                </c:pt>
                <c:pt idx="478">
                  <c:v>54.063000000000002</c:v>
                </c:pt>
                <c:pt idx="479">
                  <c:v>54.171999999999997</c:v>
                </c:pt>
                <c:pt idx="480">
                  <c:v>54.281999999999996</c:v>
                </c:pt>
                <c:pt idx="481">
                  <c:v>54.390999999999998</c:v>
                </c:pt>
                <c:pt idx="482">
                  <c:v>54.5</c:v>
                </c:pt>
                <c:pt idx="483">
                  <c:v>54.61</c:v>
                </c:pt>
                <c:pt idx="484">
                  <c:v>54.734999999999999</c:v>
                </c:pt>
                <c:pt idx="485">
                  <c:v>54.844000000000001</c:v>
                </c:pt>
                <c:pt idx="486">
                  <c:v>54.954000000000001</c:v>
                </c:pt>
                <c:pt idx="487">
                  <c:v>55.063000000000002</c:v>
                </c:pt>
                <c:pt idx="488">
                  <c:v>55.188000000000002</c:v>
                </c:pt>
                <c:pt idx="489">
                  <c:v>55.296999999999997</c:v>
                </c:pt>
                <c:pt idx="490">
                  <c:v>55.406999999999996</c:v>
                </c:pt>
                <c:pt idx="491">
                  <c:v>55.515999999999998</c:v>
                </c:pt>
                <c:pt idx="492">
                  <c:v>55.625</c:v>
                </c:pt>
                <c:pt idx="493">
                  <c:v>55.734999999999999</c:v>
                </c:pt>
                <c:pt idx="494">
                  <c:v>55.86</c:v>
                </c:pt>
                <c:pt idx="495">
                  <c:v>55.969000000000001</c:v>
                </c:pt>
                <c:pt idx="496">
                  <c:v>56.079000000000001</c:v>
                </c:pt>
                <c:pt idx="497">
                  <c:v>56.188000000000002</c:v>
                </c:pt>
                <c:pt idx="498">
                  <c:v>56.296999999999997</c:v>
                </c:pt>
                <c:pt idx="499">
                  <c:v>56.406999999999996</c:v>
                </c:pt>
                <c:pt idx="500">
                  <c:v>56.515999999999998</c:v>
                </c:pt>
                <c:pt idx="501">
                  <c:v>56.640999999999998</c:v>
                </c:pt>
                <c:pt idx="502">
                  <c:v>56.75</c:v>
                </c:pt>
                <c:pt idx="503">
                  <c:v>56.86</c:v>
                </c:pt>
                <c:pt idx="504">
                  <c:v>56.969000000000001</c:v>
                </c:pt>
                <c:pt idx="505">
                  <c:v>57.079000000000001</c:v>
                </c:pt>
                <c:pt idx="506">
                  <c:v>57.188000000000002</c:v>
                </c:pt>
                <c:pt idx="507">
                  <c:v>57.296999999999997</c:v>
                </c:pt>
                <c:pt idx="508">
                  <c:v>57.421999999999997</c:v>
                </c:pt>
                <c:pt idx="509">
                  <c:v>57.531999999999996</c:v>
                </c:pt>
                <c:pt idx="510">
                  <c:v>57.640999999999998</c:v>
                </c:pt>
                <c:pt idx="511">
                  <c:v>57.75</c:v>
                </c:pt>
                <c:pt idx="512">
                  <c:v>57.86</c:v>
                </c:pt>
                <c:pt idx="513">
                  <c:v>57.984999999999999</c:v>
                </c:pt>
                <c:pt idx="514">
                  <c:v>58.094000000000001</c:v>
                </c:pt>
                <c:pt idx="515">
                  <c:v>58.204000000000001</c:v>
                </c:pt>
                <c:pt idx="516">
                  <c:v>58.313000000000002</c:v>
                </c:pt>
                <c:pt idx="517">
                  <c:v>58.421999999999997</c:v>
                </c:pt>
                <c:pt idx="518">
                  <c:v>58.531999999999996</c:v>
                </c:pt>
                <c:pt idx="519">
                  <c:v>58.640999999999998</c:v>
                </c:pt>
                <c:pt idx="520">
                  <c:v>58.765999999999998</c:v>
                </c:pt>
                <c:pt idx="521">
                  <c:v>58.875</c:v>
                </c:pt>
                <c:pt idx="522">
                  <c:v>58.984999999999999</c:v>
                </c:pt>
                <c:pt idx="523">
                  <c:v>59.094000000000001</c:v>
                </c:pt>
                <c:pt idx="524">
                  <c:v>59.204000000000001</c:v>
                </c:pt>
                <c:pt idx="525">
                  <c:v>59.313000000000002</c:v>
                </c:pt>
                <c:pt idx="526">
                  <c:v>59.421999999999997</c:v>
                </c:pt>
                <c:pt idx="527">
                  <c:v>59.546999999999997</c:v>
                </c:pt>
                <c:pt idx="528">
                  <c:v>59.656999999999996</c:v>
                </c:pt>
                <c:pt idx="529">
                  <c:v>59.765999999999998</c:v>
                </c:pt>
                <c:pt idx="530">
                  <c:v>59.875</c:v>
                </c:pt>
                <c:pt idx="531">
                  <c:v>59.984999999999999</c:v>
                </c:pt>
                <c:pt idx="532">
                  <c:v>60.094000000000001</c:v>
                </c:pt>
                <c:pt idx="533">
                  <c:v>60.219000000000001</c:v>
                </c:pt>
                <c:pt idx="534">
                  <c:v>60.329000000000001</c:v>
                </c:pt>
                <c:pt idx="535">
                  <c:v>60.438000000000002</c:v>
                </c:pt>
                <c:pt idx="536">
                  <c:v>60.546999999999997</c:v>
                </c:pt>
                <c:pt idx="537">
                  <c:v>60.656999999999996</c:v>
                </c:pt>
                <c:pt idx="538">
                  <c:v>60.765999999999998</c:v>
                </c:pt>
                <c:pt idx="539">
                  <c:v>60.875</c:v>
                </c:pt>
                <c:pt idx="540">
                  <c:v>61</c:v>
                </c:pt>
                <c:pt idx="541">
                  <c:v>61.11</c:v>
                </c:pt>
                <c:pt idx="542">
                  <c:v>61.219000000000001</c:v>
                </c:pt>
                <c:pt idx="543">
                  <c:v>61.329000000000001</c:v>
                </c:pt>
                <c:pt idx="544">
                  <c:v>61.438000000000002</c:v>
                </c:pt>
                <c:pt idx="545">
                  <c:v>61.546999999999997</c:v>
                </c:pt>
                <c:pt idx="546">
                  <c:v>61.656999999999996</c:v>
                </c:pt>
                <c:pt idx="547">
                  <c:v>61.781999999999996</c:v>
                </c:pt>
                <c:pt idx="548">
                  <c:v>61.890999999999998</c:v>
                </c:pt>
                <c:pt idx="549">
                  <c:v>62</c:v>
                </c:pt>
                <c:pt idx="550">
                  <c:v>62.11</c:v>
                </c:pt>
                <c:pt idx="551">
                  <c:v>62.219000000000001</c:v>
                </c:pt>
                <c:pt idx="552">
                  <c:v>62.329000000000001</c:v>
                </c:pt>
                <c:pt idx="553">
                  <c:v>62.438000000000002</c:v>
                </c:pt>
                <c:pt idx="554">
                  <c:v>62.546999999999997</c:v>
                </c:pt>
                <c:pt idx="555">
                  <c:v>62.671999999999997</c:v>
                </c:pt>
                <c:pt idx="556">
                  <c:v>62.781999999999996</c:v>
                </c:pt>
                <c:pt idx="557">
                  <c:v>62.890999999999998</c:v>
                </c:pt>
                <c:pt idx="558">
                  <c:v>63</c:v>
                </c:pt>
                <c:pt idx="559">
                  <c:v>63.11</c:v>
                </c:pt>
                <c:pt idx="560">
                  <c:v>63.219000000000001</c:v>
                </c:pt>
                <c:pt idx="561">
                  <c:v>63.329000000000001</c:v>
                </c:pt>
                <c:pt idx="562">
                  <c:v>63.454000000000001</c:v>
                </c:pt>
                <c:pt idx="563">
                  <c:v>63.563000000000002</c:v>
                </c:pt>
                <c:pt idx="564">
                  <c:v>63.671999999999997</c:v>
                </c:pt>
                <c:pt idx="565">
                  <c:v>63.781999999999996</c:v>
                </c:pt>
                <c:pt idx="566">
                  <c:v>63.890999999999998</c:v>
                </c:pt>
                <c:pt idx="567">
                  <c:v>64</c:v>
                </c:pt>
                <c:pt idx="568">
                  <c:v>64.11</c:v>
                </c:pt>
                <c:pt idx="569">
                  <c:v>64.218999999999994</c:v>
                </c:pt>
                <c:pt idx="570">
                  <c:v>64.343999999999994</c:v>
                </c:pt>
                <c:pt idx="571">
                  <c:v>64.453999999999994</c:v>
                </c:pt>
                <c:pt idx="572">
                  <c:v>64.563000000000002</c:v>
                </c:pt>
                <c:pt idx="573">
                  <c:v>64.671999999999997</c:v>
                </c:pt>
                <c:pt idx="574">
                  <c:v>64.781999999999996</c:v>
                </c:pt>
                <c:pt idx="575">
                  <c:v>64.891000000000005</c:v>
                </c:pt>
                <c:pt idx="576">
                  <c:v>65</c:v>
                </c:pt>
                <c:pt idx="577">
                  <c:v>65.125</c:v>
                </c:pt>
                <c:pt idx="578">
                  <c:v>65.234999999999999</c:v>
                </c:pt>
                <c:pt idx="579">
                  <c:v>65.343999999999994</c:v>
                </c:pt>
                <c:pt idx="580">
                  <c:v>65.453999999999994</c:v>
                </c:pt>
                <c:pt idx="581">
                  <c:v>65.563000000000002</c:v>
                </c:pt>
                <c:pt idx="582">
                  <c:v>65.671999999999997</c:v>
                </c:pt>
                <c:pt idx="583">
                  <c:v>65.781999999999996</c:v>
                </c:pt>
                <c:pt idx="584">
                  <c:v>65.906999999999996</c:v>
                </c:pt>
                <c:pt idx="585">
                  <c:v>66.016000000000005</c:v>
                </c:pt>
                <c:pt idx="586">
                  <c:v>66.125</c:v>
                </c:pt>
                <c:pt idx="587">
                  <c:v>66.234999999999999</c:v>
                </c:pt>
                <c:pt idx="588">
                  <c:v>66.36</c:v>
                </c:pt>
                <c:pt idx="589">
                  <c:v>66.468999999999994</c:v>
                </c:pt>
                <c:pt idx="590">
                  <c:v>66.578999999999994</c:v>
                </c:pt>
                <c:pt idx="591">
                  <c:v>66.688000000000002</c:v>
                </c:pt>
                <c:pt idx="592">
                  <c:v>66.796999999999997</c:v>
                </c:pt>
                <c:pt idx="593">
                  <c:v>66.906999999999996</c:v>
                </c:pt>
                <c:pt idx="594">
                  <c:v>67.031999999999996</c:v>
                </c:pt>
                <c:pt idx="595">
                  <c:v>67.141000000000005</c:v>
                </c:pt>
                <c:pt idx="596">
                  <c:v>67.25</c:v>
                </c:pt>
                <c:pt idx="597">
                  <c:v>67.36</c:v>
                </c:pt>
                <c:pt idx="598">
                  <c:v>67.468999999999994</c:v>
                </c:pt>
                <c:pt idx="599">
                  <c:v>67.578999999999994</c:v>
                </c:pt>
                <c:pt idx="600">
                  <c:v>67.703999999999994</c:v>
                </c:pt>
                <c:pt idx="601">
                  <c:v>67.813000000000002</c:v>
                </c:pt>
                <c:pt idx="602">
                  <c:v>67.921999999999997</c:v>
                </c:pt>
                <c:pt idx="603">
                  <c:v>68.031999999999996</c:v>
                </c:pt>
                <c:pt idx="604">
                  <c:v>68.156999999999996</c:v>
                </c:pt>
                <c:pt idx="605">
                  <c:v>68.266000000000005</c:v>
                </c:pt>
                <c:pt idx="606">
                  <c:v>68.375</c:v>
                </c:pt>
                <c:pt idx="607">
                  <c:v>68.484999999999999</c:v>
                </c:pt>
                <c:pt idx="608">
                  <c:v>68.593999999999994</c:v>
                </c:pt>
                <c:pt idx="609">
                  <c:v>68.703999999999994</c:v>
                </c:pt>
                <c:pt idx="610">
                  <c:v>68.828999999999994</c:v>
                </c:pt>
                <c:pt idx="611">
                  <c:v>68.938000000000002</c:v>
                </c:pt>
                <c:pt idx="612">
                  <c:v>69.046999999999997</c:v>
                </c:pt>
                <c:pt idx="613">
                  <c:v>69.156999999999996</c:v>
                </c:pt>
                <c:pt idx="614">
                  <c:v>69.266000000000005</c:v>
                </c:pt>
                <c:pt idx="615">
                  <c:v>69.375</c:v>
                </c:pt>
                <c:pt idx="616">
                  <c:v>69.484999999999999</c:v>
                </c:pt>
                <c:pt idx="617">
                  <c:v>69.593999999999994</c:v>
                </c:pt>
                <c:pt idx="618">
                  <c:v>69.718999999999994</c:v>
                </c:pt>
                <c:pt idx="619">
                  <c:v>69.828999999999994</c:v>
                </c:pt>
                <c:pt idx="620">
                  <c:v>69.938000000000002</c:v>
                </c:pt>
                <c:pt idx="621">
                  <c:v>70.046999999999997</c:v>
                </c:pt>
                <c:pt idx="622">
                  <c:v>70.156999999999996</c:v>
                </c:pt>
                <c:pt idx="623">
                  <c:v>70.281999999999996</c:v>
                </c:pt>
                <c:pt idx="624">
                  <c:v>70.391000000000005</c:v>
                </c:pt>
                <c:pt idx="625">
                  <c:v>70.5</c:v>
                </c:pt>
                <c:pt idx="626">
                  <c:v>70.61</c:v>
                </c:pt>
                <c:pt idx="627">
                  <c:v>70.718999999999994</c:v>
                </c:pt>
                <c:pt idx="628">
                  <c:v>70.828999999999994</c:v>
                </c:pt>
                <c:pt idx="629">
                  <c:v>70.938000000000002</c:v>
                </c:pt>
                <c:pt idx="630">
                  <c:v>71.063000000000002</c:v>
                </c:pt>
                <c:pt idx="631">
                  <c:v>71.171999999999997</c:v>
                </c:pt>
                <c:pt idx="632">
                  <c:v>71.281999999999996</c:v>
                </c:pt>
                <c:pt idx="633">
                  <c:v>71.391000000000005</c:v>
                </c:pt>
                <c:pt idx="634">
                  <c:v>71.5</c:v>
                </c:pt>
                <c:pt idx="635">
                  <c:v>71.61</c:v>
                </c:pt>
                <c:pt idx="636">
                  <c:v>71.718999999999994</c:v>
                </c:pt>
                <c:pt idx="637">
                  <c:v>71.843999999999994</c:v>
                </c:pt>
                <c:pt idx="638">
                  <c:v>71.953999999999994</c:v>
                </c:pt>
                <c:pt idx="639">
                  <c:v>72.063000000000002</c:v>
                </c:pt>
                <c:pt idx="640">
                  <c:v>72.171999999999997</c:v>
                </c:pt>
                <c:pt idx="641">
                  <c:v>72.296999999999997</c:v>
                </c:pt>
                <c:pt idx="642">
                  <c:v>72.406999999999996</c:v>
                </c:pt>
                <c:pt idx="643">
                  <c:v>72.516000000000005</c:v>
                </c:pt>
                <c:pt idx="644">
                  <c:v>72.625</c:v>
                </c:pt>
                <c:pt idx="645">
                  <c:v>72.734999999999999</c:v>
                </c:pt>
                <c:pt idx="646">
                  <c:v>72.843999999999994</c:v>
                </c:pt>
                <c:pt idx="647">
                  <c:v>72.953999999999994</c:v>
                </c:pt>
                <c:pt idx="648">
                  <c:v>73.063000000000002</c:v>
                </c:pt>
                <c:pt idx="649">
                  <c:v>73.188000000000002</c:v>
                </c:pt>
                <c:pt idx="650">
                  <c:v>73.296999999999997</c:v>
                </c:pt>
                <c:pt idx="651">
                  <c:v>73.406999999999996</c:v>
                </c:pt>
                <c:pt idx="652">
                  <c:v>73.516000000000005</c:v>
                </c:pt>
                <c:pt idx="653">
                  <c:v>73.625</c:v>
                </c:pt>
                <c:pt idx="654">
                  <c:v>73.734999999999999</c:v>
                </c:pt>
                <c:pt idx="655">
                  <c:v>73.843999999999994</c:v>
                </c:pt>
                <c:pt idx="656">
                  <c:v>73.953999999999994</c:v>
                </c:pt>
                <c:pt idx="657">
                  <c:v>74.078999999999994</c:v>
                </c:pt>
                <c:pt idx="658">
                  <c:v>74.188000000000002</c:v>
                </c:pt>
                <c:pt idx="659">
                  <c:v>74.296999999999997</c:v>
                </c:pt>
                <c:pt idx="660">
                  <c:v>74.406999999999996</c:v>
                </c:pt>
                <c:pt idx="661">
                  <c:v>74.516000000000005</c:v>
                </c:pt>
                <c:pt idx="662">
                  <c:v>74.641000000000005</c:v>
                </c:pt>
                <c:pt idx="663">
                  <c:v>74.75</c:v>
                </c:pt>
                <c:pt idx="664">
                  <c:v>74.86</c:v>
                </c:pt>
                <c:pt idx="665">
                  <c:v>74.968999999999994</c:v>
                </c:pt>
                <c:pt idx="666">
                  <c:v>75.078999999999994</c:v>
                </c:pt>
                <c:pt idx="667">
                  <c:v>75.203999999999994</c:v>
                </c:pt>
                <c:pt idx="668">
                  <c:v>75.313000000000002</c:v>
                </c:pt>
                <c:pt idx="669">
                  <c:v>75.421999999999997</c:v>
                </c:pt>
                <c:pt idx="670">
                  <c:v>75.531999999999996</c:v>
                </c:pt>
                <c:pt idx="671">
                  <c:v>75.641000000000005</c:v>
                </c:pt>
                <c:pt idx="672">
                  <c:v>75.75</c:v>
                </c:pt>
                <c:pt idx="673">
                  <c:v>75.86</c:v>
                </c:pt>
                <c:pt idx="674">
                  <c:v>75.984999999999999</c:v>
                </c:pt>
                <c:pt idx="675">
                  <c:v>76.093999999999994</c:v>
                </c:pt>
                <c:pt idx="676">
                  <c:v>76.203999999999994</c:v>
                </c:pt>
                <c:pt idx="677">
                  <c:v>76.313000000000002</c:v>
                </c:pt>
                <c:pt idx="678">
                  <c:v>76.421999999999997</c:v>
                </c:pt>
                <c:pt idx="679">
                  <c:v>76.531999999999996</c:v>
                </c:pt>
                <c:pt idx="680">
                  <c:v>76.656999999999996</c:v>
                </c:pt>
                <c:pt idx="681">
                  <c:v>76.766000000000005</c:v>
                </c:pt>
                <c:pt idx="682">
                  <c:v>76.875</c:v>
                </c:pt>
                <c:pt idx="683">
                  <c:v>76.984999999999999</c:v>
                </c:pt>
                <c:pt idx="684">
                  <c:v>77.093999999999994</c:v>
                </c:pt>
                <c:pt idx="685">
                  <c:v>77.203999999999994</c:v>
                </c:pt>
                <c:pt idx="686">
                  <c:v>77.328999999999994</c:v>
                </c:pt>
                <c:pt idx="687">
                  <c:v>77.438000000000002</c:v>
                </c:pt>
                <c:pt idx="688">
                  <c:v>77.546999999999997</c:v>
                </c:pt>
                <c:pt idx="689">
                  <c:v>77.671999999999997</c:v>
                </c:pt>
                <c:pt idx="690">
                  <c:v>77.781999999999996</c:v>
                </c:pt>
                <c:pt idx="691">
                  <c:v>77.891000000000005</c:v>
                </c:pt>
                <c:pt idx="692">
                  <c:v>78</c:v>
                </c:pt>
                <c:pt idx="693">
                  <c:v>78.11</c:v>
                </c:pt>
                <c:pt idx="694">
                  <c:v>78.218999999999994</c:v>
                </c:pt>
                <c:pt idx="695">
                  <c:v>78.343999999999994</c:v>
                </c:pt>
                <c:pt idx="696">
                  <c:v>78.453999999999994</c:v>
                </c:pt>
                <c:pt idx="697">
                  <c:v>78.563000000000002</c:v>
                </c:pt>
                <c:pt idx="698">
                  <c:v>78.671999999999997</c:v>
                </c:pt>
                <c:pt idx="699">
                  <c:v>78.781999999999996</c:v>
                </c:pt>
                <c:pt idx="700">
                  <c:v>78.891000000000005</c:v>
                </c:pt>
                <c:pt idx="701">
                  <c:v>79</c:v>
                </c:pt>
                <c:pt idx="702">
                  <c:v>79.125</c:v>
                </c:pt>
                <c:pt idx="703">
                  <c:v>79.234999999999999</c:v>
                </c:pt>
                <c:pt idx="704">
                  <c:v>79.343999999999994</c:v>
                </c:pt>
                <c:pt idx="705">
                  <c:v>79.453999999999994</c:v>
                </c:pt>
                <c:pt idx="706">
                  <c:v>79.563000000000002</c:v>
                </c:pt>
                <c:pt idx="707">
                  <c:v>79.671999999999997</c:v>
                </c:pt>
                <c:pt idx="708">
                  <c:v>79.796999999999997</c:v>
                </c:pt>
                <c:pt idx="709">
                  <c:v>79.906999999999996</c:v>
                </c:pt>
                <c:pt idx="710">
                  <c:v>80.016000000000005</c:v>
                </c:pt>
                <c:pt idx="711">
                  <c:v>80.125</c:v>
                </c:pt>
                <c:pt idx="712">
                  <c:v>80.234999999999999</c:v>
                </c:pt>
                <c:pt idx="713">
                  <c:v>80.343999999999994</c:v>
                </c:pt>
                <c:pt idx="714">
                  <c:v>80.468999999999994</c:v>
                </c:pt>
                <c:pt idx="715">
                  <c:v>80.578999999999994</c:v>
                </c:pt>
                <c:pt idx="716">
                  <c:v>80.688000000000002</c:v>
                </c:pt>
                <c:pt idx="717">
                  <c:v>80.796999999999997</c:v>
                </c:pt>
                <c:pt idx="718">
                  <c:v>80.906999999999996</c:v>
                </c:pt>
                <c:pt idx="719">
                  <c:v>81.016000000000005</c:v>
                </c:pt>
                <c:pt idx="720">
                  <c:v>81.125</c:v>
                </c:pt>
                <c:pt idx="721">
                  <c:v>81.25</c:v>
                </c:pt>
                <c:pt idx="722">
                  <c:v>81.36</c:v>
                </c:pt>
                <c:pt idx="723">
                  <c:v>81.468999999999994</c:v>
                </c:pt>
                <c:pt idx="724">
                  <c:v>81.578999999999994</c:v>
                </c:pt>
                <c:pt idx="725">
                  <c:v>81.688000000000002</c:v>
                </c:pt>
                <c:pt idx="726">
                  <c:v>81.796999999999997</c:v>
                </c:pt>
                <c:pt idx="727">
                  <c:v>81.906999999999996</c:v>
                </c:pt>
                <c:pt idx="728">
                  <c:v>82.031999999999996</c:v>
                </c:pt>
                <c:pt idx="729">
                  <c:v>82.141000000000005</c:v>
                </c:pt>
                <c:pt idx="730">
                  <c:v>82.25</c:v>
                </c:pt>
                <c:pt idx="731">
                  <c:v>82.36</c:v>
                </c:pt>
                <c:pt idx="732">
                  <c:v>82.468999999999994</c:v>
                </c:pt>
                <c:pt idx="733">
                  <c:v>82.578999999999994</c:v>
                </c:pt>
                <c:pt idx="734">
                  <c:v>82.703999999999994</c:v>
                </c:pt>
                <c:pt idx="735">
                  <c:v>82.813000000000002</c:v>
                </c:pt>
                <c:pt idx="736">
                  <c:v>82.921999999999997</c:v>
                </c:pt>
                <c:pt idx="737">
                  <c:v>83.031999999999996</c:v>
                </c:pt>
                <c:pt idx="738">
                  <c:v>83.141000000000005</c:v>
                </c:pt>
                <c:pt idx="739">
                  <c:v>83.25</c:v>
                </c:pt>
                <c:pt idx="740">
                  <c:v>83.375</c:v>
                </c:pt>
                <c:pt idx="741">
                  <c:v>83.484999999999999</c:v>
                </c:pt>
                <c:pt idx="742">
                  <c:v>83.593999999999994</c:v>
                </c:pt>
                <c:pt idx="743">
                  <c:v>83.703999999999994</c:v>
                </c:pt>
                <c:pt idx="744">
                  <c:v>83.813000000000002</c:v>
                </c:pt>
                <c:pt idx="745">
                  <c:v>83.921999999999997</c:v>
                </c:pt>
                <c:pt idx="746">
                  <c:v>84.031999999999996</c:v>
                </c:pt>
                <c:pt idx="747">
                  <c:v>84.156999999999996</c:v>
                </c:pt>
                <c:pt idx="748">
                  <c:v>84.266000000000005</c:v>
                </c:pt>
                <c:pt idx="749">
                  <c:v>84.375</c:v>
                </c:pt>
                <c:pt idx="750">
                  <c:v>84.484999999999999</c:v>
                </c:pt>
                <c:pt idx="751">
                  <c:v>84.593999999999994</c:v>
                </c:pt>
                <c:pt idx="752">
                  <c:v>84.703999999999994</c:v>
                </c:pt>
                <c:pt idx="753">
                  <c:v>84.813000000000002</c:v>
                </c:pt>
                <c:pt idx="754">
                  <c:v>84.938000000000002</c:v>
                </c:pt>
                <c:pt idx="755">
                  <c:v>85.046999999999997</c:v>
                </c:pt>
                <c:pt idx="756">
                  <c:v>85.156999999999996</c:v>
                </c:pt>
                <c:pt idx="757">
                  <c:v>85.266000000000005</c:v>
                </c:pt>
                <c:pt idx="758">
                  <c:v>85.375</c:v>
                </c:pt>
                <c:pt idx="759">
                  <c:v>85.484999999999999</c:v>
                </c:pt>
                <c:pt idx="760">
                  <c:v>85.593999999999994</c:v>
                </c:pt>
                <c:pt idx="761">
                  <c:v>85.718999999999994</c:v>
                </c:pt>
                <c:pt idx="762">
                  <c:v>85.828999999999994</c:v>
                </c:pt>
                <c:pt idx="763">
                  <c:v>85.938000000000002</c:v>
                </c:pt>
                <c:pt idx="764">
                  <c:v>86.046999999999997</c:v>
                </c:pt>
                <c:pt idx="765">
                  <c:v>86.156999999999996</c:v>
                </c:pt>
                <c:pt idx="766">
                  <c:v>86.266000000000005</c:v>
                </c:pt>
                <c:pt idx="767">
                  <c:v>86.375</c:v>
                </c:pt>
                <c:pt idx="768">
                  <c:v>86.5</c:v>
                </c:pt>
                <c:pt idx="769">
                  <c:v>86.61</c:v>
                </c:pt>
                <c:pt idx="770">
                  <c:v>86.718999999999994</c:v>
                </c:pt>
                <c:pt idx="771">
                  <c:v>86.828999999999994</c:v>
                </c:pt>
                <c:pt idx="772">
                  <c:v>86.938000000000002</c:v>
                </c:pt>
                <c:pt idx="773">
                  <c:v>87.046999999999997</c:v>
                </c:pt>
                <c:pt idx="774">
                  <c:v>87.156999999999996</c:v>
                </c:pt>
                <c:pt idx="775">
                  <c:v>87.281999999999996</c:v>
                </c:pt>
                <c:pt idx="776">
                  <c:v>87.391000000000005</c:v>
                </c:pt>
                <c:pt idx="777">
                  <c:v>87.5</c:v>
                </c:pt>
                <c:pt idx="778">
                  <c:v>87.61</c:v>
                </c:pt>
                <c:pt idx="779">
                  <c:v>87.718999999999994</c:v>
                </c:pt>
                <c:pt idx="780">
                  <c:v>87.828999999999994</c:v>
                </c:pt>
                <c:pt idx="781">
                  <c:v>87.938000000000002</c:v>
                </c:pt>
                <c:pt idx="782">
                  <c:v>88.063000000000002</c:v>
                </c:pt>
                <c:pt idx="783">
                  <c:v>88.171999999999997</c:v>
                </c:pt>
                <c:pt idx="784">
                  <c:v>88.281999999999996</c:v>
                </c:pt>
                <c:pt idx="785">
                  <c:v>88.391000000000005</c:v>
                </c:pt>
                <c:pt idx="786">
                  <c:v>88.5</c:v>
                </c:pt>
                <c:pt idx="787">
                  <c:v>88.61</c:v>
                </c:pt>
                <c:pt idx="788">
                  <c:v>88.718999999999994</c:v>
                </c:pt>
                <c:pt idx="789">
                  <c:v>88.828999999999994</c:v>
                </c:pt>
                <c:pt idx="790">
                  <c:v>88.953999999999994</c:v>
                </c:pt>
                <c:pt idx="791">
                  <c:v>89.063000000000002</c:v>
                </c:pt>
                <c:pt idx="792">
                  <c:v>89.171999999999997</c:v>
                </c:pt>
                <c:pt idx="793">
                  <c:v>89.281999999999996</c:v>
                </c:pt>
                <c:pt idx="794">
                  <c:v>89.391000000000005</c:v>
                </c:pt>
                <c:pt idx="795">
                  <c:v>89.5</c:v>
                </c:pt>
                <c:pt idx="796">
                  <c:v>89.625</c:v>
                </c:pt>
                <c:pt idx="797">
                  <c:v>89.734999999999999</c:v>
                </c:pt>
                <c:pt idx="798">
                  <c:v>89.843999999999994</c:v>
                </c:pt>
                <c:pt idx="799">
                  <c:v>89.953999999999994</c:v>
                </c:pt>
                <c:pt idx="800">
                  <c:v>90.063000000000002</c:v>
                </c:pt>
                <c:pt idx="801">
                  <c:v>90.171999999999997</c:v>
                </c:pt>
                <c:pt idx="802">
                  <c:v>90.296999999999997</c:v>
                </c:pt>
                <c:pt idx="803">
                  <c:v>90.406999999999996</c:v>
                </c:pt>
                <c:pt idx="804">
                  <c:v>90.516000000000005</c:v>
                </c:pt>
                <c:pt idx="805">
                  <c:v>90.625</c:v>
                </c:pt>
                <c:pt idx="806">
                  <c:v>90.734999999999999</c:v>
                </c:pt>
                <c:pt idx="807">
                  <c:v>90.843999999999994</c:v>
                </c:pt>
                <c:pt idx="808">
                  <c:v>90.953999999999994</c:v>
                </c:pt>
                <c:pt idx="809">
                  <c:v>91.078999999999994</c:v>
                </c:pt>
                <c:pt idx="810">
                  <c:v>91.188000000000002</c:v>
                </c:pt>
                <c:pt idx="811">
                  <c:v>91.296999999999997</c:v>
                </c:pt>
                <c:pt idx="812">
                  <c:v>91.406999999999996</c:v>
                </c:pt>
                <c:pt idx="813">
                  <c:v>91.531999999999996</c:v>
                </c:pt>
                <c:pt idx="814">
                  <c:v>91.641000000000005</c:v>
                </c:pt>
                <c:pt idx="815">
                  <c:v>91.75</c:v>
                </c:pt>
                <c:pt idx="816">
                  <c:v>91.86</c:v>
                </c:pt>
                <c:pt idx="817">
                  <c:v>91.968999999999994</c:v>
                </c:pt>
                <c:pt idx="818">
                  <c:v>92.078999999999994</c:v>
                </c:pt>
                <c:pt idx="819">
                  <c:v>92.188000000000002</c:v>
                </c:pt>
                <c:pt idx="820">
                  <c:v>92.296999999999997</c:v>
                </c:pt>
                <c:pt idx="821">
                  <c:v>92.421999999999997</c:v>
                </c:pt>
                <c:pt idx="822">
                  <c:v>92.531999999999996</c:v>
                </c:pt>
                <c:pt idx="823">
                  <c:v>92.641000000000005</c:v>
                </c:pt>
                <c:pt idx="824">
                  <c:v>92.75</c:v>
                </c:pt>
                <c:pt idx="825">
                  <c:v>92.86</c:v>
                </c:pt>
                <c:pt idx="826">
                  <c:v>92.968999999999994</c:v>
                </c:pt>
                <c:pt idx="827">
                  <c:v>93.078999999999994</c:v>
                </c:pt>
                <c:pt idx="828">
                  <c:v>93.188000000000002</c:v>
                </c:pt>
                <c:pt idx="829">
                  <c:v>93.313000000000002</c:v>
                </c:pt>
                <c:pt idx="830">
                  <c:v>93.421999999999997</c:v>
                </c:pt>
                <c:pt idx="831">
                  <c:v>93.531999999999996</c:v>
                </c:pt>
                <c:pt idx="832">
                  <c:v>93.641000000000005</c:v>
                </c:pt>
                <c:pt idx="833">
                  <c:v>93.766000000000005</c:v>
                </c:pt>
                <c:pt idx="834">
                  <c:v>93.875</c:v>
                </c:pt>
                <c:pt idx="835">
                  <c:v>93.984999999999999</c:v>
                </c:pt>
                <c:pt idx="836">
                  <c:v>94.093999999999994</c:v>
                </c:pt>
                <c:pt idx="837">
                  <c:v>94.203999999999994</c:v>
                </c:pt>
                <c:pt idx="838">
                  <c:v>94.313000000000002</c:v>
                </c:pt>
                <c:pt idx="839">
                  <c:v>94.438000000000002</c:v>
                </c:pt>
                <c:pt idx="840">
                  <c:v>94.546999999999997</c:v>
                </c:pt>
                <c:pt idx="841">
                  <c:v>94.656999999999996</c:v>
                </c:pt>
                <c:pt idx="842">
                  <c:v>94.766000000000005</c:v>
                </c:pt>
                <c:pt idx="843">
                  <c:v>94.875</c:v>
                </c:pt>
                <c:pt idx="844">
                  <c:v>94.984999999999999</c:v>
                </c:pt>
                <c:pt idx="845">
                  <c:v>95.093999999999994</c:v>
                </c:pt>
                <c:pt idx="846">
                  <c:v>95.218999999999994</c:v>
                </c:pt>
                <c:pt idx="847">
                  <c:v>95.328999999999994</c:v>
                </c:pt>
                <c:pt idx="848">
                  <c:v>95.438000000000002</c:v>
                </c:pt>
                <c:pt idx="849">
                  <c:v>95.546999999999997</c:v>
                </c:pt>
                <c:pt idx="850">
                  <c:v>95.656999999999996</c:v>
                </c:pt>
                <c:pt idx="851">
                  <c:v>95.766000000000005</c:v>
                </c:pt>
                <c:pt idx="852">
                  <c:v>95.891000000000005</c:v>
                </c:pt>
                <c:pt idx="853">
                  <c:v>96</c:v>
                </c:pt>
                <c:pt idx="854">
                  <c:v>96.11</c:v>
                </c:pt>
                <c:pt idx="855">
                  <c:v>96.218999999999994</c:v>
                </c:pt>
                <c:pt idx="856">
                  <c:v>96.328999999999994</c:v>
                </c:pt>
                <c:pt idx="857">
                  <c:v>96.453999999999994</c:v>
                </c:pt>
                <c:pt idx="858">
                  <c:v>96.563000000000002</c:v>
                </c:pt>
                <c:pt idx="859">
                  <c:v>96.671999999999997</c:v>
                </c:pt>
                <c:pt idx="860">
                  <c:v>96.781999999999996</c:v>
                </c:pt>
                <c:pt idx="861">
                  <c:v>96.891000000000005</c:v>
                </c:pt>
                <c:pt idx="862">
                  <c:v>97</c:v>
                </c:pt>
                <c:pt idx="863">
                  <c:v>97.11</c:v>
                </c:pt>
                <c:pt idx="864">
                  <c:v>97.234999999999999</c:v>
                </c:pt>
                <c:pt idx="865">
                  <c:v>97.343999999999994</c:v>
                </c:pt>
                <c:pt idx="866">
                  <c:v>97.453999999999994</c:v>
                </c:pt>
                <c:pt idx="867">
                  <c:v>97.563000000000002</c:v>
                </c:pt>
                <c:pt idx="868">
                  <c:v>97.671999999999997</c:v>
                </c:pt>
                <c:pt idx="869">
                  <c:v>97.781999999999996</c:v>
                </c:pt>
                <c:pt idx="870">
                  <c:v>97.906999999999996</c:v>
                </c:pt>
                <c:pt idx="871">
                  <c:v>98.016000000000005</c:v>
                </c:pt>
                <c:pt idx="872">
                  <c:v>98.125</c:v>
                </c:pt>
                <c:pt idx="873">
                  <c:v>98.234999999999999</c:v>
                </c:pt>
                <c:pt idx="874">
                  <c:v>98.343999999999994</c:v>
                </c:pt>
                <c:pt idx="875">
                  <c:v>98.453999999999994</c:v>
                </c:pt>
                <c:pt idx="876">
                  <c:v>98.578999999999994</c:v>
                </c:pt>
                <c:pt idx="877">
                  <c:v>98.688000000000002</c:v>
                </c:pt>
                <c:pt idx="878">
                  <c:v>98.796999999999997</c:v>
                </c:pt>
                <c:pt idx="879">
                  <c:v>98.906999999999996</c:v>
                </c:pt>
                <c:pt idx="880">
                  <c:v>99.016000000000005</c:v>
                </c:pt>
                <c:pt idx="881">
                  <c:v>99.141000000000005</c:v>
                </c:pt>
                <c:pt idx="882">
                  <c:v>99.25</c:v>
                </c:pt>
                <c:pt idx="883">
                  <c:v>99.36</c:v>
                </c:pt>
                <c:pt idx="884">
                  <c:v>99.468999999999994</c:v>
                </c:pt>
                <c:pt idx="885">
                  <c:v>99.578999999999994</c:v>
                </c:pt>
                <c:pt idx="886">
                  <c:v>99.688000000000002</c:v>
                </c:pt>
                <c:pt idx="887">
                  <c:v>99.796999999999997</c:v>
                </c:pt>
                <c:pt idx="888">
                  <c:v>99.921999999999997</c:v>
                </c:pt>
                <c:pt idx="889">
                  <c:v>100.032</c:v>
                </c:pt>
                <c:pt idx="890">
                  <c:v>100.14100000000001</c:v>
                </c:pt>
                <c:pt idx="891">
                  <c:v>100.25</c:v>
                </c:pt>
                <c:pt idx="892">
                  <c:v>100.36</c:v>
                </c:pt>
                <c:pt idx="893">
                  <c:v>100.46899999999999</c:v>
                </c:pt>
                <c:pt idx="894">
                  <c:v>100.57899999999999</c:v>
                </c:pt>
                <c:pt idx="895">
                  <c:v>100.688</c:v>
                </c:pt>
                <c:pt idx="896">
                  <c:v>100.813</c:v>
                </c:pt>
                <c:pt idx="897">
                  <c:v>100.922</c:v>
                </c:pt>
                <c:pt idx="898">
                  <c:v>101.032</c:v>
                </c:pt>
                <c:pt idx="899">
                  <c:v>101.14100000000001</c:v>
                </c:pt>
                <c:pt idx="900">
                  <c:v>101.25</c:v>
                </c:pt>
                <c:pt idx="901">
                  <c:v>101.375</c:v>
                </c:pt>
                <c:pt idx="902">
                  <c:v>101.485</c:v>
                </c:pt>
                <c:pt idx="903">
                  <c:v>101.59399999999999</c:v>
                </c:pt>
                <c:pt idx="904">
                  <c:v>101.70399999999999</c:v>
                </c:pt>
                <c:pt idx="905">
                  <c:v>101.813</c:v>
                </c:pt>
                <c:pt idx="906">
                  <c:v>101.922</c:v>
                </c:pt>
                <c:pt idx="907">
                  <c:v>102.032</c:v>
                </c:pt>
                <c:pt idx="908">
                  <c:v>102.14100000000001</c:v>
                </c:pt>
                <c:pt idx="909">
                  <c:v>102.26600000000001</c:v>
                </c:pt>
                <c:pt idx="910">
                  <c:v>102.375</c:v>
                </c:pt>
                <c:pt idx="911">
                  <c:v>102.485</c:v>
                </c:pt>
                <c:pt idx="912">
                  <c:v>102.59399999999999</c:v>
                </c:pt>
                <c:pt idx="913">
                  <c:v>102.70399999999999</c:v>
                </c:pt>
                <c:pt idx="914">
                  <c:v>102.813</c:v>
                </c:pt>
                <c:pt idx="915">
                  <c:v>102.922</c:v>
                </c:pt>
                <c:pt idx="916">
                  <c:v>103.047</c:v>
                </c:pt>
                <c:pt idx="917">
                  <c:v>103.157</c:v>
                </c:pt>
                <c:pt idx="918">
                  <c:v>103.26600000000001</c:v>
                </c:pt>
                <c:pt idx="919">
                  <c:v>103.375</c:v>
                </c:pt>
                <c:pt idx="920">
                  <c:v>103.485</c:v>
                </c:pt>
                <c:pt idx="921">
                  <c:v>103.61</c:v>
                </c:pt>
                <c:pt idx="922">
                  <c:v>103.71899999999999</c:v>
                </c:pt>
                <c:pt idx="923">
                  <c:v>103.82899999999999</c:v>
                </c:pt>
                <c:pt idx="924">
                  <c:v>103.938</c:v>
                </c:pt>
                <c:pt idx="925">
                  <c:v>104.047</c:v>
                </c:pt>
                <c:pt idx="926">
                  <c:v>104.157</c:v>
                </c:pt>
                <c:pt idx="927">
                  <c:v>104.26600000000001</c:v>
                </c:pt>
                <c:pt idx="928">
                  <c:v>104.39100000000001</c:v>
                </c:pt>
                <c:pt idx="929">
                  <c:v>104.5</c:v>
                </c:pt>
                <c:pt idx="930">
                  <c:v>104.61</c:v>
                </c:pt>
                <c:pt idx="931">
                  <c:v>104.71899999999999</c:v>
                </c:pt>
                <c:pt idx="932">
                  <c:v>104.82899999999999</c:v>
                </c:pt>
                <c:pt idx="933">
                  <c:v>104.938</c:v>
                </c:pt>
                <c:pt idx="934">
                  <c:v>105.047</c:v>
                </c:pt>
                <c:pt idx="935">
                  <c:v>105.172</c:v>
                </c:pt>
                <c:pt idx="936">
                  <c:v>105.282</c:v>
                </c:pt>
                <c:pt idx="937">
                  <c:v>105.39100000000001</c:v>
                </c:pt>
                <c:pt idx="938">
                  <c:v>105.5</c:v>
                </c:pt>
                <c:pt idx="939">
                  <c:v>105.61</c:v>
                </c:pt>
                <c:pt idx="940">
                  <c:v>105.71899999999999</c:v>
                </c:pt>
                <c:pt idx="941">
                  <c:v>105.82899999999999</c:v>
                </c:pt>
                <c:pt idx="942">
                  <c:v>105.938</c:v>
                </c:pt>
                <c:pt idx="943">
                  <c:v>106.063</c:v>
                </c:pt>
                <c:pt idx="944">
                  <c:v>106.172</c:v>
                </c:pt>
                <c:pt idx="945">
                  <c:v>106.282</c:v>
                </c:pt>
                <c:pt idx="946">
                  <c:v>106.39100000000001</c:v>
                </c:pt>
                <c:pt idx="947">
                  <c:v>106.5</c:v>
                </c:pt>
                <c:pt idx="948">
                  <c:v>106.61</c:v>
                </c:pt>
                <c:pt idx="949">
                  <c:v>106.735</c:v>
                </c:pt>
                <c:pt idx="950">
                  <c:v>106.84399999999999</c:v>
                </c:pt>
                <c:pt idx="951">
                  <c:v>106.95399999999999</c:v>
                </c:pt>
                <c:pt idx="952">
                  <c:v>107.063</c:v>
                </c:pt>
                <c:pt idx="953">
                  <c:v>107.172</c:v>
                </c:pt>
                <c:pt idx="954">
                  <c:v>107.282</c:v>
                </c:pt>
                <c:pt idx="955">
                  <c:v>107.39100000000001</c:v>
                </c:pt>
                <c:pt idx="956">
                  <c:v>107.51600000000001</c:v>
                </c:pt>
                <c:pt idx="957">
                  <c:v>107.625</c:v>
                </c:pt>
                <c:pt idx="958">
                  <c:v>107.735</c:v>
                </c:pt>
                <c:pt idx="959">
                  <c:v>107.84399999999999</c:v>
                </c:pt>
                <c:pt idx="960">
                  <c:v>107.95399999999999</c:v>
                </c:pt>
                <c:pt idx="961">
                  <c:v>108.063</c:v>
                </c:pt>
                <c:pt idx="962">
                  <c:v>108.172</c:v>
                </c:pt>
                <c:pt idx="963">
                  <c:v>108.297</c:v>
                </c:pt>
                <c:pt idx="964">
                  <c:v>108.407</c:v>
                </c:pt>
                <c:pt idx="965">
                  <c:v>108.51600000000001</c:v>
                </c:pt>
                <c:pt idx="966">
                  <c:v>108.625</c:v>
                </c:pt>
                <c:pt idx="967">
                  <c:v>108.735</c:v>
                </c:pt>
                <c:pt idx="968">
                  <c:v>108.84399999999999</c:v>
                </c:pt>
                <c:pt idx="969">
                  <c:v>108.95399999999999</c:v>
                </c:pt>
                <c:pt idx="970">
                  <c:v>109.07899999999999</c:v>
                </c:pt>
                <c:pt idx="971">
                  <c:v>109.188</c:v>
                </c:pt>
                <c:pt idx="972">
                  <c:v>109.297</c:v>
                </c:pt>
                <c:pt idx="973">
                  <c:v>109.407</c:v>
                </c:pt>
                <c:pt idx="974">
                  <c:v>109.51600000000001</c:v>
                </c:pt>
                <c:pt idx="975">
                  <c:v>109.625</c:v>
                </c:pt>
                <c:pt idx="976">
                  <c:v>109.735</c:v>
                </c:pt>
                <c:pt idx="977">
                  <c:v>109.86</c:v>
                </c:pt>
                <c:pt idx="978">
                  <c:v>109.96899999999999</c:v>
                </c:pt>
                <c:pt idx="979">
                  <c:v>110.07899999999999</c:v>
                </c:pt>
                <c:pt idx="980">
                  <c:v>110.188</c:v>
                </c:pt>
                <c:pt idx="981">
                  <c:v>110.297</c:v>
                </c:pt>
                <c:pt idx="982">
                  <c:v>110.422</c:v>
                </c:pt>
                <c:pt idx="983">
                  <c:v>110.532</c:v>
                </c:pt>
                <c:pt idx="984">
                  <c:v>110.64100000000001</c:v>
                </c:pt>
                <c:pt idx="985">
                  <c:v>110.75</c:v>
                </c:pt>
                <c:pt idx="986">
                  <c:v>110.875</c:v>
                </c:pt>
                <c:pt idx="987">
                  <c:v>110.985</c:v>
                </c:pt>
                <c:pt idx="988">
                  <c:v>111.09399999999999</c:v>
                </c:pt>
                <c:pt idx="989">
                  <c:v>111.20399999999999</c:v>
                </c:pt>
                <c:pt idx="990">
                  <c:v>111.313</c:v>
                </c:pt>
                <c:pt idx="991">
                  <c:v>111.438</c:v>
                </c:pt>
                <c:pt idx="992">
                  <c:v>111.547</c:v>
                </c:pt>
                <c:pt idx="993">
                  <c:v>111.657</c:v>
                </c:pt>
                <c:pt idx="994">
                  <c:v>111.76600000000001</c:v>
                </c:pt>
                <c:pt idx="995">
                  <c:v>111.875</c:v>
                </c:pt>
                <c:pt idx="996">
                  <c:v>111.985</c:v>
                </c:pt>
                <c:pt idx="997">
                  <c:v>112.09399999999999</c:v>
                </c:pt>
                <c:pt idx="998">
                  <c:v>112.21899999999999</c:v>
                </c:pt>
                <c:pt idx="999">
                  <c:v>112.32899999999999</c:v>
                </c:pt>
                <c:pt idx="1000">
                  <c:v>112.438</c:v>
                </c:pt>
                <c:pt idx="1001">
                  <c:v>112.547</c:v>
                </c:pt>
                <c:pt idx="1002">
                  <c:v>112.672</c:v>
                </c:pt>
                <c:pt idx="1003">
                  <c:v>112.782</c:v>
                </c:pt>
                <c:pt idx="1004">
                  <c:v>112.89100000000001</c:v>
                </c:pt>
                <c:pt idx="1005">
                  <c:v>113</c:v>
                </c:pt>
                <c:pt idx="1006">
                  <c:v>113.11</c:v>
                </c:pt>
                <c:pt idx="1007">
                  <c:v>113.21899999999999</c:v>
                </c:pt>
                <c:pt idx="1008">
                  <c:v>113.34399999999999</c:v>
                </c:pt>
                <c:pt idx="1009">
                  <c:v>113.45399999999999</c:v>
                </c:pt>
                <c:pt idx="1010">
                  <c:v>113.563</c:v>
                </c:pt>
                <c:pt idx="1011">
                  <c:v>113.672</c:v>
                </c:pt>
                <c:pt idx="1012">
                  <c:v>113.782</c:v>
                </c:pt>
                <c:pt idx="1013">
                  <c:v>113.89100000000001</c:v>
                </c:pt>
                <c:pt idx="1014">
                  <c:v>114.01600000000001</c:v>
                </c:pt>
                <c:pt idx="1015">
                  <c:v>114.125</c:v>
                </c:pt>
                <c:pt idx="1016">
                  <c:v>114.235</c:v>
                </c:pt>
                <c:pt idx="1017">
                  <c:v>114.34399999999999</c:v>
                </c:pt>
                <c:pt idx="1018">
                  <c:v>114.45399999999999</c:v>
                </c:pt>
                <c:pt idx="1019">
                  <c:v>114.563</c:v>
                </c:pt>
                <c:pt idx="1020">
                  <c:v>114.672</c:v>
                </c:pt>
                <c:pt idx="1021">
                  <c:v>114.782</c:v>
                </c:pt>
                <c:pt idx="1022">
                  <c:v>114.907</c:v>
                </c:pt>
                <c:pt idx="1023">
                  <c:v>115.01600000000001</c:v>
                </c:pt>
                <c:pt idx="1024">
                  <c:v>115.125</c:v>
                </c:pt>
                <c:pt idx="1025">
                  <c:v>115.235</c:v>
                </c:pt>
                <c:pt idx="1026">
                  <c:v>115.34399999999999</c:v>
                </c:pt>
                <c:pt idx="1027">
                  <c:v>115.46899999999999</c:v>
                </c:pt>
                <c:pt idx="1028">
                  <c:v>115.57899999999999</c:v>
                </c:pt>
                <c:pt idx="1029">
                  <c:v>115.688</c:v>
                </c:pt>
                <c:pt idx="1030">
                  <c:v>115.797</c:v>
                </c:pt>
                <c:pt idx="1031">
                  <c:v>115.922</c:v>
                </c:pt>
                <c:pt idx="1032">
                  <c:v>116.032</c:v>
                </c:pt>
                <c:pt idx="1033">
                  <c:v>116.14100000000001</c:v>
                </c:pt>
                <c:pt idx="1034">
                  <c:v>116.25</c:v>
                </c:pt>
                <c:pt idx="1035">
                  <c:v>116.36</c:v>
                </c:pt>
                <c:pt idx="1036">
                  <c:v>116.485</c:v>
                </c:pt>
                <c:pt idx="1037">
                  <c:v>116.59399999999999</c:v>
                </c:pt>
                <c:pt idx="1038">
                  <c:v>116.70399999999999</c:v>
                </c:pt>
                <c:pt idx="1039">
                  <c:v>116.813</c:v>
                </c:pt>
                <c:pt idx="1040">
                  <c:v>116.922</c:v>
                </c:pt>
                <c:pt idx="1041">
                  <c:v>117.032</c:v>
                </c:pt>
                <c:pt idx="1042">
                  <c:v>117.157</c:v>
                </c:pt>
                <c:pt idx="1043">
                  <c:v>117.26600000000001</c:v>
                </c:pt>
                <c:pt idx="1044">
                  <c:v>117.375</c:v>
                </c:pt>
                <c:pt idx="1045">
                  <c:v>117.485</c:v>
                </c:pt>
                <c:pt idx="1046">
                  <c:v>117.59399999999999</c:v>
                </c:pt>
                <c:pt idx="1047">
                  <c:v>117.70399999999999</c:v>
                </c:pt>
                <c:pt idx="1048">
                  <c:v>117.813</c:v>
                </c:pt>
                <c:pt idx="1049">
                  <c:v>117.938</c:v>
                </c:pt>
                <c:pt idx="1050">
                  <c:v>118.047</c:v>
                </c:pt>
                <c:pt idx="1051">
                  <c:v>118.157</c:v>
                </c:pt>
                <c:pt idx="1052">
                  <c:v>118.26600000000001</c:v>
                </c:pt>
                <c:pt idx="1053">
                  <c:v>118.375</c:v>
                </c:pt>
                <c:pt idx="1054">
                  <c:v>118.485</c:v>
                </c:pt>
                <c:pt idx="1055">
                  <c:v>118.61</c:v>
                </c:pt>
                <c:pt idx="1056">
                  <c:v>118.71899999999999</c:v>
                </c:pt>
                <c:pt idx="1057">
                  <c:v>118.82899999999999</c:v>
                </c:pt>
                <c:pt idx="1058">
                  <c:v>118.938</c:v>
                </c:pt>
                <c:pt idx="1059">
                  <c:v>119.047</c:v>
                </c:pt>
                <c:pt idx="1060">
                  <c:v>119.172</c:v>
                </c:pt>
                <c:pt idx="1061">
                  <c:v>119.282</c:v>
                </c:pt>
                <c:pt idx="1062">
                  <c:v>119.39100000000001</c:v>
                </c:pt>
                <c:pt idx="1063">
                  <c:v>119.5</c:v>
                </c:pt>
                <c:pt idx="1064">
                  <c:v>119.61</c:v>
                </c:pt>
                <c:pt idx="1065">
                  <c:v>119.71899999999999</c:v>
                </c:pt>
                <c:pt idx="1066">
                  <c:v>119.82899999999999</c:v>
                </c:pt>
                <c:pt idx="1067">
                  <c:v>119.95399999999999</c:v>
                </c:pt>
                <c:pt idx="1068">
                  <c:v>120.063</c:v>
                </c:pt>
                <c:pt idx="1069">
                  <c:v>120.172</c:v>
                </c:pt>
                <c:pt idx="1070">
                  <c:v>120.282</c:v>
                </c:pt>
                <c:pt idx="1071">
                  <c:v>120.39100000000001</c:v>
                </c:pt>
                <c:pt idx="1072">
                  <c:v>120.5</c:v>
                </c:pt>
                <c:pt idx="1073">
                  <c:v>120.61</c:v>
                </c:pt>
                <c:pt idx="1074">
                  <c:v>120.735</c:v>
                </c:pt>
                <c:pt idx="1075">
                  <c:v>120.84399999999999</c:v>
                </c:pt>
                <c:pt idx="1076">
                  <c:v>120.95399999999999</c:v>
                </c:pt>
                <c:pt idx="1077">
                  <c:v>121.063</c:v>
                </c:pt>
                <c:pt idx="1078">
                  <c:v>121.172</c:v>
                </c:pt>
                <c:pt idx="1079">
                  <c:v>121.282</c:v>
                </c:pt>
                <c:pt idx="1080">
                  <c:v>121.39100000000001</c:v>
                </c:pt>
                <c:pt idx="1081">
                  <c:v>121.51600000000001</c:v>
                </c:pt>
                <c:pt idx="1082">
                  <c:v>121.625</c:v>
                </c:pt>
                <c:pt idx="1083">
                  <c:v>121.735</c:v>
                </c:pt>
                <c:pt idx="1084">
                  <c:v>121.84399999999999</c:v>
                </c:pt>
                <c:pt idx="1085">
                  <c:v>121.95399999999999</c:v>
                </c:pt>
                <c:pt idx="1086">
                  <c:v>122.063</c:v>
                </c:pt>
                <c:pt idx="1087">
                  <c:v>122.172</c:v>
                </c:pt>
                <c:pt idx="1088">
                  <c:v>122.282</c:v>
                </c:pt>
                <c:pt idx="1089">
                  <c:v>122.407</c:v>
                </c:pt>
                <c:pt idx="1090">
                  <c:v>122.51600000000001</c:v>
                </c:pt>
                <c:pt idx="1091">
                  <c:v>122.625</c:v>
                </c:pt>
                <c:pt idx="1092">
                  <c:v>122.735</c:v>
                </c:pt>
                <c:pt idx="1093">
                  <c:v>122.84399999999999</c:v>
                </c:pt>
                <c:pt idx="1094">
                  <c:v>122.95399999999999</c:v>
                </c:pt>
                <c:pt idx="1095">
                  <c:v>123.063</c:v>
                </c:pt>
                <c:pt idx="1096">
                  <c:v>123.172</c:v>
                </c:pt>
                <c:pt idx="1097">
                  <c:v>123.297</c:v>
                </c:pt>
                <c:pt idx="1098">
                  <c:v>123.407</c:v>
                </c:pt>
                <c:pt idx="1099">
                  <c:v>123.51600000000001</c:v>
                </c:pt>
                <c:pt idx="1100">
                  <c:v>123.625</c:v>
                </c:pt>
                <c:pt idx="1101">
                  <c:v>123.735</c:v>
                </c:pt>
                <c:pt idx="1102">
                  <c:v>123.84399999999999</c:v>
                </c:pt>
                <c:pt idx="1103">
                  <c:v>123.95399999999999</c:v>
                </c:pt>
                <c:pt idx="1104">
                  <c:v>124.07899999999999</c:v>
                </c:pt>
                <c:pt idx="1105">
                  <c:v>124.188</c:v>
                </c:pt>
                <c:pt idx="1106">
                  <c:v>124.297</c:v>
                </c:pt>
                <c:pt idx="1107">
                  <c:v>124.407</c:v>
                </c:pt>
                <c:pt idx="1108">
                  <c:v>124.51600000000001</c:v>
                </c:pt>
                <c:pt idx="1109">
                  <c:v>124.625</c:v>
                </c:pt>
                <c:pt idx="1110">
                  <c:v>124.735</c:v>
                </c:pt>
                <c:pt idx="1111">
                  <c:v>124.86</c:v>
                </c:pt>
                <c:pt idx="1112">
                  <c:v>124.96899999999999</c:v>
                </c:pt>
                <c:pt idx="1113">
                  <c:v>125.07899999999999</c:v>
                </c:pt>
                <c:pt idx="1114">
                  <c:v>125.188</c:v>
                </c:pt>
                <c:pt idx="1115">
                  <c:v>125.297</c:v>
                </c:pt>
                <c:pt idx="1116">
                  <c:v>125.407</c:v>
                </c:pt>
                <c:pt idx="1117">
                  <c:v>125.51600000000001</c:v>
                </c:pt>
                <c:pt idx="1118">
                  <c:v>125.625</c:v>
                </c:pt>
                <c:pt idx="1119">
                  <c:v>125.75</c:v>
                </c:pt>
                <c:pt idx="1120">
                  <c:v>125.86</c:v>
                </c:pt>
                <c:pt idx="1121">
                  <c:v>125.96899999999999</c:v>
                </c:pt>
                <c:pt idx="1122">
                  <c:v>126.07899999999999</c:v>
                </c:pt>
                <c:pt idx="1123">
                  <c:v>126.20399999999999</c:v>
                </c:pt>
                <c:pt idx="1124">
                  <c:v>126.313</c:v>
                </c:pt>
                <c:pt idx="1125">
                  <c:v>126.422</c:v>
                </c:pt>
                <c:pt idx="1126">
                  <c:v>126.532</c:v>
                </c:pt>
                <c:pt idx="1127">
                  <c:v>126.64100000000001</c:v>
                </c:pt>
                <c:pt idx="1128">
                  <c:v>126.75</c:v>
                </c:pt>
                <c:pt idx="1129">
                  <c:v>126.86</c:v>
                </c:pt>
                <c:pt idx="1130">
                  <c:v>126.96899999999999</c:v>
                </c:pt>
                <c:pt idx="1131">
                  <c:v>127.09399999999999</c:v>
                </c:pt>
                <c:pt idx="1132">
                  <c:v>127.20399999999999</c:v>
                </c:pt>
                <c:pt idx="1133">
                  <c:v>127.313</c:v>
                </c:pt>
                <c:pt idx="1134">
                  <c:v>127.422</c:v>
                </c:pt>
                <c:pt idx="1135">
                  <c:v>127.547</c:v>
                </c:pt>
                <c:pt idx="1136">
                  <c:v>127.657</c:v>
                </c:pt>
                <c:pt idx="1137">
                  <c:v>127.76600000000001</c:v>
                </c:pt>
                <c:pt idx="1138">
                  <c:v>127.875</c:v>
                </c:pt>
                <c:pt idx="1139">
                  <c:v>127.985</c:v>
                </c:pt>
                <c:pt idx="1140">
                  <c:v>128.11000000000001</c:v>
                </c:pt>
                <c:pt idx="1141">
                  <c:v>128.21899999999999</c:v>
                </c:pt>
                <c:pt idx="1142">
                  <c:v>128.32900000000001</c:v>
                </c:pt>
                <c:pt idx="1143">
                  <c:v>128.43799999999999</c:v>
                </c:pt>
                <c:pt idx="1144">
                  <c:v>128.547</c:v>
                </c:pt>
                <c:pt idx="1145">
                  <c:v>128.65700000000001</c:v>
                </c:pt>
                <c:pt idx="1146">
                  <c:v>128.78200000000001</c:v>
                </c:pt>
                <c:pt idx="1147">
                  <c:v>128.89099999999999</c:v>
                </c:pt>
                <c:pt idx="1148">
                  <c:v>129</c:v>
                </c:pt>
                <c:pt idx="1149">
                  <c:v>129.11000000000001</c:v>
                </c:pt>
                <c:pt idx="1150">
                  <c:v>129.21899999999999</c:v>
                </c:pt>
                <c:pt idx="1151">
                  <c:v>129.32900000000001</c:v>
                </c:pt>
                <c:pt idx="1152">
                  <c:v>129.43799999999999</c:v>
                </c:pt>
                <c:pt idx="1153">
                  <c:v>129.56299999999999</c:v>
                </c:pt>
                <c:pt idx="1154">
                  <c:v>129.672</c:v>
                </c:pt>
                <c:pt idx="1155">
                  <c:v>129.78200000000001</c:v>
                </c:pt>
                <c:pt idx="1156">
                  <c:v>129.89099999999999</c:v>
                </c:pt>
                <c:pt idx="1157">
                  <c:v>130</c:v>
                </c:pt>
                <c:pt idx="1158">
                  <c:v>130.11000000000001</c:v>
                </c:pt>
                <c:pt idx="1159">
                  <c:v>130.23500000000001</c:v>
                </c:pt>
                <c:pt idx="1160">
                  <c:v>130.34399999999999</c:v>
                </c:pt>
                <c:pt idx="1161">
                  <c:v>130.45400000000001</c:v>
                </c:pt>
                <c:pt idx="1162">
                  <c:v>130.56299999999999</c:v>
                </c:pt>
                <c:pt idx="1163">
                  <c:v>130.68799999999999</c:v>
                </c:pt>
                <c:pt idx="1164">
                  <c:v>130.797</c:v>
                </c:pt>
                <c:pt idx="1165">
                  <c:v>130.90700000000001</c:v>
                </c:pt>
                <c:pt idx="1166">
                  <c:v>131.01599999999999</c:v>
                </c:pt>
                <c:pt idx="1167">
                  <c:v>131.125</c:v>
                </c:pt>
                <c:pt idx="1168">
                  <c:v>131.23500000000001</c:v>
                </c:pt>
                <c:pt idx="1169">
                  <c:v>131.34399999999999</c:v>
                </c:pt>
                <c:pt idx="1170">
                  <c:v>131.46899999999999</c:v>
                </c:pt>
                <c:pt idx="1171">
                  <c:v>131.57900000000001</c:v>
                </c:pt>
                <c:pt idx="1172">
                  <c:v>131.68799999999999</c:v>
                </c:pt>
                <c:pt idx="1173">
                  <c:v>131.797</c:v>
                </c:pt>
                <c:pt idx="1174">
                  <c:v>131.90700000000001</c:v>
                </c:pt>
                <c:pt idx="1175">
                  <c:v>132.01599999999999</c:v>
                </c:pt>
                <c:pt idx="1176">
                  <c:v>132.14099999999999</c:v>
                </c:pt>
                <c:pt idx="1177">
                  <c:v>132.25</c:v>
                </c:pt>
                <c:pt idx="1178">
                  <c:v>132.36000000000001</c:v>
                </c:pt>
                <c:pt idx="1179">
                  <c:v>132.46899999999999</c:v>
                </c:pt>
                <c:pt idx="1180">
                  <c:v>132.57900000000001</c:v>
                </c:pt>
                <c:pt idx="1181">
                  <c:v>132.68799999999999</c:v>
                </c:pt>
                <c:pt idx="1182">
                  <c:v>132.797</c:v>
                </c:pt>
                <c:pt idx="1183">
                  <c:v>132.922</c:v>
                </c:pt>
                <c:pt idx="1184">
                  <c:v>133.03200000000001</c:v>
                </c:pt>
                <c:pt idx="1185">
                  <c:v>133.14099999999999</c:v>
                </c:pt>
                <c:pt idx="1186">
                  <c:v>133.25</c:v>
                </c:pt>
                <c:pt idx="1187">
                  <c:v>133.36000000000001</c:v>
                </c:pt>
                <c:pt idx="1188">
                  <c:v>133.46899999999999</c:v>
                </c:pt>
                <c:pt idx="1189">
                  <c:v>133.57900000000001</c:v>
                </c:pt>
                <c:pt idx="1190">
                  <c:v>133.68799999999999</c:v>
                </c:pt>
                <c:pt idx="1191">
                  <c:v>133.81299999999999</c:v>
                </c:pt>
                <c:pt idx="1192">
                  <c:v>133.922</c:v>
                </c:pt>
                <c:pt idx="1193">
                  <c:v>134.03200000000001</c:v>
                </c:pt>
                <c:pt idx="1194">
                  <c:v>134.14099999999999</c:v>
                </c:pt>
                <c:pt idx="1195">
                  <c:v>134.25</c:v>
                </c:pt>
                <c:pt idx="1196">
                  <c:v>134.36000000000001</c:v>
                </c:pt>
                <c:pt idx="1197">
                  <c:v>134.48500000000001</c:v>
                </c:pt>
                <c:pt idx="1198">
                  <c:v>134.59399999999999</c:v>
                </c:pt>
                <c:pt idx="1199">
                  <c:v>134.70400000000001</c:v>
                </c:pt>
                <c:pt idx="1200">
                  <c:v>134.81299999999999</c:v>
                </c:pt>
                <c:pt idx="1201">
                  <c:v>134.922</c:v>
                </c:pt>
                <c:pt idx="1202">
                  <c:v>135.03200000000001</c:v>
                </c:pt>
                <c:pt idx="1203">
                  <c:v>135.15700000000001</c:v>
                </c:pt>
                <c:pt idx="1204">
                  <c:v>135.26599999999999</c:v>
                </c:pt>
                <c:pt idx="1205">
                  <c:v>135.375</c:v>
                </c:pt>
                <c:pt idx="1206">
                  <c:v>135.48500000000001</c:v>
                </c:pt>
                <c:pt idx="1207">
                  <c:v>135.61000000000001</c:v>
                </c:pt>
                <c:pt idx="1208">
                  <c:v>135.71899999999999</c:v>
                </c:pt>
                <c:pt idx="1209">
                  <c:v>135.82900000000001</c:v>
                </c:pt>
                <c:pt idx="1210">
                  <c:v>135.93799999999999</c:v>
                </c:pt>
                <c:pt idx="1211">
                  <c:v>136.047</c:v>
                </c:pt>
                <c:pt idx="1212">
                  <c:v>136.15700000000001</c:v>
                </c:pt>
                <c:pt idx="1213">
                  <c:v>136.26599999999999</c:v>
                </c:pt>
                <c:pt idx="1214">
                  <c:v>136.39099999999999</c:v>
                </c:pt>
                <c:pt idx="1215">
                  <c:v>136.5</c:v>
                </c:pt>
                <c:pt idx="1216">
                  <c:v>136.61000000000001</c:v>
                </c:pt>
                <c:pt idx="1217">
                  <c:v>136.71899999999999</c:v>
                </c:pt>
                <c:pt idx="1218">
                  <c:v>136.82900000000001</c:v>
                </c:pt>
                <c:pt idx="1219">
                  <c:v>136.93799999999999</c:v>
                </c:pt>
                <c:pt idx="1220">
                  <c:v>137.047</c:v>
                </c:pt>
                <c:pt idx="1221">
                  <c:v>137.172</c:v>
                </c:pt>
                <c:pt idx="1222">
                  <c:v>137.28200000000001</c:v>
                </c:pt>
                <c:pt idx="1223">
                  <c:v>137.39099999999999</c:v>
                </c:pt>
                <c:pt idx="1224">
                  <c:v>137.5</c:v>
                </c:pt>
                <c:pt idx="1225">
                  <c:v>137.61000000000001</c:v>
                </c:pt>
                <c:pt idx="1226">
                  <c:v>137.71899999999999</c:v>
                </c:pt>
                <c:pt idx="1227">
                  <c:v>137.84399999999999</c:v>
                </c:pt>
                <c:pt idx="1228">
                  <c:v>137.95400000000001</c:v>
                </c:pt>
                <c:pt idx="1229">
                  <c:v>138.06299999999999</c:v>
                </c:pt>
                <c:pt idx="1230">
                  <c:v>138.172</c:v>
                </c:pt>
                <c:pt idx="1231">
                  <c:v>138.28200000000001</c:v>
                </c:pt>
                <c:pt idx="1232">
                  <c:v>138.40700000000001</c:v>
                </c:pt>
                <c:pt idx="1233">
                  <c:v>138.51599999999999</c:v>
                </c:pt>
                <c:pt idx="1234">
                  <c:v>138.625</c:v>
                </c:pt>
                <c:pt idx="1235">
                  <c:v>138.73500000000001</c:v>
                </c:pt>
                <c:pt idx="1236">
                  <c:v>138.84399999999999</c:v>
                </c:pt>
                <c:pt idx="1237">
                  <c:v>138.95400000000001</c:v>
                </c:pt>
                <c:pt idx="1238">
                  <c:v>139.06299999999999</c:v>
                </c:pt>
                <c:pt idx="1239">
                  <c:v>139.18799999999999</c:v>
                </c:pt>
                <c:pt idx="1240">
                  <c:v>139.297</c:v>
                </c:pt>
                <c:pt idx="1241">
                  <c:v>139.40700000000001</c:v>
                </c:pt>
                <c:pt idx="1242">
                  <c:v>139.51599999999999</c:v>
                </c:pt>
                <c:pt idx="1243">
                  <c:v>139.625</c:v>
                </c:pt>
                <c:pt idx="1244">
                  <c:v>139.73500000000001</c:v>
                </c:pt>
                <c:pt idx="1245">
                  <c:v>139.84399999999999</c:v>
                </c:pt>
                <c:pt idx="1246">
                  <c:v>139.96899999999999</c:v>
                </c:pt>
                <c:pt idx="1247">
                  <c:v>140.07900000000001</c:v>
                </c:pt>
                <c:pt idx="1248">
                  <c:v>140.18799999999999</c:v>
                </c:pt>
                <c:pt idx="1249">
                  <c:v>140.297</c:v>
                </c:pt>
                <c:pt idx="1250">
                  <c:v>140.40700000000001</c:v>
                </c:pt>
                <c:pt idx="1251">
                  <c:v>140.51599999999999</c:v>
                </c:pt>
                <c:pt idx="1252">
                  <c:v>140.64099999999999</c:v>
                </c:pt>
                <c:pt idx="1253">
                  <c:v>140.75</c:v>
                </c:pt>
                <c:pt idx="1254">
                  <c:v>140.86000000000001</c:v>
                </c:pt>
                <c:pt idx="1255">
                  <c:v>140.96899999999999</c:v>
                </c:pt>
                <c:pt idx="1256">
                  <c:v>141.07900000000001</c:v>
                </c:pt>
                <c:pt idx="1257">
                  <c:v>141.20400000000001</c:v>
                </c:pt>
                <c:pt idx="1258">
                  <c:v>141.31299999999999</c:v>
                </c:pt>
                <c:pt idx="1259">
                  <c:v>141.422</c:v>
                </c:pt>
                <c:pt idx="1260">
                  <c:v>141.53200000000001</c:v>
                </c:pt>
                <c:pt idx="1261">
                  <c:v>141.64099999999999</c:v>
                </c:pt>
                <c:pt idx="1262">
                  <c:v>141.76599999999999</c:v>
                </c:pt>
                <c:pt idx="1263">
                  <c:v>141.875</c:v>
                </c:pt>
                <c:pt idx="1264">
                  <c:v>141.98500000000001</c:v>
                </c:pt>
                <c:pt idx="1265">
                  <c:v>142.09399999999999</c:v>
                </c:pt>
                <c:pt idx="1266">
                  <c:v>142.20400000000001</c:v>
                </c:pt>
                <c:pt idx="1267">
                  <c:v>142.31299999999999</c:v>
                </c:pt>
                <c:pt idx="1268">
                  <c:v>142.43799999999999</c:v>
                </c:pt>
                <c:pt idx="1269">
                  <c:v>142.547</c:v>
                </c:pt>
                <c:pt idx="1270">
                  <c:v>142.65700000000001</c:v>
                </c:pt>
                <c:pt idx="1271">
                  <c:v>142.76599999999999</c:v>
                </c:pt>
                <c:pt idx="1272">
                  <c:v>142.875</c:v>
                </c:pt>
                <c:pt idx="1273">
                  <c:v>142.98500000000001</c:v>
                </c:pt>
                <c:pt idx="1274">
                  <c:v>143.11000000000001</c:v>
                </c:pt>
                <c:pt idx="1275">
                  <c:v>143.21899999999999</c:v>
                </c:pt>
                <c:pt idx="1276">
                  <c:v>143.32900000000001</c:v>
                </c:pt>
                <c:pt idx="1277">
                  <c:v>143.43799999999999</c:v>
                </c:pt>
                <c:pt idx="1278">
                  <c:v>143.547</c:v>
                </c:pt>
                <c:pt idx="1279">
                  <c:v>143.65700000000001</c:v>
                </c:pt>
                <c:pt idx="1280">
                  <c:v>143.76599999999999</c:v>
                </c:pt>
                <c:pt idx="1281">
                  <c:v>143.89099999999999</c:v>
                </c:pt>
                <c:pt idx="1282">
                  <c:v>144</c:v>
                </c:pt>
                <c:pt idx="1283">
                  <c:v>144.11000000000001</c:v>
                </c:pt>
                <c:pt idx="1284">
                  <c:v>144.21899999999999</c:v>
                </c:pt>
                <c:pt idx="1285">
                  <c:v>144.32900000000001</c:v>
                </c:pt>
                <c:pt idx="1286">
                  <c:v>144.43799999999999</c:v>
                </c:pt>
                <c:pt idx="1287">
                  <c:v>144.56299999999999</c:v>
                </c:pt>
                <c:pt idx="1288">
                  <c:v>144.672</c:v>
                </c:pt>
                <c:pt idx="1289">
                  <c:v>144.78200000000001</c:v>
                </c:pt>
                <c:pt idx="1290">
                  <c:v>144.89099999999999</c:v>
                </c:pt>
                <c:pt idx="1291">
                  <c:v>145</c:v>
                </c:pt>
                <c:pt idx="1292">
                  <c:v>145.11000000000001</c:v>
                </c:pt>
                <c:pt idx="1293">
                  <c:v>145.21899999999999</c:v>
                </c:pt>
                <c:pt idx="1294">
                  <c:v>145.32900000000001</c:v>
                </c:pt>
                <c:pt idx="1295">
                  <c:v>145.45400000000001</c:v>
                </c:pt>
                <c:pt idx="1296">
                  <c:v>145.56299999999999</c:v>
                </c:pt>
                <c:pt idx="1297">
                  <c:v>145.672</c:v>
                </c:pt>
                <c:pt idx="1298">
                  <c:v>145.78200000000001</c:v>
                </c:pt>
                <c:pt idx="1299">
                  <c:v>145.89099999999999</c:v>
                </c:pt>
                <c:pt idx="1300">
                  <c:v>146.01599999999999</c:v>
                </c:pt>
                <c:pt idx="1301">
                  <c:v>146.125</c:v>
                </c:pt>
                <c:pt idx="1302">
                  <c:v>146.23500000000001</c:v>
                </c:pt>
                <c:pt idx="1303">
                  <c:v>146.34399999999999</c:v>
                </c:pt>
                <c:pt idx="1304">
                  <c:v>146.45400000000001</c:v>
                </c:pt>
                <c:pt idx="1305">
                  <c:v>146.56299999999999</c:v>
                </c:pt>
                <c:pt idx="1306">
                  <c:v>146.68799999999999</c:v>
                </c:pt>
                <c:pt idx="1307">
                  <c:v>146.797</c:v>
                </c:pt>
                <c:pt idx="1308">
                  <c:v>146.90700000000001</c:v>
                </c:pt>
                <c:pt idx="1309">
                  <c:v>147.01599999999999</c:v>
                </c:pt>
                <c:pt idx="1310">
                  <c:v>147.125</c:v>
                </c:pt>
                <c:pt idx="1311">
                  <c:v>147.23500000000001</c:v>
                </c:pt>
                <c:pt idx="1312">
                  <c:v>147.36000000000001</c:v>
                </c:pt>
                <c:pt idx="1313">
                  <c:v>147.46899999999999</c:v>
                </c:pt>
                <c:pt idx="1314">
                  <c:v>147.57900000000001</c:v>
                </c:pt>
                <c:pt idx="1315">
                  <c:v>147.68799999999999</c:v>
                </c:pt>
                <c:pt idx="1316">
                  <c:v>147.797</c:v>
                </c:pt>
                <c:pt idx="1317">
                  <c:v>147.90700000000001</c:v>
                </c:pt>
                <c:pt idx="1318">
                  <c:v>148.01599999999999</c:v>
                </c:pt>
                <c:pt idx="1319">
                  <c:v>148.14099999999999</c:v>
                </c:pt>
                <c:pt idx="1320">
                  <c:v>148.25</c:v>
                </c:pt>
                <c:pt idx="1321">
                  <c:v>148.36000000000001</c:v>
                </c:pt>
                <c:pt idx="1322">
                  <c:v>148.46899999999999</c:v>
                </c:pt>
                <c:pt idx="1323">
                  <c:v>148.57900000000001</c:v>
                </c:pt>
                <c:pt idx="1324">
                  <c:v>148.68799999999999</c:v>
                </c:pt>
                <c:pt idx="1325">
                  <c:v>148.797</c:v>
                </c:pt>
                <c:pt idx="1326">
                  <c:v>148.922</c:v>
                </c:pt>
                <c:pt idx="1327">
                  <c:v>149.03200000000001</c:v>
                </c:pt>
                <c:pt idx="1328">
                  <c:v>149.14099999999999</c:v>
                </c:pt>
                <c:pt idx="1329">
                  <c:v>149.25</c:v>
                </c:pt>
                <c:pt idx="1330">
                  <c:v>149.36000000000001</c:v>
                </c:pt>
                <c:pt idx="1331">
                  <c:v>149.46899999999999</c:v>
                </c:pt>
                <c:pt idx="1332">
                  <c:v>149.59399999999999</c:v>
                </c:pt>
                <c:pt idx="1333">
                  <c:v>149.70400000000001</c:v>
                </c:pt>
                <c:pt idx="1334">
                  <c:v>149.81299999999999</c:v>
                </c:pt>
                <c:pt idx="1335">
                  <c:v>149.922</c:v>
                </c:pt>
                <c:pt idx="1336">
                  <c:v>150.03200000000001</c:v>
                </c:pt>
                <c:pt idx="1337">
                  <c:v>150.14099999999999</c:v>
                </c:pt>
                <c:pt idx="1338">
                  <c:v>150.26599999999999</c:v>
                </c:pt>
                <c:pt idx="1339">
                  <c:v>150.375</c:v>
                </c:pt>
                <c:pt idx="1340">
                  <c:v>150.48500000000001</c:v>
                </c:pt>
                <c:pt idx="1341">
                  <c:v>150.59399999999999</c:v>
                </c:pt>
                <c:pt idx="1342">
                  <c:v>150.70400000000001</c:v>
                </c:pt>
                <c:pt idx="1343">
                  <c:v>150.82900000000001</c:v>
                </c:pt>
                <c:pt idx="1344">
                  <c:v>150.93799999999999</c:v>
                </c:pt>
                <c:pt idx="1345">
                  <c:v>151.047</c:v>
                </c:pt>
                <c:pt idx="1346">
                  <c:v>151.15700000000001</c:v>
                </c:pt>
                <c:pt idx="1347">
                  <c:v>151.26599999999999</c:v>
                </c:pt>
                <c:pt idx="1348">
                  <c:v>151.375</c:v>
                </c:pt>
                <c:pt idx="1349">
                  <c:v>151.48500000000001</c:v>
                </c:pt>
                <c:pt idx="1350">
                  <c:v>151.61000000000001</c:v>
                </c:pt>
                <c:pt idx="1351">
                  <c:v>151.71899999999999</c:v>
                </c:pt>
                <c:pt idx="1352">
                  <c:v>151.82900000000001</c:v>
                </c:pt>
                <c:pt idx="1353">
                  <c:v>151.93799999999999</c:v>
                </c:pt>
                <c:pt idx="1354">
                  <c:v>152.047</c:v>
                </c:pt>
                <c:pt idx="1355">
                  <c:v>152.15700000000001</c:v>
                </c:pt>
                <c:pt idx="1356">
                  <c:v>152.26599999999999</c:v>
                </c:pt>
                <c:pt idx="1357">
                  <c:v>152.39099999999999</c:v>
                </c:pt>
                <c:pt idx="1358">
                  <c:v>152.5</c:v>
                </c:pt>
                <c:pt idx="1359">
                  <c:v>152.61000000000001</c:v>
                </c:pt>
                <c:pt idx="1360">
                  <c:v>152.71899999999999</c:v>
                </c:pt>
                <c:pt idx="1361">
                  <c:v>152.82900000000001</c:v>
                </c:pt>
                <c:pt idx="1362">
                  <c:v>152.93799999999999</c:v>
                </c:pt>
                <c:pt idx="1363">
                  <c:v>153.047</c:v>
                </c:pt>
                <c:pt idx="1364">
                  <c:v>153.172</c:v>
                </c:pt>
                <c:pt idx="1365">
                  <c:v>153.28200000000001</c:v>
                </c:pt>
                <c:pt idx="1366">
                  <c:v>153.39099999999999</c:v>
                </c:pt>
                <c:pt idx="1367">
                  <c:v>153.5</c:v>
                </c:pt>
                <c:pt idx="1368">
                  <c:v>153.61000000000001</c:v>
                </c:pt>
                <c:pt idx="1369">
                  <c:v>153.71899999999999</c:v>
                </c:pt>
                <c:pt idx="1370">
                  <c:v>153.82900000000001</c:v>
                </c:pt>
                <c:pt idx="1371">
                  <c:v>153.95400000000001</c:v>
                </c:pt>
                <c:pt idx="1372">
                  <c:v>154.06299999999999</c:v>
                </c:pt>
                <c:pt idx="1373">
                  <c:v>154.172</c:v>
                </c:pt>
                <c:pt idx="1374">
                  <c:v>154.28200000000001</c:v>
                </c:pt>
                <c:pt idx="1375">
                  <c:v>154.39099999999999</c:v>
                </c:pt>
                <c:pt idx="1376">
                  <c:v>154.5</c:v>
                </c:pt>
                <c:pt idx="1377">
                  <c:v>154.61000000000001</c:v>
                </c:pt>
                <c:pt idx="1378">
                  <c:v>154.71899999999999</c:v>
                </c:pt>
                <c:pt idx="1379">
                  <c:v>154.84399999999999</c:v>
                </c:pt>
                <c:pt idx="1380">
                  <c:v>154.95400000000001</c:v>
                </c:pt>
                <c:pt idx="1381">
                  <c:v>155.06299999999999</c:v>
                </c:pt>
                <c:pt idx="1382">
                  <c:v>155.172</c:v>
                </c:pt>
                <c:pt idx="1383">
                  <c:v>155.28200000000001</c:v>
                </c:pt>
                <c:pt idx="1384">
                  <c:v>155.39099999999999</c:v>
                </c:pt>
                <c:pt idx="1385">
                  <c:v>155.5</c:v>
                </c:pt>
                <c:pt idx="1386">
                  <c:v>155.625</c:v>
                </c:pt>
                <c:pt idx="1387">
                  <c:v>155.73500000000001</c:v>
                </c:pt>
                <c:pt idx="1388">
                  <c:v>155.84399999999999</c:v>
                </c:pt>
                <c:pt idx="1389">
                  <c:v>155.95400000000001</c:v>
                </c:pt>
                <c:pt idx="1390">
                  <c:v>156.06299999999999</c:v>
                </c:pt>
                <c:pt idx="1391">
                  <c:v>156.172</c:v>
                </c:pt>
                <c:pt idx="1392">
                  <c:v>156.28200000000001</c:v>
                </c:pt>
                <c:pt idx="1393">
                  <c:v>156.40700000000001</c:v>
                </c:pt>
                <c:pt idx="1394">
                  <c:v>156.51599999999999</c:v>
                </c:pt>
                <c:pt idx="1395">
                  <c:v>156.625</c:v>
                </c:pt>
                <c:pt idx="1396">
                  <c:v>156.73500000000001</c:v>
                </c:pt>
                <c:pt idx="1397">
                  <c:v>156.84399999999999</c:v>
                </c:pt>
                <c:pt idx="1398">
                  <c:v>156.95400000000001</c:v>
                </c:pt>
                <c:pt idx="1399">
                  <c:v>157.06299999999999</c:v>
                </c:pt>
                <c:pt idx="1400">
                  <c:v>157.18799999999999</c:v>
                </c:pt>
                <c:pt idx="1401">
                  <c:v>157.297</c:v>
                </c:pt>
                <c:pt idx="1402">
                  <c:v>157.40700000000001</c:v>
                </c:pt>
                <c:pt idx="1403">
                  <c:v>157.51599999999999</c:v>
                </c:pt>
                <c:pt idx="1404">
                  <c:v>157.625</c:v>
                </c:pt>
                <c:pt idx="1405">
                  <c:v>157.73500000000001</c:v>
                </c:pt>
                <c:pt idx="1406">
                  <c:v>157.84399999999999</c:v>
                </c:pt>
                <c:pt idx="1407">
                  <c:v>157.95400000000001</c:v>
                </c:pt>
                <c:pt idx="1408">
                  <c:v>158.07900000000001</c:v>
                </c:pt>
                <c:pt idx="1409">
                  <c:v>158.18799999999999</c:v>
                </c:pt>
                <c:pt idx="1410">
                  <c:v>158.297</c:v>
                </c:pt>
                <c:pt idx="1411">
                  <c:v>158.40700000000001</c:v>
                </c:pt>
                <c:pt idx="1412">
                  <c:v>158.51599999999999</c:v>
                </c:pt>
                <c:pt idx="1413">
                  <c:v>158.64099999999999</c:v>
                </c:pt>
                <c:pt idx="1414">
                  <c:v>158.75</c:v>
                </c:pt>
                <c:pt idx="1415">
                  <c:v>158.86000000000001</c:v>
                </c:pt>
                <c:pt idx="1416">
                  <c:v>158.96899999999999</c:v>
                </c:pt>
                <c:pt idx="1417">
                  <c:v>159.07900000000001</c:v>
                </c:pt>
                <c:pt idx="1418">
                  <c:v>159.18799999999999</c:v>
                </c:pt>
                <c:pt idx="1419">
                  <c:v>159.31299999999999</c:v>
                </c:pt>
                <c:pt idx="1420">
                  <c:v>159.422</c:v>
                </c:pt>
                <c:pt idx="1421">
                  <c:v>159.53200000000001</c:v>
                </c:pt>
                <c:pt idx="1422">
                  <c:v>159.64099999999999</c:v>
                </c:pt>
                <c:pt idx="1423">
                  <c:v>159.75</c:v>
                </c:pt>
                <c:pt idx="1424">
                  <c:v>159.86000000000001</c:v>
                </c:pt>
                <c:pt idx="1425">
                  <c:v>159.96899999999999</c:v>
                </c:pt>
                <c:pt idx="1426">
                  <c:v>160.09399999999999</c:v>
                </c:pt>
                <c:pt idx="1427">
                  <c:v>160.20400000000001</c:v>
                </c:pt>
                <c:pt idx="1428">
                  <c:v>160.31299999999999</c:v>
                </c:pt>
                <c:pt idx="1429">
                  <c:v>160.422</c:v>
                </c:pt>
                <c:pt idx="1430">
                  <c:v>160.53200000000001</c:v>
                </c:pt>
                <c:pt idx="1431">
                  <c:v>160.64099999999999</c:v>
                </c:pt>
                <c:pt idx="1432">
                  <c:v>160.75</c:v>
                </c:pt>
                <c:pt idx="1433">
                  <c:v>160.875</c:v>
                </c:pt>
                <c:pt idx="1434">
                  <c:v>160.98500000000001</c:v>
                </c:pt>
                <c:pt idx="1435">
                  <c:v>161.09399999999999</c:v>
                </c:pt>
                <c:pt idx="1436">
                  <c:v>161.20400000000001</c:v>
                </c:pt>
                <c:pt idx="1437">
                  <c:v>161.31299999999999</c:v>
                </c:pt>
                <c:pt idx="1438">
                  <c:v>161.422</c:v>
                </c:pt>
                <c:pt idx="1439">
                  <c:v>161.547</c:v>
                </c:pt>
                <c:pt idx="1440">
                  <c:v>161.65700000000001</c:v>
                </c:pt>
                <c:pt idx="1441">
                  <c:v>161.76599999999999</c:v>
                </c:pt>
                <c:pt idx="1442">
                  <c:v>161.875</c:v>
                </c:pt>
                <c:pt idx="1443">
                  <c:v>162</c:v>
                </c:pt>
                <c:pt idx="1444">
                  <c:v>162.11000000000001</c:v>
                </c:pt>
                <c:pt idx="1445">
                  <c:v>162.21899999999999</c:v>
                </c:pt>
                <c:pt idx="1446">
                  <c:v>162.32900000000001</c:v>
                </c:pt>
                <c:pt idx="1447">
                  <c:v>162.43799999999999</c:v>
                </c:pt>
                <c:pt idx="1448">
                  <c:v>162.547</c:v>
                </c:pt>
                <c:pt idx="1449">
                  <c:v>162.672</c:v>
                </c:pt>
                <c:pt idx="1450">
                  <c:v>162.78200000000001</c:v>
                </c:pt>
                <c:pt idx="1451">
                  <c:v>162.89099999999999</c:v>
                </c:pt>
                <c:pt idx="1452">
                  <c:v>163</c:v>
                </c:pt>
                <c:pt idx="1453">
                  <c:v>163.11000000000001</c:v>
                </c:pt>
                <c:pt idx="1454">
                  <c:v>163.23500000000001</c:v>
                </c:pt>
                <c:pt idx="1455">
                  <c:v>163.34399999999999</c:v>
                </c:pt>
                <c:pt idx="1456">
                  <c:v>163.45400000000001</c:v>
                </c:pt>
                <c:pt idx="1457">
                  <c:v>163.57900000000001</c:v>
                </c:pt>
                <c:pt idx="1458">
                  <c:v>163.68799999999999</c:v>
                </c:pt>
                <c:pt idx="1459">
                  <c:v>163.797</c:v>
                </c:pt>
                <c:pt idx="1460">
                  <c:v>163.90700000000001</c:v>
                </c:pt>
                <c:pt idx="1461">
                  <c:v>164.01599999999999</c:v>
                </c:pt>
                <c:pt idx="1462">
                  <c:v>164.125</c:v>
                </c:pt>
                <c:pt idx="1463">
                  <c:v>164.23500000000001</c:v>
                </c:pt>
                <c:pt idx="1464">
                  <c:v>164.36</c:v>
                </c:pt>
                <c:pt idx="1465">
                  <c:v>164.46899999999999</c:v>
                </c:pt>
                <c:pt idx="1466">
                  <c:v>164.57900000000001</c:v>
                </c:pt>
                <c:pt idx="1467">
                  <c:v>164.68799999999999</c:v>
                </c:pt>
                <c:pt idx="1468">
                  <c:v>164.797</c:v>
                </c:pt>
                <c:pt idx="1469">
                  <c:v>164.90700000000001</c:v>
                </c:pt>
                <c:pt idx="1470">
                  <c:v>165.03200000000001</c:v>
                </c:pt>
                <c:pt idx="1471">
                  <c:v>165.14099999999999</c:v>
                </c:pt>
                <c:pt idx="1472">
                  <c:v>165.25</c:v>
                </c:pt>
                <c:pt idx="1473">
                  <c:v>165.36</c:v>
                </c:pt>
                <c:pt idx="1474">
                  <c:v>165.46899999999999</c:v>
                </c:pt>
                <c:pt idx="1475">
                  <c:v>165.57900000000001</c:v>
                </c:pt>
                <c:pt idx="1476">
                  <c:v>165.70400000000001</c:v>
                </c:pt>
                <c:pt idx="1477">
                  <c:v>165.81299999999999</c:v>
                </c:pt>
                <c:pt idx="1478">
                  <c:v>165.922</c:v>
                </c:pt>
                <c:pt idx="1479">
                  <c:v>166.03200000000001</c:v>
                </c:pt>
                <c:pt idx="1480">
                  <c:v>166.15700000000001</c:v>
                </c:pt>
                <c:pt idx="1481">
                  <c:v>166.26599999999999</c:v>
                </c:pt>
                <c:pt idx="1482">
                  <c:v>166.375</c:v>
                </c:pt>
                <c:pt idx="1483">
                  <c:v>166.48500000000001</c:v>
                </c:pt>
                <c:pt idx="1484">
                  <c:v>166.59399999999999</c:v>
                </c:pt>
                <c:pt idx="1485">
                  <c:v>166.70400000000001</c:v>
                </c:pt>
                <c:pt idx="1486">
                  <c:v>166.81299999999999</c:v>
                </c:pt>
                <c:pt idx="1487">
                  <c:v>166.93799999999999</c:v>
                </c:pt>
                <c:pt idx="1488">
                  <c:v>167.047</c:v>
                </c:pt>
                <c:pt idx="1489">
                  <c:v>167.15700000000001</c:v>
                </c:pt>
                <c:pt idx="1490">
                  <c:v>167.26599999999999</c:v>
                </c:pt>
                <c:pt idx="1491">
                  <c:v>167.375</c:v>
                </c:pt>
                <c:pt idx="1492">
                  <c:v>167.48500000000001</c:v>
                </c:pt>
                <c:pt idx="1493">
                  <c:v>167.61</c:v>
                </c:pt>
                <c:pt idx="1494">
                  <c:v>167.71899999999999</c:v>
                </c:pt>
                <c:pt idx="1495">
                  <c:v>167.82900000000001</c:v>
                </c:pt>
                <c:pt idx="1496">
                  <c:v>167.93799999999999</c:v>
                </c:pt>
                <c:pt idx="1497">
                  <c:v>168.047</c:v>
                </c:pt>
                <c:pt idx="1498">
                  <c:v>168.15700000000001</c:v>
                </c:pt>
                <c:pt idx="1499">
                  <c:v>168.28200000000001</c:v>
                </c:pt>
                <c:pt idx="1500">
                  <c:v>168.39099999999999</c:v>
                </c:pt>
                <c:pt idx="1501">
                  <c:v>168.5</c:v>
                </c:pt>
                <c:pt idx="1502">
                  <c:v>168.61</c:v>
                </c:pt>
                <c:pt idx="1503">
                  <c:v>168.71899999999999</c:v>
                </c:pt>
                <c:pt idx="1504">
                  <c:v>168.82900000000001</c:v>
                </c:pt>
                <c:pt idx="1505">
                  <c:v>168.93799999999999</c:v>
                </c:pt>
                <c:pt idx="1506">
                  <c:v>169.047</c:v>
                </c:pt>
                <c:pt idx="1507">
                  <c:v>169.172</c:v>
                </c:pt>
                <c:pt idx="1508">
                  <c:v>169.28200000000001</c:v>
                </c:pt>
                <c:pt idx="1509">
                  <c:v>169.39099999999999</c:v>
                </c:pt>
                <c:pt idx="1510">
                  <c:v>169.5</c:v>
                </c:pt>
                <c:pt idx="1511">
                  <c:v>169.61</c:v>
                </c:pt>
                <c:pt idx="1512">
                  <c:v>169.71899999999999</c:v>
                </c:pt>
                <c:pt idx="1513">
                  <c:v>169.82900000000001</c:v>
                </c:pt>
                <c:pt idx="1514">
                  <c:v>169.93799999999999</c:v>
                </c:pt>
                <c:pt idx="1515">
                  <c:v>170.06299999999999</c:v>
                </c:pt>
                <c:pt idx="1516">
                  <c:v>170.172</c:v>
                </c:pt>
                <c:pt idx="1517">
                  <c:v>170.28200000000001</c:v>
                </c:pt>
                <c:pt idx="1518">
                  <c:v>170.39099999999999</c:v>
                </c:pt>
                <c:pt idx="1519">
                  <c:v>170.5</c:v>
                </c:pt>
                <c:pt idx="1520">
                  <c:v>170.61</c:v>
                </c:pt>
                <c:pt idx="1521">
                  <c:v>170.73500000000001</c:v>
                </c:pt>
                <c:pt idx="1522">
                  <c:v>170.84399999999999</c:v>
                </c:pt>
                <c:pt idx="1523">
                  <c:v>170.95400000000001</c:v>
                </c:pt>
                <c:pt idx="1524">
                  <c:v>171.06299999999999</c:v>
                </c:pt>
                <c:pt idx="1525">
                  <c:v>171.172</c:v>
                </c:pt>
                <c:pt idx="1526">
                  <c:v>171.28200000000001</c:v>
                </c:pt>
                <c:pt idx="1527">
                  <c:v>171.39099999999999</c:v>
                </c:pt>
                <c:pt idx="1528">
                  <c:v>171.5</c:v>
                </c:pt>
                <c:pt idx="1529">
                  <c:v>171.625</c:v>
                </c:pt>
                <c:pt idx="1530">
                  <c:v>171.73500000000001</c:v>
                </c:pt>
                <c:pt idx="1531">
                  <c:v>171.84399999999999</c:v>
                </c:pt>
                <c:pt idx="1532">
                  <c:v>171.95400000000001</c:v>
                </c:pt>
                <c:pt idx="1533">
                  <c:v>172.06299999999999</c:v>
                </c:pt>
                <c:pt idx="1534">
                  <c:v>172.172</c:v>
                </c:pt>
                <c:pt idx="1535">
                  <c:v>172.28200000000001</c:v>
                </c:pt>
                <c:pt idx="1536">
                  <c:v>172.39099999999999</c:v>
                </c:pt>
                <c:pt idx="1537">
                  <c:v>172.51599999999999</c:v>
                </c:pt>
                <c:pt idx="1538">
                  <c:v>172.625</c:v>
                </c:pt>
                <c:pt idx="1539">
                  <c:v>172.73500000000001</c:v>
                </c:pt>
                <c:pt idx="1540">
                  <c:v>172.84399999999999</c:v>
                </c:pt>
                <c:pt idx="1541">
                  <c:v>172.95400000000001</c:v>
                </c:pt>
                <c:pt idx="1542">
                  <c:v>173.06299999999999</c:v>
                </c:pt>
                <c:pt idx="1543">
                  <c:v>173.18799999999999</c:v>
                </c:pt>
                <c:pt idx="1544">
                  <c:v>173.297</c:v>
                </c:pt>
                <c:pt idx="1545">
                  <c:v>173.40700000000001</c:v>
                </c:pt>
                <c:pt idx="1546">
                  <c:v>173.51599999999999</c:v>
                </c:pt>
                <c:pt idx="1547">
                  <c:v>173.625</c:v>
                </c:pt>
                <c:pt idx="1548">
                  <c:v>173.73500000000001</c:v>
                </c:pt>
                <c:pt idx="1549">
                  <c:v>173.86</c:v>
                </c:pt>
                <c:pt idx="1550">
                  <c:v>173.96899999999999</c:v>
                </c:pt>
                <c:pt idx="1551">
                  <c:v>174.07900000000001</c:v>
                </c:pt>
                <c:pt idx="1552">
                  <c:v>174.18799999999999</c:v>
                </c:pt>
                <c:pt idx="1553">
                  <c:v>174.297</c:v>
                </c:pt>
                <c:pt idx="1554">
                  <c:v>174.40700000000001</c:v>
                </c:pt>
                <c:pt idx="1555">
                  <c:v>174.51599999999999</c:v>
                </c:pt>
                <c:pt idx="1556">
                  <c:v>174.625</c:v>
                </c:pt>
                <c:pt idx="1557">
                  <c:v>174.75</c:v>
                </c:pt>
                <c:pt idx="1558">
                  <c:v>174.86</c:v>
                </c:pt>
                <c:pt idx="1559">
                  <c:v>174.96899999999999</c:v>
                </c:pt>
                <c:pt idx="1560">
                  <c:v>175.07900000000001</c:v>
                </c:pt>
                <c:pt idx="1561">
                  <c:v>175.20400000000001</c:v>
                </c:pt>
                <c:pt idx="1562">
                  <c:v>175.31299999999999</c:v>
                </c:pt>
                <c:pt idx="1563">
                  <c:v>175.422</c:v>
                </c:pt>
                <c:pt idx="1564">
                  <c:v>175.53200000000001</c:v>
                </c:pt>
                <c:pt idx="1565">
                  <c:v>175.64099999999999</c:v>
                </c:pt>
                <c:pt idx="1566">
                  <c:v>175.75</c:v>
                </c:pt>
                <c:pt idx="1567">
                  <c:v>175.86</c:v>
                </c:pt>
                <c:pt idx="1568">
                  <c:v>175.98500000000001</c:v>
                </c:pt>
                <c:pt idx="1569">
                  <c:v>176.09399999999999</c:v>
                </c:pt>
                <c:pt idx="1570">
                  <c:v>176.20400000000001</c:v>
                </c:pt>
                <c:pt idx="1571">
                  <c:v>176.31299999999999</c:v>
                </c:pt>
                <c:pt idx="1572">
                  <c:v>176.422</c:v>
                </c:pt>
                <c:pt idx="1573">
                  <c:v>176.53200000000001</c:v>
                </c:pt>
                <c:pt idx="1574">
                  <c:v>176.65700000000001</c:v>
                </c:pt>
                <c:pt idx="1575">
                  <c:v>176.76599999999999</c:v>
                </c:pt>
                <c:pt idx="1576">
                  <c:v>176.875</c:v>
                </c:pt>
                <c:pt idx="1577">
                  <c:v>176.98500000000001</c:v>
                </c:pt>
                <c:pt idx="1578">
                  <c:v>177.09399999999999</c:v>
                </c:pt>
                <c:pt idx="1579">
                  <c:v>177.20400000000001</c:v>
                </c:pt>
                <c:pt idx="1580">
                  <c:v>177.32900000000001</c:v>
                </c:pt>
                <c:pt idx="1581">
                  <c:v>177.43799999999999</c:v>
                </c:pt>
                <c:pt idx="1582">
                  <c:v>177.547</c:v>
                </c:pt>
                <c:pt idx="1583">
                  <c:v>177.65700000000001</c:v>
                </c:pt>
                <c:pt idx="1584">
                  <c:v>177.76599999999999</c:v>
                </c:pt>
                <c:pt idx="1585">
                  <c:v>177.875</c:v>
                </c:pt>
                <c:pt idx="1586">
                  <c:v>177.98500000000001</c:v>
                </c:pt>
                <c:pt idx="1587">
                  <c:v>178.11</c:v>
                </c:pt>
                <c:pt idx="1588">
                  <c:v>178.21899999999999</c:v>
                </c:pt>
                <c:pt idx="1589">
                  <c:v>178.32900000000001</c:v>
                </c:pt>
                <c:pt idx="1590">
                  <c:v>178.43799999999999</c:v>
                </c:pt>
                <c:pt idx="1591">
                  <c:v>178.547</c:v>
                </c:pt>
                <c:pt idx="1592">
                  <c:v>178.65700000000001</c:v>
                </c:pt>
                <c:pt idx="1593">
                  <c:v>178.78200000000001</c:v>
                </c:pt>
                <c:pt idx="1594">
                  <c:v>178.89099999999999</c:v>
                </c:pt>
                <c:pt idx="1595">
                  <c:v>179</c:v>
                </c:pt>
                <c:pt idx="1596">
                  <c:v>179.11</c:v>
                </c:pt>
                <c:pt idx="1597">
                  <c:v>179.21899999999999</c:v>
                </c:pt>
                <c:pt idx="1598">
                  <c:v>179.32900000000001</c:v>
                </c:pt>
                <c:pt idx="1599">
                  <c:v>179.45400000000001</c:v>
                </c:pt>
                <c:pt idx="1600">
                  <c:v>179.56299999999999</c:v>
                </c:pt>
                <c:pt idx="1601">
                  <c:v>179.672</c:v>
                </c:pt>
                <c:pt idx="1602">
                  <c:v>179.78200000000001</c:v>
                </c:pt>
                <c:pt idx="1603">
                  <c:v>179.89099999999999</c:v>
                </c:pt>
                <c:pt idx="1604">
                  <c:v>180</c:v>
                </c:pt>
                <c:pt idx="1605">
                  <c:v>180.11</c:v>
                </c:pt>
                <c:pt idx="1606">
                  <c:v>180.21899999999999</c:v>
                </c:pt>
                <c:pt idx="1607">
                  <c:v>180.34399999999999</c:v>
                </c:pt>
                <c:pt idx="1608">
                  <c:v>180.45400000000001</c:v>
                </c:pt>
                <c:pt idx="1609">
                  <c:v>180.56299999999999</c:v>
                </c:pt>
                <c:pt idx="1610">
                  <c:v>180.672</c:v>
                </c:pt>
                <c:pt idx="1611">
                  <c:v>180.78200000000001</c:v>
                </c:pt>
                <c:pt idx="1612">
                  <c:v>180.90700000000001</c:v>
                </c:pt>
                <c:pt idx="1613">
                  <c:v>181.01599999999999</c:v>
                </c:pt>
                <c:pt idx="1614">
                  <c:v>181.125</c:v>
                </c:pt>
                <c:pt idx="1615">
                  <c:v>181.23500000000001</c:v>
                </c:pt>
                <c:pt idx="1616">
                  <c:v>181.34399999999999</c:v>
                </c:pt>
                <c:pt idx="1617">
                  <c:v>181.45400000000001</c:v>
                </c:pt>
                <c:pt idx="1618">
                  <c:v>181.56299999999999</c:v>
                </c:pt>
                <c:pt idx="1619">
                  <c:v>181.68799999999999</c:v>
                </c:pt>
                <c:pt idx="1620">
                  <c:v>181.797</c:v>
                </c:pt>
                <c:pt idx="1621">
                  <c:v>181.90700000000001</c:v>
                </c:pt>
                <c:pt idx="1622">
                  <c:v>182.01599999999999</c:v>
                </c:pt>
                <c:pt idx="1623">
                  <c:v>182.14099999999999</c:v>
                </c:pt>
                <c:pt idx="1624">
                  <c:v>182.25</c:v>
                </c:pt>
                <c:pt idx="1625">
                  <c:v>182.36</c:v>
                </c:pt>
                <c:pt idx="1626">
                  <c:v>182.46899999999999</c:v>
                </c:pt>
                <c:pt idx="1627">
                  <c:v>182.57900000000001</c:v>
                </c:pt>
                <c:pt idx="1628">
                  <c:v>182.68799999999999</c:v>
                </c:pt>
                <c:pt idx="1629">
                  <c:v>182.81299999999999</c:v>
                </c:pt>
                <c:pt idx="1630">
                  <c:v>182.922</c:v>
                </c:pt>
                <c:pt idx="1631">
                  <c:v>183.03200000000001</c:v>
                </c:pt>
                <c:pt idx="1632">
                  <c:v>183.14099999999999</c:v>
                </c:pt>
                <c:pt idx="1633">
                  <c:v>183.25</c:v>
                </c:pt>
                <c:pt idx="1634">
                  <c:v>183.36</c:v>
                </c:pt>
                <c:pt idx="1635">
                  <c:v>183.46899999999999</c:v>
                </c:pt>
                <c:pt idx="1636">
                  <c:v>183.57900000000001</c:v>
                </c:pt>
                <c:pt idx="1637">
                  <c:v>183.70400000000001</c:v>
                </c:pt>
                <c:pt idx="1638">
                  <c:v>183.81299999999999</c:v>
                </c:pt>
                <c:pt idx="1639">
                  <c:v>183.922</c:v>
                </c:pt>
                <c:pt idx="1640">
                  <c:v>184.03200000000001</c:v>
                </c:pt>
                <c:pt idx="1641">
                  <c:v>184.14099999999999</c:v>
                </c:pt>
                <c:pt idx="1642">
                  <c:v>184.25</c:v>
                </c:pt>
                <c:pt idx="1643">
                  <c:v>184.375</c:v>
                </c:pt>
                <c:pt idx="1644">
                  <c:v>184.48500000000001</c:v>
                </c:pt>
                <c:pt idx="1645">
                  <c:v>184.59399999999999</c:v>
                </c:pt>
                <c:pt idx="1646">
                  <c:v>184.70400000000001</c:v>
                </c:pt>
                <c:pt idx="1647">
                  <c:v>184.81299999999999</c:v>
                </c:pt>
                <c:pt idx="1648">
                  <c:v>184.922</c:v>
                </c:pt>
                <c:pt idx="1649">
                  <c:v>185.03200000000001</c:v>
                </c:pt>
                <c:pt idx="1650">
                  <c:v>185.15700000000001</c:v>
                </c:pt>
                <c:pt idx="1651">
                  <c:v>185.26599999999999</c:v>
                </c:pt>
                <c:pt idx="1652">
                  <c:v>185.375</c:v>
                </c:pt>
                <c:pt idx="1653">
                  <c:v>185.48500000000001</c:v>
                </c:pt>
                <c:pt idx="1654">
                  <c:v>185.59399999999999</c:v>
                </c:pt>
                <c:pt idx="1655">
                  <c:v>185.70400000000001</c:v>
                </c:pt>
                <c:pt idx="1656">
                  <c:v>185.81299999999999</c:v>
                </c:pt>
                <c:pt idx="1657">
                  <c:v>185.93799999999999</c:v>
                </c:pt>
                <c:pt idx="1658">
                  <c:v>186.047</c:v>
                </c:pt>
                <c:pt idx="1659">
                  <c:v>186.15700000000001</c:v>
                </c:pt>
                <c:pt idx="1660">
                  <c:v>186.26599999999999</c:v>
                </c:pt>
                <c:pt idx="1661">
                  <c:v>186.375</c:v>
                </c:pt>
                <c:pt idx="1662">
                  <c:v>186.5</c:v>
                </c:pt>
                <c:pt idx="1663">
                  <c:v>186.61</c:v>
                </c:pt>
                <c:pt idx="1664">
                  <c:v>186.71899999999999</c:v>
                </c:pt>
                <c:pt idx="1665">
                  <c:v>186.82900000000001</c:v>
                </c:pt>
                <c:pt idx="1666">
                  <c:v>186.93799999999999</c:v>
                </c:pt>
                <c:pt idx="1667">
                  <c:v>187.06299999999999</c:v>
                </c:pt>
                <c:pt idx="1668">
                  <c:v>187.172</c:v>
                </c:pt>
                <c:pt idx="1669">
                  <c:v>187.28200000000001</c:v>
                </c:pt>
                <c:pt idx="1670">
                  <c:v>187.39099999999999</c:v>
                </c:pt>
                <c:pt idx="1671">
                  <c:v>187.5</c:v>
                </c:pt>
                <c:pt idx="1672">
                  <c:v>187.61</c:v>
                </c:pt>
                <c:pt idx="1673">
                  <c:v>187.73500000000001</c:v>
                </c:pt>
                <c:pt idx="1674">
                  <c:v>187.84399999999999</c:v>
                </c:pt>
                <c:pt idx="1675">
                  <c:v>187.95400000000001</c:v>
                </c:pt>
                <c:pt idx="1676">
                  <c:v>188.06299999999999</c:v>
                </c:pt>
                <c:pt idx="1677">
                  <c:v>188.18799999999999</c:v>
                </c:pt>
                <c:pt idx="1678">
                  <c:v>188.297</c:v>
                </c:pt>
                <c:pt idx="1679">
                  <c:v>188.40700000000001</c:v>
                </c:pt>
                <c:pt idx="1680">
                  <c:v>188.51599999999999</c:v>
                </c:pt>
                <c:pt idx="1681">
                  <c:v>188.625</c:v>
                </c:pt>
                <c:pt idx="1682">
                  <c:v>188.75</c:v>
                </c:pt>
                <c:pt idx="1683">
                  <c:v>188.86</c:v>
                </c:pt>
                <c:pt idx="1684">
                  <c:v>188.96899999999999</c:v>
                </c:pt>
                <c:pt idx="1685">
                  <c:v>189.07900000000001</c:v>
                </c:pt>
                <c:pt idx="1686">
                  <c:v>189.18799999999999</c:v>
                </c:pt>
                <c:pt idx="1687">
                  <c:v>189.297</c:v>
                </c:pt>
                <c:pt idx="1688">
                  <c:v>189.40700000000001</c:v>
                </c:pt>
                <c:pt idx="1689">
                  <c:v>189.53200000000001</c:v>
                </c:pt>
                <c:pt idx="1690">
                  <c:v>189.64099999999999</c:v>
                </c:pt>
                <c:pt idx="1691">
                  <c:v>189.75</c:v>
                </c:pt>
                <c:pt idx="1692">
                  <c:v>189.86</c:v>
                </c:pt>
                <c:pt idx="1693">
                  <c:v>189.96899999999999</c:v>
                </c:pt>
                <c:pt idx="1694">
                  <c:v>190.07900000000001</c:v>
                </c:pt>
                <c:pt idx="1695">
                  <c:v>190.18799999999999</c:v>
                </c:pt>
                <c:pt idx="1696">
                  <c:v>190.297</c:v>
                </c:pt>
                <c:pt idx="1697">
                  <c:v>190.422</c:v>
                </c:pt>
                <c:pt idx="1698">
                  <c:v>190.53200000000001</c:v>
                </c:pt>
                <c:pt idx="1699">
                  <c:v>190.64099999999999</c:v>
                </c:pt>
                <c:pt idx="1700">
                  <c:v>190.75</c:v>
                </c:pt>
                <c:pt idx="1701">
                  <c:v>190.86</c:v>
                </c:pt>
                <c:pt idx="1702">
                  <c:v>190.96899999999999</c:v>
                </c:pt>
                <c:pt idx="1703">
                  <c:v>191.09399999999999</c:v>
                </c:pt>
                <c:pt idx="1704">
                  <c:v>191.20400000000001</c:v>
                </c:pt>
                <c:pt idx="1705">
                  <c:v>191.31299999999999</c:v>
                </c:pt>
                <c:pt idx="1706">
                  <c:v>191.422</c:v>
                </c:pt>
                <c:pt idx="1707">
                  <c:v>191.53200000000001</c:v>
                </c:pt>
                <c:pt idx="1708">
                  <c:v>191.64099999999999</c:v>
                </c:pt>
                <c:pt idx="1709">
                  <c:v>191.75</c:v>
                </c:pt>
                <c:pt idx="1710">
                  <c:v>191.875</c:v>
                </c:pt>
                <c:pt idx="1711">
                  <c:v>191.98500000000001</c:v>
                </c:pt>
                <c:pt idx="1712">
                  <c:v>192.09399999999999</c:v>
                </c:pt>
                <c:pt idx="1713">
                  <c:v>192.20400000000001</c:v>
                </c:pt>
                <c:pt idx="1714">
                  <c:v>192.31299999999999</c:v>
                </c:pt>
                <c:pt idx="1715">
                  <c:v>192.422</c:v>
                </c:pt>
                <c:pt idx="1716">
                  <c:v>192.547</c:v>
                </c:pt>
                <c:pt idx="1717">
                  <c:v>192.65700000000001</c:v>
                </c:pt>
                <c:pt idx="1718">
                  <c:v>192.76599999999999</c:v>
                </c:pt>
                <c:pt idx="1719">
                  <c:v>192.875</c:v>
                </c:pt>
                <c:pt idx="1720">
                  <c:v>192.98500000000001</c:v>
                </c:pt>
                <c:pt idx="1721">
                  <c:v>193.11</c:v>
                </c:pt>
                <c:pt idx="1722">
                  <c:v>193.21899999999999</c:v>
                </c:pt>
                <c:pt idx="1723">
                  <c:v>193.32900000000001</c:v>
                </c:pt>
                <c:pt idx="1724">
                  <c:v>193.43799999999999</c:v>
                </c:pt>
                <c:pt idx="1725">
                  <c:v>193.547</c:v>
                </c:pt>
                <c:pt idx="1726">
                  <c:v>193.65700000000001</c:v>
                </c:pt>
                <c:pt idx="1727">
                  <c:v>193.78200000000001</c:v>
                </c:pt>
                <c:pt idx="1728">
                  <c:v>193.89099999999999</c:v>
                </c:pt>
                <c:pt idx="1729">
                  <c:v>194</c:v>
                </c:pt>
                <c:pt idx="1730">
                  <c:v>194.11</c:v>
                </c:pt>
                <c:pt idx="1731">
                  <c:v>194.21899999999999</c:v>
                </c:pt>
                <c:pt idx="1732">
                  <c:v>194.32900000000001</c:v>
                </c:pt>
                <c:pt idx="1733">
                  <c:v>194.43799999999999</c:v>
                </c:pt>
                <c:pt idx="1734">
                  <c:v>194.56299999999999</c:v>
                </c:pt>
                <c:pt idx="1735">
                  <c:v>194.672</c:v>
                </c:pt>
                <c:pt idx="1736">
                  <c:v>194.78200000000001</c:v>
                </c:pt>
                <c:pt idx="1737">
                  <c:v>194.89099999999999</c:v>
                </c:pt>
                <c:pt idx="1738">
                  <c:v>195</c:v>
                </c:pt>
                <c:pt idx="1739">
                  <c:v>195.125</c:v>
                </c:pt>
                <c:pt idx="1740">
                  <c:v>195.23500000000001</c:v>
                </c:pt>
                <c:pt idx="1741">
                  <c:v>195.34399999999999</c:v>
                </c:pt>
                <c:pt idx="1742">
                  <c:v>195.45400000000001</c:v>
                </c:pt>
                <c:pt idx="1743">
                  <c:v>195.56299999999999</c:v>
                </c:pt>
                <c:pt idx="1744">
                  <c:v>195.672</c:v>
                </c:pt>
                <c:pt idx="1745">
                  <c:v>195.78200000000001</c:v>
                </c:pt>
                <c:pt idx="1746">
                  <c:v>195.89099999999999</c:v>
                </c:pt>
                <c:pt idx="1747">
                  <c:v>196.01599999999999</c:v>
                </c:pt>
                <c:pt idx="1748">
                  <c:v>196.125</c:v>
                </c:pt>
                <c:pt idx="1749">
                  <c:v>196.23500000000001</c:v>
                </c:pt>
                <c:pt idx="1750">
                  <c:v>196.34399999999999</c:v>
                </c:pt>
                <c:pt idx="1751">
                  <c:v>196.45400000000001</c:v>
                </c:pt>
                <c:pt idx="1752">
                  <c:v>196.56299999999999</c:v>
                </c:pt>
                <c:pt idx="1753">
                  <c:v>196.672</c:v>
                </c:pt>
                <c:pt idx="1754">
                  <c:v>196.797</c:v>
                </c:pt>
                <c:pt idx="1755">
                  <c:v>196.90700000000001</c:v>
                </c:pt>
                <c:pt idx="1756">
                  <c:v>197.01599999999999</c:v>
                </c:pt>
                <c:pt idx="1757">
                  <c:v>197.125</c:v>
                </c:pt>
                <c:pt idx="1758">
                  <c:v>197.23500000000001</c:v>
                </c:pt>
                <c:pt idx="1759">
                  <c:v>197.36</c:v>
                </c:pt>
                <c:pt idx="1760">
                  <c:v>197.46899999999999</c:v>
                </c:pt>
                <c:pt idx="1761">
                  <c:v>197.57900000000001</c:v>
                </c:pt>
                <c:pt idx="1762">
                  <c:v>197.68799999999999</c:v>
                </c:pt>
                <c:pt idx="1763">
                  <c:v>197.797</c:v>
                </c:pt>
                <c:pt idx="1764">
                  <c:v>197.90700000000001</c:v>
                </c:pt>
                <c:pt idx="1765">
                  <c:v>198.01599999999999</c:v>
                </c:pt>
                <c:pt idx="1766">
                  <c:v>198.14099999999999</c:v>
                </c:pt>
                <c:pt idx="1767">
                  <c:v>198.25</c:v>
                </c:pt>
                <c:pt idx="1768">
                  <c:v>198.36</c:v>
                </c:pt>
                <c:pt idx="1769">
                  <c:v>198.46899999999999</c:v>
                </c:pt>
                <c:pt idx="1770">
                  <c:v>198.57900000000001</c:v>
                </c:pt>
                <c:pt idx="1771">
                  <c:v>198.70400000000001</c:v>
                </c:pt>
                <c:pt idx="1772">
                  <c:v>198.81299999999999</c:v>
                </c:pt>
                <c:pt idx="1773">
                  <c:v>198.922</c:v>
                </c:pt>
                <c:pt idx="1774">
                  <c:v>199.03200000000001</c:v>
                </c:pt>
                <c:pt idx="1775">
                  <c:v>199.15700000000001</c:v>
                </c:pt>
                <c:pt idx="1776">
                  <c:v>199.26599999999999</c:v>
                </c:pt>
                <c:pt idx="1777">
                  <c:v>199.375</c:v>
                </c:pt>
                <c:pt idx="1778">
                  <c:v>199.48500000000001</c:v>
                </c:pt>
                <c:pt idx="1779">
                  <c:v>199.59399999999999</c:v>
                </c:pt>
                <c:pt idx="1780">
                  <c:v>199.70400000000001</c:v>
                </c:pt>
                <c:pt idx="1781">
                  <c:v>199.81299999999999</c:v>
                </c:pt>
                <c:pt idx="1782">
                  <c:v>199.93799999999999</c:v>
                </c:pt>
                <c:pt idx="1783">
                  <c:v>200.047</c:v>
                </c:pt>
                <c:pt idx="1784">
                  <c:v>200.15700000000001</c:v>
                </c:pt>
                <c:pt idx="1785">
                  <c:v>200.26599999999999</c:v>
                </c:pt>
                <c:pt idx="1786">
                  <c:v>200.375</c:v>
                </c:pt>
                <c:pt idx="1787">
                  <c:v>200.48500000000001</c:v>
                </c:pt>
                <c:pt idx="1788">
                  <c:v>200.59399999999999</c:v>
                </c:pt>
                <c:pt idx="1789">
                  <c:v>200.71899999999999</c:v>
                </c:pt>
                <c:pt idx="1790">
                  <c:v>200.82900000000001</c:v>
                </c:pt>
                <c:pt idx="1791">
                  <c:v>200.93799999999999</c:v>
                </c:pt>
                <c:pt idx="1792">
                  <c:v>201.047</c:v>
                </c:pt>
                <c:pt idx="1793">
                  <c:v>201.15700000000001</c:v>
                </c:pt>
                <c:pt idx="1794">
                  <c:v>201.26599999999999</c:v>
                </c:pt>
                <c:pt idx="1795">
                  <c:v>201.375</c:v>
                </c:pt>
                <c:pt idx="1796">
                  <c:v>201.5</c:v>
                </c:pt>
                <c:pt idx="1797">
                  <c:v>201.61</c:v>
                </c:pt>
                <c:pt idx="1798">
                  <c:v>201.71899999999999</c:v>
                </c:pt>
                <c:pt idx="1799">
                  <c:v>201.82900000000001</c:v>
                </c:pt>
                <c:pt idx="1800">
                  <c:v>201.93799999999999</c:v>
                </c:pt>
                <c:pt idx="1801">
                  <c:v>202.047</c:v>
                </c:pt>
                <c:pt idx="1802">
                  <c:v>202.15700000000001</c:v>
                </c:pt>
                <c:pt idx="1803">
                  <c:v>202.26599999999999</c:v>
                </c:pt>
                <c:pt idx="1804">
                  <c:v>202.39099999999999</c:v>
                </c:pt>
                <c:pt idx="1805">
                  <c:v>202.5</c:v>
                </c:pt>
                <c:pt idx="1806">
                  <c:v>202.61</c:v>
                </c:pt>
                <c:pt idx="1807">
                  <c:v>202.71899999999999</c:v>
                </c:pt>
                <c:pt idx="1808">
                  <c:v>202.82900000000001</c:v>
                </c:pt>
                <c:pt idx="1809">
                  <c:v>202.93799999999999</c:v>
                </c:pt>
                <c:pt idx="1810">
                  <c:v>203.06299999999999</c:v>
                </c:pt>
                <c:pt idx="1811">
                  <c:v>203.172</c:v>
                </c:pt>
                <c:pt idx="1812">
                  <c:v>203.28200000000001</c:v>
                </c:pt>
                <c:pt idx="1813">
                  <c:v>203.39099999999999</c:v>
                </c:pt>
                <c:pt idx="1814">
                  <c:v>203.51599999999999</c:v>
                </c:pt>
                <c:pt idx="1815">
                  <c:v>203.625</c:v>
                </c:pt>
                <c:pt idx="1816">
                  <c:v>203.73500000000001</c:v>
                </c:pt>
                <c:pt idx="1817">
                  <c:v>203.84399999999999</c:v>
                </c:pt>
                <c:pt idx="1818">
                  <c:v>203.95400000000001</c:v>
                </c:pt>
                <c:pt idx="1819">
                  <c:v>204.07900000000001</c:v>
                </c:pt>
                <c:pt idx="1820">
                  <c:v>204.18799999999999</c:v>
                </c:pt>
                <c:pt idx="1821">
                  <c:v>204.297</c:v>
                </c:pt>
                <c:pt idx="1822">
                  <c:v>204.40700000000001</c:v>
                </c:pt>
                <c:pt idx="1823">
                  <c:v>204.51599999999999</c:v>
                </c:pt>
                <c:pt idx="1824">
                  <c:v>204.625</c:v>
                </c:pt>
                <c:pt idx="1825">
                  <c:v>204.73500000000001</c:v>
                </c:pt>
                <c:pt idx="1826">
                  <c:v>204.84399999999999</c:v>
                </c:pt>
                <c:pt idx="1827">
                  <c:v>204.96899999999999</c:v>
                </c:pt>
                <c:pt idx="1828">
                  <c:v>205.07900000000001</c:v>
                </c:pt>
                <c:pt idx="1829">
                  <c:v>205.18799999999999</c:v>
                </c:pt>
                <c:pt idx="1830">
                  <c:v>205.297</c:v>
                </c:pt>
                <c:pt idx="1831">
                  <c:v>205.40700000000001</c:v>
                </c:pt>
                <c:pt idx="1832">
                  <c:v>205.51599999999999</c:v>
                </c:pt>
                <c:pt idx="1833">
                  <c:v>205.625</c:v>
                </c:pt>
                <c:pt idx="1834">
                  <c:v>205.75</c:v>
                </c:pt>
                <c:pt idx="1835">
                  <c:v>205.86</c:v>
                </c:pt>
                <c:pt idx="1836">
                  <c:v>205.96899999999999</c:v>
                </c:pt>
                <c:pt idx="1837">
                  <c:v>206.07900000000001</c:v>
                </c:pt>
                <c:pt idx="1838">
                  <c:v>206.18799999999999</c:v>
                </c:pt>
                <c:pt idx="1839">
                  <c:v>206.297</c:v>
                </c:pt>
                <c:pt idx="1840">
                  <c:v>206.422</c:v>
                </c:pt>
                <c:pt idx="1841">
                  <c:v>206.53200000000001</c:v>
                </c:pt>
                <c:pt idx="1842">
                  <c:v>206.64099999999999</c:v>
                </c:pt>
                <c:pt idx="1843">
                  <c:v>206.75</c:v>
                </c:pt>
                <c:pt idx="1844">
                  <c:v>206.86</c:v>
                </c:pt>
                <c:pt idx="1845">
                  <c:v>206.96899999999999</c:v>
                </c:pt>
                <c:pt idx="1846">
                  <c:v>207.09399999999999</c:v>
                </c:pt>
                <c:pt idx="1847">
                  <c:v>207.20400000000001</c:v>
                </c:pt>
                <c:pt idx="1848">
                  <c:v>207.31299999999999</c:v>
                </c:pt>
                <c:pt idx="1849">
                  <c:v>207.422</c:v>
                </c:pt>
                <c:pt idx="1850">
                  <c:v>207.53200000000001</c:v>
                </c:pt>
                <c:pt idx="1851">
                  <c:v>207.64099999999999</c:v>
                </c:pt>
                <c:pt idx="1852">
                  <c:v>207.75</c:v>
                </c:pt>
                <c:pt idx="1853">
                  <c:v>207.875</c:v>
                </c:pt>
                <c:pt idx="1854">
                  <c:v>207.98500000000001</c:v>
                </c:pt>
                <c:pt idx="1855">
                  <c:v>208.09399999999999</c:v>
                </c:pt>
                <c:pt idx="1856">
                  <c:v>208.20400000000001</c:v>
                </c:pt>
                <c:pt idx="1857">
                  <c:v>208.31299999999999</c:v>
                </c:pt>
                <c:pt idx="1858">
                  <c:v>208.422</c:v>
                </c:pt>
                <c:pt idx="1859">
                  <c:v>208.547</c:v>
                </c:pt>
                <c:pt idx="1860">
                  <c:v>208.65700000000001</c:v>
                </c:pt>
                <c:pt idx="1861">
                  <c:v>208.76599999999999</c:v>
                </c:pt>
                <c:pt idx="1862">
                  <c:v>208.875</c:v>
                </c:pt>
                <c:pt idx="1863">
                  <c:v>208.98500000000001</c:v>
                </c:pt>
                <c:pt idx="1864">
                  <c:v>209.09399999999999</c:v>
                </c:pt>
                <c:pt idx="1865">
                  <c:v>209.21899999999999</c:v>
                </c:pt>
                <c:pt idx="1866">
                  <c:v>209.32900000000001</c:v>
                </c:pt>
                <c:pt idx="1867">
                  <c:v>209.43799999999999</c:v>
                </c:pt>
                <c:pt idx="1868">
                  <c:v>209.547</c:v>
                </c:pt>
                <c:pt idx="1869">
                  <c:v>209.65700000000001</c:v>
                </c:pt>
                <c:pt idx="1870">
                  <c:v>209.76599999999999</c:v>
                </c:pt>
                <c:pt idx="1871">
                  <c:v>209.875</c:v>
                </c:pt>
                <c:pt idx="1872">
                  <c:v>209.98500000000001</c:v>
                </c:pt>
                <c:pt idx="1873">
                  <c:v>210.11</c:v>
                </c:pt>
                <c:pt idx="1874">
                  <c:v>210.21899999999999</c:v>
                </c:pt>
                <c:pt idx="1875">
                  <c:v>210.32900000000001</c:v>
                </c:pt>
                <c:pt idx="1876">
                  <c:v>210.43799999999999</c:v>
                </c:pt>
                <c:pt idx="1877">
                  <c:v>210.547</c:v>
                </c:pt>
                <c:pt idx="1878">
                  <c:v>210.65700000000001</c:v>
                </c:pt>
                <c:pt idx="1879">
                  <c:v>210.76599999999999</c:v>
                </c:pt>
                <c:pt idx="1880">
                  <c:v>210.89099999999999</c:v>
                </c:pt>
                <c:pt idx="1881">
                  <c:v>211</c:v>
                </c:pt>
                <c:pt idx="1882">
                  <c:v>211.11</c:v>
                </c:pt>
                <c:pt idx="1883">
                  <c:v>211.21899999999999</c:v>
                </c:pt>
                <c:pt idx="1884">
                  <c:v>211.32900000000001</c:v>
                </c:pt>
                <c:pt idx="1885">
                  <c:v>211.45400000000001</c:v>
                </c:pt>
                <c:pt idx="1886">
                  <c:v>211.56299999999999</c:v>
                </c:pt>
                <c:pt idx="1887">
                  <c:v>211.672</c:v>
                </c:pt>
                <c:pt idx="1888">
                  <c:v>211.78200000000001</c:v>
                </c:pt>
                <c:pt idx="1889">
                  <c:v>211.89099999999999</c:v>
                </c:pt>
                <c:pt idx="1890">
                  <c:v>212</c:v>
                </c:pt>
                <c:pt idx="1891">
                  <c:v>212.125</c:v>
                </c:pt>
                <c:pt idx="1892">
                  <c:v>212.23500000000001</c:v>
                </c:pt>
                <c:pt idx="1893">
                  <c:v>212.34399999999999</c:v>
                </c:pt>
                <c:pt idx="1894">
                  <c:v>212.45400000000001</c:v>
                </c:pt>
                <c:pt idx="1895">
                  <c:v>212.56299999999999</c:v>
                </c:pt>
                <c:pt idx="1896">
                  <c:v>212.672</c:v>
                </c:pt>
                <c:pt idx="1897">
                  <c:v>212.78200000000001</c:v>
                </c:pt>
                <c:pt idx="1898">
                  <c:v>212.89099999999999</c:v>
                </c:pt>
                <c:pt idx="1899">
                  <c:v>213.01599999999999</c:v>
                </c:pt>
                <c:pt idx="1900">
                  <c:v>213.125</c:v>
                </c:pt>
                <c:pt idx="1901">
                  <c:v>213.23500000000001</c:v>
                </c:pt>
                <c:pt idx="1902">
                  <c:v>213.34399999999999</c:v>
                </c:pt>
                <c:pt idx="1903">
                  <c:v>213.46899999999999</c:v>
                </c:pt>
                <c:pt idx="1904">
                  <c:v>213.57900000000001</c:v>
                </c:pt>
                <c:pt idx="1905">
                  <c:v>213.68799999999999</c:v>
                </c:pt>
                <c:pt idx="1906">
                  <c:v>213.797</c:v>
                </c:pt>
                <c:pt idx="1907">
                  <c:v>213.90700000000001</c:v>
                </c:pt>
                <c:pt idx="1908">
                  <c:v>214.03200000000001</c:v>
                </c:pt>
                <c:pt idx="1909">
                  <c:v>214.14099999999999</c:v>
                </c:pt>
                <c:pt idx="1910">
                  <c:v>214.25</c:v>
                </c:pt>
                <c:pt idx="1911">
                  <c:v>214.36</c:v>
                </c:pt>
                <c:pt idx="1912">
                  <c:v>214.46899999999999</c:v>
                </c:pt>
                <c:pt idx="1913">
                  <c:v>214.57900000000001</c:v>
                </c:pt>
                <c:pt idx="1914">
                  <c:v>214.68799999999999</c:v>
                </c:pt>
                <c:pt idx="1915">
                  <c:v>214.797</c:v>
                </c:pt>
                <c:pt idx="1916">
                  <c:v>214.922</c:v>
                </c:pt>
                <c:pt idx="1917">
                  <c:v>215.03200000000001</c:v>
                </c:pt>
                <c:pt idx="1918">
                  <c:v>215.14099999999999</c:v>
                </c:pt>
                <c:pt idx="1919">
                  <c:v>215.25</c:v>
                </c:pt>
                <c:pt idx="1920">
                  <c:v>215.36</c:v>
                </c:pt>
                <c:pt idx="1921">
                  <c:v>215.46899999999999</c:v>
                </c:pt>
                <c:pt idx="1922">
                  <c:v>215.57900000000001</c:v>
                </c:pt>
                <c:pt idx="1923">
                  <c:v>215.70400000000001</c:v>
                </c:pt>
                <c:pt idx="1924">
                  <c:v>215.81299999999999</c:v>
                </c:pt>
                <c:pt idx="1925">
                  <c:v>215.922</c:v>
                </c:pt>
                <c:pt idx="1926">
                  <c:v>216.03200000000001</c:v>
                </c:pt>
                <c:pt idx="1927">
                  <c:v>216.14099999999999</c:v>
                </c:pt>
                <c:pt idx="1928">
                  <c:v>216.25</c:v>
                </c:pt>
                <c:pt idx="1929">
                  <c:v>216.36</c:v>
                </c:pt>
                <c:pt idx="1930">
                  <c:v>216.46899999999999</c:v>
                </c:pt>
                <c:pt idx="1931">
                  <c:v>216.59399999999999</c:v>
                </c:pt>
                <c:pt idx="1932">
                  <c:v>216.70400000000001</c:v>
                </c:pt>
                <c:pt idx="1933">
                  <c:v>216.81299999999999</c:v>
                </c:pt>
                <c:pt idx="1934">
                  <c:v>216.922</c:v>
                </c:pt>
                <c:pt idx="1935">
                  <c:v>217.047</c:v>
                </c:pt>
                <c:pt idx="1936">
                  <c:v>217.15700000000001</c:v>
                </c:pt>
                <c:pt idx="1937">
                  <c:v>217.26599999999999</c:v>
                </c:pt>
                <c:pt idx="1938">
                  <c:v>217.375</c:v>
                </c:pt>
                <c:pt idx="1939">
                  <c:v>217.48500000000001</c:v>
                </c:pt>
                <c:pt idx="1940">
                  <c:v>217.59399999999999</c:v>
                </c:pt>
                <c:pt idx="1941">
                  <c:v>217.70400000000001</c:v>
                </c:pt>
                <c:pt idx="1942">
                  <c:v>217.82900000000001</c:v>
                </c:pt>
                <c:pt idx="1943">
                  <c:v>217.93799999999999</c:v>
                </c:pt>
                <c:pt idx="1944">
                  <c:v>218.047</c:v>
                </c:pt>
                <c:pt idx="1945">
                  <c:v>218.15700000000001</c:v>
                </c:pt>
                <c:pt idx="1946">
                  <c:v>218.26599999999999</c:v>
                </c:pt>
                <c:pt idx="1947">
                  <c:v>218.375</c:v>
                </c:pt>
                <c:pt idx="1948">
                  <c:v>218.5</c:v>
                </c:pt>
                <c:pt idx="1949">
                  <c:v>218.61</c:v>
                </c:pt>
                <c:pt idx="1950">
                  <c:v>218.71899999999999</c:v>
                </c:pt>
                <c:pt idx="1951">
                  <c:v>218.82900000000001</c:v>
                </c:pt>
                <c:pt idx="1952">
                  <c:v>218.93799999999999</c:v>
                </c:pt>
                <c:pt idx="1953">
                  <c:v>219.047</c:v>
                </c:pt>
                <c:pt idx="1954">
                  <c:v>219.15700000000001</c:v>
                </c:pt>
                <c:pt idx="1955">
                  <c:v>219.26599999999999</c:v>
                </c:pt>
                <c:pt idx="1956">
                  <c:v>219.39099999999999</c:v>
                </c:pt>
                <c:pt idx="1957">
                  <c:v>219.5</c:v>
                </c:pt>
                <c:pt idx="1958">
                  <c:v>219.61</c:v>
                </c:pt>
                <c:pt idx="1959">
                  <c:v>219.71899999999999</c:v>
                </c:pt>
                <c:pt idx="1960">
                  <c:v>219.82900000000001</c:v>
                </c:pt>
                <c:pt idx="1961">
                  <c:v>219.93799999999999</c:v>
                </c:pt>
                <c:pt idx="1962">
                  <c:v>220.06299999999999</c:v>
                </c:pt>
                <c:pt idx="1963">
                  <c:v>220.172</c:v>
                </c:pt>
                <c:pt idx="1964">
                  <c:v>220.28200000000001</c:v>
                </c:pt>
                <c:pt idx="1965">
                  <c:v>220.39099999999999</c:v>
                </c:pt>
                <c:pt idx="1966">
                  <c:v>220.5</c:v>
                </c:pt>
                <c:pt idx="1967">
                  <c:v>220.61</c:v>
                </c:pt>
                <c:pt idx="1968">
                  <c:v>220.71899999999999</c:v>
                </c:pt>
                <c:pt idx="1969">
                  <c:v>220.84399999999999</c:v>
                </c:pt>
                <c:pt idx="1970">
                  <c:v>220.95400000000001</c:v>
                </c:pt>
                <c:pt idx="1971">
                  <c:v>221.06299999999999</c:v>
                </c:pt>
                <c:pt idx="1972">
                  <c:v>221.172</c:v>
                </c:pt>
                <c:pt idx="1973">
                  <c:v>221.28200000000001</c:v>
                </c:pt>
                <c:pt idx="1974">
                  <c:v>221.39099999999999</c:v>
                </c:pt>
                <c:pt idx="1975">
                  <c:v>221.51599999999999</c:v>
                </c:pt>
                <c:pt idx="1976">
                  <c:v>221.625</c:v>
                </c:pt>
                <c:pt idx="1977">
                  <c:v>221.73500000000001</c:v>
                </c:pt>
                <c:pt idx="1978">
                  <c:v>221.84399999999999</c:v>
                </c:pt>
                <c:pt idx="1979">
                  <c:v>221.95400000000001</c:v>
                </c:pt>
                <c:pt idx="1980">
                  <c:v>222.06299999999999</c:v>
                </c:pt>
                <c:pt idx="1981">
                  <c:v>222.172</c:v>
                </c:pt>
                <c:pt idx="1982">
                  <c:v>222.28200000000001</c:v>
                </c:pt>
                <c:pt idx="1983">
                  <c:v>222.40700000000001</c:v>
                </c:pt>
                <c:pt idx="1984">
                  <c:v>222.51599999999999</c:v>
                </c:pt>
                <c:pt idx="1985">
                  <c:v>222.625</c:v>
                </c:pt>
                <c:pt idx="1986">
                  <c:v>222.73500000000001</c:v>
                </c:pt>
                <c:pt idx="1987">
                  <c:v>222.84399999999999</c:v>
                </c:pt>
                <c:pt idx="1988">
                  <c:v>222.96899999999999</c:v>
                </c:pt>
                <c:pt idx="1989">
                  <c:v>223.07900000000001</c:v>
                </c:pt>
                <c:pt idx="1990">
                  <c:v>223.18799999999999</c:v>
                </c:pt>
                <c:pt idx="1991">
                  <c:v>223.297</c:v>
                </c:pt>
                <c:pt idx="1992">
                  <c:v>223.40700000000001</c:v>
                </c:pt>
                <c:pt idx="1993">
                  <c:v>223.51599999999999</c:v>
                </c:pt>
                <c:pt idx="1994">
                  <c:v>223.64099999999999</c:v>
                </c:pt>
                <c:pt idx="1995">
                  <c:v>223.75</c:v>
                </c:pt>
                <c:pt idx="1996">
                  <c:v>223.86</c:v>
                </c:pt>
                <c:pt idx="1997">
                  <c:v>223.96899999999999</c:v>
                </c:pt>
                <c:pt idx="1998">
                  <c:v>224.07900000000001</c:v>
                </c:pt>
                <c:pt idx="1999">
                  <c:v>224.18799999999999</c:v>
                </c:pt>
                <c:pt idx="2000">
                  <c:v>224.297</c:v>
                </c:pt>
                <c:pt idx="2001">
                  <c:v>224.40700000000001</c:v>
                </c:pt>
                <c:pt idx="2002">
                  <c:v>224.53200000000001</c:v>
                </c:pt>
                <c:pt idx="2003">
                  <c:v>224.64099999999999</c:v>
                </c:pt>
                <c:pt idx="2004">
                  <c:v>224.75</c:v>
                </c:pt>
                <c:pt idx="2005">
                  <c:v>224.86</c:v>
                </c:pt>
                <c:pt idx="2006">
                  <c:v>224.96899999999999</c:v>
                </c:pt>
                <c:pt idx="2007">
                  <c:v>225.07900000000001</c:v>
                </c:pt>
                <c:pt idx="2008">
                  <c:v>225.20400000000001</c:v>
                </c:pt>
                <c:pt idx="2009">
                  <c:v>225.31299999999999</c:v>
                </c:pt>
                <c:pt idx="2010">
                  <c:v>225.422</c:v>
                </c:pt>
                <c:pt idx="2011">
                  <c:v>225.53200000000001</c:v>
                </c:pt>
                <c:pt idx="2012">
                  <c:v>225.64099999999999</c:v>
                </c:pt>
                <c:pt idx="2013">
                  <c:v>225.76599999999999</c:v>
                </c:pt>
                <c:pt idx="2014">
                  <c:v>225.875</c:v>
                </c:pt>
                <c:pt idx="2015">
                  <c:v>225.98500000000001</c:v>
                </c:pt>
                <c:pt idx="2016">
                  <c:v>226.09399999999999</c:v>
                </c:pt>
                <c:pt idx="2017">
                  <c:v>226.20400000000001</c:v>
                </c:pt>
                <c:pt idx="2018">
                  <c:v>226.31299999999999</c:v>
                </c:pt>
                <c:pt idx="2019">
                  <c:v>226.43799999999999</c:v>
                </c:pt>
                <c:pt idx="2020">
                  <c:v>226.547</c:v>
                </c:pt>
                <c:pt idx="2021">
                  <c:v>226.65700000000001</c:v>
                </c:pt>
                <c:pt idx="2022">
                  <c:v>226.76599999999999</c:v>
                </c:pt>
                <c:pt idx="2023">
                  <c:v>226.875</c:v>
                </c:pt>
                <c:pt idx="2024">
                  <c:v>226.98500000000001</c:v>
                </c:pt>
                <c:pt idx="2025">
                  <c:v>227.11</c:v>
                </c:pt>
                <c:pt idx="2026">
                  <c:v>227.21899999999999</c:v>
                </c:pt>
                <c:pt idx="2027">
                  <c:v>227.32900000000001</c:v>
                </c:pt>
                <c:pt idx="2028">
                  <c:v>227.43799999999999</c:v>
                </c:pt>
                <c:pt idx="2029">
                  <c:v>227.547</c:v>
                </c:pt>
                <c:pt idx="2030">
                  <c:v>227.65700000000001</c:v>
                </c:pt>
                <c:pt idx="2031">
                  <c:v>227.76599999999999</c:v>
                </c:pt>
                <c:pt idx="2032">
                  <c:v>227.89099999999999</c:v>
                </c:pt>
                <c:pt idx="2033">
                  <c:v>228</c:v>
                </c:pt>
                <c:pt idx="2034">
                  <c:v>228.11</c:v>
                </c:pt>
                <c:pt idx="2035">
                  <c:v>228.21899999999999</c:v>
                </c:pt>
                <c:pt idx="2036">
                  <c:v>228.32900000000001</c:v>
                </c:pt>
                <c:pt idx="2037">
                  <c:v>228.43799999999999</c:v>
                </c:pt>
                <c:pt idx="2038">
                  <c:v>228.547</c:v>
                </c:pt>
                <c:pt idx="2039">
                  <c:v>228.672</c:v>
                </c:pt>
                <c:pt idx="2040">
                  <c:v>228.78200000000001</c:v>
                </c:pt>
                <c:pt idx="2041">
                  <c:v>228.89099999999999</c:v>
                </c:pt>
                <c:pt idx="2042">
                  <c:v>229</c:v>
                </c:pt>
                <c:pt idx="2043">
                  <c:v>229.11</c:v>
                </c:pt>
                <c:pt idx="2044">
                  <c:v>229.21899999999999</c:v>
                </c:pt>
                <c:pt idx="2045">
                  <c:v>229.32900000000001</c:v>
                </c:pt>
                <c:pt idx="2046">
                  <c:v>229.45400000000001</c:v>
                </c:pt>
                <c:pt idx="2047">
                  <c:v>229.56299999999999</c:v>
                </c:pt>
                <c:pt idx="2048">
                  <c:v>229.672</c:v>
                </c:pt>
                <c:pt idx="2049">
                  <c:v>229.78200000000001</c:v>
                </c:pt>
                <c:pt idx="2050">
                  <c:v>229.89099999999999</c:v>
                </c:pt>
                <c:pt idx="2051">
                  <c:v>230</c:v>
                </c:pt>
                <c:pt idx="2052">
                  <c:v>230.11</c:v>
                </c:pt>
                <c:pt idx="2053">
                  <c:v>230.23500000000001</c:v>
                </c:pt>
                <c:pt idx="2054">
                  <c:v>230.34399999999999</c:v>
                </c:pt>
                <c:pt idx="2055">
                  <c:v>230.45400000000001</c:v>
                </c:pt>
                <c:pt idx="2056">
                  <c:v>230.56299999999999</c:v>
                </c:pt>
                <c:pt idx="2057">
                  <c:v>230.672</c:v>
                </c:pt>
                <c:pt idx="2058">
                  <c:v>230.78200000000001</c:v>
                </c:pt>
                <c:pt idx="2059">
                  <c:v>230.89099999999999</c:v>
                </c:pt>
                <c:pt idx="2060">
                  <c:v>231.01599999999999</c:v>
                </c:pt>
                <c:pt idx="2061">
                  <c:v>231.125</c:v>
                </c:pt>
                <c:pt idx="2062">
                  <c:v>231.23500000000001</c:v>
                </c:pt>
                <c:pt idx="2063">
                  <c:v>231.34399999999999</c:v>
                </c:pt>
                <c:pt idx="2064">
                  <c:v>231.45400000000001</c:v>
                </c:pt>
                <c:pt idx="2065">
                  <c:v>231.56299999999999</c:v>
                </c:pt>
                <c:pt idx="2066">
                  <c:v>231.672</c:v>
                </c:pt>
                <c:pt idx="2067">
                  <c:v>231.797</c:v>
                </c:pt>
                <c:pt idx="2068">
                  <c:v>231.90700000000001</c:v>
                </c:pt>
                <c:pt idx="2069">
                  <c:v>232.01599999999999</c:v>
                </c:pt>
                <c:pt idx="2070">
                  <c:v>232.125</c:v>
                </c:pt>
                <c:pt idx="2071">
                  <c:v>232.23500000000001</c:v>
                </c:pt>
                <c:pt idx="2072">
                  <c:v>232.34399999999999</c:v>
                </c:pt>
                <c:pt idx="2073">
                  <c:v>232.45400000000001</c:v>
                </c:pt>
                <c:pt idx="2074">
                  <c:v>232.57900000000001</c:v>
                </c:pt>
                <c:pt idx="2075">
                  <c:v>232.68799999999999</c:v>
                </c:pt>
                <c:pt idx="2076">
                  <c:v>232.797</c:v>
                </c:pt>
                <c:pt idx="2077">
                  <c:v>232.90700000000001</c:v>
                </c:pt>
                <c:pt idx="2078">
                  <c:v>233.01599999999999</c:v>
                </c:pt>
                <c:pt idx="2079">
                  <c:v>233.125</c:v>
                </c:pt>
                <c:pt idx="2080">
                  <c:v>233.23500000000001</c:v>
                </c:pt>
                <c:pt idx="2081">
                  <c:v>233.36</c:v>
                </c:pt>
                <c:pt idx="2082">
                  <c:v>233.46899999999999</c:v>
                </c:pt>
                <c:pt idx="2083">
                  <c:v>233.57900000000001</c:v>
                </c:pt>
                <c:pt idx="2084">
                  <c:v>233.68799999999999</c:v>
                </c:pt>
                <c:pt idx="2085">
                  <c:v>233.797</c:v>
                </c:pt>
                <c:pt idx="2086">
                  <c:v>233.90700000000001</c:v>
                </c:pt>
                <c:pt idx="2087">
                  <c:v>234.03200000000001</c:v>
                </c:pt>
                <c:pt idx="2088">
                  <c:v>234.14099999999999</c:v>
                </c:pt>
                <c:pt idx="2089">
                  <c:v>234.25</c:v>
                </c:pt>
                <c:pt idx="2090">
                  <c:v>234.36</c:v>
                </c:pt>
                <c:pt idx="2091">
                  <c:v>234.46899999999999</c:v>
                </c:pt>
                <c:pt idx="2092">
                  <c:v>234.57900000000001</c:v>
                </c:pt>
                <c:pt idx="2093">
                  <c:v>234.68799999999999</c:v>
                </c:pt>
                <c:pt idx="2094">
                  <c:v>234.797</c:v>
                </c:pt>
                <c:pt idx="2095">
                  <c:v>234.922</c:v>
                </c:pt>
                <c:pt idx="2096">
                  <c:v>235.03200000000001</c:v>
                </c:pt>
                <c:pt idx="2097">
                  <c:v>235.14099999999999</c:v>
                </c:pt>
                <c:pt idx="2098">
                  <c:v>235.25</c:v>
                </c:pt>
                <c:pt idx="2099">
                  <c:v>235.36</c:v>
                </c:pt>
                <c:pt idx="2100">
                  <c:v>235.46899999999999</c:v>
                </c:pt>
                <c:pt idx="2101">
                  <c:v>235.57900000000001</c:v>
                </c:pt>
                <c:pt idx="2102">
                  <c:v>235.70400000000001</c:v>
                </c:pt>
                <c:pt idx="2103">
                  <c:v>235.81299999999999</c:v>
                </c:pt>
                <c:pt idx="2104">
                  <c:v>235.922</c:v>
                </c:pt>
                <c:pt idx="2105">
                  <c:v>236.03200000000001</c:v>
                </c:pt>
                <c:pt idx="2106">
                  <c:v>236.14099999999999</c:v>
                </c:pt>
                <c:pt idx="2107">
                  <c:v>236.25</c:v>
                </c:pt>
                <c:pt idx="2108">
                  <c:v>236.36</c:v>
                </c:pt>
                <c:pt idx="2109">
                  <c:v>236.48500000000001</c:v>
                </c:pt>
                <c:pt idx="2110">
                  <c:v>236.59399999999999</c:v>
                </c:pt>
                <c:pt idx="2111">
                  <c:v>236.70400000000001</c:v>
                </c:pt>
                <c:pt idx="2112">
                  <c:v>236.81299999999999</c:v>
                </c:pt>
                <c:pt idx="2113">
                  <c:v>236.922</c:v>
                </c:pt>
                <c:pt idx="2114">
                  <c:v>237.047</c:v>
                </c:pt>
                <c:pt idx="2115">
                  <c:v>237.15700000000001</c:v>
                </c:pt>
                <c:pt idx="2116">
                  <c:v>237.26599999999999</c:v>
                </c:pt>
                <c:pt idx="2117">
                  <c:v>237.375</c:v>
                </c:pt>
                <c:pt idx="2118">
                  <c:v>237.48500000000001</c:v>
                </c:pt>
                <c:pt idx="2119">
                  <c:v>237.59399999999999</c:v>
                </c:pt>
                <c:pt idx="2120">
                  <c:v>237.70400000000001</c:v>
                </c:pt>
                <c:pt idx="2121">
                  <c:v>237.81299999999999</c:v>
                </c:pt>
                <c:pt idx="2122">
                  <c:v>237.93799999999999</c:v>
                </c:pt>
                <c:pt idx="2123">
                  <c:v>238.047</c:v>
                </c:pt>
                <c:pt idx="2124">
                  <c:v>238.15700000000001</c:v>
                </c:pt>
                <c:pt idx="2125">
                  <c:v>238.26599999999999</c:v>
                </c:pt>
                <c:pt idx="2126">
                  <c:v>238.39099999999999</c:v>
                </c:pt>
                <c:pt idx="2127">
                  <c:v>238.5</c:v>
                </c:pt>
                <c:pt idx="2128">
                  <c:v>238.61</c:v>
                </c:pt>
                <c:pt idx="2129">
                  <c:v>238.71899999999999</c:v>
                </c:pt>
                <c:pt idx="2130">
                  <c:v>238.82900000000001</c:v>
                </c:pt>
                <c:pt idx="2131">
                  <c:v>238.93799999999999</c:v>
                </c:pt>
                <c:pt idx="2132">
                  <c:v>239.06299999999999</c:v>
                </c:pt>
                <c:pt idx="2133">
                  <c:v>239.172</c:v>
                </c:pt>
                <c:pt idx="2134">
                  <c:v>239.28200000000001</c:v>
                </c:pt>
                <c:pt idx="2135">
                  <c:v>239.39099999999999</c:v>
                </c:pt>
                <c:pt idx="2136">
                  <c:v>239.5</c:v>
                </c:pt>
                <c:pt idx="2137">
                  <c:v>239.625</c:v>
                </c:pt>
                <c:pt idx="2138">
                  <c:v>239.73500000000001</c:v>
                </c:pt>
                <c:pt idx="2139">
                  <c:v>239.84399999999999</c:v>
                </c:pt>
                <c:pt idx="2140">
                  <c:v>239.95400000000001</c:v>
                </c:pt>
                <c:pt idx="2141">
                  <c:v>240.06299999999999</c:v>
                </c:pt>
                <c:pt idx="2142">
                  <c:v>240.18799999999999</c:v>
                </c:pt>
                <c:pt idx="2143">
                  <c:v>240.297</c:v>
                </c:pt>
                <c:pt idx="2144">
                  <c:v>240.40700000000001</c:v>
                </c:pt>
                <c:pt idx="2145">
                  <c:v>240.51599999999999</c:v>
                </c:pt>
                <c:pt idx="2146">
                  <c:v>240.625</c:v>
                </c:pt>
                <c:pt idx="2147">
                  <c:v>240.73500000000001</c:v>
                </c:pt>
                <c:pt idx="2148">
                  <c:v>240.84399999999999</c:v>
                </c:pt>
                <c:pt idx="2149">
                  <c:v>240.95400000000001</c:v>
                </c:pt>
                <c:pt idx="2150">
                  <c:v>241.07900000000001</c:v>
                </c:pt>
                <c:pt idx="2151">
                  <c:v>241.18799999999999</c:v>
                </c:pt>
                <c:pt idx="2152">
                  <c:v>241.297</c:v>
                </c:pt>
                <c:pt idx="2153">
                  <c:v>241.40700000000001</c:v>
                </c:pt>
                <c:pt idx="2154">
                  <c:v>241.53200000000001</c:v>
                </c:pt>
                <c:pt idx="2155">
                  <c:v>241.64099999999999</c:v>
                </c:pt>
                <c:pt idx="2156">
                  <c:v>241.75</c:v>
                </c:pt>
                <c:pt idx="2157">
                  <c:v>241.86</c:v>
                </c:pt>
                <c:pt idx="2158">
                  <c:v>241.96899999999999</c:v>
                </c:pt>
                <c:pt idx="2159">
                  <c:v>242.07900000000001</c:v>
                </c:pt>
                <c:pt idx="2160">
                  <c:v>242.18799999999999</c:v>
                </c:pt>
                <c:pt idx="2161">
                  <c:v>242.31299999999999</c:v>
                </c:pt>
                <c:pt idx="2162">
                  <c:v>242.422</c:v>
                </c:pt>
                <c:pt idx="2163">
                  <c:v>242.53200000000001</c:v>
                </c:pt>
                <c:pt idx="2164">
                  <c:v>242.64099999999999</c:v>
                </c:pt>
                <c:pt idx="2165">
                  <c:v>242.75</c:v>
                </c:pt>
                <c:pt idx="2166">
                  <c:v>242.86</c:v>
                </c:pt>
                <c:pt idx="2167">
                  <c:v>242.96899999999999</c:v>
                </c:pt>
                <c:pt idx="2168">
                  <c:v>243.07900000000001</c:v>
                </c:pt>
                <c:pt idx="2169">
                  <c:v>243.20400000000001</c:v>
                </c:pt>
                <c:pt idx="2170">
                  <c:v>243.31299999999999</c:v>
                </c:pt>
                <c:pt idx="2171">
                  <c:v>243.422</c:v>
                </c:pt>
                <c:pt idx="2172">
                  <c:v>243.53200000000001</c:v>
                </c:pt>
                <c:pt idx="2173">
                  <c:v>243.64099999999999</c:v>
                </c:pt>
                <c:pt idx="2174">
                  <c:v>243.76599999999999</c:v>
                </c:pt>
                <c:pt idx="2175">
                  <c:v>243.875</c:v>
                </c:pt>
                <c:pt idx="2176">
                  <c:v>243.98500000000001</c:v>
                </c:pt>
                <c:pt idx="2177">
                  <c:v>244.09399999999999</c:v>
                </c:pt>
                <c:pt idx="2178">
                  <c:v>244.20400000000001</c:v>
                </c:pt>
                <c:pt idx="2179">
                  <c:v>244.31299999999999</c:v>
                </c:pt>
                <c:pt idx="2180">
                  <c:v>244.43799999999999</c:v>
                </c:pt>
                <c:pt idx="2181">
                  <c:v>244.547</c:v>
                </c:pt>
                <c:pt idx="2182">
                  <c:v>244.65700000000001</c:v>
                </c:pt>
                <c:pt idx="2183">
                  <c:v>244.76599999999999</c:v>
                </c:pt>
                <c:pt idx="2184">
                  <c:v>244.875</c:v>
                </c:pt>
                <c:pt idx="2185">
                  <c:v>245</c:v>
                </c:pt>
                <c:pt idx="2186">
                  <c:v>245.11</c:v>
                </c:pt>
                <c:pt idx="2187">
                  <c:v>245.21899999999999</c:v>
                </c:pt>
                <c:pt idx="2188">
                  <c:v>245.32900000000001</c:v>
                </c:pt>
                <c:pt idx="2189">
                  <c:v>245.43799999999999</c:v>
                </c:pt>
                <c:pt idx="2190">
                  <c:v>245.547</c:v>
                </c:pt>
                <c:pt idx="2191">
                  <c:v>245.672</c:v>
                </c:pt>
                <c:pt idx="2192">
                  <c:v>245.78200000000001</c:v>
                </c:pt>
                <c:pt idx="2193">
                  <c:v>245.89099999999999</c:v>
                </c:pt>
                <c:pt idx="2194">
                  <c:v>246</c:v>
                </c:pt>
                <c:pt idx="2195">
                  <c:v>246.11</c:v>
                </c:pt>
                <c:pt idx="2196">
                  <c:v>246.21899999999999</c:v>
                </c:pt>
                <c:pt idx="2197">
                  <c:v>246.32900000000001</c:v>
                </c:pt>
                <c:pt idx="2198">
                  <c:v>246.45400000000001</c:v>
                </c:pt>
                <c:pt idx="2199">
                  <c:v>246.56299999999999</c:v>
                </c:pt>
                <c:pt idx="2200">
                  <c:v>246.672</c:v>
                </c:pt>
                <c:pt idx="2201">
                  <c:v>246.78200000000001</c:v>
                </c:pt>
                <c:pt idx="2202">
                  <c:v>246.89099999999999</c:v>
                </c:pt>
                <c:pt idx="2203">
                  <c:v>247</c:v>
                </c:pt>
                <c:pt idx="2204">
                  <c:v>247.125</c:v>
                </c:pt>
                <c:pt idx="2205">
                  <c:v>247.23500000000001</c:v>
                </c:pt>
                <c:pt idx="2206">
                  <c:v>247.34399999999999</c:v>
                </c:pt>
                <c:pt idx="2207">
                  <c:v>247.45400000000001</c:v>
                </c:pt>
                <c:pt idx="2208">
                  <c:v>247.56299999999999</c:v>
                </c:pt>
                <c:pt idx="2209">
                  <c:v>247.672</c:v>
                </c:pt>
                <c:pt idx="2210">
                  <c:v>247.797</c:v>
                </c:pt>
                <c:pt idx="2211">
                  <c:v>247.90700000000001</c:v>
                </c:pt>
                <c:pt idx="2212">
                  <c:v>248.01599999999999</c:v>
                </c:pt>
                <c:pt idx="2213">
                  <c:v>248.125</c:v>
                </c:pt>
                <c:pt idx="2214">
                  <c:v>248.23500000000001</c:v>
                </c:pt>
                <c:pt idx="2215">
                  <c:v>248.34399999999999</c:v>
                </c:pt>
                <c:pt idx="2216">
                  <c:v>248.45400000000001</c:v>
                </c:pt>
                <c:pt idx="2217">
                  <c:v>248.57900000000001</c:v>
                </c:pt>
                <c:pt idx="2218">
                  <c:v>248.68799999999999</c:v>
                </c:pt>
                <c:pt idx="2219">
                  <c:v>248.797</c:v>
                </c:pt>
                <c:pt idx="2220">
                  <c:v>248.90700000000001</c:v>
                </c:pt>
                <c:pt idx="2221">
                  <c:v>249.01599999999999</c:v>
                </c:pt>
                <c:pt idx="2222">
                  <c:v>249.125</c:v>
                </c:pt>
                <c:pt idx="2223">
                  <c:v>249.23500000000001</c:v>
                </c:pt>
                <c:pt idx="2224">
                  <c:v>249.34399999999999</c:v>
                </c:pt>
                <c:pt idx="2225">
                  <c:v>249.46899999999999</c:v>
                </c:pt>
                <c:pt idx="2226">
                  <c:v>249.57900000000001</c:v>
                </c:pt>
                <c:pt idx="2227">
                  <c:v>249.68799999999999</c:v>
                </c:pt>
                <c:pt idx="2228">
                  <c:v>249.797</c:v>
                </c:pt>
                <c:pt idx="2229">
                  <c:v>249.90700000000001</c:v>
                </c:pt>
                <c:pt idx="2230">
                  <c:v>250.03200000000001</c:v>
                </c:pt>
                <c:pt idx="2231">
                  <c:v>250.14099999999999</c:v>
                </c:pt>
                <c:pt idx="2232">
                  <c:v>250.25</c:v>
                </c:pt>
                <c:pt idx="2233">
                  <c:v>250.36</c:v>
                </c:pt>
                <c:pt idx="2234">
                  <c:v>250.46899999999999</c:v>
                </c:pt>
                <c:pt idx="2235">
                  <c:v>250.57900000000001</c:v>
                </c:pt>
                <c:pt idx="2236">
                  <c:v>250.68799999999999</c:v>
                </c:pt>
                <c:pt idx="2237">
                  <c:v>250.797</c:v>
                </c:pt>
                <c:pt idx="2238">
                  <c:v>250.922</c:v>
                </c:pt>
                <c:pt idx="2239">
                  <c:v>251.03200000000001</c:v>
                </c:pt>
                <c:pt idx="2240">
                  <c:v>251.14099999999999</c:v>
                </c:pt>
                <c:pt idx="2241">
                  <c:v>251.25</c:v>
                </c:pt>
                <c:pt idx="2242">
                  <c:v>251.36</c:v>
                </c:pt>
                <c:pt idx="2243">
                  <c:v>251.46899999999999</c:v>
                </c:pt>
                <c:pt idx="2244">
                  <c:v>251.57900000000001</c:v>
                </c:pt>
                <c:pt idx="2245">
                  <c:v>251.70400000000001</c:v>
                </c:pt>
                <c:pt idx="2246">
                  <c:v>251.81299999999999</c:v>
                </c:pt>
                <c:pt idx="2247">
                  <c:v>251.922</c:v>
                </c:pt>
                <c:pt idx="2248">
                  <c:v>252.03200000000001</c:v>
                </c:pt>
                <c:pt idx="2249">
                  <c:v>252.14099999999999</c:v>
                </c:pt>
                <c:pt idx="2250">
                  <c:v>252.25</c:v>
                </c:pt>
                <c:pt idx="2251">
                  <c:v>252.36</c:v>
                </c:pt>
                <c:pt idx="2252">
                  <c:v>252.48500000000001</c:v>
                </c:pt>
                <c:pt idx="2253">
                  <c:v>252.59399999999999</c:v>
                </c:pt>
                <c:pt idx="2254">
                  <c:v>252.70400000000001</c:v>
                </c:pt>
                <c:pt idx="2255">
                  <c:v>252.81299999999999</c:v>
                </c:pt>
                <c:pt idx="2256">
                  <c:v>252.922</c:v>
                </c:pt>
                <c:pt idx="2257">
                  <c:v>253.03200000000001</c:v>
                </c:pt>
                <c:pt idx="2258">
                  <c:v>253.14099999999999</c:v>
                </c:pt>
                <c:pt idx="2259">
                  <c:v>253.26599999999999</c:v>
                </c:pt>
                <c:pt idx="2260">
                  <c:v>253.375</c:v>
                </c:pt>
                <c:pt idx="2261">
                  <c:v>253.48500000000001</c:v>
                </c:pt>
                <c:pt idx="2262">
                  <c:v>253.59399999999999</c:v>
                </c:pt>
                <c:pt idx="2263">
                  <c:v>253.70400000000001</c:v>
                </c:pt>
                <c:pt idx="2264">
                  <c:v>253.81299999999999</c:v>
                </c:pt>
                <c:pt idx="2265">
                  <c:v>253.922</c:v>
                </c:pt>
                <c:pt idx="2266">
                  <c:v>254.047</c:v>
                </c:pt>
                <c:pt idx="2267">
                  <c:v>254.15700000000001</c:v>
                </c:pt>
                <c:pt idx="2268">
                  <c:v>254.26599999999999</c:v>
                </c:pt>
                <c:pt idx="2269">
                  <c:v>254.375</c:v>
                </c:pt>
                <c:pt idx="2270">
                  <c:v>254.48500000000001</c:v>
                </c:pt>
                <c:pt idx="2271">
                  <c:v>254.59399999999999</c:v>
                </c:pt>
                <c:pt idx="2272">
                  <c:v>254.70400000000001</c:v>
                </c:pt>
                <c:pt idx="2273">
                  <c:v>254.81299999999999</c:v>
                </c:pt>
                <c:pt idx="2274">
                  <c:v>254.93799999999999</c:v>
                </c:pt>
                <c:pt idx="2275">
                  <c:v>255.047</c:v>
                </c:pt>
                <c:pt idx="2276">
                  <c:v>255.15700000000001</c:v>
                </c:pt>
                <c:pt idx="2277">
                  <c:v>255.26599999999999</c:v>
                </c:pt>
                <c:pt idx="2278">
                  <c:v>255.375</c:v>
                </c:pt>
                <c:pt idx="2279">
                  <c:v>255.48500000000001</c:v>
                </c:pt>
                <c:pt idx="2280">
                  <c:v>255.61</c:v>
                </c:pt>
                <c:pt idx="2281">
                  <c:v>255.71899999999999</c:v>
                </c:pt>
                <c:pt idx="2282">
                  <c:v>255.82900000000001</c:v>
                </c:pt>
                <c:pt idx="2283">
                  <c:v>255.93799999999999</c:v>
                </c:pt>
                <c:pt idx="2284">
                  <c:v>256.04700000000003</c:v>
                </c:pt>
                <c:pt idx="2285">
                  <c:v>256.15699999999998</c:v>
                </c:pt>
                <c:pt idx="2286">
                  <c:v>256.26600000000002</c:v>
                </c:pt>
                <c:pt idx="2287">
                  <c:v>256.375</c:v>
                </c:pt>
                <c:pt idx="2288">
                  <c:v>256.5</c:v>
                </c:pt>
                <c:pt idx="2289">
                  <c:v>256.61</c:v>
                </c:pt>
                <c:pt idx="2290">
                  <c:v>256.71899999999999</c:v>
                </c:pt>
                <c:pt idx="2291">
                  <c:v>256.82900000000001</c:v>
                </c:pt>
                <c:pt idx="2292">
                  <c:v>256.93799999999999</c:v>
                </c:pt>
                <c:pt idx="2293">
                  <c:v>257.04700000000003</c:v>
                </c:pt>
                <c:pt idx="2294">
                  <c:v>257.17200000000003</c:v>
                </c:pt>
                <c:pt idx="2295">
                  <c:v>257.28199999999998</c:v>
                </c:pt>
                <c:pt idx="2296">
                  <c:v>257.39100000000002</c:v>
                </c:pt>
                <c:pt idx="2297">
                  <c:v>257.5</c:v>
                </c:pt>
                <c:pt idx="2298">
                  <c:v>257.61</c:v>
                </c:pt>
                <c:pt idx="2299">
                  <c:v>257.71899999999999</c:v>
                </c:pt>
                <c:pt idx="2300">
                  <c:v>257.82900000000001</c:v>
                </c:pt>
                <c:pt idx="2301">
                  <c:v>257.93799999999999</c:v>
                </c:pt>
                <c:pt idx="2302">
                  <c:v>258.06299999999999</c:v>
                </c:pt>
                <c:pt idx="2303">
                  <c:v>258.17200000000003</c:v>
                </c:pt>
                <c:pt idx="2304">
                  <c:v>258.28199999999998</c:v>
                </c:pt>
                <c:pt idx="2305">
                  <c:v>258.39100000000002</c:v>
                </c:pt>
                <c:pt idx="2306">
                  <c:v>258.5</c:v>
                </c:pt>
                <c:pt idx="2307">
                  <c:v>258.61</c:v>
                </c:pt>
                <c:pt idx="2308">
                  <c:v>258.71899999999999</c:v>
                </c:pt>
                <c:pt idx="2309">
                  <c:v>258.84399999999999</c:v>
                </c:pt>
                <c:pt idx="2310">
                  <c:v>258.95400000000001</c:v>
                </c:pt>
                <c:pt idx="2311">
                  <c:v>259.06299999999999</c:v>
                </c:pt>
                <c:pt idx="2312">
                  <c:v>259.17200000000003</c:v>
                </c:pt>
                <c:pt idx="2313">
                  <c:v>259.28199999999998</c:v>
                </c:pt>
                <c:pt idx="2314">
                  <c:v>259.39100000000002</c:v>
                </c:pt>
                <c:pt idx="2315">
                  <c:v>259.5</c:v>
                </c:pt>
                <c:pt idx="2316">
                  <c:v>259.61</c:v>
                </c:pt>
                <c:pt idx="2317">
                  <c:v>259.73500000000001</c:v>
                </c:pt>
                <c:pt idx="2318">
                  <c:v>259.84399999999999</c:v>
                </c:pt>
                <c:pt idx="2319">
                  <c:v>259.95400000000001</c:v>
                </c:pt>
                <c:pt idx="2320">
                  <c:v>260.06299999999999</c:v>
                </c:pt>
                <c:pt idx="2321">
                  <c:v>260.17200000000003</c:v>
                </c:pt>
                <c:pt idx="2322">
                  <c:v>260.28199999999998</c:v>
                </c:pt>
                <c:pt idx="2323">
                  <c:v>260.40699999999998</c:v>
                </c:pt>
                <c:pt idx="2324">
                  <c:v>260.51600000000002</c:v>
                </c:pt>
                <c:pt idx="2325">
                  <c:v>260.625</c:v>
                </c:pt>
                <c:pt idx="2326">
                  <c:v>260.75</c:v>
                </c:pt>
                <c:pt idx="2327">
                  <c:v>260.86</c:v>
                </c:pt>
                <c:pt idx="2328">
                  <c:v>260.96899999999999</c:v>
                </c:pt>
                <c:pt idx="2329">
                  <c:v>261.07900000000001</c:v>
                </c:pt>
                <c:pt idx="2330">
                  <c:v>261.18799999999999</c:v>
                </c:pt>
                <c:pt idx="2331">
                  <c:v>261.29700000000003</c:v>
                </c:pt>
                <c:pt idx="2332">
                  <c:v>261.42200000000003</c:v>
                </c:pt>
                <c:pt idx="2333">
                  <c:v>261.53199999999998</c:v>
                </c:pt>
                <c:pt idx="2334">
                  <c:v>261.64100000000002</c:v>
                </c:pt>
                <c:pt idx="2335">
                  <c:v>261.75</c:v>
                </c:pt>
                <c:pt idx="2336">
                  <c:v>261.86</c:v>
                </c:pt>
                <c:pt idx="2337">
                  <c:v>261.96899999999999</c:v>
                </c:pt>
                <c:pt idx="2338">
                  <c:v>262.07900000000001</c:v>
                </c:pt>
                <c:pt idx="2339">
                  <c:v>262.20400000000001</c:v>
                </c:pt>
                <c:pt idx="2340">
                  <c:v>262.31299999999999</c:v>
                </c:pt>
                <c:pt idx="2341">
                  <c:v>262.42200000000003</c:v>
                </c:pt>
                <c:pt idx="2342">
                  <c:v>262.53199999999998</c:v>
                </c:pt>
                <c:pt idx="2343">
                  <c:v>262.64100000000002</c:v>
                </c:pt>
                <c:pt idx="2344">
                  <c:v>262.75</c:v>
                </c:pt>
                <c:pt idx="2345">
                  <c:v>262.875</c:v>
                </c:pt>
                <c:pt idx="2346">
                  <c:v>262.98500000000001</c:v>
                </c:pt>
                <c:pt idx="2347">
                  <c:v>263.09399999999999</c:v>
                </c:pt>
                <c:pt idx="2348">
                  <c:v>263.20400000000001</c:v>
                </c:pt>
                <c:pt idx="2349">
                  <c:v>263.31299999999999</c:v>
                </c:pt>
                <c:pt idx="2350">
                  <c:v>263.42200000000003</c:v>
                </c:pt>
                <c:pt idx="2351">
                  <c:v>263.54700000000003</c:v>
                </c:pt>
                <c:pt idx="2352">
                  <c:v>263.65699999999998</c:v>
                </c:pt>
                <c:pt idx="2353">
                  <c:v>263.76600000000002</c:v>
                </c:pt>
                <c:pt idx="2354">
                  <c:v>263.875</c:v>
                </c:pt>
                <c:pt idx="2355">
                  <c:v>264</c:v>
                </c:pt>
                <c:pt idx="2356">
                  <c:v>264.11</c:v>
                </c:pt>
                <c:pt idx="2357">
                  <c:v>264.21899999999999</c:v>
                </c:pt>
                <c:pt idx="2358">
                  <c:v>264.32900000000001</c:v>
                </c:pt>
                <c:pt idx="2359">
                  <c:v>264.43799999999999</c:v>
                </c:pt>
                <c:pt idx="2360">
                  <c:v>264.54700000000003</c:v>
                </c:pt>
                <c:pt idx="2361">
                  <c:v>264.65699999999998</c:v>
                </c:pt>
                <c:pt idx="2362">
                  <c:v>264.76600000000002</c:v>
                </c:pt>
                <c:pt idx="2363">
                  <c:v>264.89100000000002</c:v>
                </c:pt>
                <c:pt idx="2364">
                  <c:v>265</c:v>
                </c:pt>
                <c:pt idx="2365">
                  <c:v>265.11</c:v>
                </c:pt>
                <c:pt idx="2366">
                  <c:v>265.21899999999999</c:v>
                </c:pt>
                <c:pt idx="2367">
                  <c:v>265.32900000000001</c:v>
                </c:pt>
                <c:pt idx="2368">
                  <c:v>265.45400000000001</c:v>
                </c:pt>
                <c:pt idx="2369">
                  <c:v>265.56299999999999</c:v>
                </c:pt>
                <c:pt idx="2370">
                  <c:v>265.67200000000003</c:v>
                </c:pt>
                <c:pt idx="2371">
                  <c:v>265.78199999999998</c:v>
                </c:pt>
                <c:pt idx="2372">
                  <c:v>265.90699999999998</c:v>
                </c:pt>
                <c:pt idx="2373">
                  <c:v>266.01600000000002</c:v>
                </c:pt>
                <c:pt idx="2374">
                  <c:v>266.125</c:v>
                </c:pt>
                <c:pt idx="2375">
                  <c:v>266.23500000000001</c:v>
                </c:pt>
                <c:pt idx="2376">
                  <c:v>266.34399999999999</c:v>
                </c:pt>
                <c:pt idx="2377">
                  <c:v>266.45400000000001</c:v>
                </c:pt>
                <c:pt idx="2378">
                  <c:v>266.56299999999999</c:v>
                </c:pt>
                <c:pt idx="2379">
                  <c:v>266.68799999999999</c:v>
                </c:pt>
                <c:pt idx="2380">
                  <c:v>266.79700000000003</c:v>
                </c:pt>
                <c:pt idx="2381">
                  <c:v>266.90699999999998</c:v>
                </c:pt>
                <c:pt idx="2382">
                  <c:v>267.01600000000002</c:v>
                </c:pt>
                <c:pt idx="2383">
                  <c:v>267.125</c:v>
                </c:pt>
                <c:pt idx="2384">
                  <c:v>267.23500000000001</c:v>
                </c:pt>
                <c:pt idx="2385">
                  <c:v>267.34399999999999</c:v>
                </c:pt>
                <c:pt idx="2386">
                  <c:v>267.46899999999999</c:v>
                </c:pt>
                <c:pt idx="2387">
                  <c:v>267.57900000000001</c:v>
                </c:pt>
                <c:pt idx="2388">
                  <c:v>267.68799999999999</c:v>
                </c:pt>
                <c:pt idx="2389">
                  <c:v>267.79700000000003</c:v>
                </c:pt>
                <c:pt idx="2390">
                  <c:v>267.90699999999998</c:v>
                </c:pt>
                <c:pt idx="2391">
                  <c:v>268.01600000000002</c:v>
                </c:pt>
                <c:pt idx="2392">
                  <c:v>268.125</c:v>
                </c:pt>
                <c:pt idx="2393">
                  <c:v>268.25</c:v>
                </c:pt>
                <c:pt idx="2394">
                  <c:v>268.36</c:v>
                </c:pt>
                <c:pt idx="2395">
                  <c:v>268.46899999999999</c:v>
                </c:pt>
                <c:pt idx="2396">
                  <c:v>268.57900000000001</c:v>
                </c:pt>
                <c:pt idx="2397">
                  <c:v>268.68799999999999</c:v>
                </c:pt>
                <c:pt idx="2398">
                  <c:v>268.79700000000003</c:v>
                </c:pt>
                <c:pt idx="2399">
                  <c:v>268.90699999999998</c:v>
                </c:pt>
                <c:pt idx="2400">
                  <c:v>269.01600000000002</c:v>
                </c:pt>
                <c:pt idx="2401">
                  <c:v>269.14100000000002</c:v>
                </c:pt>
                <c:pt idx="2402">
                  <c:v>269.25</c:v>
                </c:pt>
                <c:pt idx="2403">
                  <c:v>269.36</c:v>
                </c:pt>
                <c:pt idx="2404">
                  <c:v>269.46899999999999</c:v>
                </c:pt>
                <c:pt idx="2405">
                  <c:v>269.57900000000001</c:v>
                </c:pt>
                <c:pt idx="2406">
                  <c:v>269.68799999999999</c:v>
                </c:pt>
                <c:pt idx="2407">
                  <c:v>269.81299999999999</c:v>
                </c:pt>
                <c:pt idx="2408">
                  <c:v>269.92200000000003</c:v>
                </c:pt>
                <c:pt idx="2409">
                  <c:v>270.03199999999998</c:v>
                </c:pt>
                <c:pt idx="2410">
                  <c:v>270.14100000000002</c:v>
                </c:pt>
                <c:pt idx="2411">
                  <c:v>270.25</c:v>
                </c:pt>
                <c:pt idx="2412">
                  <c:v>270.375</c:v>
                </c:pt>
                <c:pt idx="2413">
                  <c:v>270.48500000000001</c:v>
                </c:pt>
                <c:pt idx="2414">
                  <c:v>270.59399999999999</c:v>
                </c:pt>
                <c:pt idx="2415">
                  <c:v>270.70400000000001</c:v>
                </c:pt>
                <c:pt idx="2416">
                  <c:v>270.81299999999999</c:v>
                </c:pt>
                <c:pt idx="2417">
                  <c:v>270.92200000000003</c:v>
                </c:pt>
                <c:pt idx="2418">
                  <c:v>271.03199999999998</c:v>
                </c:pt>
                <c:pt idx="2419">
                  <c:v>271.15699999999998</c:v>
                </c:pt>
                <c:pt idx="2420">
                  <c:v>271.26600000000002</c:v>
                </c:pt>
                <c:pt idx="2421">
                  <c:v>271.375</c:v>
                </c:pt>
                <c:pt idx="2422">
                  <c:v>271.48500000000001</c:v>
                </c:pt>
                <c:pt idx="2423">
                  <c:v>271.59399999999999</c:v>
                </c:pt>
                <c:pt idx="2424">
                  <c:v>271.70400000000001</c:v>
                </c:pt>
                <c:pt idx="2425">
                  <c:v>271.82900000000001</c:v>
                </c:pt>
                <c:pt idx="2426">
                  <c:v>271.93799999999999</c:v>
                </c:pt>
                <c:pt idx="2427">
                  <c:v>272.04700000000003</c:v>
                </c:pt>
                <c:pt idx="2428">
                  <c:v>272.15699999999998</c:v>
                </c:pt>
                <c:pt idx="2429">
                  <c:v>272.26600000000002</c:v>
                </c:pt>
                <c:pt idx="2430">
                  <c:v>272.375</c:v>
                </c:pt>
                <c:pt idx="2431">
                  <c:v>272.5</c:v>
                </c:pt>
                <c:pt idx="2432">
                  <c:v>272.61</c:v>
                </c:pt>
                <c:pt idx="2433">
                  <c:v>272.71899999999999</c:v>
                </c:pt>
                <c:pt idx="2434">
                  <c:v>272.82900000000001</c:v>
                </c:pt>
                <c:pt idx="2435">
                  <c:v>272.93799999999999</c:v>
                </c:pt>
                <c:pt idx="2436">
                  <c:v>273.04700000000003</c:v>
                </c:pt>
                <c:pt idx="2437">
                  <c:v>273.17200000000003</c:v>
                </c:pt>
                <c:pt idx="2438">
                  <c:v>273.28199999999998</c:v>
                </c:pt>
                <c:pt idx="2439">
                  <c:v>273.39100000000002</c:v>
                </c:pt>
                <c:pt idx="2440">
                  <c:v>273.5</c:v>
                </c:pt>
                <c:pt idx="2441">
                  <c:v>273.61</c:v>
                </c:pt>
                <c:pt idx="2442">
                  <c:v>273.71899999999999</c:v>
                </c:pt>
                <c:pt idx="2443">
                  <c:v>273.84399999999999</c:v>
                </c:pt>
                <c:pt idx="2444">
                  <c:v>273.95400000000001</c:v>
                </c:pt>
                <c:pt idx="2445">
                  <c:v>274.06299999999999</c:v>
                </c:pt>
                <c:pt idx="2446">
                  <c:v>274.17200000000003</c:v>
                </c:pt>
                <c:pt idx="2447">
                  <c:v>274.28199999999998</c:v>
                </c:pt>
                <c:pt idx="2448">
                  <c:v>274.39100000000002</c:v>
                </c:pt>
                <c:pt idx="2449">
                  <c:v>274.51600000000002</c:v>
                </c:pt>
                <c:pt idx="2450">
                  <c:v>274.625</c:v>
                </c:pt>
                <c:pt idx="2451">
                  <c:v>274.73500000000001</c:v>
                </c:pt>
                <c:pt idx="2452">
                  <c:v>274.84399999999999</c:v>
                </c:pt>
                <c:pt idx="2453">
                  <c:v>274.95400000000001</c:v>
                </c:pt>
                <c:pt idx="2454">
                  <c:v>275.06299999999999</c:v>
                </c:pt>
                <c:pt idx="2455">
                  <c:v>275.18799999999999</c:v>
                </c:pt>
                <c:pt idx="2456">
                  <c:v>275.29700000000003</c:v>
                </c:pt>
                <c:pt idx="2457">
                  <c:v>275.40699999999998</c:v>
                </c:pt>
                <c:pt idx="2458">
                  <c:v>275.51600000000002</c:v>
                </c:pt>
                <c:pt idx="2459">
                  <c:v>275.625</c:v>
                </c:pt>
                <c:pt idx="2460">
                  <c:v>275.73500000000001</c:v>
                </c:pt>
                <c:pt idx="2461">
                  <c:v>275.84399999999999</c:v>
                </c:pt>
                <c:pt idx="2462">
                  <c:v>275.95400000000001</c:v>
                </c:pt>
                <c:pt idx="2463">
                  <c:v>276.07900000000001</c:v>
                </c:pt>
                <c:pt idx="2464">
                  <c:v>276.18799999999999</c:v>
                </c:pt>
                <c:pt idx="2465">
                  <c:v>276.29700000000003</c:v>
                </c:pt>
                <c:pt idx="2466">
                  <c:v>276.40699999999998</c:v>
                </c:pt>
                <c:pt idx="2467">
                  <c:v>276.51600000000002</c:v>
                </c:pt>
                <c:pt idx="2468">
                  <c:v>276.625</c:v>
                </c:pt>
                <c:pt idx="2469">
                  <c:v>276.75</c:v>
                </c:pt>
                <c:pt idx="2470">
                  <c:v>276.86</c:v>
                </c:pt>
                <c:pt idx="2471">
                  <c:v>276.96899999999999</c:v>
                </c:pt>
                <c:pt idx="2472">
                  <c:v>277.07900000000001</c:v>
                </c:pt>
                <c:pt idx="2473">
                  <c:v>277.20400000000001</c:v>
                </c:pt>
                <c:pt idx="2474">
                  <c:v>277.31299999999999</c:v>
                </c:pt>
                <c:pt idx="2475">
                  <c:v>277.42200000000003</c:v>
                </c:pt>
                <c:pt idx="2476">
                  <c:v>277.53199999999998</c:v>
                </c:pt>
                <c:pt idx="2477">
                  <c:v>277.64100000000002</c:v>
                </c:pt>
                <c:pt idx="2478">
                  <c:v>277.76600000000002</c:v>
                </c:pt>
                <c:pt idx="2479">
                  <c:v>277.875</c:v>
                </c:pt>
                <c:pt idx="2480">
                  <c:v>277.98500000000001</c:v>
                </c:pt>
                <c:pt idx="2481">
                  <c:v>278.09399999999999</c:v>
                </c:pt>
                <c:pt idx="2482">
                  <c:v>278.21899999999999</c:v>
                </c:pt>
                <c:pt idx="2483">
                  <c:v>278.32900000000001</c:v>
                </c:pt>
                <c:pt idx="2484">
                  <c:v>278.43799999999999</c:v>
                </c:pt>
                <c:pt idx="2485">
                  <c:v>278.54700000000003</c:v>
                </c:pt>
                <c:pt idx="2486">
                  <c:v>278.65699999999998</c:v>
                </c:pt>
                <c:pt idx="2487">
                  <c:v>278.78199999999998</c:v>
                </c:pt>
                <c:pt idx="2488">
                  <c:v>278.89100000000002</c:v>
                </c:pt>
                <c:pt idx="2489">
                  <c:v>279</c:v>
                </c:pt>
                <c:pt idx="2490">
                  <c:v>279.11</c:v>
                </c:pt>
                <c:pt idx="2491">
                  <c:v>279.21899999999999</c:v>
                </c:pt>
                <c:pt idx="2492">
                  <c:v>279.32900000000001</c:v>
                </c:pt>
                <c:pt idx="2493">
                  <c:v>279.45400000000001</c:v>
                </c:pt>
                <c:pt idx="2494">
                  <c:v>279.56299999999999</c:v>
                </c:pt>
                <c:pt idx="2495">
                  <c:v>279.67200000000003</c:v>
                </c:pt>
                <c:pt idx="2496">
                  <c:v>279.78199999999998</c:v>
                </c:pt>
                <c:pt idx="2497">
                  <c:v>279.89100000000002</c:v>
                </c:pt>
                <c:pt idx="2498">
                  <c:v>280.01600000000002</c:v>
                </c:pt>
                <c:pt idx="2499">
                  <c:v>280.125</c:v>
                </c:pt>
                <c:pt idx="2500">
                  <c:v>280.23500000000001</c:v>
                </c:pt>
                <c:pt idx="2501">
                  <c:v>280.34399999999999</c:v>
                </c:pt>
                <c:pt idx="2502">
                  <c:v>280.45400000000001</c:v>
                </c:pt>
                <c:pt idx="2503">
                  <c:v>280.57900000000001</c:v>
                </c:pt>
                <c:pt idx="2504">
                  <c:v>280.68799999999999</c:v>
                </c:pt>
                <c:pt idx="2505">
                  <c:v>280.79700000000003</c:v>
                </c:pt>
                <c:pt idx="2506">
                  <c:v>280.90699999999998</c:v>
                </c:pt>
                <c:pt idx="2507">
                  <c:v>281.01600000000002</c:v>
                </c:pt>
                <c:pt idx="2508">
                  <c:v>281.125</c:v>
                </c:pt>
                <c:pt idx="2509">
                  <c:v>281.25</c:v>
                </c:pt>
                <c:pt idx="2510">
                  <c:v>281.36</c:v>
                </c:pt>
                <c:pt idx="2511">
                  <c:v>281.46899999999999</c:v>
                </c:pt>
                <c:pt idx="2512">
                  <c:v>281.59399999999999</c:v>
                </c:pt>
                <c:pt idx="2513">
                  <c:v>281.70400000000001</c:v>
                </c:pt>
                <c:pt idx="2514">
                  <c:v>281.81299999999999</c:v>
                </c:pt>
                <c:pt idx="2515">
                  <c:v>281.92200000000003</c:v>
                </c:pt>
                <c:pt idx="2516">
                  <c:v>282.03199999999998</c:v>
                </c:pt>
                <c:pt idx="2517">
                  <c:v>282.14100000000002</c:v>
                </c:pt>
                <c:pt idx="2518">
                  <c:v>282.25</c:v>
                </c:pt>
                <c:pt idx="2519">
                  <c:v>282.375</c:v>
                </c:pt>
                <c:pt idx="2520">
                  <c:v>282.48500000000001</c:v>
                </c:pt>
                <c:pt idx="2521">
                  <c:v>282.59399999999999</c:v>
                </c:pt>
                <c:pt idx="2522">
                  <c:v>282.70400000000001</c:v>
                </c:pt>
                <c:pt idx="2523">
                  <c:v>282.82900000000001</c:v>
                </c:pt>
                <c:pt idx="2524">
                  <c:v>282.93799999999999</c:v>
                </c:pt>
                <c:pt idx="2525">
                  <c:v>283.04700000000003</c:v>
                </c:pt>
                <c:pt idx="2526">
                  <c:v>283.15699999999998</c:v>
                </c:pt>
                <c:pt idx="2527">
                  <c:v>283.26600000000002</c:v>
                </c:pt>
                <c:pt idx="2528">
                  <c:v>283.375</c:v>
                </c:pt>
                <c:pt idx="2529">
                  <c:v>283.48500000000001</c:v>
                </c:pt>
                <c:pt idx="2530">
                  <c:v>283.61</c:v>
                </c:pt>
                <c:pt idx="2531">
                  <c:v>283.71899999999999</c:v>
                </c:pt>
                <c:pt idx="2532">
                  <c:v>283.82900000000001</c:v>
                </c:pt>
                <c:pt idx="2533">
                  <c:v>283.93799999999999</c:v>
                </c:pt>
                <c:pt idx="2534">
                  <c:v>284.04700000000003</c:v>
                </c:pt>
                <c:pt idx="2535">
                  <c:v>284.17200000000003</c:v>
                </c:pt>
                <c:pt idx="2536">
                  <c:v>284.28199999999998</c:v>
                </c:pt>
                <c:pt idx="2537">
                  <c:v>284.39100000000002</c:v>
                </c:pt>
                <c:pt idx="2538">
                  <c:v>284.5</c:v>
                </c:pt>
                <c:pt idx="2539">
                  <c:v>284.61</c:v>
                </c:pt>
                <c:pt idx="2540">
                  <c:v>284.71899999999999</c:v>
                </c:pt>
                <c:pt idx="2541">
                  <c:v>284.82900000000001</c:v>
                </c:pt>
                <c:pt idx="2542">
                  <c:v>284.95400000000001</c:v>
                </c:pt>
                <c:pt idx="2543">
                  <c:v>285.06299999999999</c:v>
                </c:pt>
                <c:pt idx="2544">
                  <c:v>285.17200000000003</c:v>
                </c:pt>
                <c:pt idx="2545">
                  <c:v>285.28199999999998</c:v>
                </c:pt>
                <c:pt idx="2546">
                  <c:v>285.39100000000002</c:v>
                </c:pt>
                <c:pt idx="2547">
                  <c:v>285.5</c:v>
                </c:pt>
                <c:pt idx="2548">
                  <c:v>285.61</c:v>
                </c:pt>
                <c:pt idx="2549">
                  <c:v>285.73500000000001</c:v>
                </c:pt>
                <c:pt idx="2550">
                  <c:v>285.84399999999999</c:v>
                </c:pt>
                <c:pt idx="2551">
                  <c:v>285.95400000000001</c:v>
                </c:pt>
                <c:pt idx="2552">
                  <c:v>286.06299999999999</c:v>
                </c:pt>
                <c:pt idx="2553">
                  <c:v>286.17200000000003</c:v>
                </c:pt>
                <c:pt idx="2554">
                  <c:v>286.28199999999998</c:v>
                </c:pt>
                <c:pt idx="2555">
                  <c:v>286.39100000000002</c:v>
                </c:pt>
                <c:pt idx="2556">
                  <c:v>286.51600000000002</c:v>
                </c:pt>
                <c:pt idx="2557">
                  <c:v>286.625</c:v>
                </c:pt>
                <c:pt idx="2558">
                  <c:v>286.73500000000001</c:v>
                </c:pt>
                <c:pt idx="2559">
                  <c:v>286.84399999999999</c:v>
                </c:pt>
                <c:pt idx="2560">
                  <c:v>286.95400000000001</c:v>
                </c:pt>
                <c:pt idx="2561">
                  <c:v>287.06299999999999</c:v>
                </c:pt>
                <c:pt idx="2562">
                  <c:v>287.17200000000003</c:v>
                </c:pt>
                <c:pt idx="2563">
                  <c:v>287.29700000000003</c:v>
                </c:pt>
                <c:pt idx="2564">
                  <c:v>287.40699999999998</c:v>
                </c:pt>
                <c:pt idx="2565">
                  <c:v>287.51600000000002</c:v>
                </c:pt>
                <c:pt idx="2566">
                  <c:v>287.625</c:v>
                </c:pt>
                <c:pt idx="2567">
                  <c:v>287.73500000000001</c:v>
                </c:pt>
                <c:pt idx="2568">
                  <c:v>287.84399999999999</c:v>
                </c:pt>
                <c:pt idx="2569">
                  <c:v>287.96899999999999</c:v>
                </c:pt>
                <c:pt idx="2570">
                  <c:v>288.07900000000001</c:v>
                </c:pt>
                <c:pt idx="2571">
                  <c:v>288.18799999999999</c:v>
                </c:pt>
                <c:pt idx="2572">
                  <c:v>288.29700000000003</c:v>
                </c:pt>
                <c:pt idx="2573">
                  <c:v>288.40699999999998</c:v>
                </c:pt>
                <c:pt idx="2574">
                  <c:v>288.53199999999998</c:v>
                </c:pt>
                <c:pt idx="2575">
                  <c:v>288.64100000000002</c:v>
                </c:pt>
                <c:pt idx="2576">
                  <c:v>288.75</c:v>
                </c:pt>
                <c:pt idx="2577">
                  <c:v>288.86</c:v>
                </c:pt>
                <c:pt idx="2578">
                  <c:v>288.96899999999999</c:v>
                </c:pt>
                <c:pt idx="2579">
                  <c:v>289.09399999999999</c:v>
                </c:pt>
                <c:pt idx="2580">
                  <c:v>289.20400000000001</c:v>
                </c:pt>
                <c:pt idx="2581">
                  <c:v>289.31299999999999</c:v>
                </c:pt>
                <c:pt idx="2582">
                  <c:v>289.42200000000003</c:v>
                </c:pt>
                <c:pt idx="2583">
                  <c:v>289.53199999999998</c:v>
                </c:pt>
                <c:pt idx="2584">
                  <c:v>289.64100000000002</c:v>
                </c:pt>
                <c:pt idx="2585">
                  <c:v>289.75</c:v>
                </c:pt>
                <c:pt idx="2586">
                  <c:v>289.86</c:v>
                </c:pt>
                <c:pt idx="2587">
                  <c:v>289.98500000000001</c:v>
                </c:pt>
                <c:pt idx="2588">
                  <c:v>290.09399999999999</c:v>
                </c:pt>
                <c:pt idx="2589">
                  <c:v>290.20400000000001</c:v>
                </c:pt>
                <c:pt idx="2590">
                  <c:v>290.31299999999999</c:v>
                </c:pt>
                <c:pt idx="2591">
                  <c:v>290.42200000000003</c:v>
                </c:pt>
                <c:pt idx="2592">
                  <c:v>290.53199999999998</c:v>
                </c:pt>
                <c:pt idx="2593">
                  <c:v>290.64100000000002</c:v>
                </c:pt>
                <c:pt idx="2594">
                  <c:v>290.76600000000002</c:v>
                </c:pt>
                <c:pt idx="2595">
                  <c:v>290.875</c:v>
                </c:pt>
                <c:pt idx="2596">
                  <c:v>290.98500000000001</c:v>
                </c:pt>
                <c:pt idx="2597">
                  <c:v>291.09399999999999</c:v>
                </c:pt>
                <c:pt idx="2598">
                  <c:v>291.21899999999999</c:v>
                </c:pt>
                <c:pt idx="2599">
                  <c:v>291.32900000000001</c:v>
                </c:pt>
                <c:pt idx="2600">
                  <c:v>291.43799999999999</c:v>
                </c:pt>
                <c:pt idx="2601">
                  <c:v>291.54700000000003</c:v>
                </c:pt>
                <c:pt idx="2602">
                  <c:v>291.65699999999998</c:v>
                </c:pt>
                <c:pt idx="2603">
                  <c:v>291.76600000000002</c:v>
                </c:pt>
                <c:pt idx="2604">
                  <c:v>291.89100000000002</c:v>
                </c:pt>
                <c:pt idx="2605">
                  <c:v>292</c:v>
                </c:pt>
                <c:pt idx="2606">
                  <c:v>292.11</c:v>
                </c:pt>
                <c:pt idx="2607">
                  <c:v>292.21899999999999</c:v>
                </c:pt>
                <c:pt idx="2608">
                  <c:v>292.32900000000001</c:v>
                </c:pt>
                <c:pt idx="2609">
                  <c:v>292.43799999999999</c:v>
                </c:pt>
                <c:pt idx="2610">
                  <c:v>292.54700000000003</c:v>
                </c:pt>
                <c:pt idx="2611">
                  <c:v>292.65699999999998</c:v>
                </c:pt>
                <c:pt idx="2612">
                  <c:v>292.78199999999998</c:v>
                </c:pt>
                <c:pt idx="2613">
                  <c:v>292.89100000000002</c:v>
                </c:pt>
                <c:pt idx="2614">
                  <c:v>293</c:v>
                </c:pt>
                <c:pt idx="2615">
                  <c:v>293.11</c:v>
                </c:pt>
                <c:pt idx="2616">
                  <c:v>293.21899999999999</c:v>
                </c:pt>
                <c:pt idx="2617">
                  <c:v>293.32900000000001</c:v>
                </c:pt>
                <c:pt idx="2618">
                  <c:v>293.45400000000001</c:v>
                </c:pt>
                <c:pt idx="2619">
                  <c:v>293.56299999999999</c:v>
                </c:pt>
                <c:pt idx="2620">
                  <c:v>293.67200000000003</c:v>
                </c:pt>
                <c:pt idx="2621">
                  <c:v>293.79700000000003</c:v>
                </c:pt>
                <c:pt idx="2622">
                  <c:v>293.90699999999998</c:v>
                </c:pt>
                <c:pt idx="2623">
                  <c:v>294.01600000000002</c:v>
                </c:pt>
                <c:pt idx="2624">
                  <c:v>294.125</c:v>
                </c:pt>
                <c:pt idx="2625">
                  <c:v>294.23500000000001</c:v>
                </c:pt>
                <c:pt idx="2626">
                  <c:v>294.34399999999999</c:v>
                </c:pt>
                <c:pt idx="2627">
                  <c:v>294.46899999999999</c:v>
                </c:pt>
                <c:pt idx="2628">
                  <c:v>294.57900000000001</c:v>
                </c:pt>
                <c:pt idx="2629">
                  <c:v>294.68799999999999</c:v>
                </c:pt>
                <c:pt idx="2630">
                  <c:v>294.79700000000003</c:v>
                </c:pt>
                <c:pt idx="2631">
                  <c:v>294.90699999999998</c:v>
                </c:pt>
                <c:pt idx="2632">
                  <c:v>295.03199999999998</c:v>
                </c:pt>
                <c:pt idx="2633">
                  <c:v>295.14100000000002</c:v>
                </c:pt>
                <c:pt idx="2634">
                  <c:v>295.25</c:v>
                </c:pt>
                <c:pt idx="2635">
                  <c:v>295.36</c:v>
                </c:pt>
                <c:pt idx="2636">
                  <c:v>295.46899999999999</c:v>
                </c:pt>
                <c:pt idx="2637">
                  <c:v>295.57900000000001</c:v>
                </c:pt>
                <c:pt idx="2638">
                  <c:v>295.70400000000001</c:v>
                </c:pt>
                <c:pt idx="2639">
                  <c:v>295.81299999999999</c:v>
                </c:pt>
                <c:pt idx="2640">
                  <c:v>295.92200000000003</c:v>
                </c:pt>
                <c:pt idx="2641">
                  <c:v>296.03199999999998</c:v>
                </c:pt>
                <c:pt idx="2642">
                  <c:v>296.14100000000002</c:v>
                </c:pt>
                <c:pt idx="2643">
                  <c:v>296.25</c:v>
                </c:pt>
                <c:pt idx="2644">
                  <c:v>296.375</c:v>
                </c:pt>
                <c:pt idx="2645">
                  <c:v>296.48500000000001</c:v>
                </c:pt>
                <c:pt idx="2646">
                  <c:v>296.59399999999999</c:v>
                </c:pt>
                <c:pt idx="2647">
                  <c:v>296.70400000000001</c:v>
                </c:pt>
                <c:pt idx="2648">
                  <c:v>296.81299999999999</c:v>
                </c:pt>
                <c:pt idx="2649">
                  <c:v>296.92200000000003</c:v>
                </c:pt>
                <c:pt idx="2650">
                  <c:v>297.03199999999998</c:v>
                </c:pt>
                <c:pt idx="2651">
                  <c:v>297.14100000000002</c:v>
                </c:pt>
                <c:pt idx="2652">
                  <c:v>297.26600000000002</c:v>
                </c:pt>
                <c:pt idx="2653">
                  <c:v>297.375</c:v>
                </c:pt>
                <c:pt idx="2654">
                  <c:v>297.48500000000001</c:v>
                </c:pt>
                <c:pt idx="2655">
                  <c:v>297.59399999999999</c:v>
                </c:pt>
                <c:pt idx="2656">
                  <c:v>297.70400000000001</c:v>
                </c:pt>
                <c:pt idx="2657">
                  <c:v>297.81299999999999</c:v>
                </c:pt>
                <c:pt idx="2658">
                  <c:v>297.92200000000003</c:v>
                </c:pt>
                <c:pt idx="2659">
                  <c:v>298.04700000000003</c:v>
                </c:pt>
                <c:pt idx="2660">
                  <c:v>298.15699999999998</c:v>
                </c:pt>
                <c:pt idx="2661">
                  <c:v>298.26600000000002</c:v>
                </c:pt>
                <c:pt idx="2662">
                  <c:v>298.375</c:v>
                </c:pt>
                <c:pt idx="2663">
                  <c:v>298.48500000000001</c:v>
                </c:pt>
                <c:pt idx="2664">
                  <c:v>298.59399999999999</c:v>
                </c:pt>
                <c:pt idx="2665">
                  <c:v>298.71899999999999</c:v>
                </c:pt>
                <c:pt idx="2666">
                  <c:v>298.82900000000001</c:v>
                </c:pt>
                <c:pt idx="2667">
                  <c:v>298.93799999999999</c:v>
                </c:pt>
                <c:pt idx="2668">
                  <c:v>299.04700000000003</c:v>
                </c:pt>
                <c:pt idx="2669">
                  <c:v>299.15699999999998</c:v>
                </c:pt>
                <c:pt idx="2670">
                  <c:v>299.26600000000002</c:v>
                </c:pt>
                <c:pt idx="2671">
                  <c:v>299.375</c:v>
                </c:pt>
                <c:pt idx="2672">
                  <c:v>299.5</c:v>
                </c:pt>
                <c:pt idx="2673">
                  <c:v>299.61</c:v>
                </c:pt>
                <c:pt idx="2674">
                  <c:v>299.71899999999999</c:v>
                </c:pt>
                <c:pt idx="2675">
                  <c:v>299.82900000000001</c:v>
                </c:pt>
                <c:pt idx="2676">
                  <c:v>299.93799999999999</c:v>
                </c:pt>
                <c:pt idx="2677">
                  <c:v>300.04700000000003</c:v>
                </c:pt>
                <c:pt idx="2678">
                  <c:v>300.15699999999998</c:v>
                </c:pt>
                <c:pt idx="2679">
                  <c:v>300.28199999999998</c:v>
                </c:pt>
                <c:pt idx="2680">
                  <c:v>300.39100000000002</c:v>
                </c:pt>
                <c:pt idx="2681">
                  <c:v>300.5</c:v>
                </c:pt>
                <c:pt idx="2682">
                  <c:v>300.61</c:v>
                </c:pt>
                <c:pt idx="2683">
                  <c:v>300.71899999999999</c:v>
                </c:pt>
                <c:pt idx="2684">
                  <c:v>300.82900000000001</c:v>
                </c:pt>
                <c:pt idx="2685">
                  <c:v>300.95400000000001</c:v>
                </c:pt>
                <c:pt idx="2686">
                  <c:v>301.06299999999999</c:v>
                </c:pt>
                <c:pt idx="2687">
                  <c:v>301.17200000000003</c:v>
                </c:pt>
                <c:pt idx="2688">
                  <c:v>301.28199999999998</c:v>
                </c:pt>
                <c:pt idx="2689">
                  <c:v>301.39100000000002</c:v>
                </c:pt>
                <c:pt idx="2690">
                  <c:v>301.5</c:v>
                </c:pt>
                <c:pt idx="2691">
                  <c:v>301.61</c:v>
                </c:pt>
                <c:pt idx="2692">
                  <c:v>301.73500000000001</c:v>
                </c:pt>
                <c:pt idx="2693">
                  <c:v>301.84399999999999</c:v>
                </c:pt>
                <c:pt idx="2694">
                  <c:v>301.95400000000001</c:v>
                </c:pt>
                <c:pt idx="2695">
                  <c:v>302.06299999999999</c:v>
                </c:pt>
                <c:pt idx="2696">
                  <c:v>302.18799999999999</c:v>
                </c:pt>
                <c:pt idx="2697">
                  <c:v>302.29700000000003</c:v>
                </c:pt>
                <c:pt idx="2698">
                  <c:v>302.40699999999998</c:v>
                </c:pt>
                <c:pt idx="2699">
                  <c:v>302.51600000000002</c:v>
                </c:pt>
                <c:pt idx="2700">
                  <c:v>302.625</c:v>
                </c:pt>
                <c:pt idx="2701">
                  <c:v>302.73500000000001</c:v>
                </c:pt>
                <c:pt idx="2702">
                  <c:v>302.84399999999999</c:v>
                </c:pt>
                <c:pt idx="2703">
                  <c:v>302.95400000000001</c:v>
                </c:pt>
                <c:pt idx="2704">
                  <c:v>303.07900000000001</c:v>
                </c:pt>
                <c:pt idx="2705">
                  <c:v>303.18799999999999</c:v>
                </c:pt>
                <c:pt idx="2706">
                  <c:v>303.29700000000003</c:v>
                </c:pt>
                <c:pt idx="2707">
                  <c:v>303.40699999999998</c:v>
                </c:pt>
                <c:pt idx="2708">
                  <c:v>303.51600000000002</c:v>
                </c:pt>
                <c:pt idx="2709">
                  <c:v>303.625</c:v>
                </c:pt>
                <c:pt idx="2710">
                  <c:v>303.73500000000001</c:v>
                </c:pt>
                <c:pt idx="2711">
                  <c:v>303.84399999999999</c:v>
                </c:pt>
                <c:pt idx="2712">
                  <c:v>303.96899999999999</c:v>
                </c:pt>
                <c:pt idx="2713">
                  <c:v>304.07900000000001</c:v>
                </c:pt>
                <c:pt idx="2714">
                  <c:v>304.18799999999999</c:v>
                </c:pt>
                <c:pt idx="2715">
                  <c:v>304.29700000000003</c:v>
                </c:pt>
                <c:pt idx="2716">
                  <c:v>304.40699999999998</c:v>
                </c:pt>
                <c:pt idx="2717">
                  <c:v>304.53199999999998</c:v>
                </c:pt>
                <c:pt idx="2718">
                  <c:v>304.64100000000002</c:v>
                </c:pt>
                <c:pt idx="2719">
                  <c:v>304.75</c:v>
                </c:pt>
                <c:pt idx="2720">
                  <c:v>304.86</c:v>
                </c:pt>
                <c:pt idx="2721">
                  <c:v>304.96899999999999</c:v>
                </c:pt>
                <c:pt idx="2722">
                  <c:v>305.07900000000001</c:v>
                </c:pt>
                <c:pt idx="2723">
                  <c:v>305.20400000000001</c:v>
                </c:pt>
                <c:pt idx="2724">
                  <c:v>305.31299999999999</c:v>
                </c:pt>
                <c:pt idx="2725">
                  <c:v>305.42200000000003</c:v>
                </c:pt>
                <c:pt idx="2726">
                  <c:v>305.53199999999998</c:v>
                </c:pt>
                <c:pt idx="2727">
                  <c:v>305.64100000000002</c:v>
                </c:pt>
                <c:pt idx="2728">
                  <c:v>305.75</c:v>
                </c:pt>
                <c:pt idx="2729">
                  <c:v>305.875</c:v>
                </c:pt>
                <c:pt idx="2730">
                  <c:v>305.98500000000001</c:v>
                </c:pt>
                <c:pt idx="2731">
                  <c:v>306.09399999999999</c:v>
                </c:pt>
                <c:pt idx="2732">
                  <c:v>306.20400000000001</c:v>
                </c:pt>
                <c:pt idx="2733">
                  <c:v>306.32900000000001</c:v>
                </c:pt>
                <c:pt idx="2734">
                  <c:v>306.43799999999999</c:v>
                </c:pt>
                <c:pt idx="2735">
                  <c:v>306.54700000000003</c:v>
                </c:pt>
                <c:pt idx="2736">
                  <c:v>306.65699999999998</c:v>
                </c:pt>
                <c:pt idx="2737">
                  <c:v>306.76600000000002</c:v>
                </c:pt>
                <c:pt idx="2738">
                  <c:v>306.875</c:v>
                </c:pt>
                <c:pt idx="2739">
                  <c:v>307</c:v>
                </c:pt>
                <c:pt idx="2740">
                  <c:v>307.11</c:v>
                </c:pt>
                <c:pt idx="2741">
                  <c:v>307.21899999999999</c:v>
                </c:pt>
                <c:pt idx="2742">
                  <c:v>307.32900000000001</c:v>
                </c:pt>
                <c:pt idx="2743">
                  <c:v>307.43799999999999</c:v>
                </c:pt>
                <c:pt idx="2744">
                  <c:v>307.54700000000003</c:v>
                </c:pt>
                <c:pt idx="2745">
                  <c:v>307.65699999999998</c:v>
                </c:pt>
                <c:pt idx="2746">
                  <c:v>307.78199999999998</c:v>
                </c:pt>
                <c:pt idx="2747">
                  <c:v>307.89100000000002</c:v>
                </c:pt>
                <c:pt idx="2748">
                  <c:v>308</c:v>
                </c:pt>
                <c:pt idx="2749">
                  <c:v>308.11</c:v>
                </c:pt>
                <c:pt idx="2750">
                  <c:v>308.21899999999999</c:v>
                </c:pt>
                <c:pt idx="2751">
                  <c:v>308.32900000000001</c:v>
                </c:pt>
                <c:pt idx="2752">
                  <c:v>308.45400000000001</c:v>
                </c:pt>
                <c:pt idx="2753">
                  <c:v>308.56299999999999</c:v>
                </c:pt>
                <c:pt idx="2754">
                  <c:v>308.67200000000003</c:v>
                </c:pt>
                <c:pt idx="2755">
                  <c:v>308.78199999999998</c:v>
                </c:pt>
                <c:pt idx="2756">
                  <c:v>308.89100000000002</c:v>
                </c:pt>
                <c:pt idx="2757">
                  <c:v>309</c:v>
                </c:pt>
                <c:pt idx="2758">
                  <c:v>309.11</c:v>
                </c:pt>
                <c:pt idx="2759">
                  <c:v>309.23500000000001</c:v>
                </c:pt>
                <c:pt idx="2760">
                  <c:v>309.34399999999999</c:v>
                </c:pt>
                <c:pt idx="2761">
                  <c:v>309.45400000000001</c:v>
                </c:pt>
                <c:pt idx="2762">
                  <c:v>309.56299999999999</c:v>
                </c:pt>
                <c:pt idx="2763">
                  <c:v>309.67200000000003</c:v>
                </c:pt>
                <c:pt idx="2764">
                  <c:v>309.79700000000003</c:v>
                </c:pt>
                <c:pt idx="2765">
                  <c:v>309.90699999999998</c:v>
                </c:pt>
                <c:pt idx="2766">
                  <c:v>310.01600000000002</c:v>
                </c:pt>
                <c:pt idx="2767">
                  <c:v>310.125</c:v>
                </c:pt>
                <c:pt idx="2768">
                  <c:v>310.23500000000001</c:v>
                </c:pt>
                <c:pt idx="2769">
                  <c:v>310.34399999999999</c:v>
                </c:pt>
                <c:pt idx="2770">
                  <c:v>310.45400000000001</c:v>
                </c:pt>
                <c:pt idx="2771">
                  <c:v>310.56299999999999</c:v>
                </c:pt>
                <c:pt idx="2772">
                  <c:v>310.68799999999999</c:v>
                </c:pt>
                <c:pt idx="2773">
                  <c:v>310.79700000000003</c:v>
                </c:pt>
                <c:pt idx="2774">
                  <c:v>310.90699999999998</c:v>
                </c:pt>
                <c:pt idx="2775">
                  <c:v>311.01600000000002</c:v>
                </c:pt>
                <c:pt idx="2776">
                  <c:v>311.125</c:v>
                </c:pt>
                <c:pt idx="2777">
                  <c:v>311.23500000000001</c:v>
                </c:pt>
                <c:pt idx="2778">
                  <c:v>311.36</c:v>
                </c:pt>
                <c:pt idx="2779">
                  <c:v>311.46899999999999</c:v>
                </c:pt>
                <c:pt idx="2780">
                  <c:v>311.57900000000001</c:v>
                </c:pt>
                <c:pt idx="2781">
                  <c:v>311.68799999999999</c:v>
                </c:pt>
                <c:pt idx="2782">
                  <c:v>311.79700000000003</c:v>
                </c:pt>
                <c:pt idx="2783">
                  <c:v>311.92200000000003</c:v>
                </c:pt>
                <c:pt idx="2784">
                  <c:v>312.03199999999998</c:v>
                </c:pt>
                <c:pt idx="2785">
                  <c:v>312.14100000000002</c:v>
                </c:pt>
                <c:pt idx="2786">
                  <c:v>312.25</c:v>
                </c:pt>
                <c:pt idx="2787">
                  <c:v>312.36</c:v>
                </c:pt>
                <c:pt idx="2788">
                  <c:v>312.48500000000001</c:v>
                </c:pt>
                <c:pt idx="2789">
                  <c:v>312.59399999999999</c:v>
                </c:pt>
                <c:pt idx="2790">
                  <c:v>312.70400000000001</c:v>
                </c:pt>
                <c:pt idx="2791">
                  <c:v>312.81299999999999</c:v>
                </c:pt>
                <c:pt idx="2792">
                  <c:v>312.92200000000003</c:v>
                </c:pt>
                <c:pt idx="2793">
                  <c:v>313.04700000000003</c:v>
                </c:pt>
                <c:pt idx="2794">
                  <c:v>313.15699999999998</c:v>
                </c:pt>
                <c:pt idx="2795">
                  <c:v>313.26600000000002</c:v>
                </c:pt>
                <c:pt idx="2796">
                  <c:v>313.375</c:v>
                </c:pt>
                <c:pt idx="2797">
                  <c:v>313.48500000000001</c:v>
                </c:pt>
                <c:pt idx="2798">
                  <c:v>313.59399999999999</c:v>
                </c:pt>
                <c:pt idx="2799">
                  <c:v>313.70400000000001</c:v>
                </c:pt>
                <c:pt idx="2800">
                  <c:v>313.81299999999999</c:v>
                </c:pt>
                <c:pt idx="2801">
                  <c:v>313.93799999999999</c:v>
                </c:pt>
                <c:pt idx="2802">
                  <c:v>314.04700000000003</c:v>
                </c:pt>
                <c:pt idx="2803">
                  <c:v>314.15699999999998</c:v>
                </c:pt>
                <c:pt idx="2804">
                  <c:v>314.26600000000002</c:v>
                </c:pt>
                <c:pt idx="2805">
                  <c:v>314.375</c:v>
                </c:pt>
                <c:pt idx="2806">
                  <c:v>314.48500000000001</c:v>
                </c:pt>
                <c:pt idx="2807">
                  <c:v>314.59399999999999</c:v>
                </c:pt>
                <c:pt idx="2808">
                  <c:v>314.71899999999999</c:v>
                </c:pt>
                <c:pt idx="2809">
                  <c:v>314.82900000000001</c:v>
                </c:pt>
                <c:pt idx="2810">
                  <c:v>314.93799999999999</c:v>
                </c:pt>
                <c:pt idx="2811">
                  <c:v>315.04700000000003</c:v>
                </c:pt>
                <c:pt idx="2812">
                  <c:v>315.15699999999998</c:v>
                </c:pt>
                <c:pt idx="2813">
                  <c:v>315.26600000000002</c:v>
                </c:pt>
                <c:pt idx="2814">
                  <c:v>315.39100000000002</c:v>
                </c:pt>
                <c:pt idx="2815">
                  <c:v>315.5</c:v>
                </c:pt>
                <c:pt idx="2816">
                  <c:v>315.61</c:v>
                </c:pt>
                <c:pt idx="2817">
                  <c:v>315.71899999999999</c:v>
                </c:pt>
                <c:pt idx="2818">
                  <c:v>315.82900000000001</c:v>
                </c:pt>
                <c:pt idx="2819">
                  <c:v>315.93799999999999</c:v>
                </c:pt>
                <c:pt idx="2820">
                  <c:v>316.06299999999999</c:v>
                </c:pt>
                <c:pt idx="2821">
                  <c:v>316.17200000000003</c:v>
                </c:pt>
                <c:pt idx="2822">
                  <c:v>316.28199999999998</c:v>
                </c:pt>
                <c:pt idx="2823">
                  <c:v>316.39100000000002</c:v>
                </c:pt>
                <c:pt idx="2824">
                  <c:v>316.5</c:v>
                </c:pt>
                <c:pt idx="2825">
                  <c:v>316.61</c:v>
                </c:pt>
                <c:pt idx="2826">
                  <c:v>316.73500000000001</c:v>
                </c:pt>
                <c:pt idx="2827">
                  <c:v>316.84399999999999</c:v>
                </c:pt>
                <c:pt idx="2828">
                  <c:v>316.95400000000001</c:v>
                </c:pt>
                <c:pt idx="2829">
                  <c:v>317.06299999999999</c:v>
                </c:pt>
                <c:pt idx="2830">
                  <c:v>317.17200000000003</c:v>
                </c:pt>
                <c:pt idx="2831">
                  <c:v>317.28199999999998</c:v>
                </c:pt>
                <c:pt idx="2832">
                  <c:v>317.39100000000002</c:v>
                </c:pt>
                <c:pt idx="2833">
                  <c:v>317.51600000000002</c:v>
                </c:pt>
                <c:pt idx="2834">
                  <c:v>317.625</c:v>
                </c:pt>
                <c:pt idx="2835">
                  <c:v>317.73500000000001</c:v>
                </c:pt>
                <c:pt idx="2836">
                  <c:v>317.84399999999999</c:v>
                </c:pt>
                <c:pt idx="2837">
                  <c:v>317.95400000000001</c:v>
                </c:pt>
                <c:pt idx="2838">
                  <c:v>318.06299999999999</c:v>
                </c:pt>
                <c:pt idx="2839">
                  <c:v>318.17200000000003</c:v>
                </c:pt>
                <c:pt idx="2840">
                  <c:v>318.28199999999998</c:v>
                </c:pt>
                <c:pt idx="2841">
                  <c:v>318.40699999999998</c:v>
                </c:pt>
                <c:pt idx="2842">
                  <c:v>318.51600000000002</c:v>
                </c:pt>
                <c:pt idx="2843">
                  <c:v>318.625</c:v>
                </c:pt>
                <c:pt idx="2844">
                  <c:v>318.73500000000001</c:v>
                </c:pt>
                <c:pt idx="2845">
                  <c:v>318.84399999999999</c:v>
                </c:pt>
                <c:pt idx="2846">
                  <c:v>318.95400000000001</c:v>
                </c:pt>
                <c:pt idx="2847">
                  <c:v>319.07900000000001</c:v>
                </c:pt>
                <c:pt idx="2848">
                  <c:v>319.18799999999999</c:v>
                </c:pt>
                <c:pt idx="2849">
                  <c:v>319.29700000000003</c:v>
                </c:pt>
                <c:pt idx="2850">
                  <c:v>319.40699999999998</c:v>
                </c:pt>
                <c:pt idx="2851">
                  <c:v>319.51600000000002</c:v>
                </c:pt>
                <c:pt idx="2852">
                  <c:v>319.625</c:v>
                </c:pt>
                <c:pt idx="2853">
                  <c:v>319.73500000000001</c:v>
                </c:pt>
                <c:pt idx="2854">
                  <c:v>319.86</c:v>
                </c:pt>
                <c:pt idx="2855">
                  <c:v>319.96899999999999</c:v>
                </c:pt>
                <c:pt idx="2856">
                  <c:v>320.07900000000001</c:v>
                </c:pt>
                <c:pt idx="2857">
                  <c:v>320.18799999999999</c:v>
                </c:pt>
                <c:pt idx="2858">
                  <c:v>320.29700000000003</c:v>
                </c:pt>
                <c:pt idx="2859">
                  <c:v>320.42200000000003</c:v>
                </c:pt>
                <c:pt idx="2860">
                  <c:v>320.53199999999998</c:v>
                </c:pt>
                <c:pt idx="2861">
                  <c:v>320.64100000000002</c:v>
                </c:pt>
                <c:pt idx="2862">
                  <c:v>320.75</c:v>
                </c:pt>
                <c:pt idx="2863">
                  <c:v>320.86</c:v>
                </c:pt>
                <c:pt idx="2864">
                  <c:v>320.96899999999999</c:v>
                </c:pt>
                <c:pt idx="2865">
                  <c:v>321.07900000000001</c:v>
                </c:pt>
                <c:pt idx="2866">
                  <c:v>321.18799999999999</c:v>
                </c:pt>
                <c:pt idx="2867">
                  <c:v>321.31299999999999</c:v>
                </c:pt>
                <c:pt idx="2868">
                  <c:v>321.42200000000003</c:v>
                </c:pt>
                <c:pt idx="2869">
                  <c:v>321.53199999999998</c:v>
                </c:pt>
                <c:pt idx="2870">
                  <c:v>321.64100000000002</c:v>
                </c:pt>
                <c:pt idx="2871">
                  <c:v>321.75</c:v>
                </c:pt>
                <c:pt idx="2872">
                  <c:v>321.86</c:v>
                </c:pt>
                <c:pt idx="2873">
                  <c:v>321.98500000000001</c:v>
                </c:pt>
                <c:pt idx="2874">
                  <c:v>322.09399999999999</c:v>
                </c:pt>
                <c:pt idx="2875">
                  <c:v>322.20400000000001</c:v>
                </c:pt>
                <c:pt idx="2876">
                  <c:v>322.31299999999999</c:v>
                </c:pt>
                <c:pt idx="2877">
                  <c:v>322.42200000000003</c:v>
                </c:pt>
                <c:pt idx="2878">
                  <c:v>322.53199999999998</c:v>
                </c:pt>
                <c:pt idx="2879">
                  <c:v>322.64100000000002</c:v>
                </c:pt>
                <c:pt idx="2880">
                  <c:v>322.76600000000002</c:v>
                </c:pt>
                <c:pt idx="2881">
                  <c:v>322.875</c:v>
                </c:pt>
                <c:pt idx="2882">
                  <c:v>322.98500000000001</c:v>
                </c:pt>
                <c:pt idx="2883">
                  <c:v>323.09399999999999</c:v>
                </c:pt>
                <c:pt idx="2884">
                  <c:v>323.20400000000001</c:v>
                </c:pt>
                <c:pt idx="2885">
                  <c:v>323.31299999999999</c:v>
                </c:pt>
                <c:pt idx="2886">
                  <c:v>323.43799999999999</c:v>
                </c:pt>
                <c:pt idx="2887">
                  <c:v>323.54700000000003</c:v>
                </c:pt>
                <c:pt idx="2888">
                  <c:v>323.65699999999998</c:v>
                </c:pt>
                <c:pt idx="2889">
                  <c:v>323.76600000000002</c:v>
                </c:pt>
                <c:pt idx="2890">
                  <c:v>323.875</c:v>
                </c:pt>
                <c:pt idx="2891">
                  <c:v>323.98500000000001</c:v>
                </c:pt>
                <c:pt idx="2892">
                  <c:v>324.09399999999999</c:v>
                </c:pt>
                <c:pt idx="2893">
                  <c:v>324.20400000000001</c:v>
                </c:pt>
                <c:pt idx="2894">
                  <c:v>324.32900000000001</c:v>
                </c:pt>
                <c:pt idx="2895">
                  <c:v>324.43799999999999</c:v>
                </c:pt>
                <c:pt idx="2896">
                  <c:v>324.54700000000003</c:v>
                </c:pt>
                <c:pt idx="2897">
                  <c:v>324.65699999999998</c:v>
                </c:pt>
                <c:pt idx="2898">
                  <c:v>324.76600000000002</c:v>
                </c:pt>
                <c:pt idx="2899">
                  <c:v>324.875</c:v>
                </c:pt>
                <c:pt idx="2900">
                  <c:v>325</c:v>
                </c:pt>
                <c:pt idx="2901">
                  <c:v>325.11</c:v>
                </c:pt>
                <c:pt idx="2902">
                  <c:v>325.21899999999999</c:v>
                </c:pt>
                <c:pt idx="2903">
                  <c:v>325.32900000000001</c:v>
                </c:pt>
                <c:pt idx="2904">
                  <c:v>325.43799999999999</c:v>
                </c:pt>
                <c:pt idx="2905">
                  <c:v>325.56299999999999</c:v>
                </c:pt>
                <c:pt idx="2906">
                  <c:v>325.67200000000003</c:v>
                </c:pt>
                <c:pt idx="2907">
                  <c:v>325.78199999999998</c:v>
                </c:pt>
                <c:pt idx="2908">
                  <c:v>325.89100000000002</c:v>
                </c:pt>
                <c:pt idx="2909">
                  <c:v>326</c:v>
                </c:pt>
                <c:pt idx="2910">
                  <c:v>326.11</c:v>
                </c:pt>
                <c:pt idx="2911">
                  <c:v>326.23500000000001</c:v>
                </c:pt>
                <c:pt idx="2912">
                  <c:v>326.34399999999999</c:v>
                </c:pt>
                <c:pt idx="2913">
                  <c:v>326.45400000000001</c:v>
                </c:pt>
                <c:pt idx="2914">
                  <c:v>326.56299999999999</c:v>
                </c:pt>
                <c:pt idx="2915">
                  <c:v>326.67200000000003</c:v>
                </c:pt>
                <c:pt idx="2916">
                  <c:v>326.79700000000003</c:v>
                </c:pt>
                <c:pt idx="2917">
                  <c:v>326.90699999999998</c:v>
                </c:pt>
                <c:pt idx="2918">
                  <c:v>327.01600000000002</c:v>
                </c:pt>
                <c:pt idx="2919">
                  <c:v>327.125</c:v>
                </c:pt>
                <c:pt idx="2920">
                  <c:v>327.23500000000001</c:v>
                </c:pt>
                <c:pt idx="2921">
                  <c:v>327.34399999999999</c:v>
                </c:pt>
                <c:pt idx="2922">
                  <c:v>327.46899999999999</c:v>
                </c:pt>
                <c:pt idx="2923">
                  <c:v>327.57900000000001</c:v>
                </c:pt>
                <c:pt idx="2924">
                  <c:v>327.68799999999999</c:v>
                </c:pt>
                <c:pt idx="2925">
                  <c:v>327.79700000000003</c:v>
                </c:pt>
                <c:pt idx="2926">
                  <c:v>327.90699999999998</c:v>
                </c:pt>
                <c:pt idx="2927">
                  <c:v>328.01600000000002</c:v>
                </c:pt>
                <c:pt idx="2928">
                  <c:v>328.14100000000002</c:v>
                </c:pt>
                <c:pt idx="2929">
                  <c:v>328.25</c:v>
                </c:pt>
                <c:pt idx="2930">
                  <c:v>328.36</c:v>
                </c:pt>
                <c:pt idx="2931">
                  <c:v>328.46899999999999</c:v>
                </c:pt>
                <c:pt idx="2932">
                  <c:v>328.59399999999999</c:v>
                </c:pt>
                <c:pt idx="2933">
                  <c:v>328.70400000000001</c:v>
                </c:pt>
                <c:pt idx="2934">
                  <c:v>328.81299999999999</c:v>
                </c:pt>
                <c:pt idx="2935">
                  <c:v>328.92200000000003</c:v>
                </c:pt>
                <c:pt idx="2936">
                  <c:v>329.03199999999998</c:v>
                </c:pt>
                <c:pt idx="2937">
                  <c:v>329.14100000000002</c:v>
                </c:pt>
                <c:pt idx="2938">
                  <c:v>329.25</c:v>
                </c:pt>
                <c:pt idx="2939">
                  <c:v>329.36</c:v>
                </c:pt>
                <c:pt idx="2940">
                  <c:v>329.48500000000001</c:v>
                </c:pt>
                <c:pt idx="2941">
                  <c:v>329.59399999999999</c:v>
                </c:pt>
                <c:pt idx="2942">
                  <c:v>329.70400000000001</c:v>
                </c:pt>
                <c:pt idx="2943">
                  <c:v>329.81299999999999</c:v>
                </c:pt>
                <c:pt idx="2944">
                  <c:v>329.92200000000003</c:v>
                </c:pt>
                <c:pt idx="2945">
                  <c:v>330.03199999999998</c:v>
                </c:pt>
                <c:pt idx="2946">
                  <c:v>330.15699999999998</c:v>
                </c:pt>
                <c:pt idx="2947">
                  <c:v>330.26600000000002</c:v>
                </c:pt>
                <c:pt idx="2948">
                  <c:v>330.375</c:v>
                </c:pt>
                <c:pt idx="2949">
                  <c:v>330.48500000000001</c:v>
                </c:pt>
                <c:pt idx="2950">
                  <c:v>330.59399999999999</c:v>
                </c:pt>
                <c:pt idx="2951">
                  <c:v>330.70400000000001</c:v>
                </c:pt>
                <c:pt idx="2952">
                  <c:v>330.81299999999999</c:v>
                </c:pt>
                <c:pt idx="2953">
                  <c:v>330.93799999999999</c:v>
                </c:pt>
                <c:pt idx="2954">
                  <c:v>331.04700000000003</c:v>
                </c:pt>
                <c:pt idx="2955">
                  <c:v>331.15699999999998</c:v>
                </c:pt>
                <c:pt idx="2956">
                  <c:v>331.26600000000002</c:v>
                </c:pt>
                <c:pt idx="2957">
                  <c:v>331.375</c:v>
                </c:pt>
                <c:pt idx="2958">
                  <c:v>331.48500000000001</c:v>
                </c:pt>
                <c:pt idx="2959">
                  <c:v>331.59399999999999</c:v>
                </c:pt>
                <c:pt idx="2960">
                  <c:v>331.71899999999999</c:v>
                </c:pt>
                <c:pt idx="2961">
                  <c:v>331.82900000000001</c:v>
                </c:pt>
                <c:pt idx="2962">
                  <c:v>331.93799999999999</c:v>
                </c:pt>
                <c:pt idx="2963">
                  <c:v>332.04700000000003</c:v>
                </c:pt>
                <c:pt idx="2964">
                  <c:v>332.15699999999998</c:v>
                </c:pt>
                <c:pt idx="2965">
                  <c:v>332.26600000000002</c:v>
                </c:pt>
                <c:pt idx="2966">
                  <c:v>332.375</c:v>
                </c:pt>
                <c:pt idx="2967">
                  <c:v>332.5</c:v>
                </c:pt>
                <c:pt idx="2968">
                  <c:v>332.61</c:v>
                </c:pt>
                <c:pt idx="2969">
                  <c:v>332.71899999999999</c:v>
                </c:pt>
                <c:pt idx="2970">
                  <c:v>332.82900000000001</c:v>
                </c:pt>
                <c:pt idx="2971">
                  <c:v>332.93799999999999</c:v>
                </c:pt>
                <c:pt idx="2972">
                  <c:v>333.04700000000003</c:v>
                </c:pt>
                <c:pt idx="2973">
                  <c:v>333.15699999999998</c:v>
                </c:pt>
                <c:pt idx="2974">
                  <c:v>333.28199999999998</c:v>
                </c:pt>
                <c:pt idx="2975">
                  <c:v>333.39100000000002</c:v>
                </c:pt>
                <c:pt idx="2976">
                  <c:v>333.5</c:v>
                </c:pt>
                <c:pt idx="2977">
                  <c:v>333.61</c:v>
                </c:pt>
                <c:pt idx="2978">
                  <c:v>333.71899999999999</c:v>
                </c:pt>
                <c:pt idx="2979">
                  <c:v>333.82900000000001</c:v>
                </c:pt>
                <c:pt idx="2980">
                  <c:v>333.93799999999999</c:v>
                </c:pt>
                <c:pt idx="2981">
                  <c:v>334.04700000000003</c:v>
                </c:pt>
                <c:pt idx="2982">
                  <c:v>334.17200000000003</c:v>
                </c:pt>
                <c:pt idx="2983">
                  <c:v>334.28199999999998</c:v>
                </c:pt>
                <c:pt idx="2984">
                  <c:v>334.39100000000002</c:v>
                </c:pt>
                <c:pt idx="2985">
                  <c:v>334.5</c:v>
                </c:pt>
                <c:pt idx="2986">
                  <c:v>334.61</c:v>
                </c:pt>
                <c:pt idx="2987">
                  <c:v>334.71899999999999</c:v>
                </c:pt>
                <c:pt idx="2988">
                  <c:v>334.84399999999999</c:v>
                </c:pt>
                <c:pt idx="2989">
                  <c:v>334.95400000000001</c:v>
                </c:pt>
                <c:pt idx="2990">
                  <c:v>335.06299999999999</c:v>
                </c:pt>
                <c:pt idx="2991">
                  <c:v>335.17200000000003</c:v>
                </c:pt>
                <c:pt idx="2992">
                  <c:v>335.28199999999998</c:v>
                </c:pt>
                <c:pt idx="2993">
                  <c:v>335.39100000000002</c:v>
                </c:pt>
                <c:pt idx="2994">
                  <c:v>335.5</c:v>
                </c:pt>
                <c:pt idx="2995">
                  <c:v>335.61</c:v>
                </c:pt>
                <c:pt idx="2996">
                  <c:v>335.73500000000001</c:v>
                </c:pt>
                <c:pt idx="2997">
                  <c:v>335.84399999999999</c:v>
                </c:pt>
                <c:pt idx="2998">
                  <c:v>335.95400000000001</c:v>
                </c:pt>
                <c:pt idx="2999">
                  <c:v>336.06299999999999</c:v>
                </c:pt>
                <c:pt idx="3000">
                  <c:v>336.17200000000003</c:v>
                </c:pt>
                <c:pt idx="3001">
                  <c:v>336.28199999999998</c:v>
                </c:pt>
                <c:pt idx="3002">
                  <c:v>336.40699999999998</c:v>
                </c:pt>
                <c:pt idx="3003">
                  <c:v>336.51600000000002</c:v>
                </c:pt>
                <c:pt idx="3004">
                  <c:v>336.625</c:v>
                </c:pt>
                <c:pt idx="3005">
                  <c:v>336.75</c:v>
                </c:pt>
                <c:pt idx="3006">
                  <c:v>336.86</c:v>
                </c:pt>
                <c:pt idx="3007">
                  <c:v>336.96899999999999</c:v>
                </c:pt>
                <c:pt idx="3008">
                  <c:v>337.07900000000001</c:v>
                </c:pt>
                <c:pt idx="3009">
                  <c:v>337.18799999999999</c:v>
                </c:pt>
                <c:pt idx="3010">
                  <c:v>337.29700000000003</c:v>
                </c:pt>
                <c:pt idx="3011">
                  <c:v>337.42200000000003</c:v>
                </c:pt>
                <c:pt idx="3012">
                  <c:v>337.53199999999998</c:v>
                </c:pt>
                <c:pt idx="3013">
                  <c:v>337.64100000000002</c:v>
                </c:pt>
                <c:pt idx="3014">
                  <c:v>337.75</c:v>
                </c:pt>
                <c:pt idx="3015">
                  <c:v>337.86</c:v>
                </c:pt>
                <c:pt idx="3016">
                  <c:v>337.98500000000001</c:v>
                </c:pt>
                <c:pt idx="3017">
                  <c:v>338.09399999999999</c:v>
                </c:pt>
                <c:pt idx="3018">
                  <c:v>338.20400000000001</c:v>
                </c:pt>
                <c:pt idx="3019">
                  <c:v>338.31299999999999</c:v>
                </c:pt>
                <c:pt idx="3020">
                  <c:v>338.42200000000003</c:v>
                </c:pt>
                <c:pt idx="3021">
                  <c:v>338.53199999999998</c:v>
                </c:pt>
                <c:pt idx="3022">
                  <c:v>338.64100000000002</c:v>
                </c:pt>
                <c:pt idx="3023">
                  <c:v>338.76600000000002</c:v>
                </c:pt>
                <c:pt idx="3024">
                  <c:v>338.875</c:v>
                </c:pt>
                <c:pt idx="3025">
                  <c:v>339</c:v>
                </c:pt>
                <c:pt idx="3026">
                  <c:v>339.11</c:v>
                </c:pt>
                <c:pt idx="3027">
                  <c:v>339.21899999999999</c:v>
                </c:pt>
                <c:pt idx="3028">
                  <c:v>339.32900000000001</c:v>
                </c:pt>
                <c:pt idx="3029">
                  <c:v>339.43799999999999</c:v>
                </c:pt>
                <c:pt idx="3030">
                  <c:v>339.54700000000003</c:v>
                </c:pt>
                <c:pt idx="3031">
                  <c:v>339.67200000000003</c:v>
                </c:pt>
                <c:pt idx="3032">
                  <c:v>339.78199999999998</c:v>
                </c:pt>
                <c:pt idx="3033">
                  <c:v>339.89100000000002</c:v>
                </c:pt>
                <c:pt idx="3034">
                  <c:v>340</c:v>
                </c:pt>
                <c:pt idx="3035">
                  <c:v>340.11</c:v>
                </c:pt>
                <c:pt idx="3036">
                  <c:v>340.21899999999999</c:v>
                </c:pt>
                <c:pt idx="3037">
                  <c:v>340.32900000000001</c:v>
                </c:pt>
                <c:pt idx="3038">
                  <c:v>340.45400000000001</c:v>
                </c:pt>
                <c:pt idx="3039">
                  <c:v>340.56299999999999</c:v>
                </c:pt>
                <c:pt idx="3040">
                  <c:v>340.67200000000003</c:v>
                </c:pt>
                <c:pt idx="3041">
                  <c:v>340.78199999999998</c:v>
                </c:pt>
                <c:pt idx="3042">
                  <c:v>340.89100000000002</c:v>
                </c:pt>
                <c:pt idx="3043">
                  <c:v>341</c:v>
                </c:pt>
                <c:pt idx="3044">
                  <c:v>341.125</c:v>
                </c:pt>
                <c:pt idx="3045">
                  <c:v>341.23500000000001</c:v>
                </c:pt>
                <c:pt idx="3046">
                  <c:v>341.34399999999999</c:v>
                </c:pt>
                <c:pt idx="3047">
                  <c:v>341.45400000000001</c:v>
                </c:pt>
                <c:pt idx="3048">
                  <c:v>341.56299999999999</c:v>
                </c:pt>
                <c:pt idx="3049">
                  <c:v>341.67200000000003</c:v>
                </c:pt>
                <c:pt idx="3050">
                  <c:v>341.79700000000003</c:v>
                </c:pt>
                <c:pt idx="3051">
                  <c:v>341.90699999999998</c:v>
                </c:pt>
                <c:pt idx="3052">
                  <c:v>342.01600000000002</c:v>
                </c:pt>
                <c:pt idx="3053">
                  <c:v>342.125</c:v>
                </c:pt>
                <c:pt idx="3054">
                  <c:v>342.23500000000001</c:v>
                </c:pt>
                <c:pt idx="3055">
                  <c:v>342.34399999999999</c:v>
                </c:pt>
                <c:pt idx="3056">
                  <c:v>342.45400000000001</c:v>
                </c:pt>
                <c:pt idx="3057">
                  <c:v>342.57900000000001</c:v>
                </c:pt>
                <c:pt idx="3058">
                  <c:v>342.68799999999999</c:v>
                </c:pt>
                <c:pt idx="3059">
                  <c:v>342.79700000000003</c:v>
                </c:pt>
                <c:pt idx="3060">
                  <c:v>342.90699999999998</c:v>
                </c:pt>
                <c:pt idx="3061">
                  <c:v>343.01600000000002</c:v>
                </c:pt>
                <c:pt idx="3062">
                  <c:v>343.14100000000002</c:v>
                </c:pt>
                <c:pt idx="3063">
                  <c:v>343.25</c:v>
                </c:pt>
                <c:pt idx="3064">
                  <c:v>343.36</c:v>
                </c:pt>
                <c:pt idx="3065">
                  <c:v>343.46899999999999</c:v>
                </c:pt>
                <c:pt idx="3066">
                  <c:v>343.57900000000001</c:v>
                </c:pt>
                <c:pt idx="3067">
                  <c:v>343.68799999999999</c:v>
                </c:pt>
                <c:pt idx="3068">
                  <c:v>343.81299999999999</c:v>
                </c:pt>
                <c:pt idx="3069">
                  <c:v>343.92200000000003</c:v>
                </c:pt>
                <c:pt idx="3070">
                  <c:v>344.03199999999998</c:v>
                </c:pt>
                <c:pt idx="3071">
                  <c:v>344.15699999999998</c:v>
                </c:pt>
                <c:pt idx="3072">
                  <c:v>344.26600000000002</c:v>
                </c:pt>
                <c:pt idx="3073">
                  <c:v>344.375</c:v>
                </c:pt>
                <c:pt idx="3074">
                  <c:v>344.48500000000001</c:v>
                </c:pt>
                <c:pt idx="3075">
                  <c:v>344.59399999999999</c:v>
                </c:pt>
                <c:pt idx="3076">
                  <c:v>344.71899999999999</c:v>
                </c:pt>
                <c:pt idx="3077">
                  <c:v>344.82900000000001</c:v>
                </c:pt>
                <c:pt idx="3078">
                  <c:v>344.93799999999999</c:v>
                </c:pt>
                <c:pt idx="3079">
                  <c:v>345.04700000000003</c:v>
                </c:pt>
                <c:pt idx="3080">
                  <c:v>345.15699999999998</c:v>
                </c:pt>
                <c:pt idx="3081">
                  <c:v>345.26600000000002</c:v>
                </c:pt>
                <c:pt idx="3082">
                  <c:v>345.39100000000002</c:v>
                </c:pt>
                <c:pt idx="3083">
                  <c:v>345.5</c:v>
                </c:pt>
                <c:pt idx="3084">
                  <c:v>345.61</c:v>
                </c:pt>
                <c:pt idx="3085">
                  <c:v>345.71899999999999</c:v>
                </c:pt>
                <c:pt idx="3086">
                  <c:v>345.84399999999999</c:v>
                </c:pt>
                <c:pt idx="3087">
                  <c:v>345.95400000000001</c:v>
                </c:pt>
                <c:pt idx="3088">
                  <c:v>346.06299999999999</c:v>
                </c:pt>
                <c:pt idx="3089">
                  <c:v>346.17200000000003</c:v>
                </c:pt>
                <c:pt idx="3090">
                  <c:v>346.28199999999998</c:v>
                </c:pt>
                <c:pt idx="3091">
                  <c:v>346.39100000000002</c:v>
                </c:pt>
                <c:pt idx="3092">
                  <c:v>346.51600000000002</c:v>
                </c:pt>
                <c:pt idx="3093">
                  <c:v>346.625</c:v>
                </c:pt>
                <c:pt idx="3094">
                  <c:v>346.73500000000001</c:v>
                </c:pt>
                <c:pt idx="3095">
                  <c:v>346.84399999999999</c:v>
                </c:pt>
                <c:pt idx="3096">
                  <c:v>346.95400000000001</c:v>
                </c:pt>
                <c:pt idx="3097">
                  <c:v>347.06299999999999</c:v>
                </c:pt>
                <c:pt idx="3098">
                  <c:v>347.17200000000003</c:v>
                </c:pt>
                <c:pt idx="3099">
                  <c:v>347.29700000000003</c:v>
                </c:pt>
                <c:pt idx="3100">
                  <c:v>347.40699999999998</c:v>
                </c:pt>
                <c:pt idx="3101">
                  <c:v>347.51600000000002</c:v>
                </c:pt>
                <c:pt idx="3102">
                  <c:v>347.625</c:v>
                </c:pt>
                <c:pt idx="3103">
                  <c:v>347.73500000000001</c:v>
                </c:pt>
                <c:pt idx="3104">
                  <c:v>347.84399999999999</c:v>
                </c:pt>
                <c:pt idx="3105">
                  <c:v>347.95400000000001</c:v>
                </c:pt>
                <c:pt idx="3106">
                  <c:v>348.07900000000001</c:v>
                </c:pt>
                <c:pt idx="3107">
                  <c:v>348.18799999999999</c:v>
                </c:pt>
                <c:pt idx="3108">
                  <c:v>348.29700000000003</c:v>
                </c:pt>
                <c:pt idx="3109">
                  <c:v>348.40699999999998</c:v>
                </c:pt>
                <c:pt idx="3110">
                  <c:v>348.51600000000002</c:v>
                </c:pt>
                <c:pt idx="3111">
                  <c:v>348.625</c:v>
                </c:pt>
                <c:pt idx="3112">
                  <c:v>348.75</c:v>
                </c:pt>
                <c:pt idx="3113">
                  <c:v>348.86</c:v>
                </c:pt>
                <c:pt idx="3114">
                  <c:v>348.96899999999999</c:v>
                </c:pt>
                <c:pt idx="3115">
                  <c:v>349.07900000000001</c:v>
                </c:pt>
                <c:pt idx="3116">
                  <c:v>349.18799999999999</c:v>
                </c:pt>
                <c:pt idx="3117">
                  <c:v>349.29700000000003</c:v>
                </c:pt>
                <c:pt idx="3118">
                  <c:v>349.40699999999998</c:v>
                </c:pt>
                <c:pt idx="3119">
                  <c:v>349.53199999999998</c:v>
                </c:pt>
                <c:pt idx="3120">
                  <c:v>349.64100000000002</c:v>
                </c:pt>
                <c:pt idx="3121">
                  <c:v>349.75</c:v>
                </c:pt>
                <c:pt idx="3122">
                  <c:v>349.86</c:v>
                </c:pt>
                <c:pt idx="3123">
                  <c:v>349.96899999999999</c:v>
                </c:pt>
                <c:pt idx="3124">
                  <c:v>350.07900000000001</c:v>
                </c:pt>
                <c:pt idx="3125">
                  <c:v>350.20400000000001</c:v>
                </c:pt>
                <c:pt idx="3126">
                  <c:v>350.31299999999999</c:v>
                </c:pt>
                <c:pt idx="3127">
                  <c:v>350.42200000000003</c:v>
                </c:pt>
                <c:pt idx="3128">
                  <c:v>350.53199999999998</c:v>
                </c:pt>
                <c:pt idx="3129">
                  <c:v>350.64100000000002</c:v>
                </c:pt>
                <c:pt idx="3130">
                  <c:v>350.76600000000002</c:v>
                </c:pt>
                <c:pt idx="3131">
                  <c:v>350.875</c:v>
                </c:pt>
                <c:pt idx="3132">
                  <c:v>350.98500000000001</c:v>
                </c:pt>
                <c:pt idx="3133">
                  <c:v>351.09399999999999</c:v>
                </c:pt>
                <c:pt idx="3134">
                  <c:v>351.20400000000001</c:v>
                </c:pt>
                <c:pt idx="3135">
                  <c:v>351.31299999999999</c:v>
                </c:pt>
                <c:pt idx="3136">
                  <c:v>351.42200000000003</c:v>
                </c:pt>
                <c:pt idx="3137">
                  <c:v>351.53199999999998</c:v>
                </c:pt>
                <c:pt idx="3138">
                  <c:v>351.65699999999998</c:v>
                </c:pt>
                <c:pt idx="3139">
                  <c:v>351.76600000000002</c:v>
                </c:pt>
                <c:pt idx="3140">
                  <c:v>351.875</c:v>
                </c:pt>
                <c:pt idx="3141">
                  <c:v>351.98500000000001</c:v>
                </c:pt>
                <c:pt idx="3142">
                  <c:v>352.09399999999999</c:v>
                </c:pt>
                <c:pt idx="3143">
                  <c:v>352.20400000000001</c:v>
                </c:pt>
                <c:pt idx="3144">
                  <c:v>352.31299999999999</c:v>
                </c:pt>
                <c:pt idx="3145">
                  <c:v>352.42200000000003</c:v>
                </c:pt>
                <c:pt idx="3146">
                  <c:v>352.54700000000003</c:v>
                </c:pt>
                <c:pt idx="3147">
                  <c:v>352.65699999999998</c:v>
                </c:pt>
                <c:pt idx="3148">
                  <c:v>352.76600000000002</c:v>
                </c:pt>
                <c:pt idx="3149">
                  <c:v>352.875</c:v>
                </c:pt>
                <c:pt idx="3150">
                  <c:v>352.98500000000001</c:v>
                </c:pt>
                <c:pt idx="3151">
                  <c:v>353.09399999999999</c:v>
                </c:pt>
                <c:pt idx="3152">
                  <c:v>353.20400000000001</c:v>
                </c:pt>
                <c:pt idx="3153">
                  <c:v>353.31299999999999</c:v>
                </c:pt>
                <c:pt idx="3154">
                  <c:v>353.43799999999999</c:v>
                </c:pt>
                <c:pt idx="3155">
                  <c:v>353.54700000000003</c:v>
                </c:pt>
                <c:pt idx="3156">
                  <c:v>353.65699999999998</c:v>
                </c:pt>
                <c:pt idx="3157">
                  <c:v>353.76600000000002</c:v>
                </c:pt>
                <c:pt idx="3158">
                  <c:v>353.875</c:v>
                </c:pt>
                <c:pt idx="3159">
                  <c:v>353.98500000000001</c:v>
                </c:pt>
                <c:pt idx="3160">
                  <c:v>354.09399999999999</c:v>
                </c:pt>
                <c:pt idx="3161">
                  <c:v>354.21899999999999</c:v>
                </c:pt>
                <c:pt idx="3162">
                  <c:v>354.32900000000001</c:v>
                </c:pt>
                <c:pt idx="3163">
                  <c:v>354.43799999999999</c:v>
                </c:pt>
                <c:pt idx="3164">
                  <c:v>354.54700000000003</c:v>
                </c:pt>
                <c:pt idx="3165">
                  <c:v>354.65699999999998</c:v>
                </c:pt>
                <c:pt idx="3166">
                  <c:v>354.76600000000002</c:v>
                </c:pt>
                <c:pt idx="3167">
                  <c:v>354.875</c:v>
                </c:pt>
                <c:pt idx="3168">
                  <c:v>355</c:v>
                </c:pt>
                <c:pt idx="3169">
                  <c:v>355.11</c:v>
                </c:pt>
                <c:pt idx="3170">
                  <c:v>355.21899999999999</c:v>
                </c:pt>
                <c:pt idx="3171">
                  <c:v>355.32900000000001</c:v>
                </c:pt>
                <c:pt idx="3172">
                  <c:v>355.43799999999999</c:v>
                </c:pt>
                <c:pt idx="3173">
                  <c:v>355.54700000000003</c:v>
                </c:pt>
                <c:pt idx="3174">
                  <c:v>355.67200000000003</c:v>
                </c:pt>
                <c:pt idx="3175">
                  <c:v>355.78199999999998</c:v>
                </c:pt>
                <c:pt idx="3176">
                  <c:v>355.89100000000002</c:v>
                </c:pt>
                <c:pt idx="3177">
                  <c:v>356.01600000000002</c:v>
                </c:pt>
                <c:pt idx="3178">
                  <c:v>356.125</c:v>
                </c:pt>
                <c:pt idx="3179">
                  <c:v>356.23500000000001</c:v>
                </c:pt>
                <c:pt idx="3180">
                  <c:v>356.34399999999999</c:v>
                </c:pt>
                <c:pt idx="3181">
                  <c:v>356.45400000000001</c:v>
                </c:pt>
                <c:pt idx="3182">
                  <c:v>356.57900000000001</c:v>
                </c:pt>
                <c:pt idx="3183">
                  <c:v>356.68799999999999</c:v>
                </c:pt>
                <c:pt idx="3184">
                  <c:v>356.79700000000003</c:v>
                </c:pt>
                <c:pt idx="3185">
                  <c:v>356.90699999999998</c:v>
                </c:pt>
                <c:pt idx="3186">
                  <c:v>357.03199999999998</c:v>
                </c:pt>
                <c:pt idx="3187">
                  <c:v>357.14100000000002</c:v>
                </c:pt>
                <c:pt idx="3188">
                  <c:v>357.25</c:v>
                </c:pt>
                <c:pt idx="3189">
                  <c:v>357.36</c:v>
                </c:pt>
                <c:pt idx="3190">
                  <c:v>357.46899999999999</c:v>
                </c:pt>
                <c:pt idx="3191">
                  <c:v>357.57900000000001</c:v>
                </c:pt>
                <c:pt idx="3192">
                  <c:v>357.70400000000001</c:v>
                </c:pt>
                <c:pt idx="3193">
                  <c:v>357.81299999999999</c:v>
                </c:pt>
                <c:pt idx="3194">
                  <c:v>357.92200000000003</c:v>
                </c:pt>
                <c:pt idx="3195">
                  <c:v>358.03199999999998</c:v>
                </c:pt>
                <c:pt idx="3196">
                  <c:v>358.14100000000002</c:v>
                </c:pt>
                <c:pt idx="3197">
                  <c:v>358.25</c:v>
                </c:pt>
                <c:pt idx="3198">
                  <c:v>358.375</c:v>
                </c:pt>
                <c:pt idx="3199">
                  <c:v>358.48500000000001</c:v>
                </c:pt>
                <c:pt idx="3200">
                  <c:v>358.59399999999999</c:v>
                </c:pt>
                <c:pt idx="3201">
                  <c:v>358.70400000000001</c:v>
                </c:pt>
                <c:pt idx="3202">
                  <c:v>358.81299999999999</c:v>
                </c:pt>
                <c:pt idx="3203">
                  <c:v>358.93799999999999</c:v>
                </c:pt>
                <c:pt idx="3204">
                  <c:v>359.04700000000003</c:v>
                </c:pt>
                <c:pt idx="3205">
                  <c:v>359.15699999999998</c:v>
                </c:pt>
                <c:pt idx="3206">
                  <c:v>359.26600000000002</c:v>
                </c:pt>
                <c:pt idx="3207">
                  <c:v>359.375</c:v>
                </c:pt>
                <c:pt idx="3208">
                  <c:v>359.48500000000001</c:v>
                </c:pt>
                <c:pt idx="3209">
                  <c:v>359.59399999999999</c:v>
                </c:pt>
                <c:pt idx="3210">
                  <c:v>359.71899999999999</c:v>
                </c:pt>
                <c:pt idx="3211">
                  <c:v>359.82900000000001</c:v>
                </c:pt>
                <c:pt idx="3212">
                  <c:v>359.93799999999999</c:v>
                </c:pt>
                <c:pt idx="3213">
                  <c:v>360.04700000000003</c:v>
                </c:pt>
                <c:pt idx="3214">
                  <c:v>360.15699999999998</c:v>
                </c:pt>
                <c:pt idx="3215">
                  <c:v>360.26600000000002</c:v>
                </c:pt>
                <c:pt idx="3216">
                  <c:v>360.375</c:v>
                </c:pt>
                <c:pt idx="3217">
                  <c:v>360.5</c:v>
                </c:pt>
                <c:pt idx="3218">
                  <c:v>360.61</c:v>
                </c:pt>
                <c:pt idx="3219">
                  <c:v>360.71899999999999</c:v>
                </c:pt>
                <c:pt idx="3220">
                  <c:v>360.82900000000001</c:v>
                </c:pt>
                <c:pt idx="3221">
                  <c:v>360.93799999999999</c:v>
                </c:pt>
                <c:pt idx="3222">
                  <c:v>361.04700000000003</c:v>
                </c:pt>
                <c:pt idx="3223">
                  <c:v>361.15699999999998</c:v>
                </c:pt>
                <c:pt idx="3224">
                  <c:v>361.26600000000002</c:v>
                </c:pt>
                <c:pt idx="3225">
                  <c:v>361.39100000000002</c:v>
                </c:pt>
                <c:pt idx="3226">
                  <c:v>361.5</c:v>
                </c:pt>
                <c:pt idx="3227">
                  <c:v>361.61</c:v>
                </c:pt>
                <c:pt idx="3228">
                  <c:v>361.71899999999999</c:v>
                </c:pt>
                <c:pt idx="3229">
                  <c:v>361.82900000000001</c:v>
                </c:pt>
                <c:pt idx="3230">
                  <c:v>361.93799999999999</c:v>
                </c:pt>
                <c:pt idx="3231">
                  <c:v>362.04700000000003</c:v>
                </c:pt>
                <c:pt idx="3232">
                  <c:v>362.15699999999998</c:v>
                </c:pt>
                <c:pt idx="3233">
                  <c:v>362.28199999999998</c:v>
                </c:pt>
                <c:pt idx="3234">
                  <c:v>362.39100000000002</c:v>
                </c:pt>
                <c:pt idx="3235">
                  <c:v>362.5</c:v>
                </c:pt>
                <c:pt idx="3236">
                  <c:v>362.61</c:v>
                </c:pt>
                <c:pt idx="3237">
                  <c:v>362.71899999999999</c:v>
                </c:pt>
                <c:pt idx="3238">
                  <c:v>362.82900000000001</c:v>
                </c:pt>
                <c:pt idx="3239">
                  <c:v>362.95400000000001</c:v>
                </c:pt>
                <c:pt idx="3240">
                  <c:v>363.06299999999999</c:v>
                </c:pt>
                <c:pt idx="3241">
                  <c:v>363.17200000000003</c:v>
                </c:pt>
                <c:pt idx="3242">
                  <c:v>363.28199999999998</c:v>
                </c:pt>
                <c:pt idx="3243">
                  <c:v>363.39100000000002</c:v>
                </c:pt>
                <c:pt idx="3244">
                  <c:v>363.5</c:v>
                </c:pt>
                <c:pt idx="3245">
                  <c:v>363.61</c:v>
                </c:pt>
                <c:pt idx="3246">
                  <c:v>363.71899999999999</c:v>
                </c:pt>
                <c:pt idx="3247">
                  <c:v>363.84399999999999</c:v>
                </c:pt>
                <c:pt idx="3248">
                  <c:v>363.95400000000001</c:v>
                </c:pt>
                <c:pt idx="3249">
                  <c:v>364.06299999999999</c:v>
                </c:pt>
                <c:pt idx="3250">
                  <c:v>364.17200000000003</c:v>
                </c:pt>
                <c:pt idx="3251">
                  <c:v>364.29700000000003</c:v>
                </c:pt>
                <c:pt idx="3252">
                  <c:v>364.40699999999998</c:v>
                </c:pt>
                <c:pt idx="3253">
                  <c:v>364.51600000000002</c:v>
                </c:pt>
                <c:pt idx="3254">
                  <c:v>364.625</c:v>
                </c:pt>
                <c:pt idx="3255">
                  <c:v>364.73500000000001</c:v>
                </c:pt>
                <c:pt idx="3256">
                  <c:v>364.86</c:v>
                </c:pt>
                <c:pt idx="3257">
                  <c:v>364.96899999999999</c:v>
                </c:pt>
                <c:pt idx="3258">
                  <c:v>365.07900000000001</c:v>
                </c:pt>
                <c:pt idx="3259">
                  <c:v>365.18799999999999</c:v>
                </c:pt>
                <c:pt idx="3260">
                  <c:v>365.29700000000003</c:v>
                </c:pt>
                <c:pt idx="3261">
                  <c:v>365.40699999999998</c:v>
                </c:pt>
                <c:pt idx="3262">
                  <c:v>365.51600000000002</c:v>
                </c:pt>
                <c:pt idx="3263">
                  <c:v>365.64100000000002</c:v>
                </c:pt>
                <c:pt idx="3264">
                  <c:v>365.75</c:v>
                </c:pt>
                <c:pt idx="3265">
                  <c:v>365.86</c:v>
                </c:pt>
                <c:pt idx="3266">
                  <c:v>365.96899999999999</c:v>
                </c:pt>
                <c:pt idx="3267">
                  <c:v>366.09399999999999</c:v>
                </c:pt>
                <c:pt idx="3268">
                  <c:v>366.20400000000001</c:v>
                </c:pt>
                <c:pt idx="3269">
                  <c:v>366.31299999999999</c:v>
                </c:pt>
                <c:pt idx="3270">
                  <c:v>366.42200000000003</c:v>
                </c:pt>
                <c:pt idx="3271">
                  <c:v>366.53199999999998</c:v>
                </c:pt>
                <c:pt idx="3272">
                  <c:v>366.65699999999998</c:v>
                </c:pt>
                <c:pt idx="3273">
                  <c:v>366.76600000000002</c:v>
                </c:pt>
                <c:pt idx="3274">
                  <c:v>366.875</c:v>
                </c:pt>
                <c:pt idx="3275">
                  <c:v>366.98500000000001</c:v>
                </c:pt>
                <c:pt idx="3276">
                  <c:v>367.09399999999999</c:v>
                </c:pt>
                <c:pt idx="3277">
                  <c:v>367.20400000000001</c:v>
                </c:pt>
                <c:pt idx="3278">
                  <c:v>367.31299999999999</c:v>
                </c:pt>
                <c:pt idx="3279">
                  <c:v>367.43799999999999</c:v>
                </c:pt>
                <c:pt idx="3280">
                  <c:v>367.54700000000003</c:v>
                </c:pt>
                <c:pt idx="3281">
                  <c:v>367.65699999999998</c:v>
                </c:pt>
                <c:pt idx="3282">
                  <c:v>367.76600000000002</c:v>
                </c:pt>
                <c:pt idx="3283">
                  <c:v>367.875</c:v>
                </c:pt>
                <c:pt idx="3284">
                  <c:v>368</c:v>
                </c:pt>
                <c:pt idx="3285">
                  <c:v>368.11</c:v>
                </c:pt>
                <c:pt idx="3286">
                  <c:v>368.21899999999999</c:v>
                </c:pt>
                <c:pt idx="3287">
                  <c:v>368.32900000000001</c:v>
                </c:pt>
                <c:pt idx="3288">
                  <c:v>368.43799999999999</c:v>
                </c:pt>
                <c:pt idx="3289">
                  <c:v>368.56299999999999</c:v>
                </c:pt>
                <c:pt idx="3290">
                  <c:v>368.67200000000003</c:v>
                </c:pt>
                <c:pt idx="3291">
                  <c:v>368.78199999999998</c:v>
                </c:pt>
                <c:pt idx="3292">
                  <c:v>368.89100000000002</c:v>
                </c:pt>
                <c:pt idx="3293">
                  <c:v>369</c:v>
                </c:pt>
                <c:pt idx="3294">
                  <c:v>369.125</c:v>
                </c:pt>
                <c:pt idx="3295">
                  <c:v>369.23500000000001</c:v>
                </c:pt>
                <c:pt idx="3296">
                  <c:v>369.34399999999999</c:v>
                </c:pt>
                <c:pt idx="3297">
                  <c:v>369.45400000000001</c:v>
                </c:pt>
                <c:pt idx="3298">
                  <c:v>369.56299999999999</c:v>
                </c:pt>
                <c:pt idx="3299">
                  <c:v>369.67200000000003</c:v>
                </c:pt>
                <c:pt idx="3300">
                  <c:v>369.78199999999998</c:v>
                </c:pt>
                <c:pt idx="3301">
                  <c:v>369.90699999999998</c:v>
                </c:pt>
                <c:pt idx="3302">
                  <c:v>370.01600000000002</c:v>
                </c:pt>
                <c:pt idx="3303">
                  <c:v>370.125</c:v>
                </c:pt>
                <c:pt idx="3304">
                  <c:v>370.23500000000001</c:v>
                </c:pt>
                <c:pt idx="3305">
                  <c:v>370.34399999999999</c:v>
                </c:pt>
                <c:pt idx="3306">
                  <c:v>370.45400000000001</c:v>
                </c:pt>
                <c:pt idx="3307">
                  <c:v>370.56299999999999</c:v>
                </c:pt>
                <c:pt idx="3308">
                  <c:v>370.68799999999999</c:v>
                </c:pt>
                <c:pt idx="3309">
                  <c:v>370.79700000000003</c:v>
                </c:pt>
                <c:pt idx="3310">
                  <c:v>370.90699999999998</c:v>
                </c:pt>
                <c:pt idx="3311">
                  <c:v>371.01600000000002</c:v>
                </c:pt>
                <c:pt idx="3312">
                  <c:v>371.125</c:v>
                </c:pt>
                <c:pt idx="3313">
                  <c:v>371.23500000000001</c:v>
                </c:pt>
                <c:pt idx="3314">
                  <c:v>371.34399999999999</c:v>
                </c:pt>
                <c:pt idx="3315">
                  <c:v>371.46899999999999</c:v>
                </c:pt>
                <c:pt idx="3316">
                  <c:v>371.57900000000001</c:v>
                </c:pt>
                <c:pt idx="3317">
                  <c:v>371.68799999999999</c:v>
                </c:pt>
                <c:pt idx="3318">
                  <c:v>371.79700000000003</c:v>
                </c:pt>
                <c:pt idx="3319">
                  <c:v>371.90699999999998</c:v>
                </c:pt>
                <c:pt idx="3320">
                  <c:v>372.03199999999998</c:v>
                </c:pt>
                <c:pt idx="3321">
                  <c:v>372.14100000000002</c:v>
                </c:pt>
                <c:pt idx="3322">
                  <c:v>372.25</c:v>
                </c:pt>
                <c:pt idx="3323">
                  <c:v>372.36</c:v>
                </c:pt>
                <c:pt idx="3324">
                  <c:v>372.46899999999999</c:v>
                </c:pt>
                <c:pt idx="3325">
                  <c:v>372.57900000000001</c:v>
                </c:pt>
                <c:pt idx="3326">
                  <c:v>372.68799999999999</c:v>
                </c:pt>
                <c:pt idx="3327">
                  <c:v>372.81299999999999</c:v>
                </c:pt>
                <c:pt idx="3328">
                  <c:v>372.92200000000003</c:v>
                </c:pt>
                <c:pt idx="3329">
                  <c:v>373.03199999999998</c:v>
                </c:pt>
                <c:pt idx="3330">
                  <c:v>373.14100000000002</c:v>
                </c:pt>
                <c:pt idx="3331">
                  <c:v>373.25</c:v>
                </c:pt>
                <c:pt idx="3332">
                  <c:v>373.36</c:v>
                </c:pt>
                <c:pt idx="3333">
                  <c:v>373.48500000000001</c:v>
                </c:pt>
                <c:pt idx="3334">
                  <c:v>373.59399999999999</c:v>
                </c:pt>
                <c:pt idx="3335">
                  <c:v>373.70400000000001</c:v>
                </c:pt>
                <c:pt idx="3336">
                  <c:v>373.81299999999999</c:v>
                </c:pt>
                <c:pt idx="3337">
                  <c:v>373.92200000000003</c:v>
                </c:pt>
                <c:pt idx="3338">
                  <c:v>374.04700000000003</c:v>
                </c:pt>
                <c:pt idx="3339">
                  <c:v>374.15699999999998</c:v>
                </c:pt>
                <c:pt idx="3340">
                  <c:v>374.26600000000002</c:v>
                </c:pt>
                <c:pt idx="3341">
                  <c:v>374.375</c:v>
                </c:pt>
                <c:pt idx="3342">
                  <c:v>374.48500000000001</c:v>
                </c:pt>
                <c:pt idx="3343">
                  <c:v>374.59399999999999</c:v>
                </c:pt>
                <c:pt idx="3344">
                  <c:v>374.70400000000001</c:v>
                </c:pt>
                <c:pt idx="3345">
                  <c:v>374.82900000000001</c:v>
                </c:pt>
                <c:pt idx="3346">
                  <c:v>374.93799999999999</c:v>
                </c:pt>
                <c:pt idx="3347">
                  <c:v>375.04700000000003</c:v>
                </c:pt>
                <c:pt idx="3348">
                  <c:v>375.15699999999998</c:v>
                </c:pt>
                <c:pt idx="3349">
                  <c:v>375.26600000000002</c:v>
                </c:pt>
                <c:pt idx="3350">
                  <c:v>375.39100000000002</c:v>
                </c:pt>
                <c:pt idx="3351">
                  <c:v>375.5</c:v>
                </c:pt>
                <c:pt idx="3352">
                  <c:v>375.61</c:v>
                </c:pt>
                <c:pt idx="3353">
                  <c:v>375.71899999999999</c:v>
                </c:pt>
                <c:pt idx="3354">
                  <c:v>375.82900000000001</c:v>
                </c:pt>
                <c:pt idx="3355">
                  <c:v>375.93799999999999</c:v>
                </c:pt>
                <c:pt idx="3356">
                  <c:v>376.04700000000003</c:v>
                </c:pt>
                <c:pt idx="3357">
                  <c:v>376.15699999999998</c:v>
                </c:pt>
                <c:pt idx="3358">
                  <c:v>376.28199999999998</c:v>
                </c:pt>
                <c:pt idx="3359">
                  <c:v>376.39100000000002</c:v>
                </c:pt>
                <c:pt idx="3360">
                  <c:v>376.5</c:v>
                </c:pt>
                <c:pt idx="3361">
                  <c:v>376.61</c:v>
                </c:pt>
                <c:pt idx="3362">
                  <c:v>376.71899999999999</c:v>
                </c:pt>
                <c:pt idx="3363">
                  <c:v>376.84399999999999</c:v>
                </c:pt>
                <c:pt idx="3364">
                  <c:v>376.95400000000001</c:v>
                </c:pt>
                <c:pt idx="3365">
                  <c:v>377.06299999999999</c:v>
                </c:pt>
                <c:pt idx="3366">
                  <c:v>377.17200000000003</c:v>
                </c:pt>
                <c:pt idx="3367">
                  <c:v>377.28199999999998</c:v>
                </c:pt>
                <c:pt idx="3368">
                  <c:v>377.40699999999998</c:v>
                </c:pt>
                <c:pt idx="3369">
                  <c:v>377.51600000000002</c:v>
                </c:pt>
                <c:pt idx="3370">
                  <c:v>377.625</c:v>
                </c:pt>
                <c:pt idx="3371">
                  <c:v>377.73500000000001</c:v>
                </c:pt>
                <c:pt idx="3372">
                  <c:v>377.84399999999999</c:v>
                </c:pt>
                <c:pt idx="3373">
                  <c:v>377.95400000000001</c:v>
                </c:pt>
                <c:pt idx="3374">
                  <c:v>378.06299999999999</c:v>
                </c:pt>
                <c:pt idx="3375">
                  <c:v>378.18799999999999</c:v>
                </c:pt>
                <c:pt idx="3376">
                  <c:v>378.29700000000003</c:v>
                </c:pt>
                <c:pt idx="3377">
                  <c:v>378.40699999999998</c:v>
                </c:pt>
                <c:pt idx="3378">
                  <c:v>378.51600000000002</c:v>
                </c:pt>
                <c:pt idx="3379">
                  <c:v>378.64100000000002</c:v>
                </c:pt>
                <c:pt idx="3380">
                  <c:v>378.75</c:v>
                </c:pt>
                <c:pt idx="3381">
                  <c:v>378.86</c:v>
                </c:pt>
                <c:pt idx="3382">
                  <c:v>378.96899999999999</c:v>
                </c:pt>
                <c:pt idx="3383">
                  <c:v>379.07900000000001</c:v>
                </c:pt>
                <c:pt idx="3384">
                  <c:v>379.18799999999999</c:v>
                </c:pt>
                <c:pt idx="3385">
                  <c:v>379.29700000000003</c:v>
                </c:pt>
                <c:pt idx="3386">
                  <c:v>379.42200000000003</c:v>
                </c:pt>
                <c:pt idx="3387">
                  <c:v>379.53199999999998</c:v>
                </c:pt>
                <c:pt idx="3388">
                  <c:v>379.64100000000002</c:v>
                </c:pt>
                <c:pt idx="3389">
                  <c:v>379.75</c:v>
                </c:pt>
                <c:pt idx="3390">
                  <c:v>379.86</c:v>
                </c:pt>
                <c:pt idx="3391">
                  <c:v>379.98500000000001</c:v>
                </c:pt>
                <c:pt idx="3392">
                  <c:v>380.09399999999999</c:v>
                </c:pt>
                <c:pt idx="3393">
                  <c:v>380.20400000000001</c:v>
                </c:pt>
                <c:pt idx="3394">
                  <c:v>380.31299999999999</c:v>
                </c:pt>
                <c:pt idx="3395">
                  <c:v>380.42200000000003</c:v>
                </c:pt>
                <c:pt idx="3396">
                  <c:v>380.53199999999998</c:v>
                </c:pt>
                <c:pt idx="3397">
                  <c:v>380.65699999999998</c:v>
                </c:pt>
                <c:pt idx="3398">
                  <c:v>380.76600000000002</c:v>
                </c:pt>
                <c:pt idx="3399">
                  <c:v>380.875</c:v>
                </c:pt>
                <c:pt idx="3400">
                  <c:v>380.98500000000001</c:v>
                </c:pt>
                <c:pt idx="3401">
                  <c:v>381.09399999999999</c:v>
                </c:pt>
                <c:pt idx="3402">
                  <c:v>381.20400000000001</c:v>
                </c:pt>
                <c:pt idx="3403">
                  <c:v>381.32900000000001</c:v>
                </c:pt>
                <c:pt idx="3404">
                  <c:v>381.43799999999999</c:v>
                </c:pt>
                <c:pt idx="3405">
                  <c:v>381.54700000000003</c:v>
                </c:pt>
                <c:pt idx="3406">
                  <c:v>381.65699999999998</c:v>
                </c:pt>
                <c:pt idx="3407">
                  <c:v>381.76600000000002</c:v>
                </c:pt>
                <c:pt idx="3408">
                  <c:v>381.875</c:v>
                </c:pt>
                <c:pt idx="3409">
                  <c:v>382</c:v>
                </c:pt>
                <c:pt idx="3410">
                  <c:v>382.11</c:v>
                </c:pt>
                <c:pt idx="3411">
                  <c:v>382.21899999999999</c:v>
                </c:pt>
                <c:pt idx="3412">
                  <c:v>382.32900000000001</c:v>
                </c:pt>
                <c:pt idx="3413">
                  <c:v>382.43799999999999</c:v>
                </c:pt>
                <c:pt idx="3414">
                  <c:v>382.54700000000003</c:v>
                </c:pt>
                <c:pt idx="3415">
                  <c:v>382.65699999999998</c:v>
                </c:pt>
                <c:pt idx="3416">
                  <c:v>382.78199999999998</c:v>
                </c:pt>
                <c:pt idx="3417">
                  <c:v>382.89100000000002</c:v>
                </c:pt>
                <c:pt idx="3418">
                  <c:v>383</c:v>
                </c:pt>
                <c:pt idx="3419">
                  <c:v>383.11</c:v>
                </c:pt>
                <c:pt idx="3420">
                  <c:v>383.21899999999999</c:v>
                </c:pt>
                <c:pt idx="3421">
                  <c:v>383.34399999999999</c:v>
                </c:pt>
                <c:pt idx="3422">
                  <c:v>383.45400000000001</c:v>
                </c:pt>
                <c:pt idx="3423">
                  <c:v>383.56299999999999</c:v>
                </c:pt>
                <c:pt idx="3424">
                  <c:v>383.67200000000003</c:v>
                </c:pt>
                <c:pt idx="3425">
                  <c:v>383.78199999999998</c:v>
                </c:pt>
                <c:pt idx="3426">
                  <c:v>383.89100000000002</c:v>
                </c:pt>
                <c:pt idx="3427">
                  <c:v>384</c:v>
                </c:pt>
                <c:pt idx="3428">
                  <c:v>384.125</c:v>
                </c:pt>
                <c:pt idx="3429">
                  <c:v>384.23500000000001</c:v>
                </c:pt>
                <c:pt idx="3430">
                  <c:v>384.34399999999999</c:v>
                </c:pt>
                <c:pt idx="3431">
                  <c:v>384.45400000000001</c:v>
                </c:pt>
                <c:pt idx="3432">
                  <c:v>384.57900000000001</c:v>
                </c:pt>
                <c:pt idx="3433">
                  <c:v>384.68799999999999</c:v>
                </c:pt>
                <c:pt idx="3434">
                  <c:v>384.79700000000003</c:v>
                </c:pt>
                <c:pt idx="3435">
                  <c:v>384.90699999999998</c:v>
                </c:pt>
                <c:pt idx="3436">
                  <c:v>385.01600000000002</c:v>
                </c:pt>
                <c:pt idx="3437">
                  <c:v>385.125</c:v>
                </c:pt>
                <c:pt idx="3438">
                  <c:v>385.23500000000001</c:v>
                </c:pt>
                <c:pt idx="3439">
                  <c:v>385.36</c:v>
                </c:pt>
                <c:pt idx="3440">
                  <c:v>385.46899999999999</c:v>
                </c:pt>
                <c:pt idx="3441">
                  <c:v>385.57900000000001</c:v>
                </c:pt>
                <c:pt idx="3442">
                  <c:v>385.68799999999999</c:v>
                </c:pt>
                <c:pt idx="3443">
                  <c:v>385.79700000000003</c:v>
                </c:pt>
                <c:pt idx="3444">
                  <c:v>385.90699999999998</c:v>
                </c:pt>
                <c:pt idx="3445">
                  <c:v>386.03199999999998</c:v>
                </c:pt>
                <c:pt idx="3446">
                  <c:v>386.14100000000002</c:v>
                </c:pt>
                <c:pt idx="3447">
                  <c:v>386.25</c:v>
                </c:pt>
                <c:pt idx="3448">
                  <c:v>386.36</c:v>
                </c:pt>
                <c:pt idx="3449">
                  <c:v>386.46899999999999</c:v>
                </c:pt>
                <c:pt idx="3450">
                  <c:v>386.57900000000001</c:v>
                </c:pt>
                <c:pt idx="3451">
                  <c:v>386.68799999999999</c:v>
                </c:pt>
                <c:pt idx="3452">
                  <c:v>386.79700000000003</c:v>
                </c:pt>
                <c:pt idx="3453">
                  <c:v>386.92200000000003</c:v>
                </c:pt>
                <c:pt idx="3454">
                  <c:v>387.03199999999998</c:v>
                </c:pt>
                <c:pt idx="3455">
                  <c:v>387.14100000000002</c:v>
                </c:pt>
                <c:pt idx="3456">
                  <c:v>387.25</c:v>
                </c:pt>
                <c:pt idx="3457">
                  <c:v>387.36</c:v>
                </c:pt>
                <c:pt idx="3458">
                  <c:v>387.46899999999999</c:v>
                </c:pt>
                <c:pt idx="3459">
                  <c:v>387.59399999999999</c:v>
                </c:pt>
                <c:pt idx="3460">
                  <c:v>387.70400000000001</c:v>
                </c:pt>
                <c:pt idx="3461">
                  <c:v>387.81299999999999</c:v>
                </c:pt>
                <c:pt idx="3462">
                  <c:v>387.92200000000003</c:v>
                </c:pt>
                <c:pt idx="3463">
                  <c:v>388.04700000000003</c:v>
                </c:pt>
                <c:pt idx="3464">
                  <c:v>388.15699999999998</c:v>
                </c:pt>
                <c:pt idx="3465">
                  <c:v>388.26600000000002</c:v>
                </c:pt>
                <c:pt idx="3466">
                  <c:v>388.375</c:v>
                </c:pt>
                <c:pt idx="3467">
                  <c:v>388.48500000000001</c:v>
                </c:pt>
                <c:pt idx="3468">
                  <c:v>388.59399999999999</c:v>
                </c:pt>
                <c:pt idx="3469">
                  <c:v>388.71899999999999</c:v>
                </c:pt>
                <c:pt idx="3470">
                  <c:v>388.82900000000001</c:v>
                </c:pt>
                <c:pt idx="3471">
                  <c:v>388.93799999999999</c:v>
                </c:pt>
                <c:pt idx="3472">
                  <c:v>389.04700000000003</c:v>
                </c:pt>
                <c:pt idx="3473">
                  <c:v>389.15699999999998</c:v>
                </c:pt>
                <c:pt idx="3474">
                  <c:v>389.26600000000002</c:v>
                </c:pt>
                <c:pt idx="3475">
                  <c:v>389.375</c:v>
                </c:pt>
                <c:pt idx="3476">
                  <c:v>389.5</c:v>
                </c:pt>
                <c:pt idx="3477">
                  <c:v>389.61</c:v>
                </c:pt>
                <c:pt idx="3478">
                  <c:v>389.71899999999999</c:v>
                </c:pt>
                <c:pt idx="3479">
                  <c:v>389.82900000000001</c:v>
                </c:pt>
                <c:pt idx="3480">
                  <c:v>389.93799999999999</c:v>
                </c:pt>
                <c:pt idx="3481">
                  <c:v>390.04700000000003</c:v>
                </c:pt>
                <c:pt idx="3482">
                  <c:v>390.15699999999998</c:v>
                </c:pt>
                <c:pt idx="3483">
                  <c:v>390.26600000000002</c:v>
                </c:pt>
                <c:pt idx="3484">
                  <c:v>390.39100000000002</c:v>
                </c:pt>
                <c:pt idx="3485">
                  <c:v>390.5</c:v>
                </c:pt>
                <c:pt idx="3486">
                  <c:v>390.61</c:v>
                </c:pt>
                <c:pt idx="3487">
                  <c:v>390.71899999999999</c:v>
                </c:pt>
                <c:pt idx="3488">
                  <c:v>390.82900000000001</c:v>
                </c:pt>
                <c:pt idx="3489">
                  <c:v>390.95400000000001</c:v>
                </c:pt>
                <c:pt idx="3490">
                  <c:v>391.06299999999999</c:v>
                </c:pt>
                <c:pt idx="3491">
                  <c:v>391.17200000000003</c:v>
                </c:pt>
                <c:pt idx="3492">
                  <c:v>391.28199999999998</c:v>
                </c:pt>
                <c:pt idx="3493">
                  <c:v>391.39100000000002</c:v>
                </c:pt>
                <c:pt idx="3494">
                  <c:v>391.51600000000002</c:v>
                </c:pt>
                <c:pt idx="3495">
                  <c:v>391.625</c:v>
                </c:pt>
                <c:pt idx="3496">
                  <c:v>391.73500000000001</c:v>
                </c:pt>
                <c:pt idx="3497">
                  <c:v>391.84399999999999</c:v>
                </c:pt>
                <c:pt idx="3498">
                  <c:v>391.95400000000001</c:v>
                </c:pt>
                <c:pt idx="3499">
                  <c:v>392.06299999999999</c:v>
                </c:pt>
                <c:pt idx="3500">
                  <c:v>392.17200000000003</c:v>
                </c:pt>
                <c:pt idx="3501">
                  <c:v>392.28199999999998</c:v>
                </c:pt>
                <c:pt idx="3502">
                  <c:v>392.40699999999998</c:v>
                </c:pt>
                <c:pt idx="3503">
                  <c:v>392.51600000000002</c:v>
                </c:pt>
                <c:pt idx="3504">
                  <c:v>392.625</c:v>
                </c:pt>
                <c:pt idx="3505">
                  <c:v>392.73500000000001</c:v>
                </c:pt>
                <c:pt idx="3506">
                  <c:v>392.86</c:v>
                </c:pt>
                <c:pt idx="3507">
                  <c:v>392.96899999999999</c:v>
                </c:pt>
                <c:pt idx="3508">
                  <c:v>393.07900000000001</c:v>
                </c:pt>
                <c:pt idx="3509">
                  <c:v>393.18799999999999</c:v>
                </c:pt>
                <c:pt idx="3510">
                  <c:v>393.29700000000003</c:v>
                </c:pt>
                <c:pt idx="3511">
                  <c:v>393.40699999999998</c:v>
                </c:pt>
                <c:pt idx="3512">
                  <c:v>393.51600000000002</c:v>
                </c:pt>
                <c:pt idx="3513">
                  <c:v>393.625</c:v>
                </c:pt>
                <c:pt idx="3514">
                  <c:v>393.75</c:v>
                </c:pt>
                <c:pt idx="3515">
                  <c:v>393.86</c:v>
                </c:pt>
                <c:pt idx="3516">
                  <c:v>393.96899999999999</c:v>
                </c:pt>
                <c:pt idx="3517">
                  <c:v>394.07900000000001</c:v>
                </c:pt>
                <c:pt idx="3518">
                  <c:v>394.18799999999999</c:v>
                </c:pt>
                <c:pt idx="3519">
                  <c:v>394.29700000000003</c:v>
                </c:pt>
                <c:pt idx="3520">
                  <c:v>394.40699999999998</c:v>
                </c:pt>
                <c:pt idx="3521">
                  <c:v>394.51600000000002</c:v>
                </c:pt>
                <c:pt idx="3522">
                  <c:v>394.64100000000002</c:v>
                </c:pt>
                <c:pt idx="3523">
                  <c:v>394.75</c:v>
                </c:pt>
                <c:pt idx="3524">
                  <c:v>394.86</c:v>
                </c:pt>
                <c:pt idx="3525">
                  <c:v>394.96899999999999</c:v>
                </c:pt>
                <c:pt idx="3526">
                  <c:v>395.07900000000001</c:v>
                </c:pt>
                <c:pt idx="3527">
                  <c:v>395.18799999999999</c:v>
                </c:pt>
                <c:pt idx="3528">
                  <c:v>395.29700000000003</c:v>
                </c:pt>
                <c:pt idx="3529">
                  <c:v>395.42200000000003</c:v>
                </c:pt>
                <c:pt idx="3530">
                  <c:v>395.53199999999998</c:v>
                </c:pt>
                <c:pt idx="3531">
                  <c:v>395.64100000000002</c:v>
                </c:pt>
                <c:pt idx="3532">
                  <c:v>395.75</c:v>
                </c:pt>
                <c:pt idx="3533">
                  <c:v>395.86</c:v>
                </c:pt>
                <c:pt idx="3534">
                  <c:v>395.96899999999999</c:v>
                </c:pt>
                <c:pt idx="3535">
                  <c:v>396.07900000000001</c:v>
                </c:pt>
                <c:pt idx="3536">
                  <c:v>396.20400000000001</c:v>
                </c:pt>
                <c:pt idx="3537">
                  <c:v>396.31299999999999</c:v>
                </c:pt>
                <c:pt idx="3538">
                  <c:v>396.42200000000003</c:v>
                </c:pt>
                <c:pt idx="3539">
                  <c:v>396.53199999999998</c:v>
                </c:pt>
                <c:pt idx="3540">
                  <c:v>396.64100000000002</c:v>
                </c:pt>
                <c:pt idx="3541">
                  <c:v>396.75</c:v>
                </c:pt>
                <c:pt idx="3542">
                  <c:v>396.86</c:v>
                </c:pt>
                <c:pt idx="3543">
                  <c:v>396.96899999999999</c:v>
                </c:pt>
                <c:pt idx="3544">
                  <c:v>397.09399999999999</c:v>
                </c:pt>
                <c:pt idx="3545">
                  <c:v>397.20400000000001</c:v>
                </c:pt>
                <c:pt idx="3546">
                  <c:v>397.31299999999999</c:v>
                </c:pt>
                <c:pt idx="3547">
                  <c:v>397.42200000000003</c:v>
                </c:pt>
                <c:pt idx="3548">
                  <c:v>397.53199999999998</c:v>
                </c:pt>
                <c:pt idx="3549">
                  <c:v>397.64100000000002</c:v>
                </c:pt>
                <c:pt idx="3550">
                  <c:v>397.75</c:v>
                </c:pt>
                <c:pt idx="3551">
                  <c:v>397.875</c:v>
                </c:pt>
                <c:pt idx="3552">
                  <c:v>397.98500000000001</c:v>
                </c:pt>
                <c:pt idx="3553">
                  <c:v>398.09399999999999</c:v>
                </c:pt>
                <c:pt idx="3554">
                  <c:v>398.20400000000001</c:v>
                </c:pt>
                <c:pt idx="3555">
                  <c:v>398.32900000000001</c:v>
                </c:pt>
                <c:pt idx="3556">
                  <c:v>398.43799999999999</c:v>
                </c:pt>
                <c:pt idx="3557">
                  <c:v>398.54700000000003</c:v>
                </c:pt>
                <c:pt idx="3558">
                  <c:v>398.65699999999998</c:v>
                </c:pt>
                <c:pt idx="3559">
                  <c:v>398.76600000000002</c:v>
                </c:pt>
                <c:pt idx="3560">
                  <c:v>398.875</c:v>
                </c:pt>
                <c:pt idx="3561">
                  <c:v>398.98500000000001</c:v>
                </c:pt>
                <c:pt idx="3562">
                  <c:v>399.11</c:v>
                </c:pt>
                <c:pt idx="3563">
                  <c:v>399.21899999999999</c:v>
                </c:pt>
                <c:pt idx="3564">
                  <c:v>399.32900000000001</c:v>
                </c:pt>
                <c:pt idx="3565">
                  <c:v>399.43799999999999</c:v>
                </c:pt>
                <c:pt idx="3566">
                  <c:v>399.54700000000003</c:v>
                </c:pt>
                <c:pt idx="3567">
                  <c:v>399.67200000000003</c:v>
                </c:pt>
                <c:pt idx="3568">
                  <c:v>399.78199999999998</c:v>
                </c:pt>
                <c:pt idx="3569">
                  <c:v>399.89100000000002</c:v>
                </c:pt>
                <c:pt idx="3570">
                  <c:v>400</c:v>
                </c:pt>
                <c:pt idx="3571">
                  <c:v>400.11</c:v>
                </c:pt>
                <c:pt idx="3572">
                  <c:v>400.21899999999999</c:v>
                </c:pt>
                <c:pt idx="3573">
                  <c:v>400.32900000000001</c:v>
                </c:pt>
                <c:pt idx="3574">
                  <c:v>400.45400000000001</c:v>
                </c:pt>
                <c:pt idx="3575">
                  <c:v>400.56299999999999</c:v>
                </c:pt>
                <c:pt idx="3576">
                  <c:v>400.67200000000003</c:v>
                </c:pt>
                <c:pt idx="3577">
                  <c:v>400.78199999999998</c:v>
                </c:pt>
                <c:pt idx="3578">
                  <c:v>400.89100000000002</c:v>
                </c:pt>
                <c:pt idx="3579">
                  <c:v>401</c:v>
                </c:pt>
                <c:pt idx="3580">
                  <c:v>401.11</c:v>
                </c:pt>
                <c:pt idx="3581">
                  <c:v>401.23500000000001</c:v>
                </c:pt>
                <c:pt idx="3582">
                  <c:v>401.34399999999999</c:v>
                </c:pt>
                <c:pt idx="3583">
                  <c:v>401.45400000000001</c:v>
                </c:pt>
                <c:pt idx="3584">
                  <c:v>401.56299999999999</c:v>
                </c:pt>
                <c:pt idx="3585">
                  <c:v>401.67200000000003</c:v>
                </c:pt>
                <c:pt idx="3586">
                  <c:v>401.78199999999998</c:v>
                </c:pt>
                <c:pt idx="3587">
                  <c:v>401.89100000000002</c:v>
                </c:pt>
                <c:pt idx="3588">
                  <c:v>402.01600000000002</c:v>
                </c:pt>
                <c:pt idx="3589">
                  <c:v>402.125</c:v>
                </c:pt>
                <c:pt idx="3590">
                  <c:v>402.23500000000001</c:v>
                </c:pt>
                <c:pt idx="3591">
                  <c:v>402.34399999999999</c:v>
                </c:pt>
                <c:pt idx="3592">
                  <c:v>402.45400000000001</c:v>
                </c:pt>
                <c:pt idx="3593">
                  <c:v>402.56299999999999</c:v>
                </c:pt>
                <c:pt idx="3594">
                  <c:v>402.68799999999999</c:v>
                </c:pt>
                <c:pt idx="3595">
                  <c:v>402.79700000000003</c:v>
                </c:pt>
                <c:pt idx="3596">
                  <c:v>402.90699999999998</c:v>
                </c:pt>
                <c:pt idx="3597">
                  <c:v>403.01600000000002</c:v>
                </c:pt>
                <c:pt idx="3598">
                  <c:v>403.125</c:v>
                </c:pt>
                <c:pt idx="3599">
                  <c:v>403.23500000000001</c:v>
                </c:pt>
                <c:pt idx="3600">
                  <c:v>403.34399999999999</c:v>
                </c:pt>
                <c:pt idx="3601">
                  <c:v>403.45400000000001</c:v>
                </c:pt>
                <c:pt idx="3602">
                  <c:v>403.57900000000001</c:v>
                </c:pt>
                <c:pt idx="3603">
                  <c:v>403.68799999999999</c:v>
                </c:pt>
                <c:pt idx="3604">
                  <c:v>403.79700000000003</c:v>
                </c:pt>
                <c:pt idx="3605">
                  <c:v>403.90699999999998</c:v>
                </c:pt>
                <c:pt idx="3606">
                  <c:v>404.03199999999998</c:v>
                </c:pt>
                <c:pt idx="3607">
                  <c:v>404.14100000000002</c:v>
                </c:pt>
                <c:pt idx="3608">
                  <c:v>404.25</c:v>
                </c:pt>
                <c:pt idx="3609">
                  <c:v>404.36</c:v>
                </c:pt>
                <c:pt idx="3610">
                  <c:v>404.46899999999999</c:v>
                </c:pt>
                <c:pt idx="3611">
                  <c:v>404.57900000000001</c:v>
                </c:pt>
                <c:pt idx="3612">
                  <c:v>404.70400000000001</c:v>
                </c:pt>
                <c:pt idx="3613">
                  <c:v>404.81299999999999</c:v>
                </c:pt>
                <c:pt idx="3614">
                  <c:v>404.92200000000003</c:v>
                </c:pt>
                <c:pt idx="3615">
                  <c:v>405.03199999999998</c:v>
                </c:pt>
                <c:pt idx="3616">
                  <c:v>405.14100000000002</c:v>
                </c:pt>
                <c:pt idx="3617">
                  <c:v>405.25</c:v>
                </c:pt>
                <c:pt idx="3618">
                  <c:v>405.36</c:v>
                </c:pt>
                <c:pt idx="3619">
                  <c:v>405.48500000000001</c:v>
                </c:pt>
                <c:pt idx="3620">
                  <c:v>405.59399999999999</c:v>
                </c:pt>
                <c:pt idx="3621">
                  <c:v>405.70400000000001</c:v>
                </c:pt>
                <c:pt idx="3622">
                  <c:v>405.81299999999999</c:v>
                </c:pt>
                <c:pt idx="3623">
                  <c:v>405.92200000000003</c:v>
                </c:pt>
                <c:pt idx="3624">
                  <c:v>406.04700000000003</c:v>
                </c:pt>
                <c:pt idx="3625">
                  <c:v>406.15699999999998</c:v>
                </c:pt>
                <c:pt idx="3626">
                  <c:v>406.26600000000002</c:v>
                </c:pt>
                <c:pt idx="3627">
                  <c:v>406.375</c:v>
                </c:pt>
                <c:pt idx="3628">
                  <c:v>406.48500000000001</c:v>
                </c:pt>
                <c:pt idx="3629">
                  <c:v>406.59399999999999</c:v>
                </c:pt>
                <c:pt idx="3630">
                  <c:v>406.70400000000001</c:v>
                </c:pt>
                <c:pt idx="3631">
                  <c:v>406.81299999999999</c:v>
                </c:pt>
                <c:pt idx="3632">
                  <c:v>406.93799999999999</c:v>
                </c:pt>
                <c:pt idx="3633">
                  <c:v>407.04700000000003</c:v>
                </c:pt>
                <c:pt idx="3634">
                  <c:v>407.15699999999998</c:v>
                </c:pt>
                <c:pt idx="3635">
                  <c:v>407.26600000000002</c:v>
                </c:pt>
                <c:pt idx="3636">
                  <c:v>407.375</c:v>
                </c:pt>
                <c:pt idx="3637">
                  <c:v>407.48500000000001</c:v>
                </c:pt>
                <c:pt idx="3638">
                  <c:v>407.61</c:v>
                </c:pt>
                <c:pt idx="3639">
                  <c:v>407.71899999999999</c:v>
                </c:pt>
                <c:pt idx="3640">
                  <c:v>407.82900000000001</c:v>
                </c:pt>
                <c:pt idx="3641">
                  <c:v>407.93799999999999</c:v>
                </c:pt>
                <c:pt idx="3642">
                  <c:v>408.04700000000003</c:v>
                </c:pt>
                <c:pt idx="3643">
                  <c:v>408.15699999999998</c:v>
                </c:pt>
                <c:pt idx="3644">
                  <c:v>408.28199999999998</c:v>
                </c:pt>
                <c:pt idx="3645">
                  <c:v>408.39100000000002</c:v>
                </c:pt>
                <c:pt idx="3646">
                  <c:v>408.5</c:v>
                </c:pt>
                <c:pt idx="3647">
                  <c:v>408.61</c:v>
                </c:pt>
                <c:pt idx="3648">
                  <c:v>408.71899999999999</c:v>
                </c:pt>
                <c:pt idx="3649">
                  <c:v>408.82900000000001</c:v>
                </c:pt>
                <c:pt idx="3650">
                  <c:v>408.95400000000001</c:v>
                </c:pt>
                <c:pt idx="3651">
                  <c:v>409.06299999999999</c:v>
                </c:pt>
                <c:pt idx="3652">
                  <c:v>409.17200000000003</c:v>
                </c:pt>
                <c:pt idx="3653">
                  <c:v>409.28199999999998</c:v>
                </c:pt>
                <c:pt idx="3654">
                  <c:v>409.39100000000002</c:v>
                </c:pt>
                <c:pt idx="3655">
                  <c:v>409.5</c:v>
                </c:pt>
                <c:pt idx="3656">
                  <c:v>409.61</c:v>
                </c:pt>
                <c:pt idx="3657">
                  <c:v>409.73500000000001</c:v>
                </c:pt>
                <c:pt idx="3658">
                  <c:v>409.84399999999999</c:v>
                </c:pt>
                <c:pt idx="3659">
                  <c:v>409.95400000000001</c:v>
                </c:pt>
                <c:pt idx="3660">
                  <c:v>410.06299999999999</c:v>
                </c:pt>
                <c:pt idx="3661">
                  <c:v>410.17200000000003</c:v>
                </c:pt>
                <c:pt idx="3662">
                  <c:v>410.28199999999998</c:v>
                </c:pt>
                <c:pt idx="3663">
                  <c:v>410.40699999999998</c:v>
                </c:pt>
                <c:pt idx="3664">
                  <c:v>410.51600000000002</c:v>
                </c:pt>
                <c:pt idx="3665">
                  <c:v>410.625</c:v>
                </c:pt>
                <c:pt idx="3666">
                  <c:v>410.73500000000001</c:v>
                </c:pt>
                <c:pt idx="3667">
                  <c:v>410.84399999999999</c:v>
                </c:pt>
                <c:pt idx="3668">
                  <c:v>410.95400000000001</c:v>
                </c:pt>
                <c:pt idx="3669">
                  <c:v>411.06299999999999</c:v>
                </c:pt>
                <c:pt idx="3670">
                  <c:v>411.18799999999999</c:v>
                </c:pt>
                <c:pt idx="3671">
                  <c:v>411.29700000000003</c:v>
                </c:pt>
                <c:pt idx="3672">
                  <c:v>411.40699999999998</c:v>
                </c:pt>
                <c:pt idx="3673">
                  <c:v>411.51600000000002</c:v>
                </c:pt>
                <c:pt idx="3674">
                  <c:v>411.625</c:v>
                </c:pt>
                <c:pt idx="3675">
                  <c:v>411.73500000000001</c:v>
                </c:pt>
                <c:pt idx="3676">
                  <c:v>411.84399999999999</c:v>
                </c:pt>
                <c:pt idx="3677">
                  <c:v>411.96899999999999</c:v>
                </c:pt>
                <c:pt idx="3678">
                  <c:v>412.07900000000001</c:v>
                </c:pt>
                <c:pt idx="3679">
                  <c:v>412.18799999999999</c:v>
                </c:pt>
                <c:pt idx="3680">
                  <c:v>412.29700000000003</c:v>
                </c:pt>
                <c:pt idx="3681">
                  <c:v>412.40699999999998</c:v>
                </c:pt>
                <c:pt idx="3682">
                  <c:v>412.51600000000002</c:v>
                </c:pt>
                <c:pt idx="3683">
                  <c:v>412.64100000000002</c:v>
                </c:pt>
                <c:pt idx="3684">
                  <c:v>412.75</c:v>
                </c:pt>
                <c:pt idx="3685">
                  <c:v>412.86</c:v>
                </c:pt>
                <c:pt idx="3686">
                  <c:v>412.96899999999999</c:v>
                </c:pt>
                <c:pt idx="3687">
                  <c:v>413.07900000000001</c:v>
                </c:pt>
                <c:pt idx="3688">
                  <c:v>413.20400000000001</c:v>
                </c:pt>
                <c:pt idx="3689">
                  <c:v>413.31299999999999</c:v>
                </c:pt>
                <c:pt idx="3690">
                  <c:v>413.42200000000003</c:v>
                </c:pt>
                <c:pt idx="3691">
                  <c:v>413.53199999999998</c:v>
                </c:pt>
                <c:pt idx="3692">
                  <c:v>413.64100000000002</c:v>
                </c:pt>
                <c:pt idx="3693">
                  <c:v>413.75</c:v>
                </c:pt>
                <c:pt idx="3694">
                  <c:v>413.86</c:v>
                </c:pt>
                <c:pt idx="3695">
                  <c:v>413.98500000000001</c:v>
                </c:pt>
                <c:pt idx="3696">
                  <c:v>414.09399999999999</c:v>
                </c:pt>
                <c:pt idx="3697">
                  <c:v>414.20400000000001</c:v>
                </c:pt>
                <c:pt idx="3698">
                  <c:v>414.31299999999999</c:v>
                </c:pt>
                <c:pt idx="3699">
                  <c:v>414.42200000000003</c:v>
                </c:pt>
                <c:pt idx="3700">
                  <c:v>414.54700000000003</c:v>
                </c:pt>
                <c:pt idx="3701">
                  <c:v>414.65699999999998</c:v>
                </c:pt>
                <c:pt idx="3702">
                  <c:v>414.76600000000002</c:v>
                </c:pt>
                <c:pt idx="3703">
                  <c:v>414.875</c:v>
                </c:pt>
                <c:pt idx="3704">
                  <c:v>414.98500000000001</c:v>
                </c:pt>
                <c:pt idx="3705">
                  <c:v>415.09399999999999</c:v>
                </c:pt>
                <c:pt idx="3706">
                  <c:v>415.20400000000001</c:v>
                </c:pt>
                <c:pt idx="3707">
                  <c:v>415.32900000000001</c:v>
                </c:pt>
                <c:pt idx="3708">
                  <c:v>415.43799999999999</c:v>
                </c:pt>
                <c:pt idx="3709">
                  <c:v>415.54700000000003</c:v>
                </c:pt>
                <c:pt idx="3710">
                  <c:v>415.65699999999998</c:v>
                </c:pt>
                <c:pt idx="3711">
                  <c:v>415.76600000000002</c:v>
                </c:pt>
                <c:pt idx="3712">
                  <c:v>415.875</c:v>
                </c:pt>
                <c:pt idx="3713">
                  <c:v>416</c:v>
                </c:pt>
                <c:pt idx="3714">
                  <c:v>416.11</c:v>
                </c:pt>
                <c:pt idx="3715">
                  <c:v>416.21899999999999</c:v>
                </c:pt>
                <c:pt idx="3716">
                  <c:v>416.32900000000001</c:v>
                </c:pt>
                <c:pt idx="3717">
                  <c:v>416.43799999999999</c:v>
                </c:pt>
                <c:pt idx="3718">
                  <c:v>416.54700000000003</c:v>
                </c:pt>
                <c:pt idx="3719">
                  <c:v>416.67200000000003</c:v>
                </c:pt>
                <c:pt idx="3720">
                  <c:v>416.78199999999998</c:v>
                </c:pt>
                <c:pt idx="3721">
                  <c:v>416.89100000000002</c:v>
                </c:pt>
                <c:pt idx="3722">
                  <c:v>417</c:v>
                </c:pt>
                <c:pt idx="3723">
                  <c:v>417.11</c:v>
                </c:pt>
                <c:pt idx="3724">
                  <c:v>417.21899999999999</c:v>
                </c:pt>
                <c:pt idx="3725">
                  <c:v>417.34399999999999</c:v>
                </c:pt>
                <c:pt idx="3726">
                  <c:v>417.45400000000001</c:v>
                </c:pt>
                <c:pt idx="3727">
                  <c:v>417.56299999999999</c:v>
                </c:pt>
                <c:pt idx="3728">
                  <c:v>417.67200000000003</c:v>
                </c:pt>
                <c:pt idx="3729">
                  <c:v>417.78199999999998</c:v>
                </c:pt>
                <c:pt idx="3730">
                  <c:v>417.89100000000002</c:v>
                </c:pt>
                <c:pt idx="3731">
                  <c:v>418.01600000000002</c:v>
                </c:pt>
                <c:pt idx="3732">
                  <c:v>418.125</c:v>
                </c:pt>
                <c:pt idx="3733">
                  <c:v>418.23500000000001</c:v>
                </c:pt>
                <c:pt idx="3734">
                  <c:v>418.34399999999999</c:v>
                </c:pt>
                <c:pt idx="3735">
                  <c:v>418.45400000000001</c:v>
                </c:pt>
                <c:pt idx="3736">
                  <c:v>418.56299999999999</c:v>
                </c:pt>
                <c:pt idx="3737">
                  <c:v>418.67200000000003</c:v>
                </c:pt>
                <c:pt idx="3738">
                  <c:v>418.79700000000003</c:v>
                </c:pt>
                <c:pt idx="3739">
                  <c:v>418.90699999999998</c:v>
                </c:pt>
                <c:pt idx="3740">
                  <c:v>419.01600000000002</c:v>
                </c:pt>
                <c:pt idx="3741">
                  <c:v>419.125</c:v>
                </c:pt>
                <c:pt idx="3742">
                  <c:v>419.23500000000001</c:v>
                </c:pt>
                <c:pt idx="3743">
                  <c:v>419.36</c:v>
                </c:pt>
                <c:pt idx="3744">
                  <c:v>419.46899999999999</c:v>
                </c:pt>
                <c:pt idx="3745">
                  <c:v>419.57900000000001</c:v>
                </c:pt>
                <c:pt idx="3746">
                  <c:v>419.68799999999999</c:v>
                </c:pt>
                <c:pt idx="3747">
                  <c:v>419.79700000000003</c:v>
                </c:pt>
                <c:pt idx="3748">
                  <c:v>419.92200000000003</c:v>
                </c:pt>
                <c:pt idx="3749">
                  <c:v>420.03199999999998</c:v>
                </c:pt>
                <c:pt idx="3750">
                  <c:v>420.14100000000002</c:v>
                </c:pt>
                <c:pt idx="3751">
                  <c:v>420.25</c:v>
                </c:pt>
                <c:pt idx="3752">
                  <c:v>420.36</c:v>
                </c:pt>
                <c:pt idx="3753">
                  <c:v>420.46899999999999</c:v>
                </c:pt>
                <c:pt idx="3754">
                  <c:v>420.57900000000001</c:v>
                </c:pt>
                <c:pt idx="3755">
                  <c:v>420.70400000000001</c:v>
                </c:pt>
                <c:pt idx="3756">
                  <c:v>420.81299999999999</c:v>
                </c:pt>
                <c:pt idx="3757">
                  <c:v>420.92200000000003</c:v>
                </c:pt>
                <c:pt idx="3758">
                  <c:v>421.03199999999998</c:v>
                </c:pt>
                <c:pt idx="3759">
                  <c:v>421.14100000000002</c:v>
                </c:pt>
                <c:pt idx="3760">
                  <c:v>421.25</c:v>
                </c:pt>
                <c:pt idx="3761">
                  <c:v>421.375</c:v>
                </c:pt>
                <c:pt idx="3762">
                  <c:v>421.48500000000001</c:v>
                </c:pt>
                <c:pt idx="3763">
                  <c:v>421.59399999999999</c:v>
                </c:pt>
                <c:pt idx="3764">
                  <c:v>421.70400000000001</c:v>
                </c:pt>
                <c:pt idx="3765">
                  <c:v>421.81299999999999</c:v>
                </c:pt>
                <c:pt idx="3766">
                  <c:v>421.92200000000003</c:v>
                </c:pt>
                <c:pt idx="3767">
                  <c:v>422.04700000000003</c:v>
                </c:pt>
                <c:pt idx="3768">
                  <c:v>422.15699999999998</c:v>
                </c:pt>
                <c:pt idx="3769">
                  <c:v>422.26600000000002</c:v>
                </c:pt>
                <c:pt idx="3770">
                  <c:v>422.375</c:v>
                </c:pt>
                <c:pt idx="3771">
                  <c:v>422.48500000000001</c:v>
                </c:pt>
                <c:pt idx="3772">
                  <c:v>422.59399999999999</c:v>
                </c:pt>
                <c:pt idx="3773">
                  <c:v>422.71899999999999</c:v>
                </c:pt>
                <c:pt idx="3774">
                  <c:v>422.82900000000001</c:v>
                </c:pt>
                <c:pt idx="3775">
                  <c:v>422.93799999999999</c:v>
                </c:pt>
                <c:pt idx="3776">
                  <c:v>423.04700000000003</c:v>
                </c:pt>
                <c:pt idx="3777">
                  <c:v>423.15699999999998</c:v>
                </c:pt>
                <c:pt idx="3778">
                  <c:v>423.28199999999998</c:v>
                </c:pt>
                <c:pt idx="3779">
                  <c:v>423.39100000000002</c:v>
                </c:pt>
                <c:pt idx="3780">
                  <c:v>423.5</c:v>
                </c:pt>
                <c:pt idx="3781">
                  <c:v>423.61</c:v>
                </c:pt>
                <c:pt idx="3782">
                  <c:v>423.71899999999999</c:v>
                </c:pt>
                <c:pt idx="3783">
                  <c:v>423.82900000000001</c:v>
                </c:pt>
                <c:pt idx="3784">
                  <c:v>423.93799999999999</c:v>
                </c:pt>
                <c:pt idx="3785">
                  <c:v>424.06299999999999</c:v>
                </c:pt>
                <c:pt idx="3786">
                  <c:v>424.17200000000003</c:v>
                </c:pt>
                <c:pt idx="3787">
                  <c:v>424.28199999999998</c:v>
                </c:pt>
                <c:pt idx="3788">
                  <c:v>424.39100000000002</c:v>
                </c:pt>
                <c:pt idx="3789">
                  <c:v>424.5</c:v>
                </c:pt>
                <c:pt idx="3790">
                  <c:v>424.61</c:v>
                </c:pt>
                <c:pt idx="3791">
                  <c:v>424.71899999999999</c:v>
                </c:pt>
                <c:pt idx="3792">
                  <c:v>424.84399999999999</c:v>
                </c:pt>
                <c:pt idx="3793">
                  <c:v>424.95400000000001</c:v>
                </c:pt>
                <c:pt idx="3794">
                  <c:v>425.06299999999999</c:v>
                </c:pt>
                <c:pt idx="3795">
                  <c:v>425.17200000000003</c:v>
                </c:pt>
                <c:pt idx="3796">
                  <c:v>425.28199999999998</c:v>
                </c:pt>
                <c:pt idx="3797">
                  <c:v>425.39100000000002</c:v>
                </c:pt>
                <c:pt idx="3798">
                  <c:v>425.5</c:v>
                </c:pt>
                <c:pt idx="3799">
                  <c:v>425.625</c:v>
                </c:pt>
                <c:pt idx="3800">
                  <c:v>425.73500000000001</c:v>
                </c:pt>
                <c:pt idx="3801">
                  <c:v>425.84399999999999</c:v>
                </c:pt>
                <c:pt idx="3802">
                  <c:v>425.95400000000001</c:v>
                </c:pt>
                <c:pt idx="3803">
                  <c:v>426.06299999999999</c:v>
                </c:pt>
                <c:pt idx="3804">
                  <c:v>426.17200000000003</c:v>
                </c:pt>
                <c:pt idx="3805">
                  <c:v>426.28199999999998</c:v>
                </c:pt>
                <c:pt idx="3806">
                  <c:v>426.39100000000002</c:v>
                </c:pt>
                <c:pt idx="3807">
                  <c:v>426.51600000000002</c:v>
                </c:pt>
                <c:pt idx="3808">
                  <c:v>426.625</c:v>
                </c:pt>
                <c:pt idx="3809">
                  <c:v>426.73500000000001</c:v>
                </c:pt>
                <c:pt idx="3810">
                  <c:v>426.84399999999999</c:v>
                </c:pt>
                <c:pt idx="3811">
                  <c:v>426.95400000000001</c:v>
                </c:pt>
                <c:pt idx="3812">
                  <c:v>427.07900000000001</c:v>
                </c:pt>
                <c:pt idx="3813">
                  <c:v>427.18799999999999</c:v>
                </c:pt>
                <c:pt idx="3814">
                  <c:v>427.29700000000003</c:v>
                </c:pt>
                <c:pt idx="3815">
                  <c:v>427.40699999999998</c:v>
                </c:pt>
                <c:pt idx="3816">
                  <c:v>427.51600000000002</c:v>
                </c:pt>
                <c:pt idx="3817">
                  <c:v>427.625</c:v>
                </c:pt>
                <c:pt idx="3818">
                  <c:v>427.73500000000001</c:v>
                </c:pt>
                <c:pt idx="3819">
                  <c:v>427.86</c:v>
                </c:pt>
                <c:pt idx="3820">
                  <c:v>427.96899999999999</c:v>
                </c:pt>
                <c:pt idx="3821">
                  <c:v>428.07900000000001</c:v>
                </c:pt>
                <c:pt idx="3822">
                  <c:v>428.18799999999999</c:v>
                </c:pt>
                <c:pt idx="3823">
                  <c:v>428.29700000000003</c:v>
                </c:pt>
                <c:pt idx="3824">
                  <c:v>428.42200000000003</c:v>
                </c:pt>
                <c:pt idx="3825">
                  <c:v>428.53199999999998</c:v>
                </c:pt>
                <c:pt idx="3826">
                  <c:v>428.64100000000002</c:v>
                </c:pt>
                <c:pt idx="3827">
                  <c:v>428.75</c:v>
                </c:pt>
                <c:pt idx="3828">
                  <c:v>428.86</c:v>
                </c:pt>
                <c:pt idx="3829">
                  <c:v>428.96899999999999</c:v>
                </c:pt>
                <c:pt idx="3830">
                  <c:v>429.09399999999999</c:v>
                </c:pt>
                <c:pt idx="3831">
                  <c:v>429.20400000000001</c:v>
                </c:pt>
                <c:pt idx="3832">
                  <c:v>429.31299999999999</c:v>
                </c:pt>
                <c:pt idx="3833">
                  <c:v>429.42200000000003</c:v>
                </c:pt>
                <c:pt idx="3834">
                  <c:v>429.53199999999998</c:v>
                </c:pt>
                <c:pt idx="3835">
                  <c:v>429.64100000000002</c:v>
                </c:pt>
                <c:pt idx="3836">
                  <c:v>429.75</c:v>
                </c:pt>
                <c:pt idx="3837">
                  <c:v>429.875</c:v>
                </c:pt>
                <c:pt idx="3838">
                  <c:v>429.98500000000001</c:v>
                </c:pt>
                <c:pt idx="3839">
                  <c:v>430.09399999999999</c:v>
                </c:pt>
                <c:pt idx="3840">
                  <c:v>430.20400000000001</c:v>
                </c:pt>
                <c:pt idx="3841">
                  <c:v>430.31299999999999</c:v>
                </c:pt>
                <c:pt idx="3842">
                  <c:v>430.42200000000003</c:v>
                </c:pt>
                <c:pt idx="3843">
                  <c:v>430.54700000000003</c:v>
                </c:pt>
                <c:pt idx="3844">
                  <c:v>430.65699999999998</c:v>
                </c:pt>
                <c:pt idx="3845">
                  <c:v>430.76600000000002</c:v>
                </c:pt>
                <c:pt idx="3846">
                  <c:v>430.875</c:v>
                </c:pt>
                <c:pt idx="3847">
                  <c:v>430.98500000000001</c:v>
                </c:pt>
                <c:pt idx="3848">
                  <c:v>431.11</c:v>
                </c:pt>
                <c:pt idx="3849">
                  <c:v>431.21899999999999</c:v>
                </c:pt>
                <c:pt idx="3850">
                  <c:v>431.32900000000001</c:v>
                </c:pt>
                <c:pt idx="3851">
                  <c:v>431.43799999999999</c:v>
                </c:pt>
                <c:pt idx="3852">
                  <c:v>431.54700000000003</c:v>
                </c:pt>
                <c:pt idx="3853">
                  <c:v>431.65699999999998</c:v>
                </c:pt>
                <c:pt idx="3854">
                  <c:v>431.76600000000002</c:v>
                </c:pt>
                <c:pt idx="3855">
                  <c:v>431.89100000000002</c:v>
                </c:pt>
                <c:pt idx="3856">
                  <c:v>432</c:v>
                </c:pt>
                <c:pt idx="3857">
                  <c:v>432.11</c:v>
                </c:pt>
                <c:pt idx="3858">
                  <c:v>432.21899999999999</c:v>
                </c:pt>
                <c:pt idx="3859">
                  <c:v>432.32900000000001</c:v>
                </c:pt>
                <c:pt idx="3860">
                  <c:v>432.43799999999999</c:v>
                </c:pt>
                <c:pt idx="3861">
                  <c:v>432.54700000000003</c:v>
                </c:pt>
                <c:pt idx="3862">
                  <c:v>432.67200000000003</c:v>
                </c:pt>
                <c:pt idx="3863">
                  <c:v>432.78199999999998</c:v>
                </c:pt>
                <c:pt idx="3864">
                  <c:v>432.89100000000002</c:v>
                </c:pt>
                <c:pt idx="3865">
                  <c:v>433</c:v>
                </c:pt>
                <c:pt idx="3866">
                  <c:v>433.11</c:v>
                </c:pt>
                <c:pt idx="3867">
                  <c:v>433.21899999999999</c:v>
                </c:pt>
                <c:pt idx="3868">
                  <c:v>433.34399999999999</c:v>
                </c:pt>
                <c:pt idx="3869">
                  <c:v>433.45400000000001</c:v>
                </c:pt>
                <c:pt idx="3870">
                  <c:v>433.56299999999999</c:v>
                </c:pt>
                <c:pt idx="3871">
                  <c:v>433.67200000000003</c:v>
                </c:pt>
                <c:pt idx="3872">
                  <c:v>433.79700000000003</c:v>
                </c:pt>
                <c:pt idx="3873">
                  <c:v>433.90699999999998</c:v>
                </c:pt>
                <c:pt idx="3874">
                  <c:v>434.01600000000002</c:v>
                </c:pt>
                <c:pt idx="3875">
                  <c:v>434.125</c:v>
                </c:pt>
                <c:pt idx="3876">
                  <c:v>434.23500000000001</c:v>
                </c:pt>
                <c:pt idx="3877">
                  <c:v>434.34399999999999</c:v>
                </c:pt>
                <c:pt idx="3878">
                  <c:v>434.45400000000001</c:v>
                </c:pt>
                <c:pt idx="3879">
                  <c:v>434.57900000000001</c:v>
                </c:pt>
                <c:pt idx="3880">
                  <c:v>434.68799999999999</c:v>
                </c:pt>
                <c:pt idx="3881">
                  <c:v>434.79700000000003</c:v>
                </c:pt>
                <c:pt idx="3882">
                  <c:v>434.90699999999998</c:v>
                </c:pt>
                <c:pt idx="3883">
                  <c:v>435.03199999999998</c:v>
                </c:pt>
                <c:pt idx="3884">
                  <c:v>435.14100000000002</c:v>
                </c:pt>
                <c:pt idx="3885">
                  <c:v>435.25</c:v>
                </c:pt>
                <c:pt idx="3886">
                  <c:v>435.36</c:v>
                </c:pt>
                <c:pt idx="3887">
                  <c:v>435.46899999999999</c:v>
                </c:pt>
                <c:pt idx="3888">
                  <c:v>435.57900000000001</c:v>
                </c:pt>
                <c:pt idx="3889">
                  <c:v>435.70400000000001</c:v>
                </c:pt>
                <c:pt idx="3890">
                  <c:v>435.81299999999999</c:v>
                </c:pt>
                <c:pt idx="3891">
                  <c:v>435.92200000000003</c:v>
                </c:pt>
                <c:pt idx="3892">
                  <c:v>436.03199999999998</c:v>
                </c:pt>
                <c:pt idx="3893">
                  <c:v>436.14100000000002</c:v>
                </c:pt>
                <c:pt idx="3894">
                  <c:v>436.25</c:v>
                </c:pt>
                <c:pt idx="3895">
                  <c:v>436.375</c:v>
                </c:pt>
                <c:pt idx="3896">
                  <c:v>436.48500000000001</c:v>
                </c:pt>
                <c:pt idx="3897">
                  <c:v>436.59399999999999</c:v>
                </c:pt>
                <c:pt idx="3898">
                  <c:v>436.70400000000001</c:v>
                </c:pt>
                <c:pt idx="3899">
                  <c:v>436.81299999999999</c:v>
                </c:pt>
                <c:pt idx="3900">
                  <c:v>436.92200000000003</c:v>
                </c:pt>
                <c:pt idx="3901">
                  <c:v>437.03199999999998</c:v>
                </c:pt>
                <c:pt idx="3902">
                  <c:v>437.14100000000002</c:v>
                </c:pt>
                <c:pt idx="3903">
                  <c:v>437.26600000000002</c:v>
                </c:pt>
                <c:pt idx="3904">
                  <c:v>437.375</c:v>
                </c:pt>
                <c:pt idx="3905">
                  <c:v>437.48500000000001</c:v>
                </c:pt>
                <c:pt idx="3906">
                  <c:v>437.59399999999999</c:v>
                </c:pt>
                <c:pt idx="3907">
                  <c:v>437.70400000000001</c:v>
                </c:pt>
                <c:pt idx="3908">
                  <c:v>437.82900000000001</c:v>
                </c:pt>
                <c:pt idx="3909">
                  <c:v>437.93799999999999</c:v>
                </c:pt>
                <c:pt idx="3910">
                  <c:v>438.04700000000003</c:v>
                </c:pt>
                <c:pt idx="3911">
                  <c:v>438.15699999999998</c:v>
                </c:pt>
                <c:pt idx="3912">
                  <c:v>438.26600000000002</c:v>
                </c:pt>
                <c:pt idx="3913">
                  <c:v>438.375</c:v>
                </c:pt>
                <c:pt idx="3914">
                  <c:v>438.48500000000001</c:v>
                </c:pt>
                <c:pt idx="3915">
                  <c:v>438.61</c:v>
                </c:pt>
                <c:pt idx="3916">
                  <c:v>438.71899999999999</c:v>
                </c:pt>
                <c:pt idx="3917">
                  <c:v>438.82900000000001</c:v>
                </c:pt>
                <c:pt idx="3918">
                  <c:v>438.93799999999999</c:v>
                </c:pt>
                <c:pt idx="3919">
                  <c:v>439.04700000000003</c:v>
                </c:pt>
                <c:pt idx="3920">
                  <c:v>439.15699999999998</c:v>
                </c:pt>
                <c:pt idx="3921">
                  <c:v>439.28199999999998</c:v>
                </c:pt>
                <c:pt idx="3922">
                  <c:v>439.39100000000002</c:v>
                </c:pt>
                <c:pt idx="3923">
                  <c:v>439.5</c:v>
                </c:pt>
                <c:pt idx="3924">
                  <c:v>439.61</c:v>
                </c:pt>
                <c:pt idx="3925">
                  <c:v>439.71899999999999</c:v>
                </c:pt>
                <c:pt idx="3926">
                  <c:v>439.82900000000001</c:v>
                </c:pt>
                <c:pt idx="3927">
                  <c:v>439.93799999999999</c:v>
                </c:pt>
                <c:pt idx="3928">
                  <c:v>440.04700000000003</c:v>
                </c:pt>
                <c:pt idx="3929">
                  <c:v>440.17200000000003</c:v>
                </c:pt>
                <c:pt idx="3930">
                  <c:v>440.28199999999998</c:v>
                </c:pt>
                <c:pt idx="3931">
                  <c:v>440.39100000000002</c:v>
                </c:pt>
                <c:pt idx="3932">
                  <c:v>440.5</c:v>
                </c:pt>
                <c:pt idx="3933">
                  <c:v>440.61</c:v>
                </c:pt>
                <c:pt idx="3934">
                  <c:v>440.71899999999999</c:v>
                </c:pt>
                <c:pt idx="3935">
                  <c:v>440.82900000000001</c:v>
                </c:pt>
                <c:pt idx="3936">
                  <c:v>440.95400000000001</c:v>
                </c:pt>
                <c:pt idx="3937">
                  <c:v>441.06299999999999</c:v>
                </c:pt>
                <c:pt idx="3938">
                  <c:v>441.17200000000003</c:v>
                </c:pt>
                <c:pt idx="3939">
                  <c:v>441.28199999999998</c:v>
                </c:pt>
                <c:pt idx="3940">
                  <c:v>441.39100000000002</c:v>
                </c:pt>
                <c:pt idx="3941">
                  <c:v>441.5</c:v>
                </c:pt>
                <c:pt idx="3942">
                  <c:v>441.61</c:v>
                </c:pt>
                <c:pt idx="3943">
                  <c:v>441.71899999999999</c:v>
                </c:pt>
                <c:pt idx="3944">
                  <c:v>441.84399999999999</c:v>
                </c:pt>
                <c:pt idx="3945">
                  <c:v>441.95400000000001</c:v>
                </c:pt>
                <c:pt idx="3946">
                  <c:v>442.06299999999999</c:v>
                </c:pt>
                <c:pt idx="3947">
                  <c:v>442.17200000000003</c:v>
                </c:pt>
                <c:pt idx="3948">
                  <c:v>442.28199999999998</c:v>
                </c:pt>
                <c:pt idx="3949">
                  <c:v>442.39100000000002</c:v>
                </c:pt>
                <c:pt idx="3950">
                  <c:v>442.5</c:v>
                </c:pt>
                <c:pt idx="3951">
                  <c:v>442.625</c:v>
                </c:pt>
                <c:pt idx="3952">
                  <c:v>442.73500000000001</c:v>
                </c:pt>
                <c:pt idx="3953">
                  <c:v>442.84399999999999</c:v>
                </c:pt>
                <c:pt idx="3954">
                  <c:v>442.95400000000001</c:v>
                </c:pt>
                <c:pt idx="3955">
                  <c:v>443.06299999999999</c:v>
                </c:pt>
                <c:pt idx="3956">
                  <c:v>443.18799999999999</c:v>
                </c:pt>
                <c:pt idx="3957">
                  <c:v>443.29700000000003</c:v>
                </c:pt>
                <c:pt idx="3958">
                  <c:v>443.40699999999998</c:v>
                </c:pt>
                <c:pt idx="3959">
                  <c:v>443.51600000000002</c:v>
                </c:pt>
                <c:pt idx="3960">
                  <c:v>443.64100000000002</c:v>
                </c:pt>
                <c:pt idx="3961">
                  <c:v>443.75</c:v>
                </c:pt>
                <c:pt idx="3962">
                  <c:v>443.86</c:v>
                </c:pt>
                <c:pt idx="3963">
                  <c:v>443.96899999999999</c:v>
                </c:pt>
                <c:pt idx="3964">
                  <c:v>444.07900000000001</c:v>
                </c:pt>
                <c:pt idx="3965">
                  <c:v>444.18799999999999</c:v>
                </c:pt>
                <c:pt idx="3966">
                  <c:v>444.29700000000003</c:v>
                </c:pt>
                <c:pt idx="3967">
                  <c:v>444.42200000000003</c:v>
                </c:pt>
                <c:pt idx="3968">
                  <c:v>444.53199999999998</c:v>
                </c:pt>
                <c:pt idx="3969">
                  <c:v>444.64100000000002</c:v>
                </c:pt>
                <c:pt idx="3970">
                  <c:v>444.75</c:v>
                </c:pt>
                <c:pt idx="3971">
                  <c:v>444.86</c:v>
                </c:pt>
                <c:pt idx="3972">
                  <c:v>444.98500000000001</c:v>
                </c:pt>
                <c:pt idx="3973">
                  <c:v>445.09399999999999</c:v>
                </c:pt>
                <c:pt idx="3974">
                  <c:v>445.20400000000001</c:v>
                </c:pt>
                <c:pt idx="3975">
                  <c:v>445.31299999999999</c:v>
                </c:pt>
                <c:pt idx="3976">
                  <c:v>445.42200000000003</c:v>
                </c:pt>
                <c:pt idx="3977">
                  <c:v>445.54700000000003</c:v>
                </c:pt>
                <c:pt idx="3978">
                  <c:v>445.65699999999998</c:v>
                </c:pt>
                <c:pt idx="3979">
                  <c:v>445.76600000000002</c:v>
                </c:pt>
                <c:pt idx="3980">
                  <c:v>445.875</c:v>
                </c:pt>
                <c:pt idx="3981">
                  <c:v>446</c:v>
                </c:pt>
                <c:pt idx="3982">
                  <c:v>446.11</c:v>
                </c:pt>
                <c:pt idx="3983">
                  <c:v>446.21899999999999</c:v>
                </c:pt>
                <c:pt idx="3984">
                  <c:v>446.32900000000001</c:v>
                </c:pt>
                <c:pt idx="3985">
                  <c:v>446.43799999999999</c:v>
                </c:pt>
                <c:pt idx="3986">
                  <c:v>446.54700000000003</c:v>
                </c:pt>
                <c:pt idx="3987">
                  <c:v>446.67200000000003</c:v>
                </c:pt>
                <c:pt idx="3988">
                  <c:v>446.78199999999998</c:v>
                </c:pt>
                <c:pt idx="3989">
                  <c:v>446.89100000000002</c:v>
                </c:pt>
                <c:pt idx="3990">
                  <c:v>447</c:v>
                </c:pt>
                <c:pt idx="3991">
                  <c:v>447.11</c:v>
                </c:pt>
                <c:pt idx="3992">
                  <c:v>447.21899999999999</c:v>
                </c:pt>
                <c:pt idx="3993">
                  <c:v>447.32900000000001</c:v>
                </c:pt>
                <c:pt idx="3994">
                  <c:v>447.43799999999999</c:v>
                </c:pt>
                <c:pt idx="3995">
                  <c:v>447.56299999999999</c:v>
                </c:pt>
                <c:pt idx="3996">
                  <c:v>447.67200000000003</c:v>
                </c:pt>
                <c:pt idx="3997">
                  <c:v>447.78199999999998</c:v>
                </c:pt>
                <c:pt idx="3998">
                  <c:v>447.89100000000002</c:v>
                </c:pt>
                <c:pt idx="3999">
                  <c:v>448</c:v>
                </c:pt>
                <c:pt idx="4000">
                  <c:v>448.11</c:v>
                </c:pt>
                <c:pt idx="4001">
                  <c:v>448.23500000000001</c:v>
                </c:pt>
                <c:pt idx="4002">
                  <c:v>448.34399999999999</c:v>
                </c:pt>
                <c:pt idx="4003">
                  <c:v>448.45400000000001</c:v>
                </c:pt>
                <c:pt idx="4004">
                  <c:v>448.56299999999999</c:v>
                </c:pt>
                <c:pt idx="4005">
                  <c:v>448.67200000000003</c:v>
                </c:pt>
                <c:pt idx="4006">
                  <c:v>448.78199999999998</c:v>
                </c:pt>
                <c:pt idx="4007">
                  <c:v>448.90699999999998</c:v>
                </c:pt>
                <c:pt idx="4008">
                  <c:v>449.01600000000002</c:v>
                </c:pt>
                <c:pt idx="4009">
                  <c:v>449.125</c:v>
                </c:pt>
                <c:pt idx="4010">
                  <c:v>449.23500000000001</c:v>
                </c:pt>
                <c:pt idx="4011">
                  <c:v>449.34399999999999</c:v>
                </c:pt>
                <c:pt idx="4012">
                  <c:v>449.45400000000001</c:v>
                </c:pt>
                <c:pt idx="4013">
                  <c:v>449.56299999999999</c:v>
                </c:pt>
                <c:pt idx="4014">
                  <c:v>449.67200000000003</c:v>
                </c:pt>
                <c:pt idx="4015">
                  <c:v>449.79700000000003</c:v>
                </c:pt>
                <c:pt idx="4016">
                  <c:v>449.90699999999998</c:v>
                </c:pt>
                <c:pt idx="4017">
                  <c:v>450.01600000000002</c:v>
                </c:pt>
                <c:pt idx="4018">
                  <c:v>450.125</c:v>
                </c:pt>
                <c:pt idx="4019">
                  <c:v>450.23500000000001</c:v>
                </c:pt>
                <c:pt idx="4020">
                  <c:v>450.34399999999999</c:v>
                </c:pt>
                <c:pt idx="4021">
                  <c:v>450.45400000000001</c:v>
                </c:pt>
                <c:pt idx="4022">
                  <c:v>450.56299999999999</c:v>
                </c:pt>
                <c:pt idx="4023">
                  <c:v>450.68799999999999</c:v>
                </c:pt>
                <c:pt idx="4024">
                  <c:v>450.79700000000003</c:v>
                </c:pt>
                <c:pt idx="4025">
                  <c:v>450.90699999999998</c:v>
                </c:pt>
                <c:pt idx="4026">
                  <c:v>451.01600000000002</c:v>
                </c:pt>
                <c:pt idx="4027">
                  <c:v>451.125</c:v>
                </c:pt>
                <c:pt idx="4028">
                  <c:v>451.23500000000001</c:v>
                </c:pt>
                <c:pt idx="4029">
                  <c:v>451.34399999999999</c:v>
                </c:pt>
                <c:pt idx="4030">
                  <c:v>451.45400000000001</c:v>
                </c:pt>
                <c:pt idx="4031">
                  <c:v>451.57900000000001</c:v>
                </c:pt>
                <c:pt idx="4032">
                  <c:v>451.68799999999999</c:v>
                </c:pt>
                <c:pt idx="4033">
                  <c:v>451.79700000000003</c:v>
                </c:pt>
                <c:pt idx="4034">
                  <c:v>451.90699999999998</c:v>
                </c:pt>
                <c:pt idx="4035">
                  <c:v>452.01600000000002</c:v>
                </c:pt>
                <c:pt idx="4036">
                  <c:v>452.125</c:v>
                </c:pt>
                <c:pt idx="4037">
                  <c:v>452.25</c:v>
                </c:pt>
                <c:pt idx="4038">
                  <c:v>452.36</c:v>
                </c:pt>
                <c:pt idx="4039">
                  <c:v>452.46899999999999</c:v>
                </c:pt>
                <c:pt idx="4040">
                  <c:v>452.57900000000001</c:v>
                </c:pt>
                <c:pt idx="4041">
                  <c:v>452.68799999999999</c:v>
                </c:pt>
                <c:pt idx="4042">
                  <c:v>452.79700000000003</c:v>
                </c:pt>
                <c:pt idx="4043">
                  <c:v>452.90699999999998</c:v>
                </c:pt>
                <c:pt idx="4044">
                  <c:v>453.03199999999998</c:v>
                </c:pt>
                <c:pt idx="4045">
                  <c:v>453.14100000000002</c:v>
                </c:pt>
                <c:pt idx="4046">
                  <c:v>453.25</c:v>
                </c:pt>
                <c:pt idx="4047">
                  <c:v>453.36</c:v>
                </c:pt>
                <c:pt idx="4048">
                  <c:v>453.46899999999999</c:v>
                </c:pt>
                <c:pt idx="4049">
                  <c:v>453.57900000000001</c:v>
                </c:pt>
                <c:pt idx="4050">
                  <c:v>453.68799999999999</c:v>
                </c:pt>
                <c:pt idx="4051">
                  <c:v>453.81299999999999</c:v>
                </c:pt>
                <c:pt idx="4052">
                  <c:v>453.92200000000003</c:v>
                </c:pt>
                <c:pt idx="4053">
                  <c:v>454.03199999999998</c:v>
                </c:pt>
                <c:pt idx="4054">
                  <c:v>454.14100000000002</c:v>
                </c:pt>
                <c:pt idx="4055">
                  <c:v>454.25</c:v>
                </c:pt>
                <c:pt idx="4056">
                  <c:v>454.36</c:v>
                </c:pt>
                <c:pt idx="4057">
                  <c:v>454.46899999999999</c:v>
                </c:pt>
                <c:pt idx="4058">
                  <c:v>454.59399999999999</c:v>
                </c:pt>
                <c:pt idx="4059">
                  <c:v>454.70400000000001</c:v>
                </c:pt>
                <c:pt idx="4060">
                  <c:v>454.81299999999999</c:v>
                </c:pt>
                <c:pt idx="4061">
                  <c:v>454.92200000000003</c:v>
                </c:pt>
                <c:pt idx="4062">
                  <c:v>455.03199999999998</c:v>
                </c:pt>
                <c:pt idx="4063">
                  <c:v>455.14100000000002</c:v>
                </c:pt>
                <c:pt idx="4064">
                  <c:v>455.25</c:v>
                </c:pt>
                <c:pt idx="4065">
                  <c:v>455.36</c:v>
                </c:pt>
                <c:pt idx="4066">
                  <c:v>455.48500000000001</c:v>
                </c:pt>
                <c:pt idx="4067">
                  <c:v>455.59399999999999</c:v>
                </c:pt>
                <c:pt idx="4068">
                  <c:v>455.70400000000001</c:v>
                </c:pt>
                <c:pt idx="4069">
                  <c:v>455.81299999999999</c:v>
                </c:pt>
                <c:pt idx="4070">
                  <c:v>455.92200000000003</c:v>
                </c:pt>
                <c:pt idx="4071">
                  <c:v>456.03199999999998</c:v>
                </c:pt>
                <c:pt idx="4072">
                  <c:v>456.15699999999998</c:v>
                </c:pt>
                <c:pt idx="4073">
                  <c:v>456.26600000000002</c:v>
                </c:pt>
                <c:pt idx="4074">
                  <c:v>456.375</c:v>
                </c:pt>
                <c:pt idx="4075">
                  <c:v>456.48500000000001</c:v>
                </c:pt>
                <c:pt idx="4076">
                  <c:v>456.59399999999999</c:v>
                </c:pt>
                <c:pt idx="4077">
                  <c:v>456.70400000000001</c:v>
                </c:pt>
                <c:pt idx="4078">
                  <c:v>456.82900000000001</c:v>
                </c:pt>
                <c:pt idx="4079">
                  <c:v>456.93799999999999</c:v>
                </c:pt>
                <c:pt idx="4080">
                  <c:v>457.04700000000003</c:v>
                </c:pt>
                <c:pt idx="4081">
                  <c:v>457.15699999999998</c:v>
                </c:pt>
                <c:pt idx="4082">
                  <c:v>457.26600000000002</c:v>
                </c:pt>
                <c:pt idx="4083">
                  <c:v>457.375</c:v>
                </c:pt>
                <c:pt idx="4084">
                  <c:v>457.5</c:v>
                </c:pt>
                <c:pt idx="4085">
                  <c:v>457.61</c:v>
                </c:pt>
                <c:pt idx="4086">
                  <c:v>457.71899999999999</c:v>
                </c:pt>
                <c:pt idx="4087">
                  <c:v>457.82900000000001</c:v>
                </c:pt>
                <c:pt idx="4088">
                  <c:v>457.93799999999999</c:v>
                </c:pt>
                <c:pt idx="4089">
                  <c:v>458.06299999999999</c:v>
                </c:pt>
                <c:pt idx="4090">
                  <c:v>458.17200000000003</c:v>
                </c:pt>
                <c:pt idx="4091">
                  <c:v>458.28199999999998</c:v>
                </c:pt>
                <c:pt idx="4092">
                  <c:v>458.39100000000002</c:v>
                </c:pt>
                <c:pt idx="4093">
                  <c:v>458.5</c:v>
                </c:pt>
                <c:pt idx="4094">
                  <c:v>458.625</c:v>
                </c:pt>
                <c:pt idx="4095">
                  <c:v>458.73500000000001</c:v>
                </c:pt>
                <c:pt idx="4096">
                  <c:v>458.84399999999999</c:v>
                </c:pt>
                <c:pt idx="4097">
                  <c:v>458.95400000000001</c:v>
                </c:pt>
                <c:pt idx="4098">
                  <c:v>459.06299999999999</c:v>
                </c:pt>
                <c:pt idx="4099">
                  <c:v>459.17200000000003</c:v>
                </c:pt>
                <c:pt idx="4100">
                  <c:v>459.29700000000003</c:v>
                </c:pt>
                <c:pt idx="4101">
                  <c:v>459.40699999999998</c:v>
                </c:pt>
                <c:pt idx="4102">
                  <c:v>459.51600000000002</c:v>
                </c:pt>
                <c:pt idx="4103">
                  <c:v>459.625</c:v>
                </c:pt>
                <c:pt idx="4104">
                  <c:v>459.73500000000001</c:v>
                </c:pt>
                <c:pt idx="4105">
                  <c:v>459.84399999999999</c:v>
                </c:pt>
                <c:pt idx="4106">
                  <c:v>459.96899999999999</c:v>
                </c:pt>
                <c:pt idx="4107">
                  <c:v>460.07900000000001</c:v>
                </c:pt>
                <c:pt idx="4108">
                  <c:v>460.18799999999999</c:v>
                </c:pt>
                <c:pt idx="4109">
                  <c:v>460.29700000000003</c:v>
                </c:pt>
                <c:pt idx="4110">
                  <c:v>460.40699999999998</c:v>
                </c:pt>
                <c:pt idx="4111">
                  <c:v>460.51600000000002</c:v>
                </c:pt>
                <c:pt idx="4112">
                  <c:v>460.64100000000002</c:v>
                </c:pt>
                <c:pt idx="4113">
                  <c:v>460.75</c:v>
                </c:pt>
                <c:pt idx="4114">
                  <c:v>460.86</c:v>
                </c:pt>
                <c:pt idx="4115">
                  <c:v>460.98500000000001</c:v>
                </c:pt>
                <c:pt idx="4116">
                  <c:v>461.09399999999999</c:v>
                </c:pt>
                <c:pt idx="4117">
                  <c:v>461.20400000000001</c:v>
                </c:pt>
                <c:pt idx="4118">
                  <c:v>461.31299999999999</c:v>
                </c:pt>
                <c:pt idx="4119">
                  <c:v>461.42200000000003</c:v>
                </c:pt>
                <c:pt idx="4120">
                  <c:v>461.53199999999998</c:v>
                </c:pt>
                <c:pt idx="4121">
                  <c:v>461.64100000000002</c:v>
                </c:pt>
                <c:pt idx="4122">
                  <c:v>461.76600000000002</c:v>
                </c:pt>
                <c:pt idx="4123">
                  <c:v>461.875</c:v>
                </c:pt>
                <c:pt idx="4124">
                  <c:v>461.98500000000001</c:v>
                </c:pt>
                <c:pt idx="4125">
                  <c:v>462.09399999999999</c:v>
                </c:pt>
                <c:pt idx="4126">
                  <c:v>462.20400000000001</c:v>
                </c:pt>
                <c:pt idx="4127">
                  <c:v>462.32900000000001</c:v>
                </c:pt>
                <c:pt idx="4128">
                  <c:v>462.43799999999999</c:v>
                </c:pt>
                <c:pt idx="4129">
                  <c:v>462.54700000000003</c:v>
                </c:pt>
                <c:pt idx="4130">
                  <c:v>462.65699999999998</c:v>
                </c:pt>
                <c:pt idx="4131">
                  <c:v>462.76600000000002</c:v>
                </c:pt>
                <c:pt idx="4132">
                  <c:v>462.875</c:v>
                </c:pt>
                <c:pt idx="4133">
                  <c:v>462.98500000000001</c:v>
                </c:pt>
                <c:pt idx="4134">
                  <c:v>463.11</c:v>
                </c:pt>
                <c:pt idx="4135">
                  <c:v>463.21899999999999</c:v>
                </c:pt>
                <c:pt idx="4136">
                  <c:v>463.32900000000001</c:v>
                </c:pt>
                <c:pt idx="4137">
                  <c:v>463.43799999999999</c:v>
                </c:pt>
                <c:pt idx="4138">
                  <c:v>463.54700000000003</c:v>
                </c:pt>
                <c:pt idx="4139">
                  <c:v>463.65699999999998</c:v>
                </c:pt>
                <c:pt idx="4140">
                  <c:v>463.76600000000002</c:v>
                </c:pt>
                <c:pt idx="4141">
                  <c:v>463.89100000000002</c:v>
                </c:pt>
                <c:pt idx="4142">
                  <c:v>464</c:v>
                </c:pt>
                <c:pt idx="4143">
                  <c:v>464.11</c:v>
                </c:pt>
                <c:pt idx="4144">
                  <c:v>464.21899999999999</c:v>
                </c:pt>
                <c:pt idx="4145">
                  <c:v>464.32900000000001</c:v>
                </c:pt>
                <c:pt idx="4146">
                  <c:v>464.43799999999999</c:v>
                </c:pt>
                <c:pt idx="4147">
                  <c:v>464.54700000000003</c:v>
                </c:pt>
                <c:pt idx="4148">
                  <c:v>464.65699999999998</c:v>
                </c:pt>
                <c:pt idx="4149">
                  <c:v>464.78199999999998</c:v>
                </c:pt>
                <c:pt idx="4150">
                  <c:v>464.89100000000002</c:v>
                </c:pt>
                <c:pt idx="4151">
                  <c:v>465</c:v>
                </c:pt>
                <c:pt idx="4152">
                  <c:v>465.11</c:v>
                </c:pt>
                <c:pt idx="4153">
                  <c:v>465.21899999999999</c:v>
                </c:pt>
                <c:pt idx="4154">
                  <c:v>465.32900000000001</c:v>
                </c:pt>
                <c:pt idx="4155">
                  <c:v>465.43799999999999</c:v>
                </c:pt>
                <c:pt idx="4156">
                  <c:v>465.54700000000003</c:v>
                </c:pt>
                <c:pt idx="4157">
                  <c:v>465.67200000000003</c:v>
                </c:pt>
                <c:pt idx="4158">
                  <c:v>465.78199999999998</c:v>
                </c:pt>
                <c:pt idx="4159">
                  <c:v>465.89100000000002</c:v>
                </c:pt>
                <c:pt idx="4160">
                  <c:v>466</c:v>
                </c:pt>
                <c:pt idx="4161">
                  <c:v>466.11</c:v>
                </c:pt>
                <c:pt idx="4162">
                  <c:v>466.21899999999999</c:v>
                </c:pt>
                <c:pt idx="4163">
                  <c:v>466.32900000000001</c:v>
                </c:pt>
                <c:pt idx="4164">
                  <c:v>466.45400000000001</c:v>
                </c:pt>
                <c:pt idx="4165">
                  <c:v>466.56299999999999</c:v>
                </c:pt>
                <c:pt idx="4166">
                  <c:v>466.67200000000003</c:v>
                </c:pt>
                <c:pt idx="4167">
                  <c:v>466.78199999999998</c:v>
                </c:pt>
                <c:pt idx="4168">
                  <c:v>466.89100000000002</c:v>
                </c:pt>
                <c:pt idx="4169">
                  <c:v>467</c:v>
                </c:pt>
                <c:pt idx="4170">
                  <c:v>467.11</c:v>
                </c:pt>
                <c:pt idx="4171">
                  <c:v>467.23500000000001</c:v>
                </c:pt>
                <c:pt idx="4172">
                  <c:v>467.34399999999999</c:v>
                </c:pt>
                <c:pt idx="4173">
                  <c:v>467.45400000000001</c:v>
                </c:pt>
                <c:pt idx="4174">
                  <c:v>467.56299999999999</c:v>
                </c:pt>
                <c:pt idx="4175">
                  <c:v>467.67200000000003</c:v>
                </c:pt>
                <c:pt idx="4176">
                  <c:v>467.78199999999998</c:v>
                </c:pt>
                <c:pt idx="4177">
                  <c:v>467.89100000000002</c:v>
                </c:pt>
                <c:pt idx="4178">
                  <c:v>468.01600000000002</c:v>
                </c:pt>
                <c:pt idx="4179">
                  <c:v>468.125</c:v>
                </c:pt>
                <c:pt idx="4180">
                  <c:v>468.23500000000001</c:v>
                </c:pt>
                <c:pt idx="4181">
                  <c:v>468.34399999999999</c:v>
                </c:pt>
                <c:pt idx="4182">
                  <c:v>468.45400000000001</c:v>
                </c:pt>
                <c:pt idx="4183">
                  <c:v>468.56299999999999</c:v>
                </c:pt>
                <c:pt idx="4184">
                  <c:v>468.68799999999999</c:v>
                </c:pt>
                <c:pt idx="4185">
                  <c:v>468.79700000000003</c:v>
                </c:pt>
                <c:pt idx="4186">
                  <c:v>468.90699999999998</c:v>
                </c:pt>
                <c:pt idx="4187">
                  <c:v>469.01600000000002</c:v>
                </c:pt>
                <c:pt idx="4188">
                  <c:v>469.125</c:v>
                </c:pt>
                <c:pt idx="4189">
                  <c:v>469.23500000000001</c:v>
                </c:pt>
                <c:pt idx="4190">
                  <c:v>469.36</c:v>
                </c:pt>
                <c:pt idx="4191">
                  <c:v>469.46899999999999</c:v>
                </c:pt>
                <c:pt idx="4192">
                  <c:v>469.57900000000001</c:v>
                </c:pt>
                <c:pt idx="4193">
                  <c:v>469.68799999999999</c:v>
                </c:pt>
                <c:pt idx="4194">
                  <c:v>469.79700000000003</c:v>
                </c:pt>
                <c:pt idx="4195">
                  <c:v>469.92200000000003</c:v>
                </c:pt>
                <c:pt idx="4196">
                  <c:v>470.03199999999998</c:v>
                </c:pt>
                <c:pt idx="4197">
                  <c:v>470.14100000000002</c:v>
                </c:pt>
                <c:pt idx="4198">
                  <c:v>470.25</c:v>
                </c:pt>
                <c:pt idx="4199">
                  <c:v>470.375</c:v>
                </c:pt>
                <c:pt idx="4200">
                  <c:v>470.48500000000001</c:v>
                </c:pt>
                <c:pt idx="4201">
                  <c:v>470.59399999999999</c:v>
                </c:pt>
                <c:pt idx="4202">
                  <c:v>470.70400000000001</c:v>
                </c:pt>
                <c:pt idx="4203">
                  <c:v>470.81299999999999</c:v>
                </c:pt>
                <c:pt idx="4204">
                  <c:v>470.92200000000003</c:v>
                </c:pt>
                <c:pt idx="4205">
                  <c:v>471.04700000000003</c:v>
                </c:pt>
                <c:pt idx="4206">
                  <c:v>471.15699999999998</c:v>
                </c:pt>
                <c:pt idx="4207">
                  <c:v>471.26600000000002</c:v>
                </c:pt>
                <c:pt idx="4208">
                  <c:v>471.375</c:v>
                </c:pt>
                <c:pt idx="4209">
                  <c:v>471.48500000000001</c:v>
                </c:pt>
                <c:pt idx="4210">
                  <c:v>471.59399999999999</c:v>
                </c:pt>
                <c:pt idx="4211">
                  <c:v>471.70400000000001</c:v>
                </c:pt>
                <c:pt idx="4212">
                  <c:v>471.81299999999999</c:v>
                </c:pt>
                <c:pt idx="4213">
                  <c:v>471.93799999999999</c:v>
                </c:pt>
                <c:pt idx="4214">
                  <c:v>472.04700000000003</c:v>
                </c:pt>
                <c:pt idx="4215">
                  <c:v>472.15699999999998</c:v>
                </c:pt>
                <c:pt idx="4216">
                  <c:v>472.26600000000002</c:v>
                </c:pt>
                <c:pt idx="4217">
                  <c:v>472.375</c:v>
                </c:pt>
                <c:pt idx="4218">
                  <c:v>472.48500000000001</c:v>
                </c:pt>
                <c:pt idx="4219">
                  <c:v>472.61</c:v>
                </c:pt>
                <c:pt idx="4220">
                  <c:v>472.71899999999999</c:v>
                </c:pt>
                <c:pt idx="4221">
                  <c:v>472.82900000000001</c:v>
                </c:pt>
                <c:pt idx="4222">
                  <c:v>472.93799999999999</c:v>
                </c:pt>
                <c:pt idx="4223">
                  <c:v>473.04700000000003</c:v>
                </c:pt>
                <c:pt idx="4224">
                  <c:v>473.15699999999998</c:v>
                </c:pt>
                <c:pt idx="4225">
                  <c:v>473.28199999999998</c:v>
                </c:pt>
                <c:pt idx="4226">
                  <c:v>473.39100000000002</c:v>
                </c:pt>
                <c:pt idx="4227">
                  <c:v>473.5</c:v>
                </c:pt>
                <c:pt idx="4228">
                  <c:v>473.61</c:v>
                </c:pt>
                <c:pt idx="4229">
                  <c:v>473.71899999999999</c:v>
                </c:pt>
                <c:pt idx="4230">
                  <c:v>473.82900000000001</c:v>
                </c:pt>
                <c:pt idx="4231">
                  <c:v>473.93799999999999</c:v>
                </c:pt>
                <c:pt idx="4232">
                  <c:v>474.06299999999999</c:v>
                </c:pt>
                <c:pt idx="4233">
                  <c:v>474.17200000000003</c:v>
                </c:pt>
                <c:pt idx="4234">
                  <c:v>474.28199999999998</c:v>
                </c:pt>
                <c:pt idx="4235">
                  <c:v>474.39100000000002</c:v>
                </c:pt>
                <c:pt idx="4236">
                  <c:v>474.5</c:v>
                </c:pt>
                <c:pt idx="4237">
                  <c:v>474.61</c:v>
                </c:pt>
                <c:pt idx="4238">
                  <c:v>474.71899999999999</c:v>
                </c:pt>
                <c:pt idx="4239">
                  <c:v>474.84399999999999</c:v>
                </c:pt>
                <c:pt idx="4240">
                  <c:v>474.95400000000001</c:v>
                </c:pt>
                <c:pt idx="4241">
                  <c:v>475.06299999999999</c:v>
                </c:pt>
                <c:pt idx="4242">
                  <c:v>475.17200000000003</c:v>
                </c:pt>
                <c:pt idx="4243">
                  <c:v>475.28199999999998</c:v>
                </c:pt>
                <c:pt idx="4244">
                  <c:v>475.39100000000002</c:v>
                </c:pt>
                <c:pt idx="4245">
                  <c:v>475.51600000000002</c:v>
                </c:pt>
                <c:pt idx="4246">
                  <c:v>475.625</c:v>
                </c:pt>
                <c:pt idx="4247">
                  <c:v>475.73500000000001</c:v>
                </c:pt>
                <c:pt idx="4248">
                  <c:v>475.84399999999999</c:v>
                </c:pt>
                <c:pt idx="4249">
                  <c:v>475.95400000000001</c:v>
                </c:pt>
                <c:pt idx="4250">
                  <c:v>476.06299999999999</c:v>
                </c:pt>
                <c:pt idx="4251">
                  <c:v>476.17200000000003</c:v>
                </c:pt>
                <c:pt idx="4252">
                  <c:v>476.28199999999998</c:v>
                </c:pt>
                <c:pt idx="4253">
                  <c:v>476.40699999999998</c:v>
                </c:pt>
                <c:pt idx="4254">
                  <c:v>476.51600000000002</c:v>
                </c:pt>
                <c:pt idx="4255">
                  <c:v>476.625</c:v>
                </c:pt>
                <c:pt idx="4256">
                  <c:v>476.73500000000001</c:v>
                </c:pt>
                <c:pt idx="4257">
                  <c:v>476.84399999999999</c:v>
                </c:pt>
                <c:pt idx="4258">
                  <c:v>476.95400000000001</c:v>
                </c:pt>
                <c:pt idx="4259">
                  <c:v>477.07900000000001</c:v>
                </c:pt>
                <c:pt idx="4260">
                  <c:v>477.18799999999999</c:v>
                </c:pt>
                <c:pt idx="4261">
                  <c:v>477.29700000000003</c:v>
                </c:pt>
                <c:pt idx="4262">
                  <c:v>477.40699999999998</c:v>
                </c:pt>
                <c:pt idx="4263">
                  <c:v>477.51600000000002</c:v>
                </c:pt>
                <c:pt idx="4264">
                  <c:v>477.625</c:v>
                </c:pt>
                <c:pt idx="4265">
                  <c:v>477.73500000000001</c:v>
                </c:pt>
                <c:pt idx="4266">
                  <c:v>477.86</c:v>
                </c:pt>
                <c:pt idx="4267">
                  <c:v>477.96899999999999</c:v>
                </c:pt>
                <c:pt idx="4268">
                  <c:v>478.07900000000001</c:v>
                </c:pt>
                <c:pt idx="4269">
                  <c:v>478.18799999999999</c:v>
                </c:pt>
                <c:pt idx="4270">
                  <c:v>478.29700000000003</c:v>
                </c:pt>
                <c:pt idx="4271">
                  <c:v>478.40699999999998</c:v>
                </c:pt>
                <c:pt idx="4272">
                  <c:v>478.51600000000002</c:v>
                </c:pt>
                <c:pt idx="4273">
                  <c:v>478.64100000000002</c:v>
                </c:pt>
                <c:pt idx="4274">
                  <c:v>478.75</c:v>
                </c:pt>
                <c:pt idx="4275">
                  <c:v>478.86</c:v>
                </c:pt>
                <c:pt idx="4276">
                  <c:v>478.96899999999999</c:v>
                </c:pt>
                <c:pt idx="4277">
                  <c:v>479.07900000000001</c:v>
                </c:pt>
                <c:pt idx="4278">
                  <c:v>479.18799999999999</c:v>
                </c:pt>
                <c:pt idx="4279">
                  <c:v>479.29700000000003</c:v>
                </c:pt>
                <c:pt idx="4280">
                  <c:v>479.42200000000003</c:v>
                </c:pt>
                <c:pt idx="4281">
                  <c:v>479.53199999999998</c:v>
                </c:pt>
                <c:pt idx="4282">
                  <c:v>479.64100000000002</c:v>
                </c:pt>
                <c:pt idx="4283">
                  <c:v>479.75</c:v>
                </c:pt>
                <c:pt idx="4284">
                  <c:v>479.86</c:v>
                </c:pt>
                <c:pt idx="4285">
                  <c:v>479.96899999999999</c:v>
                </c:pt>
                <c:pt idx="4286">
                  <c:v>480.07900000000001</c:v>
                </c:pt>
                <c:pt idx="4287">
                  <c:v>480.20400000000001</c:v>
                </c:pt>
                <c:pt idx="4288">
                  <c:v>480.31299999999999</c:v>
                </c:pt>
                <c:pt idx="4289">
                  <c:v>480.42200000000003</c:v>
                </c:pt>
                <c:pt idx="4290">
                  <c:v>480.53199999999998</c:v>
                </c:pt>
                <c:pt idx="4291">
                  <c:v>480.64100000000002</c:v>
                </c:pt>
                <c:pt idx="4292">
                  <c:v>480.76600000000002</c:v>
                </c:pt>
                <c:pt idx="4293">
                  <c:v>480.875</c:v>
                </c:pt>
                <c:pt idx="4294">
                  <c:v>480.98500000000001</c:v>
                </c:pt>
                <c:pt idx="4295">
                  <c:v>481.09399999999999</c:v>
                </c:pt>
                <c:pt idx="4296">
                  <c:v>481.20400000000001</c:v>
                </c:pt>
                <c:pt idx="4297">
                  <c:v>481.31299999999999</c:v>
                </c:pt>
                <c:pt idx="4298">
                  <c:v>481.42200000000003</c:v>
                </c:pt>
                <c:pt idx="4299">
                  <c:v>481.54700000000003</c:v>
                </c:pt>
                <c:pt idx="4300">
                  <c:v>481.65699999999998</c:v>
                </c:pt>
                <c:pt idx="4301">
                  <c:v>481.76600000000002</c:v>
                </c:pt>
                <c:pt idx="4302">
                  <c:v>481.875</c:v>
                </c:pt>
                <c:pt idx="4303">
                  <c:v>481.98500000000001</c:v>
                </c:pt>
                <c:pt idx="4304">
                  <c:v>482.09399999999999</c:v>
                </c:pt>
                <c:pt idx="4305">
                  <c:v>482.20400000000001</c:v>
                </c:pt>
                <c:pt idx="4306">
                  <c:v>482.31299999999999</c:v>
                </c:pt>
                <c:pt idx="4307">
                  <c:v>482.43799999999999</c:v>
                </c:pt>
                <c:pt idx="4308">
                  <c:v>482.54700000000003</c:v>
                </c:pt>
                <c:pt idx="4309">
                  <c:v>482.65699999999998</c:v>
                </c:pt>
                <c:pt idx="4310">
                  <c:v>482.76600000000002</c:v>
                </c:pt>
                <c:pt idx="4311">
                  <c:v>482.875</c:v>
                </c:pt>
                <c:pt idx="4312">
                  <c:v>482.98500000000001</c:v>
                </c:pt>
                <c:pt idx="4313">
                  <c:v>483.09399999999999</c:v>
                </c:pt>
                <c:pt idx="4314">
                  <c:v>483.21899999999999</c:v>
                </c:pt>
                <c:pt idx="4315">
                  <c:v>483.32900000000001</c:v>
                </c:pt>
                <c:pt idx="4316">
                  <c:v>483.43799999999999</c:v>
                </c:pt>
                <c:pt idx="4317">
                  <c:v>483.54700000000003</c:v>
                </c:pt>
                <c:pt idx="4318">
                  <c:v>483.65699999999998</c:v>
                </c:pt>
                <c:pt idx="4319">
                  <c:v>483.76600000000002</c:v>
                </c:pt>
                <c:pt idx="4320">
                  <c:v>483.875</c:v>
                </c:pt>
                <c:pt idx="4321">
                  <c:v>483.98500000000001</c:v>
                </c:pt>
                <c:pt idx="4322">
                  <c:v>484.11</c:v>
                </c:pt>
                <c:pt idx="4323">
                  <c:v>484.21899999999999</c:v>
                </c:pt>
                <c:pt idx="4324">
                  <c:v>484.32900000000001</c:v>
                </c:pt>
                <c:pt idx="4325">
                  <c:v>484.43799999999999</c:v>
                </c:pt>
                <c:pt idx="4326">
                  <c:v>484.54700000000003</c:v>
                </c:pt>
                <c:pt idx="4327">
                  <c:v>484.65699999999998</c:v>
                </c:pt>
                <c:pt idx="4328">
                  <c:v>484.76600000000002</c:v>
                </c:pt>
                <c:pt idx="4329">
                  <c:v>484.875</c:v>
                </c:pt>
                <c:pt idx="4330">
                  <c:v>485</c:v>
                </c:pt>
                <c:pt idx="4331">
                  <c:v>485.11</c:v>
                </c:pt>
                <c:pt idx="4332">
                  <c:v>485.21899999999999</c:v>
                </c:pt>
                <c:pt idx="4333">
                  <c:v>485.32900000000001</c:v>
                </c:pt>
                <c:pt idx="4334">
                  <c:v>485.43799999999999</c:v>
                </c:pt>
                <c:pt idx="4335">
                  <c:v>485.54700000000003</c:v>
                </c:pt>
                <c:pt idx="4336">
                  <c:v>485.65699999999998</c:v>
                </c:pt>
                <c:pt idx="4337">
                  <c:v>485.78199999999998</c:v>
                </c:pt>
                <c:pt idx="4338">
                  <c:v>485.89100000000002</c:v>
                </c:pt>
                <c:pt idx="4339">
                  <c:v>486</c:v>
                </c:pt>
                <c:pt idx="4340">
                  <c:v>486.11</c:v>
                </c:pt>
                <c:pt idx="4341">
                  <c:v>486.21899999999999</c:v>
                </c:pt>
                <c:pt idx="4342">
                  <c:v>486.32900000000001</c:v>
                </c:pt>
                <c:pt idx="4343">
                  <c:v>486.43799999999999</c:v>
                </c:pt>
                <c:pt idx="4344">
                  <c:v>486.56299999999999</c:v>
                </c:pt>
                <c:pt idx="4345">
                  <c:v>486.67200000000003</c:v>
                </c:pt>
                <c:pt idx="4346">
                  <c:v>486.78199999999998</c:v>
                </c:pt>
                <c:pt idx="4347">
                  <c:v>486.89100000000002</c:v>
                </c:pt>
                <c:pt idx="4348">
                  <c:v>487</c:v>
                </c:pt>
                <c:pt idx="4349">
                  <c:v>487.07900000000001</c:v>
                </c:pt>
                <c:pt idx="4350">
                  <c:v>488.07900000000001</c:v>
                </c:pt>
                <c:pt idx="4351">
                  <c:v>489.07900000000001</c:v>
                </c:pt>
                <c:pt idx="4352">
                  <c:v>490.07900000000001</c:v>
                </c:pt>
                <c:pt idx="4353">
                  <c:v>491.07900000000001</c:v>
                </c:pt>
                <c:pt idx="4354">
                  <c:v>492.07900000000001</c:v>
                </c:pt>
                <c:pt idx="4355">
                  <c:v>493.07900000000001</c:v>
                </c:pt>
                <c:pt idx="4356">
                  <c:v>494.07900000000001</c:v>
                </c:pt>
                <c:pt idx="4357">
                  <c:v>495.07900000000001</c:v>
                </c:pt>
                <c:pt idx="4358">
                  <c:v>496.07900000000001</c:v>
                </c:pt>
                <c:pt idx="4359">
                  <c:v>497.07900000000001</c:v>
                </c:pt>
                <c:pt idx="4360">
                  <c:v>498.07900000000001</c:v>
                </c:pt>
                <c:pt idx="4361">
                  <c:v>499.07900000000001</c:v>
                </c:pt>
                <c:pt idx="4362">
                  <c:v>500.07900000000001</c:v>
                </c:pt>
                <c:pt idx="4363">
                  <c:v>501.07900000000001</c:v>
                </c:pt>
                <c:pt idx="4364">
                  <c:v>502.07900000000001</c:v>
                </c:pt>
                <c:pt idx="4365">
                  <c:v>503.07900000000001</c:v>
                </c:pt>
                <c:pt idx="4366">
                  <c:v>504.07900000000001</c:v>
                </c:pt>
                <c:pt idx="4367">
                  <c:v>505.07900000000001</c:v>
                </c:pt>
                <c:pt idx="4368">
                  <c:v>506.07900000000001</c:v>
                </c:pt>
                <c:pt idx="4369">
                  <c:v>507.07900000000001</c:v>
                </c:pt>
                <c:pt idx="4370">
                  <c:v>508.07900000000001</c:v>
                </c:pt>
                <c:pt idx="4371">
                  <c:v>509.07900000000001</c:v>
                </c:pt>
                <c:pt idx="4372">
                  <c:v>510.07900000000001</c:v>
                </c:pt>
                <c:pt idx="4373">
                  <c:v>511.07900000000001</c:v>
                </c:pt>
                <c:pt idx="4374">
                  <c:v>512.07899999999995</c:v>
                </c:pt>
                <c:pt idx="4375">
                  <c:v>513.07899999999995</c:v>
                </c:pt>
                <c:pt idx="4376">
                  <c:v>514.07899999999995</c:v>
                </c:pt>
                <c:pt idx="4377">
                  <c:v>515.07899999999995</c:v>
                </c:pt>
                <c:pt idx="4378">
                  <c:v>516.07899999999995</c:v>
                </c:pt>
                <c:pt idx="4379">
                  <c:v>517.07899999999995</c:v>
                </c:pt>
                <c:pt idx="4380">
                  <c:v>518.07899999999995</c:v>
                </c:pt>
                <c:pt idx="4381">
                  <c:v>519.07899999999995</c:v>
                </c:pt>
                <c:pt idx="4382">
                  <c:v>520.07899999999995</c:v>
                </c:pt>
                <c:pt idx="4383">
                  <c:v>521.07899999999995</c:v>
                </c:pt>
                <c:pt idx="4384">
                  <c:v>522.07899999999995</c:v>
                </c:pt>
                <c:pt idx="4385">
                  <c:v>523.07899999999995</c:v>
                </c:pt>
                <c:pt idx="4386">
                  <c:v>524.07899999999995</c:v>
                </c:pt>
                <c:pt idx="4387">
                  <c:v>525.07899999999995</c:v>
                </c:pt>
                <c:pt idx="4388">
                  <c:v>526.07899999999995</c:v>
                </c:pt>
                <c:pt idx="4389">
                  <c:v>527.07899999999995</c:v>
                </c:pt>
                <c:pt idx="4390">
                  <c:v>528.07899999999995</c:v>
                </c:pt>
                <c:pt idx="4391">
                  <c:v>529.07899999999995</c:v>
                </c:pt>
                <c:pt idx="4392">
                  <c:v>530.07899999999995</c:v>
                </c:pt>
                <c:pt idx="4393">
                  <c:v>531.07899999999995</c:v>
                </c:pt>
                <c:pt idx="4394">
                  <c:v>532.07899999999995</c:v>
                </c:pt>
                <c:pt idx="4395">
                  <c:v>533.07899999999995</c:v>
                </c:pt>
                <c:pt idx="4396">
                  <c:v>534.07899999999995</c:v>
                </c:pt>
                <c:pt idx="4397">
                  <c:v>535.07899999999995</c:v>
                </c:pt>
                <c:pt idx="4398">
                  <c:v>536.07899999999995</c:v>
                </c:pt>
                <c:pt idx="4399">
                  <c:v>537.07899999999995</c:v>
                </c:pt>
                <c:pt idx="4400">
                  <c:v>538.07899999999995</c:v>
                </c:pt>
                <c:pt idx="4401">
                  <c:v>539.07899999999995</c:v>
                </c:pt>
                <c:pt idx="4402">
                  <c:v>540.07899999999995</c:v>
                </c:pt>
                <c:pt idx="4403">
                  <c:v>541.07899999999995</c:v>
                </c:pt>
                <c:pt idx="4404">
                  <c:v>542.07899999999995</c:v>
                </c:pt>
                <c:pt idx="4405">
                  <c:v>543.07899999999995</c:v>
                </c:pt>
                <c:pt idx="4406">
                  <c:v>544.07899999999995</c:v>
                </c:pt>
                <c:pt idx="4407">
                  <c:v>545.07899999999995</c:v>
                </c:pt>
                <c:pt idx="4408">
                  <c:v>546.07899999999995</c:v>
                </c:pt>
                <c:pt idx="4409">
                  <c:v>547.07899999999995</c:v>
                </c:pt>
                <c:pt idx="4410">
                  <c:v>548.07899999999995</c:v>
                </c:pt>
                <c:pt idx="4411">
                  <c:v>549.07899999999995</c:v>
                </c:pt>
                <c:pt idx="4412">
                  <c:v>550.07899999999995</c:v>
                </c:pt>
                <c:pt idx="4413">
                  <c:v>551.07899999999995</c:v>
                </c:pt>
                <c:pt idx="4414">
                  <c:v>552.07899999999995</c:v>
                </c:pt>
                <c:pt idx="4415">
                  <c:v>553.07899999999995</c:v>
                </c:pt>
                <c:pt idx="4416">
                  <c:v>554.07899999999995</c:v>
                </c:pt>
                <c:pt idx="4417">
                  <c:v>555.07899999999995</c:v>
                </c:pt>
                <c:pt idx="4418">
                  <c:v>556.07899999999995</c:v>
                </c:pt>
                <c:pt idx="4419">
                  <c:v>557.07899999999995</c:v>
                </c:pt>
                <c:pt idx="4420">
                  <c:v>558.07899999999995</c:v>
                </c:pt>
                <c:pt idx="4421">
                  <c:v>559.07899999999995</c:v>
                </c:pt>
                <c:pt idx="4422">
                  <c:v>560.07899999999995</c:v>
                </c:pt>
                <c:pt idx="4423">
                  <c:v>561.07899999999995</c:v>
                </c:pt>
                <c:pt idx="4424">
                  <c:v>562.07899999999995</c:v>
                </c:pt>
                <c:pt idx="4425">
                  <c:v>563.07899999999995</c:v>
                </c:pt>
                <c:pt idx="4426">
                  <c:v>564.07899999999995</c:v>
                </c:pt>
                <c:pt idx="4427">
                  <c:v>565.07899999999995</c:v>
                </c:pt>
                <c:pt idx="4428">
                  <c:v>566.07899999999995</c:v>
                </c:pt>
                <c:pt idx="4429">
                  <c:v>567.07899999999995</c:v>
                </c:pt>
                <c:pt idx="4430">
                  <c:v>568.07899999999995</c:v>
                </c:pt>
                <c:pt idx="4431">
                  <c:v>569.07899999999995</c:v>
                </c:pt>
                <c:pt idx="4432">
                  <c:v>570.07899999999995</c:v>
                </c:pt>
                <c:pt idx="4433">
                  <c:v>571.07899999999995</c:v>
                </c:pt>
                <c:pt idx="4434">
                  <c:v>572.07899999999995</c:v>
                </c:pt>
                <c:pt idx="4435">
                  <c:v>573.07899999999995</c:v>
                </c:pt>
                <c:pt idx="4436">
                  <c:v>574.07899999999995</c:v>
                </c:pt>
                <c:pt idx="4437">
                  <c:v>575.07899999999995</c:v>
                </c:pt>
                <c:pt idx="4438">
                  <c:v>576.07899999999995</c:v>
                </c:pt>
                <c:pt idx="4439">
                  <c:v>577.07899999999995</c:v>
                </c:pt>
                <c:pt idx="4440">
                  <c:v>578.07899999999995</c:v>
                </c:pt>
                <c:pt idx="4441">
                  <c:v>579.07899999999995</c:v>
                </c:pt>
                <c:pt idx="4442">
                  <c:v>580.07899999999995</c:v>
                </c:pt>
                <c:pt idx="4443">
                  <c:v>581.07899999999995</c:v>
                </c:pt>
                <c:pt idx="4444">
                  <c:v>582.07899999999995</c:v>
                </c:pt>
                <c:pt idx="4445">
                  <c:v>583.07899999999995</c:v>
                </c:pt>
                <c:pt idx="4446">
                  <c:v>584.07899999999995</c:v>
                </c:pt>
                <c:pt idx="4447">
                  <c:v>585.07899999999995</c:v>
                </c:pt>
                <c:pt idx="4448">
                  <c:v>586.07899999999995</c:v>
                </c:pt>
                <c:pt idx="4449">
                  <c:v>587.07899999999995</c:v>
                </c:pt>
                <c:pt idx="4450">
                  <c:v>588.07899999999995</c:v>
                </c:pt>
                <c:pt idx="4451">
                  <c:v>589.07899999999995</c:v>
                </c:pt>
                <c:pt idx="4452">
                  <c:v>590.07899999999995</c:v>
                </c:pt>
                <c:pt idx="4453">
                  <c:v>591.07899999999995</c:v>
                </c:pt>
                <c:pt idx="4454">
                  <c:v>592.07899999999995</c:v>
                </c:pt>
                <c:pt idx="4455">
                  <c:v>593.07899999999995</c:v>
                </c:pt>
                <c:pt idx="4456">
                  <c:v>594.07899999999995</c:v>
                </c:pt>
                <c:pt idx="4457">
                  <c:v>595.07899999999995</c:v>
                </c:pt>
                <c:pt idx="4458">
                  <c:v>596.07899999999995</c:v>
                </c:pt>
                <c:pt idx="4459">
                  <c:v>597.07899999999995</c:v>
                </c:pt>
                <c:pt idx="4460">
                  <c:v>598.07899999999995</c:v>
                </c:pt>
                <c:pt idx="4461">
                  <c:v>599.07899999999995</c:v>
                </c:pt>
                <c:pt idx="4462">
                  <c:v>600.07899999999995</c:v>
                </c:pt>
                <c:pt idx="4463">
                  <c:v>601.07899999999995</c:v>
                </c:pt>
                <c:pt idx="4464">
                  <c:v>602.07899999999995</c:v>
                </c:pt>
                <c:pt idx="4465">
                  <c:v>603.07899999999995</c:v>
                </c:pt>
                <c:pt idx="4466">
                  <c:v>604.07899999999995</c:v>
                </c:pt>
                <c:pt idx="4467">
                  <c:v>605.07899999999995</c:v>
                </c:pt>
                <c:pt idx="4468">
                  <c:v>606.07899999999995</c:v>
                </c:pt>
                <c:pt idx="4469">
                  <c:v>607.07899999999995</c:v>
                </c:pt>
                <c:pt idx="4470">
                  <c:v>608.07899999999995</c:v>
                </c:pt>
                <c:pt idx="4471">
                  <c:v>609.07899999999995</c:v>
                </c:pt>
                <c:pt idx="4472">
                  <c:v>610.07899999999995</c:v>
                </c:pt>
                <c:pt idx="4473">
                  <c:v>611.07899999999995</c:v>
                </c:pt>
                <c:pt idx="4474">
                  <c:v>612.07899999999995</c:v>
                </c:pt>
                <c:pt idx="4475">
                  <c:v>613.07899999999995</c:v>
                </c:pt>
                <c:pt idx="4476">
                  <c:v>614.07899999999995</c:v>
                </c:pt>
                <c:pt idx="4477">
                  <c:v>615.07899999999995</c:v>
                </c:pt>
                <c:pt idx="4478">
                  <c:v>616.07899999999995</c:v>
                </c:pt>
                <c:pt idx="4479">
                  <c:v>617.07899999999995</c:v>
                </c:pt>
                <c:pt idx="4480">
                  <c:v>618.07899999999995</c:v>
                </c:pt>
                <c:pt idx="4481">
                  <c:v>619.07899999999995</c:v>
                </c:pt>
                <c:pt idx="4482">
                  <c:v>620.07899999999995</c:v>
                </c:pt>
                <c:pt idx="4483">
                  <c:v>621.07899999999995</c:v>
                </c:pt>
                <c:pt idx="4484">
                  <c:v>622.07899999999995</c:v>
                </c:pt>
                <c:pt idx="4485">
                  <c:v>623.07899999999995</c:v>
                </c:pt>
                <c:pt idx="4486">
                  <c:v>624.07899999999995</c:v>
                </c:pt>
                <c:pt idx="4487">
                  <c:v>625.07899999999995</c:v>
                </c:pt>
                <c:pt idx="4488">
                  <c:v>626.07899999999995</c:v>
                </c:pt>
                <c:pt idx="4489">
                  <c:v>627.07899999999995</c:v>
                </c:pt>
                <c:pt idx="4490">
                  <c:v>628.07899999999995</c:v>
                </c:pt>
                <c:pt idx="4491">
                  <c:v>629.07899999999995</c:v>
                </c:pt>
                <c:pt idx="4492">
                  <c:v>630.07899999999995</c:v>
                </c:pt>
                <c:pt idx="4493">
                  <c:v>631.07899999999995</c:v>
                </c:pt>
                <c:pt idx="4494">
                  <c:v>632.07899999999995</c:v>
                </c:pt>
                <c:pt idx="4495">
                  <c:v>633.07899999999995</c:v>
                </c:pt>
                <c:pt idx="4496">
                  <c:v>634.07899999999995</c:v>
                </c:pt>
                <c:pt idx="4497">
                  <c:v>635.07899999999995</c:v>
                </c:pt>
                <c:pt idx="4498">
                  <c:v>636.07899999999995</c:v>
                </c:pt>
                <c:pt idx="4499">
                  <c:v>637.07899999999995</c:v>
                </c:pt>
                <c:pt idx="4500">
                  <c:v>638.07899999999995</c:v>
                </c:pt>
                <c:pt idx="4501">
                  <c:v>639.07899999999995</c:v>
                </c:pt>
                <c:pt idx="4502">
                  <c:v>640.07899999999995</c:v>
                </c:pt>
                <c:pt idx="4503">
                  <c:v>641.07899999999995</c:v>
                </c:pt>
                <c:pt idx="4504">
                  <c:v>642.07899999999995</c:v>
                </c:pt>
                <c:pt idx="4505">
                  <c:v>643.07899999999995</c:v>
                </c:pt>
                <c:pt idx="4506">
                  <c:v>644.07899999999995</c:v>
                </c:pt>
                <c:pt idx="4507">
                  <c:v>645.07899999999995</c:v>
                </c:pt>
                <c:pt idx="4508">
                  <c:v>646.07899999999995</c:v>
                </c:pt>
                <c:pt idx="4509">
                  <c:v>647.07899999999995</c:v>
                </c:pt>
                <c:pt idx="4510">
                  <c:v>648.07899999999995</c:v>
                </c:pt>
                <c:pt idx="4511">
                  <c:v>649.07899999999995</c:v>
                </c:pt>
                <c:pt idx="4512">
                  <c:v>650.07899999999995</c:v>
                </c:pt>
                <c:pt idx="4513">
                  <c:v>651.07899999999995</c:v>
                </c:pt>
                <c:pt idx="4514">
                  <c:v>652.07899999999995</c:v>
                </c:pt>
                <c:pt idx="4515">
                  <c:v>653.07899999999995</c:v>
                </c:pt>
                <c:pt idx="4516">
                  <c:v>654.07899999999995</c:v>
                </c:pt>
                <c:pt idx="4517">
                  <c:v>655.07899999999995</c:v>
                </c:pt>
                <c:pt idx="4518">
                  <c:v>656.07899999999995</c:v>
                </c:pt>
                <c:pt idx="4519">
                  <c:v>657.07899999999995</c:v>
                </c:pt>
                <c:pt idx="4520">
                  <c:v>658.07899999999995</c:v>
                </c:pt>
                <c:pt idx="4521">
                  <c:v>659.07899999999995</c:v>
                </c:pt>
                <c:pt idx="4522">
                  <c:v>660.07899999999995</c:v>
                </c:pt>
                <c:pt idx="4523">
                  <c:v>661.07899999999995</c:v>
                </c:pt>
                <c:pt idx="4524">
                  <c:v>662.07899999999995</c:v>
                </c:pt>
                <c:pt idx="4525">
                  <c:v>663.07899999999995</c:v>
                </c:pt>
                <c:pt idx="4526">
                  <c:v>664.07899999999995</c:v>
                </c:pt>
                <c:pt idx="4527">
                  <c:v>665.07899999999995</c:v>
                </c:pt>
                <c:pt idx="4528">
                  <c:v>666.07899999999995</c:v>
                </c:pt>
                <c:pt idx="4529">
                  <c:v>667.07899999999995</c:v>
                </c:pt>
                <c:pt idx="4530">
                  <c:v>668.07899999999995</c:v>
                </c:pt>
                <c:pt idx="4531">
                  <c:v>669.07899999999995</c:v>
                </c:pt>
                <c:pt idx="4532">
                  <c:v>670.07899999999995</c:v>
                </c:pt>
                <c:pt idx="4533">
                  <c:v>671.07899999999995</c:v>
                </c:pt>
                <c:pt idx="4534">
                  <c:v>672.07899999999995</c:v>
                </c:pt>
                <c:pt idx="4535">
                  <c:v>673.07899999999995</c:v>
                </c:pt>
                <c:pt idx="4536">
                  <c:v>674.07899999999995</c:v>
                </c:pt>
                <c:pt idx="4537">
                  <c:v>675.07899999999995</c:v>
                </c:pt>
                <c:pt idx="4538">
                  <c:v>676.07899999999995</c:v>
                </c:pt>
                <c:pt idx="4539">
                  <c:v>677.07899999999995</c:v>
                </c:pt>
                <c:pt idx="4540">
                  <c:v>678.07899999999995</c:v>
                </c:pt>
                <c:pt idx="4541">
                  <c:v>679.07899999999995</c:v>
                </c:pt>
                <c:pt idx="4542">
                  <c:v>680.07899999999995</c:v>
                </c:pt>
                <c:pt idx="4543">
                  <c:v>681.07899999999995</c:v>
                </c:pt>
                <c:pt idx="4544">
                  <c:v>682.07899999999995</c:v>
                </c:pt>
                <c:pt idx="4545">
                  <c:v>683.07899999999995</c:v>
                </c:pt>
                <c:pt idx="4546">
                  <c:v>684.07899999999995</c:v>
                </c:pt>
                <c:pt idx="4547">
                  <c:v>685.07899999999995</c:v>
                </c:pt>
                <c:pt idx="4548">
                  <c:v>686.07899999999995</c:v>
                </c:pt>
                <c:pt idx="4549">
                  <c:v>687.07899999999995</c:v>
                </c:pt>
                <c:pt idx="4550">
                  <c:v>688.07899999999995</c:v>
                </c:pt>
                <c:pt idx="4551">
                  <c:v>689.07899999999995</c:v>
                </c:pt>
                <c:pt idx="4552">
                  <c:v>690.07899999999995</c:v>
                </c:pt>
                <c:pt idx="4553">
                  <c:v>691.07899999999995</c:v>
                </c:pt>
                <c:pt idx="4554">
                  <c:v>692.07899999999995</c:v>
                </c:pt>
                <c:pt idx="4555">
                  <c:v>693.07899999999995</c:v>
                </c:pt>
                <c:pt idx="4556">
                  <c:v>694.07899999999995</c:v>
                </c:pt>
                <c:pt idx="4557">
                  <c:v>695.07899999999995</c:v>
                </c:pt>
                <c:pt idx="4558">
                  <c:v>696.07899999999995</c:v>
                </c:pt>
                <c:pt idx="4559">
                  <c:v>697.07899999999995</c:v>
                </c:pt>
                <c:pt idx="4560">
                  <c:v>698.07899999999995</c:v>
                </c:pt>
                <c:pt idx="4561">
                  <c:v>699.07899999999995</c:v>
                </c:pt>
                <c:pt idx="4562">
                  <c:v>700.07899999999995</c:v>
                </c:pt>
                <c:pt idx="4563">
                  <c:v>701.07899999999995</c:v>
                </c:pt>
                <c:pt idx="4564">
                  <c:v>702.07899999999995</c:v>
                </c:pt>
                <c:pt idx="4565">
                  <c:v>703.07899999999995</c:v>
                </c:pt>
                <c:pt idx="4566">
                  <c:v>704.07899999999995</c:v>
                </c:pt>
                <c:pt idx="4567">
                  <c:v>705.07899999999995</c:v>
                </c:pt>
                <c:pt idx="4568">
                  <c:v>706.07899999999995</c:v>
                </c:pt>
                <c:pt idx="4569">
                  <c:v>707.07899999999995</c:v>
                </c:pt>
                <c:pt idx="4570">
                  <c:v>708.07899999999995</c:v>
                </c:pt>
                <c:pt idx="4571">
                  <c:v>709.07899999999995</c:v>
                </c:pt>
                <c:pt idx="4572">
                  <c:v>710.07899999999995</c:v>
                </c:pt>
                <c:pt idx="4573">
                  <c:v>711.07899999999995</c:v>
                </c:pt>
                <c:pt idx="4574">
                  <c:v>712.07899999999995</c:v>
                </c:pt>
                <c:pt idx="4575">
                  <c:v>713.07899999999995</c:v>
                </c:pt>
                <c:pt idx="4576">
                  <c:v>714.07899999999995</c:v>
                </c:pt>
                <c:pt idx="4577">
                  <c:v>715.07899999999995</c:v>
                </c:pt>
                <c:pt idx="4578">
                  <c:v>716.07899999999995</c:v>
                </c:pt>
                <c:pt idx="4579">
                  <c:v>717.07899999999995</c:v>
                </c:pt>
                <c:pt idx="4580">
                  <c:v>718.07899999999995</c:v>
                </c:pt>
                <c:pt idx="4581">
                  <c:v>719.07899999999995</c:v>
                </c:pt>
                <c:pt idx="4582">
                  <c:v>720.07899999999995</c:v>
                </c:pt>
                <c:pt idx="4583">
                  <c:v>721.07899999999995</c:v>
                </c:pt>
                <c:pt idx="4584">
                  <c:v>722.07899999999995</c:v>
                </c:pt>
                <c:pt idx="4585">
                  <c:v>723.07899999999995</c:v>
                </c:pt>
                <c:pt idx="4586">
                  <c:v>724.07899999999995</c:v>
                </c:pt>
                <c:pt idx="4587">
                  <c:v>725.07899999999995</c:v>
                </c:pt>
                <c:pt idx="4588">
                  <c:v>726.07899999999995</c:v>
                </c:pt>
                <c:pt idx="4589">
                  <c:v>727.07899999999995</c:v>
                </c:pt>
                <c:pt idx="4590">
                  <c:v>728.07899999999995</c:v>
                </c:pt>
                <c:pt idx="4591">
                  <c:v>729.07899999999995</c:v>
                </c:pt>
                <c:pt idx="4592">
                  <c:v>730.07899999999995</c:v>
                </c:pt>
                <c:pt idx="4593">
                  <c:v>731.07899999999995</c:v>
                </c:pt>
                <c:pt idx="4594">
                  <c:v>732.07899999999995</c:v>
                </c:pt>
                <c:pt idx="4595">
                  <c:v>733.07899999999995</c:v>
                </c:pt>
                <c:pt idx="4596">
                  <c:v>734.07899999999995</c:v>
                </c:pt>
                <c:pt idx="4597">
                  <c:v>735.07899999999995</c:v>
                </c:pt>
                <c:pt idx="4598">
                  <c:v>736.07899999999995</c:v>
                </c:pt>
                <c:pt idx="4599">
                  <c:v>737.07899999999995</c:v>
                </c:pt>
                <c:pt idx="4600">
                  <c:v>738.07899999999995</c:v>
                </c:pt>
                <c:pt idx="4601">
                  <c:v>739.07899999999995</c:v>
                </c:pt>
                <c:pt idx="4602">
                  <c:v>740.07899999999995</c:v>
                </c:pt>
                <c:pt idx="4603">
                  <c:v>741.07899999999995</c:v>
                </c:pt>
                <c:pt idx="4604">
                  <c:v>742.07899999999995</c:v>
                </c:pt>
                <c:pt idx="4605">
                  <c:v>743.07899999999995</c:v>
                </c:pt>
                <c:pt idx="4606">
                  <c:v>744.07899999999995</c:v>
                </c:pt>
                <c:pt idx="4607">
                  <c:v>745.07899999999995</c:v>
                </c:pt>
                <c:pt idx="4608">
                  <c:v>746.07899999999995</c:v>
                </c:pt>
                <c:pt idx="4609">
                  <c:v>747.07899999999995</c:v>
                </c:pt>
                <c:pt idx="4610">
                  <c:v>748.07899999999995</c:v>
                </c:pt>
                <c:pt idx="4611">
                  <c:v>749.07899999999995</c:v>
                </c:pt>
                <c:pt idx="4612">
                  <c:v>750.07899999999995</c:v>
                </c:pt>
                <c:pt idx="4613">
                  <c:v>751.07899999999995</c:v>
                </c:pt>
                <c:pt idx="4614">
                  <c:v>752.07899999999995</c:v>
                </c:pt>
                <c:pt idx="4615">
                  <c:v>753.07899999999995</c:v>
                </c:pt>
                <c:pt idx="4616">
                  <c:v>754.07899999999995</c:v>
                </c:pt>
                <c:pt idx="4617">
                  <c:v>755.07899999999995</c:v>
                </c:pt>
                <c:pt idx="4618">
                  <c:v>756.07899999999995</c:v>
                </c:pt>
                <c:pt idx="4619">
                  <c:v>757.07899999999995</c:v>
                </c:pt>
                <c:pt idx="4620">
                  <c:v>758.07899999999995</c:v>
                </c:pt>
                <c:pt idx="4621">
                  <c:v>759.07899999999995</c:v>
                </c:pt>
                <c:pt idx="4622">
                  <c:v>760.07899999999995</c:v>
                </c:pt>
                <c:pt idx="4623">
                  <c:v>761.07899999999995</c:v>
                </c:pt>
                <c:pt idx="4624">
                  <c:v>762.07899999999995</c:v>
                </c:pt>
                <c:pt idx="4625">
                  <c:v>763.07899999999995</c:v>
                </c:pt>
                <c:pt idx="4626">
                  <c:v>764.07899999999995</c:v>
                </c:pt>
                <c:pt idx="4627">
                  <c:v>765.07899999999995</c:v>
                </c:pt>
                <c:pt idx="4628">
                  <c:v>766.07899999999995</c:v>
                </c:pt>
                <c:pt idx="4629">
                  <c:v>767.07899999999995</c:v>
                </c:pt>
                <c:pt idx="4630">
                  <c:v>768.07899999999995</c:v>
                </c:pt>
                <c:pt idx="4631">
                  <c:v>769.07899999999995</c:v>
                </c:pt>
                <c:pt idx="4632">
                  <c:v>770.07899999999995</c:v>
                </c:pt>
                <c:pt idx="4633">
                  <c:v>771.07899999999995</c:v>
                </c:pt>
                <c:pt idx="4634">
                  <c:v>772.07899999999995</c:v>
                </c:pt>
                <c:pt idx="4635">
                  <c:v>773.07899999999995</c:v>
                </c:pt>
                <c:pt idx="4636">
                  <c:v>774.07899999999995</c:v>
                </c:pt>
                <c:pt idx="4637">
                  <c:v>775.07899999999995</c:v>
                </c:pt>
                <c:pt idx="4638">
                  <c:v>776.07899999999995</c:v>
                </c:pt>
                <c:pt idx="4639">
                  <c:v>777.07899999999995</c:v>
                </c:pt>
                <c:pt idx="4640">
                  <c:v>778.07899999999995</c:v>
                </c:pt>
                <c:pt idx="4641">
                  <c:v>779.07899999999995</c:v>
                </c:pt>
                <c:pt idx="4642">
                  <c:v>780.07899999999995</c:v>
                </c:pt>
                <c:pt idx="4643">
                  <c:v>781.07899999999995</c:v>
                </c:pt>
                <c:pt idx="4644">
                  <c:v>782.07899999999995</c:v>
                </c:pt>
                <c:pt idx="4645">
                  <c:v>783.07899999999995</c:v>
                </c:pt>
                <c:pt idx="4646">
                  <c:v>784.07899999999995</c:v>
                </c:pt>
                <c:pt idx="4647">
                  <c:v>785.07899999999995</c:v>
                </c:pt>
                <c:pt idx="4648">
                  <c:v>786.07899999999995</c:v>
                </c:pt>
                <c:pt idx="4649">
                  <c:v>787.07899999999995</c:v>
                </c:pt>
                <c:pt idx="4650">
                  <c:v>788.07899999999995</c:v>
                </c:pt>
                <c:pt idx="4651">
                  <c:v>789.07899999999995</c:v>
                </c:pt>
                <c:pt idx="4652">
                  <c:v>790.07899999999995</c:v>
                </c:pt>
                <c:pt idx="4653">
                  <c:v>791.07899999999995</c:v>
                </c:pt>
                <c:pt idx="4654">
                  <c:v>792.07899999999995</c:v>
                </c:pt>
                <c:pt idx="4655">
                  <c:v>793.07899999999995</c:v>
                </c:pt>
                <c:pt idx="4656">
                  <c:v>794.07899999999995</c:v>
                </c:pt>
                <c:pt idx="4657">
                  <c:v>795.07899999999995</c:v>
                </c:pt>
                <c:pt idx="4658">
                  <c:v>796.07899999999995</c:v>
                </c:pt>
                <c:pt idx="4659">
                  <c:v>797.07899999999995</c:v>
                </c:pt>
                <c:pt idx="4660">
                  <c:v>798.07899999999995</c:v>
                </c:pt>
                <c:pt idx="4661">
                  <c:v>799.07899999999995</c:v>
                </c:pt>
                <c:pt idx="4662">
                  <c:v>800.07899999999995</c:v>
                </c:pt>
                <c:pt idx="4663">
                  <c:v>801.07899999999995</c:v>
                </c:pt>
                <c:pt idx="4664">
                  <c:v>802.07899999999995</c:v>
                </c:pt>
                <c:pt idx="4665">
                  <c:v>803.07899999999995</c:v>
                </c:pt>
                <c:pt idx="4666">
                  <c:v>804.07899999999995</c:v>
                </c:pt>
                <c:pt idx="4667">
                  <c:v>805.07899999999995</c:v>
                </c:pt>
                <c:pt idx="4668">
                  <c:v>806.07899999999995</c:v>
                </c:pt>
                <c:pt idx="4669">
                  <c:v>807.07899999999995</c:v>
                </c:pt>
                <c:pt idx="4670">
                  <c:v>808.07899999999995</c:v>
                </c:pt>
                <c:pt idx="4671">
                  <c:v>809.07899999999995</c:v>
                </c:pt>
                <c:pt idx="4672">
                  <c:v>810.07899999999995</c:v>
                </c:pt>
                <c:pt idx="4673">
                  <c:v>811.07899999999995</c:v>
                </c:pt>
                <c:pt idx="4674">
                  <c:v>812.07899999999995</c:v>
                </c:pt>
                <c:pt idx="4675">
                  <c:v>813.07899999999995</c:v>
                </c:pt>
                <c:pt idx="4676">
                  <c:v>814.07899999999995</c:v>
                </c:pt>
                <c:pt idx="4677">
                  <c:v>815.07899999999995</c:v>
                </c:pt>
                <c:pt idx="4678">
                  <c:v>816.07899999999995</c:v>
                </c:pt>
                <c:pt idx="4679">
                  <c:v>817.07899999999995</c:v>
                </c:pt>
                <c:pt idx="4680">
                  <c:v>818.07899999999995</c:v>
                </c:pt>
                <c:pt idx="4681">
                  <c:v>819.07899999999995</c:v>
                </c:pt>
                <c:pt idx="4682">
                  <c:v>820.07899999999995</c:v>
                </c:pt>
                <c:pt idx="4683">
                  <c:v>821.07899999999995</c:v>
                </c:pt>
                <c:pt idx="4684">
                  <c:v>822.07899999999995</c:v>
                </c:pt>
                <c:pt idx="4685">
                  <c:v>823.07899999999995</c:v>
                </c:pt>
                <c:pt idx="4686">
                  <c:v>824.07899999999995</c:v>
                </c:pt>
                <c:pt idx="4687">
                  <c:v>825.07899999999995</c:v>
                </c:pt>
                <c:pt idx="4688">
                  <c:v>826.07899999999995</c:v>
                </c:pt>
                <c:pt idx="4689">
                  <c:v>827.07899999999995</c:v>
                </c:pt>
                <c:pt idx="4690">
                  <c:v>828.07899999999995</c:v>
                </c:pt>
                <c:pt idx="4691">
                  <c:v>829.07899999999995</c:v>
                </c:pt>
                <c:pt idx="4692">
                  <c:v>830.07899999999995</c:v>
                </c:pt>
                <c:pt idx="4693">
                  <c:v>831.07899999999995</c:v>
                </c:pt>
                <c:pt idx="4694">
                  <c:v>832.07899999999995</c:v>
                </c:pt>
                <c:pt idx="4695">
                  <c:v>833.07899999999995</c:v>
                </c:pt>
                <c:pt idx="4696">
                  <c:v>834.07899999999995</c:v>
                </c:pt>
                <c:pt idx="4697">
                  <c:v>835.07899999999995</c:v>
                </c:pt>
                <c:pt idx="4698">
                  <c:v>836.07899999999995</c:v>
                </c:pt>
                <c:pt idx="4699">
                  <c:v>837.07899999999995</c:v>
                </c:pt>
                <c:pt idx="4700">
                  <c:v>838.07899999999995</c:v>
                </c:pt>
                <c:pt idx="4701">
                  <c:v>839.07899999999995</c:v>
                </c:pt>
                <c:pt idx="4702">
                  <c:v>840.07899999999995</c:v>
                </c:pt>
                <c:pt idx="4703">
                  <c:v>841.07899999999995</c:v>
                </c:pt>
                <c:pt idx="4704">
                  <c:v>842.07899999999995</c:v>
                </c:pt>
                <c:pt idx="4705">
                  <c:v>843.07899999999995</c:v>
                </c:pt>
                <c:pt idx="4706">
                  <c:v>844.07899999999995</c:v>
                </c:pt>
                <c:pt idx="4707">
                  <c:v>845.07899999999995</c:v>
                </c:pt>
                <c:pt idx="4708">
                  <c:v>846.07899999999995</c:v>
                </c:pt>
                <c:pt idx="4709">
                  <c:v>847.07899999999995</c:v>
                </c:pt>
                <c:pt idx="4710">
                  <c:v>848.07899999999995</c:v>
                </c:pt>
                <c:pt idx="4711">
                  <c:v>849.07899999999995</c:v>
                </c:pt>
                <c:pt idx="4712">
                  <c:v>850.07899999999995</c:v>
                </c:pt>
                <c:pt idx="4713">
                  <c:v>851.07899999999995</c:v>
                </c:pt>
                <c:pt idx="4714">
                  <c:v>852.07899999999995</c:v>
                </c:pt>
                <c:pt idx="4715">
                  <c:v>853.07899999999995</c:v>
                </c:pt>
                <c:pt idx="4716">
                  <c:v>854.07899999999995</c:v>
                </c:pt>
                <c:pt idx="4717">
                  <c:v>855.07899999999995</c:v>
                </c:pt>
                <c:pt idx="4718">
                  <c:v>856.07899999999995</c:v>
                </c:pt>
                <c:pt idx="4719">
                  <c:v>857.07899999999995</c:v>
                </c:pt>
                <c:pt idx="4720">
                  <c:v>858.07899999999995</c:v>
                </c:pt>
                <c:pt idx="4721">
                  <c:v>859.07899999999995</c:v>
                </c:pt>
                <c:pt idx="4722">
                  <c:v>860.07899999999995</c:v>
                </c:pt>
                <c:pt idx="4723">
                  <c:v>861.07899999999995</c:v>
                </c:pt>
                <c:pt idx="4724">
                  <c:v>862.07899999999995</c:v>
                </c:pt>
                <c:pt idx="4725">
                  <c:v>863.07899999999995</c:v>
                </c:pt>
                <c:pt idx="4726">
                  <c:v>864.07899999999995</c:v>
                </c:pt>
                <c:pt idx="4727">
                  <c:v>865.07899999999995</c:v>
                </c:pt>
                <c:pt idx="4728">
                  <c:v>866.07899999999995</c:v>
                </c:pt>
                <c:pt idx="4729">
                  <c:v>867.07899999999995</c:v>
                </c:pt>
                <c:pt idx="4730">
                  <c:v>868.07899999999995</c:v>
                </c:pt>
                <c:pt idx="4731">
                  <c:v>869.07899999999995</c:v>
                </c:pt>
                <c:pt idx="4732">
                  <c:v>870.07899999999995</c:v>
                </c:pt>
                <c:pt idx="4733">
                  <c:v>871.07899999999995</c:v>
                </c:pt>
                <c:pt idx="4734">
                  <c:v>872.07899999999995</c:v>
                </c:pt>
                <c:pt idx="4735">
                  <c:v>873.07899999999995</c:v>
                </c:pt>
                <c:pt idx="4736">
                  <c:v>874.07899999999995</c:v>
                </c:pt>
                <c:pt idx="4737">
                  <c:v>875.07899999999995</c:v>
                </c:pt>
                <c:pt idx="4738">
                  <c:v>876.07899999999995</c:v>
                </c:pt>
                <c:pt idx="4739">
                  <c:v>877.07899999999995</c:v>
                </c:pt>
                <c:pt idx="4740">
                  <c:v>878.07899999999995</c:v>
                </c:pt>
                <c:pt idx="4741">
                  <c:v>879.07899999999995</c:v>
                </c:pt>
                <c:pt idx="4742">
                  <c:v>880.07899999999995</c:v>
                </c:pt>
                <c:pt idx="4743">
                  <c:v>881.07899999999995</c:v>
                </c:pt>
                <c:pt idx="4744">
                  <c:v>882.07899999999995</c:v>
                </c:pt>
                <c:pt idx="4745">
                  <c:v>883.07899999999995</c:v>
                </c:pt>
                <c:pt idx="4746">
                  <c:v>884.07899999999995</c:v>
                </c:pt>
                <c:pt idx="4747">
                  <c:v>885.07899999999995</c:v>
                </c:pt>
                <c:pt idx="4748">
                  <c:v>886.07899999999995</c:v>
                </c:pt>
                <c:pt idx="4749">
                  <c:v>887.07899999999995</c:v>
                </c:pt>
                <c:pt idx="4750">
                  <c:v>888.07899999999995</c:v>
                </c:pt>
                <c:pt idx="4751">
                  <c:v>889.07899999999995</c:v>
                </c:pt>
                <c:pt idx="4752">
                  <c:v>890.07899999999995</c:v>
                </c:pt>
                <c:pt idx="4753">
                  <c:v>891.07899999999995</c:v>
                </c:pt>
                <c:pt idx="4754">
                  <c:v>892.07899999999995</c:v>
                </c:pt>
                <c:pt idx="4755">
                  <c:v>893.07899999999995</c:v>
                </c:pt>
                <c:pt idx="4756">
                  <c:v>894.07899999999995</c:v>
                </c:pt>
                <c:pt idx="4757">
                  <c:v>895.07899999999995</c:v>
                </c:pt>
                <c:pt idx="4758">
                  <c:v>896.07899999999995</c:v>
                </c:pt>
                <c:pt idx="4759">
                  <c:v>897.07899999999995</c:v>
                </c:pt>
                <c:pt idx="4760">
                  <c:v>898.07899999999995</c:v>
                </c:pt>
                <c:pt idx="4761">
                  <c:v>899.07899999999995</c:v>
                </c:pt>
                <c:pt idx="4762">
                  <c:v>900.07899999999995</c:v>
                </c:pt>
                <c:pt idx="4763">
                  <c:v>901.07899999999995</c:v>
                </c:pt>
                <c:pt idx="4764">
                  <c:v>902.07899999999995</c:v>
                </c:pt>
                <c:pt idx="4765">
                  <c:v>903.07899999999995</c:v>
                </c:pt>
                <c:pt idx="4766">
                  <c:v>904.07899999999995</c:v>
                </c:pt>
                <c:pt idx="4767">
                  <c:v>905.07899999999995</c:v>
                </c:pt>
                <c:pt idx="4768">
                  <c:v>906.07899999999995</c:v>
                </c:pt>
                <c:pt idx="4769">
                  <c:v>907.07899999999995</c:v>
                </c:pt>
                <c:pt idx="4770">
                  <c:v>908.07899999999995</c:v>
                </c:pt>
                <c:pt idx="4771">
                  <c:v>909.07899999999995</c:v>
                </c:pt>
                <c:pt idx="4772">
                  <c:v>910.07899999999995</c:v>
                </c:pt>
                <c:pt idx="4773">
                  <c:v>911.07899999999995</c:v>
                </c:pt>
                <c:pt idx="4774">
                  <c:v>912.07899999999995</c:v>
                </c:pt>
                <c:pt idx="4775">
                  <c:v>913.07899999999995</c:v>
                </c:pt>
                <c:pt idx="4776">
                  <c:v>914.07899999999995</c:v>
                </c:pt>
                <c:pt idx="4777">
                  <c:v>915.07899999999995</c:v>
                </c:pt>
                <c:pt idx="4778">
                  <c:v>916.07899999999995</c:v>
                </c:pt>
                <c:pt idx="4779">
                  <c:v>917.07899999999995</c:v>
                </c:pt>
                <c:pt idx="4780">
                  <c:v>918.07899999999995</c:v>
                </c:pt>
                <c:pt idx="4781">
                  <c:v>919.07899999999995</c:v>
                </c:pt>
                <c:pt idx="4782">
                  <c:v>920.07899999999995</c:v>
                </c:pt>
                <c:pt idx="4783">
                  <c:v>921.07899999999995</c:v>
                </c:pt>
                <c:pt idx="4784">
                  <c:v>922.07899999999995</c:v>
                </c:pt>
                <c:pt idx="4785">
                  <c:v>923.07899999999995</c:v>
                </c:pt>
                <c:pt idx="4786">
                  <c:v>924.07899999999995</c:v>
                </c:pt>
                <c:pt idx="4787">
                  <c:v>925.07899999999995</c:v>
                </c:pt>
                <c:pt idx="4788">
                  <c:v>926.07899999999995</c:v>
                </c:pt>
                <c:pt idx="4789">
                  <c:v>927.07899999999995</c:v>
                </c:pt>
                <c:pt idx="4790">
                  <c:v>928.07899999999995</c:v>
                </c:pt>
                <c:pt idx="4791">
                  <c:v>929.07899999999995</c:v>
                </c:pt>
                <c:pt idx="4792">
                  <c:v>930.07899999999995</c:v>
                </c:pt>
                <c:pt idx="4793">
                  <c:v>931.07899999999995</c:v>
                </c:pt>
                <c:pt idx="4794">
                  <c:v>932.07899999999995</c:v>
                </c:pt>
                <c:pt idx="4795">
                  <c:v>933.07899999999995</c:v>
                </c:pt>
                <c:pt idx="4796">
                  <c:v>934.07899999999995</c:v>
                </c:pt>
                <c:pt idx="4797">
                  <c:v>935.07899999999995</c:v>
                </c:pt>
                <c:pt idx="4798">
                  <c:v>936.07899999999995</c:v>
                </c:pt>
                <c:pt idx="4799">
                  <c:v>937.07899999999995</c:v>
                </c:pt>
                <c:pt idx="4800">
                  <c:v>938.07899999999995</c:v>
                </c:pt>
                <c:pt idx="4801">
                  <c:v>939.07899999999995</c:v>
                </c:pt>
                <c:pt idx="4802">
                  <c:v>940.07899999999995</c:v>
                </c:pt>
                <c:pt idx="4803">
                  <c:v>941.07899999999995</c:v>
                </c:pt>
                <c:pt idx="4804">
                  <c:v>942.07899999999995</c:v>
                </c:pt>
                <c:pt idx="4805">
                  <c:v>943.07899999999995</c:v>
                </c:pt>
                <c:pt idx="4806">
                  <c:v>944.07899999999995</c:v>
                </c:pt>
                <c:pt idx="4807">
                  <c:v>945.07899999999995</c:v>
                </c:pt>
                <c:pt idx="4808">
                  <c:v>946.07899999999995</c:v>
                </c:pt>
                <c:pt idx="4809">
                  <c:v>947.07899999999995</c:v>
                </c:pt>
                <c:pt idx="4810">
                  <c:v>948.07899999999995</c:v>
                </c:pt>
                <c:pt idx="4811">
                  <c:v>949.07899999999995</c:v>
                </c:pt>
                <c:pt idx="4812">
                  <c:v>950.07899999999995</c:v>
                </c:pt>
                <c:pt idx="4813">
                  <c:v>951.07899999999995</c:v>
                </c:pt>
                <c:pt idx="4814">
                  <c:v>952.07899999999995</c:v>
                </c:pt>
                <c:pt idx="4815">
                  <c:v>953.07899999999995</c:v>
                </c:pt>
                <c:pt idx="4816">
                  <c:v>954.07899999999995</c:v>
                </c:pt>
                <c:pt idx="4817">
                  <c:v>955.07899999999995</c:v>
                </c:pt>
                <c:pt idx="4818">
                  <c:v>956.07899999999995</c:v>
                </c:pt>
                <c:pt idx="4819">
                  <c:v>957.07899999999995</c:v>
                </c:pt>
                <c:pt idx="4820">
                  <c:v>958.07899999999995</c:v>
                </c:pt>
                <c:pt idx="4821">
                  <c:v>959.07899999999995</c:v>
                </c:pt>
                <c:pt idx="4822">
                  <c:v>960.07899999999995</c:v>
                </c:pt>
                <c:pt idx="4823">
                  <c:v>961.07899999999995</c:v>
                </c:pt>
                <c:pt idx="4824">
                  <c:v>962.07899999999995</c:v>
                </c:pt>
                <c:pt idx="4825">
                  <c:v>963.07899999999995</c:v>
                </c:pt>
                <c:pt idx="4826">
                  <c:v>964.07899999999995</c:v>
                </c:pt>
                <c:pt idx="4827">
                  <c:v>965.07899999999995</c:v>
                </c:pt>
                <c:pt idx="4828">
                  <c:v>966.07899999999995</c:v>
                </c:pt>
                <c:pt idx="4829">
                  <c:v>967.07899999999995</c:v>
                </c:pt>
                <c:pt idx="4830">
                  <c:v>968.07899999999995</c:v>
                </c:pt>
                <c:pt idx="4831">
                  <c:v>969.07899999999995</c:v>
                </c:pt>
                <c:pt idx="4832">
                  <c:v>970.07899999999995</c:v>
                </c:pt>
                <c:pt idx="4833">
                  <c:v>971.07899999999995</c:v>
                </c:pt>
                <c:pt idx="4834">
                  <c:v>972.07899999999995</c:v>
                </c:pt>
                <c:pt idx="4835">
                  <c:v>973.07899999999995</c:v>
                </c:pt>
                <c:pt idx="4836">
                  <c:v>974.07899999999995</c:v>
                </c:pt>
                <c:pt idx="4837">
                  <c:v>975.07899999999995</c:v>
                </c:pt>
                <c:pt idx="4838">
                  <c:v>976.07899999999995</c:v>
                </c:pt>
                <c:pt idx="4839">
                  <c:v>977.07899999999995</c:v>
                </c:pt>
                <c:pt idx="4840">
                  <c:v>978.07899999999995</c:v>
                </c:pt>
                <c:pt idx="4841">
                  <c:v>979.07899999999995</c:v>
                </c:pt>
                <c:pt idx="4842">
                  <c:v>980.07899999999995</c:v>
                </c:pt>
                <c:pt idx="4843">
                  <c:v>981.07899999999995</c:v>
                </c:pt>
                <c:pt idx="4844">
                  <c:v>982.07899999999995</c:v>
                </c:pt>
                <c:pt idx="4845">
                  <c:v>983.07899999999995</c:v>
                </c:pt>
                <c:pt idx="4846">
                  <c:v>984.07899999999995</c:v>
                </c:pt>
                <c:pt idx="4847">
                  <c:v>985.07899999999995</c:v>
                </c:pt>
                <c:pt idx="4848">
                  <c:v>986.07899999999995</c:v>
                </c:pt>
                <c:pt idx="4849">
                  <c:v>987.07899999999995</c:v>
                </c:pt>
                <c:pt idx="4850">
                  <c:v>988.07899999999995</c:v>
                </c:pt>
                <c:pt idx="4851">
                  <c:v>989.07899999999995</c:v>
                </c:pt>
                <c:pt idx="4852">
                  <c:v>990.07899999999995</c:v>
                </c:pt>
                <c:pt idx="4853">
                  <c:v>991.07899999999995</c:v>
                </c:pt>
                <c:pt idx="4854">
                  <c:v>992.07899999999995</c:v>
                </c:pt>
                <c:pt idx="4855">
                  <c:v>993.07899999999995</c:v>
                </c:pt>
                <c:pt idx="4856">
                  <c:v>994.07899999999995</c:v>
                </c:pt>
                <c:pt idx="4857">
                  <c:v>995.07899999999995</c:v>
                </c:pt>
                <c:pt idx="4858">
                  <c:v>996.07899999999995</c:v>
                </c:pt>
                <c:pt idx="4859">
                  <c:v>997.07899999999995</c:v>
                </c:pt>
                <c:pt idx="4860">
                  <c:v>998.07899999999995</c:v>
                </c:pt>
                <c:pt idx="4861">
                  <c:v>999.07899999999995</c:v>
                </c:pt>
                <c:pt idx="4862">
                  <c:v>1000.079</c:v>
                </c:pt>
                <c:pt idx="4863">
                  <c:v>1001.079</c:v>
                </c:pt>
                <c:pt idx="4864">
                  <c:v>1002.079</c:v>
                </c:pt>
                <c:pt idx="4865">
                  <c:v>1003.079</c:v>
                </c:pt>
                <c:pt idx="4866">
                  <c:v>1004.079</c:v>
                </c:pt>
                <c:pt idx="4867">
                  <c:v>1005.079</c:v>
                </c:pt>
                <c:pt idx="4868">
                  <c:v>1006.079</c:v>
                </c:pt>
                <c:pt idx="4869">
                  <c:v>1007.079</c:v>
                </c:pt>
                <c:pt idx="4870">
                  <c:v>1008.079</c:v>
                </c:pt>
                <c:pt idx="4871">
                  <c:v>1009.079</c:v>
                </c:pt>
                <c:pt idx="4872">
                  <c:v>1010.079</c:v>
                </c:pt>
                <c:pt idx="4873">
                  <c:v>1011.079</c:v>
                </c:pt>
                <c:pt idx="4874">
                  <c:v>1012.079</c:v>
                </c:pt>
                <c:pt idx="4875">
                  <c:v>1013.079</c:v>
                </c:pt>
                <c:pt idx="4876">
                  <c:v>1014.079</c:v>
                </c:pt>
                <c:pt idx="4877">
                  <c:v>1015.079</c:v>
                </c:pt>
                <c:pt idx="4878">
                  <c:v>1016.079</c:v>
                </c:pt>
                <c:pt idx="4879">
                  <c:v>1017.079</c:v>
                </c:pt>
                <c:pt idx="4880">
                  <c:v>1018.079</c:v>
                </c:pt>
                <c:pt idx="4881">
                  <c:v>1019.079</c:v>
                </c:pt>
                <c:pt idx="4882">
                  <c:v>1020.079</c:v>
                </c:pt>
                <c:pt idx="4883">
                  <c:v>1021.079</c:v>
                </c:pt>
                <c:pt idx="4884">
                  <c:v>1022.079</c:v>
                </c:pt>
                <c:pt idx="4885">
                  <c:v>1023.079</c:v>
                </c:pt>
                <c:pt idx="4886">
                  <c:v>1024.079</c:v>
                </c:pt>
                <c:pt idx="4887">
                  <c:v>1025.079</c:v>
                </c:pt>
                <c:pt idx="4888">
                  <c:v>1026.079</c:v>
                </c:pt>
                <c:pt idx="4889">
                  <c:v>1027.079</c:v>
                </c:pt>
                <c:pt idx="4890">
                  <c:v>1028.079</c:v>
                </c:pt>
                <c:pt idx="4891">
                  <c:v>1029.079</c:v>
                </c:pt>
                <c:pt idx="4892">
                  <c:v>1030.079</c:v>
                </c:pt>
                <c:pt idx="4893">
                  <c:v>1031.079</c:v>
                </c:pt>
                <c:pt idx="4894">
                  <c:v>1032.079</c:v>
                </c:pt>
                <c:pt idx="4895">
                  <c:v>1033.079</c:v>
                </c:pt>
                <c:pt idx="4896">
                  <c:v>1034.079</c:v>
                </c:pt>
                <c:pt idx="4897">
                  <c:v>1035.079</c:v>
                </c:pt>
                <c:pt idx="4898">
                  <c:v>1036.079</c:v>
                </c:pt>
                <c:pt idx="4899">
                  <c:v>1037.079</c:v>
                </c:pt>
                <c:pt idx="4900">
                  <c:v>1038.079</c:v>
                </c:pt>
                <c:pt idx="4901">
                  <c:v>1039.079</c:v>
                </c:pt>
                <c:pt idx="4902">
                  <c:v>1040.079</c:v>
                </c:pt>
                <c:pt idx="4903">
                  <c:v>1041.079</c:v>
                </c:pt>
                <c:pt idx="4904">
                  <c:v>1042.079</c:v>
                </c:pt>
                <c:pt idx="4905">
                  <c:v>1043.079</c:v>
                </c:pt>
                <c:pt idx="4906">
                  <c:v>1044.079</c:v>
                </c:pt>
                <c:pt idx="4907">
                  <c:v>1045.079</c:v>
                </c:pt>
                <c:pt idx="4908">
                  <c:v>1046.079</c:v>
                </c:pt>
                <c:pt idx="4909">
                  <c:v>1047.079</c:v>
                </c:pt>
                <c:pt idx="4910">
                  <c:v>1048.079</c:v>
                </c:pt>
                <c:pt idx="4911">
                  <c:v>1049.079</c:v>
                </c:pt>
                <c:pt idx="4912">
                  <c:v>1050.079</c:v>
                </c:pt>
                <c:pt idx="4913">
                  <c:v>1051.079</c:v>
                </c:pt>
                <c:pt idx="4914">
                  <c:v>1052.079</c:v>
                </c:pt>
                <c:pt idx="4915">
                  <c:v>1053.079</c:v>
                </c:pt>
                <c:pt idx="4916">
                  <c:v>1054.079</c:v>
                </c:pt>
                <c:pt idx="4917">
                  <c:v>1055.079</c:v>
                </c:pt>
                <c:pt idx="4918">
                  <c:v>1056.079</c:v>
                </c:pt>
                <c:pt idx="4919">
                  <c:v>1057.079</c:v>
                </c:pt>
                <c:pt idx="4920">
                  <c:v>1058.079</c:v>
                </c:pt>
                <c:pt idx="4921">
                  <c:v>1059.079</c:v>
                </c:pt>
                <c:pt idx="4922">
                  <c:v>1060.079</c:v>
                </c:pt>
                <c:pt idx="4923">
                  <c:v>1061.079</c:v>
                </c:pt>
                <c:pt idx="4924">
                  <c:v>1062.079</c:v>
                </c:pt>
                <c:pt idx="4925">
                  <c:v>1063.079</c:v>
                </c:pt>
                <c:pt idx="4926">
                  <c:v>1064.079</c:v>
                </c:pt>
                <c:pt idx="4927">
                  <c:v>1065.079</c:v>
                </c:pt>
                <c:pt idx="4928">
                  <c:v>1066.079</c:v>
                </c:pt>
                <c:pt idx="4929">
                  <c:v>1067.079</c:v>
                </c:pt>
                <c:pt idx="4930">
                  <c:v>1068.079</c:v>
                </c:pt>
                <c:pt idx="4931">
                  <c:v>1069.079</c:v>
                </c:pt>
                <c:pt idx="4932">
                  <c:v>1070.079</c:v>
                </c:pt>
                <c:pt idx="4933">
                  <c:v>1071.079</c:v>
                </c:pt>
                <c:pt idx="4934">
                  <c:v>1072.079</c:v>
                </c:pt>
                <c:pt idx="4935">
                  <c:v>1073.079</c:v>
                </c:pt>
                <c:pt idx="4936">
                  <c:v>1074.079</c:v>
                </c:pt>
                <c:pt idx="4937">
                  <c:v>1075.079</c:v>
                </c:pt>
                <c:pt idx="4938">
                  <c:v>1076.079</c:v>
                </c:pt>
                <c:pt idx="4939">
                  <c:v>1077.079</c:v>
                </c:pt>
                <c:pt idx="4940">
                  <c:v>1078.079</c:v>
                </c:pt>
                <c:pt idx="4941">
                  <c:v>1079.079</c:v>
                </c:pt>
                <c:pt idx="4942">
                  <c:v>1080.079</c:v>
                </c:pt>
                <c:pt idx="4943">
                  <c:v>1081.079</c:v>
                </c:pt>
                <c:pt idx="4944">
                  <c:v>1082.079</c:v>
                </c:pt>
                <c:pt idx="4945">
                  <c:v>1083.079</c:v>
                </c:pt>
                <c:pt idx="4946">
                  <c:v>1084.079</c:v>
                </c:pt>
                <c:pt idx="4947">
                  <c:v>1085.079</c:v>
                </c:pt>
                <c:pt idx="4948">
                  <c:v>1086.079</c:v>
                </c:pt>
                <c:pt idx="4949">
                  <c:v>1087.079</c:v>
                </c:pt>
                <c:pt idx="4950">
                  <c:v>1088.079</c:v>
                </c:pt>
                <c:pt idx="4951">
                  <c:v>1089.079</c:v>
                </c:pt>
                <c:pt idx="4952">
                  <c:v>1090.079</c:v>
                </c:pt>
                <c:pt idx="4953">
                  <c:v>1091.079</c:v>
                </c:pt>
                <c:pt idx="4954">
                  <c:v>1092.079</c:v>
                </c:pt>
                <c:pt idx="4955">
                  <c:v>1093.079</c:v>
                </c:pt>
                <c:pt idx="4956">
                  <c:v>1094.079</c:v>
                </c:pt>
                <c:pt idx="4957">
                  <c:v>1095.079</c:v>
                </c:pt>
                <c:pt idx="4958">
                  <c:v>1096.079</c:v>
                </c:pt>
                <c:pt idx="4959">
                  <c:v>1097.079</c:v>
                </c:pt>
                <c:pt idx="4960">
                  <c:v>1098.079</c:v>
                </c:pt>
                <c:pt idx="4961">
                  <c:v>1099.079</c:v>
                </c:pt>
                <c:pt idx="4962">
                  <c:v>1100.079</c:v>
                </c:pt>
                <c:pt idx="4963">
                  <c:v>1101.079</c:v>
                </c:pt>
                <c:pt idx="4964">
                  <c:v>1102.079</c:v>
                </c:pt>
                <c:pt idx="4965">
                  <c:v>1103.079</c:v>
                </c:pt>
                <c:pt idx="4966">
                  <c:v>1104.079</c:v>
                </c:pt>
                <c:pt idx="4967">
                  <c:v>1105.079</c:v>
                </c:pt>
                <c:pt idx="4968">
                  <c:v>1106.079</c:v>
                </c:pt>
                <c:pt idx="4969">
                  <c:v>1107.079</c:v>
                </c:pt>
                <c:pt idx="4970">
                  <c:v>1108.079</c:v>
                </c:pt>
                <c:pt idx="4971">
                  <c:v>1109.079</c:v>
                </c:pt>
                <c:pt idx="4972">
                  <c:v>1110.079</c:v>
                </c:pt>
                <c:pt idx="4973">
                  <c:v>1111.079</c:v>
                </c:pt>
                <c:pt idx="4974">
                  <c:v>1112.079</c:v>
                </c:pt>
                <c:pt idx="4975">
                  <c:v>1113.079</c:v>
                </c:pt>
                <c:pt idx="4976">
                  <c:v>1114.079</c:v>
                </c:pt>
                <c:pt idx="4977">
                  <c:v>1115.079</c:v>
                </c:pt>
                <c:pt idx="4978">
                  <c:v>1116.079</c:v>
                </c:pt>
                <c:pt idx="4979">
                  <c:v>1117.079</c:v>
                </c:pt>
                <c:pt idx="4980">
                  <c:v>1118.079</c:v>
                </c:pt>
                <c:pt idx="4981">
                  <c:v>1119.079</c:v>
                </c:pt>
                <c:pt idx="4982">
                  <c:v>1120.079</c:v>
                </c:pt>
                <c:pt idx="4983">
                  <c:v>1121.079</c:v>
                </c:pt>
                <c:pt idx="4984">
                  <c:v>1122.079</c:v>
                </c:pt>
                <c:pt idx="4985">
                  <c:v>1123.079</c:v>
                </c:pt>
                <c:pt idx="4986">
                  <c:v>1124.079</c:v>
                </c:pt>
                <c:pt idx="4987">
                  <c:v>1125.079</c:v>
                </c:pt>
                <c:pt idx="4988">
                  <c:v>1126.079</c:v>
                </c:pt>
                <c:pt idx="4989">
                  <c:v>1127.079</c:v>
                </c:pt>
                <c:pt idx="4990">
                  <c:v>1128.079</c:v>
                </c:pt>
                <c:pt idx="4991">
                  <c:v>1129.079</c:v>
                </c:pt>
                <c:pt idx="4992">
                  <c:v>1130.079</c:v>
                </c:pt>
                <c:pt idx="4993">
                  <c:v>1131.079</c:v>
                </c:pt>
                <c:pt idx="4994">
                  <c:v>1132.079</c:v>
                </c:pt>
                <c:pt idx="4995">
                  <c:v>1133.079</c:v>
                </c:pt>
                <c:pt idx="4996">
                  <c:v>1134.079</c:v>
                </c:pt>
                <c:pt idx="4997">
                  <c:v>1135.079</c:v>
                </c:pt>
                <c:pt idx="4998">
                  <c:v>1136.079</c:v>
                </c:pt>
              </c:numCache>
            </c:numRef>
          </c:xVal>
          <c:yVal>
            <c:numRef>
              <c:f>Sheet1!$Y$2:$Y$5000</c:f>
              <c:numCache>
                <c:formatCode>0.00000000</c:formatCode>
                <c:ptCount val="4999"/>
                <c:pt idx="0">
                  <c:v>59.091320039999999</c:v>
                </c:pt>
                <c:pt idx="1">
                  <c:v>59.091320039999999</c:v>
                </c:pt>
                <c:pt idx="2">
                  <c:v>59.091320039999999</c:v>
                </c:pt>
                <c:pt idx="3">
                  <c:v>0</c:v>
                </c:pt>
                <c:pt idx="4">
                  <c:v>0</c:v>
                </c:pt>
                <c:pt idx="5">
                  <c:v>4.5175204300000003</c:v>
                </c:pt>
                <c:pt idx="6">
                  <c:v>67.734397889999997</c:v>
                </c:pt>
                <c:pt idx="7">
                  <c:v>73.393722530000005</c:v>
                </c:pt>
                <c:pt idx="8">
                  <c:v>72.304458620000005</c:v>
                </c:pt>
                <c:pt idx="9">
                  <c:v>68.411811830000005</c:v>
                </c:pt>
                <c:pt idx="10">
                  <c:v>68.411811830000005</c:v>
                </c:pt>
                <c:pt idx="11">
                  <c:v>66.163688660000005</c:v>
                </c:pt>
                <c:pt idx="12">
                  <c:v>66.355407709999994</c:v>
                </c:pt>
                <c:pt idx="13">
                  <c:v>68.560928340000004</c:v>
                </c:pt>
                <c:pt idx="14">
                  <c:v>68.560928340000004</c:v>
                </c:pt>
                <c:pt idx="15">
                  <c:v>73.700485229999998</c:v>
                </c:pt>
                <c:pt idx="16">
                  <c:v>73.700485229999998</c:v>
                </c:pt>
                <c:pt idx="17">
                  <c:v>75.924453740000004</c:v>
                </c:pt>
                <c:pt idx="18">
                  <c:v>74.978622439999995</c:v>
                </c:pt>
                <c:pt idx="19">
                  <c:v>74.072563169999995</c:v>
                </c:pt>
                <c:pt idx="20">
                  <c:v>75.690109250000006</c:v>
                </c:pt>
                <c:pt idx="21">
                  <c:v>76.635940550000001</c:v>
                </c:pt>
                <c:pt idx="22">
                  <c:v>77.743667599999995</c:v>
                </c:pt>
                <c:pt idx="23">
                  <c:v>77.743667599999995</c:v>
                </c:pt>
                <c:pt idx="24">
                  <c:v>78.225097660000003</c:v>
                </c:pt>
                <c:pt idx="25">
                  <c:v>78.804519650000003</c:v>
                </c:pt>
                <c:pt idx="26">
                  <c:v>78.804519650000003</c:v>
                </c:pt>
                <c:pt idx="27">
                  <c:v>79.088546750000006</c:v>
                </c:pt>
                <c:pt idx="28">
                  <c:v>73.721778869999994</c:v>
                </c:pt>
                <c:pt idx="29">
                  <c:v>53.173522949999999</c:v>
                </c:pt>
                <c:pt idx="30">
                  <c:v>33.128009800000001</c:v>
                </c:pt>
                <c:pt idx="31">
                  <c:v>24.325874330000001</c:v>
                </c:pt>
                <c:pt idx="32">
                  <c:v>24.325874330000001</c:v>
                </c:pt>
                <c:pt idx="33">
                  <c:v>18.508907319999999</c:v>
                </c:pt>
                <c:pt idx="34">
                  <c:v>15.40444374</c:v>
                </c:pt>
                <c:pt idx="35">
                  <c:v>15.40444374</c:v>
                </c:pt>
                <c:pt idx="36">
                  <c:v>12.463299749999999</c:v>
                </c:pt>
                <c:pt idx="37">
                  <c:v>8.9881725299999999</c:v>
                </c:pt>
                <c:pt idx="38">
                  <c:v>8.9881725299999999</c:v>
                </c:pt>
                <c:pt idx="39">
                  <c:v>8.2525281899999996</c:v>
                </c:pt>
                <c:pt idx="40">
                  <c:v>7.8165426299999998</c:v>
                </c:pt>
                <c:pt idx="41">
                  <c:v>7.8165426299999998</c:v>
                </c:pt>
                <c:pt idx="42">
                  <c:v>7.6787934299999998</c:v>
                </c:pt>
                <c:pt idx="43">
                  <c:v>7.6177229899999999</c:v>
                </c:pt>
                <c:pt idx="44">
                  <c:v>7.21723318</c:v>
                </c:pt>
                <c:pt idx="45">
                  <c:v>7.21723318</c:v>
                </c:pt>
                <c:pt idx="46">
                  <c:v>6.7386474600000001</c:v>
                </c:pt>
                <c:pt idx="47">
                  <c:v>6.7386474600000001</c:v>
                </c:pt>
                <c:pt idx="48">
                  <c:v>6.9133238800000001</c:v>
                </c:pt>
                <c:pt idx="49">
                  <c:v>7.4217376699999997</c:v>
                </c:pt>
                <c:pt idx="50">
                  <c:v>7.1121430400000003</c:v>
                </c:pt>
                <c:pt idx="51">
                  <c:v>7.1121430400000003</c:v>
                </c:pt>
                <c:pt idx="52">
                  <c:v>7.0667028399999996</c:v>
                </c:pt>
                <c:pt idx="53">
                  <c:v>7.2215018300000002</c:v>
                </c:pt>
                <c:pt idx="54">
                  <c:v>7.6219887699999997</c:v>
                </c:pt>
                <c:pt idx="55">
                  <c:v>7.35641956</c:v>
                </c:pt>
                <c:pt idx="56">
                  <c:v>7.3237519300000002</c:v>
                </c:pt>
                <c:pt idx="57">
                  <c:v>7.3237519300000002</c:v>
                </c:pt>
                <c:pt idx="58">
                  <c:v>7.3691964099999998</c:v>
                </c:pt>
                <c:pt idx="59">
                  <c:v>6.9317855799999997</c:v>
                </c:pt>
                <c:pt idx="60">
                  <c:v>6.9317855799999997</c:v>
                </c:pt>
                <c:pt idx="61">
                  <c:v>6.8806610099999999</c:v>
                </c:pt>
                <c:pt idx="62">
                  <c:v>6.9445710199999997</c:v>
                </c:pt>
                <c:pt idx="63">
                  <c:v>7.0596017800000004</c:v>
                </c:pt>
                <c:pt idx="64">
                  <c:v>6.7968726200000003</c:v>
                </c:pt>
                <c:pt idx="65">
                  <c:v>6.3466858899999998</c:v>
                </c:pt>
                <c:pt idx="66">
                  <c:v>6.3466858899999998</c:v>
                </c:pt>
                <c:pt idx="67">
                  <c:v>6.8295354799999997</c:v>
                </c:pt>
                <c:pt idx="68">
                  <c:v>6.8337960200000003</c:v>
                </c:pt>
                <c:pt idx="69">
                  <c:v>6.832376</c:v>
                </c:pt>
                <c:pt idx="70">
                  <c:v>6.832376</c:v>
                </c:pt>
                <c:pt idx="71">
                  <c:v>6.65627909</c:v>
                </c:pt>
                <c:pt idx="72">
                  <c:v>6.7088203399999999</c:v>
                </c:pt>
                <c:pt idx="73">
                  <c:v>6.5568609200000001</c:v>
                </c:pt>
                <c:pt idx="74">
                  <c:v>6.1947259900000002</c:v>
                </c:pt>
                <c:pt idx="75">
                  <c:v>6.6278772400000001</c:v>
                </c:pt>
                <c:pt idx="76">
                  <c:v>6.6278772400000001</c:v>
                </c:pt>
                <c:pt idx="77">
                  <c:v>6.9502515799999998</c:v>
                </c:pt>
                <c:pt idx="78">
                  <c:v>6.9360466000000001</c:v>
                </c:pt>
                <c:pt idx="79">
                  <c:v>6.9360466000000001</c:v>
                </c:pt>
                <c:pt idx="80">
                  <c:v>6.8906021099999997</c:v>
                </c:pt>
                <c:pt idx="81">
                  <c:v>7.2286024099999997</c:v>
                </c:pt>
                <c:pt idx="82">
                  <c:v>7.6674332600000001</c:v>
                </c:pt>
                <c:pt idx="83">
                  <c:v>7.0823240299999997</c:v>
                </c:pt>
                <c:pt idx="84">
                  <c:v>6.7443275500000004</c:v>
                </c:pt>
                <c:pt idx="85">
                  <c:v>6.7855062500000001</c:v>
                </c:pt>
                <c:pt idx="86">
                  <c:v>6.7855062500000001</c:v>
                </c:pt>
                <c:pt idx="87">
                  <c:v>6.8139143000000004</c:v>
                </c:pt>
                <c:pt idx="88">
                  <c:v>6.7045640899999999</c:v>
                </c:pt>
                <c:pt idx="89">
                  <c:v>6.7045640899999999</c:v>
                </c:pt>
                <c:pt idx="90">
                  <c:v>6.8536782299999999</c:v>
                </c:pt>
                <c:pt idx="91">
                  <c:v>7.4742898899999997</c:v>
                </c:pt>
                <c:pt idx="92">
                  <c:v>7.4742898899999997</c:v>
                </c:pt>
                <c:pt idx="93">
                  <c:v>7.6347703899999999</c:v>
                </c:pt>
                <c:pt idx="94">
                  <c:v>7.4600892099999996</c:v>
                </c:pt>
                <c:pt idx="95">
                  <c:v>7.4600892099999996</c:v>
                </c:pt>
                <c:pt idx="96">
                  <c:v>7.4615087500000001</c:v>
                </c:pt>
                <c:pt idx="97">
                  <c:v>7.4941725699999999</c:v>
                </c:pt>
                <c:pt idx="98">
                  <c:v>7.1959352499999998</c:v>
                </c:pt>
                <c:pt idx="99">
                  <c:v>7.1959352499999998</c:v>
                </c:pt>
                <c:pt idx="100">
                  <c:v>7.3194909099999999</c:v>
                </c:pt>
                <c:pt idx="101">
                  <c:v>7.5310912099999996</c:v>
                </c:pt>
                <c:pt idx="102">
                  <c:v>7.5310912099999996</c:v>
                </c:pt>
                <c:pt idx="103">
                  <c:v>7.72281408</c:v>
                </c:pt>
                <c:pt idx="104">
                  <c:v>7.7071928999999999</c:v>
                </c:pt>
                <c:pt idx="105">
                  <c:v>7.7071928999999999</c:v>
                </c:pt>
                <c:pt idx="106">
                  <c:v>8.2766752199999996</c:v>
                </c:pt>
                <c:pt idx="107">
                  <c:v>8.2411708800000003</c:v>
                </c:pt>
                <c:pt idx="108">
                  <c:v>7.8208022100000001</c:v>
                </c:pt>
                <c:pt idx="109">
                  <c:v>7.9486122100000003</c:v>
                </c:pt>
                <c:pt idx="110">
                  <c:v>7.8875494000000002</c:v>
                </c:pt>
                <c:pt idx="111">
                  <c:v>7.8875494000000002</c:v>
                </c:pt>
                <c:pt idx="112">
                  <c:v>8.2852001200000007</c:v>
                </c:pt>
                <c:pt idx="113">
                  <c:v>8.3647289300000001</c:v>
                </c:pt>
                <c:pt idx="114">
                  <c:v>8.4215335800000002</c:v>
                </c:pt>
                <c:pt idx="115">
                  <c:v>8.4215335800000002</c:v>
                </c:pt>
                <c:pt idx="116">
                  <c:v>8.2823562600000002</c:v>
                </c:pt>
                <c:pt idx="117">
                  <c:v>8.1190357199999994</c:v>
                </c:pt>
                <c:pt idx="118">
                  <c:v>8.4612979900000003</c:v>
                </c:pt>
                <c:pt idx="119">
                  <c:v>8.4257936499999992</c:v>
                </c:pt>
                <c:pt idx="120">
                  <c:v>7.9997491800000002</c:v>
                </c:pt>
                <c:pt idx="121">
                  <c:v>7.9997491800000002</c:v>
                </c:pt>
                <c:pt idx="122">
                  <c:v>8.0238866800000004</c:v>
                </c:pt>
                <c:pt idx="123">
                  <c:v>7.89180613</c:v>
                </c:pt>
                <c:pt idx="124">
                  <c:v>8.2397480000000005</c:v>
                </c:pt>
                <c:pt idx="125">
                  <c:v>8.2397480000000005</c:v>
                </c:pt>
                <c:pt idx="126">
                  <c:v>8.2255544700000005</c:v>
                </c:pt>
                <c:pt idx="127">
                  <c:v>8.4755039199999995</c:v>
                </c:pt>
                <c:pt idx="128">
                  <c:v>8.7268676799999998</c:v>
                </c:pt>
                <c:pt idx="129">
                  <c:v>8.3746700300000008</c:v>
                </c:pt>
                <c:pt idx="130">
                  <c:v>8.6033105899999995</c:v>
                </c:pt>
                <c:pt idx="131">
                  <c:v>8.6033105899999995</c:v>
                </c:pt>
                <c:pt idx="132">
                  <c:v>8.6288738299999999</c:v>
                </c:pt>
                <c:pt idx="133">
                  <c:v>8.6885232899999991</c:v>
                </c:pt>
                <c:pt idx="134">
                  <c:v>8.6885232899999991</c:v>
                </c:pt>
                <c:pt idx="135">
                  <c:v>8.4399957699999995</c:v>
                </c:pt>
                <c:pt idx="136">
                  <c:v>8.7439003</c:v>
                </c:pt>
                <c:pt idx="137">
                  <c:v>8.7439003</c:v>
                </c:pt>
                <c:pt idx="138">
                  <c:v>8.4130039199999995</c:v>
                </c:pt>
                <c:pt idx="139">
                  <c:v>8.67715836</c:v>
                </c:pt>
                <c:pt idx="140">
                  <c:v>8.67715836</c:v>
                </c:pt>
                <c:pt idx="141">
                  <c:v>8.4598732000000005</c:v>
                </c:pt>
                <c:pt idx="142">
                  <c:v>8.2795076400000003</c:v>
                </c:pt>
                <c:pt idx="143">
                  <c:v>8.2937078500000005</c:v>
                </c:pt>
                <c:pt idx="144">
                  <c:v>8.2937078500000005</c:v>
                </c:pt>
                <c:pt idx="145">
                  <c:v>9.0464067499999992</c:v>
                </c:pt>
                <c:pt idx="146">
                  <c:v>9.0464067499999992</c:v>
                </c:pt>
                <c:pt idx="147">
                  <c:v>8.8291215899999997</c:v>
                </c:pt>
                <c:pt idx="148">
                  <c:v>8.4982252099999993</c:v>
                </c:pt>
                <c:pt idx="149">
                  <c:v>8.6643810299999995</c:v>
                </c:pt>
                <c:pt idx="150">
                  <c:v>8.6643810299999995</c:v>
                </c:pt>
                <c:pt idx="151">
                  <c:v>8.7964534800000003</c:v>
                </c:pt>
                <c:pt idx="152">
                  <c:v>8.8007144900000007</c:v>
                </c:pt>
                <c:pt idx="153">
                  <c:v>8.6501750899999994</c:v>
                </c:pt>
                <c:pt idx="154">
                  <c:v>8.92995071</c:v>
                </c:pt>
                <c:pt idx="155">
                  <c:v>9.0435705199999994</c:v>
                </c:pt>
                <c:pt idx="156">
                  <c:v>9.0435705199999994</c:v>
                </c:pt>
                <c:pt idx="157">
                  <c:v>8.9327945700000004</c:v>
                </c:pt>
                <c:pt idx="158">
                  <c:v>8.85184383</c:v>
                </c:pt>
                <c:pt idx="159">
                  <c:v>8.8390636400000009</c:v>
                </c:pt>
                <c:pt idx="160">
                  <c:v>8.8390636400000009</c:v>
                </c:pt>
                <c:pt idx="161">
                  <c:v>8.56638813</c:v>
                </c:pt>
                <c:pt idx="162">
                  <c:v>8.4612979900000003</c:v>
                </c:pt>
                <c:pt idx="163">
                  <c:v>8.7112455400000002</c:v>
                </c:pt>
                <c:pt idx="164">
                  <c:v>8.6459197999999997</c:v>
                </c:pt>
                <c:pt idx="165">
                  <c:v>9.2452249500000008</c:v>
                </c:pt>
                <c:pt idx="166">
                  <c:v>9.2452249500000008</c:v>
                </c:pt>
                <c:pt idx="167">
                  <c:v>9.2281789799999991</c:v>
                </c:pt>
                <c:pt idx="168">
                  <c:v>9.2381200799999998</c:v>
                </c:pt>
                <c:pt idx="169">
                  <c:v>9.3574199700000005</c:v>
                </c:pt>
                <c:pt idx="170">
                  <c:v>9.3574199700000005</c:v>
                </c:pt>
                <c:pt idx="171">
                  <c:v>9.5718650800000002</c:v>
                </c:pt>
                <c:pt idx="172">
                  <c:v>9.5718650800000002</c:v>
                </c:pt>
                <c:pt idx="173">
                  <c:v>9.2168273900000006</c:v>
                </c:pt>
                <c:pt idx="174">
                  <c:v>9.3545789700000004</c:v>
                </c:pt>
                <c:pt idx="175">
                  <c:v>9.5548191100000004</c:v>
                </c:pt>
                <c:pt idx="176">
                  <c:v>9.5548191100000004</c:v>
                </c:pt>
                <c:pt idx="177">
                  <c:v>9.7863054300000005</c:v>
                </c:pt>
                <c:pt idx="178">
                  <c:v>9.7465419799999999</c:v>
                </c:pt>
                <c:pt idx="179">
                  <c:v>9.7465419799999999</c:v>
                </c:pt>
                <c:pt idx="180">
                  <c:v>9.4085445399999994</c:v>
                </c:pt>
                <c:pt idx="181">
                  <c:v>9.7294998199999991</c:v>
                </c:pt>
                <c:pt idx="182">
                  <c:v>9.7294998199999991</c:v>
                </c:pt>
                <c:pt idx="183">
                  <c:v>9.7891407000000008</c:v>
                </c:pt>
                <c:pt idx="184">
                  <c:v>9.6911487600000008</c:v>
                </c:pt>
                <c:pt idx="185">
                  <c:v>9.6911487600000008</c:v>
                </c:pt>
                <c:pt idx="186">
                  <c:v>9.8047628400000004</c:v>
                </c:pt>
                <c:pt idx="187">
                  <c:v>9.5065307600000004</c:v>
                </c:pt>
                <c:pt idx="188">
                  <c:v>9.8715095500000007</c:v>
                </c:pt>
                <c:pt idx="189">
                  <c:v>9.6939878499999992</c:v>
                </c:pt>
                <c:pt idx="190">
                  <c:v>9.6286573400000002</c:v>
                </c:pt>
                <c:pt idx="191">
                  <c:v>9.6286573400000002</c:v>
                </c:pt>
                <c:pt idx="192">
                  <c:v>9.3914899799999993</c:v>
                </c:pt>
                <c:pt idx="193">
                  <c:v>9.6499652900000008</c:v>
                </c:pt>
                <c:pt idx="194">
                  <c:v>10.24075317</c:v>
                </c:pt>
                <c:pt idx="195">
                  <c:v>10.24075317</c:v>
                </c:pt>
                <c:pt idx="196">
                  <c:v>10.314603809999999</c:v>
                </c:pt>
                <c:pt idx="197">
                  <c:v>10.482175829999999</c:v>
                </c:pt>
                <c:pt idx="198">
                  <c:v>10.578744889999999</c:v>
                </c:pt>
                <c:pt idx="199">
                  <c:v>10.99201298</c:v>
                </c:pt>
                <c:pt idx="200">
                  <c:v>11.095688819999999</c:v>
                </c:pt>
                <c:pt idx="201">
                  <c:v>11.095688819999999</c:v>
                </c:pt>
                <c:pt idx="202">
                  <c:v>10.99769306</c:v>
                </c:pt>
                <c:pt idx="203">
                  <c:v>11.28172588</c:v>
                </c:pt>
                <c:pt idx="204">
                  <c:v>11.22918415</c:v>
                </c:pt>
                <c:pt idx="205">
                  <c:v>11.22918415</c:v>
                </c:pt>
                <c:pt idx="206">
                  <c:v>11.355581279999999</c:v>
                </c:pt>
                <c:pt idx="207">
                  <c:v>11.677948000000001</c:v>
                </c:pt>
                <c:pt idx="208">
                  <c:v>11.677948000000001</c:v>
                </c:pt>
                <c:pt idx="209">
                  <c:v>11.7532196</c:v>
                </c:pt>
                <c:pt idx="210">
                  <c:v>12.03015327</c:v>
                </c:pt>
                <c:pt idx="211">
                  <c:v>12.03015327</c:v>
                </c:pt>
                <c:pt idx="212">
                  <c:v>12.620943069999999</c:v>
                </c:pt>
                <c:pt idx="213">
                  <c:v>13.162019730000001</c:v>
                </c:pt>
                <c:pt idx="214">
                  <c:v>13.602266309999999</c:v>
                </c:pt>
                <c:pt idx="215">
                  <c:v>13.602266309999999</c:v>
                </c:pt>
                <c:pt idx="216">
                  <c:v>13.433265690000001</c:v>
                </c:pt>
                <c:pt idx="217">
                  <c:v>13.70309162</c:v>
                </c:pt>
                <c:pt idx="218">
                  <c:v>13.70309162</c:v>
                </c:pt>
                <c:pt idx="219">
                  <c:v>14.17600822</c:v>
                </c:pt>
                <c:pt idx="220">
                  <c:v>14.921597480000001</c:v>
                </c:pt>
                <c:pt idx="221">
                  <c:v>14.921597480000001</c:v>
                </c:pt>
                <c:pt idx="222">
                  <c:v>15.67285919</c:v>
                </c:pt>
                <c:pt idx="223">
                  <c:v>15.860316279999999</c:v>
                </c:pt>
                <c:pt idx="224">
                  <c:v>16.299137120000001</c:v>
                </c:pt>
                <c:pt idx="225">
                  <c:v>16.299137120000001</c:v>
                </c:pt>
                <c:pt idx="226">
                  <c:v>16.526367189999998</c:v>
                </c:pt>
                <c:pt idx="227">
                  <c:v>16.526367189999998</c:v>
                </c:pt>
                <c:pt idx="228">
                  <c:v>16.526363369999999</c:v>
                </c:pt>
                <c:pt idx="229">
                  <c:v>17.046142580000001</c:v>
                </c:pt>
                <c:pt idx="230">
                  <c:v>17.68522072</c:v>
                </c:pt>
                <c:pt idx="231">
                  <c:v>17.68522072</c:v>
                </c:pt>
                <c:pt idx="232">
                  <c:v>18.04167747</c:v>
                </c:pt>
                <c:pt idx="233">
                  <c:v>20.543987269999999</c:v>
                </c:pt>
                <c:pt idx="234">
                  <c:v>22.62594223</c:v>
                </c:pt>
                <c:pt idx="235">
                  <c:v>22.47115135</c:v>
                </c:pt>
                <c:pt idx="236">
                  <c:v>21.745447160000001</c:v>
                </c:pt>
                <c:pt idx="237">
                  <c:v>21.745447160000001</c:v>
                </c:pt>
                <c:pt idx="238">
                  <c:v>21.477035520000001</c:v>
                </c:pt>
                <c:pt idx="239">
                  <c:v>21.521053309999999</c:v>
                </c:pt>
                <c:pt idx="240">
                  <c:v>21.893142699999999</c:v>
                </c:pt>
                <c:pt idx="241">
                  <c:v>21.893142699999999</c:v>
                </c:pt>
                <c:pt idx="242">
                  <c:v>22.117532730000001</c:v>
                </c:pt>
                <c:pt idx="243">
                  <c:v>22.273746490000001</c:v>
                </c:pt>
                <c:pt idx="244">
                  <c:v>22.30356789</c:v>
                </c:pt>
                <c:pt idx="245">
                  <c:v>22.47540283</c:v>
                </c:pt>
                <c:pt idx="246">
                  <c:v>23.570346829999998</c:v>
                </c:pt>
                <c:pt idx="247">
                  <c:v>23.570346829999998</c:v>
                </c:pt>
                <c:pt idx="248">
                  <c:v>24.484930039999998</c:v>
                </c:pt>
                <c:pt idx="249">
                  <c:v>25.609699249999998</c:v>
                </c:pt>
                <c:pt idx="250">
                  <c:v>25.609699249999998</c:v>
                </c:pt>
                <c:pt idx="251">
                  <c:v>25.59833145</c:v>
                </c:pt>
                <c:pt idx="252">
                  <c:v>25.510288240000001</c:v>
                </c:pt>
                <c:pt idx="253">
                  <c:v>25.639520650000001</c:v>
                </c:pt>
                <c:pt idx="254">
                  <c:v>26.068401340000001</c:v>
                </c:pt>
                <c:pt idx="255">
                  <c:v>26.60521889</c:v>
                </c:pt>
                <c:pt idx="256">
                  <c:v>27.009963989999999</c:v>
                </c:pt>
                <c:pt idx="257">
                  <c:v>27.009963989999999</c:v>
                </c:pt>
                <c:pt idx="258">
                  <c:v>27.463001250000001</c:v>
                </c:pt>
                <c:pt idx="259">
                  <c:v>27.71152687</c:v>
                </c:pt>
                <c:pt idx="260">
                  <c:v>27.71152687</c:v>
                </c:pt>
                <c:pt idx="261">
                  <c:v>27.931646350000001</c:v>
                </c:pt>
                <c:pt idx="262">
                  <c:v>28.07935715</c:v>
                </c:pt>
                <c:pt idx="263">
                  <c:v>28.07935715</c:v>
                </c:pt>
                <c:pt idx="264">
                  <c:v>27.656147000000001</c:v>
                </c:pt>
                <c:pt idx="265">
                  <c:v>27.518392559999999</c:v>
                </c:pt>
                <c:pt idx="266">
                  <c:v>27.518392559999999</c:v>
                </c:pt>
                <c:pt idx="267">
                  <c:v>27.68312645</c:v>
                </c:pt>
                <c:pt idx="268">
                  <c:v>27.97709274</c:v>
                </c:pt>
                <c:pt idx="269">
                  <c:v>27.8947258</c:v>
                </c:pt>
                <c:pt idx="270">
                  <c:v>27.8947258</c:v>
                </c:pt>
                <c:pt idx="271">
                  <c:v>27.822296139999999</c:v>
                </c:pt>
                <c:pt idx="272">
                  <c:v>27.822296139999999</c:v>
                </c:pt>
                <c:pt idx="273">
                  <c:v>27.85638428</c:v>
                </c:pt>
                <c:pt idx="274">
                  <c:v>28.158885959999999</c:v>
                </c:pt>
                <c:pt idx="275">
                  <c:v>28.10491562</c:v>
                </c:pt>
                <c:pt idx="276">
                  <c:v>28.10491562</c:v>
                </c:pt>
                <c:pt idx="277">
                  <c:v>28.143259050000001</c:v>
                </c:pt>
                <c:pt idx="278">
                  <c:v>28.383264539999999</c:v>
                </c:pt>
                <c:pt idx="279">
                  <c:v>28.236988069999999</c:v>
                </c:pt>
                <c:pt idx="280">
                  <c:v>28.492610930000001</c:v>
                </c:pt>
                <c:pt idx="281">
                  <c:v>28.966943740000001</c:v>
                </c:pt>
                <c:pt idx="282">
                  <c:v>28.966943740000001</c:v>
                </c:pt>
                <c:pt idx="283">
                  <c:v>29.339029310000001</c:v>
                </c:pt>
                <c:pt idx="284">
                  <c:v>29.519388200000002</c:v>
                </c:pt>
                <c:pt idx="285">
                  <c:v>29.698333739999999</c:v>
                </c:pt>
                <c:pt idx="286">
                  <c:v>29.698333739999999</c:v>
                </c:pt>
                <c:pt idx="287">
                  <c:v>29.99230957</c:v>
                </c:pt>
                <c:pt idx="288">
                  <c:v>30.128641129999998</c:v>
                </c:pt>
                <c:pt idx="289">
                  <c:v>29.966739650000001</c:v>
                </c:pt>
                <c:pt idx="290">
                  <c:v>29.976680760000001</c:v>
                </c:pt>
                <c:pt idx="291">
                  <c:v>30.243679050000001</c:v>
                </c:pt>
                <c:pt idx="292">
                  <c:v>30.243679050000001</c:v>
                </c:pt>
                <c:pt idx="293">
                  <c:v>30.137161249999998</c:v>
                </c:pt>
                <c:pt idx="294">
                  <c:v>30.212427139999999</c:v>
                </c:pt>
                <c:pt idx="295">
                  <c:v>30.212427139999999</c:v>
                </c:pt>
                <c:pt idx="296">
                  <c:v>30.37574768</c:v>
                </c:pt>
                <c:pt idx="297">
                  <c:v>30.564630510000001</c:v>
                </c:pt>
                <c:pt idx="298">
                  <c:v>30.60297203</c:v>
                </c:pt>
                <c:pt idx="299">
                  <c:v>30.588771820000002</c:v>
                </c:pt>
                <c:pt idx="300">
                  <c:v>30.718008040000001</c:v>
                </c:pt>
                <c:pt idx="301">
                  <c:v>30.718008040000001</c:v>
                </c:pt>
                <c:pt idx="302">
                  <c:v>30.84581566</c:v>
                </c:pt>
                <c:pt idx="303">
                  <c:v>31.0176506</c:v>
                </c:pt>
                <c:pt idx="304">
                  <c:v>31.016235349999999</c:v>
                </c:pt>
                <c:pt idx="305">
                  <c:v>31.016235349999999</c:v>
                </c:pt>
                <c:pt idx="306">
                  <c:v>31.641098020000001</c:v>
                </c:pt>
                <c:pt idx="307">
                  <c:v>31.760385509999999</c:v>
                </c:pt>
                <c:pt idx="308">
                  <c:v>31.760385509999999</c:v>
                </c:pt>
                <c:pt idx="309">
                  <c:v>31.804422379999998</c:v>
                </c:pt>
                <c:pt idx="310">
                  <c:v>32.024547579999997</c:v>
                </c:pt>
                <c:pt idx="311">
                  <c:v>32.024547579999997</c:v>
                </c:pt>
                <c:pt idx="312">
                  <c:v>31.998983379999999</c:v>
                </c:pt>
                <c:pt idx="313">
                  <c:v>32.281593319999999</c:v>
                </c:pt>
                <c:pt idx="314">
                  <c:v>32.621006010000002</c:v>
                </c:pt>
                <c:pt idx="315">
                  <c:v>33.03852844</c:v>
                </c:pt>
                <c:pt idx="316">
                  <c:v>33.291316989999999</c:v>
                </c:pt>
                <c:pt idx="317">
                  <c:v>33.291316989999999</c:v>
                </c:pt>
                <c:pt idx="318">
                  <c:v>33.264339450000001</c:v>
                </c:pt>
                <c:pt idx="319">
                  <c:v>33.50009155</c:v>
                </c:pt>
                <c:pt idx="320">
                  <c:v>33.873596190000001</c:v>
                </c:pt>
                <c:pt idx="321">
                  <c:v>33.873596190000001</c:v>
                </c:pt>
                <c:pt idx="322">
                  <c:v>34.110755920000003</c:v>
                </c:pt>
                <c:pt idx="323">
                  <c:v>34.356445309999998</c:v>
                </c:pt>
                <c:pt idx="324">
                  <c:v>34.27975464</c:v>
                </c:pt>
                <c:pt idx="325">
                  <c:v>34.51549911</c:v>
                </c:pt>
                <c:pt idx="326">
                  <c:v>34.998355869999997</c:v>
                </c:pt>
                <c:pt idx="327">
                  <c:v>34.998355869999997</c:v>
                </c:pt>
                <c:pt idx="328">
                  <c:v>35.252563479999999</c:v>
                </c:pt>
                <c:pt idx="329">
                  <c:v>35.57352066</c:v>
                </c:pt>
                <c:pt idx="330">
                  <c:v>35.677192689999998</c:v>
                </c:pt>
                <c:pt idx="331">
                  <c:v>35.677192689999998</c:v>
                </c:pt>
                <c:pt idx="332">
                  <c:v>35.69849396</c:v>
                </c:pt>
                <c:pt idx="333">
                  <c:v>35.69849396</c:v>
                </c:pt>
                <c:pt idx="334">
                  <c:v>35.746780399999999</c:v>
                </c:pt>
                <c:pt idx="335">
                  <c:v>35.996730800000002</c:v>
                </c:pt>
                <c:pt idx="336">
                  <c:v>36.282180789999998</c:v>
                </c:pt>
                <c:pt idx="337">
                  <c:v>36.282180789999998</c:v>
                </c:pt>
                <c:pt idx="338">
                  <c:v>36.260879520000003</c:v>
                </c:pt>
                <c:pt idx="339">
                  <c:v>36.164314269999998</c:v>
                </c:pt>
                <c:pt idx="340">
                  <c:v>36.096138000000003</c:v>
                </c:pt>
                <c:pt idx="341">
                  <c:v>36.022289280000003</c:v>
                </c:pt>
                <c:pt idx="342">
                  <c:v>36.459697720000001</c:v>
                </c:pt>
                <c:pt idx="343">
                  <c:v>36.459697720000001</c:v>
                </c:pt>
                <c:pt idx="344">
                  <c:v>37.100181579999997</c:v>
                </c:pt>
                <c:pt idx="345">
                  <c:v>37.44244003</c:v>
                </c:pt>
                <c:pt idx="346">
                  <c:v>37.617126460000001</c:v>
                </c:pt>
                <c:pt idx="347">
                  <c:v>37.617126460000001</c:v>
                </c:pt>
                <c:pt idx="348">
                  <c:v>37.543270110000002</c:v>
                </c:pt>
                <c:pt idx="349">
                  <c:v>37.888366699999999</c:v>
                </c:pt>
                <c:pt idx="350">
                  <c:v>38.544486999999997</c:v>
                </c:pt>
                <c:pt idx="351">
                  <c:v>38.76177216</c:v>
                </c:pt>
                <c:pt idx="352">
                  <c:v>38.829936979999999</c:v>
                </c:pt>
                <c:pt idx="353">
                  <c:v>38.829936979999999</c:v>
                </c:pt>
                <c:pt idx="354">
                  <c:v>38.983318330000003</c:v>
                </c:pt>
                <c:pt idx="355">
                  <c:v>39.217639920000003</c:v>
                </c:pt>
                <c:pt idx="356">
                  <c:v>39.217639920000003</c:v>
                </c:pt>
                <c:pt idx="357">
                  <c:v>39.528652190000003</c:v>
                </c:pt>
                <c:pt idx="358">
                  <c:v>39.358238219999997</c:v>
                </c:pt>
                <c:pt idx="359">
                  <c:v>38.824256900000002</c:v>
                </c:pt>
                <c:pt idx="360">
                  <c:v>38.098552699999999</c:v>
                </c:pt>
                <c:pt idx="361">
                  <c:v>37.512031559999997</c:v>
                </c:pt>
                <c:pt idx="362">
                  <c:v>37.512031559999997</c:v>
                </c:pt>
                <c:pt idx="363">
                  <c:v>37.198173519999997</c:v>
                </c:pt>
                <c:pt idx="364">
                  <c:v>36.895683290000001</c:v>
                </c:pt>
                <c:pt idx="365">
                  <c:v>36.533546450000003</c:v>
                </c:pt>
                <c:pt idx="366">
                  <c:v>36.533546450000003</c:v>
                </c:pt>
                <c:pt idx="367">
                  <c:v>36.476745610000002</c:v>
                </c:pt>
                <c:pt idx="368">
                  <c:v>36.476745610000002</c:v>
                </c:pt>
                <c:pt idx="369">
                  <c:v>36.262302400000003</c:v>
                </c:pt>
                <c:pt idx="370">
                  <c:v>36.2296257</c:v>
                </c:pt>
                <c:pt idx="371">
                  <c:v>35.959800719999997</c:v>
                </c:pt>
                <c:pt idx="372">
                  <c:v>35.959800719999997</c:v>
                </c:pt>
                <c:pt idx="373">
                  <c:v>35.961219790000001</c:v>
                </c:pt>
                <c:pt idx="374">
                  <c:v>36.026542659999997</c:v>
                </c:pt>
                <c:pt idx="375">
                  <c:v>36.026542659999997</c:v>
                </c:pt>
                <c:pt idx="376">
                  <c:v>35.489727019999997</c:v>
                </c:pt>
                <c:pt idx="377">
                  <c:v>35.262500760000002</c:v>
                </c:pt>
                <c:pt idx="378">
                  <c:v>35.262500760000002</c:v>
                </c:pt>
                <c:pt idx="379">
                  <c:v>35.165931700000002</c:v>
                </c:pt>
                <c:pt idx="380">
                  <c:v>35.182975769999999</c:v>
                </c:pt>
                <c:pt idx="381">
                  <c:v>35.182975769999999</c:v>
                </c:pt>
                <c:pt idx="382">
                  <c:v>34.974212649999998</c:v>
                </c:pt>
                <c:pt idx="383">
                  <c:v>35.134681700000002</c:v>
                </c:pt>
                <c:pt idx="384">
                  <c:v>35.173027040000001</c:v>
                </c:pt>
                <c:pt idx="385">
                  <c:v>35.173027040000001</c:v>
                </c:pt>
                <c:pt idx="386">
                  <c:v>35.009712219999997</c:v>
                </c:pt>
                <c:pt idx="387">
                  <c:v>34.991237640000001</c:v>
                </c:pt>
                <c:pt idx="388">
                  <c:v>34.991237640000001</c:v>
                </c:pt>
                <c:pt idx="389">
                  <c:v>34.886157990000001</c:v>
                </c:pt>
                <c:pt idx="390">
                  <c:v>35.165935519999998</c:v>
                </c:pt>
                <c:pt idx="391">
                  <c:v>35.165935519999998</c:v>
                </c:pt>
                <c:pt idx="392">
                  <c:v>35.043800349999998</c:v>
                </c:pt>
                <c:pt idx="393">
                  <c:v>34.467212680000003</c:v>
                </c:pt>
                <c:pt idx="394">
                  <c:v>34.20732117</c:v>
                </c:pt>
                <c:pt idx="395">
                  <c:v>34.20732117</c:v>
                </c:pt>
                <c:pt idx="396">
                  <c:v>34.711479189999999</c:v>
                </c:pt>
                <c:pt idx="397">
                  <c:v>34.570884700000001</c:v>
                </c:pt>
                <c:pt idx="398">
                  <c:v>34.570884700000001</c:v>
                </c:pt>
                <c:pt idx="399">
                  <c:v>34.695854189999999</c:v>
                </c:pt>
                <c:pt idx="400">
                  <c:v>34.568042759999997</c:v>
                </c:pt>
                <c:pt idx="401">
                  <c:v>34.568042759999997</c:v>
                </c:pt>
                <c:pt idx="402">
                  <c:v>34.460117339999996</c:v>
                </c:pt>
                <c:pt idx="403">
                  <c:v>34.433128359999998</c:v>
                </c:pt>
                <c:pt idx="404">
                  <c:v>34.400459290000001</c:v>
                </c:pt>
                <c:pt idx="405">
                  <c:v>34.286853790000002</c:v>
                </c:pt>
                <c:pt idx="406">
                  <c:v>34.046844479999997</c:v>
                </c:pt>
                <c:pt idx="407">
                  <c:v>34.242828369999998</c:v>
                </c:pt>
                <c:pt idx="408">
                  <c:v>34.242828369999998</c:v>
                </c:pt>
                <c:pt idx="409">
                  <c:v>34.380592350000001</c:v>
                </c:pt>
                <c:pt idx="410">
                  <c:v>34.201648710000001</c:v>
                </c:pt>
                <c:pt idx="411">
                  <c:v>34.201648710000001</c:v>
                </c:pt>
                <c:pt idx="412">
                  <c:v>33.957378390000002</c:v>
                </c:pt>
                <c:pt idx="413">
                  <c:v>33.900577550000001</c:v>
                </c:pt>
                <c:pt idx="414">
                  <c:v>34.045429230000003</c:v>
                </c:pt>
                <c:pt idx="415">
                  <c:v>34.254188540000001</c:v>
                </c:pt>
                <c:pt idx="416">
                  <c:v>34.136322020000001</c:v>
                </c:pt>
                <c:pt idx="417">
                  <c:v>34.136322020000001</c:v>
                </c:pt>
                <c:pt idx="418">
                  <c:v>33.948871609999998</c:v>
                </c:pt>
                <c:pt idx="419">
                  <c:v>33.710281369999997</c:v>
                </c:pt>
                <c:pt idx="420">
                  <c:v>33.646369929999999</c:v>
                </c:pt>
                <c:pt idx="421">
                  <c:v>33.646369929999999</c:v>
                </c:pt>
                <c:pt idx="422">
                  <c:v>33.642108919999998</c:v>
                </c:pt>
                <c:pt idx="423">
                  <c:v>33.833824159999999</c:v>
                </c:pt>
                <c:pt idx="424">
                  <c:v>33.953121189999997</c:v>
                </c:pt>
                <c:pt idx="425">
                  <c:v>33.825309750000002</c:v>
                </c:pt>
                <c:pt idx="426">
                  <c:v>33.809684750000002</c:v>
                </c:pt>
                <c:pt idx="427">
                  <c:v>33.809684750000002</c:v>
                </c:pt>
                <c:pt idx="428">
                  <c:v>33.4518013</c:v>
                </c:pt>
                <c:pt idx="429">
                  <c:v>33.409198760000002</c:v>
                </c:pt>
                <c:pt idx="430">
                  <c:v>33.409198760000002</c:v>
                </c:pt>
                <c:pt idx="431">
                  <c:v>33.157829280000001</c:v>
                </c:pt>
                <c:pt idx="432">
                  <c:v>33.164928439999997</c:v>
                </c:pt>
                <c:pt idx="433">
                  <c:v>33.164928439999997</c:v>
                </c:pt>
                <c:pt idx="434">
                  <c:v>33.240203860000001</c:v>
                </c:pt>
                <c:pt idx="435">
                  <c:v>33.545536040000002</c:v>
                </c:pt>
                <c:pt idx="436">
                  <c:v>33.679031369999997</c:v>
                </c:pt>
                <c:pt idx="437">
                  <c:v>33.679031369999997</c:v>
                </c:pt>
                <c:pt idx="438">
                  <c:v>33.492988590000003</c:v>
                </c:pt>
                <c:pt idx="439">
                  <c:v>33.206123349999999</c:v>
                </c:pt>
                <c:pt idx="440">
                  <c:v>32.968955989999998</c:v>
                </c:pt>
                <c:pt idx="441">
                  <c:v>33.373699190000004</c:v>
                </c:pt>
                <c:pt idx="442">
                  <c:v>33.29132843</c:v>
                </c:pt>
                <c:pt idx="443">
                  <c:v>33.29132843</c:v>
                </c:pt>
                <c:pt idx="444">
                  <c:v>33.125167849999997</c:v>
                </c:pt>
                <c:pt idx="445">
                  <c:v>32.922080989999998</c:v>
                </c:pt>
                <c:pt idx="446">
                  <c:v>32.922080989999998</c:v>
                </c:pt>
                <c:pt idx="447">
                  <c:v>32.995925900000003</c:v>
                </c:pt>
                <c:pt idx="448">
                  <c:v>32.774375919999997</c:v>
                </c:pt>
                <c:pt idx="449">
                  <c:v>33.552627559999998</c:v>
                </c:pt>
                <c:pt idx="450">
                  <c:v>34.871955870000001</c:v>
                </c:pt>
                <c:pt idx="451">
                  <c:v>36.529289249999998</c:v>
                </c:pt>
                <c:pt idx="452">
                  <c:v>37.750621799999998</c:v>
                </c:pt>
                <c:pt idx="453">
                  <c:v>37.750621799999998</c:v>
                </c:pt>
                <c:pt idx="454">
                  <c:v>38.889595030000002</c:v>
                </c:pt>
                <c:pt idx="455">
                  <c:v>39.46901321</c:v>
                </c:pt>
                <c:pt idx="456">
                  <c:v>39.46901321</c:v>
                </c:pt>
                <c:pt idx="457">
                  <c:v>40.2174263</c:v>
                </c:pt>
                <c:pt idx="458">
                  <c:v>40.545482640000003</c:v>
                </c:pt>
                <c:pt idx="459">
                  <c:v>40.73152924</c:v>
                </c:pt>
                <c:pt idx="460">
                  <c:v>40.890586849999998</c:v>
                </c:pt>
                <c:pt idx="461">
                  <c:v>41.122077939999997</c:v>
                </c:pt>
                <c:pt idx="462">
                  <c:v>41.122077939999997</c:v>
                </c:pt>
                <c:pt idx="463">
                  <c:v>40.806793210000002</c:v>
                </c:pt>
                <c:pt idx="464">
                  <c:v>40.83661652</c:v>
                </c:pt>
                <c:pt idx="465">
                  <c:v>40.9473877</c:v>
                </c:pt>
                <c:pt idx="466">
                  <c:v>40.9473877</c:v>
                </c:pt>
                <c:pt idx="467">
                  <c:v>40.87779999</c:v>
                </c:pt>
                <c:pt idx="468">
                  <c:v>40.87779999</c:v>
                </c:pt>
                <c:pt idx="469">
                  <c:v>40.995670320000002</c:v>
                </c:pt>
                <c:pt idx="470">
                  <c:v>41.356391909999999</c:v>
                </c:pt>
                <c:pt idx="471">
                  <c:v>41.230003359999998</c:v>
                </c:pt>
                <c:pt idx="472">
                  <c:v>41.230003359999998</c:v>
                </c:pt>
                <c:pt idx="473">
                  <c:v>41.014141080000002</c:v>
                </c:pt>
                <c:pt idx="474">
                  <c:v>40.701709749999999</c:v>
                </c:pt>
                <c:pt idx="475">
                  <c:v>40.632118230000003</c:v>
                </c:pt>
                <c:pt idx="476">
                  <c:v>41.079460140000002</c:v>
                </c:pt>
                <c:pt idx="477">
                  <c:v>41.282550809999996</c:v>
                </c:pt>
                <c:pt idx="478">
                  <c:v>41.282550809999996</c:v>
                </c:pt>
                <c:pt idx="479">
                  <c:v>41.61486816</c:v>
                </c:pt>
                <c:pt idx="480">
                  <c:v>41.748367309999999</c:v>
                </c:pt>
                <c:pt idx="481">
                  <c:v>41.603511810000001</c:v>
                </c:pt>
                <c:pt idx="482">
                  <c:v>41.603511810000001</c:v>
                </c:pt>
                <c:pt idx="483">
                  <c:v>41.407520290000001</c:v>
                </c:pt>
                <c:pt idx="484">
                  <c:v>41.616287229999998</c:v>
                </c:pt>
                <c:pt idx="485">
                  <c:v>41.44728851</c:v>
                </c:pt>
                <c:pt idx="486">
                  <c:v>40.943130490000001</c:v>
                </c:pt>
                <c:pt idx="487">
                  <c:v>41.036857599999998</c:v>
                </c:pt>
                <c:pt idx="488">
                  <c:v>41.036857599999998</c:v>
                </c:pt>
                <c:pt idx="489">
                  <c:v>41.237110139999999</c:v>
                </c:pt>
                <c:pt idx="490">
                  <c:v>41.47711563</c:v>
                </c:pt>
                <c:pt idx="491">
                  <c:v>41.47711563</c:v>
                </c:pt>
                <c:pt idx="492">
                  <c:v>41.573688509999997</c:v>
                </c:pt>
                <c:pt idx="493">
                  <c:v>41.313789370000002</c:v>
                </c:pt>
                <c:pt idx="494">
                  <c:v>41.313789370000002</c:v>
                </c:pt>
                <c:pt idx="495">
                  <c:v>41.761146549999999</c:v>
                </c:pt>
                <c:pt idx="496">
                  <c:v>41.389060970000003</c:v>
                </c:pt>
                <c:pt idx="497">
                  <c:v>41.389060970000003</c:v>
                </c:pt>
                <c:pt idx="498">
                  <c:v>41.342197419999998</c:v>
                </c:pt>
                <c:pt idx="499">
                  <c:v>41.237106320000002</c:v>
                </c:pt>
                <c:pt idx="500">
                  <c:v>41.130596160000003</c:v>
                </c:pt>
                <c:pt idx="501">
                  <c:v>41.130596160000003</c:v>
                </c:pt>
                <c:pt idx="502">
                  <c:v>40.89626312</c:v>
                </c:pt>
                <c:pt idx="503">
                  <c:v>40.89626312</c:v>
                </c:pt>
                <c:pt idx="504">
                  <c:v>40.987159730000002</c:v>
                </c:pt>
                <c:pt idx="505">
                  <c:v>40.646324159999999</c:v>
                </c:pt>
                <c:pt idx="506">
                  <c:v>40.839458469999997</c:v>
                </c:pt>
                <c:pt idx="507">
                  <c:v>40.839458469999997</c:v>
                </c:pt>
                <c:pt idx="508">
                  <c:v>40.626434330000002</c:v>
                </c:pt>
                <c:pt idx="509">
                  <c:v>40.661945340000003</c:v>
                </c:pt>
                <c:pt idx="510">
                  <c:v>40.661945340000003</c:v>
                </c:pt>
                <c:pt idx="511">
                  <c:v>40.483005519999999</c:v>
                </c:pt>
                <c:pt idx="512">
                  <c:v>40.468795780000001</c:v>
                </c:pt>
                <c:pt idx="513">
                  <c:v>40.468795780000001</c:v>
                </c:pt>
                <c:pt idx="514">
                  <c:v>40.678966520000003</c:v>
                </c:pt>
                <c:pt idx="515">
                  <c:v>40.143577579999999</c:v>
                </c:pt>
                <c:pt idx="516">
                  <c:v>40.143577579999999</c:v>
                </c:pt>
                <c:pt idx="517">
                  <c:v>39.939079280000001</c:v>
                </c:pt>
                <c:pt idx="518">
                  <c:v>39.836830140000004</c:v>
                </c:pt>
                <c:pt idx="519">
                  <c:v>39.997306819999999</c:v>
                </c:pt>
                <c:pt idx="520">
                  <c:v>40.152103420000003</c:v>
                </c:pt>
                <c:pt idx="521">
                  <c:v>40.362297060000003</c:v>
                </c:pt>
                <c:pt idx="522">
                  <c:v>40.1137619</c:v>
                </c:pt>
                <c:pt idx="523">
                  <c:v>40.1137619</c:v>
                </c:pt>
                <c:pt idx="524">
                  <c:v>39.914939879999999</c:v>
                </c:pt>
                <c:pt idx="525">
                  <c:v>40.321102140000001</c:v>
                </c:pt>
                <c:pt idx="526">
                  <c:v>40.321102140000001</c:v>
                </c:pt>
                <c:pt idx="527">
                  <c:v>40.15494537</c:v>
                </c:pt>
                <c:pt idx="528">
                  <c:v>40.251518249999997</c:v>
                </c:pt>
                <c:pt idx="529">
                  <c:v>40.251518249999997</c:v>
                </c:pt>
                <c:pt idx="530">
                  <c:v>40.379325870000002</c:v>
                </c:pt>
                <c:pt idx="531">
                  <c:v>40.21033096</c:v>
                </c:pt>
                <c:pt idx="532">
                  <c:v>40.21033096</c:v>
                </c:pt>
                <c:pt idx="533">
                  <c:v>40.251502989999999</c:v>
                </c:pt>
                <c:pt idx="534">
                  <c:v>40.231620790000001</c:v>
                </c:pt>
                <c:pt idx="535">
                  <c:v>39.876590729999997</c:v>
                </c:pt>
                <c:pt idx="536">
                  <c:v>39.876590729999997</c:v>
                </c:pt>
                <c:pt idx="537">
                  <c:v>40.022865299999999</c:v>
                </c:pt>
                <c:pt idx="538">
                  <c:v>39.808425900000003</c:v>
                </c:pt>
                <c:pt idx="539">
                  <c:v>39.770080569999998</c:v>
                </c:pt>
                <c:pt idx="540">
                  <c:v>40.045585629999998</c:v>
                </c:pt>
                <c:pt idx="541">
                  <c:v>39.964633939999999</c:v>
                </c:pt>
                <c:pt idx="542">
                  <c:v>39.964633939999999</c:v>
                </c:pt>
                <c:pt idx="543">
                  <c:v>39.507347109999998</c:v>
                </c:pt>
                <c:pt idx="544">
                  <c:v>39.626651760000001</c:v>
                </c:pt>
                <c:pt idx="545">
                  <c:v>39.626651760000001</c:v>
                </c:pt>
                <c:pt idx="546">
                  <c:v>39.937660219999998</c:v>
                </c:pt>
                <c:pt idx="547">
                  <c:v>40.064056399999998</c:v>
                </c:pt>
                <c:pt idx="548">
                  <c:v>40.064056399999998</c:v>
                </c:pt>
                <c:pt idx="549">
                  <c:v>40.010086059999999</c:v>
                </c:pt>
                <c:pt idx="550">
                  <c:v>40.26713943</c:v>
                </c:pt>
                <c:pt idx="551">
                  <c:v>40.26713943</c:v>
                </c:pt>
                <c:pt idx="552">
                  <c:v>40.340980530000003</c:v>
                </c:pt>
                <c:pt idx="553">
                  <c:v>39.90783691</c:v>
                </c:pt>
                <c:pt idx="554">
                  <c:v>39.90783691</c:v>
                </c:pt>
                <c:pt idx="555">
                  <c:v>39.93055725</c:v>
                </c:pt>
                <c:pt idx="556">
                  <c:v>39.662151340000001</c:v>
                </c:pt>
                <c:pt idx="557">
                  <c:v>39.662151340000001</c:v>
                </c:pt>
                <c:pt idx="558">
                  <c:v>39.532917019999999</c:v>
                </c:pt>
                <c:pt idx="559">
                  <c:v>39.501678470000002</c:v>
                </c:pt>
                <c:pt idx="560">
                  <c:v>39.501678470000002</c:v>
                </c:pt>
                <c:pt idx="561">
                  <c:v>39.588306430000003</c:v>
                </c:pt>
                <c:pt idx="562">
                  <c:v>39.380966190000002</c:v>
                </c:pt>
                <c:pt idx="563">
                  <c:v>39.557056430000003</c:v>
                </c:pt>
                <c:pt idx="564">
                  <c:v>39.557056430000003</c:v>
                </c:pt>
                <c:pt idx="565">
                  <c:v>39.757301329999997</c:v>
                </c:pt>
                <c:pt idx="566">
                  <c:v>39.983104709999999</c:v>
                </c:pt>
                <c:pt idx="567">
                  <c:v>39.983104709999999</c:v>
                </c:pt>
                <c:pt idx="568">
                  <c:v>40.079673769999999</c:v>
                </c:pt>
                <c:pt idx="569">
                  <c:v>39.799903870000001</c:v>
                </c:pt>
                <c:pt idx="570">
                  <c:v>39.799903870000001</c:v>
                </c:pt>
                <c:pt idx="571">
                  <c:v>39.879436490000003</c:v>
                </c:pt>
                <c:pt idx="572">
                  <c:v>39.802745819999998</c:v>
                </c:pt>
                <c:pt idx="573">
                  <c:v>39.802745819999998</c:v>
                </c:pt>
                <c:pt idx="574">
                  <c:v>39.802745819999998</c:v>
                </c:pt>
                <c:pt idx="575">
                  <c:v>39.549949650000002</c:v>
                </c:pt>
                <c:pt idx="576">
                  <c:v>39.549949650000002</c:v>
                </c:pt>
                <c:pt idx="577">
                  <c:v>39.819782259999997</c:v>
                </c:pt>
                <c:pt idx="578">
                  <c:v>39.778591159999998</c:v>
                </c:pt>
                <c:pt idx="579">
                  <c:v>39.709011080000003</c:v>
                </c:pt>
                <c:pt idx="580">
                  <c:v>39.709011080000003</c:v>
                </c:pt>
                <c:pt idx="581">
                  <c:v>39.622383120000002</c:v>
                </c:pt>
                <c:pt idx="582">
                  <c:v>39.990200039999998</c:v>
                </c:pt>
                <c:pt idx="583">
                  <c:v>39.990200039999998</c:v>
                </c:pt>
                <c:pt idx="584">
                  <c:v>39.809837340000001</c:v>
                </c:pt>
                <c:pt idx="585">
                  <c:v>39.761554719999999</c:v>
                </c:pt>
                <c:pt idx="586">
                  <c:v>39.761554719999999</c:v>
                </c:pt>
                <c:pt idx="587">
                  <c:v>39.846763609999996</c:v>
                </c:pt>
                <c:pt idx="588">
                  <c:v>39.963218689999998</c:v>
                </c:pt>
                <c:pt idx="589">
                  <c:v>39.963218689999998</c:v>
                </c:pt>
                <c:pt idx="590">
                  <c:v>39.947597500000001</c:v>
                </c:pt>
                <c:pt idx="591">
                  <c:v>39.690559389999997</c:v>
                </c:pt>
                <c:pt idx="592">
                  <c:v>39.75588226</c:v>
                </c:pt>
                <c:pt idx="593">
                  <c:v>39.75588226</c:v>
                </c:pt>
                <c:pt idx="594">
                  <c:v>39.765819550000003</c:v>
                </c:pt>
                <c:pt idx="595">
                  <c:v>39.765819550000003</c:v>
                </c:pt>
                <c:pt idx="596">
                  <c:v>40.01719284</c:v>
                </c:pt>
                <c:pt idx="597">
                  <c:v>40.308319089999998</c:v>
                </c:pt>
                <c:pt idx="598">
                  <c:v>40.308319089999998</c:v>
                </c:pt>
                <c:pt idx="599">
                  <c:v>40.53838348</c:v>
                </c:pt>
                <c:pt idx="600">
                  <c:v>40.315422060000003</c:v>
                </c:pt>
                <c:pt idx="601">
                  <c:v>40.350929260000001</c:v>
                </c:pt>
                <c:pt idx="602">
                  <c:v>40.086776729999997</c:v>
                </c:pt>
                <c:pt idx="603">
                  <c:v>40.531288150000002</c:v>
                </c:pt>
                <c:pt idx="604">
                  <c:v>40.525608060000003</c:v>
                </c:pt>
                <c:pt idx="605">
                  <c:v>40.525608060000003</c:v>
                </c:pt>
                <c:pt idx="606">
                  <c:v>40.163463589999999</c:v>
                </c:pt>
                <c:pt idx="607">
                  <c:v>40.125118260000001</c:v>
                </c:pt>
                <c:pt idx="608">
                  <c:v>40.125118260000001</c:v>
                </c:pt>
                <c:pt idx="609">
                  <c:v>40.021442409999999</c:v>
                </c:pt>
                <c:pt idx="610">
                  <c:v>40.367961880000003</c:v>
                </c:pt>
                <c:pt idx="611">
                  <c:v>40.367961880000003</c:v>
                </c:pt>
                <c:pt idx="612">
                  <c:v>40.179084779999997</c:v>
                </c:pt>
                <c:pt idx="613">
                  <c:v>40.166301730000001</c:v>
                </c:pt>
                <c:pt idx="614">
                  <c:v>40.166301730000001</c:v>
                </c:pt>
                <c:pt idx="615">
                  <c:v>40.214591980000002</c:v>
                </c:pt>
                <c:pt idx="616">
                  <c:v>40.132221219999998</c:v>
                </c:pt>
                <c:pt idx="617">
                  <c:v>40.348079679999998</c:v>
                </c:pt>
                <c:pt idx="618">
                  <c:v>40.118019099999998</c:v>
                </c:pt>
                <c:pt idx="619">
                  <c:v>40.390689850000001</c:v>
                </c:pt>
                <c:pt idx="620">
                  <c:v>40.390689850000001</c:v>
                </c:pt>
                <c:pt idx="621">
                  <c:v>40.184764860000001</c:v>
                </c:pt>
                <c:pt idx="622">
                  <c:v>40.431877139999997</c:v>
                </c:pt>
                <c:pt idx="623">
                  <c:v>40.431877139999997</c:v>
                </c:pt>
                <c:pt idx="624">
                  <c:v>40.254364010000003</c:v>
                </c:pt>
                <c:pt idx="625">
                  <c:v>40.13932037</c:v>
                </c:pt>
                <c:pt idx="626">
                  <c:v>40.156360630000002</c:v>
                </c:pt>
                <c:pt idx="627">
                  <c:v>40.345237730000001</c:v>
                </c:pt>
                <c:pt idx="628">
                  <c:v>40.10950089</c:v>
                </c:pt>
                <c:pt idx="629">
                  <c:v>40.10950089</c:v>
                </c:pt>
                <c:pt idx="630">
                  <c:v>39.947605129999999</c:v>
                </c:pt>
                <c:pt idx="631">
                  <c:v>39.93340302</c:v>
                </c:pt>
                <c:pt idx="632">
                  <c:v>40.326786040000002</c:v>
                </c:pt>
                <c:pt idx="633">
                  <c:v>40.326786040000002</c:v>
                </c:pt>
                <c:pt idx="634">
                  <c:v>40.44608307</c:v>
                </c:pt>
                <c:pt idx="635">
                  <c:v>40.377906799999998</c:v>
                </c:pt>
                <c:pt idx="636">
                  <c:v>40.420509340000002</c:v>
                </c:pt>
                <c:pt idx="637">
                  <c:v>40.272819519999999</c:v>
                </c:pt>
                <c:pt idx="638">
                  <c:v>40.568214419999997</c:v>
                </c:pt>
                <c:pt idx="639">
                  <c:v>40.568214419999997</c:v>
                </c:pt>
                <c:pt idx="640">
                  <c:v>40.464542389999998</c:v>
                </c:pt>
                <c:pt idx="641">
                  <c:v>40.775550840000001</c:v>
                </c:pt>
                <c:pt idx="642">
                  <c:v>40.623596190000001</c:v>
                </c:pt>
                <c:pt idx="643">
                  <c:v>40.623596190000001</c:v>
                </c:pt>
                <c:pt idx="644">
                  <c:v>40.278495790000001</c:v>
                </c:pt>
                <c:pt idx="645">
                  <c:v>40.278495790000001</c:v>
                </c:pt>
                <c:pt idx="646">
                  <c:v>40.213169100000002</c:v>
                </c:pt>
                <c:pt idx="647">
                  <c:v>40.12654114</c:v>
                </c:pt>
                <c:pt idx="648">
                  <c:v>40.475894930000003</c:v>
                </c:pt>
                <c:pt idx="649">
                  <c:v>40.475894930000003</c:v>
                </c:pt>
                <c:pt idx="650">
                  <c:v>40.211750029999997</c:v>
                </c:pt>
                <c:pt idx="651">
                  <c:v>39.919197080000004</c:v>
                </c:pt>
                <c:pt idx="652">
                  <c:v>39.919197080000004</c:v>
                </c:pt>
                <c:pt idx="653">
                  <c:v>40.333885189999997</c:v>
                </c:pt>
                <c:pt idx="654">
                  <c:v>40.440402980000002</c:v>
                </c:pt>
                <c:pt idx="655">
                  <c:v>40.440402980000002</c:v>
                </c:pt>
                <c:pt idx="656">
                  <c:v>40.355194089999998</c:v>
                </c:pt>
                <c:pt idx="657">
                  <c:v>40.299808499999997</c:v>
                </c:pt>
                <c:pt idx="658">
                  <c:v>40.299808499999997</c:v>
                </c:pt>
                <c:pt idx="659">
                  <c:v>40.254352570000002</c:v>
                </c:pt>
                <c:pt idx="660">
                  <c:v>40.599452970000002</c:v>
                </c:pt>
                <c:pt idx="661">
                  <c:v>40.250099179999999</c:v>
                </c:pt>
                <c:pt idx="662">
                  <c:v>40.250099179999999</c:v>
                </c:pt>
                <c:pt idx="663">
                  <c:v>40.440395359999997</c:v>
                </c:pt>
                <c:pt idx="664">
                  <c:v>40.440395359999997</c:v>
                </c:pt>
                <c:pt idx="665">
                  <c:v>40.342407229999999</c:v>
                </c:pt>
                <c:pt idx="666">
                  <c:v>40.355190280000002</c:v>
                </c:pt>
                <c:pt idx="667">
                  <c:v>40.338146209999998</c:v>
                </c:pt>
                <c:pt idx="668">
                  <c:v>40.338146209999998</c:v>
                </c:pt>
                <c:pt idx="669">
                  <c:v>40.31684113</c:v>
                </c:pt>
                <c:pt idx="670">
                  <c:v>40.295536040000002</c:v>
                </c:pt>
                <c:pt idx="671">
                  <c:v>40.223106379999997</c:v>
                </c:pt>
                <c:pt idx="672">
                  <c:v>40.073997499999997</c:v>
                </c:pt>
                <c:pt idx="673">
                  <c:v>40.551162720000001</c:v>
                </c:pt>
                <c:pt idx="674">
                  <c:v>40.551162720000001</c:v>
                </c:pt>
                <c:pt idx="675">
                  <c:v>40.31826401</c:v>
                </c:pt>
                <c:pt idx="676">
                  <c:v>40.417675019999997</c:v>
                </c:pt>
                <c:pt idx="677">
                  <c:v>40.275653839999997</c:v>
                </c:pt>
                <c:pt idx="678">
                  <c:v>40.275653839999997</c:v>
                </c:pt>
                <c:pt idx="679">
                  <c:v>40.373638149999998</c:v>
                </c:pt>
                <c:pt idx="680">
                  <c:v>40.313991549999997</c:v>
                </c:pt>
                <c:pt idx="681">
                  <c:v>40.625011440000002</c:v>
                </c:pt>
                <c:pt idx="682">
                  <c:v>40.474479680000002</c:v>
                </c:pt>
                <c:pt idx="683">
                  <c:v>40.190452579999999</c:v>
                </c:pt>
                <c:pt idx="684">
                  <c:v>40.190452579999999</c:v>
                </c:pt>
                <c:pt idx="685">
                  <c:v>40.062637330000001</c:v>
                </c:pt>
                <c:pt idx="686">
                  <c:v>40.31684113</c:v>
                </c:pt>
                <c:pt idx="687">
                  <c:v>40.31684113</c:v>
                </c:pt>
                <c:pt idx="688">
                  <c:v>40.367969510000002</c:v>
                </c:pt>
                <c:pt idx="689">
                  <c:v>40.333885189999997</c:v>
                </c:pt>
                <c:pt idx="690">
                  <c:v>40.333885189999997</c:v>
                </c:pt>
                <c:pt idx="691">
                  <c:v>40.536968229999999</c:v>
                </c:pt>
                <c:pt idx="692">
                  <c:v>41.0482254</c:v>
                </c:pt>
                <c:pt idx="693">
                  <c:v>41.0482254</c:v>
                </c:pt>
                <c:pt idx="694">
                  <c:v>41.116394040000003</c:v>
                </c:pt>
                <c:pt idx="695">
                  <c:v>41.224323269999999</c:v>
                </c:pt>
                <c:pt idx="696">
                  <c:v>41.012718200000002</c:v>
                </c:pt>
                <c:pt idx="697">
                  <c:v>40.913311</c:v>
                </c:pt>
                <c:pt idx="698">
                  <c:v>40.98432159</c:v>
                </c:pt>
                <c:pt idx="699">
                  <c:v>40.740047449999999</c:v>
                </c:pt>
                <c:pt idx="700">
                  <c:v>40.740047449999999</c:v>
                </c:pt>
                <c:pt idx="701">
                  <c:v>41.245628359999998</c:v>
                </c:pt>
                <c:pt idx="702">
                  <c:v>41.30669022</c:v>
                </c:pt>
                <c:pt idx="703">
                  <c:v>41.30669022</c:v>
                </c:pt>
                <c:pt idx="704">
                  <c:v>41.14053345</c:v>
                </c:pt>
                <c:pt idx="705">
                  <c:v>40.632118230000003</c:v>
                </c:pt>
                <c:pt idx="706">
                  <c:v>40.507148739999998</c:v>
                </c:pt>
                <c:pt idx="707">
                  <c:v>40.488677979999999</c:v>
                </c:pt>
                <c:pt idx="708">
                  <c:v>40.68465424</c:v>
                </c:pt>
                <c:pt idx="709">
                  <c:v>40.586666110000003</c:v>
                </c:pt>
                <c:pt idx="710">
                  <c:v>40.586666110000003</c:v>
                </c:pt>
                <c:pt idx="711">
                  <c:v>40.30121613</c:v>
                </c:pt>
                <c:pt idx="712">
                  <c:v>40.318260189999997</c:v>
                </c:pt>
                <c:pt idx="713">
                  <c:v>40.318260189999997</c:v>
                </c:pt>
                <c:pt idx="714">
                  <c:v>40.091033940000003</c:v>
                </c:pt>
                <c:pt idx="715">
                  <c:v>40.298377989999999</c:v>
                </c:pt>
                <c:pt idx="716">
                  <c:v>40.298377989999999</c:v>
                </c:pt>
                <c:pt idx="717">
                  <c:v>40.39920807</c:v>
                </c:pt>
                <c:pt idx="718">
                  <c:v>40.254352570000002</c:v>
                </c:pt>
                <c:pt idx="719">
                  <c:v>40.254352570000002</c:v>
                </c:pt>
                <c:pt idx="720">
                  <c:v>40.527019500000002</c:v>
                </c:pt>
                <c:pt idx="721">
                  <c:v>40.380744929999999</c:v>
                </c:pt>
                <c:pt idx="722">
                  <c:v>40.380744929999999</c:v>
                </c:pt>
                <c:pt idx="723">
                  <c:v>40.63353729</c:v>
                </c:pt>
                <c:pt idx="724">
                  <c:v>40.501461030000002</c:v>
                </c:pt>
                <c:pt idx="725">
                  <c:v>40.501461030000002</c:v>
                </c:pt>
                <c:pt idx="726">
                  <c:v>40.714485170000003</c:v>
                </c:pt>
                <c:pt idx="727">
                  <c:v>40.45601654</c:v>
                </c:pt>
                <c:pt idx="728">
                  <c:v>40.947395319999998</c:v>
                </c:pt>
                <c:pt idx="729">
                  <c:v>40.947395319999998</c:v>
                </c:pt>
                <c:pt idx="730">
                  <c:v>40.890586849999998</c:v>
                </c:pt>
                <c:pt idx="731">
                  <c:v>40.798278809999999</c:v>
                </c:pt>
                <c:pt idx="732">
                  <c:v>40.519924160000002</c:v>
                </c:pt>
                <c:pt idx="733">
                  <c:v>40.47873688</c:v>
                </c:pt>
                <c:pt idx="734">
                  <c:v>40.634956359999997</c:v>
                </c:pt>
                <c:pt idx="735">
                  <c:v>40.634956359999997</c:v>
                </c:pt>
                <c:pt idx="736">
                  <c:v>40.650577550000001</c:v>
                </c:pt>
                <c:pt idx="737">
                  <c:v>40.667629239999997</c:v>
                </c:pt>
                <c:pt idx="738">
                  <c:v>40.667629239999997</c:v>
                </c:pt>
                <c:pt idx="739">
                  <c:v>40.661949159999999</c:v>
                </c:pt>
                <c:pt idx="740">
                  <c:v>40.629276279999999</c:v>
                </c:pt>
                <c:pt idx="741">
                  <c:v>40.711639400000003</c:v>
                </c:pt>
                <c:pt idx="742">
                  <c:v>40.897678380000002</c:v>
                </c:pt>
                <c:pt idx="743">
                  <c:v>40.46311188</c:v>
                </c:pt>
                <c:pt idx="744">
                  <c:v>40.46311188</c:v>
                </c:pt>
                <c:pt idx="745">
                  <c:v>40.527023319999998</c:v>
                </c:pt>
                <c:pt idx="746">
                  <c:v>40.488685609999997</c:v>
                </c:pt>
                <c:pt idx="747">
                  <c:v>40.519924160000002</c:v>
                </c:pt>
                <c:pt idx="748">
                  <c:v>40.519924160000002</c:v>
                </c:pt>
                <c:pt idx="749">
                  <c:v>40.705959319999998</c:v>
                </c:pt>
                <c:pt idx="750">
                  <c:v>40.984310149999999</c:v>
                </c:pt>
                <c:pt idx="751">
                  <c:v>41.127750399999996</c:v>
                </c:pt>
                <c:pt idx="752">
                  <c:v>41.44728851</c:v>
                </c:pt>
                <c:pt idx="753">
                  <c:v>41.410369869999997</c:v>
                </c:pt>
                <c:pt idx="754">
                  <c:v>41.410369869999997</c:v>
                </c:pt>
                <c:pt idx="755">
                  <c:v>40.759929659999997</c:v>
                </c:pt>
                <c:pt idx="756">
                  <c:v>40.717323299999997</c:v>
                </c:pt>
                <c:pt idx="757">
                  <c:v>40.717323299999997</c:v>
                </c:pt>
                <c:pt idx="758">
                  <c:v>40.899101260000002</c:v>
                </c:pt>
                <c:pt idx="759">
                  <c:v>40.860755920000003</c:v>
                </c:pt>
                <c:pt idx="760">
                  <c:v>40.606548310000001</c:v>
                </c:pt>
                <c:pt idx="761">
                  <c:v>40.474479680000002</c:v>
                </c:pt>
                <c:pt idx="762">
                  <c:v>40.365123750000002</c:v>
                </c:pt>
                <c:pt idx="763">
                  <c:v>40.365123750000002</c:v>
                </c:pt>
                <c:pt idx="764">
                  <c:v>40.779808039999999</c:v>
                </c:pt>
                <c:pt idx="765">
                  <c:v>40.473060609999997</c:v>
                </c:pt>
                <c:pt idx="766">
                  <c:v>40.573890689999999</c:v>
                </c:pt>
                <c:pt idx="767">
                  <c:v>40.573890689999999</c:v>
                </c:pt>
                <c:pt idx="768">
                  <c:v>40.473060609999997</c:v>
                </c:pt>
                <c:pt idx="769">
                  <c:v>40.448913570000002</c:v>
                </c:pt>
                <c:pt idx="770">
                  <c:v>40.806797029999998</c:v>
                </c:pt>
                <c:pt idx="771">
                  <c:v>41.014141080000002</c:v>
                </c:pt>
                <c:pt idx="772">
                  <c:v>40.779815669999998</c:v>
                </c:pt>
                <c:pt idx="773">
                  <c:v>40.779815669999998</c:v>
                </c:pt>
                <c:pt idx="774">
                  <c:v>40.74288559</c:v>
                </c:pt>
                <c:pt idx="775">
                  <c:v>40.904785160000003</c:v>
                </c:pt>
                <c:pt idx="776">
                  <c:v>40.904785160000003</c:v>
                </c:pt>
                <c:pt idx="777">
                  <c:v>40.551162720000001</c:v>
                </c:pt>
                <c:pt idx="778">
                  <c:v>40.749988559999998</c:v>
                </c:pt>
                <c:pt idx="779">
                  <c:v>40.749988559999998</c:v>
                </c:pt>
                <c:pt idx="780">
                  <c:v>40.813899990000003</c:v>
                </c:pt>
                <c:pt idx="781">
                  <c:v>40.525608060000003</c:v>
                </c:pt>
                <c:pt idx="782">
                  <c:v>40.525608060000003</c:v>
                </c:pt>
                <c:pt idx="783">
                  <c:v>40.44039154</c:v>
                </c:pt>
                <c:pt idx="784">
                  <c:v>40.362281799999998</c:v>
                </c:pt>
                <c:pt idx="785">
                  <c:v>40.512817380000001</c:v>
                </c:pt>
                <c:pt idx="786">
                  <c:v>40.403465269999998</c:v>
                </c:pt>
                <c:pt idx="787">
                  <c:v>40.274227140000001</c:v>
                </c:pt>
                <c:pt idx="788">
                  <c:v>40.274227140000001</c:v>
                </c:pt>
                <c:pt idx="789">
                  <c:v>40.027122499999997</c:v>
                </c:pt>
                <c:pt idx="790">
                  <c:v>40.136478420000003</c:v>
                </c:pt>
                <c:pt idx="791">
                  <c:v>40.251510619999998</c:v>
                </c:pt>
                <c:pt idx="792">
                  <c:v>40.251510619999998</c:v>
                </c:pt>
                <c:pt idx="793">
                  <c:v>40.441822049999999</c:v>
                </c:pt>
                <c:pt idx="794">
                  <c:v>40.598033909999998</c:v>
                </c:pt>
                <c:pt idx="795">
                  <c:v>40.521350859999998</c:v>
                </c:pt>
                <c:pt idx="796">
                  <c:v>40.511405940000003</c:v>
                </c:pt>
                <c:pt idx="797">
                  <c:v>40.697444920000002</c:v>
                </c:pt>
                <c:pt idx="798">
                  <c:v>40.697444920000002</c:v>
                </c:pt>
                <c:pt idx="799">
                  <c:v>40.710220339999999</c:v>
                </c:pt>
                <c:pt idx="800">
                  <c:v>40.693172449999999</c:v>
                </c:pt>
                <c:pt idx="801">
                  <c:v>40.5057106</c:v>
                </c:pt>
                <c:pt idx="802">
                  <c:v>40.5057106</c:v>
                </c:pt>
                <c:pt idx="803">
                  <c:v>40.492927549999997</c:v>
                </c:pt>
                <c:pt idx="804">
                  <c:v>40.15068436</c:v>
                </c:pt>
                <c:pt idx="805">
                  <c:v>40.617908479999997</c:v>
                </c:pt>
                <c:pt idx="806">
                  <c:v>40.673301700000003</c:v>
                </c:pt>
                <c:pt idx="807">
                  <c:v>40.566783909999998</c:v>
                </c:pt>
                <c:pt idx="808">
                  <c:v>40.566783909999998</c:v>
                </c:pt>
                <c:pt idx="809">
                  <c:v>40.49720001</c:v>
                </c:pt>
                <c:pt idx="810">
                  <c:v>40.629280090000002</c:v>
                </c:pt>
                <c:pt idx="811">
                  <c:v>40.629280090000002</c:v>
                </c:pt>
                <c:pt idx="812">
                  <c:v>40.771293640000003</c:v>
                </c:pt>
                <c:pt idx="813">
                  <c:v>40.653415680000002</c:v>
                </c:pt>
                <c:pt idx="814">
                  <c:v>40.653415680000002</c:v>
                </c:pt>
                <c:pt idx="815">
                  <c:v>40.568202970000002</c:v>
                </c:pt>
                <c:pt idx="816">
                  <c:v>40.794006349999997</c:v>
                </c:pt>
                <c:pt idx="817">
                  <c:v>40.794006349999997</c:v>
                </c:pt>
                <c:pt idx="818">
                  <c:v>40.828086849999998</c:v>
                </c:pt>
                <c:pt idx="819">
                  <c:v>40.75139618</c:v>
                </c:pt>
                <c:pt idx="820">
                  <c:v>40.737197879999997</c:v>
                </c:pt>
                <c:pt idx="821">
                  <c:v>40.846553800000002</c:v>
                </c:pt>
                <c:pt idx="822">
                  <c:v>40.74146271</c:v>
                </c:pt>
                <c:pt idx="823">
                  <c:v>40.74146271</c:v>
                </c:pt>
                <c:pt idx="824">
                  <c:v>40.904788969999998</c:v>
                </c:pt>
                <c:pt idx="825">
                  <c:v>40.669040680000002</c:v>
                </c:pt>
                <c:pt idx="826">
                  <c:v>40.612236019999997</c:v>
                </c:pt>
                <c:pt idx="827">
                  <c:v>40.612236019999997</c:v>
                </c:pt>
                <c:pt idx="828">
                  <c:v>40.484416959999997</c:v>
                </c:pt>
                <c:pt idx="829">
                  <c:v>40.708801270000002</c:v>
                </c:pt>
                <c:pt idx="830">
                  <c:v>40.843711849999998</c:v>
                </c:pt>
                <c:pt idx="831">
                  <c:v>40.866447450000003</c:v>
                </c:pt>
                <c:pt idx="832">
                  <c:v>40.958747860000003</c:v>
                </c:pt>
                <c:pt idx="833">
                  <c:v>40.958747860000003</c:v>
                </c:pt>
                <c:pt idx="834">
                  <c:v>40.703117370000001</c:v>
                </c:pt>
                <c:pt idx="835">
                  <c:v>40.555427549999997</c:v>
                </c:pt>
                <c:pt idx="836">
                  <c:v>40.316844940000003</c:v>
                </c:pt>
                <c:pt idx="837">
                  <c:v>40.316844940000003</c:v>
                </c:pt>
                <c:pt idx="838">
                  <c:v>40.522769930000003</c:v>
                </c:pt>
                <c:pt idx="839">
                  <c:v>40.211750029999997</c:v>
                </c:pt>
                <c:pt idx="840">
                  <c:v>40.211750029999997</c:v>
                </c:pt>
                <c:pt idx="841">
                  <c:v>40.183341980000002</c:v>
                </c:pt>
                <c:pt idx="842">
                  <c:v>40.233043670000001</c:v>
                </c:pt>
                <c:pt idx="843">
                  <c:v>40.233043670000001</c:v>
                </c:pt>
                <c:pt idx="844">
                  <c:v>40.512821199999998</c:v>
                </c:pt>
                <c:pt idx="845">
                  <c:v>40.4276123</c:v>
                </c:pt>
                <c:pt idx="846">
                  <c:v>40.4276123</c:v>
                </c:pt>
                <c:pt idx="847">
                  <c:v>40.402057650000003</c:v>
                </c:pt>
                <c:pt idx="848">
                  <c:v>40.372230530000003</c:v>
                </c:pt>
                <c:pt idx="849">
                  <c:v>40.616493230000003</c:v>
                </c:pt>
                <c:pt idx="850">
                  <c:v>40.467369079999997</c:v>
                </c:pt>
                <c:pt idx="851">
                  <c:v>40.623584749999999</c:v>
                </c:pt>
                <c:pt idx="852">
                  <c:v>40.623584749999999</c:v>
                </c:pt>
                <c:pt idx="853">
                  <c:v>40.508552549999997</c:v>
                </c:pt>
                <c:pt idx="854">
                  <c:v>40.485836030000002</c:v>
                </c:pt>
                <c:pt idx="855">
                  <c:v>40.41483307</c:v>
                </c:pt>
                <c:pt idx="856">
                  <c:v>40.41483307</c:v>
                </c:pt>
                <c:pt idx="857">
                  <c:v>40.404891970000001</c:v>
                </c:pt>
                <c:pt idx="858">
                  <c:v>40.27565002</c:v>
                </c:pt>
                <c:pt idx="859">
                  <c:v>40.377906799999998</c:v>
                </c:pt>
                <c:pt idx="860">
                  <c:v>40.453182220000002</c:v>
                </c:pt>
                <c:pt idx="861">
                  <c:v>40.640632629999999</c:v>
                </c:pt>
                <c:pt idx="862">
                  <c:v>40.640632629999999</c:v>
                </c:pt>
                <c:pt idx="863">
                  <c:v>40.566783909999998</c:v>
                </c:pt>
                <c:pt idx="864">
                  <c:v>40.005821230000002</c:v>
                </c:pt>
                <c:pt idx="865">
                  <c:v>40.005821230000002</c:v>
                </c:pt>
                <c:pt idx="866">
                  <c:v>40.029968259999997</c:v>
                </c:pt>
                <c:pt idx="867">
                  <c:v>40.492942810000002</c:v>
                </c:pt>
                <c:pt idx="868">
                  <c:v>40.492942810000002</c:v>
                </c:pt>
                <c:pt idx="869">
                  <c:v>40.350925449999998</c:v>
                </c:pt>
                <c:pt idx="870">
                  <c:v>40.52561188</c:v>
                </c:pt>
                <c:pt idx="871">
                  <c:v>40.52561188</c:v>
                </c:pt>
                <c:pt idx="872">
                  <c:v>40.528438569999999</c:v>
                </c:pt>
                <c:pt idx="873">
                  <c:v>40.705959319999998</c:v>
                </c:pt>
                <c:pt idx="874">
                  <c:v>40.437557220000002</c:v>
                </c:pt>
                <c:pt idx="875">
                  <c:v>40.04417419</c:v>
                </c:pt>
                <c:pt idx="876">
                  <c:v>40.461692810000002</c:v>
                </c:pt>
                <c:pt idx="877">
                  <c:v>40.461692810000002</c:v>
                </c:pt>
                <c:pt idx="878">
                  <c:v>40.559684750000002</c:v>
                </c:pt>
                <c:pt idx="879">
                  <c:v>40.48015213</c:v>
                </c:pt>
                <c:pt idx="880">
                  <c:v>40.56537247</c:v>
                </c:pt>
                <c:pt idx="881">
                  <c:v>40.56537247</c:v>
                </c:pt>
                <c:pt idx="882">
                  <c:v>40.889163969999998</c:v>
                </c:pt>
                <c:pt idx="883">
                  <c:v>40.580986019999997</c:v>
                </c:pt>
                <c:pt idx="884">
                  <c:v>40.225952149999998</c:v>
                </c:pt>
                <c:pt idx="885">
                  <c:v>39.886535639999998</c:v>
                </c:pt>
                <c:pt idx="886">
                  <c:v>40.011505130000003</c:v>
                </c:pt>
                <c:pt idx="887">
                  <c:v>40.011505130000003</c:v>
                </c:pt>
                <c:pt idx="888">
                  <c:v>39.859550480000003</c:v>
                </c:pt>
                <c:pt idx="889">
                  <c:v>40.221687320000001</c:v>
                </c:pt>
                <c:pt idx="890">
                  <c:v>40.221687320000001</c:v>
                </c:pt>
                <c:pt idx="891">
                  <c:v>40.099555969999997</c:v>
                </c:pt>
                <c:pt idx="892">
                  <c:v>40.186180110000002</c:v>
                </c:pt>
                <c:pt idx="893">
                  <c:v>40.186180110000002</c:v>
                </c:pt>
                <c:pt idx="894">
                  <c:v>39.977424620000001</c:v>
                </c:pt>
                <c:pt idx="895">
                  <c:v>39.82546997</c:v>
                </c:pt>
                <c:pt idx="896">
                  <c:v>39.82546997</c:v>
                </c:pt>
                <c:pt idx="897">
                  <c:v>40.67472076</c:v>
                </c:pt>
                <c:pt idx="898">
                  <c:v>41.759719850000003</c:v>
                </c:pt>
                <c:pt idx="899">
                  <c:v>41.54812622</c:v>
                </c:pt>
                <c:pt idx="900">
                  <c:v>41.54812622</c:v>
                </c:pt>
                <c:pt idx="901">
                  <c:v>40.36229324</c:v>
                </c:pt>
                <c:pt idx="902">
                  <c:v>40.36229324</c:v>
                </c:pt>
                <c:pt idx="903">
                  <c:v>40.47873688</c:v>
                </c:pt>
                <c:pt idx="904">
                  <c:v>40.28843689</c:v>
                </c:pt>
                <c:pt idx="905">
                  <c:v>40.088195800000001</c:v>
                </c:pt>
                <c:pt idx="906">
                  <c:v>40.088195800000001</c:v>
                </c:pt>
                <c:pt idx="907">
                  <c:v>40.072574619999997</c:v>
                </c:pt>
                <c:pt idx="908">
                  <c:v>40.267127989999999</c:v>
                </c:pt>
                <c:pt idx="909">
                  <c:v>40.267127989999999</c:v>
                </c:pt>
                <c:pt idx="910">
                  <c:v>39.80984497</c:v>
                </c:pt>
                <c:pt idx="911">
                  <c:v>39.797069550000003</c:v>
                </c:pt>
                <c:pt idx="912">
                  <c:v>39.903583529999999</c:v>
                </c:pt>
                <c:pt idx="913">
                  <c:v>40.143581390000001</c:v>
                </c:pt>
                <c:pt idx="914">
                  <c:v>40.143581390000001</c:v>
                </c:pt>
                <c:pt idx="915">
                  <c:v>39.723217009999999</c:v>
                </c:pt>
                <c:pt idx="916">
                  <c:v>39.892204280000001</c:v>
                </c:pt>
                <c:pt idx="917">
                  <c:v>39.717536930000001</c:v>
                </c:pt>
                <c:pt idx="918">
                  <c:v>39.717536930000001</c:v>
                </c:pt>
                <c:pt idx="919">
                  <c:v>39.880851749999998</c:v>
                </c:pt>
                <c:pt idx="920">
                  <c:v>40.132225040000002</c:v>
                </c:pt>
                <c:pt idx="921">
                  <c:v>40.279914859999998</c:v>
                </c:pt>
                <c:pt idx="922">
                  <c:v>40.279914859999998</c:v>
                </c:pt>
                <c:pt idx="923">
                  <c:v>40.849391939999997</c:v>
                </c:pt>
                <c:pt idx="924">
                  <c:v>40.667613979999999</c:v>
                </c:pt>
                <c:pt idx="925">
                  <c:v>40.279918670000001</c:v>
                </c:pt>
                <c:pt idx="926">
                  <c:v>40.279918670000001</c:v>
                </c:pt>
                <c:pt idx="927">
                  <c:v>40.218849179999999</c:v>
                </c:pt>
                <c:pt idx="928">
                  <c:v>40.505722050000003</c:v>
                </c:pt>
                <c:pt idx="929">
                  <c:v>40.441810609999997</c:v>
                </c:pt>
                <c:pt idx="930">
                  <c:v>40.223106379999997</c:v>
                </c:pt>
                <c:pt idx="931">
                  <c:v>40.054111480000003</c:v>
                </c:pt>
                <c:pt idx="932">
                  <c:v>40.054111480000003</c:v>
                </c:pt>
                <c:pt idx="933">
                  <c:v>40.271392820000003</c:v>
                </c:pt>
                <c:pt idx="934">
                  <c:v>40.204647059999999</c:v>
                </c:pt>
                <c:pt idx="935">
                  <c:v>40.204647059999999</c:v>
                </c:pt>
                <c:pt idx="936">
                  <c:v>40.044166560000001</c:v>
                </c:pt>
                <c:pt idx="937">
                  <c:v>40.189018249999997</c:v>
                </c:pt>
                <c:pt idx="938">
                  <c:v>40.218849179999999</c:v>
                </c:pt>
                <c:pt idx="939">
                  <c:v>40.252933499999997</c:v>
                </c:pt>
                <c:pt idx="940">
                  <c:v>40.363704679999998</c:v>
                </c:pt>
                <c:pt idx="941">
                  <c:v>40.363704679999998</c:v>
                </c:pt>
                <c:pt idx="942">
                  <c:v>40.52275848</c:v>
                </c:pt>
                <c:pt idx="943">
                  <c:v>40.518501280000002</c:v>
                </c:pt>
                <c:pt idx="944">
                  <c:v>40.717319490000001</c:v>
                </c:pt>
                <c:pt idx="945">
                  <c:v>40.717319490000001</c:v>
                </c:pt>
                <c:pt idx="946">
                  <c:v>40.535533909999998</c:v>
                </c:pt>
                <c:pt idx="947">
                  <c:v>40.593765259999998</c:v>
                </c:pt>
                <c:pt idx="948">
                  <c:v>40.51282501</c:v>
                </c:pt>
                <c:pt idx="949">
                  <c:v>41.323734279999996</c:v>
                </c:pt>
                <c:pt idx="950">
                  <c:v>41.39474869</c:v>
                </c:pt>
                <c:pt idx="951">
                  <c:v>41.39474869</c:v>
                </c:pt>
                <c:pt idx="952">
                  <c:v>41.64043427</c:v>
                </c:pt>
                <c:pt idx="953">
                  <c:v>41.105022429999998</c:v>
                </c:pt>
                <c:pt idx="954">
                  <c:v>41.105022429999998</c:v>
                </c:pt>
                <c:pt idx="955">
                  <c:v>40.669033050000003</c:v>
                </c:pt>
                <c:pt idx="956">
                  <c:v>40.39920807</c:v>
                </c:pt>
                <c:pt idx="957">
                  <c:v>40.180503850000001</c:v>
                </c:pt>
                <c:pt idx="958">
                  <c:v>40.04132843</c:v>
                </c:pt>
                <c:pt idx="959">
                  <c:v>40.16772461</c:v>
                </c:pt>
                <c:pt idx="960">
                  <c:v>40.586669919999999</c:v>
                </c:pt>
                <c:pt idx="961">
                  <c:v>40.586669919999999</c:v>
                </c:pt>
                <c:pt idx="962">
                  <c:v>40.484413150000002</c:v>
                </c:pt>
                <c:pt idx="963">
                  <c:v>40.343814850000001</c:v>
                </c:pt>
                <c:pt idx="964">
                  <c:v>40.343814850000001</c:v>
                </c:pt>
                <c:pt idx="965">
                  <c:v>40.109497070000003</c:v>
                </c:pt>
                <c:pt idx="966">
                  <c:v>40.492939</c:v>
                </c:pt>
                <c:pt idx="967">
                  <c:v>40.492939</c:v>
                </c:pt>
                <c:pt idx="968">
                  <c:v>40.28559113</c:v>
                </c:pt>
                <c:pt idx="969">
                  <c:v>39.99729919</c:v>
                </c:pt>
                <c:pt idx="970">
                  <c:v>39.99729919</c:v>
                </c:pt>
                <c:pt idx="971">
                  <c:v>40.272815700000002</c:v>
                </c:pt>
                <c:pt idx="972">
                  <c:v>40.714473720000001</c:v>
                </c:pt>
                <c:pt idx="973">
                  <c:v>40.403461460000003</c:v>
                </c:pt>
                <c:pt idx="974">
                  <c:v>40.403461460000003</c:v>
                </c:pt>
                <c:pt idx="975">
                  <c:v>40.20890808</c:v>
                </c:pt>
                <c:pt idx="976">
                  <c:v>40.20890808</c:v>
                </c:pt>
                <c:pt idx="977">
                  <c:v>40.258613590000003</c:v>
                </c:pt>
                <c:pt idx="978">
                  <c:v>40.363704679999998</c:v>
                </c:pt>
                <c:pt idx="979">
                  <c:v>40.201808929999999</c:v>
                </c:pt>
                <c:pt idx="980">
                  <c:v>40.201808929999999</c:v>
                </c:pt>
                <c:pt idx="981">
                  <c:v>40.605136870000003</c:v>
                </c:pt>
                <c:pt idx="982">
                  <c:v>40.342403410000003</c:v>
                </c:pt>
                <c:pt idx="983">
                  <c:v>40.565368650000003</c:v>
                </c:pt>
                <c:pt idx="984">
                  <c:v>40.820995330000002</c:v>
                </c:pt>
                <c:pt idx="985">
                  <c:v>40.883487700000003</c:v>
                </c:pt>
                <c:pt idx="986">
                  <c:v>40.883487700000003</c:v>
                </c:pt>
                <c:pt idx="987">
                  <c:v>40.667625430000001</c:v>
                </c:pt>
                <c:pt idx="988">
                  <c:v>40.375068659999997</c:v>
                </c:pt>
                <c:pt idx="989">
                  <c:v>40.339557650000003</c:v>
                </c:pt>
                <c:pt idx="990">
                  <c:v>40.339557650000003</c:v>
                </c:pt>
                <c:pt idx="991">
                  <c:v>40.312583920000002</c:v>
                </c:pt>
                <c:pt idx="992">
                  <c:v>40.93603134</c:v>
                </c:pt>
                <c:pt idx="993">
                  <c:v>40.93603134</c:v>
                </c:pt>
                <c:pt idx="994">
                  <c:v>41.264087680000003</c:v>
                </c:pt>
                <c:pt idx="995">
                  <c:v>41.325157169999997</c:v>
                </c:pt>
                <c:pt idx="996">
                  <c:v>41.325157169999997</c:v>
                </c:pt>
                <c:pt idx="997">
                  <c:v>40.661937709999997</c:v>
                </c:pt>
                <c:pt idx="998">
                  <c:v>40.061214450000001</c:v>
                </c:pt>
                <c:pt idx="999">
                  <c:v>40.061214450000001</c:v>
                </c:pt>
                <c:pt idx="1000">
                  <c:v>40.099555969999997</c:v>
                </c:pt>
                <c:pt idx="1001">
                  <c:v>40.521350859999998</c:v>
                </c:pt>
                <c:pt idx="1002">
                  <c:v>40.521350859999998</c:v>
                </c:pt>
                <c:pt idx="1003">
                  <c:v>40.930351260000002</c:v>
                </c:pt>
                <c:pt idx="1004">
                  <c:v>40.840881349999997</c:v>
                </c:pt>
                <c:pt idx="1005">
                  <c:v>40.840881349999997</c:v>
                </c:pt>
                <c:pt idx="1006">
                  <c:v>40.72583771</c:v>
                </c:pt>
                <c:pt idx="1007">
                  <c:v>40.728687290000003</c:v>
                </c:pt>
                <c:pt idx="1008">
                  <c:v>40.45317841</c:v>
                </c:pt>
                <c:pt idx="1009">
                  <c:v>40.517078400000003</c:v>
                </c:pt>
                <c:pt idx="1010">
                  <c:v>40.634948729999998</c:v>
                </c:pt>
                <c:pt idx="1011">
                  <c:v>40.634948729999998</c:v>
                </c:pt>
                <c:pt idx="1012">
                  <c:v>40.728687290000003</c:v>
                </c:pt>
                <c:pt idx="1013">
                  <c:v>40.561115260000001</c:v>
                </c:pt>
                <c:pt idx="1014">
                  <c:v>40.775554659999997</c:v>
                </c:pt>
                <c:pt idx="1015">
                  <c:v>40.775554659999997</c:v>
                </c:pt>
                <c:pt idx="1016">
                  <c:v>40.473060609999997</c:v>
                </c:pt>
                <c:pt idx="1017">
                  <c:v>40.534126280000002</c:v>
                </c:pt>
                <c:pt idx="1018">
                  <c:v>40.91047287</c:v>
                </c:pt>
                <c:pt idx="1019">
                  <c:v>40.738632199999998</c:v>
                </c:pt>
                <c:pt idx="1020">
                  <c:v>40.309738160000002</c:v>
                </c:pt>
                <c:pt idx="1021">
                  <c:v>40.309738160000002</c:v>
                </c:pt>
                <c:pt idx="1022">
                  <c:v>40.53838348</c:v>
                </c:pt>
                <c:pt idx="1023">
                  <c:v>40.727256769999997</c:v>
                </c:pt>
                <c:pt idx="1024">
                  <c:v>40.670463560000002</c:v>
                </c:pt>
                <c:pt idx="1025">
                  <c:v>40.670463560000002</c:v>
                </c:pt>
                <c:pt idx="1026">
                  <c:v>41.00704193</c:v>
                </c:pt>
                <c:pt idx="1027">
                  <c:v>41.153312679999999</c:v>
                </c:pt>
                <c:pt idx="1028">
                  <c:v>40.945972439999998</c:v>
                </c:pt>
                <c:pt idx="1029">
                  <c:v>40.607975009999997</c:v>
                </c:pt>
                <c:pt idx="1030">
                  <c:v>41.065269469999997</c:v>
                </c:pt>
                <c:pt idx="1031">
                  <c:v>41.065269469999997</c:v>
                </c:pt>
                <c:pt idx="1032">
                  <c:v>41.061000819999997</c:v>
                </c:pt>
                <c:pt idx="1033">
                  <c:v>41.116382600000001</c:v>
                </c:pt>
                <c:pt idx="1034">
                  <c:v>40.778381349999997</c:v>
                </c:pt>
                <c:pt idx="1035">
                  <c:v>40.778381349999997</c:v>
                </c:pt>
                <c:pt idx="1036">
                  <c:v>40.744300840000001</c:v>
                </c:pt>
                <c:pt idx="1037">
                  <c:v>40.899108890000001</c:v>
                </c:pt>
                <c:pt idx="1038">
                  <c:v>40.92751312</c:v>
                </c:pt>
                <c:pt idx="1039">
                  <c:v>40.715911869999999</c:v>
                </c:pt>
                <c:pt idx="1040">
                  <c:v>40.775554659999997</c:v>
                </c:pt>
                <c:pt idx="1041">
                  <c:v>40.775554659999997</c:v>
                </c:pt>
                <c:pt idx="1042">
                  <c:v>41.070953369999998</c:v>
                </c:pt>
                <c:pt idx="1043">
                  <c:v>40.904788969999998</c:v>
                </c:pt>
                <c:pt idx="1044">
                  <c:v>40.904788969999998</c:v>
                </c:pt>
                <c:pt idx="1045">
                  <c:v>40.749988559999998</c:v>
                </c:pt>
                <c:pt idx="1046">
                  <c:v>40.46737289</c:v>
                </c:pt>
                <c:pt idx="1047">
                  <c:v>40.46737289</c:v>
                </c:pt>
                <c:pt idx="1048">
                  <c:v>40.311161040000002</c:v>
                </c:pt>
                <c:pt idx="1049">
                  <c:v>40.298377989999999</c:v>
                </c:pt>
                <c:pt idx="1050">
                  <c:v>40.298377989999999</c:v>
                </c:pt>
                <c:pt idx="1051">
                  <c:v>40.29979324</c:v>
                </c:pt>
                <c:pt idx="1052">
                  <c:v>40.48867035</c:v>
                </c:pt>
                <c:pt idx="1053">
                  <c:v>40.99141693</c:v>
                </c:pt>
                <c:pt idx="1054">
                  <c:v>41.038284300000001</c:v>
                </c:pt>
                <c:pt idx="1055">
                  <c:v>41.141956329999999</c:v>
                </c:pt>
                <c:pt idx="1056">
                  <c:v>41.141956329999999</c:v>
                </c:pt>
                <c:pt idx="1057">
                  <c:v>40.960174559999999</c:v>
                </c:pt>
                <c:pt idx="1058">
                  <c:v>40.838035580000003</c:v>
                </c:pt>
                <c:pt idx="1059">
                  <c:v>40.985729220000003</c:v>
                </c:pt>
                <c:pt idx="1060">
                  <c:v>40.985729220000003</c:v>
                </c:pt>
                <c:pt idx="1061">
                  <c:v>41.193077090000003</c:v>
                </c:pt>
                <c:pt idx="1062">
                  <c:v>41.337936399999997</c:v>
                </c:pt>
                <c:pt idx="1063">
                  <c:v>41.971324920000001</c:v>
                </c:pt>
                <c:pt idx="1064">
                  <c:v>42.015346530000002</c:v>
                </c:pt>
                <c:pt idx="1065">
                  <c:v>41.339359279999996</c:v>
                </c:pt>
                <c:pt idx="1066">
                  <c:v>41.339359279999996</c:v>
                </c:pt>
                <c:pt idx="1067">
                  <c:v>41.183139799999999</c:v>
                </c:pt>
                <c:pt idx="1068">
                  <c:v>40.981472019999998</c:v>
                </c:pt>
                <c:pt idx="1069">
                  <c:v>40.960174559999999</c:v>
                </c:pt>
                <c:pt idx="1070">
                  <c:v>40.960174559999999</c:v>
                </c:pt>
                <c:pt idx="1071">
                  <c:v>41.383384700000001</c:v>
                </c:pt>
                <c:pt idx="1072">
                  <c:v>42.050857540000003</c:v>
                </c:pt>
                <c:pt idx="1073">
                  <c:v>41.656055449999997</c:v>
                </c:pt>
                <c:pt idx="1074">
                  <c:v>41.225746149999999</c:v>
                </c:pt>
                <c:pt idx="1075">
                  <c:v>41.093681340000003</c:v>
                </c:pt>
                <c:pt idx="1076">
                  <c:v>41.093681340000003</c:v>
                </c:pt>
                <c:pt idx="1077">
                  <c:v>40.781238559999998</c:v>
                </c:pt>
                <c:pt idx="1078">
                  <c:v>40.629272460000003</c:v>
                </c:pt>
                <c:pt idx="1079">
                  <c:v>40.629272460000003</c:v>
                </c:pt>
                <c:pt idx="1080">
                  <c:v>40.762771610000001</c:v>
                </c:pt>
                <c:pt idx="1081">
                  <c:v>41.089412690000003</c:v>
                </c:pt>
                <c:pt idx="1082">
                  <c:v>41.181720730000002</c:v>
                </c:pt>
                <c:pt idx="1083">
                  <c:v>41.391910549999999</c:v>
                </c:pt>
                <c:pt idx="1084">
                  <c:v>41.255561829999998</c:v>
                </c:pt>
                <c:pt idx="1085">
                  <c:v>40.886314390000003</c:v>
                </c:pt>
                <c:pt idx="1086">
                  <c:v>40.886314390000003</c:v>
                </c:pt>
                <c:pt idx="1087">
                  <c:v>40.860748289999997</c:v>
                </c:pt>
                <c:pt idx="1088">
                  <c:v>40.630687709999997</c:v>
                </c:pt>
                <c:pt idx="1089">
                  <c:v>40.630687709999997</c:v>
                </c:pt>
                <c:pt idx="1090">
                  <c:v>40.492942810000002</c:v>
                </c:pt>
                <c:pt idx="1091">
                  <c:v>40.492942810000002</c:v>
                </c:pt>
                <c:pt idx="1092">
                  <c:v>40.964427950000001</c:v>
                </c:pt>
                <c:pt idx="1093">
                  <c:v>41.069519040000003</c:v>
                </c:pt>
                <c:pt idx="1094">
                  <c:v>41.282550809999996</c:v>
                </c:pt>
                <c:pt idx="1095">
                  <c:v>41.282550809999996</c:v>
                </c:pt>
                <c:pt idx="1096">
                  <c:v>41.259826660000002</c:v>
                </c:pt>
                <c:pt idx="1097">
                  <c:v>40.815315249999998</c:v>
                </c:pt>
                <c:pt idx="1098">
                  <c:v>40.815315249999998</c:v>
                </c:pt>
                <c:pt idx="1099">
                  <c:v>40.382164000000003</c:v>
                </c:pt>
                <c:pt idx="1100">
                  <c:v>40.322517400000002</c:v>
                </c:pt>
                <c:pt idx="1101">
                  <c:v>40.322517400000002</c:v>
                </c:pt>
                <c:pt idx="1102">
                  <c:v>40.786911009999997</c:v>
                </c:pt>
                <c:pt idx="1103">
                  <c:v>41.004203799999999</c:v>
                </c:pt>
                <c:pt idx="1104">
                  <c:v>40.99994659</c:v>
                </c:pt>
                <c:pt idx="1105">
                  <c:v>40.99994659</c:v>
                </c:pt>
                <c:pt idx="1106">
                  <c:v>41.166103360000001</c:v>
                </c:pt>
                <c:pt idx="1107">
                  <c:v>41.019824980000003</c:v>
                </c:pt>
                <c:pt idx="1108">
                  <c:v>40.926094059999997</c:v>
                </c:pt>
                <c:pt idx="1109">
                  <c:v>40.849395749999999</c:v>
                </c:pt>
                <c:pt idx="1110">
                  <c:v>40.884899140000002</c:v>
                </c:pt>
                <c:pt idx="1111">
                  <c:v>40.884899140000002</c:v>
                </c:pt>
                <c:pt idx="1112">
                  <c:v>41.217224119999997</c:v>
                </c:pt>
                <c:pt idx="1113">
                  <c:v>41.337936399999997</c:v>
                </c:pt>
                <c:pt idx="1114">
                  <c:v>41.337936399999997</c:v>
                </c:pt>
                <c:pt idx="1115">
                  <c:v>41.18455505</c:v>
                </c:pt>
                <c:pt idx="1116">
                  <c:v>40.579559330000002</c:v>
                </c:pt>
                <c:pt idx="1117">
                  <c:v>41.005611420000001</c:v>
                </c:pt>
                <c:pt idx="1118">
                  <c:v>41.096508030000003</c:v>
                </c:pt>
                <c:pt idx="1119">
                  <c:v>40.694599150000002</c:v>
                </c:pt>
                <c:pt idx="1120">
                  <c:v>40.694599150000002</c:v>
                </c:pt>
                <c:pt idx="1121">
                  <c:v>40.63069153</c:v>
                </c:pt>
                <c:pt idx="1122">
                  <c:v>41.0326004</c:v>
                </c:pt>
                <c:pt idx="1123">
                  <c:v>41.095085140000002</c:v>
                </c:pt>
                <c:pt idx="1124">
                  <c:v>41.095085140000002</c:v>
                </c:pt>
                <c:pt idx="1125">
                  <c:v>40.862178800000002</c:v>
                </c:pt>
                <c:pt idx="1126">
                  <c:v>41.340770720000002</c:v>
                </c:pt>
                <c:pt idx="1127">
                  <c:v>41.61060715</c:v>
                </c:pt>
                <c:pt idx="1128">
                  <c:v>41.350715639999997</c:v>
                </c:pt>
                <c:pt idx="1129">
                  <c:v>40.890579219999999</c:v>
                </c:pt>
                <c:pt idx="1130">
                  <c:v>40.890579219999999</c:v>
                </c:pt>
                <c:pt idx="1131">
                  <c:v>40.713066099999999</c:v>
                </c:pt>
                <c:pt idx="1132">
                  <c:v>40.598033909999998</c:v>
                </c:pt>
                <c:pt idx="1133">
                  <c:v>40.598033909999998</c:v>
                </c:pt>
                <c:pt idx="1134">
                  <c:v>40.588092799999998</c:v>
                </c:pt>
                <c:pt idx="1135">
                  <c:v>40.201805110000002</c:v>
                </c:pt>
                <c:pt idx="1136">
                  <c:v>40.50713348</c:v>
                </c:pt>
                <c:pt idx="1137">
                  <c:v>40.701698299999997</c:v>
                </c:pt>
                <c:pt idx="1138">
                  <c:v>40.235885619999998</c:v>
                </c:pt>
                <c:pt idx="1139">
                  <c:v>39.99872208</c:v>
                </c:pt>
                <c:pt idx="1140">
                  <c:v>39.99872208</c:v>
                </c:pt>
                <c:pt idx="1141">
                  <c:v>40.032806399999998</c:v>
                </c:pt>
                <c:pt idx="1142">
                  <c:v>40.39778519</c:v>
                </c:pt>
                <c:pt idx="1143">
                  <c:v>40.39778519</c:v>
                </c:pt>
                <c:pt idx="1144">
                  <c:v>40.28274536</c:v>
                </c:pt>
                <c:pt idx="1145">
                  <c:v>40.534114840000001</c:v>
                </c:pt>
                <c:pt idx="1146">
                  <c:v>40.247241969999997</c:v>
                </c:pt>
                <c:pt idx="1147">
                  <c:v>40.409145359999997</c:v>
                </c:pt>
                <c:pt idx="1148">
                  <c:v>41.924461360000002</c:v>
                </c:pt>
                <c:pt idx="1149">
                  <c:v>41.924461360000002</c:v>
                </c:pt>
                <c:pt idx="1150">
                  <c:v>43.11029053</c:v>
                </c:pt>
                <c:pt idx="1151">
                  <c:v>42.380332950000003</c:v>
                </c:pt>
                <c:pt idx="1152">
                  <c:v>41.029762269999999</c:v>
                </c:pt>
                <c:pt idx="1153">
                  <c:v>41.029762269999999</c:v>
                </c:pt>
                <c:pt idx="1154">
                  <c:v>40.387840269999998</c:v>
                </c:pt>
                <c:pt idx="1155">
                  <c:v>39.625225069999999</c:v>
                </c:pt>
                <c:pt idx="1156">
                  <c:v>39.625225069999999</c:v>
                </c:pt>
                <c:pt idx="1157">
                  <c:v>39.540016170000001</c:v>
                </c:pt>
                <c:pt idx="1158">
                  <c:v>39.630901340000001</c:v>
                </c:pt>
                <c:pt idx="1159">
                  <c:v>39.630901340000001</c:v>
                </c:pt>
                <c:pt idx="1160">
                  <c:v>39.393737790000003</c:v>
                </c:pt>
                <c:pt idx="1161">
                  <c:v>39.273033140000003</c:v>
                </c:pt>
                <c:pt idx="1162">
                  <c:v>39.091251370000002</c:v>
                </c:pt>
                <c:pt idx="1163">
                  <c:v>39.091251370000002</c:v>
                </c:pt>
                <c:pt idx="1164">
                  <c:v>39.042961120000001</c:v>
                </c:pt>
                <c:pt idx="1165">
                  <c:v>39.042961120000001</c:v>
                </c:pt>
                <c:pt idx="1166">
                  <c:v>38.75467682</c:v>
                </c:pt>
                <c:pt idx="1167">
                  <c:v>38.971961980000003</c:v>
                </c:pt>
                <c:pt idx="1168">
                  <c:v>39.08415222</c:v>
                </c:pt>
                <c:pt idx="1169">
                  <c:v>39.08415222</c:v>
                </c:pt>
                <c:pt idx="1170">
                  <c:v>39.197761540000002</c:v>
                </c:pt>
                <c:pt idx="1171">
                  <c:v>39.091247559999999</c:v>
                </c:pt>
                <c:pt idx="1172">
                  <c:v>39.459075929999997</c:v>
                </c:pt>
                <c:pt idx="1173">
                  <c:v>39.48321533</c:v>
                </c:pt>
                <c:pt idx="1174">
                  <c:v>39.474693299999998</c:v>
                </c:pt>
                <c:pt idx="1175">
                  <c:v>39.474693299999998</c:v>
                </c:pt>
                <c:pt idx="1176">
                  <c:v>39.960391999999999</c:v>
                </c:pt>
                <c:pt idx="1177">
                  <c:v>40.137905119999999</c:v>
                </c:pt>
                <c:pt idx="1178">
                  <c:v>40.157783510000002</c:v>
                </c:pt>
                <c:pt idx="1179">
                  <c:v>40.157783510000002</c:v>
                </c:pt>
                <c:pt idx="1180">
                  <c:v>40.230216980000002</c:v>
                </c:pt>
                <c:pt idx="1181">
                  <c:v>40.51992035</c:v>
                </c:pt>
                <c:pt idx="1182">
                  <c:v>40.51992035</c:v>
                </c:pt>
                <c:pt idx="1183">
                  <c:v>40.623592379999998</c:v>
                </c:pt>
                <c:pt idx="1184">
                  <c:v>40.771293640000003</c:v>
                </c:pt>
                <c:pt idx="1185">
                  <c:v>40.771293640000003</c:v>
                </c:pt>
                <c:pt idx="1186">
                  <c:v>40.375068659999997</c:v>
                </c:pt>
                <c:pt idx="1187">
                  <c:v>40.884910580000003</c:v>
                </c:pt>
                <c:pt idx="1188">
                  <c:v>40.802539830000001</c:v>
                </c:pt>
                <c:pt idx="1189">
                  <c:v>40.802539830000001</c:v>
                </c:pt>
                <c:pt idx="1190">
                  <c:v>40.747150419999997</c:v>
                </c:pt>
                <c:pt idx="1191">
                  <c:v>41.460071560000003</c:v>
                </c:pt>
                <c:pt idx="1192">
                  <c:v>41.994049070000003</c:v>
                </c:pt>
                <c:pt idx="1193">
                  <c:v>41.894634250000003</c:v>
                </c:pt>
                <c:pt idx="1194">
                  <c:v>41.394744869999997</c:v>
                </c:pt>
                <c:pt idx="1195">
                  <c:v>41.394744869999997</c:v>
                </c:pt>
                <c:pt idx="1196">
                  <c:v>41.198768620000003</c:v>
                </c:pt>
                <c:pt idx="1197">
                  <c:v>40.666202550000001</c:v>
                </c:pt>
                <c:pt idx="1198">
                  <c:v>40.143581390000001</c:v>
                </c:pt>
                <c:pt idx="1199">
                  <c:v>40.035648350000002</c:v>
                </c:pt>
                <c:pt idx="1200">
                  <c:v>40.047012330000001</c:v>
                </c:pt>
                <c:pt idx="1201">
                  <c:v>40.047012330000001</c:v>
                </c:pt>
                <c:pt idx="1202">
                  <c:v>40.099555969999997</c:v>
                </c:pt>
                <c:pt idx="1203">
                  <c:v>39.907833099999998</c:v>
                </c:pt>
                <c:pt idx="1204">
                  <c:v>40.086772920000001</c:v>
                </c:pt>
                <c:pt idx="1205">
                  <c:v>40.086772920000001</c:v>
                </c:pt>
                <c:pt idx="1206">
                  <c:v>40.32819748</c:v>
                </c:pt>
                <c:pt idx="1207">
                  <c:v>40.83945465</c:v>
                </c:pt>
                <c:pt idx="1208">
                  <c:v>41.691555020000003</c:v>
                </c:pt>
                <c:pt idx="1209">
                  <c:v>41.36492157</c:v>
                </c:pt>
                <c:pt idx="1210">
                  <c:v>41.168937679999999</c:v>
                </c:pt>
                <c:pt idx="1211">
                  <c:v>41.168937679999999</c:v>
                </c:pt>
                <c:pt idx="1212">
                  <c:v>40.737205510000003</c:v>
                </c:pt>
                <c:pt idx="1213">
                  <c:v>40.36795807</c:v>
                </c:pt>
                <c:pt idx="1214">
                  <c:v>40.160621640000002</c:v>
                </c:pt>
                <c:pt idx="1215">
                  <c:v>40.160621640000002</c:v>
                </c:pt>
                <c:pt idx="1216">
                  <c:v>40.345249180000003</c:v>
                </c:pt>
                <c:pt idx="1217">
                  <c:v>40.345249180000003</c:v>
                </c:pt>
                <c:pt idx="1218">
                  <c:v>40.491523739999998</c:v>
                </c:pt>
                <c:pt idx="1219">
                  <c:v>40.694606780000001</c:v>
                </c:pt>
                <c:pt idx="1220">
                  <c:v>40.213172909999997</c:v>
                </c:pt>
                <c:pt idx="1221">
                  <c:v>40.213172909999997</c:v>
                </c:pt>
                <c:pt idx="1222">
                  <c:v>40.109497070000003</c:v>
                </c:pt>
                <c:pt idx="1223">
                  <c:v>40.092452999999999</c:v>
                </c:pt>
                <c:pt idx="1224">
                  <c:v>40.092452999999999</c:v>
                </c:pt>
                <c:pt idx="1225">
                  <c:v>40.136482239999999</c:v>
                </c:pt>
                <c:pt idx="1226">
                  <c:v>40.454597470000003</c:v>
                </c:pt>
                <c:pt idx="1227">
                  <c:v>40.454597470000003</c:v>
                </c:pt>
                <c:pt idx="1228">
                  <c:v>40.372222899999997</c:v>
                </c:pt>
                <c:pt idx="1229">
                  <c:v>40.546897889999997</c:v>
                </c:pt>
                <c:pt idx="1230">
                  <c:v>40.546897889999997</c:v>
                </c:pt>
                <c:pt idx="1231">
                  <c:v>40.904777529999997</c:v>
                </c:pt>
                <c:pt idx="1232">
                  <c:v>40.336715699999999</c:v>
                </c:pt>
                <c:pt idx="1233">
                  <c:v>40.366542819999999</c:v>
                </c:pt>
                <c:pt idx="1234">
                  <c:v>40.366542819999999</c:v>
                </c:pt>
                <c:pt idx="1235">
                  <c:v>40.640636440000002</c:v>
                </c:pt>
                <c:pt idx="1236">
                  <c:v>40.613647460000003</c:v>
                </c:pt>
                <c:pt idx="1237">
                  <c:v>40.613647460000003</c:v>
                </c:pt>
                <c:pt idx="1238">
                  <c:v>40.653411869999999</c:v>
                </c:pt>
                <c:pt idx="1239">
                  <c:v>40.304058070000004</c:v>
                </c:pt>
                <c:pt idx="1240">
                  <c:v>40.329627989999999</c:v>
                </c:pt>
                <c:pt idx="1241">
                  <c:v>40.329627989999999</c:v>
                </c:pt>
                <c:pt idx="1242">
                  <c:v>40.429039000000003</c:v>
                </c:pt>
                <c:pt idx="1243">
                  <c:v>40.402050019999997</c:v>
                </c:pt>
                <c:pt idx="1244">
                  <c:v>40.518508910000001</c:v>
                </c:pt>
                <c:pt idx="1245">
                  <c:v>40.450340269999998</c:v>
                </c:pt>
                <c:pt idx="1246">
                  <c:v>40.491523739999998</c:v>
                </c:pt>
                <c:pt idx="1247">
                  <c:v>40.491523739999998</c:v>
                </c:pt>
                <c:pt idx="1248">
                  <c:v>40.20606995</c:v>
                </c:pt>
                <c:pt idx="1249">
                  <c:v>40.443229680000002</c:v>
                </c:pt>
                <c:pt idx="1250">
                  <c:v>40.443229680000002</c:v>
                </c:pt>
                <c:pt idx="1251">
                  <c:v>40.23588943</c:v>
                </c:pt>
                <c:pt idx="1252">
                  <c:v>40.014343259999997</c:v>
                </c:pt>
                <c:pt idx="1253">
                  <c:v>40.014343259999997</c:v>
                </c:pt>
                <c:pt idx="1254">
                  <c:v>40.431873320000001</c:v>
                </c:pt>
                <c:pt idx="1255">
                  <c:v>40.698867800000002</c:v>
                </c:pt>
                <c:pt idx="1256">
                  <c:v>40.698867800000002</c:v>
                </c:pt>
                <c:pt idx="1257">
                  <c:v>40.461692810000002</c:v>
                </c:pt>
                <c:pt idx="1258">
                  <c:v>40.610809330000002</c:v>
                </c:pt>
                <c:pt idx="1259">
                  <c:v>40.494358060000003</c:v>
                </c:pt>
                <c:pt idx="1260">
                  <c:v>40.494358060000003</c:v>
                </c:pt>
                <c:pt idx="1261">
                  <c:v>40.544063569999999</c:v>
                </c:pt>
                <c:pt idx="1262">
                  <c:v>40.31684113</c:v>
                </c:pt>
                <c:pt idx="1263">
                  <c:v>40.31684113</c:v>
                </c:pt>
                <c:pt idx="1264">
                  <c:v>40.542644500000002</c:v>
                </c:pt>
                <c:pt idx="1265">
                  <c:v>40.612232210000002</c:v>
                </c:pt>
                <c:pt idx="1266">
                  <c:v>40.612232210000002</c:v>
                </c:pt>
                <c:pt idx="1267">
                  <c:v>40.940292360000001</c:v>
                </c:pt>
                <c:pt idx="1268">
                  <c:v>40.433296200000001</c:v>
                </c:pt>
                <c:pt idx="1269">
                  <c:v>40.356613160000002</c:v>
                </c:pt>
                <c:pt idx="1270">
                  <c:v>40.365135189999997</c:v>
                </c:pt>
                <c:pt idx="1271">
                  <c:v>40.89484787</c:v>
                </c:pt>
                <c:pt idx="1272">
                  <c:v>40.89484787</c:v>
                </c:pt>
                <c:pt idx="1273">
                  <c:v>41.515460969999999</c:v>
                </c:pt>
                <c:pt idx="1274">
                  <c:v>41.921615600000003</c:v>
                </c:pt>
                <c:pt idx="1275">
                  <c:v>41.616287229999998</c:v>
                </c:pt>
                <c:pt idx="1276">
                  <c:v>41.616287229999998</c:v>
                </c:pt>
                <c:pt idx="1277">
                  <c:v>41.191661830000001</c:v>
                </c:pt>
                <c:pt idx="1278">
                  <c:v>40.806797029999998</c:v>
                </c:pt>
                <c:pt idx="1279">
                  <c:v>40.196128850000001</c:v>
                </c:pt>
                <c:pt idx="1280">
                  <c:v>40.474475859999998</c:v>
                </c:pt>
                <c:pt idx="1281">
                  <c:v>40.355186459999999</c:v>
                </c:pt>
                <c:pt idx="1282">
                  <c:v>40.355186459999999</c:v>
                </c:pt>
                <c:pt idx="1283">
                  <c:v>40.187606809999998</c:v>
                </c:pt>
                <c:pt idx="1284">
                  <c:v>40.44466019</c:v>
                </c:pt>
                <c:pt idx="1285">
                  <c:v>40.488681790000001</c:v>
                </c:pt>
                <c:pt idx="1286">
                  <c:v>40.488681790000001</c:v>
                </c:pt>
                <c:pt idx="1287">
                  <c:v>40.380744929999999</c:v>
                </c:pt>
                <c:pt idx="1288">
                  <c:v>40.380744929999999</c:v>
                </c:pt>
                <c:pt idx="1289">
                  <c:v>40.27281189</c:v>
                </c:pt>
                <c:pt idx="1290">
                  <c:v>40.096710209999998</c:v>
                </c:pt>
                <c:pt idx="1291">
                  <c:v>40.485832209999998</c:v>
                </c:pt>
                <c:pt idx="1292">
                  <c:v>40.485832209999998</c:v>
                </c:pt>
                <c:pt idx="1293">
                  <c:v>40.433288570000002</c:v>
                </c:pt>
                <c:pt idx="1294">
                  <c:v>40.460273739999998</c:v>
                </c:pt>
                <c:pt idx="1295">
                  <c:v>40.460273739999998</c:v>
                </c:pt>
                <c:pt idx="1296">
                  <c:v>40.571052549999997</c:v>
                </c:pt>
                <c:pt idx="1297">
                  <c:v>40.901947020000001</c:v>
                </c:pt>
                <c:pt idx="1298">
                  <c:v>40.901947020000001</c:v>
                </c:pt>
                <c:pt idx="1299">
                  <c:v>41.252723690000003</c:v>
                </c:pt>
                <c:pt idx="1300">
                  <c:v>42.386013030000001</c:v>
                </c:pt>
                <c:pt idx="1301">
                  <c:v>42.386013030000001</c:v>
                </c:pt>
                <c:pt idx="1302">
                  <c:v>42.715480800000002</c:v>
                </c:pt>
                <c:pt idx="1303">
                  <c:v>42.303642269999997</c:v>
                </c:pt>
                <c:pt idx="1304">
                  <c:v>41.947185519999998</c:v>
                </c:pt>
                <c:pt idx="1305">
                  <c:v>41.1731987</c:v>
                </c:pt>
                <c:pt idx="1306">
                  <c:v>41.113555910000002</c:v>
                </c:pt>
                <c:pt idx="1307">
                  <c:v>41.127761839999998</c:v>
                </c:pt>
                <c:pt idx="1308">
                  <c:v>41.127761839999998</c:v>
                </c:pt>
                <c:pt idx="1309">
                  <c:v>41.457233430000002</c:v>
                </c:pt>
                <c:pt idx="1310">
                  <c:v>40.901947020000001</c:v>
                </c:pt>
                <c:pt idx="1311">
                  <c:v>40.901947020000001</c:v>
                </c:pt>
                <c:pt idx="1312">
                  <c:v>41.467166900000002</c:v>
                </c:pt>
                <c:pt idx="1313">
                  <c:v>41.853454589999998</c:v>
                </c:pt>
                <c:pt idx="1314">
                  <c:v>42.141750340000002</c:v>
                </c:pt>
                <c:pt idx="1315">
                  <c:v>41.782447810000001</c:v>
                </c:pt>
                <c:pt idx="1316">
                  <c:v>41.566581730000003</c:v>
                </c:pt>
                <c:pt idx="1317">
                  <c:v>41.347877500000003</c:v>
                </c:pt>
                <c:pt idx="1318">
                  <c:v>41.347877500000003</c:v>
                </c:pt>
                <c:pt idx="1319">
                  <c:v>41.313789370000002</c:v>
                </c:pt>
                <c:pt idx="1320">
                  <c:v>41.494152069999998</c:v>
                </c:pt>
                <c:pt idx="1321">
                  <c:v>41.494152069999998</c:v>
                </c:pt>
                <c:pt idx="1322">
                  <c:v>41.741268159999997</c:v>
                </c:pt>
                <c:pt idx="1323">
                  <c:v>41.82363892</c:v>
                </c:pt>
                <c:pt idx="1324">
                  <c:v>41.523979189999999</c:v>
                </c:pt>
                <c:pt idx="1325">
                  <c:v>41.506935120000001</c:v>
                </c:pt>
                <c:pt idx="1326">
                  <c:v>41.660312650000002</c:v>
                </c:pt>
                <c:pt idx="1327">
                  <c:v>41.660312650000002</c:v>
                </c:pt>
                <c:pt idx="1328">
                  <c:v>41.839256290000002</c:v>
                </c:pt>
                <c:pt idx="1329">
                  <c:v>41.657478330000004</c:v>
                </c:pt>
                <c:pt idx="1330">
                  <c:v>41.451545719999999</c:v>
                </c:pt>
                <c:pt idx="1331">
                  <c:v>41.451545719999999</c:v>
                </c:pt>
                <c:pt idx="1332">
                  <c:v>41.353553769999998</c:v>
                </c:pt>
                <c:pt idx="1333">
                  <c:v>41.504093169999997</c:v>
                </c:pt>
                <c:pt idx="1334">
                  <c:v>41.81794739</c:v>
                </c:pt>
                <c:pt idx="1335">
                  <c:v>41.381961820000001</c:v>
                </c:pt>
                <c:pt idx="1336">
                  <c:v>41.360664370000002</c:v>
                </c:pt>
                <c:pt idx="1337">
                  <c:v>41.360664370000002</c:v>
                </c:pt>
                <c:pt idx="1338">
                  <c:v>41.600666050000001</c:v>
                </c:pt>
                <c:pt idx="1339">
                  <c:v>42.1076622</c:v>
                </c:pt>
                <c:pt idx="1340">
                  <c:v>41.725643159999997</c:v>
                </c:pt>
                <c:pt idx="1341">
                  <c:v>41.725643159999997</c:v>
                </c:pt>
                <c:pt idx="1342">
                  <c:v>41.45013428</c:v>
                </c:pt>
                <c:pt idx="1343">
                  <c:v>41.45013428</c:v>
                </c:pt>
                <c:pt idx="1344">
                  <c:v>41.106449130000001</c:v>
                </c:pt>
                <c:pt idx="1345">
                  <c:v>41.156154630000003</c:v>
                </c:pt>
                <c:pt idx="1346">
                  <c:v>41.541019439999999</c:v>
                </c:pt>
                <c:pt idx="1347">
                  <c:v>41.541019439999999</c:v>
                </c:pt>
                <c:pt idx="1348">
                  <c:v>41.535350800000003</c:v>
                </c:pt>
                <c:pt idx="1349">
                  <c:v>41.309543609999999</c:v>
                </c:pt>
                <c:pt idx="1350">
                  <c:v>41.309543609999999</c:v>
                </c:pt>
                <c:pt idx="1351">
                  <c:v>41.028350830000001</c:v>
                </c:pt>
                <c:pt idx="1352">
                  <c:v>41.078056340000003</c:v>
                </c:pt>
                <c:pt idx="1353">
                  <c:v>41.078056340000003</c:v>
                </c:pt>
                <c:pt idx="1354">
                  <c:v>41.210124970000003</c:v>
                </c:pt>
                <c:pt idx="1355">
                  <c:v>41.431667330000003</c:v>
                </c:pt>
                <c:pt idx="1356">
                  <c:v>41.431667330000003</c:v>
                </c:pt>
                <c:pt idx="1357">
                  <c:v>41.399002080000002</c:v>
                </c:pt>
                <c:pt idx="1358">
                  <c:v>41.556644439999999</c:v>
                </c:pt>
                <c:pt idx="1359">
                  <c:v>41.705760959999999</c:v>
                </c:pt>
                <c:pt idx="1360">
                  <c:v>42.08068085</c:v>
                </c:pt>
                <c:pt idx="1361">
                  <c:v>41.771083830000002</c:v>
                </c:pt>
                <c:pt idx="1362">
                  <c:v>41.771083830000002</c:v>
                </c:pt>
                <c:pt idx="1363">
                  <c:v>41.274024959999998</c:v>
                </c:pt>
                <c:pt idx="1364">
                  <c:v>41.184562679999999</c:v>
                </c:pt>
                <c:pt idx="1365">
                  <c:v>41.244201660000002</c:v>
                </c:pt>
                <c:pt idx="1366">
                  <c:v>41.244201660000002</c:v>
                </c:pt>
                <c:pt idx="1367">
                  <c:v>41.362079620000003</c:v>
                </c:pt>
                <c:pt idx="1368">
                  <c:v>41.164680480000001</c:v>
                </c:pt>
                <c:pt idx="1369">
                  <c:v>40.9786377</c:v>
                </c:pt>
                <c:pt idx="1370">
                  <c:v>41.430252080000002</c:v>
                </c:pt>
                <c:pt idx="1371">
                  <c:v>42.077842709999999</c:v>
                </c:pt>
                <c:pt idx="1372">
                  <c:v>42.077842709999999</c:v>
                </c:pt>
                <c:pt idx="1373">
                  <c:v>42.192867280000002</c:v>
                </c:pt>
                <c:pt idx="1374">
                  <c:v>41.87760162</c:v>
                </c:pt>
                <c:pt idx="1375">
                  <c:v>41.87760162</c:v>
                </c:pt>
                <c:pt idx="1376">
                  <c:v>41.663154599999999</c:v>
                </c:pt>
                <c:pt idx="1377">
                  <c:v>41.451549530000001</c:v>
                </c:pt>
                <c:pt idx="1378">
                  <c:v>41.170356750000003</c:v>
                </c:pt>
                <c:pt idx="1379">
                  <c:v>40.626430509999999</c:v>
                </c:pt>
                <c:pt idx="1380">
                  <c:v>40.544059750000002</c:v>
                </c:pt>
                <c:pt idx="1381">
                  <c:v>40.544059750000002</c:v>
                </c:pt>
                <c:pt idx="1382">
                  <c:v>40.427608489999997</c:v>
                </c:pt>
                <c:pt idx="1383">
                  <c:v>40.893432619999999</c:v>
                </c:pt>
                <c:pt idx="1384">
                  <c:v>41.224323269999999</c:v>
                </c:pt>
                <c:pt idx="1385">
                  <c:v>41.224323269999999</c:v>
                </c:pt>
                <c:pt idx="1386">
                  <c:v>40.997093200000002</c:v>
                </c:pt>
                <c:pt idx="1387">
                  <c:v>40.987152100000003</c:v>
                </c:pt>
                <c:pt idx="1388">
                  <c:v>40.987152100000003</c:v>
                </c:pt>
                <c:pt idx="1389">
                  <c:v>40.967269899999998</c:v>
                </c:pt>
                <c:pt idx="1390">
                  <c:v>41.147632600000001</c:v>
                </c:pt>
                <c:pt idx="1391">
                  <c:v>41.147632600000001</c:v>
                </c:pt>
                <c:pt idx="1392">
                  <c:v>41.701499939999998</c:v>
                </c:pt>
                <c:pt idx="1393">
                  <c:v>41.86055374</c:v>
                </c:pt>
                <c:pt idx="1394">
                  <c:v>41.86055374</c:v>
                </c:pt>
                <c:pt idx="1395">
                  <c:v>42.259620669999997</c:v>
                </c:pt>
                <c:pt idx="1396">
                  <c:v>42.207069400000002</c:v>
                </c:pt>
                <c:pt idx="1397">
                  <c:v>42.019615170000002</c:v>
                </c:pt>
                <c:pt idx="1398">
                  <c:v>41.690143589999998</c:v>
                </c:pt>
                <c:pt idx="1399">
                  <c:v>41.452972410000001</c:v>
                </c:pt>
                <c:pt idx="1400">
                  <c:v>41.372016909999999</c:v>
                </c:pt>
                <c:pt idx="1401">
                  <c:v>41.372016909999999</c:v>
                </c:pt>
                <c:pt idx="1402">
                  <c:v>41.234260560000003</c:v>
                </c:pt>
                <c:pt idx="1403">
                  <c:v>41.428825379999999</c:v>
                </c:pt>
                <c:pt idx="1404">
                  <c:v>41.428825379999999</c:v>
                </c:pt>
                <c:pt idx="1405">
                  <c:v>41.863399510000001</c:v>
                </c:pt>
                <c:pt idx="1406">
                  <c:v>41.839252469999998</c:v>
                </c:pt>
                <c:pt idx="1407">
                  <c:v>41.839252469999998</c:v>
                </c:pt>
                <c:pt idx="1408">
                  <c:v>41.583625789999999</c:v>
                </c:pt>
                <c:pt idx="1409">
                  <c:v>41.315216059999997</c:v>
                </c:pt>
                <c:pt idx="1410">
                  <c:v>41.315216059999997</c:v>
                </c:pt>
                <c:pt idx="1411">
                  <c:v>41.185981750000003</c:v>
                </c:pt>
                <c:pt idx="1412">
                  <c:v>41.494148250000002</c:v>
                </c:pt>
                <c:pt idx="1413">
                  <c:v>41.633323670000003</c:v>
                </c:pt>
                <c:pt idx="1414">
                  <c:v>42.092041020000003</c:v>
                </c:pt>
                <c:pt idx="1415">
                  <c:v>42.08068085</c:v>
                </c:pt>
                <c:pt idx="1416">
                  <c:v>42.08068085</c:v>
                </c:pt>
                <c:pt idx="1417">
                  <c:v>41.859127039999997</c:v>
                </c:pt>
                <c:pt idx="1418">
                  <c:v>41.259822849999999</c:v>
                </c:pt>
                <c:pt idx="1419">
                  <c:v>41.417461400000001</c:v>
                </c:pt>
                <c:pt idx="1420">
                  <c:v>41.417461400000001</c:v>
                </c:pt>
                <c:pt idx="1421">
                  <c:v>41.577941889999998</c:v>
                </c:pt>
                <c:pt idx="1422">
                  <c:v>41.643268589999998</c:v>
                </c:pt>
                <c:pt idx="1423">
                  <c:v>41.325157169999997</c:v>
                </c:pt>
                <c:pt idx="1424">
                  <c:v>41.112125399999996</c:v>
                </c:pt>
                <c:pt idx="1425">
                  <c:v>41.151893620000003</c:v>
                </c:pt>
                <c:pt idx="1426">
                  <c:v>41.151893620000003</c:v>
                </c:pt>
                <c:pt idx="1427">
                  <c:v>41.329410549999999</c:v>
                </c:pt>
                <c:pt idx="1428">
                  <c:v>41.437339780000002</c:v>
                </c:pt>
                <c:pt idx="1429">
                  <c:v>41.437339780000002</c:v>
                </c:pt>
                <c:pt idx="1430">
                  <c:v>41.025493619999999</c:v>
                </c:pt>
                <c:pt idx="1431">
                  <c:v>40.78406906</c:v>
                </c:pt>
                <c:pt idx="1432">
                  <c:v>40.673294069999997</c:v>
                </c:pt>
                <c:pt idx="1433">
                  <c:v>41.01982117</c:v>
                </c:pt>
                <c:pt idx="1434">
                  <c:v>40.845142359999997</c:v>
                </c:pt>
                <c:pt idx="1435">
                  <c:v>40.637798310000001</c:v>
                </c:pt>
                <c:pt idx="1436">
                  <c:v>40.637798310000001</c:v>
                </c:pt>
                <c:pt idx="1437">
                  <c:v>40.784080510000003</c:v>
                </c:pt>
                <c:pt idx="1438">
                  <c:v>40.717330930000003</c:v>
                </c:pt>
                <c:pt idx="1439">
                  <c:v>40.717330930000003</c:v>
                </c:pt>
                <c:pt idx="1440">
                  <c:v>40.873554230000003</c:v>
                </c:pt>
                <c:pt idx="1441">
                  <c:v>40.698871609999998</c:v>
                </c:pt>
                <c:pt idx="1442">
                  <c:v>41.028343200000002</c:v>
                </c:pt>
                <c:pt idx="1443">
                  <c:v>40.916145319999998</c:v>
                </c:pt>
                <c:pt idx="1444">
                  <c:v>40.652000430000001</c:v>
                </c:pt>
                <c:pt idx="1445">
                  <c:v>40.652000430000001</c:v>
                </c:pt>
                <c:pt idx="1446">
                  <c:v>40.308319089999998</c:v>
                </c:pt>
                <c:pt idx="1447">
                  <c:v>40.590927120000003</c:v>
                </c:pt>
                <c:pt idx="1448">
                  <c:v>41.014137269999999</c:v>
                </c:pt>
                <c:pt idx="1449">
                  <c:v>41.014137269999999</c:v>
                </c:pt>
                <c:pt idx="1450">
                  <c:v>41.634750369999999</c:v>
                </c:pt>
                <c:pt idx="1451">
                  <c:v>41.235683440000003</c:v>
                </c:pt>
                <c:pt idx="1452">
                  <c:v>41.235683440000003</c:v>
                </c:pt>
                <c:pt idx="1453">
                  <c:v>41.269767760000001</c:v>
                </c:pt>
                <c:pt idx="1454">
                  <c:v>41.10503387</c:v>
                </c:pt>
                <c:pt idx="1455">
                  <c:v>41.10503387</c:v>
                </c:pt>
                <c:pt idx="1456">
                  <c:v>41.75262833</c:v>
                </c:pt>
                <c:pt idx="1457">
                  <c:v>42.262458799999997</c:v>
                </c:pt>
                <c:pt idx="1458">
                  <c:v>42.083522799999997</c:v>
                </c:pt>
                <c:pt idx="1459">
                  <c:v>42.083522799999997</c:v>
                </c:pt>
                <c:pt idx="1460">
                  <c:v>41.455818180000001</c:v>
                </c:pt>
                <c:pt idx="1461">
                  <c:v>41.455818180000001</c:v>
                </c:pt>
                <c:pt idx="1462">
                  <c:v>41.612033840000002</c:v>
                </c:pt>
                <c:pt idx="1463">
                  <c:v>41.444450379999999</c:v>
                </c:pt>
                <c:pt idx="1464">
                  <c:v>41.775348659999999</c:v>
                </c:pt>
                <c:pt idx="1465">
                  <c:v>41.775348659999999</c:v>
                </c:pt>
                <c:pt idx="1466">
                  <c:v>42.02244949</c:v>
                </c:pt>
                <c:pt idx="1467">
                  <c:v>42.144580840000003</c:v>
                </c:pt>
                <c:pt idx="1468">
                  <c:v>41.654632569999997</c:v>
                </c:pt>
                <c:pt idx="1469">
                  <c:v>41.654632569999997</c:v>
                </c:pt>
                <c:pt idx="1470">
                  <c:v>41.600669859999996</c:v>
                </c:pt>
                <c:pt idx="1471">
                  <c:v>41.3237381</c:v>
                </c:pt>
                <c:pt idx="1472">
                  <c:v>41.3237381</c:v>
                </c:pt>
                <c:pt idx="1473">
                  <c:v>41.529659270000003</c:v>
                </c:pt>
                <c:pt idx="1474">
                  <c:v>41.316635130000002</c:v>
                </c:pt>
                <c:pt idx="1475">
                  <c:v>41.316635130000002</c:v>
                </c:pt>
                <c:pt idx="1476">
                  <c:v>41.759727480000002</c:v>
                </c:pt>
                <c:pt idx="1477">
                  <c:v>41.86055374</c:v>
                </c:pt>
                <c:pt idx="1478">
                  <c:v>41.86055374</c:v>
                </c:pt>
                <c:pt idx="1479">
                  <c:v>41.873336790000003</c:v>
                </c:pt>
                <c:pt idx="1480">
                  <c:v>41.113548280000003</c:v>
                </c:pt>
                <c:pt idx="1481">
                  <c:v>41.113548280000003</c:v>
                </c:pt>
                <c:pt idx="1482">
                  <c:v>40.936023710000001</c:v>
                </c:pt>
                <c:pt idx="1483">
                  <c:v>41.205863950000001</c:v>
                </c:pt>
                <c:pt idx="1484">
                  <c:v>41.215808869999996</c:v>
                </c:pt>
                <c:pt idx="1485">
                  <c:v>41.215808869999996</c:v>
                </c:pt>
                <c:pt idx="1486">
                  <c:v>41.122077939999997</c:v>
                </c:pt>
                <c:pt idx="1487">
                  <c:v>40.981479640000003</c:v>
                </c:pt>
                <c:pt idx="1488">
                  <c:v>40.981479640000003</c:v>
                </c:pt>
                <c:pt idx="1489">
                  <c:v>42.207077030000001</c:v>
                </c:pt>
                <c:pt idx="1490">
                  <c:v>42.198558810000002</c:v>
                </c:pt>
                <c:pt idx="1491">
                  <c:v>42.198558810000002</c:v>
                </c:pt>
                <c:pt idx="1492">
                  <c:v>42.343410489999997</c:v>
                </c:pt>
                <c:pt idx="1493">
                  <c:v>42.17724991</c:v>
                </c:pt>
                <c:pt idx="1494">
                  <c:v>42.17724991</c:v>
                </c:pt>
                <c:pt idx="1495">
                  <c:v>42.100555419999999</c:v>
                </c:pt>
                <c:pt idx="1496">
                  <c:v>41.934402470000002</c:v>
                </c:pt>
                <c:pt idx="1497">
                  <c:v>42.106243130000003</c:v>
                </c:pt>
                <c:pt idx="1498">
                  <c:v>41.715698240000002</c:v>
                </c:pt>
                <c:pt idx="1499">
                  <c:v>41.975585940000002</c:v>
                </c:pt>
                <c:pt idx="1500">
                  <c:v>42.306484220000002</c:v>
                </c:pt>
                <c:pt idx="1501">
                  <c:v>42.306484220000002</c:v>
                </c:pt>
                <c:pt idx="1502">
                  <c:v>42.181503300000003</c:v>
                </c:pt>
                <c:pt idx="1503">
                  <c:v>41.930137629999997</c:v>
                </c:pt>
                <c:pt idx="1504">
                  <c:v>41.930137629999997</c:v>
                </c:pt>
                <c:pt idx="1505">
                  <c:v>41.712852480000002</c:v>
                </c:pt>
                <c:pt idx="1506">
                  <c:v>41.896060939999998</c:v>
                </c:pt>
                <c:pt idx="1507">
                  <c:v>41.896060939999998</c:v>
                </c:pt>
                <c:pt idx="1508">
                  <c:v>41.5182991</c:v>
                </c:pt>
                <c:pt idx="1509">
                  <c:v>41.69297409</c:v>
                </c:pt>
                <c:pt idx="1510">
                  <c:v>41.69297409</c:v>
                </c:pt>
                <c:pt idx="1511">
                  <c:v>42.018196109999998</c:v>
                </c:pt>
                <c:pt idx="1512">
                  <c:v>42.016777040000001</c:v>
                </c:pt>
                <c:pt idx="1513">
                  <c:v>42.030982969999997</c:v>
                </c:pt>
                <c:pt idx="1514">
                  <c:v>42.030982969999997</c:v>
                </c:pt>
                <c:pt idx="1515">
                  <c:v>41.83499527</c:v>
                </c:pt>
                <c:pt idx="1516">
                  <c:v>41.83499527</c:v>
                </c:pt>
                <c:pt idx="1517">
                  <c:v>41.752624509999997</c:v>
                </c:pt>
                <c:pt idx="1518">
                  <c:v>41.836410520000001</c:v>
                </c:pt>
                <c:pt idx="1519">
                  <c:v>41.967063899999999</c:v>
                </c:pt>
                <c:pt idx="1520">
                  <c:v>41.967063899999999</c:v>
                </c:pt>
                <c:pt idx="1521">
                  <c:v>42.116180419999999</c:v>
                </c:pt>
                <c:pt idx="1522">
                  <c:v>41.782451629999997</c:v>
                </c:pt>
                <c:pt idx="1523">
                  <c:v>41.782451629999997</c:v>
                </c:pt>
                <c:pt idx="1524">
                  <c:v>41.692981719999999</c:v>
                </c:pt>
                <c:pt idx="1525">
                  <c:v>41.850616459999998</c:v>
                </c:pt>
                <c:pt idx="1526">
                  <c:v>41.850616459999998</c:v>
                </c:pt>
                <c:pt idx="1527">
                  <c:v>41.563743590000001</c:v>
                </c:pt>
                <c:pt idx="1528">
                  <c:v>41.550956730000003</c:v>
                </c:pt>
                <c:pt idx="1529">
                  <c:v>41.550956730000003</c:v>
                </c:pt>
                <c:pt idx="1530">
                  <c:v>41.600662229999998</c:v>
                </c:pt>
                <c:pt idx="1531">
                  <c:v>41.646114349999998</c:v>
                </c:pt>
                <c:pt idx="1532">
                  <c:v>41.646114349999998</c:v>
                </c:pt>
                <c:pt idx="1533">
                  <c:v>41.692981719999999</c:v>
                </c:pt>
                <c:pt idx="1534">
                  <c:v>41.656047819999998</c:v>
                </c:pt>
                <c:pt idx="1535">
                  <c:v>41.656047819999998</c:v>
                </c:pt>
                <c:pt idx="1536">
                  <c:v>41.77676392</c:v>
                </c:pt>
                <c:pt idx="1537">
                  <c:v>41.840671540000002</c:v>
                </c:pt>
                <c:pt idx="1538">
                  <c:v>42.019615170000002</c:v>
                </c:pt>
                <c:pt idx="1539">
                  <c:v>42.019615170000002</c:v>
                </c:pt>
                <c:pt idx="1540">
                  <c:v>42.040916439999997</c:v>
                </c:pt>
                <c:pt idx="1541">
                  <c:v>41.487052919999996</c:v>
                </c:pt>
                <c:pt idx="1542">
                  <c:v>41.310955049999997</c:v>
                </c:pt>
                <c:pt idx="1543">
                  <c:v>41.57368469</c:v>
                </c:pt>
                <c:pt idx="1544">
                  <c:v>41.904579159999997</c:v>
                </c:pt>
                <c:pt idx="1545">
                  <c:v>41.904579159999997</c:v>
                </c:pt>
                <c:pt idx="1546">
                  <c:v>41.789546970000004</c:v>
                </c:pt>
                <c:pt idx="1547">
                  <c:v>41.732738490000003</c:v>
                </c:pt>
                <c:pt idx="1548">
                  <c:v>41.900318149999997</c:v>
                </c:pt>
                <c:pt idx="1549">
                  <c:v>41.900318149999997</c:v>
                </c:pt>
                <c:pt idx="1550">
                  <c:v>42.070732120000002</c:v>
                </c:pt>
                <c:pt idx="1551">
                  <c:v>41.575096129999999</c:v>
                </c:pt>
                <c:pt idx="1552">
                  <c:v>41.575096129999999</c:v>
                </c:pt>
                <c:pt idx="1553">
                  <c:v>41.70717621</c:v>
                </c:pt>
                <c:pt idx="1554">
                  <c:v>41.75405121</c:v>
                </c:pt>
                <c:pt idx="1555">
                  <c:v>41.75405121</c:v>
                </c:pt>
                <c:pt idx="1556">
                  <c:v>41.870494839999999</c:v>
                </c:pt>
                <c:pt idx="1557">
                  <c:v>41.971328739999997</c:v>
                </c:pt>
                <c:pt idx="1558">
                  <c:v>41.923042299999999</c:v>
                </c:pt>
                <c:pt idx="1559">
                  <c:v>41.923042299999999</c:v>
                </c:pt>
                <c:pt idx="1560">
                  <c:v>42.002571109999998</c:v>
                </c:pt>
                <c:pt idx="1561">
                  <c:v>41.9883728</c:v>
                </c:pt>
                <c:pt idx="1562">
                  <c:v>42.093463900000003</c:v>
                </c:pt>
                <c:pt idx="1563">
                  <c:v>42.06932449</c:v>
                </c:pt>
                <c:pt idx="1564">
                  <c:v>42.07925797</c:v>
                </c:pt>
                <c:pt idx="1565">
                  <c:v>42.07925797</c:v>
                </c:pt>
                <c:pt idx="1566">
                  <c:v>42.022453310000003</c:v>
                </c:pt>
                <c:pt idx="1567">
                  <c:v>42.19997025</c:v>
                </c:pt>
                <c:pt idx="1568">
                  <c:v>41.957130429999999</c:v>
                </c:pt>
                <c:pt idx="1569">
                  <c:v>41.957130429999999</c:v>
                </c:pt>
                <c:pt idx="1570">
                  <c:v>41.592151639999997</c:v>
                </c:pt>
                <c:pt idx="1571">
                  <c:v>41.592151639999997</c:v>
                </c:pt>
                <c:pt idx="1572">
                  <c:v>41.654632569999997</c:v>
                </c:pt>
                <c:pt idx="1573">
                  <c:v>41.550956730000003</c:v>
                </c:pt>
                <c:pt idx="1574">
                  <c:v>41.681610110000001</c:v>
                </c:pt>
                <c:pt idx="1575">
                  <c:v>41.681610110000001</c:v>
                </c:pt>
                <c:pt idx="1576">
                  <c:v>41.843509670000003</c:v>
                </c:pt>
                <c:pt idx="1577">
                  <c:v>42.238319400000002</c:v>
                </c:pt>
                <c:pt idx="1578">
                  <c:v>42.238319400000002</c:v>
                </c:pt>
                <c:pt idx="1579">
                  <c:v>42.25110626</c:v>
                </c:pt>
                <c:pt idx="1580">
                  <c:v>42.001152040000001</c:v>
                </c:pt>
                <c:pt idx="1581">
                  <c:v>42.001152040000001</c:v>
                </c:pt>
                <c:pt idx="1582">
                  <c:v>41.979846950000002</c:v>
                </c:pt>
                <c:pt idx="1583">
                  <c:v>42.05227661</c:v>
                </c:pt>
                <c:pt idx="1584">
                  <c:v>42.05227661</c:v>
                </c:pt>
                <c:pt idx="1585">
                  <c:v>41.995475769999999</c:v>
                </c:pt>
                <c:pt idx="1586">
                  <c:v>41.820800779999999</c:v>
                </c:pt>
                <c:pt idx="1587">
                  <c:v>41.651794430000002</c:v>
                </c:pt>
                <c:pt idx="1588">
                  <c:v>41.651794430000002</c:v>
                </c:pt>
                <c:pt idx="1589">
                  <c:v>41.869079589999998</c:v>
                </c:pt>
                <c:pt idx="1590">
                  <c:v>41.869079589999998</c:v>
                </c:pt>
                <c:pt idx="1591">
                  <c:v>42.120445250000003</c:v>
                </c:pt>
                <c:pt idx="1592">
                  <c:v>41.977008820000002</c:v>
                </c:pt>
                <c:pt idx="1593">
                  <c:v>41.942924499999997</c:v>
                </c:pt>
                <c:pt idx="1594">
                  <c:v>41.942924499999997</c:v>
                </c:pt>
                <c:pt idx="1595">
                  <c:v>42.008251190000003</c:v>
                </c:pt>
                <c:pt idx="1596">
                  <c:v>42.266719819999999</c:v>
                </c:pt>
                <c:pt idx="1597">
                  <c:v>42.163043979999998</c:v>
                </c:pt>
                <c:pt idx="1598">
                  <c:v>42.011085510000001</c:v>
                </c:pt>
                <c:pt idx="1599">
                  <c:v>42.154525759999999</c:v>
                </c:pt>
                <c:pt idx="1600">
                  <c:v>42.154525759999999</c:v>
                </c:pt>
                <c:pt idx="1601">
                  <c:v>42.310741419999999</c:v>
                </c:pt>
                <c:pt idx="1602">
                  <c:v>42.17440414</c:v>
                </c:pt>
                <c:pt idx="1603">
                  <c:v>42.097724909999997</c:v>
                </c:pt>
                <c:pt idx="1604">
                  <c:v>42.097724909999997</c:v>
                </c:pt>
                <c:pt idx="1605">
                  <c:v>41.758308409999998</c:v>
                </c:pt>
                <c:pt idx="1606">
                  <c:v>42.032398219999997</c:v>
                </c:pt>
                <c:pt idx="1607">
                  <c:v>42.887329100000002</c:v>
                </c:pt>
                <c:pt idx="1608">
                  <c:v>43.326160430000002</c:v>
                </c:pt>
                <c:pt idx="1609">
                  <c:v>42.742469790000001</c:v>
                </c:pt>
                <c:pt idx="1610">
                  <c:v>42.742469790000001</c:v>
                </c:pt>
                <c:pt idx="1611">
                  <c:v>42.337730409999999</c:v>
                </c:pt>
                <c:pt idx="1612">
                  <c:v>42.302223210000001</c:v>
                </c:pt>
                <c:pt idx="1613">
                  <c:v>42.302223210000001</c:v>
                </c:pt>
                <c:pt idx="1614">
                  <c:v>42.222690579999998</c:v>
                </c:pt>
                <c:pt idx="1615">
                  <c:v>41.920200350000002</c:v>
                </c:pt>
                <c:pt idx="1616">
                  <c:v>41.920200350000002</c:v>
                </c:pt>
                <c:pt idx="1617">
                  <c:v>42.141746519999998</c:v>
                </c:pt>
                <c:pt idx="1618">
                  <c:v>42.245418549999997</c:v>
                </c:pt>
                <c:pt idx="1619">
                  <c:v>42.245418549999997</c:v>
                </c:pt>
                <c:pt idx="1620">
                  <c:v>42.349086759999999</c:v>
                </c:pt>
                <c:pt idx="1621">
                  <c:v>42.404472349999999</c:v>
                </c:pt>
                <c:pt idx="1622">
                  <c:v>42.412998199999997</c:v>
                </c:pt>
                <c:pt idx="1623">
                  <c:v>42.226955410000002</c:v>
                </c:pt>
                <c:pt idx="1624">
                  <c:v>42.123283389999997</c:v>
                </c:pt>
                <c:pt idx="1625">
                  <c:v>42.123283389999997</c:v>
                </c:pt>
                <c:pt idx="1626">
                  <c:v>42.009674070000003</c:v>
                </c:pt>
                <c:pt idx="1627">
                  <c:v>42.188613889999999</c:v>
                </c:pt>
                <c:pt idx="1628">
                  <c:v>41.85913086</c:v>
                </c:pt>
                <c:pt idx="1629">
                  <c:v>41.85913086</c:v>
                </c:pt>
                <c:pt idx="1630">
                  <c:v>42.056533809999998</c:v>
                </c:pt>
                <c:pt idx="1631">
                  <c:v>41.959968570000001</c:v>
                </c:pt>
                <c:pt idx="1632">
                  <c:v>42.092041020000003</c:v>
                </c:pt>
                <c:pt idx="1633">
                  <c:v>42.154529570000001</c:v>
                </c:pt>
                <c:pt idx="1634">
                  <c:v>42.228382109999998</c:v>
                </c:pt>
                <c:pt idx="1635">
                  <c:v>42.228382109999998</c:v>
                </c:pt>
                <c:pt idx="1636">
                  <c:v>41.999732969999997</c:v>
                </c:pt>
                <c:pt idx="1637">
                  <c:v>41.967075350000002</c:v>
                </c:pt>
                <c:pt idx="1638">
                  <c:v>42.083522799999997</c:v>
                </c:pt>
                <c:pt idx="1639">
                  <c:v>42.083522799999997</c:v>
                </c:pt>
                <c:pt idx="1640">
                  <c:v>42.239738459999998</c:v>
                </c:pt>
                <c:pt idx="1641">
                  <c:v>42.33205032</c:v>
                </c:pt>
                <c:pt idx="1642">
                  <c:v>42.187198639999998</c:v>
                </c:pt>
                <c:pt idx="1643">
                  <c:v>42.253944400000002</c:v>
                </c:pt>
                <c:pt idx="1644">
                  <c:v>42.04518127</c:v>
                </c:pt>
                <c:pt idx="1645">
                  <c:v>42.04518127</c:v>
                </c:pt>
                <c:pt idx="1646">
                  <c:v>42.02671814</c:v>
                </c:pt>
                <c:pt idx="1647">
                  <c:v>42.073585510000001</c:v>
                </c:pt>
                <c:pt idx="1648">
                  <c:v>42.073585510000001</c:v>
                </c:pt>
                <c:pt idx="1649">
                  <c:v>42.133228299999999</c:v>
                </c:pt>
                <c:pt idx="1650">
                  <c:v>42.107666020000003</c:v>
                </c:pt>
                <c:pt idx="1651">
                  <c:v>42.100563049999998</c:v>
                </c:pt>
                <c:pt idx="1652">
                  <c:v>41.934406279999997</c:v>
                </c:pt>
                <c:pt idx="1653">
                  <c:v>42.087780000000002</c:v>
                </c:pt>
                <c:pt idx="1654">
                  <c:v>42.087780000000002</c:v>
                </c:pt>
                <c:pt idx="1655">
                  <c:v>42.01393127</c:v>
                </c:pt>
                <c:pt idx="1656">
                  <c:v>42.123279570000001</c:v>
                </c:pt>
                <c:pt idx="1657">
                  <c:v>42.123279570000001</c:v>
                </c:pt>
                <c:pt idx="1658">
                  <c:v>42.17298126</c:v>
                </c:pt>
                <c:pt idx="1659">
                  <c:v>42.19002914</c:v>
                </c:pt>
                <c:pt idx="1660">
                  <c:v>42.19002914</c:v>
                </c:pt>
                <c:pt idx="1661">
                  <c:v>42.188617710000003</c:v>
                </c:pt>
                <c:pt idx="1662">
                  <c:v>42.16020966</c:v>
                </c:pt>
                <c:pt idx="1663">
                  <c:v>42.303638460000002</c:v>
                </c:pt>
                <c:pt idx="1664">
                  <c:v>42.303638460000002</c:v>
                </c:pt>
                <c:pt idx="1665">
                  <c:v>42.292285919999998</c:v>
                </c:pt>
                <c:pt idx="1666">
                  <c:v>42.086364750000001</c:v>
                </c:pt>
                <c:pt idx="1667">
                  <c:v>42.086364750000001</c:v>
                </c:pt>
                <c:pt idx="1668">
                  <c:v>42.092041020000003</c:v>
                </c:pt>
                <c:pt idx="1669">
                  <c:v>41.911678309999999</c:v>
                </c:pt>
                <c:pt idx="1670">
                  <c:v>41.911678309999999</c:v>
                </c:pt>
                <c:pt idx="1671">
                  <c:v>41.897483829999999</c:v>
                </c:pt>
                <c:pt idx="1672">
                  <c:v>42.021038060000002</c:v>
                </c:pt>
                <c:pt idx="1673">
                  <c:v>42.238323209999997</c:v>
                </c:pt>
                <c:pt idx="1674">
                  <c:v>42.238323209999997</c:v>
                </c:pt>
                <c:pt idx="1675">
                  <c:v>42.306480409999999</c:v>
                </c:pt>
                <c:pt idx="1676">
                  <c:v>42.305061340000002</c:v>
                </c:pt>
                <c:pt idx="1677">
                  <c:v>42.305061340000002</c:v>
                </c:pt>
                <c:pt idx="1678">
                  <c:v>42.655838009999997</c:v>
                </c:pt>
                <c:pt idx="1679">
                  <c:v>42.072158809999998</c:v>
                </c:pt>
                <c:pt idx="1680">
                  <c:v>42.072158809999998</c:v>
                </c:pt>
                <c:pt idx="1681">
                  <c:v>41.7938118</c:v>
                </c:pt>
                <c:pt idx="1682">
                  <c:v>41.712860110000001</c:v>
                </c:pt>
                <c:pt idx="1683">
                  <c:v>41.712860110000001</c:v>
                </c:pt>
                <c:pt idx="1684">
                  <c:v>41.583614349999998</c:v>
                </c:pt>
                <c:pt idx="1685">
                  <c:v>41.769664759999998</c:v>
                </c:pt>
                <c:pt idx="1686">
                  <c:v>41.880439760000002</c:v>
                </c:pt>
                <c:pt idx="1687">
                  <c:v>42.215599060000002</c:v>
                </c:pt>
                <c:pt idx="1688">
                  <c:v>42.077842709999999</c:v>
                </c:pt>
                <c:pt idx="1689">
                  <c:v>42.1076622</c:v>
                </c:pt>
                <c:pt idx="1690">
                  <c:v>42.1076622</c:v>
                </c:pt>
                <c:pt idx="1691">
                  <c:v>41.92445755</c:v>
                </c:pt>
                <c:pt idx="1692">
                  <c:v>41.982688899999999</c:v>
                </c:pt>
                <c:pt idx="1693">
                  <c:v>41.982688899999999</c:v>
                </c:pt>
                <c:pt idx="1694">
                  <c:v>41.719959260000003</c:v>
                </c:pt>
                <c:pt idx="1695">
                  <c:v>41.907417299999999</c:v>
                </c:pt>
                <c:pt idx="1696">
                  <c:v>42.09061432</c:v>
                </c:pt>
                <c:pt idx="1697">
                  <c:v>42.09061432</c:v>
                </c:pt>
                <c:pt idx="1698">
                  <c:v>42.52092743</c:v>
                </c:pt>
                <c:pt idx="1699">
                  <c:v>42.52092743</c:v>
                </c:pt>
                <c:pt idx="1700">
                  <c:v>42.2269516</c:v>
                </c:pt>
                <c:pt idx="1701">
                  <c:v>42.116184230000002</c:v>
                </c:pt>
                <c:pt idx="1702">
                  <c:v>42.090625760000002</c:v>
                </c:pt>
                <c:pt idx="1703">
                  <c:v>42.090625760000002</c:v>
                </c:pt>
                <c:pt idx="1704">
                  <c:v>42.174415590000002</c:v>
                </c:pt>
                <c:pt idx="1705">
                  <c:v>42.268138890000003</c:v>
                </c:pt>
                <c:pt idx="1706">
                  <c:v>42.452754970000001</c:v>
                </c:pt>
                <c:pt idx="1707">
                  <c:v>42.030967709999999</c:v>
                </c:pt>
                <c:pt idx="1708">
                  <c:v>41.866233829999999</c:v>
                </c:pt>
                <c:pt idx="1709">
                  <c:v>41.866233829999999</c:v>
                </c:pt>
                <c:pt idx="1710">
                  <c:v>41.866237640000001</c:v>
                </c:pt>
                <c:pt idx="1711">
                  <c:v>42.202812190000003</c:v>
                </c:pt>
                <c:pt idx="1712">
                  <c:v>42.13606644</c:v>
                </c:pt>
                <c:pt idx="1713">
                  <c:v>42.13606644</c:v>
                </c:pt>
                <c:pt idx="1714">
                  <c:v>41.719951629999997</c:v>
                </c:pt>
                <c:pt idx="1715">
                  <c:v>41.585044859999996</c:v>
                </c:pt>
                <c:pt idx="1716">
                  <c:v>41.842094420000002</c:v>
                </c:pt>
                <c:pt idx="1717">
                  <c:v>41.91593933</c:v>
                </c:pt>
                <c:pt idx="1718">
                  <c:v>42.188613889999999</c:v>
                </c:pt>
                <c:pt idx="1719">
                  <c:v>42.188613889999999</c:v>
                </c:pt>
                <c:pt idx="1720">
                  <c:v>41.988365170000002</c:v>
                </c:pt>
                <c:pt idx="1721">
                  <c:v>42.018188479999999</c:v>
                </c:pt>
                <c:pt idx="1722">
                  <c:v>42.018188479999999</c:v>
                </c:pt>
                <c:pt idx="1723">
                  <c:v>41.837837219999997</c:v>
                </c:pt>
                <c:pt idx="1724">
                  <c:v>41.687294010000002</c:v>
                </c:pt>
                <c:pt idx="1725">
                  <c:v>41.639011379999999</c:v>
                </c:pt>
                <c:pt idx="1726">
                  <c:v>41.755458830000002</c:v>
                </c:pt>
                <c:pt idx="1727">
                  <c:v>41.969905850000004</c:v>
                </c:pt>
                <c:pt idx="1728">
                  <c:v>41.969905850000004</c:v>
                </c:pt>
                <c:pt idx="1729">
                  <c:v>41.781021119999998</c:v>
                </c:pt>
                <c:pt idx="1730">
                  <c:v>41.749778749999997</c:v>
                </c:pt>
                <c:pt idx="1731">
                  <c:v>41.923046110000001</c:v>
                </c:pt>
                <c:pt idx="1732">
                  <c:v>41.923046110000001</c:v>
                </c:pt>
                <c:pt idx="1733">
                  <c:v>41.860557559999997</c:v>
                </c:pt>
                <c:pt idx="1734">
                  <c:v>41.664577479999998</c:v>
                </c:pt>
                <c:pt idx="1735">
                  <c:v>41.589305879999998</c:v>
                </c:pt>
                <c:pt idx="1736">
                  <c:v>41.94008255</c:v>
                </c:pt>
                <c:pt idx="1737">
                  <c:v>41.724216460000001</c:v>
                </c:pt>
                <c:pt idx="1738">
                  <c:v>41.724216460000001</c:v>
                </c:pt>
                <c:pt idx="1739">
                  <c:v>41.590721129999999</c:v>
                </c:pt>
                <c:pt idx="1740">
                  <c:v>41.985530850000004</c:v>
                </c:pt>
                <c:pt idx="1741">
                  <c:v>41.985530850000004</c:v>
                </c:pt>
                <c:pt idx="1742">
                  <c:v>41.883281709999999</c:v>
                </c:pt>
                <c:pt idx="1743">
                  <c:v>41.981269840000003</c:v>
                </c:pt>
                <c:pt idx="1744">
                  <c:v>41.981269840000003</c:v>
                </c:pt>
                <c:pt idx="1745">
                  <c:v>42.31216431</c:v>
                </c:pt>
                <c:pt idx="1746">
                  <c:v>42.265296939999999</c:v>
                </c:pt>
                <c:pt idx="1747">
                  <c:v>42.265296939999999</c:v>
                </c:pt>
                <c:pt idx="1748">
                  <c:v>41.722797389999997</c:v>
                </c:pt>
                <c:pt idx="1749">
                  <c:v>41.259822849999999</c:v>
                </c:pt>
                <c:pt idx="1750">
                  <c:v>41.343620299999998</c:v>
                </c:pt>
                <c:pt idx="1751">
                  <c:v>41.333683010000001</c:v>
                </c:pt>
                <c:pt idx="1752">
                  <c:v>41.506935120000001</c:v>
                </c:pt>
                <c:pt idx="1753">
                  <c:v>41.506935120000001</c:v>
                </c:pt>
                <c:pt idx="1754">
                  <c:v>41.457229609999999</c:v>
                </c:pt>
                <c:pt idx="1755">
                  <c:v>42.021030430000003</c:v>
                </c:pt>
                <c:pt idx="1756">
                  <c:v>42.05227661</c:v>
                </c:pt>
                <c:pt idx="1757">
                  <c:v>42.05227661</c:v>
                </c:pt>
                <c:pt idx="1758">
                  <c:v>41.744098659999999</c:v>
                </c:pt>
                <c:pt idx="1759">
                  <c:v>41.650371550000003</c:v>
                </c:pt>
                <c:pt idx="1760">
                  <c:v>41.806594850000003</c:v>
                </c:pt>
                <c:pt idx="1761">
                  <c:v>41.874763489999999</c:v>
                </c:pt>
                <c:pt idx="1762">
                  <c:v>41.522560120000001</c:v>
                </c:pt>
                <c:pt idx="1763">
                  <c:v>41.522560120000001</c:v>
                </c:pt>
                <c:pt idx="1764">
                  <c:v>41.447292330000003</c:v>
                </c:pt>
                <c:pt idx="1765">
                  <c:v>41.28681564</c:v>
                </c:pt>
                <c:pt idx="1766">
                  <c:v>41.28681564</c:v>
                </c:pt>
                <c:pt idx="1767">
                  <c:v>41.271198269999999</c:v>
                </c:pt>
                <c:pt idx="1768">
                  <c:v>41.495578770000002</c:v>
                </c:pt>
                <c:pt idx="1769">
                  <c:v>41.674518589999998</c:v>
                </c:pt>
                <c:pt idx="1770">
                  <c:v>41.859138489999999</c:v>
                </c:pt>
                <c:pt idx="1771">
                  <c:v>41.850612640000001</c:v>
                </c:pt>
                <c:pt idx="1772">
                  <c:v>41.850612640000001</c:v>
                </c:pt>
                <c:pt idx="1773">
                  <c:v>41.621971129999999</c:v>
                </c:pt>
                <c:pt idx="1774">
                  <c:v>41.389064789999999</c:v>
                </c:pt>
                <c:pt idx="1775">
                  <c:v>41.416046139999999</c:v>
                </c:pt>
                <c:pt idx="1776">
                  <c:v>41.416046139999999</c:v>
                </c:pt>
                <c:pt idx="1777">
                  <c:v>41.921623230000002</c:v>
                </c:pt>
                <c:pt idx="1778">
                  <c:v>41.877597809999997</c:v>
                </c:pt>
                <c:pt idx="1779">
                  <c:v>41.877597809999997</c:v>
                </c:pt>
                <c:pt idx="1780">
                  <c:v>41.67877197</c:v>
                </c:pt>
                <c:pt idx="1781">
                  <c:v>41.927299499999997</c:v>
                </c:pt>
                <c:pt idx="1782">
                  <c:v>41.927299499999997</c:v>
                </c:pt>
                <c:pt idx="1783">
                  <c:v>41.921623230000002</c:v>
                </c:pt>
                <c:pt idx="1784">
                  <c:v>42.18151855</c:v>
                </c:pt>
                <c:pt idx="1785">
                  <c:v>41.765403749999997</c:v>
                </c:pt>
                <c:pt idx="1786">
                  <c:v>41.639007569999997</c:v>
                </c:pt>
                <c:pt idx="1787">
                  <c:v>41.685874939999998</c:v>
                </c:pt>
                <c:pt idx="1788">
                  <c:v>41.685874939999998</c:v>
                </c:pt>
                <c:pt idx="1789">
                  <c:v>41.930145260000003</c:v>
                </c:pt>
                <c:pt idx="1790">
                  <c:v>41.82079315</c:v>
                </c:pt>
                <c:pt idx="1791">
                  <c:v>41.931568149999997</c:v>
                </c:pt>
                <c:pt idx="1792">
                  <c:v>41.931568149999997</c:v>
                </c:pt>
                <c:pt idx="1793">
                  <c:v>42.211338040000001</c:v>
                </c:pt>
                <c:pt idx="1794">
                  <c:v>42.346252440000001</c:v>
                </c:pt>
                <c:pt idx="1795">
                  <c:v>41.994056700000002</c:v>
                </c:pt>
                <c:pt idx="1796">
                  <c:v>41.823631290000002</c:v>
                </c:pt>
                <c:pt idx="1797">
                  <c:v>41.394744869999997</c:v>
                </c:pt>
                <c:pt idx="1798">
                  <c:v>41.394744869999997</c:v>
                </c:pt>
                <c:pt idx="1799">
                  <c:v>41.467170719999999</c:v>
                </c:pt>
                <c:pt idx="1800">
                  <c:v>41.376281740000003</c:v>
                </c:pt>
                <c:pt idx="1801">
                  <c:v>41.759727480000002</c:v>
                </c:pt>
                <c:pt idx="1802">
                  <c:v>41.759727480000002</c:v>
                </c:pt>
                <c:pt idx="1803">
                  <c:v>41.927303309999999</c:v>
                </c:pt>
                <c:pt idx="1804">
                  <c:v>41.883281709999999</c:v>
                </c:pt>
                <c:pt idx="1805">
                  <c:v>41.59640503</c:v>
                </c:pt>
                <c:pt idx="1806">
                  <c:v>41.663154599999999</c:v>
                </c:pt>
                <c:pt idx="1807">
                  <c:v>41.43166351</c:v>
                </c:pt>
                <c:pt idx="1808">
                  <c:v>41.43166351</c:v>
                </c:pt>
                <c:pt idx="1809">
                  <c:v>41.511192319999999</c:v>
                </c:pt>
                <c:pt idx="1810">
                  <c:v>41.417461400000001</c:v>
                </c:pt>
                <c:pt idx="1811">
                  <c:v>41.417461400000001</c:v>
                </c:pt>
                <c:pt idx="1812">
                  <c:v>41.539604189999999</c:v>
                </c:pt>
                <c:pt idx="1813">
                  <c:v>41.746940610000003</c:v>
                </c:pt>
                <c:pt idx="1814">
                  <c:v>41.746940610000003</c:v>
                </c:pt>
                <c:pt idx="1815">
                  <c:v>41.746948240000002</c:v>
                </c:pt>
                <c:pt idx="1816">
                  <c:v>41.887538910000004</c:v>
                </c:pt>
                <c:pt idx="1817">
                  <c:v>41.887538910000004</c:v>
                </c:pt>
                <c:pt idx="1818">
                  <c:v>41.846355440000004</c:v>
                </c:pt>
                <c:pt idx="1819">
                  <c:v>41.817951200000003</c:v>
                </c:pt>
                <c:pt idx="1820">
                  <c:v>41.634746550000003</c:v>
                </c:pt>
                <c:pt idx="1821">
                  <c:v>41.634746550000003</c:v>
                </c:pt>
                <c:pt idx="1822">
                  <c:v>41.345039370000002</c:v>
                </c:pt>
                <c:pt idx="1823">
                  <c:v>41.765403749999997</c:v>
                </c:pt>
                <c:pt idx="1824">
                  <c:v>41.765403749999997</c:v>
                </c:pt>
                <c:pt idx="1825">
                  <c:v>41.560894009999998</c:v>
                </c:pt>
                <c:pt idx="1826">
                  <c:v>41.660305020000003</c:v>
                </c:pt>
                <c:pt idx="1827">
                  <c:v>41.660305020000003</c:v>
                </c:pt>
                <c:pt idx="1828">
                  <c:v>41.516868590000001</c:v>
                </c:pt>
                <c:pt idx="1829">
                  <c:v>41.367755889999998</c:v>
                </c:pt>
                <c:pt idx="1830">
                  <c:v>41.44728851</c:v>
                </c:pt>
                <c:pt idx="1831">
                  <c:v>41.431671139999999</c:v>
                </c:pt>
                <c:pt idx="1832">
                  <c:v>41.417465210000003</c:v>
                </c:pt>
                <c:pt idx="1833">
                  <c:v>41.417465210000003</c:v>
                </c:pt>
                <c:pt idx="1834">
                  <c:v>41.658893589999998</c:v>
                </c:pt>
                <c:pt idx="1835">
                  <c:v>41.955703739999997</c:v>
                </c:pt>
                <c:pt idx="1836">
                  <c:v>42.199974060000002</c:v>
                </c:pt>
                <c:pt idx="1837">
                  <c:v>42.199974060000002</c:v>
                </c:pt>
                <c:pt idx="1838">
                  <c:v>41.904579159999997</c:v>
                </c:pt>
                <c:pt idx="1839">
                  <c:v>41.820789339999997</c:v>
                </c:pt>
                <c:pt idx="1840">
                  <c:v>41.968482969999997</c:v>
                </c:pt>
                <c:pt idx="1841">
                  <c:v>42.094886780000003</c:v>
                </c:pt>
                <c:pt idx="1842">
                  <c:v>42.028133390000001</c:v>
                </c:pt>
                <c:pt idx="1843">
                  <c:v>42.028133390000001</c:v>
                </c:pt>
                <c:pt idx="1844">
                  <c:v>42.019615170000002</c:v>
                </c:pt>
                <c:pt idx="1845">
                  <c:v>42.011085510000001</c:v>
                </c:pt>
                <c:pt idx="1846">
                  <c:v>42.011085510000001</c:v>
                </c:pt>
                <c:pt idx="1847">
                  <c:v>41.654624939999998</c:v>
                </c:pt>
                <c:pt idx="1848">
                  <c:v>41.370601649999998</c:v>
                </c:pt>
                <c:pt idx="1849">
                  <c:v>41.211540220000003</c:v>
                </c:pt>
                <c:pt idx="1850">
                  <c:v>41.214378359999998</c:v>
                </c:pt>
                <c:pt idx="1851">
                  <c:v>41.386215210000003</c:v>
                </c:pt>
                <c:pt idx="1852">
                  <c:v>41.386215210000003</c:v>
                </c:pt>
                <c:pt idx="1853">
                  <c:v>41.852039339999997</c:v>
                </c:pt>
                <c:pt idx="1854">
                  <c:v>41.9131012</c:v>
                </c:pt>
                <c:pt idx="1855">
                  <c:v>41.964225769999999</c:v>
                </c:pt>
                <c:pt idx="1856">
                  <c:v>41.964225769999999</c:v>
                </c:pt>
                <c:pt idx="1857">
                  <c:v>41.96990967</c:v>
                </c:pt>
                <c:pt idx="1858">
                  <c:v>41.938667299999999</c:v>
                </c:pt>
                <c:pt idx="1859">
                  <c:v>41.523975370000002</c:v>
                </c:pt>
                <c:pt idx="1860">
                  <c:v>41.52680969</c:v>
                </c:pt>
                <c:pt idx="1861">
                  <c:v>41.663154599999999</c:v>
                </c:pt>
                <c:pt idx="1862">
                  <c:v>41.663154599999999</c:v>
                </c:pt>
                <c:pt idx="1863">
                  <c:v>41.967067720000003</c:v>
                </c:pt>
                <c:pt idx="1864">
                  <c:v>41.871921540000002</c:v>
                </c:pt>
                <c:pt idx="1865">
                  <c:v>41.702919010000002</c:v>
                </c:pt>
                <c:pt idx="1866">
                  <c:v>41.695816039999997</c:v>
                </c:pt>
                <c:pt idx="1867">
                  <c:v>41.729904169999998</c:v>
                </c:pt>
                <c:pt idx="1868">
                  <c:v>41.729904169999998</c:v>
                </c:pt>
                <c:pt idx="1869">
                  <c:v>41.783866879999998</c:v>
                </c:pt>
                <c:pt idx="1870">
                  <c:v>41.84635162</c:v>
                </c:pt>
                <c:pt idx="1871">
                  <c:v>41.792385099999997</c:v>
                </c:pt>
                <c:pt idx="1872">
                  <c:v>41.792385099999997</c:v>
                </c:pt>
                <c:pt idx="1873">
                  <c:v>41.810852050000001</c:v>
                </c:pt>
                <c:pt idx="1874">
                  <c:v>42.121868130000003</c:v>
                </c:pt>
                <c:pt idx="1875">
                  <c:v>42.273822780000003</c:v>
                </c:pt>
                <c:pt idx="1876">
                  <c:v>42.046600339999998</c:v>
                </c:pt>
                <c:pt idx="1877">
                  <c:v>41.89322662</c:v>
                </c:pt>
                <c:pt idx="1878">
                  <c:v>41.89322662</c:v>
                </c:pt>
                <c:pt idx="1879">
                  <c:v>41.880439760000002</c:v>
                </c:pt>
                <c:pt idx="1880">
                  <c:v>41.93156433</c:v>
                </c:pt>
                <c:pt idx="1881">
                  <c:v>41.927307130000003</c:v>
                </c:pt>
                <c:pt idx="1882">
                  <c:v>41.927307130000003</c:v>
                </c:pt>
                <c:pt idx="1883">
                  <c:v>41.870498660000003</c:v>
                </c:pt>
                <c:pt idx="1884">
                  <c:v>41.562328340000001</c:v>
                </c:pt>
                <c:pt idx="1885">
                  <c:v>41.34787369</c:v>
                </c:pt>
                <c:pt idx="1886">
                  <c:v>41.479949949999998</c:v>
                </c:pt>
                <c:pt idx="1887">
                  <c:v>41.739841460000001</c:v>
                </c:pt>
                <c:pt idx="1888">
                  <c:v>41.739841460000001</c:v>
                </c:pt>
                <c:pt idx="1889">
                  <c:v>42.00542068</c:v>
                </c:pt>
                <c:pt idx="1890">
                  <c:v>41.96423721</c:v>
                </c:pt>
                <c:pt idx="1891">
                  <c:v>41.96423721</c:v>
                </c:pt>
                <c:pt idx="1892">
                  <c:v>41.901752469999998</c:v>
                </c:pt>
                <c:pt idx="1893">
                  <c:v>42.018196109999998</c:v>
                </c:pt>
                <c:pt idx="1894">
                  <c:v>41.741256710000002</c:v>
                </c:pt>
                <c:pt idx="1895">
                  <c:v>41.519710539999998</c:v>
                </c:pt>
                <c:pt idx="1896">
                  <c:v>41.40325928</c:v>
                </c:pt>
                <c:pt idx="1897">
                  <c:v>41.40325928</c:v>
                </c:pt>
                <c:pt idx="1898">
                  <c:v>41.668830870000001</c:v>
                </c:pt>
                <c:pt idx="1899">
                  <c:v>41.620548249999999</c:v>
                </c:pt>
                <c:pt idx="1900">
                  <c:v>41.44728851</c:v>
                </c:pt>
                <c:pt idx="1901">
                  <c:v>41.44728851</c:v>
                </c:pt>
                <c:pt idx="1902">
                  <c:v>41.390487669999999</c:v>
                </c:pt>
                <c:pt idx="1903">
                  <c:v>41.690143589999998</c:v>
                </c:pt>
                <c:pt idx="1904">
                  <c:v>41.617706300000002</c:v>
                </c:pt>
                <c:pt idx="1905">
                  <c:v>41.617713930000001</c:v>
                </c:pt>
                <c:pt idx="1906">
                  <c:v>41.617713930000001</c:v>
                </c:pt>
                <c:pt idx="1907">
                  <c:v>41.745521549999999</c:v>
                </c:pt>
                <c:pt idx="1908">
                  <c:v>41.474266049999997</c:v>
                </c:pt>
                <c:pt idx="1909">
                  <c:v>41.585044859999996</c:v>
                </c:pt>
                <c:pt idx="1910">
                  <c:v>41.585044859999996</c:v>
                </c:pt>
                <c:pt idx="1911">
                  <c:v>42.057960510000001</c:v>
                </c:pt>
                <c:pt idx="1912">
                  <c:v>42.057960510000001</c:v>
                </c:pt>
                <c:pt idx="1913">
                  <c:v>42.038078310000003</c:v>
                </c:pt>
                <c:pt idx="1914">
                  <c:v>42.056537630000001</c:v>
                </c:pt>
                <c:pt idx="1915">
                  <c:v>41.965644840000003</c:v>
                </c:pt>
                <c:pt idx="1916">
                  <c:v>41.965644840000003</c:v>
                </c:pt>
                <c:pt idx="1917">
                  <c:v>41.94718933</c:v>
                </c:pt>
                <c:pt idx="1918">
                  <c:v>41.722805020000003</c:v>
                </c:pt>
                <c:pt idx="1919">
                  <c:v>41.722805020000003</c:v>
                </c:pt>
                <c:pt idx="1920">
                  <c:v>41.864826200000003</c:v>
                </c:pt>
                <c:pt idx="1921">
                  <c:v>41.700080870000001</c:v>
                </c:pt>
                <c:pt idx="1922">
                  <c:v>41.700080870000001</c:v>
                </c:pt>
                <c:pt idx="1923">
                  <c:v>41.569419859999996</c:v>
                </c:pt>
                <c:pt idx="1924">
                  <c:v>41.572257999999998</c:v>
                </c:pt>
                <c:pt idx="1925">
                  <c:v>41.572257999999998</c:v>
                </c:pt>
                <c:pt idx="1926">
                  <c:v>41.758300779999999</c:v>
                </c:pt>
                <c:pt idx="1927">
                  <c:v>41.830730440000004</c:v>
                </c:pt>
                <c:pt idx="1928">
                  <c:v>41.746940610000003</c:v>
                </c:pt>
                <c:pt idx="1929">
                  <c:v>41.746940610000003</c:v>
                </c:pt>
                <c:pt idx="1930">
                  <c:v>41.572261810000001</c:v>
                </c:pt>
                <c:pt idx="1931">
                  <c:v>41.572261810000001</c:v>
                </c:pt>
                <c:pt idx="1932">
                  <c:v>41.97417068</c:v>
                </c:pt>
                <c:pt idx="1933">
                  <c:v>42.148849490000003</c:v>
                </c:pt>
                <c:pt idx="1934">
                  <c:v>42.019615170000002</c:v>
                </c:pt>
                <c:pt idx="1935">
                  <c:v>42.019615170000002</c:v>
                </c:pt>
                <c:pt idx="1936">
                  <c:v>41.445861819999998</c:v>
                </c:pt>
                <c:pt idx="1937">
                  <c:v>41.350704190000002</c:v>
                </c:pt>
                <c:pt idx="1938">
                  <c:v>41.613445280000001</c:v>
                </c:pt>
                <c:pt idx="1939">
                  <c:v>41.815109249999999</c:v>
                </c:pt>
                <c:pt idx="1940">
                  <c:v>42.341987609999997</c:v>
                </c:pt>
                <c:pt idx="1941">
                  <c:v>42.341987609999997</c:v>
                </c:pt>
                <c:pt idx="1942">
                  <c:v>42.471229549999997</c:v>
                </c:pt>
                <c:pt idx="1943">
                  <c:v>42.209915160000001</c:v>
                </c:pt>
                <c:pt idx="1944">
                  <c:v>41.749790189999999</c:v>
                </c:pt>
                <c:pt idx="1945">
                  <c:v>41.749790189999999</c:v>
                </c:pt>
                <c:pt idx="1946">
                  <c:v>41.639007569999997</c:v>
                </c:pt>
                <c:pt idx="1947">
                  <c:v>41.827888489999999</c:v>
                </c:pt>
                <c:pt idx="1948">
                  <c:v>41.827888489999999</c:v>
                </c:pt>
                <c:pt idx="1949">
                  <c:v>41.702911380000003</c:v>
                </c:pt>
                <c:pt idx="1950">
                  <c:v>41.702911380000003</c:v>
                </c:pt>
                <c:pt idx="1951">
                  <c:v>41.461483000000001</c:v>
                </c:pt>
                <c:pt idx="1952">
                  <c:v>41.620548249999999</c:v>
                </c:pt>
                <c:pt idx="1953">
                  <c:v>41.555217740000003</c:v>
                </c:pt>
                <c:pt idx="1954">
                  <c:v>41.555217740000003</c:v>
                </c:pt>
                <c:pt idx="1955">
                  <c:v>41.830738070000002</c:v>
                </c:pt>
                <c:pt idx="1956">
                  <c:v>41.927307130000003</c:v>
                </c:pt>
                <c:pt idx="1957">
                  <c:v>42.106243130000003</c:v>
                </c:pt>
                <c:pt idx="1958">
                  <c:v>41.765403749999997</c:v>
                </c:pt>
                <c:pt idx="1959">
                  <c:v>41.40325928</c:v>
                </c:pt>
                <c:pt idx="1960">
                  <c:v>41.40325928</c:v>
                </c:pt>
                <c:pt idx="1961">
                  <c:v>41.029758450000003</c:v>
                </c:pt>
                <c:pt idx="1962">
                  <c:v>41.065258030000003</c:v>
                </c:pt>
                <c:pt idx="1963">
                  <c:v>41.065258030000003</c:v>
                </c:pt>
                <c:pt idx="1964">
                  <c:v>41.423141479999998</c:v>
                </c:pt>
                <c:pt idx="1965">
                  <c:v>41.798068999999998</c:v>
                </c:pt>
                <c:pt idx="1966">
                  <c:v>41.798068999999998</c:v>
                </c:pt>
                <c:pt idx="1967">
                  <c:v>41.593563080000003</c:v>
                </c:pt>
                <c:pt idx="1968">
                  <c:v>41.70717621</c:v>
                </c:pt>
                <c:pt idx="1969">
                  <c:v>41.70717621</c:v>
                </c:pt>
                <c:pt idx="1970">
                  <c:v>41.778190610000003</c:v>
                </c:pt>
                <c:pt idx="1971">
                  <c:v>42.171569820000002</c:v>
                </c:pt>
                <c:pt idx="1972">
                  <c:v>42.543651580000002</c:v>
                </c:pt>
                <c:pt idx="1973">
                  <c:v>42.543651580000002</c:v>
                </c:pt>
                <c:pt idx="1974">
                  <c:v>42.322113039999998</c:v>
                </c:pt>
                <c:pt idx="1975">
                  <c:v>42.322113039999998</c:v>
                </c:pt>
                <c:pt idx="1976">
                  <c:v>41.975593570000001</c:v>
                </c:pt>
                <c:pt idx="1977">
                  <c:v>41.59640503</c:v>
                </c:pt>
                <c:pt idx="1978">
                  <c:v>41.511196140000003</c:v>
                </c:pt>
                <c:pt idx="1979">
                  <c:v>41.511196140000003</c:v>
                </c:pt>
                <c:pt idx="1980">
                  <c:v>41.644691469999998</c:v>
                </c:pt>
                <c:pt idx="1981">
                  <c:v>41.590724950000002</c:v>
                </c:pt>
                <c:pt idx="1982">
                  <c:v>41.62623215</c:v>
                </c:pt>
                <c:pt idx="1983">
                  <c:v>41.62623215</c:v>
                </c:pt>
                <c:pt idx="1984">
                  <c:v>41.643268589999998</c:v>
                </c:pt>
                <c:pt idx="1985">
                  <c:v>42.127544399999998</c:v>
                </c:pt>
                <c:pt idx="1986">
                  <c:v>42.158790590000002</c:v>
                </c:pt>
                <c:pt idx="1987">
                  <c:v>42.089195250000003</c:v>
                </c:pt>
                <c:pt idx="1988">
                  <c:v>41.930145260000003</c:v>
                </c:pt>
                <c:pt idx="1989">
                  <c:v>41.930145260000003</c:v>
                </c:pt>
                <c:pt idx="1990">
                  <c:v>42.066486359999999</c:v>
                </c:pt>
                <c:pt idx="1991">
                  <c:v>41.900321959999999</c:v>
                </c:pt>
                <c:pt idx="1992">
                  <c:v>41.900321959999999</c:v>
                </c:pt>
                <c:pt idx="1993">
                  <c:v>41.718540189999999</c:v>
                </c:pt>
                <c:pt idx="1994">
                  <c:v>41.754039759999998</c:v>
                </c:pt>
                <c:pt idx="1995">
                  <c:v>41.754039759999998</c:v>
                </c:pt>
                <c:pt idx="1996">
                  <c:v>41.718544010000002</c:v>
                </c:pt>
                <c:pt idx="1997">
                  <c:v>41.815120700000001</c:v>
                </c:pt>
                <c:pt idx="1998">
                  <c:v>41.50409698</c:v>
                </c:pt>
                <c:pt idx="1999">
                  <c:v>41.50409698</c:v>
                </c:pt>
                <c:pt idx="2000">
                  <c:v>41.55522156</c:v>
                </c:pt>
                <c:pt idx="2001">
                  <c:v>41.37627792</c:v>
                </c:pt>
                <c:pt idx="2002">
                  <c:v>41.501255039999997</c:v>
                </c:pt>
                <c:pt idx="2003">
                  <c:v>41.464328770000002</c:v>
                </c:pt>
                <c:pt idx="2004">
                  <c:v>41.852035520000001</c:v>
                </c:pt>
                <c:pt idx="2005">
                  <c:v>41.852035520000001</c:v>
                </c:pt>
                <c:pt idx="2006">
                  <c:v>41.808017730000003</c:v>
                </c:pt>
                <c:pt idx="2007">
                  <c:v>41.874767300000002</c:v>
                </c:pt>
                <c:pt idx="2008">
                  <c:v>41.874767300000002</c:v>
                </c:pt>
                <c:pt idx="2009">
                  <c:v>41.896064760000002</c:v>
                </c:pt>
                <c:pt idx="2010">
                  <c:v>42.001152040000001</c:v>
                </c:pt>
                <c:pt idx="2011">
                  <c:v>41.727058409999998</c:v>
                </c:pt>
                <c:pt idx="2012">
                  <c:v>41.880435939999998</c:v>
                </c:pt>
                <c:pt idx="2013">
                  <c:v>41.940086360000002</c:v>
                </c:pt>
                <c:pt idx="2014">
                  <c:v>41.994056700000002</c:v>
                </c:pt>
                <c:pt idx="2015">
                  <c:v>41.994056700000002</c:v>
                </c:pt>
                <c:pt idx="2016">
                  <c:v>41.853462219999997</c:v>
                </c:pt>
                <c:pt idx="2017">
                  <c:v>41.873344420000002</c:v>
                </c:pt>
                <c:pt idx="2018">
                  <c:v>42.083522799999997</c:v>
                </c:pt>
                <c:pt idx="2019">
                  <c:v>42.083522799999997</c:v>
                </c:pt>
                <c:pt idx="2020">
                  <c:v>42.148849490000003</c:v>
                </c:pt>
                <c:pt idx="2021">
                  <c:v>42.148849490000003</c:v>
                </c:pt>
                <c:pt idx="2022">
                  <c:v>42.21985626</c:v>
                </c:pt>
                <c:pt idx="2023">
                  <c:v>41.951450350000002</c:v>
                </c:pt>
                <c:pt idx="2024">
                  <c:v>41.816535950000002</c:v>
                </c:pt>
                <c:pt idx="2025">
                  <c:v>41.816535950000002</c:v>
                </c:pt>
                <c:pt idx="2026">
                  <c:v>41.836414339999997</c:v>
                </c:pt>
                <c:pt idx="2027">
                  <c:v>42.02955627</c:v>
                </c:pt>
                <c:pt idx="2028">
                  <c:v>42.04092026</c:v>
                </c:pt>
                <c:pt idx="2029">
                  <c:v>41.890384670000003</c:v>
                </c:pt>
                <c:pt idx="2030">
                  <c:v>42.086360929999998</c:v>
                </c:pt>
                <c:pt idx="2031">
                  <c:v>42.086360929999998</c:v>
                </c:pt>
                <c:pt idx="2032">
                  <c:v>42.307903289999999</c:v>
                </c:pt>
                <c:pt idx="2033">
                  <c:v>42.096302029999997</c:v>
                </c:pt>
                <c:pt idx="2034">
                  <c:v>42.096302029999997</c:v>
                </c:pt>
                <c:pt idx="2035">
                  <c:v>42.14458466</c:v>
                </c:pt>
                <c:pt idx="2036">
                  <c:v>42.057956699999998</c:v>
                </c:pt>
                <c:pt idx="2037">
                  <c:v>42.119022370000003</c:v>
                </c:pt>
                <c:pt idx="2038">
                  <c:v>41.83357239</c:v>
                </c:pt>
                <c:pt idx="2039">
                  <c:v>42.128967289999999</c:v>
                </c:pt>
                <c:pt idx="2040">
                  <c:v>42.128967289999999</c:v>
                </c:pt>
                <c:pt idx="2041">
                  <c:v>42.211338040000001</c:v>
                </c:pt>
                <c:pt idx="2042">
                  <c:v>42.083522799999997</c:v>
                </c:pt>
                <c:pt idx="2043">
                  <c:v>42.15169144</c:v>
                </c:pt>
                <c:pt idx="2044">
                  <c:v>42.15169144</c:v>
                </c:pt>
                <c:pt idx="2045">
                  <c:v>42.110504149999997</c:v>
                </c:pt>
                <c:pt idx="2046">
                  <c:v>41.9131012</c:v>
                </c:pt>
                <c:pt idx="2047">
                  <c:v>42.008254999999998</c:v>
                </c:pt>
                <c:pt idx="2048">
                  <c:v>42.087787630000001</c:v>
                </c:pt>
                <c:pt idx="2049">
                  <c:v>42.263877870000002</c:v>
                </c:pt>
                <c:pt idx="2050">
                  <c:v>42.263877870000002</c:v>
                </c:pt>
                <c:pt idx="2051">
                  <c:v>42.403053280000002</c:v>
                </c:pt>
                <c:pt idx="2052">
                  <c:v>42.408737180000003</c:v>
                </c:pt>
                <c:pt idx="2053">
                  <c:v>42.408737180000003</c:v>
                </c:pt>
                <c:pt idx="2054">
                  <c:v>42.54507065</c:v>
                </c:pt>
                <c:pt idx="2055">
                  <c:v>42.403053280000002</c:v>
                </c:pt>
                <c:pt idx="2056">
                  <c:v>42.403053280000002</c:v>
                </c:pt>
                <c:pt idx="2057">
                  <c:v>42.199977869999998</c:v>
                </c:pt>
                <c:pt idx="2058">
                  <c:v>41.965652470000002</c:v>
                </c:pt>
                <c:pt idx="2059">
                  <c:v>41.965652470000002</c:v>
                </c:pt>
                <c:pt idx="2060">
                  <c:v>42.191452030000001</c:v>
                </c:pt>
                <c:pt idx="2061">
                  <c:v>42.574893950000003</c:v>
                </c:pt>
                <c:pt idx="2062">
                  <c:v>42.46411896</c:v>
                </c:pt>
                <c:pt idx="2063">
                  <c:v>42.46411896</c:v>
                </c:pt>
                <c:pt idx="2064">
                  <c:v>42.131813049999998</c:v>
                </c:pt>
                <c:pt idx="2065">
                  <c:v>42.089206699999998</c:v>
                </c:pt>
                <c:pt idx="2066">
                  <c:v>42.119026179999999</c:v>
                </c:pt>
                <c:pt idx="2067">
                  <c:v>42.168727869999998</c:v>
                </c:pt>
                <c:pt idx="2068">
                  <c:v>42.252525329999997</c:v>
                </c:pt>
                <c:pt idx="2069">
                  <c:v>42.252525329999997</c:v>
                </c:pt>
                <c:pt idx="2070">
                  <c:v>42.201400759999999</c:v>
                </c:pt>
                <c:pt idx="2071">
                  <c:v>42.27666473</c:v>
                </c:pt>
                <c:pt idx="2072">
                  <c:v>42.225540160000001</c:v>
                </c:pt>
                <c:pt idx="2073">
                  <c:v>42.225540160000001</c:v>
                </c:pt>
                <c:pt idx="2074">
                  <c:v>42.750995639999999</c:v>
                </c:pt>
                <c:pt idx="2075">
                  <c:v>42.750995639999999</c:v>
                </c:pt>
                <c:pt idx="2076">
                  <c:v>42.567798609999997</c:v>
                </c:pt>
                <c:pt idx="2077">
                  <c:v>42.177253720000003</c:v>
                </c:pt>
                <c:pt idx="2078">
                  <c:v>42.120445250000003</c:v>
                </c:pt>
                <c:pt idx="2079">
                  <c:v>42.120445250000003</c:v>
                </c:pt>
                <c:pt idx="2080">
                  <c:v>42.002571109999998</c:v>
                </c:pt>
                <c:pt idx="2081">
                  <c:v>42.21985626</c:v>
                </c:pt>
                <c:pt idx="2082">
                  <c:v>42.143173220000001</c:v>
                </c:pt>
                <c:pt idx="2083">
                  <c:v>42.143173220000001</c:v>
                </c:pt>
                <c:pt idx="2084">
                  <c:v>42.079269410000002</c:v>
                </c:pt>
                <c:pt idx="2085">
                  <c:v>42.057960510000001</c:v>
                </c:pt>
                <c:pt idx="2086">
                  <c:v>42.164478299999999</c:v>
                </c:pt>
                <c:pt idx="2087">
                  <c:v>42.390274050000002</c:v>
                </c:pt>
                <c:pt idx="2088">
                  <c:v>42.420097349999999</c:v>
                </c:pt>
                <c:pt idx="2089">
                  <c:v>42.420097349999999</c:v>
                </c:pt>
                <c:pt idx="2090">
                  <c:v>42.351932529999999</c:v>
                </c:pt>
                <c:pt idx="2091">
                  <c:v>42.344833370000003</c:v>
                </c:pt>
                <c:pt idx="2092">
                  <c:v>42.344833370000003</c:v>
                </c:pt>
                <c:pt idx="2093">
                  <c:v>42.309329990000002</c:v>
                </c:pt>
                <c:pt idx="2094">
                  <c:v>42.322105409999999</c:v>
                </c:pt>
                <c:pt idx="2095">
                  <c:v>42.322105409999999</c:v>
                </c:pt>
                <c:pt idx="2096">
                  <c:v>42.405895229999999</c:v>
                </c:pt>
                <c:pt idx="2097">
                  <c:v>42.364707950000003</c:v>
                </c:pt>
                <c:pt idx="2098">
                  <c:v>42.748146060000003</c:v>
                </c:pt>
                <c:pt idx="2099">
                  <c:v>42.748146060000003</c:v>
                </c:pt>
                <c:pt idx="2100">
                  <c:v>42.64163971</c:v>
                </c:pt>
                <c:pt idx="2101">
                  <c:v>42.324951169999999</c:v>
                </c:pt>
                <c:pt idx="2102">
                  <c:v>42.324951169999999</c:v>
                </c:pt>
                <c:pt idx="2103">
                  <c:v>42.143173220000001</c:v>
                </c:pt>
                <c:pt idx="2104">
                  <c:v>42.20565414</c:v>
                </c:pt>
                <c:pt idx="2105">
                  <c:v>42.127548220000001</c:v>
                </c:pt>
                <c:pt idx="2106">
                  <c:v>41.991207119999999</c:v>
                </c:pt>
                <c:pt idx="2107">
                  <c:v>42.009677889999999</c:v>
                </c:pt>
                <c:pt idx="2108">
                  <c:v>42.009677889999999</c:v>
                </c:pt>
                <c:pt idx="2109">
                  <c:v>42.075004579999998</c:v>
                </c:pt>
                <c:pt idx="2110">
                  <c:v>42.184356690000001</c:v>
                </c:pt>
                <c:pt idx="2111">
                  <c:v>42.417259219999998</c:v>
                </c:pt>
                <c:pt idx="2112">
                  <c:v>42.417259219999998</c:v>
                </c:pt>
                <c:pt idx="2113">
                  <c:v>42.610393520000002</c:v>
                </c:pt>
                <c:pt idx="2114">
                  <c:v>42.253944400000002</c:v>
                </c:pt>
                <c:pt idx="2115">
                  <c:v>42.253944400000002</c:v>
                </c:pt>
                <c:pt idx="2116">
                  <c:v>42.128967289999999</c:v>
                </c:pt>
                <c:pt idx="2117">
                  <c:v>42.391696930000002</c:v>
                </c:pt>
                <c:pt idx="2118">
                  <c:v>42.391696930000002</c:v>
                </c:pt>
                <c:pt idx="2119">
                  <c:v>42.347671509999998</c:v>
                </c:pt>
                <c:pt idx="2120">
                  <c:v>42.290863039999998</c:v>
                </c:pt>
                <c:pt idx="2121">
                  <c:v>42.229797359999999</c:v>
                </c:pt>
                <c:pt idx="2122">
                  <c:v>42.229797359999999</c:v>
                </c:pt>
                <c:pt idx="2123">
                  <c:v>42.583415989999999</c:v>
                </c:pt>
                <c:pt idx="2124">
                  <c:v>42.773708339999999</c:v>
                </c:pt>
                <c:pt idx="2125">
                  <c:v>42.773708339999999</c:v>
                </c:pt>
                <c:pt idx="2126">
                  <c:v>42.520931240000003</c:v>
                </c:pt>
                <c:pt idx="2127">
                  <c:v>42.319267269999997</c:v>
                </c:pt>
                <c:pt idx="2128">
                  <c:v>42.319267269999997</c:v>
                </c:pt>
                <c:pt idx="2129">
                  <c:v>42.035240170000002</c:v>
                </c:pt>
                <c:pt idx="2130">
                  <c:v>42.065063479999999</c:v>
                </c:pt>
                <c:pt idx="2131">
                  <c:v>42.252521510000001</c:v>
                </c:pt>
                <c:pt idx="2132">
                  <c:v>42.292285919999998</c:v>
                </c:pt>
                <c:pt idx="2133">
                  <c:v>42.141750340000002</c:v>
                </c:pt>
                <c:pt idx="2134">
                  <c:v>42.141750340000002</c:v>
                </c:pt>
                <c:pt idx="2135">
                  <c:v>42.110504149999997</c:v>
                </c:pt>
                <c:pt idx="2136">
                  <c:v>42.207073209999997</c:v>
                </c:pt>
                <c:pt idx="2137">
                  <c:v>42.61608124</c:v>
                </c:pt>
                <c:pt idx="2138">
                  <c:v>42.61608124</c:v>
                </c:pt>
                <c:pt idx="2139">
                  <c:v>42.53797531</c:v>
                </c:pt>
                <c:pt idx="2140">
                  <c:v>42.472648620000001</c:v>
                </c:pt>
                <c:pt idx="2141">
                  <c:v>42.067893980000001</c:v>
                </c:pt>
                <c:pt idx="2142">
                  <c:v>41.917354580000001</c:v>
                </c:pt>
                <c:pt idx="2143">
                  <c:v>41.977001190000003</c:v>
                </c:pt>
                <c:pt idx="2144">
                  <c:v>41.977001190000003</c:v>
                </c:pt>
                <c:pt idx="2145">
                  <c:v>42.209918979999998</c:v>
                </c:pt>
                <c:pt idx="2146">
                  <c:v>42.025291439999997</c:v>
                </c:pt>
                <c:pt idx="2147">
                  <c:v>42.025291439999997</c:v>
                </c:pt>
                <c:pt idx="2148">
                  <c:v>42.177242280000002</c:v>
                </c:pt>
                <c:pt idx="2149">
                  <c:v>42.748146060000003</c:v>
                </c:pt>
                <c:pt idx="2150">
                  <c:v>42.748146060000003</c:v>
                </c:pt>
                <c:pt idx="2151">
                  <c:v>42.465538019999997</c:v>
                </c:pt>
                <c:pt idx="2152">
                  <c:v>42.327793120000003</c:v>
                </c:pt>
                <c:pt idx="2153">
                  <c:v>42.09772873</c:v>
                </c:pt>
                <c:pt idx="2154">
                  <c:v>42.09772873</c:v>
                </c:pt>
                <c:pt idx="2155">
                  <c:v>42.012523649999999</c:v>
                </c:pt>
                <c:pt idx="2156">
                  <c:v>42.116188049999998</c:v>
                </c:pt>
                <c:pt idx="2157">
                  <c:v>42.457023620000001</c:v>
                </c:pt>
                <c:pt idx="2158">
                  <c:v>42.557853700000003</c:v>
                </c:pt>
                <c:pt idx="2159">
                  <c:v>42.773708339999999</c:v>
                </c:pt>
                <c:pt idx="2160">
                  <c:v>42.773708339999999</c:v>
                </c:pt>
                <c:pt idx="2161">
                  <c:v>42.417255400000002</c:v>
                </c:pt>
                <c:pt idx="2162">
                  <c:v>42.212757109999998</c:v>
                </c:pt>
                <c:pt idx="2163">
                  <c:v>42.212757109999998</c:v>
                </c:pt>
                <c:pt idx="2164">
                  <c:v>41.938667299999999</c:v>
                </c:pt>
                <c:pt idx="2165">
                  <c:v>42.015357969999997</c:v>
                </c:pt>
                <c:pt idx="2166">
                  <c:v>42.006839749999997</c:v>
                </c:pt>
                <c:pt idx="2167">
                  <c:v>42.296546939999999</c:v>
                </c:pt>
                <c:pt idx="2168">
                  <c:v>42.458442689999998</c:v>
                </c:pt>
                <c:pt idx="2169">
                  <c:v>42.458442689999998</c:v>
                </c:pt>
                <c:pt idx="2170">
                  <c:v>42.579154969999998</c:v>
                </c:pt>
                <c:pt idx="2171">
                  <c:v>42.495365139999997</c:v>
                </c:pt>
                <c:pt idx="2172">
                  <c:v>42.458438870000002</c:v>
                </c:pt>
                <c:pt idx="2173">
                  <c:v>42.458438870000002</c:v>
                </c:pt>
                <c:pt idx="2174">
                  <c:v>42.729686739999998</c:v>
                </c:pt>
                <c:pt idx="2175">
                  <c:v>43.465328220000004</c:v>
                </c:pt>
                <c:pt idx="2176">
                  <c:v>43.906993870000001</c:v>
                </c:pt>
                <c:pt idx="2177">
                  <c:v>43.108867650000001</c:v>
                </c:pt>
                <c:pt idx="2178">
                  <c:v>42.848976139999998</c:v>
                </c:pt>
                <c:pt idx="2179">
                  <c:v>42.848976139999998</c:v>
                </c:pt>
                <c:pt idx="2180">
                  <c:v>42.73678589</c:v>
                </c:pt>
                <c:pt idx="2181">
                  <c:v>42.735366820000003</c:v>
                </c:pt>
                <c:pt idx="2182">
                  <c:v>42.735366820000003</c:v>
                </c:pt>
                <c:pt idx="2183">
                  <c:v>42.721172330000002</c:v>
                </c:pt>
                <c:pt idx="2184">
                  <c:v>42.770866390000002</c:v>
                </c:pt>
                <c:pt idx="2185">
                  <c:v>42.770866390000002</c:v>
                </c:pt>
                <c:pt idx="2186">
                  <c:v>42.732528690000002</c:v>
                </c:pt>
                <c:pt idx="2187">
                  <c:v>42.572055820000003</c:v>
                </c:pt>
                <c:pt idx="2188">
                  <c:v>42.652999880000003</c:v>
                </c:pt>
                <c:pt idx="2189">
                  <c:v>42.652999880000003</c:v>
                </c:pt>
                <c:pt idx="2190">
                  <c:v>42.579154969999998</c:v>
                </c:pt>
                <c:pt idx="2191">
                  <c:v>42.617496490000001</c:v>
                </c:pt>
                <c:pt idx="2192">
                  <c:v>42.631694789999997</c:v>
                </c:pt>
                <c:pt idx="2193">
                  <c:v>42.821994779999997</c:v>
                </c:pt>
                <c:pt idx="2194">
                  <c:v>42.587676999999999</c:v>
                </c:pt>
                <c:pt idx="2195">
                  <c:v>42.587676999999999</c:v>
                </c:pt>
                <c:pt idx="2196">
                  <c:v>42.535129550000001</c:v>
                </c:pt>
                <c:pt idx="2197">
                  <c:v>42.387435910000001</c:v>
                </c:pt>
                <c:pt idx="2198">
                  <c:v>42.387435910000001</c:v>
                </c:pt>
                <c:pt idx="2199">
                  <c:v>42.452758789999997</c:v>
                </c:pt>
                <c:pt idx="2200">
                  <c:v>42.364711759999999</c:v>
                </c:pt>
                <c:pt idx="2201">
                  <c:v>42.512405399999999</c:v>
                </c:pt>
                <c:pt idx="2202">
                  <c:v>42.430038449999998</c:v>
                </c:pt>
                <c:pt idx="2203">
                  <c:v>42.458442689999998</c:v>
                </c:pt>
                <c:pt idx="2204">
                  <c:v>42.458442689999998</c:v>
                </c:pt>
                <c:pt idx="2205">
                  <c:v>42.692764279999999</c:v>
                </c:pt>
                <c:pt idx="2206">
                  <c:v>42.76661301</c:v>
                </c:pt>
                <c:pt idx="2207">
                  <c:v>42.773712160000002</c:v>
                </c:pt>
                <c:pt idx="2208">
                  <c:v>42.773712160000002</c:v>
                </c:pt>
                <c:pt idx="2209">
                  <c:v>42.799274439999998</c:v>
                </c:pt>
                <c:pt idx="2210">
                  <c:v>42.768028260000001</c:v>
                </c:pt>
                <c:pt idx="2211">
                  <c:v>42.824836730000001</c:v>
                </c:pt>
                <c:pt idx="2212">
                  <c:v>42.563529969999998</c:v>
                </c:pt>
                <c:pt idx="2213">
                  <c:v>42.197128300000003</c:v>
                </c:pt>
                <c:pt idx="2214">
                  <c:v>42.197128300000003</c:v>
                </c:pt>
                <c:pt idx="2215">
                  <c:v>42.182929989999998</c:v>
                </c:pt>
                <c:pt idx="2216">
                  <c:v>42.599037170000003</c:v>
                </c:pt>
                <c:pt idx="2217">
                  <c:v>42.96969223</c:v>
                </c:pt>
                <c:pt idx="2218">
                  <c:v>42.96969223</c:v>
                </c:pt>
                <c:pt idx="2219">
                  <c:v>42.92993164</c:v>
                </c:pt>
                <c:pt idx="2220">
                  <c:v>42.810634610000001</c:v>
                </c:pt>
                <c:pt idx="2221">
                  <c:v>42.783653260000001</c:v>
                </c:pt>
                <c:pt idx="2222">
                  <c:v>42.985313419999997</c:v>
                </c:pt>
                <c:pt idx="2223">
                  <c:v>43.0108757</c:v>
                </c:pt>
                <c:pt idx="2224">
                  <c:v>43.0108757</c:v>
                </c:pt>
                <c:pt idx="2225">
                  <c:v>43.093246460000003</c:v>
                </c:pt>
                <c:pt idx="2226">
                  <c:v>42.873119350000003</c:v>
                </c:pt>
                <c:pt idx="2227">
                  <c:v>42.873119350000003</c:v>
                </c:pt>
                <c:pt idx="2228">
                  <c:v>43.013713840000001</c:v>
                </c:pt>
                <c:pt idx="2229">
                  <c:v>42.893005369999997</c:v>
                </c:pt>
                <c:pt idx="2230">
                  <c:v>42.893005369999997</c:v>
                </c:pt>
                <c:pt idx="2231">
                  <c:v>42.975372309999997</c:v>
                </c:pt>
                <c:pt idx="2232">
                  <c:v>42.976787569999999</c:v>
                </c:pt>
                <c:pt idx="2233">
                  <c:v>42.976787569999999</c:v>
                </c:pt>
                <c:pt idx="2234">
                  <c:v>42.93844223</c:v>
                </c:pt>
                <c:pt idx="2235">
                  <c:v>42.681404110000003</c:v>
                </c:pt>
                <c:pt idx="2236">
                  <c:v>42.65584183</c:v>
                </c:pt>
                <c:pt idx="2237">
                  <c:v>42.65584183</c:v>
                </c:pt>
                <c:pt idx="2238">
                  <c:v>43.062000269999999</c:v>
                </c:pt>
                <c:pt idx="2239">
                  <c:v>43.062000269999999</c:v>
                </c:pt>
                <c:pt idx="2240">
                  <c:v>43.076202389999999</c:v>
                </c:pt>
                <c:pt idx="2241">
                  <c:v>42.716911320000001</c:v>
                </c:pt>
                <c:pt idx="2242">
                  <c:v>42.64163971</c:v>
                </c:pt>
                <c:pt idx="2243">
                  <c:v>42.64163971</c:v>
                </c:pt>
                <c:pt idx="2244">
                  <c:v>42.75098801</c:v>
                </c:pt>
                <c:pt idx="2245">
                  <c:v>42.594772339999999</c:v>
                </c:pt>
                <c:pt idx="2246">
                  <c:v>42.647319789999997</c:v>
                </c:pt>
                <c:pt idx="2247">
                  <c:v>42.681404110000003</c:v>
                </c:pt>
                <c:pt idx="2248">
                  <c:v>42.873119350000003</c:v>
                </c:pt>
                <c:pt idx="2249">
                  <c:v>42.873119350000003</c:v>
                </c:pt>
                <c:pt idx="2250">
                  <c:v>42.874542239999997</c:v>
                </c:pt>
                <c:pt idx="2251">
                  <c:v>42.8319397</c:v>
                </c:pt>
                <c:pt idx="2252">
                  <c:v>42.8319397</c:v>
                </c:pt>
                <c:pt idx="2253">
                  <c:v>42.593353270000001</c:v>
                </c:pt>
                <c:pt idx="2254">
                  <c:v>42.549331670000001</c:v>
                </c:pt>
                <c:pt idx="2255">
                  <c:v>42.583412170000003</c:v>
                </c:pt>
                <c:pt idx="2256">
                  <c:v>42.569210050000002</c:v>
                </c:pt>
                <c:pt idx="2257">
                  <c:v>42.635963439999998</c:v>
                </c:pt>
                <c:pt idx="2258">
                  <c:v>42.66010284</c:v>
                </c:pt>
                <c:pt idx="2259">
                  <c:v>42.66010284</c:v>
                </c:pt>
                <c:pt idx="2260">
                  <c:v>42.769451140000001</c:v>
                </c:pt>
                <c:pt idx="2261">
                  <c:v>42.695606230000003</c:v>
                </c:pt>
                <c:pt idx="2262">
                  <c:v>42.695606230000003</c:v>
                </c:pt>
                <c:pt idx="2263">
                  <c:v>42.728267670000001</c:v>
                </c:pt>
                <c:pt idx="2264">
                  <c:v>42.630279539999997</c:v>
                </c:pt>
                <c:pt idx="2265">
                  <c:v>42.5621109</c:v>
                </c:pt>
                <c:pt idx="2266">
                  <c:v>42.513824460000002</c:v>
                </c:pt>
                <c:pt idx="2267">
                  <c:v>42.884483340000003</c:v>
                </c:pt>
                <c:pt idx="2268">
                  <c:v>42.884483340000003</c:v>
                </c:pt>
                <c:pt idx="2269">
                  <c:v>42.839038850000001</c:v>
                </c:pt>
                <c:pt idx="2270">
                  <c:v>42.735370639999999</c:v>
                </c:pt>
                <c:pt idx="2271">
                  <c:v>42.610397339999999</c:v>
                </c:pt>
                <c:pt idx="2272">
                  <c:v>42.610397339999999</c:v>
                </c:pt>
                <c:pt idx="2273">
                  <c:v>42.545074460000002</c:v>
                </c:pt>
                <c:pt idx="2274">
                  <c:v>42.617496490000001</c:v>
                </c:pt>
                <c:pt idx="2275">
                  <c:v>42.650161740000001</c:v>
                </c:pt>
                <c:pt idx="2276">
                  <c:v>42.706966399999999</c:v>
                </c:pt>
                <c:pt idx="2277">
                  <c:v>43.053489689999999</c:v>
                </c:pt>
                <c:pt idx="2278">
                  <c:v>43.053489689999999</c:v>
                </c:pt>
                <c:pt idx="2279">
                  <c:v>43.343200680000002</c:v>
                </c:pt>
                <c:pt idx="2280">
                  <c:v>43.226745610000002</c:v>
                </c:pt>
                <c:pt idx="2281">
                  <c:v>42.87453842</c:v>
                </c:pt>
                <c:pt idx="2282">
                  <c:v>42.87453842</c:v>
                </c:pt>
                <c:pt idx="2283">
                  <c:v>42.441390990000002</c:v>
                </c:pt>
                <c:pt idx="2284">
                  <c:v>42.441390990000002</c:v>
                </c:pt>
                <c:pt idx="2285">
                  <c:v>42.518077849999997</c:v>
                </c:pt>
                <c:pt idx="2286">
                  <c:v>42.770866390000002</c:v>
                </c:pt>
                <c:pt idx="2287">
                  <c:v>43.017971039999999</c:v>
                </c:pt>
                <c:pt idx="2288">
                  <c:v>43.017971039999999</c:v>
                </c:pt>
                <c:pt idx="2289">
                  <c:v>42.829097750000003</c:v>
                </c:pt>
                <c:pt idx="2290">
                  <c:v>42.905784609999998</c:v>
                </c:pt>
                <c:pt idx="2291">
                  <c:v>42.905784609999998</c:v>
                </c:pt>
                <c:pt idx="2292">
                  <c:v>42.837619779999997</c:v>
                </c:pt>
                <c:pt idx="2293">
                  <c:v>42.863182070000001</c:v>
                </c:pt>
                <c:pt idx="2294">
                  <c:v>42.863182070000001</c:v>
                </c:pt>
                <c:pt idx="2295">
                  <c:v>43.135852810000003</c:v>
                </c:pt>
                <c:pt idx="2296">
                  <c:v>43.029338840000001</c:v>
                </c:pt>
                <c:pt idx="2297">
                  <c:v>43.022239689999999</c:v>
                </c:pt>
                <c:pt idx="2298">
                  <c:v>43.022239689999999</c:v>
                </c:pt>
                <c:pt idx="2299">
                  <c:v>42.894424440000002</c:v>
                </c:pt>
                <c:pt idx="2300">
                  <c:v>43.033599850000002</c:v>
                </c:pt>
                <c:pt idx="2301">
                  <c:v>43.033599850000002</c:v>
                </c:pt>
                <c:pt idx="2302">
                  <c:v>42.924247739999998</c:v>
                </c:pt>
                <c:pt idx="2303">
                  <c:v>42.907215119999996</c:v>
                </c:pt>
                <c:pt idx="2304">
                  <c:v>42.907215119999996</c:v>
                </c:pt>
                <c:pt idx="2305">
                  <c:v>43.390064240000001</c:v>
                </c:pt>
                <c:pt idx="2306">
                  <c:v>43.17419434</c:v>
                </c:pt>
                <c:pt idx="2307">
                  <c:v>42.675724029999998</c:v>
                </c:pt>
                <c:pt idx="2308">
                  <c:v>42.675724029999998</c:v>
                </c:pt>
                <c:pt idx="2309">
                  <c:v>42.60329437</c:v>
                </c:pt>
                <c:pt idx="2310">
                  <c:v>42.678565980000002</c:v>
                </c:pt>
                <c:pt idx="2311">
                  <c:v>42.678565980000002</c:v>
                </c:pt>
                <c:pt idx="2312">
                  <c:v>42.79501724</c:v>
                </c:pt>
                <c:pt idx="2313">
                  <c:v>43.426990510000003</c:v>
                </c:pt>
                <c:pt idx="2314">
                  <c:v>43.426990510000003</c:v>
                </c:pt>
                <c:pt idx="2315">
                  <c:v>43.385799409999997</c:v>
                </c:pt>
                <c:pt idx="2316">
                  <c:v>42.834781649999996</c:v>
                </c:pt>
                <c:pt idx="2317">
                  <c:v>42.834781649999996</c:v>
                </c:pt>
                <c:pt idx="2318">
                  <c:v>42.39737701</c:v>
                </c:pt>
                <c:pt idx="2319">
                  <c:v>42.46554184</c:v>
                </c:pt>
                <c:pt idx="2320">
                  <c:v>42.546489719999997</c:v>
                </c:pt>
                <c:pt idx="2321">
                  <c:v>42.546489719999997</c:v>
                </c:pt>
                <c:pt idx="2322">
                  <c:v>42.949813839999997</c:v>
                </c:pt>
                <c:pt idx="2323">
                  <c:v>42.770870209999998</c:v>
                </c:pt>
                <c:pt idx="2324">
                  <c:v>42.770870209999998</c:v>
                </c:pt>
                <c:pt idx="2325">
                  <c:v>42.634536740000001</c:v>
                </c:pt>
                <c:pt idx="2326">
                  <c:v>42.800697329999998</c:v>
                </c:pt>
                <c:pt idx="2327">
                  <c:v>42.800697329999998</c:v>
                </c:pt>
                <c:pt idx="2328">
                  <c:v>42.77513123</c:v>
                </c:pt>
                <c:pt idx="2329">
                  <c:v>42.883064269999998</c:v>
                </c:pt>
                <c:pt idx="2330">
                  <c:v>42.883064269999998</c:v>
                </c:pt>
                <c:pt idx="2331">
                  <c:v>42.94271088</c:v>
                </c:pt>
                <c:pt idx="2332">
                  <c:v>43.138687130000001</c:v>
                </c:pt>
                <c:pt idx="2333">
                  <c:v>43.138687130000001</c:v>
                </c:pt>
                <c:pt idx="2334">
                  <c:v>43.142948150000002</c:v>
                </c:pt>
                <c:pt idx="2335">
                  <c:v>43.290641780000001</c:v>
                </c:pt>
                <c:pt idx="2336">
                  <c:v>43.128742219999999</c:v>
                </c:pt>
                <c:pt idx="2337">
                  <c:v>43.128742219999999</c:v>
                </c:pt>
                <c:pt idx="2338">
                  <c:v>43.074787139999998</c:v>
                </c:pt>
                <c:pt idx="2339">
                  <c:v>43.002357480000001</c:v>
                </c:pt>
                <c:pt idx="2340">
                  <c:v>43.002357480000001</c:v>
                </c:pt>
                <c:pt idx="2341">
                  <c:v>42.796432500000002</c:v>
                </c:pt>
                <c:pt idx="2342">
                  <c:v>43.131587979999999</c:v>
                </c:pt>
                <c:pt idx="2343">
                  <c:v>43.131587979999999</c:v>
                </c:pt>
                <c:pt idx="2344">
                  <c:v>42.973957059999996</c:v>
                </c:pt>
                <c:pt idx="2345">
                  <c:v>42.848987579999999</c:v>
                </c:pt>
                <c:pt idx="2346">
                  <c:v>42.848987579999999</c:v>
                </c:pt>
                <c:pt idx="2347">
                  <c:v>42.884487149999998</c:v>
                </c:pt>
                <c:pt idx="2348">
                  <c:v>43.407096860000003</c:v>
                </c:pt>
                <c:pt idx="2349">
                  <c:v>43.273609159999999</c:v>
                </c:pt>
                <c:pt idx="2350">
                  <c:v>43.194084169999996</c:v>
                </c:pt>
                <c:pt idx="2351">
                  <c:v>43.071937560000002</c:v>
                </c:pt>
                <c:pt idx="2352">
                  <c:v>43.071937560000002</c:v>
                </c:pt>
                <c:pt idx="2353">
                  <c:v>42.860340119999996</c:v>
                </c:pt>
                <c:pt idx="2354">
                  <c:v>42.689926149999998</c:v>
                </c:pt>
                <c:pt idx="2355">
                  <c:v>42.699867249999997</c:v>
                </c:pt>
                <c:pt idx="2356">
                  <c:v>42.699867249999997</c:v>
                </c:pt>
                <c:pt idx="2357">
                  <c:v>42.826255799999998</c:v>
                </c:pt>
                <c:pt idx="2358">
                  <c:v>42.826255799999998</c:v>
                </c:pt>
                <c:pt idx="2359">
                  <c:v>42.891582489999998</c:v>
                </c:pt>
                <c:pt idx="2360">
                  <c:v>43.218219759999997</c:v>
                </c:pt>
                <c:pt idx="2361">
                  <c:v>43.134429930000003</c:v>
                </c:pt>
                <c:pt idx="2362">
                  <c:v>43.134429930000003</c:v>
                </c:pt>
                <c:pt idx="2363">
                  <c:v>43.050643919999999</c:v>
                </c:pt>
                <c:pt idx="2364">
                  <c:v>43.181297299999997</c:v>
                </c:pt>
                <c:pt idx="2365">
                  <c:v>43.181297299999997</c:v>
                </c:pt>
                <c:pt idx="2366">
                  <c:v>43.062004090000002</c:v>
                </c:pt>
                <c:pt idx="2367">
                  <c:v>42.814895630000002</c:v>
                </c:pt>
                <c:pt idx="2368">
                  <c:v>42.814895630000002</c:v>
                </c:pt>
                <c:pt idx="2369">
                  <c:v>42.785072329999998</c:v>
                </c:pt>
                <c:pt idx="2370">
                  <c:v>42.755249020000001</c:v>
                </c:pt>
                <c:pt idx="2371">
                  <c:v>42.66010284</c:v>
                </c:pt>
                <c:pt idx="2372">
                  <c:v>42.66010284</c:v>
                </c:pt>
                <c:pt idx="2373">
                  <c:v>42.829097750000003</c:v>
                </c:pt>
                <c:pt idx="2374">
                  <c:v>42.983898160000003</c:v>
                </c:pt>
                <c:pt idx="2375">
                  <c:v>42.83620071</c:v>
                </c:pt>
                <c:pt idx="2376">
                  <c:v>43.071945190000001</c:v>
                </c:pt>
                <c:pt idx="2377">
                  <c:v>42.989574429999998</c:v>
                </c:pt>
                <c:pt idx="2378">
                  <c:v>42.989574429999998</c:v>
                </c:pt>
                <c:pt idx="2379">
                  <c:v>42.73678589</c:v>
                </c:pt>
                <c:pt idx="2380">
                  <c:v>42.78081512</c:v>
                </c:pt>
                <c:pt idx="2381">
                  <c:v>42.78081512</c:v>
                </c:pt>
                <c:pt idx="2382">
                  <c:v>42.961166380000002</c:v>
                </c:pt>
                <c:pt idx="2383">
                  <c:v>43.088981629999999</c:v>
                </c:pt>
                <c:pt idx="2384">
                  <c:v>43.088981629999999</c:v>
                </c:pt>
                <c:pt idx="2385">
                  <c:v>42.894420619999998</c:v>
                </c:pt>
                <c:pt idx="2386">
                  <c:v>43.006614689999999</c:v>
                </c:pt>
                <c:pt idx="2387">
                  <c:v>43.006614689999999</c:v>
                </c:pt>
                <c:pt idx="2388">
                  <c:v>43.110282900000001</c:v>
                </c:pt>
                <c:pt idx="2389">
                  <c:v>42.941284179999997</c:v>
                </c:pt>
                <c:pt idx="2390">
                  <c:v>42.789337160000002</c:v>
                </c:pt>
                <c:pt idx="2391">
                  <c:v>42.789337160000002</c:v>
                </c:pt>
                <c:pt idx="2392">
                  <c:v>43.033603669999998</c:v>
                </c:pt>
                <c:pt idx="2393">
                  <c:v>43.033603669999998</c:v>
                </c:pt>
                <c:pt idx="2394">
                  <c:v>42.858921049999999</c:v>
                </c:pt>
                <c:pt idx="2395">
                  <c:v>43.228160860000003</c:v>
                </c:pt>
                <c:pt idx="2396">
                  <c:v>43.377273559999999</c:v>
                </c:pt>
                <c:pt idx="2397">
                  <c:v>43.377273559999999</c:v>
                </c:pt>
                <c:pt idx="2398">
                  <c:v>43.316207890000001</c:v>
                </c:pt>
                <c:pt idx="2399">
                  <c:v>43.100345609999998</c:v>
                </c:pt>
                <c:pt idx="2400">
                  <c:v>43.100345609999998</c:v>
                </c:pt>
                <c:pt idx="2401">
                  <c:v>43.162834169999996</c:v>
                </c:pt>
                <c:pt idx="2402">
                  <c:v>43.272182460000003</c:v>
                </c:pt>
                <c:pt idx="2403">
                  <c:v>43.272182460000003</c:v>
                </c:pt>
                <c:pt idx="2404">
                  <c:v>43.117389680000002</c:v>
                </c:pt>
                <c:pt idx="2405">
                  <c:v>43.199756620000002</c:v>
                </c:pt>
                <c:pt idx="2406">
                  <c:v>43.26509094</c:v>
                </c:pt>
                <c:pt idx="2407">
                  <c:v>43.26509094</c:v>
                </c:pt>
                <c:pt idx="2408">
                  <c:v>43.17987823</c:v>
                </c:pt>
                <c:pt idx="2409">
                  <c:v>43.100349430000001</c:v>
                </c:pt>
                <c:pt idx="2410">
                  <c:v>43.211112980000003</c:v>
                </c:pt>
                <c:pt idx="2411">
                  <c:v>43.002346039999999</c:v>
                </c:pt>
                <c:pt idx="2412">
                  <c:v>43.17845535</c:v>
                </c:pt>
                <c:pt idx="2413">
                  <c:v>43.17845535</c:v>
                </c:pt>
                <c:pt idx="2414">
                  <c:v>43.230998990000003</c:v>
                </c:pt>
                <c:pt idx="2415">
                  <c:v>43.057739259999998</c:v>
                </c:pt>
                <c:pt idx="2416">
                  <c:v>43.057739259999998</c:v>
                </c:pt>
                <c:pt idx="2417">
                  <c:v>43.016559600000001</c:v>
                </c:pt>
                <c:pt idx="2418">
                  <c:v>43.016559600000001</c:v>
                </c:pt>
                <c:pt idx="2419">
                  <c:v>43.232418060000001</c:v>
                </c:pt>
                <c:pt idx="2420">
                  <c:v>43.432666779999998</c:v>
                </c:pt>
                <c:pt idx="2421">
                  <c:v>43.069103239999997</c:v>
                </c:pt>
                <c:pt idx="2422">
                  <c:v>43.155735020000002</c:v>
                </c:pt>
                <c:pt idx="2423">
                  <c:v>43.155735020000002</c:v>
                </c:pt>
                <c:pt idx="2424">
                  <c:v>43.113124849999998</c:v>
                </c:pt>
                <c:pt idx="2425">
                  <c:v>43.079036709999997</c:v>
                </c:pt>
                <c:pt idx="2426">
                  <c:v>43.079036709999997</c:v>
                </c:pt>
                <c:pt idx="2427">
                  <c:v>43.113121030000002</c:v>
                </c:pt>
                <c:pt idx="2428">
                  <c:v>43.154312130000001</c:v>
                </c:pt>
                <c:pt idx="2429">
                  <c:v>42.959747309999997</c:v>
                </c:pt>
                <c:pt idx="2430">
                  <c:v>43.063423159999999</c:v>
                </c:pt>
                <c:pt idx="2431">
                  <c:v>43.260826109999996</c:v>
                </c:pt>
                <c:pt idx="2432">
                  <c:v>43.371601099999999</c:v>
                </c:pt>
                <c:pt idx="2433">
                  <c:v>43.371601099999999</c:v>
                </c:pt>
                <c:pt idx="2434">
                  <c:v>43.158576969999999</c:v>
                </c:pt>
                <c:pt idx="2435">
                  <c:v>42.975376130000001</c:v>
                </c:pt>
                <c:pt idx="2436">
                  <c:v>42.975376130000001</c:v>
                </c:pt>
                <c:pt idx="2437">
                  <c:v>42.941291810000003</c:v>
                </c:pt>
                <c:pt idx="2438">
                  <c:v>43.063434600000001</c:v>
                </c:pt>
                <c:pt idx="2439">
                  <c:v>43.063434600000001</c:v>
                </c:pt>
                <c:pt idx="2440">
                  <c:v>43.039283750000003</c:v>
                </c:pt>
                <c:pt idx="2441">
                  <c:v>42.694183350000003</c:v>
                </c:pt>
                <c:pt idx="2442">
                  <c:v>42.694183350000003</c:v>
                </c:pt>
                <c:pt idx="2443">
                  <c:v>42.978206630000003</c:v>
                </c:pt>
                <c:pt idx="2444">
                  <c:v>43.012290950000001</c:v>
                </c:pt>
                <c:pt idx="2445">
                  <c:v>43.067676540000001</c:v>
                </c:pt>
                <c:pt idx="2446">
                  <c:v>43.067676540000001</c:v>
                </c:pt>
                <c:pt idx="2447">
                  <c:v>43.01372147</c:v>
                </c:pt>
                <c:pt idx="2448">
                  <c:v>43.029338840000001</c:v>
                </c:pt>
                <c:pt idx="2449">
                  <c:v>43.029338840000001</c:v>
                </c:pt>
                <c:pt idx="2450">
                  <c:v>43.26509094</c:v>
                </c:pt>
                <c:pt idx="2451">
                  <c:v>43.300598139999998</c:v>
                </c:pt>
                <c:pt idx="2452">
                  <c:v>43.300598139999998</c:v>
                </c:pt>
                <c:pt idx="2453">
                  <c:v>43.13869476</c:v>
                </c:pt>
                <c:pt idx="2454">
                  <c:v>42.874546049999999</c:v>
                </c:pt>
                <c:pt idx="2455">
                  <c:v>43.185562130000001</c:v>
                </c:pt>
                <c:pt idx="2456">
                  <c:v>43.115974430000001</c:v>
                </c:pt>
                <c:pt idx="2457">
                  <c:v>42.986736299999997</c:v>
                </c:pt>
                <c:pt idx="2458">
                  <c:v>42.986736299999997</c:v>
                </c:pt>
                <c:pt idx="2459">
                  <c:v>42.768032069999997</c:v>
                </c:pt>
                <c:pt idx="2460">
                  <c:v>42.965431209999998</c:v>
                </c:pt>
                <c:pt idx="2461">
                  <c:v>43.549118040000003</c:v>
                </c:pt>
                <c:pt idx="2462">
                  <c:v>43.549118040000003</c:v>
                </c:pt>
                <c:pt idx="2463">
                  <c:v>43.471008300000001</c:v>
                </c:pt>
                <c:pt idx="2464">
                  <c:v>43.044960019999998</c:v>
                </c:pt>
                <c:pt idx="2465">
                  <c:v>42.951225280000003</c:v>
                </c:pt>
                <c:pt idx="2466">
                  <c:v>42.98815536</c:v>
                </c:pt>
                <c:pt idx="2467">
                  <c:v>42.895843509999999</c:v>
                </c:pt>
                <c:pt idx="2468">
                  <c:v>42.895843509999999</c:v>
                </c:pt>
                <c:pt idx="2469">
                  <c:v>42.998092649999997</c:v>
                </c:pt>
                <c:pt idx="2470">
                  <c:v>43.381538390000003</c:v>
                </c:pt>
                <c:pt idx="2471">
                  <c:v>43.381538390000003</c:v>
                </c:pt>
                <c:pt idx="2472">
                  <c:v>43.515033719999998</c:v>
                </c:pt>
                <c:pt idx="2473">
                  <c:v>42.978210449999999</c:v>
                </c:pt>
                <c:pt idx="2474">
                  <c:v>42.978210449999999</c:v>
                </c:pt>
                <c:pt idx="2475">
                  <c:v>43.091827389999999</c:v>
                </c:pt>
                <c:pt idx="2476">
                  <c:v>43.422725679999999</c:v>
                </c:pt>
                <c:pt idx="2477">
                  <c:v>43.422725679999999</c:v>
                </c:pt>
                <c:pt idx="2478">
                  <c:v>43.162837979999999</c:v>
                </c:pt>
                <c:pt idx="2479">
                  <c:v>43.195495610000002</c:v>
                </c:pt>
                <c:pt idx="2480">
                  <c:v>43.121650700000004</c:v>
                </c:pt>
                <c:pt idx="2481">
                  <c:v>43.276447300000001</c:v>
                </c:pt>
                <c:pt idx="2482">
                  <c:v>43.31194687</c:v>
                </c:pt>
                <c:pt idx="2483">
                  <c:v>43.31194687</c:v>
                </c:pt>
                <c:pt idx="2484">
                  <c:v>43.223896029999999</c:v>
                </c:pt>
                <c:pt idx="2485">
                  <c:v>43.199756620000002</c:v>
                </c:pt>
                <c:pt idx="2486">
                  <c:v>43.123077389999999</c:v>
                </c:pt>
                <c:pt idx="2487">
                  <c:v>43.123077389999999</c:v>
                </c:pt>
                <c:pt idx="2488">
                  <c:v>43.0265007</c:v>
                </c:pt>
                <c:pt idx="2489">
                  <c:v>43.34461975</c:v>
                </c:pt>
                <c:pt idx="2490">
                  <c:v>43.34461975</c:v>
                </c:pt>
                <c:pt idx="2491">
                  <c:v>43.392906189999998</c:v>
                </c:pt>
                <c:pt idx="2492">
                  <c:v>43.549114230000001</c:v>
                </c:pt>
                <c:pt idx="2493">
                  <c:v>43.549114230000001</c:v>
                </c:pt>
                <c:pt idx="2494">
                  <c:v>43.693969729999999</c:v>
                </c:pt>
                <c:pt idx="2495">
                  <c:v>43.551952360000001</c:v>
                </c:pt>
                <c:pt idx="2496">
                  <c:v>43.19975281</c:v>
                </c:pt>
                <c:pt idx="2497">
                  <c:v>43.19975281</c:v>
                </c:pt>
                <c:pt idx="2498">
                  <c:v>42.961174010000001</c:v>
                </c:pt>
                <c:pt idx="2499">
                  <c:v>42.961174010000001</c:v>
                </c:pt>
                <c:pt idx="2500">
                  <c:v>42.829093929999999</c:v>
                </c:pt>
                <c:pt idx="2501">
                  <c:v>43.219642640000004</c:v>
                </c:pt>
                <c:pt idx="2502">
                  <c:v>43.350288390000003</c:v>
                </c:pt>
                <c:pt idx="2503">
                  <c:v>43.350288390000003</c:v>
                </c:pt>
                <c:pt idx="2504">
                  <c:v>43.266502379999999</c:v>
                </c:pt>
                <c:pt idx="2505">
                  <c:v>42.958328250000001</c:v>
                </c:pt>
                <c:pt idx="2506">
                  <c:v>43.142951969999999</c:v>
                </c:pt>
                <c:pt idx="2507">
                  <c:v>43.346019740000003</c:v>
                </c:pt>
                <c:pt idx="2508">
                  <c:v>43.354545590000001</c:v>
                </c:pt>
                <c:pt idx="2509">
                  <c:v>43.405681610000002</c:v>
                </c:pt>
                <c:pt idx="2510">
                  <c:v>43.405681610000002</c:v>
                </c:pt>
                <c:pt idx="2511">
                  <c:v>43.658470149999999</c:v>
                </c:pt>
                <c:pt idx="2512">
                  <c:v>43.471012119999997</c:v>
                </c:pt>
                <c:pt idx="2513">
                  <c:v>43.471012119999997</c:v>
                </c:pt>
                <c:pt idx="2514">
                  <c:v>43.184135439999999</c:v>
                </c:pt>
                <c:pt idx="2515">
                  <c:v>43.130165099999999</c:v>
                </c:pt>
                <c:pt idx="2516">
                  <c:v>43.260822300000001</c:v>
                </c:pt>
                <c:pt idx="2517">
                  <c:v>43.029335019999998</c:v>
                </c:pt>
                <c:pt idx="2518">
                  <c:v>43.090400700000004</c:v>
                </c:pt>
                <c:pt idx="2519">
                  <c:v>43.101772310000001</c:v>
                </c:pt>
                <c:pt idx="2520">
                  <c:v>43.101772310000001</c:v>
                </c:pt>
                <c:pt idx="2521">
                  <c:v>43.378704069999998</c:v>
                </c:pt>
                <c:pt idx="2522">
                  <c:v>43.098930359999997</c:v>
                </c:pt>
                <c:pt idx="2523">
                  <c:v>43.098930359999997</c:v>
                </c:pt>
                <c:pt idx="2524">
                  <c:v>43.341777800000003</c:v>
                </c:pt>
                <c:pt idx="2525">
                  <c:v>43.505088809999997</c:v>
                </c:pt>
                <c:pt idx="2526">
                  <c:v>43.505088809999997</c:v>
                </c:pt>
                <c:pt idx="2527">
                  <c:v>43.297752379999999</c:v>
                </c:pt>
                <c:pt idx="2528">
                  <c:v>43.204021449999999</c:v>
                </c:pt>
                <c:pt idx="2529">
                  <c:v>43.204021449999999</c:v>
                </c:pt>
                <c:pt idx="2530">
                  <c:v>43.090400700000004</c:v>
                </c:pt>
                <c:pt idx="2531">
                  <c:v>43.407100679999999</c:v>
                </c:pt>
                <c:pt idx="2532">
                  <c:v>43.526405330000003</c:v>
                </c:pt>
                <c:pt idx="2533">
                  <c:v>43.466754909999999</c:v>
                </c:pt>
                <c:pt idx="2534">
                  <c:v>43.409950260000002</c:v>
                </c:pt>
                <c:pt idx="2535">
                  <c:v>43.564739230000001</c:v>
                </c:pt>
                <c:pt idx="2536">
                  <c:v>43.564739230000001</c:v>
                </c:pt>
                <c:pt idx="2537">
                  <c:v>43.334671020000002</c:v>
                </c:pt>
                <c:pt idx="2538">
                  <c:v>43.421302799999999</c:v>
                </c:pt>
                <c:pt idx="2539">
                  <c:v>43.421302799999999</c:v>
                </c:pt>
                <c:pt idx="2540">
                  <c:v>43.317626949999998</c:v>
                </c:pt>
                <c:pt idx="2541">
                  <c:v>43.175609590000001</c:v>
                </c:pt>
                <c:pt idx="2542">
                  <c:v>43.240943909999999</c:v>
                </c:pt>
                <c:pt idx="2543">
                  <c:v>43.306270599999998</c:v>
                </c:pt>
                <c:pt idx="2544">
                  <c:v>43.505096440000003</c:v>
                </c:pt>
                <c:pt idx="2545">
                  <c:v>43.505096440000003</c:v>
                </c:pt>
                <c:pt idx="2546">
                  <c:v>43.265083310000001</c:v>
                </c:pt>
                <c:pt idx="2547">
                  <c:v>43.361656189999998</c:v>
                </c:pt>
                <c:pt idx="2548">
                  <c:v>43.662727359999998</c:v>
                </c:pt>
                <c:pt idx="2549">
                  <c:v>43.662727359999998</c:v>
                </c:pt>
                <c:pt idx="2550">
                  <c:v>43.644271850000003</c:v>
                </c:pt>
                <c:pt idx="2551">
                  <c:v>43.489475249999998</c:v>
                </c:pt>
                <c:pt idx="2552">
                  <c:v>42.992420199999998</c:v>
                </c:pt>
                <c:pt idx="2553">
                  <c:v>42.85040283</c:v>
                </c:pt>
                <c:pt idx="2554">
                  <c:v>43.084724430000001</c:v>
                </c:pt>
                <c:pt idx="2555">
                  <c:v>43.084724430000001</c:v>
                </c:pt>
                <c:pt idx="2556">
                  <c:v>42.935607910000002</c:v>
                </c:pt>
                <c:pt idx="2557">
                  <c:v>43.233844759999997</c:v>
                </c:pt>
                <c:pt idx="2558">
                  <c:v>43.233844759999997</c:v>
                </c:pt>
                <c:pt idx="2559">
                  <c:v>43.130176540000001</c:v>
                </c:pt>
                <c:pt idx="2560">
                  <c:v>43.216804500000002</c:v>
                </c:pt>
                <c:pt idx="2561">
                  <c:v>43.216804500000002</c:v>
                </c:pt>
                <c:pt idx="2562">
                  <c:v>43.100353239999997</c:v>
                </c:pt>
                <c:pt idx="2563">
                  <c:v>43.205436710000001</c:v>
                </c:pt>
                <c:pt idx="2564">
                  <c:v>43.205436710000001</c:v>
                </c:pt>
                <c:pt idx="2565">
                  <c:v>43.344612120000001</c:v>
                </c:pt>
                <c:pt idx="2566">
                  <c:v>43.144378660000001</c:v>
                </c:pt>
                <c:pt idx="2567">
                  <c:v>43.121654509999999</c:v>
                </c:pt>
                <c:pt idx="2568">
                  <c:v>43.121654509999999</c:v>
                </c:pt>
                <c:pt idx="2569">
                  <c:v>43.333248140000002</c:v>
                </c:pt>
                <c:pt idx="2570">
                  <c:v>43.333248140000002</c:v>
                </c:pt>
                <c:pt idx="2571">
                  <c:v>43.24093628</c:v>
                </c:pt>
                <c:pt idx="2572">
                  <c:v>43.043537139999998</c:v>
                </c:pt>
                <c:pt idx="2573">
                  <c:v>42.914302829999997</c:v>
                </c:pt>
                <c:pt idx="2574">
                  <c:v>42.914302829999997</c:v>
                </c:pt>
                <c:pt idx="2575">
                  <c:v>42.895843509999999</c:v>
                </c:pt>
                <c:pt idx="2576">
                  <c:v>43.152889250000001</c:v>
                </c:pt>
                <c:pt idx="2577">
                  <c:v>43.380119319999999</c:v>
                </c:pt>
                <c:pt idx="2578">
                  <c:v>43.496570589999997</c:v>
                </c:pt>
                <c:pt idx="2579">
                  <c:v>43.384384160000003</c:v>
                </c:pt>
                <c:pt idx="2580">
                  <c:v>43.384384160000003</c:v>
                </c:pt>
                <c:pt idx="2581">
                  <c:v>43.290653229999997</c:v>
                </c:pt>
                <c:pt idx="2582">
                  <c:v>43.292064670000002</c:v>
                </c:pt>
                <c:pt idx="2583">
                  <c:v>43.442604060000001</c:v>
                </c:pt>
                <c:pt idx="2584">
                  <c:v>43.442604060000001</c:v>
                </c:pt>
                <c:pt idx="2585">
                  <c:v>43.242362980000003</c:v>
                </c:pt>
                <c:pt idx="2586">
                  <c:v>43.304851530000001</c:v>
                </c:pt>
                <c:pt idx="2587">
                  <c:v>43.262245180000001</c:v>
                </c:pt>
                <c:pt idx="2588">
                  <c:v>43.462490080000002</c:v>
                </c:pt>
                <c:pt idx="2589">
                  <c:v>43.30059052</c:v>
                </c:pt>
                <c:pt idx="2590">
                  <c:v>43.30059052</c:v>
                </c:pt>
                <c:pt idx="2591">
                  <c:v>43.485210420000001</c:v>
                </c:pt>
                <c:pt idx="2592">
                  <c:v>43.590297700000001</c:v>
                </c:pt>
                <c:pt idx="2593">
                  <c:v>43.590297700000001</c:v>
                </c:pt>
                <c:pt idx="2594">
                  <c:v>43.613025669999999</c:v>
                </c:pt>
                <c:pt idx="2595">
                  <c:v>43.346035000000001</c:v>
                </c:pt>
                <c:pt idx="2596">
                  <c:v>43.559059140000002</c:v>
                </c:pt>
                <c:pt idx="2597">
                  <c:v>43.500831599999998</c:v>
                </c:pt>
                <c:pt idx="2598">
                  <c:v>43.607349399999997</c:v>
                </c:pt>
                <c:pt idx="2599">
                  <c:v>43.395744319999999</c:v>
                </c:pt>
                <c:pt idx="2600">
                  <c:v>43.395744319999999</c:v>
                </c:pt>
                <c:pt idx="2601">
                  <c:v>43.397163390000003</c:v>
                </c:pt>
                <c:pt idx="2602">
                  <c:v>43.496578220000004</c:v>
                </c:pt>
                <c:pt idx="2603">
                  <c:v>43.496578220000004</c:v>
                </c:pt>
                <c:pt idx="2604">
                  <c:v>43.469585420000001</c:v>
                </c:pt>
                <c:pt idx="2605">
                  <c:v>43.926883699999998</c:v>
                </c:pt>
                <c:pt idx="2606">
                  <c:v>43.926883699999998</c:v>
                </c:pt>
                <c:pt idx="2607">
                  <c:v>44.147006990000001</c:v>
                </c:pt>
                <c:pt idx="2608">
                  <c:v>43.750782010000002</c:v>
                </c:pt>
                <c:pt idx="2609">
                  <c:v>43.750782010000002</c:v>
                </c:pt>
                <c:pt idx="2610">
                  <c:v>43.252307889999997</c:v>
                </c:pt>
                <c:pt idx="2611">
                  <c:v>43.202598569999999</c:v>
                </c:pt>
                <c:pt idx="2612">
                  <c:v>43.133007050000003</c:v>
                </c:pt>
                <c:pt idx="2613">
                  <c:v>43.133007050000003</c:v>
                </c:pt>
                <c:pt idx="2614">
                  <c:v>43.405681610000002</c:v>
                </c:pt>
                <c:pt idx="2615">
                  <c:v>43.605922700000001</c:v>
                </c:pt>
                <c:pt idx="2616">
                  <c:v>43.605922700000001</c:v>
                </c:pt>
                <c:pt idx="2617">
                  <c:v>43.323310849999999</c:v>
                </c:pt>
                <c:pt idx="2618">
                  <c:v>43.125907900000001</c:v>
                </c:pt>
                <c:pt idx="2619">
                  <c:v>43.125907900000001</c:v>
                </c:pt>
                <c:pt idx="2620">
                  <c:v>43.134429930000003</c:v>
                </c:pt>
                <c:pt idx="2621">
                  <c:v>43.411357879999997</c:v>
                </c:pt>
                <c:pt idx="2622">
                  <c:v>43.276447300000001</c:v>
                </c:pt>
                <c:pt idx="2623">
                  <c:v>43.265083310000001</c:v>
                </c:pt>
                <c:pt idx="2624">
                  <c:v>43.436927799999999</c:v>
                </c:pt>
                <c:pt idx="2625">
                  <c:v>43.436927799999999</c:v>
                </c:pt>
                <c:pt idx="2626">
                  <c:v>43.314796450000003</c:v>
                </c:pt>
                <c:pt idx="2627">
                  <c:v>43.236682889999997</c:v>
                </c:pt>
                <c:pt idx="2628">
                  <c:v>43.32899475</c:v>
                </c:pt>
                <c:pt idx="2629">
                  <c:v>43.32899475</c:v>
                </c:pt>
                <c:pt idx="2630">
                  <c:v>43.351715089999999</c:v>
                </c:pt>
                <c:pt idx="2631">
                  <c:v>43.351715089999999</c:v>
                </c:pt>
                <c:pt idx="2632">
                  <c:v>43.24946594</c:v>
                </c:pt>
                <c:pt idx="2633">
                  <c:v>43.08188629</c:v>
                </c:pt>
                <c:pt idx="2634">
                  <c:v>43.33184052</c:v>
                </c:pt>
                <c:pt idx="2635">
                  <c:v>43.33184052</c:v>
                </c:pt>
                <c:pt idx="2636">
                  <c:v>43.405685419999998</c:v>
                </c:pt>
                <c:pt idx="2637">
                  <c:v>43.346038819999997</c:v>
                </c:pt>
                <c:pt idx="2638">
                  <c:v>43.346038819999997</c:v>
                </c:pt>
                <c:pt idx="2639">
                  <c:v>43.83882904</c:v>
                </c:pt>
                <c:pt idx="2640">
                  <c:v>43.746521000000001</c:v>
                </c:pt>
                <c:pt idx="2641">
                  <c:v>43.746521000000001</c:v>
                </c:pt>
                <c:pt idx="2642">
                  <c:v>43.425571439999999</c:v>
                </c:pt>
                <c:pt idx="2643">
                  <c:v>43.079048159999999</c:v>
                </c:pt>
                <c:pt idx="2644">
                  <c:v>43.079048159999999</c:v>
                </c:pt>
                <c:pt idx="2645">
                  <c:v>43.30059052</c:v>
                </c:pt>
                <c:pt idx="2646">
                  <c:v>43.364509580000004</c:v>
                </c:pt>
                <c:pt idx="2647">
                  <c:v>43.60593033</c:v>
                </c:pt>
                <c:pt idx="2648">
                  <c:v>43.800487519999997</c:v>
                </c:pt>
                <c:pt idx="2649">
                  <c:v>43.94960785</c:v>
                </c:pt>
                <c:pt idx="2650">
                  <c:v>43.94960785</c:v>
                </c:pt>
                <c:pt idx="2651">
                  <c:v>43.590297700000001</c:v>
                </c:pt>
                <c:pt idx="2652">
                  <c:v>43.52213287</c:v>
                </c:pt>
                <c:pt idx="2653">
                  <c:v>43.52213287</c:v>
                </c:pt>
                <c:pt idx="2654">
                  <c:v>43.807594299999998</c:v>
                </c:pt>
                <c:pt idx="2655">
                  <c:v>43.939666750000001</c:v>
                </c:pt>
                <c:pt idx="2656">
                  <c:v>44.024875639999998</c:v>
                </c:pt>
                <c:pt idx="2657">
                  <c:v>43.692554469999997</c:v>
                </c:pt>
                <c:pt idx="2658">
                  <c:v>43.620124820000001</c:v>
                </c:pt>
                <c:pt idx="2659">
                  <c:v>43.631484989999997</c:v>
                </c:pt>
                <c:pt idx="2660">
                  <c:v>43.631484989999997</c:v>
                </c:pt>
                <c:pt idx="2661">
                  <c:v>43.63432693</c:v>
                </c:pt>
                <c:pt idx="2662">
                  <c:v>43.69965363</c:v>
                </c:pt>
                <c:pt idx="2663">
                  <c:v>43.69965363</c:v>
                </c:pt>
                <c:pt idx="2664">
                  <c:v>44.102981569999997</c:v>
                </c:pt>
                <c:pt idx="2665">
                  <c:v>43.889961239999998</c:v>
                </c:pt>
                <c:pt idx="2666">
                  <c:v>43.563316350000001</c:v>
                </c:pt>
                <c:pt idx="2667">
                  <c:v>43.561897279999997</c:v>
                </c:pt>
                <c:pt idx="2668">
                  <c:v>43.745094299999998</c:v>
                </c:pt>
                <c:pt idx="2669">
                  <c:v>43.745094299999998</c:v>
                </c:pt>
                <c:pt idx="2670">
                  <c:v>43.640007019999999</c:v>
                </c:pt>
                <c:pt idx="2671">
                  <c:v>43.47952652</c:v>
                </c:pt>
                <c:pt idx="2672">
                  <c:v>43.371597289999997</c:v>
                </c:pt>
                <c:pt idx="2673">
                  <c:v>43.371597289999997</c:v>
                </c:pt>
                <c:pt idx="2674">
                  <c:v>43.489467619999999</c:v>
                </c:pt>
                <c:pt idx="2675">
                  <c:v>43.811851500000003</c:v>
                </c:pt>
                <c:pt idx="2676">
                  <c:v>43.586040500000003</c:v>
                </c:pt>
                <c:pt idx="2677">
                  <c:v>43.583202360000001</c:v>
                </c:pt>
                <c:pt idx="2678">
                  <c:v>43.422721860000003</c:v>
                </c:pt>
                <c:pt idx="2679">
                  <c:v>43.422721860000003</c:v>
                </c:pt>
                <c:pt idx="2680">
                  <c:v>43.742263790000003</c:v>
                </c:pt>
                <c:pt idx="2681">
                  <c:v>43.485206599999998</c:v>
                </c:pt>
                <c:pt idx="2682">
                  <c:v>43.532073969999999</c:v>
                </c:pt>
                <c:pt idx="2683">
                  <c:v>43.39715958</c:v>
                </c:pt>
                <c:pt idx="2684">
                  <c:v>43.497993469999997</c:v>
                </c:pt>
                <c:pt idx="2685">
                  <c:v>43.497993469999997</c:v>
                </c:pt>
                <c:pt idx="2686">
                  <c:v>43.256568909999999</c:v>
                </c:pt>
                <c:pt idx="2687">
                  <c:v>43.52497864</c:v>
                </c:pt>
                <c:pt idx="2688">
                  <c:v>43.428405759999997</c:v>
                </c:pt>
                <c:pt idx="2689">
                  <c:v>43.428405759999997</c:v>
                </c:pt>
                <c:pt idx="2690">
                  <c:v>43.418464659999998</c:v>
                </c:pt>
                <c:pt idx="2691">
                  <c:v>43.245201109999996</c:v>
                </c:pt>
                <c:pt idx="2692">
                  <c:v>43.245201109999996</c:v>
                </c:pt>
                <c:pt idx="2693">
                  <c:v>43.497989650000001</c:v>
                </c:pt>
                <c:pt idx="2694">
                  <c:v>43.597400669999999</c:v>
                </c:pt>
                <c:pt idx="2695">
                  <c:v>43.597400669999999</c:v>
                </c:pt>
                <c:pt idx="2696">
                  <c:v>43.404254909999999</c:v>
                </c:pt>
                <c:pt idx="2697">
                  <c:v>43.338935849999999</c:v>
                </c:pt>
                <c:pt idx="2698">
                  <c:v>43.338935849999999</c:v>
                </c:pt>
                <c:pt idx="2699">
                  <c:v>43.103195190000001</c:v>
                </c:pt>
                <c:pt idx="2700">
                  <c:v>43.144371030000002</c:v>
                </c:pt>
                <c:pt idx="2701">
                  <c:v>43.444023129999998</c:v>
                </c:pt>
                <c:pt idx="2702">
                  <c:v>43.468166349999997</c:v>
                </c:pt>
                <c:pt idx="2703">
                  <c:v>43.277862550000002</c:v>
                </c:pt>
                <c:pt idx="2704">
                  <c:v>43.10602188</c:v>
                </c:pt>
                <c:pt idx="2705">
                  <c:v>43.10602188</c:v>
                </c:pt>
                <c:pt idx="2706">
                  <c:v>43.232418060000001</c:v>
                </c:pt>
                <c:pt idx="2707">
                  <c:v>43.242359159999999</c:v>
                </c:pt>
                <c:pt idx="2708">
                  <c:v>43.128746030000002</c:v>
                </c:pt>
                <c:pt idx="2709">
                  <c:v>43.128746030000002</c:v>
                </c:pt>
                <c:pt idx="2710">
                  <c:v>43.188396449999999</c:v>
                </c:pt>
                <c:pt idx="2711">
                  <c:v>43.279289249999998</c:v>
                </c:pt>
                <c:pt idx="2712">
                  <c:v>43.279289249999998</c:v>
                </c:pt>
                <c:pt idx="2713">
                  <c:v>43.526393890000001</c:v>
                </c:pt>
                <c:pt idx="2714">
                  <c:v>43.733741760000001</c:v>
                </c:pt>
                <c:pt idx="2715">
                  <c:v>43.733741760000001</c:v>
                </c:pt>
                <c:pt idx="2716">
                  <c:v>43.644271850000003</c:v>
                </c:pt>
                <c:pt idx="2717">
                  <c:v>43.583202360000001</c:v>
                </c:pt>
                <c:pt idx="2718">
                  <c:v>43.583202360000001</c:v>
                </c:pt>
                <c:pt idx="2719">
                  <c:v>43.516452790000002</c:v>
                </c:pt>
                <c:pt idx="2720">
                  <c:v>43.586040500000003</c:v>
                </c:pt>
                <c:pt idx="2721">
                  <c:v>43.586040500000003</c:v>
                </c:pt>
                <c:pt idx="2722">
                  <c:v>43.456802369999998</c:v>
                </c:pt>
                <c:pt idx="2723">
                  <c:v>43.462486269999999</c:v>
                </c:pt>
                <c:pt idx="2724">
                  <c:v>43.381538390000003</c:v>
                </c:pt>
                <c:pt idx="2725">
                  <c:v>43.381538390000003</c:v>
                </c:pt>
                <c:pt idx="2726">
                  <c:v>43.377285000000001</c:v>
                </c:pt>
                <c:pt idx="2727">
                  <c:v>43.34319687</c:v>
                </c:pt>
                <c:pt idx="2728">
                  <c:v>43.34319687</c:v>
                </c:pt>
                <c:pt idx="2729">
                  <c:v>43.701072689999997</c:v>
                </c:pt>
                <c:pt idx="2730">
                  <c:v>43.681194310000002</c:v>
                </c:pt>
                <c:pt idx="2731">
                  <c:v>43.681194310000002</c:v>
                </c:pt>
                <c:pt idx="2732">
                  <c:v>43.610187529999997</c:v>
                </c:pt>
                <c:pt idx="2733">
                  <c:v>43.445442200000002</c:v>
                </c:pt>
                <c:pt idx="2734">
                  <c:v>43.445442200000002</c:v>
                </c:pt>
                <c:pt idx="2735">
                  <c:v>43.334663390000003</c:v>
                </c:pt>
                <c:pt idx="2736">
                  <c:v>43.405673980000003</c:v>
                </c:pt>
                <c:pt idx="2737">
                  <c:v>43.46390152</c:v>
                </c:pt>
                <c:pt idx="2738">
                  <c:v>43.519294739999999</c:v>
                </c:pt>
                <c:pt idx="2739">
                  <c:v>43.84025192</c:v>
                </c:pt>
                <c:pt idx="2740">
                  <c:v>43.770660399999997</c:v>
                </c:pt>
                <c:pt idx="2741">
                  <c:v>43.770660399999997</c:v>
                </c:pt>
                <c:pt idx="2742">
                  <c:v>43.90983963</c:v>
                </c:pt>
                <c:pt idx="2743">
                  <c:v>43.664157869999997</c:v>
                </c:pt>
                <c:pt idx="2744">
                  <c:v>43.664157869999997</c:v>
                </c:pt>
                <c:pt idx="2745">
                  <c:v>43.387222289999997</c:v>
                </c:pt>
                <c:pt idx="2746">
                  <c:v>43.547698969999999</c:v>
                </c:pt>
                <c:pt idx="2747">
                  <c:v>43.547698969999999</c:v>
                </c:pt>
                <c:pt idx="2748">
                  <c:v>43.49231339</c:v>
                </c:pt>
                <c:pt idx="2749">
                  <c:v>43.343193049999996</c:v>
                </c:pt>
                <c:pt idx="2750">
                  <c:v>43.343193049999996</c:v>
                </c:pt>
                <c:pt idx="2751">
                  <c:v>43.253723139999998</c:v>
                </c:pt>
                <c:pt idx="2752">
                  <c:v>43.257976530000001</c:v>
                </c:pt>
                <c:pt idx="2753">
                  <c:v>43.495140079999999</c:v>
                </c:pt>
                <c:pt idx="2754">
                  <c:v>43.495140079999999</c:v>
                </c:pt>
                <c:pt idx="2755">
                  <c:v>43.750782010000002</c:v>
                </c:pt>
                <c:pt idx="2756">
                  <c:v>43.750782010000002</c:v>
                </c:pt>
                <c:pt idx="2757">
                  <c:v>43.790546419999998</c:v>
                </c:pt>
                <c:pt idx="2758">
                  <c:v>43.9070015</c:v>
                </c:pt>
                <c:pt idx="2759">
                  <c:v>43.473850249999998</c:v>
                </c:pt>
                <c:pt idx="2760">
                  <c:v>43.473850249999998</c:v>
                </c:pt>
                <c:pt idx="2761">
                  <c:v>43.31336975</c:v>
                </c:pt>
                <c:pt idx="2762">
                  <c:v>43.199756620000002</c:v>
                </c:pt>
                <c:pt idx="2763">
                  <c:v>43.199756620000002</c:v>
                </c:pt>
                <c:pt idx="2764">
                  <c:v>43.084724430000001</c:v>
                </c:pt>
                <c:pt idx="2765">
                  <c:v>43.448291779999998</c:v>
                </c:pt>
                <c:pt idx="2766">
                  <c:v>43.448291779999998</c:v>
                </c:pt>
                <c:pt idx="2767">
                  <c:v>43.532073969999999</c:v>
                </c:pt>
                <c:pt idx="2768">
                  <c:v>43.500831599999998</c:v>
                </c:pt>
                <c:pt idx="2769">
                  <c:v>43.522136690000004</c:v>
                </c:pt>
                <c:pt idx="2770">
                  <c:v>43.522136690000004</c:v>
                </c:pt>
                <c:pt idx="2771">
                  <c:v>43.66557693</c:v>
                </c:pt>
                <c:pt idx="2772">
                  <c:v>43.662731170000001</c:v>
                </c:pt>
                <c:pt idx="2773">
                  <c:v>43.459640499999999</c:v>
                </c:pt>
                <c:pt idx="2774">
                  <c:v>43.411354060000001</c:v>
                </c:pt>
                <c:pt idx="2775">
                  <c:v>43.38295746</c:v>
                </c:pt>
                <c:pt idx="2776">
                  <c:v>43.38295746</c:v>
                </c:pt>
                <c:pt idx="2777">
                  <c:v>43.392894740000003</c:v>
                </c:pt>
                <c:pt idx="2778">
                  <c:v>43.417037960000002</c:v>
                </c:pt>
                <c:pt idx="2779">
                  <c:v>43.417037960000002</c:v>
                </c:pt>
                <c:pt idx="2780">
                  <c:v>43.610179899999999</c:v>
                </c:pt>
                <c:pt idx="2781">
                  <c:v>43.678352359999998</c:v>
                </c:pt>
                <c:pt idx="2782">
                  <c:v>43.678352359999998</c:v>
                </c:pt>
                <c:pt idx="2783">
                  <c:v>43.404258730000002</c:v>
                </c:pt>
                <c:pt idx="2784">
                  <c:v>43.56616211</c:v>
                </c:pt>
                <c:pt idx="2785">
                  <c:v>43.56616211</c:v>
                </c:pt>
                <c:pt idx="2786">
                  <c:v>43.625808720000002</c:v>
                </c:pt>
                <c:pt idx="2787">
                  <c:v>43.76924133</c:v>
                </c:pt>
                <c:pt idx="2788">
                  <c:v>43.742256159999997</c:v>
                </c:pt>
                <c:pt idx="2789">
                  <c:v>43.742256159999997</c:v>
                </c:pt>
                <c:pt idx="2790">
                  <c:v>43.47810364</c:v>
                </c:pt>
                <c:pt idx="2791">
                  <c:v>43.47810364</c:v>
                </c:pt>
                <c:pt idx="2792">
                  <c:v>43.524971010000002</c:v>
                </c:pt>
                <c:pt idx="2793">
                  <c:v>43.539176939999997</c:v>
                </c:pt>
                <c:pt idx="2794">
                  <c:v>43.661308290000001</c:v>
                </c:pt>
                <c:pt idx="2795">
                  <c:v>43.661308290000001</c:v>
                </c:pt>
                <c:pt idx="2796">
                  <c:v>43.801902769999998</c:v>
                </c:pt>
                <c:pt idx="2797">
                  <c:v>43.523555760000001</c:v>
                </c:pt>
                <c:pt idx="2798">
                  <c:v>43.415622710000001</c:v>
                </c:pt>
                <c:pt idx="2799">
                  <c:v>43.415622710000001</c:v>
                </c:pt>
                <c:pt idx="2800">
                  <c:v>43.578941350000001</c:v>
                </c:pt>
                <c:pt idx="2801">
                  <c:v>43.578941350000001</c:v>
                </c:pt>
                <c:pt idx="2802">
                  <c:v>43.622966769999998</c:v>
                </c:pt>
                <c:pt idx="2803">
                  <c:v>43.53491211</c:v>
                </c:pt>
                <c:pt idx="2804">
                  <c:v>43.458229060000001</c:v>
                </c:pt>
                <c:pt idx="2805">
                  <c:v>43.458229060000001</c:v>
                </c:pt>
                <c:pt idx="2806">
                  <c:v>43.40993881</c:v>
                </c:pt>
                <c:pt idx="2807">
                  <c:v>43.787704470000001</c:v>
                </c:pt>
                <c:pt idx="2808">
                  <c:v>43.787704470000001</c:v>
                </c:pt>
                <c:pt idx="2809">
                  <c:v>44.024871830000002</c:v>
                </c:pt>
                <c:pt idx="2810">
                  <c:v>43.665565489999999</c:v>
                </c:pt>
                <c:pt idx="2811">
                  <c:v>43.665565489999999</c:v>
                </c:pt>
                <c:pt idx="2812">
                  <c:v>43.631484989999997</c:v>
                </c:pt>
                <c:pt idx="2813">
                  <c:v>43.78202057</c:v>
                </c:pt>
                <c:pt idx="2814">
                  <c:v>43.411365510000003</c:v>
                </c:pt>
                <c:pt idx="2815">
                  <c:v>43.411365510000003</c:v>
                </c:pt>
                <c:pt idx="2816">
                  <c:v>43.475273129999998</c:v>
                </c:pt>
                <c:pt idx="2817">
                  <c:v>43.351711270000003</c:v>
                </c:pt>
                <c:pt idx="2818">
                  <c:v>43.39858246</c:v>
                </c:pt>
                <c:pt idx="2819">
                  <c:v>43.327575680000002</c:v>
                </c:pt>
                <c:pt idx="2820">
                  <c:v>43.570415500000003</c:v>
                </c:pt>
                <c:pt idx="2821">
                  <c:v>43.570415500000003</c:v>
                </c:pt>
                <c:pt idx="2822">
                  <c:v>43.787708279999997</c:v>
                </c:pt>
                <c:pt idx="2823">
                  <c:v>43.793384549999999</c:v>
                </c:pt>
                <c:pt idx="2824">
                  <c:v>43.793384549999999</c:v>
                </c:pt>
                <c:pt idx="2825">
                  <c:v>43.746513370000002</c:v>
                </c:pt>
                <c:pt idx="2826">
                  <c:v>44.01634979</c:v>
                </c:pt>
                <c:pt idx="2827">
                  <c:v>43.919780729999999</c:v>
                </c:pt>
                <c:pt idx="2828">
                  <c:v>43.874336239999998</c:v>
                </c:pt>
                <c:pt idx="2829">
                  <c:v>44.122863770000002</c:v>
                </c:pt>
                <c:pt idx="2830">
                  <c:v>44.122863770000002</c:v>
                </c:pt>
                <c:pt idx="2831">
                  <c:v>44.006404879999998</c:v>
                </c:pt>
                <c:pt idx="2832">
                  <c:v>43.534915920000003</c:v>
                </c:pt>
                <c:pt idx="2833">
                  <c:v>43.614444730000002</c:v>
                </c:pt>
                <c:pt idx="2834">
                  <c:v>43.614444730000002</c:v>
                </c:pt>
                <c:pt idx="2835">
                  <c:v>43.608757019999999</c:v>
                </c:pt>
                <c:pt idx="2836">
                  <c:v>43.607337950000002</c:v>
                </c:pt>
                <c:pt idx="2837">
                  <c:v>43.607337950000002</c:v>
                </c:pt>
                <c:pt idx="2838">
                  <c:v>43.666992190000002</c:v>
                </c:pt>
                <c:pt idx="2839">
                  <c:v>43.351715089999999</c:v>
                </c:pt>
                <c:pt idx="2840">
                  <c:v>43.351715089999999</c:v>
                </c:pt>
                <c:pt idx="2841">
                  <c:v>43.591724399999997</c:v>
                </c:pt>
                <c:pt idx="2842">
                  <c:v>43.463912960000002</c:v>
                </c:pt>
                <c:pt idx="2843">
                  <c:v>43.617290500000003</c:v>
                </c:pt>
                <c:pt idx="2844">
                  <c:v>43.617290500000003</c:v>
                </c:pt>
                <c:pt idx="2845">
                  <c:v>44.671051030000001</c:v>
                </c:pt>
                <c:pt idx="2846">
                  <c:v>44.671051030000001</c:v>
                </c:pt>
                <c:pt idx="2847">
                  <c:v>44.742057799999998</c:v>
                </c:pt>
                <c:pt idx="2848">
                  <c:v>44.344413760000002</c:v>
                </c:pt>
                <c:pt idx="2849">
                  <c:v>44.344413760000002</c:v>
                </c:pt>
                <c:pt idx="2850">
                  <c:v>43.916938780000002</c:v>
                </c:pt>
                <c:pt idx="2851">
                  <c:v>43.405689240000001</c:v>
                </c:pt>
                <c:pt idx="2852">
                  <c:v>43.191234590000001</c:v>
                </c:pt>
                <c:pt idx="2853">
                  <c:v>43.191234590000001</c:v>
                </c:pt>
                <c:pt idx="2854">
                  <c:v>43.130168910000002</c:v>
                </c:pt>
                <c:pt idx="2855">
                  <c:v>43.130168910000002</c:v>
                </c:pt>
                <c:pt idx="2856">
                  <c:v>42.978214260000001</c:v>
                </c:pt>
                <c:pt idx="2857">
                  <c:v>43.43834305</c:v>
                </c:pt>
                <c:pt idx="2858">
                  <c:v>43.368759160000003</c:v>
                </c:pt>
                <c:pt idx="2859">
                  <c:v>43.368759160000003</c:v>
                </c:pt>
                <c:pt idx="2860">
                  <c:v>43.471008300000001</c:v>
                </c:pt>
                <c:pt idx="2861">
                  <c:v>43.495155330000003</c:v>
                </c:pt>
                <c:pt idx="2862">
                  <c:v>43.749370570000004</c:v>
                </c:pt>
                <c:pt idx="2863">
                  <c:v>43.67694092</c:v>
                </c:pt>
                <c:pt idx="2864">
                  <c:v>43.7877121</c:v>
                </c:pt>
                <c:pt idx="2865">
                  <c:v>43.7877121</c:v>
                </c:pt>
                <c:pt idx="2866">
                  <c:v>43.59030533</c:v>
                </c:pt>
                <c:pt idx="2867">
                  <c:v>43.880016329999997</c:v>
                </c:pt>
                <c:pt idx="2868">
                  <c:v>43.966644289999998</c:v>
                </c:pt>
                <c:pt idx="2869">
                  <c:v>43.966644289999998</c:v>
                </c:pt>
                <c:pt idx="2870">
                  <c:v>43.533500670000002</c:v>
                </c:pt>
                <c:pt idx="2871">
                  <c:v>43.114555359999997</c:v>
                </c:pt>
                <c:pt idx="2872">
                  <c:v>43.016563419999997</c:v>
                </c:pt>
                <c:pt idx="2873">
                  <c:v>43.20544434</c:v>
                </c:pt>
                <c:pt idx="2874">
                  <c:v>43.20544434</c:v>
                </c:pt>
                <c:pt idx="2875">
                  <c:v>43.090412139999998</c:v>
                </c:pt>
                <c:pt idx="2876">
                  <c:v>43.355979920000003</c:v>
                </c:pt>
                <c:pt idx="2877">
                  <c:v>43.472434999999997</c:v>
                </c:pt>
                <c:pt idx="2878">
                  <c:v>43.472434999999997</c:v>
                </c:pt>
                <c:pt idx="2879">
                  <c:v>43.766407010000002</c:v>
                </c:pt>
                <c:pt idx="2880">
                  <c:v>43.659889219999997</c:v>
                </c:pt>
                <c:pt idx="2881">
                  <c:v>43.679775239999998</c:v>
                </c:pt>
                <c:pt idx="2882">
                  <c:v>43.84025192</c:v>
                </c:pt>
                <c:pt idx="2883">
                  <c:v>43.969486240000002</c:v>
                </c:pt>
                <c:pt idx="2884">
                  <c:v>43.969486240000002</c:v>
                </c:pt>
                <c:pt idx="2885">
                  <c:v>43.848773960000003</c:v>
                </c:pt>
                <c:pt idx="2886">
                  <c:v>43.784862519999997</c:v>
                </c:pt>
                <c:pt idx="2887">
                  <c:v>43.784862519999997</c:v>
                </c:pt>
                <c:pt idx="2888">
                  <c:v>43.908420560000003</c:v>
                </c:pt>
                <c:pt idx="2889">
                  <c:v>44.15979385</c:v>
                </c:pt>
                <c:pt idx="2890">
                  <c:v>44.019199370000003</c:v>
                </c:pt>
                <c:pt idx="2891">
                  <c:v>43.821800230000001</c:v>
                </c:pt>
                <c:pt idx="2892">
                  <c:v>44.007839199999999</c:v>
                </c:pt>
                <c:pt idx="2893">
                  <c:v>44.007839199999999</c:v>
                </c:pt>
                <c:pt idx="2894">
                  <c:v>43.884277339999997</c:v>
                </c:pt>
                <c:pt idx="2895">
                  <c:v>43.810432429999999</c:v>
                </c:pt>
                <c:pt idx="2896">
                  <c:v>43.804744720000002</c:v>
                </c:pt>
                <c:pt idx="2897">
                  <c:v>43.804744720000002</c:v>
                </c:pt>
                <c:pt idx="2898">
                  <c:v>43.8572998</c:v>
                </c:pt>
                <c:pt idx="2899">
                  <c:v>43.755043030000003</c:v>
                </c:pt>
                <c:pt idx="2900">
                  <c:v>43.632907869999997</c:v>
                </c:pt>
                <c:pt idx="2901">
                  <c:v>43.637168879999997</c:v>
                </c:pt>
                <c:pt idx="2902">
                  <c:v>43.652793879999997</c:v>
                </c:pt>
                <c:pt idx="2903">
                  <c:v>43.652793879999997</c:v>
                </c:pt>
                <c:pt idx="2904">
                  <c:v>43.182716370000001</c:v>
                </c:pt>
                <c:pt idx="2905">
                  <c:v>43.533493040000003</c:v>
                </c:pt>
                <c:pt idx="2906">
                  <c:v>43.512187959999999</c:v>
                </c:pt>
                <c:pt idx="2907">
                  <c:v>43.512187959999999</c:v>
                </c:pt>
                <c:pt idx="2908">
                  <c:v>43.465328220000004</c:v>
                </c:pt>
                <c:pt idx="2909">
                  <c:v>43.465328220000004</c:v>
                </c:pt>
                <c:pt idx="2910">
                  <c:v>43.627223970000003</c:v>
                </c:pt>
                <c:pt idx="2911">
                  <c:v>43.712440489999999</c:v>
                </c:pt>
                <c:pt idx="2912">
                  <c:v>43.79764557</c:v>
                </c:pt>
                <c:pt idx="2913">
                  <c:v>43.79764557</c:v>
                </c:pt>
                <c:pt idx="2914">
                  <c:v>43.67408752</c:v>
                </c:pt>
                <c:pt idx="2915">
                  <c:v>43.672668459999997</c:v>
                </c:pt>
                <c:pt idx="2916">
                  <c:v>43.672668459999997</c:v>
                </c:pt>
                <c:pt idx="2917">
                  <c:v>43.749366760000001</c:v>
                </c:pt>
                <c:pt idx="2918">
                  <c:v>43.513618469999997</c:v>
                </c:pt>
                <c:pt idx="2919">
                  <c:v>43.513618469999997</c:v>
                </c:pt>
                <c:pt idx="2920">
                  <c:v>43.657051090000003</c:v>
                </c:pt>
                <c:pt idx="2921">
                  <c:v>43.49372864</c:v>
                </c:pt>
                <c:pt idx="2922">
                  <c:v>43.49372864</c:v>
                </c:pt>
                <c:pt idx="2923">
                  <c:v>43.742256159999997</c:v>
                </c:pt>
                <c:pt idx="2924">
                  <c:v>43.861560820000001</c:v>
                </c:pt>
                <c:pt idx="2925">
                  <c:v>43.841678620000003</c:v>
                </c:pt>
                <c:pt idx="2926">
                  <c:v>43.679771420000002</c:v>
                </c:pt>
                <c:pt idx="2927">
                  <c:v>43.226737980000003</c:v>
                </c:pt>
                <c:pt idx="2928">
                  <c:v>43.564739230000001</c:v>
                </c:pt>
                <c:pt idx="2929">
                  <c:v>43.564739230000001</c:v>
                </c:pt>
                <c:pt idx="2930">
                  <c:v>43.657051090000003</c:v>
                </c:pt>
                <c:pt idx="2931">
                  <c:v>43.489475249999998</c:v>
                </c:pt>
                <c:pt idx="2932">
                  <c:v>43.489475249999998</c:v>
                </c:pt>
                <c:pt idx="2933">
                  <c:v>43.24662781</c:v>
                </c:pt>
                <c:pt idx="2934">
                  <c:v>43.395744319999999</c:v>
                </c:pt>
                <c:pt idx="2935">
                  <c:v>43.395744319999999</c:v>
                </c:pt>
                <c:pt idx="2936">
                  <c:v>43.388633730000002</c:v>
                </c:pt>
                <c:pt idx="2937">
                  <c:v>43.52070999</c:v>
                </c:pt>
                <c:pt idx="2938">
                  <c:v>43.52070999</c:v>
                </c:pt>
                <c:pt idx="2939">
                  <c:v>43.49372864</c:v>
                </c:pt>
                <c:pt idx="2940">
                  <c:v>43.607353209999999</c:v>
                </c:pt>
                <c:pt idx="2941">
                  <c:v>43.647109989999997</c:v>
                </c:pt>
                <c:pt idx="2942">
                  <c:v>43.63290405</c:v>
                </c:pt>
                <c:pt idx="2943">
                  <c:v>43.212539669999998</c:v>
                </c:pt>
                <c:pt idx="2944">
                  <c:v>43.212539669999998</c:v>
                </c:pt>
                <c:pt idx="2945">
                  <c:v>43.380119319999999</c:v>
                </c:pt>
                <c:pt idx="2946">
                  <c:v>43.520713809999997</c:v>
                </c:pt>
                <c:pt idx="2947">
                  <c:v>43.507930760000001</c:v>
                </c:pt>
                <c:pt idx="2948">
                  <c:v>43.507930760000001</c:v>
                </c:pt>
                <c:pt idx="2949">
                  <c:v>43.478107450000003</c:v>
                </c:pt>
                <c:pt idx="2950">
                  <c:v>43.747940059999998</c:v>
                </c:pt>
                <c:pt idx="2951">
                  <c:v>43.747940059999998</c:v>
                </c:pt>
                <c:pt idx="2952">
                  <c:v>43.293487550000002</c:v>
                </c:pt>
                <c:pt idx="2953">
                  <c:v>43.419887539999998</c:v>
                </c:pt>
                <c:pt idx="2954">
                  <c:v>43.419887539999998</c:v>
                </c:pt>
                <c:pt idx="2955">
                  <c:v>43.588886260000002</c:v>
                </c:pt>
                <c:pt idx="2956">
                  <c:v>44.053279879999998</c:v>
                </c:pt>
                <c:pt idx="2957">
                  <c:v>44.053279879999998</c:v>
                </c:pt>
                <c:pt idx="2958">
                  <c:v>44.009258269999997</c:v>
                </c:pt>
                <c:pt idx="2959">
                  <c:v>43.767822270000003</c:v>
                </c:pt>
                <c:pt idx="2960">
                  <c:v>43.385795590000001</c:v>
                </c:pt>
                <c:pt idx="2961">
                  <c:v>43.61870193</c:v>
                </c:pt>
                <c:pt idx="2962">
                  <c:v>43.598819730000002</c:v>
                </c:pt>
                <c:pt idx="2963">
                  <c:v>43.62579727</c:v>
                </c:pt>
                <c:pt idx="2964">
                  <c:v>43.62579727</c:v>
                </c:pt>
                <c:pt idx="2965">
                  <c:v>43.578933720000002</c:v>
                </c:pt>
                <c:pt idx="2966">
                  <c:v>43.657043459999997</c:v>
                </c:pt>
                <c:pt idx="2967">
                  <c:v>43.657043459999997</c:v>
                </c:pt>
                <c:pt idx="2968">
                  <c:v>43.353126529999997</c:v>
                </c:pt>
                <c:pt idx="2969">
                  <c:v>43.113132479999997</c:v>
                </c:pt>
                <c:pt idx="2970">
                  <c:v>43.113132479999997</c:v>
                </c:pt>
                <c:pt idx="2971">
                  <c:v>43.346038819999997</c:v>
                </c:pt>
                <c:pt idx="2972">
                  <c:v>43.432666779999998</c:v>
                </c:pt>
                <c:pt idx="2973">
                  <c:v>43.432666779999998</c:v>
                </c:pt>
                <c:pt idx="2974">
                  <c:v>43.763561250000002</c:v>
                </c:pt>
                <c:pt idx="2975">
                  <c:v>43.407096860000003</c:v>
                </c:pt>
                <c:pt idx="2976">
                  <c:v>43.547698969999999</c:v>
                </c:pt>
                <c:pt idx="2977">
                  <c:v>43.547698969999999</c:v>
                </c:pt>
                <c:pt idx="2978">
                  <c:v>43.645683290000001</c:v>
                </c:pt>
                <c:pt idx="2979">
                  <c:v>43.874332430000003</c:v>
                </c:pt>
                <c:pt idx="2980">
                  <c:v>43.395740510000003</c:v>
                </c:pt>
                <c:pt idx="2981">
                  <c:v>43.158576969999999</c:v>
                </c:pt>
                <c:pt idx="2982">
                  <c:v>43.184135439999999</c:v>
                </c:pt>
                <c:pt idx="2983">
                  <c:v>43.184135439999999</c:v>
                </c:pt>
                <c:pt idx="2984">
                  <c:v>43.36875534</c:v>
                </c:pt>
                <c:pt idx="2985">
                  <c:v>43.249462129999998</c:v>
                </c:pt>
                <c:pt idx="2986">
                  <c:v>43.201179500000002</c:v>
                </c:pt>
                <c:pt idx="2987">
                  <c:v>43.201179500000002</c:v>
                </c:pt>
                <c:pt idx="2988">
                  <c:v>43.452552799999999</c:v>
                </c:pt>
                <c:pt idx="2989">
                  <c:v>43.26225281</c:v>
                </c:pt>
                <c:pt idx="2990">
                  <c:v>43.25088882</c:v>
                </c:pt>
                <c:pt idx="2991">
                  <c:v>43.178459169999996</c:v>
                </c:pt>
                <c:pt idx="2992">
                  <c:v>43.551963809999997</c:v>
                </c:pt>
                <c:pt idx="2993">
                  <c:v>43.551963809999997</c:v>
                </c:pt>
                <c:pt idx="2994">
                  <c:v>43.537754059999997</c:v>
                </c:pt>
                <c:pt idx="2995">
                  <c:v>43.371597289999997</c:v>
                </c:pt>
                <c:pt idx="2996">
                  <c:v>43.371597289999997</c:v>
                </c:pt>
                <c:pt idx="2997">
                  <c:v>43.296325680000002</c:v>
                </c:pt>
                <c:pt idx="2998">
                  <c:v>43.223899840000001</c:v>
                </c:pt>
                <c:pt idx="2999">
                  <c:v>43.223899840000001</c:v>
                </c:pt>
                <c:pt idx="3000">
                  <c:v>43.371604920000003</c:v>
                </c:pt>
                <c:pt idx="3001">
                  <c:v>43.41420746</c:v>
                </c:pt>
                <c:pt idx="3002">
                  <c:v>43.41420746</c:v>
                </c:pt>
                <c:pt idx="3003">
                  <c:v>43.604511260000002</c:v>
                </c:pt>
                <c:pt idx="3004">
                  <c:v>43.347454069999998</c:v>
                </c:pt>
                <c:pt idx="3005">
                  <c:v>43.490890499999999</c:v>
                </c:pt>
                <c:pt idx="3006">
                  <c:v>43.674091339999997</c:v>
                </c:pt>
                <c:pt idx="3007">
                  <c:v>43.685447689999997</c:v>
                </c:pt>
                <c:pt idx="3008">
                  <c:v>43.685447689999997</c:v>
                </c:pt>
                <c:pt idx="3009">
                  <c:v>43.49372864</c:v>
                </c:pt>
                <c:pt idx="3010">
                  <c:v>43.685455320000003</c:v>
                </c:pt>
                <c:pt idx="3011">
                  <c:v>43.75930786</c:v>
                </c:pt>
                <c:pt idx="3012">
                  <c:v>43.75930786</c:v>
                </c:pt>
                <c:pt idx="3013">
                  <c:v>43.790546419999998</c:v>
                </c:pt>
                <c:pt idx="3014">
                  <c:v>43.473842619999999</c:v>
                </c:pt>
                <c:pt idx="3015">
                  <c:v>43.79195404</c:v>
                </c:pt>
                <c:pt idx="3016">
                  <c:v>43.658470149999999</c:v>
                </c:pt>
                <c:pt idx="3017">
                  <c:v>43.546283719999998</c:v>
                </c:pt>
                <c:pt idx="3018">
                  <c:v>43.546283719999998</c:v>
                </c:pt>
                <c:pt idx="3019">
                  <c:v>43.546276089999999</c:v>
                </c:pt>
                <c:pt idx="3020">
                  <c:v>43.640003200000002</c:v>
                </c:pt>
                <c:pt idx="3021">
                  <c:v>43.640003200000002</c:v>
                </c:pt>
                <c:pt idx="3022">
                  <c:v>43.82747269</c:v>
                </c:pt>
                <c:pt idx="3023">
                  <c:v>43.439769740000003</c:v>
                </c:pt>
                <c:pt idx="3024">
                  <c:v>43.439769740000003</c:v>
                </c:pt>
                <c:pt idx="3025">
                  <c:v>43.620128630000004</c:v>
                </c:pt>
                <c:pt idx="3026">
                  <c:v>43.561904910000003</c:v>
                </c:pt>
                <c:pt idx="3027">
                  <c:v>43.561904910000003</c:v>
                </c:pt>
                <c:pt idx="3028">
                  <c:v>43.350296020000002</c:v>
                </c:pt>
                <c:pt idx="3029">
                  <c:v>43.547698969999999</c:v>
                </c:pt>
                <c:pt idx="3030">
                  <c:v>43.547698969999999</c:v>
                </c:pt>
                <c:pt idx="3031">
                  <c:v>43.341785430000002</c:v>
                </c:pt>
                <c:pt idx="3032">
                  <c:v>43.08757782</c:v>
                </c:pt>
                <c:pt idx="3033">
                  <c:v>43.08757782</c:v>
                </c:pt>
                <c:pt idx="3034">
                  <c:v>43.492317200000002</c:v>
                </c:pt>
                <c:pt idx="3035">
                  <c:v>43.267932889999997</c:v>
                </c:pt>
                <c:pt idx="3036">
                  <c:v>43.19550323</c:v>
                </c:pt>
                <c:pt idx="3037">
                  <c:v>43.19550323</c:v>
                </c:pt>
                <c:pt idx="3038">
                  <c:v>43.186973569999999</c:v>
                </c:pt>
                <c:pt idx="3039">
                  <c:v>43.204017640000004</c:v>
                </c:pt>
                <c:pt idx="3040">
                  <c:v>43.150047299999997</c:v>
                </c:pt>
                <c:pt idx="3041">
                  <c:v>43.181293490000002</c:v>
                </c:pt>
                <c:pt idx="3042">
                  <c:v>43.48237228</c:v>
                </c:pt>
                <c:pt idx="3043">
                  <c:v>43.48237228</c:v>
                </c:pt>
                <c:pt idx="3044">
                  <c:v>43.536338809999997</c:v>
                </c:pt>
                <c:pt idx="3045">
                  <c:v>43.219642640000004</c:v>
                </c:pt>
                <c:pt idx="3046">
                  <c:v>43.219642640000004</c:v>
                </c:pt>
                <c:pt idx="3047">
                  <c:v>43.090408330000002</c:v>
                </c:pt>
                <c:pt idx="3048">
                  <c:v>43.63006592</c:v>
                </c:pt>
                <c:pt idx="3049">
                  <c:v>43.63006592</c:v>
                </c:pt>
                <c:pt idx="3050">
                  <c:v>43.826057429999999</c:v>
                </c:pt>
                <c:pt idx="3051">
                  <c:v>43.576107030000003</c:v>
                </c:pt>
                <c:pt idx="3052">
                  <c:v>43.576107030000003</c:v>
                </c:pt>
                <c:pt idx="3053">
                  <c:v>43.81184769</c:v>
                </c:pt>
                <c:pt idx="3054">
                  <c:v>43.718116760000001</c:v>
                </c:pt>
                <c:pt idx="3055">
                  <c:v>43.598823549999999</c:v>
                </c:pt>
                <c:pt idx="3056">
                  <c:v>43.598823549999999</c:v>
                </c:pt>
                <c:pt idx="3057">
                  <c:v>43.479522709999998</c:v>
                </c:pt>
                <c:pt idx="3058">
                  <c:v>43.479522709999998</c:v>
                </c:pt>
                <c:pt idx="3059">
                  <c:v>43.587463380000003</c:v>
                </c:pt>
                <c:pt idx="3060">
                  <c:v>43.621551510000003</c:v>
                </c:pt>
                <c:pt idx="3061">
                  <c:v>43.436927799999999</c:v>
                </c:pt>
                <c:pt idx="3062">
                  <c:v>43.436927799999999</c:v>
                </c:pt>
                <c:pt idx="3063">
                  <c:v>43.371604920000003</c:v>
                </c:pt>
                <c:pt idx="3064">
                  <c:v>43.270767210000002</c:v>
                </c:pt>
                <c:pt idx="3065">
                  <c:v>43.270767210000002</c:v>
                </c:pt>
                <c:pt idx="3066">
                  <c:v>43.307689670000002</c:v>
                </c:pt>
                <c:pt idx="3067">
                  <c:v>43.304847719999998</c:v>
                </c:pt>
                <c:pt idx="3068">
                  <c:v>43.304847719999998</c:v>
                </c:pt>
                <c:pt idx="3069">
                  <c:v>43.557640079999999</c:v>
                </c:pt>
                <c:pt idx="3070">
                  <c:v>43.779186250000002</c:v>
                </c:pt>
                <c:pt idx="3071">
                  <c:v>43.817527769999998</c:v>
                </c:pt>
                <c:pt idx="3072">
                  <c:v>43.817527769999998</c:v>
                </c:pt>
                <c:pt idx="3073">
                  <c:v>43.620124820000001</c:v>
                </c:pt>
                <c:pt idx="3074">
                  <c:v>43.495155330000003</c:v>
                </c:pt>
                <c:pt idx="3075">
                  <c:v>43.252300259999998</c:v>
                </c:pt>
                <c:pt idx="3076">
                  <c:v>43.428405759999997</c:v>
                </c:pt>
                <c:pt idx="3077">
                  <c:v>43.428405759999997</c:v>
                </c:pt>
                <c:pt idx="3078">
                  <c:v>43.750785829999998</c:v>
                </c:pt>
                <c:pt idx="3079">
                  <c:v>43.833148960000003</c:v>
                </c:pt>
                <c:pt idx="3080">
                  <c:v>43.600234989999997</c:v>
                </c:pt>
                <c:pt idx="3081">
                  <c:v>43.600234989999997</c:v>
                </c:pt>
                <c:pt idx="3082">
                  <c:v>43.827468869999997</c:v>
                </c:pt>
                <c:pt idx="3083">
                  <c:v>43.388641360000001</c:v>
                </c:pt>
                <c:pt idx="3084">
                  <c:v>43.388641360000001</c:v>
                </c:pt>
                <c:pt idx="3085">
                  <c:v>43.337516780000001</c:v>
                </c:pt>
                <c:pt idx="3086">
                  <c:v>43.817531590000002</c:v>
                </c:pt>
                <c:pt idx="3087">
                  <c:v>43.817531590000002</c:v>
                </c:pt>
                <c:pt idx="3088">
                  <c:v>44.078845979999997</c:v>
                </c:pt>
                <c:pt idx="3089">
                  <c:v>43.95244598</c:v>
                </c:pt>
                <c:pt idx="3090">
                  <c:v>43.712440489999999</c:v>
                </c:pt>
                <c:pt idx="3091">
                  <c:v>43.712440489999999</c:v>
                </c:pt>
                <c:pt idx="3092">
                  <c:v>43.95244598</c:v>
                </c:pt>
                <c:pt idx="3093">
                  <c:v>43.774936680000003</c:v>
                </c:pt>
                <c:pt idx="3094">
                  <c:v>43.513618469999997</c:v>
                </c:pt>
                <c:pt idx="3095">
                  <c:v>43.806167600000002</c:v>
                </c:pt>
                <c:pt idx="3096">
                  <c:v>43.524974819999997</c:v>
                </c:pt>
                <c:pt idx="3097">
                  <c:v>43.524974819999997</c:v>
                </c:pt>
                <c:pt idx="3098">
                  <c:v>43.658473970000003</c:v>
                </c:pt>
                <c:pt idx="3099">
                  <c:v>44.014934539999999</c:v>
                </c:pt>
                <c:pt idx="3100">
                  <c:v>44.260620119999999</c:v>
                </c:pt>
                <c:pt idx="3101">
                  <c:v>44.260620119999999</c:v>
                </c:pt>
                <c:pt idx="3102">
                  <c:v>44.040504460000001</c:v>
                </c:pt>
                <c:pt idx="3103">
                  <c:v>43.799060820000001</c:v>
                </c:pt>
                <c:pt idx="3104">
                  <c:v>43.311943049999996</c:v>
                </c:pt>
                <c:pt idx="3105">
                  <c:v>43.316207890000001</c:v>
                </c:pt>
                <c:pt idx="3106">
                  <c:v>43.142955780000001</c:v>
                </c:pt>
                <c:pt idx="3107">
                  <c:v>43.142955780000001</c:v>
                </c:pt>
                <c:pt idx="3108">
                  <c:v>43.131584169999996</c:v>
                </c:pt>
                <c:pt idx="3109">
                  <c:v>43.235256200000002</c:v>
                </c:pt>
                <c:pt idx="3110">
                  <c:v>43.235256200000002</c:v>
                </c:pt>
                <c:pt idx="3111">
                  <c:v>43.283557889999997</c:v>
                </c:pt>
                <c:pt idx="3112">
                  <c:v>43.574684140000002</c:v>
                </c:pt>
                <c:pt idx="3113">
                  <c:v>43.574684140000002</c:v>
                </c:pt>
                <c:pt idx="3114">
                  <c:v>43.60450745</c:v>
                </c:pt>
                <c:pt idx="3115">
                  <c:v>43.698234560000003</c:v>
                </c:pt>
                <c:pt idx="3116">
                  <c:v>43.698234560000003</c:v>
                </c:pt>
                <c:pt idx="3117">
                  <c:v>43.549114230000001</c:v>
                </c:pt>
                <c:pt idx="3118">
                  <c:v>43.749362949999998</c:v>
                </c:pt>
                <c:pt idx="3119">
                  <c:v>43.91268539</c:v>
                </c:pt>
                <c:pt idx="3120">
                  <c:v>43.851612090000003</c:v>
                </c:pt>
                <c:pt idx="3121">
                  <c:v>43.452552799999999</c:v>
                </c:pt>
                <c:pt idx="3122">
                  <c:v>43.452552799999999</c:v>
                </c:pt>
                <c:pt idx="3123">
                  <c:v>43.749366760000001</c:v>
                </c:pt>
                <c:pt idx="3124">
                  <c:v>43.577522279999997</c:v>
                </c:pt>
                <c:pt idx="3125">
                  <c:v>43.790542600000002</c:v>
                </c:pt>
                <c:pt idx="3126">
                  <c:v>43.790542600000002</c:v>
                </c:pt>
                <c:pt idx="3127">
                  <c:v>43.557636260000002</c:v>
                </c:pt>
                <c:pt idx="3128">
                  <c:v>43.499412540000002</c:v>
                </c:pt>
                <c:pt idx="3129">
                  <c:v>43.603088380000003</c:v>
                </c:pt>
                <c:pt idx="3130">
                  <c:v>43.760723110000001</c:v>
                </c:pt>
                <c:pt idx="3131">
                  <c:v>43.560474399999997</c:v>
                </c:pt>
                <c:pt idx="3132">
                  <c:v>43.560474399999997</c:v>
                </c:pt>
                <c:pt idx="3133">
                  <c:v>43.540592189999998</c:v>
                </c:pt>
                <c:pt idx="3134">
                  <c:v>43.485210420000001</c:v>
                </c:pt>
                <c:pt idx="3135">
                  <c:v>43.803325649999998</c:v>
                </c:pt>
                <c:pt idx="3136">
                  <c:v>43.803325649999998</c:v>
                </c:pt>
                <c:pt idx="3137">
                  <c:v>43.622962950000002</c:v>
                </c:pt>
                <c:pt idx="3138">
                  <c:v>43.622962950000002</c:v>
                </c:pt>
                <c:pt idx="3139">
                  <c:v>43.654212950000002</c:v>
                </c:pt>
                <c:pt idx="3140">
                  <c:v>43.975162509999997</c:v>
                </c:pt>
                <c:pt idx="3141">
                  <c:v>43.79764557</c:v>
                </c:pt>
                <c:pt idx="3142">
                  <c:v>43.79764557</c:v>
                </c:pt>
                <c:pt idx="3143">
                  <c:v>43.586044309999998</c:v>
                </c:pt>
                <c:pt idx="3144">
                  <c:v>43.640014649999998</c:v>
                </c:pt>
                <c:pt idx="3145">
                  <c:v>43.640014649999998</c:v>
                </c:pt>
                <c:pt idx="3146">
                  <c:v>43.743679049999997</c:v>
                </c:pt>
                <c:pt idx="3147">
                  <c:v>43.436927799999999</c:v>
                </c:pt>
                <c:pt idx="3148">
                  <c:v>43.436927799999999</c:v>
                </c:pt>
                <c:pt idx="3149">
                  <c:v>43.402847289999997</c:v>
                </c:pt>
                <c:pt idx="3150">
                  <c:v>43.70533752</c:v>
                </c:pt>
                <c:pt idx="3151">
                  <c:v>43.70533752</c:v>
                </c:pt>
                <c:pt idx="3152">
                  <c:v>43.68120193</c:v>
                </c:pt>
                <c:pt idx="3153">
                  <c:v>43.614448549999999</c:v>
                </c:pt>
                <c:pt idx="3154">
                  <c:v>43.693973540000002</c:v>
                </c:pt>
                <c:pt idx="3155">
                  <c:v>43.693973540000002</c:v>
                </c:pt>
                <c:pt idx="3156">
                  <c:v>43.424144740000003</c:v>
                </c:pt>
                <c:pt idx="3157">
                  <c:v>43.505088809999997</c:v>
                </c:pt>
                <c:pt idx="3158">
                  <c:v>43.505088809999997</c:v>
                </c:pt>
                <c:pt idx="3159">
                  <c:v>43.402839659999998</c:v>
                </c:pt>
                <c:pt idx="3160">
                  <c:v>43.360237120000001</c:v>
                </c:pt>
                <c:pt idx="3161">
                  <c:v>43.360237120000001</c:v>
                </c:pt>
                <c:pt idx="3162">
                  <c:v>43.106025700000004</c:v>
                </c:pt>
                <c:pt idx="3163">
                  <c:v>43.490894320000002</c:v>
                </c:pt>
                <c:pt idx="3164">
                  <c:v>43.471008300000001</c:v>
                </c:pt>
                <c:pt idx="3165">
                  <c:v>43.492317200000002</c:v>
                </c:pt>
                <c:pt idx="3166">
                  <c:v>43.458229060000001</c:v>
                </c:pt>
                <c:pt idx="3167">
                  <c:v>43.458229060000001</c:v>
                </c:pt>
                <c:pt idx="3168">
                  <c:v>43.550540920000003</c:v>
                </c:pt>
                <c:pt idx="3169">
                  <c:v>43.405681610000002</c:v>
                </c:pt>
                <c:pt idx="3170">
                  <c:v>43.273597719999998</c:v>
                </c:pt>
                <c:pt idx="3171">
                  <c:v>43.273597719999998</c:v>
                </c:pt>
                <c:pt idx="3172">
                  <c:v>43.324729920000003</c:v>
                </c:pt>
                <c:pt idx="3173">
                  <c:v>43.243782039999999</c:v>
                </c:pt>
                <c:pt idx="3174">
                  <c:v>43.402839659999998</c:v>
                </c:pt>
                <c:pt idx="3175">
                  <c:v>43.55195999</c:v>
                </c:pt>
                <c:pt idx="3176">
                  <c:v>43.769237519999997</c:v>
                </c:pt>
                <c:pt idx="3177">
                  <c:v>43.769237519999997</c:v>
                </c:pt>
                <c:pt idx="3178">
                  <c:v>43.760719299999998</c:v>
                </c:pt>
                <c:pt idx="3179">
                  <c:v>43.693977359999998</c:v>
                </c:pt>
                <c:pt idx="3180">
                  <c:v>43.198333740000002</c:v>
                </c:pt>
                <c:pt idx="3181">
                  <c:v>43.198333740000002</c:v>
                </c:pt>
                <c:pt idx="3182">
                  <c:v>43.336097719999998</c:v>
                </c:pt>
                <c:pt idx="3183">
                  <c:v>43.336097719999998</c:v>
                </c:pt>
                <c:pt idx="3184">
                  <c:v>43.279289249999998</c:v>
                </c:pt>
                <c:pt idx="3185">
                  <c:v>43.348880770000001</c:v>
                </c:pt>
                <c:pt idx="3186">
                  <c:v>43.458229060000001</c:v>
                </c:pt>
                <c:pt idx="3187">
                  <c:v>43.458229060000001</c:v>
                </c:pt>
                <c:pt idx="3188">
                  <c:v>43.512187959999999</c:v>
                </c:pt>
                <c:pt idx="3189">
                  <c:v>43.583198549999999</c:v>
                </c:pt>
                <c:pt idx="3190">
                  <c:v>43.466754909999999</c:v>
                </c:pt>
                <c:pt idx="3191">
                  <c:v>43.590309140000002</c:v>
                </c:pt>
                <c:pt idx="3192">
                  <c:v>43.590309140000002</c:v>
                </c:pt>
                <c:pt idx="3193">
                  <c:v>43.580364230000001</c:v>
                </c:pt>
                <c:pt idx="3194">
                  <c:v>43.486637119999997</c:v>
                </c:pt>
                <c:pt idx="3195">
                  <c:v>43.668418879999997</c:v>
                </c:pt>
                <c:pt idx="3196">
                  <c:v>43.668418879999997</c:v>
                </c:pt>
                <c:pt idx="3197">
                  <c:v>43.718116760000001</c:v>
                </c:pt>
                <c:pt idx="3198">
                  <c:v>43.664146420000002</c:v>
                </c:pt>
                <c:pt idx="3199">
                  <c:v>43.509357450000003</c:v>
                </c:pt>
                <c:pt idx="3200">
                  <c:v>43.478122710000001</c:v>
                </c:pt>
                <c:pt idx="3201">
                  <c:v>43.34746552</c:v>
                </c:pt>
                <c:pt idx="3202">
                  <c:v>43.34746552</c:v>
                </c:pt>
                <c:pt idx="3203">
                  <c:v>43.408527370000002</c:v>
                </c:pt>
                <c:pt idx="3204">
                  <c:v>43.131587979999999</c:v>
                </c:pt>
                <c:pt idx="3205">
                  <c:v>43.534915920000003</c:v>
                </c:pt>
                <c:pt idx="3206">
                  <c:v>43.534915920000003</c:v>
                </c:pt>
                <c:pt idx="3207">
                  <c:v>44.14416885</c:v>
                </c:pt>
                <c:pt idx="3208">
                  <c:v>44.14416885</c:v>
                </c:pt>
                <c:pt idx="3209">
                  <c:v>44.227951050000001</c:v>
                </c:pt>
                <c:pt idx="3210">
                  <c:v>43.84592438</c:v>
                </c:pt>
                <c:pt idx="3211">
                  <c:v>43.4809494</c:v>
                </c:pt>
                <c:pt idx="3212">
                  <c:v>43.4809494</c:v>
                </c:pt>
                <c:pt idx="3213">
                  <c:v>43.267929080000002</c:v>
                </c:pt>
                <c:pt idx="3214">
                  <c:v>43.208274840000001</c:v>
                </c:pt>
                <c:pt idx="3215">
                  <c:v>43.38153458</c:v>
                </c:pt>
                <c:pt idx="3216">
                  <c:v>43.38153458</c:v>
                </c:pt>
                <c:pt idx="3217">
                  <c:v>43.500835420000001</c:v>
                </c:pt>
                <c:pt idx="3218">
                  <c:v>43.500835420000001</c:v>
                </c:pt>
                <c:pt idx="3219">
                  <c:v>43.576103209999999</c:v>
                </c:pt>
                <c:pt idx="3220">
                  <c:v>43.779186250000002</c:v>
                </c:pt>
                <c:pt idx="3221">
                  <c:v>43.5121994</c:v>
                </c:pt>
                <c:pt idx="3222">
                  <c:v>43.5121994</c:v>
                </c:pt>
                <c:pt idx="3223">
                  <c:v>43.392902370000002</c:v>
                </c:pt>
                <c:pt idx="3224">
                  <c:v>43.314788819999997</c:v>
                </c:pt>
                <c:pt idx="3225">
                  <c:v>43.314788819999997</c:v>
                </c:pt>
                <c:pt idx="3226">
                  <c:v>43.800483700000001</c:v>
                </c:pt>
                <c:pt idx="3227">
                  <c:v>43.701072689999997</c:v>
                </c:pt>
                <c:pt idx="3228">
                  <c:v>43.701072689999997</c:v>
                </c:pt>
                <c:pt idx="3229">
                  <c:v>43.490890499999999</c:v>
                </c:pt>
                <c:pt idx="3230">
                  <c:v>43.337512969999999</c:v>
                </c:pt>
                <c:pt idx="3231">
                  <c:v>43.337512969999999</c:v>
                </c:pt>
                <c:pt idx="3232">
                  <c:v>43.289226530000001</c:v>
                </c:pt>
                <c:pt idx="3233">
                  <c:v>43.488052369999998</c:v>
                </c:pt>
                <c:pt idx="3234">
                  <c:v>43.436927799999999</c:v>
                </c:pt>
                <c:pt idx="3235">
                  <c:v>43.277866359999997</c:v>
                </c:pt>
                <c:pt idx="3236">
                  <c:v>43.138690949999997</c:v>
                </c:pt>
                <c:pt idx="3237">
                  <c:v>43.41278458</c:v>
                </c:pt>
                <c:pt idx="3238">
                  <c:v>43.41278458</c:v>
                </c:pt>
                <c:pt idx="3239">
                  <c:v>43.48664093</c:v>
                </c:pt>
                <c:pt idx="3240">
                  <c:v>43.509361269999999</c:v>
                </c:pt>
                <c:pt idx="3241">
                  <c:v>43.509361269999999</c:v>
                </c:pt>
                <c:pt idx="3242">
                  <c:v>43.400001529999997</c:v>
                </c:pt>
                <c:pt idx="3243">
                  <c:v>43.739421839999999</c:v>
                </c:pt>
                <c:pt idx="3244">
                  <c:v>43.471004489999999</c:v>
                </c:pt>
                <c:pt idx="3245">
                  <c:v>43.777763370000002</c:v>
                </c:pt>
                <c:pt idx="3246">
                  <c:v>43.68402863</c:v>
                </c:pt>
                <c:pt idx="3247">
                  <c:v>43.75503922</c:v>
                </c:pt>
                <c:pt idx="3248">
                  <c:v>43.75503922</c:v>
                </c:pt>
                <c:pt idx="3249">
                  <c:v>43.736576079999999</c:v>
                </c:pt>
                <c:pt idx="3250">
                  <c:v>43.696815489999999</c:v>
                </c:pt>
                <c:pt idx="3251">
                  <c:v>43.696815489999999</c:v>
                </c:pt>
                <c:pt idx="3252">
                  <c:v>43.780609130000002</c:v>
                </c:pt>
                <c:pt idx="3253">
                  <c:v>43.453960420000001</c:v>
                </c:pt>
                <c:pt idx="3254">
                  <c:v>43.453960420000001</c:v>
                </c:pt>
                <c:pt idx="3255">
                  <c:v>43.25656128</c:v>
                </c:pt>
                <c:pt idx="3256">
                  <c:v>43.235252379999999</c:v>
                </c:pt>
                <c:pt idx="3257">
                  <c:v>43.452537540000002</c:v>
                </c:pt>
                <c:pt idx="3258">
                  <c:v>43.452537540000002</c:v>
                </c:pt>
                <c:pt idx="3259">
                  <c:v>43.995048519999997</c:v>
                </c:pt>
                <c:pt idx="3260">
                  <c:v>44.679569239999999</c:v>
                </c:pt>
                <c:pt idx="3261">
                  <c:v>44.592933649999999</c:v>
                </c:pt>
                <c:pt idx="3262">
                  <c:v>43.91126251</c:v>
                </c:pt>
                <c:pt idx="3263">
                  <c:v>43.773494720000002</c:v>
                </c:pt>
                <c:pt idx="3264">
                  <c:v>43.773494720000002</c:v>
                </c:pt>
                <c:pt idx="3265">
                  <c:v>43.676921839999999</c:v>
                </c:pt>
                <c:pt idx="3266">
                  <c:v>43.586036679999999</c:v>
                </c:pt>
                <c:pt idx="3267">
                  <c:v>43.878597259999999</c:v>
                </c:pt>
                <c:pt idx="3268">
                  <c:v>43.878597259999999</c:v>
                </c:pt>
                <c:pt idx="3269">
                  <c:v>44.088775630000001</c:v>
                </c:pt>
                <c:pt idx="3270">
                  <c:v>43.915523530000002</c:v>
                </c:pt>
                <c:pt idx="3271">
                  <c:v>43.722385410000001</c:v>
                </c:pt>
                <c:pt idx="3272">
                  <c:v>43.926891329999997</c:v>
                </c:pt>
                <c:pt idx="3273">
                  <c:v>43.818950649999998</c:v>
                </c:pt>
                <c:pt idx="3274">
                  <c:v>43.818950649999998</c:v>
                </c:pt>
                <c:pt idx="3275">
                  <c:v>43.773517609999999</c:v>
                </c:pt>
                <c:pt idx="3276">
                  <c:v>43.266506200000002</c:v>
                </c:pt>
                <c:pt idx="3277">
                  <c:v>43.266506200000002</c:v>
                </c:pt>
                <c:pt idx="3278">
                  <c:v>43.682613369999999</c:v>
                </c:pt>
                <c:pt idx="3279">
                  <c:v>43.718120570000004</c:v>
                </c:pt>
                <c:pt idx="3280">
                  <c:v>43.533500670000002</c:v>
                </c:pt>
                <c:pt idx="3281">
                  <c:v>43.4965744</c:v>
                </c:pt>
                <c:pt idx="3282">
                  <c:v>43.779190059999998</c:v>
                </c:pt>
                <c:pt idx="3283">
                  <c:v>43.779190059999998</c:v>
                </c:pt>
                <c:pt idx="3284">
                  <c:v>43.564743040000003</c:v>
                </c:pt>
                <c:pt idx="3285">
                  <c:v>43.384384160000003</c:v>
                </c:pt>
                <c:pt idx="3286">
                  <c:v>43.434085850000002</c:v>
                </c:pt>
                <c:pt idx="3287">
                  <c:v>43.434085850000002</c:v>
                </c:pt>
                <c:pt idx="3288">
                  <c:v>43.904155729999999</c:v>
                </c:pt>
                <c:pt idx="3289">
                  <c:v>43.904155729999999</c:v>
                </c:pt>
                <c:pt idx="3290">
                  <c:v>43.635745999999997</c:v>
                </c:pt>
                <c:pt idx="3291">
                  <c:v>43.42271805</c:v>
                </c:pt>
                <c:pt idx="3292">
                  <c:v>43.780605319999999</c:v>
                </c:pt>
                <c:pt idx="3293">
                  <c:v>43.780605319999999</c:v>
                </c:pt>
                <c:pt idx="3294">
                  <c:v>44.049022669999999</c:v>
                </c:pt>
                <c:pt idx="3295">
                  <c:v>43.799072270000003</c:v>
                </c:pt>
                <c:pt idx="3296">
                  <c:v>43.799072270000003</c:v>
                </c:pt>
                <c:pt idx="3297">
                  <c:v>43.676933290000001</c:v>
                </c:pt>
                <c:pt idx="3298">
                  <c:v>43.746513370000002</c:v>
                </c:pt>
                <c:pt idx="3299">
                  <c:v>43.746513370000002</c:v>
                </c:pt>
                <c:pt idx="3300">
                  <c:v>43.757881159999997</c:v>
                </c:pt>
                <c:pt idx="3301">
                  <c:v>43.901313780000002</c:v>
                </c:pt>
                <c:pt idx="3302">
                  <c:v>43.901313780000002</c:v>
                </c:pt>
                <c:pt idx="3303">
                  <c:v>43.847347259999999</c:v>
                </c:pt>
                <c:pt idx="3304">
                  <c:v>43.632907869999997</c:v>
                </c:pt>
                <c:pt idx="3305">
                  <c:v>43.452552799999999</c:v>
                </c:pt>
                <c:pt idx="3306">
                  <c:v>43.553375240000001</c:v>
                </c:pt>
                <c:pt idx="3307">
                  <c:v>43.631492610000002</c:v>
                </c:pt>
                <c:pt idx="3308">
                  <c:v>43.631492610000002</c:v>
                </c:pt>
                <c:pt idx="3309">
                  <c:v>43.926883699999998</c:v>
                </c:pt>
                <c:pt idx="3310">
                  <c:v>43.943923949999999</c:v>
                </c:pt>
                <c:pt idx="3311">
                  <c:v>43.86154938</c:v>
                </c:pt>
                <c:pt idx="3312">
                  <c:v>43.86154938</c:v>
                </c:pt>
                <c:pt idx="3313">
                  <c:v>43.617286679999999</c:v>
                </c:pt>
                <c:pt idx="3314">
                  <c:v>43.48237228</c:v>
                </c:pt>
                <c:pt idx="3315">
                  <c:v>43.47668839</c:v>
                </c:pt>
                <c:pt idx="3316">
                  <c:v>43.703914640000001</c:v>
                </c:pt>
                <c:pt idx="3317">
                  <c:v>43.985111240000002</c:v>
                </c:pt>
                <c:pt idx="3318">
                  <c:v>43.985111240000002</c:v>
                </c:pt>
                <c:pt idx="3319">
                  <c:v>44.039077759999998</c:v>
                </c:pt>
                <c:pt idx="3320">
                  <c:v>43.905574799999997</c:v>
                </c:pt>
                <c:pt idx="3321">
                  <c:v>43.905574799999997</c:v>
                </c:pt>
                <c:pt idx="3322">
                  <c:v>44.091617579999998</c:v>
                </c:pt>
                <c:pt idx="3323">
                  <c:v>43.682609560000003</c:v>
                </c:pt>
                <c:pt idx="3324">
                  <c:v>43.682609560000003</c:v>
                </c:pt>
                <c:pt idx="3325">
                  <c:v>43.519283289999997</c:v>
                </c:pt>
                <c:pt idx="3326">
                  <c:v>43.35313034</c:v>
                </c:pt>
                <c:pt idx="3327">
                  <c:v>43.360237120000001</c:v>
                </c:pt>
                <c:pt idx="3328">
                  <c:v>43.360237120000001</c:v>
                </c:pt>
                <c:pt idx="3329">
                  <c:v>43.590293879999997</c:v>
                </c:pt>
                <c:pt idx="3330">
                  <c:v>43.794807429999999</c:v>
                </c:pt>
                <c:pt idx="3331">
                  <c:v>43.794807429999999</c:v>
                </c:pt>
                <c:pt idx="3332">
                  <c:v>43.58888245</c:v>
                </c:pt>
                <c:pt idx="3333">
                  <c:v>43.4809494</c:v>
                </c:pt>
                <c:pt idx="3334">
                  <c:v>43.4809494</c:v>
                </c:pt>
                <c:pt idx="3335">
                  <c:v>43.855873109999997</c:v>
                </c:pt>
                <c:pt idx="3336">
                  <c:v>43.875755310000002</c:v>
                </c:pt>
                <c:pt idx="3337">
                  <c:v>43.875755310000002</c:v>
                </c:pt>
                <c:pt idx="3338">
                  <c:v>43.996467590000002</c:v>
                </c:pt>
                <c:pt idx="3339">
                  <c:v>43.946765900000003</c:v>
                </c:pt>
                <c:pt idx="3340">
                  <c:v>44.111507420000002</c:v>
                </c:pt>
                <c:pt idx="3341">
                  <c:v>43.770668030000003</c:v>
                </c:pt>
                <c:pt idx="3342">
                  <c:v>43.686870570000004</c:v>
                </c:pt>
                <c:pt idx="3343">
                  <c:v>43.246623990000003</c:v>
                </c:pt>
                <c:pt idx="3344">
                  <c:v>43.246623990000003</c:v>
                </c:pt>
                <c:pt idx="3345">
                  <c:v>43.319049839999998</c:v>
                </c:pt>
                <c:pt idx="3346">
                  <c:v>43.351715089999999</c:v>
                </c:pt>
                <c:pt idx="3347">
                  <c:v>43.351715089999999</c:v>
                </c:pt>
                <c:pt idx="3348">
                  <c:v>43.651363369999999</c:v>
                </c:pt>
                <c:pt idx="3349">
                  <c:v>43.911258699999998</c:v>
                </c:pt>
                <c:pt idx="3350">
                  <c:v>43.911258699999998</c:v>
                </c:pt>
                <c:pt idx="3351">
                  <c:v>43.979427340000001</c:v>
                </c:pt>
                <c:pt idx="3352">
                  <c:v>43.85161591</c:v>
                </c:pt>
                <c:pt idx="3353">
                  <c:v>43.85161591</c:v>
                </c:pt>
                <c:pt idx="3354">
                  <c:v>43.486633300000001</c:v>
                </c:pt>
                <c:pt idx="3355">
                  <c:v>43.688289640000001</c:v>
                </c:pt>
                <c:pt idx="3356">
                  <c:v>44.171146389999997</c:v>
                </c:pt>
                <c:pt idx="3357">
                  <c:v>44.171146389999997</c:v>
                </c:pt>
                <c:pt idx="3358">
                  <c:v>44.598621369999996</c:v>
                </c:pt>
                <c:pt idx="3359">
                  <c:v>44.166885379999997</c:v>
                </c:pt>
                <c:pt idx="3360">
                  <c:v>44.166885379999997</c:v>
                </c:pt>
                <c:pt idx="3361">
                  <c:v>44.081680300000002</c:v>
                </c:pt>
                <c:pt idx="3362">
                  <c:v>44.13138962</c:v>
                </c:pt>
                <c:pt idx="3363">
                  <c:v>44.13138962</c:v>
                </c:pt>
                <c:pt idx="3364">
                  <c:v>43.88997269</c:v>
                </c:pt>
                <c:pt idx="3365">
                  <c:v>43.679782869999997</c:v>
                </c:pt>
                <c:pt idx="3366">
                  <c:v>43.668418879999997</c:v>
                </c:pt>
                <c:pt idx="3367">
                  <c:v>43.752208709999998</c:v>
                </c:pt>
                <c:pt idx="3368">
                  <c:v>43.507942200000002</c:v>
                </c:pt>
                <c:pt idx="3369">
                  <c:v>43.507942200000002</c:v>
                </c:pt>
                <c:pt idx="3370">
                  <c:v>43.331832890000001</c:v>
                </c:pt>
                <c:pt idx="3371">
                  <c:v>43.816108700000001</c:v>
                </c:pt>
                <c:pt idx="3372">
                  <c:v>44.36429596</c:v>
                </c:pt>
                <c:pt idx="3373">
                  <c:v>44.36429596</c:v>
                </c:pt>
                <c:pt idx="3374">
                  <c:v>44.206657409999998</c:v>
                </c:pt>
                <c:pt idx="3375">
                  <c:v>43.843090060000002</c:v>
                </c:pt>
                <c:pt idx="3376">
                  <c:v>43.465328220000004</c:v>
                </c:pt>
                <c:pt idx="3377">
                  <c:v>43.611610409999997</c:v>
                </c:pt>
                <c:pt idx="3378">
                  <c:v>43.412780759999997</c:v>
                </c:pt>
                <c:pt idx="3379">
                  <c:v>43.412780759999997</c:v>
                </c:pt>
                <c:pt idx="3380">
                  <c:v>43.625804899999999</c:v>
                </c:pt>
                <c:pt idx="3381">
                  <c:v>43.654212950000002</c:v>
                </c:pt>
                <c:pt idx="3382">
                  <c:v>43.654212950000002</c:v>
                </c:pt>
                <c:pt idx="3383">
                  <c:v>44.236473080000003</c:v>
                </c:pt>
                <c:pt idx="3384">
                  <c:v>44.149845120000002</c:v>
                </c:pt>
                <c:pt idx="3385">
                  <c:v>44.149845120000002</c:v>
                </c:pt>
                <c:pt idx="3386">
                  <c:v>43.715274809999997</c:v>
                </c:pt>
                <c:pt idx="3387">
                  <c:v>43.992214199999999</c:v>
                </c:pt>
                <c:pt idx="3388">
                  <c:v>43.783447270000003</c:v>
                </c:pt>
                <c:pt idx="3389">
                  <c:v>43.783447270000003</c:v>
                </c:pt>
                <c:pt idx="3390">
                  <c:v>43.897056579999997</c:v>
                </c:pt>
                <c:pt idx="3391">
                  <c:v>43.392906189999998</c:v>
                </c:pt>
                <c:pt idx="3392">
                  <c:v>43.405685419999998</c:v>
                </c:pt>
                <c:pt idx="3393">
                  <c:v>43.414199830000001</c:v>
                </c:pt>
                <c:pt idx="3394">
                  <c:v>43.432655330000003</c:v>
                </c:pt>
                <c:pt idx="3395">
                  <c:v>43.432655330000003</c:v>
                </c:pt>
                <c:pt idx="3396">
                  <c:v>43.628646850000003</c:v>
                </c:pt>
                <c:pt idx="3397">
                  <c:v>43.986534120000002</c:v>
                </c:pt>
                <c:pt idx="3398">
                  <c:v>43.986534120000002</c:v>
                </c:pt>
                <c:pt idx="3399">
                  <c:v>43.931148530000002</c:v>
                </c:pt>
                <c:pt idx="3400">
                  <c:v>43.868659970000003</c:v>
                </c:pt>
                <c:pt idx="3401">
                  <c:v>43.698238369999999</c:v>
                </c:pt>
                <c:pt idx="3402">
                  <c:v>43.638587950000002</c:v>
                </c:pt>
                <c:pt idx="3403">
                  <c:v>43.54912186</c:v>
                </c:pt>
                <c:pt idx="3404">
                  <c:v>43.54912186</c:v>
                </c:pt>
                <c:pt idx="3405">
                  <c:v>43.42414093</c:v>
                </c:pt>
                <c:pt idx="3406">
                  <c:v>43.580356600000002</c:v>
                </c:pt>
                <c:pt idx="3407">
                  <c:v>43.833145139999999</c:v>
                </c:pt>
                <c:pt idx="3408">
                  <c:v>43.833145139999999</c:v>
                </c:pt>
                <c:pt idx="3409">
                  <c:v>43.987941739999997</c:v>
                </c:pt>
                <c:pt idx="3410">
                  <c:v>43.390060419999998</c:v>
                </c:pt>
                <c:pt idx="3411">
                  <c:v>43.435508730000002</c:v>
                </c:pt>
                <c:pt idx="3412">
                  <c:v>43.472431180000001</c:v>
                </c:pt>
                <c:pt idx="3413">
                  <c:v>43.713844299999998</c:v>
                </c:pt>
                <c:pt idx="3414">
                  <c:v>43.713844299999998</c:v>
                </c:pt>
                <c:pt idx="3415">
                  <c:v>43.465320589999997</c:v>
                </c:pt>
                <c:pt idx="3416">
                  <c:v>43.860130310000002</c:v>
                </c:pt>
                <c:pt idx="3417">
                  <c:v>43.946765900000003</c:v>
                </c:pt>
                <c:pt idx="3418">
                  <c:v>43.946765900000003</c:v>
                </c:pt>
                <c:pt idx="3419">
                  <c:v>43.725215910000003</c:v>
                </c:pt>
                <c:pt idx="3420">
                  <c:v>43.725215910000003</c:v>
                </c:pt>
                <c:pt idx="3421">
                  <c:v>43.6314888</c:v>
                </c:pt>
                <c:pt idx="3422">
                  <c:v>43.506519320000002</c:v>
                </c:pt>
                <c:pt idx="3423">
                  <c:v>43.557640079999999</c:v>
                </c:pt>
                <c:pt idx="3424">
                  <c:v>43.557640079999999</c:v>
                </c:pt>
                <c:pt idx="3425">
                  <c:v>43.539176939999997</c:v>
                </c:pt>
                <c:pt idx="3426">
                  <c:v>43.861557009999999</c:v>
                </c:pt>
                <c:pt idx="3427">
                  <c:v>43.374439240000001</c:v>
                </c:pt>
                <c:pt idx="3428">
                  <c:v>43.225318909999999</c:v>
                </c:pt>
                <c:pt idx="3429">
                  <c:v>43.134422299999997</c:v>
                </c:pt>
                <c:pt idx="3430">
                  <c:v>43.134422299999997</c:v>
                </c:pt>
                <c:pt idx="3431">
                  <c:v>43.39573669</c:v>
                </c:pt>
                <c:pt idx="3432">
                  <c:v>43.39573669</c:v>
                </c:pt>
                <c:pt idx="3433">
                  <c:v>43.777763370000002</c:v>
                </c:pt>
                <c:pt idx="3434">
                  <c:v>43.855869290000001</c:v>
                </c:pt>
                <c:pt idx="3435">
                  <c:v>43.84592438</c:v>
                </c:pt>
                <c:pt idx="3436">
                  <c:v>43.84592438</c:v>
                </c:pt>
                <c:pt idx="3437">
                  <c:v>44.061790469999998</c:v>
                </c:pt>
                <c:pt idx="3438">
                  <c:v>44.061790469999998</c:v>
                </c:pt>
                <c:pt idx="3439">
                  <c:v>44.120021819999998</c:v>
                </c:pt>
                <c:pt idx="3440">
                  <c:v>43.948188780000002</c:v>
                </c:pt>
                <c:pt idx="3441">
                  <c:v>43.948188780000002</c:v>
                </c:pt>
                <c:pt idx="3442">
                  <c:v>43.919780729999999</c:v>
                </c:pt>
                <c:pt idx="3443">
                  <c:v>43.43976593</c:v>
                </c:pt>
                <c:pt idx="3444">
                  <c:v>43.777763370000002</c:v>
                </c:pt>
                <c:pt idx="3445">
                  <c:v>43.777763370000002</c:v>
                </c:pt>
                <c:pt idx="3446">
                  <c:v>43.881443019999999</c:v>
                </c:pt>
                <c:pt idx="3447">
                  <c:v>43.689704900000002</c:v>
                </c:pt>
                <c:pt idx="3448">
                  <c:v>43.689704900000002</c:v>
                </c:pt>
                <c:pt idx="3449">
                  <c:v>43.503669739999999</c:v>
                </c:pt>
                <c:pt idx="3450">
                  <c:v>43.432655330000003</c:v>
                </c:pt>
                <c:pt idx="3451">
                  <c:v>43.432655330000003</c:v>
                </c:pt>
                <c:pt idx="3452">
                  <c:v>43.486625670000002</c:v>
                </c:pt>
                <c:pt idx="3453">
                  <c:v>43.269348139999998</c:v>
                </c:pt>
                <c:pt idx="3454">
                  <c:v>43.52497864</c:v>
                </c:pt>
                <c:pt idx="3455">
                  <c:v>43.287818909999999</c:v>
                </c:pt>
                <c:pt idx="3456">
                  <c:v>43.323318479999998</c:v>
                </c:pt>
                <c:pt idx="3457">
                  <c:v>43.363079069999998</c:v>
                </c:pt>
                <c:pt idx="3458">
                  <c:v>43.363079069999998</c:v>
                </c:pt>
                <c:pt idx="3459">
                  <c:v>43.595985409999997</c:v>
                </c:pt>
                <c:pt idx="3460">
                  <c:v>43.587467189999998</c:v>
                </c:pt>
                <c:pt idx="3461">
                  <c:v>43.587467189999998</c:v>
                </c:pt>
                <c:pt idx="3462">
                  <c:v>43.428405759999997</c:v>
                </c:pt>
                <c:pt idx="3463">
                  <c:v>43.34461975</c:v>
                </c:pt>
                <c:pt idx="3464">
                  <c:v>43.42983246</c:v>
                </c:pt>
                <c:pt idx="3465">
                  <c:v>43.588890079999999</c:v>
                </c:pt>
                <c:pt idx="3466">
                  <c:v>43.321895599999998</c:v>
                </c:pt>
                <c:pt idx="3467">
                  <c:v>43.321895599999998</c:v>
                </c:pt>
                <c:pt idx="3468">
                  <c:v>43.38580322</c:v>
                </c:pt>
                <c:pt idx="3469">
                  <c:v>43.400001529999997</c:v>
                </c:pt>
                <c:pt idx="3470">
                  <c:v>43.551948549999999</c:v>
                </c:pt>
                <c:pt idx="3471">
                  <c:v>43.551948549999999</c:v>
                </c:pt>
                <c:pt idx="3472">
                  <c:v>43.722381589999998</c:v>
                </c:pt>
                <c:pt idx="3473">
                  <c:v>43.722381589999998</c:v>
                </c:pt>
                <c:pt idx="3474">
                  <c:v>43.622978209999999</c:v>
                </c:pt>
                <c:pt idx="3475">
                  <c:v>43.407108309999998</c:v>
                </c:pt>
                <c:pt idx="3476">
                  <c:v>43.243785860000003</c:v>
                </c:pt>
                <c:pt idx="3477">
                  <c:v>43.243785860000003</c:v>
                </c:pt>
                <c:pt idx="3478">
                  <c:v>43.569000240000001</c:v>
                </c:pt>
                <c:pt idx="3479">
                  <c:v>43.665569310000002</c:v>
                </c:pt>
                <c:pt idx="3480">
                  <c:v>43.665569310000002</c:v>
                </c:pt>
                <c:pt idx="3481">
                  <c:v>43.561897279999997</c:v>
                </c:pt>
                <c:pt idx="3482">
                  <c:v>43.561897279999997</c:v>
                </c:pt>
                <c:pt idx="3483">
                  <c:v>43.496566770000001</c:v>
                </c:pt>
                <c:pt idx="3484">
                  <c:v>43.392894740000003</c:v>
                </c:pt>
                <c:pt idx="3485">
                  <c:v>43.361652370000002</c:v>
                </c:pt>
                <c:pt idx="3486">
                  <c:v>43.361652370000002</c:v>
                </c:pt>
                <c:pt idx="3487">
                  <c:v>43.336097719999998</c:v>
                </c:pt>
                <c:pt idx="3488">
                  <c:v>43.083305359999997</c:v>
                </c:pt>
                <c:pt idx="3489">
                  <c:v>42.937030790000001</c:v>
                </c:pt>
                <c:pt idx="3490">
                  <c:v>43.164249419999997</c:v>
                </c:pt>
                <c:pt idx="3491">
                  <c:v>43.57468033</c:v>
                </c:pt>
                <c:pt idx="3492">
                  <c:v>43.57468033</c:v>
                </c:pt>
                <c:pt idx="3493">
                  <c:v>43.708171839999999</c:v>
                </c:pt>
                <c:pt idx="3494">
                  <c:v>43.733737949999998</c:v>
                </c:pt>
                <c:pt idx="3495">
                  <c:v>43.851612090000003</c:v>
                </c:pt>
                <c:pt idx="3496">
                  <c:v>43.851612090000003</c:v>
                </c:pt>
                <c:pt idx="3497">
                  <c:v>43.702495570000004</c:v>
                </c:pt>
                <c:pt idx="3498">
                  <c:v>43.594562529999997</c:v>
                </c:pt>
                <c:pt idx="3499">
                  <c:v>43.867229459999997</c:v>
                </c:pt>
                <c:pt idx="3500">
                  <c:v>43.746513370000002</c:v>
                </c:pt>
                <c:pt idx="3501">
                  <c:v>43.432666779999998</c:v>
                </c:pt>
                <c:pt idx="3502">
                  <c:v>43.432666779999998</c:v>
                </c:pt>
                <c:pt idx="3503">
                  <c:v>43.050640110000003</c:v>
                </c:pt>
                <c:pt idx="3504">
                  <c:v>43.43976593</c:v>
                </c:pt>
                <c:pt idx="3505">
                  <c:v>43.43976593</c:v>
                </c:pt>
                <c:pt idx="3506">
                  <c:v>43.850196840000002</c:v>
                </c:pt>
                <c:pt idx="3507">
                  <c:v>43.608772279999997</c:v>
                </c:pt>
                <c:pt idx="3508">
                  <c:v>43.608772279999997</c:v>
                </c:pt>
                <c:pt idx="3509">
                  <c:v>43.483791349999997</c:v>
                </c:pt>
                <c:pt idx="3510">
                  <c:v>43.2863884</c:v>
                </c:pt>
                <c:pt idx="3511">
                  <c:v>43.191238400000003</c:v>
                </c:pt>
                <c:pt idx="3512">
                  <c:v>43.191238400000003</c:v>
                </c:pt>
                <c:pt idx="3513">
                  <c:v>43.086151119999997</c:v>
                </c:pt>
                <c:pt idx="3514">
                  <c:v>43.188396449999999</c:v>
                </c:pt>
                <c:pt idx="3515">
                  <c:v>43.188396449999999</c:v>
                </c:pt>
                <c:pt idx="3516">
                  <c:v>43.330410000000001</c:v>
                </c:pt>
                <c:pt idx="3517">
                  <c:v>43.391483309999998</c:v>
                </c:pt>
                <c:pt idx="3518">
                  <c:v>43.391483309999998</c:v>
                </c:pt>
                <c:pt idx="3519">
                  <c:v>43.152889250000001</c:v>
                </c:pt>
                <c:pt idx="3520">
                  <c:v>43.267929080000002</c:v>
                </c:pt>
                <c:pt idx="3521">
                  <c:v>43.267929080000002</c:v>
                </c:pt>
                <c:pt idx="3522">
                  <c:v>43.446868899999998</c:v>
                </c:pt>
                <c:pt idx="3523">
                  <c:v>43.654212950000002</c:v>
                </c:pt>
                <c:pt idx="3524">
                  <c:v>43.490890499999999</c:v>
                </c:pt>
                <c:pt idx="3525">
                  <c:v>43.277873990000003</c:v>
                </c:pt>
                <c:pt idx="3526">
                  <c:v>43.114555359999997</c:v>
                </c:pt>
                <c:pt idx="3527">
                  <c:v>43.463912960000002</c:v>
                </c:pt>
                <c:pt idx="3528">
                  <c:v>43.463912960000002</c:v>
                </c:pt>
                <c:pt idx="3529">
                  <c:v>43.29064941</c:v>
                </c:pt>
                <c:pt idx="3530">
                  <c:v>43.496578220000004</c:v>
                </c:pt>
                <c:pt idx="3531">
                  <c:v>43.496578220000004</c:v>
                </c:pt>
                <c:pt idx="3532">
                  <c:v>43.92688751</c:v>
                </c:pt>
                <c:pt idx="3533">
                  <c:v>44.071746830000002</c:v>
                </c:pt>
                <c:pt idx="3534">
                  <c:v>43.506515499999999</c:v>
                </c:pt>
                <c:pt idx="3535">
                  <c:v>42.79786301</c:v>
                </c:pt>
                <c:pt idx="3536">
                  <c:v>43.032188419999997</c:v>
                </c:pt>
                <c:pt idx="3537">
                  <c:v>43.032188419999997</c:v>
                </c:pt>
                <c:pt idx="3538">
                  <c:v>43.036445620000002</c:v>
                </c:pt>
                <c:pt idx="3539">
                  <c:v>42.97396088</c:v>
                </c:pt>
                <c:pt idx="3540">
                  <c:v>42.949810030000002</c:v>
                </c:pt>
                <c:pt idx="3541">
                  <c:v>42.949810030000002</c:v>
                </c:pt>
                <c:pt idx="3542">
                  <c:v>43.360237120000001</c:v>
                </c:pt>
                <c:pt idx="3543">
                  <c:v>43.382961270000003</c:v>
                </c:pt>
                <c:pt idx="3544">
                  <c:v>43.382961270000003</c:v>
                </c:pt>
                <c:pt idx="3545">
                  <c:v>43.529243469999997</c:v>
                </c:pt>
                <c:pt idx="3546">
                  <c:v>43.624382019999999</c:v>
                </c:pt>
                <c:pt idx="3547">
                  <c:v>43.624382019999999</c:v>
                </c:pt>
                <c:pt idx="3548">
                  <c:v>43.576099399999997</c:v>
                </c:pt>
                <c:pt idx="3549">
                  <c:v>43.693977359999998</c:v>
                </c:pt>
                <c:pt idx="3550">
                  <c:v>43.693977359999998</c:v>
                </c:pt>
                <c:pt idx="3551">
                  <c:v>43.691127780000002</c:v>
                </c:pt>
                <c:pt idx="3552">
                  <c:v>43.568996429999999</c:v>
                </c:pt>
                <c:pt idx="3553">
                  <c:v>43.336090089999999</c:v>
                </c:pt>
                <c:pt idx="3554">
                  <c:v>43.047798159999999</c:v>
                </c:pt>
                <c:pt idx="3555">
                  <c:v>43.418464659999998</c:v>
                </c:pt>
                <c:pt idx="3556">
                  <c:v>43.418464659999998</c:v>
                </c:pt>
                <c:pt idx="3557">
                  <c:v>43.574684140000002</c:v>
                </c:pt>
                <c:pt idx="3558">
                  <c:v>43.70392227</c:v>
                </c:pt>
                <c:pt idx="3559">
                  <c:v>43.55338287</c:v>
                </c:pt>
                <c:pt idx="3560">
                  <c:v>43.55338287</c:v>
                </c:pt>
                <c:pt idx="3561">
                  <c:v>43.473854060000001</c:v>
                </c:pt>
                <c:pt idx="3562">
                  <c:v>43.302009580000004</c:v>
                </c:pt>
                <c:pt idx="3563">
                  <c:v>43.456809999999997</c:v>
                </c:pt>
                <c:pt idx="3564">
                  <c:v>43.219642640000004</c:v>
                </c:pt>
                <c:pt idx="3565">
                  <c:v>43.16140747</c:v>
                </c:pt>
                <c:pt idx="3566">
                  <c:v>43.16140747</c:v>
                </c:pt>
                <c:pt idx="3567">
                  <c:v>43.070522310000001</c:v>
                </c:pt>
                <c:pt idx="3568">
                  <c:v>43.125911709999997</c:v>
                </c:pt>
                <c:pt idx="3569">
                  <c:v>43.125911709999997</c:v>
                </c:pt>
                <c:pt idx="3570">
                  <c:v>43.115974430000001</c:v>
                </c:pt>
                <c:pt idx="3571">
                  <c:v>43.253726960000002</c:v>
                </c:pt>
                <c:pt idx="3572">
                  <c:v>43.253726960000002</c:v>
                </c:pt>
                <c:pt idx="3573">
                  <c:v>43.164257050000003</c:v>
                </c:pt>
                <c:pt idx="3574">
                  <c:v>43.135856629999999</c:v>
                </c:pt>
                <c:pt idx="3575">
                  <c:v>43.209701539999998</c:v>
                </c:pt>
                <c:pt idx="3576">
                  <c:v>43.209701539999998</c:v>
                </c:pt>
                <c:pt idx="3577">
                  <c:v>43.336093900000002</c:v>
                </c:pt>
                <c:pt idx="3578">
                  <c:v>43.094673159999999</c:v>
                </c:pt>
                <c:pt idx="3579">
                  <c:v>43.094673159999999</c:v>
                </c:pt>
                <c:pt idx="3580">
                  <c:v>43.600242610000002</c:v>
                </c:pt>
                <c:pt idx="3581">
                  <c:v>43.722377780000002</c:v>
                </c:pt>
                <c:pt idx="3582">
                  <c:v>43.722377780000002</c:v>
                </c:pt>
                <c:pt idx="3583">
                  <c:v>43.201171879999997</c:v>
                </c:pt>
                <c:pt idx="3584">
                  <c:v>43.064842220000003</c:v>
                </c:pt>
                <c:pt idx="3585">
                  <c:v>43.064842220000003</c:v>
                </c:pt>
                <c:pt idx="3586">
                  <c:v>42.885902399999999</c:v>
                </c:pt>
                <c:pt idx="3587">
                  <c:v>42.785076140000001</c:v>
                </c:pt>
                <c:pt idx="3588">
                  <c:v>42.755245209999998</c:v>
                </c:pt>
                <c:pt idx="3589">
                  <c:v>42.964012150000002</c:v>
                </c:pt>
                <c:pt idx="3590">
                  <c:v>43.08473206</c:v>
                </c:pt>
                <c:pt idx="3591">
                  <c:v>43.08473206</c:v>
                </c:pt>
                <c:pt idx="3592">
                  <c:v>43.255149840000001</c:v>
                </c:pt>
                <c:pt idx="3593">
                  <c:v>43.006614689999999</c:v>
                </c:pt>
                <c:pt idx="3594">
                  <c:v>42.684242249999997</c:v>
                </c:pt>
                <c:pt idx="3595">
                  <c:v>42.684242249999997</c:v>
                </c:pt>
                <c:pt idx="3596">
                  <c:v>42.978218079999998</c:v>
                </c:pt>
                <c:pt idx="3597">
                  <c:v>43.185558319999998</c:v>
                </c:pt>
                <c:pt idx="3598">
                  <c:v>43.144378660000001</c:v>
                </c:pt>
                <c:pt idx="3599">
                  <c:v>42.885906220000003</c:v>
                </c:pt>
                <c:pt idx="3600">
                  <c:v>42.824836730000001</c:v>
                </c:pt>
                <c:pt idx="3601">
                  <c:v>42.824836730000001</c:v>
                </c:pt>
                <c:pt idx="3602">
                  <c:v>42.797859189999997</c:v>
                </c:pt>
                <c:pt idx="3603">
                  <c:v>43.081890110000003</c:v>
                </c:pt>
                <c:pt idx="3604">
                  <c:v>43.081890110000003</c:v>
                </c:pt>
                <c:pt idx="3605">
                  <c:v>43.213966370000001</c:v>
                </c:pt>
                <c:pt idx="3606">
                  <c:v>43.083305359999997</c:v>
                </c:pt>
                <c:pt idx="3607">
                  <c:v>43.083305359999997</c:v>
                </c:pt>
                <c:pt idx="3608">
                  <c:v>42.900100709999997</c:v>
                </c:pt>
                <c:pt idx="3609">
                  <c:v>42.904361719999997</c:v>
                </c:pt>
                <c:pt idx="3610">
                  <c:v>42.904361719999997</c:v>
                </c:pt>
                <c:pt idx="3611">
                  <c:v>43.10744476</c:v>
                </c:pt>
                <c:pt idx="3612">
                  <c:v>42.935611719999997</c:v>
                </c:pt>
                <c:pt idx="3613">
                  <c:v>42.981056209999998</c:v>
                </c:pt>
                <c:pt idx="3614">
                  <c:v>42.981056209999998</c:v>
                </c:pt>
                <c:pt idx="3615">
                  <c:v>43.397163390000003</c:v>
                </c:pt>
                <c:pt idx="3616">
                  <c:v>43.397163390000003</c:v>
                </c:pt>
                <c:pt idx="3617">
                  <c:v>43.51077652</c:v>
                </c:pt>
                <c:pt idx="3618">
                  <c:v>43.468162540000002</c:v>
                </c:pt>
                <c:pt idx="3619">
                  <c:v>43.238098139999998</c:v>
                </c:pt>
                <c:pt idx="3620">
                  <c:v>43.238098139999998</c:v>
                </c:pt>
                <c:pt idx="3621">
                  <c:v>43.424148559999999</c:v>
                </c:pt>
                <c:pt idx="3622">
                  <c:v>43.208286289999997</c:v>
                </c:pt>
                <c:pt idx="3623">
                  <c:v>43.100353239999997</c:v>
                </c:pt>
                <c:pt idx="3624">
                  <c:v>42.996669769999997</c:v>
                </c:pt>
                <c:pt idx="3625">
                  <c:v>43.253723139999998</c:v>
                </c:pt>
                <c:pt idx="3626">
                  <c:v>43.253723139999998</c:v>
                </c:pt>
                <c:pt idx="3627">
                  <c:v>43.42271805</c:v>
                </c:pt>
                <c:pt idx="3628">
                  <c:v>43.343189240000001</c:v>
                </c:pt>
                <c:pt idx="3629">
                  <c:v>43.343189240000001</c:v>
                </c:pt>
                <c:pt idx="3630">
                  <c:v>43.226745610000002</c:v>
                </c:pt>
                <c:pt idx="3631">
                  <c:v>43.17845535</c:v>
                </c:pt>
                <c:pt idx="3632">
                  <c:v>43.18981934</c:v>
                </c:pt>
                <c:pt idx="3633">
                  <c:v>43.20828247</c:v>
                </c:pt>
                <c:pt idx="3634">
                  <c:v>43.118812560000002</c:v>
                </c:pt>
                <c:pt idx="3635">
                  <c:v>44.014934539999999</c:v>
                </c:pt>
                <c:pt idx="3636">
                  <c:v>44.014934539999999</c:v>
                </c:pt>
                <c:pt idx="3637">
                  <c:v>44.300380709999999</c:v>
                </c:pt>
                <c:pt idx="3638">
                  <c:v>43.56189346</c:v>
                </c:pt>
                <c:pt idx="3639">
                  <c:v>43.56189346</c:v>
                </c:pt>
                <c:pt idx="3640">
                  <c:v>43.127326969999999</c:v>
                </c:pt>
                <c:pt idx="3641">
                  <c:v>43.407112120000001</c:v>
                </c:pt>
                <c:pt idx="3642">
                  <c:v>43.407112120000001</c:v>
                </c:pt>
                <c:pt idx="3643">
                  <c:v>43.229591370000001</c:v>
                </c:pt>
                <c:pt idx="3644">
                  <c:v>43.117393489999998</c:v>
                </c:pt>
                <c:pt idx="3645">
                  <c:v>43.117393489999998</c:v>
                </c:pt>
                <c:pt idx="3646">
                  <c:v>42.904361719999997</c:v>
                </c:pt>
                <c:pt idx="3647">
                  <c:v>43.238105769999997</c:v>
                </c:pt>
                <c:pt idx="3648">
                  <c:v>43.130172729999998</c:v>
                </c:pt>
                <c:pt idx="3649">
                  <c:v>43.130172729999998</c:v>
                </c:pt>
                <c:pt idx="3650">
                  <c:v>43.185554500000002</c:v>
                </c:pt>
                <c:pt idx="3651">
                  <c:v>43.185554500000002</c:v>
                </c:pt>
                <c:pt idx="3652">
                  <c:v>43.087562560000002</c:v>
                </c:pt>
                <c:pt idx="3653">
                  <c:v>42.864601139999998</c:v>
                </c:pt>
                <c:pt idx="3654">
                  <c:v>42.836204530000003</c:v>
                </c:pt>
                <c:pt idx="3655">
                  <c:v>42.836204530000003</c:v>
                </c:pt>
                <c:pt idx="3656">
                  <c:v>42.952659609999998</c:v>
                </c:pt>
                <c:pt idx="3657">
                  <c:v>43.010883329999999</c:v>
                </c:pt>
                <c:pt idx="3658">
                  <c:v>43.010883329999999</c:v>
                </c:pt>
                <c:pt idx="3659">
                  <c:v>42.94271088</c:v>
                </c:pt>
                <c:pt idx="3660">
                  <c:v>42.851818080000001</c:v>
                </c:pt>
                <c:pt idx="3661">
                  <c:v>42.851818080000001</c:v>
                </c:pt>
                <c:pt idx="3662">
                  <c:v>42.846138000000003</c:v>
                </c:pt>
                <c:pt idx="3663">
                  <c:v>43.020824429999998</c:v>
                </c:pt>
                <c:pt idx="3664">
                  <c:v>43.020824429999998</c:v>
                </c:pt>
                <c:pt idx="3665">
                  <c:v>43.384384160000003</c:v>
                </c:pt>
                <c:pt idx="3666">
                  <c:v>43.513618469999997</c:v>
                </c:pt>
                <c:pt idx="3667">
                  <c:v>43.355979920000003</c:v>
                </c:pt>
                <c:pt idx="3668">
                  <c:v>43.24946594</c:v>
                </c:pt>
                <c:pt idx="3669">
                  <c:v>43.205440520000003</c:v>
                </c:pt>
                <c:pt idx="3670">
                  <c:v>43.205440520000003</c:v>
                </c:pt>
                <c:pt idx="3671">
                  <c:v>43.279300689999999</c:v>
                </c:pt>
                <c:pt idx="3672">
                  <c:v>43.404266360000001</c:v>
                </c:pt>
                <c:pt idx="3673">
                  <c:v>43.57609558</c:v>
                </c:pt>
                <c:pt idx="3674">
                  <c:v>43.57609558</c:v>
                </c:pt>
                <c:pt idx="3675">
                  <c:v>43.567573549999999</c:v>
                </c:pt>
                <c:pt idx="3676">
                  <c:v>43.348873140000002</c:v>
                </c:pt>
                <c:pt idx="3677">
                  <c:v>42.922828670000001</c:v>
                </c:pt>
                <c:pt idx="3678">
                  <c:v>43.201179500000002</c:v>
                </c:pt>
                <c:pt idx="3679">
                  <c:v>43.316219330000003</c:v>
                </c:pt>
                <c:pt idx="3680">
                  <c:v>43.316219330000003</c:v>
                </c:pt>
                <c:pt idx="3681">
                  <c:v>43.39858246</c:v>
                </c:pt>
                <c:pt idx="3682">
                  <c:v>43.279277800000003</c:v>
                </c:pt>
                <c:pt idx="3683">
                  <c:v>43.279277800000003</c:v>
                </c:pt>
                <c:pt idx="3684">
                  <c:v>43.104599</c:v>
                </c:pt>
                <c:pt idx="3685">
                  <c:v>42.96826935</c:v>
                </c:pt>
                <c:pt idx="3686">
                  <c:v>42.973949429999998</c:v>
                </c:pt>
                <c:pt idx="3687">
                  <c:v>43.125907900000001</c:v>
                </c:pt>
                <c:pt idx="3688">
                  <c:v>43.232429500000002</c:v>
                </c:pt>
                <c:pt idx="3689">
                  <c:v>43.161415099999999</c:v>
                </c:pt>
                <c:pt idx="3690">
                  <c:v>43.161415099999999</c:v>
                </c:pt>
                <c:pt idx="3691">
                  <c:v>42.893009190000001</c:v>
                </c:pt>
                <c:pt idx="3692">
                  <c:v>42.728267670000001</c:v>
                </c:pt>
                <c:pt idx="3693">
                  <c:v>42.728267670000001</c:v>
                </c:pt>
                <c:pt idx="3694">
                  <c:v>42.633117679999998</c:v>
                </c:pt>
                <c:pt idx="3695">
                  <c:v>42.633117679999998</c:v>
                </c:pt>
                <c:pt idx="3696">
                  <c:v>42.530868529999999</c:v>
                </c:pt>
                <c:pt idx="3697">
                  <c:v>42.817741390000002</c:v>
                </c:pt>
                <c:pt idx="3698">
                  <c:v>42.662944789999997</c:v>
                </c:pt>
                <c:pt idx="3699">
                  <c:v>42.662944789999997</c:v>
                </c:pt>
                <c:pt idx="3700">
                  <c:v>42.917152399999999</c:v>
                </c:pt>
                <c:pt idx="3701">
                  <c:v>42.660099029999998</c:v>
                </c:pt>
                <c:pt idx="3702">
                  <c:v>42.806377410000003</c:v>
                </c:pt>
                <c:pt idx="3703">
                  <c:v>42.806377410000003</c:v>
                </c:pt>
                <c:pt idx="3704">
                  <c:v>43.000938419999997</c:v>
                </c:pt>
                <c:pt idx="3705">
                  <c:v>43.000938419999997</c:v>
                </c:pt>
                <c:pt idx="3706">
                  <c:v>42.701290129999997</c:v>
                </c:pt>
                <c:pt idx="3707">
                  <c:v>42.482582090000001</c:v>
                </c:pt>
                <c:pt idx="3708">
                  <c:v>42.795021060000003</c:v>
                </c:pt>
                <c:pt idx="3709">
                  <c:v>42.795021060000003</c:v>
                </c:pt>
                <c:pt idx="3710">
                  <c:v>43.360237120000001</c:v>
                </c:pt>
                <c:pt idx="3711">
                  <c:v>43.351718900000002</c:v>
                </c:pt>
                <c:pt idx="3712">
                  <c:v>43.351718900000002</c:v>
                </c:pt>
                <c:pt idx="3713">
                  <c:v>42.777973179999996</c:v>
                </c:pt>
                <c:pt idx="3714">
                  <c:v>42.523765560000001</c:v>
                </c:pt>
                <c:pt idx="3715">
                  <c:v>42.523765560000001</c:v>
                </c:pt>
                <c:pt idx="3716">
                  <c:v>42.209911349999999</c:v>
                </c:pt>
                <c:pt idx="3717">
                  <c:v>42.187191009999999</c:v>
                </c:pt>
                <c:pt idx="3718">
                  <c:v>42.187191009999999</c:v>
                </c:pt>
                <c:pt idx="3719">
                  <c:v>42.454181669999997</c:v>
                </c:pt>
                <c:pt idx="3720">
                  <c:v>42.706966399999999</c:v>
                </c:pt>
                <c:pt idx="3721">
                  <c:v>43.100345609999998</c:v>
                </c:pt>
                <c:pt idx="3722">
                  <c:v>43.100345609999998</c:v>
                </c:pt>
                <c:pt idx="3723">
                  <c:v>42.988151549999998</c:v>
                </c:pt>
                <c:pt idx="3724">
                  <c:v>43.080455780000001</c:v>
                </c:pt>
                <c:pt idx="3725">
                  <c:v>43.080455780000001</c:v>
                </c:pt>
                <c:pt idx="3726">
                  <c:v>42.824832919999999</c:v>
                </c:pt>
                <c:pt idx="3727">
                  <c:v>42.536540989999999</c:v>
                </c:pt>
                <c:pt idx="3728">
                  <c:v>42.536540989999999</c:v>
                </c:pt>
                <c:pt idx="3729">
                  <c:v>42.894432070000001</c:v>
                </c:pt>
                <c:pt idx="3730">
                  <c:v>43.05490494</c:v>
                </c:pt>
                <c:pt idx="3731">
                  <c:v>43.090404509999999</c:v>
                </c:pt>
                <c:pt idx="3732">
                  <c:v>43.090404509999999</c:v>
                </c:pt>
                <c:pt idx="3733">
                  <c:v>42.471221919999998</c:v>
                </c:pt>
                <c:pt idx="3734">
                  <c:v>42.107666020000003</c:v>
                </c:pt>
                <c:pt idx="3735">
                  <c:v>42.107666020000003</c:v>
                </c:pt>
                <c:pt idx="3736">
                  <c:v>42.092041020000003</c:v>
                </c:pt>
                <c:pt idx="3737">
                  <c:v>42.306480409999999</c:v>
                </c:pt>
                <c:pt idx="3738">
                  <c:v>42.306480409999999</c:v>
                </c:pt>
                <c:pt idx="3739">
                  <c:v>42.555007930000002</c:v>
                </c:pt>
                <c:pt idx="3740">
                  <c:v>42.981060030000002</c:v>
                </c:pt>
                <c:pt idx="3741">
                  <c:v>43.046386720000001</c:v>
                </c:pt>
                <c:pt idx="3742">
                  <c:v>42.758094790000001</c:v>
                </c:pt>
                <c:pt idx="3743">
                  <c:v>42.959754940000003</c:v>
                </c:pt>
                <c:pt idx="3744">
                  <c:v>42.959754940000003</c:v>
                </c:pt>
                <c:pt idx="3745">
                  <c:v>42.768028260000001</c:v>
                </c:pt>
                <c:pt idx="3746">
                  <c:v>42.689922330000002</c:v>
                </c:pt>
                <c:pt idx="3747">
                  <c:v>42.508140560000001</c:v>
                </c:pt>
                <c:pt idx="3748">
                  <c:v>42.508140560000001</c:v>
                </c:pt>
                <c:pt idx="3749">
                  <c:v>42.576313020000001</c:v>
                </c:pt>
                <c:pt idx="3750">
                  <c:v>42.709808350000003</c:v>
                </c:pt>
                <c:pt idx="3751">
                  <c:v>42.508144379999997</c:v>
                </c:pt>
                <c:pt idx="3752">
                  <c:v>42.796436309999997</c:v>
                </c:pt>
                <c:pt idx="3753">
                  <c:v>42.861763000000003</c:v>
                </c:pt>
                <c:pt idx="3754">
                  <c:v>42.861763000000003</c:v>
                </c:pt>
                <c:pt idx="3755">
                  <c:v>43.11029053</c:v>
                </c:pt>
                <c:pt idx="3756">
                  <c:v>43.229583740000002</c:v>
                </c:pt>
                <c:pt idx="3757">
                  <c:v>43.523555760000001</c:v>
                </c:pt>
                <c:pt idx="3758">
                  <c:v>43.523555760000001</c:v>
                </c:pt>
                <c:pt idx="3759">
                  <c:v>43.246620180000001</c:v>
                </c:pt>
                <c:pt idx="3760">
                  <c:v>43.246620180000001</c:v>
                </c:pt>
                <c:pt idx="3761">
                  <c:v>42.844718929999999</c:v>
                </c:pt>
                <c:pt idx="3762">
                  <c:v>42.569210050000002</c:v>
                </c:pt>
                <c:pt idx="3763">
                  <c:v>42.569210050000002</c:v>
                </c:pt>
                <c:pt idx="3764">
                  <c:v>42.241161349999999</c:v>
                </c:pt>
                <c:pt idx="3765">
                  <c:v>42.241161349999999</c:v>
                </c:pt>
                <c:pt idx="3766">
                  <c:v>42.21985626</c:v>
                </c:pt>
                <c:pt idx="3767">
                  <c:v>42.677143100000002</c:v>
                </c:pt>
                <c:pt idx="3768">
                  <c:v>42.677143100000002</c:v>
                </c:pt>
                <c:pt idx="3769">
                  <c:v>42.278083799999997</c:v>
                </c:pt>
                <c:pt idx="3770">
                  <c:v>42.363288879999999</c:v>
                </c:pt>
                <c:pt idx="3771">
                  <c:v>42.363288879999999</c:v>
                </c:pt>
                <c:pt idx="3772">
                  <c:v>42.211330410000002</c:v>
                </c:pt>
                <c:pt idx="3773">
                  <c:v>42.104820250000003</c:v>
                </c:pt>
                <c:pt idx="3774">
                  <c:v>42.12186432</c:v>
                </c:pt>
                <c:pt idx="3775">
                  <c:v>42.12186432</c:v>
                </c:pt>
                <c:pt idx="3776">
                  <c:v>42.462699890000003</c:v>
                </c:pt>
                <c:pt idx="3777">
                  <c:v>42.462699890000003</c:v>
                </c:pt>
                <c:pt idx="3778">
                  <c:v>42.455596919999998</c:v>
                </c:pt>
                <c:pt idx="3779">
                  <c:v>42.489681240000003</c:v>
                </c:pt>
                <c:pt idx="3780">
                  <c:v>42.583412170000003</c:v>
                </c:pt>
                <c:pt idx="3781">
                  <c:v>42.583412170000003</c:v>
                </c:pt>
                <c:pt idx="3782">
                  <c:v>42.523765560000001</c:v>
                </c:pt>
                <c:pt idx="3783">
                  <c:v>42.455589289999999</c:v>
                </c:pt>
                <c:pt idx="3784">
                  <c:v>42.218429569999998</c:v>
                </c:pt>
                <c:pt idx="3785">
                  <c:v>42.259613039999998</c:v>
                </c:pt>
                <c:pt idx="3786">
                  <c:v>42.253932949999999</c:v>
                </c:pt>
                <c:pt idx="3787">
                  <c:v>42.253932949999999</c:v>
                </c:pt>
                <c:pt idx="3788">
                  <c:v>42.607551569999998</c:v>
                </c:pt>
                <c:pt idx="3789">
                  <c:v>42.665779110000003</c:v>
                </c:pt>
                <c:pt idx="3790">
                  <c:v>42.530868529999999</c:v>
                </c:pt>
                <c:pt idx="3791">
                  <c:v>42.530868529999999</c:v>
                </c:pt>
                <c:pt idx="3792">
                  <c:v>42.403053280000002</c:v>
                </c:pt>
                <c:pt idx="3793">
                  <c:v>42.155948639999998</c:v>
                </c:pt>
                <c:pt idx="3794">
                  <c:v>42.488265990000002</c:v>
                </c:pt>
                <c:pt idx="3795">
                  <c:v>42.61608124</c:v>
                </c:pt>
                <c:pt idx="3796">
                  <c:v>42.502471919999998</c:v>
                </c:pt>
                <c:pt idx="3797">
                  <c:v>42.502471919999998</c:v>
                </c:pt>
                <c:pt idx="3798">
                  <c:v>42.458446500000001</c:v>
                </c:pt>
                <c:pt idx="3799">
                  <c:v>42.7126503</c:v>
                </c:pt>
                <c:pt idx="3800">
                  <c:v>42.7126503</c:v>
                </c:pt>
                <c:pt idx="3801">
                  <c:v>43.131595609999998</c:v>
                </c:pt>
                <c:pt idx="3802">
                  <c:v>42.677146909999998</c:v>
                </c:pt>
                <c:pt idx="3803">
                  <c:v>42.677146909999998</c:v>
                </c:pt>
                <c:pt idx="3804">
                  <c:v>42.427196500000001</c:v>
                </c:pt>
                <c:pt idx="3805">
                  <c:v>42.46411896</c:v>
                </c:pt>
                <c:pt idx="3806">
                  <c:v>42.46411896</c:v>
                </c:pt>
                <c:pt idx="3807">
                  <c:v>42.54364777</c:v>
                </c:pt>
                <c:pt idx="3808">
                  <c:v>42.418678280000002</c:v>
                </c:pt>
                <c:pt idx="3809">
                  <c:v>42.472640990000002</c:v>
                </c:pt>
                <c:pt idx="3810">
                  <c:v>42.472640990000002</c:v>
                </c:pt>
                <c:pt idx="3811">
                  <c:v>42.961162569999999</c:v>
                </c:pt>
                <c:pt idx="3812">
                  <c:v>42.961162569999999</c:v>
                </c:pt>
                <c:pt idx="3813">
                  <c:v>42.96826935</c:v>
                </c:pt>
                <c:pt idx="3814">
                  <c:v>42.66010284</c:v>
                </c:pt>
                <c:pt idx="3815">
                  <c:v>41.950027470000002</c:v>
                </c:pt>
                <c:pt idx="3816">
                  <c:v>41.950027470000002</c:v>
                </c:pt>
                <c:pt idx="3817">
                  <c:v>41.633335109999997</c:v>
                </c:pt>
                <c:pt idx="3818">
                  <c:v>41.433094019999999</c:v>
                </c:pt>
                <c:pt idx="3819">
                  <c:v>41.433094019999999</c:v>
                </c:pt>
                <c:pt idx="3820">
                  <c:v>41.701492309999999</c:v>
                </c:pt>
                <c:pt idx="3821">
                  <c:v>42.092041020000003</c:v>
                </c:pt>
                <c:pt idx="3822">
                  <c:v>42.092041020000003</c:v>
                </c:pt>
                <c:pt idx="3823">
                  <c:v>42.043758390000001</c:v>
                </c:pt>
                <c:pt idx="3824">
                  <c:v>41.685882569999997</c:v>
                </c:pt>
                <c:pt idx="3825">
                  <c:v>41.685882569999997</c:v>
                </c:pt>
                <c:pt idx="3826">
                  <c:v>41.506938929999997</c:v>
                </c:pt>
                <c:pt idx="3827">
                  <c:v>41.536758419999998</c:v>
                </c:pt>
                <c:pt idx="3828">
                  <c:v>41.708602910000003</c:v>
                </c:pt>
                <c:pt idx="3829">
                  <c:v>41.673095699999998</c:v>
                </c:pt>
                <c:pt idx="3830">
                  <c:v>42.099140169999998</c:v>
                </c:pt>
                <c:pt idx="3831">
                  <c:v>42.099140169999998</c:v>
                </c:pt>
                <c:pt idx="3832">
                  <c:v>42.133232120000002</c:v>
                </c:pt>
                <c:pt idx="3833">
                  <c:v>41.977004999999998</c:v>
                </c:pt>
                <c:pt idx="3834">
                  <c:v>41.881858829999999</c:v>
                </c:pt>
                <c:pt idx="3835">
                  <c:v>41.881858829999999</c:v>
                </c:pt>
                <c:pt idx="3836">
                  <c:v>41.860557559999997</c:v>
                </c:pt>
                <c:pt idx="3837">
                  <c:v>41.531082150000003</c:v>
                </c:pt>
                <c:pt idx="3838">
                  <c:v>41.417469019999999</c:v>
                </c:pt>
                <c:pt idx="3839">
                  <c:v>41.430252080000002</c:v>
                </c:pt>
                <c:pt idx="3840">
                  <c:v>41.428829190000002</c:v>
                </c:pt>
                <c:pt idx="3841">
                  <c:v>41.428829190000002</c:v>
                </c:pt>
                <c:pt idx="3842">
                  <c:v>41.275447849999999</c:v>
                </c:pt>
                <c:pt idx="3843">
                  <c:v>41.1731987</c:v>
                </c:pt>
                <c:pt idx="3844">
                  <c:v>41.1731987</c:v>
                </c:pt>
                <c:pt idx="3845">
                  <c:v>41.671676640000001</c:v>
                </c:pt>
                <c:pt idx="3846">
                  <c:v>42.367546079999997</c:v>
                </c:pt>
                <c:pt idx="3847">
                  <c:v>42.367546079999997</c:v>
                </c:pt>
                <c:pt idx="3848">
                  <c:v>42.590515140000001</c:v>
                </c:pt>
                <c:pt idx="3849">
                  <c:v>42.530864719999997</c:v>
                </c:pt>
                <c:pt idx="3850">
                  <c:v>42.530864719999997</c:v>
                </c:pt>
                <c:pt idx="3851">
                  <c:v>42.251098630000001</c:v>
                </c:pt>
                <c:pt idx="3852">
                  <c:v>41.816535950000002</c:v>
                </c:pt>
                <c:pt idx="3853">
                  <c:v>41.444450379999999</c:v>
                </c:pt>
                <c:pt idx="3854">
                  <c:v>41.309524539999998</c:v>
                </c:pt>
                <c:pt idx="3855">
                  <c:v>41.23710251</c:v>
                </c:pt>
                <c:pt idx="3856">
                  <c:v>41.23710251</c:v>
                </c:pt>
                <c:pt idx="3857">
                  <c:v>41.221485139999999</c:v>
                </c:pt>
                <c:pt idx="3858">
                  <c:v>40.88632965</c:v>
                </c:pt>
                <c:pt idx="3859">
                  <c:v>41.167518620000003</c:v>
                </c:pt>
                <c:pt idx="3860">
                  <c:v>41.167518620000003</c:v>
                </c:pt>
                <c:pt idx="3861">
                  <c:v>41.354980470000001</c:v>
                </c:pt>
                <c:pt idx="3862">
                  <c:v>41.417465210000003</c:v>
                </c:pt>
                <c:pt idx="3863">
                  <c:v>41.479957579999997</c:v>
                </c:pt>
                <c:pt idx="3864">
                  <c:v>41.366340639999997</c:v>
                </c:pt>
                <c:pt idx="3865">
                  <c:v>41.366340639999997</c:v>
                </c:pt>
                <c:pt idx="3866">
                  <c:v>41.506935120000001</c:v>
                </c:pt>
                <c:pt idx="3867">
                  <c:v>42.46981049</c:v>
                </c:pt>
                <c:pt idx="3868">
                  <c:v>43.236686710000001</c:v>
                </c:pt>
                <c:pt idx="3869">
                  <c:v>43.236686710000001</c:v>
                </c:pt>
                <c:pt idx="3870">
                  <c:v>43.20970535</c:v>
                </c:pt>
                <c:pt idx="3871">
                  <c:v>42.927093509999999</c:v>
                </c:pt>
                <c:pt idx="3872">
                  <c:v>42.275238039999998</c:v>
                </c:pt>
                <c:pt idx="3873">
                  <c:v>42.08068085</c:v>
                </c:pt>
                <c:pt idx="3874">
                  <c:v>41.971336360000002</c:v>
                </c:pt>
                <c:pt idx="3875">
                  <c:v>41.971336360000002</c:v>
                </c:pt>
                <c:pt idx="3876">
                  <c:v>42.075004579999998</c:v>
                </c:pt>
                <c:pt idx="3877">
                  <c:v>42.099143980000001</c:v>
                </c:pt>
                <c:pt idx="3878">
                  <c:v>42.099143980000001</c:v>
                </c:pt>
                <c:pt idx="3879">
                  <c:v>42.028129579999998</c:v>
                </c:pt>
                <c:pt idx="3880">
                  <c:v>41.420303339999997</c:v>
                </c:pt>
                <c:pt idx="3881">
                  <c:v>41.420303339999997</c:v>
                </c:pt>
                <c:pt idx="3882">
                  <c:v>39.94618225</c:v>
                </c:pt>
                <c:pt idx="3883">
                  <c:v>38.929347989999997</c:v>
                </c:pt>
                <c:pt idx="3884">
                  <c:v>38.929347989999997</c:v>
                </c:pt>
                <c:pt idx="3885">
                  <c:v>37.837249759999999</c:v>
                </c:pt>
                <c:pt idx="3886">
                  <c:v>36.820419309999998</c:v>
                </c:pt>
                <c:pt idx="3887">
                  <c:v>36.047851559999998</c:v>
                </c:pt>
                <c:pt idx="3888">
                  <c:v>36.047851559999998</c:v>
                </c:pt>
                <c:pt idx="3889">
                  <c:v>35.565002440000001</c:v>
                </c:pt>
                <c:pt idx="3890">
                  <c:v>35.565002440000001</c:v>
                </c:pt>
                <c:pt idx="3891">
                  <c:v>35.63175201</c:v>
                </c:pt>
                <c:pt idx="3892">
                  <c:v>35.660160060000003</c:v>
                </c:pt>
                <c:pt idx="3893">
                  <c:v>35.038124080000003</c:v>
                </c:pt>
                <c:pt idx="3894">
                  <c:v>35.038124080000003</c:v>
                </c:pt>
                <c:pt idx="3895">
                  <c:v>34.613494869999997</c:v>
                </c:pt>
                <c:pt idx="3896">
                  <c:v>33.632156369999997</c:v>
                </c:pt>
                <c:pt idx="3897">
                  <c:v>32.780067440000003</c:v>
                </c:pt>
                <c:pt idx="3898">
                  <c:v>32.041587829999997</c:v>
                </c:pt>
                <c:pt idx="3899">
                  <c:v>31.429498670000001</c:v>
                </c:pt>
                <c:pt idx="3900">
                  <c:v>31.429498670000001</c:v>
                </c:pt>
                <c:pt idx="3901">
                  <c:v>30.835872649999999</c:v>
                </c:pt>
                <c:pt idx="3902">
                  <c:v>30.249355319999999</c:v>
                </c:pt>
                <c:pt idx="3903">
                  <c:v>29.784969329999999</c:v>
                </c:pt>
                <c:pt idx="3904">
                  <c:v>29.784969329999999</c:v>
                </c:pt>
                <c:pt idx="3905">
                  <c:v>29.3816433</c:v>
                </c:pt>
                <c:pt idx="3906">
                  <c:v>28.444332119999999</c:v>
                </c:pt>
                <c:pt idx="3907">
                  <c:v>27.63199234</c:v>
                </c:pt>
                <c:pt idx="3908">
                  <c:v>27.035526279999999</c:v>
                </c:pt>
                <c:pt idx="3909">
                  <c:v>26.40781784</c:v>
                </c:pt>
                <c:pt idx="3910">
                  <c:v>26.40781784</c:v>
                </c:pt>
                <c:pt idx="3911">
                  <c:v>25.902246479999999</c:v>
                </c:pt>
                <c:pt idx="3912">
                  <c:v>25.80852127</c:v>
                </c:pt>
                <c:pt idx="3913">
                  <c:v>25.80852127</c:v>
                </c:pt>
                <c:pt idx="3914">
                  <c:v>24.994768140000001</c:v>
                </c:pt>
                <c:pt idx="3915">
                  <c:v>23.84016991</c:v>
                </c:pt>
                <c:pt idx="3916">
                  <c:v>23.84016991</c:v>
                </c:pt>
                <c:pt idx="3917">
                  <c:v>23.5461998</c:v>
                </c:pt>
                <c:pt idx="3918">
                  <c:v>23.137197489999998</c:v>
                </c:pt>
                <c:pt idx="3919">
                  <c:v>22.606067660000001</c:v>
                </c:pt>
                <c:pt idx="3920">
                  <c:v>22.606067660000001</c:v>
                </c:pt>
                <c:pt idx="3921">
                  <c:v>22.20415878</c:v>
                </c:pt>
                <c:pt idx="3922">
                  <c:v>21.433010100000001</c:v>
                </c:pt>
                <c:pt idx="3923">
                  <c:v>21.433010100000001</c:v>
                </c:pt>
                <c:pt idx="3924">
                  <c:v>20.426115039999999</c:v>
                </c:pt>
                <c:pt idx="3925">
                  <c:v>19.581127169999998</c:v>
                </c:pt>
                <c:pt idx="3926">
                  <c:v>19.581127169999998</c:v>
                </c:pt>
                <c:pt idx="3927">
                  <c:v>19.23176956</c:v>
                </c:pt>
                <c:pt idx="3928">
                  <c:v>18.736133580000001</c:v>
                </c:pt>
                <c:pt idx="3929">
                  <c:v>18.736133580000001</c:v>
                </c:pt>
                <c:pt idx="3930">
                  <c:v>17.98771095</c:v>
                </c:pt>
                <c:pt idx="3931">
                  <c:v>17.513374330000001</c:v>
                </c:pt>
                <c:pt idx="3932">
                  <c:v>17.270530699999998</c:v>
                </c:pt>
                <c:pt idx="3933">
                  <c:v>17.270530699999998</c:v>
                </c:pt>
                <c:pt idx="3934">
                  <c:v>16.987915040000001</c:v>
                </c:pt>
                <c:pt idx="3935">
                  <c:v>16.987915040000001</c:v>
                </c:pt>
                <c:pt idx="3936">
                  <c:v>16.73939133</c:v>
                </c:pt>
                <c:pt idx="3937">
                  <c:v>16.34458733</c:v>
                </c:pt>
                <c:pt idx="3938">
                  <c:v>16.20115852</c:v>
                </c:pt>
                <c:pt idx="3939">
                  <c:v>16.20115852</c:v>
                </c:pt>
                <c:pt idx="3940">
                  <c:v>15.667181019999999</c:v>
                </c:pt>
                <c:pt idx="3941">
                  <c:v>15.31497669</c:v>
                </c:pt>
                <c:pt idx="3942">
                  <c:v>15.76942444</c:v>
                </c:pt>
                <c:pt idx="3943">
                  <c:v>15.633091930000001</c:v>
                </c:pt>
                <c:pt idx="3944">
                  <c:v>13.779782300000001</c:v>
                </c:pt>
                <c:pt idx="3945">
                  <c:v>13.779782300000001</c:v>
                </c:pt>
                <c:pt idx="3946">
                  <c:v>12.95893669</c:v>
                </c:pt>
                <c:pt idx="3947">
                  <c:v>12.43063641</c:v>
                </c:pt>
                <c:pt idx="3948">
                  <c:v>11.865409850000001</c:v>
                </c:pt>
                <c:pt idx="3949">
                  <c:v>11.865409850000001</c:v>
                </c:pt>
                <c:pt idx="3950">
                  <c:v>11.689309120000001</c:v>
                </c:pt>
                <c:pt idx="3951">
                  <c:v>11.23201942</c:v>
                </c:pt>
                <c:pt idx="3952">
                  <c:v>10.767633440000001</c:v>
                </c:pt>
                <c:pt idx="3953">
                  <c:v>10.49780273</c:v>
                </c:pt>
                <c:pt idx="3954">
                  <c:v>9.4397840500000001</c:v>
                </c:pt>
                <c:pt idx="3955">
                  <c:v>9.4397840500000001</c:v>
                </c:pt>
                <c:pt idx="3956">
                  <c:v>8.5848484000000003</c:v>
                </c:pt>
                <c:pt idx="3957">
                  <c:v>8.0238923999999994</c:v>
                </c:pt>
                <c:pt idx="3958">
                  <c:v>8.0238923999999994</c:v>
                </c:pt>
                <c:pt idx="3959">
                  <c:v>7.8733520500000003</c:v>
                </c:pt>
                <c:pt idx="3960">
                  <c:v>7.3493184999999999</c:v>
                </c:pt>
                <c:pt idx="3961">
                  <c:v>7.3493184999999999</c:v>
                </c:pt>
                <c:pt idx="3962">
                  <c:v>7.0027923599999999</c:v>
                </c:pt>
                <c:pt idx="3963">
                  <c:v>7.0340347300000001</c:v>
                </c:pt>
                <c:pt idx="3964">
                  <c:v>7.0340347300000001</c:v>
                </c:pt>
                <c:pt idx="3965">
                  <c:v>7.3052892700000003</c:v>
                </c:pt>
                <c:pt idx="3966">
                  <c:v>7.1817383799999996</c:v>
                </c:pt>
                <c:pt idx="3967">
                  <c:v>6.8693036999999997</c:v>
                </c:pt>
                <c:pt idx="3968">
                  <c:v>6.8693036999999997</c:v>
                </c:pt>
                <c:pt idx="3969">
                  <c:v>6.6761560400000004</c:v>
                </c:pt>
                <c:pt idx="3970">
                  <c:v>6.6761560400000004</c:v>
                </c:pt>
                <c:pt idx="3971">
                  <c:v>6.9062223400000002</c:v>
                </c:pt>
                <c:pt idx="3972">
                  <c:v>7.4629287700000004</c:v>
                </c:pt>
                <c:pt idx="3973">
                  <c:v>7.18741465</c:v>
                </c:pt>
                <c:pt idx="3974">
                  <c:v>7.18741465</c:v>
                </c:pt>
                <c:pt idx="3975">
                  <c:v>7.0027961699999999</c:v>
                </c:pt>
                <c:pt idx="3976">
                  <c:v>7.0581769899999998</c:v>
                </c:pt>
                <c:pt idx="3977">
                  <c:v>7.0610132200000004</c:v>
                </c:pt>
                <c:pt idx="3978">
                  <c:v>7.1192426700000002</c:v>
                </c:pt>
                <c:pt idx="3979">
                  <c:v>7.2854080200000002</c:v>
                </c:pt>
                <c:pt idx="3980">
                  <c:v>7.2854080200000002</c:v>
                </c:pt>
                <c:pt idx="3981">
                  <c:v>6.9474077200000002</c:v>
                </c:pt>
                <c:pt idx="3982">
                  <c:v>6.7599401500000003</c:v>
                </c:pt>
                <c:pt idx="3983">
                  <c:v>6.8224306099999996</c:v>
                </c:pt>
                <c:pt idx="3984">
                  <c:v>6.8224306099999996</c:v>
                </c:pt>
                <c:pt idx="3985">
                  <c:v>7.0723877000000002</c:v>
                </c:pt>
                <c:pt idx="3986">
                  <c:v>7.1348738699999998</c:v>
                </c:pt>
                <c:pt idx="3987">
                  <c:v>7.2200803799999997</c:v>
                </c:pt>
                <c:pt idx="3988">
                  <c:v>6.80397272</c:v>
                </c:pt>
                <c:pt idx="3989">
                  <c:v>7.0354599999999996</c:v>
                </c:pt>
                <c:pt idx="3990">
                  <c:v>7.0354599999999996</c:v>
                </c:pt>
                <c:pt idx="3991">
                  <c:v>7.2570009200000003</c:v>
                </c:pt>
                <c:pt idx="3992">
                  <c:v>7.2058715800000002</c:v>
                </c:pt>
                <c:pt idx="3993">
                  <c:v>7.2413749699999999</c:v>
                </c:pt>
                <c:pt idx="3994">
                  <c:v>7.2413749699999999</c:v>
                </c:pt>
                <c:pt idx="3995">
                  <c:v>7.3706116699999997</c:v>
                </c:pt>
                <c:pt idx="3996">
                  <c:v>7.3478889499999998</c:v>
                </c:pt>
                <c:pt idx="3997">
                  <c:v>7.2470560099999997</c:v>
                </c:pt>
                <c:pt idx="3998">
                  <c:v>7.7000870700000004</c:v>
                </c:pt>
                <c:pt idx="3999">
                  <c:v>7.69157505</c:v>
                </c:pt>
                <c:pt idx="4000">
                  <c:v>7.1717963200000003</c:v>
                </c:pt>
                <c:pt idx="4001">
                  <c:v>7.1717963200000003</c:v>
                </c:pt>
                <c:pt idx="4002">
                  <c:v>7.6461257900000001</c:v>
                </c:pt>
                <c:pt idx="4003">
                  <c:v>7.6887350100000003</c:v>
                </c:pt>
                <c:pt idx="4004">
                  <c:v>7.6887350100000003</c:v>
                </c:pt>
                <c:pt idx="4005">
                  <c:v>7.4671935999999999</c:v>
                </c:pt>
                <c:pt idx="4006">
                  <c:v>7.4856514900000004</c:v>
                </c:pt>
                <c:pt idx="4007">
                  <c:v>7.5041046099999997</c:v>
                </c:pt>
                <c:pt idx="4008">
                  <c:v>7.2555809</c:v>
                </c:pt>
                <c:pt idx="4009">
                  <c:v>7.0170030600000004</c:v>
                </c:pt>
                <c:pt idx="4010">
                  <c:v>7.0170030600000004</c:v>
                </c:pt>
                <c:pt idx="4011">
                  <c:v>7.4600844400000001</c:v>
                </c:pt>
                <c:pt idx="4012">
                  <c:v>7.57937145</c:v>
                </c:pt>
                <c:pt idx="4013">
                  <c:v>7.1874093999999999</c:v>
                </c:pt>
                <c:pt idx="4014">
                  <c:v>7.1874093999999999</c:v>
                </c:pt>
                <c:pt idx="4015">
                  <c:v>7.0624380100000002</c:v>
                </c:pt>
                <c:pt idx="4016">
                  <c:v>7.5992536499999996</c:v>
                </c:pt>
                <c:pt idx="4017">
                  <c:v>7.6134543399999997</c:v>
                </c:pt>
                <c:pt idx="4018">
                  <c:v>7.3265867199999999</c:v>
                </c:pt>
                <c:pt idx="4019">
                  <c:v>7.3947548899999997</c:v>
                </c:pt>
                <c:pt idx="4020">
                  <c:v>7.3947548899999997</c:v>
                </c:pt>
                <c:pt idx="4021">
                  <c:v>7.1519112600000003</c:v>
                </c:pt>
                <c:pt idx="4022">
                  <c:v>7.3535742800000001</c:v>
                </c:pt>
                <c:pt idx="4023">
                  <c:v>7.3535742800000001</c:v>
                </c:pt>
                <c:pt idx="4024">
                  <c:v>7.4856553100000003</c:v>
                </c:pt>
                <c:pt idx="4025">
                  <c:v>7.1078910799999999</c:v>
                </c:pt>
                <c:pt idx="4026">
                  <c:v>7.1050424599999999</c:v>
                </c:pt>
                <c:pt idx="4027">
                  <c:v>7.1078824999999997</c:v>
                </c:pt>
                <c:pt idx="4028">
                  <c:v>7.0454001399999999</c:v>
                </c:pt>
                <c:pt idx="4029">
                  <c:v>7.0454001399999999</c:v>
                </c:pt>
                <c:pt idx="4030">
                  <c:v>7.4401984199999998</c:v>
                </c:pt>
                <c:pt idx="4031">
                  <c:v>7.5807967200000004</c:v>
                </c:pt>
                <c:pt idx="4032">
                  <c:v>7.2754669200000004</c:v>
                </c:pt>
                <c:pt idx="4033">
                  <c:v>7.2754669200000004</c:v>
                </c:pt>
                <c:pt idx="4034">
                  <c:v>7.1575913399999997</c:v>
                </c:pt>
                <c:pt idx="4035">
                  <c:v>7.2058715800000002</c:v>
                </c:pt>
                <c:pt idx="4036">
                  <c:v>7.2058715800000002</c:v>
                </c:pt>
                <c:pt idx="4037">
                  <c:v>7.1831541100000003</c:v>
                </c:pt>
                <c:pt idx="4038">
                  <c:v>6.8977060300000002</c:v>
                </c:pt>
                <c:pt idx="4039">
                  <c:v>6.8977060300000002</c:v>
                </c:pt>
                <c:pt idx="4040">
                  <c:v>6.9885911900000002</c:v>
                </c:pt>
                <c:pt idx="4041">
                  <c:v>7.3890685999999999</c:v>
                </c:pt>
                <c:pt idx="4042">
                  <c:v>7.8492012000000004</c:v>
                </c:pt>
                <c:pt idx="4043">
                  <c:v>7.8492012000000004</c:v>
                </c:pt>
                <c:pt idx="4044">
                  <c:v>7.2655219999999998</c:v>
                </c:pt>
                <c:pt idx="4045">
                  <c:v>6.8678751</c:v>
                </c:pt>
                <c:pt idx="4046">
                  <c:v>6.8678751</c:v>
                </c:pt>
                <c:pt idx="4047">
                  <c:v>6.3921294199999998</c:v>
                </c:pt>
                <c:pt idx="4048">
                  <c:v>7.2300272000000003</c:v>
                </c:pt>
                <c:pt idx="4049">
                  <c:v>7.2300272000000003</c:v>
                </c:pt>
                <c:pt idx="4050">
                  <c:v>8.0309963199999999</c:v>
                </c:pt>
                <c:pt idx="4051">
                  <c:v>7.6674284899999998</c:v>
                </c:pt>
                <c:pt idx="4052">
                  <c:v>6.6250357600000003</c:v>
                </c:pt>
                <c:pt idx="4053">
                  <c:v>6.7301263799999997</c:v>
                </c:pt>
                <c:pt idx="4054">
                  <c:v>7.4402031900000001</c:v>
                </c:pt>
                <c:pt idx="4055">
                  <c:v>7.4402031900000001</c:v>
                </c:pt>
                <c:pt idx="4056">
                  <c:v>7.7668428399999998</c:v>
                </c:pt>
                <c:pt idx="4057">
                  <c:v>7.1973586100000002</c:v>
                </c:pt>
                <c:pt idx="4058">
                  <c:v>7.33227253</c:v>
                </c:pt>
                <c:pt idx="4059">
                  <c:v>7.33227253</c:v>
                </c:pt>
                <c:pt idx="4060">
                  <c:v>7.8918099399999999</c:v>
                </c:pt>
                <c:pt idx="4061">
                  <c:v>7.4075355500000004</c:v>
                </c:pt>
                <c:pt idx="4062">
                  <c:v>7.1064667699999999</c:v>
                </c:pt>
                <c:pt idx="4063">
                  <c:v>7.4785509100000001</c:v>
                </c:pt>
                <c:pt idx="4064">
                  <c:v>7.6887307199999997</c:v>
                </c:pt>
                <c:pt idx="4065">
                  <c:v>7.6887307199999997</c:v>
                </c:pt>
                <c:pt idx="4066">
                  <c:v>7.6603279100000004</c:v>
                </c:pt>
                <c:pt idx="4067">
                  <c:v>6.8906059300000004</c:v>
                </c:pt>
                <c:pt idx="4068">
                  <c:v>7.2016153300000001</c:v>
                </c:pt>
                <c:pt idx="4069">
                  <c:v>7.2016153300000001</c:v>
                </c:pt>
                <c:pt idx="4070">
                  <c:v>7.9074277899999998</c:v>
                </c:pt>
                <c:pt idx="4071">
                  <c:v>7.82647943</c:v>
                </c:pt>
                <c:pt idx="4072">
                  <c:v>6.9417305000000002</c:v>
                </c:pt>
                <c:pt idx="4073">
                  <c:v>6.9261045499999998</c:v>
                </c:pt>
                <c:pt idx="4074">
                  <c:v>7.5211458200000001</c:v>
                </c:pt>
                <c:pt idx="4075">
                  <c:v>7.5211458200000001</c:v>
                </c:pt>
                <c:pt idx="4076">
                  <c:v>7.6645836799999998</c:v>
                </c:pt>
                <c:pt idx="4077">
                  <c:v>7.0908408200000004</c:v>
                </c:pt>
                <c:pt idx="4078">
                  <c:v>6.6051454500000002</c:v>
                </c:pt>
                <c:pt idx="4079">
                  <c:v>6.6051454500000002</c:v>
                </c:pt>
                <c:pt idx="4080">
                  <c:v>7.3095502899999998</c:v>
                </c:pt>
                <c:pt idx="4081">
                  <c:v>7.3095502899999998</c:v>
                </c:pt>
                <c:pt idx="4082">
                  <c:v>7.5452966699999999</c:v>
                </c:pt>
                <c:pt idx="4083">
                  <c:v>7.5495576900000003</c:v>
                </c:pt>
                <c:pt idx="4084">
                  <c:v>7.2016248699999998</c:v>
                </c:pt>
                <c:pt idx="4085">
                  <c:v>7.2016248699999998</c:v>
                </c:pt>
                <c:pt idx="4086">
                  <c:v>7.1291937799999996</c:v>
                </c:pt>
                <c:pt idx="4087">
                  <c:v>7.36209106</c:v>
                </c:pt>
                <c:pt idx="4088">
                  <c:v>7.36209106</c:v>
                </c:pt>
                <c:pt idx="4089">
                  <c:v>7.5296707200000004</c:v>
                </c:pt>
                <c:pt idx="4090">
                  <c:v>6.9190087299999998</c:v>
                </c:pt>
                <c:pt idx="4091">
                  <c:v>6.9190087299999998</c:v>
                </c:pt>
                <c:pt idx="4092">
                  <c:v>6.7329664200000003</c:v>
                </c:pt>
                <c:pt idx="4093">
                  <c:v>7.04113626</c:v>
                </c:pt>
                <c:pt idx="4094">
                  <c:v>7.04113626</c:v>
                </c:pt>
                <c:pt idx="4095">
                  <c:v>7.5239896799999997</c:v>
                </c:pt>
                <c:pt idx="4096">
                  <c:v>7.8875541699999996</c:v>
                </c:pt>
                <c:pt idx="4097">
                  <c:v>7.4444632500000001</c:v>
                </c:pt>
                <c:pt idx="4098">
                  <c:v>7.47002554</c:v>
                </c:pt>
                <c:pt idx="4099">
                  <c:v>7.3010292100000003</c:v>
                </c:pt>
                <c:pt idx="4100">
                  <c:v>7.3010292100000003</c:v>
                </c:pt>
                <c:pt idx="4101">
                  <c:v>7.2158174500000003</c:v>
                </c:pt>
                <c:pt idx="4102">
                  <c:v>7.36635113</c:v>
                </c:pt>
                <c:pt idx="4103">
                  <c:v>7.2513246499999999</c:v>
                </c:pt>
                <c:pt idx="4104">
                  <c:v>7.2513246499999999</c:v>
                </c:pt>
                <c:pt idx="4105">
                  <c:v>7.2186651199999998</c:v>
                </c:pt>
                <c:pt idx="4106">
                  <c:v>7.5737037699999998</c:v>
                </c:pt>
                <c:pt idx="4107">
                  <c:v>7.4913353899999997</c:v>
                </c:pt>
                <c:pt idx="4108">
                  <c:v>7.4700346</c:v>
                </c:pt>
                <c:pt idx="4109">
                  <c:v>7.0738029500000001</c:v>
                </c:pt>
                <c:pt idx="4110">
                  <c:v>7.0738029500000001</c:v>
                </c:pt>
                <c:pt idx="4111">
                  <c:v>6.9502463299999997</c:v>
                </c:pt>
                <c:pt idx="4112">
                  <c:v>6.8167505300000002</c:v>
                </c:pt>
                <c:pt idx="4113">
                  <c:v>6.7130842199999998</c:v>
                </c:pt>
                <c:pt idx="4114">
                  <c:v>6.7130842199999998</c:v>
                </c:pt>
                <c:pt idx="4115">
                  <c:v>7.1902589800000003</c:v>
                </c:pt>
                <c:pt idx="4116">
                  <c:v>7.1902589800000003</c:v>
                </c:pt>
                <c:pt idx="4117">
                  <c:v>7.5793800400000002</c:v>
                </c:pt>
                <c:pt idx="4118">
                  <c:v>7.17605352</c:v>
                </c:pt>
                <c:pt idx="4119">
                  <c:v>6.7855157899999998</c:v>
                </c:pt>
                <c:pt idx="4120">
                  <c:v>6.7855157899999998</c:v>
                </c:pt>
                <c:pt idx="4121">
                  <c:v>6.9147481900000001</c:v>
                </c:pt>
                <c:pt idx="4122">
                  <c:v>7.0155739800000001</c:v>
                </c:pt>
                <c:pt idx="4123">
                  <c:v>7.1732087099999999</c:v>
                </c:pt>
                <c:pt idx="4124">
                  <c:v>7.3947577500000001</c:v>
                </c:pt>
                <c:pt idx="4125">
                  <c:v>7.10788727</c:v>
                </c:pt>
                <c:pt idx="4126">
                  <c:v>7.10788727</c:v>
                </c:pt>
                <c:pt idx="4127">
                  <c:v>6.7088241599999998</c:v>
                </c:pt>
                <c:pt idx="4128">
                  <c:v>6.52563095</c:v>
                </c:pt>
                <c:pt idx="4129">
                  <c:v>6.52563095</c:v>
                </c:pt>
                <c:pt idx="4130">
                  <c:v>6.6051635700000002</c:v>
                </c:pt>
                <c:pt idx="4131">
                  <c:v>6.6207757000000003</c:v>
                </c:pt>
                <c:pt idx="4132">
                  <c:v>6.4929642699999999</c:v>
                </c:pt>
                <c:pt idx="4133">
                  <c:v>6.69604731</c:v>
                </c:pt>
                <c:pt idx="4134">
                  <c:v>6.9715537999999997</c:v>
                </c:pt>
                <c:pt idx="4135">
                  <c:v>6.8238592100000002</c:v>
                </c:pt>
                <c:pt idx="4136">
                  <c:v>6.8238592100000002</c:v>
                </c:pt>
                <c:pt idx="4137">
                  <c:v>6.6165151599999996</c:v>
                </c:pt>
                <c:pt idx="4138">
                  <c:v>6.7187690699999996</c:v>
                </c:pt>
                <c:pt idx="4139">
                  <c:v>6.7187690699999996</c:v>
                </c:pt>
                <c:pt idx="4140">
                  <c:v>6.7343912100000001</c:v>
                </c:pt>
                <c:pt idx="4141">
                  <c:v>6.6974630399999997</c:v>
                </c:pt>
                <c:pt idx="4142">
                  <c:v>6.6974630399999997</c:v>
                </c:pt>
                <c:pt idx="4143">
                  <c:v>6.8408966099999997</c:v>
                </c:pt>
                <c:pt idx="4144">
                  <c:v>6.7329673799999998</c:v>
                </c:pt>
                <c:pt idx="4145">
                  <c:v>6.7329673799999998</c:v>
                </c:pt>
                <c:pt idx="4146">
                  <c:v>6.7542686500000002</c:v>
                </c:pt>
                <c:pt idx="4147">
                  <c:v>6.8934464499999999</c:v>
                </c:pt>
                <c:pt idx="4148">
                  <c:v>6.91190338</c:v>
                </c:pt>
                <c:pt idx="4149">
                  <c:v>6.91190338</c:v>
                </c:pt>
                <c:pt idx="4150">
                  <c:v>5.9561395600000004</c:v>
                </c:pt>
                <c:pt idx="4151">
                  <c:v>5.9561395600000004</c:v>
                </c:pt>
                <c:pt idx="4152">
                  <c:v>6.4375739100000002</c:v>
                </c:pt>
                <c:pt idx="4153">
                  <c:v>6.6108350800000002</c:v>
                </c:pt>
                <c:pt idx="4154">
                  <c:v>7.0411405599999997</c:v>
                </c:pt>
                <c:pt idx="4155">
                  <c:v>7.0411405599999997</c:v>
                </c:pt>
                <c:pt idx="4156">
                  <c:v>7.3081259699999999</c:v>
                </c:pt>
                <c:pt idx="4157">
                  <c:v>7.21865749</c:v>
                </c:pt>
                <c:pt idx="4158">
                  <c:v>7.2996053700000001</c:v>
                </c:pt>
                <c:pt idx="4159">
                  <c:v>6.7414832100000002</c:v>
                </c:pt>
                <c:pt idx="4160">
                  <c:v>6.6790056199999999</c:v>
                </c:pt>
                <c:pt idx="4161">
                  <c:v>6.6790056199999999</c:v>
                </c:pt>
                <c:pt idx="4162">
                  <c:v>6.5923776600000004</c:v>
                </c:pt>
                <c:pt idx="4163">
                  <c:v>6.5668106100000001</c:v>
                </c:pt>
                <c:pt idx="4164">
                  <c:v>6.6506032900000003</c:v>
                </c:pt>
                <c:pt idx="4165">
                  <c:v>6.6506032900000003</c:v>
                </c:pt>
                <c:pt idx="4166">
                  <c:v>6.58953714</c:v>
                </c:pt>
                <c:pt idx="4167">
                  <c:v>6.7116689699999998</c:v>
                </c:pt>
                <c:pt idx="4168">
                  <c:v>6.6591239</c:v>
                </c:pt>
                <c:pt idx="4169">
                  <c:v>6.5568695100000003</c:v>
                </c:pt>
                <c:pt idx="4170">
                  <c:v>6.3921341900000002</c:v>
                </c:pt>
                <c:pt idx="4171">
                  <c:v>6.3921341900000002</c:v>
                </c:pt>
                <c:pt idx="4172">
                  <c:v>6.4531998599999998</c:v>
                </c:pt>
                <c:pt idx="4173">
                  <c:v>6.6051545100000002</c:v>
                </c:pt>
                <c:pt idx="4174">
                  <c:v>6.6051545100000002</c:v>
                </c:pt>
                <c:pt idx="4175">
                  <c:v>6.5554451900000004</c:v>
                </c:pt>
                <c:pt idx="4176">
                  <c:v>6.8607788100000002</c:v>
                </c:pt>
                <c:pt idx="4177">
                  <c:v>6.4957990600000004</c:v>
                </c:pt>
                <c:pt idx="4178">
                  <c:v>6.1847853700000002</c:v>
                </c:pt>
                <c:pt idx="4179">
                  <c:v>6.4730772999999999</c:v>
                </c:pt>
                <c:pt idx="4180">
                  <c:v>6.4730772999999999</c:v>
                </c:pt>
                <c:pt idx="4181">
                  <c:v>6.6250357600000003</c:v>
                </c:pt>
                <c:pt idx="4182">
                  <c:v>6.5611257600000004</c:v>
                </c:pt>
                <c:pt idx="4183">
                  <c:v>6.5128364599999999</c:v>
                </c:pt>
                <c:pt idx="4184">
                  <c:v>6.5128364599999999</c:v>
                </c:pt>
                <c:pt idx="4185">
                  <c:v>6.3935494400000001</c:v>
                </c:pt>
                <c:pt idx="4186">
                  <c:v>6.5384125700000002</c:v>
                </c:pt>
                <c:pt idx="4187">
                  <c:v>6.8465814600000003</c:v>
                </c:pt>
                <c:pt idx="4188">
                  <c:v>6.8835053400000001</c:v>
                </c:pt>
                <c:pt idx="4189">
                  <c:v>6.6875267000000003</c:v>
                </c:pt>
                <c:pt idx="4190">
                  <c:v>6.6875267000000003</c:v>
                </c:pt>
                <c:pt idx="4191">
                  <c:v>6.52563095</c:v>
                </c:pt>
                <c:pt idx="4192">
                  <c:v>6.2742586100000004</c:v>
                </c:pt>
                <c:pt idx="4193">
                  <c:v>6.6790008500000004</c:v>
                </c:pt>
                <c:pt idx="4194">
                  <c:v>6.6790008500000004</c:v>
                </c:pt>
                <c:pt idx="4195">
                  <c:v>6.8622078899999996</c:v>
                </c:pt>
                <c:pt idx="4196">
                  <c:v>6.8622078899999996</c:v>
                </c:pt>
                <c:pt idx="4197">
                  <c:v>6.66195965</c:v>
                </c:pt>
                <c:pt idx="4198">
                  <c:v>6.3268036800000003</c:v>
                </c:pt>
                <c:pt idx="4199">
                  <c:v>6.5895323799999996</c:v>
                </c:pt>
                <c:pt idx="4200">
                  <c:v>6.5895323799999996</c:v>
                </c:pt>
                <c:pt idx="4201">
                  <c:v>6.9403104799999999</c:v>
                </c:pt>
                <c:pt idx="4202">
                  <c:v>6.8167543400000001</c:v>
                </c:pt>
                <c:pt idx="4203">
                  <c:v>6.8167543400000001</c:v>
                </c:pt>
                <c:pt idx="4204">
                  <c:v>6.6349730500000001</c:v>
                </c:pt>
                <c:pt idx="4205">
                  <c:v>6.9630327200000002</c:v>
                </c:pt>
                <c:pt idx="4206">
                  <c:v>6.9630327200000002</c:v>
                </c:pt>
                <c:pt idx="4207">
                  <c:v>7.0780639599999997</c:v>
                </c:pt>
                <c:pt idx="4208">
                  <c:v>6.9871797600000001</c:v>
                </c:pt>
                <c:pt idx="4209">
                  <c:v>6.6733255400000004</c:v>
                </c:pt>
                <c:pt idx="4210">
                  <c:v>6.6733255400000004</c:v>
                </c:pt>
                <c:pt idx="4211">
                  <c:v>6.0939011599999997</c:v>
                </c:pt>
                <c:pt idx="4212">
                  <c:v>6.5128417000000001</c:v>
                </c:pt>
                <c:pt idx="4213">
                  <c:v>6.5128417000000001</c:v>
                </c:pt>
                <c:pt idx="4214">
                  <c:v>7.3152351400000004</c:v>
                </c:pt>
                <c:pt idx="4215">
                  <c:v>6.6960434900000001</c:v>
                </c:pt>
                <c:pt idx="4216">
                  <c:v>6.6960434900000001</c:v>
                </c:pt>
                <c:pt idx="4217">
                  <c:v>6.1847853700000002</c:v>
                </c:pt>
                <c:pt idx="4218">
                  <c:v>6.3040771500000004</c:v>
                </c:pt>
                <c:pt idx="4219">
                  <c:v>6.3040771500000004</c:v>
                </c:pt>
                <c:pt idx="4220">
                  <c:v>6.2728376399999997</c:v>
                </c:pt>
                <c:pt idx="4221">
                  <c:v>6.61935568</c:v>
                </c:pt>
                <c:pt idx="4222">
                  <c:v>6.8849248899999997</c:v>
                </c:pt>
                <c:pt idx="4223">
                  <c:v>7.0723829299999998</c:v>
                </c:pt>
                <c:pt idx="4224">
                  <c:v>7.12492371</c:v>
                </c:pt>
                <c:pt idx="4225">
                  <c:v>7.0837411899999996</c:v>
                </c:pt>
                <c:pt idx="4226">
                  <c:v>7.0837411899999996</c:v>
                </c:pt>
                <c:pt idx="4227">
                  <c:v>6.7471680599999999</c:v>
                </c:pt>
                <c:pt idx="4228">
                  <c:v>6.8948616999999999</c:v>
                </c:pt>
                <c:pt idx="4229">
                  <c:v>6.8948616999999999</c:v>
                </c:pt>
                <c:pt idx="4230">
                  <c:v>7.0723786400000002</c:v>
                </c:pt>
                <c:pt idx="4231">
                  <c:v>6.58952808</c:v>
                </c:pt>
                <c:pt idx="4232">
                  <c:v>6.58952808</c:v>
                </c:pt>
                <c:pt idx="4233">
                  <c:v>6.1393327700000002</c:v>
                </c:pt>
                <c:pt idx="4234">
                  <c:v>6.1024141299999997</c:v>
                </c:pt>
                <c:pt idx="4235">
                  <c:v>6.1024141299999997</c:v>
                </c:pt>
                <c:pt idx="4236">
                  <c:v>6.4162721600000001</c:v>
                </c:pt>
                <c:pt idx="4237">
                  <c:v>6.7784109099999998</c:v>
                </c:pt>
                <c:pt idx="4238">
                  <c:v>6.5156850799999999</c:v>
                </c:pt>
                <c:pt idx="4239">
                  <c:v>6.5156850799999999</c:v>
                </c:pt>
                <c:pt idx="4240">
                  <c:v>6.6179361300000004</c:v>
                </c:pt>
                <c:pt idx="4241">
                  <c:v>6.9403061900000003</c:v>
                </c:pt>
                <c:pt idx="4242">
                  <c:v>6.9403061900000003</c:v>
                </c:pt>
                <c:pt idx="4243">
                  <c:v>6.9999608999999996</c:v>
                </c:pt>
                <c:pt idx="4244">
                  <c:v>6.6392417000000004</c:v>
                </c:pt>
                <c:pt idx="4245">
                  <c:v>6.6392417000000004</c:v>
                </c:pt>
                <c:pt idx="4246">
                  <c:v>6.6406583799999996</c:v>
                </c:pt>
                <c:pt idx="4247">
                  <c:v>6.9644494100000003</c:v>
                </c:pt>
                <c:pt idx="4248">
                  <c:v>6.9630279499999999</c:v>
                </c:pt>
                <c:pt idx="4249">
                  <c:v>6.9630279499999999</c:v>
                </c:pt>
                <c:pt idx="4250">
                  <c:v>6.8210191699999996</c:v>
                </c:pt>
                <c:pt idx="4251">
                  <c:v>6.97297382</c:v>
                </c:pt>
                <c:pt idx="4252">
                  <c:v>6.97297382</c:v>
                </c:pt>
                <c:pt idx="4253">
                  <c:v>6.91332769</c:v>
                </c:pt>
                <c:pt idx="4254">
                  <c:v>6.5781679200000003</c:v>
                </c:pt>
                <c:pt idx="4255">
                  <c:v>6.5781679200000003</c:v>
                </c:pt>
                <c:pt idx="4256">
                  <c:v>6.65911484</c:v>
                </c:pt>
                <c:pt idx="4257">
                  <c:v>7.0837354699999997</c:v>
                </c:pt>
                <c:pt idx="4258">
                  <c:v>7.0780601499999998</c:v>
                </c:pt>
                <c:pt idx="4259">
                  <c:v>6.7954483000000003</c:v>
                </c:pt>
                <c:pt idx="4260">
                  <c:v>6.6903624500000003</c:v>
                </c:pt>
                <c:pt idx="4261">
                  <c:v>6.6903624500000003</c:v>
                </c:pt>
                <c:pt idx="4262">
                  <c:v>6.8139181100000004</c:v>
                </c:pt>
                <c:pt idx="4263">
                  <c:v>6.6222000100000002</c:v>
                </c:pt>
                <c:pt idx="4264">
                  <c:v>6.7074036599999998</c:v>
                </c:pt>
                <c:pt idx="4265">
                  <c:v>6.7074036599999998</c:v>
                </c:pt>
                <c:pt idx="4266">
                  <c:v>7.3138108300000004</c:v>
                </c:pt>
                <c:pt idx="4267">
                  <c:v>7.4416265499999996</c:v>
                </c:pt>
                <c:pt idx="4268">
                  <c:v>6.6136713</c:v>
                </c:pt>
                <c:pt idx="4269">
                  <c:v>6.3211145399999999</c:v>
                </c:pt>
                <c:pt idx="4270">
                  <c:v>7.1121420899999999</c:v>
                </c:pt>
                <c:pt idx="4271">
                  <c:v>7.1121420899999999</c:v>
                </c:pt>
                <c:pt idx="4272">
                  <c:v>7.0240988700000004</c:v>
                </c:pt>
                <c:pt idx="4273">
                  <c:v>6.7130889900000001</c:v>
                </c:pt>
                <c:pt idx="4274">
                  <c:v>6.2600579300000003</c:v>
                </c:pt>
                <c:pt idx="4275">
                  <c:v>6.2600579300000003</c:v>
                </c:pt>
                <c:pt idx="4276">
                  <c:v>6.6832618699999999</c:v>
                </c:pt>
                <c:pt idx="4277">
                  <c:v>7.0624375300000004</c:v>
                </c:pt>
                <c:pt idx="4278">
                  <c:v>6.8863363299999998</c:v>
                </c:pt>
                <c:pt idx="4279">
                  <c:v>6.9658684700000002</c:v>
                </c:pt>
                <c:pt idx="4280">
                  <c:v>7.0809082999999999</c:v>
                </c:pt>
                <c:pt idx="4281">
                  <c:v>7.0809082999999999</c:v>
                </c:pt>
                <c:pt idx="4282">
                  <c:v>7.2442245500000002</c:v>
                </c:pt>
                <c:pt idx="4283">
                  <c:v>7.3834052100000003</c:v>
                </c:pt>
                <c:pt idx="4284">
                  <c:v>7.3834052100000003</c:v>
                </c:pt>
                <c:pt idx="4285">
                  <c:v>6.9175882299999998</c:v>
                </c:pt>
                <c:pt idx="4286">
                  <c:v>7.2839837100000002</c:v>
                </c:pt>
                <c:pt idx="4287">
                  <c:v>7.2839837100000002</c:v>
                </c:pt>
                <c:pt idx="4288">
                  <c:v>7.1930947300000003</c:v>
                </c:pt>
                <c:pt idx="4289">
                  <c:v>7.1774778399999999</c:v>
                </c:pt>
                <c:pt idx="4290">
                  <c:v>6.9417257299999999</c:v>
                </c:pt>
                <c:pt idx="4291">
                  <c:v>6.9417257299999999</c:v>
                </c:pt>
                <c:pt idx="4292">
                  <c:v>6.9729690599999996</c:v>
                </c:pt>
                <c:pt idx="4293">
                  <c:v>7.2854127899999996</c:v>
                </c:pt>
                <c:pt idx="4294">
                  <c:v>7.2854127899999996</c:v>
                </c:pt>
                <c:pt idx="4295">
                  <c:v>7.0525054899999997</c:v>
                </c:pt>
                <c:pt idx="4296">
                  <c:v>6.3878736500000004</c:v>
                </c:pt>
                <c:pt idx="4297">
                  <c:v>6.3878736500000004</c:v>
                </c:pt>
                <c:pt idx="4298">
                  <c:v>6.6449179599999999</c:v>
                </c:pt>
                <c:pt idx="4299">
                  <c:v>7.0581817600000001</c:v>
                </c:pt>
                <c:pt idx="4300">
                  <c:v>7.0581817600000001</c:v>
                </c:pt>
                <c:pt idx="4301">
                  <c:v>7.1973595599999998</c:v>
                </c:pt>
                <c:pt idx="4302">
                  <c:v>7.1320290599999998</c:v>
                </c:pt>
                <c:pt idx="4303">
                  <c:v>7.1646881100000002</c:v>
                </c:pt>
                <c:pt idx="4304">
                  <c:v>7.4245772399999996</c:v>
                </c:pt>
                <c:pt idx="4305">
                  <c:v>6.9076485600000002</c:v>
                </c:pt>
                <c:pt idx="4306">
                  <c:v>6.4205369900000004</c:v>
                </c:pt>
                <c:pt idx="4307">
                  <c:v>6.4205369900000004</c:v>
                </c:pt>
                <c:pt idx="4308">
                  <c:v>7.1732177699999999</c:v>
                </c:pt>
                <c:pt idx="4309">
                  <c:v>7.7512121199999999</c:v>
                </c:pt>
                <c:pt idx="4310">
                  <c:v>7.7512121199999999</c:v>
                </c:pt>
                <c:pt idx="4311">
                  <c:v>7.6773652999999999</c:v>
                </c:pt>
                <c:pt idx="4312">
                  <c:v>6.6875219299999999</c:v>
                </c:pt>
                <c:pt idx="4313">
                  <c:v>6.6917867700000002</c:v>
                </c:pt>
                <c:pt idx="4314">
                  <c:v>7.0738029500000001</c:v>
                </c:pt>
                <c:pt idx="4315">
                  <c:v>7.2257566500000001</c:v>
                </c:pt>
                <c:pt idx="4316">
                  <c:v>7.2257566500000001</c:v>
                </c:pt>
                <c:pt idx="4317">
                  <c:v>6.76136494</c:v>
                </c:pt>
                <c:pt idx="4318">
                  <c:v>6.4602913900000001</c:v>
                </c:pt>
                <c:pt idx="4319">
                  <c:v>6.8977065099999999</c:v>
                </c:pt>
                <c:pt idx="4320">
                  <c:v>6.8977065099999999</c:v>
                </c:pt>
                <c:pt idx="4321">
                  <c:v>7.25274515</c:v>
                </c:pt>
                <c:pt idx="4322">
                  <c:v>6.8494138700000002</c:v>
                </c:pt>
                <c:pt idx="4323">
                  <c:v>6.4929552099999999</c:v>
                </c:pt>
                <c:pt idx="4324">
                  <c:v>7.0581769899999998</c:v>
                </c:pt>
                <c:pt idx="4325">
                  <c:v>7.4686060000000003</c:v>
                </c:pt>
                <c:pt idx="4326">
                  <c:v>7.4686060000000003</c:v>
                </c:pt>
                <c:pt idx="4327">
                  <c:v>7.2641005500000002</c:v>
                </c:pt>
                <c:pt idx="4328">
                  <c:v>6.8039731999999997</c:v>
                </c:pt>
                <c:pt idx="4329">
                  <c:v>6.7485923799999998</c:v>
                </c:pt>
                <c:pt idx="4330">
                  <c:v>6.7485923799999998</c:v>
                </c:pt>
                <c:pt idx="4331">
                  <c:v>6.9232726099999997</c:v>
                </c:pt>
                <c:pt idx="4332">
                  <c:v>6.9687171000000001</c:v>
                </c:pt>
                <c:pt idx="4333">
                  <c:v>6.9445710199999997</c:v>
                </c:pt>
                <c:pt idx="4334">
                  <c:v>6.7627897299999997</c:v>
                </c:pt>
                <c:pt idx="4335">
                  <c:v>6.7627897299999997</c:v>
                </c:pt>
                <c:pt idx="4336">
                  <c:v>5.7402739499999997</c:v>
                </c:pt>
                <c:pt idx="4337">
                  <c:v>7.1334486000000004</c:v>
                </c:pt>
                <c:pt idx="4338">
                  <c:v>17.369941709999999</c:v>
                </c:pt>
                <c:pt idx="4339">
                  <c:v>17.369941709999999</c:v>
                </c:pt>
                <c:pt idx="4340">
                  <c:v>40.311164859999998</c:v>
                </c:pt>
                <c:pt idx="4341">
                  <c:v>40.311164859999998</c:v>
                </c:pt>
                <c:pt idx="4342">
                  <c:v>47.923210140000002</c:v>
                </c:pt>
                <c:pt idx="4343">
                  <c:v>52.981811520000001</c:v>
                </c:pt>
                <c:pt idx="4344">
                  <c:v>56.573383329999999</c:v>
                </c:pt>
                <c:pt idx="4345">
                  <c:v>56.573383329999999</c:v>
                </c:pt>
                <c:pt idx="4346">
                  <c:v>59.018890380000002</c:v>
                </c:pt>
                <c:pt idx="4347">
                  <c:v>60.569694519999999</c:v>
                </c:pt>
                <c:pt idx="4348">
                  <c:v>60.417736050000002</c:v>
                </c:pt>
                <c:pt idx="4349">
                  <c:v>60.417736050000002</c:v>
                </c:pt>
              </c:numCache>
            </c:numRef>
          </c:yVal>
          <c:smooth val="0"/>
        </c:ser>
        <c:dLbls>
          <c:showLegendKey val="0"/>
          <c:showVal val="0"/>
          <c:showCatName val="0"/>
          <c:showSerName val="0"/>
          <c:showPercent val="0"/>
          <c:showBubbleSize val="0"/>
        </c:dLbls>
        <c:axId val="782497192"/>
        <c:axId val="782495232"/>
      </c:scatterChart>
      <c:valAx>
        <c:axId val="654632464"/>
        <c:scaling>
          <c:orientation val="minMax"/>
          <c:max val="500"/>
        </c:scaling>
        <c:delete val="0"/>
        <c:axPos val="b"/>
        <c:title>
          <c:tx>
            <c:rich>
              <a:bodyPr/>
              <a:lstStyle/>
              <a:p>
                <a:pPr>
                  <a:defRPr sz="950" b="1" i="0" u="none" strike="noStrike" baseline="0">
                    <a:solidFill>
                      <a:srgbClr val="000000"/>
                    </a:solidFill>
                    <a:latin typeface="Arial"/>
                    <a:ea typeface="Arial"/>
                    <a:cs typeface="Arial"/>
                  </a:defRPr>
                </a:pPr>
                <a:r>
                  <a:rPr lang="en-GB"/>
                  <a:t>Time (s)</a:t>
                </a:r>
              </a:p>
            </c:rich>
          </c:tx>
          <c:layout>
            <c:manualLayout>
              <c:xMode val="edge"/>
              <c:yMode val="edge"/>
              <c:x val="0.49327817993795253"/>
              <c:y val="0.8949152542372881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654628936"/>
        <c:crosses val="autoZero"/>
        <c:crossBetween val="midCat"/>
      </c:valAx>
      <c:valAx>
        <c:axId val="654628936"/>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en-GB"/>
                  <a:t>Traverse Speed (mm/min), Distance Travelled (mm), Spindle Speed (rpm), Z Axis Position (mm)</a:t>
                </a:r>
              </a:p>
            </c:rich>
          </c:tx>
          <c:layout>
            <c:manualLayout>
              <c:xMode val="edge"/>
              <c:yMode val="edge"/>
              <c:x val="1.1375387797311275E-2"/>
              <c:y val="0.2508474576271186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654632464"/>
        <c:crosses val="autoZero"/>
        <c:crossBetween val="midCat"/>
      </c:valAx>
      <c:valAx>
        <c:axId val="782497192"/>
        <c:scaling>
          <c:orientation val="minMax"/>
        </c:scaling>
        <c:delete val="1"/>
        <c:axPos val="b"/>
        <c:numFmt formatCode="0" sourceLinked="1"/>
        <c:majorTickMark val="out"/>
        <c:minorTickMark val="none"/>
        <c:tickLblPos val="none"/>
        <c:crossAx val="782495232"/>
        <c:crosses val="autoZero"/>
        <c:crossBetween val="midCat"/>
      </c:valAx>
      <c:valAx>
        <c:axId val="782495232"/>
        <c:scaling>
          <c:orientation val="minMax"/>
        </c:scaling>
        <c:delete val="0"/>
        <c:axPos val="r"/>
        <c:title>
          <c:tx>
            <c:rich>
              <a:bodyPr/>
              <a:lstStyle/>
              <a:p>
                <a:pPr>
                  <a:defRPr sz="950" b="1" i="0" u="none" strike="noStrike" baseline="0">
                    <a:solidFill>
                      <a:srgbClr val="000000"/>
                    </a:solidFill>
                    <a:latin typeface="Arial"/>
                    <a:ea typeface="Arial"/>
                    <a:cs typeface="Arial"/>
                  </a:defRPr>
                </a:pPr>
                <a:r>
                  <a:rPr lang="en-GB"/>
                  <a:t>Down and Traverse Force (kN), Torque (Nm)</a:t>
                </a:r>
              </a:p>
            </c:rich>
          </c:tx>
          <c:layout>
            <c:manualLayout>
              <c:xMode val="edge"/>
              <c:yMode val="edge"/>
              <c:x val="0.96483971044467443"/>
              <c:y val="0.26271186440677963"/>
            </c:manualLayout>
          </c:layout>
          <c:overlay val="0"/>
          <c:spPr>
            <a:noFill/>
            <a:ln w="25400">
              <a:noFill/>
            </a:ln>
          </c:spPr>
        </c:title>
        <c:numFmt formatCode="0" sourceLinked="0"/>
        <c:majorTickMark val="cross"/>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782497192"/>
        <c:crosses val="max"/>
        <c:crossBetween val="midCat"/>
      </c:valAx>
      <c:spPr>
        <a:noFill/>
        <a:ln w="12700">
          <a:solidFill>
            <a:srgbClr val="808080"/>
          </a:solidFill>
          <a:prstDash val="solid"/>
        </a:ln>
      </c:spPr>
    </c:plotArea>
    <c:legend>
      <c:legendPos val="b"/>
      <c:layout>
        <c:manualLayout>
          <c:xMode val="edge"/>
          <c:yMode val="edge"/>
          <c:x val="8.3764219234746654E-2"/>
          <c:y val="0.95423728813559339"/>
          <c:w val="0.83040330920372274"/>
          <c:h val="4.0677966101694898E-2"/>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50" b="1" i="0" u="none" strike="noStrike" baseline="0">
                <a:solidFill>
                  <a:srgbClr val="000000"/>
                </a:solidFill>
                <a:latin typeface="Arial"/>
                <a:ea typeface="Arial"/>
                <a:cs typeface="Arial"/>
              </a:defRPr>
            </a:pPr>
            <a:r>
              <a:rPr lang="en-GB" sz="1800" b="1" i="0" baseline="0">
                <a:effectLst/>
              </a:rPr>
              <a:t>First Weld 7075-2014 (50mm/min) </a:t>
            </a:r>
            <a:endParaRPr lang="en-GB">
              <a:effectLst/>
            </a:endParaRPr>
          </a:p>
        </c:rich>
      </c:tx>
      <c:layout>
        <c:manualLayout>
          <c:xMode val="edge"/>
          <c:yMode val="edge"/>
          <c:x val="0.2053820598006644"/>
          <c:y val="1.6727056080521763E-2"/>
        </c:manualLayout>
      </c:layout>
      <c:overlay val="0"/>
      <c:spPr>
        <a:noFill/>
        <a:ln w="25400">
          <a:noFill/>
        </a:ln>
      </c:spPr>
    </c:title>
    <c:autoTitleDeleted val="0"/>
    <c:plotArea>
      <c:layout>
        <c:manualLayout>
          <c:layoutTarget val="inner"/>
          <c:xMode val="edge"/>
          <c:yMode val="edge"/>
          <c:x val="0.10858324715615311"/>
          <c:y val="0.12372881355932204"/>
          <c:w val="0.82523267838676317"/>
          <c:h val="0.75254237288135573"/>
        </c:manualLayout>
      </c:layout>
      <c:scatterChart>
        <c:scatterStyle val="lineMarker"/>
        <c:varyColors val="0"/>
        <c:ser>
          <c:idx val="0"/>
          <c:order val="0"/>
          <c:tx>
            <c:strRef>
              <c:f>sheet1!$H$1</c:f>
              <c:strCache>
                <c:ptCount val="1"/>
                <c:pt idx="0">
                  <c:v>Marker</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H$2:$H$5000</c:f>
            </c:numRef>
          </c:yVal>
          <c:smooth val="0"/>
        </c:ser>
        <c:ser>
          <c:idx val="8"/>
          <c:order val="1"/>
          <c:tx>
            <c:v>Distance Travelled</c:v>
          </c:tx>
          <c:spPr>
            <a:ln w="25400">
              <a:solidFill>
                <a:srgbClr val="993300"/>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I$2:$I$5000</c:f>
              <c:numCache>
                <c:formatCode>0.00000000</c:formatCode>
                <c:ptCount val="4999"/>
                <c:pt idx="0">
                  <c:v>359.99975585999999</c:v>
                </c:pt>
                <c:pt idx="1">
                  <c:v>359.99975585999999</c:v>
                </c:pt>
                <c:pt idx="2">
                  <c:v>359.99975585999999</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7.3242000000000001E-4</c:v>
                </c:pt>
                <c:pt idx="447">
                  <c:v>7.3242000000000001E-4</c:v>
                </c:pt>
                <c:pt idx="448">
                  <c:v>2.6855500000000001E-3</c:v>
                </c:pt>
                <c:pt idx="449">
                  <c:v>5.1269499999999999E-3</c:v>
                </c:pt>
                <c:pt idx="450">
                  <c:v>8.6669899999999994E-3</c:v>
                </c:pt>
                <c:pt idx="451">
                  <c:v>8.6669899999999994E-3</c:v>
                </c:pt>
                <c:pt idx="452">
                  <c:v>1.281738E-2</c:v>
                </c:pt>
                <c:pt idx="453">
                  <c:v>1.8310549999999998E-2</c:v>
                </c:pt>
                <c:pt idx="454">
                  <c:v>1.8310549999999998E-2</c:v>
                </c:pt>
                <c:pt idx="455">
                  <c:v>3.125E-2</c:v>
                </c:pt>
                <c:pt idx="456">
                  <c:v>3.8208010000000001E-2</c:v>
                </c:pt>
                <c:pt idx="457">
                  <c:v>3.8208010000000001E-2</c:v>
                </c:pt>
                <c:pt idx="458">
                  <c:v>4.7973630000000003E-2</c:v>
                </c:pt>
                <c:pt idx="459">
                  <c:v>5.6640629999999997E-2</c:v>
                </c:pt>
                <c:pt idx="460">
                  <c:v>5.6640629999999997E-2</c:v>
                </c:pt>
                <c:pt idx="461">
                  <c:v>6.6894529999999994E-2</c:v>
                </c:pt>
                <c:pt idx="462">
                  <c:v>7.8002929999999998E-2</c:v>
                </c:pt>
                <c:pt idx="463">
                  <c:v>8.8867189999999999E-2</c:v>
                </c:pt>
                <c:pt idx="464">
                  <c:v>0.10253906</c:v>
                </c:pt>
                <c:pt idx="465">
                  <c:v>0.11523438</c:v>
                </c:pt>
                <c:pt idx="466">
                  <c:v>0.13061523</c:v>
                </c:pt>
                <c:pt idx="467">
                  <c:v>0.13061523</c:v>
                </c:pt>
                <c:pt idx="468">
                  <c:v>0.14721680000000001</c:v>
                </c:pt>
                <c:pt idx="469">
                  <c:v>0.16247559</c:v>
                </c:pt>
                <c:pt idx="470">
                  <c:v>0.16247559</c:v>
                </c:pt>
                <c:pt idx="471">
                  <c:v>0.18078612999999999</c:v>
                </c:pt>
                <c:pt idx="472">
                  <c:v>0.19750977</c:v>
                </c:pt>
                <c:pt idx="473">
                  <c:v>0.21801757999999999</c:v>
                </c:pt>
                <c:pt idx="474">
                  <c:v>0.23632813</c:v>
                </c:pt>
                <c:pt idx="475">
                  <c:v>0.25830078000000001</c:v>
                </c:pt>
                <c:pt idx="476">
                  <c:v>0.25830078000000001</c:v>
                </c:pt>
                <c:pt idx="477">
                  <c:v>0.27978515999999998</c:v>
                </c:pt>
                <c:pt idx="478">
                  <c:v>0.30187987999999999</c:v>
                </c:pt>
                <c:pt idx="479">
                  <c:v>0.30187987999999999</c:v>
                </c:pt>
                <c:pt idx="480">
                  <c:v>0.32482909999999998</c:v>
                </c:pt>
                <c:pt idx="481">
                  <c:v>0.37329101999999997</c:v>
                </c:pt>
                <c:pt idx="482">
                  <c:v>0.37329101999999997</c:v>
                </c:pt>
                <c:pt idx="483">
                  <c:v>0.39709473000000001</c:v>
                </c:pt>
                <c:pt idx="484">
                  <c:v>0.42541504000000002</c:v>
                </c:pt>
                <c:pt idx="485">
                  <c:v>0.45300293000000003</c:v>
                </c:pt>
                <c:pt idx="486">
                  <c:v>0.45300293000000003</c:v>
                </c:pt>
                <c:pt idx="487">
                  <c:v>0.48144531000000002</c:v>
                </c:pt>
                <c:pt idx="488">
                  <c:v>0.51062012000000001</c:v>
                </c:pt>
                <c:pt idx="489">
                  <c:v>0.51062012000000001</c:v>
                </c:pt>
                <c:pt idx="490">
                  <c:v>0.57128906000000002</c:v>
                </c:pt>
                <c:pt idx="491">
                  <c:v>0.60046387000000001</c:v>
                </c:pt>
                <c:pt idx="492">
                  <c:v>0.60046387000000001</c:v>
                </c:pt>
                <c:pt idx="493">
                  <c:v>0.6328125</c:v>
                </c:pt>
                <c:pt idx="494">
                  <c:v>0.66564941</c:v>
                </c:pt>
                <c:pt idx="495">
                  <c:v>0.66564941</c:v>
                </c:pt>
                <c:pt idx="496">
                  <c:v>0.69982909999999998</c:v>
                </c:pt>
                <c:pt idx="497">
                  <c:v>0.73742675999999996</c:v>
                </c:pt>
                <c:pt idx="498">
                  <c:v>0.77380371000000003</c:v>
                </c:pt>
                <c:pt idx="499">
                  <c:v>0.80798340000000002</c:v>
                </c:pt>
                <c:pt idx="500">
                  <c:v>0.84521484000000002</c:v>
                </c:pt>
                <c:pt idx="501">
                  <c:v>0.88085937999999997</c:v>
                </c:pt>
                <c:pt idx="502">
                  <c:v>0.88085937999999997</c:v>
                </c:pt>
                <c:pt idx="503">
                  <c:v>0.91967772999999997</c:v>
                </c:pt>
                <c:pt idx="504">
                  <c:v>0.95654296999999999</c:v>
                </c:pt>
                <c:pt idx="505">
                  <c:v>0.95654296999999999</c:v>
                </c:pt>
                <c:pt idx="506">
                  <c:v>0.99768066</c:v>
                </c:pt>
                <c:pt idx="507">
                  <c:v>1.08215332</c:v>
                </c:pt>
                <c:pt idx="508">
                  <c:v>1.08215332</c:v>
                </c:pt>
                <c:pt idx="509">
                  <c:v>1.12231445</c:v>
                </c:pt>
                <c:pt idx="510">
                  <c:v>1.1693115199999999</c:v>
                </c:pt>
                <c:pt idx="511">
                  <c:v>1.21105957</c:v>
                </c:pt>
                <c:pt idx="512">
                  <c:v>1.21105957</c:v>
                </c:pt>
                <c:pt idx="513">
                  <c:v>1.2600097699999999</c:v>
                </c:pt>
                <c:pt idx="514">
                  <c:v>1.30371094</c:v>
                </c:pt>
                <c:pt idx="515">
                  <c:v>1.30371094</c:v>
                </c:pt>
                <c:pt idx="516">
                  <c:v>1.40332031</c:v>
                </c:pt>
                <c:pt idx="517">
                  <c:v>1.4525146499999999</c:v>
                </c:pt>
                <c:pt idx="518">
                  <c:v>1.4525146499999999</c:v>
                </c:pt>
                <c:pt idx="519">
                  <c:v>1.5023193399999999</c:v>
                </c:pt>
                <c:pt idx="520">
                  <c:v>1.54992676</c:v>
                </c:pt>
                <c:pt idx="521">
                  <c:v>1.54992676</c:v>
                </c:pt>
                <c:pt idx="522">
                  <c:v>1.6057128899999999</c:v>
                </c:pt>
                <c:pt idx="523">
                  <c:v>1.6623535199999999</c:v>
                </c:pt>
                <c:pt idx="524">
                  <c:v>1.71191406</c:v>
                </c:pt>
                <c:pt idx="525">
                  <c:v>1.76953125</c:v>
                </c:pt>
                <c:pt idx="526">
                  <c:v>1.8210449200000001</c:v>
                </c:pt>
                <c:pt idx="527">
                  <c:v>1.8735351600000001</c:v>
                </c:pt>
                <c:pt idx="528">
                  <c:v>1.8735351600000001</c:v>
                </c:pt>
                <c:pt idx="529">
                  <c:v>1.9224853500000001</c:v>
                </c:pt>
                <c:pt idx="530">
                  <c:v>1.9801025400000001</c:v>
                </c:pt>
                <c:pt idx="531">
                  <c:v>1.9801025400000001</c:v>
                </c:pt>
                <c:pt idx="532">
                  <c:v>2.0546875</c:v>
                </c:pt>
                <c:pt idx="533">
                  <c:v>2.11022949</c:v>
                </c:pt>
                <c:pt idx="534">
                  <c:v>2.2016601599999999</c:v>
                </c:pt>
                <c:pt idx="535">
                  <c:v>2.2016601599999999</c:v>
                </c:pt>
                <c:pt idx="536">
                  <c:v>2.2585449199999998</c:v>
                </c:pt>
                <c:pt idx="537">
                  <c:v>2.3251953099999998</c:v>
                </c:pt>
                <c:pt idx="538">
                  <c:v>2.3840332000000002</c:v>
                </c:pt>
                <c:pt idx="539">
                  <c:v>2.3840332000000002</c:v>
                </c:pt>
                <c:pt idx="540">
                  <c:v>2.44836426</c:v>
                </c:pt>
                <c:pt idx="541">
                  <c:v>2.5181884800000001</c:v>
                </c:pt>
                <c:pt idx="542">
                  <c:v>2.5181884800000001</c:v>
                </c:pt>
                <c:pt idx="543">
                  <c:v>2.65039063</c:v>
                </c:pt>
                <c:pt idx="544">
                  <c:v>2.7136230499999998</c:v>
                </c:pt>
                <c:pt idx="545">
                  <c:v>2.7136230499999998</c:v>
                </c:pt>
                <c:pt idx="546">
                  <c:v>2.7868652300000001</c:v>
                </c:pt>
                <c:pt idx="547">
                  <c:v>2.8509521499999999</c:v>
                </c:pt>
                <c:pt idx="548">
                  <c:v>2.8509521499999999</c:v>
                </c:pt>
                <c:pt idx="549">
                  <c:v>2.9204101599999999</c:v>
                </c:pt>
                <c:pt idx="550">
                  <c:v>2.9973144500000002</c:v>
                </c:pt>
                <c:pt idx="551">
                  <c:v>3.0638427699999999</c:v>
                </c:pt>
                <c:pt idx="552">
                  <c:v>3.14147949</c:v>
                </c:pt>
                <c:pt idx="553">
                  <c:v>3.2094726599999999</c:v>
                </c:pt>
                <c:pt idx="554">
                  <c:v>3.2094726599999999</c:v>
                </c:pt>
                <c:pt idx="555">
                  <c:v>3.2895507799999999</c:v>
                </c:pt>
                <c:pt idx="556">
                  <c:v>3.3704833999999999</c:v>
                </c:pt>
                <c:pt idx="557">
                  <c:v>3.44055176</c:v>
                </c:pt>
                <c:pt idx="558">
                  <c:v>3.44055176</c:v>
                </c:pt>
                <c:pt idx="559">
                  <c:v>3.5123291000000001</c:v>
                </c:pt>
                <c:pt idx="560">
                  <c:v>3.6684570299999999</c:v>
                </c:pt>
                <c:pt idx="561">
                  <c:v>3.6684570299999999</c:v>
                </c:pt>
                <c:pt idx="562">
                  <c:v>3.7423095700000002</c:v>
                </c:pt>
                <c:pt idx="563">
                  <c:v>3.8229980499999998</c:v>
                </c:pt>
                <c:pt idx="564">
                  <c:v>3.8229980499999998</c:v>
                </c:pt>
                <c:pt idx="565">
                  <c:v>3.9100341799999998</c:v>
                </c:pt>
                <c:pt idx="566">
                  <c:v>3.99719238</c:v>
                </c:pt>
                <c:pt idx="567">
                  <c:v>4.07421875</c:v>
                </c:pt>
                <c:pt idx="568">
                  <c:v>4.07421875</c:v>
                </c:pt>
                <c:pt idx="569">
                  <c:v>4.2366943399999997</c:v>
                </c:pt>
                <c:pt idx="570">
                  <c:v>4.3154296900000002</c:v>
                </c:pt>
                <c:pt idx="571">
                  <c:v>4.3154296900000002</c:v>
                </c:pt>
                <c:pt idx="572">
                  <c:v>4.4022216800000002</c:v>
                </c:pt>
                <c:pt idx="573">
                  <c:v>4.4890136700000003</c:v>
                </c:pt>
                <c:pt idx="574">
                  <c:v>4.4890136700000003</c:v>
                </c:pt>
                <c:pt idx="575">
                  <c:v>4.5830078099999998</c:v>
                </c:pt>
                <c:pt idx="576">
                  <c:v>4.6657714800000001</c:v>
                </c:pt>
                <c:pt idx="577">
                  <c:v>4.6657714800000001</c:v>
                </c:pt>
                <c:pt idx="578">
                  <c:v>4.8581542999999998</c:v>
                </c:pt>
                <c:pt idx="579">
                  <c:v>4.9434814500000002</c:v>
                </c:pt>
                <c:pt idx="580">
                  <c:v>4.9434814500000002</c:v>
                </c:pt>
                <c:pt idx="581">
                  <c:v>5.0423584000000004</c:v>
                </c:pt>
                <c:pt idx="582">
                  <c:v>5.1279296900000002</c:v>
                </c:pt>
                <c:pt idx="583">
                  <c:v>5.1279296900000002</c:v>
                </c:pt>
                <c:pt idx="584">
                  <c:v>5.2292480499999998</c:v>
                </c:pt>
                <c:pt idx="585">
                  <c:v>5.4259033199999998</c:v>
                </c:pt>
                <c:pt idx="586">
                  <c:v>5.4259033199999998</c:v>
                </c:pt>
                <c:pt idx="587">
                  <c:v>5.5159912100000001</c:v>
                </c:pt>
                <c:pt idx="588">
                  <c:v>5.6131591800000002</c:v>
                </c:pt>
                <c:pt idx="589">
                  <c:v>5.6131591800000002</c:v>
                </c:pt>
                <c:pt idx="590">
                  <c:v>5.7111816400000004</c:v>
                </c:pt>
                <c:pt idx="591">
                  <c:v>5.8247070299999999</c:v>
                </c:pt>
                <c:pt idx="592">
                  <c:v>5.8247070299999999</c:v>
                </c:pt>
                <c:pt idx="593">
                  <c:v>6.0251464800000001</c:v>
                </c:pt>
                <c:pt idx="594">
                  <c:v>6.1273193399999997</c:v>
                </c:pt>
                <c:pt idx="595">
                  <c:v>6.1273193399999997</c:v>
                </c:pt>
                <c:pt idx="596">
                  <c:v>6.2293701199999996</c:v>
                </c:pt>
                <c:pt idx="597">
                  <c:v>6.3330078099999998</c:v>
                </c:pt>
                <c:pt idx="598">
                  <c:v>6.3330078099999998</c:v>
                </c:pt>
                <c:pt idx="599">
                  <c:v>6.4298095699999998</c:v>
                </c:pt>
                <c:pt idx="600">
                  <c:v>6.5417480499999998</c:v>
                </c:pt>
                <c:pt idx="601">
                  <c:v>6.640625</c:v>
                </c:pt>
                <c:pt idx="602">
                  <c:v>6.75476074</c:v>
                </c:pt>
                <c:pt idx="603">
                  <c:v>6.85461426</c:v>
                </c:pt>
                <c:pt idx="604">
                  <c:v>6.85461426</c:v>
                </c:pt>
                <c:pt idx="605">
                  <c:v>6.9711914100000003</c:v>
                </c:pt>
                <c:pt idx="606">
                  <c:v>7.0721435499999998</c:v>
                </c:pt>
                <c:pt idx="607">
                  <c:v>7.1907959000000004</c:v>
                </c:pt>
                <c:pt idx="608">
                  <c:v>7.1907959000000004</c:v>
                </c:pt>
                <c:pt idx="609">
                  <c:v>7.3093261700000003</c:v>
                </c:pt>
                <c:pt idx="610">
                  <c:v>7.5184326199999996</c:v>
                </c:pt>
                <c:pt idx="611">
                  <c:v>7.5184326199999996</c:v>
                </c:pt>
                <c:pt idx="612">
                  <c:v>7.6394042999999998</c:v>
                </c:pt>
                <c:pt idx="613">
                  <c:v>7.74609375</c:v>
                </c:pt>
                <c:pt idx="614">
                  <c:v>7.74609375</c:v>
                </c:pt>
                <c:pt idx="615">
                  <c:v>7.8612060499999998</c:v>
                </c:pt>
                <c:pt idx="616">
                  <c:v>7.9942627000000002</c:v>
                </c:pt>
                <c:pt idx="617">
                  <c:v>7.9942627000000002</c:v>
                </c:pt>
                <c:pt idx="618">
                  <c:v>8.1027831999999993</c:v>
                </c:pt>
                <c:pt idx="619">
                  <c:v>8.3482666000000005</c:v>
                </c:pt>
                <c:pt idx="620">
                  <c:v>8.3482666000000005</c:v>
                </c:pt>
                <c:pt idx="621">
                  <c:v>8.4670410199999999</c:v>
                </c:pt>
                <c:pt idx="622">
                  <c:v>8.5794677700000008</c:v>
                </c:pt>
                <c:pt idx="623">
                  <c:v>8.5794677700000008</c:v>
                </c:pt>
                <c:pt idx="624">
                  <c:v>8.7092285199999999</c:v>
                </c:pt>
                <c:pt idx="625">
                  <c:v>8.8315429699999992</c:v>
                </c:pt>
                <c:pt idx="626">
                  <c:v>8.9458007800000008</c:v>
                </c:pt>
                <c:pt idx="627">
                  <c:v>8.9458007800000008</c:v>
                </c:pt>
                <c:pt idx="628">
                  <c:v>9.0695800799999997</c:v>
                </c:pt>
                <c:pt idx="629">
                  <c:v>9.3284912099999993</c:v>
                </c:pt>
                <c:pt idx="630">
                  <c:v>9.3284912099999993</c:v>
                </c:pt>
                <c:pt idx="631">
                  <c:v>9.4462890599999998</c:v>
                </c:pt>
                <c:pt idx="632">
                  <c:v>9.5821533199999998</c:v>
                </c:pt>
                <c:pt idx="633">
                  <c:v>9.5821533199999998</c:v>
                </c:pt>
                <c:pt idx="634">
                  <c:v>9.7017822299999992</c:v>
                </c:pt>
                <c:pt idx="635">
                  <c:v>9.8394775400000007</c:v>
                </c:pt>
                <c:pt idx="636">
                  <c:v>9.8394775400000007</c:v>
                </c:pt>
                <c:pt idx="637">
                  <c:v>10.09997559</c:v>
                </c:pt>
                <c:pt idx="638">
                  <c:v>10.24145508</c:v>
                </c:pt>
                <c:pt idx="639">
                  <c:v>10.24145508</c:v>
                </c:pt>
                <c:pt idx="640">
                  <c:v>10.37341309</c:v>
                </c:pt>
                <c:pt idx="641">
                  <c:v>10.507324219999999</c:v>
                </c:pt>
                <c:pt idx="642">
                  <c:v>10.507324219999999</c:v>
                </c:pt>
                <c:pt idx="643">
                  <c:v>10.631591800000001</c:v>
                </c:pt>
                <c:pt idx="644">
                  <c:v>10.77636719</c:v>
                </c:pt>
                <c:pt idx="645">
                  <c:v>10.92163086</c:v>
                </c:pt>
                <c:pt idx="646">
                  <c:v>11.03881836</c:v>
                </c:pt>
                <c:pt idx="647">
                  <c:v>11.18640137</c:v>
                </c:pt>
                <c:pt idx="648">
                  <c:v>11.31469727</c:v>
                </c:pt>
                <c:pt idx="649">
                  <c:v>11.31469727</c:v>
                </c:pt>
                <c:pt idx="650">
                  <c:v>11.46386719</c:v>
                </c:pt>
                <c:pt idx="651">
                  <c:v>11.594116209999999</c:v>
                </c:pt>
                <c:pt idx="652">
                  <c:v>11.594116209999999</c:v>
                </c:pt>
                <c:pt idx="653">
                  <c:v>11.744873050000001</c:v>
                </c:pt>
                <c:pt idx="654">
                  <c:v>12.0291748</c:v>
                </c:pt>
                <c:pt idx="655">
                  <c:v>12.0291748</c:v>
                </c:pt>
                <c:pt idx="656">
                  <c:v>12.183227540000001</c:v>
                </c:pt>
                <c:pt idx="657">
                  <c:v>12.317016600000001</c:v>
                </c:pt>
                <c:pt idx="658">
                  <c:v>12.462402340000001</c:v>
                </c:pt>
                <c:pt idx="659">
                  <c:v>12.462402340000001</c:v>
                </c:pt>
                <c:pt idx="660">
                  <c:v>12.57702637</c:v>
                </c:pt>
                <c:pt idx="661">
                  <c:v>12.766113280000001</c:v>
                </c:pt>
                <c:pt idx="662">
                  <c:v>12.766113280000001</c:v>
                </c:pt>
                <c:pt idx="663">
                  <c:v>12.89221191</c:v>
                </c:pt>
                <c:pt idx="664">
                  <c:v>13.052001949999999</c:v>
                </c:pt>
                <c:pt idx="665">
                  <c:v>13.24389648</c:v>
                </c:pt>
                <c:pt idx="666">
                  <c:v>13.39440918</c:v>
                </c:pt>
                <c:pt idx="667">
                  <c:v>13.39440918</c:v>
                </c:pt>
                <c:pt idx="668">
                  <c:v>13.546264649999999</c:v>
                </c:pt>
                <c:pt idx="669">
                  <c:v>13.68737793</c:v>
                </c:pt>
                <c:pt idx="670">
                  <c:v>13.68737793</c:v>
                </c:pt>
                <c:pt idx="671">
                  <c:v>13.8515625</c:v>
                </c:pt>
                <c:pt idx="672">
                  <c:v>14.005126949999999</c:v>
                </c:pt>
                <c:pt idx="673">
                  <c:v>14.16027832</c:v>
                </c:pt>
                <c:pt idx="674">
                  <c:v>14.304199219999999</c:v>
                </c:pt>
                <c:pt idx="675">
                  <c:v>14.47265625</c:v>
                </c:pt>
                <c:pt idx="676">
                  <c:v>14.47265625</c:v>
                </c:pt>
                <c:pt idx="677">
                  <c:v>14.61828613</c:v>
                </c:pt>
                <c:pt idx="678">
                  <c:v>14.787841800000001</c:v>
                </c:pt>
                <c:pt idx="679">
                  <c:v>14.958374020000001</c:v>
                </c:pt>
                <c:pt idx="680">
                  <c:v>14.958374020000001</c:v>
                </c:pt>
                <c:pt idx="681">
                  <c:v>15.10656738</c:v>
                </c:pt>
                <c:pt idx="682">
                  <c:v>15.42883301</c:v>
                </c:pt>
                <c:pt idx="683">
                  <c:v>15.42883301</c:v>
                </c:pt>
                <c:pt idx="684">
                  <c:v>15.58044434</c:v>
                </c:pt>
                <c:pt idx="685">
                  <c:v>15.74316406</c:v>
                </c:pt>
                <c:pt idx="686">
                  <c:v>15.74316406</c:v>
                </c:pt>
                <c:pt idx="687">
                  <c:v>15.919311520000001</c:v>
                </c:pt>
                <c:pt idx="688">
                  <c:v>16.08435059</c:v>
                </c:pt>
                <c:pt idx="689">
                  <c:v>16.249511720000001</c:v>
                </c:pt>
                <c:pt idx="690">
                  <c:v>16.404907229999999</c:v>
                </c:pt>
                <c:pt idx="691">
                  <c:v>16.596191409999999</c:v>
                </c:pt>
                <c:pt idx="692">
                  <c:v>16.596191409999999</c:v>
                </c:pt>
                <c:pt idx="693">
                  <c:v>16.752685549999999</c:v>
                </c:pt>
                <c:pt idx="694">
                  <c:v>16.922241209999999</c:v>
                </c:pt>
                <c:pt idx="695">
                  <c:v>16.922241209999999</c:v>
                </c:pt>
                <c:pt idx="696">
                  <c:v>17.079589840000001</c:v>
                </c:pt>
                <c:pt idx="697">
                  <c:v>17.27526855</c:v>
                </c:pt>
                <c:pt idx="698">
                  <c:v>17.44726563</c:v>
                </c:pt>
                <c:pt idx="699">
                  <c:v>17.6072998</c:v>
                </c:pt>
                <c:pt idx="700">
                  <c:v>17.793334959999999</c:v>
                </c:pt>
                <c:pt idx="701">
                  <c:v>17.793334959999999</c:v>
                </c:pt>
                <c:pt idx="702">
                  <c:v>17.967773439999998</c:v>
                </c:pt>
                <c:pt idx="703">
                  <c:v>18.14294434</c:v>
                </c:pt>
                <c:pt idx="704">
                  <c:v>18.33203125</c:v>
                </c:pt>
                <c:pt idx="705">
                  <c:v>18.33203125</c:v>
                </c:pt>
                <c:pt idx="706">
                  <c:v>18.49597168</c:v>
                </c:pt>
                <c:pt idx="707">
                  <c:v>18.67382813</c:v>
                </c:pt>
                <c:pt idx="708">
                  <c:v>18.852783200000001</c:v>
                </c:pt>
                <c:pt idx="709">
                  <c:v>19.0447998</c:v>
                </c:pt>
                <c:pt idx="710">
                  <c:v>19.23852539</c:v>
                </c:pt>
                <c:pt idx="711">
                  <c:v>19.23852539</c:v>
                </c:pt>
                <c:pt idx="712">
                  <c:v>19.406982419999999</c:v>
                </c:pt>
                <c:pt idx="713">
                  <c:v>19.575439450000001</c:v>
                </c:pt>
                <c:pt idx="714">
                  <c:v>19.575439450000001</c:v>
                </c:pt>
                <c:pt idx="715">
                  <c:v>19.772216799999999</c:v>
                </c:pt>
                <c:pt idx="716">
                  <c:v>20.14038086</c:v>
                </c:pt>
                <c:pt idx="717">
                  <c:v>20.14038086</c:v>
                </c:pt>
                <c:pt idx="718">
                  <c:v>20.32617188</c:v>
                </c:pt>
                <c:pt idx="719">
                  <c:v>20.526245119999999</c:v>
                </c:pt>
                <c:pt idx="720">
                  <c:v>20.526245119999999</c:v>
                </c:pt>
                <c:pt idx="721">
                  <c:v>20.69946289</c:v>
                </c:pt>
                <c:pt idx="722">
                  <c:v>20.887817380000001</c:v>
                </c:pt>
                <c:pt idx="723">
                  <c:v>20.887817380000001</c:v>
                </c:pt>
                <c:pt idx="724">
                  <c:v>21.090942380000001</c:v>
                </c:pt>
                <c:pt idx="725">
                  <c:v>21.484741209999999</c:v>
                </c:pt>
                <c:pt idx="726">
                  <c:v>21.484741209999999</c:v>
                </c:pt>
                <c:pt idx="727">
                  <c:v>21.676635739999998</c:v>
                </c:pt>
                <c:pt idx="728">
                  <c:v>21.86877441</c:v>
                </c:pt>
                <c:pt idx="729">
                  <c:v>21.86877441</c:v>
                </c:pt>
                <c:pt idx="730">
                  <c:v>22.048217770000001</c:v>
                </c:pt>
                <c:pt idx="731">
                  <c:v>22.256469729999999</c:v>
                </c:pt>
                <c:pt idx="732">
                  <c:v>22.43762207</c:v>
                </c:pt>
                <c:pt idx="733">
                  <c:v>22.43762207</c:v>
                </c:pt>
                <c:pt idx="734">
                  <c:v>22.84399414</c:v>
                </c:pt>
                <c:pt idx="735">
                  <c:v>23.041992189999998</c:v>
                </c:pt>
                <c:pt idx="736">
                  <c:v>23.041992189999998</c:v>
                </c:pt>
                <c:pt idx="737">
                  <c:v>23.225463869999999</c:v>
                </c:pt>
                <c:pt idx="738">
                  <c:v>23.43908691</c:v>
                </c:pt>
                <c:pt idx="739">
                  <c:v>23.43908691</c:v>
                </c:pt>
                <c:pt idx="740">
                  <c:v>23.639648439999998</c:v>
                </c:pt>
                <c:pt idx="741">
                  <c:v>23.840698239999998</c:v>
                </c:pt>
                <c:pt idx="742">
                  <c:v>24.02746582</c:v>
                </c:pt>
                <c:pt idx="743">
                  <c:v>24.02746582</c:v>
                </c:pt>
                <c:pt idx="744">
                  <c:v>24.44897461</c:v>
                </c:pt>
                <c:pt idx="745">
                  <c:v>24.44897461</c:v>
                </c:pt>
                <c:pt idx="746">
                  <c:v>24.653076169999999</c:v>
                </c:pt>
                <c:pt idx="747">
                  <c:v>24.857910159999999</c:v>
                </c:pt>
                <c:pt idx="748">
                  <c:v>25.049682619999999</c:v>
                </c:pt>
                <c:pt idx="749">
                  <c:v>25.049682619999999</c:v>
                </c:pt>
                <c:pt idx="750">
                  <c:v>25.27148438</c:v>
                </c:pt>
                <c:pt idx="751">
                  <c:v>25.463989260000002</c:v>
                </c:pt>
                <c:pt idx="752">
                  <c:v>25.68737793</c:v>
                </c:pt>
                <c:pt idx="753">
                  <c:v>25.882080080000001</c:v>
                </c:pt>
                <c:pt idx="754">
                  <c:v>26.10778809</c:v>
                </c:pt>
                <c:pt idx="755">
                  <c:v>26.10778809</c:v>
                </c:pt>
                <c:pt idx="756">
                  <c:v>26.303222659999999</c:v>
                </c:pt>
                <c:pt idx="757">
                  <c:v>26.530395510000002</c:v>
                </c:pt>
                <c:pt idx="758">
                  <c:v>26.758544919999999</c:v>
                </c:pt>
                <c:pt idx="759">
                  <c:v>26.758544919999999</c:v>
                </c:pt>
                <c:pt idx="760">
                  <c:v>26.95727539</c:v>
                </c:pt>
                <c:pt idx="761">
                  <c:v>27.18725586</c:v>
                </c:pt>
                <c:pt idx="762">
                  <c:v>27.38696289</c:v>
                </c:pt>
                <c:pt idx="763">
                  <c:v>27.5880127</c:v>
                </c:pt>
                <c:pt idx="764">
                  <c:v>27.805175779999999</c:v>
                </c:pt>
                <c:pt idx="765">
                  <c:v>27.805175779999999</c:v>
                </c:pt>
                <c:pt idx="766">
                  <c:v>28.03894043</c:v>
                </c:pt>
                <c:pt idx="767">
                  <c:v>28.257446290000001</c:v>
                </c:pt>
                <c:pt idx="768">
                  <c:v>28.257446290000001</c:v>
                </c:pt>
                <c:pt idx="769">
                  <c:v>28.4765625</c:v>
                </c:pt>
                <c:pt idx="770">
                  <c:v>28.919311520000001</c:v>
                </c:pt>
                <c:pt idx="771">
                  <c:v>28.919311520000001</c:v>
                </c:pt>
                <c:pt idx="772">
                  <c:v>29.141845700000001</c:v>
                </c:pt>
                <c:pt idx="773">
                  <c:v>29.348388669999999</c:v>
                </c:pt>
                <c:pt idx="774">
                  <c:v>29.348388669999999</c:v>
                </c:pt>
                <c:pt idx="775">
                  <c:v>29.57202148</c:v>
                </c:pt>
                <c:pt idx="776">
                  <c:v>29.797363279999999</c:v>
                </c:pt>
                <c:pt idx="777">
                  <c:v>30.03918457</c:v>
                </c:pt>
                <c:pt idx="778">
                  <c:v>30.03918457</c:v>
                </c:pt>
                <c:pt idx="779">
                  <c:v>30.47680664</c:v>
                </c:pt>
                <c:pt idx="780">
                  <c:v>30.688110349999999</c:v>
                </c:pt>
                <c:pt idx="781">
                  <c:v>30.688110349999999</c:v>
                </c:pt>
                <c:pt idx="782">
                  <c:v>30.93371582</c:v>
                </c:pt>
                <c:pt idx="783">
                  <c:v>31.147583010000002</c:v>
                </c:pt>
                <c:pt idx="784">
                  <c:v>31.147583010000002</c:v>
                </c:pt>
                <c:pt idx="785">
                  <c:v>31.39453125</c:v>
                </c:pt>
                <c:pt idx="786">
                  <c:v>31.626220700000001</c:v>
                </c:pt>
                <c:pt idx="787">
                  <c:v>31.858154299999999</c:v>
                </c:pt>
                <c:pt idx="788">
                  <c:v>32.074829100000002</c:v>
                </c:pt>
                <c:pt idx="789">
                  <c:v>32.325561520000001</c:v>
                </c:pt>
                <c:pt idx="790">
                  <c:v>32.325561520000001</c:v>
                </c:pt>
                <c:pt idx="791">
                  <c:v>32.56066895</c:v>
                </c:pt>
                <c:pt idx="792">
                  <c:v>32.796875</c:v>
                </c:pt>
                <c:pt idx="793">
                  <c:v>33.016235350000002</c:v>
                </c:pt>
                <c:pt idx="794">
                  <c:v>33.016235350000002</c:v>
                </c:pt>
                <c:pt idx="795">
                  <c:v>33.270874020000001</c:v>
                </c:pt>
                <c:pt idx="796">
                  <c:v>33.508911130000001</c:v>
                </c:pt>
                <c:pt idx="797">
                  <c:v>33.748046879999997</c:v>
                </c:pt>
                <c:pt idx="798">
                  <c:v>33.98803711</c:v>
                </c:pt>
                <c:pt idx="799">
                  <c:v>34.229125979999999</c:v>
                </c:pt>
                <c:pt idx="800">
                  <c:v>34.229125979999999</c:v>
                </c:pt>
                <c:pt idx="801">
                  <c:v>34.48852539</c:v>
                </c:pt>
                <c:pt idx="802">
                  <c:v>34.713867190000002</c:v>
                </c:pt>
                <c:pt idx="803">
                  <c:v>34.713867190000002</c:v>
                </c:pt>
                <c:pt idx="804">
                  <c:v>34.974853520000003</c:v>
                </c:pt>
                <c:pt idx="805">
                  <c:v>35.463867190000002</c:v>
                </c:pt>
                <c:pt idx="806">
                  <c:v>35.463867190000002</c:v>
                </c:pt>
                <c:pt idx="807">
                  <c:v>35.709838869999999</c:v>
                </c:pt>
                <c:pt idx="808">
                  <c:v>35.93908691</c:v>
                </c:pt>
                <c:pt idx="809">
                  <c:v>35.93908691</c:v>
                </c:pt>
                <c:pt idx="810">
                  <c:v>36.204833979999997</c:v>
                </c:pt>
                <c:pt idx="811">
                  <c:v>36.45336914</c:v>
                </c:pt>
                <c:pt idx="812">
                  <c:v>36.703125</c:v>
                </c:pt>
                <c:pt idx="813">
                  <c:v>36.703125</c:v>
                </c:pt>
                <c:pt idx="814">
                  <c:v>37.20471191</c:v>
                </c:pt>
                <c:pt idx="815">
                  <c:v>37.20471191</c:v>
                </c:pt>
                <c:pt idx="816">
                  <c:v>37.456665039999997</c:v>
                </c:pt>
                <c:pt idx="817">
                  <c:v>37.70935059</c:v>
                </c:pt>
                <c:pt idx="818">
                  <c:v>37.962890629999997</c:v>
                </c:pt>
                <c:pt idx="819">
                  <c:v>37.962890629999997</c:v>
                </c:pt>
                <c:pt idx="820">
                  <c:v>38.217407229999999</c:v>
                </c:pt>
                <c:pt idx="821">
                  <c:v>38.490844729999999</c:v>
                </c:pt>
                <c:pt idx="822">
                  <c:v>38.490844729999999</c:v>
                </c:pt>
                <c:pt idx="823">
                  <c:v>38.986083979999997</c:v>
                </c:pt>
                <c:pt idx="824">
                  <c:v>39.225830080000001</c:v>
                </c:pt>
                <c:pt idx="825">
                  <c:v>39.225830080000001</c:v>
                </c:pt>
                <c:pt idx="826">
                  <c:v>39.503295899999998</c:v>
                </c:pt>
                <c:pt idx="827">
                  <c:v>39.763183589999997</c:v>
                </c:pt>
                <c:pt idx="828">
                  <c:v>40.023803710000003</c:v>
                </c:pt>
                <c:pt idx="829">
                  <c:v>40.023803710000003</c:v>
                </c:pt>
                <c:pt idx="830">
                  <c:v>40.285034179999997</c:v>
                </c:pt>
                <c:pt idx="831">
                  <c:v>40.585205080000001</c:v>
                </c:pt>
                <c:pt idx="832">
                  <c:v>40.829345699999998</c:v>
                </c:pt>
                <c:pt idx="833">
                  <c:v>41.112426759999998</c:v>
                </c:pt>
                <c:pt idx="834">
                  <c:v>41.112426759999998</c:v>
                </c:pt>
                <c:pt idx="835">
                  <c:v>41.358276369999999</c:v>
                </c:pt>
                <c:pt idx="836">
                  <c:v>41.643066410000003</c:v>
                </c:pt>
                <c:pt idx="837">
                  <c:v>41.890625</c:v>
                </c:pt>
                <c:pt idx="838">
                  <c:v>41.890625</c:v>
                </c:pt>
                <c:pt idx="839">
                  <c:v>42.157714839999997</c:v>
                </c:pt>
                <c:pt idx="840">
                  <c:v>42.406738279999999</c:v>
                </c:pt>
                <c:pt idx="841">
                  <c:v>42.694946289999997</c:v>
                </c:pt>
                <c:pt idx="842">
                  <c:v>42.9453125</c:v>
                </c:pt>
                <c:pt idx="843">
                  <c:v>43.235717770000001</c:v>
                </c:pt>
                <c:pt idx="844">
                  <c:v>43.235717770000001</c:v>
                </c:pt>
                <c:pt idx="845">
                  <c:v>43.487670899999998</c:v>
                </c:pt>
                <c:pt idx="846">
                  <c:v>43.779907229999999</c:v>
                </c:pt>
                <c:pt idx="847">
                  <c:v>44.052978520000003</c:v>
                </c:pt>
                <c:pt idx="848">
                  <c:v>44.052978520000003</c:v>
                </c:pt>
                <c:pt idx="849">
                  <c:v>44.327148440000002</c:v>
                </c:pt>
                <c:pt idx="850">
                  <c:v>44.602416990000002</c:v>
                </c:pt>
                <c:pt idx="851">
                  <c:v>44.858520509999998</c:v>
                </c:pt>
                <c:pt idx="852">
                  <c:v>45.154907229999999</c:v>
                </c:pt>
                <c:pt idx="853">
                  <c:v>45.154907229999999</c:v>
                </c:pt>
                <c:pt idx="854">
                  <c:v>45.452514649999998</c:v>
                </c:pt>
                <c:pt idx="855">
                  <c:v>45.751220699999998</c:v>
                </c:pt>
                <c:pt idx="856">
                  <c:v>46.010498050000002</c:v>
                </c:pt>
                <c:pt idx="857">
                  <c:v>46.010498050000002</c:v>
                </c:pt>
                <c:pt idx="858">
                  <c:v>46.29064941</c:v>
                </c:pt>
                <c:pt idx="859">
                  <c:v>46.833374020000001</c:v>
                </c:pt>
                <c:pt idx="860">
                  <c:v>46.833374020000001</c:v>
                </c:pt>
                <c:pt idx="861">
                  <c:v>47.136352539999997</c:v>
                </c:pt>
                <c:pt idx="862">
                  <c:v>47.40600586</c:v>
                </c:pt>
                <c:pt idx="863">
                  <c:v>47.40600586</c:v>
                </c:pt>
                <c:pt idx="864">
                  <c:v>47.71850586</c:v>
                </c:pt>
                <c:pt idx="865">
                  <c:v>48.010498050000002</c:v>
                </c:pt>
                <c:pt idx="866">
                  <c:v>48.301757809999998</c:v>
                </c:pt>
                <c:pt idx="867">
                  <c:v>48.593872070000003</c:v>
                </c:pt>
                <c:pt idx="868">
                  <c:v>48.864501949999998</c:v>
                </c:pt>
                <c:pt idx="869">
                  <c:v>48.864501949999998</c:v>
                </c:pt>
                <c:pt idx="870">
                  <c:v>49.176879880000001</c:v>
                </c:pt>
                <c:pt idx="871">
                  <c:v>49.46899414</c:v>
                </c:pt>
                <c:pt idx="872">
                  <c:v>49.760253910000003</c:v>
                </c:pt>
                <c:pt idx="873">
                  <c:v>49.760253910000003</c:v>
                </c:pt>
                <c:pt idx="874">
                  <c:v>50.052124020000001</c:v>
                </c:pt>
                <c:pt idx="875">
                  <c:v>50.322875979999999</c:v>
                </c:pt>
                <c:pt idx="876">
                  <c:v>50.635375979999999</c:v>
                </c:pt>
                <c:pt idx="877">
                  <c:v>50.947509770000003</c:v>
                </c:pt>
                <c:pt idx="878">
                  <c:v>50.947509770000003</c:v>
                </c:pt>
                <c:pt idx="879">
                  <c:v>51.239257809999998</c:v>
                </c:pt>
                <c:pt idx="880">
                  <c:v>51.552001949999998</c:v>
                </c:pt>
                <c:pt idx="881">
                  <c:v>51.780761720000001</c:v>
                </c:pt>
                <c:pt idx="882">
                  <c:v>51.780761720000001</c:v>
                </c:pt>
                <c:pt idx="883">
                  <c:v>52.093261720000001</c:v>
                </c:pt>
                <c:pt idx="884">
                  <c:v>52.406127929999997</c:v>
                </c:pt>
                <c:pt idx="885">
                  <c:v>52.676879880000001</c:v>
                </c:pt>
                <c:pt idx="886">
                  <c:v>52.94763184</c:v>
                </c:pt>
                <c:pt idx="887">
                  <c:v>53.260253910000003</c:v>
                </c:pt>
                <c:pt idx="888">
                  <c:v>53.260253910000003</c:v>
                </c:pt>
                <c:pt idx="889">
                  <c:v>53.552246089999997</c:v>
                </c:pt>
                <c:pt idx="890">
                  <c:v>53.864746089999997</c:v>
                </c:pt>
                <c:pt idx="891">
                  <c:v>54.135375979999999</c:v>
                </c:pt>
                <c:pt idx="892">
                  <c:v>54.135375979999999</c:v>
                </c:pt>
                <c:pt idx="893">
                  <c:v>54.406372070000003</c:v>
                </c:pt>
                <c:pt idx="894">
                  <c:v>54.71899414</c:v>
                </c:pt>
                <c:pt idx="895">
                  <c:v>54.98986816</c:v>
                </c:pt>
                <c:pt idx="896">
                  <c:v>55.30236816</c:v>
                </c:pt>
                <c:pt idx="897">
                  <c:v>55.593872070000003</c:v>
                </c:pt>
                <c:pt idx="898">
                  <c:v>55.593872070000003</c:v>
                </c:pt>
                <c:pt idx="899">
                  <c:v>55.906372070000003</c:v>
                </c:pt>
                <c:pt idx="900">
                  <c:v>56.177001949999998</c:v>
                </c:pt>
                <c:pt idx="901">
                  <c:v>56.177001949999998</c:v>
                </c:pt>
                <c:pt idx="902">
                  <c:v>56.780761720000001</c:v>
                </c:pt>
                <c:pt idx="903">
                  <c:v>57.072509770000003</c:v>
                </c:pt>
                <c:pt idx="904">
                  <c:v>57.072509770000003</c:v>
                </c:pt>
                <c:pt idx="905">
                  <c:v>57.364135740000002</c:v>
                </c:pt>
                <c:pt idx="906">
                  <c:v>57.6348877</c:v>
                </c:pt>
                <c:pt idx="907">
                  <c:v>57.6348877</c:v>
                </c:pt>
                <c:pt idx="908">
                  <c:v>57.926391600000002</c:v>
                </c:pt>
                <c:pt idx="909">
                  <c:v>58.239257809999998</c:v>
                </c:pt>
                <c:pt idx="910">
                  <c:v>58.552001949999998</c:v>
                </c:pt>
                <c:pt idx="911">
                  <c:v>58.552001949999998</c:v>
                </c:pt>
                <c:pt idx="912">
                  <c:v>59.114624020000001</c:v>
                </c:pt>
                <c:pt idx="913">
                  <c:v>59.385498050000002</c:v>
                </c:pt>
                <c:pt idx="914">
                  <c:v>59.385498050000002</c:v>
                </c:pt>
                <c:pt idx="915">
                  <c:v>59.697875979999999</c:v>
                </c:pt>
                <c:pt idx="916">
                  <c:v>59.98986816</c:v>
                </c:pt>
                <c:pt idx="917">
                  <c:v>59.98986816</c:v>
                </c:pt>
                <c:pt idx="918">
                  <c:v>60.302246089999997</c:v>
                </c:pt>
                <c:pt idx="919">
                  <c:v>60.572998050000002</c:v>
                </c:pt>
                <c:pt idx="920">
                  <c:v>60.864746089999997</c:v>
                </c:pt>
                <c:pt idx="921">
                  <c:v>61.156372070000003</c:v>
                </c:pt>
                <c:pt idx="922">
                  <c:v>61.46875</c:v>
                </c:pt>
                <c:pt idx="923">
                  <c:v>61.46875</c:v>
                </c:pt>
                <c:pt idx="924">
                  <c:v>61.739624020000001</c:v>
                </c:pt>
                <c:pt idx="925">
                  <c:v>62.03100586</c:v>
                </c:pt>
                <c:pt idx="926">
                  <c:v>62.03100586</c:v>
                </c:pt>
                <c:pt idx="927">
                  <c:v>62.343627929999997</c:v>
                </c:pt>
                <c:pt idx="928">
                  <c:v>62.572753910000003</c:v>
                </c:pt>
                <c:pt idx="929">
                  <c:v>62.885009770000003</c:v>
                </c:pt>
                <c:pt idx="930">
                  <c:v>63.281127929999997</c:v>
                </c:pt>
                <c:pt idx="931">
                  <c:v>63.573120119999999</c:v>
                </c:pt>
                <c:pt idx="932">
                  <c:v>63.573120119999999</c:v>
                </c:pt>
                <c:pt idx="933">
                  <c:v>63.864746089999997</c:v>
                </c:pt>
                <c:pt idx="934">
                  <c:v>64.177124019999994</c:v>
                </c:pt>
                <c:pt idx="935">
                  <c:v>64.177124019999994</c:v>
                </c:pt>
                <c:pt idx="936">
                  <c:v>64.448242190000002</c:v>
                </c:pt>
                <c:pt idx="937">
                  <c:v>65.052246089999997</c:v>
                </c:pt>
                <c:pt idx="938">
                  <c:v>65.052246089999997</c:v>
                </c:pt>
                <c:pt idx="939">
                  <c:v>65.343505859999993</c:v>
                </c:pt>
                <c:pt idx="940">
                  <c:v>65.614501950000005</c:v>
                </c:pt>
                <c:pt idx="941">
                  <c:v>65.614501950000005</c:v>
                </c:pt>
                <c:pt idx="942">
                  <c:v>65.926879880000001</c:v>
                </c:pt>
                <c:pt idx="943">
                  <c:v>66.19763184</c:v>
                </c:pt>
                <c:pt idx="944">
                  <c:v>66.510009769999996</c:v>
                </c:pt>
                <c:pt idx="945">
                  <c:v>66.510009769999996</c:v>
                </c:pt>
                <c:pt idx="946">
                  <c:v>67.051391600000002</c:v>
                </c:pt>
                <c:pt idx="947">
                  <c:v>67.051391600000002</c:v>
                </c:pt>
                <c:pt idx="948">
                  <c:v>67.468505859999993</c:v>
                </c:pt>
                <c:pt idx="949">
                  <c:v>67.760375980000006</c:v>
                </c:pt>
                <c:pt idx="950">
                  <c:v>67.760375980000006</c:v>
                </c:pt>
                <c:pt idx="951">
                  <c:v>68.051757809999998</c:v>
                </c:pt>
                <c:pt idx="952">
                  <c:v>68.322875980000006</c:v>
                </c:pt>
                <c:pt idx="953">
                  <c:v>68.322875980000006</c:v>
                </c:pt>
                <c:pt idx="954">
                  <c:v>68.926879880000001</c:v>
                </c:pt>
                <c:pt idx="955">
                  <c:v>69.197875980000006</c:v>
                </c:pt>
                <c:pt idx="956">
                  <c:v>69.197875980000006</c:v>
                </c:pt>
                <c:pt idx="957">
                  <c:v>69.510009769999996</c:v>
                </c:pt>
                <c:pt idx="958">
                  <c:v>69.781005859999993</c:v>
                </c:pt>
                <c:pt idx="959">
                  <c:v>69.781005859999993</c:v>
                </c:pt>
                <c:pt idx="960">
                  <c:v>70.093505859999993</c:v>
                </c:pt>
                <c:pt idx="961">
                  <c:v>70.364379880000001</c:v>
                </c:pt>
                <c:pt idx="962">
                  <c:v>70.656005859999993</c:v>
                </c:pt>
                <c:pt idx="963">
                  <c:v>70.968261720000001</c:v>
                </c:pt>
                <c:pt idx="964">
                  <c:v>71.239379880000001</c:v>
                </c:pt>
                <c:pt idx="965">
                  <c:v>71.239379880000001</c:v>
                </c:pt>
                <c:pt idx="966">
                  <c:v>71.551757809999998</c:v>
                </c:pt>
                <c:pt idx="967">
                  <c:v>71.864379880000001</c:v>
                </c:pt>
                <c:pt idx="968">
                  <c:v>72.156127929999997</c:v>
                </c:pt>
                <c:pt idx="969">
                  <c:v>72.156127929999997</c:v>
                </c:pt>
                <c:pt idx="970">
                  <c:v>72.427001950000005</c:v>
                </c:pt>
                <c:pt idx="971">
                  <c:v>72.739746089999997</c:v>
                </c:pt>
                <c:pt idx="972">
                  <c:v>73.010375980000006</c:v>
                </c:pt>
                <c:pt idx="973">
                  <c:v>73.28125</c:v>
                </c:pt>
                <c:pt idx="974">
                  <c:v>73.593872070000003</c:v>
                </c:pt>
                <c:pt idx="975">
                  <c:v>73.593872070000003</c:v>
                </c:pt>
                <c:pt idx="976">
                  <c:v>73.885620119999999</c:v>
                </c:pt>
                <c:pt idx="977">
                  <c:v>74.177246089999997</c:v>
                </c:pt>
                <c:pt idx="978">
                  <c:v>74.177246089999997</c:v>
                </c:pt>
                <c:pt idx="979">
                  <c:v>74.448120119999999</c:v>
                </c:pt>
                <c:pt idx="980">
                  <c:v>75.052001950000005</c:v>
                </c:pt>
                <c:pt idx="981">
                  <c:v>75.052001950000005</c:v>
                </c:pt>
                <c:pt idx="982">
                  <c:v>75.343627929999997</c:v>
                </c:pt>
                <c:pt idx="983">
                  <c:v>75.635498049999995</c:v>
                </c:pt>
                <c:pt idx="984">
                  <c:v>75.635498049999995</c:v>
                </c:pt>
                <c:pt idx="985">
                  <c:v>75.926757809999998</c:v>
                </c:pt>
                <c:pt idx="986">
                  <c:v>76.218383790000004</c:v>
                </c:pt>
                <c:pt idx="987">
                  <c:v>76.530639649999998</c:v>
                </c:pt>
                <c:pt idx="988">
                  <c:v>76.530639649999998</c:v>
                </c:pt>
                <c:pt idx="989">
                  <c:v>77.093261720000001</c:v>
                </c:pt>
                <c:pt idx="990">
                  <c:v>77.093261720000001</c:v>
                </c:pt>
                <c:pt idx="991">
                  <c:v>77.363891600000002</c:v>
                </c:pt>
                <c:pt idx="992">
                  <c:v>77.69763184</c:v>
                </c:pt>
                <c:pt idx="993">
                  <c:v>77.968261720000001</c:v>
                </c:pt>
                <c:pt idx="994">
                  <c:v>77.968261720000001</c:v>
                </c:pt>
                <c:pt idx="995">
                  <c:v>78.302001950000005</c:v>
                </c:pt>
                <c:pt idx="996">
                  <c:v>78.572753910000003</c:v>
                </c:pt>
                <c:pt idx="997">
                  <c:v>78.864379880000001</c:v>
                </c:pt>
                <c:pt idx="998">
                  <c:v>79.135498049999995</c:v>
                </c:pt>
                <c:pt idx="999">
                  <c:v>79.447753910000003</c:v>
                </c:pt>
                <c:pt idx="1000">
                  <c:v>79.447753910000003</c:v>
                </c:pt>
                <c:pt idx="1001">
                  <c:v>79.71875</c:v>
                </c:pt>
                <c:pt idx="1002">
                  <c:v>80.03125</c:v>
                </c:pt>
                <c:pt idx="1003">
                  <c:v>80.03125</c:v>
                </c:pt>
                <c:pt idx="1004">
                  <c:v>80.343505859999993</c:v>
                </c:pt>
                <c:pt idx="1005">
                  <c:v>80.635253910000003</c:v>
                </c:pt>
                <c:pt idx="1006">
                  <c:v>80.906005859999993</c:v>
                </c:pt>
                <c:pt idx="1007">
                  <c:v>81.197753910000003</c:v>
                </c:pt>
                <c:pt idx="1008">
                  <c:v>81.489135739999995</c:v>
                </c:pt>
                <c:pt idx="1009">
                  <c:v>81.489135739999995</c:v>
                </c:pt>
                <c:pt idx="1010">
                  <c:v>81.801513670000006</c:v>
                </c:pt>
                <c:pt idx="1011">
                  <c:v>82.07263184</c:v>
                </c:pt>
                <c:pt idx="1012">
                  <c:v>82.385009769999996</c:v>
                </c:pt>
                <c:pt idx="1013">
                  <c:v>82.385009769999996</c:v>
                </c:pt>
                <c:pt idx="1014">
                  <c:v>82.968383790000004</c:v>
                </c:pt>
                <c:pt idx="1015">
                  <c:v>82.968383790000004</c:v>
                </c:pt>
                <c:pt idx="1016">
                  <c:v>83.26013184</c:v>
                </c:pt>
                <c:pt idx="1017">
                  <c:v>83.572875980000006</c:v>
                </c:pt>
                <c:pt idx="1018">
                  <c:v>83.84375</c:v>
                </c:pt>
                <c:pt idx="1019">
                  <c:v>83.84375</c:v>
                </c:pt>
                <c:pt idx="1020">
                  <c:v>84.114746089999997</c:v>
                </c:pt>
                <c:pt idx="1021">
                  <c:v>84.427124019999994</c:v>
                </c:pt>
                <c:pt idx="1022">
                  <c:v>84.427124019999994</c:v>
                </c:pt>
                <c:pt idx="1023">
                  <c:v>85.010498049999995</c:v>
                </c:pt>
                <c:pt idx="1024">
                  <c:v>85.302124019999994</c:v>
                </c:pt>
                <c:pt idx="1025">
                  <c:v>85.302124019999994</c:v>
                </c:pt>
                <c:pt idx="1026">
                  <c:v>85.614501950000005</c:v>
                </c:pt>
                <c:pt idx="1027">
                  <c:v>85.885009769999996</c:v>
                </c:pt>
                <c:pt idx="1028">
                  <c:v>85.885009769999996</c:v>
                </c:pt>
                <c:pt idx="1029">
                  <c:v>86.156372070000003</c:v>
                </c:pt>
                <c:pt idx="1030">
                  <c:v>86.468383790000004</c:v>
                </c:pt>
                <c:pt idx="1031">
                  <c:v>86.760009769999996</c:v>
                </c:pt>
                <c:pt idx="1032">
                  <c:v>87.051513670000006</c:v>
                </c:pt>
                <c:pt idx="1033">
                  <c:v>87.301757809999998</c:v>
                </c:pt>
                <c:pt idx="1034">
                  <c:v>87.614013670000006</c:v>
                </c:pt>
                <c:pt idx="1035">
                  <c:v>87.614013670000006</c:v>
                </c:pt>
                <c:pt idx="1036">
                  <c:v>87.905517579999994</c:v>
                </c:pt>
                <c:pt idx="1037">
                  <c:v>88.176391600000002</c:v>
                </c:pt>
                <c:pt idx="1038">
                  <c:v>88.176391600000002</c:v>
                </c:pt>
                <c:pt idx="1039">
                  <c:v>88.759643550000007</c:v>
                </c:pt>
                <c:pt idx="1040">
                  <c:v>89.07263184</c:v>
                </c:pt>
                <c:pt idx="1041">
                  <c:v>89.07263184</c:v>
                </c:pt>
                <c:pt idx="1042">
                  <c:v>89.364135739999995</c:v>
                </c:pt>
                <c:pt idx="1043">
                  <c:v>89.634887699999993</c:v>
                </c:pt>
                <c:pt idx="1044">
                  <c:v>89.634887699999993</c:v>
                </c:pt>
                <c:pt idx="1045">
                  <c:v>89.926879880000001</c:v>
                </c:pt>
                <c:pt idx="1046">
                  <c:v>90.239501950000005</c:v>
                </c:pt>
                <c:pt idx="1047">
                  <c:v>90.531494140000007</c:v>
                </c:pt>
                <c:pt idx="1048">
                  <c:v>90.802124019999994</c:v>
                </c:pt>
                <c:pt idx="1049">
                  <c:v>91.09375</c:v>
                </c:pt>
                <c:pt idx="1050">
                  <c:v>91.09375</c:v>
                </c:pt>
                <c:pt idx="1051">
                  <c:v>91.385620119999999</c:v>
                </c:pt>
                <c:pt idx="1052">
                  <c:v>91.698120119999999</c:v>
                </c:pt>
                <c:pt idx="1053">
                  <c:v>91.96875</c:v>
                </c:pt>
                <c:pt idx="1054">
                  <c:v>91.96875</c:v>
                </c:pt>
                <c:pt idx="1055">
                  <c:v>92.281127929999997</c:v>
                </c:pt>
                <c:pt idx="1056">
                  <c:v>92.572753910000003</c:v>
                </c:pt>
                <c:pt idx="1057">
                  <c:v>92.84375</c:v>
                </c:pt>
                <c:pt idx="1058">
                  <c:v>93.155761720000001</c:v>
                </c:pt>
                <c:pt idx="1059">
                  <c:v>93.468505859999993</c:v>
                </c:pt>
                <c:pt idx="1060">
                  <c:v>93.468505859999993</c:v>
                </c:pt>
                <c:pt idx="1061">
                  <c:v>93.739135739999995</c:v>
                </c:pt>
                <c:pt idx="1062">
                  <c:v>94.009887699999993</c:v>
                </c:pt>
                <c:pt idx="1063">
                  <c:v>94.009887699999993</c:v>
                </c:pt>
                <c:pt idx="1064">
                  <c:v>94.322509769999996</c:v>
                </c:pt>
                <c:pt idx="1065">
                  <c:v>94.927124019999994</c:v>
                </c:pt>
                <c:pt idx="1066">
                  <c:v>94.927124019999994</c:v>
                </c:pt>
                <c:pt idx="1067">
                  <c:v>95.197753910000003</c:v>
                </c:pt>
                <c:pt idx="1068">
                  <c:v>95.489624019999994</c:v>
                </c:pt>
                <c:pt idx="1069">
                  <c:v>95.489624019999994</c:v>
                </c:pt>
                <c:pt idx="1070">
                  <c:v>95.781372070000003</c:v>
                </c:pt>
                <c:pt idx="1071">
                  <c:v>96.072875980000006</c:v>
                </c:pt>
                <c:pt idx="1072">
                  <c:v>96.364746089999997</c:v>
                </c:pt>
                <c:pt idx="1073">
                  <c:v>96.364746089999997</c:v>
                </c:pt>
                <c:pt idx="1074">
                  <c:v>96.96875</c:v>
                </c:pt>
                <c:pt idx="1075">
                  <c:v>96.96875</c:v>
                </c:pt>
                <c:pt idx="1076">
                  <c:v>97.239501950000005</c:v>
                </c:pt>
                <c:pt idx="1077">
                  <c:v>97.531127929999997</c:v>
                </c:pt>
                <c:pt idx="1078">
                  <c:v>97.822875980000006</c:v>
                </c:pt>
                <c:pt idx="1079">
                  <c:v>97.822875980000006</c:v>
                </c:pt>
                <c:pt idx="1080">
                  <c:v>98.093627929999997</c:v>
                </c:pt>
                <c:pt idx="1081">
                  <c:v>98.406127929999997</c:v>
                </c:pt>
                <c:pt idx="1082">
                  <c:v>98.406127929999997</c:v>
                </c:pt>
                <c:pt idx="1083">
                  <c:v>99.010009769999996</c:v>
                </c:pt>
                <c:pt idx="1084">
                  <c:v>99.301757809999998</c:v>
                </c:pt>
                <c:pt idx="1085">
                  <c:v>99.301757809999998</c:v>
                </c:pt>
                <c:pt idx="1086">
                  <c:v>99.592895510000005</c:v>
                </c:pt>
                <c:pt idx="1087">
                  <c:v>99.864013670000006</c:v>
                </c:pt>
                <c:pt idx="1088">
                  <c:v>99.864013670000006</c:v>
                </c:pt>
                <c:pt idx="1089">
                  <c:v>100.17675781</c:v>
                </c:pt>
                <c:pt idx="1090">
                  <c:v>100.44763184</c:v>
                </c:pt>
                <c:pt idx="1091">
                  <c:v>100.76037598000001</c:v>
                </c:pt>
                <c:pt idx="1092">
                  <c:v>101.03100585999999</c:v>
                </c:pt>
                <c:pt idx="1093">
                  <c:v>101.34387207</c:v>
                </c:pt>
                <c:pt idx="1094">
                  <c:v>101.34387207</c:v>
                </c:pt>
                <c:pt idx="1095">
                  <c:v>101.63549805</c:v>
                </c:pt>
                <c:pt idx="1096">
                  <c:v>101.94799805</c:v>
                </c:pt>
                <c:pt idx="1097">
                  <c:v>102.23962401999999</c:v>
                </c:pt>
                <c:pt idx="1098">
                  <c:v>102.23962401999999</c:v>
                </c:pt>
                <c:pt idx="1099">
                  <c:v>102.53125</c:v>
                </c:pt>
                <c:pt idx="1100">
                  <c:v>102.80236816</c:v>
                </c:pt>
                <c:pt idx="1101">
                  <c:v>103.11437988</c:v>
                </c:pt>
                <c:pt idx="1102">
                  <c:v>103.40612793</c:v>
                </c:pt>
                <c:pt idx="1103">
                  <c:v>103.67687988</c:v>
                </c:pt>
                <c:pt idx="1104">
                  <c:v>103.67687988</c:v>
                </c:pt>
                <c:pt idx="1105">
                  <c:v>103.98913573999999</c:v>
                </c:pt>
                <c:pt idx="1106">
                  <c:v>104.26025391</c:v>
                </c:pt>
                <c:pt idx="1107">
                  <c:v>104.26025391</c:v>
                </c:pt>
                <c:pt idx="1108">
                  <c:v>104.88513184</c:v>
                </c:pt>
                <c:pt idx="1109">
                  <c:v>104.88513184</c:v>
                </c:pt>
                <c:pt idx="1110">
                  <c:v>105.26062012</c:v>
                </c:pt>
                <c:pt idx="1111">
                  <c:v>105.57299805</c:v>
                </c:pt>
                <c:pt idx="1112">
                  <c:v>105.57299805</c:v>
                </c:pt>
                <c:pt idx="1113">
                  <c:v>105.84362793</c:v>
                </c:pt>
                <c:pt idx="1114">
                  <c:v>106.15637207</c:v>
                </c:pt>
                <c:pt idx="1115">
                  <c:v>106.15637207</c:v>
                </c:pt>
                <c:pt idx="1116">
                  <c:v>106.44750977</c:v>
                </c:pt>
                <c:pt idx="1117">
                  <c:v>106.98937988</c:v>
                </c:pt>
                <c:pt idx="1118">
                  <c:v>106.98937988</c:v>
                </c:pt>
                <c:pt idx="1119">
                  <c:v>107.28076172</c:v>
                </c:pt>
                <c:pt idx="1120">
                  <c:v>107.59326172</c:v>
                </c:pt>
                <c:pt idx="1121">
                  <c:v>107.88452148</c:v>
                </c:pt>
                <c:pt idx="1122">
                  <c:v>107.88452148</c:v>
                </c:pt>
                <c:pt idx="1123">
                  <c:v>108.15563965</c:v>
                </c:pt>
                <c:pt idx="1124">
                  <c:v>108.44726563</c:v>
                </c:pt>
                <c:pt idx="1125">
                  <c:v>108.44726563</c:v>
                </c:pt>
                <c:pt idx="1126">
                  <c:v>109.05175781</c:v>
                </c:pt>
                <c:pt idx="1127">
                  <c:v>109.34326172</c:v>
                </c:pt>
                <c:pt idx="1128">
                  <c:v>109.34326172</c:v>
                </c:pt>
                <c:pt idx="1129">
                  <c:v>109.65612793</c:v>
                </c:pt>
                <c:pt idx="1130">
                  <c:v>109.92675781</c:v>
                </c:pt>
                <c:pt idx="1131">
                  <c:v>109.92675781</c:v>
                </c:pt>
                <c:pt idx="1132">
                  <c:v>110.19738769999999</c:v>
                </c:pt>
                <c:pt idx="1133">
                  <c:v>110.48974609</c:v>
                </c:pt>
                <c:pt idx="1134">
                  <c:v>110.76025391</c:v>
                </c:pt>
                <c:pt idx="1135">
                  <c:v>111.07287598000001</c:v>
                </c:pt>
                <c:pt idx="1136">
                  <c:v>111.36474609</c:v>
                </c:pt>
                <c:pt idx="1137">
                  <c:v>111.36474609</c:v>
                </c:pt>
                <c:pt idx="1138">
                  <c:v>111.65637207</c:v>
                </c:pt>
                <c:pt idx="1139">
                  <c:v>111.96887207</c:v>
                </c:pt>
                <c:pt idx="1140">
                  <c:v>112.26037598000001</c:v>
                </c:pt>
                <c:pt idx="1141">
                  <c:v>112.26037598000001</c:v>
                </c:pt>
                <c:pt idx="1142">
                  <c:v>112.53125</c:v>
                </c:pt>
                <c:pt idx="1143">
                  <c:v>112.84362793</c:v>
                </c:pt>
                <c:pt idx="1144">
                  <c:v>113.13525391</c:v>
                </c:pt>
                <c:pt idx="1145">
                  <c:v>113.40625</c:v>
                </c:pt>
                <c:pt idx="1146">
                  <c:v>113.71813965</c:v>
                </c:pt>
                <c:pt idx="1147">
                  <c:v>113.71813965</c:v>
                </c:pt>
                <c:pt idx="1148">
                  <c:v>113.98913573999999</c:v>
                </c:pt>
                <c:pt idx="1149">
                  <c:v>114.30151367000001</c:v>
                </c:pt>
                <c:pt idx="1150">
                  <c:v>114.57250977</c:v>
                </c:pt>
                <c:pt idx="1151">
                  <c:v>114.57250977</c:v>
                </c:pt>
                <c:pt idx="1152">
                  <c:v>114.88513184</c:v>
                </c:pt>
                <c:pt idx="1153">
                  <c:v>115.17675781</c:v>
                </c:pt>
                <c:pt idx="1154">
                  <c:v>115.44763184</c:v>
                </c:pt>
                <c:pt idx="1155">
                  <c:v>115.78125</c:v>
                </c:pt>
                <c:pt idx="1156">
                  <c:v>116.05224609</c:v>
                </c:pt>
                <c:pt idx="1157">
                  <c:v>116.05224609</c:v>
                </c:pt>
                <c:pt idx="1158">
                  <c:v>116.34375</c:v>
                </c:pt>
                <c:pt idx="1159">
                  <c:v>116.61437988</c:v>
                </c:pt>
                <c:pt idx="1160">
                  <c:v>116.61437988</c:v>
                </c:pt>
                <c:pt idx="1161">
                  <c:v>117.19787598000001</c:v>
                </c:pt>
                <c:pt idx="1162">
                  <c:v>117.51025391</c:v>
                </c:pt>
                <c:pt idx="1163">
                  <c:v>117.51025391</c:v>
                </c:pt>
                <c:pt idx="1164">
                  <c:v>117.78112793</c:v>
                </c:pt>
                <c:pt idx="1165">
                  <c:v>118.11413573999999</c:v>
                </c:pt>
                <c:pt idx="1166">
                  <c:v>118.11413573999999</c:v>
                </c:pt>
                <c:pt idx="1167">
                  <c:v>118.38525391</c:v>
                </c:pt>
                <c:pt idx="1168">
                  <c:v>118.65588379</c:v>
                </c:pt>
                <c:pt idx="1169">
                  <c:v>118.96838379</c:v>
                </c:pt>
                <c:pt idx="1170">
                  <c:v>119.25988769999999</c:v>
                </c:pt>
                <c:pt idx="1171">
                  <c:v>119.57226563</c:v>
                </c:pt>
                <c:pt idx="1172">
                  <c:v>119.57226563</c:v>
                </c:pt>
                <c:pt idx="1173">
                  <c:v>119.86401367000001</c:v>
                </c:pt>
                <c:pt idx="1174">
                  <c:v>120.15563965</c:v>
                </c:pt>
                <c:pt idx="1175">
                  <c:v>120.44775391</c:v>
                </c:pt>
                <c:pt idx="1176">
                  <c:v>120.44775391</c:v>
                </c:pt>
                <c:pt idx="1177">
                  <c:v>120.73925781</c:v>
                </c:pt>
                <c:pt idx="1178">
                  <c:v>121.03100585999999</c:v>
                </c:pt>
                <c:pt idx="1179">
                  <c:v>121.32299805</c:v>
                </c:pt>
                <c:pt idx="1180">
                  <c:v>121.59362793</c:v>
                </c:pt>
                <c:pt idx="1181">
                  <c:v>121.90637207</c:v>
                </c:pt>
                <c:pt idx="1182">
                  <c:v>121.90637207</c:v>
                </c:pt>
                <c:pt idx="1183">
                  <c:v>122.17700195</c:v>
                </c:pt>
                <c:pt idx="1184">
                  <c:v>122.48974609</c:v>
                </c:pt>
                <c:pt idx="1185">
                  <c:v>122.48974609</c:v>
                </c:pt>
                <c:pt idx="1186">
                  <c:v>122.76086426000001</c:v>
                </c:pt>
                <c:pt idx="1187">
                  <c:v>123.36474609</c:v>
                </c:pt>
                <c:pt idx="1188">
                  <c:v>123.36474609</c:v>
                </c:pt>
                <c:pt idx="1189">
                  <c:v>123.63549805</c:v>
                </c:pt>
                <c:pt idx="1190">
                  <c:v>123.94787598000001</c:v>
                </c:pt>
                <c:pt idx="1191">
                  <c:v>123.94787598000001</c:v>
                </c:pt>
                <c:pt idx="1192">
                  <c:v>124.26013184</c:v>
                </c:pt>
                <c:pt idx="1193">
                  <c:v>124.53100585999999</c:v>
                </c:pt>
                <c:pt idx="1194">
                  <c:v>124.84350585999999</c:v>
                </c:pt>
                <c:pt idx="1195">
                  <c:v>124.84350585999999</c:v>
                </c:pt>
                <c:pt idx="1196">
                  <c:v>125.42663573999999</c:v>
                </c:pt>
                <c:pt idx="1197">
                  <c:v>125.42663573999999</c:v>
                </c:pt>
                <c:pt idx="1198">
                  <c:v>125.71838379</c:v>
                </c:pt>
                <c:pt idx="1199">
                  <c:v>126.03112793</c:v>
                </c:pt>
                <c:pt idx="1200">
                  <c:v>126.30187988</c:v>
                </c:pt>
                <c:pt idx="1201">
                  <c:v>126.30187988</c:v>
                </c:pt>
                <c:pt idx="1202">
                  <c:v>126.61437988</c:v>
                </c:pt>
                <c:pt idx="1203">
                  <c:v>126.88537598000001</c:v>
                </c:pt>
                <c:pt idx="1204">
                  <c:v>126.88537598000001</c:v>
                </c:pt>
                <c:pt idx="1205">
                  <c:v>127.48950195</c:v>
                </c:pt>
                <c:pt idx="1206">
                  <c:v>127.48950195</c:v>
                </c:pt>
                <c:pt idx="1207">
                  <c:v>127.78112793</c:v>
                </c:pt>
                <c:pt idx="1208">
                  <c:v>128.07263184000001</c:v>
                </c:pt>
                <c:pt idx="1209">
                  <c:v>128.38525390999999</c:v>
                </c:pt>
                <c:pt idx="1210">
                  <c:v>128.38525390999999</c:v>
                </c:pt>
                <c:pt idx="1211">
                  <c:v>128.67663573999999</c:v>
                </c:pt>
                <c:pt idx="1212">
                  <c:v>128.94763184000001</c:v>
                </c:pt>
                <c:pt idx="1213">
                  <c:v>128.94763184000001</c:v>
                </c:pt>
                <c:pt idx="1214">
                  <c:v>129.57238770000001</c:v>
                </c:pt>
                <c:pt idx="1215">
                  <c:v>129.84326171999999</c:v>
                </c:pt>
                <c:pt idx="1216">
                  <c:v>129.84326171999999</c:v>
                </c:pt>
                <c:pt idx="1217">
                  <c:v>130.11413573999999</c:v>
                </c:pt>
                <c:pt idx="1218">
                  <c:v>130.42675781</c:v>
                </c:pt>
                <c:pt idx="1219">
                  <c:v>130.42675781</c:v>
                </c:pt>
                <c:pt idx="1220">
                  <c:v>130.71813965000001</c:v>
                </c:pt>
                <c:pt idx="1221">
                  <c:v>130.98901366999999</c:v>
                </c:pt>
                <c:pt idx="1222">
                  <c:v>131.30200195</c:v>
                </c:pt>
                <c:pt idx="1223">
                  <c:v>131.30200195</c:v>
                </c:pt>
                <c:pt idx="1224">
                  <c:v>131.88562012</c:v>
                </c:pt>
                <c:pt idx="1225">
                  <c:v>132.17700195</c:v>
                </c:pt>
                <c:pt idx="1226">
                  <c:v>132.17700195</c:v>
                </c:pt>
                <c:pt idx="1227">
                  <c:v>132.48986815999999</c:v>
                </c:pt>
                <c:pt idx="1228">
                  <c:v>132.76062012</c:v>
                </c:pt>
                <c:pt idx="1229">
                  <c:v>132.76062012</c:v>
                </c:pt>
                <c:pt idx="1230">
                  <c:v>133.03112793</c:v>
                </c:pt>
                <c:pt idx="1231">
                  <c:v>133.34387207</c:v>
                </c:pt>
                <c:pt idx="1232">
                  <c:v>133.65600585999999</c:v>
                </c:pt>
                <c:pt idx="1233">
                  <c:v>133.92736815999999</c:v>
                </c:pt>
                <c:pt idx="1234">
                  <c:v>134.23937988</c:v>
                </c:pt>
                <c:pt idx="1235">
                  <c:v>134.23937988</c:v>
                </c:pt>
                <c:pt idx="1236">
                  <c:v>134.53112793</c:v>
                </c:pt>
                <c:pt idx="1237">
                  <c:v>134.80200195</c:v>
                </c:pt>
                <c:pt idx="1238">
                  <c:v>135.09326171999999</c:v>
                </c:pt>
                <c:pt idx="1239">
                  <c:v>135.09326171999999</c:v>
                </c:pt>
                <c:pt idx="1240">
                  <c:v>135.67675781</c:v>
                </c:pt>
                <c:pt idx="1241">
                  <c:v>135.67675781</c:v>
                </c:pt>
                <c:pt idx="1242">
                  <c:v>135.96826171999999</c:v>
                </c:pt>
                <c:pt idx="1243">
                  <c:v>136.23925781</c:v>
                </c:pt>
                <c:pt idx="1244">
                  <c:v>136.55163573999999</c:v>
                </c:pt>
                <c:pt idx="1245">
                  <c:v>136.55163573999999</c:v>
                </c:pt>
                <c:pt idx="1246">
                  <c:v>136.86450195</c:v>
                </c:pt>
                <c:pt idx="1247">
                  <c:v>137.13513184000001</c:v>
                </c:pt>
                <c:pt idx="1248">
                  <c:v>137.44787597999999</c:v>
                </c:pt>
                <c:pt idx="1249">
                  <c:v>137.71875</c:v>
                </c:pt>
                <c:pt idx="1250">
                  <c:v>138.01037597999999</c:v>
                </c:pt>
                <c:pt idx="1251">
                  <c:v>138.01037597999999</c:v>
                </c:pt>
                <c:pt idx="1252">
                  <c:v>138.30200195</c:v>
                </c:pt>
                <c:pt idx="1253">
                  <c:v>138.59375</c:v>
                </c:pt>
                <c:pt idx="1254">
                  <c:v>138.59375</c:v>
                </c:pt>
                <c:pt idx="1255">
                  <c:v>138.90612793</c:v>
                </c:pt>
                <c:pt idx="1256">
                  <c:v>139.21838378999999</c:v>
                </c:pt>
                <c:pt idx="1257">
                  <c:v>139.51013184000001</c:v>
                </c:pt>
                <c:pt idx="1258">
                  <c:v>139.78112793</c:v>
                </c:pt>
                <c:pt idx="1259">
                  <c:v>140.09326171999999</c:v>
                </c:pt>
                <c:pt idx="1260">
                  <c:v>140.09326171999999</c:v>
                </c:pt>
                <c:pt idx="1261">
                  <c:v>140.36450195</c:v>
                </c:pt>
                <c:pt idx="1262">
                  <c:v>140.67663573999999</c:v>
                </c:pt>
                <c:pt idx="1263">
                  <c:v>140.96826171999999</c:v>
                </c:pt>
                <c:pt idx="1264">
                  <c:v>140.96826171999999</c:v>
                </c:pt>
                <c:pt idx="1265">
                  <c:v>141.55163573999999</c:v>
                </c:pt>
                <c:pt idx="1266">
                  <c:v>141.55163573999999</c:v>
                </c:pt>
                <c:pt idx="1267">
                  <c:v>141.86437988</c:v>
                </c:pt>
                <c:pt idx="1268">
                  <c:v>142.13500977000001</c:v>
                </c:pt>
                <c:pt idx="1269">
                  <c:v>142.13500977000001</c:v>
                </c:pt>
                <c:pt idx="1270">
                  <c:v>142.42712402000001</c:v>
                </c:pt>
                <c:pt idx="1271">
                  <c:v>142.73962402000001</c:v>
                </c:pt>
                <c:pt idx="1272">
                  <c:v>143.03125</c:v>
                </c:pt>
                <c:pt idx="1273">
                  <c:v>143.03125</c:v>
                </c:pt>
                <c:pt idx="1274">
                  <c:v>143.59387207</c:v>
                </c:pt>
                <c:pt idx="1275">
                  <c:v>143.59387207</c:v>
                </c:pt>
                <c:pt idx="1276">
                  <c:v>143.90649414000001</c:v>
                </c:pt>
                <c:pt idx="1277">
                  <c:v>144.19799805</c:v>
                </c:pt>
                <c:pt idx="1278">
                  <c:v>144.48962402000001</c:v>
                </c:pt>
                <c:pt idx="1279">
                  <c:v>144.48962402000001</c:v>
                </c:pt>
                <c:pt idx="1280">
                  <c:v>144.78112793</c:v>
                </c:pt>
                <c:pt idx="1281">
                  <c:v>145.09338378999999</c:v>
                </c:pt>
                <c:pt idx="1282">
                  <c:v>145.09338378999999</c:v>
                </c:pt>
                <c:pt idx="1283">
                  <c:v>145.67663573999999</c:v>
                </c:pt>
                <c:pt idx="1284">
                  <c:v>145.98925781</c:v>
                </c:pt>
                <c:pt idx="1285">
                  <c:v>145.98925781</c:v>
                </c:pt>
                <c:pt idx="1286">
                  <c:v>146.28088378999999</c:v>
                </c:pt>
                <c:pt idx="1287">
                  <c:v>146.57250977000001</c:v>
                </c:pt>
                <c:pt idx="1288">
                  <c:v>146.57250977000001</c:v>
                </c:pt>
                <c:pt idx="1289">
                  <c:v>146.86437988</c:v>
                </c:pt>
                <c:pt idx="1290">
                  <c:v>147.13488770000001</c:v>
                </c:pt>
                <c:pt idx="1291">
                  <c:v>147.44787597999999</c:v>
                </c:pt>
                <c:pt idx="1292">
                  <c:v>147.73925781</c:v>
                </c:pt>
                <c:pt idx="1293">
                  <c:v>148.03112793</c:v>
                </c:pt>
                <c:pt idx="1294">
                  <c:v>148.03112793</c:v>
                </c:pt>
                <c:pt idx="1295">
                  <c:v>148.32299805</c:v>
                </c:pt>
                <c:pt idx="1296">
                  <c:v>148.59362793</c:v>
                </c:pt>
                <c:pt idx="1297">
                  <c:v>148.90625</c:v>
                </c:pt>
                <c:pt idx="1298">
                  <c:v>148.90625</c:v>
                </c:pt>
                <c:pt idx="1299">
                  <c:v>149.21826171999999</c:v>
                </c:pt>
                <c:pt idx="1300">
                  <c:v>149.51025390999999</c:v>
                </c:pt>
                <c:pt idx="1301">
                  <c:v>149.78112793</c:v>
                </c:pt>
                <c:pt idx="1302">
                  <c:v>150.09338378999999</c:v>
                </c:pt>
                <c:pt idx="1303">
                  <c:v>150.36450195</c:v>
                </c:pt>
                <c:pt idx="1304">
                  <c:v>150.36450195</c:v>
                </c:pt>
                <c:pt idx="1305">
                  <c:v>150.67651366999999</c:v>
                </c:pt>
                <c:pt idx="1306">
                  <c:v>150.94750977000001</c:v>
                </c:pt>
                <c:pt idx="1307">
                  <c:v>150.94750977000001</c:v>
                </c:pt>
                <c:pt idx="1308">
                  <c:v>151.25988770000001</c:v>
                </c:pt>
                <c:pt idx="1309">
                  <c:v>151.55175781</c:v>
                </c:pt>
                <c:pt idx="1310">
                  <c:v>151.82226563</c:v>
                </c:pt>
                <c:pt idx="1311">
                  <c:v>152.11413573999999</c:v>
                </c:pt>
                <c:pt idx="1312">
                  <c:v>152.42712402000001</c:v>
                </c:pt>
                <c:pt idx="1313">
                  <c:v>152.42712402000001</c:v>
                </c:pt>
                <c:pt idx="1314">
                  <c:v>152.69775390999999</c:v>
                </c:pt>
                <c:pt idx="1315">
                  <c:v>152.98937988</c:v>
                </c:pt>
                <c:pt idx="1316">
                  <c:v>153.30200195</c:v>
                </c:pt>
                <c:pt idx="1317">
                  <c:v>153.30200195</c:v>
                </c:pt>
                <c:pt idx="1318">
                  <c:v>153.57287597999999</c:v>
                </c:pt>
                <c:pt idx="1319">
                  <c:v>154.19775390999999</c:v>
                </c:pt>
                <c:pt idx="1320">
                  <c:v>154.19775390999999</c:v>
                </c:pt>
                <c:pt idx="1321">
                  <c:v>154.46887207</c:v>
                </c:pt>
                <c:pt idx="1322">
                  <c:v>154.73962402000001</c:v>
                </c:pt>
                <c:pt idx="1323">
                  <c:v>154.73962402000001</c:v>
                </c:pt>
                <c:pt idx="1324">
                  <c:v>155.05200195</c:v>
                </c:pt>
                <c:pt idx="1325">
                  <c:v>155.36450195</c:v>
                </c:pt>
                <c:pt idx="1326">
                  <c:v>155.63525390999999</c:v>
                </c:pt>
                <c:pt idx="1327">
                  <c:v>155.63525390999999</c:v>
                </c:pt>
                <c:pt idx="1328">
                  <c:v>155.92687988</c:v>
                </c:pt>
                <c:pt idx="1329">
                  <c:v>156.50988770000001</c:v>
                </c:pt>
                <c:pt idx="1330">
                  <c:v>156.50988770000001</c:v>
                </c:pt>
                <c:pt idx="1331">
                  <c:v>156.80175781</c:v>
                </c:pt>
                <c:pt idx="1332">
                  <c:v>157.09313965000001</c:v>
                </c:pt>
                <c:pt idx="1333">
                  <c:v>157.09313965000001</c:v>
                </c:pt>
                <c:pt idx="1334">
                  <c:v>157.40588378999999</c:v>
                </c:pt>
                <c:pt idx="1335">
                  <c:v>157.67663573999999</c:v>
                </c:pt>
                <c:pt idx="1336">
                  <c:v>157.98937988</c:v>
                </c:pt>
                <c:pt idx="1337">
                  <c:v>158.26025390999999</c:v>
                </c:pt>
                <c:pt idx="1338">
                  <c:v>158.55175781</c:v>
                </c:pt>
                <c:pt idx="1339">
                  <c:v>158.55175781</c:v>
                </c:pt>
                <c:pt idx="1340">
                  <c:v>158.86450195</c:v>
                </c:pt>
                <c:pt idx="1341">
                  <c:v>159.13525390999999</c:v>
                </c:pt>
                <c:pt idx="1342">
                  <c:v>159.44787597999999</c:v>
                </c:pt>
                <c:pt idx="1343">
                  <c:v>159.44787597999999</c:v>
                </c:pt>
                <c:pt idx="1344">
                  <c:v>159.71887207</c:v>
                </c:pt>
                <c:pt idx="1345">
                  <c:v>159.98962402000001</c:v>
                </c:pt>
                <c:pt idx="1346">
                  <c:v>160.30224609000001</c:v>
                </c:pt>
                <c:pt idx="1347">
                  <c:v>160.61437988</c:v>
                </c:pt>
                <c:pt idx="1348">
                  <c:v>160.88525390999999</c:v>
                </c:pt>
                <c:pt idx="1349">
                  <c:v>160.88525390999999</c:v>
                </c:pt>
                <c:pt idx="1350">
                  <c:v>161.17700195</c:v>
                </c:pt>
                <c:pt idx="1351">
                  <c:v>161.46838378999999</c:v>
                </c:pt>
                <c:pt idx="1352">
                  <c:v>161.46838378999999</c:v>
                </c:pt>
                <c:pt idx="1353">
                  <c:v>161.76013184000001</c:v>
                </c:pt>
                <c:pt idx="1354">
                  <c:v>162.03100585999999</c:v>
                </c:pt>
                <c:pt idx="1355">
                  <c:v>162.34338378999999</c:v>
                </c:pt>
                <c:pt idx="1356">
                  <c:v>162.61425781</c:v>
                </c:pt>
                <c:pt idx="1357">
                  <c:v>162.92614746000001</c:v>
                </c:pt>
                <c:pt idx="1358">
                  <c:v>162.92614746000001</c:v>
                </c:pt>
                <c:pt idx="1359">
                  <c:v>163.19738770000001</c:v>
                </c:pt>
                <c:pt idx="1360">
                  <c:v>163.51013184000001</c:v>
                </c:pt>
                <c:pt idx="1361">
                  <c:v>163.82299805</c:v>
                </c:pt>
                <c:pt idx="1362">
                  <c:v>163.82299805</c:v>
                </c:pt>
                <c:pt idx="1363">
                  <c:v>164.38525390999999</c:v>
                </c:pt>
                <c:pt idx="1364">
                  <c:v>164.38525390999999</c:v>
                </c:pt>
                <c:pt idx="1365">
                  <c:v>164.67724609000001</c:v>
                </c:pt>
                <c:pt idx="1366">
                  <c:v>164.98962402000001</c:v>
                </c:pt>
                <c:pt idx="1367">
                  <c:v>165.28137207</c:v>
                </c:pt>
                <c:pt idx="1368">
                  <c:v>165.28137207</c:v>
                </c:pt>
                <c:pt idx="1369">
                  <c:v>165.55224609000001</c:v>
                </c:pt>
                <c:pt idx="1370">
                  <c:v>165.86450195</c:v>
                </c:pt>
                <c:pt idx="1371">
                  <c:v>166.15637207</c:v>
                </c:pt>
                <c:pt idx="1372">
                  <c:v>166.44750977000001</c:v>
                </c:pt>
                <c:pt idx="1373">
                  <c:v>166.73937988</c:v>
                </c:pt>
                <c:pt idx="1374">
                  <c:v>166.73937988</c:v>
                </c:pt>
                <c:pt idx="1375">
                  <c:v>167.05139159999999</c:v>
                </c:pt>
                <c:pt idx="1376">
                  <c:v>167.32226563</c:v>
                </c:pt>
                <c:pt idx="1377">
                  <c:v>167.32226563</c:v>
                </c:pt>
                <c:pt idx="1378">
                  <c:v>167.63476563</c:v>
                </c:pt>
                <c:pt idx="1379">
                  <c:v>168.21826171999999</c:v>
                </c:pt>
                <c:pt idx="1380">
                  <c:v>168.21826171999999</c:v>
                </c:pt>
                <c:pt idx="1381">
                  <c:v>168.48864746000001</c:v>
                </c:pt>
                <c:pt idx="1382">
                  <c:v>168.80163573999999</c:v>
                </c:pt>
                <c:pt idx="1383">
                  <c:v>168.80163573999999</c:v>
                </c:pt>
                <c:pt idx="1384">
                  <c:v>169.09362793</c:v>
                </c:pt>
                <c:pt idx="1385">
                  <c:v>169.36413573999999</c:v>
                </c:pt>
                <c:pt idx="1386">
                  <c:v>169.67712402000001</c:v>
                </c:pt>
                <c:pt idx="1387">
                  <c:v>169.67712402000001</c:v>
                </c:pt>
                <c:pt idx="1388">
                  <c:v>170.26049805</c:v>
                </c:pt>
                <c:pt idx="1389">
                  <c:v>170.26049805</c:v>
                </c:pt>
                <c:pt idx="1390">
                  <c:v>170.53137207</c:v>
                </c:pt>
                <c:pt idx="1391">
                  <c:v>170.84362793</c:v>
                </c:pt>
                <c:pt idx="1392">
                  <c:v>171.13549805</c:v>
                </c:pt>
                <c:pt idx="1393">
                  <c:v>171.13549805</c:v>
                </c:pt>
                <c:pt idx="1394">
                  <c:v>171.42687988</c:v>
                </c:pt>
                <c:pt idx="1395">
                  <c:v>171.69812012</c:v>
                </c:pt>
                <c:pt idx="1396">
                  <c:v>171.69812012</c:v>
                </c:pt>
                <c:pt idx="1397">
                  <c:v>172.30187988</c:v>
                </c:pt>
                <c:pt idx="1398">
                  <c:v>172.57287597999999</c:v>
                </c:pt>
                <c:pt idx="1399">
                  <c:v>172.57287597999999</c:v>
                </c:pt>
                <c:pt idx="1400">
                  <c:v>172.88476563</c:v>
                </c:pt>
                <c:pt idx="1401">
                  <c:v>173.19750977000001</c:v>
                </c:pt>
                <c:pt idx="1402">
                  <c:v>173.19750977000001</c:v>
                </c:pt>
                <c:pt idx="1403">
                  <c:v>173.46826171999999</c:v>
                </c:pt>
                <c:pt idx="1404">
                  <c:v>173.73901366999999</c:v>
                </c:pt>
                <c:pt idx="1405">
                  <c:v>174.05151366999999</c:v>
                </c:pt>
                <c:pt idx="1406">
                  <c:v>174.34313965000001</c:v>
                </c:pt>
                <c:pt idx="1407">
                  <c:v>174.63525390999999</c:v>
                </c:pt>
                <c:pt idx="1408">
                  <c:v>174.63525390999999</c:v>
                </c:pt>
                <c:pt idx="1409">
                  <c:v>174.92687988</c:v>
                </c:pt>
                <c:pt idx="1410">
                  <c:v>175.23950195</c:v>
                </c:pt>
                <c:pt idx="1411">
                  <c:v>175.55224609000001</c:v>
                </c:pt>
                <c:pt idx="1412">
                  <c:v>175.55224609000001</c:v>
                </c:pt>
                <c:pt idx="1413">
                  <c:v>175.82299805</c:v>
                </c:pt>
                <c:pt idx="1414">
                  <c:v>176.13562012</c:v>
                </c:pt>
                <c:pt idx="1415">
                  <c:v>176.42687988</c:v>
                </c:pt>
                <c:pt idx="1416">
                  <c:v>176.73950195</c:v>
                </c:pt>
                <c:pt idx="1417">
                  <c:v>177.01000977000001</c:v>
                </c:pt>
                <c:pt idx="1418">
                  <c:v>177.01000977000001</c:v>
                </c:pt>
                <c:pt idx="1419">
                  <c:v>177.32238770000001</c:v>
                </c:pt>
                <c:pt idx="1420">
                  <c:v>177.59338378999999</c:v>
                </c:pt>
                <c:pt idx="1421">
                  <c:v>177.59338378999999</c:v>
                </c:pt>
                <c:pt idx="1422">
                  <c:v>177.90563965000001</c:v>
                </c:pt>
                <c:pt idx="1423">
                  <c:v>178.23913573999999</c:v>
                </c:pt>
                <c:pt idx="1424">
                  <c:v>178.65612793</c:v>
                </c:pt>
                <c:pt idx="1425">
                  <c:v>178.65612793</c:v>
                </c:pt>
                <c:pt idx="1426">
                  <c:v>178.94763184000001</c:v>
                </c:pt>
                <c:pt idx="1427">
                  <c:v>179.23925781</c:v>
                </c:pt>
                <c:pt idx="1428">
                  <c:v>179.23925781</c:v>
                </c:pt>
                <c:pt idx="1429">
                  <c:v>179.55126953000001</c:v>
                </c:pt>
                <c:pt idx="1430">
                  <c:v>179.82250977000001</c:v>
                </c:pt>
                <c:pt idx="1431">
                  <c:v>180.13488770000001</c:v>
                </c:pt>
                <c:pt idx="1432">
                  <c:v>180.44775390999999</c:v>
                </c:pt>
                <c:pt idx="1433">
                  <c:v>180.71813965000001</c:v>
                </c:pt>
                <c:pt idx="1434">
                  <c:v>180.71813965000001</c:v>
                </c:pt>
                <c:pt idx="1435">
                  <c:v>181.01000977000001</c:v>
                </c:pt>
                <c:pt idx="1436">
                  <c:v>181.30200195</c:v>
                </c:pt>
                <c:pt idx="1437">
                  <c:v>181.59350585999999</c:v>
                </c:pt>
                <c:pt idx="1438">
                  <c:v>181.59350585999999</c:v>
                </c:pt>
                <c:pt idx="1439">
                  <c:v>181.88537597999999</c:v>
                </c:pt>
                <c:pt idx="1440">
                  <c:v>182.17700195</c:v>
                </c:pt>
                <c:pt idx="1441">
                  <c:v>182.44787597999999</c:v>
                </c:pt>
                <c:pt idx="1442">
                  <c:v>182.76074219</c:v>
                </c:pt>
                <c:pt idx="1443">
                  <c:v>183.07263184000001</c:v>
                </c:pt>
                <c:pt idx="1444">
                  <c:v>183.07263184000001</c:v>
                </c:pt>
                <c:pt idx="1445">
                  <c:v>183.34375</c:v>
                </c:pt>
                <c:pt idx="1446">
                  <c:v>183.65600585999999</c:v>
                </c:pt>
                <c:pt idx="1447">
                  <c:v>183.65600585999999</c:v>
                </c:pt>
                <c:pt idx="1448">
                  <c:v>183.92724609000001</c:v>
                </c:pt>
                <c:pt idx="1449">
                  <c:v>184.53088378999999</c:v>
                </c:pt>
                <c:pt idx="1450">
                  <c:v>184.53088378999999</c:v>
                </c:pt>
                <c:pt idx="1451">
                  <c:v>184.80187988</c:v>
                </c:pt>
                <c:pt idx="1452">
                  <c:v>185.11389159999999</c:v>
                </c:pt>
                <c:pt idx="1453">
                  <c:v>185.11389159999999</c:v>
                </c:pt>
                <c:pt idx="1454">
                  <c:v>185.38476563</c:v>
                </c:pt>
                <c:pt idx="1455">
                  <c:v>185.71826171999999</c:v>
                </c:pt>
                <c:pt idx="1456">
                  <c:v>186.01013184000001</c:v>
                </c:pt>
                <c:pt idx="1457">
                  <c:v>186.01013184000001</c:v>
                </c:pt>
                <c:pt idx="1458">
                  <c:v>186.59326171999999</c:v>
                </c:pt>
                <c:pt idx="1459">
                  <c:v>186.59326171999999</c:v>
                </c:pt>
                <c:pt idx="1460">
                  <c:v>186.88537597999999</c:v>
                </c:pt>
                <c:pt idx="1461">
                  <c:v>187.15612793</c:v>
                </c:pt>
                <c:pt idx="1462">
                  <c:v>187.46850585999999</c:v>
                </c:pt>
                <c:pt idx="1463">
                  <c:v>187.46850585999999</c:v>
                </c:pt>
                <c:pt idx="1464">
                  <c:v>187.73937988</c:v>
                </c:pt>
                <c:pt idx="1465">
                  <c:v>188.05187988</c:v>
                </c:pt>
                <c:pt idx="1466">
                  <c:v>188.05187988</c:v>
                </c:pt>
                <c:pt idx="1467">
                  <c:v>188.63525390999999</c:v>
                </c:pt>
                <c:pt idx="1468">
                  <c:v>188.92687988</c:v>
                </c:pt>
                <c:pt idx="1469">
                  <c:v>188.92687988</c:v>
                </c:pt>
                <c:pt idx="1470">
                  <c:v>189.19787597999999</c:v>
                </c:pt>
                <c:pt idx="1471">
                  <c:v>189.51000977000001</c:v>
                </c:pt>
                <c:pt idx="1472">
                  <c:v>189.51000977000001</c:v>
                </c:pt>
                <c:pt idx="1473">
                  <c:v>189.80187988</c:v>
                </c:pt>
                <c:pt idx="1474">
                  <c:v>190.09326171999999</c:v>
                </c:pt>
                <c:pt idx="1475">
                  <c:v>190.38488770000001</c:v>
                </c:pt>
                <c:pt idx="1476">
                  <c:v>190.67663573999999</c:v>
                </c:pt>
                <c:pt idx="1477">
                  <c:v>190.96813965000001</c:v>
                </c:pt>
                <c:pt idx="1478">
                  <c:v>190.96813965000001</c:v>
                </c:pt>
                <c:pt idx="1479">
                  <c:v>191.26013184000001</c:v>
                </c:pt>
                <c:pt idx="1480">
                  <c:v>191.55163573999999</c:v>
                </c:pt>
                <c:pt idx="1481">
                  <c:v>191.86437988</c:v>
                </c:pt>
                <c:pt idx="1482">
                  <c:v>191.86437988</c:v>
                </c:pt>
                <c:pt idx="1483">
                  <c:v>192.13500977000001</c:v>
                </c:pt>
                <c:pt idx="1484">
                  <c:v>192.44799805</c:v>
                </c:pt>
                <c:pt idx="1485">
                  <c:v>192.71899414000001</c:v>
                </c:pt>
                <c:pt idx="1486">
                  <c:v>193.01037597999999</c:v>
                </c:pt>
                <c:pt idx="1487">
                  <c:v>193.30200195</c:v>
                </c:pt>
                <c:pt idx="1488">
                  <c:v>193.30200195</c:v>
                </c:pt>
                <c:pt idx="1489">
                  <c:v>193.61462402000001</c:v>
                </c:pt>
                <c:pt idx="1490">
                  <c:v>193.90637207</c:v>
                </c:pt>
                <c:pt idx="1491">
                  <c:v>193.90637207</c:v>
                </c:pt>
                <c:pt idx="1492">
                  <c:v>194.17724609000001</c:v>
                </c:pt>
                <c:pt idx="1493">
                  <c:v>194.48950195</c:v>
                </c:pt>
                <c:pt idx="1494">
                  <c:v>194.78100585999999</c:v>
                </c:pt>
                <c:pt idx="1495">
                  <c:v>195.07275390999999</c:v>
                </c:pt>
                <c:pt idx="1496">
                  <c:v>195.38500977000001</c:v>
                </c:pt>
                <c:pt idx="1497">
                  <c:v>195.38500977000001</c:v>
                </c:pt>
                <c:pt idx="1498">
                  <c:v>195.65588378999999</c:v>
                </c:pt>
                <c:pt idx="1499">
                  <c:v>195.98913573999999</c:v>
                </c:pt>
                <c:pt idx="1500">
                  <c:v>196.25988770000001</c:v>
                </c:pt>
                <c:pt idx="1501">
                  <c:v>196.25988770000001</c:v>
                </c:pt>
                <c:pt idx="1502">
                  <c:v>196.55151366999999</c:v>
                </c:pt>
                <c:pt idx="1503">
                  <c:v>196.86450195</c:v>
                </c:pt>
                <c:pt idx="1504">
                  <c:v>197.13513184000001</c:v>
                </c:pt>
                <c:pt idx="1505">
                  <c:v>197.44775390999999</c:v>
                </c:pt>
                <c:pt idx="1506">
                  <c:v>197.71875</c:v>
                </c:pt>
                <c:pt idx="1507">
                  <c:v>197.71875</c:v>
                </c:pt>
                <c:pt idx="1508">
                  <c:v>198.03125</c:v>
                </c:pt>
                <c:pt idx="1509">
                  <c:v>198.32312012</c:v>
                </c:pt>
                <c:pt idx="1510">
                  <c:v>198.32312012</c:v>
                </c:pt>
                <c:pt idx="1511">
                  <c:v>198.92712402000001</c:v>
                </c:pt>
                <c:pt idx="1512">
                  <c:v>198.92712402000001</c:v>
                </c:pt>
                <c:pt idx="1513">
                  <c:v>199.21838378999999</c:v>
                </c:pt>
                <c:pt idx="1514">
                  <c:v>199.48950195</c:v>
                </c:pt>
                <c:pt idx="1515">
                  <c:v>199.80200195</c:v>
                </c:pt>
                <c:pt idx="1516">
                  <c:v>199.80200195</c:v>
                </c:pt>
                <c:pt idx="1517">
                  <c:v>200.07263184000001</c:v>
                </c:pt>
                <c:pt idx="1518">
                  <c:v>200.36450195</c:v>
                </c:pt>
                <c:pt idx="1519">
                  <c:v>200.65588378999999</c:v>
                </c:pt>
                <c:pt idx="1520">
                  <c:v>200.92663573999999</c:v>
                </c:pt>
                <c:pt idx="1521">
                  <c:v>201.23937988</c:v>
                </c:pt>
                <c:pt idx="1522">
                  <c:v>201.23937988</c:v>
                </c:pt>
                <c:pt idx="1523">
                  <c:v>201.53063965000001</c:v>
                </c:pt>
                <c:pt idx="1524">
                  <c:v>201.82226563</c:v>
                </c:pt>
                <c:pt idx="1525">
                  <c:v>202.11425781</c:v>
                </c:pt>
                <c:pt idx="1526">
                  <c:v>202.11425781</c:v>
                </c:pt>
                <c:pt idx="1527">
                  <c:v>202.40600585999999</c:v>
                </c:pt>
                <c:pt idx="1528">
                  <c:v>202.67700195</c:v>
                </c:pt>
                <c:pt idx="1529">
                  <c:v>202.98937988</c:v>
                </c:pt>
                <c:pt idx="1530">
                  <c:v>203.26013184000001</c:v>
                </c:pt>
                <c:pt idx="1531">
                  <c:v>203.57287597999999</c:v>
                </c:pt>
                <c:pt idx="1532">
                  <c:v>203.57287597999999</c:v>
                </c:pt>
                <c:pt idx="1533">
                  <c:v>203.86462402000001</c:v>
                </c:pt>
                <c:pt idx="1534">
                  <c:v>204.13549805</c:v>
                </c:pt>
                <c:pt idx="1535">
                  <c:v>204.13549805</c:v>
                </c:pt>
                <c:pt idx="1536">
                  <c:v>204.44799805</c:v>
                </c:pt>
                <c:pt idx="1537">
                  <c:v>204.73962402000001</c:v>
                </c:pt>
                <c:pt idx="1538">
                  <c:v>205.03137207</c:v>
                </c:pt>
                <c:pt idx="1539">
                  <c:v>205.32287597999999</c:v>
                </c:pt>
                <c:pt idx="1540">
                  <c:v>205.61450195</c:v>
                </c:pt>
                <c:pt idx="1541">
                  <c:v>205.90588378999999</c:v>
                </c:pt>
                <c:pt idx="1542">
                  <c:v>205.90588378999999</c:v>
                </c:pt>
                <c:pt idx="1543">
                  <c:v>206.17700195</c:v>
                </c:pt>
                <c:pt idx="1544">
                  <c:v>206.48901366999999</c:v>
                </c:pt>
                <c:pt idx="1545">
                  <c:v>206.48901366999999</c:v>
                </c:pt>
                <c:pt idx="1546">
                  <c:v>206.75988770000001</c:v>
                </c:pt>
                <c:pt idx="1547">
                  <c:v>207.34289551000001</c:v>
                </c:pt>
                <c:pt idx="1548">
                  <c:v>207.34289551000001</c:v>
                </c:pt>
                <c:pt idx="1549">
                  <c:v>207.65576171999999</c:v>
                </c:pt>
                <c:pt idx="1550">
                  <c:v>207.94726563</c:v>
                </c:pt>
                <c:pt idx="1551">
                  <c:v>207.94726563</c:v>
                </c:pt>
                <c:pt idx="1552">
                  <c:v>208.21801758000001</c:v>
                </c:pt>
                <c:pt idx="1553">
                  <c:v>208.53076171999999</c:v>
                </c:pt>
                <c:pt idx="1554">
                  <c:v>208.80126953000001</c:v>
                </c:pt>
                <c:pt idx="1555">
                  <c:v>209.11474609000001</c:v>
                </c:pt>
                <c:pt idx="1556">
                  <c:v>209.38537597999999</c:v>
                </c:pt>
                <c:pt idx="1557">
                  <c:v>209.38537597999999</c:v>
                </c:pt>
                <c:pt idx="1558">
                  <c:v>209.65588378999999</c:v>
                </c:pt>
                <c:pt idx="1559">
                  <c:v>209.96875</c:v>
                </c:pt>
                <c:pt idx="1560">
                  <c:v>210.26037597999999</c:v>
                </c:pt>
                <c:pt idx="1561">
                  <c:v>210.26037597999999</c:v>
                </c:pt>
                <c:pt idx="1562">
                  <c:v>210.55236815999999</c:v>
                </c:pt>
                <c:pt idx="1563">
                  <c:v>210.86462402000001</c:v>
                </c:pt>
                <c:pt idx="1564">
                  <c:v>211.13549805</c:v>
                </c:pt>
                <c:pt idx="1565">
                  <c:v>211.42712402000001</c:v>
                </c:pt>
                <c:pt idx="1566">
                  <c:v>211.73950195</c:v>
                </c:pt>
                <c:pt idx="1567">
                  <c:v>211.73950195</c:v>
                </c:pt>
                <c:pt idx="1568">
                  <c:v>212.01037597999999</c:v>
                </c:pt>
                <c:pt idx="1569">
                  <c:v>212.32250977000001</c:v>
                </c:pt>
                <c:pt idx="1570">
                  <c:v>212.32250977000001</c:v>
                </c:pt>
                <c:pt idx="1571">
                  <c:v>212.63513184000001</c:v>
                </c:pt>
                <c:pt idx="1572">
                  <c:v>212.90576171999999</c:v>
                </c:pt>
                <c:pt idx="1573">
                  <c:v>213.17663573999999</c:v>
                </c:pt>
                <c:pt idx="1574">
                  <c:v>213.46850585999999</c:v>
                </c:pt>
                <c:pt idx="1575">
                  <c:v>213.75988770000001</c:v>
                </c:pt>
                <c:pt idx="1576">
                  <c:v>213.75988770000001</c:v>
                </c:pt>
                <c:pt idx="1577">
                  <c:v>214.07275390999999</c:v>
                </c:pt>
                <c:pt idx="1578">
                  <c:v>214.36437988</c:v>
                </c:pt>
                <c:pt idx="1579">
                  <c:v>214.65637207</c:v>
                </c:pt>
                <c:pt idx="1580">
                  <c:v>214.65637207</c:v>
                </c:pt>
                <c:pt idx="1581">
                  <c:v>214.94812012</c:v>
                </c:pt>
                <c:pt idx="1582">
                  <c:v>215.23950195</c:v>
                </c:pt>
                <c:pt idx="1583">
                  <c:v>215.53137207</c:v>
                </c:pt>
                <c:pt idx="1584">
                  <c:v>215.80212402000001</c:v>
                </c:pt>
                <c:pt idx="1585">
                  <c:v>216.11462402000001</c:v>
                </c:pt>
                <c:pt idx="1586">
                  <c:v>216.11462402000001</c:v>
                </c:pt>
                <c:pt idx="1587">
                  <c:v>216.36462402000001</c:v>
                </c:pt>
                <c:pt idx="1588">
                  <c:v>216.67687988</c:v>
                </c:pt>
                <c:pt idx="1589">
                  <c:v>216.96862793</c:v>
                </c:pt>
                <c:pt idx="1590">
                  <c:v>216.96862793</c:v>
                </c:pt>
                <c:pt idx="1591">
                  <c:v>217.55163573999999</c:v>
                </c:pt>
                <c:pt idx="1592">
                  <c:v>217.55163573999999</c:v>
                </c:pt>
                <c:pt idx="1593">
                  <c:v>217.84350585999999</c:v>
                </c:pt>
                <c:pt idx="1594">
                  <c:v>218.11413573999999</c:v>
                </c:pt>
                <c:pt idx="1595">
                  <c:v>218.42675781</c:v>
                </c:pt>
                <c:pt idx="1596">
                  <c:v>218.42675781</c:v>
                </c:pt>
                <c:pt idx="1597">
                  <c:v>218.71813965000001</c:v>
                </c:pt>
                <c:pt idx="1598">
                  <c:v>219.00988770000001</c:v>
                </c:pt>
                <c:pt idx="1599">
                  <c:v>219.28076171999999</c:v>
                </c:pt>
                <c:pt idx="1600">
                  <c:v>219.59289551000001</c:v>
                </c:pt>
                <c:pt idx="1601">
                  <c:v>219.88500977000001</c:v>
                </c:pt>
                <c:pt idx="1602">
                  <c:v>219.88500977000001</c:v>
                </c:pt>
                <c:pt idx="1603">
                  <c:v>220.17675781</c:v>
                </c:pt>
                <c:pt idx="1604">
                  <c:v>220.46850585999999</c:v>
                </c:pt>
                <c:pt idx="1605">
                  <c:v>220.46850585999999</c:v>
                </c:pt>
                <c:pt idx="1606">
                  <c:v>220.76037597999999</c:v>
                </c:pt>
                <c:pt idx="1607">
                  <c:v>221.05200195</c:v>
                </c:pt>
                <c:pt idx="1608">
                  <c:v>221.36486815999999</c:v>
                </c:pt>
                <c:pt idx="1609">
                  <c:v>221.63549805</c:v>
                </c:pt>
                <c:pt idx="1610">
                  <c:v>221.92724609000001</c:v>
                </c:pt>
                <c:pt idx="1611">
                  <c:v>222.21911621000001</c:v>
                </c:pt>
                <c:pt idx="1612">
                  <c:v>222.21911621000001</c:v>
                </c:pt>
                <c:pt idx="1613">
                  <c:v>222.48974609000001</c:v>
                </c:pt>
                <c:pt idx="1614">
                  <c:v>222.80236815999999</c:v>
                </c:pt>
                <c:pt idx="1615">
                  <c:v>222.80236815999999</c:v>
                </c:pt>
                <c:pt idx="1616">
                  <c:v>223.38537597999999</c:v>
                </c:pt>
                <c:pt idx="1617">
                  <c:v>223.65637207</c:v>
                </c:pt>
                <c:pt idx="1618">
                  <c:v>223.65637207</c:v>
                </c:pt>
                <c:pt idx="1619">
                  <c:v>223.96850585999999</c:v>
                </c:pt>
                <c:pt idx="1620">
                  <c:v>224.26025390999999</c:v>
                </c:pt>
                <c:pt idx="1621">
                  <c:v>224.26025390999999</c:v>
                </c:pt>
                <c:pt idx="1622">
                  <c:v>224.53112793</c:v>
                </c:pt>
                <c:pt idx="1623">
                  <c:v>224.84338378999999</c:v>
                </c:pt>
                <c:pt idx="1624">
                  <c:v>225.13488770000001</c:v>
                </c:pt>
                <c:pt idx="1625">
                  <c:v>225.42639159999999</c:v>
                </c:pt>
                <c:pt idx="1626">
                  <c:v>225.69750977000001</c:v>
                </c:pt>
                <c:pt idx="1627">
                  <c:v>225.69750977000001</c:v>
                </c:pt>
                <c:pt idx="1628">
                  <c:v>226.01013184000001</c:v>
                </c:pt>
                <c:pt idx="1629">
                  <c:v>226.28076171999999</c:v>
                </c:pt>
                <c:pt idx="1630">
                  <c:v>226.59338378999999</c:v>
                </c:pt>
                <c:pt idx="1631">
                  <c:v>226.59338378999999</c:v>
                </c:pt>
                <c:pt idx="1632">
                  <c:v>226.86401366999999</c:v>
                </c:pt>
                <c:pt idx="1633">
                  <c:v>227.17700195</c:v>
                </c:pt>
                <c:pt idx="1634">
                  <c:v>227.46850585999999</c:v>
                </c:pt>
                <c:pt idx="1635">
                  <c:v>227.78100585999999</c:v>
                </c:pt>
                <c:pt idx="1636">
                  <c:v>228.07263184000001</c:v>
                </c:pt>
                <c:pt idx="1637">
                  <c:v>228.07263184000001</c:v>
                </c:pt>
                <c:pt idx="1638">
                  <c:v>228.36450195</c:v>
                </c:pt>
                <c:pt idx="1639">
                  <c:v>228.67675781</c:v>
                </c:pt>
                <c:pt idx="1640">
                  <c:v>228.67675781</c:v>
                </c:pt>
                <c:pt idx="1641">
                  <c:v>228.94738770000001</c:v>
                </c:pt>
                <c:pt idx="1642">
                  <c:v>229.23925781</c:v>
                </c:pt>
                <c:pt idx="1643">
                  <c:v>229.51025390999999</c:v>
                </c:pt>
                <c:pt idx="1644">
                  <c:v>229.82250977000001</c:v>
                </c:pt>
                <c:pt idx="1645">
                  <c:v>230.13500977000001</c:v>
                </c:pt>
                <c:pt idx="1646">
                  <c:v>230.13500977000001</c:v>
                </c:pt>
                <c:pt idx="1647">
                  <c:v>230.40576171999999</c:v>
                </c:pt>
                <c:pt idx="1648">
                  <c:v>230.71838378999999</c:v>
                </c:pt>
                <c:pt idx="1649">
                  <c:v>230.71838378999999</c:v>
                </c:pt>
                <c:pt idx="1650">
                  <c:v>231.01000977000001</c:v>
                </c:pt>
                <c:pt idx="1651">
                  <c:v>231.30200195</c:v>
                </c:pt>
                <c:pt idx="1652">
                  <c:v>231.59375</c:v>
                </c:pt>
                <c:pt idx="1653">
                  <c:v>231.90625</c:v>
                </c:pt>
                <c:pt idx="1654">
                  <c:v>232.17724609000001</c:v>
                </c:pt>
                <c:pt idx="1655">
                  <c:v>232.17724609000001</c:v>
                </c:pt>
                <c:pt idx="1656">
                  <c:v>232.48974609000001</c:v>
                </c:pt>
                <c:pt idx="1657">
                  <c:v>232.78161621000001</c:v>
                </c:pt>
                <c:pt idx="1658">
                  <c:v>233.07287597999999</c:v>
                </c:pt>
                <c:pt idx="1659">
                  <c:v>233.07287597999999</c:v>
                </c:pt>
                <c:pt idx="1660">
                  <c:v>233.38537597999999</c:v>
                </c:pt>
                <c:pt idx="1661">
                  <c:v>233.94775390999999</c:v>
                </c:pt>
                <c:pt idx="1662">
                  <c:v>233.94775390999999</c:v>
                </c:pt>
                <c:pt idx="1663">
                  <c:v>234.23962402000001</c:v>
                </c:pt>
                <c:pt idx="1664">
                  <c:v>234.53100585999999</c:v>
                </c:pt>
                <c:pt idx="1665">
                  <c:v>234.53100585999999</c:v>
                </c:pt>
                <c:pt idx="1666">
                  <c:v>234.82250977000001</c:v>
                </c:pt>
                <c:pt idx="1667">
                  <c:v>235.11413573999999</c:v>
                </c:pt>
                <c:pt idx="1668">
                  <c:v>235.40576171999999</c:v>
                </c:pt>
                <c:pt idx="1669">
                  <c:v>235.67675781</c:v>
                </c:pt>
                <c:pt idx="1670">
                  <c:v>235.98913573999999</c:v>
                </c:pt>
                <c:pt idx="1671">
                  <c:v>235.98913573999999</c:v>
                </c:pt>
                <c:pt idx="1672">
                  <c:v>236.25976563</c:v>
                </c:pt>
                <c:pt idx="1673">
                  <c:v>236.55163573999999</c:v>
                </c:pt>
                <c:pt idx="1674">
                  <c:v>236.84338378999999</c:v>
                </c:pt>
                <c:pt idx="1675">
                  <c:v>236.84338378999999</c:v>
                </c:pt>
                <c:pt idx="1676">
                  <c:v>237.13513184000001</c:v>
                </c:pt>
                <c:pt idx="1677">
                  <c:v>237.44775390999999</c:v>
                </c:pt>
                <c:pt idx="1678">
                  <c:v>237.71862793</c:v>
                </c:pt>
                <c:pt idx="1679">
                  <c:v>238.03125</c:v>
                </c:pt>
                <c:pt idx="1680">
                  <c:v>238.32299805</c:v>
                </c:pt>
                <c:pt idx="1681">
                  <c:v>238.32299805</c:v>
                </c:pt>
                <c:pt idx="1682">
                  <c:v>238.61474609000001</c:v>
                </c:pt>
                <c:pt idx="1683">
                  <c:v>238.88549805</c:v>
                </c:pt>
                <c:pt idx="1684">
                  <c:v>238.88549805</c:v>
                </c:pt>
                <c:pt idx="1685">
                  <c:v>239.19787597999999</c:v>
                </c:pt>
                <c:pt idx="1686">
                  <c:v>239.76037597999999</c:v>
                </c:pt>
                <c:pt idx="1687">
                  <c:v>239.76037597999999</c:v>
                </c:pt>
                <c:pt idx="1688">
                  <c:v>240.05212402000001</c:v>
                </c:pt>
                <c:pt idx="1689">
                  <c:v>240.36425781</c:v>
                </c:pt>
                <c:pt idx="1690">
                  <c:v>240.36425781</c:v>
                </c:pt>
                <c:pt idx="1691">
                  <c:v>240.65600585999999</c:v>
                </c:pt>
                <c:pt idx="1692">
                  <c:v>240.92687988</c:v>
                </c:pt>
                <c:pt idx="1693">
                  <c:v>241.23925781</c:v>
                </c:pt>
                <c:pt idx="1694">
                  <c:v>241.23925781</c:v>
                </c:pt>
                <c:pt idx="1695">
                  <c:v>241.82202147999999</c:v>
                </c:pt>
                <c:pt idx="1696">
                  <c:v>241.82202147999999</c:v>
                </c:pt>
                <c:pt idx="1697">
                  <c:v>242.09326171999999</c:v>
                </c:pt>
                <c:pt idx="1698">
                  <c:v>242.42700195</c:v>
                </c:pt>
                <c:pt idx="1699">
                  <c:v>242.69775390999999</c:v>
                </c:pt>
                <c:pt idx="1700">
                  <c:v>242.69775390999999</c:v>
                </c:pt>
                <c:pt idx="1701">
                  <c:v>242.98962402000001</c:v>
                </c:pt>
                <c:pt idx="1702">
                  <c:v>243.28112793</c:v>
                </c:pt>
                <c:pt idx="1703">
                  <c:v>243.59411621000001</c:v>
                </c:pt>
                <c:pt idx="1704">
                  <c:v>243.86474609000001</c:v>
                </c:pt>
                <c:pt idx="1705">
                  <c:v>244.17712402000001</c:v>
                </c:pt>
                <c:pt idx="1706">
                  <c:v>244.17712402000001</c:v>
                </c:pt>
                <c:pt idx="1707">
                  <c:v>244.44812012</c:v>
                </c:pt>
                <c:pt idx="1708">
                  <c:v>244.76037597999999</c:v>
                </c:pt>
                <c:pt idx="1709">
                  <c:v>244.76037597999999</c:v>
                </c:pt>
                <c:pt idx="1710">
                  <c:v>245.03149414000001</c:v>
                </c:pt>
                <c:pt idx="1711">
                  <c:v>245.34338378999999</c:v>
                </c:pt>
                <c:pt idx="1712">
                  <c:v>245.63537597999999</c:v>
                </c:pt>
                <c:pt idx="1713">
                  <c:v>245.90612793</c:v>
                </c:pt>
                <c:pt idx="1714">
                  <c:v>246.21813965000001</c:v>
                </c:pt>
                <c:pt idx="1715">
                  <c:v>246.21813965000001</c:v>
                </c:pt>
                <c:pt idx="1716">
                  <c:v>246.48925781</c:v>
                </c:pt>
                <c:pt idx="1717">
                  <c:v>246.80126953000001</c:v>
                </c:pt>
                <c:pt idx="1718">
                  <c:v>247.11425781</c:v>
                </c:pt>
                <c:pt idx="1719">
                  <c:v>247.11425781</c:v>
                </c:pt>
                <c:pt idx="1720">
                  <c:v>247.67651366999999</c:v>
                </c:pt>
                <c:pt idx="1721">
                  <c:v>247.67651366999999</c:v>
                </c:pt>
                <c:pt idx="1722">
                  <c:v>247.94763184000001</c:v>
                </c:pt>
                <c:pt idx="1723">
                  <c:v>248.25988770000001</c:v>
                </c:pt>
                <c:pt idx="1724">
                  <c:v>248.57287597999999</c:v>
                </c:pt>
                <c:pt idx="1725">
                  <c:v>248.57287597999999</c:v>
                </c:pt>
                <c:pt idx="1726">
                  <c:v>248.84350585999999</c:v>
                </c:pt>
                <c:pt idx="1727">
                  <c:v>249.11437988</c:v>
                </c:pt>
                <c:pt idx="1728">
                  <c:v>249.11437988</c:v>
                </c:pt>
                <c:pt idx="1729">
                  <c:v>249.71862793</c:v>
                </c:pt>
                <c:pt idx="1730">
                  <c:v>249.98974609000001</c:v>
                </c:pt>
                <c:pt idx="1731">
                  <c:v>249.98974609000001</c:v>
                </c:pt>
                <c:pt idx="1732">
                  <c:v>250.30212402000001</c:v>
                </c:pt>
                <c:pt idx="1733">
                  <c:v>250.61450195</c:v>
                </c:pt>
                <c:pt idx="1734">
                  <c:v>250.88525390999999</c:v>
                </c:pt>
                <c:pt idx="1735">
                  <c:v>250.88525390999999</c:v>
                </c:pt>
                <c:pt idx="1736">
                  <c:v>251.15612793</c:v>
                </c:pt>
                <c:pt idx="1737">
                  <c:v>251.46875</c:v>
                </c:pt>
                <c:pt idx="1738">
                  <c:v>251.76000977000001</c:v>
                </c:pt>
                <c:pt idx="1739">
                  <c:v>252.07250977000001</c:v>
                </c:pt>
                <c:pt idx="1740">
                  <c:v>252.34338378999999</c:v>
                </c:pt>
                <c:pt idx="1741">
                  <c:v>252.34338378999999</c:v>
                </c:pt>
                <c:pt idx="1742">
                  <c:v>252.65576171999999</c:v>
                </c:pt>
                <c:pt idx="1743">
                  <c:v>252.96850585999999</c:v>
                </c:pt>
                <c:pt idx="1744">
                  <c:v>252.96850585999999</c:v>
                </c:pt>
                <c:pt idx="1745">
                  <c:v>253.23901366999999</c:v>
                </c:pt>
                <c:pt idx="1746">
                  <c:v>253.55224609000001</c:v>
                </c:pt>
                <c:pt idx="1747">
                  <c:v>253.82299805</c:v>
                </c:pt>
                <c:pt idx="1748">
                  <c:v>254.13537597999999</c:v>
                </c:pt>
                <c:pt idx="1749">
                  <c:v>254.42724609000001</c:v>
                </c:pt>
                <c:pt idx="1750">
                  <c:v>254.42724609000001</c:v>
                </c:pt>
                <c:pt idx="1751">
                  <c:v>254.69787597999999</c:v>
                </c:pt>
                <c:pt idx="1752">
                  <c:v>255.01062012</c:v>
                </c:pt>
                <c:pt idx="1753">
                  <c:v>255.30200195</c:v>
                </c:pt>
                <c:pt idx="1754">
                  <c:v>255.30200195</c:v>
                </c:pt>
                <c:pt idx="1755">
                  <c:v>255.90588378999999</c:v>
                </c:pt>
                <c:pt idx="1756">
                  <c:v>255.90588378999999</c:v>
                </c:pt>
                <c:pt idx="1757">
                  <c:v>256.17675781000003</c:v>
                </c:pt>
                <c:pt idx="1758">
                  <c:v>256.46862793000003</c:v>
                </c:pt>
                <c:pt idx="1759">
                  <c:v>256.46862793000003</c:v>
                </c:pt>
                <c:pt idx="1760">
                  <c:v>256.75976563</c:v>
                </c:pt>
                <c:pt idx="1761">
                  <c:v>257.07250977000001</c:v>
                </c:pt>
                <c:pt idx="1762">
                  <c:v>257.36376953000001</c:v>
                </c:pt>
                <c:pt idx="1763">
                  <c:v>257.63464355000002</c:v>
                </c:pt>
                <c:pt idx="1764">
                  <c:v>257.94750977000001</c:v>
                </c:pt>
                <c:pt idx="1765">
                  <c:v>257.94750977000001</c:v>
                </c:pt>
                <c:pt idx="1766">
                  <c:v>258.21801757999998</c:v>
                </c:pt>
                <c:pt idx="1767">
                  <c:v>258.53088379000002</c:v>
                </c:pt>
                <c:pt idx="1768">
                  <c:v>258.80151367000002</c:v>
                </c:pt>
                <c:pt idx="1769">
                  <c:v>258.80151367000002</c:v>
                </c:pt>
                <c:pt idx="1770">
                  <c:v>259.11462402000001</c:v>
                </c:pt>
                <c:pt idx="1771">
                  <c:v>259.40625</c:v>
                </c:pt>
                <c:pt idx="1772">
                  <c:v>259.67675781000003</c:v>
                </c:pt>
                <c:pt idx="1773">
                  <c:v>260.01049805000002</c:v>
                </c:pt>
                <c:pt idx="1774">
                  <c:v>260.30200194999998</c:v>
                </c:pt>
                <c:pt idx="1775">
                  <c:v>260.30200194999998</c:v>
                </c:pt>
                <c:pt idx="1776">
                  <c:v>260.57299805000002</c:v>
                </c:pt>
                <c:pt idx="1777">
                  <c:v>260.88525391000002</c:v>
                </c:pt>
                <c:pt idx="1778">
                  <c:v>260.88525391000002</c:v>
                </c:pt>
                <c:pt idx="1779">
                  <c:v>261.17687988</c:v>
                </c:pt>
                <c:pt idx="1780">
                  <c:v>261.75988769999998</c:v>
                </c:pt>
                <c:pt idx="1781">
                  <c:v>261.75988769999998</c:v>
                </c:pt>
                <c:pt idx="1782">
                  <c:v>262.03100585999999</c:v>
                </c:pt>
                <c:pt idx="1783">
                  <c:v>262.34326171999999</c:v>
                </c:pt>
                <c:pt idx="1784">
                  <c:v>262.34326171999999</c:v>
                </c:pt>
                <c:pt idx="1785">
                  <c:v>262.61401367000002</c:v>
                </c:pt>
                <c:pt idx="1786">
                  <c:v>262.92639159999999</c:v>
                </c:pt>
                <c:pt idx="1787">
                  <c:v>263.21801757999998</c:v>
                </c:pt>
                <c:pt idx="1788">
                  <c:v>263.21801757999998</c:v>
                </c:pt>
                <c:pt idx="1789">
                  <c:v>263.80175781000003</c:v>
                </c:pt>
                <c:pt idx="1790">
                  <c:v>263.80175781000003</c:v>
                </c:pt>
                <c:pt idx="1791">
                  <c:v>264.11462402000001</c:v>
                </c:pt>
                <c:pt idx="1792">
                  <c:v>264.38549805000002</c:v>
                </c:pt>
                <c:pt idx="1793">
                  <c:v>264.69799805000002</c:v>
                </c:pt>
                <c:pt idx="1794">
                  <c:v>264.69799805000002</c:v>
                </c:pt>
                <c:pt idx="1795">
                  <c:v>264.98986816000001</c:v>
                </c:pt>
                <c:pt idx="1796">
                  <c:v>265.28112793000003</c:v>
                </c:pt>
                <c:pt idx="1797">
                  <c:v>265.28112793000003</c:v>
                </c:pt>
                <c:pt idx="1798">
                  <c:v>265.86450194999998</c:v>
                </c:pt>
                <c:pt idx="1799">
                  <c:v>266.15612793000003</c:v>
                </c:pt>
                <c:pt idx="1800">
                  <c:v>266.15612793000003</c:v>
                </c:pt>
                <c:pt idx="1801">
                  <c:v>266.42700194999998</c:v>
                </c:pt>
                <c:pt idx="1802">
                  <c:v>266.73889159999999</c:v>
                </c:pt>
                <c:pt idx="1803">
                  <c:v>266.73889159999999</c:v>
                </c:pt>
                <c:pt idx="1804">
                  <c:v>267.03088379000002</c:v>
                </c:pt>
                <c:pt idx="1805">
                  <c:v>267.32189941000001</c:v>
                </c:pt>
                <c:pt idx="1806">
                  <c:v>267.59301757999998</c:v>
                </c:pt>
                <c:pt idx="1807">
                  <c:v>267.90551757999998</c:v>
                </c:pt>
                <c:pt idx="1808">
                  <c:v>268.19689941000001</c:v>
                </c:pt>
                <c:pt idx="1809">
                  <c:v>268.19689941000001</c:v>
                </c:pt>
                <c:pt idx="1810">
                  <c:v>268.46789551000001</c:v>
                </c:pt>
                <c:pt idx="1811">
                  <c:v>268.78051757999998</c:v>
                </c:pt>
                <c:pt idx="1812">
                  <c:v>269.07238769999998</c:v>
                </c:pt>
                <c:pt idx="1813">
                  <c:v>269.07238769999998</c:v>
                </c:pt>
                <c:pt idx="1814">
                  <c:v>269.36413573999999</c:v>
                </c:pt>
                <c:pt idx="1815">
                  <c:v>269.63476563</c:v>
                </c:pt>
                <c:pt idx="1816">
                  <c:v>269.94799805000002</c:v>
                </c:pt>
                <c:pt idx="1817">
                  <c:v>270.23950194999998</c:v>
                </c:pt>
                <c:pt idx="1818">
                  <c:v>270.53137206999997</c:v>
                </c:pt>
                <c:pt idx="1819">
                  <c:v>270.53137206999997</c:v>
                </c:pt>
                <c:pt idx="1820">
                  <c:v>270.82312012</c:v>
                </c:pt>
                <c:pt idx="1821">
                  <c:v>271.11462402000001</c:v>
                </c:pt>
                <c:pt idx="1822">
                  <c:v>271.40637206999997</c:v>
                </c:pt>
                <c:pt idx="1823">
                  <c:v>271.40637206999997</c:v>
                </c:pt>
                <c:pt idx="1824">
                  <c:v>271.67712402000001</c:v>
                </c:pt>
                <c:pt idx="1825">
                  <c:v>271.98950194999998</c:v>
                </c:pt>
                <c:pt idx="1826">
                  <c:v>272.26049805000002</c:v>
                </c:pt>
                <c:pt idx="1827">
                  <c:v>272.57263183999999</c:v>
                </c:pt>
                <c:pt idx="1828">
                  <c:v>272.84362793000003</c:v>
                </c:pt>
                <c:pt idx="1829">
                  <c:v>272.84362793000003</c:v>
                </c:pt>
                <c:pt idx="1830">
                  <c:v>273.15563965000001</c:v>
                </c:pt>
                <c:pt idx="1831">
                  <c:v>273.44738769999998</c:v>
                </c:pt>
                <c:pt idx="1832">
                  <c:v>273.44738769999998</c:v>
                </c:pt>
                <c:pt idx="1833">
                  <c:v>274.03039551000001</c:v>
                </c:pt>
                <c:pt idx="1834">
                  <c:v>274.32250977000001</c:v>
                </c:pt>
                <c:pt idx="1835">
                  <c:v>274.32250977000001</c:v>
                </c:pt>
                <c:pt idx="1836">
                  <c:v>274.61401367000002</c:v>
                </c:pt>
                <c:pt idx="1837">
                  <c:v>274.88488769999998</c:v>
                </c:pt>
                <c:pt idx="1838">
                  <c:v>274.88488769999998</c:v>
                </c:pt>
                <c:pt idx="1839">
                  <c:v>275.19750977000001</c:v>
                </c:pt>
                <c:pt idx="1840">
                  <c:v>275.48937988</c:v>
                </c:pt>
                <c:pt idx="1841">
                  <c:v>275.78137206999997</c:v>
                </c:pt>
                <c:pt idx="1842">
                  <c:v>276.07275391000002</c:v>
                </c:pt>
                <c:pt idx="1843">
                  <c:v>276.36462402000001</c:v>
                </c:pt>
                <c:pt idx="1844">
                  <c:v>276.36462402000001</c:v>
                </c:pt>
                <c:pt idx="1845">
                  <c:v>276.65637206999997</c:v>
                </c:pt>
                <c:pt idx="1846">
                  <c:v>276.92700194999998</c:v>
                </c:pt>
                <c:pt idx="1847">
                  <c:v>277.23950194999998</c:v>
                </c:pt>
                <c:pt idx="1848">
                  <c:v>277.23950194999998</c:v>
                </c:pt>
                <c:pt idx="1849">
                  <c:v>277.55139159999999</c:v>
                </c:pt>
                <c:pt idx="1850">
                  <c:v>277.82275391000002</c:v>
                </c:pt>
                <c:pt idx="1851">
                  <c:v>278.13488769999998</c:v>
                </c:pt>
                <c:pt idx="1852">
                  <c:v>278.42651367000002</c:v>
                </c:pt>
                <c:pt idx="1853">
                  <c:v>278.71801757999998</c:v>
                </c:pt>
                <c:pt idx="1854">
                  <c:v>278.71801757999998</c:v>
                </c:pt>
                <c:pt idx="1855">
                  <c:v>278.98876953000001</c:v>
                </c:pt>
                <c:pt idx="1856">
                  <c:v>279.30151367000002</c:v>
                </c:pt>
                <c:pt idx="1857">
                  <c:v>279.30151367000002</c:v>
                </c:pt>
                <c:pt idx="1858">
                  <c:v>279.57214355000002</c:v>
                </c:pt>
                <c:pt idx="1859">
                  <c:v>280.15563965000001</c:v>
                </c:pt>
                <c:pt idx="1860">
                  <c:v>280.15563965000001</c:v>
                </c:pt>
                <c:pt idx="1861">
                  <c:v>280.46838379000002</c:v>
                </c:pt>
                <c:pt idx="1862">
                  <c:v>280.73937988</c:v>
                </c:pt>
                <c:pt idx="1863">
                  <c:v>280.73937988</c:v>
                </c:pt>
                <c:pt idx="1864">
                  <c:v>281.05187988</c:v>
                </c:pt>
                <c:pt idx="1865">
                  <c:v>281.34375</c:v>
                </c:pt>
                <c:pt idx="1866">
                  <c:v>281.63537597999999</c:v>
                </c:pt>
                <c:pt idx="1867">
                  <c:v>281.63537597999999</c:v>
                </c:pt>
                <c:pt idx="1868">
                  <c:v>282.21899414000001</c:v>
                </c:pt>
                <c:pt idx="1869">
                  <c:v>282.21899414000001</c:v>
                </c:pt>
                <c:pt idx="1870">
                  <c:v>282.48962402000001</c:v>
                </c:pt>
                <c:pt idx="1871">
                  <c:v>282.80224608999998</c:v>
                </c:pt>
                <c:pt idx="1872">
                  <c:v>283.09375</c:v>
                </c:pt>
                <c:pt idx="1873">
                  <c:v>283.09375</c:v>
                </c:pt>
                <c:pt idx="1874">
                  <c:v>283.36437988</c:v>
                </c:pt>
                <c:pt idx="1875">
                  <c:v>283.67687988</c:v>
                </c:pt>
                <c:pt idx="1876">
                  <c:v>283.67687988</c:v>
                </c:pt>
                <c:pt idx="1877">
                  <c:v>284.26013183999999</c:v>
                </c:pt>
                <c:pt idx="1878">
                  <c:v>284.55151367000002</c:v>
                </c:pt>
                <c:pt idx="1879">
                  <c:v>284.55151367000002</c:v>
                </c:pt>
                <c:pt idx="1880">
                  <c:v>284.84313965000001</c:v>
                </c:pt>
                <c:pt idx="1881">
                  <c:v>285.13476563</c:v>
                </c:pt>
                <c:pt idx="1882">
                  <c:v>285.40563965000001</c:v>
                </c:pt>
                <c:pt idx="1883">
                  <c:v>285.40563965000001</c:v>
                </c:pt>
                <c:pt idx="1884">
                  <c:v>285.71838379000002</c:v>
                </c:pt>
                <c:pt idx="1885">
                  <c:v>285.98901367000002</c:v>
                </c:pt>
                <c:pt idx="1886">
                  <c:v>286.30163573999999</c:v>
                </c:pt>
                <c:pt idx="1887">
                  <c:v>286.61425781000003</c:v>
                </c:pt>
                <c:pt idx="1888">
                  <c:v>286.61425781000003</c:v>
                </c:pt>
                <c:pt idx="1889">
                  <c:v>286.90588379000002</c:v>
                </c:pt>
                <c:pt idx="1890">
                  <c:v>287.19775391000002</c:v>
                </c:pt>
                <c:pt idx="1891">
                  <c:v>287.48925781000003</c:v>
                </c:pt>
                <c:pt idx="1892">
                  <c:v>287.48925781000003</c:v>
                </c:pt>
                <c:pt idx="1893">
                  <c:v>287.80175781000003</c:v>
                </c:pt>
                <c:pt idx="1894">
                  <c:v>288.07250977000001</c:v>
                </c:pt>
                <c:pt idx="1895">
                  <c:v>288.38500977000001</c:v>
                </c:pt>
                <c:pt idx="1896">
                  <c:v>288.67651367000002</c:v>
                </c:pt>
                <c:pt idx="1897">
                  <c:v>288.67651367000002</c:v>
                </c:pt>
                <c:pt idx="1898">
                  <c:v>288.96813965000001</c:v>
                </c:pt>
                <c:pt idx="1899">
                  <c:v>289.25988769999998</c:v>
                </c:pt>
                <c:pt idx="1900">
                  <c:v>289.55114745999998</c:v>
                </c:pt>
                <c:pt idx="1901">
                  <c:v>289.55114745999998</c:v>
                </c:pt>
                <c:pt idx="1902">
                  <c:v>289.84313965000001</c:v>
                </c:pt>
                <c:pt idx="1903">
                  <c:v>290.40551757999998</c:v>
                </c:pt>
                <c:pt idx="1904">
                  <c:v>290.40551757999998</c:v>
                </c:pt>
                <c:pt idx="1905">
                  <c:v>290.71813965000001</c:v>
                </c:pt>
                <c:pt idx="1906">
                  <c:v>291.00976563</c:v>
                </c:pt>
                <c:pt idx="1907">
                  <c:v>291.00976563</c:v>
                </c:pt>
                <c:pt idx="1908">
                  <c:v>291.32275391000002</c:v>
                </c:pt>
                <c:pt idx="1909">
                  <c:v>291.59350585999999</c:v>
                </c:pt>
                <c:pt idx="1910">
                  <c:v>291.86389159999999</c:v>
                </c:pt>
                <c:pt idx="1911">
                  <c:v>292.17700194999998</c:v>
                </c:pt>
                <c:pt idx="1912">
                  <c:v>292.44787597999999</c:v>
                </c:pt>
                <c:pt idx="1913">
                  <c:v>292.44787597999999</c:v>
                </c:pt>
                <c:pt idx="1914">
                  <c:v>292.76049805000002</c:v>
                </c:pt>
                <c:pt idx="1915">
                  <c:v>293.05200194999998</c:v>
                </c:pt>
                <c:pt idx="1916">
                  <c:v>293.34350585999999</c:v>
                </c:pt>
                <c:pt idx="1917">
                  <c:v>293.34350585999999</c:v>
                </c:pt>
                <c:pt idx="1918">
                  <c:v>293.63549805000002</c:v>
                </c:pt>
                <c:pt idx="1919">
                  <c:v>293.92700194999998</c:v>
                </c:pt>
                <c:pt idx="1920">
                  <c:v>294.23937988</c:v>
                </c:pt>
                <c:pt idx="1921">
                  <c:v>294.51013183999999</c:v>
                </c:pt>
                <c:pt idx="1922">
                  <c:v>294.82226563</c:v>
                </c:pt>
                <c:pt idx="1923">
                  <c:v>294.82226563</c:v>
                </c:pt>
                <c:pt idx="1924">
                  <c:v>295.09338379000002</c:v>
                </c:pt>
                <c:pt idx="1925">
                  <c:v>295.38464355000002</c:v>
                </c:pt>
                <c:pt idx="1926">
                  <c:v>295.38464355000002</c:v>
                </c:pt>
                <c:pt idx="1927">
                  <c:v>295.69738769999998</c:v>
                </c:pt>
                <c:pt idx="1928">
                  <c:v>295.96813965000001</c:v>
                </c:pt>
                <c:pt idx="1929">
                  <c:v>296.25952147999999</c:v>
                </c:pt>
                <c:pt idx="1930">
                  <c:v>296.57226563</c:v>
                </c:pt>
                <c:pt idx="1931">
                  <c:v>296.84313965000001</c:v>
                </c:pt>
                <c:pt idx="1932">
                  <c:v>296.84313965000001</c:v>
                </c:pt>
                <c:pt idx="1933">
                  <c:v>297.15612793000003</c:v>
                </c:pt>
                <c:pt idx="1934">
                  <c:v>297.46826171999999</c:v>
                </c:pt>
                <c:pt idx="1935">
                  <c:v>297.76037597999999</c:v>
                </c:pt>
                <c:pt idx="1936">
                  <c:v>297.76037597999999</c:v>
                </c:pt>
                <c:pt idx="1937">
                  <c:v>298.32263183999999</c:v>
                </c:pt>
                <c:pt idx="1938">
                  <c:v>298.32263183999999</c:v>
                </c:pt>
                <c:pt idx="1939">
                  <c:v>298.59362793000003</c:v>
                </c:pt>
                <c:pt idx="1940">
                  <c:v>298.90576171999999</c:v>
                </c:pt>
                <c:pt idx="1941">
                  <c:v>299.19763183999999</c:v>
                </c:pt>
                <c:pt idx="1942">
                  <c:v>299.19763183999999</c:v>
                </c:pt>
                <c:pt idx="1943">
                  <c:v>299.48937988</c:v>
                </c:pt>
                <c:pt idx="1944">
                  <c:v>299.78063965000001</c:v>
                </c:pt>
                <c:pt idx="1945">
                  <c:v>299.78063965000001</c:v>
                </c:pt>
                <c:pt idx="1946">
                  <c:v>300.36401367000002</c:v>
                </c:pt>
                <c:pt idx="1947">
                  <c:v>300.63500977000001</c:v>
                </c:pt>
                <c:pt idx="1948">
                  <c:v>300.63500977000001</c:v>
                </c:pt>
                <c:pt idx="1949">
                  <c:v>300.94726563</c:v>
                </c:pt>
                <c:pt idx="1950">
                  <c:v>301.23889159999999</c:v>
                </c:pt>
                <c:pt idx="1951">
                  <c:v>301.23889159999999</c:v>
                </c:pt>
                <c:pt idx="1952">
                  <c:v>301.53063965000001</c:v>
                </c:pt>
                <c:pt idx="1953">
                  <c:v>301.84301757999998</c:v>
                </c:pt>
                <c:pt idx="1954">
                  <c:v>302.11401367000002</c:v>
                </c:pt>
                <c:pt idx="1955">
                  <c:v>302.40588379000002</c:v>
                </c:pt>
                <c:pt idx="1956">
                  <c:v>302.69750977000001</c:v>
                </c:pt>
                <c:pt idx="1957">
                  <c:v>302.96838379000002</c:v>
                </c:pt>
                <c:pt idx="1958">
                  <c:v>302.96838379000002</c:v>
                </c:pt>
                <c:pt idx="1959">
                  <c:v>303.28088379000002</c:v>
                </c:pt>
                <c:pt idx="1960">
                  <c:v>303.57287597999999</c:v>
                </c:pt>
                <c:pt idx="1961">
                  <c:v>303.57287597999999</c:v>
                </c:pt>
                <c:pt idx="1962">
                  <c:v>303.86450194999998</c:v>
                </c:pt>
                <c:pt idx="1963">
                  <c:v>304.15612793000003</c:v>
                </c:pt>
                <c:pt idx="1964">
                  <c:v>304.44799805000002</c:v>
                </c:pt>
                <c:pt idx="1965">
                  <c:v>304.73913573999999</c:v>
                </c:pt>
                <c:pt idx="1966">
                  <c:v>305.01037597999999</c:v>
                </c:pt>
                <c:pt idx="1967">
                  <c:v>305.01037597999999</c:v>
                </c:pt>
                <c:pt idx="1968">
                  <c:v>305.32263183999999</c:v>
                </c:pt>
                <c:pt idx="1969">
                  <c:v>305.61425781000003</c:v>
                </c:pt>
                <c:pt idx="1970">
                  <c:v>305.61425781000003</c:v>
                </c:pt>
                <c:pt idx="1971">
                  <c:v>305.90588379000002</c:v>
                </c:pt>
                <c:pt idx="1972">
                  <c:v>306.21789551000001</c:v>
                </c:pt>
                <c:pt idx="1973">
                  <c:v>306.50988769999998</c:v>
                </c:pt>
                <c:pt idx="1974">
                  <c:v>306.80114745999998</c:v>
                </c:pt>
                <c:pt idx="1975">
                  <c:v>307.09289551000001</c:v>
                </c:pt>
                <c:pt idx="1976">
                  <c:v>307.09289551000001</c:v>
                </c:pt>
                <c:pt idx="1977">
                  <c:v>307.40563965000001</c:v>
                </c:pt>
                <c:pt idx="1978">
                  <c:v>307.67626953000001</c:v>
                </c:pt>
                <c:pt idx="1979">
                  <c:v>307.94726563</c:v>
                </c:pt>
                <c:pt idx="1980">
                  <c:v>307.94726563</c:v>
                </c:pt>
                <c:pt idx="1981">
                  <c:v>308.25976563</c:v>
                </c:pt>
                <c:pt idx="1982">
                  <c:v>308.84326171999999</c:v>
                </c:pt>
                <c:pt idx="1983">
                  <c:v>308.84326171999999</c:v>
                </c:pt>
                <c:pt idx="1984">
                  <c:v>309.11425781000003</c:v>
                </c:pt>
                <c:pt idx="1985">
                  <c:v>309.44775391000002</c:v>
                </c:pt>
                <c:pt idx="1986">
                  <c:v>309.44775391000002</c:v>
                </c:pt>
                <c:pt idx="1987">
                  <c:v>309.71838379000002</c:v>
                </c:pt>
                <c:pt idx="1988">
                  <c:v>310.03125</c:v>
                </c:pt>
                <c:pt idx="1989">
                  <c:v>310.03125</c:v>
                </c:pt>
                <c:pt idx="1990">
                  <c:v>310.61425781000003</c:v>
                </c:pt>
                <c:pt idx="1991">
                  <c:v>310.88513183999999</c:v>
                </c:pt>
                <c:pt idx="1992">
                  <c:v>310.88513183999999</c:v>
                </c:pt>
                <c:pt idx="1993">
                  <c:v>311.19738769999998</c:v>
                </c:pt>
                <c:pt idx="1994">
                  <c:v>311.48913573999999</c:v>
                </c:pt>
                <c:pt idx="1995">
                  <c:v>311.48913573999999</c:v>
                </c:pt>
                <c:pt idx="1996">
                  <c:v>311.78039551000001</c:v>
                </c:pt>
                <c:pt idx="1997">
                  <c:v>312.09301757999998</c:v>
                </c:pt>
                <c:pt idx="1998">
                  <c:v>312.36389159999999</c:v>
                </c:pt>
                <c:pt idx="1999">
                  <c:v>312.65551757999998</c:v>
                </c:pt>
                <c:pt idx="2000">
                  <c:v>312.96826171999999</c:v>
                </c:pt>
                <c:pt idx="2001">
                  <c:v>312.96826171999999</c:v>
                </c:pt>
                <c:pt idx="2002">
                  <c:v>313.23876953000001</c:v>
                </c:pt>
                <c:pt idx="2003">
                  <c:v>313.55200194999998</c:v>
                </c:pt>
                <c:pt idx="2004">
                  <c:v>313.80163573999999</c:v>
                </c:pt>
                <c:pt idx="2005">
                  <c:v>313.80163573999999</c:v>
                </c:pt>
                <c:pt idx="2006">
                  <c:v>314.11425781000003</c:v>
                </c:pt>
                <c:pt idx="2007">
                  <c:v>314.40600585999999</c:v>
                </c:pt>
                <c:pt idx="2008">
                  <c:v>314.69763183999999</c:v>
                </c:pt>
                <c:pt idx="2009">
                  <c:v>314.98962402000001</c:v>
                </c:pt>
                <c:pt idx="2010">
                  <c:v>315.26037597999999</c:v>
                </c:pt>
                <c:pt idx="2011">
                  <c:v>315.26037597999999</c:v>
                </c:pt>
                <c:pt idx="2012">
                  <c:v>315.57275391000002</c:v>
                </c:pt>
                <c:pt idx="2013">
                  <c:v>315.86450194999998</c:v>
                </c:pt>
                <c:pt idx="2014">
                  <c:v>316.15600585999999</c:v>
                </c:pt>
                <c:pt idx="2015">
                  <c:v>316.15600585999999</c:v>
                </c:pt>
                <c:pt idx="2016">
                  <c:v>316.46838379000002</c:v>
                </c:pt>
                <c:pt idx="2017">
                  <c:v>316.73913573999999</c:v>
                </c:pt>
                <c:pt idx="2018">
                  <c:v>317.00964355000002</c:v>
                </c:pt>
                <c:pt idx="2019">
                  <c:v>317.32202147999999</c:v>
                </c:pt>
                <c:pt idx="2020">
                  <c:v>317.61364745999998</c:v>
                </c:pt>
                <c:pt idx="2021">
                  <c:v>317.61364745999998</c:v>
                </c:pt>
                <c:pt idx="2022">
                  <c:v>317.90551757999998</c:v>
                </c:pt>
                <c:pt idx="2023">
                  <c:v>318.19702147999999</c:v>
                </c:pt>
                <c:pt idx="2024">
                  <c:v>318.19702147999999</c:v>
                </c:pt>
                <c:pt idx="2025">
                  <c:v>318.48840331999997</c:v>
                </c:pt>
                <c:pt idx="2026">
                  <c:v>319.07214355000002</c:v>
                </c:pt>
                <c:pt idx="2027">
                  <c:v>319.07214355000002</c:v>
                </c:pt>
                <c:pt idx="2028">
                  <c:v>319.36413573999999</c:v>
                </c:pt>
                <c:pt idx="2029">
                  <c:v>319.63464355000002</c:v>
                </c:pt>
                <c:pt idx="2030">
                  <c:v>319.63464355000002</c:v>
                </c:pt>
                <c:pt idx="2031">
                  <c:v>319.94763183999999</c:v>
                </c:pt>
                <c:pt idx="2032">
                  <c:v>320.23925781000003</c:v>
                </c:pt>
                <c:pt idx="2033">
                  <c:v>320.53100585999999</c:v>
                </c:pt>
                <c:pt idx="2034">
                  <c:v>320.82287597999999</c:v>
                </c:pt>
                <c:pt idx="2035">
                  <c:v>321.13500977000001</c:v>
                </c:pt>
                <c:pt idx="2036">
                  <c:v>321.13500977000001</c:v>
                </c:pt>
                <c:pt idx="2037">
                  <c:v>321.40588379000002</c:v>
                </c:pt>
                <c:pt idx="2038">
                  <c:v>321.71850585999999</c:v>
                </c:pt>
                <c:pt idx="2039">
                  <c:v>322.00988769999998</c:v>
                </c:pt>
                <c:pt idx="2040">
                  <c:v>322.00988769999998</c:v>
                </c:pt>
                <c:pt idx="2041">
                  <c:v>322.30175781000003</c:v>
                </c:pt>
                <c:pt idx="2042">
                  <c:v>322.59313965000001</c:v>
                </c:pt>
                <c:pt idx="2043">
                  <c:v>322.90563965000001</c:v>
                </c:pt>
                <c:pt idx="2044">
                  <c:v>323.17626953000001</c:v>
                </c:pt>
                <c:pt idx="2045">
                  <c:v>323.48876953000001</c:v>
                </c:pt>
                <c:pt idx="2046">
                  <c:v>323.48876953000001</c:v>
                </c:pt>
                <c:pt idx="2047">
                  <c:v>323.78076171999999</c:v>
                </c:pt>
                <c:pt idx="2048">
                  <c:v>324.05102539000001</c:v>
                </c:pt>
                <c:pt idx="2049">
                  <c:v>324.05102539000001</c:v>
                </c:pt>
                <c:pt idx="2050">
                  <c:v>324.34326171999999</c:v>
                </c:pt>
                <c:pt idx="2051">
                  <c:v>324.65588379000002</c:v>
                </c:pt>
                <c:pt idx="2052">
                  <c:v>324.94775391000002</c:v>
                </c:pt>
                <c:pt idx="2053">
                  <c:v>325.21838379000002</c:v>
                </c:pt>
                <c:pt idx="2054">
                  <c:v>325.50988769999998</c:v>
                </c:pt>
                <c:pt idx="2055">
                  <c:v>325.50988769999998</c:v>
                </c:pt>
                <c:pt idx="2056">
                  <c:v>325.80200194999998</c:v>
                </c:pt>
                <c:pt idx="2057">
                  <c:v>326.11425781000003</c:v>
                </c:pt>
                <c:pt idx="2058">
                  <c:v>326.38525391000002</c:v>
                </c:pt>
                <c:pt idx="2059">
                  <c:v>326.38525391000002</c:v>
                </c:pt>
                <c:pt idx="2060">
                  <c:v>326.69750977000001</c:v>
                </c:pt>
                <c:pt idx="2061">
                  <c:v>326.98889159999999</c:v>
                </c:pt>
                <c:pt idx="2062">
                  <c:v>327.28076171999999</c:v>
                </c:pt>
                <c:pt idx="2063">
                  <c:v>327.55126953000001</c:v>
                </c:pt>
                <c:pt idx="2064">
                  <c:v>327.86401367000002</c:v>
                </c:pt>
                <c:pt idx="2065">
                  <c:v>327.86401367000002</c:v>
                </c:pt>
                <c:pt idx="2066">
                  <c:v>328.13500977000001</c:v>
                </c:pt>
                <c:pt idx="2067">
                  <c:v>328.42626953000001</c:v>
                </c:pt>
                <c:pt idx="2068">
                  <c:v>328.42626953000001</c:v>
                </c:pt>
                <c:pt idx="2069">
                  <c:v>328.71801757999998</c:v>
                </c:pt>
                <c:pt idx="2070">
                  <c:v>329.32202147999999</c:v>
                </c:pt>
                <c:pt idx="2071">
                  <c:v>329.32202147999999</c:v>
                </c:pt>
                <c:pt idx="2072">
                  <c:v>329.59265137</c:v>
                </c:pt>
                <c:pt idx="2073">
                  <c:v>329.90551757999998</c:v>
                </c:pt>
                <c:pt idx="2074">
                  <c:v>329.90551757999998</c:v>
                </c:pt>
                <c:pt idx="2075">
                  <c:v>330.17651367000002</c:v>
                </c:pt>
                <c:pt idx="2076">
                  <c:v>330.48925781000003</c:v>
                </c:pt>
                <c:pt idx="2077">
                  <c:v>330.78112793000003</c:v>
                </c:pt>
                <c:pt idx="2078">
                  <c:v>331.07250977000001</c:v>
                </c:pt>
                <c:pt idx="2079">
                  <c:v>331.36425781000003</c:v>
                </c:pt>
                <c:pt idx="2080">
                  <c:v>331.36425781000003</c:v>
                </c:pt>
                <c:pt idx="2081">
                  <c:v>331.67687988</c:v>
                </c:pt>
                <c:pt idx="2082">
                  <c:v>331.96826171999999</c:v>
                </c:pt>
                <c:pt idx="2083">
                  <c:v>332.23950194999998</c:v>
                </c:pt>
                <c:pt idx="2084">
                  <c:v>332.23950194999998</c:v>
                </c:pt>
                <c:pt idx="2085">
                  <c:v>332.53088379000002</c:v>
                </c:pt>
                <c:pt idx="2086">
                  <c:v>332.80187988</c:v>
                </c:pt>
                <c:pt idx="2087">
                  <c:v>333.11401367000002</c:v>
                </c:pt>
                <c:pt idx="2088">
                  <c:v>333.40563965000001</c:v>
                </c:pt>
                <c:pt idx="2089">
                  <c:v>333.67651367000002</c:v>
                </c:pt>
                <c:pt idx="2090">
                  <c:v>333.67651367000002</c:v>
                </c:pt>
                <c:pt idx="2091">
                  <c:v>333.98876953000001</c:v>
                </c:pt>
                <c:pt idx="2092">
                  <c:v>334.30139159999999</c:v>
                </c:pt>
                <c:pt idx="2093">
                  <c:v>334.57226563</c:v>
                </c:pt>
                <c:pt idx="2094">
                  <c:v>334.57226563</c:v>
                </c:pt>
                <c:pt idx="2095">
                  <c:v>334.84289551000001</c:v>
                </c:pt>
                <c:pt idx="2096">
                  <c:v>335.15539551000001</c:v>
                </c:pt>
                <c:pt idx="2097">
                  <c:v>335.44714355000002</c:v>
                </c:pt>
                <c:pt idx="2098">
                  <c:v>335.73913573999999</c:v>
                </c:pt>
                <c:pt idx="2099">
                  <c:v>336.03063965000001</c:v>
                </c:pt>
                <c:pt idx="2100">
                  <c:v>336.03063965000001</c:v>
                </c:pt>
                <c:pt idx="2101">
                  <c:v>336.32238769999998</c:v>
                </c:pt>
                <c:pt idx="2102">
                  <c:v>336.61425781000003</c:v>
                </c:pt>
                <c:pt idx="2103">
                  <c:v>336.61425781000003</c:v>
                </c:pt>
                <c:pt idx="2104">
                  <c:v>337.17675781000003</c:v>
                </c:pt>
                <c:pt idx="2105">
                  <c:v>337.48925781000003</c:v>
                </c:pt>
                <c:pt idx="2106">
                  <c:v>337.48925781000003</c:v>
                </c:pt>
                <c:pt idx="2107">
                  <c:v>337.78063965000001</c:v>
                </c:pt>
                <c:pt idx="2108">
                  <c:v>338.09338379000002</c:v>
                </c:pt>
                <c:pt idx="2109">
                  <c:v>338.09338379000002</c:v>
                </c:pt>
                <c:pt idx="2110">
                  <c:v>338.36401367000002</c:v>
                </c:pt>
                <c:pt idx="2111">
                  <c:v>338.67651367000002</c:v>
                </c:pt>
                <c:pt idx="2112">
                  <c:v>338.67651367000002</c:v>
                </c:pt>
                <c:pt idx="2113">
                  <c:v>339.25952147999999</c:v>
                </c:pt>
                <c:pt idx="2114">
                  <c:v>339.55102539000001</c:v>
                </c:pt>
                <c:pt idx="2115">
                  <c:v>339.55102539000001</c:v>
                </c:pt>
                <c:pt idx="2116">
                  <c:v>339.84265137</c:v>
                </c:pt>
                <c:pt idx="2117">
                  <c:v>340.13476563</c:v>
                </c:pt>
                <c:pt idx="2118">
                  <c:v>340.44714355000002</c:v>
                </c:pt>
                <c:pt idx="2119">
                  <c:v>340.44714355000002</c:v>
                </c:pt>
                <c:pt idx="2120">
                  <c:v>340.71777343999997</c:v>
                </c:pt>
                <c:pt idx="2121">
                  <c:v>340.98876953000001</c:v>
                </c:pt>
                <c:pt idx="2122">
                  <c:v>341.30139159999999</c:v>
                </c:pt>
                <c:pt idx="2123">
                  <c:v>341.59338379000002</c:v>
                </c:pt>
                <c:pt idx="2124">
                  <c:v>341.59338379000002</c:v>
                </c:pt>
                <c:pt idx="2125">
                  <c:v>341.88488769999998</c:v>
                </c:pt>
                <c:pt idx="2126">
                  <c:v>342.19763183999999</c:v>
                </c:pt>
                <c:pt idx="2127">
                  <c:v>342.48937988</c:v>
                </c:pt>
                <c:pt idx="2128">
                  <c:v>342.48937988</c:v>
                </c:pt>
                <c:pt idx="2129">
                  <c:v>342.76025391000002</c:v>
                </c:pt>
                <c:pt idx="2130">
                  <c:v>343.34326171999999</c:v>
                </c:pt>
                <c:pt idx="2131">
                  <c:v>343.34326171999999</c:v>
                </c:pt>
                <c:pt idx="2132">
                  <c:v>343.65588379000002</c:v>
                </c:pt>
                <c:pt idx="2133">
                  <c:v>343.92700194999998</c:v>
                </c:pt>
                <c:pt idx="2134">
                  <c:v>343.92700194999998</c:v>
                </c:pt>
                <c:pt idx="2135">
                  <c:v>344.23901367000002</c:v>
                </c:pt>
                <c:pt idx="2136">
                  <c:v>344.53076171999999</c:v>
                </c:pt>
                <c:pt idx="2137">
                  <c:v>344.80139159999999</c:v>
                </c:pt>
                <c:pt idx="2138">
                  <c:v>344.80139159999999</c:v>
                </c:pt>
                <c:pt idx="2139">
                  <c:v>345.40539551000001</c:v>
                </c:pt>
                <c:pt idx="2140">
                  <c:v>345.40539551000001</c:v>
                </c:pt>
                <c:pt idx="2141">
                  <c:v>345.69702147999999</c:v>
                </c:pt>
                <c:pt idx="2142">
                  <c:v>345.96801757999998</c:v>
                </c:pt>
                <c:pt idx="2143">
                  <c:v>346.28039551000001</c:v>
                </c:pt>
                <c:pt idx="2144">
                  <c:v>346.28039551000001</c:v>
                </c:pt>
                <c:pt idx="2145">
                  <c:v>346.57226563</c:v>
                </c:pt>
                <c:pt idx="2146">
                  <c:v>346.86364745999998</c:v>
                </c:pt>
                <c:pt idx="2147">
                  <c:v>346.86364745999998</c:v>
                </c:pt>
                <c:pt idx="2148">
                  <c:v>347.46801757999998</c:v>
                </c:pt>
                <c:pt idx="2149">
                  <c:v>347.46801757999998</c:v>
                </c:pt>
                <c:pt idx="2150">
                  <c:v>347.78076171999999</c:v>
                </c:pt>
                <c:pt idx="2151">
                  <c:v>348.05163573999999</c:v>
                </c:pt>
                <c:pt idx="2152">
                  <c:v>348.34313965000001</c:v>
                </c:pt>
                <c:pt idx="2153">
                  <c:v>348.34313965000001</c:v>
                </c:pt>
                <c:pt idx="2154">
                  <c:v>348.63513183999999</c:v>
                </c:pt>
                <c:pt idx="2155">
                  <c:v>348.92651367000002</c:v>
                </c:pt>
                <c:pt idx="2156">
                  <c:v>349.21801757999998</c:v>
                </c:pt>
                <c:pt idx="2157">
                  <c:v>349.50976563</c:v>
                </c:pt>
                <c:pt idx="2158">
                  <c:v>349.78051757999998</c:v>
                </c:pt>
                <c:pt idx="2159">
                  <c:v>349.78051757999998</c:v>
                </c:pt>
                <c:pt idx="2160">
                  <c:v>350.09313965000001</c:v>
                </c:pt>
                <c:pt idx="2161">
                  <c:v>350.38452147999999</c:v>
                </c:pt>
                <c:pt idx="2162">
                  <c:v>350.38452147999999</c:v>
                </c:pt>
                <c:pt idx="2163">
                  <c:v>350.67626953000001</c:v>
                </c:pt>
                <c:pt idx="2164">
                  <c:v>350.96801757999998</c:v>
                </c:pt>
                <c:pt idx="2165">
                  <c:v>351.28063965000001</c:v>
                </c:pt>
                <c:pt idx="2166">
                  <c:v>351.55151367000002</c:v>
                </c:pt>
                <c:pt idx="2167">
                  <c:v>351.86376953000001</c:v>
                </c:pt>
                <c:pt idx="2168">
                  <c:v>351.86376953000001</c:v>
                </c:pt>
                <c:pt idx="2169">
                  <c:v>352.15588379000002</c:v>
                </c:pt>
                <c:pt idx="2170">
                  <c:v>352.42675781000003</c:v>
                </c:pt>
                <c:pt idx="2171">
                  <c:v>352.73937988</c:v>
                </c:pt>
                <c:pt idx="2172">
                  <c:v>352.73937988</c:v>
                </c:pt>
                <c:pt idx="2173">
                  <c:v>353.03100585999999</c:v>
                </c:pt>
                <c:pt idx="2174">
                  <c:v>353.32263183999999</c:v>
                </c:pt>
                <c:pt idx="2175">
                  <c:v>353.61437988</c:v>
                </c:pt>
                <c:pt idx="2176">
                  <c:v>353.92687988</c:v>
                </c:pt>
                <c:pt idx="2177">
                  <c:v>354.19763183999999</c:v>
                </c:pt>
                <c:pt idx="2178">
                  <c:v>354.19763183999999</c:v>
                </c:pt>
                <c:pt idx="2179">
                  <c:v>354.46862793000003</c:v>
                </c:pt>
                <c:pt idx="2180">
                  <c:v>354.78039551000001</c:v>
                </c:pt>
                <c:pt idx="2181">
                  <c:v>354.78039551000001</c:v>
                </c:pt>
                <c:pt idx="2182">
                  <c:v>355.09313965000001</c:v>
                </c:pt>
                <c:pt idx="2183">
                  <c:v>355.67639159999999</c:v>
                </c:pt>
                <c:pt idx="2184">
                  <c:v>355.67639159999999</c:v>
                </c:pt>
                <c:pt idx="2185">
                  <c:v>355.96789551000001</c:v>
                </c:pt>
                <c:pt idx="2186">
                  <c:v>356.23864745999998</c:v>
                </c:pt>
                <c:pt idx="2187">
                  <c:v>356.23864745999998</c:v>
                </c:pt>
                <c:pt idx="2188">
                  <c:v>356.55126953000001</c:v>
                </c:pt>
                <c:pt idx="2189">
                  <c:v>356.84301757999998</c:v>
                </c:pt>
                <c:pt idx="2190">
                  <c:v>357.13476563</c:v>
                </c:pt>
                <c:pt idx="2191">
                  <c:v>357.13476563</c:v>
                </c:pt>
                <c:pt idx="2192">
                  <c:v>357.71826171999999</c:v>
                </c:pt>
                <c:pt idx="2193">
                  <c:v>357.71826171999999</c:v>
                </c:pt>
                <c:pt idx="2194">
                  <c:v>357.98925781000003</c:v>
                </c:pt>
                <c:pt idx="2195">
                  <c:v>358.30139159999999</c:v>
                </c:pt>
                <c:pt idx="2196">
                  <c:v>358.57250977000001</c:v>
                </c:pt>
                <c:pt idx="2197">
                  <c:v>358.57250977000001</c:v>
                </c:pt>
                <c:pt idx="2198">
                  <c:v>358.88500977000001</c:v>
                </c:pt>
                <c:pt idx="2199">
                  <c:v>359.17651367000002</c:v>
                </c:pt>
                <c:pt idx="2200">
                  <c:v>359.17651367000002</c:v>
                </c:pt>
                <c:pt idx="2201">
                  <c:v>359.73889159999999</c:v>
                </c:pt>
                <c:pt idx="2202">
                  <c:v>359.97717284999999</c:v>
                </c:pt>
                <c:pt idx="2203">
                  <c:v>359.97717284999999</c:v>
                </c:pt>
                <c:pt idx="2204">
                  <c:v>360.02294921999999</c:v>
                </c:pt>
                <c:pt idx="2205">
                  <c:v>359.99169921999999</c:v>
                </c:pt>
                <c:pt idx="2206">
                  <c:v>359.99169921999999</c:v>
                </c:pt>
                <c:pt idx="2207">
                  <c:v>359.99584960999999</c:v>
                </c:pt>
                <c:pt idx="2208">
                  <c:v>360.00500488</c:v>
                </c:pt>
                <c:pt idx="2209">
                  <c:v>360.00195313</c:v>
                </c:pt>
                <c:pt idx="2210">
                  <c:v>359.99731444999998</c:v>
                </c:pt>
                <c:pt idx="2211">
                  <c:v>360.00134277000001</c:v>
                </c:pt>
                <c:pt idx="2212">
                  <c:v>360.00134277000001</c:v>
                </c:pt>
                <c:pt idx="2213">
                  <c:v>360.00085448999999</c:v>
                </c:pt>
                <c:pt idx="2214">
                  <c:v>360.00048828000001</c:v>
                </c:pt>
                <c:pt idx="2215">
                  <c:v>360.00036620999998</c:v>
                </c:pt>
                <c:pt idx="2216">
                  <c:v>360.00036620999998</c:v>
                </c:pt>
                <c:pt idx="2217">
                  <c:v>360.00036620999998</c:v>
                </c:pt>
                <c:pt idx="2218">
                  <c:v>360.00036620999998</c:v>
                </c:pt>
                <c:pt idx="2219">
                  <c:v>360.00036620999998</c:v>
                </c:pt>
                <c:pt idx="2220">
                  <c:v>360.00048828000001</c:v>
                </c:pt>
                <c:pt idx="2221">
                  <c:v>360.00048828000001</c:v>
                </c:pt>
                <c:pt idx="2222">
                  <c:v>360.00048828000001</c:v>
                </c:pt>
                <c:pt idx="2223">
                  <c:v>360.00048828000001</c:v>
                </c:pt>
                <c:pt idx="2224">
                  <c:v>360.00061034999999</c:v>
                </c:pt>
                <c:pt idx="2225">
                  <c:v>360.00061034999999</c:v>
                </c:pt>
                <c:pt idx="2226">
                  <c:v>360.00061034999999</c:v>
                </c:pt>
                <c:pt idx="2227">
                  <c:v>360.00073242000002</c:v>
                </c:pt>
                <c:pt idx="2228">
                  <c:v>360.00073242000002</c:v>
                </c:pt>
                <c:pt idx="2229">
                  <c:v>360.00061034999999</c:v>
                </c:pt>
                <c:pt idx="2230">
                  <c:v>360.00061034999999</c:v>
                </c:pt>
                <c:pt idx="2231">
                  <c:v>360.00061034999999</c:v>
                </c:pt>
                <c:pt idx="2232">
                  <c:v>360.00061034999999</c:v>
                </c:pt>
                <c:pt idx="2233">
                  <c:v>360.00061034999999</c:v>
                </c:pt>
                <c:pt idx="2234">
                  <c:v>360.00061034999999</c:v>
                </c:pt>
                <c:pt idx="2235">
                  <c:v>360.00061034999999</c:v>
                </c:pt>
                <c:pt idx="2236">
                  <c:v>360.00061034999999</c:v>
                </c:pt>
                <c:pt idx="2237">
                  <c:v>360.00061034999999</c:v>
                </c:pt>
                <c:pt idx="2238">
                  <c:v>360.00061034999999</c:v>
                </c:pt>
                <c:pt idx="2239">
                  <c:v>360.00061034999999</c:v>
                </c:pt>
                <c:pt idx="2240">
                  <c:v>360.00061034999999</c:v>
                </c:pt>
                <c:pt idx="2241">
                  <c:v>360.00061034999999</c:v>
                </c:pt>
                <c:pt idx="2242">
                  <c:v>360.00061034999999</c:v>
                </c:pt>
                <c:pt idx="2243">
                  <c:v>360.00061034999999</c:v>
                </c:pt>
                <c:pt idx="2244">
                  <c:v>360.00061034999999</c:v>
                </c:pt>
                <c:pt idx="2245">
                  <c:v>360.00061034999999</c:v>
                </c:pt>
                <c:pt idx="2246">
                  <c:v>360.00061034999999</c:v>
                </c:pt>
                <c:pt idx="2247">
                  <c:v>360.00061034999999</c:v>
                </c:pt>
                <c:pt idx="2248">
                  <c:v>360.00061034999999</c:v>
                </c:pt>
                <c:pt idx="2249">
                  <c:v>360.00061034999999</c:v>
                </c:pt>
                <c:pt idx="2250">
                  <c:v>360.00061034999999</c:v>
                </c:pt>
                <c:pt idx="2251">
                  <c:v>360.00061034999999</c:v>
                </c:pt>
                <c:pt idx="2252">
                  <c:v>360.00061034999999</c:v>
                </c:pt>
                <c:pt idx="2253">
                  <c:v>360.00061034999999</c:v>
                </c:pt>
                <c:pt idx="2254">
                  <c:v>360.00061034999999</c:v>
                </c:pt>
                <c:pt idx="2255">
                  <c:v>360.00061034999999</c:v>
                </c:pt>
                <c:pt idx="2256">
                  <c:v>360.00061034999999</c:v>
                </c:pt>
                <c:pt idx="2257">
                  <c:v>360.00061034999999</c:v>
                </c:pt>
                <c:pt idx="2258">
                  <c:v>360.00061034999999</c:v>
                </c:pt>
                <c:pt idx="2259">
                  <c:v>360.00061034999999</c:v>
                </c:pt>
                <c:pt idx="2260">
                  <c:v>360.00061034999999</c:v>
                </c:pt>
                <c:pt idx="2261">
                  <c:v>360.00061034999999</c:v>
                </c:pt>
                <c:pt idx="2262">
                  <c:v>360.00061034999999</c:v>
                </c:pt>
                <c:pt idx="2263">
                  <c:v>360.00061034999999</c:v>
                </c:pt>
                <c:pt idx="2264">
                  <c:v>360.00061034999999</c:v>
                </c:pt>
                <c:pt idx="2265">
                  <c:v>360.00061034999999</c:v>
                </c:pt>
                <c:pt idx="2266">
                  <c:v>360.00061034999999</c:v>
                </c:pt>
                <c:pt idx="2267">
                  <c:v>360.00061034999999</c:v>
                </c:pt>
                <c:pt idx="2268">
                  <c:v>360.00061034999999</c:v>
                </c:pt>
                <c:pt idx="2269">
                  <c:v>360.00061034999999</c:v>
                </c:pt>
                <c:pt idx="2270">
                  <c:v>360.00061034999999</c:v>
                </c:pt>
                <c:pt idx="2271">
                  <c:v>360.00061034999999</c:v>
                </c:pt>
                <c:pt idx="2272">
                  <c:v>360.00061034999999</c:v>
                </c:pt>
                <c:pt idx="2273">
                  <c:v>360.00061034999999</c:v>
                </c:pt>
                <c:pt idx="2274">
                  <c:v>360.00061034999999</c:v>
                </c:pt>
                <c:pt idx="2275">
                  <c:v>360.00061034999999</c:v>
                </c:pt>
                <c:pt idx="2276">
                  <c:v>360.00061034999999</c:v>
                </c:pt>
                <c:pt idx="2277">
                  <c:v>360.00061034999999</c:v>
                </c:pt>
                <c:pt idx="2278">
                  <c:v>360.00061034999999</c:v>
                </c:pt>
                <c:pt idx="2279">
                  <c:v>360.00061034999999</c:v>
                </c:pt>
                <c:pt idx="2280">
                  <c:v>360.00061034999999</c:v>
                </c:pt>
                <c:pt idx="2281">
                  <c:v>360.00061034999999</c:v>
                </c:pt>
                <c:pt idx="2282">
                  <c:v>360.00061034999999</c:v>
                </c:pt>
                <c:pt idx="2283">
                  <c:v>360.00061034999999</c:v>
                </c:pt>
                <c:pt idx="2284">
                  <c:v>360.00061034999999</c:v>
                </c:pt>
                <c:pt idx="2285">
                  <c:v>360.00061034999999</c:v>
                </c:pt>
                <c:pt idx="2286">
                  <c:v>360.00061034999999</c:v>
                </c:pt>
                <c:pt idx="2287">
                  <c:v>360.00061034999999</c:v>
                </c:pt>
                <c:pt idx="2288">
                  <c:v>360.00061034999999</c:v>
                </c:pt>
                <c:pt idx="2289">
                  <c:v>360.00061034999999</c:v>
                </c:pt>
                <c:pt idx="2290">
                  <c:v>360.00061034999999</c:v>
                </c:pt>
                <c:pt idx="2291">
                  <c:v>360.00061034999999</c:v>
                </c:pt>
                <c:pt idx="2292">
                  <c:v>360.00061034999999</c:v>
                </c:pt>
                <c:pt idx="2293">
                  <c:v>360.00061034999999</c:v>
                </c:pt>
                <c:pt idx="2294">
                  <c:v>360.00061034999999</c:v>
                </c:pt>
                <c:pt idx="2295">
                  <c:v>360.00061034999999</c:v>
                </c:pt>
                <c:pt idx="2296">
                  <c:v>360.00061034999999</c:v>
                </c:pt>
                <c:pt idx="2297">
                  <c:v>360.00061034999999</c:v>
                </c:pt>
                <c:pt idx="2298">
                  <c:v>360.00061034999999</c:v>
                </c:pt>
                <c:pt idx="2299">
                  <c:v>360.00061034999999</c:v>
                </c:pt>
                <c:pt idx="2300">
                  <c:v>360.00061034999999</c:v>
                </c:pt>
                <c:pt idx="2301">
                  <c:v>360.00061034999999</c:v>
                </c:pt>
                <c:pt idx="2302">
                  <c:v>360.00061034999999</c:v>
                </c:pt>
                <c:pt idx="2303">
                  <c:v>360.00061034999999</c:v>
                </c:pt>
                <c:pt idx="2304">
                  <c:v>360.00061034999999</c:v>
                </c:pt>
                <c:pt idx="2305">
                  <c:v>360.00061034999999</c:v>
                </c:pt>
                <c:pt idx="2306">
                  <c:v>360.00061034999999</c:v>
                </c:pt>
                <c:pt idx="2307">
                  <c:v>360.00061034999999</c:v>
                </c:pt>
                <c:pt idx="2308">
                  <c:v>360.00061034999999</c:v>
                </c:pt>
                <c:pt idx="2309">
                  <c:v>360.00061034999999</c:v>
                </c:pt>
                <c:pt idx="2310">
                  <c:v>360.00061034999999</c:v>
                </c:pt>
                <c:pt idx="2311">
                  <c:v>360.00061034999999</c:v>
                </c:pt>
                <c:pt idx="2312">
                  <c:v>360.00061034999999</c:v>
                </c:pt>
                <c:pt idx="2313">
                  <c:v>360.00061034999999</c:v>
                </c:pt>
                <c:pt idx="2314">
                  <c:v>360.00061034999999</c:v>
                </c:pt>
                <c:pt idx="2315">
                  <c:v>360.00061034999999</c:v>
                </c:pt>
                <c:pt idx="2316">
                  <c:v>360.00061034999999</c:v>
                </c:pt>
                <c:pt idx="2317">
                  <c:v>360.00061034999999</c:v>
                </c:pt>
                <c:pt idx="2318">
                  <c:v>360.00061034999999</c:v>
                </c:pt>
                <c:pt idx="2319">
                  <c:v>360.00061034999999</c:v>
                </c:pt>
                <c:pt idx="2320">
                  <c:v>360.00061034999999</c:v>
                </c:pt>
                <c:pt idx="2321">
                  <c:v>360.00061034999999</c:v>
                </c:pt>
                <c:pt idx="2322">
                  <c:v>360.00061034999999</c:v>
                </c:pt>
                <c:pt idx="2323">
                  <c:v>360.00061034999999</c:v>
                </c:pt>
                <c:pt idx="2324">
                  <c:v>360.00061034999999</c:v>
                </c:pt>
                <c:pt idx="2325">
                  <c:v>360.00061034999999</c:v>
                </c:pt>
                <c:pt idx="2326">
                  <c:v>360.00061034999999</c:v>
                </c:pt>
                <c:pt idx="2327">
                  <c:v>360.00061034999999</c:v>
                </c:pt>
                <c:pt idx="2328">
                  <c:v>360.00061034999999</c:v>
                </c:pt>
                <c:pt idx="2329">
                  <c:v>360.00061034999999</c:v>
                </c:pt>
                <c:pt idx="2330">
                  <c:v>360.00061034999999</c:v>
                </c:pt>
                <c:pt idx="2331">
                  <c:v>360.00061034999999</c:v>
                </c:pt>
                <c:pt idx="2332">
                  <c:v>360.00061034999999</c:v>
                </c:pt>
                <c:pt idx="2333">
                  <c:v>360.00061034999999</c:v>
                </c:pt>
                <c:pt idx="2334">
                  <c:v>360.00061034999999</c:v>
                </c:pt>
                <c:pt idx="2335">
                  <c:v>360.00061034999999</c:v>
                </c:pt>
                <c:pt idx="2336">
                  <c:v>360.00061034999999</c:v>
                </c:pt>
                <c:pt idx="2337">
                  <c:v>360.00061034999999</c:v>
                </c:pt>
                <c:pt idx="2338">
                  <c:v>360.00061034999999</c:v>
                </c:pt>
                <c:pt idx="2339">
                  <c:v>360.00061034999999</c:v>
                </c:pt>
                <c:pt idx="2340">
                  <c:v>360.00061034999999</c:v>
                </c:pt>
                <c:pt idx="2341">
                  <c:v>360.00061034999999</c:v>
                </c:pt>
                <c:pt idx="2342">
                  <c:v>360.00061034999999</c:v>
                </c:pt>
                <c:pt idx="2343">
                  <c:v>360.00061034999999</c:v>
                </c:pt>
                <c:pt idx="2344">
                  <c:v>360.00061034999999</c:v>
                </c:pt>
                <c:pt idx="2345">
                  <c:v>360.00061034999999</c:v>
                </c:pt>
                <c:pt idx="2346">
                  <c:v>360.00061034999999</c:v>
                </c:pt>
                <c:pt idx="2347">
                  <c:v>360.00061034999999</c:v>
                </c:pt>
                <c:pt idx="2348">
                  <c:v>360.00061034999999</c:v>
                </c:pt>
                <c:pt idx="2349">
                  <c:v>360.00061034999999</c:v>
                </c:pt>
                <c:pt idx="2350">
                  <c:v>360.00061034999999</c:v>
                </c:pt>
                <c:pt idx="2351">
                  <c:v>360.00061034999999</c:v>
                </c:pt>
                <c:pt idx="2352">
                  <c:v>360.00061034999999</c:v>
                </c:pt>
                <c:pt idx="2353">
                  <c:v>360.00061034999999</c:v>
                </c:pt>
                <c:pt idx="2354">
                  <c:v>360.00061034999999</c:v>
                </c:pt>
                <c:pt idx="2355">
                  <c:v>360.00061034999999</c:v>
                </c:pt>
                <c:pt idx="2356">
                  <c:v>360.00061034999999</c:v>
                </c:pt>
                <c:pt idx="2357">
                  <c:v>360.00061034999999</c:v>
                </c:pt>
                <c:pt idx="2358">
                  <c:v>360.00061034999999</c:v>
                </c:pt>
                <c:pt idx="2359">
                  <c:v>360.00061034999999</c:v>
                </c:pt>
                <c:pt idx="2360">
                  <c:v>360.00061034999999</c:v>
                </c:pt>
                <c:pt idx="2361">
                  <c:v>360.00061034999999</c:v>
                </c:pt>
                <c:pt idx="2362">
                  <c:v>360.00061034999999</c:v>
                </c:pt>
                <c:pt idx="2363">
                  <c:v>360.00061034999999</c:v>
                </c:pt>
                <c:pt idx="2364">
                  <c:v>360.00061034999999</c:v>
                </c:pt>
                <c:pt idx="2365">
                  <c:v>360.00061034999999</c:v>
                </c:pt>
                <c:pt idx="2366">
                  <c:v>360.00061034999999</c:v>
                </c:pt>
                <c:pt idx="2367">
                  <c:v>360.00061034999999</c:v>
                </c:pt>
                <c:pt idx="2368">
                  <c:v>360.00061034999999</c:v>
                </c:pt>
                <c:pt idx="2369">
                  <c:v>360.00061034999999</c:v>
                </c:pt>
                <c:pt idx="2370">
                  <c:v>360.00061034999999</c:v>
                </c:pt>
                <c:pt idx="2371">
                  <c:v>360.00061034999999</c:v>
                </c:pt>
                <c:pt idx="2372">
                  <c:v>360.00061034999999</c:v>
                </c:pt>
                <c:pt idx="2373">
                  <c:v>360.00061034999999</c:v>
                </c:pt>
                <c:pt idx="2374">
                  <c:v>360.00061034999999</c:v>
                </c:pt>
                <c:pt idx="2375">
                  <c:v>360.00061034999999</c:v>
                </c:pt>
                <c:pt idx="2376">
                  <c:v>360.00061034999999</c:v>
                </c:pt>
                <c:pt idx="2377">
                  <c:v>360.00061034999999</c:v>
                </c:pt>
                <c:pt idx="2378">
                  <c:v>360.00061034999999</c:v>
                </c:pt>
                <c:pt idx="2379">
                  <c:v>360.00061034999999</c:v>
                </c:pt>
                <c:pt idx="2380">
                  <c:v>360.00061034999999</c:v>
                </c:pt>
                <c:pt idx="2381">
                  <c:v>360.00061034999999</c:v>
                </c:pt>
                <c:pt idx="2382">
                  <c:v>360.00061034999999</c:v>
                </c:pt>
                <c:pt idx="2383">
                  <c:v>360.00061034999999</c:v>
                </c:pt>
                <c:pt idx="2384">
                  <c:v>360.00061034999999</c:v>
                </c:pt>
                <c:pt idx="2385">
                  <c:v>360.00061034999999</c:v>
                </c:pt>
                <c:pt idx="2386">
                  <c:v>360.00061034999999</c:v>
                </c:pt>
                <c:pt idx="2387">
                  <c:v>360.00061034999999</c:v>
                </c:pt>
                <c:pt idx="2388">
                  <c:v>360.00061034999999</c:v>
                </c:pt>
                <c:pt idx="2389">
                  <c:v>360.00061034999999</c:v>
                </c:pt>
                <c:pt idx="2390">
                  <c:v>360.00061034999999</c:v>
                </c:pt>
                <c:pt idx="2391">
                  <c:v>360.00061034999999</c:v>
                </c:pt>
                <c:pt idx="2392">
                  <c:v>360.00061034999999</c:v>
                </c:pt>
                <c:pt idx="2393">
                  <c:v>360.00061034999999</c:v>
                </c:pt>
                <c:pt idx="2394">
                  <c:v>360.00061034999999</c:v>
                </c:pt>
                <c:pt idx="2395">
                  <c:v>360.00061034999999</c:v>
                </c:pt>
                <c:pt idx="2396">
                  <c:v>360.00061034999999</c:v>
                </c:pt>
                <c:pt idx="2397">
                  <c:v>360.00061034999999</c:v>
                </c:pt>
                <c:pt idx="2398">
                  <c:v>360.00061034999999</c:v>
                </c:pt>
                <c:pt idx="2399">
                  <c:v>360.00061034999999</c:v>
                </c:pt>
                <c:pt idx="2400">
                  <c:v>360.00061034999999</c:v>
                </c:pt>
                <c:pt idx="2401">
                  <c:v>360.00061034999999</c:v>
                </c:pt>
                <c:pt idx="2402">
                  <c:v>360.00061034999999</c:v>
                </c:pt>
                <c:pt idx="2403">
                  <c:v>360.00061034999999</c:v>
                </c:pt>
                <c:pt idx="2404">
                  <c:v>360.00061034999999</c:v>
                </c:pt>
                <c:pt idx="2405">
                  <c:v>360.00061034999999</c:v>
                </c:pt>
                <c:pt idx="2406">
                  <c:v>360.00061034999999</c:v>
                </c:pt>
                <c:pt idx="2407">
                  <c:v>360.00061034999999</c:v>
                </c:pt>
                <c:pt idx="2408">
                  <c:v>360.00061034999999</c:v>
                </c:pt>
                <c:pt idx="2409">
                  <c:v>360.00061034999999</c:v>
                </c:pt>
                <c:pt idx="2410">
                  <c:v>360.00061034999999</c:v>
                </c:pt>
                <c:pt idx="2411">
                  <c:v>360.00061034999999</c:v>
                </c:pt>
                <c:pt idx="2412">
                  <c:v>360.00061034999999</c:v>
                </c:pt>
                <c:pt idx="2413">
                  <c:v>360.00061034999999</c:v>
                </c:pt>
                <c:pt idx="2414">
                  <c:v>360.00061034999999</c:v>
                </c:pt>
                <c:pt idx="2415">
                  <c:v>360.00061034999999</c:v>
                </c:pt>
                <c:pt idx="2416">
                  <c:v>360.00061034999999</c:v>
                </c:pt>
                <c:pt idx="2417">
                  <c:v>360.00061034999999</c:v>
                </c:pt>
                <c:pt idx="2418">
                  <c:v>360.00061034999999</c:v>
                </c:pt>
                <c:pt idx="2419">
                  <c:v>360.00061034999999</c:v>
                </c:pt>
                <c:pt idx="2420">
                  <c:v>360.00061034999999</c:v>
                </c:pt>
                <c:pt idx="2421">
                  <c:v>360.00061034999999</c:v>
                </c:pt>
                <c:pt idx="2422">
                  <c:v>360.00061034999999</c:v>
                </c:pt>
                <c:pt idx="2423">
                  <c:v>360.00061034999999</c:v>
                </c:pt>
                <c:pt idx="2424">
                  <c:v>360.00061034999999</c:v>
                </c:pt>
                <c:pt idx="2425">
                  <c:v>360.00061034999999</c:v>
                </c:pt>
                <c:pt idx="2426">
                  <c:v>360.00061034999999</c:v>
                </c:pt>
                <c:pt idx="2427">
                  <c:v>360.00061034999999</c:v>
                </c:pt>
                <c:pt idx="2428">
                  <c:v>360.00061034999999</c:v>
                </c:pt>
                <c:pt idx="2429">
                  <c:v>360.00061034999999</c:v>
                </c:pt>
                <c:pt idx="2430">
                  <c:v>360.00061034999999</c:v>
                </c:pt>
                <c:pt idx="2431">
                  <c:v>360.00061034999999</c:v>
                </c:pt>
                <c:pt idx="2432">
                  <c:v>360.00061034999999</c:v>
                </c:pt>
                <c:pt idx="2433">
                  <c:v>360.00061034999999</c:v>
                </c:pt>
                <c:pt idx="2434">
                  <c:v>360.00061034999999</c:v>
                </c:pt>
                <c:pt idx="2435">
                  <c:v>360.00061034999999</c:v>
                </c:pt>
                <c:pt idx="2436">
                  <c:v>360.00061034999999</c:v>
                </c:pt>
                <c:pt idx="2437">
                  <c:v>360.00061034999999</c:v>
                </c:pt>
                <c:pt idx="2438">
                  <c:v>360.00061034999999</c:v>
                </c:pt>
                <c:pt idx="2439">
                  <c:v>360.00061034999999</c:v>
                </c:pt>
                <c:pt idx="2440">
                  <c:v>360.00061034999999</c:v>
                </c:pt>
                <c:pt idx="2441">
                  <c:v>360.00061034999999</c:v>
                </c:pt>
                <c:pt idx="2442">
                  <c:v>360.00061034999999</c:v>
                </c:pt>
                <c:pt idx="2443">
                  <c:v>360.00061034999999</c:v>
                </c:pt>
                <c:pt idx="2444">
                  <c:v>360.00061034999999</c:v>
                </c:pt>
                <c:pt idx="2445">
                  <c:v>360.00061034999999</c:v>
                </c:pt>
                <c:pt idx="2446">
                  <c:v>360.00061034999999</c:v>
                </c:pt>
                <c:pt idx="2447">
                  <c:v>360.00061034999999</c:v>
                </c:pt>
                <c:pt idx="2448">
                  <c:v>360.00061034999999</c:v>
                </c:pt>
                <c:pt idx="2449">
                  <c:v>360.00061034999999</c:v>
                </c:pt>
                <c:pt idx="2450">
                  <c:v>360.00061034999999</c:v>
                </c:pt>
                <c:pt idx="2451">
                  <c:v>360.00061034999999</c:v>
                </c:pt>
                <c:pt idx="2452">
                  <c:v>360.00061034999999</c:v>
                </c:pt>
                <c:pt idx="2453">
                  <c:v>360.00061034999999</c:v>
                </c:pt>
                <c:pt idx="2454">
                  <c:v>360.00061034999999</c:v>
                </c:pt>
                <c:pt idx="2455">
                  <c:v>360.00061034999999</c:v>
                </c:pt>
                <c:pt idx="2456">
                  <c:v>360.00061034999999</c:v>
                </c:pt>
                <c:pt idx="2457">
                  <c:v>360.00061034999999</c:v>
                </c:pt>
                <c:pt idx="2458">
                  <c:v>360.00061034999999</c:v>
                </c:pt>
                <c:pt idx="2459">
                  <c:v>360.00061034999999</c:v>
                </c:pt>
                <c:pt idx="2460">
                  <c:v>360.00061034999999</c:v>
                </c:pt>
                <c:pt idx="2461">
                  <c:v>360.00061034999999</c:v>
                </c:pt>
                <c:pt idx="2462">
                  <c:v>360.00061034999999</c:v>
                </c:pt>
                <c:pt idx="2463">
                  <c:v>360.00061034999999</c:v>
                </c:pt>
                <c:pt idx="2464">
                  <c:v>360.00061034999999</c:v>
                </c:pt>
                <c:pt idx="2465">
                  <c:v>360.00061034999999</c:v>
                </c:pt>
                <c:pt idx="2466">
                  <c:v>360.00061034999999</c:v>
                </c:pt>
                <c:pt idx="2467">
                  <c:v>360.00061034999999</c:v>
                </c:pt>
                <c:pt idx="2468">
                  <c:v>360.00061034999999</c:v>
                </c:pt>
                <c:pt idx="2469">
                  <c:v>360.00061034999999</c:v>
                </c:pt>
                <c:pt idx="2470">
                  <c:v>360.00061034999999</c:v>
                </c:pt>
                <c:pt idx="2471">
                  <c:v>360.00061034999999</c:v>
                </c:pt>
                <c:pt idx="2472">
                  <c:v>360.00061034999999</c:v>
                </c:pt>
                <c:pt idx="2473">
                  <c:v>360.00061034999999</c:v>
                </c:pt>
                <c:pt idx="2474">
                  <c:v>360.00061034999999</c:v>
                </c:pt>
                <c:pt idx="2475">
                  <c:v>360.00061034999999</c:v>
                </c:pt>
                <c:pt idx="2476">
                  <c:v>360.00061034999999</c:v>
                </c:pt>
                <c:pt idx="2477">
                  <c:v>360.00061034999999</c:v>
                </c:pt>
                <c:pt idx="2478">
                  <c:v>360.00061034999999</c:v>
                </c:pt>
                <c:pt idx="2479">
                  <c:v>360.00061034999999</c:v>
                </c:pt>
                <c:pt idx="2480">
                  <c:v>360.00061034999999</c:v>
                </c:pt>
                <c:pt idx="2481">
                  <c:v>360.00061034999999</c:v>
                </c:pt>
                <c:pt idx="2482">
                  <c:v>360.00061034999999</c:v>
                </c:pt>
                <c:pt idx="2483">
                  <c:v>360.00061034999999</c:v>
                </c:pt>
                <c:pt idx="2484">
                  <c:v>360.00061034999999</c:v>
                </c:pt>
                <c:pt idx="2485">
                  <c:v>360.00061034999999</c:v>
                </c:pt>
                <c:pt idx="2486">
                  <c:v>360.00061034999999</c:v>
                </c:pt>
                <c:pt idx="2487">
                  <c:v>360.00061034999999</c:v>
                </c:pt>
                <c:pt idx="2488">
                  <c:v>360.00061034999999</c:v>
                </c:pt>
                <c:pt idx="2489">
                  <c:v>360.00061034999999</c:v>
                </c:pt>
                <c:pt idx="2490">
                  <c:v>360.00061034999999</c:v>
                </c:pt>
                <c:pt idx="2491">
                  <c:v>360.00061034999999</c:v>
                </c:pt>
                <c:pt idx="2492">
                  <c:v>360.00061034999999</c:v>
                </c:pt>
                <c:pt idx="2493">
                  <c:v>360.00061034999999</c:v>
                </c:pt>
                <c:pt idx="2494">
                  <c:v>360.00061034999999</c:v>
                </c:pt>
                <c:pt idx="2495">
                  <c:v>360.00061034999999</c:v>
                </c:pt>
                <c:pt idx="2496">
                  <c:v>360.00061034999999</c:v>
                </c:pt>
                <c:pt idx="2497">
                  <c:v>360.00061034999999</c:v>
                </c:pt>
                <c:pt idx="2498">
                  <c:v>360.00061034999999</c:v>
                </c:pt>
                <c:pt idx="2499">
                  <c:v>360.00061034999999</c:v>
                </c:pt>
                <c:pt idx="2500">
                  <c:v>360.00061034999999</c:v>
                </c:pt>
                <c:pt idx="2501">
                  <c:v>360.00061034999999</c:v>
                </c:pt>
                <c:pt idx="2502">
                  <c:v>360.00061034999999</c:v>
                </c:pt>
                <c:pt idx="2503">
                  <c:v>360.00061034999999</c:v>
                </c:pt>
                <c:pt idx="2504">
                  <c:v>360.00061034999999</c:v>
                </c:pt>
                <c:pt idx="2505">
                  <c:v>360.00061034999999</c:v>
                </c:pt>
                <c:pt idx="2506">
                  <c:v>360.00061034999999</c:v>
                </c:pt>
                <c:pt idx="2507">
                  <c:v>360.00061034999999</c:v>
                </c:pt>
                <c:pt idx="2508">
                  <c:v>360.00061034999999</c:v>
                </c:pt>
                <c:pt idx="2509">
                  <c:v>360.00061034999999</c:v>
                </c:pt>
                <c:pt idx="2510">
                  <c:v>360.00061034999999</c:v>
                </c:pt>
                <c:pt idx="2511">
                  <c:v>360.00061034999999</c:v>
                </c:pt>
                <c:pt idx="2512">
                  <c:v>360.00061034999999</c:v>
                </c:pt>
                <c:pt idx="2513">
                  <c:v>360.00061034999999</c:v>
                </c:pt>
                <c:pt idx="2514">
                  <c:v>360.00061034999999</c:v>
                </c:pt>
                <c:pt idx="2515">
                  <c:v>360.00061034999999</c:v>
                </c:pt>
                <c:pt idx="2516">
                  <c:v>360.00061034999999</c:v>
                </c:pt>
                <c:pt idx="2517">
                  <c:v>360.00061034999999</c:v>
                </c:pt>
                <c:pt idx="2518">
                  <c:v>360.00061034999999</c:v>
                </c:pt>
                <c:pt idx="2519">
                  <c:v>360.00061034999999</c:v>
                </c:pt>
                <c:pt idx="2520">
                  <c:v>360.00061034999999</c:v>
                </c:pt>
                <c:pt idx="2521">
                  <c:v>360.00061034999999</c:v>
                </c:pt>
                <c:pt idx="2522">
                  <c:v>360.00061034999999</c:v>
                </c:pt>
                <c:pt idx="2523">
                  <c:v>360.00061034999999</c:v>
                </c:pt>
                <c:pt idx="2524">
                  <c:v>360.00061034999999</c:v>
                </c:pt>
                <c:pt idx="2525">
                  <c:v>360.00061034999999</c:v>
                </c:pt>
                <c:pt idx="2526">
                  <c:v>360.00061034999999</c:v>
                </c:pt>
                <c:pt idx="2527">
                  <c:v>360.00061034999999</c:v>
                </c:pt>
                <c:pt idx="2528">
                  <c:v>360.00061034999999</c:v>
                </c:pt>
                <c:pt idx="2529">
                  <c:v>360.00061034999999</c:v>
                </c:pt>
                <c:pt idx="2530">
                  <c:v>360.00061034999999</c:v>
                </c:pt>
                <c:pt idx="2531">
                  <c:v>360.00061034999999</c:v>
                </c:pt>
                <c:pt idx="2532">
                  <c:v>360.00061034999999</c:v>
                </c:pt>
                <c:pt idx="2533">
                  <c:v>360.00061034999999</c:v>
                </c:pt>
                <c:pt idx="2534">
                  <c:v>360.00061034999999</c:v>
                </c:pt>
                <c:pt idx="2535">
                  <c:v>360.00061034999999</c:v>
                </c:pt>
                <c:pt idx="2536">
                  <c:v>360.00061034999999</c:v>
                </c:pt>
                <c:pt idx="2537">
                  <c:v>360.00061034999999</c:v>
                </c:pt>
                <c:pt idx="2538">
                  <c:v>360.00061034999999</c:v>
                </c:pt>
                <c:pt idx="2539">
                  <c:v>360.00061034999999</c:v>
                </c:pt>
                <c:pt idx="2540">
                  <c:v>360.00061034999999</c:v>
                </c:pt>
                <c:pt idx="2541">
                  <c:v>360.00061034999999</c:v>
                </c:pt>
                <c:pt idx="2542">
                  <c:v>360.00061034999999</c:v>
                </c:pt>
                <c:pt idx="2543">
                  <c:v>360.00061034999999</c:v>
                </c:pt>
                <c:pt idx="2544">
                  <c:v>360.00061034999999</c:v>
                </c:pt>
                <c:pt idx="2545">
                  <c:v>360.00061034999999</c:v>
                </c:pt>
                <c:pt idx="2546">
                  <c:v>360.00061034999999</c:v>
                </c:pt>
                <c:pt idx="2547">
                  <c:v>360.00061034999999</c:v>
                </c:pt>
                <c:pt idx="2548">
                  <c:v>360.00061034999999</c:v>
                </c:pt>
                <c:pt idx="2549">
                  <c:v>360.00061034999999</c:v>
                </c:pt>
                <c:pt idx="2550">
                  <c:v>360.00061034999999</c:v>
                </c:pt>
                <c:pt idx="2551">
                  <c:v>360.00061034999999</c:v>
                </c:pt>
                <c:pt idx="2552">
                  <c:v>360.00061034999999</c:v>
                </c:pt>
                <c:pt idx="2553">
                  <c:v>360.00061034999999</c:v>
                </c:pt>
                <c:pt idx="2554">
                  <c:v>360.00061034999999</c:v>
                </c:pt>
                <c:pt idx="2555">
                  <c:v>360.00061034999999</c:v>
                </c:pt>
                <c:pt idx="2556">
                  <c:v>360.00061034999999</c:v>
                </c:pt>
                <c:pt idx="2557">
                  <c:v>360.00061034999999</c:v>
                </c:pt>
                <c:pt idx="2558">
                  <c:v>360.00061034999999</c:v>
                </c:pt>
                <c:pt idx="2559">
                  <c:v>360.00061034999999</c:v>
                </c:pt>
                <c:pt idx="2560">
                  <c:v>360.00061034999999</c:v>
                </c:pt>
                <c:pt idx="2561">
                  <c:v>360.00061034999999</c:v>
                </c:pt>
                <c:pt idx="2562">
                  <c:v>360.00061034999999</c:v>
                </c:pt>
                <c:pt idx="2563">
                  <c:v>360.00061034999999</c:v>
                </c:pt>
                <c:pt idx="2564">
                  <c:v>360.00061034999999</c:v>
                </c:pt>
                <c:pt idx="2565">
                  <c:v>360.00061034999999</c:v>
                </c:pt>
                <c:pt idx="2566">
                  <c:v>360.00061034999999</c:v>
                </c:pt>
                <c:pt idx="2567">
                  <c:v>360.00061034999999</c:v>
                </c:pt>
                <c:pt idx="2568">
                  <c:v>360.00061034999999</c:v>
                </c:pt>
                <c:pt idx="2569">
                  <c:v>360.00061034999999</c:v>
                </c:pt>
                <c:pt idx="2570">
                  <c:v>360.00061034999999</c:v>
                </c:pt>
                <c:pt idx="2571">
                  <c:v>360.00061034999999</c:v>
                </c:pt>
                <c:pt idx="2572">
                  <c:v>360.00061034999999</c:v>
                </c:pt>
                <c:pt idx="2573">
                  <c:v>360.00061034999999</c:v>
                </c:pt>
                <c:pt idx="2574">
                  <c:v>360.00061034999999</c:v>
                </c:pt>
                <c:pt idx="2575">
                  <c:v>360.00061034999999</c:v>
                </c:pt>
                <c:pt idx="2576">
                  <c:v>360.00061034999999</c:v>
                </c:pt>
                <c:pt idx="2577">
                  <c:v>360.00061034999999</c:v>
                </c:pt>
                <c:pt idx="2578">
                  <c:v>360.00061034999999</c:v>
                </c:pt>
                <c:pt idx="2579">
                  <c:v>360.00061034999999</c:v>
                </c:pt>
                <c:pt idx="2580">
                  <c:v>360.00061034999999</c:v>
                </c:pt>
                <c:pt idx="2581">
                  <c:v>360.00061034999999</c:v>
                </c:pt>
                <c:pt idx="2582">
                  <c:v>360.00061034999999</c:v>
                </c:pt>
                <c:pt idx="2583">
                  <c:v>360.00061034999999</c:v>
                </c:pt>
                <c:pt idx="2584">
                  <c:v>360.00061034999999</c:v>
                </c:pt>
                <c:pt idx="2585">
                  <c:v>360.00061034999999</c:v>
                </c:pt>
                <c:pt idx="2586">
                  <c:v>360.00061034999999</c:v>
                </c:pt>
                <c:pt idx="2587">
                  <c:v>360.00061034999999</c:v>
                </c:pt>
                <c:pt idx="2588">
                  <c:v>360.00061034999999</c:v>
                </c:pt>
                <c:pt idx="2589">
                  <c:v>360.00061034999999</c:v>
                </c:pt>
                <c:pt idx="2590">
                  <c:v>360.00061034999999</c:v>
                </c:pt>
                <c:pt idx="2591">
                  <c:v>360.00061034999999</c:v>
                </c:pt>
                <c:pt idx="2592">
                  <c:v>360.00061034999999</c:v>
                </c:pt>
                <c:pt idx="2593">
                  <c:v>360.00061034999999</c:v>
                </c:pt>
                <c:pt idx="2594">
                  <c:v>360.00061034999999</c:v>
                </c:pt>
                <c:pt idx="2595">
                  <c:v>360.00061034999999</c:v>
                </c:pt>
                <c:pt idx="2596">
                  <c:v>360.00061034999999</c:v>
                </c:pt>
                <c:pt idx="2597">
                  <c:v>360.00061034999999</c:v>
                </c:pt>
                <c:pt idx="2598">
                  <c:v>360.00061034999999</c:v>
                </c:pt>
                <c:pt idx="2599">
                  <c:v>360.00061034999999</c:v>
                </c:pt>
                <c:pt idx="2600">
                  <c:v>360.00061034999999</c:v>
                </c:pt>
                <c:pt idx="2601">
                  <c:v>360.00061034999999</c:v>
                </c:pt>
                <c:pt idx="2602">
                  <c:v>360.00061034999999</c:v>
                </c:pt>
                <c:pt idx="2603">
                  <c:v>360.00061034999999</c:v>
                </c:pt>
                <c:pt idx="2604">
                  <c:v>360.00061034999999</c:v>
                </c:pt>
                <c:pt idx="2605">
                  <c:v>360.00061034999999</c:v>
                </c:pt>
                <c:pt idx="2606">
                  <c:v>360.00061034999999</c:v>
                </c:pt>
                <c:pt idx="2607">
                  <c:v>360.00061034999999</c:v>
                </c:pt>
                <c:pt idx="2608">
                  <c:v>360.00061034999999</c:v>
                </c:pt>
                <c:pt idx="2609">
                  <c:v>360.00061034999999</c:v>
                </c:pt>
                <c:pt idx="2610">
                  <c:v>360.00061034999999</c:v>
                </c:pt>
                <c:pt idx="2611">
                  <c:v>360.00061034999999</c:v>
                </c:pt>
                <c:pt idx="2612">
                  <c:v>360.00061034999999</c:v>
                </c:pt>
                <c:pt idx="2613">
                  <c:v>360.00061034999999</c:v>
                </c:pt>
                <c:pt idx="2614">
                  <c:v>360.00061034999999</c:v>
                </c:pt>
                <c:pt idx="2615">
                  <c:v>360.00061034999999</c:v>
                </c:pt>
                <c:pt idx="2616">
                  <c:v>360.00061034999999</c:v>
                </c:pt>
                <c:pt idx="2617">
                  <c:v>360.00061034999999</c:v>
                </c:pt>
                <c:pt idx="2618">
                  <c:v>360.00061034999999</c:v>
                </c:pt>
                <c:pt idx="2619">
                  <c:v>360.00061034999999</c:v>
                </c:pt>
                <c:pt idx="2620">
                  <c:v>360.00061034999999</c:v>
                </c:pt>
                <c:pt idx="2621">
                  <c:v>360.00061034999999</c:v>
                </c:pt>
                <c:pt idx="2622">
                  <c:v>360.00061034999999</c:v>
                </c:pt>
                <c:pt idx="2623">
                  <c:v>360.00061034999999</c:v>
                </c:pt>
                <c:pt idx="2624">
                  <c:v>360.00061034999999</c:v>
                </c:pt>
                <c:pt idx="2625">
                  <c:v>360.00061034999999</c:v>
                </c:pt>
                <c:pt idx="2626">
                  <c:v>360.00061034999999</c:v>
                </c:pt>
                <c:pt idx="2627">
                  <c:v>360.00061034999999</c:v>
                </c:pt>
                <c:pt idx="2628">
                  <c:v>360.00061034999999</c:v>
                </c:pt>
                <c:pt idx="2629">
                  <c:v>360.00061034999999</c:v>
                </c:pt>
                <c:pt idx="2630">
                  <c:v>360.00061034999999</c:v>
                </c:pt>
                <c:pt idx="2631">
                  <c:v>360.00061034999999</c:v>
                </c:pt>
                <c:pt idx="2632">
                  <c:v>360.00061034999999</c:v>
                </c:pt>
                <c:pt idx="2633">
                  <c:v>360.00061034999999</c:v>
                </c:pt>
                <c:pt idx="2634">
                  <c:v>360.00061034999999</c:v>
                </c:pt>
                <c:pt idx="2635">
                  <c:v>360.00061034999999</c:v>
                </c:pt>
                <c:pt idx="2636">
                  <c:v>360.00061034999999</c:v>
                </c:pt>
                <c:pt idx="2637">
                  <c:v>360.00061034999999</c:v>
                </c:pt>
                <c:pt idx="2638">
                  <c:v>360.00061034999999</c:v>
                </c:pt>
                <c:pt idx="2639">
                  <c:v>360.00061034999999</c:v>
                </c:pt>
                <c:pt idx="2640">
                  <c:v>360.00061034999999</c:v>
                </c:pt>
                <c:pt idx="2641">
                  <c:v>360.00061034999999</c:v>
                </c:pt>
                <c:pt idx="2642">
                  <c:v>360.00061034999999</c:v>
                </c:pt>
                <c:pt idx="2643">
                  <c:v>360.00061034999999</c:v>
                </c:pt>
                <c:pt idx="2644">
                  <c:v>360.00061034999999</c:v>
                </c:pt>
                <c:pt idx="2645">
                  <c:v>360.00061034999999</c:v>
                </c:pt>
                <c:pt idx="2646">
                  <c:v>360.00061034999999</c:v>
                </c:pt>
                <c:pt idx="2647">
                  <c:v>360.00061034999999</c:v>
                </c:pt>
                <c:pt idx="2648">
                  <c:v>360.00061034999999</c:v>
                </c:pt>
                <c:pt idx="2649">
                  <c:v>360.00061034999999</c:v>
                </c:pt>
                <c:pt idx="2650">
                  <c:v>360.00061034999999</c:v>
                </c:pt>
                <c:pt idx="2651">
                  <c:v>360.00061034999999</c:v>
                </c:pt>
                <c:pt idx="2652">
                  <c:v>360.00061034999999</c:v>
                </c:pt>
                <c:pt idx="2653">
                  <c:v>360.00061034999999</c:v>
                </c:pt>
                <c:pt idx="2654">
                  <c:v>360.00061034999999</c:v>
                </c:pt>
                <c:pt idx="2655">
                  <c:v>360.00061034999999</c:v>
                </c:pt>
                <c:pt idx="2656">
                  <c:v>360.00061034999999</c:v>
                </c:pt>
                <c:pt idx="2657">
                  <c:v>360.00061034999999</c:v>
                </c:pt>
                <c:pt idx="2658">
                  <c:v>360.00061034999999</c:v>
                </c:pt>
                <c:pt idx="2659">
                  <c:v>360.00061034999999</c:v>
                </c:pt>
                <c:pt idx="2660">
                  <c:v>360.00061034999999</c:v>
                </c:pt>
                <c:pt idx="2661">
                  <c:v>360.00061034999999</c:v>
                </c:pt>
                <c:pt idx="2662">
                  <c:v>360.00061034999999</c:v>
                </c:pt>
                <c:pt idx="2663">
                  <c:v>360.00061034999999</c:v>
                </c:pt>
                <c:pt idx="2664">
                  <c:v>360.00061034999999</c:v>
                </c:pt>
                <c:pt idx="2665">
                  <c:v>360.00061034999999</c:v>
                </c:pt>
                <c:pt idx="2666">
                  <c:v>360.00061034999999</c:v>
                </c:pt>
                <c:pt idx="2667">
                  <c:v>360.00061034999999</c:v>
                </c:pt>
                <c:pt idx="2668">
                  <c:v>360.00061034999999</c:v>
                </c:pt>
                <c:pt idx="2669">
                  <c:v>360.00061034999999</c:v>
                </c:pt>
                <c:pt idx="2670">
                  <c:v>360.00061034999999</c:v>
                </c:pt>
                <c:pt idx="2671">
                  <c:v>360.00061034999999</c:v>
                </c:pt>
                <c:pt idx="2672">
                  <c:v>360.00061034999999</c:v>
                </c:pt>
                <c:pt idx="2673">
                  <c:v>360.00061034999999</c:v>
                </c:pt>
                <c:pt idx="2674">
                  <c:v>360.00061034999999</c:v>
                </c:pt>
                <c:pt idx="2675">
                  <c:v>360.00061034999999</c:v>
                </c:pt>
                <c:pt idx="2676">
                  <c:v>360.00061034999999</c:v>
                </c:pt>
              </c:numCache>
            </c:numRef>
          </c:yVal>
          <c:smooth val="0"/>
        </c:ser>
        <c:ser>
          <c:idx val="1"/>
          <c:order val="2"/>
          <c:tx>
            <c:strRef>
              <c:f>sheet1!$J$1</c:f>
              <c:strCache>
                <c:ptCount val="1"/>
                <c:pt idx="0">
                  <c:v>Sts_00</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J$2:$J$5000</c:f>
            </c:numRef>
          </c:yVal>
          <c:smooth val="0"/>
        </c:ser>
        <c:ser>
          <c:idx val="9"/>
          <c:order val="3"/>
          <c:tx>
            <c:v>Traverse Speed</c:v>
          </c:tx>
          <c:spPr>
            <a:ln w="12700">
              <a:solidFill>
                <a:srgbClr val="008000"/>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K$2:$K$5000</c:f>
              <c:numCache>
                <c:formatCode>0.00000000</c:formatCode>
                <c:ptCount val="4999"/>
                <c:pt idx="0">
                  <c:v>-4.0000000000000001E-3</c:v>
                </c:pt>
                <c:pt idx="1">
                  <c:v>-4.0000000000000001E-3</c:v>
                </c:pt>
                <c:pt idx="2">
                  <c:v>-4.0000000000000001E-3</c:v>
                </c:pt>
                <c:pt idx="3">
                  <c:v>1.33333E-3</c:v>
                </c:pt>
                <c:pt idx="4">
                  <c:v>-1.33333E-3</c:v>
                </c:pt>
                <c:pt idx="5">
                  <c:v>0</c:v>
                </c:pt>
                <c:pt idx="6">
                  <c:v>-1.33333E-3</c:v>
                </c:pt>
                <c:pt idx="7">
                  <c:v>-1.33333E-3</c:v>
                </c:pt>
                <c:pt idx="8">
                  <c:v>-1.33333E-3</c:v>
                </c:pt>
                <c:pt idx="9">
                  <c:v>-1.33333E-3</c:v>
                </c:pt>
                <c:pt idx="10">
                  <c:v>-2.6666699999999999E-3</c:v>
                </c:pt>
                <c:pt idx="11">
                  <c:v>-2.6666699999999999E-3</c:v>
                </c:pt>
                <c:pt idx="12">
                  <c:v>-1.33333E-3</c:v>
                </c:pt>
                <c:pt idx="13">
                  <c:v>-1.33333E-3</c:v>
                </c:pt>
                <c:pt idx="14">
                  <c:v>-1.33333E-3</c:v>
                </c:pt>
                <c:pt idx="15">
                  <c:v>-1.33333E-3</c:v>
                </c:pt>
                <c:pt idx="16">
                  <c:v>1.33333E-3</c:v>
                </c:pt>
                <c:pt idx="17">
                  <c:v>1.33333E-3</c:v>
                </c:pt>
                <c:pt idx="18">
                  <c:v>-2.6666699999999999E-3</c:v>
                </c:pt>
                <c:pt idx="19">
                  <c:v>-1.33333E-3</c:v>
                </c:pt>
                <c:pt idx="20">
                  <c:v>-1.33333E-3</c:v>
                </c:pt>
                <c:pt idx="21">
                  <c:v>2.6666699999999999E-3</c:v>
                </c:pt>
                <c:pt idx="22">
                  <c:v>0</c:v>
                </c:pt>
                <c:pt idx="23">
                  <c:v>0</c:v>
                </c:pt>
                <c:pt idx="24">
                  <c:v>1.33333E-3</c:v>
                </c:pt>
                <c:pt idx="25">
                  <c:v>0</c:v>
                </c:pt>
                <c:pt idx="26">
                  <c:v>1.33333E-3</c:v>
                </c:pt>
                <c:pt idx="27">
                  <c:v>1.33333E-3</c:v>
                </c:pt>
                <c:pt idx="28">
                  <c:v>0</c:v>
                </c:pt>
                <c:pt idx="29">
                  <c:v>0</c:v>
                </c:pt>
                <c:pt idx="30">
                  <c:v>1.33333E-3</c:v>
                </c:pt>
                <c:pt idx="31">
                  <c:v>-1.33333E-3</c:v>
                </c:pt>
                <c:pt idx="32">
                  <c:v>0</c:v>
                </c:pt>
                <c:pt idx="33">
                  <c:v>0</c:v>
                </c:pt>
                <c:pt idx="34">
                  <c:v>1.33333E-3</c:v>
                </c:pt>
                <c:pt idx="35">
                  <c:v>1.33333E-3</c:v>
                </c:pt>
                <c:pt idx="36">
                  <c:v>-1.33333E-3</c:v>
                </c:pt>
                <c:pt idx="37">
                  <c:v>-1.33333E-3</c:v>
                </c:pt>
                <c:pt idx="38">
                  <c:v>0</c:v>
                </c:pt>
                <c:pt idx="39">
                  <c:v>0</c:v>
                </c:pt>
                <c:pt idx="40">
                  <c:v>1.33333E-3</c:v>
                </c:pt>
                <c:pt idx="41">
                  <c:v>-1.33333E-3</c:v>
                </c:pt>
                <c:pt idx="42">
                  <c:v>-1.33333E-3</c:v>
                </c:pt>
                <c:pt idx="43">
                  <c:v>-1.33333E-3</c:v>
                </c:pt>
                <c:pt idx="44">
                  <c:v>0</c:v>
                </c:pt>
                <c:pt idx="45">
                  <c:v>0</c:v>
                </c:pt>
                <c:pt idx="46">
                  <c:v>-1.33333E-3</c:v>
                </c:pt>
                <c:pt idx="47">
                  <c:v>1.33333E-3</c:v>
                </c:pt>
                <c:pt idx="48">
                  <c:v>0</c:v>
                </c:pt>
                <c:pt idx="49">
                  <c:v>0</c:v>
                </c:pt>
                <c:pt idx="50">
                  <c:v>1.33333E-3</c:v>
                </c:pt>
                <c:pt idx="51">
                  <c:v>0</c:v>
                </c:pt>
                <c:pt idx="52">
                  <c:v>0</c:v>
                </c:pt>
                <c:pt idx="53">
                  <c:v>0</c:v>
                </c:pt>
                <c:pt idx="54">
                  <c:v>-1.33333E-3</c:v>
                </c:pt>
                <c:pt idx="55">
                  <c:v>0</c:v>
                </c:pt>
                <c:pt idx="56">
                  <c:v>0</c:v>
                </c:pt>
                <c:pt idx="57">
                  <c:v>-1.33333E-3</c:v>
                </c:pt>
                <c:pt idx="58">
                  <c:v>1.33333E-3</c:v>
                </c:pt>
                <c:pt idx="59">
                  <c:v>1.33333E-3</c:v>
                </c:pt>
                <c:pt idx="60">
                  <c:v>1.33333E-3</c:v>
                </c:pt>
                <c:pt idx="61">
                  <c:v>0</c:v>
                </c:pt>
                <c:pt idx="62">
                  <c:v>0</c:v>
                </c:pt>
                <c:pt idx="63">
                  <c:v>0</c:v>
                </c:pt>
                <c:pt idx="64">
                  <c:v>0</c:v>
                </c:pt>
                <c:pt idx="65">
                  <c:v>0</c:v>
                </c:pt>
                <c:pt idx="66">
                  <c:v>0</c:v>
                </c:pt>
                <c:pt idx="67">
                  <c:v>0</c:v>
                </c:pt>
                <c:pt idx="68">
                  <c:v>0</c:v>
                </c:pt>
                <c:pt idx="69">
                  <c:v>1.33333E-3</c:v>
                </c:pt>
                <c:pt idx="70">
                  <c:v>0</c:v>
                </c:pt>
                <c:pt idx="71">
                  <c:v>2.6666699999999999E-3</c:v>
                </c:pt>
                <c:pt idx="72">
                  <c:v>2.6666699999999999E-3</c:v>
                </c:pt>
                <c:pt idx="73">
                  <c:v>0</c:v>
                </c:pt>
                <c:pt idx="74">
                  <c:v>2.6666699999999999E-3</c:v>
                </c:pt>
                <c:pt idx="75">
                  <c:v>2.6666699999999999E-3</c:v>
                </c:pt>
                <c:pt idx="76">
                  <c:v>0</c:v>
                </c:pt>
                <c:pt idx="77">
                  <c:v>-1.33333E-3</c:v>
                </c:pt>
                <c:pt idx="78">
                  <c:v>-1.33333E-3</c:v>
                </c:pt>
                <c:pt idx="79">
                  <c:v>0</c:v>
                </c:pt>
                <c:pt idx="80">
                  <c:v>-1.33333E-3</c:v>
                </c:pt>
                <c:pt idx="81">
                  <c:v>-1.33333E-3</c:v>
                </c:pt>
                <c:pt idx="82">
                  <c:v>0</c:v>
                </c:pt>
                <c:pt idx="83">
                  <c:v>-1.33333E-3</c:v>
                </c:pt>
                <c:pt idx="84">
                  <c:v>-1.33333E-3</c:v>
                </c:pt>
                <c:pt idx="85">
                  <c:v>0</c:v>
                </c:pt>
                <c:pt idx="86">
                  <c:v>1.33333E-3</c:v>
                </c:pt>
                <c:pt idx="87">
                  <c:v>1.33333E-3</c:v>
                </c:pt>
                <c:pt idx="88">
                  <c:v>0</c:v>
                </c:pt>
                <c:pt idx="89">
                  <c:v>1.33333E-3</c:v>
                </c:pt>
                <c:pt idx="90">
                  <c:v>0</c:v>
                </c:pt>
                <c:pt idx="91">
                  <c:v>1.33333E-3</c:v>
                </c:pt>
                <c:pt idx="92">
                  <c:v>-1.33333E-3</c:v>
                </c:pt>
                <c:pt idx="93">
                  <c:v>-1.33333E-3</c:v>
                </c:pt>
                <c:pt idx="94">
                  <c:v>2.6666699999999999E-3</c:v>
                </c:pt>
                <c:pt idx="95">
                  <c:v>-4.0000000000000001E-3</c:v>
                </c:pt>
                <c:pt idx="96">
                  <c:v>0</c:v>
                </c:pt>
                <c:pt idx="97">
                  <c:v>0</c:v>
                </c:pt>
                <c:pt idx="98">
                  <c:v>-4.0000000000000001E-3</c:v>
                </c:pt>
                <c:pt idx="99">
                  <c:v>-1.33333E-3</c:v>
                </c:pt>
                <c:pt idx="100">
                  <c:v>4.0000000000000001E-3</c:v>
                </c:pt>
                <c:pt idx="101">
                  <c:v>-2.6666699999999999E-3</c:v>
                </c:pt>
                <c:pt idx="102">
                  <c:v>2.6666699999999999E-3</c:v>
                </c:pt>
                <c:pt idx="103">
                  <c:v>2.6666699999999999E-3</c:v>
                </c:pt>
                <c:pt idx="104">
                  <c:v>-1.33333E-3</c:v>
                </c:pt>
                <c:pt idx="105">
                  <c:v>1.33333E-3</c:v>
                </c:pt>
                <c:pt idx="106">
                  <c:v>1.33333E-3</c:v>
                </c:pt>
                <c:pt idx="107">
                  <c:v>1.33333E-3</c:v>
                </c:pt>
                <c:pt idx="108">
                  <c:v>1.33333E-3</c:v>
                </c:pt>
                <c:pt idx="109">
                  <c:v>1.33333E-3</c:v>
                </c:pt>
                <c:pt idx="110">
                  <c:v>-4.0000000000000001E-3</c:v>
                </c:pt>
                <c:pt idx="111">
                  <c:v>-1.33333E-3</c:v>
                </c:pt>
                <c:pt idx="112">
                  <c:v>1.33333E-3</c:v>
                </c:pt>
                <c:pt idx="113">
                  <c:v>1.33333E-3</c:v>
                </c:pt>
                <c:pt idx="114">
                  <c:v>0</c:v>
                </c:pt>
                <c:pt idx="115">
                  <c:v>0</c:v>
                </c:pt>
                <c:pt idx="116">
                  <c:v>0</c:v>
                </c:pt>
                <c:pt idx="117">
                  <c:v>0</c:v>
                </c:pt>
                <c:pt idx="118">
                  <c:v>-1.33333E-3</c:v>
                </c:pt>
                <c:pt idx="119">
                  <c:v>-2.6666699999999999E-3</c:v>
                </c:pt>
                <c:pt idx="120">
                  <c:v>-1.33333E-3</c:v>
                </c:pt>
                <c:pt idx="121">
                  <c:v>-1.33333E-3</c:v>
                </c:pt>
                <c:pt idx="122">
                  <c:v>-1.33333E-3</c:v>
                </c:pt>
                <c:pt idx="123">
                  <c:v>0</c:v>
                </c:pt>
                <c:pt idx="124">
                  <c:v>4.0000000000000001E-3</c:v>
                </c:pt>
                <c:pt idx="125">
                  <c:v>0</c:v>
                </c:pt>
                <c:pt idx="126">
                  <c:v>0</c:v>
                </c:pt>
                <c:pt idx="127">
                  <c:v>-1.33333E-3</c:v>
                </c:pt>
                <c:pt idx="128">
                  <c:v>0</c:v>
                </c:pt>
                <c:pt idx="129">
                  <c:v>-1.33333E-3</c:v>
                </c:pt>
                <c:pt idx="130">
                  <c:v>-1.33333E-3</c:v>
                </c:pt>
                <c:pt idx="131">
                  <c:v>-1.33333E-3</c:v>
                </c:pt>
                <c:pt idx="132">
                  <c:v>-1.33333E-3</c:v>
                </c:pt>
                <c:pt idx="133">
                  <c:v>-1.33333E-3</c:v>
                </c:pt>
                <c:pt idx="134">
                  <c:v>2.6666699999999999E-3</c:v>
                </c:pt>
                <c:pt idx="135">
                  <c:v>-2.6666699999999999E-3</c:v>
                </c:pt>
                <c:pt idx="136">
                  <c:v>1.33333E-3</c:v>
                </c:pt>
                <c:pt idx="137">
                  <c:v>2.6666699999999999E-3</c:v>
                </c:pt>
                <c:pt idx="138">
                  <c:v>-2.6666699999999999E-3</c:v>
                </c:pt>
                <c:pt idx="139">
                  <c:v>-2.6666699999999999E-3</c:v>
                </c:pt>
                <c:pt idx="140">
                  <c:v>-1.33333E-3</c:v>
                </c:pt>
                <c:pt idx="141">
                  <c:v>0</c:v>
                </c:pt>
                <c:pt idx="142">
                  <c:v>-1.33333E-3</c:v>
                </c:pt>
                <c:pt idx="143">
                  <c:v>-1.33333E-3</c:v>
                </c:pt>
                <c:pt idx="144">
                  <c:v>-1.33333E-3</c:v>
                </c:pt>
                <c:pt idx="145">
                  <c:v>0</c:v>
                </c:pt>
                <c:pt idx="146">
                  <c:v>0</c:v>
                </c:pt>
                <c:pt idx="147">
                  <c:v>0</c:v>
                </c:pt>
                <c:pt idx="148">
                  <c:v>0</c:v>
                </c:pt>
                <c:pt idx="149">
                  <c:v>2.6666699999999999E-3</c:v>
                </c:pt>
                <c:pt idx="150">
                  <c:v>2.6666699999999999E-3</c:v>
                </c:pt>
                <c:pt idx="151">
                  <c:v>1.33333E-3</c:v>
                </c:pt>
                <c:pt idx="152">
                  <c:v>-2.6666699999999999E-3</c:v>
                </c:pt>
                <c:pt idx="153">
                  <c:v>0</c:v>
                </c:pt>
                <c:pt idx="154">
                  <c:v>0</c:v>
                </c:pt>
                <c:pt idx="155">
                  <c:v>1.33333E-3</c:v>
                </c:pt>
                <c:pt idx="156">
                  <c:v>-1.33333E-3</c:v>
                </c:pt>
                <c:pt idx="157">
                  <c:v>-1.33333E-3</c:v>
                </c:pt>
                <c:pt idx="158">
                  <c:v>4.0000000000000001E-3</c:v>
                </c:pt>
                <c:pt idx="159">
                  <c:v>0</c:v>
                </c:pt>
                <c:pt idx="160">
                  <c:v>0</c:v>
                </c:pt>
                <c:pt idx="161">
                  <c:v>0</c:v>
                </c:pt>
                <c:pt idx="162">
                  <c:v>0</c:v>
                </c:pt>
                <c:pt idx="163">
                  <c:v>-1.33333E-3</c:v>
                </c:pt>
                <c:pt idx="164">
                  <c:v>-1.33333E-3</c:v>
                </c:pt>
                <c:pt idx="165">
                  <c:v>2.6666699999999999E-3</c:v>
                </c:pt>
                <c:pt idx="166">
                  <c:v>2.6666699999999999E-3</c:v>
                </c:pt>
                <c:pt idx="167">
                  <c:v>1.33333E-3</c:v>
                </c:pt>
                <c:pt idx="168">
                  <c:v>-4.0000000000000001E-3</c:v>
                </c:pt>
                <c:pt idx="169">
                  <c:v>-4.0000000000000001E-3</c:v>
                </c:pt>
                <c:pt idx="170">
                  <c:v>2.6666699999999999E-3</c:v>
                </c:pt>
                <c:pt idx="171">
                  <c:v>-2.6666699999999999E-3</c:v>
                </c:pt>
                <c:pt idx="172">
                  <c:v>-2.6666699999999999E-3</c:v>
                </c:pt>
                <c:pt idx="173">
                  <c:v>-1.33333E-3</c:v>
                </c:pt>
                <c:pt idx="174">
                  <c:v>-1.33333E-3</c:v>
                </c:pt>
                <c:pt idx="175">
                  <c:v>0</c:v>
                </c:pt>
                <c:pt idx="176">
                  <c:v>0</c:v>
                </c:pt>
                <c:pt idx="177">
                  <c:v>-1.33333E-3</c:v>
                </c:pt>
                <c:pt idx="178">
                  <c:v>-1.33333E-3</c:v>
                </c:pt>
                <c:pt idx="179">
                  <c:v>4.0000000000000001E-3</c:v>
                </c:pt>
                <c:pt idx="180">
                  <c:v>-2.6666699999999999E-3</c:v>
                </c:pt>
                <c:pt idx="181">
                  <c:v>1.33333E-3</c:v>
                </c:pt>
                <c:pt idx="182">
                  <c:v>-1.33333E-3</c:v>
                </c:pt>
                <c:pt idx="183">
                  <c:v>-1.33333E-3</c:v>
                </c:pt>
                <c:pt idx="184">
                  <c:v>-1.33333E-3</c:v>
                </c:pt>
                <c:pt idx="185">
                  <c:v>1.33333E-3</c:v>
                </c:pt>
                <c:pt idx="186">
                  <c:v>-4.0000000000000001E-3</c:v>
                </c:pt>
                <c:pt idx="187">
                  <c:v>2.6666699999999999E-3</c:v>
                </c:pt>
                <c:pt idx="188">
                  <c:v>2.6666699999999999E-3</c:v>
                </c:pt>
                <c:pt idx="189">
                  <c:v>-2.6666699999999999E-3</c:v>
                </c:pt>
                <c:pt idx="190">
                  <c:v>-2.6666699999999999E-3</c:v>
                </c:pt>
                <c:pt idx="191">
                  <c:v>1.33333E-3</c:v>
                </c:pt>
                <c:pt idx="192">
                  <c:v>-1.33333E-3</c:v>
                </c:pt>
                <c:pt idx="193">
                  <c:v>2.6666699999999999E-3</c:v>
                </c:pt>
                <c:pt idx="194">
                  <c:v>2.6666699999999999E-3</c:v>
                </c:pt>
                <c:pt idx="195">
                  <c:v>1.33333E-3</c:v>
                </c:pt>
                <c:pt idx="196">
                  <c:v>-1.33333E-3</c:v>
                </c:pt>
                <c:pt idx="197">
                  <c:v>-1.33333E-3</c:v>
                </c:pt>
                <c:pt idx="198">
                  <c:v>0</c:v>
                </c:pt>
                <c:pt idx="199">
                  <c:v>-1.33333E-3</c:v>
                </c:pt>
                <c:pt idx="200">
                  <c:v>-1.33333E-3</c:v>
                </c:pt>
                <c:pt idx="201">
                  <c:v>2.6666699999999999E-3</c:v>
                </c:pt>
                <c:pt idx="202">
                  <c:v>-1.33333E-3</c:v>
                </c:pt>
                <c:pt idx="203">
                  <c:v>1.33333E-3</c:v>
                </c:pt>
                <c:pt idx="204">
                  <c:v>1.33333E-3</c:v>
                </c:pt>
                <c:pt idx="205">
                  <c:v>-4.0000000000000001E-3</c:v>
                </c:pt>
                <c:pt idx="206">
                  <c:v>-1.33333E-3</c:v>
                </c:pt>
                <c:pt idx="207">
                  <c:v>-1.33333E-3</c:v>
                </c:pt>
                <c:pt idx="208">
                  <c:v>0</c:v>
                </c:pt>
                <c:pt idx="209">
                  <c:v>0</c:v>
                </c:pt>
                <c:pt idx="210">
                  <c:v>0</c:v>
                </c:pt>
                <c:pt idx="211">
                  <c:v>1.33333E-3</c:v>
                </c:pt>
                <c:pt idx="212">
                  <c:v>0</c:v>
                </c:pt>
                <c:pt idx="213">
                  <c:v>0</c:v>
                </c:pt>
                <c:pt idx="214">
                  <c:v>-1.33333E-3</c:v>
                </c:pt>
                <c:pt idx="215">
                  <c:v>0</c:v>
                </c:pt>
                <c:pt idx="216">
                  <c:v>-2.6666699999999999E-3</c:v>
                </c:pt>
                <c:pt idx="217">
                  <c:v>0</c:v>
                </c:pt>
                <c:pt idx="218">
                  <c:v>0</c:v>
                </c:pt>
                <c:pt idx="219">
                  <c:v>0</c:v>
                </c:pt>
                <c:pt idx="220">
                  <c:v>1.33333E-3</c:v>
                </c:pt>
                <c:pt idx="221">
                  <c:v>-1.33333E-3</c:v>
                </c:pt>
                <c:pt idx="222">
                  <c:v>-1.33333E-3</c:v>
                </c:pt>
                <c:pt idx="223">
                  <c:v>-1.33333E-3</c:v>
                </c:pt>
                <c:pt idx="224">
                  <c:v>0</c:v>
                </c:pt>
                <c:pt idx="225">
                  <c:v>-1.33333E-3</c:v>
                </c:pt>
                <c:pt idx="226">
                  <c:v>-1.33333E-3</c:v>
                </c:pt>
                <c:pt idx="227">
                  <c:v>-1.33333E-3</c:v>
                </c:pt>
                <c:pt idx="228">
                  <c:v>0</c:v>
                </c:pt>
                <c:pt idx="229">
                  <c:v>0</c:v>
                </c:pt>
                <c:pt idx="230">
                  <c:v>-1.33333E-3</c:v>
                </c:pt>
                <c:pt idx="231">
                  <c:v>1.33333E-3</c:v>
                </c:pt>
                <c:pt idx="232">
                  <c:v>-5.3333299999999998E-3</c:v>
                </c:pt>
                <c:pt idx="233">
                  <c:v>-5.3333299999999998E-3</c:v>
                </c:pt>
                <c:pt idx="234">
                  <c:v>-1.33333E-3</c:v>
                </c:pt>
                <c:pt idx="235">
                  <c:v>-1.33333E-3</c:v>
                </c:pt>
                <c:pt idx="236">
                  <c:v>2.6666699999999999E-3</c:v>
                </c:pt>
                <c:pt idx="237">
                  <c:v>1.33333E-3</c:v>
                </c:pt>
                <c:pt idx="238">
                  <c:v>2.6666699999999999E-3</c:v>
                </c:pt>
                <c:pt idx="239">
                  <c:v>2.6666699999999999E-3</c:v>
                </c:pt>
                <c:pt idx="240">
                  <c:v>0</c:v>
                </c:pt>
                <c:pt idx="241">
                  <c:v>2.6666699999999999E-3</c:v>
                </c:pt>
                <c:pt idx="242">
                  <c:v>-4.0000000000000001E-3</c:v>
                </c:pt>
                <c:pt idx="243">
                  <c:v>2.6666699999999999E-3</c:v>
                </c:pt>
                <c:pt idx="244">
                  <c:v>-1.33333E-3</c:v>
                </c:pt>
                <c:pt idx="245">
                  <c:v>-1.33333E-3</c:v>
                </c:pt>
                <c:pt idx="246">
                  <c:v>4.0000000000000001E-3</c:v>
                </c:pt>
                <c:pt idx="247">
                  <c:v>-2.6666699999999999E-3</c:v>
                </c:pt>
                <c:pt idx="248">
                  <c:v>0</c:v>
                </c:pt>
                <c:pt idx="249">
                  <c:v>0</c:v>
                </c:pt>
                <c:pt idx="250">
                  <c:v>1.33333E-3</c:v>
                </c:pt>
                <c:pt idx="251">
                  <c:v>-4.0000000000000001E-3</c:v>
                </c:pt>
                <c:pt idx="252">
                  <c:v>2.6666699999999999E-3</c:v>
                </c:pt>
                <c:pt idx="253">
                  <c:v>0</c:v>
                </c:pt>
                <c:pt idx="254">
                  <c:v>-2.6666699999999999E-3</c:v>
                </c:pt>
                <c:pt idx="255">
                  <c:v>-2.6666699999999999E-3</c:v>
                </c:pt>
                <c:pt idx="256">
                  <c:v>4.0000000000000001E-3</c:v>
                </c:pt>
                <c:pt idx="257">
                  <c:v>1.33333E-3</c:v>
                </c:pt>
                <c:pt idx="258">
                  <c:v>0</c:v>
                </c:pt>
                <c:pt idx="259">
                  <c:v>0</c:v>
                </c:pt>
                <c:pt idx="260">
                  <c:v>0</c:v>
                </c:pt>
                <c:pt idx="261">
                  <c:v>2.6666699999999999E-3</c:v>
                </c:pt>
                <c:pt idx="262">
                  <c:v>-2.6666699999999999E-3</c:v>
                </c:pt>
                <c:pt idx="263">
                  <c:v>1.33333E-3</c:v>
                </c:pt>
                <c:pt idx="264">
                  <c:v>-1.33333E-3</c:v>
                </c:pt>
                <c:pt idx="265">
                  <c:v>-1.33333E-3</c:v>
                </c:pt>
                <c:pt idx="266">
                  <c:v>1.33333E-3</c:v>
                </c:pt>
                <c:pt idx="267">
                  <c:v>-1.33333E-3</c:v>
                </c:pt>
                <c:pt idx="268">
                  <c:v>-1.33333E-3</c:v>
                </c:pt>
                <c:pt idx="269">
                  <c:v>-2.6666699999999999E-3</c:v>
                </c:pt>
                <c:pt idx="270">
                  <c:v>-5.3333299999999998E-3</c:v>
                </c:pt>
                <c:pt idx="271">
                  <c:v>-5.3333299999999998E-3</c:v>
                </c:pt>
                <c:pt idx="272">
                  <c:v>0</c:v>
                </c:pt>
                <c:pt idx="273">
                  <c:v>-2.6666699999999999E-3</c:v>
                </c:pt>
                <c:pt idx="274">
                  <c:v>1.33333E-3</c:v>
                </c:pt>
                <c:pt idx="275">
                  <c:v>1.33333E-3</c:v>
                </c:pt>
                <c:pt idx="276">
                  <c:v>-2.6666699999999999E-3</c:v>
                </c:pt>
                <c:pt idx="277">
                  <c:v>0</c:v>
                </c:pt>
                <c:pt idx="278">
                  <c:v>-1.33333E-3</c:v>
                </c:pt>
                <c:pt idx="279">
                  <c:v>-2.6666699999999999E-3</c:v>
                </c:pt>
                <c:pt idx="280">
                  <c:v>-1.33333E-3</c:v>
                </c:pt>
                <c:pt idx="281">
                  <c:v>-1.33333E-3</c:v>
                </c:pt>
                <c:pt idx="282">
                  <c:v>2.6666699999999999E-3</c:v>
                </c:pt>
                <c:pt idx="283">
                  <c:v>-2.6666699999999999E-3</c:v>
                </c:pt>
                <c:pt idx="284">
                  <c:v>-2.6666699999999999E-3</c:v>
                </c:pt>
                <c:pt idx="285">
                  <c:v>2.6666699999999999E-3</c:v>
                </c:pt>
                <c:pt idx="286">
                  <c:v>-1.33333E-3</c:v>
                </c:pt>
                <c:pt idx="287">
                  <c:v>1.33333E-3</c:v>
                </c:pt>
                <c:pt idx="288">
                  <c:v>-2.6666699999999999E-3</c:v>
                </c:pt>
                <c:pt idx="289">
                  <c:v>0</c:v>
                </c:pt>
                <c:pt idx="290">
                  <c:v>0</c:v>
                </c:pt>
                <c:pt idx="291">
                  <c:v>4.0000000000000001E-3</c:v>
                </c:pt>
                <c:pt idx="292">
                  <c:v>-5.3333299999999998E-3</c:v>
                </c:pt>
                <c:pt idx="293">
                  <c:v>4.0000000000000001E-3</c:v>
                </c:pt>
                <c:pt idx="294">
                  <c:v>4.0000000000000001E-3</c:v>
                </c:pt>
                <c:pt idx="295">
                  <c:v>0</c:v>
                </c:pt>
                <c:pt idx="296">
                  <c:v>2.6666699999999999E-3</c:v>
                </c:pt>
                <c:pt idx="297">
                  <c:v>2.6666699999999999E-3</c:v>
                </c:pt>
                <c:pt idx="298">
                  <c:v>-1.33333E-3</c:v>
                </c:pt>
                <c:pt idx="299">
                  <c:v>1.33333E-3</c:v>
                </c:pt>
                <c:pt idx="300">
                  <c:v>1.33333E-3</c:v>
                </c:pt>
                <c:pt idx="301">
                  <c:v>0</c:v>
                </c:pt>
                <c:pt idx="302">
                  <c:v>-1.33333E-3</c:v>
                </c:pt>
                <c:pt idx="303">
                  <c:v>2.6666699999999999E-3</c:v>
                </c:pt>
                <c:pt idx="304">
                  <c:v>2.6666699999999999E-3</c:v>
                </c:pt>
                <c:pt idx="305">
                  <c:v>2.6666699999999999E-3</c:v>
                </c:pt>
                <c:pt idx="306">
                  <c:v>2.6666699999999999E-3</c:v>
                </c:pt>
                <c:pt idx="307">
                  <c:v>0</c:v>
                </c:pt>
                <c:pt idx="308">
                  <c:v>0</c:v>
                </c:pt>
                <c:pt idx="309">
                  <c:v>0</c:v>
                </c:pt>
                <c:pt idx="310">
                  <c:v>0</c:v>
                </c:pt>
                <c:pt idx="311">
                  <c:v>0</c:v>
                </c:pt>
                <c:pt idx="312">
                  <c:v>4.0000000000000001E-3</c:v>
                </c:pt>
                <c:pt idx="313">
                  <c:v>4.0000000000000001E-3</c:v>
                </c:pt>
                <c:pt idx="314">
                  <c:v>-1.33333E-3</c:v>
                </c:pt>
                <c:pt idx="315">
                  <c:v>4.0000000000000001E-3</c:v>
                </c:pt>
                <c:pt idx="316">
                  <c:v>4.0000000000000001E-3</c:v>
                </c:pt>
                <c:pt idx="317">
                  <c:v>-2.6666699999999999E-3</c:v>
                </c:pt>
                <c:pt idx="318">
                  <c:v>0</c:v>
                </c:pt>
                <c:pt idx="319">
                  <c:v>0</c:v>
                </c:pt>
                <c:pt idx="320">
                  <c:v>-5.3333299999999998E-3</c:v>
                </c:pt>
                <c:pt idx="321">
                  <c:v>0</c:v>
                </c:pt>
                <c:pt idx="322">
                  <c:v>-4.0000000000000001E-3</c:v>
                </c:pt>
                <c:pt idx="323">
                  <c:v>-2.6666699999999999E-3</c:v>
                </c:pt>
                <c:pt idx="324">
                  <c:v>2.6666699999999999E-3</c:v>
                </c:pt>
                <c:pt idx="325">
                  <c:v>-1.33333E-3</c:v>
                </c:pt>
                <c:pt idx="326">
                  <c:v>-1.33333E-3</c:v>
                </c:pt>
                <c:pt idx="327">
                  <c:v>-1.33333E-3</c:v>
                </c:pt>
                <c:pt idx="328">
                  <c:v>2.6666699999999999E-3</c:v>
                </c:pt>
                <c:pt idx="329">
                  <c:v>2.6666699999999999E-3</c:v>
                </c:pt>
                <c:pt idx="330">
                  <c:v>-1.33333E-3</c:v>
                </c:pt>
                <c:pt idx="331">
                  <c:v>2.6666699999999999E-3</c:v>
                </c:pt>
                <c:pt idx="332">
                  <c:v>2.6666699999999999E-3</c:v>
                </c:pt>
                <c:pt idx="333">
                  <c:v>0</c:v>
                </c:pt>
                <c:pt idx="334">
                  <c:v>0</c:v>
                </c:pt>
                <c:pt idx="335">
                  <c:v>0</c:v>
                </c:pt>
                <c:pt idx="336">
                  <c:v>-6.6666700000000004E-3</c:v>
                </c:pt>
                <c:pt idx="337">
                  <c:v>5.3333299999999998E-3</c:v>
                </c:pt>
                <c:pt idx="338">
                  <c:v>1.33333E-3</c:v>
                </c:pt>
                <c:pt idx="339">
                  <c:v>1.33333E-3</c:v>
                </c:pt>
                <c:pt idx="340">
                  <c:v>4.0000000000000001E-3</c:v>
                </c:pt>
                <c:pt idx="341">
                  <c:v>4.0000000000000001E-3</c:v>
                </c:pt>
                <c:pt idx="342">
                  <c:v>-1.33333E-3</c:v>
                </c:pt>
                <c:pt idx="343">
                  <c:v>1.33333E-3</c:v>
                </c:pt>
                <c:pt idx="344">
                  <c:v>0</c:v>
                </c:pt>
                <c:pt idx="345">
                  <c:v>0</c:v>
                </c:pt>
                <c:pt idx="346">
                  <c:v>-1.33333E-3</c:v>
                </c:pt>
                <c:pt idx="347">
                  <c:v>0</c:v>
                </c:pt>
                <c:pt idx="348">
                  <c:v>-4.0000000000000001E-3</c:v>
                </c:pt>
                <c:pt idx="349">
                  <c:v>0</c:v>
                </c:pt>
                <c:pt idx="350">
                  <c:v>-1.33333E-3</c:v>
                </c:pt>
                <c:pt idx="351">
                  <c:v>-1.33333E-3</c:v>
                </c:pt>
                <c:pt idx="352">
                  <c:v>-1.33333E-3</c:v>
                </c:pt>
                <c:pt idx="353">
                  <c:v>0</c:v>
                </c:pt>
                <c:pt idx="354">
                  <c:v>-1.33333E-3</c:v>
                </c:pt>
                <c:pt idx="355">
                  <c:v>-1.33333E-3</c:v>
                </c:pt>
                <c:pt idx="356">
                  <c:v>-1.33333E-3</c:v>
                </c:pt>
                <c:pt idx="357">
                  <c:v>-1.33333E-3</c:v>
                </c:pt>
                <c:pt idx="358">
                  <c:v>-1.33333E-3</c:v>
                </c:pt>
                <c:pt idx="359">
                  <c:v>1.33333E-3</c:v>
                </c:pt>
                <c:pt idx="360">
                  <c:v>1.33333E-3</c:v>
                </c:pt>
                <c:pt idx="361">
                  <c:v>1.33333E-3</c:v>
                </c:pt>
                <c:pt idx="362">
                  <c:v>-1.33333E-3</c:v>
                </c:pt>
                <c:pt idx="363">
                  <c:v>0</c:v>
                </c:pt>
                <c:pt idx="364">
                  <c:v>0</c:v>
                </c:pt>
                <c:pt idx="365">
                  <c:v>1.33333E-3</c:v>
                </c:pt>
                <c:pt idx="366">
                  <c:v>0</c:v>
                </c:pt>
                <c:pt idx="367">
                  <c:v>0</c:v>
                </c:pt>
                <c:pt idx="368">
                  <c:v>4.0000000000000001E-3</c:v>
                </c:pt>
                <c:pt idx="369">
                  <c:v>-4.0000000000000001E-3</c:v>
                </c:pt>
                <c:pt idx="370">
                  <c:v>-1.33333E-3</c:v>
                </c:pt>
                <c:pt idx="371">
                  <c:v>-1.33333E-3</c:v>
                </c:pt>
                <c:pt idx="372">
                  <c:v>0</c:v>
                </c:pt>
                <c:pt idx="373">
                  <c:v>-1.33333E-3</c:v>
                </c:pt>
                <c:pt idx="374">
                  <c:v>-1.33333E-3</c:v>
                </c:pt>
                <c:pt idx="375">
                  <c:v>-5.3333299999999998E-3</c:v>
                </c:pt>
                <c:pt idx="376">
                  <c:v>0</c:v>
                </c:pt>
                <c:pt idx="377">
                  <c:v>0</c:v>
                </c:pt>
                <c:pt idx="378">
                  <c:v>0</c:v>
                </c:pt>
                <c:pt idx="379">
                  <c:v>-4.0000000000000001E-3</c:v>
                </c:pt>
                <c:pt idx="380">
                  <c:v>-4.0000000000000001E-3</c:v>
                </c:pt>
                <c:pt idx="381">
                  <c:v>4.0000000000000001E-3</c:v>
                </c:pt>
                <c:pt idx="382">
                  <c:v>2.6666699999999999E-3</c:v>
                </c:pt>
                <c:pt idx="383">
                  <c:v>4.0000000000000001E-3</c:v>
                </c:pt>
                <c:pt idx="384">
                  <c:v>0</c:v>
                </c:pt>
                <c:pt idx="385">
                  <c:v>0</c:v>
                </c:pt>
                <c:pt idx="386">
                  <c:v>0</c:v>
                </c:pt>
                <c:pt idx="387">
                  <c:v>2.6666699999999999E-3</c:v>
                </c:pt>
                <c:pt idx="388">
                  <c:v>-5.3333299999999998E-3</c:v>
                </c:pt>
                <c:pt idx="389">
                  <c:v>0</c:v>
                </c:pt>
                <c:pt idx="390">
                  <c:v>0</c:v>
                </c:pt>
                <c:pt idx="391">
                  <c:v>0</c:v>
                </c:pt>
                <c:pt idx="392">
                  <c:v>-5.3333299999999998E-3</c:v>
                </c:pt>
                <c:pt idx="393">
                  <c:v>4.0000000000000001E-3</c:v>
                </c:pt>
                <c:pt idx="394">
                  <c:v>-2.6666699999999999E-3</c:v>
                </c:pt>
                <c:pt idx="395">
                  <c:v>1.33333E-3</c:v>
                </c:pt>
                <c:pt idx="396">
                  <c:v>1.33333E-3</c:v>
                </c:pt>
                <c:pt idx="397">
                  <c:v>1.33333E-3</c:v>
                </c:pt>
                <c:pt idx="398">
                  <c:v>-2.6666699999999999E-3</c:v>
                </c:pt>
                <c:pt idx="399">
                  <c:v>-1.33333E-3</c:v>
                </c:pt>
                <c:pt idx="400">
                  <c:v>-1.33333E-3</c:v>
                </c:pt>
                <c:pt idx="401">
                  <c:v>2.6666699999999999E-3</c:v>
                </c:pt>
                <c:pt idx="402">
                  <c:v>2.6666699999999999E-3</c:v>
                </c:pt>
                <c:pt idx="403">
                  <c:v>1.33333E-3</c:v>
                </c:pt>
                <c:pt idx="404">
                  <c:v>-4.0000000000000001E-3</c:v>
                </c:pt>
                <c:pt idx="405">
                  <c:v>-1.33333E-3</c:v>
                </c:pt>
                <c:pt idx="406">
                  <c:v>-1.33333E-3</c:v>
                </c:pt>
                <c:pt idx="407">
                  <c:v>-1.33333E-3</c:v>
                </c:pt>
                <c:pt idx="408">
                  <c:v>1.33333E-3</c:v>
                </c:pt>
                <c:pt idx="409">
                  <c:v>1.33333E-3</c:v>
                </c:pt>
                <c:pt idx="410">
                  <c:v>-4.0000000000000001E-3</c:v>
                </c:pt>
                <c:pt idx="411">
                  <c:v>2.6666699999999999E-3</c:v>
                </c:pt>
                <c:pt idx="412">
                  <c:v>2.6666699999999999E-3</c:v>
                </c:pt>
                <c:pt idx="413">
                  <c:v>1.33333E-3</c:v>
                </c:pt>
                <c:pt idx="414">
                  <c:v>1.33333E-3</c:v>
                </c:pt>
                <c:pt idx="415">
                  <c:v>1.33333E-3</c:v>
                </c:pt>
                <c:pt idx="416">
                  <c:v>2.6666699999999999E-3</c:v>
                </c:pt>
                <c:pt idx="417">
                  <c:v>0</c:v>
                </c:pt>
                <c:pt idx="418">
                  <c:v>4.0000000000000001E-3</c:v>
                </c:pt>
                <c:pt idx="419">
                  <c:v>-1.33333E-3</c:v>
                </c:pt>
                <c:pt idx="420">
                  <c:v>-4.0000000000000001E-3</c:v>
                </c:pt>
                <c:pt idx="421">
                  <c:v>4.0000000000000001E-3</c:v>
                </c:pt>
                <c:pt idx="422">
                  <c:v>4.0000000000000001E-3</c:v>
                </c:pt>
                <c:pt idx="423">
                  <c:v>0</c:v>
                </c:pt>
                <c:pt idx="424">
                  <c:v>2.6666699999999999E-3</c:v>
                </c:pt>
                <c:pt idx="425">
                  <c:v>2.6666699999999999E-3</c:v>
                </c:pt>
                <c:pt idx="426">
                  <c:v>0</c:v>
                </c:pt>
                <c:pt idx="427">
                  <c:v>-1.33333E-3</c:v>
                </c:pt>
                <c:pt idx="428">
                  <c:v>1.33333E-3</c:v>
                </c:pt>
                <c:pt idx="429">
                  <c:v>2.6666699999999999E-3</c:v>
                </c:pt>
                <c:pt idx="430">
                  <c:v>-1.33333E-3</c:v>
                </c:pt>
                <c:pt idx="431">
                  <c:v>1.33333E-3</c:v>
                </c:pt>
                <c:pt idx="432">
                  <c:v>1.33333E-3</c:v>
                </c:pt>
                <c:pt idx="433">
                  <c:v>5.3333299999999998E-3</c:v>
                </c:pt>
                <c:pt idx="434">
                  <c:v>-1.33333E-3</c:v>
                </c:pt>
                <c:pt idx="435">
                  <c:v>-1.33333E-3</c:v>
                </c:pt>
                <c:pt idx="436">
                  <c:v>1.33333E-3</c:v>
                </c:pt>
                <c:pt idx="437">
                  <c:v>1.33333E-3</c:v>
                </c:pt>
                <c:pt idx="438">
                  <c:v>1.33333E-3</c:v>
                </c:pt>
                <c:pt idx="439">
                  <c:v>1.33333E-3</c:v>
                </c:pt>
                <c:pt idx="440">
                  <c:v>1.33333E-3</c:v>
                </c:pt>
                <c:pt idx="441">
                  <c:v>1.33333E-3</c:v>
                </c:pt>
                <c:pt idx="442">
                  <c:v>-1.33333E-3</c:v>
                </c:pt>
                <c:pt idx="443">
                  <c:v>4.0000000000000001E-3</c:v>
                </c:pt>
                <c:pt idx="444">
                  <c:v>0</c:v>
                </c:pt>
                <c:pt idx="445">
                  <c:v>0</c:v>
                </c:pt>
                <c:pt idx="446">
                  <c:v>0.18933332999999999</c:v>
                </c:pt>
                <c:pt idx="447">
                  <c:v>0.18933332999999999</c:v>
                </c:pt>
                <c:pt idx="448">
                  <c:v>0.58266664000000001</c:v>
                </c:pt>
                <c:pt idx="449">
                  <c:v>0.97866666000000002</c:v>
                </c:pt>
                <c:pt idx="450">
                  <c:v>1.32133341</c:v>
                </c:pt>
                <c:pt idx="451">
                  <c:v>1.32133341</c:v>
                </c:pt>
                <c:pt idx="452">
                  <c:v>1.69200003</c:v>
                </c:pt>
                <c:pt idx="453">
                  <c:v>2.0799999200000001</c:v>
                </c:pt>
                <c:pt idx="454">
                  <c:v>2.0799999200000001</c:v>
                </c:pt>
                <c:pt idx="455">
                  <c:v>2.8106667999999999</c:v>
                </c:pt>
                <c:pt idx="456">
                  <c:v>3.0973334299999999</c:v>
                </c:pt>
                <c:pt idx="457">
                  <c:v>3.0973334299999999</c:v>
                </c:pt>
                <c:pt idx="458">
                  <c:v>3.5213334600000001</c:v>
                </c:pt>
                <c:pt idx="459">
                  <c:v>3.8559999500000002</c:v>
                </c:pt>
                <c:pt idx="460">
                  <c:v>3.8559999500000002</c:v>
                </c:pt>
                <c:pt idx="461">
                  <c:v>4.2399997699999998</c:v>
                </c:pt>
                <c:pt idx="462">
                  <c:v>4.6159996999999997</c:v>
                </c:pt>
                <c:pt idx="463">
                  <c:v>4.8986668599999996</c:v>
                </c:pt>
                <c:pt idx="464">
                  <c:v>5.3093333200000004</c:v>
                </c:pt>
                <c:pt idx="465">
                  <c:v>5.6880002000000003</c:v>
                </c:pt>
                <c:pt idx="466">
                  <c:v>6.0693335499999996</c:v>
                </c:pt>
                <c:pt idx="467">
                  <c:v>6.0693335499999996</c:v>
                </c:pt>
                <c:pt idx="468">
                  <c:v>6.4586667999999996</c:v>
                </c:pt>
                <c:pt idx="469">
                  <c:v>6.8359999699999996</c:v>
                </c:pt>
                <c:pt idx="470">
                  <c:v>6.8359999699999996</c:v>
                </c:pt>
                <c:pt idx="471">
                  <c:v>7.2386665299999997</c:v>
                </c:pt>
                <c:pt idx="472">
                  <c:v>7.5466670999999996</c:v>
                </c:pt>
                <c:pt idx="473">
                  <c:v>8.0240001700000008</c:v>
                </c:pt>
                <c:pt idx="474">
                  <c:v>8.3653335599999998</c:v>
                </c:pt>
                <c:pt idx="475">
                  <c:v>8.6760006000000001</c:v>
                </c:pt>
                <c:pt idx="476">
                  <c:v>8.6760006000000001</c:v>
                </c:pt>
                <c:pt idx="477">
                  <c:v>9.0613336600000007</c:v>
                </c:pt>
                <c:pt idx="478">
                  <c:v>9.3319997800000003</c:v>
                </c:pt>
                <c:pt idx="479">
                  <c:v>9.3319997800000003</c:v>
                </c:pt>
                <c:pt idx="480">
                  <c:v>9.7239999800000003</c:v>
                </c:pt>
                <c:pt idx="481">
                  <c:v>10.39866638</c:v>
                </c:pt>
                <c:pt idx="482">
                  <c:v>10.39866638</c:v>
                </c:pt>
                <c:pt idx="483">
                  <c:v>10.781332969999999</c:v>
                </c:pt>
                <c:pt idx="484">
                  <c:v>11.18933296</c:v>
                </c:pt>
                <c:pt idx="485">
                  <c:v>11.18933296</c:v>
                </c:pt>
                <c:pt idx="486">
                  <c:v>11.64533329</c:v>
                </c:pt>
                <c:pt idx="487">
                  <c:v>12.05200005</c:v>
                </c:pt>
                <c:pt idx="488">
                  <c:v>12.3706665</c:v>
                </c:pt>
                <c:pt idx="489">
                  <c:v>12.3706665</c:v>
                </c:pt>
                <c:pt idx="490">
                  <c:v>13.027999879999999</c:v>
                </c:pt>
                <c:pt idx="491">
                  <c:v>13.3253336</c:v>
                </c:pt>
                <c:pt idx="492">
                  <c:v>13.3253336</c:v>
                </c:pt>
                <c:pt idx="493">
                  <c:v>13.706666950000001</c:v>
                </c:pt>
                <c:pt idx="494">
                  <c:v>13.97999954</c:v>
                </c:pt>
                <c:pt idx="495">
                  <c:v>13.97999954</c:v>
                </c:pt>
                <c:pt idx="496">
                  <c:v>14.434666630000001</c:v>
                </c:pt>
                <c:pt idx="497">
                  <c:v>14.861333849999999</c:v>
                </c:pt>
                <c:pt idx="498">
                  <c:v>15.38666725</c:v>
                </c:pt>
                <c:pt idx="499">
                  <c:v>15.70266724</c:v>
                </c:pt>
                <c:pt idx="500">
                  <c:v>15.896000859999999</c:v>
                </c:pt>
                <c:pt idx="501">
                  <c:v>16.2266674</c:v>
                </c:pt>
                <c:pt idx="502">
                  <c:v>16.2266674</c:v>
                </c:pt>
                <c:pt idx="503">
                  <c:v>16.533332819999998</c:v>
                </c:pt>
                <c:pt idx="504">
                  <c:v>16.857334139999999</c:v>
                </c:pt>
                <c:pt idx="505">
                  <c:v>16.857334139999999</c:v>
                </c:pt>
                <c:pt idx="506">
                  <c:v>17.368000030000001</c:v>
                </c:pt>
                <c:pt idx="507">
                  <c:v>18.18000031</c:v>
                </c:pt>
                <c:pt idx="508">
                  <c:v>18.18000031</c:v>
                </c:pt>
                <c:pt idx="509">
                  <c:v>18.457332610000002</c:v>
                </c:pt>
                <c:pt idx="510">
                  <c:v>18.67333412</c:v>
                </c:pt>
                <c:pt idx="511">
                  <c:v>19.044000629999999</c:v>
                </c:pt>
                <c:pt idx="512">
                  <c:v>19.044000629999999</c:v>
                </c:pt>
                <c:pt idx="513">
                  <c:v>19.417333599999999</c:v>
                </c:pt>
                <c:pt idx="514">
                  <c:v>19.927999499999999</c:v>
                </c:pt>
                <c:pt idx="515">
                  <c:v>19.927999499999999</c:v>
                </c:pt>
                <c:pt idx="516">
                  <c:v>20.605333330000001</c:v>
                </c:pt>
                <c:pt idx="517">
                  <c:v>20.94799995</c:v>
                </c:pt>
                <c:pt idx="518">
                  <c:v>20.94799995</c:v>
                </c:pt>
                <c:pt idx="519">
                  <c:v>21.19199944</c:v>
                </c:pt>
                <c:pt idx="520">
                  <c:v>21.68000031</c:v>
                </c:pt>
                <c:pt idx="521">
                  <c:v>21.68000031</c:v>
                </c:pt>
                <c:pt idx="522">
                  <c:v>22.178665160000001</c:v>
                </c:pt>
                <c:pt idx="523">
                  <c:v>22.57466698</c:v>
                </c:pt>
                <c:pt idx="524">
                  <c:v>22.82933426</c:v>
                </c:pt>
                <c:pt idx="525">
                  <c:v>23.007999420000001</c:v>
                </c:pt>
                <c:pt idx="526">
                  <c:v>23.481332779999999</c:v>
                </c:pt>
                <c:pt idx="527">
                  <c:v>23.996000290000001</c:v>
                </c:pt>
                <c:pt idx="528">
                  <c:v>23.996000290000001</c:v>
                </c:pt>
                <c:pt idx="529">
                  <c:v>24.32400131</c:v>
                </c:pt>
                <c:pt idx="530">
                  <c:v>24.589332580000001</c:v>
                </c:pt>
                <c:pt idx="531">
                  <c:v>24.589332580000001</c:v>
                </c:pt>
                <c:pt idx="532">
                  <c:v>24.86666679</c:v>
                </c:pt>
                <c:pt idx="533">
                  <c:v>25.356000900000002</c:v>
                </c:pt>
                <c:pt idx="534">
                  <c:v>26.136001589999999</c:v>
                </c:pt>
                <c:pt idx="535">
                  <c:v>26.136001589999999</c:v>
                </c:pt>
                <c:pt idx="536">
                  <c:v>26.255998609999999</c:v>
                </c:pt>
                <c:pt idx="537">
                  <c:v>26.526666639999998</c:v>
                </c:pt>
                <c:pt idx="538">
                  <c:v>26.958665849999999</c:v>
                </c:pt>
                <c:pt idx="539">
                  <c:v>26.958665849999999</c:v>
                </c:pt>
                <c:pt idx="540">
                  <c:v>27.392000199999998</c:v>
                </c:pt>
                <c:pt idx="541">
                  <c:v>27.805332180000001</c:v>
                </c:pt>
                <c:pt idx="542">
                  <c:v>27.805332180000001</c:v>
                </c:pt>
                <c:pt idx="543">
                  <c:v>28.406665799999999</c:v>
                </c:pt>
                <c:pt idx="544">
                  <c:v>28.899999619999999</c:v>
                </c:pt>
                <c:pt idx="545">
                  <c:v>28.899999619999999</c:v>
                </c:pt>
                <c:pt idx="546">
                  <c:v>29.263999940000001</c:v>
                </c:pt>
                <c:pt idx="547">
                  <c:v>29.493331909999998</c:v>
                </c:pt>
                <c:pt idx="548">
                  <c:v>29.493331909999998</c:v>
                </c:pt>
                <c:pt idx="549">
                  <c:v>29.629333500000001</c:v>
                </c:pt>
                <c:pt idx="550">
                  <c:v>30.449335099999999</c:v>
                </c:pt>
                <c:pt idx="551">
                  <c:v>30.73200035</c:v>
                </c:pt>
                <c:pt idx="552">
                  <c:v>30.95466614</c:v>
                </c:pt>
                <c:pt idx="553">
                  <c:v>31.22933578</c:v>
                </c:pt>
                <c:pt idx="554">
                  <c:v>31.22933578</c:v>
                </c:pt>
                <c:pt idx="555">
                  <c:v>31.79599953</c:v>
                </c:pt>
                <c:pt idx="556">
                  <c:v>32.27066422</c:v>
                </c:pt>
                <c:pt idx="557">
                  <c:v>32.314666750000001</c:v>
                </c:pt>
                <c:pt idx="558">
                  <c:v>32.314666750000001</c:v>
                </c:pt>
                <c:pt idx="559">
                  <c:v>32.784000399999996</c:v>
                </c:pt>
                <c:pt idx="560">
                  <c:v>33.46266937</c:v>
                </c:pt>
                <c:pt idx="561">
                  <c:v>33.46266937</c:v>
                </c:pt>
                <c:pt idx="562">
                  <c:v>33.80133438</c:v>
                </c:pt>
                <c:pt idx="563">
                  <c:v>34.33866501</c:v>
                </c:pt>
                <c:pt idx="564">
                  <c:v>34.33866501</c:v>
                </c:pt>
                <c:pt idx="565">
                  <c:v>34.797332760000003</c:v>
                </c:pt>
                <c:pt idx="566">
                  <c:v>34.863998410000001</c:v>
                </c:pt>
                <c:pt idx="567">
                  <c:v>35.209331509999998</c:v>
                </c:pt>
                <c:pt idx="568">
                  <c:v>35.209331509999998</c:v>
                </c:pt>
                <c:pt idx="569">
                  <c:v>36.082668300000002</c:v>
                </c:pt>
                <c:pt idx="570">
                  <c:v>36.224002839999997</c:v>
                </c:pt>
                <c:pt idx="571">
                  <c:v>36.224002839999997</c:v>
                </c:pt>
                <c:pt idx="572">
                  <c:v>36.843997960000003</c:v>
                </c:pt>
                <c:pt idx="573">
                  <c:v>37.173332209999998</c:v>
                </c:pt>
                <c:pt idx="574">
                  <c:v>37.173332209999998</c:v>
                </c:pt>
                <c:pt idx="575">
                  <c:v>37.41999817</c:v>
                </c:pt>
                <c:pt idx="576">
                  <c:v>37.916000369999999</c:v>
                </c:pt>
                <c:pt idx="577">
                  <c:v>37.916000369999999</c:v>
                </c:pt>
                <c:pt idx="578">
                  <c:v>38.494667049999997</c:v>
                </c:pt>
                <c:pt idx="579">
                  <c:v>39.04533386</c:v>
                </c:pt>
                <c:pt idx="580">
                  <c:v>39.04533386</c:v>
                </c:pt>
                <c:pt idx="581">
                  <c:v>39.52266693</c:v>
                </c:pt>
                <c:pt idx="582">
                  <c:v>39.531997680000003</c:v>
                </c:pt>
                <c:pt idx="583">
                  <c:v>39.531997680000003</c:v>
                </c:pt>
                <c:pt idx="584">
                  <c:v>40.19866562</c:v>
                </c:pt>
                <c:pt idx="585">
                  <c:v>40.685333249999999</c:v>
                </c:pt>
                <c:pt idx="586">
                  <c:v>40.685333249999999</c:v>
                </c:pt>
                <c:pt idx="587">
                  <c:v>41.249336239999998</c:v>
                </c:pt>
                <c:pt idx="588">
                  <c:v>41.562667849999997</c:v>
                </c:pt>
                <c:pt idx="589">
                  <c:v>41.562667849999997</c:v>
                </c:pt>
                <c:pt idx="590">
                  <c:v>41.82400131</c:v>
                </c:pt>
                <c:pt idx="591">
                  <c:v>42.385334010000001</c:v>
                </c:pt>
                <c:pt idx="592">
                  <c:v>42.385334010000001</c:v>
                </c:pt>
                <c:pt idx="593">
                  <c:v>42.993331910000002</c:v>
                </c:pt>
                <c:pt idx="594">
                  <c:v>43.566665649999997</c:v>
                </c:pt>
                <c:pt idx="595">
                  <c:v>43.566665649999997</c:v>
                </c:pt>
                <c:pt idx="596">
                  <c:v>43.708000179999999</c:v>
                </c:pt>
                <c:pt idx="597">
                  <c:v>44.077335359999999</c:v>
                </c:pt>
                <c:pt idx="598">
                  <c:v>44.077335359999999</c:v>
                </c:pt>
                <c:pt idx="599">
                  <c:v>44.633335109999997</c:v>
                </c:pt>
                <c:pt idx="600">
                  <c:v>44.750663760000002</c:v>
                </c:pt>
                <c:pt idx="601">
                  <c:v>45.258666990000002</c:v>
                </c:pt>
                <c:pt idx="602">
                  <c:v>45.647998809999997</c:v>
                </c:pt>
                <c:pt idx="603">
                  <c:v>45.822666169999998</c:v>
                </c:pt>
                <c:pt idx="604">
                  <c:v>45.822666169999998</c:v>
                </c:pt>
                <c:pt idx="605">
                  <c:v>46.493331910000002</c:v>
                </c:pt>
                <c:pt idx="606">
                  <c:v>46.58000183</c:v>
                </c:pt>
                <c:pt idx="607">
                  <c:v>47.170665739999997</c:v>
                </c:pt>
                <c:pt idx="608">
                  <c:v>47.170665739999997</c:v>
                </c:pt>
                <c:pt idx="609">
                  <c:v>47.449333189999997</c:v>
                </c:pt>
                <c:pt idx="610">
                  <c:v>48.329334260000003</c:v>
                </c:pt>
                <c:pt idx="611">
                  <c:v>48.329334260000003</c:v>
                </c:pt>
                <c:pt idx="612">
                  <c:v>48.391998289999997</c:v>
                </c:pt>
                <c:pt idx="613">
                  <c:v>48.862667080000001</c:v>
                </c:pt>
                <c:pt idx="614">
                  <c:v>48.862667080000001</c:v>
                </c:pt>
                <c:pt idx="615">
                  <c:v>49.322666169999998</c:v>
                </c:pt>
                <c:pt idx="616">
                  <c:v>49.682666779999998</c:v>
                </c:pt>
                <c:pt idx="617">
                  <c:v>49.682666779999998</c:v>
                </c:pt>
                <c:pt idx="618">
                  <c:v>50.105335240000002</c:v>
                </c:pt>
                <c:pt idx="619">
                  <c:v>50.877334589999997</c:v>
                </c:pt>
                <c:pt idx="620">
                  <c:v>50.877334589999997</c:v>
                </c:pt>
                <c:pt idx="621">
                  <c:v>51.014667510000002</c:v>
                </c:pt>
                <c:pt idx="622">
                  <c:v>51.408000950000002</c:v>
                </c:pt>
                <c:pt idx="623">
                  <c:v>51.408000950000002</c:v>
                </c:pt>
                <c:pt idx="624">
                  <c:v>51.914665220000003</c:v>
                </c:pt>
                <c:pt idx="625">
                  <c:v>52.152000430000001</c:v>
                </c:pt>
                <c:pt idx="626">
                  <c:v>52.649333949999999</c:v>
                </c:pt>
                <c:pt idx="627">
                  <c:v>52.649333949999999</c:v>
                </c:pt>
                <c:pt idx="628">
                  <c:v>52.898666380000002</c:v>
                </c:pt>
                <c:pt idx="629">
                  <c:v>53.55866623</c:v>
                </c:pt>
                <c:pt idx="630">
                  <c:v>53.55866623</c:v>
                </c:pt>
                <c:pt idx="631">
                  <c:v>54.013336180000003</c:v>
                </c:pt>
                <c:pt idx="632">
                  <c:v>54.402664180000002</c:v>
                </c:pt>
                <c:pt idx="633">
                  <c:v>54.402664180000002</c:v>
                </c:pt>
                <c:pt idx="634">
                  <c:v>54.751998899999997</c:v>
                </c:pt>
                <c:pt idx="635">
                  <c:v>55.142665860000001</c:v>
                </c:pt>
                <c:pt idx="636">
                  <c:v>55.142665860000001</c:v>
                </c:pt>
                <c:pt idx="637">
                  <c:v>55.894668580000001</c:v>
                </c:pt>
                <c:pt idx="638">
                  <c:v>56.267997739999998</c:v>
                </c:pt>
                <c:pt idx="639">
                  <c:v>56.267997739999998</c:v>
                </c:pt>
                <c:pt idx="640">
                  <c:v>56.60400009</c:v>
                </c:pt>
                <c:pt idx="641">
                  <c:v>57.0320015</c:v>
                </c:pt>
                <c:pt idx="642">
                  <c:v>57.0320015</c:v>
                </c:pt>
                <c:pt idx="643">
                  <c:v>57.398666380000002</c:v>
                </c:pt>
                <c:pt idx="644">
                  <c:v>57.649333949999999</c:v>
                </c:pt>
                <c:pt idx="645">
                  <c:v>58.166667940000004</c:v>
                </c:pt>
                <c:pt idx="646">
                  <c:v>58.335998539999999</c:v>
                </c:pt>
                <c:pt idx="647">
                  <c:v>58.91866684</c:v>
                </c:pt>
                <c:pt idx="648">
                  <c:v>59.122665410000003</c:v>
                </c:pt>
                <c:pt idx="649">
                  <c:v>59.122665410000003</c:v>
                </c:pt>
                <c:pt idx="650">
                  <c:v>59.606666560000001</c:v>
                </c:pt>
                <c:pt idx="651">
                  <c:v>59.929332729999999</c:v>
                </c:pt>
                <c:pt idx="652">
                  <c:v>59.929332729999999</c:v>
                </c:pt>
                <c:pt idx="653">
                  <c:v>60.298667909999999</c:v>
                </c:pt>
                <c:pt idx="654">
                  <c:v>61.037334440000002</c:v>
                </c:pt>
                <c:pt idx="655">
                  <c:v>61.037334440000002</c:v>
                </c:pt>
                <c:pt idx="656">
                  <c:v>61.349330899999998</c:v>
                </c:pt>
                <c:pt idx="657">
                  <c:v>61.737335209999998</c:v>
                </c:pt>
                <c:pt idx="658">
                  <c:v>61.993331910000002</c:v>
                </c:pt>
                <c:pt idx="659">
                  <c:v>61.993331910000002</c:v>
                </c:pt>
                <c:pt idx="660">
                  <c:v>62.4813385</c:v>
                </c:pt>
                <c:pt idx="661">
                  <c:v>62.863998410000001</c:v>
                </c:pt>
                <c:pt idx="662">
                  <c:v>62.863998410000001</c:v>
                </c:pt>
                <c:pt idx="663">
                  <c:v>63.144001009999997</c:v>
                </c:pt>
                <c:pt idx="664">
                  <c:v>63.562667849999997</c:v>
                </c:pt>
                <c:pt idx="665">
                  <c:v>64.03733063</c:v>
                </c:pt>
                <c:pt idx="666">
                  <c:v>64.302665709999999</c:v>
                </c:pt>
                <c:pt idx="667">
                  <c:v>64.302665709999999</c:v>
                </c:pt>
                <c:pt idx="668">
                  <c:v>64.784004210000006</c:v>
                </c:pt>
                <c:pt idx="669">
                  <c:v>65.124000550000005</c:v>
                </c:pt>
                <c:pt idx="670">
                  <c:v>65.124000550000005</c:v>
                </c:pt>
                <c:pt idx="671">
                  <c:v>65.465332029999999</c:v>
                </c:pt>
                <c:pt idx="672">
                  <c:v>65.877334590000004</c:v>
                </c:pt>
                <c:pt idx="673">
                  <c:v>66.126663210000004</c:v>
                </c:pt>
                <c:pt idx="674">
                  <c:v>66.564002990000006</c:v>
                </c:pt>
                <c:pt idx="675">
                  <c:v>66.958663939999994</c:v>
                </c:pt>
                <c:pt idx="676">
                  <c:v>66.958663939999994</c:v>
                </c:pt>
                <c:pt idx="677">
                  <c:v>67.258666989999995</c:v>
                </c:pt>
                <c:pt idx="678">
                  <c:v>67.667999269999996</c:v>
                </c:pt>
                <c:pt idx="679">
                  <c:v>67.994667050000004</c:v>
                </c:pt>
                <c:pt idx="680">
                  <c:v>67.994667050000004</c:v>
                </c:pt>
                <c:pt idx="681">
                  <c:v>68.403999330000005</c:v>
                </c:pt>
                <c:pt idx="682">
                  <c:v>69.145332339999996</c:v>
                </c:pt>
                <c:pt idx="683">
                  <c:v>69.145332339999996</c:v>
                </c:pt>
                <c:pt idx="684">
                  <c:v>69.554664610000003</c:v>
                </c:pt>
                <c:pt idx="685">
                  <c:v>69.817337039999998</c:v>
                </c:pt>
                <c:pt idx="686">
                  <c:v>69.817337039999998</c:v>
                </c:pt>
                <c:pt idx="687">
                  <c:v>70.233337399999996</c:v>
                </c:pt>
                <c:pt idx="688">
                  <c:v>70.578666690000006</c:v>
                </c:pt>
                <c:pt idx="689">
                  <c:v>70.866668700000005</c:v>
                </c:pt>
                <c:pt idx="690">
                  <c:v>71.270660399999997</c:v>
                </c:pt>
                <c:pt idx="691">
                  <c:v>71.692001340000004</c:v>
                </c:pt>
                <c:pt idx="692">
                  <c:v>71.692001340000004</c:v>
                </c:pt>
                <c:pt idx="693">
                  <c:v>72.085334779999997</c:v>
                </c:pt>
                <c:pt idx="694">
                  <c:v>72.472000120000004</c:v>
                </c:pt>
                <c:pt idx="695">
                  <c:v>72.472000120000004</c:v>
                </c:pt>
                <c:pt idx="696">
                  <c:v>72.72000122</c:v>
                </c:pt>
                <c:pt idx="697">
                  <c:v>73.124000550000005</c:v>
                </c:pt>
                <c:pt idx="698">
                  <c:v>73.550666809999996</c:v>
                </c:pt>
                <c:pt idx="699">
                  <c:v>73.813331599999998</c:v>
                </c:pt>
                <c:pt idx="700">
                  <c:v>74.124000550000005</c:v>
                </c:pt>
                <c:pt idx="701">
                  <c:v>74.124000550000005</c:v>
                </c:pt>
                <c:pt idx="702">
                  <c:v>74.686668400000002</c:v>
                </c:pt>
                <c:pt idx="703">
                  <c:v>74.969329830000007</c:v>
                </c:pt>
                <c:pt idx="704">
                  <c:v>75.388000489999996</c:v>
                </c:pt>
                <c:pt idx="705">
                  <c:v>75.388000489999996</c:v>
                </c:pt>
                <c:pt idx="706">
                  <c:v>75.751998900000004</c:v>
                </c:pt>
                <c:pt idx="707">
                  <c:v>75.918670649999996</c:v>
                </c:pt>
                <c:pt idx="708">
                  <c:v>76.498664860000005</c:v>
                </c:pt>
                <c:pt idx="709">
                  <c:v>76.791999820000001</c:v>
                </c:pt>
                <c:pt idx="710">
                  <c:v>77.193328859999994</c:v>
                </c:pt>
                <c:pt idx="711">
                  <c:v>77.193328859999994</c:v>
                </c:pt>
                <c:pt idx="712">
                  <c:v>77.582664489999999</c:v>
                </c:pt>
                <c:pt idx="713">
                  <c:v>77.766662600000004</c:v>
                </c:pt>
                <c:pt idx="714">
                  <c:v>77.766662600000004</c:v>
                </c:pt>
                <c:pt idx="715">
                  <c:v>78.293327329999997</c:v>
                </c:pt>
                <c:pt idx="716">
                  <c:v>79.0146637</c:v>
                </c:pt>
                <c:pt idx="717">
                  <c:v>79.0146637</c:v>
                </c:pt>
                <c:pt idx="718">
                  <c:v>79.326667790000002</c:v>
                </c:pt>
                <c:pt idx="719">
                  <c:v>79.938667300000006</c:v>
                </c:pt>
                <c:pt idx="720">
                  <c:v>79.938667300000006</c:v>
                </c:pt>
                <c:pt idx="721">
                  <c:v>80.046669010000002</c:v>
                </c:pt>
                <c:pt idx="722">
                  <c:v>80.339996339999999</c:v>
                </c:pt>
                <c:pt idx="723">
                  <c:v>80.339996339999999</c:v>
                </c:pt>
                <c:pt idx="724">
                  <c:v>81.021331790000005</c:v>
                </c:pt>
                <c:pt idx="725">
                  <c:v>81.557334900000001</c:v>
                </c:pt>
                <c:pt idx="726">
                  <c:v>81.557334900000001</c:v>
                </c:pt>
                <c:pt idx="727">
                  <c:v>81.984001160000005</c:v>
                </c:pt>
                <c:pt idx="728">
                  <c:v>82.371994020000002</c:v>
                </c:pt>
                <c:pt idx="729">
                  <c:v>82.371994020000002</c:v>
                </c:pt>
                <c:pt idx="730">
                  <c:v>82.577331540000003</c:v>
                </c:pt>
                <c:pt idx="731">
                  <c:v>83.042663570000002</c:v>
                </c:pt>
                <c:pt idx="732">
                  <c:v>83.578666690000006</c:v>
                </c:pt>
                <c:pt idx="733">
                  <c:v>83.578666690000006</c:v>
                </c:pt>
                <c:pt idx="734">
                  <c:v>84.121337890000007</c:v>
                </c:pt>
                <c:pt idx="735">
                  <c:v>84.672004700000002</c:v>
                </c:pt>
                <c:pt idx="736">
                  <c:v>84.672004700000002</c:v>
                </c:pt>
                <c:pt idx="737">
                  <c:v>84.813331599999998</c:v>
                </c:pt>
                <c:pt idx="738">
                  <c:v>85.172004700000002</c:v>
                </c:pt>
                <c:pt idx="739">
                  <c:v>85.172004700000002</c:v>
                </c:pt>
                <c:pt idx="740">
                  <c:v>85.647994999999995</c:v>
                </c:pt>
                <c:pt idx="741">
                  <c:v>86.158668520000006</c:v>
                </c:pt>
                <c:pt idx="742">
                  <c:v>86.329338070000006</c:v>
                </c:pt>
                <c:pt idx="743">
                  <c:v>86.329338070000006</c:v>
                </c:pt>
                <c:pt idx="744">
                  <c:v>87.251998900000004</c:v>
                </c:pt>
                <c:pt idx="745">
                  <c:v>87.251998900000004</c:v>
                </c:pt>
                <c:pt idx="746">
                  <c:v>87.565330509999995</c:v>
                </c:pt>
                <c:pt idx="747">
                  <c:v>87.721328740000004</c:v>
                </c:pt>
                <c:pt idx="748">
                  <c:v>88.149330140000004</c:v>
                </c:pt>
                <c:pt idx="749">
                  <c:v>88.149330140000004</c:v>
                </c:pt>
                <c:pt idx="750">
                  <c:v>88.601333620000005</c:v>
                </c:pt>
                <c:pt idx="751">
                  <c:v>88.910667419999996</c:v>
                </c:pt>
                <c:pt idx="752">
                  <c:v>89.14800262</c:v>
                </c:pt>
                <c:pt idx="753">
                  <c:v>89.550666809999996</c:v>
                </c:pt>
                <c:pt idx="754">
                  <c:v>90.090667719999999</c:v>
                </c:pt>
                <c:pt idx="755">
                  <c:v>90.090667719999999</c:v>
                </c:pt>
                <c:pt idx="756">
                  <c:v>90.271995540000006</c:v>
                </c:pt>
                <c:pt idx="757">
                  <c:v>90.61733246</c:v>
                </c:pt>
                <c:pt idx="758">
                  <c:v>90.945335389999997</c:v>
                </c:pt>
                <c:pt idx="759">
                  <c:v>90.945335389999997</c:v>
                </c:pt>
                <c:pt idx="760">
                  <c:v>91.541336060000006</c:v>
                </c:pt>
                <c:pt idx="761">
                  <c:v>91.924003600000006</c:v>
                </c:pt>
                <c:pt idx="762">
                  <c:v>92.153335569999996</c:v>
                </c:pt>
                <c:pt idx="763">
                  <c:v>92.45466614</c:v>
                </c:pt>
                <c:pt idx="764">
                  <c:v>92.938667300000006</c:v>
                </c:pt>
                <c:pt idx="765">
                  <c:v>92.938667300000006</c:v>
                </c:pt>
                <c:pt idx="766">
                  <c:v>93.436004639999993</c:v>
                </c:pt>
                <c:pt idx="767">
                  <c:v>93.626670840000003</c:v>
                </c:pt>
                <c:pt idx="768">
                  <c:v>93.626670840000003</c:v>
                </c:pt>
                <c:pt idx="769">
                  <c:v>93.806671140000006</c:v>
                </c:pt>
                <c:pt idx="770">
                  <c:v>94.786666870000005</c:v>
                </c:pt>
                <c:pt idx="771">
                  <c:v>94.786666870000005</c:v>
                </c:pt>
                <c:pt idx="772">
                  <c:v>95.284004210000006</c:v>
                </c:pt>
                <c:pt idx="773">
                  <c:v>95.430664059999998</c:v>
                </c:pt>
                <c:pt idx="774">
                  <c:v>95.430664059999998</c:v>
                </c:pt>
                <c:pt idx="775">
                  <c:v>95.641334529999995</c:v>
                </c:pt>
                <c:pt idx="776">
                  <c:v>96.180000309999997</c:v>
                </c:pt>
                <c:pt idx="777">
                  <c:v>96.621330259999993</c:v>
                </c:pt>
                <c:pt idx="778">
                  <c:v>96.621330259999993</c:v>
                </c:pt>
                <c:pt idx="779">
                  <c:v>97.298667910000006</c:v>
                </c:pt>
                <c:pt idx="780">
                  <c:v>97.437339780000002</c:v>
                </c:pt>
                <c:pt idx="781">
                  <c:v>97.437339780000002</c:v>
                </c:pt>
                <c:pt idx="782">
                  <c:v>97.910667419999996</c:v>
                </c:pt>
                <c:pt idx="783">
                  <c:v>98.413330079999994</c:v>
                </c:pt>
                <c:pt idx="784">
                  <c:v>98.413330079999994</c:v>
                </c:pt>
                <c:pt idx="785">
                  <c:v>98.856002810000007</c:v>
                </c:pt>
                <c:pt idx="786">
                  <c:v>99.219993590000001</c:v>
                </c:pt>
                <c:pt idx="787">
                  <c:v>99.410667419999996</c:v>
                </c:pt>
                <c:pt idx="788">
                  <c:v>99.676002499999996</c:v>
                </c:pt>
                <c:pt idx="789">
                  <c:v>100.07200623</c:v>
                </c:pt>
                <c:pt idx="790">
                  <c:v>100.07200623</c:v>
                </c:pt>
                <c:pt idx="791">
                  <c:v>100.57333374</c:v>
                </c:pt>
                <c:pt idx="792">
                  <c:v>101.05332946999999</c:v>
                </c:pt>
                <c:pt idx="793">
                  <c:v>101.23600005999999</c:v>
                </c:pt>
                <c:pt idx="794">
                  <c:v>101.23600005999999</c:v>
                </c:pt>
                <c:pt idx="795">
                  <c:v>101.70400238000001</c:v>
                </c:pt>
                <c:pt idx="796">
                  <c:v>101.88800049</c:v>
                </c:pt>
                <c:pt idx="797">
                  <c:v>102.25733185</c:v>
                </c:pt>
                <c:pt idx="798">
                  <c:v>102.62400055000001</c:v>
                </c:pt>
                <c:pt idx="799">
                  <c:v>103.08799744</c:v>
                </c:pt>
                <c:pt idx="800">
                  <c:v>103.08799744</c:v>
                </c:pt>
                <c:pt idx="801">
                  <c:v>103.61066436999999</c:v>
                </c:pt>
                <c:pt idx="802">
                  <c:v>103.93066406</c:v>
                </c:pt>
                <c:pt idx="803">
                  <c:v>103.93066406</c:v>
                </c:pt>
                <c:pt idx="804">
                  <c:v>104.39600372</c:v>
                </c:pt>
                <c:pt idx="805">
                  <c:v>104.83200073</c:v>
                </c:pt>
                <c:pt idx="806">
                  <c:v>104.83200073</c:v>
                </c:pt>
                <c:pt idx="807">
                  <c:v>105.18933868000001</c:v>
                </c:pt>
                <c:pt idx="808">
                  <c:v>105.48133086999999</c:v>
                </c:pt>
                <c:pt idx="809">
                  <c:v>105.48133086999999</c:v>
                </c:pt>
                <c:pt idx="810">
                  <c:v>106.01866913000001</c:v>
                </c:pt>
                <c:pt idx="811">
                  <c:v>106.38266754</c:v>
                </c:pt>
                <c:pt idx="812">
                  <c:v>106.94667053000001</c:v>
                </c:pt>
                <c:pt idx="813">
                  <c:v>106.94667053000001</c:v>
                </c:pt>
                <c:pt idx="814">
                  <c:v>107.57600403000001</c:v>
                </c:pt>
                <c:pt idx="815">
                  <c:v>107.57600403000001</c:v>
                </c:pt>
                <c:pt idx="816">
                  <c:v>107.99733734</c:v>
                </c:pt>
                <c:pt idx="817">
                  <c:v>108.15333557</c:v>
                </c:pt>
                <c:pt idx="818">
                  <c:v>108.52532959</c:v>
                </c:pt>
                <c:pt idx="819">
                  <c:v>108.52532959</c:v>
                </c:pt>
                <c:pt idx="820">
                  <c:v>108.8706665</c:v>
                </c:pt>
                <c:pt idx="821">
                  <c:v>109.16799927</c:v>
                </c:pt>
                <c:pt idx="822">
                  <c:v>109.16799927</c:v>
                </c:pt>
                <c:pt idx="823">
                  <c:v>109.97733307</c:v>
                </c:pt>
                <c:pt idx="824">
                  <c:v>110.47332763999999</c:v>
                </c:pt>
                <c:pt idx="825">
                  <c:v>110.47332763999999</c:v>
                </c:pt>
                <c:pt idx="826">
                  <c:v>110.86400604000001</c:v>
                </c:pt>
                <c:pt idx="827">
                  <c:v>111.26933289</c:v>
                </c:pt>
                <c:pt idx="828">
                  <c:v>111.71066284</c:v>
                </c:pt>
                <c:pt idx="829">
                  <c:v>111.71066284</c:v>
                </c:pt>
                <c:pt idx="830">
                  <c:v>111.9280014</c:v>
                </c:pt>
                <c:pt idx="831">
                  <c:v>112.49333190999999</c:v>
                </c:pt>
                <c:pt idx="832">
                  <c:v>112.68000031</c:v>
                </c:pt>
                <c:pt idx="833">
                  <c:v>113.15733337</c:v>
                </c:pt>
                <c:pt idx="834">
                  <c:v>113.15733337</c:v>
                </c:pt>
                <c:pt idx="835">
                  <c:v>113.42666626</c:v>
                </c:pt>
                <c:pt idx="836">
                  <c:v>113.82800293</c:v>
                </c:pt>
                <c:pt idx="837">
                  <c:v>114.17333221</c:v>
                </c:pt>
                <c:pt idx="838">
                  <c:v>114.17333221</c:v>
                </c:pt>
                <c:pt idx="839">
                  <c:v>114.3626709</c:v>
                </c:pt>
                <c:pt idx="840">
                  <c:v>114.71067047</c:v>
                </c:pt>
                <c:pt idx="841">
                  <c:v>115.06933594</c:v>
                </c:pt>
                <c:pt idx="842">
                  <c:v>115.33600616</c:v>
                </c:pt>
                <c:pt idx="843">
                  <c:v>115.85066223</c:v>
                </c:pt>
                <c:pt idx="844">
                  <c:v>115.85066223</c:v>
                </c:pt>
                <c:pt idx="845">
                  <c:v>116.10266113</c:v>
                </c:pt>
                <c:pt idx="846">
                  <c:v>116.64266968</c:v>
                </c:pt>
                <c:pt idx="847">
                  <c:v>116.87866974000001</c:v>
                </c:pt>
                <c:pt idx="848">
                  <c:v>116.87866974000001</c:v>
                </c:pt>
                <c:pt idx="849">
                  <c:v>117.21333313</c:v>
                </c:pt>
                <c:pt idx="850">
                  <c:v>117.67199707</c:v>
                </c:pt>
                <c:pt idx="851">
                  <c:v>118.02133179</c:v>
                </c:pt>
                <c:pt idx="852">
                  <c:v>118.3133316</c:v>
                </c:pt>
                <c:pt idx="853">
                  <c:v>118.3133316</c:v>
                </c:pt>
                <c:pt idx="854">
                  <c:v>118.73600005999999</c:v>
                </c:pt>
                <c:pt idx="855">
                  <c:v>119.194664</c:v>
                </c:pt>
                <c:pt idx="856">
                  <c:v>119.53466797</c:v>
                </c:pt>
                <c:pt idx="857">
                  <c:v>119.53466797</c:v>
                </c:pt>
                <c:pt idx="858">
                  <c:v>119.84799957</c:v>
                </c:pt>
                <c:pt idx="859">
                  <c:v>120.55065918</c:v>
                </c:pt>
                <c:pt idx="860">
                  <c:v>120.55065918</c:v>
                </c:pt>
                <c:pt idx="861">
                  <c:v>120.99867249</c:v>
                </c:pt>
                <c:pt idx="862">
                  <c:v>122.85066223</c:v>
                </c:pt>
                <c:pt idx="863">
                  <c:v>122.85066223</c:v>
                </c:pt>
                <c:pt idx="864">
                  <c:v>124.962677</c:v>
                </c:pt>
                <c:pt idx="865">
                  <c:v>125.06266785</c:v>
                </c:pt>
                <c:pt idx="866">
                  <c:v>124.93599700999999</c:v>
                </c:pt>
                <c:pt idx="867">
                  <c:v>125.05866241</c:v>
                </c:pt>
                <c:pt idx="868">
                  <c:v>125.04399872</c:v>
                </c:pt>
                <c:pt idx="869">
                  <c:v>125.04399872</c:v>
                </c:pt>
                <c:pt idx="870">
                  <c:v>124.97600555</c:v>
                </c:pt>
                <c:pt idx="871">
                  <c:v>125.17465973</c:v>
                </c:pt>
                <c:pt idx="872">
                  <c:v>125.01866149999999</c:v>
                </c:pt>
                <c:pt idx="873">
                  <c:v>125.01866149999999</c:v>
                </c:pt>
                <c:pt idx="874">
                  <c:v>125.07599639999999</c:v>
                </c:pt>
                <c:pt idx="875">
                  <c:v>125.06800079</c:v>
                </c:pt>
                <c:pt idx="876">
                  <c:v>125.06933594</c:v>
                </c:pt>
                <c:pt idx="877">
                  <c:v>125.01332855</c:v>
                </c:pt>
                <c:pt idx="878">
                  <c:v>125.01332855</c:v>
                </c:pt>
                <c:pt idx="879">
                  <c:v>125.00666046000001</c:v>
                </c:pt>
                <c:pt idx="880">
                  <c:v>125.05599976000001</c:v>
                </c:pt>
                <c:pt idx="881">
                  <c:v>124.97733307</c:v>
                </c:pt>
                <c:pt idx="882">
                  <c:v>124.97733307</c:v>
                </c:pt>
                <c:pt idx="883">
                  <c:v>124.90399170000001</c:v>
                </c:pt>
                <c:pt idx="884">
                  <c:v>124.96666718</c:v>
                </c:pt>
                <c:pt idx="885">
                  <c:v>124.90533447</c:v>
                </c:pt>
                <c:pt idx="886">
                  <c:v>124.91867065</c:v>
                </c:pt>
                <c:pt idx="887">
                  <c:v>124.90133667000001</c:v>
                </c:pt>
                <c:pt idx="888">
                  <c:v>124.90133667000001</c:v>
                </c:pt>
                <c:pt idx="889">
                  <c:v>125.00933838</c:v>
                </c:pt>
                <c:pt idx="890">
                  <c:v>125.03733063</c:v>
                </c:pt>
                <c:pt idx="891">
                  <c:v>124.93466187</c:v>
                </c:pt>
                <c:pt idx="892">
                  <c:v>124.93466187</c:v>
                </c:pt>
                <c:pt idx="893">
                  <c:v>124.94932556000001</c:v>
                </c:pt>
                <c:pt idx="894">
                  <c:v>125.01066589</c:v>
                </c:pt>
                <c:pt idx="895">
                  <c:v>125.01733398</c:v>
                </c:pt>
                <c:pt idx="896">
                  <c:v>125.11466217</c:v>
                </c:pt>
                <c:pt idx="897">
                  <c:v>124.9853363</c:v>
                </c:pt>
                <c:pt idx="898">
                  <c:v>124.9853363</c:v>
                </c:pt>
                <c:pt idx="899">
                  <c:v>125.11734009</c:v>
                </c:pt>
                <c:pt idx="900">
                  <c:v>125.03866576999999</c:v>
                </c:pt>
                <c:pt idx="901">
                  <c:v>125.03866576999999</c:v>
                </c:pt>
                <c:pt idx="902">
                  <c:v>125.01733398</c:v>
                </c:pt>
                <c:pt idx="903">
                  <c:v>124.96132660000001</c:v>
                </c:pt>
                <c:pt idx="904">
                  <c:v>124.96132660000001</c:v>
                </c:pt>
                <c:pt idx="905">
                  <c:v>124.96933746000001</c:v>
                </c:pt>
                <c:pt idx="906">
                  <c:v>124.94400786999999</c:v>
                </c:pt>
                <c:pt idx="907">
                  <c:v>124.94400786999999</c:v>
                </c:pt>
                <c:pt idx="908">
                  <c:v>124.89333344000001</c:v>
                </c:pt>
                <c:pt idx="909">
                  <c:v>124.93333435</c:v>
                </c:pt>
                <c:pt idx="910">
                  <c:v>124.97200012</c:v>
                </c:pt>
                <c:pt idx="911">
                  <c:v>124.97200012</c:v>
                </c:pt>
                <c:pt idx="912">
                  <c:v>124.97067260999999</c:v>
                </c:pt>
                <c:pt idx="913">
                  <c:v>125.05333709999999</c:v>
                </c:pt>
                <c:pt idx="914">
                  <c:v>125.05333709999999</c:v>
                </c:pt>
                <c:pt idx="915">
                  <c:v>125.00134276999999</c:v>
                </c:pt>
                <c:pt idx="916">
                  <c:v>125.01332855</c:v>
                </c:pt>
                <c:pt idx="917">
                  <c:v>125.01332855</c:v>
                </c:pt>
                <c:pt idx="918">
                  <c:v>125.07733154</c:v>
                </c:pt>
                <c:pt idx="919">
                  <c:v>125.00267029</c:v>
                </c:pt>
                <c:pt idx="920">
                  <c:v>125.12400818</c:v>
                </c:pt>
                <c:pt idx="921">
                  <c:v>125.01866149999999</c:v>
                </c:pt>
                <c:pt idx="922">
                  <c:v>125.09599304</c:v>
                </c:pt>
                <c:pt idx="923">
                  <c:v>125.09599304</c:v>
                </c:pt>
                <c:pt idx="924">
                  <c:v>125.09732819</c:v>
                </c:pt>
                <c:pt idx="925">
                  <c:v>124.98267365</c:v>
                </c:pt>
                <c:pt idx="926">
                  <c:v>124.98267365</c:v>
                </c:pt>
                <c:pt idx="927">
                  <c:v>125.15333557</c:v>
                </c:pt>
                <c:pt idx="928">
                  <c:v>125.07199097</c:v>
                </c:pt>
                <c:pt idx="929">
                  <c:v>124.95999908</c:v>
                </c:pt>
                <c:pt idx="930">
                  <c:v>124.86000824</c:v>
                </c:pt>
                <c:pt idx="931">
                  <c:v>125.04133606000001</c:v>
                </c:pt>
                <c:pt idx="932">
                  <c:v>125.04133606000001</c:v>
                </c:pt>
                <c:pt idx="933">
                  <c:v>125.00666046000001</c:v>
                </c:pt>
                <c:pt idx="934">
                  <c:v>125.03466797</c:v>
                </c:pt>
                <c:pt idx="935">
                  <c:v>125.03466797</c:v>
                </c:pt>
                <c:pt idx="936">
                  <c:v>125.00800323</c:v>
                </c:pt>
                <c:pt idx="937">
                  <c:v>125.06266785</c:v>
                </c:pt>
                <c:pt idx="938">
                  <c:v>125.06266785</c:v>
                </c:pt>
                <c:pt idx="939">
                  <c:v>124.97866821</c:v>
                </c:pt>
                <c:pt idx="940">
                  <c:v>125.04667664</c:v>
                </c:pt>
                <c:pt idx="941">
                  <c:v>125.04667664</c:v>
                </c:pt>
                <c:pt idx="942">
                  <c:v>125.02800750999999</c:v>
                </c:pt>
                <c:pt idx="943">
                  <c:v>124.99467468</c:v>
                </c:pt>
                <c:pt idx="944">
                  <c:v>125.01600646999999</c:v>
                </c:pt>
                <c:pt idx="945">
                  <c:v>125.01600646999999</c:v>
                </c:pt>
                <c:pt idx="946">
                  <c:v>124.98400116000001</c:v>
                </c:pt>
                <c:pt idx="947">
                  <c:v>124.98400116000001</c:v>
                </c:pt>
                <c:pt idx="948">
                  <c:v>124.88399506</c:v>
                </c:pt>
                <c:pt idx="949">
                  <c:v>125.05199432000001</c:v>
                </c:pt>
                <c:pt idx="950">
                  <c:v>125.05199432000001</c:v>
                </c:pt>
                <c:pt idx="951">
                  <c:v>124.94265747</c:v>
                </c:pt>
                <c:pt idx="952">
                  <c:v>125.07466888</c:v>
                </c:pt>
                <c:pt idx="953">
                  <c:v>125.07466888</c:v>
                </c:pt>
                <c:pt idx="954">
                  <c:v>125.01066589</c:v>
                </c:pt>
                <c:pt idx="955">
                  <c:v>125.11466217</c:v>
                </c:pt>
                <c:pt idx="956">
                  <c:v>125.11466217</c:v>
                </c:pt>
                <c:pt idx="957">
                  <c:v>125.01600646999999</c:v>
                </c:pt>
                <c:pt idx="958">
                  <c:v>125.10266113</c:v>
                </c:pt>
                <c:pt idx="959">
                  <c:v>125.10266113</c:v>
                </c:pt>
                <c:pt idx="960">
                  <c:v>125.08399199999999</c:v>
                </c:pt>
                <c:pt idx="961">
                  <c:v>125.06800079</c:v>
                </c:pt>
                <c:pt idx="962">
                  <c:v>125.03199768</c:v>
                </c:pt>
                <c:pt idx="963">
                  <c:v>124.88932800000001</c:v>
                </c:pt>
                <c:pt idx="964">
                  <c:v>125.08534241</c:v>
                </c:pt>
                <c:pt idx="965">
                  <c:v>125.08534241</c:v>
                </c:pt>
                <c:pt idx="966">
                  <c:v>124.96666718</c:v>
                </c:pt>
                <c:pt idx="967">
                  <c:v>124.962677</c:v>
                </c:pt>
                <c:pt idx="968">
                  <c:v>124.94932556000001</c:v>
                </c:pt>
                <c:pt idx="969">
                  <c:v>124.94932556000001</c:v>
                </c:pt>
                <c:pt idx="970">
                  <c:v>124.95999908</c:v>
                </c:pt>
                <c:pt idx="971">
                  <c:v>125.07867432</c:v>
                </c:pt>
                <c:pt idx="972">
                  <c:v>124.91734314</c:v>
                </c:pt>
                <c:pt idx="973">
                  <c:v>124.93466187</c:v>
                </c:pt>
                <c:pt idx="974">
                  <c:v>125.03733063</c:v>
                </c:pt>
                <c:pt idx="975">
                  <c:v>125.03733063</c:v>
                </c:pt>
                <c:pt idx="976">
                  <c:v>125.02400208</c:v>
                </c:pt>
                <c:pt idx="977">
                  <c:v>125.07867432</c:v>
                </c:pt>
                <c:pt idx="978">
                  <c:v>125.07867432</c:v>
                </c:pt>
                <c:pt idx="979">
                  <c:v>124.96666718</c:v>
                </c:pt>
                <c:pt idx="980">
                  <c:v>125.02266693</c:v>
                </c:pt>
                <c:pt idx="981">
                  <c:v>125.02266693</c:v>
                </c:pt>
                <c:pt idx="982">
                  <c:v>125.04933167</c:v>
                </c:pt>
                <c:pt idx="983">
                  <c:v>125.15866852000001</c:v>
                </c:pt>
                <c:pt idx="984">
                  <c:v>125.15866852000001</c:v>
                </c:pt>
                <c:pt idx="985">
                  <c:v>124.99866486000001</c:v>
                </c:pt>
                <c:pt idx="986">
                  <c:v>125.01999664</c:v>
                </c:pt>
                <c:pt idx="987">
                  <c:v>124.88399506</c:v>
                </c:pt>
                <c:pt idx="988">
                  <c:v>124.88399506</c:v>
                </c:pt>
                <c:pt idx="989">
                  <c:v>124.99066925</c:v>
                </c:pt>
                <c:pt idx="990">
                  <c:v>124.99066925</c:v>
                </c:pt>
                <c:pt idx="991">
                  <c:v>124.87333679</c:v>
                </c:pt>
                <c:pt idx="992">
                  <c:v>124.93333435</c:v>
                </c:pt>
                <c:pt idx="993">
                  <c:v>124.91599273999999</c:v>
                </c:pt>
                <c:pt idx="994">
                  <c:v>124.91599273999999</c:v>
                </c:pt>
                <c:pt idx="995">
                  <c:v>125.02532959</c:v>
                </c:pt>
                <c:pt idx="996">
                  <c:v>124.97733307</c:v>
                </c:pt>
                <c:pt idx="997">
                  <c:v>124.96799469</c:v>
                </c:pt>
                <c:pt idx="998">
                  <c:v>125.02665709999999</c:v>
                </c:pt>
                <c:pt idx="999">
                  <c:v>124.96933746000001</c:v>
                </c:pt>
                <c:pt idx="1000">
                  <c:v>124.96933746000001</c:v>
                </c:pt>
                <c:pt idx="1001">
                  <c:v>125.05866241</c:v>
                </c:pt>
                <c:pt idx="1002">
                  <c:v>125.05199432000001</c:v>
                </c:pt>
                <c:pt idx="1003">
                  <c:v>125.05199432000001</c:v>
                </c:pt>
                <c:pt idx="1004">
                  <c:v>125.04133606000001</c:v>
                </c:pt>
                <c:pt idx="1005">
                  <c:v>125.08000183</c:v>
                </c:pt>
                <c:pt idx="1006">
                  <c:v>125.01999664</c:v>
                </c:pt>
                <c:pt idx="1007">
                  <c:v>125.09200287</c:v>
                </c:pt>
                <c:pt idx="1008">
                  <c:v>125.01467133</c:v>
                </c:pt>
                <c:pt idx="1009">
                  <c:v>125.01467133</c:v>
                </c:pt>
                <c:pt idx="1010">
                  <c:v>124.93200684</c:v>
                </c:pt>
                <c:pt idx="1011">
                  <c:v>125.02266693</c:v>
                </c:pt>
                <c:pt idx="1012">
                  <c:v>124.93333435</c:v>
                </c:pt>
                <c:pt idx="1013">
                  <c:v>124.93333435</c:v>
                </c:pt>
                <c:pt idx="1014">
                  <c:v>124.87732697</c:v>
                </c:pt>
                <c:pt idx="1015">
                  <c:v>124.87732697</c:v>
                </c:pt>
                <c:pt idx="1016">
                  <c:v>124.92400360000001</c:v>
                </c:pt>
                <c:pt idx="1017">
                  <c:v>124.96533203</c:v>
                </c:pt>
                <c:pt idx="1018">
                  <c:v>124.94533539</c:v>
                </c:pt>
                <c:pt idx="1019">
                  <c:v>124.94533539</c:v>
                </c:pt>
                <c:pt idx="1020">
                  <c:v>125.02133942</c:v>
                </c:pt>
                <c:pt idx="1021">
                  <c:v>124.96666718</c:v>
                </c:pt>
                <c:pt idx="1022">
                  <c:v>124.96666718</c:v>
                </c:pt>
                <c:pt idx="1023">
                  <c:v>124.99600220000001</c:v>
                </c:pt>
                <c:pt idx="1024">
                  <c:v>125.05866241</c:v>
                </c:pt>
                <c:pt idx="1025">
                  <c:v>125.05866241</c:v>
                </c:pt>
                <c:pt idx="1026">
                  <c:v>125.07199097</c:v>
                </c:pt>
                <c:pt idx="1027">
                  <c:v>124.92932892</c:v>
                </c:pt>
                <c:pt idx="1028">
                  <c:v>124.92932892</c:v>
                </c:pt>
                <c:pt idx="1029">
                  <c:v>125.06133269999999</c:v>
                </c:pt>
                <c:pt idx="1030">
                  <c:v>125.03334045</c:v>
                </c:pt>
                <c:pt idx="1031">
                  <c:v>124.99467468</c:v>
                </c:pt>
                <c:pt idx="1032">
                  <c:v>125.04000854</c:v>
                </c:pt>
                <c:pt idx="1033">
                  <c:v>125.05866241</c:v>
                </c:pt>
                <c:pt idx="1034">
                  <c:v>125.04266357</c:v>
                </c:pt>
                <c:pt idx="1035">
                  <c:v>125.04266357</c:v>
                </c:pt>
                <c:pt idx="1036">
                  <c:v>124.99333190999999</c:v>
                </c:pt>
                <c:pt idx="1037">
                  <c:v>124.94799805</c:v>
                </c:pt>
                <c:pt idx="1038">
                  <c:v>124.94799805</c:v>
                </c:pt>
                <c:pt idx="1039">
                  <c:v>124.89066314999999</c:v>
                </c:pt>
                <c:pt idx="1040">
                  <c:v>124.99866486000001</c:v>
                </c:pt>
                <c:pt idx="1041">
                  <c:v>124.99866486000001</c:v>
                </c:pt>
                <c:pt idx="1042">
                  <c:v>124.94400786999999</c:v>
                </c:pt>
                <c:pt idx="1043">
                  <c:v>124.8239975</c:v>
                </c:pt>
                <c:pt idx="1044">
                  <c:v>124.8239975</c:v>
                </c:pt>
                <c:pt idx="1045">
                  <c:v>124.99999237</c:v>
                </c:pt>
                <c:pt idx="1046">
                  <c:v>124.97200012</c:v>
                </c:pt>
                <c:pt idx="1047">
                  <c:v>125.08933258</c:v>
                </c:pt>
                <c:pt idx="1048">
                  <c:v>125.01600646999999</c:v>
                </c:pt>
                <c:pt idx="1049">
                  <c:v>124.93200684</c:v>
                </c:pt>
                <c:pt idx="1050">
                  <c:v>124.93200684</c:v>
                </c:pt>
                <c:pt idx="1051">
                  <c:v>125.04266357</c:v>
                </c:pt>
                <c:pt idx="1052">
                  <c:v>125.05599976000001</c:v>
                </c:pt>
                <c:pt idx="1053">
                  <c:v>125.06532288</c:v>
                </c:pt>
                <c:pt idx="1054">
                  <c:v>125.06532288</c:v>
                </c:pt>
                <c:pt idx="1055">
                  <c:v>125.03066253999999</c:v>
                </c:pt>
                <c:pt idx="1056">
                  <c:v>124.94666290000001</c:v>
                </c:pt>
                <c:pt idx="1057">
                  <c:v>125.11200714</c:v>
                </c:pt>
                <c:pt idx="1058">
                  <c:v>124.93866730000001</c:v>
                </c:pt>
                <c:pt idx="1059">
                  <c:v>125.05866241</c:v>
                </c:pt>
                <c:pt idx="1060">
                  <c:v>125.05866241</c:v>
                </c:pt>
                <c:pt idx="1061">
                  <c:v>125.00933838</c:v>
                </c:pt>
                <c:pt idx="1062">
                  <c:v>124.96533203</c:v>
                </c:pt>
                <c:pt idx="1063">
                  <c:v>124.96533203</c:v>
                </c:pt>
                <c:pt idx="1064">
                  <c:v>124.98400116000001</c:v>
                </c:pt>
                <c:pt idx="1065">
                  <c:v>125.05732727</c:v>
                </c:pt>
                <c:pt idx="1066">
                  <c:v>125.05732727</c:v>
                </c:pt>
                <c:pt idx="1067">
                  <c:v>124.90666962</c:v>
                </c:pt>
                <c:pt idx="1068">
                  <c:v>124.98400116000001</c:v>
                </c:pt>
                <c:pt idx="1069">
                  <c:v>124.98400116000001</c:v>
                </c:pt>
                <c:pt idx="1070">
                  <c:v>124.99866486000001</c:v>
                </c:pt>
                <c:pt idx="1071">
                  <c:v>124.87599944999999</c:v>
                </c:pt>
                <c:pt idx="1072">
                  <c:v>125.06000519</c:v>
                </c:pt>
                <c:pt idx="1073">
                  <c:v>125.06000519</c:v>
                </c:pt>
                <c:pt idx="1074">
                  <c:v>125.05732727</c:v>
                </c:pt>
                <c:pt idx="1075">
                  <c:v>125.05732727</c:v>
                </c:pt>
                <c:pt idx="1076">
                  <c:v>125.03733063</c:v>
                </c:pt>
                <c:pt idx="1077">
                  <c:v>125.00399779999999</c:v>
                </c:pt>
                <c:pt idx="1078">
                  <c:v>125.06133269999999</c:v>
                </c:pt>
                <c:pt idx="1079">
                  <c:v>125.06133269999999</c:v>
                </c:pt>
                <c:pt idx="1080">
                  <c:v>125.02400208</c:v>
                </c:pt>
                <c:pt idx="1081">
                  <c:v>125.15067291</c:v>
                </c:pt>
                <c:pt idx="1082">
                  <c:v>125.15067291</c:v>
                </c:pt>
                <c:pt idx="1083">
                  <c:v>125.04933167</c:v>
                </c:pt>
                <c:pt idx="1084">
                  <c:v>125.04800415</c:v>
                </c:pt>
                <c:pt idx="1085">
                  <c:v>125.04800415</c:v>
                </c:pt>
                <c:pt idx="1086">
                  <c:v>124.81999207</c:v>
                </c:pt>
                <c:pt idx="1087">
                  <c:v>124.962677</c:v>
                </c:pt>
                <c:pt idx="1088">
                  <c:v>124.962677</c:v>
                </c:pt>
                <c:pt idx="1089">
                  <c:v>124.95333099</c:v>
                </c:pt>
                <c:pt idx="1090">
                  <c:v>124.94132996</c:v>
                </c:pt>
                <c:pt idx="1091">
                  <c:v>124.97999573</c:v>
                </c:pt>
                <c:pt idx="1092">
                  <c:v>124.87599944999999</c:v>
                </c:pt>
                <c:pt idx="1093">
                  <c:v>125.00800323</c:v>
                </c:pt>
                <c:pt idx="1094">
                  <c:v>125.00800323</c:v>
                </c:pt>
                <c:pt idx="1095">
                  <c:v>124.96533203</c:v>
                </c:pt>
                <c:pt idx="1096">
                  <c:v>125.02665709999999</c:v>
                </c:pt>
                <c:pt idx="1097">
                  <c:v>125.00134276999999</c:v>
                </c:pt>
                <c:pt idx="1098">
                  <c:v>125.00134276999999</c:v>
                </c:pt>
                <c:pt idx="1099">
                  <c:v>125.03466797</c:v>
                </c:pt>
                <c:pt idx="1100">
                  <c:v>125.10932922000001</c:v>
                </c:pt>
                <c:pt idx="1101">
                  <c:v>124.96132660000001</c:v>
                </c:pt>
                <c:pt idx="1102">
                  <c:v>125.09599304</c:v>
                </c:pt>
                <c:pt idx="1103">
                  <c:v>125.05333709999999</c:v>
                </c:pt>
                <c:pt idx="1104">
                  <c:v>125.05333709999999</c:v>
                </c:pt>
                <c:pt idx="1105">
                  <c:v>124.97466278</c:v>
                </c:pt>
                <c:pt idx="1106">
                  <c:v>125.06800079</c:v>
                </c:pt>
                <c:pt idx="1107">
                  <c:v>125.06800079</c:v>
                </c:pt>
                <c:pt idx="1108">
                  <c:v>125.03733063</c:v>
                </c:pt>
                <c:pt idx="1109">
                  <c:v>125.03733063</c:v>
                </c:pt>
                <c:pt idx="1110">
                  <c:v>125.05066681</c:v>
                </c:pt>
                <c:pt idx="1111">
                  <c:v>125.01999664</c:v>
                </c:pt>
                <c:pt idx="1112">
                  <c:v>125.01999664</c:v>
                </c:pt>
                <c:pt idx="1113">
                  <c:v>124.91999817</c:v>
                </c:pt>
                <c:pt idx="1114">
                  <c:v>125.07066345</c:v>
                </c:pt>
                <c:pt idx="1115">
                  <c:v>125.07066345</c:v>
                </c:pt>
                <c:pt idx="1116">
                  <c:v>124.92266083</c:v>
                </c:pt>
                <c:pt idx="1117">
                  <c:v>125.04933167</c:v>
                </c:pt>
                <c:pt idx="1118">
                  <c:v>125.04933167</c:v>
                </c:pt>
                <c:pt idx="1119">
                  <c:v>124.95200348</c:v>
                </c:pt>
                <c:pt idx="1120">
                  <c:v>125.07599639999999</c:v>
                </c:pt>
                <c:pt idx="1121">
                  <c:v>124.96799469</c:v>
                </c:pt>
                <c:pt idx="1122">
                  <c:v>124.96799469</c:v>
                </c:pt>
                <c:pt idx="1123">
                  <c:v>125.01600646999999</c:v>
                </c:pt>
                <c:pt idx="1124">
                  <c:v>125.08133698</c:v>
                </c:pt>
                <c:pt idx="1125">
                  <c:v>125.08133698</c:v>
                </c:pt>
                <c:pt idx="1126">
                  <c:v>125.05199432000001</c:v>
                </c:pt>
                <c:pt idx="1127">
                  <c:v>124.90933228</c:v>
                </c:pt>
                <c:pt idx="1128">
                  <c:v>124.90933228</c:v>
                </c:pt>
                <c:pt idx="1129">
                  <c:v>125.01066589</c:v>
                </c:pt>
                <c:pt idx="1130">
                  <c:v>124.92400360000001</c:v>
                </c:pt>
                <c:pt idx="1131">
                  <c:v>124.92400360000001</c:v>
                </c:pt>
                <c:pt idx="1132">
                  <c:v>124.86399840999999</c:v>
                </c:pt>
                <c:pt idx="1133">
                  <c:v>125.09599304</c:v>
                </c:pt>
                <c:pt idx="1134">
                  <c:v>124.91200256</c:v>
                </c:pt>
                <c:pt idx="1135">
                  <c:v>124.94000244</c:v>
                </c:pt>
                <c:pt idx="1136">
                  <c:v>125.04532623</c:v>
                </c:pt>
                <c:pt idx="1137">
                  <c:v>125.04532623</c:v>
                </c:pt>
                <c:pt idx="1138">
                  <c:v>124.97466278</c:v>
                </c:pt>
                <c:pt idx="1139">
                  <c:v>125.12400818</c:v>
                </c:pt>
                <c:pt idx="1140">
                  <c:v>124.98933411</c:v>
                </c:pt>
                <c:pt idx="1141">
                  <c:v>124.98933411</c:v>
                </c:pt>
                <c:pt idx="1142">
                  <c:v>125.05199432000001</c:v>
                </c:pt>
                <c:pt idx="1143">
                  <c:v>125.04133606000001</c:v>
                </c:pt>
                <c:pt idx="1144">
                  <c:v>125.04667664</c:v>
                </c:pt>
                <c:pt idx="1145">
                  <c:v>125.15333557</c:v>
                </c:pt>
                <c:pt idx="1146">
                  <c:v>124.94265747</c:v>
                </c:pt>
                <c:pt idx="1147">
                  <c:v>124.94265747</c:v>
                </c:pt>
                <c:pt idx="1148">
                  <c:v>125.01733398</c:v>
                </c:pt>
                <c:pt idx="1149">
                  <c:v>124.91999817</c:v>
                </c:pt>
                <c:pt idx="1150">
                  <c:v>125.00399779999999</c:v>
                </c:pt>
                <c:pt idx="1151">
                  <c:v>125.00399779999999</c:v>
                </c:pt>
                <c:pt idx="1152">
                  <c:v>125.01999664</c:v>
                </c:pt>
                <c:pt idx="1153">
                  <c:v>124.85466766</c:v>
                </c:pt>
                <c:pt idx="1154">
                  <c:v>124.95600890999999</c:v>
                </c:pt>
                <c:pt idx="1155">
                  <c:v>124.94400786999999</c:v>
                </c:pt>
                <c:pt idx="1156">
                  <c:v>125.01866149999999</c:v>
                </c:pt>
                <c:pt idx="1157">
                  <c:v>125.01866149999999</c:v>
                </c:pt>
                <c:pt idx="1158">
                  <c:v>124.962677</c:v>
                </c:pt>
                <c:pt idx="1159">
                  <c:v>124.86399840999999</c:v>
                </c:pt>
                <c:pt idx="1160">
                  <c:v>124.86399840999999</c:v>
                </c:pt>
                <c:pt idx="1161">
                  <c:v>124.99333190999999</c:v>
                </c:pt>
                <c:pt idx="1162">
                  <c:v>125.01999664</c:v>
                </c:pt>
                <c:pt idx="1163">
                  <c:v>125.01999664</c:v>
                </c:pt>
                <c:pt idx="1164">
                  <c:v>125.01199341</c:v>
                </c:pt>
                <c:pt idx="1165">
                  <c:v>125.01199341</c:v>
                </c:pt>
                <c:pt idx="1166">
                  <c:v>125.01199341</c:v>
                </c:pt>
                <c:pt idx="1167">
                  <c:v>125.12133025999999</c:v>
                </c:pt>
                <c:pt idx="1168">
                  <c:v>124.99866486000001</c:v>
                </c:pt>
                <c:pt idx="1169">
                  <c:v>125.09867096000001</c:v>
                </c:pt>
                <c:pt idx="1170">
                  <c:v>125.04266357</c:v>
                </c:pt>
                <c:pt idx="1171">
                  <c:v>124.9853363</c:v>
                </c:pt>
                <c:pt idx="1172">
                  <c:v>124.9853363</c:v>
                </c:pt>
                <c:pt idx="1173">
                  <c:v>125.00933838</c:v>
                </c:pt>
                <c:pt idx="1174">
                  <c:v>124.91466522</c:v>
                </c:pt>
                <c:pt idx="1175">
                  <c:v>125.04133606000001</c:v>
                </c:pt>
                <c:pt idx="1176">
                  <c:v>125.04133606000001</c:v>
                </c:pt>
                <c:pt idx="1177">
                  <c:v>124.93200684</c:v>
                </c:pt>
                <c:pt idx="1178">
                  <c:v>124.90000153</c:v>
                </c:pt>
                <c:pt idx="1179">
                  <c:v>125.02665709999999</c:v>
                </c:pt>
                <c:pt idx="1180">
                  <c:v>124.96933746000001</c:v>
                </c:pt>
                <c:pt idx="1181">
                  <c:v>125.02933502</c:v>
                </c:pt>
                <c:pt idx="1182">
                  <c:v>125.02933502</c:v>
                </c:pt>
                <c:pt idx="1183">
                  <c:v>124.93333435</c:v>
                </c:pt>
                <c:pt idx="1184">
                  <c:v>125.05333709999999</c:v>
                </c:pt>
                <c:pt idx="1185">
                  <c:v>125.05333709999999</c:v>
                </c:pt>
                <c:pt idx="1186">
                  <c:v>125.11734009</c:v>
                </c:pt>
                <c:pt idx="1187">
                  <c:v>125.09333801</c:v>
                </c:pt>
                <c:pt idx="1188">
                  <c:v>125.09333801</c:v>
                </c:pt>
                <c:pt idx="1189">
                  <c:v>125.05866241</c:v>
                </c:pt>
                <c:pt idx="1190">
                  <c:v>125.05599976000001</c:v>
                </c:pt>
                <c:pt idx="1191">
                  <c:v>125.05599976000001</c:v>
                </c:pt>
                <c:pt idx="1192">
                  <c:v>125.02266693</c:v>
                </c:pt>
                <c:pt idx="1193">
                  <c:v>125.04000854</c:v>
                </c:pt>
                <c:pt idx="1194">
                  <c:v>125.07333374</c:v>
                </c:pt>
                <c:pt idx="1195">
                  <c:v>125.07333374</c:v>
                </c:pt>
                <c:pt idx="1196">
                  <c:v>124.962677</c:v>
                </c:pt>
                <c:pt idx="1197">
                  <c:v>124.962677</c:v>
                </c:pt>
                <c:pt idx="1198">
                  <c:v>124.95333099</c:v>
                </c:pt>
                <c:pt idx="1199">
                  <c:v>124.95600890999999</c:v>
                </c:pt>
                <c:pt idx="1200">
                  <c:v>124.93599700999999</c:v>
                </c:pt>
                <c:pt idx="1201">
                  <c:v>124.93599700999999</c:v>
                </c:pt>
                <c:pt idx="1202">
                  <c:v>124.89333344000001</c:v>
                </c:pt>
                <c:pt idx="1203">
                  <c:v>125.00134276999999</c:v>
                </c:pt>
                <c:pt idx="1204">
                  <c:v>125.00134276999999</c:v>
                </c:pt>
                <c:pt idx="1205">
                  <c:v>125.04399872</c:v>
                </c:pt>
                <c:pt idx="1206">
                  <c:v>125.04399872</c:v>
                </c:pt>
                <c:pt idx="1207">
                  <c:v>124.962677</c:v>
                </c:pt>
                <c:pt idx="1208">
                  <c:v>124.99999237</c:v>
                </c:pt>
                <c:pt idx="1209">
                  <c:v>125.08266449</c:v>
                </c:pt>
                <c:pt idx="1210">
                  <c:v>125.08266449</c:v>
                </c:pt>
                <c:pt idx="1211">
                  <c:v>125.01332855</c:v>
                </c:pt>
                <c:pt idx="1212">
                  <c:v>125.05732727</c:v>
                </c:pt>
                <c:pt idx="1213">
                  <c:v>125.05732727</c:v>
                </c:pt>
                <c:pt idx="1214">
                  <c:v>125.00134276999999</c:v>
                </c:pt>
                <c:pt idx="1215">
                  <c:v>125.07199097</c:v>
                </c:pt>
                <c:pt idx="1216">
                  <c:v>125.07199097</c:v>
                </c:pt>
                <c:pt idx="1217">
                  <c:v>125.04532623</c:v>
                </c:pt>
                <c:pt idx="1218">
                  <c:v>125.04133606000001</c:v>
                </c:pt>
                <c:pt idx="1219">
                  <c:v>125.04133606000001</c:v>
                </c:pt>
                <c:pt idx="1220">
                  <c:v>124.95866393999999</c:v>
                </c:pt>
                <c:pt idx="1221">
                  <c:v>124.91867065</c:v>
                </c:pt>
                <c:pt idx="1222">
                  <c:v>124.97332763999999</c:v>
                </c:pt>
                <c:pt idx="1223">
                  <c:v>124.97332763999999</c:v>
                </c:pt>
                <c:pt idx="1224">
                  <c:v>125.05066681</c:v>
                </c:pt>
                <c:pt idx="1225">
                  <c:v>124.91200256</c:v>
                </c:pt>
                <c:pt idx="1226">
                  <c:v>124.91200256</c:v>
                </c:pt>
                <c:pt idx="1227">
                  <c:v>125.08133698</c:v>
                </c:pt>
                <c:pt idx="1228">
                  <c:v>125.04399872</c:v>
                </c:pt>
                <c:pt idx="1229">
                  <c:v>125.04399872</c:v>
                </c:pt>
                <c:pt idx="1230">
                  <c:v>124.94265747</c:v>
                </c:pt>
                <c:pt idx="1231">
                  <c:v>125.03466797</c:v>
                </c:pt>
                <c:pt idx="1232">
                  <c:v>124.94265747</c:v>
                </c:pt>
                <c:pt idx="1233">
                  <c:v>125.1000061</c:v>
                </c:pt>
                <c:pt idx="1234">
                  <c:v>125.04266357</c:v>
                </c:pt>
                <c:pt idx="1235">
                  <c:v>125.04266357</c:v>
                </c:pt>
                <c:pt idx="1236">
                  <c:v>125.07199097</c:v>
                </c:pt>
                <c:pt idx="1237">
                  <c:v>125.13466644</c:v>
                </c:pt>
                <c:pt idx="1238">
                  <c:v>124.95466614</c:v>
                </c:pt>
                <c:pt idx="1239">
                  <c:v>124.95466614</c:v>
                </c:pt>
                <c:pt idx="1240">
                  <c:v>125.06266785</c:v>
                </c:pt>
                <c:pt idx="1241">
                  <c:v>125.06266785</c:v>
                </c:pt>
                <c:pt idx="1242">
                  <c:v>124.96933746000001</c:v>
                </c:pt>
                <c:pt idx="1243">
                  <c:v>125.04399872</c:v>
                </c:pt>
                <c:pt idx="1244">
                  <c:v>124.88667297000001</c:v>
                </c:pt>
                <c:pt idx="1245">
                  <c:v>124.88667297000001</c:v>
                </c:pt>
                <c:pt idx="1246">
                  <c:v>124.98666382</c:v>
                </c:pt>
                <c:pt idx="1247">
                  <c:v>124.92799377</c:v>
                </c:pt>
                <c:pt idx="1248">
                  <c:v>124.96132660000001</c:v>
                </c:pt>
                <c:pt idx="1249">
                  <c:v>125.00933838</c:v>
                </c:pt>
                <c:pt idx="1250">
                  <c:v>124.93866730000001</c:v>
                </c:pt>
                <c:pt idx="1251">
                  <c:v>124.93866730000001</c:v>
                </c:pt>
                <c:pt idx="1252">
                  <c:v>125.03066253999999</c:v>
                </c:pt>
                <c:pt idx="1253">
                  <c:v>125.02532959</c:v>
                </c:pt>
                <c:pt idx="1254">
                  <c:v>125.02532959</c:v>
                </c:pt>
                <c:pt idx="1255">
                  <c:v>125.01066589</c:v>
                </c:pt>
                <c:pt idx="1256">
                  <c:v>124.99199677</c:v>
                </c:pt>
                <c:pt idx="1257">
                  <c:v>125.05467224</c:v>
                </c:pt>
                <c:pt idx="1258">
                  <c:v>125.12266541</c:v>
                </c:pt>
                <c:pt idx="1259">
                  <c:v>125.00267029</c:v>
                </c:pt>
                <c:pt idx="1260">
                  <c:v>125.00267029</c:v>
                </c:pt>
                <c:pt idx="1261">
                  <c:v>125.08666992000001</c:v>
                </c:pt>
                <c:pt idx="1262">
                  <c:v>125.00933838</c:v>
                </c:pt>
                <c:pt idx="1263">
                  <c:v>124.94533539</c:v>
                </c:pt>
                <c:pt idx="1264">
                  <c:v>124.94533539</c:v>
                </c:pt>
                <c:pt idx="1265">
                  <c:v>124.93200684</c:v>
                </c:pt>
                <c:pt idx="1266">
                  <c:v>124.93200684</c:v>
                </c:pt>
                <c:pt idx="1267">
                  <c:v>124.97067260999999</c:v>
                </c:pt>
                <c:pt idx="1268">
                  <c:v>124.85334014999999</c:v>
                </c:pt>
                <c:pt idx="1269">
                  <c:v>124.85334014999999</c:v>
                </c:pt>
                <c:pt idx="1270">
                  <c:v>125.01066589</c:v>
                </c:pt>
                <c:pt idx="1271">
                  <c:v>124.96132660000001</c:v>
                </c:pt>
                <c:pt idx="1272">
                  <c:v>125.00933838</c:v>
                </c:pt>
                <c:pt idx="1273">
                  <c:v>125.00933838</c:v>
                </c:pt>
                <c:pt idx="1274">
                  <c:v>125.00666046000001</c:v>
                </c:pt>
                <c:pt idx="1275">
                  <c:v>125.00666046000001</c:v>
                </c:pt>
                <c:pt idx="1276">
                  <c:v>125.08666992000001</c:v>
                </c:pt>
                <c:pt idx="1277">
                  <c:v>125.05866241</c:v>
                </c:pt>
                <c:pt idx="1278">
                  <c:v>125.03334045</c:v>
                </c:pt>
                <c:pt idx="1279">
                  <c:v>125.03334045</c:v>
                </c:pt>
                <c:pt idx="1280">
                  <c:v>125.04667664</c:v>
                </c:pt>
                <c:pt idx="1281">
                  <c:v>124.96933746000001</c:v>
                </c:pt>
                <c:pt idx="1282">
                  <c:v>124.96933746000001</c:v>
                </c:pt>
                <c:pt idx="1283">
                  <c:v>125.01467133</c:v>
                </c:pt>
                <c:pt idx="1284">
                  <c:v>125.00933838</c:v>
                </c:pt>
                <c:pt idx="1285">
                  <c:v>125.00933838</c:v>
                </c:pt>
                <c:pt idx="1286">
                  <c:v>124.92133330999999</c:v>
                </c:pt>
                <c:pt idx="1287">
                  <c:v>124.88533783</c:v>
                </c:pt>
                <c:pt idx="1288">
                  <c:v>124.88533783</c:v>
                </c:pt>
                <c:pt idx="1289">
                  <c:v>124.94400786999999</c:v>
                </c:pt>
                <c:pt idx="1290">
                  <c:v>124.86266327</c:v>
                </c:pt>
                <c:pt idx="1291">
                  <c:v>124.99066925</c:v>
                </c:pt>
                <c:pt idx="1292">
                  <c:v>124.90666962</c:v>
                </c:pt>
                <c:pt idx="1293">
                  <c:v>125.02532959</c:v>
                </c:pt>
                <c:pt idx="1294">
                  <c:v>125.02532959</c:v>
                </c:pt>
                <c:pt idx="1295">
                  <c:v>125.07867432</c:v>
                </c:pt>
                <c:pt idx="1296">
                  <c:v>124.99733734</c:v>
                </c:pt>
                <c:pt idx="1297">
                  <c:v>125.06532288</c:v>
                </c:pt>
                <c:pt idx="1298">
                  <c:v>125.06532288</c:v>
                </c:pt>
                <c:pt idx="1299">
                  <c:v>124.93333435</c:v>
                </c:pt>
                <c:pt idx="1300">
                  <c:v>125.09732819</c:v>
                </c:pt>
                <c:pt idx="1301">
                  <c:v>125.07599639999999</c:v>
                </c:pt>
                <c:pt idx="1302">
                  <c:v>125.06532288</c:v>
                </c:pt>
                <c:pt idx="1303">
                  <c:v>125.13200378000001</c:v>
                </c:pt>
                <c:pt idx="1304">
                  <c:v>125.13200378000001</c:v>
                </c:pt>
                <c:pt idx="1305">
                  <c:v>124.95866393999999</c:v>
                </c:pt>
                <c:pt idx="1306">
                  <c:v>125.00800323</c:v>
                </c:pt>
                <c:pt idx="1307">
                  <c:v>125.00800323</c:v>
                </c:pt>
                <c:pt idx="1308">
                  <c:v>124.95466614</c:v>
                </c:pt>
                <c:pt idx="1309">
                  <c:v>124.99733734</c:v>
                </c:pt>
                <c:pt idx="1310">
                  <c:v>124.93333435</c:v>
                </c:pt>
                <c:pt idx="1311">
                  <c:v>124.88667297000001</c:v>
                </c:pt>
                <c:pt idx="1312">
                  <c:v>125.04133606000001</c:v>
                </c:pt>
                <c:pt idx="1313">
                  <c:v>125.04133606000001</c:v>
                </c:pt>
                <c:pt idx="1314">
                  <c:v>125.01332855</c:v>
                </c:pt>
                <c:pt idx="1315">
                  <c:v>124.93599700999999</c:v>
                </c:pt>
                <c:pt idx="1316">
                  <c:v>124.94533539</c:v>
                </c:pt>
                <c:pt idx="1317">
                  <c:v>124.94533539</c:v>
                </c:pt>
                <c:pt idx="1318">
                  <c:v>124.92533874999999</c:v>
                </c:pt>
                <c:pt idx="1319">
                  <c:v>125.02133942</c:v>
                </c:pt>
                <c:pt idx="1320">
                  <c:v>125.02133942</c:v>
                </c:pt>
                <c:pt idx="1321">
                  <c:v>125.04266357</c:v>
                </c:pt>
                <c:pt idx="1322">
                  <c:v>125.08133698</c:v>
                </c:pt>
                <c:pt idx="1323">
                  <c:v>125.08133698</c:v>
                </c:pt>
                <c:pt idx="1324">
                  <c:v>124.98132323999999</c:v>
                </c:pt>
                <c:pt idx="1325">
                  <c:v>125.10932922000001</c:v>
                </c:pt>
                <c:pt idx="1326">
                  <c:v>125.07066345</c:v>
                </c:pt>
                <c:pt idx="1327">
                  <c:v>125.07066345</c:v>
                </c:pt>
                <c:pt idx="1328">
                  <c:v>125.06933594</c:v>
                </c:pt>
                <c:pt idx="1329">
                  <c:v>124.97332763999999</c:v>
                </c:pt>
                <c:pt idx="1330">
                  <c:v>124.97332763999999</c:v>
                </c:pt>
                <c:pt idx="1331">
                  <c:v>125.01467133</c:v>
                </c:pt>
                <c:pt idx="1332">
                  <c:v>124.92932892</c:v>
                </c:pt>
                <c:pt idx="1333">
                  <c:v>124.92932892</c:v>
                </c:pt>
                <c:pt idx="1334">
                  <c:v>124.97067260999999</c:v>
                </c:pt>
                <c:pt idx="1335">
                  <c:v>124.91734314</c:v>
                </c:pt>
                <c:pt idx="1336">
                  <c:v>125.01066589</c:v>
                </c:pt>
                <c:pt idx="1337">
                  <c:v>125.06000519</c:v>
                </c:pt>
                <c:pt idx="1338">
                  <c:v>124.93466187</c:v>
                </c:pt>
                <c:pt idx="1339">
                  <c:v>124.93466187</c:v>
                </c:pt>
                <c:pt idx="1340">
                  <c:v>125.04532623</c:v>
                </c:pt>
                <c:pt idx="1341">
                  <c:v>124.98666382</c:v>
                </c:pt>
                <c:pt idx="1342">
                  <c:v>125.02266693</c:v>
                </c:pt>
                <c:pt idx="1343">
                  <c:v>125.02266693</c:v>
                </c:pt>
                <c:pt idx="1344">
                  <c:v>125.08133698</c:v>
                </c:pt>
                <c:pt idx="1345">
                  <c:v>124.99333190999999</c:v>
                </c:pt>
                <c:pt idx="1346">
                  <c:v>125.11065674</c:v>
                </c:pt>
                <c:pt idx="1347">
                  <c:v>125.01866149999999</c:v>
                </c:pt>
                <c:pt idx="1348">
                  <c:v>124.99600220000001</c:v>
                </c:pt>
                <c:pt idx="1349">
                  <c:v>124.99600220000001</c:v>
                </c:pt>
                <c:pt idx="1350">
                  <c:v>125.12400818</c:v>
                </c:pt>
                <c:pt idx="1351">
                  <c:v>125.01332855</c:v>
                </c:pt>
                <c:pt idx="1352">
                  <c:v>125.01332855</c:v>
                </c:pt>
                <c:pt idx="1353">
                  <c:v>125.03066253999999</c:v>
                </c:pt>
                <c:pt idx="1354">
                  <c:v>125.05467224</c:v>
                </c:pt>
                <c:pt idx="1355">
                  <c:v>125.09066009999999</c:v>
                </c:pt>
                <c:pt idx="1356">
                  <c:v>125.10133362000001</c:v>
                </c:pt>
                <c:pt idx="1357">
                  <c:v>124.79332733</c:v>
                </c:pt>
                <c:pt idx="1358">
                  <c:v>124.79332733</c:v>
                </c:pt>
                <c:pt idx="1359">
                  <c:v>124.93599700999999</c:v>
                </c:pt>
                <c:pt idx="1360">
                  <c:v>124.97466278</c:v>
                </c:pt>
                <c:pt idx="1361">
                  <c:v>125.04933167</c:v>
                </c:pt>
                <c:pt idx="1362">
                  <c:v>125.04933167</c:v>
                </c:pt>
                <c:pt idx="1363">
                  <c:v>124.90133667000001</c:v>
                </c:pt>
                <c:pt idx="1364">
                  <c:v>124.90133667000001</c:v>
                </c:pt>
                <c:pt idx="1365">
                  <c:v>125.04667664</c:v>
                </c:pt>
                <c:pt idx="1366">
                  <c:v>124.97733307</c:v>
                </c:pt>
                <c:pt idx="1367">
                  <c:v>125.04399872</c:v>
                </c:pt>
                <c:pt idx="1368">
                  <c:v>125.04399872</c:v>
                </c:pt>
                <c:pt idx="1369">
                  <c:v>125.03334045</c:v>
                </c:pt>
                <c:pt idx="1370">
                  <c:v>125.03866576999999</c:v>
                </c:pt>
                <c:pt idx="1371">
                  <c:v>125.11866759999999</c:v>
                </c:pt>
                <c:pt idx="1372">
                  <c:v>124.91734314</c:v>
                </c:pt>
                <c:pt idx="1373">
                  <c:v>125.09200287</c:v>
                </c:pt>
                <c:pt idx="1374">
                  <c:v>125.09200287</c:v>
                </c:pt>
                <c:pt idx="1375">
                  <c:v>124.95866393999999</c:v>
                </c:pt>
                <c:pt idx="1376">
                  <c:v>124.95999908</c:v>
                </c:pt>
                <c:pt idx="1377">
                  <c:v>124.95999908</c:v>
                </c:pt>
                <c:pt idx="1378">
                  <c:v>124.95733643</c:v>
                </c:pt>
                <c:pt idx="1379">
                  <c:v>125.09333801</c:v>
                </c:pt>
                <c:pt idx="1380">
                  <c:v>125.09333801</c:v>
                </c:pt>
                <c:pt idx="1381">
                  <c:v>124.90266418</c:v>
                </c:pt>
                <c:pt idx="1382">
                  <c:v>124.91200256</c:v>
                </c:pt>
                <c:pt idx="1383">
                  <c:v>124.91200256</c:v>
                </c:pt>
                <c:pt idx="1384">
                  <c:v>125.01733398</c:v>
                </c:pt>
                <c:pt idx="1385">
                  <c:v>124.90799713</c:v>
                </c:pt>
                <c:pt idx="1386">
                  <c:v>125.01733398</c:v>
                </c:pt>
                <c:pt idx="1387">
                  <c:v>125.01733398</c:v>
                </c:pt>
                <c:pt idx="1388">
                  <c:v>125.06667328</c:v>
                </c:pt>
                <c:pt idx="1389">
                  <c:v>125.06667328</c:v>
                </c:pt>
                <c:pt idx="1390">
                  <c:v>125.07333374</c:v>
                </c:pt>
                <c:pt idx="1391">
                  <c:v>124.99733734</c:v>
                </c:pt>
                <c:pt idx="1392">
                  <c:v>125.08799744</c:v>
                </c:pt>
                <c:pt idx="1393">
                  <c:v>125.08799744</c:v>
                </c:pt>
                <c:pt idx="1394">
                  <c:v>124.98132323999999</c:v>
                </c:pt>
                <c:pt idx="1395">
                  <c:v>125.05866241</c:v>
                </c:pt>
                <c:pt idx="1396">
                  <c:v>125.05866241</c:v>
                </c:pt>
                <c:pt idx="1397">
                  <c:v>125.07867432</c:v>
                </c:pt>
                <c:pt idx="1398">
                  <c:v>125.13733673</c:v>
                </c:pt>
                <c:pt idx="1399">
                  <c:v>125.13733673</c:v>
                </c:pt>
                <c:pt idx="1400">
                  <c:v>124.93466187</c:v>
                </c:pt>
                <c:pt idx="1401">
                  <c:v>124.98132323999999</c:v>
                </c:pt>
                <c:pt idx="1402">
                  <c:v>124.98132323999999</c:v>
                </c:pt>
                <c:pt idx="1403">
                  <c:v>125.00134276999999</c:v>
                </c:pt>
                <c:pt idx="1404">
                  <c:v>124.96400452</c:v>
                </c:pt>
                <c:pt idx="1405">
                  <c:v>124.94666290000001</c:v>
                </c:pt>
                <c:pt idx="1406">
                  <c:v>124.83066559</c:v>
                </c:pt>
                <c:pt idx="1407">
                  <c:v>124.99866486000001</c:v>
                </c:pt>
                <c:pt idx="1408">
                  <c:v>124.99866486000001</c:v>
                </c:pt>
                <c:pt idx="1409">
                  <c:v>124.96933746000001</c:v>
                </c:pt>
                <c:pt idx="1410">
                  <c:v>124.98933411</c:v>
                </c:pt>
                <c:pt idx="1411">
                  <c:v>125.01733398</c:v>
                </c:pt>
                <c:pt idx="1412">
                  <c:v>125.01733398</c:v>
                </c:pt>
                <c:pt idx="1413">
                  <c:v>125.01066589</c:v>
                </c:pt>
                <c:pt idx="1414">
                  <c:v>125.09333801</c:v>
                </c:pt>
                <c:pt idx="1415">
                  <c:v>124.97733307</c:v>
                </c:pt>
                <c:pt idx="1416">
                  <c:v>125.1413269</c:v>
                </c:pt>
                <c:pt idx="1417">
                  <c:v>125.01733398</c:v>
                </c:pt>
                <c:pt idx="1418">
                  <c:v>125.01733398</c:v>
                </c:pt>
                <c:pt idx="1419">
                  <c:v>125.00267029</c:v>
                </c:pt>
                <c:pt idx="1420">
                  <c:v>125.03733063</c:v>
                </c:pt>
                <c:pt idx="1421">
                  <c:v>125.03733063</c:v>
                </c:pt>
                <c:pt idx="1422">
                  <c:v>124.96400452</c:v>
                </c:pt>
                <c:pt idx="1423">
                  <c:v>124.92400360000001</c:v>
                </c:pt>
                <c:pt idx="1424">
                  <c:v>125.02133942</c:v>
                </c:pt>
                <c:pt idx="1425">
                  <c:v>125.02133942</c:v>
                </c:pt>
                <c:pt idx="1426">
                  <c:v>125.01600646999999</c:v>
                </c:pt>
                <c:pt idx="1427">
                  <c:v>125.09066009999999</c:v>
                </c:pt>
                <c:pt idx="1428">
                  <c:v>125.09066009999999</c:v>
                </c:pt>
                <c:pt idx="1429">
                  <c:v>124.93466187</c:v>
                </c:pt>
                <c:pt idx="1430">
                  <c:v>125.06133269999999</c:v>
                </c:pt>
                <c:pt idx="1431">
                  <c:v>124.98799133</c:v>
                </c:pt>
                <c:pt idx="1432">
                  <c:v>125.05199432000001</c:v>
                </c:pt>
                <c:pt idx="1433">
                  <c:v>124.9853363</c:v>
                </c:pt>
                <c:pt idx="1434">
                  <c:v>124.9853363</c:v>
                </c:pt>
                <c:pt idx="1435">
                  <c:v>124.86666870000001</c:v>
                </c:pt>
                <c:pt idx="1436">
                  <c:v>125.01332855</c:v>
                </c:pt>
                <c:pt idx="1437">
                  <c:v>124.95866393999999</c:v>
                </c:pt>
                <c:pt idx="1438">
                  <c:v>124.95866393999999</c:v>
                </c:pt>
                <c:pt idx="1439">
                  <c:v>124.98400116000001</c:v>
                </c:pt>
                <c:pt idx="1440">
                  <c:v>124.94265747</c:v>
                </c:pt>
                <c:pt idx="1441">
                  <c:v>124.92666626</c:v>
                </c:pt>
                <c:pt idx="1442">
                  <c:v>125.12000275</c:v>
                </c:pt>
                <c:pt idx="1443">
                  <c:v>124.96132660000001</c:v>
                </c:pt>
                <c:pt idx="1444">
                  <c:v>124.96132660000001</c:v>
                </c:pt>
                <c:pt idx="1445">
                  <c:v>124.99467468</c:v>
                </c:pt>
                <c:pt idx="1446">
                  <c:v>124.98400116000001</c:v>
                </c:pt>
                <c:pt idx="1447">
                  <c:v>124.98400116000001</c:v>
                </c:pt>
                <c:pt idx="1448">
                  <c:v>125.05599976000001</c:v>
                </c:pt>
                <c:pt idx="1449">
                  <c:v>125.00933838</c:v>
                </c:pt>
                <c:pt idx="1450">
                  <c:v>125.00933838</c:v>
                </c:pt>
                <c:pt idx="1451">
                  <c:v>125.1000061</c:v>
                </c:pt>
                <c:pt idx="1452">
                  <c:v>124.97466278</c:v>
                </c:pt>
                <c:pt idx="1453">
                  <c:v>124.97466278</c:v>
                </c:pt>
                <c:pt idx="1454">
                  <c:v>124.97200012</c:v>
                </c:pt>
                <c:pt idx="1455">
                  <c:v>124.96400452</c:v>
                </c:pt>
                <c:pt idx="1456">
                  <c:v>124.94666290000001</c:v>
                </c:pt>
                <c:pt idx="1457">
                  <c:v>124.94666290000001</c:v>
                </c:pt>
                <c:pt idx="1458">
                  <c:v>124.86266327</c:v>
                </c:pt>
                <c:pt idx="1459">
                  <c:v>124.86266327</c:v>
                </c:pt>
                <c:pt idx="1460">
                  <c:v>124.99467468</c:v>
                </c:pt>
                <c:pt idx="1461">
                  <c:v>125.01600646999999</c:v>
                </c:pt>
                <c:pt idx="1462">
                  <c:v>124.97466278</c:v>
                </c:pt>
                <c:pt idx="1463">
                  <c:v>124.97466278</c:v>
                </c:pt>
                <c:pt idx="1464">
                  <c:v>124.96799469</c:v>
                </c:pt>
                <c:pt idx="1465">
                  <c:v>124.96933746000001</c:v>
                </c:pt>
                <c:pt idx="1466">
                  <c:v>124.96933746000001</c:v>
                </c:pt>
                <c:pt idx="1467">
                  <c:v>125.04667664</c:v>
                </c:pt>
                <c:pt idx="1468">
                  <c:v>125.04800415</c:v>
                </c:pt>
                <c:pt idx="1469">
                  <c:v>125.04800415</c:v>
                </c:pt>
                <c:pt idx="1470">
                  <c:v>125.11466217</c:v>
                </c:pt>
                <c:pt idx="1471">
                  <c:v>124.99999237</c:v>
                </c:pt>
                <c:pt idx="1472">
                  <c:v>124.99999237</c:v>
                </c:pt>
                <c:pt idx="1473">
                  <c:v>125.14666748</c:v>
                </c:pt>
                <c:pt idx="1474">
                  <c:v>125.04800415</c:v>
                </c:pt>
                <c:pt idx="1475">
                  <c:v>125.04667664</c:v>
                </c:pt>
                <c:pt idx="1476">
                  <c:v>125.03600311</c:v>
                </c:pt>
                <c:pt idx="1477">
                  <c:v>124.90666962</c:v>
                </c:pt>
                <c:pt idx="1478">
                  <c:v>124.90666962</c:v>
                </c:pt>
                <c:pt idx="1479">
                  <c:v>125.02800750999999</c:v>
                </c:pt>
                <c:pt idx="1480">
                  <c:v>124.96132660000001</c:v>
                </c:pt>
                <c:pt idx="1481">
                  <c:v>124.94265747</c:v>
                </c:pt>
                <c:pt idx="1482">
                  <c:v>124.94265747</c:v>
                </c:pt>
                <c:pt idx="1483">
                  <c:v>124.88932800000001</c:v>
                </c:pt>
                <c:pt idx="1484">
                  <c:v>124.99600220000001</c:v>
                </c:pt>
                <c:pt idx="1485">
                  <c:v>125.08799744</c:v>
                </c:pt>
                <c:pt idx="1486">
                  <c:v>124.92666626</c:v>
                </c:pt>
                <c:pt idx="1487">
                  <c:v>124.94799805</c:v>
                </c:pt>
                <c:pt idx="1488">
                  <c:v>124.94799805</c:v>
                </c:pt>
                <c:pt idx="1489">
                  <c:v>124.98933411</c:v>
                </c:pt>
                <c:pt idx="1490">
                  <c:v>125.05333709999999</c:v>
                </c:pt>
                <c:pt idx="1491">
                  <c:v>125.05333709999999</c:v>
                </c:pt>
                <c:pt idx="1492">
                  <c:v>125.09333801</c:v>
                </c:pt>
                <c:pt idx="1493">
                  <c:v>124.96799469</c:v>
                </c:pt>
                <c:pt idx="1494">
                  <c:v>125.04800415</c:v>
                </c:pt>
                <c:pt idx="1495">
                  <c:v>125.05732727</c:v>
                </c:pt>
                <c:pt idx="1496">
                  <c:v>125.02800750999999</c:v>
                </c:pt>
                <c:pt idx="1497">
                  <c:v>125.02800750999999</c:v>
                </c:pt>
                <c:pt idx="1498">
                  <c:v>125.07867432</c:v>
                </c:pt>
                <c:pt idx="1499">
                  <c:v>124.96132660000001</c:v>
                </c:pt>
                <c:pt idx="1500">
                  <c:v>124.95466614</c:v>
                </c:pt>
                <c:pt idx="1501">
                  <c:v>124.95466614</c:v>
                </c:pt>
                <c:pt idx="1502">
                  <c:v>124.88533783</c:v>
                </c:pt>
                <c:pt idx="1503">
                  <c:v>125.00533295</c:v>
                </c:pt>
                <c:pt idx="1504">
                  <c:v>124.93599700999999</c:v>
                </c:pt>
                <c:pt idx="1505">
                  <c:v>124.93466187</c:v>
                </c:pt>
                <c:pt idx="1506">
                  <c:v>125.00800323</c:v>
                </c:pt>
                <c:pt idx="1507">
                  <c:v>125.00800323</c:v>
                </c:pt>
                <c:pt idx="1508">
                  <c:v>124.99333190999999</c:v>
                </c:pt>
                <c:pt idx="1509">
                  <c:v>125.10266113</c:v>
                </c:pt>
                <c:pt idx="1510">
                  <c:v>125.10266113</c:v>
                </c:pt>
                <c:pt idx="1511">
                  <c:v>125.07333374</c:v>
                </c:pt>
                <c:pt idx="1512">
                  <c:v>125.07333374</c:v>
                </c:pt>
                <c:pt idx="1513">
                  <c:v>124.98799133</c:v>
                </c:pt>
                <c:pt idx="1514">
                  <c:v>125.03066253999999</c:v>
                </c:pt>
                <c:pt idx="1515">
                  <c:v>125.13733673</c:v>
                </c:pt>
                <c:pt idx="1516">
                  <c:v>125.13733673</c:v>
                </c:pt>
                <c:pt idx="1517">
                  <c:v>125.06667328</c:v>
                </c:pt>
                <c:pt idx="1518">
                  <c:v>125.08399199999999</c:v>
                </c:pt>
                <c:pt idx="1519">
                  <c:v>125.00666046000001</c:v>
                </c:pt>
                <c:pt idx="1520">
                  <c:v>124.96533203</c:v>
                </c:pt>
                <c:pt idx="1521">
                  <c:v>125.10666655999999</c:v>
                </c:pt>
                <c:pt idx="1522">
                  <c:v>125.10666655999999</c:v>
                </c:pt>
                <c:pt idx="1523">
                  <c:v>124.92400360000001</c:v>
                </c:pt>
                <c:pt idx="1524">
                  <c:v>124.88399506</c:v>
                </c:pt>
                <c:pt idx="1525">
                  <c:v>124.93067169</c:v>
                </c:pt>
                <c:pt idx="1526">
                  <c:v>124.93067169</c:v>
                </c:pt>
                <c:pt idx="1527">
                  <c:v>124.94666290000001</c:v>
                </c:pt>
                <c:pt idx="1528">
                  <c:v>125.04399872</c:v>
                </c:pt>
                <c:pt idx="1529">
                  <c:v>124.89333344000001</c:v>
                </c:pt>
                <c:pt idx="1530">
                  <c:v>124.93067169</c:v>
                </c:pt>
                <c:pt idx="1531">
                  <c:v>124.96400452</c:v>
                </c:pt>
                <c:pt idx="1532">
                  <c:v>124.96400452</c:v>
                </c:pt>
                <c:pt idx="1533">
                  <c:v>125.01467133</c:v>
                </c:pt>
                <c:pt idx="1534">
                  <c:v>125.07199097</c:v>
                </c:pt>
                <c:pt idx="1535">
                  <c:v>125.07199097</c:v>
                </c:pt>
                <c:pt idx="1536">
                  <c:v>124.91599273999999</c:v>
                </c:pt>
                <c:pt idx="1537">
                  <c:v>125.08000183</c:v>
                </c:pt>
                <c:pt idx="1538">
                  <c:v>125.06532288</c:v>
                </c:pt>
                <c:pt idx="1539">
                  <c:v>125.04000854</c:v>
                </c:pt>
                <c:pt idx="1540">
                  <c:v>125.09732819</c:v>
                </c:pt>
                <c:pt idx="1541">
                  <c:v>124.97866821</c:v>
                </c:pt>
                <c:pt idx="1542">
                  <c:v>124.97866821</c:v>
                </c:pt>
                <c:pt idx="1543">
                  <c:v>125.06667328</c:v>
                </c:pt>
                <c:pt idx="1544">
                  <c:v>124.97200012</c:v>
                </c:pt>
                <c:pt idx="1545">
                  <c:v>124.97200012</c:v>
                </c:pt>
                <c:pt idx="1546">
                  <c:v>124.96666718</c:v>
                </c:pt>
                <c:pt idx="1547">
                  <c:v>124.92666626</c:v>
                </c:pt>
                <c:pt idx="1548">
                  <c:v>124.92666626</c:v>
                </c:pt>
                <c:pt idx="1549">
                  <c:v>124.99733734</c:v>
                </c:pt>
                <c:pt idx="1550">
                  <c:v>124.94132996</c:v>
                </c:pt>
                <c:pt idx="1551">
                  <c:v>124.94132996</c:v>
                </c:pt>
                <c:pt idx="1552">
                  <c:v>124.95333099</c:v>
                </c:pt>
                <c:pt idx="1553">
                  <c:v>124.94400786999999</c:v>
                </c:pt>
                <c:pt idx="1554">
                  <c:v>124.80267334</c:v>
                </c:pt>
                <c:pt idx="1555">
                  <c:v>125.06933594</c:v>
                </c:pt>
                <c:pt idx="1556">
                  <c:v>125.05599976000001</c:v>
                </c:pt>
                <c:pt idx="1557">
                  <c:v>125.05599976000001</c:v>
                </c:pt>
                <c:pt idx="1558">
                  <c:v>124.89599609</c:v>
                </c:pt>
                <c:pt idx="1559">
                  <c:v>125.03600311</c:v>
                </c:pt>
                <c:pt idx="1560">
                  <c:v>125.01866149999999</c:v>
                </c:pt>
                <c:pt idx="1561">
                  <c:v>125.01866149999999</c:v>
                </c:pt>
                <c:pt idx="1562">
                  <c:v>125.08000183</c:v>
                </c:pt>
                <c:pt idx="1563">
                  <c:v>125.04133606000001</c:v>
                </c:pt>
                <c:pt idx="1564">
                  <c:v>125.03466797</c:v>
                </c:pt>
                <c:pt idx="1565">
                  <c:v>125.07466888</c:v>
                </c:pt>
                <c:pt idx="1566">
                  <c:v>125.04266357</c:v>
                </c:pt>
                <c:pt idx="1567">
                  <c:v>125.04266357</c:v>
                </c:pt>
                <c:pt idx="1568">
                  <c:v>125.08666992000001</c:v>
                </c:pt>
                <c:pt idx="1569">
                  <c:v>124.99999237</c:v>
                </c:pt>
                <c:pt idx="1570">
                  <c:v>124.99999237</c:v>
                </c:pt>
                <c:pt idx="1571">
                  <c:v>125.05866241</c:v>
                </c:pt>
                <c:pt idx="1572">
                  <c:v>124.96666718</c:v>
                </c:pt>
                <c:pt idx="1573">
                  <c:v>124.94666290000001</c:v>
                </c:pt>
                <c:pt idx="1574">
                  <c:v>125.07066345</c:v>
                </c:pt>
                <c:pt idx="1575">
                  <c:v>124.95999908</c:v>
                </c:pt>
                <c:pt idx="1576">
                  <c:v>124.95999908</c:v>
                </c:pt>
                <c:pt idx="1577">
                  <c:v>124.94666290000001</c:v>
                </c:pt>
                <c:pt idx="1578">
                  <c:v>124.90799713</c:v>
                </c:pt>
                <c:pt idx="1579">
                  <c:v>125.00933838</c:v>
                </c:pt>
                <c:pt idx="1580">
                  <c:v>125.00933838</c:v>
                </c:pt>
                <c:pt idx="1581">
                  <c:v>125.04399872</c:v>
                </c:pt>
                <c:pt idx="1582">
                  <c:v>124.89066314999999</c:v>
                </c:pt>
                <c:pt idx="1583">
                  <c:v>125.01199341</c:v>
                </c:pt>
                <c:pt idx="1584">
                  <c:v>124.99866486000001</c:v>
                </c:pt>
                <c:pt idx="1585">
                  <c:v>124.97866821</c:v>
                </c:pt>
                <c:pt idx="1586">
                  <c:v>124.97866821</c:v>
                </c:pt>
                <c:pt idx="1587">
                  <c:v>125.04000854</c:v>
                </c:pt>
                <c:pt idx="1588">
                  <c:v>124.92533874999999</c:v>
                </c:pt>
                <c:pt idx="1589">
                  <c:v>125.03334045</c:v>
                </c:pt>
                <c:pt idx="1590">
                  <c:v>125.03334045</c:v>
                </c:pt>
                <c:pt idx="1591">
                  <c:v>124.92932892</c:v>
                </c:pt>
                <c:pt idx="1592">
                  <c:v>124.92932892</c:v>
                </c:pt>
                <c:pt idx="1593">
                  <c:v>125.15733337</c:v>
                </c:pt>
                <c:pt idx="1594">
                  <c:v>125.01332855</c:v>
                </c:pt>
                <c:pt idx="1595">
                  <c:v>125.06266785</c:v>
                </c:pt>
                <c:pt idx="1596">
                  <c:v>125.06266785</c:v>
                </c:pt>
                <c:pt idx="1597">
                  <c:v>125.01332855</c:v>
                </c:pt>
                <c:pt idx="1598">
                  <c:v>125.03600311</c:v>
                </c:pt>
                <c:pt idx="1599">
                  <c:v>125.06933594</c:v>
                </c:pt>
                <c:pt idx="1600">
                  <c:v>124.82533264</c:v>
                </c:pt>
                <c:pt idx="1601">
                  <c:v>124.99199677</c:v>
                </c:pt>
                <c:pt idx="1602">
                  <c:v>124.99199677</c:v>
                </c:pt>
                <c:pt idx="1603">
                  <c:v>124.96132660000001</c:v>
                </c:pt>
                <c:pt idx="1604">
                  <c:v>124.91999817</c:v>
                </c:pt>
                <c:pt idx="1605">
                  <c:v>124.91999817</c:v>
                </c:pt>
                <c:pt idx="1606">
                  <c:v>124.99733734</c:v>
                </c:pt>
                <c:pt idx="1607">
                  <c:v>124.89732361</c:v>
                </c:pt>
                <c:pt idx="1608">
                  <c:v>125.08666992000001</c:v>
                </c:pt>
                <c:pt idx="1609">
                  <c:v>124.97733307</c:v>
                </c:pt>
                <c:pt idx="1610">
                  <c:v>125.02800750999999</c:v>
                </c:pt>
                <c:pt idx="1611">
                  <c:v>125.06266785</c:v>
                </c:pt>
                <c:pt idx="1612">
                  <c:v>125.06266785</c:v>
                </c:pt>
                <c:pt idx="1613">
                  <c:v>125.00800323</c:v>
                </c:pt>
                <c:pt idx="1614">
                  <c:v>125.10399628</c:v>
                </c:pt>
                <c:pt idx="1615">
                  <c:v>125.10399628</c:v>
                </c:pt>
                <c:pt idx="1616">
                  <c:v>125.01199341</c:v>
                </c:pt>
                <c:pt idx="1617">
                  <c:v>125.10133362000001</c:v>
                </c:pt>
                <c:pt idx="1618">
                  <c:v>125.10133362000001</c:v>
                </c:pt>
                <c:pt idx="1619">
                  <c:v>125.00399779999999</c:v>
                </c:pt>
                <c:pt idx="1620">
                  <c:v>125.07466888</c:v>
                </c:pt>
                <c:pt idx="1621">
                  <c:v>125.07466888</c:v>
                </c:pt>
                <c:pt idx="1622">
                  <c:v>125.07066345</c:v>
                </c:pt>
                <c:pt idx="1623">
                  <c:v>125.02933502</c:v>
                </c:pt>
                <c:pt idx="1624">
                  <c:v>124.96132660000001</c:v>
                </c:pt>
                <c:pt idx="1625">
                  <c:v>124.84399414000001</c:v>
                </c:pt>
                <c:pt idx="1626">
                  <c:v>124.95733643</c:v>
                </c:pt>
                <c:pt idx="1627">
                  <c:v>124.95733643</c:v>
                </c:pt>
                <c:pt idx="1628">
                  <c:v>124.92266083</c:v>
                </c:pt>
                <c:pt idx="1629">
                  <c:v>124.89200592</c:v>
                </c:pt>
                <c:pt idx="1630">
                  <c:v>124.91599273999999</c:v>
                </c:pt>
                <c:pt idx="1631">
                  <c:v>124.91599273999999</c:v>
                </c:pt>
                <c:pt idx="1632">
                  <c:v>124.85865784000001</c:v>
                </c:pt>
                <c:pt idx="1633">
                  <c:v>125.00134276999999</c:v>
                </c:pt>
                <c:pt idx="1634">
                  <c:v>124.96666718</c:v>
                </c:pt>
                <c:pt idx="1635">
                  <c:v>125.01600646999999</c:v>
                </c:pt>
                <c:pt idx="1636">
                  <c:v>125.03733063</c:v>
                </c:pt>
                <c:pt idx="1637">
                  <c:v>125.03733063</c:v>
                </c:pt>
                <c:pt idx="1638">
                  <c:v>125.11866759999999</c:v>
                </c:pt>
                <c:pt idx="1639">
                  <c:v>125.07599639999999</c:v>
                </c:pt>
                <c:pt idx="1640">
                  <c:v>125.07599639999999</c:v>
                </c:pt>
                <c:pt idx="1641">
                  <c:v>124.95466614</c:v>
                </c:pt>
                <c:pt idx="1642">
                  <c:v>125.09333801</c:v>
                </c:pt>
                <c:pt idx="1643">
                  <c:v>125.08933258</c:v>
                </c:pt>
                <c:pt idx="1644">
                  <c:v>125.04133606000001</c:v>
                </c:pt>
                <c:pt idx="1645">
                  <c:v>125.02933502</c:v>
                </c:pt>
                <c:pt idx="1646">
                  <c:v>125.02933502</c:v>
                </c:pt>
                <c:pt idx="1647">
                  <c:v>124.96666718</c:v>
                </c:pt>
                <c:pt idx="1648">
                  <c:v>125.05467224</c:v>
                </c:pt>
                <c:pt idx="1649">
                  <c:v>125.05467224</c:v>
                </c:pt>
                <c:pt idx="1650">
                  <c:v>124.85199738</c:v>
                </c:pt>
                <c:pt idx="1651">
                  <c:v>124.96799469</c:v>
                </c:pt>
                <c:pt idx="1652">
                  <c:v>125.01199341</c:v>
                </c:pt>
                <c:pt idx="1653">
                  <c:v>124.98666382</c:v>
                </c:pt>
                <c:pt idx="1654">
                  <c:v>124.99467468</c:v>
                </c:pt>
                <c:pt idx="1655">
                  <c:v>124.99467468</c:v>
                </c:pt>
                <c:pt idx="1656">
                  <c:v>124.98933411</c:v>
                </c:pt>
                <c:pt idx="1657">
                  <c:v>125.07466888</c:v>
                </c:pt>
                <c:pt idx="1658">
                  <c:v>125.02266693</c:v>
                </c:pt>
                <c:pt idx="1659">
                  <c:v>125.02266693</c:v>
                </c:pt>
                <c:pt idx="1660">
                  <c:v>125.03466797</c:v>
                </c:pt>
                <c:pt idx="1661">
                  <c:v>124.99333190999999</c:v>
                </c:pt>
                <c:pt idx="1662">
                  <c:v>124.99333190999999</c:v>
                </c:pt>
                <c:pt idx="1663">
                  <c:v>125.13200378000001</c:v>
                </c:pt>
                <c:pt idx="1664">
                  <c:v>125.03466797</c:v>
                </c:pt>
                <c:pt idx="1665">
                  <c:v>125.03466797</c:v>
                </c:pt>
                <c:pt idx="1666">
                  <c:v>125.03466797</c:v>
                </c:pt>
                <c:pt idx="1667">
                  <c:v>125.01199341</c:v>
                </c:pt>
                <c:pt idx="1668">
                  <c:v>124.93200684</c:v>
                </c:pt>
                <c:pt idx="1669">
                  <c:v>125.1000061</c:v>
                </c:pt>
                <c:pt idx="1670">
                  <c:v>124.93200684</c:v>
                </c:pt>
                <c:pt idx="1671">
                  <c:v>124.93200684</c:v>
                </c:pt>
                <c:pt idx="1672">
                  <c:v>124.88667297000001</c:v>
                </c:pt>
                <c:pt idx="1673">
                  <c:v>124.97332763999999</c:v>
                </c:pt>
                <c:pt idx="1674">
                  <c:v>124.89867400999999</c:v>
                </c:pt>
                <c:pt idx="1675">
                  <c:v>124.89867400999999</c:v>
                </c:pt>
                <c:pt idx="1676">
                  <c:v>124.97332763999999</c:v>
                </c:pt>
                <c:pt idx="1677">
                  <c:v>124.90266418</c:v>
                </c:pt>
                <c:pt idx="1678">
                  <c:v>124.97466278</c:v>
                </c:pt>
                <c:pt idx="1679">
                  <c:v>125.02933502</c:v>
                </c:pt>
                <c:pt idx="1680">
                  <c:v>125.02933502</c:v>
                </c:pt>
                <c:pt idx="1681">
                  <c:v>125.02933502</c:v>
                </c:pt>
                <c:pt idx="1682">
                  <c:v>125.08000183</c:v>
                </c:pt>
                <c:pt idx="1683">
                  <c:v>124.98799133</c:v>
                </c:pt>
                <c:pt idx="1684">
                  <c:v>124.98799133</c:v>
                </c:pt>
                <c:pt idx="1685">
                  <c:v>125.05732727</c:v>
                </c:pt>
                <c:pt idx="1686">
                  <c:v>125.01467133</c:v>
                </c:pt>
                <c:pt idx="1687">
                  <c:v>125.01467133</c:v>
                </c:pt>
                <c:pt idx="1688">
                  <c:v>125.11866759999999</c:v>
                </c:pt>
                <c:pt idx="1689">
                  <c:v>125.00666046000001</c:v>
                </c:pt>
                <c:pt idx="1690">
                  <c:v>125.00666046000001</c:v>
                </c:pt>
                <c:pt idx="1691">
                  <c:v>125.03600311</c:v>
                </c:pt>
                <c:pt idx="1692">
                  <c:v>125.05467224</c:v>
                </c:pt>
                <c:pt idx="1693">
                  <c:v>125.02800750999999</c:v>
                </c:pt>
                <c:pt idx="1694">
                  <c:v>125.02800750999999</c:v>
                </c:pt>
                <c:pt idx="1695">
                  <c:v>124.78799438</c:v>
                </c:pt>
                <c:pt idx="1696">
                  <c:v>124.78799438</c:v>
                </c:pt>
                <c:pt idx="1697">
                  <c:v>124.90399170000001</c:v>
                </c:pt>
                <c:pt idx="1698">
                  <c:v>124.95466614</c:v>
                </c:pt>
                <c:pt idx="1699">
                  <c:v>124.96799469</c:v>
                </c:pt>
                <c:pt idx="1700">
                  <c:v>124.96799469</c:v>
                </c:pt>
                <c:pt idx="1701">
                  <c:v>124.99733734</c:v>
                </c:pt>
                <c:pt idx="1702">
                  <c:v>124.85334014999999</c:v>
                </c:pt>
                <c:pt idx="1703">
                  <c:v>125.10800171</c:v>
                </c:pt>
                <c:pt idx="1704">
                  <c:v>125.01733398</c:v>
                </c:pt>
                <c:pt idx="1705">
                  <c:v>125.01332855</c:v>
                </c:pt>
                <c:pt idx="1706">
                  <c:v>125.01332855</c:v>
                </c:pt>
                <c:pt idx="1707">
                  <c:v>125.01600646999999</c:v>
                </c:pt>
                <c:pt idx="1708">
                  <c:v>124.99199677</c:v>
                </c:pt>
                <c:pt idx="1709">
                  <c:v>124.99199677</c:v>
                </c:pt>
                <c:pt idx="1710">
                  <c:v>125.13867188</c:v>
                </c:pt>
                <c:pt idx="1711">
                  <c:v>124.97067260999999</c:v>
                </c:pt>
                <c:pt idx="1712">
                  <c:v>125.12533569</c:v>
                </c:pt>
                <c:pt idx="1713">
                  <c:v>125.08266449</c:v>
                </c:pt>
                <c:pt idx="1714">
                  <c:v>124.95600890999999</c:v>
                </c:pt>
                <c:pt idx="1715">
                  <c:v>124.95600890999999</c:v>
                </c:pt>
                <c:pt idx="1716">
                  <c:v>125.05199432000001</c:v>
                </c:pt>
                <c:pt idx="1717">
                  <c:v>124.87867737000001</c:v>
                </c:pt>
                <c:pt idx="1718">
                  <c:v>125.04933167</c:v>
                </c:pt>
                <c:pt idx="1719">
                  <c:v>125.04933167</c:v>
                </c:pt>
                <c:pt idx="1720">
                  <c:v>124.90000153</c:v>
                </c:pt>
                <c:pt idx="1721">
                  <c:v>124.90000153</c:v>
                </c:pt>
                <c:pt idx="1722">
                  <c:v>125.05066681</c:v>
                </c:pt>
                <c:pt idx="1723">
                  <c:v>124.90133667000001</c:v>
                </c:pt>
                <c:pt idx="1724">
                  <c:v>125.04399872</c:v>
                </c:pt>
                <c:pt idx="1725">
                  <c:v>125.04399872</c:v>
                </c:pt>
                <c:pt idx="1726">
                  <c:v>124.97332763999999</c:v>
                </c:pt>
                <c:pt idx="1727">
                  <c:v>124.94400786999999</c:v>
                </c:pt>
                <c:pt idx="1728">
                  <c:v>124.94400786999999</c:v>
                </c:pt>
                <c:pt idx="1729">
                  <c:v>124.97067260999999</c:v>
                </c:pt>
                <c:pt idx="1730">
                  <c:v>125.03466797</c:v>
                </c:pt>
                <c:pt idx="1731">
                  <c:v>125.03466797</c:v>
                </c:pt>
                <c:pt idx="1732">
                  <c:v>125.06399536000001</c:v>
                </c:pt>
                <c:pt idx="1733">
                  <c:v>125.08000183</c:v>
                </c:pt>
                <c:pt idx="1734">
                  <c:v>125.04000854</c:v>
                </c:pt>
                <c:pt idx="1735">
                  <c:v>125.04000854</c:v>
                </c:pt>
                <c:pt idx="1736">
                  <c:v>124.96666718</c:v>
                </c:pt>
                <c:pt idx="1737">
                  <c:v>125.15200043</c:v>
                </c:pt>
                <c:pt idx="1738">
                  <c:v>124.97332763999999</c:v>
                </c:pt>
                <c:pt idx="1739">
                  <c:v>124.98799133</c:v>
                </c:pt>
                <c:pt idx="1740">
                  <c:v>125.10800171</c:v>
                </c:pt>
                <c:pt idx="1741">
                  <c:v>125.10800171</c:v>
                </c:pt>
                <c:pt idx="1742">
                  <c:v>124.97332763999999</c:v>
                </c:pt>
                <c:pt idx="1743">
                  <c:v>124.92533874999999</c:v>
                </c:pt>
                <c:pt idx="1744">
                  <c:v>124.92533874999999</c:v>
                </c:pt>
                <c:pt idx="1745">
                  <c:v>124.80800628999999</c:v>
                </c:pt>
                <c:pt idx="1746">
                  <c:v>125.07333374</c:v>
                </c:pt>
                <c:pt idx="1747">
                  <c:v>125.03866576999999</c:v>
                </c:pt>
                <c:pt idx="1748">
                  <c:v>124.99866486000001</c:v>
                </c:pt>
                <c:pt idx="1749">
                  <c:v>125.01866149999999</c:v>
                </c:pt>
                <c:pt idx="1750">
                  <c:v>125.01866149999999</c:v>
                </c:pt>
                <c:pt idx="1751">
                  <c:v>124.94400786999999</c:v>
                </c:pt>
                <c:pt idx="1752">
                  <c:v>125.07733154</c:v>
                </c:pt>
                <c:pt idx="1753">
                  <c:v>125.03866576999999</c:v>
                </c:pt>
                <c:pt idx="1754">
                  <c:v>125.03866576999999</c:v>
                </c:pt>
                <c:pt idx="1755">
                  <c:v>125.05199432000001</c:v>
                </c:pt>
                <c:pt idx="1756">
                  <c:v>125.05199432000001</c:v>
                </c:pt>
                <c:pt idx="1757">
                  <c:v>125.02266693</c:v>
                </c:pt>
                <c:pt idx="1758">
                  <c:v>125.13333129999999</c:v>
                </c:pt>
                <c:pt idx="1759">
                  <c:v>125.13333129999999</c:v>
                </c:pt>
                <c:pt idx="1760">
                  <c:v>124.94265747</c:v>
                </c:pt>
                <c:pt idx="1761">
                  <c:v>125.05467224</c:v>
                </c:pt>
                <c:pt idx="1762">
                  <c:v>124.90266418</c:v>
                </c:pt>
                <c:pt idx="1763">
                  <c:v>124.91867065</c:v>
                </c:pt>
                <c:pt idx="1764">
                  <c:v>124.99333190999999</c:v>
                </c:pt>
                <c:pt idx="1765">
                  <c:v>124.99333190999999</c:v>
                </c:pt>
                <c:pt idx="1766">
                  <c:v>124.93200684</c:v>
                </c:pt>
                <c:pt idx="1767">
                  <c:v>124.95466614</c:v>
                </c:pt>
                <c:pt idx="1768">
                  <c:v>124.91466522</c:v>
                </c:pt>
                <c:pt idx="1769">
                  <c:v>124.91466522</c:v>
                </c:pt>
                <c:pt idx="1770">
                  <c:v>125.00666046000001</c:v>
                </c:pt>
                <c:pt idx="1771">
                  <c:v>124.97999573</c:v>
                </c:pt>
                <c:pt idx="1772">
                  <c:v>124.86532593</c:v>
                </c:pt>
                <c:pt idx="1773">
                  <c:v>125.03466797</c:v>
                </c:pt>
                <c:pt idx="1774">
                  <c:v>124.98933411</c:v>
                </c:pt>
                <c:pt idx="1775">
                  <c:v>124.98933411</c:v>
                </c:pt>
                <c:pt idx="1776">
                  <c:v>125.05732727</c:v>
                </c:pt>
                <c:pt idx="1777">
                  <c:v>125.01199341</c:v>
                </c:pt>
                <c:pt idx="1778">
                  <c:v>125.01199341</c:v>
                </c:pt>
                <c:pt idx="1779">
                  <c:v>125.05732727</c:v>
                </c:pt>
                <c:pt idx="1780">
                  <c:v>124.93200684</c:v>
                </c:pt>
                <c:pt idx="1781">
                  <c:v>124.93200684</c:v>
                </c:pt>
                <c:pt idx="1782">
                  <c:v>125.06532288</c:v>
                </c:pt>
                <c:pt idx="1783">
                  <c:v>125.06800079</c:v>
                </c:pt>
                <c:pt idx="1784">
                  <c:v>125.06800079</c:v>
                </c:pt>
                <c:pt idx="1785">
                  <c:v>125.00666046000001</c:v>
                </c:pt>
                <c:pt idx="1786">
                  <c:v>124.89867400999999</c:v>
                </c:pt>
                <c:pt idx="1787">
                  <c:v>124.84667206</c:v>
                </c:pt>
                <c:pt idx="1788">
                  <c:v>124.84667206</c:v>
                </c:pt>
                <c:pt idx="1789">
                  <c:v>124.93200684</c:v>
                </c:pt>
                <c:pt idx="1790">
                  <c:v>124.93200684</c:v>
                </c:pt>
                <c:pt idx="1791">
                  <c:v>124.99999237</c:v>
                </c:pt>
                <c:pt idx="1792">
                  <c:v>124.98799133</c:v>
                </c:pt>
                <c:pt idx="1793">
                  <c:v>125.02933502</c:v>
                </c:pt>
                <c:pt idx="1794">
                  <c:v>125.02933502</c:v>
                </c:pt>
                <c:pt idx="1795">
                  <c:v>125.09466553</c:v>
                </c:pt>
                <c:pt idx="1796">
                  <c:v>124.94000244</c:v>
                </c:pt>
                <c:pt idx="1797">
                  <c:v>124.94000244</c:v>
                </c:pt>
                <c:pt idx="1798">
                  <c:v>125.04532623</c:v>
                </c:pt>
                <c:pt idx="1799">
                  <c:v>125.02133942</c:v>
                </c:pt>
                <c:pt idx="1800">
                  <c:v>125.02133942</c:v>
                </c:pt>
                <c:pt idx="1801">
                  <c:v>125.09466553</c:v>
                </c:pt>
                <c:pt idx="1802">
                  <c:v>124.95200348</c:v>
                </c:pt>
                <c:pt idx="1803">
                  <c:v>124.95200348</c:v>
                </c:pt>
                <c:pt idx="1804">
                  <c:v>125.07066345</c:v>
                </c:pt>
                <c:pt idx="1805">
                  <c:v>124.95333099</c:v>
                </c:pt>
                <c:pt idx="1806">
                  <c:v>124.96933746000001</c:v>
                </c:pt>
                <c:pt idx="1807">
                  <c:v>125.07867432</c:v>
                </c:pt>
                <c:pt idx="1808">
                  <c:v>124.85334014999999</c:v>
                </c:pt>
                <c:pt idx="1809">
                  <c:v>124.85334014999999</c:v>
                </c:pt>
                <c:pt idx="1810">
                  <c:v>124.98132323999999</c:v>
                </c:pt>
                <c:pt idx="1811">
                  <c:v>124.92266083</c:v>
                </c:pt>
                <c:pt idx="1812">
                  <c:v>124.93866730000001</c:v>
                </c:pt>
                <c:pt idx="1813">
                  <c:v>124.93866730000001</c:v>
                </c:pt>
                <c:pt idx="1814">
                  <c:v>124.98267365</c:v>
                </c:pt>
                <c:pt idx="1815">
                  <c:v>124.82266998</c:v>
                </c:pt>
                <c:pt idx="1816">
                  <c:v>125.04933167</c:v>
                </c:pt>
                <c:pt idx="1817">
                  <c:v>125.01066589</c:v>
                </c:pt>
                <c:pt idx="1818">
                  <c:v>125.05599976000001</c:v>
                </c:pt>
                <c:pt idx="1819">
                  <c:v>125.05599976000001</c:v>
                </c:pt>
                <c:pt idx="1820">
                  <c:v>125.05199432000001</c:v>
                </c:pt>
                <c:pt idx="1821">
                  <c:v>124.92400360000001</c:v>
                </c:pt>
                <c:pt idx="1822">
                  <c:v>125.08534241</c:v>
                </c:pt>
                <c:pt idx="1823">
                  <c:v>125.08534241</c:v>
                </c:pt>
                <c:pt idx="1824">
                  <c:v>125.01332855</c:v>
                </c:pt>
                <c:pt idx="1825">
                  <c:v>125.03334045</c:v>
                </c:pt>
                <c:pt idx="1826">
                  <c:v>125.08799744</c:v>
                </c:pt>
                <c:pt idx="1827">
                  <c:v>125.01332855</c:v>
                </c:pt>
                <c:pt idx="1828">
                  <c:v>125.11065674</c:v>
                </c:pt>
                <c:pt idx="1829">
                  <c:v>125.11065674</c:v>
                </c:pt>
                <c:pt idx="1830">
                  <c:v>124.95466614</c:v>
                </c:pt>
                <c:pt idx="1831">
                  <c:v>125.07733154</c:v>
                </c:pt>
                <c:pt idx="1832">
                  <c:v>125.07733154</c:v>
                </c:pt>
                <c:pt idx="1833">
                  <c:v>124.83199310000001</c:v>
                </c:pt>
                <c:pt idx="1834">
                  <c:v>125.01733398</c:v>
                </c:pt>
                <c:pt idx="1835">
                  <c:v>125.01733398</c:v>
                </c:pt>
                <c:pt idx="1836">
                  <c:v>124.93333435</c:v>
                </c:pt>
                <c:pt idx="1837">
                  <c:v>124.97466278</c:v>
                </c:pt>
                <c:pt idx="1838">
                  <c:v>124.97466278</c:v>
                </c:pt>
                <c:pt idx="1839">
                  <c:v>124.90000153</c:v>
                </c:pt>
                <c:pt idx="1840">
                  <c:v>124.95866393999999</c:v>
                </c:pt>
                <c:pt idx="1841">
                  <c:v>125.05199432000001</c:v>
                </c:pt>
                <c:pt idx="1842">
                  <c:v>124.87599944999999</c:v>
                </c:pt>
                <c:pt idx="1843">
                  <c:v>125.05467224</c:v>
                </c:pt>
                <c:pt idx="1844">
                  <c:v>125.05467224</c:v>
                </c:pt>
                <c:pt idx="1845">
                  <c:v>125.00933838</c:v>
                </c:pt>
                <c:pt idx="1846">
                  <c:v>124.97600555</c:v>
                </c:pt>
                <c:pt idx="1847">
                  <c:v>125.08534241</c:v>
                </c:pt>
                <c:pt idx="1848">
                  <c:v>125.08534241</c:v>
                </c:pt>
                <c:pt idx="1849">
                  <c:v>124.87333679</c:v>
                </c:pt>
                <c:pt idx="1850">
                  <c:v>125.06399536000001</c:v>
                </c:pt>
                <c:pt idx="1851">
                  <c:v>125.03199768</c:v>
                </c:pt>
                <c:pt idx="1852">
                  <c:v>125.04133606000001</c:v>
                </c:pt>
                <c:pt idx="1853">
                  <c:v>125.04133606000001</c:v>
                </c:pt>
                <c:pt idx="1854">
                  <c:v>125.04133606000001</c:v>
                </c:pt>
                <c:pt idx="1855">
                  <c:v>124.94400786999999</c:v>
                </c:pt>
                <c:pt idx="1856">
                  <c:v>125.06399536000001</c:v>
                </c:pt>
                <c:pt idx="1857">
                  <c:v>125.06399536000001</c:v>
                </c:pt>
                <c:pt idx="1858">
                  <c:v>124.97733307</c:v>
                </c:pt>
                <c:pt idx="1859">
                  <c:v>125.02665709999999</c:v>
                </c:pt>
                <c:pt idx="1860">
                  <c:v>125.02665709999999</c:v>
                </c:pt>
                <c:pt idx="1861">
                  <c:v>124.90933228</c:v>
                </c:pt>
                <c:pt idx="1862">
                  <c:v>125.00666046000001</c:v>
                </c:pt>
                <c:pt idx="1863">
                  <c:v>125.00666046000001</c:v>
                </c:pt>
                <c:pt idx="1864">
                  <c:v>124.90533447</c:v>
                </c:pt>
                <c:pt idx="1865">
                  <c:v>124.99467468</c:v>
                </c:pt>
                <c:pt idx="1866">
                  <c:v>124.99467468</c:v>
                </c:pt>
                <c:pt idx="1867">
                  <c:v>124.99467468</c:v>
                </c:pt>
                <c:pt idx="1868">
                  <c:v>125.06399536000001</c:v>
                </c:pt>
                <c:pt idx="1869">
                  <c:v>125.06399536000001</c:v>
                </c:pt>
                <c:pt idx="1870">
                  <c:v>125.04399872</c:v>
                </c:pt>
                <c:pt idx="1871">
                  <c:v>125.10533905</c:v>
                </c:pt>
                <c:pt idx="1872">
                  <c:v>125.06133269999999</c:v>
                </c:pt>
                <c:pt idx="1873">
                  <c:v>125.06133269999999</c:v>
                </c:pt>
                <c:pt idx="1874">
                  <c:v>124.97067260999999</c:v>
                </c:pt>
                <c:pt idx="1875">
                  <c:v>125.08933258</c:v>
                </c:pt>
                <c:pt idx="1876">
                  <c:v>125.08933258</c:v>
                </c:pt>
                <c:pt idx="1877">
                  <c:v>125.07333374</c:v>
                </c:pt>
                <c:pt idx="1878">
                  <c:v>125.03866576999999</c:v>
                </c:pt>
                <c:pt idx="1879">
                  <c:v>125.03866576999999</c:v>
                </c:pt>
                <c:pt idx="1880">
                  <c:v>124.99600220000001</c:v>
                </c:pt>
                <c:pt idx="1881">
                  <c:v>124.96666718</c:v>
                </c:pt>
                <c:pt idx="1882">
                  <c:v>124.93733978</c:v>
                </c:pt>
                <c:pt idx="1883">
                  <c:v>124.93733978</c:v>
                </c:pt>
                <c:pt idx="1884">
                  <c:v>125.02133942</c:v>
                </c:pt>
                <c:pt idx="1885">
                  <c:v>124.97733307</c:v>
                </c:pt>
                <c:pt idx="1886">
                  <c:v>124.88266754</c:v>
                </c:pt>
                <c:pt idx="1887">
                  <c:v>124.91200256</c:v>
                </c:pt>
                <c:pt idx="1888">
                  <c:v>124.91200256</c:v>
                </c:pt>
                <c:pt idx="1889">
                  <c:v>124.90933228</c:v>
                </c:pt>
                <c:pt idx="1890">
                  <c:v>125.04667664</c:v>
                </c:pt>
                <c:pt idx="1891">
                  <c:v>124.97733307</c:v>
                </c:pt>
                <c:pt idx="1892">
                  <c:v>124.97733307</c:v>
                </c:pt>
                <c:pt idx="1893">
                  <c:v>125.07733154</c:v>
                </c:pt>
                <c:pt idx="1894">
                  <c:v>125.01467133</c:v>
                </c:pt>
                <c:pt idx="1895">
                  <c:v>125.05732727</c:v>
                </c:pt>
                <c:pt idx="1896">
                  <c:v>125.08799744</c:v>
                </c:pt>
                <c:pt idx="1897">
                  <c:v>125.08799744</c:v>
                </c:pt>
                <c:pt idx="1898">
                  <c:v>125.02800750999999</c:v>
                </c:pt>
                <c:pt idx="1899">
                  <c:v>125.10932922000001</c:v>
                </c:pt>
                <c:pt idx="1900">
                  <c:v>124.962677</c:v>
                </c:pt>
                <c:pt idx="1901">
                  <c:v>124.962677</c:v>
                </c:pt>
                <c:pt idx="1902">
                  <c:v>125.06266785</c:v>
                </c:pt>
                <c:pt idx="1903">
                  <c:v>124.96132660000001</c:v>
                </c:pt>
                <c:pt idx="1904">
                  <c:v>124.96132660000001</c:v>
                </c:pt>
                <c:pt idx="1905">
                  <c:v>125.05333709999999</c:v>
                </c:pt>
                <c:pt idx="1906">
                  <c:v>124.86666870000001</c:v>
                </c:pt>
                <c:pt idx="1907">
                  <c:v>124.86666870000001</c:v>
                </c:pt>
                <c:pt idx="1908">
                  <c:v>124.98933411</c:v>
                </c:pt>
                <c:pt idx="1909">
                  <c:v>125.02133942</c:v>
                </c:pt>
                <c:pt idx="1910">
                  <c:v>124.83733368</c:v>
                </c:pt>
                <c:pt idx="1911">
                  <c:v>125.00399779999999</c:v>
                </c:pt>
                <c:pt idx="1912">
                  <c:v>124.98267365</c:v>
                </c:pt>
                <c:pt idx="1913">
                  <c:v>124.98267365</c:v>
                </c:pt>
                <c:pt idx="1914">
                  <c:v>125.06933594</c:v>
                </c:pt>
                <c:pt idx="1915">
                  <c:v>125.03066253999999</c:v>
                </c:pt>
                <c:pt idx="1916">
                  <c:v>124.94932556000001</c:v>
                </c:pt>
                <c:pt idx="1917">
                  <c:v>124.94932556000001</c:v>
                </c:pt>
                <c:pt idx="1918">
                  <c:v>125.13200378000001</c:v>
                </c:pt>
                <c:pt idx="1919">
                  <c:v>125.02133942</c:v>
                </c:pt>
                <c:pt idx="1920">
                  <c:v>125.12533569</c:v>
                </c:pt>
                <c:pt idx="1921">
                  <c:v>125.06933594</c:v>
                </c:pt>
                <c:pt idx="1922">
                  <c:v>125.01999664</c:v>
                </c:pt>
                <c:pt idx="1923">
                  <c:v>125.01999664</c:v>
                </c:pt>
                <c:pt idx="1924">
                  <c:v>125.07066345</c:v>
                </c:pt>
                <c:pt idx="1925">
                  <c:v>124.91999817</c:v>
                </c:pt>
                <c:pt idx="1926">
                  <c:v>124.91999817</c:v>
                </c:pt>
                <c:pt idx="1927">
                  <c:v>125.02665709999999</c:v>
                </c:pt>
                <c:pt idx="1928">
                  <c:v>124.97999573</c:v>
                </c:pt>
                <c:pt idx="1929">
                  <c:v>124.87333679</c:v>
                </c:pt>
                <c:pt idx="1930">
                  <c:v>124.88399506</c:v>
                </c:pt>
                <c:pt idx="1931">
                  <c:v>124.90666962</c:v>
                </c:pt>
                <c:pt idx="1932">
                  <c:v>124.90666962</c:v>
                </c:pt>
                <c:pt idx="1933">
                  <c:v>125.08534241</c:v>
                </c:pt>
                <c:pt idx="1934">
                  <c:v>124.92666626</c:v>
                </c:pt>
                <c:pt idx="1935">
                  <c:v>125.08266449</c:v>
                </c:pt>
                <c:pt idx="1936">
                  <c:v>125.08266449</c:v>
                </c:pt>
                <c:pt idx="1937">
                  <c:v>124.99999237</c:v>
                </c:pt>
                <c:pt idx="1938">
                  <c:v>124.99999237</c:v>
                </c:pt>
                <c:pt idx="1939">
                  <c:v>125.10800171</c:v>
                </c:pt>
                <c:pt idx="1940">
                  <c:v>124.93733978</c:v>
                </c:pt>
                <c:pt idx="1941">
                  <c:v>125.07733154</c:v>
                </c:pt>
                <c:pt idx="1942">
                  <c:v>125.07733154</c:v>
                </c:pt>
                <c:pt idx="1943">
                  <c:v>125.07066345</c:v>
                </c:pt>
                <c:pt idx="1944">
                  <c:v>125.00399779999999</c:v>
                </c:pt>
                <c:pt idx="1945">
                  <c:v>125.00399779999999</c:v>
                </c:pt>
                <c:pt idx="1946">
                  <c:v>125.02800750999999</c:v>
                </c:pt>
                <c:pt idx="1947">
                  <c:v>125.06532288</c:v>
                </c:pt>
                <c:pt idx="1948">
                  <c:v>125.06532288</c:v>
                </c:pt>
                <c:pt idx="1949">
                  <c:v>125.01467133</c:v>
                </c:pt>
                <c:pt idx="1950">
                  <c:v>125.02400208</c:v>
                </c:pt>
                <c:pt idx="1951">
                  <c:v>125.02400208</c:v>
                </c:pt>
                <c:pt idx="1952">
                  <c:v>125.04266357</c:v>
                </c:pt>
                <c:pt idx="1953">
                  <c:v>124.86800384999999</c:v>
                </c:pt>
                <c:pt idx="1954">
                  <c:v>124.95466614</c:v>
                </c:pt>
                <c:pt idx="1955">
                  <c:v>124.97600555</c:v>
                </c:pt>
                <c:pt idx="1956">
                  <c:v>124.97332763999999</c:v>
                </c:pt>
                <c:pt idx="1957">
                  <c:v>124.97466278</c:v>
                </c:pt>
                <c:pt idx="1958">
                  <c:v>124.97466278</c:v>
                </c:pt>
                <c:pt idx="1959">
                  <c:v>124.85865784000001</c:v>
                </c:pt>
                <c:pt idx="1960">
                  <c:v>125.02133942</c:v>
                </c:pt>
                <c:pt idx="1961">
                  <c:v>125.02133942</c:v>
                </c:pt>
                <c:pt idx="1962">
                  <c:v>125.02933502</c:v>
                </c:pt>
                <c:pt idx="1963">
                  <c:v>125.00800323</c:v>
                </c:pt>
                <c:pt idx="1964">
                  <c:v>125.01999664</c:v>
                </c:pt>
                <c:pt idx="1965">
                  <c:v>124.93733978</c:v>
                </c:pt>
                <c:pt idx="1966">
                  <c:v>125.02133942</c:v>
                </c:pt>
                <c:pt idx="1967">
                  <c:v>125.02133942</c:v>
                </c:pt>
                <c:pt idx="1968">
                  <c:v>125.02400208</c:v>
                </c:pt>
                <c:pt idx="1969">
                  <c:v>125.04667664</c:v>
                </c:pt>
                <c:pt idx="1970">
                  <c:v>125.04667664</c:v>
                </c:pt>
                <c:pt idx="1971">
                  <c:v>125.08000183</c:v>
                </c:pt>
                <c:pt idx="1972">
                  <c:v>124.94265747</c:v>
                </c:pt>
                <c:pt idx="1973">
                  <c:v>125.08266449</c:v>
                </c:pt>
                <c:pt idx="1974">
                  <c:v>124.89599609</c:v>
                </c:pt>
                <c:pt idx="1975">
                  <c:v>124.95466614</c:v>
                </c:pt>
                <c:pt idx="1976">
                  <c:v>124.95466614</c:v>
                </c:pt>
                <c:pt idx="1977">
                  <c:v>124.93333435</c:v>
                </c:pt>
                <c:pt idx="1978">
                  <c:v>124.90266418</c:v>
                </c:pt>
                <c:pt idx="1979">
                  <c:v>125.02933502</c:v>
                </c:pt>
                <c:pt idx="1980">
                  <c:v>125.02933502</c:v>
                </c:pt>
                <c:pt idx="1981">
                  <c:v>124.93866730000001</c:v>
                </c:pt>
                <c:pt idx="1982">
                  <c:v>124.92666626</c:v>
                </c:pt>
                <c:pt idx="1983">
                  <c:v>124.92666626</c:v>
                </c:pt>
                <c:pt idx="1984">
                  <c:v>124.97332763999999</c:v>
                </c:pt>
                <c:pt idx="1985">
                  <c:v>125.04133606000001</c:v>
                </c:pt>
                <c:pt idx="1986">
                  <c:v>125.04133606000001</c:v>
                </c:pt>
                <c:pt idx="1987">
                  <c:v>124.95333099</c:v>
                </c:pt>
                <c:pt idx="1988">
                  <c:v>125.1413269</c:v>
                </c:pt>
                <c:pt idx="1989">
                  <c:v>125.1413269</c:v>
                </c:pt>
                <c:pt idx="1990">
                  <c:v>125.06000519</c:v>
                </c:pt>
                <c:pt idx="1991">
                  <c:v>125.05199432000001</c:v>
                </c:pt>
                <c:pt idx="1992">
                  <c:v>125.05199432000001</c:v>
                </c:pt>
                <c:pt idx="1993">
                  <c:v>125.03334045</c:v>
                </c:pt>
                <c:pt idx="1994">
                  <c:v>125.09200287</c:v>
                </c:pt>
                <c:pt idx="1995">
                  <c:v>125.09200287</c:v>
                </c:pt>
                <c:pt idx="1996">
                  <c:v>124.92666626</c:v>
                </c:pt>
                <c:pt idx="1997">
                  <c:v>124.96400452</c:v>
                </c:pt>
                <c:pt idx="1998">
                  <c:v>124.97866821</c:v>
                </c:pt>
                <c:pt idx="1999">
                  <c:v>124.96533203</c:v>
                </c:pt>
                <c:pt idx="2000">
                  <c:v>124.93200684</c:v>
                </c:pt>
                <c:pt idx="2001">
                  <c:v>124.93200684</c:v>
                </c:pt>
                <c:pt idx="2002">
                  <c:v>124.81066894999999</c:v>
                </c:pt>
                <c:pt idx="2003">
                  <c:v>125.08534241</c:v>
                </c:pt>
                <c:pt idx="2004">
                  <c:v>124.98400116000001</c:v>
                </c:pt>
                <c:pt idx="2005">
                  <c:v>124.98400116000001</c:v>
                </c:pt>
                <c:pt idx="2006">
                  <c:v>124.94265747</c:v>
                </c:pt>
                <c:pt idx="2007">
                  <c:v>124.99999237</c:v>
                </c:pt>
                <c:pt idx="2008">
                  <c:v>124.97067260999999</c:v>
                </c:pt>
                <c:pt idx="2009">
                  <c:v>125.08799744</c:v>
                </c:pt>
                <c:pt idx="2010">
                  <c:v>125.06800079</c:v>
                </c:pt>
                <c:pt idx="2011">
                  <c:v>125.06800079</c:v>
                </c:pt>
                <c:pt idx="2012">
                  <c:v>125.02266693</c:v>
                </c:pt>
                <c:pt idx="2013">
                  <c:v>125.11866759999999</c:v>
                </c:pt>
                <c:pt idx="2014">
                  <c:v>124.9853363</c:v>
                </c:pt>
                <c:pt idx="2015">
                  <c:v>124.9853363</c:v>
                </c:pt>
                <c:pt idx="2016">
                  <c:v>125.11200714</c:v>
                </c:pt>
                <c:pt idx="2017">
                  <c:v>125.07599639999999</c:v>
                </c:pt>
                <c:pt idx="2018">
                  <c:v>124.97067260999999</c:v>
                </c:pt>
                <c:pt idx="2019">
                  <c:v>124.99333190999999</c:v>
                </c:pt>
                <c:pt idx="2020">
                  <c:v>124.97733307</c:v>
                </c:pt>
                <c:pt idx="2021">
                  <c:v>124.97733307</c:v>
                </c:pt>
                <c:pt idx="2022">
                  <c:v>125.02665709999999</c:v>
                </c:pt>
                <c:pt idx="2023">
                  <c:v>124.94799805</c:v>
                </c:pt>
                <c:pt idx="2024">
                  <c:v>124.94799805</c:v>
                </c:pt>
                <c:pt idx="2025">
                  <c:v>124.91065979</c:v>
                </c:pt>
                <c:pt idx="2026">
                  <c:v>124.90533447</c:v>
                </c:pt>
                <c:pt idx="2027">
                  <c:v>124.90533447</c:v>
                </c:pt>
                <c:pt idx="2028">
                  <c:v>125.02933502</c:v>
                </c:pt>
                <c:pt idx="2029">
                  <c:v>124.87599944999999</c:v>
                </c:pt>
                <c:pt idx="2030">
                  <c:v>124.87599944999999</c:v>
                </c:pt>
                <c:pt idx="2031">
                  <c:v>124.97332763999999</c:v>
                </c:pt>
                <c:pt idx="2032">
                  <c:v>125.01600646999999</c:v>
                </c:pt>
                <c:pt idx="2033">
                  <c:v>124.9853363</c:v>
                </c:pt>
                <c:pt idx="2034">
                  <c:v>125.1000061</c:v>
                </c:pt>
                <c:pt idx="2035">
                  <c:v>124.962677</c:v>
                </c:pt>
                <c:pt idx="2036">
                  <c:v>124.962677</c:v>
                </c:pt>
                <c:pt idx="2037">
                  <c:v>125.02532959</c:v>
                </c:pt>
                <c:pt idx="2038">
                  <c:v>125.05066681</c:v>
                </c:pt>
                <c:pt idx="2039">
                  <c:v>125.02400208</c:v>
                </c:pt>
                <c:pt idx="2040">
                  <c:v>125.02400208</c:v>
                </c:pt>
                <c:pt idx="2041">
                  <c:v>125.13466644</c:v>
                </c:pt>
                <c:pt idx="2042">
                  <c:v>124.98799133</c:v>
                </c:pt>
                <c:pt idx="2043">
                  <c:v>125.04266357</c:v>
                </c:pt>
                <c:pt idx="2044">
                  <c:v>124.98933411</c:v>
                </c:pt>
                <c:pt idx="2045">
                  <c:v>124.96132660000001</c:v>
                </c:pt>
                <c:pt idx="2046">
                  <c:v>124.96132660000001</c:v>
                </c:pt>
                <c:pt idx="2047">
                  <c:v>125.03066253999999</c:v>
                </c:pt>
                <c:pt idx="2048">
                  <c:v>124.83467102</c:v>
                </c:pt>
                <c:pt idx="2049">
                  <c:v>124.83467102</c:v>
                </c:pt>
                <c:pt idx="2050">
                  <c:v>124.96400452</c:v>
                </c:pt>
                <c:pt idx="2051">
                  <c:v>124.96933746000001</c:v>
                </c:pt>
                <c:pt idx="2052">
                  <c:v>125.01999664</c:v>
                </c:pt>
                <c:pt idx="2053">
                  <c:v>124.98400116000001</c:v>
                </c:pt>
                <c:pt idx="2054">
                  <c:v>124.88533783</c:v>
                </c:pt>
                <c:pt idx="2055">
                  <c:v>124.88533783</c:v>
                </c:pt>
                <c:pt idx="2056">
                  <c:v>125.06933594</c:v>
                </c:pt>
                <c:pt idx="2057">
                  <c:v>124.92799377</c:v>
                </c:pt>
                <c:pt idx="2058">
                  <c:v>125.02266693</c:v>
                </c:pt>
                <c:pt idx="2059">
                  <c:v>125.02266693</c:v>
                </c:pt>
                <c:pt idx="2060">
                  <c:v>125.00933838</c:v>
                </c:pt>
                <c:pt idx="2061">
                  <c:v>124.962677</c:v>
                </c:pt>
                <c:pt idx="2062">
                  <c:v>125.08534241</c:v>
                </c:pt>
                <c:pt idx="2063">
                  <c:v>124.92400360000001</c:v>
                </c:pt>
                <c:pt idx="2064">
                  <c:v>125.08133698</c:v>
                </c:pt>
                <c:pt idx="2065">
                  <c:v>125.08133698</c:v>
                </c:pt>
                <c:pt idx="2066">
                  <c:v>125.10800171</c:v>
                </c:pt>
                <c:pt idx="2067">
                  <c:v>124.99199677</c:v>
                </c:pt>
                <c:pt idx="2068">
                  <c:v>124.99199677</c:v>
                </c:pt>
                <c:pt idx="2069">
                  <c:v>125.09732819</c:v>
                </c:pt>
                <c:pt idx="2070">
                  <c:v>125.03199768</c:v>
                </c:pt>
                <c:pt idx="2071">
                  <c:v>125.03199768</c:v>
                </c:pt>
                <c:pt idx="2072">
                  <c:v>124.87333679</c:v>
                </c:pt>
                <c:pt idx="2073">
                  <c:v>124.89599609</c:v>
                </c:pt>
                <c:pt idx="2074">
                  <c:v>124.89599609</c:v>
                </c:pt>
                <c:pt idx="2075">
                  <c:v>125.02800750999999</c:v>
                </c:pt>
                <c:pt idx="2076">
                  <c:v>124.96799469</c:v>
                </c:pt>
                <c:pt idx="2077">
                  <c:v>125.04000854</c:v>
                </c:pt>
                <c:pt idx="2078">
                  <c:v>124.89200592</c:v>
                </c:pt>
                <c:pt idx="2079">
                  <c:v>125.02133942</c:v>
                </c:pt>
                <c:pt idx="2080">
                  <c:v>125.02133942</c:v>
                </c:pt>
                <c:pt idx="2081">
                  <c:v>125.00933838</c:v>
                </c:pt>
                <c:pt idx="2082">
                  <c:v>125.02133942</c:v>
                </c:pt>
                <c:pt idx="2083">
                  <c:v>125.07333374</c:v>
                </c:pt>
                <c:pt idx="2084">
                  <c:v>125.07333374</c:v>
                </c:pt>
                <c:pt idx="2085">
                  <c:v>125.02400208</c:v>
                </c:pt>
                <c:pt idx="2086">
                  <c:v>125.04800415</c:v>
                </c:pt>
                <c:pt idx="2087">
                  <c:v>125.00933838</c:v>
                </c:pt>
                <c:pt idx="2088">
                  <c:v>125.03466797</c:v>
                </c:pt>
                <c:pt idx="2089">
                  <c:v>125.06000519</c:v>
                </c:pt>
                <c:pt idx="2090">
                  <c:v>125.06000519</c:v>
                </c:pt>
                <c:pt idx="2091">
                  <c:v>124.95600890999999</c:v>
                </c:pt>
                <c:pt idx="2092">
                  <c:v>124.97999573</c:v>
                </c:pt>
                <c:pt idx="2093">
                  <c:v>125.05199432000001</c:v>
                </c:pt>
                <c:pt idx="2094">
                  <c:v>125.05199432000001</c:v>
                </c:pt>
                <c:pt idx="2095">
                  <c:v>124.94400786999999</c:v>
                </c:pt>
                <c:pt idx="2096">
                  <c:v>124.94666290000001</c:v>
                </c:pt>
                <c:pt idx="2097">
                  <c:v>124.88800049</c:v>
                </c:pt>
                <c:pt idx="2098">
                  <c:v>124.9853363</c:v>
                </c:pt>
                <c:pt idx="2099">
                  <c:v>124.95733643</c:v>
                </c:pt>
                <c:pt idx="2100">
                  <c:v>124.95733643</c:v>
                </c:pt>
                <c:pt idx="2101">
                  <c:v>124.91867065</c:v>
                </c:pt>
                <c:pt idx="2102">
                  <c:v>125.00800323</c:v>
                </c:pt>
                <c:pt idx="2103">
                  <c:v>125.00800323</c:v>
                </c:pt>
                <c:pt idx="2104">
                  <c:v>124.95600890999999</c:v>
                </c:pt>
                <c:pt idx="2105">
                  <c:v>125.03334045</c:v>
                </c:pt>
                <c:pt idx="2106">
                  <c:v>125.03334045</c:v>
                </c:pt>
                <c:pt idx="2107">
                  <c:v>124.91599273999999</c:v>
                </c:pt>
                <c:pt idx="2108">
                  <c:v>125.09599304</c:v>
                </c:pt>
                <c:pt idx="2109">
                  <c:v>125.09599304</c:v>
                </c:pt>
                <c:pt idx="2110">
                  <c:v>125.00666046000001</c:v>
                </c:pt>
                <c:pt idx="2111">
                  <c:v>125.12133025999999</c:v>
                </c:pt>
                <c:pt idx="2112">
                  <c:v>125.12133025999999</c:v>
                </c:pt>
                <c:pt idx="2113">
                  <c:v>125.03466797</c:v>
                </c:pt>
                <c:pt idx="2114">
                  <c:v>124.99600220000001</c:v>
                </c:pt>
                <c:pt idx="2115">
                  <c:v>124.99600220000001</c:v>
                </c:pt>
                <c:pt idx="2116">
                  <c:v>124.99467468</c:v>
                </c:pt>
                <c:pt idx="2117">
                  <c:v>125.10800171</c:v>
                </c:pt>
                <c:pt idx="2118">
                  <c:v>124.94400786999999</c:v>
                </c:pt>
                <c:pt idx="2119">
                  <c:v>124.94400786999999</c:v>
                </c:pt>
                <c:pt idx="2120">
                  <c:v>124.99199677</c:v>
                </c:pt>
                <c:pt idx="2121">
                  <c:v>124.97733307</c:v>
                </c:pt>
                <c:pt idx="2122">
                  <c:v>124.91599273999999</c:v>
                </c:pt>
                <c:pt idx="2123">
                  <c:v>125.06933594</c:v>
                </c:pt>
                <c:pt idx="2124">
                  <c:v>125.06933594</c:v>
                </c:pt>
                <c:pt idx="2125">
                  <c:v>124.93333435</c:v>
                </c:pt>
                <c:pt idx="2126">
                  <c:v>125.04933167</c:v>
                </c:pt>
                <c:pt idx="2127">
                  <c:v>125.04532623</c:v>
                </c:pt>
                <c:pt idx="2128">
                  <c:v>125.04532623</c:v>
                </c:pt>
                <c:pt idx="2129">
                  <c:v>125.02800750999999</c:v>
                </c:pt>
                <c:pt idx="2130">
                  <c:v>124.89732361</c:v>
                </c:pt>
                <c:pt idx="2131">
                  <c:v>124.89732361</c:v>
                </c:pt>
                <c:pt idx="2132">
                  <c:v>125.05866241</c:v>
                </c:pt>
                <c:pt idx="2133">
                  <c:v>125.08534241</c:v>
                </c:pt>
                <c:pt idx="2134">
                  <c:v>125.08534241</c:v>
                </c:pt>
                <c:pt idx="2135">
                  <c:v>125.06800079</c:v>
                </c:pt>
                <c:pt idx="2136">
                  <c:v>125.08399199999999</c:v>
                </c:pt>
                <c:pt idx="2137">
                  <c:v>125.00533295</c:v>
                </c:pt>
                <c:pt idx="2138">
                  <c:v>125.00533295</c:v>
                </c:pt>
                <c:pt idx="2139">
                  <c:v>124.94533539</c:v>
                </c:pt>
                <c:pt idx="2140">
                  <c:v>124.94533539</c:v>
                </c:pt>
                <c:pt idx="2141">
                  <c:v>124.95600890999999</c:v>
                </c:pt>
                <c:pt idx="2142">
                  <c:v>125.01600646999999</c:v>
                </c:pt>
                <c:pt idx="2143">
                  <c:v>124.89466858</c:v>
                </c:pt>
                <c:pt idx="2144">
                  <c:v>124.89466858</c:v>
                </c:pt>
                <c:pt idx="2145">
                  <c:v>124.962677</c:v>
                </c:pt>
                <c:pt idx="2146">
                  <c:v>124.86800384999999</c:v>
                </c:pt>
                <c:pt idx="2147">
                  <c:v>124.86800384999999</c:v>
                </c:pt>
                <c:pt idx="2148">
                  <c:v>124.93733978</c:v>
                </c:pt>
                <c:pt idx="2149">
                  <c:v>124.93733978</c:v>
                </c:pt>
                <c:pt idx="2150">
                  <c:v>125.01066589</c:v>
                </c:pt>
                <c:pt idx="2151">
                  <c:v>125.05732727</c:v>
                </c:pt>
                <c:pt idx="2152">
                  <c:v>124.95866393999999</c:v>
                </c:pt>
                <c:pt idx="2153">
                  <c:v>124.95866393999999</c:v>
                </c:pt>
                <c:pt idx="2154">
                  <c:v>125.15067291</c:v>
                </c:pt>
                <c:pt idx="2155">
                  <c:v>124.9853363</c:v>
                </c:pt>
                <c:pt idx="2156">
                  <c:v>124.97332763999999</c:v>
                </c:pt>
                <c:pt idx="2157">
                  <c:v>125.08799744</c:v>
                </c:pt>
                <c:pt idx="2158">
                  <c:v>124.98132323999999</c:v>
                </c:pt>
                <c:pt idx="2159">
                  <c:v>124.98132323999999</c:v>
                </c:pt>
                <c:pt idx="2160">
                  <c:v>125.12400818</c:v>
                </c:pt>
                <c:pt idx="2161">
                  <c:v>125.01600646999999</c:v>
                </c:pt>
                <c:pt idx="2162">
                  <c:v>125.01600646999999</c:v>
                </c:pt>
                <c:pt idx="2163">
                  <c:v>125.04000854</c:v>
                </c:pt>
                <c:pt idx="2164">
                  <c:v>124.96799469</c:v>
                </c:pt>
                <c:pt idx="2165">
                  <c:v>124.99999237</c:v>
                </c:pt>
                <c:pt idx="2166">
                  <c:v>125.06399536000001</c:v>
                </c:pt>
                <c:pt idx="2167">
                  <c:v>124.84133911000001</c:v>
                </c:pt>
                <c:pt idx="2168">
                  <c:v>124.84133911000001</c:v>
                </c:pt>
                <c:pt idx="2169">
                  <c:v>125.00267029</c:v>
                </c:pt>
                <c:pt idx="2170">
                  <c:v>125.01066589</c:v>
                </c:pt>
                <c:pt idx="2171">
                  <c:v>124.95600890999999</c:v>
                </c:pt>
                <c:pt idx="2172">
                  <c:v>124.95600890999999</c:v>
                </c:pt>
                <c:pt idx="2173">
                  <c:v>125.06266785</c:v>
                </c:pt>
                <c:pt idx="2174">
                  <c:v>124.91065979</c:v>
                </c:pt>
                <c:pt idx="2175">
                  <c:v>125.05333709999999</c:v>
                </c:pt>
                <c:pt idx="2176">
                  <c:v>125.03334045</c:v>
                </c:pt>
                <c:pt idx="2177">
                  <c:v>125.07066345</c:v>
                </c:pt>
                <c:pt idx="2178">
                  <c:v>125.07066345</c:v>
                </c:pt>
                <c:pt idx="2179">
                  <c:v>125.10533905</c:v>
                </c:pt>
                <c:pt idx="2180">
                  <c:v>124.91599273999999</c:v>
                </c:pt>
                <c:pt idx="2181">
                  <c:v>124.91599273999999</c:v>
                </c:pt>
                <c:pt idx="2182">
                  <c:v>125.07733154</c:v>
                </c:pt>
                <c:pt idx="2183">
                  <c:v>125.09333801</c:v>
                </c:pt>
                <c:pt idx="2184">
                  <c:v>125.09333801</c:v>
                </c:pt>
                <c:pt idx="2185">
                  <c:v>124.97466278</c:v>
                </c:pt>
                <c:pt idx="2186">
                  <c:v>124.92133330999999</c:v>
                </c:pt>
                <c:pt idx="2187">
                  <c:v>124.92133330999999</c:v>
                </c:pt>
                <c:pt idx="2188">
                  <c:v>125.00933838</c:v>
                </c:pt>
                <c:pt idx="2189">
                  <c:v>124.89066314999999</c:v>
                </c:pt>
                <c:pt idx="2190">
                  <c:v>124.98799133</c:v>
                </c:pt>
                <c:pt idx="2191">
                  <c:v>124.98799133</c:v>
                </c:pt>
                <c:pt idx="2192">
                  <c:v>124.95866393999999</c:v>
                </c:pt>
                <c:pt idx="2193">
                  <c:v>124.95866393999999</c:v>
                </c:pt>
                <c:pt idx="2194">
                  <c:v>125.11200714</c:v>
                </c:pt>
                <c:pt idx="2195">
                  <c:v>124.90133667000001</c:v>
                </c:pt>
                <c:pt idx="2196">
                  <c:v>125.01199341</c:v>
                </c:pt>
                <c:pt idx="2197">
                  <c:v>125.01199341</c:v>
                </c:pt>
                <c:pt idx="2198">
                  <c:v>124.9853363</c:v>
                </c:pt>
                <c:pt idx="2199">
                  <c:v>124.99733734</c:v>
                </c:pt>
                <c:pt idx="2200">
                  <c:v>124.99733734</c:v>
                </c:pt>
                <c:pt idx="2201">
                  <c:v>124.99333190999999</c:v>
                </c:pt>
                <c:pt idx="2202">
                  <c:v>107.2333374</c:v>
                </c:pt>
                <c:pt idx="2203">
                  <c:v>107.2333374</c:v>
                </c:pt>
                <c:pt idx="2204">
                  <c:v>49.270668030000003</c:v>
                </c:pt>
                <c:pt idx="2205">
                  <c:v>-0.68800002000000005</c:v>
                </c:pt>
                <c:pt idx="2206">
                  <c:v>-0.68800002000000005</c:v>
                </c:pt>
                <c:pt idx="2207">
                  <c:v>-3.3506667600000002</c:v>
                </c:pt>
                <c:pt idx="2208">
                  <c:v>0.37466665999999998</c:v>
                </c:pt>
                <c:pt idx="2209">
                  <c:v>1.9560000900000001</c:v>
                </c:pt>
                <c:pt idx="2210">
                  <c:v>-0.53466665999999996</c:v>
                </c:pt>
                <c:pt idx="2211">
                  <c:v>-0.53733337000000003</c:v>
                </c:pt>
                <c:pt idx="2212">
                  <c:v>-0.53733337000000003</c:v>
                </c:pt>
                <c:pt idx="2213">
                  <c:v>0.57066667000000004</c:v>
                </c:pt>
                <c:pt idx="2214">
                  <c:v>0.45466666999999999</c:v>
                </c:pt>
                <c:pt idx="2215">
                  <c:v>-0.14266667</c:v>
                </c:pt>
                <c:pt idx="2216">
                  <c:v>-0.14266667</c:v>
                </c:pt>
                <c:pt idx="2217">
                  <c:v>0</c:v>
                </c:pt>
                <c:pt idx="2218">
                  <c:v>2.6666699999999999E-3</c:v>
                </c:pt>
                <c:pt idx="2219">
                  <c:v>4.0000000000000001E-3</c:v>
                </c:pt>
                <c:pt idx="2220">
                  <c:v>2.6666699999999999E-3</c:v>
                </c:pt>
                <c:pt idx="2221">
                  <c:v>5.3333299999999998E-3</c:v>
                </c:pt>
                <c:pt idx="2222">
                  <c:v>5.3333299999999998E-3</c:v>
                </c:pt>
                <c:pt idx="2223">
                  <c:v>1.866667E-2</c:v>
                </c:pt>
                <c:pt idx="2224">
                  <c:v>2.9333330000000001E-2</c:v>
                </c:pt>
                <c:pt idx="2225">
                  <c:v>3.5999999999999997E-2</c:v>
                </c:pt>
                <c:pt idx="2226">
                  <c:v>3.5999999999999997E-2</c:v>
                </c:pt>
                <c:pt idx="2227">
                  <c:v>2.6666699999999999E-3</c:v>
                </c:pt>
                <c:pt idx="2228">
                  <c:v>2.6666699999999999E-3</c:v>
                </c:pt>
                <c:pt idx="2229">
                  <c:v>-6.6666700000000004E-3</c:v>
                </c:pt>
                <c:pt idx="2230">
                  <c:v>1.33333E-3</c:v>
                </c:pt>
                <c:pt idx="2231">
                  <c:v>-5.3333299999999998E-3</c:v>
                </c:pt>
                <c:pt idx="2232">
                  <c:v>-5.3333299999999998E-3</c:v>
                </c:pt>
                <c:pt idx="2233">
                  <c:v>1.33333E-3</c:v>
                </c:pt>
                <c:pt idx="2234">
                  <c:v>-1.33333E-3</c:v>
                </c:pt>
                <c:pt idx="2235">
                  <c:v>-1.33333E-3</c:v>
                </c:pt>
                <c:pt idx="2236">
                  <c:v>-1.33333E-3</c:v>
                </c:pt>
                <c:pt idx="2237">
                  <c:v>-2.6666699999999999E-3</c:v>
                </c:pt>
                <c:pt idx="2238">
                  <c:v>-2.6666699999999999E-3</c:v>
                </c:pt>
                <c:pt idx="2239">
                  <c:v>1.33333E-3</c:v>
                </c:pt>
                <c:pt idx="2240">
                  <c:v>-2.6666699999999999E-3</c:v>
                </c:pt>
                <c:pt idx="2241">
                  <c:v>0</c:v>
                </c:pt>
                <c:pt idx="2242">
                  <c:v>0</c:v>
                </c:pt>
                <c:pt idx="2243">
                  <c:v>-1.33333E-3</c:v>
                </c:pt>
                <c:pt idx="2244">
                  <c:v>0</c:v>
                </c:pt>
                <c:pt idx="2245">
                  <c:v>0</c:v>
                </c:pt>
                <c:pt idx="2246">
                  <c:v>0</c:v>
                </c:pt>
                <c:pt idx="2247">
                  <c:v>-1.33333E-3</c:v>
                </c:pt>
                <c:pt idx="2248">
                  <c:v>-1.33333E-3</c:v>
                </c:pt>
                <c:pt idx="2249">
                  <c:v>-1.33333E-3</c:v>
                </c:pt>
                <c:pt idx="2250">
                  <c:v>-1.33333E-3</c:v>
                </c:pt>
                <c:pt idx="2251">
                  <c:v>-1.33333E-3</c:v>
                </c:pt>
                <c:pt idx="2252">
                  <c:v>0</c:v>
                </c:pt>
                <c:pt idx="2253">
                  <c:v>1.33333E-3</c:v>
                </c:pt>
                <c:pt idx="2254">
                  <c:v>0</c:v>
                </c:pt>
                <c:pt idx="2255">
                  <c:v>0</c:v>
                </c:pt>
                <c:pt idx="2256">
                  <c:v>-1.33333E-3</c:v>
                </c:pt>
                <c:pt idx="2257">
                  <c:v>-1.33333E-3</c:v>
                </c:pt>
                <c:pt idx="2258">
                  <c:v>0</c:v>
                </c:pt>
                <c:pt idx="2259">
                  <c:v>0</c:v>
                </c:pt>
                <c:pt idx="2260">
                  <c:v>-1.33333E-3</c:v>
                </c:pt>
                <c:pt idx="2261">
                  <c:v>-1.33333E-3</c:v>
                </c:pt>
                <c:pt idx="2262">
                  <c:v>0</c:v>
                </c:pt>
                <c:pt idx="2263">
                  <c:v>0</c:v>
                </c:pt>
                <c:pt idx="2264">
                  <c:v>-4.0000000000000001E-3</c:v>
                </c:pt>
                <c:pt idx="2265">
                  <c:v>2.6666699999999999E-3</c:v>
                </c:pt>
                <c:pt idx="2266">
                  <c:v>-1.33333E-3</c:v>
                </c:pt>
                <c:pt idx="2267">
                  <c:v>-1.33333E-3</c:v>
                </c:pt>
                <c:pt idx="2268">
                  <c:v>0</c:v>
                </c:pt>
                <c:pt idx="2269">
                  <c:v>2.6666699999999999E-3</c:v>
                </c:pt>
                <c:pt idx="2270">
                  <c:v>2.6666699999999999E-3</c:v>
                </c:pt>
                <c:pt idx="2271">
                  <c:v>1.33333E-3</c:v>
                </c:pt>
                <c:pt idx="2272">
                  <c:v>0</c:v>
                </c:pt>
                <c:pt idx="2273">
                  <c:v>0</c:v>
                </c:pt>
                <c:pt idx="2274">
                  <c:v>0</c:v>
                </c:pt>
                <c:pt idx="2275">
                  <c:v>0</c:v>
                </c:pt>
                <c:pt idx="2276">
                  <c:v>0</c:v>
                </c:pt>
                <c:pt idx="2277">
                  <c:v>1.33333E-3</c:v>
                </c:pt>
                <c:pt idx="2278">
                  <c:v>1.33333E-3</c:v>
                </c:pt>
                <c:pt idx="2279">
                  <c:v>-1.33333E-3</c:v>
                </c:pt>
                <c:pt idx="2280">
                  <c:v>-1.33333E-3</c:v>
                </c:pt>
                <c:pt idx="2281">
                  <c:v>1.33333E-3</c:v>
                </c:pt>
                <c:pt idx="2282">
                  <c:v>1.33333E-3</c:v>
                </c:pt>
                <c:pt idx="2283">
                  <c:v>0</c:v>
                </c:pt>
                <c:pt idx="2284">
                  <c:v>1.33333E-3</c:v>
                </c:pt>
                <c:pt idx="2285">
                  <c:v>-1.33333E-3</c:v>
                </c:pt>
                <c:pt idx="2286">
                  <c:v>-1.33333E-3</c:v>
                </c:pt>
                <c:pt idx="2287">
                  <c:v>1.33333E-3</c:v>
                </c:pt>
                <c:pt idx="2288">
                  <c:v>0</c:v>
                </c:pt>
                <c:pt idx="2289">
                  <c:v>1.33333E-3</c:v>
                </c:pt>
                <c:pt idx="2290">
                  <c:v>-4.0000000000000001E-3</c:v>
                </c:pt>
                <c:pt idx="2291">
                  <c:v>0</c:v>
                </c:pt>
                <c:pt idx="2292">
                  <c:v>0</c:v>
                </c:pt>
                <c:pt idx="2293">
                  <c:v>0</c:v>
                </c:pt>
                <c:pt idx="2294">
                  <c:v>1.33333E-3</c:v>
                </c:pt>
                <c:pt idx="2295">
                  <c:v>1.33333E-3</c:v>
                </c:pt>
                <c:pt idx="2296">
                  <c:v>1.33333E-3</c:v>
                </c:pt>
                <c:pt idx="2297">
                  <c:v>1.33333E-3</c:v>
                </c:pt>
                <c:pt idx="2298">
                  <c:v>-2.6666699999999999E-3</c:v>
                </c:pt>
                <c:pt idx="2299">
                  <c:v>0</c:v>
                </c:pt>
                <c:pt idx="2300">
                  <c:v>-1.33333E-3</c:v>
                </c:pt>
                <c:pt idx="2301">
                  <c:v>0</c:v>
                </c:pt>
                <c:pt idx="2302">
                  <c:v>0</c:v>
                </c:pt>
                <c:pt idx="2303">
                  <c:v>2.6666699999999999E-3</c:v>
                </c:pt>
                <c:pt idx="2304">
                  <c:v>0</c:v>
                </c:pt>
                <c:pt idx="2305">
                  <c:v>0</c:v>
                </c:pt>
                <c:pt idx="2306">
                  <c:v>0</c:v>
                </c:pt>
                <c:pt idx="2307">
                  <c:v>-1.33333E-3</c:v>
                </c:pt>
                <c:pt idx="2308">
                  <c:v>-1.33333E-3</c:v>
                </c:pt>
                <c:pt idx="2309">
                  <c:v>1.33333E-3</c:v>
                </c:pt>
                <c:pt idx="2310">
                  <c:v>2.6666699999999999E-3</c:v>
                </c:pt>
                <c:pt idx="2311">
                  <c:v>2.6666699999999999E-3</c:v>
                </c:pt>
                <c:pt idx="2312">
                  <c:v>4.0000000000000001E-3</c:v>
                </c:pt>
                <c:pt idx="2313">
                  <c:v>-5.3333299999999998E-3</c:v>
                </c:pt>
                <c:pt idx="2314">
                  <c:v>0</c:v>
                </c:pt>
                <c:pt idx="2315">
                  <c:v>0</c:v>
                </c:pt>
                <c:pt idx="2316">
                  <c:v>1.33333E-3</c:v>
                </c:pt>
                <c:pt idx="2317">
                  <c:v>1.33333E-3</c:v>
                </c:pt>
                <c:pt idx="2318">
                  <c:v>4.0000000000000001E-3</c:v>
                </c:pt>
                <c:pt idx="2319">
                  <c:v>1.33333E-3</c:v>
                </c:pt>
                <c:pt idx="2320">
                  <c:v>-2.6666699999999999E-3</c:v>
                </c:pt>
                <c:pt idx="2321">
                  <c:v>-2.6666699999999999E-3</c:v>
                </c:pt>
                <c:pt idx="2322">
                  <c:v>-1.33333E-3</c:v>
                </c:pt>
                <c:pt idx="2323">
                  <c:v>1.33333E-3</c:v>
                </c:pt>
                <c:pt idx="2324">
                  <c:v>1.33333E-3</c:v>
                </c:pt>
                <c:pt idx="2325">
                  <c:v>0</c:v>
                </c:pt>
                <c:pt idx="2326">
                  <c:v>0</c:v>
                </c:pt>
                <c:pt idx="2327">
                  <c:v>0</c:v>
                </c:pt>
                <c:pt idx="2328">
                  <c:v>-1.33333E-3</c:v>
                </c:pt>
                <c:pt idx="2329">
                  <c:v>0</c:v>
                </c:pt>
                <c:pt idx="2330">
                  <c:v>0</c:v>
                </c:pt>
                <c:pt idx="2331">
                  <c:v>0</c:v>
                </c:pt>
                <c:pt idx="2332">
                  <c:v>0</c:v>
                </c:pt>
                <c:pt idx="2333">
                  <c:v>1.33333E-3</c:v>
                </c:pt>
                <c:pt idx="2334">
                  <c:v>1.33333E-3</c:v>
                </c:pt>
                <c:pt idx="2335">
                  <c:v>0</c:v>
                </c:pt>
                <c:pt idx="2336">
                  <c:v>1.33333E-3</c:v>
                </c:pt>
                <c:pt idx="2337">
                  <c:v>1.33333E-3</c:v>
                </c:pt>
                <c:pt idx="2338">
                  <c:v>0</c:v>
                </c:pt>
                <c:pt idx="2339">
                  <c:v>1.33333E-3</c:v>
                </c:pt>
                <c:pt idx="2340">
                  <c:v>1.33333E-3</c:v>
                </c:pt>
                <c:pt idx="2341">
                  <c:v>-1.33333E-3</c:v>
                </c:pt>
                <c:pt idx="2342">
                  <c:v>1.33333E-3</c:v>
                </c:pt>
                <c:pt idx="2343">
                  <c:v>0</c:v>
                </c:pt>
                <c:pt idx="2344">
                  <c:v>0</c:v>
                </c:pt>
                <c:pt idx="2345">
                  <c:v>0</c:v>
                </c:pt>
                <c:pt idx="2346">
                  <c:v>0</c:v>
                </c:pt>
                <c:pt idx="2347">
                  <c:v>1.33333E-3</c:v>
                </c:pt>
                <c:pt idx="2348">
                  <c:v>-1.33333E-3</c:v>
                </c:pt>
                <c:pt idx="2349">
                  <c:v>0</c:v>
                </c:pt>
                <c:pt idx="2350">
                  <c:v>0</c:v>
                </c:pt>
                <c:pt idx="2351">
                  <c:v>0</c:v>
                </c:pt>
                <c:pt idx="2352">
                  <c:v>0</c:v>
                </c:pt>
                <c:pt idx="2353">
                  <c:v>-1.33333E-3</c:v>
                </c:pt>
                <c:pt idx="2354">
                  <c:v>1.33333E-3</c:v>
                </c:pt>
                <c:pt idx="2355">
                  <c:v>-2.6666699999999999E-3</c:v>
                </c:pt>
                <c:pt idx="2356">
                  <c:v>-2.6666699999999999E-3</c:v>
                </c:pt>
                <c:pt idx="2357">
                  <c:v>1.33333E-3</c:v>
                </c:pt>
                <c:pt idx="2358">
                  <c:v>1.33333E-3</c:v>
                </c:pt>
                <c:pt idx="2359">
                  <c:v>-1.33333E-3</c:v>
                </c:pt>
                <c:pt idx="2360">
                  <c:v>-1.33333E-3</c:v>
                </c:pt>
                <c:pt idx="2361">
                  <c:v>-1.33333E-3</c:v>
                </c:pt>
                <c:pt idx="2362">
                  <c:v>-1.33333E-3</c:v>
                </c:pt>
                <c:pt idx="2363">
                  <c:v>0</c:v>
                </c:pt>
                <c:pt idx="2364">
                  <c:v>1.33333E-3</c:v>
                </c:pt>
                <c:pt idx="2365">
                  <c:v>1.33333E-3</c:v>
                </c:pt>
                <c:pt idx="2366">
                  <c:v>1.33333E-3</c:v>
                </c:pt>
                <c:pt idx="2367">
                  <c:v>0</c:v>
                </c:pt>
                <c:pt idx="2368">
                  <c:v>0</c:v>
                </c:pt>
                <c:pt idx="2369">
                  <c:v>-4.0000000000000001E-3</c:v>
                </c:pt>
                <c:pt idx="2370">
                  <c:v>1.33333E-3</c:v>
                </c:pt>
                <c:pt idx="2371">
                  <c:v>1.33333E-3</c:v>
                </c:pt>
                <c:pt idx="2372">
                  <c:v>1.33333E-3</c:v>
                </c:pt>
                <c:pt idx="2373">
                  <c:v>0</c:v>
                </c:pt>
                <c:pt idx="2374">
                  <c:v>-2.6666699999999999E-3</c:v>
                </c:pt>
                <c:pt idx="2375">
                  <c:v>-2.6666699999999999E-3</c:v>
                </c:pt>
                <c:pt idx="2376">
                  <c:v>-1.33333E-3</c:v>
                </c:pt>
                <c:pt idx="2377">
                  <c:v>-2.6666699999999999E-3</c:v>
                </c:pt>
                <c:pt idx="2378">
                  <c:v>-1.33333E-3</c:v>
                </c:pt>
                <c:pt idx="2379">
                  <c:v>2.6666699999999999E-3</c:v>
                </c:pt>
                <c:pt idx="2380">
                  <c:v>1.33333E-3</c:v>
                </c:pt>
                <c:pt idx="2381">
                  <c:v>1.33333E-3</c:v>
                </c:pt>
                <c:pt idx="2382">
                  <c:v>-1.33333E-3</c:v>
                </c:pt>
                <c:pt idx="2383">
                  <c:v>-4.0000000000000001E-3</c:v>
                </c:pt>
                <c:pt idx="2384">
                  <c:v>2.6666699999999999E-3</c:v>
                </c:pt>
                <c:pt idx="2385">
                  <c:v>2.6666699999999999E-3</c:v>
                </c:pt>
                <c:pt idx="2386">
                  <c:v>-1.33333E-3</c:v>
                </c:pt>
                <c:pt idx="2387">
                  <c:v>-2.6666699999999999E-3</c:v>
                </c:pt>
                <c:pt idx="2388">
                  <c:v>0</c:v>
                </c:pt>
                <c:pt idx="2389">
                  <c:v>-1.33333E-3</c:v>
                </c:pt>
                <c:pt idx="2390">
                  <c:v>6.6666700000000004E-3</c:v>
                </c:pt>
                <c:pt idx="2391">
                  <c:v>6.6666700000000004E-3</c:v>
                </c:pt>
                <c:pt idx="2392">
                  <c:v>1.33333E-3</c:v>
                </c:pt>
                <c:pt idx="2393">
                  <c:v>-1.33333E-3</c:v>
                </c:pt>
                <c:pt idx="2394">
                  <c:v>-1.33333E-3</c:v>
                </c:pt>
                <c:pt idx="2395">
                  <c:v>-2.6666699999999999E-3</c:v>
                </c:pt>
                <c:pt idx="2396">
                  <c:v>-2.6666699999999999E-3</c:v>
                </c:pt>
                <c:pt idx="2397">
                  <c:v>-2.6666699999999999E-3</c:v>
                </c:pt>
                <c:pt idx="2398">
                  <c:v>-4.0000000000000001E-3</c:v>
                </c:pt>
                <c:pt idx="2399">
                  <c:v>-1.33333E-3</c:v>
                </c:pt>
                <c:pt idx="2400">
                  <c:v>-1.33333E-3</c:v>
                </c:pt>
                <c:pt idx="2401">
                  <c:v>2.6666699999999999E-3</c:v>
                </c:pt>
                <c:pt idx="2402">
                  <c:v>1.33333E-3</c:v>
                </c:pt>
                <c:pt idx="2403">
                  <c:v>1.33333E-3</c:v>
                </c:pt>
                <c:pt idx="2404">
                  <c:v>1.33333E-3</c:v>
                </c:pt>
                <c:pt idx="2405">
                  <c:v>-1.33333E-3</c:v>
                </c:pt>
                <c:pt idx="2406">
                  <c:v>-1.33333E-3</c:v>
                </c:pt>
                <c:pt idx="2407">
                  <c:v>0</c:v>
                </c:pt>
                <c:pt idx="2408">
                  <c:v>-1.33333E-3</c:v>
                </c:pt>
                <c:pt idx="2409">
                  <c:v>2.6666699999999999E-3</c:v>
                </c:pt>
                <c:pt idx="2410">
                  <c:v>2.6666699999999999E-3</c:v>
                </c:pt>
                <c:pt idx="2411">
                  <c:v>4.0000000000000001E-3</c:v>
                </c:pt>
                <c:pt idx="2412">
                  <c:v>1.33333E-3</c:v>
                </c:pt>
                <c:pt idx="2413">
                  <c:v>2.6666699999999999E-3</c:v>
                </c:pt>
                <c:pt idx="2414">
                  <c:v>2.6666699999999999E-3</c:v>
                </c:pt>
                <c:pt idx="2415">
                  <c:v>2.6666699999999999E-3</c:v>
                </c:pt>
                <c:pt idx="2416">
                  <c:v>2.6666699999999999E-3</c:v>
                </c:pt>
                <c:pt idx="2417">
                  <c:v>4.0000000000000001E-3</c:v>
                </c:pt>
                <c:pt idx="2418">
                  <c:v>2.6666699999999999E-3</c:v>
                </c:pt>
                <c:pt idx="2419">
                  <c:v>2.6666699999999999E-3</c:v>
                </c:pt>
                <c:pt idx="2420">
                  <c:v>4.0000000000000001E-3</c:v>
                </c:pt>
                <c:pt idx="2421">
                  <c:v>0</c:v>
                </c:pt>
                <c:pt idx="2422">
                  <c:v>0</c:v>
                </c:pt>
                <c:pt idx="2423">
                  <c:v>-4.0000000000000001E-3</c:v>
                </c:pt>
                <c:pt idx="2424">
                  <c:v>2.6666699999999999E-3</c:v>
                </c:pt>
                <c:pt idx="2425">
                  <c:v>2.6666699999999999E-3</c:v>
                </c:pt>
                <c:pt idx="2426">
                  <c:v>1.33333E-3</c:v>
                </c:pt>
                <c:pt idx="2427">
                  <c:v>-2.6666699999999999E-3</c:v>
                </c:pt>
                <c:pt idx="2428">
                  <c:v>-4.0000000000000001E-3</c:v>
                </c:pt>
                <c:pt idx="2429">
                  <c:v>-4.0000000000000001E-3</c:v>
                </c:pt>
                <c:pt idx="2430">
                  <c:v>4.0000000000000001E-3</c:v>
                </c:pt>
                <c:pt idx="2431">
                  <c:v>4.0000000000000001E-3</c:v>
                </c:pt>
                <c:pt idx="2432">
                  <c:v>-1.33333E-3</c:v>
                </c:pt>
                <c:pt idx="2433">
                  <c:v>-1.33333E-3</c:v>
                </c:pt>
                <c:pt idx="2434">
                  <c:v>1.33333E-3</c:v>
                </c:pt>
                <c:pt idx="2435">
                  <c:v>1.33333E-3</c:v>
                </c:pt>
                <c:pt idx="2436">
                  <c:v>0</c:v>
                </c:pt>
                <c:pt idx="2437">
                  <c:v>0</c:v>
                </c:pt>
                <c:pt idx="2438">
                  <c:v>0</c:v>
                </c:pt>
                <c:pt idx="2439">
                  <c:v>-1.33333E-3</c:v>
                </c:pt>
                <c:pt idx="2440">
                  <c:v>4.0000000000000001E-3</c:v>
                </c:pt>
                <c:pt idx="2441">
                  <c:v>4.0000000000000001E-3</c:v>
                </c:pt>
                <c:pt idx="2442">
                  <c:v>1.33333E-3</c:v>
                </c:pt>
                <c:pt idx="2443">
                  <c:v>-2.6666699999999999E-3</c:v>
                </c:pt>
                <c:pt idx="2444">
                  <c:v>-2.6666699999999999E-3</c:v>
                </c:pt>
                <c:pt idx="2445">
                  <c:v>0</c:v>
                </c:pt>
                <c:pt idx="2446">
                  <c:v>-2.6666699999999999E-3</c:v>
                </c:pt>
                <c:pt idx="2447">
                  <c:v>-2.6666699999999999E-3</c:v>
                </c:pt>
                <c:pt idx="2448">
                  <c:v>2.6666699999999999E-3</c:v>
                </c:pt>
                <c:pt idx="2449">
                  <c:v>2.6666699999999999E-3</c:v>
                </c:pt>
                <c:pt idx="2450">
                  <c:v>-2.6666699999999999E-3</c:v>
                </c:pt>
                <c:pt idx="2451">
                  <c:v>-2.6666699999999999E-3</c:v>
                </c:pt>
                <c:pt idx="2452">
                  <c:v>1.33333E-3</c:v>
                </c:pt>
                <c:pt idx="2453">
                  <c:v>-1.33333E-3</c:v>
                </c:pt>
                <c:pt idx="2454">
                  <c:v>-1.33333E-3</c:v>
                </c:pt>
                <c:pt idx="2455">
                  <c:v>2.6666699999999999E-3</c:v>
                </c:pt>
                <c:pt idx="2456">
                  <c:v>-1.33333E-3</c:v>
                </c:pt>
                <c:pt idx="2457">
                  <c:v>-1.33333E-3</c:v>
                </c:pt>
                <c:pt idx="2458">
                  <c:v>1.33333E-3</c:v>
                </c:pt>
                <c:pt idx="2459">
                  <c:v>2.6666699999999999E-3</c:v>
                </c:pt>
                <c:pt idx="2460">
                  <c:v>2.6666699999999999E-3</c:v>
                </c:pt>
                <c:pt idx="2461">
                  <c:v>0</c:v>
                </c:pt>
                <c:pt idx="2462">
                  <c:v>2.6666699999999999E-3</c:v>
                </c:pt>
                <c:pt idx="2463">
                  <c:v>0</c:v>
                </c:pt>
                <c:pt idx="2464">
                  <c:v>-2.6666699999999999E-3</c:v>
                </c:pt>
                <c:pt idx="2465">
                  <c:v>1.33333E-3</c:v>
                </c:pt>
                <c:pt idx="2466">
                  <c:v>1.33333E-3</c:v>
                </c:pt>
                <c:pt idx="2467">
                  <c:v>0</c:v>
                </c:pt>
                <c:pt idx="2468">
                  <c:v>4.0000000000000001E-3</c:v>
                </c:pt>
                <c:pt idx="2469">
                  <c:v>4.0000000000000001E-3</c:v>
                </c:pt>
                <c:pt idx="2470">
                  <c:v>0</c:v>
                </c:pt>
                <c:pt idx="2471">
                  <c:v>1.33333E-3</c:v>
                </c:pt>
                <c:pt idx="2472">
                  <c:v>1.33333E-3</c:v>
                </c:pt>
                <c:pt idx="2473">
                  <c:v>-4.0000000000000001E-3</c:v>
                </c:pt>
                <c:pt idx="2474">
                  <c:v>0</c:v>
                </c:pt>
                <c:pt idx="2475">
                  <c:v>0</c:v>
                </c:pt>
                <c:pt idx="2476">
                  <c:v>-1.33333E-3</c:v>
                </c:pt>
                <c:pt idx="2477">
                  <c:v>0</c:v>
                </c:pt>
                <c:pt idx="2478">
                  <c:v>4.0000000000000001E-3</c:v>
                </c:pt>
                <c:pt idx="2479">
                  <c:v>4.0000000000000001E-3</c:v>
                </c:pt>
                <c:pt idx="2480">
                  <c:v>-1.33333E-3</c:v>
                </c:pt>
                <c:pt idx="2481">
                  <c:v>-5.3333299999999998E-3</c:v>
                </c:pt>
                <c:pt idx="2482">
                  <c:v>-5.3333299999999998E-3</c:v>
                </c:pt>
                <c:pt idx="2483">
                  <c:v>0</c:v>
                </c:pt>
                <c:pt idx="2484">
                  <c:v>-1.33333E-3</c:v>
                </c:pt>
                <c:pt idx="2485">
                  <c:v>-1.33333E-3</c:v>
                </c:pt>
                <c:pt idx="2486">
                  <c:v>0</c:v>
                </c:pt>
                <c:pt idx="2487">
                  <c:v>4.0000000000000001E-3</c:v>
                </c:pt>
                <c:pt idx="2488">
                  <c:v>-4.0000000000000001E-3</c:v>
                </c:pt>
                <c:pt idx="2489">
                  <c:v>-4.0000000000000001E-3</c:v>
                </c:pt>
                <c:pt idx="2490">
                  <c:v>-2.6666699999999999E-3</c:v>
                </c:pt>
                <c:pt idx="2491">
                  <c:v>1.33333E-3</c:v>
                </c:pt>
                <c:pt idx="2492">
                  <c:v>1.33333E-3</c:v>
                </c:pt>
                <c:pt idx="2493">
                  <c:v>5.3333299999999998E-3</c:v>
                </c:pt>
                <c:pt idx="2494">
                  <c:v>0</c:v>
                </c:pt>
                <c:pt idx="2495">
                  <c:v>2.6666699999999999E-3</c:v>
                </c:pt>
                <c:pt idx="2496">
                  <c:v>2.6666699999999999E-3</c:v>
                </c:pt>
                <c:pt idx="2497">
                  <c:v>-2.6666699999999999E-3</c:v>
                </c:pt>
                <c:pt idx="2498">
                  <c:v>2.6666699999999999E-3</c:v>
                </c:pt>
                <c:pt idx="2499">
                  <c:v>-2.6666699999999999E-3</c:v>
                </c:pt>
                <c:pt idx="2500">
                  <c:v>4.0000000000000001E-3</c:v>
                </c:pt>
                <c:pt idx="2501">
                  <c:v>-2.6666699999999999E-3</c:v>
                </c:pt>
                <c:pt idx="2502">
                  <c:v>-2.6666699999999999E-3</c:v>
                </c:pt>
                <c:pt idx="2503">
                  <c:v>-1.33333E-3</c:v>
                </c:pt>
                <c:pt idx="2504">
                  <c:v>1.33333E-3</c:v>
                </c:pt>
                <c:pt idx="2505">
                  <c:v>1.33333E-3</c:v>
                </c:pt>
                <c:pt idx="2506">
                  <c:v>-2.6666699999999999E-3</c:v>
                </c:pt>
                <c:pt idx="2507">
                  <c:v>0</c:v>
                </c:pt>
                <c:pt idx="2508">
                  <c:v>2.6666699999999999E-3</c:v>
                </c:pt>
                <c:pt idx="2509">
                  <c:v>0</c:v>
                </c:pt>
                <c:pt idx="2510">
                  <c:v>0</c:v>
                </c:pt>
                <c:pt idx="2511">
                  <c:v>0</c:v>
                </c:pt>
                <c:pt idx="2512">
                  <c:v>0</c:v>
                </c:pt>
                <c:pt idx="2513">
                  <c:v>-2.6666699999999999E-3</c:v>
                </c:pt>
                <c:pt idx="2514">
                  <c:v>0</c:v>
                </c:pt>
                <c:pt idx="2515">
                  <c:v>0</c:v>
                </c:pt>
                <c:pt idx="2516">
                  <c:v>1.33333E-3</c:v>
                </c:pt>
                <c:pt idx="2517">
                  <c:v>-5.3333299999999998E-3</c:v>
                </c:pt>
                <c:pt idx="2518">
                  <c:v>-5.3333299999999998E-3</c:v>
                </c:pt>
                <c:pt idx="2519">
                  <c:v>2.6666699999999999E-3</c:v>
                </c:pt>
                <c:pt idx="2520">
                  <c:v>-4.0000000000000001E-3</c:v>
                </c:pt>
                <c:pt idx="2521">
                  <c:v>-4.0000000000000001E-3</c:v>
                </c:pt>
                <c:pt idx="2522">
                  <c:v>2.6666699999999999E-3</c:v>
                </c:pt>
                <c:pt idx="2523">
                  <c:v>-4.0000000000000001E-3</c:v>
                </c:pt>
                <c:pt idx="2524">
                  <c:v>-1.33333E-3</c:v>
                </c:pt>
                <c:pt idx="2525">
                  <c:v>-4.0000000000000001E-3</c:v>
                </c:pt>
                <c:pt idx="2526">
                  <c:v>0</c:v>
                </c:pt>
                <c:pt idx="2527">
                  <c:v>0</c:v>
                </c:pt>
                <c:pt idx="2528">
                  <c:v>0</c:v>
                </c:pt>
                <c:pt idx="2529">
                  <c:v>-1.33333E-3</c:v>
                </c:pt>
                <c:pt idx="2530">
                  <c:v>0</c:v>
                </c:pt>
                <c:pt idx="2531">
                  <c:v>0</c:v>
                </c:pt>
                <c:pt idx="2532">
                  <c:v>2.6666699999999999E-3</c:v>
                </c:pt>
                <c:pt idx="2533">
                  <c:v>-1.33333E-3</c:v>
                </c:pt>
                <c:pt idx="2534">
                  <c:v>2.6666699999999999E-3</c:v>
                </c:pt>
                <c:pt idx="2535">
                  <c:v>0</c:v>
                </c:pt>
                <c:pt idx="2536">
                  <c:v>4.0000000000000001E-3</c:v>
                </c:pt>
                <c:pt idx="2537">
                  <c:v>4.0000000000000001E-3</c:v>
                </c:pt>
                <c:pt idx="2538">
                  <c:v>4.0000000000000001E-3</c:v>
                </c:pt>
                <c:pt idx="2539">
                  <c:v>-1.33333E-3</c:v>
                </c:pt>
                <c:pt idx="2540">
                  <c:v>1.33333E-3</c:v>
                </c:pt>
                <c:pt idx="2541">
                  <c:v>1.33333E-3</c:v>
                </c:pt>
                <c:pt idx="2542">
                  <c:v>0</c:v>
                </c:pt>
                <c:pt idx="2543">
                  <c:v>0</c:v>
                </c:pt>
                <c:pt idx="2544">
                  <c:v>-1.33333E-3</c:v>
                </c:pt>
                <c:pt idx="2545">
                  <c:v>-4.0000000000000001E-3</c:v>
                </c:pt>
                <c:pt idx="2546">
                  <c:v>0</c:v>
                </c:pt>
                <c:pt idx="2547">
                  <c:v>0</c:v>
                </c:pt>
                <c:pt idx="2548">
                  <c:v>-1.33333E-3</c:v>
                </c:pt>
                <c:pt idx="2549">
                  <c:v>0</c:v>
                </c:pt>
                <c:pt idx="2550">
                  <c:v>0</c:v>
                </c:pt>
                <c:pt idx="2551">
                  <c:v>-4.0000000000000001E-3</c:v>
                </c:pt>
                <c:pt idx="2552">
                  <c:v>2.6666699999999999E-3</c:v>
                </c:pt>
                <c:pt idx="2553">
                  <c:v>2.6666699999999999E-3</c:v>
                </c:pt>
                <c:pt idx="2554">
                  <c:v>-4.0000000000000001E-3</c:v>
                </c:pt>
                <c:pt idx="2555">
                  <c:v>0</c:v>
                </c:pt>
                <c:pt idx="2556">
                  <c:v>0</c:v>
                </c:pt>
                <c:pt idx="2557">
                  <c:v>0</c:v>
                </c:pt>
                <c:pt idx="2558">
                  <c:v>4.0000000000000001E-3</c:v>
                </c:pt>
                <c:pt idx="2559">
                  <c:v>0</c:v>
                </c:pt>
                <c:pt idx="2560">
                  <c:v>0</c:v>
                </c:pt>
                <c:pt idx="2561">
                  <c:v>-2.6666699999999999E-3</c:v>
                </c:pt>
                <c:pt idx="2562">
                  <c:v>-1.33333E-3</c:v>
                </c:pt>
                <c:pt idx="2563">
                  <c:v>-1.33333E-3</c:v>
                </c:pt>
                <c:pt idx="2564">
                  <c:v>0</c:v>
                </c:pt>
                <c:pt idx="2565">
                  <c:v>0</c:v>
                </c:pt>
                <c:pt idx="2566">
                  <c:v>0</c:v>
                </c:pt>
                <c:pt idx="2567">
                  <c:v>0</c:v>
                </c:pt>
                <c:pt idx="2568">
                  <c:v>-1.33333E-3</c:v>
                </c:pt>
                <c:pt idx="2569">
                  <c:v>-1.33333E-3</c:v>
                </c:pt>
                <c:pt idx="2570">
                  <c:v>-2.6666699999999999E-3</c:v>
                </c:pt>
                <c:pt idx="2571">
                  <c:v>-1.33333E-3</c:v>
                </c:pt>
                <c:pt idx="2572">
                  <c:v>-1.33333E-3</c:v>
                </c:pt>
                <c:pt idx="2573">
                  <c:v>-5.3333299999999998E-3</c:v>
                </c:pt>
                <c:pt idx="2574">
                  <c:v>0</c:v>
                </c:pt>
                <c:pt idx="2575">
                  <c:v>2.6666699999999999E-3</c:v>
                </c:pt>
                <c:pt idx="2576">
                  <c:v>2.6666699999999999E-3</c:v>
                </c:pt>
                <c:pt idx="2577">
                  <c:v>-2.6666699999999999E-3</c:v>
                </c:pt>
                <c:pt idx="2578">
                  <c:v>0</c:v>
                </c:pt>
                <c:pt idx="2579">
                  <c:v>0</c:v>
                </c:pt>
                <c:pt idx="2580">
                  <c:v>2.6666699999999999E-3</c:v>
                </c:pt>
                <c:pt idx="2581">
                  <c:v>2.6666699999999999E-3</c:v>
                </c:pt>
                <c:pt idx="2582">
                  <c:v>2.6666699999999999E-3</c:v>
                </c:pt>
                <c:pt idx="2583">
                  <c:v>0</c:v>
                </c:pt>
                <c:pt idx="2584">
                  <c:v>1.33333E-3</c:v>
                </c:pt>
                <c:pt idx="2585">
                  <c:v>1.33333E-3</c:v>
                </c:pt>
                <c:pt idx="2586">
                  <c:v>1.33333E-3</c:v>
                </c:pt>
                <c:pt idx="2587">
                  <c:v>2.6666699999999999E-3</c:v>
                </c:pt>
                <c:pt idx="2588">
                  <c:v>2.6666699999999999E-3</c:v>
                </c:pt>
                <c:pt idx="2589">
                  <c:v>0</c:v>
                </c:pt>
                <c:pt idx="2590">
                  <c:v>2.6666699999999999E-3</c:v>
                </c:pt>
                <c:pt idx="2591">
                  <c:v>2.6666699999999999E-3</c:v>
                </c:pt>
                <c:pt idx="2592">
                  <c:v>-1.33333E-3</c:v>
                </c:pt>
                <c:pt idx="2593">
                  <c:v>0</c:v>
                </c:pt>
                <c:pt idx="2594">
                  <c:v>0</c:v>
                </c:pt>
                <c:pt idx="2595">
                  <c:v>-5.3333299999999998E-3</c:v>
                </c:pt>
                <c:pt idx="2596">
                  <c:v>0</c:v>
                </c:pt>
                <c:pt idx="2597">
                  <c:v>0</c:v>
                </c:pt>
                <c:pt idx="2598">
                  <c:v>-1.33333E-3</c:v>
                </c:pt>
                <c:pt idx="2599">
                  <c:v>1.33333E-3</c:v>
                </c:pt>
                <c:pt idx="2600">
                  <c:v>1.33333E-3</c:v>
                </c:pt>
                <c:pt idx="2601">
                  <c:v>0</c:v>
                </c:pt>
                <c:pt idx="2602">
                  <c:v>0</c:v>
                </c:pt>
                <c:pt idx="2603">
                  <c:v>0</c:v>
                </c:pt>
                <c:pt idx="2604">
                  <c:v>-1.33333E-3</c:v>
                </c:pt>
                <c:pt idx="2605">
                  <c:v>-1.33333E-3</c:v>
                </c:pt>
                <c:pt idx="2606">
                  <c:v>0</c:v>
                </c:pt>
                <c:pt idx="2607">
                  <c:v>0</c:v>
                </c:pt>
                <c:pt idx="2608">
                  <c:v>-4.0000000000000001E-3</c:v>
                </c:pt>
                <c:pt idx="2609">
                  <c:v>-4.0000000000000001E-3</c:v>
                </c:pt>
                <c:pt idx="2610">
                  <c:v>1.33333E-3</c:v>
                </c:pt>
                <c:pt idx="2611">
                  <c:v>-2.6666699999999999E-3</c:v>
                </c:pt>
                <c:pt idx="2612">
                  <c:v>-4.0000000000000001E-3</c:v>
                </c:pt>
                <c:pt idx="2613">
                  <c:v>-4.0000000000000001E-3</c:v>
                </c:pt>
                <c:pt idx="2614">
                  <c:v>-1.33333E-3</c:v>
                </c:pt>
                <c:pt idx="2615">
                  <c:v>-1.33333E-3</c:v>
                </c:pt>
                <c:pt idx="2616">
                  <c:v>2.6666699999999999E-3</c:v>
                </c:pt>
                <c:pt idx="2617">
                  <c:v>1.33333E-3</c:v>
                </c:pt>
                <c:pt idx="2618">
                  <c:v>1.33333E-3</c:v>
                </c:pt>
                <c:pt idx="2619">
                  <c:v>2.6666699999999999E-3</c:v>
                </c:pt>
                <c:pt idx="2620">
                  <c:v>0</c:v>
                </c:pt>
                <c:pt idx="2621">
                  <c:v>2.6666699999999999E-3</c:v>
                </c:pt>
                <c:pt idx="2622">
                  <c:v>2.6666699999999999E-3</c:v>
                </c:pt>
                <c:pt idx="2623">
                  <c:v>-1.33333E-3</c:v>
                </c:pt>
                <c:pt idx="2624">
                  <c:v>0</c:v>
                </c:pt>
                <c:pt idx="2625">
                  <c:v>0</c:v>
                </c:pt>
                <c:pt idx="2626">
                  <c:v>-1.33333E-3</c:v>
                </c:pt>
                <c:pt idx="2627">
                  <c:v>0</c:v>
                </c:pt>
                <c:pt idx="2628">
                  <c:v>0</c:v>
                </c:pt>
                <c:pt idx="2629">
                  <c:v>1.33333E-3</c:v>
                </c:pt>
                <c:pt idx="2630">
                  <c:v>1.33333E-3</c:v>
                </c:pt>
                <c:pt idx="2631">
                  <c:v>0</c:v>
                </c:pt>
                <c:pt idx="2632">
                  <c:v>2.6666699999999999E-3</c:v>
                </c:pt>
                <c:pt idx="2633">
                  <c:v>1.33333E-3</c:v>
                </c:pt>
                <c:pt idx="2634">
                  <c:v>1.33333E-3</c:v>
                </c:pt>
                <c:pt idx="2635">
                  <c:v>-2.6666699999999999E-3</c:v>
                </c:pt>
                <c:pt idx="2636">
                  <c:v>4.0000000000000001E-3</c:v>
                </c:pt>
                <c:pt idx="2637">
                  <c:v>-1.33333E-3</c:v>
                </c:pt>
                <c:pt idx="2638">
                  <c:v>-1.33333E-3</c:v>
                </c:pt>
                <c:pt idx="2639">
                  <c:v>1.33333E-3</c:v>
                </c:pt>
                <c:pt idx="2640">
                  <c:v>4.0000000000000001E-3</c:v>
                </c:pt>
                <c:pt idx="2641">
                  <c:v>-2.6666699999999999E-3</c:v>
                </c:pt>
                <c:pt idx="2642">
                  <c:v>0</c:v>
                </c:pt>
                <c:pt idx="2643">
                  <c:v>-1.33333E-3</c:v>
                </c:pt>
                <c:pt idx="2644">
                  <c:v>-1.33333E-3</c:v>
                </c:pt>
                <c:pt idx="2645">
                  <c:v>-1.33333E-3</c:v>
                </c:pt>
                <c:pt idx="2646">
                  <c:v>-1.33333E-3</c:v>
                </c:pt>
                <c:pt idx="2647">
                  <c:v>0</c:v>
                </c:pt>
                <c:pt idx="2648">
                  <c:v>0</c:v>
                </c:pt>
                <c:pt idx="2649">
                  <c:v>-1.33333E-3</c:v>
                </c:pt>
                <c:pt idx="2650">
                  <c:v>2.6666699999999999E-3</c:v>
                </c:pt>
                <c:pt idx="2651">
                  <c:v>-4.0000000000000001E-3</c:v>
                </c:pt>
                <c:pt idx="2652">
                  <c:v>1.33333E-3</c:v>
                </c:pt>
                <c:pt idx="2653">
                  <c:v>-1.33333E-3</c:v>
                </c:pt>
                <c:pt idx="2654">
                  <c:v>-2.6666699999999999E-3</c:v>
                </c:pt>
                <c:pt idx="2655">
                  <c:v>-2.6666699999999999E-3</c:v>
                </c:pt>
                <c:pt idx="2656">
                  <c:v>-1.33333E-3</c:v>
                </c:pt>
                <c:pt idx="2657">
                  <c:v>-1.33333E-3</c:v>
                </c:pt>
                <c:pt idx="2658">
                  <c:v>-1.33333E-3</c:v>
                </c:pt>
                <c:pt idx="2659">
                  <c:v>-1.33333E-3</c:v>
                </c:pt>
                <c:pt idx="2660">
                  <c:v>-1.33333E-3</c:v>
                </c:pt>
                <c:pt idx="2661">
                  <c:v>0</c:v>
                </c:pt>
                <c:pt idx="2662">
                  <c:v>0</c:v>
                </c:pt>
                <c:pt idx="2663">
                  <c:v>0</c:v>
                </c:pt>
                <c:pt idx="2664">
                  <c:v>0</c:v>
                </c:pt>
                <c:pt idx="2665">
                  <c:v>0</c:v>
                </c:pt>
                <c:pt idx="2666">
                  <c:v>1.33333E-3</c:v>
                </c:pt>
                <c:pt idx="2667">
                  <c:v>0</c:v>
                </c:pt>
                <c:pt idx="2668">
                  <c:v>0</c:v>
                </c:pt>
                <c:pt idx="2669">
                  <c:v>-1.33333E-3</c:v>
                </c:pt>
                <c:pt idx="2670">
                  <c:v>0</c:v>
                </c:pt>
                <c:pt idx="2671">
                  <c:v>1.33333E-3</c:v>
                </c:pt>
                <c:pt idx="2672">
                  <c:v>1.33333E-3</c:v>
                </c:pt>
                <c:pt idx="2673">
                  <c:v>0</c:v>
                </c:pt>
                <c:pt idx="2674">
                  <c:v>0</c:v>
                </c:pt>
                <c:pt idx="2675">
                  <c:v>1.33333E-3</c:v>
                </c:pt>
                <c:pt idx="2676">
                  <c:v>1.33333E-3</c:v>
                </c:pt>
              </c:numCache>
            </c:numRef>
          </c:yVal>
          <c:smooth val="0"/>
        </c:ser>
        <c:ser>
          <c:idx val="2"/>
          <c:order val="4"/>
          <c:tx>
            <c:strRef>
              <c:f>sheet1!$L$1</c:f>
              <c:strCache>
                <c:ptCount val="1"/>
                <c:pt idx="0">
                  <c:v>Sts_01</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L$2:$L$5000</c:f>
            </c:numRef>
          </c:yVal>
          <c:smooth val="0"/>
        </c:ser>
        <c:ser>
          <c:idx val="10"/>
          <c:order val="5"/>
          <c:tx>
            <c:v>Z axis Position</c:v>
          </c:tx>
          <c:spPr>
            <a:ln w="25400">
              <a:solidFill>
                <a:srgbClr val="0000FF"/>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M$2:$M$5000</c:f>
              <c:numCache>
                <c:formatCode>0.00000000</c:formatCode>
                <c:ptCount val="4999"/>
                <c:pt idx="0">
                  <c:v>1.3025817900000001</c:v>
                </c:pt>
                <c:pt idx="1">
                  <c:v>1.3025817900000001</c:v>
                </c:pt>
                <c:pt idx="2">
                  <c:v>1.3025817900000001</c:v>
                </c:pt>
                <c:pt idx="3">
                  <c:v>1.98828125</c:v>
                </c:pt>
                <c:pt idx="4">
                  <c:v>1.9883728000000001</c:v>
                </c:pt>
                <c:pt idx="5">
                  <c:v>1.9883422900000001</c:v>
                </c:pt>
                <c:pt idx="6">
                  <c:v>1.9883728000000001</c:v>
                </c:pt>
                <c:pt idx="7">
                  <c:v>1.9883728000000001</c:v>
                </c:pt>
                <c:pt idx="8">
                  <c:v>1.9881896999999999</c:v>
                </c:pt>
                <c:pt idx="9">
                  <c:v>1.9880371100000001</c:v>
                </c:pt>
                <c:pt idx="10">
                  <c:v>1.98815918</c:v>
                </c:pt>
                <c:pt idx="11">
                  <c:v>1.98815918</c:v>
                </c:pt>
                <c:pt idx="12">
                  <c:v>1.98806763</c:v>
                </c:pt>
                <c:pt idx="13">
                  <c:v>1.98806763</c:v>
                </c:pt>
                <c:pt idx="14">
                  <c:v>1.98806763</c:v>
                </c:pt>
                <c:pt idx="15">
                  <c:v>1.98846436</c:v>
                </c:pt>
                <c:pt idx="16">
                  <c:v>1.98840332</c:v>
                </c:pt>
                <c:pt idx="17">
                  <c:v>1.98840332</c:v>
                </c:pt>
                <c:pt idx="18">
                  <c:v>1.9880065899999999</c:v>
                </c:pt>
                <c:pt idx="19">
                  <c:v>1.9883728000000001</c:v>
                </c:pt>
                <c:pt idx="20">
                  <c:v>1.9883728000000001</c:v>
                </c:pt>
                <c:pt idx="21">
                  <c:v>1.9882202099999999</c:v>
                </c:pt>
                <c:pt idx="22">
                  <c:v>1.9882202099999999</c:v>
                </c:pt>
                <c:pt idx="23">
                  <c:v>1.9882202099999999</c:v>
                </c:pt>
                <c:pt idx="24">
                  <c:v>1.9881286600000001</c:v>
                </c:pt>
                <c:pt idx="25">
                  <c:v>1.9881286600000001</c:v>
                </c:pt>
                <c:pt idx="26">
                  <c:v>1.98880005</c:v>
                </c:pt>
                <c:pt idx="27">
                  <c:v>1.98880005</c:v>
                </c:pt>
                <c:pt idx="28">
                  <c:v>1.98849487</c:v>
                </c:pt>
                <c:pt idx="29">
                  <c:v>1.98849487</c:v>
                </c:pt>
                <c:pt idx="30">
                  <c:v>1.9883422900000001</c:v>
                </c:pt>
                <c:pt idx="31">
                  <c:v>1.9877929700000001</c:v>
                </c:pt>
                <c:pt idx="32">
                  <c:v>1.9879150400000001</c:v>
                </c:pt>
                <c:pt idx="33">
                  <c:v>1.9879150400000001</c:v>
                </c:pt>
                <c:pt idx="34">
                  <c:v>1.98721313</c:v>
                </c:pt>
                <c:pt idx="35">
                  <c:v>1.9342651399999999</c:v>
                </c:pt>
                <c:pt idx="36">
                  <c:v>1.8692932099999999</c:v>
                </c:pt>
                <c:pt idx="37">
                  <c:v>1.7993469200000001</c:v>
                </c:pt>
                <c:pt idx="38">
                  <c:v>1.7348632799999999</c:v>
                </c:pt>
                <c:pt idx="39">
                  <c:v>1.7348632799999999</c:v>
                </c:pt>
                <c:pt idx="40">
                  <c:v>1.6641540500000001</c:v>
                </c:pt>
                <c:pt idx="41">
                  <c:v>1.5887146000000001</c:v>
                </c:pt>
                <c:pt idx="42">
                  <c:v>1.5194702099999999</c:v>
                </c:pt>
                <c:pt idx="43">
                  <c:v>1.5194702099999999</c:v>
                </c:pt>
                <c:pt idx="44">
                  <c:v>1.44934082</c:v>
                </c:pt>
                <c:pt idx="45">
                  <c:v>1.3792724599999999</c:v>
                </c:pt>
                <c:pt idx="46">
                  <c:v>1.3097228999999999</c:v>
                </c:pt>
                <c:pt idx="47">
                  <c:v>1.24478149</c:v>
                </c:pt>
                <c:pt idx="48">
                  <c:v>1.1741333</c:v>
                </c:pt>
                <c:pt idx="49">
                  <c:v>1.1741333</c:v>
                </c:pt>
                <c:pt idx="50">
                  <c:v>1.1038818399999999</c:v>
                </c:pt>
                <c:pt idx="51">
                  <c:v>1.0341186499999999</c:v>
                </c:pt>
                <c:pt idx="52">
                  <c:v>0.96408081000000001</c:v>
                </c:pt>
                <c:pt idx="53">
                  <c:v>0.96408081000000001</c:v>
                </c:pt>
                <c:pt idx="54">
                  <c:v>0.89440918000000003</c:v>
                </c:pt>
                <c:pt idx="55">
                  <c:v>0.82473755000000004</c:v>
                </c:pt>
                <c:pt idx="56">
                  <c:v>0.75433349999999999</c:v>
                </c:pt>
                <c:pt idx="57">
                  <c:v>0.68450928</c:v>
                </c:pt>
                <c:pt idx="58">
                  <c:v>0.60949706999999997</c:v>
                </c:pt>
                <c:pt idx="59">
                  <c:v>0.60949706999999997</c:v>
                </c:pt>
                <c:pt idx="60">
                  <c:v>0.54467772999999997</c:v>
                </c:pt>
                <c:pt idx="61">
                  <c:v>0.47454834000000001</c:v>
                </c:pt>
                <c:pt idx="62">
                  <c:v>0.40393066</c:v>
                </c:pt>
                <c:pt idx="63">
                  <c:v>0.40393066</c:v>
                </c:pt>
                <c:pt idx="64">
                  <c:v>0.26858521000000002</c:v>
                </c:pt>
                <c:pt idx="65">
                  <c:v>0.26858521000000002</c:v>
                </c:pt>
                <c:pt idx="66">
                  <c:v>0.19866943000000001</c:v>
                </c:pt>
                <c:pt idx="67">
                  <c:v>0.17712401999999999</c:v>
                </c:pt>
                <c:pt idx="68">
                  <c:v>0.17712401999999999</c:v>
                </c:pt>
                <c:pt idx="69">
                  <c:v>0.14456177000000001</c:v>
                </c:pt>
                <c:pt idx="70">
                  <c:v>0.10699462999999999</c:v>
                </c:pt>
                <c:pt idx="71">
                  <c:v>7.1594240000000003E-2</c:v>
                </c:pt>
                <c:pt idx="72">
                  <c:v>7.1594240000000003E-2</c:v>
                </c:pt>
                <c:pt idx="73">
                  <c:v>4.9438499999999996E-3</c:v>
                </c:pt>
                <c:pt idx="74">
                  <c:v>-3.0548100000000002E-2</c:v>
                </c:pt>
                <c:pt idx="75">
                  <c:v>-3.0548100000000002E-2</c:v>
                </c:pt>
                <c:pt idx="76">
                  <c:v>-6.7260739999999999E-2</c:v>
                </c:pt>
                <c:pt idx="77">
                  <c:v>-0.10299683</c:v>
                </c:pt>
                <c:pt idx="78">
                  <c:v>-0.10299683</c:v>
                </c:pt>
                <c:pt idx="79">
                  <c:v>-0.13864135999999999</c:v>
                </c:pt>
                <c:pt idx="80">
                  <c:v>-0.17242431999999999</c:v>
                </c:pt>
                <c:pt idx="81">
                  <c:v>-0.20739746000000001</c:v>
                </c:pt>
                <c:pt idx="82">
                  <c:v>-0.24145507999999999</c:v>
                </c:pt>
                <c:pt idx="83">
                  <c:v>-0.27584839</c:v>
                </c:pt>
                <c:pt idx="84">
                  <c:v>-0.27584839</c:v>
                </c:pt>
                <c:pt idx="85">
                  <c:v>-0.30838012999999997</c:v>
                </c:pt>
                <c:pt idx="86">
                  <c:v>-0.34194945999999998</c:v>
                </c:pt>
                <c:pt idx="87">
                  <c:v>-0.34194945999999998</c:v>
                </c:pt>
                <c:pt idx="88">
                  <c:v>-0.37796021000000002</c:v>
                </c:pt>
                <c:pt idx="89">
                  <c:v>-0.42147826999999999</c:v>
                </c:pt>
                <c:pt idx="90">
                  <c:v>-0.44537354000000001</c:v>
                </c:pt>
                <c:pt idx="91">
                  <c:v>-0.48394775000000001</c:v>
                </c:pt>
                <c:pt idx="92">
                  <c:v>-0.52145386000000005</c:v>
                </c:pt>
                <c:pt idx="93">
                  <c:v>-0.52145386000000005</c:v>
                </c:pt>
                <c:pt idx="94">
                  <c:v>-0.55285645000000005</c:v>
                </c:pt>
                <c:pt idx="95">
                  <c:v>-0.58688353999999998</c:v>
                </c:pt>
                <c:pt idx="96">
                  <c:v>-0.62045287999999998</c:v>
                </c:pt>
                <c:pt idx="97">
                  <c:v>-0.62045287999999998</c:v>
                </c:pt>
                <c:pt idx="98">
                  <c:v>-0.65179443000000004</c:v>
                </c:pt>
                <c:pt idx="99">
                  <c:v>-0.68869018999999998</c:v>
                </c:pt>
                <c:pt idx="100">
                  <c:v>-0.72369384999999997</c:v>
                </c:pt>
                <c:pt idx="101">
                  <c:v>-0.75762938999999996</c:v>
                </c:pt>
                <c:pt idx="102">
                  <c:v>-0.78939819</c:v>
                </c:pt>
                <c:pt idx="103">
                  <c:v>-0.78939819</c:v>
                </c:pt>
                <c:pt idx="104">
                  <c:v>-0.82611084000000001</c:v>
                </c:pt>
                <c:pt idx="105">
                  <c:v>-0.86074828999999997</c:v>
                </c:pt>
                <c:pt idx="106">
                  <c:v>-0.89602660999999995</c:v>
                </c:pt>
                <c:pt idx="107">
                  <c:v>-0.89602660999999995</c:v>
                </c:pt>
                <c:pt idx="108">
                  <c:v>-0.93307494999999996</c:v>
                </c:pt>
                <c:pt idx="109">
                  <c:v>-0.96508788999999995</c:v>
                </c:pt>
                <c:pt idx="110">
                  <c:v>-1.0024719200000001</c:v>
                </c:pt>
                <c:pt idx="111">
                  <c:v>-1.0372314499999999</c:v>
                </c:pt>
                <c:pt idx="112">
                  <c:v>-1.0696106000000001</c:v>
                </c:pt>
                <c:pt idx="113">
                  <c:v>-1.0696106000000001</c:v>
                </c:pt>
                <c:pt idx="114">
                  <c:v>-1.10437012</c:v>
                </c:pt>
                <c:pt idx="115">
                  <c:v>-1.1391906700000001</c:v>
                </c:pt>
                <c:pt idx="116">
                  <c:v>-1.1391906700000001</c:v>
                </c:pt>
                <c:pt idx="117">
                  <c:v>-1.1748352099999999</c:v>
                </c:pt>
                <c:pt idx="118">
                  <c:v>-1.20953369</c:v>
                </c:pt>
                <c:pt idx="119">
                  <c:v>-1.2413940400000001</c:v>
                </c:pt>
                <c:pt idx="120">
                  <c:v>-1.2779541000000001</c:v>
                </c:pt>
                <c:pt idx="121">
                  <c:v>-1.3134155300000001</c:v>
                </c:pt>
                <c:pt idx="122">
                  <c:v>-1.3134155300000001</c:v>
                </c:pt>
                <c:pt idx="123">
                  <c:v>-1.35092163</c:v>
                </c:pt>
                <c:pt idx="124">
                  <c:v>-1.38327026</c:v>
                </c:pt>
                <c:pt idx="125">
                  <c:v>-1.42047119</c:v>
                </c:pt>
                <c:pt idx="126">
                  <c:v>-1.42047119</c:v>
                </c:pt>
                <c:pt idx="127">
                  <c:v>-1.4642639200000001</c:v>
                </c:pt>
                <c:pt idx="128">
                  <c:v>-1.4991760300000001</c:v>
                </c:pt>
                <c:pt idx="129">
                  <c:v>-1.5314941399999999</c:v>
                </c:pt>
                <c:pt idx="130">
                  <c:v>-1.5720825199999999</c:v>
                </c:pt>
                <c:pt idx="131">
                  <c:v>-1.5720825199999999</c:v>
                </c:pt>
                <c:pt idx="132">
                  <c:v>-1.60482788</c:v>
                </c:pt>
                <c:pt idx="133">
                  <c:v>-1.60482788</c:v>
                </c:pt>
                <c:pt idx="134">
                  <c:v>-1.6543579100000001</c:v>
                </c:pt>
                <c:pt idx="135">
                  <c:v>-1.68673706</c:v>
                </c:pt>
                <c:pt idx="136">
                  <c:v>-1.7242126499999999</c:v>
                </c:pt>
                <c:pt idx="137">
                  <c:v>-1.75900269</c:v>
                </c:pt>
                <c:pt idx="138">
                  <c:v>-1.79360962</c:v>
                </c:pt>
                <c:pt idx="139">
                  <c:v>-1.79360962</c:v>
                </c:pt>
                <c:pt idx="140">
                  <c:v>-1.8278808600000001</c:v>
                </c:pt>
                <c:pt idx="141">
                  <c:v>-1.8626708999999999</c:v>
                </c:pt>
                <c:pt idx="142">
                  <c:v>-1.8970031700000001</c:v>
                </c:pt>
                <c:pt idx="143">
                  <c:v>-1.8970031700000001</c:v>
                </c:pt>
                <c:pt idx="144">
                  <c:v>-1.9265747099999999</c:v>
                </c:pt>
                <c:pt idx="145">
                  <c:v>-1.99871826</c:v>
                </c:pt>
                <c:pt idx="146">
                  <c:v>-1.99871826</c:v>
                </c:pt>
                <c:pt idx="147">
                  <c:v>-2.0361633299999999</c:v>
                </c:pt>
                <c:pt idx="148">
                  <c:v>-2.0708313</c:v>
                </c:pt>
                <c:pt idx="149">
                  <c:v>-2.1029663099999998</c:v>
                </c:pt>
                <c:pt idx="150">
                  <c:v>-2.1029663099999998</c:v>
                </c:pt>
                <c:pt idx="151">
                  <c:v>-2.1340637199999999</c:v>
                </c:pt>
                <c:pt idx="152">
                  <c:v>-2.1686096199999998</c:v>
                </c:pt>
                <c:pt idx="153">
                  <c:v>-2.19812012</c:v>
                </c:pt>
                <c:pt idx="154">
                  <c:v>-2.19812012</c:v>
                </c:pt>
                <c:pt idx="155">
                  <c:v>-2.2590637199999999</c:v>
                </c:pt>
                <c:pt idx="156">
                  <c:v>-2.2889099100000001</c:v>
                </c:pt>
                <c:pt idx="157">
                  <c:v>-2.2889099100000001</c:v>
                </c:pt>
                <c:pt idx="158">
                  <c:v>-2.3403320299999999</c:v>
                </c:pt>
                <c:pt idx="159">
                  <c:v>-2.3732605000000002</c:v>
                </c:pt>
                <c:pt idx="160">
                  <c:v>-2.3732605000000002</c:v>
                </c:pt>
                <c:pt idx="161">
                  <c:v>-2.4052123999999999</c:v>
                </c:pt>
                <c:pt idx="162">
                  <c:v>-2.4419860799999999</c:v>
                </c:pt>
                <c:pt idx="163">
                  <c:v>-2.4779357900000001</c:v>
                </c:pt>
                <c:pt idx="164">
                  <c:v>-2.5073547399999998</c:v>
                </c:pt>
                <c:pt idx="165">
                  <c:v>-2.54244995</c:v>
                </c:pt>
                <c:pt idx="166">
                  <c:v>-2.54244995</c:v>
                </c:pt>
                <c:pt idx="167">
                  <c:v>-2.58221436</c:v>
                </c:pt>
                <c:pt idx="168">
                  <c:v>-2.6193542500000002</c:v>
                </c:pt>
                <c:pt idx="169">
                  <c:v>-2.6193542500000002</c:v>
                </c:pt>
                <c:pt idx="170">
                  <c:v>-2.6669921900000002</c:v>
                </c:pt>
                <c:pt idx="171">
                  <c:v>-2.699646</c:v>
                </c:pt>
                <c:pt idx="172">
                  <c:v>-2.699646</c:v>
                </c:pt>
                <c:pt idx="173">
                  <c:v>-2.7715148900000002</c:v>
                </c:pt>
                <c:pt idx="174">
                  <c:v>-2.7715148900000002</c:v>
                </c:pt>
                <c:pt idx="175">
                  <c:v>-2.8117675800000002</c:v>
                </c:pt>
                <c:pt idx="176">
                  <c:v>-2.8441162100000001</c:v>
                </c:pt>
                <c:pt idx="177">
                  <c:v>-2.8770141599999999</c:v>
                </c:pt>
                <c:pt idx="178">
                  <c:v>-2.8770141599999999</c:v>
                </c:pt>
                <c:pt idx="179">
                  <c:v>-2.9094848600000001</c:v>
                </c:pt>
                <c:pt idx="180">
                  <c:v>-2.9417114299999998</c:v>
                </c:pt>
                <c:pt idx="181">
                  <c:v>-2.9786377000000002</c:v>
                </c:pt>
                <c:pt idx="182">
                  <c:v>-3.0126647900000001</c:v>
                </c:pt>
                <c:pt idx="183">
                  <c:v>-3.0473938</c:v>
                </c:pt>
                <c:pt idx="184">
                  <c:v>-3.0473938</c:v>
                </c:pt>
                <c:pt idx="185">
                  <c:v>-3.0829467799999999</c:v>
                </c:pt>
                <c:pt idx="186">
                  <c:v>-3.1176757799999999</c:v>
                </c:pt>
                <c:pt idx="187">
                  <c:v>-3.1526184100000001</c:v>
                </c:pt>
                <c:pt idx="188">
                  <c:v>-3.1526184100000001</c:v>
                </c:pt>
                <c:pt idx="189">
                  <c:v>-3.21875</c:v>
                </c:pt>
                <c:pt idx="190">
                  <c:v>-3.21875</c:v>
                </c:pt>
                <c:pt idx="191">
                  <c:v>-3.2584838899999999</c:v>
                </c:pt>
                <c:pt idx="192">
                  <c:v>-3.2973632799999999</c:v>
                </c:pt>
                <c:pt idx="193">
                  <c:v>-3.3333740199999999</c:v>
                </c:pt>
                <c:pt idx="194">
                  <c:v>-3.3333740199999999</c:v>
                </c:pt>
                <c:pt idx="195">
                  <c:v>-3.3663940399999999</c:v>
                </c:pt>
                <c:pt idx="196">
                  <c:v>-3.4039001500000001</c:v>
                </c:pt>
                <c:pt idx="197">
                  <c:v>-3.4039001500000001</c:v>
                </c:pt>
                <c:pt idx="198">
                  <c:v>-3.46832275</c:v>
                </c:pt>
                <c:pt idx="199">
                  <c:v>-3.50390625</c:v>
                </c:pt>
                <c:pt idx="200">
                  <c:v>-3.50390625</c:v>
                </c:pt>
                <c:pt idx="201">
                  <c:v>-3.5373230000000002</c:v>
                </c:pt>
                <c:pt idx="202">
                  <c:v>-3.5686340300000001</c:v>
                </c:pt>
                <c:pt idx="203">
                  <c:v>-3.6047973600000001</c:v>
                </c:pt>
                <c:pt idx="204">
                  <c:v>-3.6047973600000001</c:v>
                </c:pt>
                <c:pt idx="205">
                  <c:v>-3.6359863300000002</c:v>
                </c:pt>
                <c:pt idx="206">
                  <c:v>-3.6719360399999998</c:v>
                </c:pt>
                <c:pt idx="207">
                  <c:v>-3.7052612300000001</c:v>
                </c:pt>
                <c:pt idx="208">
                  <c:v>-3.7370605499999998</c:v>
                </c:pt>
                <c:pt idx="209">
                  <c:v>-3.77081299</c:v>
                </c:pt>
                <c:pt idx="210">
                  <c:v>-3.77081299</c:v>
                </c:pt>
                <c:pt idx="211">
                  <c:v>-3.7987060499999998</c:v>
                </c:pt>
                <c:pt idx="212">
                  <c:v>-3.8290405299999999</c:v>
                </c:pt>
                <c:pt idx="213">
                  <c:v>-3.8290405299999999</c:v>
                </c:pt>
                <c:pt idx="214">
                  <c:v>-3.86047363</c:v>
                </c:pt>
                <c:pt idx="215">
                  <c:v>-3.8900146499999999</c:v>
                </c:pt>
                <c:pt idx="216">
                  <c:v>-3.9228515599999998</c:v>
                </c:pt>
                <c:pt idx="217">
                  <c:v>-3.9539489699999999</c:v>
                </c:pt>
                <c:pt idx="218">
                  <c:v>-3.9850158699999998</c:v>
                </c:pt>
                <c:pt idx="219">
                  <c:v>-3.9850158699999998</c:v>
                </c:pt>
                <c:pt idx="220">
                  <c:v>-4.0191650399999999</c:v>
                </c:pt>
                <c:pt idx="221">
                  <c:v>-4.0527648899999997</c:v>
                </c:pt>
                <c:pt idx="222">
                  <c:v>-4.0919189500000002</c:v>
                </c:pt>
                <c:pt idx="223">
                  <c:v>-4.0919189500000002</c:v>
                </c:pt>
                <c:pt idx="224">
                  <c:v>-4.1266174299999996</c:v>
                </c:pt>
                <c:pt idx="225">
                  <c:v>-4.1966552699999999</c:v>
                </c:pt>
                <c:pt idx="226">
                  <c:v>-4.1966552699999999</c:v>
                </c:pt>
                <c:pt idx="227">
                  <c:v>-4.2329101600000003</c:v>
                </c:pt>
                <c:pt idx="228">
                  <c:v>-4.2667846699999998</c:v>
                </c:pt>
                <c:pt idx="229">
                  <c:v>-4.2667846699999998</c:v>
                </c:pt>
                <c:pt idx="230">
                  <c:v>-4.3051757799999999</c:v>
                </c:pt>
                <c:pt idx="231">
                  <c:v>-4.3421630899999997</c:v>
                </c:pt>
                <c:pt idx="232">
                  <c:v>-4.3786926299999998</c:v>
                </c:pt>
                <c:pt idx="233">
                  <c:v>-4.3786926299999998</c:v>
                </c:pt>
                <c:pt idx="234">
                  <c:v>-4.4493102999999996</c:v>
                </c:pt>
                <c:pt idx="235">
                  <c:v>-4.4493102999999996</c:v>
                </c:pt>
                <c:pt idx="236">
                  <c:v>-4.484375</c:v>
                </c:pt>
                <c:pt idx="237">
                  <c:v>-4.5202636700000003</c:v>
                </c:pt>
                <c:pt idx="238">
                  <c:v>-4.5569152800000001</c:v>
                </c:pt>
                <c:pt idx="239">
                  <c:v>-4.5569152800000001</c:v>
                </c:pt>
                <c:pt idx="240">
                  <c:v>-4.5924377400000003</c:v>
                </c:pt>
                <c:pt idx="241">
                  <c:v>-4.6242065400000003</c:v>
                </c:pt>
                <c:pt idx="242">
                  <c:v>-4.6617431600000003</c:v>
                </c:pt>
                <c:pt idx="243">
                  <c:v>-4.69445801</c:v>
                </c:pt>
                <c:pt idx="244">
                  <c:v>-4.7317199700000003</c:v>
                </c:pt>
                <c:pt idx="245">
                  <c:v>-4.7317199700000003</c:v>
                </c:pt>
                <c:pt idx="246">
                  <c:v>-4.7652587899999999</c:v>
                </c:pt>
                <c:pt idx="247">
                  <c:v>-4.8026733400000001</c:v>
                </c:pt>
                <c:pt idx="248">
                  <c:v>-4.8352355999999999</c:v>
                </c:pt>
                <c:pt idx="249">
                  <c:v>-4.8352355999999999</c:v>
                </c:pt>
                <c:pt idx="250">
                  <c:v>-4.8722534199999998</c:v>
                </c:pt>
                <c:pt idx="251">
                  <c:v>-4.90658569</c:v>
                </c:pt>
                <c:pt idx="252">
                  <c:v>-4.9393310499999998</c:v>
                </c:pt>
                <c:pt idx="253">
                  <c:v>-4.97061157</c:v>
                </c:pt>
                <c:pt idx="254">
                  <c:v>-5.0083007799999999</c:v>
                </c:pt>
                <c:pt idx="255">
                  <c:v>-5.0083007799999999</c:v>
                </c:pt>
                <c:pt idx="256">
                  <c:v>-5.0416870100000004</c:v>
                </c:pt>
                <c:pt idx="257">
                  <c:v>-5.0788574200000003</c:v>
                </c:pt>
                <c:pt idx="258">
                  <c:v>-5.1137085000000004</c:v>
                </c:pt>
                <c:pt idx="259">
                  <c:v>-5.1137085000000004</c:v>
                </c:pt>
                <c:pt idx="260">
                  <c:v>-5.1488952599999998</c:v>
                </c:pt>
                <c:pt idx="261">
                  <c:v>-5.1813964800000001</c:v>
                </c:pt>
                <c:pt idx="262">
                  <c:v>-5.2188720699999998</c:v>
                </c:pt>
                <c:pt idx="263">
                  <c:v>-5.2514038100000002</c:v>
                </c:pt>
                <c:pt idx="264">
                  <c:v>-5.2888488799999998</c:v>
                </c:pt>
                <c:pt idx="265">
                  <c:v>-5.2888488799999998</c:v>
                </c:pt>
                <c:pt idx="266">
                  <c:v>-5.3214111300000004</c:v>
                </c:pt>
                <c:pt idx="267">
                  <c:v>-5.3562927199999999</c:v>
                </c:pt>
                <c:pt idx="268">
                  <c:v>-5.3562927199999999</c:v>
                </c:pt>
                <c:pt idx="269">
                  <c:v>-5.3916626000000001</c:v>
                </c:pt>
                <c:pt idx="270">
                  <c:v>-5.46127319</c:v>
                </c:pt>
                <c:pt idx="271">
                  <c:v>-5.46127319</c:v>
                </c:pt>
                <c:pt idx="272">
                  <c:v>-5.4958496099999996</c:v>
                </c:pt>
                <c:pt idx="273">
                  <c:v>-5.5308227499999996</c:v>
                </c:pt>
                <c:pt idx="274">
                  <c:v>-5.5634765599999998</c:v>
                </c:pt>
                <c:pt idx="275">
                  <c:v>-5.5634765599999998</c:v>
                </c:pt>
                <c:pt idx="276">
                  <c:v>-5.6003112799999997</c:v>
                </c:pt>
                <c:pt idx="277">
                  <c:v>-5.6353149399999998</c:v>
                </c:pt>
                <c:pt idx="278">
                  <c:v>-5.6678772000000004</c:v>
                </c:pt>
                <c:pt idx="279">
                  <c:v>-5.7052002000000002</c:v>
                </c:pt>
                <c:pt idx="280">
                  <c:v>-5.7394409199999998</c:v>
                </c:pt>
                <c:pt idx="281">
                  <c:v>-5.7394409199999998</c:v>
                </c:pt>
                <c:pt idx="282">
                  <c:v>-5.7742614699999999</c:v>
                </c:pt>
                <c:pt idx="283">
                  <c:v>-5.8066406300000004</c:v>
                </c:pt>
                <c:pt idx="284">
                  <c:v>-5.8066406300000004</c:v>
                </c:pt>
                <c:pt idx="285">
                  <c:v>-5.8433837899999999</c:v>
                </c:pt>
                <c:pt idx="286">
                  <c:v>-5.87619019</c:v>
                </c:pt>
                <c:pt idx="287">
                  <c:v>-5.9081726100000003</c:v>
                </c:pt>
                <c:pt idx="288">
                  <c:v>-5.9454650899999999</c:v>
                </c:pt>
                <c:pt idx="289">
                  <c:v>-5.9833068799999998</c:v>
                </c:pt>
                <c:pt idx="290">
                  <c:v>-5.9833068799999998</c:v>
                </c:pt>
                <c:pt idx="291">
                  <c:v>-6.0171814000000001</c:v>
                </c:pt>
                <c:pt idx="292">
                  <c:v>-6.0495300299999997</c:v>
                </c:pt>
                <c:pt idx="293">
                  <c:v>-6.0845336899999998</c:v>
                </c:pt>
                <c:pt idx="294">
                  <c:v>-6.0845336899999998</c:v>
                </c:pt>
                <c:pt idx="295">
                  <c:v>-6.1188659699999999</c:v>
                </c:pt>
                <c:pt idx="296">
                  <c:v>-6.1874389599999997</c:v>
                </c:pt>
                <c:pt idx="297">
                  <c:v>-6.1874389599999997</c:v>
                </c:pt>
                <c:pt idx="298">
                  <c:v>-6.2192077599999998</c:v>
                </c:pt>
                <c:pt idx="299">
                  <c:v>-6.2562560999999999</c:v>
                </c:pt>
                <c:pt idx="300">
                  <c:v>-6.2562560999999999</c:v>
                </c:pt>
                <c:pt idx="301">
                  <c:v>-6.28787231</c:v>
                </c:pt>
                <c:pt idx="302">
                  <c:v>-6.3256225600000002</c:v>
                </c:pt>
                <c:pt idx="303">
                  <c:v>-6.35665894</c:v>
                </c:pt>
                <c:pt idx="304">
                  <c:v>-6.35665894</c:v>
                </c:pt>
                <c:pt idx="305">
                  <c:v>-6.4245300299999997</c:v>
                </c:pt>
                <c:pt idx="306">
                  <c:v>-6.4245300299999997</c:v>
                </c:pt>
                <c:pt idx="307">
                  <c:v>-6.4609069799999999</c:v>
                </c:pt>
                <c:pt idx="308">
                  <c:v>-6.4949340800000002</c:v>
                </c:pt>
                <c:pt idx="309">
                  <c:v>-6.5288085899999997</c:v>
                </c:pt>
                <c:pt idx="310">
                  <c:v>-6.5288085899999997</c:v>
                </c:pt>
                <c:pt idx="311">
                  <c:v>-6.5608215300000001</c:v>
                </c:pt>
                <c:pt idx="312">
                  <c:v>-6.5946960399999996</c:v>
                </c:pt>
                <c:pt idx="313">
                  <c:v>-6.5946960399999996</c:v>
                </c:pt>
                <c:pt idx="314">
                  <c:v>-6.6651916499999997</c:v>
                </c:pt>
                <c:pt idx="315">
                  <c:v>-6.6964721699999998</c:v>
                </c:pt>
                <c:pt idx="316">
                  <c:v>-6.6964721699999998</c:v>
                </c:pt>
                <c:pt idx="317">
                  <c:v>-6.7336120599999996</c:v>
                </c:pt>
                <c:pt idx="318">
                  <c:v>-6.7645263699999996</c:v>
                </c:pt>
                <c:pt idx="319">
                  <c:v>-6.7645263699999996</c:v>
                </c:pt>
                <c:pt idx="320">
                  <c:v>-6.7999877900000003</c:v>
                </c:pt>
                <c:pt idx="321">
                  <c:v>-6.8341064500000002</c:v>
                </c:pt>
                <c:pt idx="322">
                  <c:v>-6.8653564500000002</c:v>
                </c:pt>
                <c:pt idx="323">
                  <c:v>-6.8988037100000001</c:v>
                </c:pt>
                <c:pt idx="324">
                  <c:v>-6.9348449700000003</c:v>
                </c:pt>
                <c:pt idx="325">
                  <c:v>-6.9659423800000004</c:v>
                </c:pt>
                <c:pt idx="326">
                  <c:v>-6.9659423800000004</c:v>
                </c:pt>
                <c:pt idx="327">
                  <c:v>-7.0018920900000001</c:v>
                </c:pt>
                <c:pt idx="328">
                  <c:v>-7.0326538100000002</c:v>
                </c:pt>
                <c:pt idx="329">
                  <c:v>-7.0326538100000002</c:v>
                </c:pt>
                <c:pt idx="330">
                  <c:v>-7.0637817399999996</c:v>
                </c:pt>
                <c:pt idx="331">
                  <c:v>-7.1322631799999998</c:v>
                </c:pt>
                <c:pt idx="332">
                  <c:v>-7.1322631799999998</c:v>
                </c:pt>
                <c:pt idx="333">
                  <c:v>-7.1650695799999999</c:v>
                </c:pt>
                <c:pt idx="334">
                  <c:v>-7.1958007799999999</c:v>
                </c:pt>
                <c:pt idx="335">
                  <c:v>-7.1958007799999999</c:v>
                </c:pt>
                <c:pt idx="336">
                  <c:v>-7.2308960000000004</c:v>
                </c:pt>
                <c:pt idx="337">
                  <c:v>-7.2635192899999996</c:v>
                </c:pt>
                <c:pt idx="338">
                  <c:v>-7.2958679200000001</c:v>
                </c:pt>
                <c:pt idx="339">
                  <c:v>-7.2958679200000001</c:v>
                </c:pt>
                <c:pt idx="340">
                  <c:v>-7.3631286600000001</c:v>
                </c:pt>
                <c:pt idx="341">
                  <c:v>-7.3631286600000001</c:v>
                </c:pt>
                <c:pt idx="342">
                  <c:v>-7.3963622999999998</c:v>
                </c:pt>
                <c:pt idx="343">
                  <c:v>-7.4259033199999998</c:v>
                </c:pt>
                <c:pt idx="344">
                  <c:v>-7.46060181</c:v>
                </c:pt>
                <c:pt idx="345">
                  <c:v>-7.46060181</c:v>
                </c:pt>
                <c:pt idx="346">
                  <c:v>-7.4909057600000004</c:v>
                </c:pt>
                <c:pt idx="347">
                  <c:v>-7.5246582000000002</c:v>
                </c:pt>
                <c:pt idx="348">
                  <c:v>-7.5564575200000004</c:v>
                </c:pt>
                <c:pt idx="349">
                  <c:v>-7.5875854499999997</c:v>
                </c:pt>
                <c:pt idx="350">
                  <c:v>-7.6179809599999997</c:v>
                </c:pt>
                <c:pt idx="351">
                  <c:v>-7.6179809599999997</c:v>
                </c:pt>
                <c:pt idx="352">
                  <c:v>-7.6471252400000003</c:v>
                </c:pt>
                <c:pt idx="353">
                  <c:v>-7.6796264599999997</c:v>
                </c:pt>
                <c:pt idx="354">
                  <c:v>-7.6984252900000003</c:v>
                </c:pt>
                <c:pt idx="355">
                  <c:v>-7.6984252900000003</c:v>
                </c:pt>
                <c:pt idx="356">
                  <c:v>-7.7018127400000003</c:v>
                </c:pt>
                <c:pt idx="357">
                  <c:v>-7.7018127400000003</c:v>
                </c:pt>
                <c:pt idx="358">
                  <c:v>-7.70159912</c:v>
                </c:pt>
                <c:pt idx="359">
                  <c:v>-7.7013549799999996</c:v>
                </c:pt>
                <c:pt idx="360">
                  <c:v>-7.6995239299999998</c:v>
                </c:pt>
                <c:pt idx="361">
                  <c:v>-7.6995239299999998</c:v>
                </c:pt>
                <c:pt idx="362">
                  <c:v>-7.7001342800000003</c:v>
                </c:pt>
                <c:pt idx="363">
                  <c:v>-7.7020873999999999</c:v>
                </c:pt>
                <c:pt idx="364">
                  <c:v>-7.7020873999999999</c:v>
                </c:pt>
                <c:pt idx="365">
                  <c:v>-7.6995239299999998</c:v>
                </c:pt>
                <c:pt idx="366">
                  <c:v>-7.7007141099999998</c:v>
                </c:pt>
                <c:pt idx="367">
                  <c:v>-7.7007141099999998</c:v>
                </c:pt>
                <c:pt idx="368">
                  <c:v>-7.7009277300000001</c:v>
                </c:pt>
                <c:pt idx="369">
                  <c:v>-7.6998901399999999</c:v>
                </c:pt>
                <c:pt idx="370">
                  <c:v>-7.6996460000000004</c:v>
                </c:pt>
                <c:pt idx="371">
                  <c:v>-7.6996460000000004</c:v>
                </c:pt>
                <c:pt idx="372">
                  <c:v>-7.7005004899999996</c:v>
                </c:pt>
                <c:pt idx="373">
                  <c:v>-7.70040894</c:v>
                </c:pt>
                <c:pt idx="374">
                  <c:v>-7.70040894</c:v>
                </c:pt>
                <c:pt idx="375">
                  <c:v>-7.7001342800000003</c:v>
                </c:pt>
                <c:pt idx="376">
                  <c:v>-7.7005615199999999</c:v>
                </c:pt>
                <c:pt idx="377">
                  <c:v>-7.7005615199999999</c:v>
                </c:pt>
                <c:pt idx="378">
                  <c:v>-7.6999511700000003</c:v>
                </c:pt>
                <c:pt idx="379">
                  <c:v>-7.7003784199999998</c:v>
                </c:pt>
                <c:pt idx="380">
                  <c:v>-7.7003784199999998</c:v>
                </c:pt>
                <c:pt idx="381">
                  <c:v>-7.7005920400000001</c:v>
                </c:pt>
                <c:pt idx="382">
                  <c:v>-7.6997680700000002</c:v>
                </c:pt>
                <c:pt idx="383">
                  <c:v>-7.7001342800000003</c:v>
                </c:pt>
                <c:pt idx="384">
                  <c:v>-7.7001647899999996</c:v>
                </c:pt>
                <c:pt idx="385">
                  <c:v>-7.7002868700000002</c:v>
                </c:pt>
                <c:pt idx="386">
                  <c:v>-7.7002868700000002</c:v>
                </c:pt>
                <c:pt idx="387">
                  <c:v>-7.7000427199999999</c:v>
                </c:pt>
                <c:pt idx="388">
                  <c:v>-7.7001037600000002</c:v>
                </c:pt>
                <c:pt idx="389">
                  <c:v>-7.7006225600000002</c:v>
                </c:pt>
                <c:pt idx="390">
                  <c:v>-7.7006225600000002</c:v>
                </c:pt>
                <c:pt idx="391">
                  <c:v>-7.7002563500000001</c:v>
                </c:pt>
                <c:pt idx="392">
                  <c:v>-7.6997070299999999</c:v>
                </c:pt>
                <c:pt idx="393">
                  <c:v>-7.7002563500000001</c:v>
                </c:pt>
                <c:pt idx="394">
                  <c:v>-7.7001953099999998</c:v>
                </c:pt>
                <c:pt idx="395">
                  <c:v>-7.7000122099999997</c:v>
                </c:pt>
                <c:pt idx="396">
                  <c:v>-7.7000122099999997</c:v>
                </c:pt>
                <c:pt idx="397">
                  <c:v>-7.7001037600000002</c:v>
                </c:pt>
                <c:pt idx="398">
                  <c:v>-7.6998290999999996</c:v>
                </c:pt>
                <c:pt idx="399">
                  <c:v>-7.6998290999999996</c:v>
                </c:pt>
                <c:pt idx="400">
                  <c:v>-7.6998290999999996</c:v>
                </c:pt>
                <c:pt idx="401">
                  <c:v>-7.7003173800000004</c:v>
                </c:pt>
                <c:pt idx="402">
                  <c:v>-7.7003173800000004</c:v>
                </c:pt>
                <c:pt idx="403">
                  <c:v>-7.6985168499999999</c:v>
                </c:pt>
                <c:pt idx="404">
                  <c:v>-7.6999206500000001</c:v>
                </c:pt>
                <c:pt idx="405">
                  <c:v>-7.7018127400000003</c:v>
                </c:pt>
                <c:pt idx="406">
                  <c:v>-7.7018127400000003</c:v>
                </c:pt>
                <c:pt idx="407">
                  <c:v>-7.7004699700000003</c:v>
                </c:pt>
                <c:pt idx="408">
                  <c:v>-7.6998596199999998</c:v>
                </c:pt>
                <c:pt idx="409">
                  <c:v>-7.6998596199999998</c:v>
                </c:pt>
                <c:pt idx="410">
                  <c:v>-7.7002563500000001</c:v>
                </c:pt>
                <c:pt idx="411">
                  <c:v>-7.6994323700000002</c:v>
                </c:pt>
                <c:pt idx="412">
                  <c:v>-7.6994323700000002</c:v>
                </c:pt>
                <c:pt idx="413">
                  <c:v>-7.69973755</c:v>
                </c:pt>
                <c:pt idx="414">
                  <c:v>-7.70074463</c:v>
                </c:pt>
                <c:pt idx="415">
                  <c:v>-7.70074463</c:v>
                </c:pt>
                <c:pt idx="416">
                  <c:v>-7.6998596199999998</c:v>
                </c:pt>
                <c:pt idx="417">
                  <c:v>-7.6999206500000001</c:v>
                </c:pt>
                <c:pt idx="418">
                  <c:v>-7.7003784199999998</c:v>
                </c:pt>
                <c:pt idx="419">
                  <c:v>-7.6997985800000004</c:v>
                </c:pt>
                <c:pt idx="420">
                  <c:v>-7.7001342800000003</c:v>
                </c:pt>
                <c:pt idx="421">
                  <c:v>-7.7000122099999997</c:v>
                </c:pt>
                <c:pt idx="422">
                  <c:v>-7.7000122099999997</c:v>
                </c:pt>
                <c:pt idx="423">
                  <c:v>-7.7001037600000002</c:v>
                </c:pt>
                <c:pt idx="424">
                  <c:v>-7.7002868700000002</c:v>
                </c:pt>
                <c:pt idx="425">
                  <c:v>-7.7002868700000002</c:v>
                </c:pt>
                <c:pt idx="426">
                  <c:v>-7.6999206500000001</c:v>
                </c:pt>
                <c:pt idx="427">
                  <c:v>-7.6998596199999998</c:v>
                </c:pt>
                <c:pt idx="428">
                  <c:v>-7.7004699700000003</c:v>
                </c:pt>
                <c:pt idx="429">
                  <c:v>-7.7000427199999999</c:v>
                </c:pt>
                <c:pt idx="430">
                  <c:v>-7.69955444</c:v>
                </c:pt>
                <c:pt idx="431">
                  <c:v>-7.69973755</c:v>
                </c:pt>
                <c:pt idx="432">
                  <c:v>-7.69973755</c:v>
                </c:pt>
                <c:pt idx="433">
                  <c:v>-7.7003784199999998</c:v>
                </c:pt>
                <c:pt idx="434">
                  <c:v>-7.7004394500000002</c:v>
                </c:pt>
                <c:pt idx="435">
                  <c:v>-7.7004394500000002</c:v>
                </c:pt>
                <c:pt idx="436">
                  <c:v>-7.7001037600000002</c:v>
                </c:pt>
                <c:pt idx="437">
                  <c:v>-7.7006225600000002</c:v>
                </c:pt>
                <c:pt idx="438">
                  <c:v>-7.7006225600000002</c:v>
                </c:pt>
                <c:pt idx="439">
                  <c:v>-7.6989135700000002</c:v>
                </c:pt>
                <c:pt idx="440">
                  <c:v>-7.6995239299999998</c:v>
                </c:pt>
                <c:pt idx="441">
                  <c:v>-7.6995239299999998</c:v>
                </c:pt>
                <c:pt idx="442">
                  <c:v>-7.7006835899999997</c:v>
                </c:pt>
                <c:pt idx="443">
                  <c:v>-7.7001953099999998</c:v>
                </c:pt>
                <c:pt idx="444">
                  <c:v>-7.6993102999999996</c:v>
                </c:pt>
                <c:pt idx="445">
                  <c:v>-7.6993102999999996</c:v>
                </c:pt>
                <c:pt idx="446">
                  <c:v>-7.7781677199999999</c:v>
                </c:pt>
                <c:pt idx="447">
                  <c:v>-7.7781677199999999</c:v>
                </c:pt>
                <c:pt idx="448">
                  <c:v>-7.8354797400000002</c:v>
                </c:pt>
                <c:pt idx="449">
                  <c:v>-7.8735046400000002</c:v>
                </c:pt>
                <c:pt idx="450">
                  <c:v>-7.9066162100000001</c:v>
                </c:pt>
                <c:pt idx="451">
                  <c:v>-7.9066162100000001</c:v>
                </c:pt>
                <c:pt idx="452">
                  <c:v>-7.9356994600000004</c:v>
                </c:pt>
                <c:pt idx="453">
                  <c:v>-7.9664306600000003</c:v>
                </c:pt>
                <c:pt idx="454">
                  <c:v>-7.9664306600000003</c:v>
                </c:pt>
                <c:pt idx="455">
                  <c:v>-8.0161132800000008</c:v>
                </c:pt>
                <c:pt idx="456">
                  <c:v>-8.0308532699999997</c:v>
                </c:pt>
                <c:pt idx="457">
                  <c:v>-8.0308532699999997</c:v>
                </c:pt>
                <c:pt idx="458">
                  <c:v>-8.0462646499999995</c:v>
                </c:pt>
                <c:pt idx="459">
                  <c:v>-8.05841064</c:v>
                </c:pt>
                <c:pt idx="460">
                  <c:v>-8.05841064</c:v>
                </c:pt>
                <c:pt idx="461">
                  <c:v>-8.0681152300000001</c:v>
                </c:pt>
                <c:pt idx="462">
                  <c:v>-8.0775451700000005</c:v>
                </c:pt>
                <c:pt idx="463">
                  <c:v>-8.0838928200000009</c:v>
                </c:pt>
                <c:pt idx="464">
                  <c:v>-8.0901184100000005</c:v>
                </c:pt>
                <c:pt idx="465">
                  <c:v>-8.1007690399999994</c:v>
                </c:pt>
                <c:pt idx="466">
                  <c:v>-8.1042785599999991</c:v>
                </c:pt>
                <c:pt idx="467">
                  <c:v>-8.1042785599999991</c:v>
                </c:pt>
                <c:pt idx="468">
                  <c:v>-8.1120605500000007</c:v>
                </c:pt>
                <c:pt idx="469">
                  <c:v>-8.11685181</c:v>
                </c:pt>
                <c:pt idx="470">
                  <c:v>-8.11685181</c:v>
                </c:pt>
                <c:pt idx="471">
                  <c:v>-8.11328125</c:v>
                </c:pt>
                <c:pt idx="472">
                  <c:v>-8.1305542000000006</c:v>
                </c:pt>
                <c:pt idx="473">
                  <c:v>-8.1291198700000002</c:v>
                </c:pt>
                <c:pt idx="474">
                  <c:v>-8.1359252899999994</c:v>
                </c:pt>
                <c:pt idx="475">
                  <c:v>-8.1419677700000008</c:v>
                </c:pt>
                <c:pt idx="476">
                  <c:v>-8.1419677700000008</c:v>
                </c:pt>
                <c:pt idx="477">
                  <c:v>-8.1423644999999993</c:v>
                </c:pt>
                <c:pt idx="478">
                  <c:v>-8.1515197799999992</c:v>
                </c:pt>
                <c:pt idx="479">
                  <c:v>-8.1515197799999992</c:v>
                </c:pt>
                <c:pt idx="480">
                  <c:v>-8.1502685499999998</c:v>
                </c:pt>
                <c:pt idx="481">
                  <c:v>-8.1585082999999994</c:v>
                </c:pt>
                <c:pt idx="482">
                  <c:v>-8.1585082999999994</c:v>
                </c:pt>
                <c:pt idx="483">
                  <c:v>-8.1646118199999993</c:v>
                </c:pt>
                <c:pt idx="484">
                  <c:v>-8.1703491199999991</c:v>
                </c:pt>
                <c:pt idx="485">
                  <c:v>-8.1703491199999991</c:v>
                </c:pt>
                <c:pt idx="486">
                  <c:v>-8.1672363299999997</c:v>
                </c:pt>
                <c:pt idx="487">
                  <c:v>-8.1797790500000005</c:v>
                </c:pt>
                <c:pt idx="488">
                  <c:v>-8.1799926799999998</c:v>
                </c:pt>
                <c:pt idx="489">
                  <c:v>-8.1799926799999998</c:v>
                </c:pt>
                <c:pt idx="490">
                  <c:v>-8.1882934600000006</c:v>
                </c:pt>
                <c:pt idx="491">
                  <c:v>-8.1889038099999993</c:v>
                </c:pt>
                <c:pt idx="492">
                  <c:v>-8.1889038099999993</c:v>
                </c:pt>
                <c:pt idx="493">
                  <c:v>-8.1979064899999994</c:v>
                </c:pt>
                <c:pt idx="494">
                  <c:v>-8.1950378399999995</c:v>
                </c:pt>
                <c:pt idx="495">
                  <c:v>-8.1950378399999995</c:v>
                </c:pt>
                <c:pt idx="496">
                  <c:v>-8.2044677700000008</c:v>
                </c:pt>
                <c:pt idx="497">
                  <c:v>-8.2038574200000003</c:v>
                </c:pt>
                <c:pt idx="498">
                  <c:v>-8.2104797400000002</c:v>
                </c:pt>
                <c:pt idx="499">
                  <c:v>-8.2114563</c:v>
                </c:pt>
                <c:pt idx="500">
                  <c:v>-8.2137145999999994</c:v>
                </c:pt>
                <c:pt idx="501">
                  <c:v>-8.2214355500000007</c:v>
                </c:pt>
                <c:pt idx="502">
                  <c:v>-8.2214355500000007</c:v>
                </c:pt>
                <c:pt idx="503">
                  <c:v>-8.2181701700000005</c:v>
                </c:pt>
                <c:pt idx="504">
                  <c:v>-8.2232666000000005</c:v>
                </c:pt>
                <c:pt idx="505">
                  <c:v>-8.2232666000000005</c:v>
                </c:pt>
                <c:pt idx="506">
                  <c:v>-8.2302551299999998</c:v>
                </c:pt>
                <c:pt idx="507">
                  <c:v>-8.2319641099999998</c:v>
                </c:pt>
                <c:pt idx="508">
                  <c:v>-8.2319641099999998</c:v>
                </c:pt>
                <c:pt idx="509">
                  <c:v>-8.2356567399999996</c:v>
                </c:pt>
                <c:pt idx="510">
                  <c:v>-8.2340698200000002</c:v>
                </c:pt>
                <c:pt idx="511">
                  <c:v>-8.2408752399999994</c:v>
                </c:pt>
                <c:pt idx="512">
                  <c:v>-8.2408752399999994</c:v>
                </c:pt>
                <c:pt idx="513">
                  <c:v>-8.2397460900000006</c:v>
                </c:pt>
                <c:pt idx="514">
                  <c:v>-8.2407226599999994</c:v>
                </c:pt>
                <c:pt idx="515">
                  <c:v>-8.2407226599999994</c:v>
                </c:pt>
                <c:pt idx="516">
                  <c:v>-8.2474975599999993</c:v>
                </c:pt>
                <c:pt idx="517">
                  <c:v>-8.25018311</c:v>
                </c:pt>
                <c:pt idx="518">
                  <c:v>-8.25018311</c:v>
                </c:pt>
                <c:pt idx="519">
                  <c:v>-8.2529907199999997</c:v>
                </c:pt>
                <c:pt idx="520">
                  <c:v>-8.2499389599999997</c:v>
                </c:pt>
                <c:pt idx="521">
                  <c:v>-8.2499389599999997</c:v>
                </c:pt>
                <c:pt idx="522">
                  <c:v>-8.2576599099999992</c:v>
                </c:pt>
                <c:pt idx="523">
                  <c:v>-8.2586364700000008</c:v>
                </c:pt>
                <c:pt idx="524">
                  <c:v>-8.2591552700000008</c:v>
                </c:pt>
                <c:pt idx="525">
                  <c:v>-8.2671814000000001</c:v>
                </c:pt>
                <c:pt idx="526">
                  <c:v>-8.26257324</c:v>
                </c:pt>
                <c:pt idx="527">
                  <c:v>-8.2649536099999992</c:v>
                </c:pt>
                <c:pt idx="528">
                  <c:v>-8.2649536099999992</c:v>
                </c:pt>
                <c:pt idx="529">
                  <c:v>-8.2717590300000001</c:v>
                </c:pt>
                <c:pt idx="530">
                  <c:v>-8.2717590300000001</c:v>
                </c:pt>
                <c:pt idx="531">
                  <c:v>-8.2717590300000001</c:v>
                </c:pt>
                <c:pt idx="532">
                  <c:v>-8.2760009799999992</c:v>
                </c:pt>
                <c:pt idx="533">
                  <c:v>-8.2807922400000002</c:v>
                </c:pt>
                <c:pt idx="534">
                  <c:v>-8.2805175799999997</c:v>
                </c:pt>
                <c:pt idx="535">
                  <c:v>-8.2805175799999997</c:v>
                </c:pt>
                <c:pt idx="536">
                  <c:v>-8.2843933100000005</c:v>
                </c:pt>
                <c:pt idx="537">
                  <c:v>-8.2876586900000007</c:v>
                </c:pt>
                <c:pt idx="538">
                  <c:v>-8.2812805199999993</c:v>
                </c:pt>
                <c:pt idx="539">
                  <c:v>-8.2812805199999993</c:v>
                </c:pt>
                <c:pt idx="540">
                  <c:v>-8.28820801</c:v>
                </c:pt>
                <c:pt idx="541">
                  <c:v>-8.2925415000000005</c:v>
                </c:pt>
                <c:pt idx="542">
                  <c:v>-8.2925415000000005</c:v>
                </c:pt>
                <c:pt idx="543">
                  <c:v>-8.2917785599999991</c:v>
                </c:pt>
                <c:pt idx="544">
                  <c:v>-8.2950744600000004</c:v>
                </c:pt>
                <c:pt idx="545">
                  <c:v>-8.2950744600000004</c:v>
                </c:pt>
                <c:pt idx="546">
                  <c:v>-8.2973938</c:v>
                </c:pt>
                <c:pt idx="547">
                  <c:v>-8.2986144999999993</c:v>
                </c:pt>
                <c:pt idx="548">
                  <c:v>-8.2986144999999993</c:v>
                </c:pt>
                <c:pt idx="549">
                  <c:v>-8.3007202099999997</c:v>
                </c:pt>
                <c:pt idx="550">
                  <c:v>-8.3019714400000009</c:v>
                </c:pt>
                <c:pt idx="551">
                  <c:v>-8.3021545400000001</c:v>
                </c:pt>
                <c:pt idx="552">
                  <c:v>-8.3049316399999995</c:v>
                </c:pt>
                <c:pt idx="553">
                  <c:v>-8.3074035599999991</c:v>
                </c:pt>
                <c:pt idx="554">
                  <c:v>-8.3074035599999991</c:v>
                </c:pt>
                <c:pt idx="555">
                  <c:v>-8.30450439</c:v>
                </c:pt>
                <c:pt idx="556">
                  <c:v>-8.3054504399999995</c:v>
                </c:pt>
                <c:pt idx="557">
                  <c:v>-8.3079528800000002</c:v>
                </c:pt>
                <c:pt idx="558">
                  <c:v>-8.3079528800000002</c:v>
                </c:pt>
                <c:pt idx="559">
                  <c:v>-8.3110656699999996</c:v>
                </c:pt>
                <c:pt idx="560">
                  <c:v>-8.3077087400000007</c:v>
                </c:pt>
                <c:pt idx="561">
                  <c:v>-8.3077087400000007</c:v>
                </c:pt>
                <c:pt idx="562">
                  <c:v>-8.3090515099999998</c:v>
                </c:pt>
                <c:pt idx="563">
                  <c:v>-8.3134155300000003</c:v>
                </c:pt>
                <c:pt idx="564">
                  <c:v>-8.3134155300000003</c:v>
                </c:pt>
                <c:pt idx="565">
                  <c:v>-8.3154296900000002</c:v>
                </c:pt>
                <c:pt idx="566">
                  <c:v>-8.3134155300000003</c:v>
                </c:pt>
                <c:pt idx="567">
                  <c:v>-8.3121337900000007</c:v>
                </c:pt>
                <c:pt idx="568">
                  <c:v>-8.3121337900000007</c:v>
                </c:pt>
                <c:pt idx="569">
                  <c:v>-8.3162841800000002</c:v>
                </c:pt>
                <c:pt idx="570">
                  <c:v>-8.3136901900000009</c:v>
                </c:pt>
                <c:pt idx="571">
                  <c:v>-8.3136901900000009</c:v>
                </c:pt>
                <c:pt idx="572">
                  <c:v>-8.3189392099999999</c:v>
                </c:pt>
                <c:pt idx="573">
                  <c:v>-8.3188171400000002</c:v>
                </c:pt>
                <c:pt idx="574">
                  <c:v>-8.3188171400000002</c:v>
                </c:pt>
                <c:pt idx="575">
                  <c:v>-8.3215637200000003</c:v>
                </c:pt>
                <c:pt idx="576">
                  <c:v>-8.3180847199999999</c:v>
                </c:pt>
                <c:pt idx="577">
                  <c:v>-8.3180847199999999</c:v>
                </c:pt>
                <c:pt idx="578">
                  <c:v>-8.3182372999999998</c:v>
                </c:pt>
                <c:pt idx="579">
                  <c:v>-8.3209228500000005</c:v>
                </c:pt>
                <c:pt idx="580">
                  <c:v>-8.3209228500000005</c:v>
                </c:pt>
                <c:pt idx="581">
                  <c:v>-8.3244323700000002</c:v>
                </c:pt>
                <c:pt idx="582">
                  <c:v>-8.3220519999999993</c:v>
                </c:pt>
                <c:pt idx="583">
                  <c:v>-8.3220519999999993</c:v>
                </c:pt>
                <c:pt idx="584">
                  <c:v>-8.3248596199999998</c:v>
                </c:pt>
                <c:pt idx="585">
                  <c:v>-8.3274231000000007</c:v>
                </c:pt>
                <c:pt idx="586">
                  <c:v>-8.3274231000000007</c:v>
                </c:pt>
                <c:pt idx="587">
                  <c:v>-8.3283691399999995</c:v>
                </c:pt>
                <c:pt idx="588">
                  <c:v>-8.3268737799999997</c:v>
                </c:pt>
                <c:pt idx="589">
                  <c:v>-8.3268737799999997</c:v>
                </c:pt>
                <c:pt idx="590">
                  <c:v>-8.3266601599999994</c:v>
                </c:pt>
                <c:pt idx="591">
                  <c:v>-8.3283691399999995</c:v>
                </c:pt>
                <c:pt idx="592">
                  <c:v>-8.3283691399999995</c:v>
                </c:pt>
                <c:pt idx="593">
                  <c:v>-8.3303527800000001</c:v>
                </c:pt>
                <c:pt idx="594">
                  <c:v>-8.3274231000000007</c:v>
                </c:pt>
                <c:pt idx="595">
                  <c:v>-8.3274231000000007</c:v>
                </c:pt>
                <c:pt idx="596">
                  <c:v>-8.3272094699999997</c:v>
                </c:pt>
                <c:pt idx="597">
                  <c:v>-8.3293456999999993</c:v>
                </c:pt>
                <c:pt idx="598">
                  <c:v>-8.3293456999999993</c:v>
                </c:pt>
                <c:pt idx="599">
                  <c:v>-8.3344421400000002</c:v>
                </c:pt>
                <c:pt idx="600">
                  <c:v>-8.3316650400000007</c:v>
                </c:pt>
                <c:pt idx="601">
                  <c:v>-8.32830811</c:v>
                </c:pt>
                <c:pt idx="602">
                  <c:v>-8.3292541500000006</c:v>
                </c:pt>
                <c:pt idx="603">
                  <c:v>-8.3335876500000001</c:v>
                </c:pt>
                <c:pt idx="604">
                  <c:v>-8.3335876500000001</c:v>
                </c:pt>
                <c:pt idx="605">
                  <c:v>-8.3359375</c:v>
                </c:pt>
                <c:pt idx="606">
                  <c:v>-8.3338622999999998</c:v>
                </c:pt>
                <c:pt idx="607">
                  <c:v>-8.3336181600000003</c:v>
                </c:pt>
                <c:pt idx="608">
                  <c:v>-8.3336181600000003</c:v>
                </c:pt>
                <c:pt idx="609">
                  <c:v>-8.33627319</c:v>
                </c:pt>
                <c:pt idx="610">
                  <c:v>-8.3340148900000006</c:v>
                </c:pt>
                <c:pt idx="611">
                  <c:v>-8.3332824700000003</c:v>
                </c:pt>
                <c:pt idx="612">
                  <c:v>-8.3343810999999999</c:v>
                </c:pt>
                <c:pt idx="613">
                  <c:v>-8.3374023400000006</c:v>
                </c:pt>
                <c:pt idx="614">
                  <c:v>-8.3374023400000006</c:v>
                </c:pt>
                <c:pt idx="615">
                  <c:v>-8.3376464800000001</c:v>
                </c:pt>
                <c:pt idx="616">
                  <c:v>-8.3349914599999995</c:v>
                </c:pt>
                <c:pt idx="617">
                  <c:v>-8.3349914599999995</c:v>
                </c:pt>
                <c:pt idx="618">
                  <c:v>-8.3371581999999993</c:v>
                </c:pt>
                <c:pt idx="619">
                  <c:v>-8.3359375</c:v>
                </c:pt>
                <c:pt idx="620">
                  <c:v>-8.3363037099999993</c:v>
                </c:pt>
                <c:pt idx="621">
                  <c:v>-8.3399047900000003</c:v>
                </c:pt>
                <c:pt idx="622">
                  <c:v>-8.3437194800000007</c:v>
                </c:pt>
                <c:pt idx="623">
                  <c:v>-8.3437194800000007</c:v>
                </c:pt>
                <c:pt idx="624">
                  <c:v>-8.3341369600000004</c:v>
                </c:pt>
                <c:pt idx="625">
                  <c:v>-8.3355712900000007</c:v>
                </c:pt>
                <c:pt idx="626">
                  <c:v>-8.3403015099999998</c:v>
                </c:pt>
                <c:pt idx="627">
                  <c:v>-8.3403015099999998</c:v>
                </c:pt>
                <c:pt idx="628">
                  <c:v>-8.3389587400000007</c:v>
                </c:pt>
                <c:pt idx="629">
                  <c:v>-8.3417358400000001</c:v>
                </c:pt>
                <c:pt idx="630">
                  <c:v>-8.3417358400000001</c:v>
                </c:pt>
                <c:pt idx="631">
                  <c:v>-8.3383789099999994</c:v>
                </c:pt>
                <c:pt idx="632">
                  <c:v>-8.34002686</c:v>
                </c:pt>
                <c:pt idx="633">
                  <c:v>-8.34002686</c:v>
                </c:pt>
                <c:pt idx="634">
                  <c:v>-8.3412170400000001</c:v>
                </c:pt>
                <c:pt idx="635">
                  <c:v>-8.3441772499999995</c:v>
                </c:pt>
                <c:pt idx="636">
                  <c:v>-8.3441772499999995</c:v>
                </c:pt>
                <c:pt idx="637">
                  <c:v>-8.3391723599999992</c:v>
                </c:pt>
                <c:pt idx="638">
                  <c:v>-8.3434753399999995</c:v>
                </c:pt>
                <c:pt idx="639">
                  <c:v>-8.3434753399999995</c:v>
                </c:pt>
                <c:pt idx="640">
                  <c:v>-8.3421630899999997</c:v>
                </c:pt>
                <c:pt idx="641">
                  <c:v>-8.3443603500000005</c:v>
                </c:pt>
                <c:pt idx="642">
                  <c:v>-8.3443603500000005</c:v>
                </c:pt>
                <c:pt idx="643">
                  <c:v>-8.3440551799999998</c:v>
                </c:pt>
                <c:pt idx="644">
                  <c:v>-8.3439025900000008</c:v>
                </c:pt>
                <c:pt idx="645">
                  <c:v>-8.3453064000000001</c:v>
                </c:pt>
                <c:pt idx="646">
                  <c:v>-8.3439025900000008</c:v>
                </c:pt>
                <c:pt idx="647">
                  <c:v>-8.3466796900000002</c:v>
                </c:pt>
                <c:pt idx="648">
                  <c:v>-8.3436584499999995</c:v>
                </c:pt>
                <c:pt idx="649">
                  <c:v>-8.3436584499999995</c:v>
                </c:pt>
                <c:pt idx="650">
                  <c:v>-8.3440246600000005</c:v>
                </c:pt>
                <c:pt idx="651">
                  <c:v>-8.3447265599999998</c:v>
                </c:pt>
                <c:pt idx="652">
                  <c:v>-8.3447265599999998</c:v>
                </c:pt>
                <c:pt idx="653">
                  <c:v>-8.3448181199999993</c:v>
                </c:pt>
                <c:pt idx="654">
                  <c:v>-8.3435058600000005</c:v>
                </c:pt>
                <c:pt idx="655">
                  <c:v>-8.34408569</c:v>
                </c:pt>
                <c:pt idx="656">
                  <c:v>-8.3447876000000001</c:v>
                </c:pt>
                <c:pt idx="657">
                  <c:v>-8.3444213900000008</c:v>
                </c:pt>
                <c:pt idx="658">
                  <c:v>-8.3457641599999999</c:v>
                </c:pt>
                <c:pt idx="659">
                  <c:v>-8.3457641599999999</c:v>
                </c:pt>
                <c:pt idx="660">
                  <c:v>-8.3454894999999993</c:v>
                </c:pt>
                <c:pt idx="661">
                  <c:v>-8.3450012200000003</c:v>
                </c:pt>
                <c:pt idx="662">
                  <c:v>-8.3450012200000003</c:v>
                </c:pt>
                <c:pt idx="663">
                  <c:v>-8.3447265599999998</c:v>
                </c:pt>
                <c:pt idx="664">
                  <c:v>-8.3454894999999993</c:v>
                </c:pt>
                <c:pt idx="665">
                  <c:v>-8.3453674299999996</c:v>
                </c:pt>
                <c:pt idx="666">
                  <c:v>-8.3446655300000003</c:v>
                </c:pt>
                <c:pt idx="667">
                  <c:v>-8.3446655300000003</c:v>
                </c:pt>
                <c:pt idx="668">
                  <c:v>-8.3478698700000002</c:v>
                </c:pt>
                <c:pt idx="669">
                  <c:v>-8.3475952099999997</c:v>
                </c:pt>
                <c:pt idx="670">
                  <c:v>-8.3475952099999997</c:v>
                </c:pt>
                <c:pt idx="671">
                  <c:v>-8.3429260299999992</c:v>
                </c:pt>
                <c:pt idx="672">
                  <c:v>-8.3449401900000009</c:v>
                </c:pt>
                <c:pt idx="673">
                  <c:v>-8.3480529800000003</c:v>
                </c:pt>
                <c:pt idx="674">
                  <c:v>-8.3482360799999995</c:v>
                </c:pt>
                <c:pt idx="675">
                  <c:v>-8.3452758800000009</c:v>
                </c:pt>
                <c:pt idx="676">
                  <c:v>-8.3452758800000009</c:v>
                </c:pt>
                <c:pt idx="677">
                  <c:v>-8.3452148400000006</c:v>
                </c:pt>
                <c:pt idx="678">
                  <c:v>-8.3489990200000008</c:v>
                </c:pt>
                <c:pt idx="679">
                  <c:v>-8.3420715300000001</c:v>
                </c:pt>
                <c:pt idx="680">
                  <c:v>-8.3420715300000001</c:v>
                </c:pt>
                <c:pt idx="681">
                  <c:v>-8.3435058600000005</c:v>
                </c:pt>
                <c:pt idx="682">
                  <c:v>-8.3457641599999999</c:v>
                </c:pt>
                <c:pt idx="683">
                  <c:v>-8.3457641599999999</c:v>
                </c:pt>
                <c:pt idx="684">
                  <c:v>-8.3453064000000001</c:v>
                </c:pt>
                <c:pt idx="685">
                  <c:v>-8.3431091300000002</c:v>
                </c:pt>
                <c:pt idx="686">
                  <c:v>-8.3431091300000002</c:v>
                </c:pt>
                <c:pt idx="687">
                  <c:v>-8.3430481000000007</c:v>
                </c:pt>
                <c:pt idx="688">
                  <c:v>-8.3433532699999997</c:v>
                </c:pt>
                <c:pt idx="689">
                  <c:v>-8.3422241199999991</c:v>
                </c:pt>
                <c:pt idx="690">
                  <c:v>-8.3437194800000007</c:v>
                </c:pt>
                <c:pt idx="691">
                  <c:v>-8.3418273900000006</c:v>
                </c:pt>
                <c:pt idx="692">
                  <c:v>-8.3418273900000006</c:v>
                </c:pt>
                <c:pt idx="693">
                  <c:v>-8.3426208499999994</c:v>
                </c:pt>
                <c:pt idx="694">
                  <c:v>-8.3439941399999995</c:v>
                </c:pt>
                <c:pt idx="695">
                  <c:v>-8.3439941399999995</c:v>
                </c:pt>
                <c:pt idx="696">
                  <c:v>-8.3445739700000008</c:v>
                </c:pt>
                <c:pt idx="697">
                  <c:v>-8.3433532699999997</c:v>
                </c:pt>
                <c:pt idx="698">
                  <c:v>-8.3386840800000002</c:v>
                </c:pt>
                <c:pt idx="699">
                  <c:v>-8.3395385700000002</c:v>
                </c:pt>
                <c:pt idx="700">
                  <c:v>-8.3368530300000003</c:v>
                </c:pt>
                <c:pt idx="701">
                  <c:v>-8.3368530300000003</c:v>
                </c:pt>
                <c:pt idx="702">
                  <c:v>-8.3384399400000007</c:v>
                </c:pt>
                <c:pt idx="703">
                  <c:v>-8.3380737299999996</c:v>
                </c:pt>
                <c:pt idx="704">
                  <c:v>-8.3395690899999995</c:v>
                </c:pt>
                <c:pt idx="705">
                  <c:v>-8.3395690899999995</c:v>
                </c:pt>
                <c:pt idx="706">
                  <c:v>-8.3386230500000007</c:v>
                </c:pt>
                <c:pt idx="707">
                  <c:v>-8.3365478500000005</c:v>
                </c:pt>
                <c:pt idx="708">
                  <c:v>-8.33560181</c:v>
                </c:pt>
                <c:pt idx="709">
                  <c:v>-8.3375549299999996</c:v>
                </c:pt>
                <c:pt idx="710">
                  <c:v>-8.3371887200000003</c:v>
                </c:pt>
                <c:pt idx="711">
                  <c:v>-8.3371887200000003</c:v>
                </c:pt>
                <c:pt idx="712">
                  <c:v>-8.3351440399999994</c:v>
                </c:pt>
                <c:pt idx="713">
                  <c:v>-8.3333435100000006</c:v>
                </c:pt>
                <c:pt idx="714">
                  <c:v>-8.3333435100000006</c:v>
                </c:pt>
                <c:pt idx="715">
                  <c:v>-8.33221436</c:v>
                </c:pt>
                <c:pt idx="716">
                  <c:v>-8.3377685499999998</c:v>
                </c:pt>
                <c:pt idx="717">
                  <c:v>-8.3377685499999998</c:v>
                </c:pt>
                <c:pt idx="718">
                  <c:v>-8.3376769999999993</c:v>
                </c:pt>
                <c:pt idx="719">
                  <c:v>-8.33236694</c:v>
                </c:pt>
                <c:pt idx="720">
                  <c:v>-8.33236694</c:v>
                </c:pt>
                <c:pt idx="721">
                  <c:v>-8.3324584999999995</c:v>
                </c:pt>
                <c:pt idx="722">
                  <c:v>-8.3338317899999996</c:v>
                </c:pt>
                <c:pt idx="723">
                  <c:v>-8.3338317899999996</c:v>
                </c:pt>
                <c:pt idx="724">
                  <c:v>-8.33612061</c:v>
                </c:pt>
                <c:pt idx="725">
                  <c:v>-8.3317260700000002</c:v>
                </c:pt>
                <c:pt idx="726">
                  <c:v>-8.3317260700000002</c:v>
                </c:pt>
                <c:pt idx="727">
                  <c:v>-8.3316345199999997</c:v>
                </c:pt>
                <c:pt idx="728">
                  <c:v>-8.3294982900000001</c:v>
                </c:pt>
                <c:pt idx="729">
                  <c:v>-8.3294982900000001</c:v>
                </c:pt>
                <c:pt idx="730">
                  <c:v>-8.32897949</c:v>
                </c:pt>
                <c:pt idx="731">
                  <c:v>-8.3322753899999995</c:v>
                </c:pt>
                <c:pt idx="732">
                  <c:v>-8.33612061</c:v>
                </c:pt>
                <c:pt idx="733">
                  <c:v>-8.33612061</c:v>
                </c:pt>
                <c:pt idx="734">
                  <c:v>-8.3285522499999995</c:v>
                </c:pt>
                <c:pt idx="735">
                  <c:v>-8.3327636700000003</c:v>
                </c:pt>
                <c:pt idx="736">
                  <c:v>-8.3327636700000003</c:v>
                </c:pt>
                <c:pt idx="737">
                  <c:v>-8.3316040000000005</c:v>
                </c:pt>
                <c:pt idx="738">
                  <c:v>-8.3315429699999992</c:v>
                </c:pt>
                <c:pt idx="739">
                  <c:v>-8.3315429699999992</c:v>
                </c:pt>
                <c:pt idx="740">
                  <c:v>-8.3287353500000005</c:v>
                </c:pt>
                <c:pt idx="741">
                  <c:v>-8.3286438</c:v>
                </c:pt>
                <c:pt idx="742">
                  <c:v>-8.3308715800000002</c:v>
                </c:pt>
                <c:pt idx="743">
                  <c:v>-8.3308715800000002</c:v>
                </c:pt>
                <c:pt idx="744">
                  <c:v>-8.3295593300000004</c:v>
                </c:pt>
                <c:pt idx="745">
                  <c:v>-8.3295593300000004</c:v>
                </c:pt>
                <c:pt idx="746">
                  <c:v>-8.3294372600000006</c:v>
                </c:pt>
                <c:pt idx="747">
                  <c:v>-8.3307495100000004</c:v>
                </c:pt>
                <c:pt idx="748">
                  <c:v>-8.3305969199999996</c:v>
                </c:pt>
                <c:pt idx="749">
                  <c:v>-8.3305969199999996</c:v>
                </c:pt>
                <c:pt idx="750">
                  <c:v>-8.32830811</c:v>
                </c:pt>
                <c:pt idx="751">
                  <c:v>-8.3291320800000008</c:v>
                </c:pt>
                <c:pt idx="752">
                  <c:v>-8.3276367199999992</c:v>
                </c:pt>
                <c:pt idx="753">
                  <c:v>-8.3295593300000004</c:v>
                </c:pt>
                <c:pt idx="754">
                  <c:v>-8.3333435100000006</c:v>
                </c:pt>
                <c:pt idx="755">
                  <c:v>-8.3333435100000006</c:v>
                </c:pt>
                <c:pt idx="756">
                  <c:v>-8.33203125</c:v>
                </c:pt>
                <c:pt idx="757">
                  <c:v>-8.33221436</c:v>
                </c:pt>
                <c:pt idx="758">
                  <c:v>-8.3291626000000001</c:v>
                </c:pt>
                <c:pt idx="759">
                  <c:v>-8.3291626000000001</c:v>
                </c:pt>
                <c:pt idx="760">
                  <c:v>-8.3282165500000005</c:v>
                </c:pt>
                <c:pt idx="761">
                  <c:v>-8.3286438</c:v>
                </c:pt>
                <c:pt idx="762">
                  <c:v>-8.3295288099999993</c:v>
                </c:pt>
                <c:pt idx="763">
                  <c:v>-8.3330993699999993</c:v>
                </c:pt>
                <c:pt idx="764">
                  <c:v>-8.3315429699999992</c:v>
                </c:pt>
                <c:pt idx="765">
                  <c:v>-8.3315429699999992</c:v>
                </c:pt>
                <c:pt idx="766">
                  <c:v>-8.3321228000000005</c:v>
                </c:pt>
                <c:pt idx="767">
                  <c:v>-8.3321838400000008</c:v>
                </c:pt>
                <c:pt idx="768">
                  <c:v>-8.3321838400000008</c:v>
                </c:pt>
                <c:pt idx="769">
                  <c:v>-8.3320617699999993</c:v>
                </c:pt>
                <c:pt idx="770">
                  <c:v>-8.3287048299999995</c:v>
                </c:pt>
                <c:pt idx="771">
                  <c:v>-8.3287048299999995</c:v>
                </c:pt>
                <c:pt idx="772">
                  <c:v>-8.3285217300000003</c:v>
                </c:pt>
                <c:pt idx="773">
                  <c:v>-8.32778931</c:v>
                </c:pt>
                <c:pt idx="774">
                  <c:v>-8.32778931</c:v>
                </c:pt>
                <c:pt idx="775">
                  <c:v>-8.3266296400000002</c:v>
                </c:pt>
                <c:pt idx="776">
                  <c:v>-8.3303222699999999</c:v>
                </c:pt>
                <c:pt idx="777">
                  <c:v>-8.3307189899999994</c:v>
                </c:pt>
                <c:pt idx="778">
                  <c:v>-8.3307189899999994</c:v>
                </c:pt>
                <c:pt idx="779">
                  <c:v>-8.3302307100000004</c:v>
                </c:pt>
                <c:pt idx="780">
                  <c:v>-8.3274231000000007</c:v>
                </c:pt>
                <c:pt idx="781">
                  <c:v>-8.3274231000000007</c:v>
                </c:pt>
                <c:pt idx="782">
                  <c:v>-8.3305053699999991</c:v>
                </c:pt>
                <c:pt idx="783">
                  <c:v>-8.3284301799999998</c:v>
                </c:pt>
                <c:pt idx="784">
                  <c:v>-8.3284301799999998</c:v>
                </c:pt>
                <c:pt idx="785">
                  <c:v>-8.3301696799999991</c:v>
                </c:pt>
                <c:pt idx="786">
                  <c:v>-8.3291015599999998</c:v>
                </c:pt>
                <c:pt idx="787">
                  <c:v>-8.3279113799999998</c:v>
                </c:pt>
                <c:pt idx="788">
                  <c:v>-8.3289489700000008</c:v>
                </c:pt>
                <c:pt idx="789">
                  <c:v>-8.3264770499999994</c:v>
                </c:pt>
                <c:pt idx="790">
                  <c:v>-8.3264770499999994</c:v>
                </c:pt>
                <c:pt idx="791">
                  <c:v>-8.3290405300000003</c:v>
                </c:pt>
                <c:pt idx="792">
                  <c:v>-8.3305664099999994</c:v>
                </c:pt>
                <c:pt idx="793">
                  <c:v>-8.3294677700000008</c:v>
                </c:pt>
                <c:pt idx="794">
                  <c:v>-8.3294677700000008</c:v>
                </c:pt>
                <c:pt idx="795">
                  <c:v>-8.3293762200000003</c:v>
                </c:pt>
                <c:pt idx="796">
                  <c:v>-8.3308715800000002</c:v>
                </c:pt>
                <c:pt idx="797">
                  <c:v>-8.3308410599999991</c:v>
                </c:pt>
                <c:pt idx="798">
                  <c:v>-8.3321838400000008</c:v>
                </c:pt>
                <c:pt idx="799">
                  <c:v>-8.3351440399999994</c:v>
                </c:pt>
                <c:pt idx="800">
                  <c:v>-8.3351440399999994</c:v>
                </c:pt>
                <c:pt idx="801">
                  <c:v>-8.3332824700000003</c:v>
                </c:pt>
                <c:pt idx="802">
                  <c:v>-8.3301086400000006</c:v>
                </c:pt>
                <c:pt idx="803">
                  <c:v>-8.3301086400000006</c:v>
                </c:pt>
                <c:pt idx="804">
                  <c:v>-8.3340148900000006</c:v>
                </c:pt>
                <c:pt idx="805">
                  <c:v>-8.3370361299999995</c:v>
                </c:pt>
                <c:pt idx="806">
                  <c:v>-8.3370361299999995</c:v>
                </c:pt>
                <c:pt idx="807">
                  <c:v>-8.3371276900000009</c:v>
                </c:pt>
                <c:pt idx="808">
                  <c:v>-8.3338928200000009</c:v>
                </c:pt>
                <c:pt idx="809">
                  <c:v>-8.3338928200000009</c:v>
                </c:pt>
                <c:pt idx="810">
                  <c:v>-8.3370056199999993</c:v>
                </c:pt>
                <c:pt idx="811">
                  <c:v>-8.3372497600000006</c:v>
                </c:pt>
                <c:pt idx="812">
                  <c:v>-8.3370361299999995</c:v>
                </c:pt>
                <c:pt idx="813">
                  <c:v>-8.3370361299999995</c:v>
                </c:pt>
                <c:pt idx="814">
                  <c:v>-8.3365783699999998</c:v>
                </c:pt>
                <c:pt idx="815">
                  <c:v>-8.3365783699999998</c:v>
                </c:pt>
                <c:pt idx="816">
                  <c:v>-8.3377075200000004</c:v>
                </c:pt>
                <c:pt idx="817">
                  <c:v>-8.3386840800000002</c:v>
                </c:pt>
                <c:pt idx="818">
                  <c:v>-8.3409118699999993</c:v>
                </c:pt>
                <c:pt idx="819">
                  <c:v>-8.3409118699999993</c:v>
                </c:pt>
                <c:pt idx="820">
                  <c:v>-8.3380432100000004</c:v>
                </c:pt>
                <c:pt idx="821">
                  <c:v>-8.34036255</c:v>
                </c:pt>
                <c:pt idx="822">
                  <c:v>-8.34036255</c:v>
                </c:pt>
                <c:pt idx="823">
                  <c:v>-8.3410949700000003</c:v>
                </c:pt>
                <c:pt idx="824">
                  <c:v>-8.3432922400000002</c:v>
                </c:pt>
                <c:pt idx="825">
                  <c:v>-8.3432922400000002</c:v>
                </c:pt>
                <c:pt idx="826">
                  <c:v>-8.3412170400000001</c:v>
                </c:pt>
                <c:pt idx="827">
                  <c:v>-8.3407592800000003</c:v>
                </c:pt>
                <c:pt idx="828">
                  <c:v>-8.3441467300000003</c:v>
                </c:pt>
                <c:pt idx="829">
                  <c:v>-8.3441467300000003</c:v>
                </c:pt>
                <c:pt idx="830">
                  <c:v>-8.3425598099999991</c:v>
                </c:pt>
                <c:pt idx="831">
                  <c:v>-8.3434448200000002</c:v>
                </c:pt>
                <c:pt idx="832">
                  <c:v>-8.3414611799999996</c:v>
                </c:pt>
                <c:pt idx="833">
                  <c:v>-8.3419799799999996</c:v>
                </c:pt>
                <c:pt idx="834">
                  <c:v>-8.3419799799999996</c:v>
                </c:pt>
                <c:pt idx="835">
                  <c:v>-8.3414917000000006</c:v>
                </c:pt>
                <c:pt idx="836">
                  <c:v>-8.3433837900000007</c:v>
                </c:pt>
                <c:pt idx="837">
                  <c:v>-8.3450317399999996</c:v>
                </c:pt>
                <c:pt idx="838">
                  <c:v>-8.3450317399999996</c:v>
                </c:pt>
                <c:pt idx="839">
                  <c:v>-8.3430786099999992</c:v>
                </c:pt>
                <c:pt idx="840">
                  <c:v>-8.3450012200000003</c:v>
                </c:pt>
                <c:pt idx="841">
                  <c:v>-8.3441162099999993</c:v>
                </c:pt>
                <c:pt idx="842">
                  <c:v>-8.3442688</c:v>
                </c:pt>
                <c:pt idx="843">
                  <c:v>-8.3458862299999996</c:v>
                </c:pt>
                <c:pt idx="844">
                  <c:v>-8.3458862299999996</c:v>
                </c:pt>
                <c:pt idx="845">
                  <c:v>-8.3434448200000002</c:v>
                </c:pt>
                <c:pt idx="846">
                  <c:v>-8.3467712400000007</c:v>
                </c:pt>
                <c:pt idx="847">
                  <c:v>-8.3477783199999998</c:v>
                </c:pt>
                <c:pt idx="848">
                  <c:v>-8.3477783199999998</c:v>
                </c:pt>
                <c:pt idx="849">
                  <c:v>-8.3500671400000002</c:v>
                </c:pt>
                <c:pt idx="850">
                  <c:v>-8.3476257300000007</c:v>
                </c:pt>
                <c:pt idx="851">
                  <c:v>-8.3446960400000005</c:v>
                </c:pt>
                <c:pt idx="852">
                  <c:v>-8.3477783199999998</c:v>
                </c:pt>
                <c:pt idx="853">
                  <c:v>-8.3477783199999998</c:v>
                </c:pt>
                <c:pt idx="854">
                  <c:v>-8.3473510700000002</c:v>
                </c:pt>
                <c:pt idx="855">
                  <c:v>-8.3490600599999993</c:v>
                </c:pt>
                <c:pt idx="856">
                  <c:v>-8.3495178200000009</c:v>
                </c:pt>
                <c:pt idx="857">
                  <c:v>-8.3495178200000009</c:v>
                </c:pt>
                <c:pt idx="858">
                  <c:v>-8.3465270999999994</c:v>
                </c:pt>
                <c:pt idx="859">
                  <c:v>-8.3477478000000005</c:v>
                </c:pt>
                <c:pt idx="860">
                  <c:v>-8.3477478000000005</c:v>
                </c:pt>
                <c:pt idx="861">
                  <c:v>-8.3483581499999993</c:v>
                </c:pt>
                <c:pt idx="862">
                  <c:v>-8.3492736799999996</c:v>
                </c:pt>
                <c:pt idx="863">
                  <c:v>-8.3492736799999996</c:v>
                </c:pt>
                <c:pt idx="864">
                  <c:v>-8.3497924799999996</c:v>
                </c:pt>
                <c:pt idx="865">
                  <c:v>-8.3493042000000006</c:v>
                </c:pt>
                <c:pt idx="866">
                  <c:v>-8.34747314</c:v>
                </c:pt>
                <c:pt idx="867">
                  <c:v>-8.34747314</c:v>
                </c:pt>
                <c:pt idx="868">
                  <c:v>-8.3517150900000008</c:v>
                </c:pt>
                <c:pt idx="869">
                  <c:v>-8.3517150900000008</c:v>
                </c:pt>
                <c:pt idx="870">
                  <c:v>-8.3482360799999995</c:v>
                </c:pt>
                <c:pt idx="871">
                  <c:v>-8.3508911099999992</c:v>
                </c:pt>
                <c:pt idx="872">
                  <c:v>-8.3508300799999997</c:v>
                </c:pt>
                <c:pt idx="873">
                  <c:v>-8.3508300799999997</c:v>
                </c:pt>
                <c:pt idx="874">
                  <c:v>-8.3526306199999993</c:v>
                </c:pt>
                <c:pt idx="875">
                  <c:v>-8.3520202599999998</c:v>
                </c:pt>
                <c:pt idx="876">
                  <c:v>-8.3528137200000003</c:v>
                </c:pt>
                <c:pt idx="877">
                  <c:v>-8.3522949200000003</c:v>
                </c:pt>
                <c:pt idx="878">
                  <c:v>-8.3522949200000003</c:v>
                </c:pt>
                <c:pt idx="879">
                  <c:v>-8.3511352500000005</c:v>
                </c:pt>
                <c:pt idx="880">
                  <c:v>-8.3539733900000002</c:v>
                </c:pt>
                <c:pt idx="881">
                  <c:v>-8.3509826700000005</c:v>
                </c:pt>
                <c:pt idx="882">
                  <c:v>-8.3509826700000005</c:v>
                </c:pt>
                <c:pt idx="883">
                  <c:v>-8.3512878399999995</c:v>
                </c:pt>
                <c:pt idx="884">
                  <c:v>-8.3517761200000002</c:v>
                </c:pt>
                <c:pt idx="885">
                  <c:v>-8.3521728500000005</c:v>
                </c:pt>
                <c:pt idx="886">
                  <c:v>-8.35580444</c:v>
                </c:pt>
                <c:pt idx="887">
                  <c:v>-8.3563537599999993</c:v>
                </c:pt>
                <c:pt idx="888">
                  <c:v>-8.3563537599999993</c:v>
                </c:pt>
                <c:pt idx="889">
                  <c:v>-8.3533935499999998</c:v>
                </c:pt>
                <c:pt idx="890">
                  <c:v>-8.3519897499999995</c:v>
                </c:pt>
                <c:pt idx="891">
                  <c:v>-8.3519897499999995</c:v>
                </c:pt>
                <c:pt idx="892">
                  <c:v>-8.3519897499999995</c:v>
                </c:pt>
                <c:pt idx="893">
                  <c:v>-8.3579406699999996</c:v>
                </c:pt>
                <c:pt idx="894">
                  <c:v>-8.3559265099999998</c:v>
                </c:pt>
                <c:pt idx="895">
                  <c:v>-8.3529052700000008</c:v>
                </c:pt>
                <c:pt idx="896">
                  <c:v>-8.3548889200000005</c:v>
                </c:pt>
                <c:pt idx="897">
                  <c:v>-8.3555297900000003</c:v>
                </c:pt>
                <c:pt idx="898">
                  <c:v>-8.3555297900000003</c:v>
                </c:pt>
                <c:pt idx="899">
                  <c:v>-8.3584594699999997</c:v>
                </c:pt>
                <c:pt idx="900">
                  <c:v>-8.3554992699999993</c:v>
                </c:pt>
                <c:pt idx="901">
                  <c:v>-8.3554992699999993</c:v>
                </c:pt>
                <c:pt idx="902">
                  <c:v>-8.3588867199999992</c:v>
                </c:pt>
                <c:pt idx="903">
                  <c:v>-8.3586120600000005</c:v>
                </c:pt>
                <c:pt idx="904">
                  <c:v>-8.3586120600000005</c:v>
                </c:pt>
                <c:pt idx="905">
                  <c:v>-8.3579711900000007</c:v>
                </c:pt>
                <c:pt idx="906">
                  <c:v>-8.3561706499999993</c:v>
                </c:pt>
                <c:pt idx="907">
                  <c:v>-8.3561706499999993</c:v>
                </c:pt>
                <c:pt idx="908">
                  <c:v>-8.3595886200000002</c:v>
                </c:pt>
                <c:pt idx="909">
                  <c:v>-8.3616027800000001</c:v>
                </c:pt>
                <c:pt idx="910">
                  <c:v>-8.3574829099999999</c:v>
                </c:pt>
                <c:pt idx="911">
                  <c:v>-8.3574829099999999</c:v>
                </c:pt>
                <c:pt idx="912">
                  <c:v>-8.3572387700000004</c:v>
                </c:pt>
                <c:pt idx="913">
                  <c:v>-8.3609008800000009</c:v>
                </c:pt>
                <c:pt idx="914">
                  <c:v>-8.3609008800000009</c:v>
                </c:pt>
                <c:pt idx="915">
                  <c:v>-8.3605956999999993</c:v>
                </c:pt>
                <c:pt idx="916">
                  <c:v>-8.3640441899999995</c:v>
                </c:pt>
                <c:pt idx="917">
                  <c:v>-8.3640441899999995</c:v>
                </c:pt>
                <c:pt idx="918">
                  <c:v>-8.3628845199999997</c:v>
                </c:pt>
                <c:pt idx="919">
                  <c:v>-8.3588562</c:v>
                </c:pt>
                <c:pt idx="920">
                  <c:v>-8.3635864299999998</c:v>
                </c:pt>
                <c:pt idx="921">
                  <c:v>-8.3646240200000008</c:v>
                </c:pt>
                <c:pt idx="922">
                  <c:v>-8.3632202099999997</c:v>
                </c:pt>
                <c:pt idx="923">
                  <c:v>-8.3632202099999997</c:v>
                </c:pt>
                <c:pt idx="924">
                  <c:v>-8.3630065899999995</c:v>
                </c:pt>
                <c:pt idx="925">
                  <c:v>-8.36413574</c:v>
                </c:pt>
                <c:pt idx="926">
                  <c:v>-8.36413574</c:v>
                </c:pt>
                <c:pt idx="927">
                  <c:v>-8.3667602500000005</c:v>
                </c:pt>
                <c:pt idx="928">
                  <c:v>-8.3677673299999995</c:v>
                </c:pt>
                <c:pt idx="929">
                  <c:v>-8.3644714400000009</c:v>
                </c:pt>
                <c:pt idx="930">
                  <c:v>-8.3693237299999996</c:v>
                </c:pt>
                <c:pt idx="931">
                  <c:v>-8.3684081999999993</c:v>
                </c:pt>
                <c:pt idx="932">
                  <c:v>-8.3684081999999993</c:v>
                </c:pt>
                <c:pt idx="933">
                  <c:v>-8.3681335400000005</c:v>
                </c:pt>
                <c:pt idx="934">
                  <c:v>-8.3699035599999991</c:v>
                </c:pt>
                <c:pt idx="935">
                  <c:v>-8.3699035599999991</c:v>
                </c:pt>
                <c:pt idx="936">
                  <c:v>-8.3670654300000002</c:v>
                </c:pt>
                <c:pt idx="937">
                  <c:v>-8.3698425299999997</c:v>
                </c:pt>
                <c:pt idx="938">
                  <c:v>-8.3698425299999997</c:v>
                </c:pt>
                <c:pt idx="939">
                  <c:v>-8.3713989299999998</c:v>
                </c:pt>
                <c:pt idx="940">
                  <c:v>-8.3743286099999992</c:v>
                </c:pt>
                <c:pt idx="941">
                  <c:v>-8.3743286099999992</c:v>
                </c:pt>
                <c:pt idx="942">
                  <c:v>-8.3741149900000007</c:v>
                </c:pt>
                <c:pt idx="943">
                  <c:v>-8.3731384299999991</c:v>
                </c:pt>
                <c:pt idx="944">
                  <c:v>-8.3730163599999994</c:v>
                </c:pt>
                <c:pt idx="945">
                  <c:v>-8.3730163599999994</c:v>
                </c:pt>
                <c:pt idx="946">
                  <c:v>-8.3731079099999999</c:v>
                </c:pt>
                <c:pt idx="947">
                  <c:v>-8.3731079099999999</c:v>
                </c:pt>
                <c:pt idx="948">
                  <c:v>-8.3746948200000002</c:v>
                </c:pt>
                <c:pt idx="949">
                  <c:v>-8.3775634799999992</c:v>
                </c:pt>
                <c:pt idx="950">
                  <c:v>-8.3775634799999992</c:v>
                </c:pt>
                <c:pt idx="951">
                  <c:v>-8.3768920900000001</c:v>
                </c:pt>
                <c:pt idx="952">
                  <c:v>-8.3805542000000006</c:v>
                </c:pt>
                <c:pt idx="953">
                  <c:v>-8.3805542000000006</c:v>
                </c:pt>
                <c:pt idx="954">
                  <c:v>-8.3791503899999995</c:v>
                </c:pt>
                <c:pt idx="955">
                  <c:v>-8.3800048799999995</c:v>
                </c:pt>
                <c:pt idx="956">
                  <c:v>-8.3800048799999995</c:v>
                </c:pt>
                <c:pt idx="957">
                  <c:v>-8.3772582999999994</c:v>
                </c:pt>
                <c:pt idx="958">
                  <c:v>-8.3799743699999993</c:v>
                </c:pt>
                <c:pt idx="959">
                  <c:v>-8.3799743699999993</c:v>
                </c:pt>
                <c:pt idx="960">
                  <c:v>-8.3793640099999998</c:v>
                </c:pt>
                <c:pt idx="961">
                  <c:v>-8.3765869100000003</c:v>
                </c:pt>
                <c:pt idx="962">
                  <c:v>-8.37838745</c:v>
                </c:pt>
                <c:pt idx="963">
                  <c:v>-8.3840637200000003</c:v>
                </c:pt>
                <c:pt idx="964">
                  <c:v>-8.3858947799999992</c:v>
                </c:pt>
                <c:pt idx="965">
                  <c:v>-8.3858947799999992</c:v>
                </c:pt>
                <c:pt idx="966">
                  <c:v>-8.3802795400000001</c:v>
                </c:pt>
                <c:pt idx="967">
                  <c:v>-8.3837890599999998</c:v>
                </c:pt>
                <c:pt idx="968">
                  <c:v>-8.3861083999999995</c:v>
                </c:pt>
                <c:pt idx="969">
                  <c:v>-8.3861083999999995</c:v>
                </c:pt>
                <c:pt idx="970">
                  <c:v>-8.3905944800000007</c:v>
                </c:pt>
                <c:pt idx="971">
                  <c:v>-8.3897399900000007</c:v>
                </c:pt>
                <c:pt idx="972">
                  <c:v>-8.3886413599999994</c:v>
                </c:pt>
                <c:pt idx="973">
                  <c:v>-8.3909912099999993</c:v>
                </c:pt>
                <c:pt idx="974">
                  <c:v>-8.3910522499999995</c:v>
                </c:pt>
                <c:pt idx="975">
                  <c:v>-8.3910522499999995</c:v>
                </c:pt>
                <c:pt idx="976">
                  <c:v>-8.3905639599999997</c:v>
                </c:pt>
                <c:pt idx="977">
                  <c:v>-8.3942565899999995</c:v>
                </c:pt>
                <c:pt idx="978">
                  <c:v>-8.3942565899999995</c:v>
                </c:pt>
                <c:pt idx="979">
                  <c:v>-8.3932189899999994</c:v>
                </c:pt>
                <c:pt idx="980">
                  <c:v>-8.3967590300000001</c:v>
                </c:pt>
                <c:pt idx="981">
                  <c:v>-8.3967590300000001</c:v>
                </c:pt>
                <c:pt idx="982">
                  <c:v>-8.3963317899999996</c:v>
                </c:pt>
                <c:pt idx="983">
                  <c:v>-8.3975219699999997</c:v>
                </c:pt>
                <c:pt idx="984">
                  <c:v>-8.3975219699999997</c:v>
                </c:pt>
                <c:pt idx="985">
                  <c:v>-8.39929199</c:v>
                </c:pt>
                <c:pt idx="986">
                  <c:v>-8.4010925299999997</c:v>
                </c:pt>
                <c:pt idx="987">
                  <c:v>-8.4000549299999996</c:v>
                </c:pt>
                <c:pt idx="988">
                  <c:v>-8.4000549299999996</c:v>
                </c:pt>
                <c:pt idx="989">
                  <c:v>-8.4048767099999999</c:v>
                </c:pt>
                <c:pt idx="990">
                  <c:v>-8.4048767099999999</c:v>
                </c:pt>
                <c:pt idx="991">
                  <c:v>-8.4041747999999998</c:v>
                </c:pt>
                <c:pt idx="992">
                  <c:v>-8.4049377399999994</c:v>
                </c:pt>
                <c:pt idx="993">
                  <c:v>-8.4034423799999995</c:v>
                </c:pt>
                <c:pt idx="994">
                  <c:v>-8.4034423799999995</c:v>
                </c:pt>
                <c:pt idx="995">
                  <c:v>-8.40643311</c:v>
                </c:pt>
                <c:pt idx="996">
                  <c:v>-8.4063720699999998</c:v>
                </c:pt>
                <c:pt idx="997">
                  <c:v>-8.4063720699999998</c:v>
                </c:pt>
                <c:pt idx="998">
                  <c:v>-8.4108276400000008</c:v>
                </c:pt>
                <c:pt idx="999">
                  <c:v>-8.4092102099999995</c:v>
                </c:pt>
                <c:pt idx="1000">
                  <c:v>-8.4092102099999995</c:v>
                </c:pt>
                <c:pt idx="1001">
                  <c:v>-8.4090881300000007</c:v>
                </c:pt>
                <c:pt idx="1002">
                  <c:v>-8.4092712400000007</c:v>
                </c:pt>
                <c:pt idx="1003">
                  <c:v>-8.4092712400000007</c:v>
                </c:pt>
                <c:pt idx="1004">
                  <c:v>-8.4094848599999992</c:v>
                </c:pt>
                <c:pt idx="1005">
                  <c:v>-8.4103698700000002</c:v>
                </c:pt>
                <c:pt idx="1006">
                  <c:v>-8.4115295400000001</c:v>
                </c:pt>
                <c:pt idx="1007">
                  <c:v>-8.4158630399999996</c:v>
                </c:pt>
                <c:pt idx="1008">
                  <c:v>-8.4114074700000003</c:v>
                </c:pt>
                <c:pt idx="1009">
                  <c:v>-8.4114074700000003</c:v>
                </c:pt>
                <c:pt idx="1010">
                  <c:v>-8.4109191899999995</c:v>
                </c:pt>
                <c:pt idx="1011">
                  <c:v>-8.4130248999999999</c:v>
                </c:pt>
                <c:pt idx="1012">
                  <c:v>-8.4148254399999995</c:v>
                </c:pt>
                <c:pt idx="1013">
                  <c:v>-8.4148254399999995</c:v>
                </c:pt>
                <c:pt idx="1014">
                  <c:v>-8.4136352500000005</c:v>
                </c:pt>
                <c:pt idx="1015">
                  <c:v>-8.4090270999999994</c:v>
                </c:pt>
                <c:pt idx="1016">
                  <c:v>-8.4138488799999998</c:v>
                </c:pt>
                <c:pt idx="1017">
                  <c:v>-8.4164123499999999</c:v>
                </c:pt>
                <c:pt idx="1018">
                  <c:v>-8.4137878399999995</c:v>
                </c:pt>
                <c:pt idx="1019">
                  <c:v>-8.4137878399999995</c:v>
                </c:pt>
                <c:pt idx="1020">
                  <c:v>-8.41424561</c:v>
                </c:pt>
                <c:pt idx="1021">
                  <c:v>-8.4108886700000003</c:v>
                </c:pt>
                <c:pt idx="1022">
                  <c:v>-8.4108886700000003</c:v>
                </c:pt>
                <c:pt idx="1023">
                  <c:v>-8.4170227099999995</c:v>
                </c:pt>
                <c:pt idx="1024">
                  <c:v>-8.4151611299999995</c:v>
                </c:pt>
                <c:pt idx="1025">
                  <c:v>-8.4151611299999995</c:v>
                </c:pt>
                <c:pt idx="1026">
                  <c:v>-8.4175109900000002</c:v>
                </c:pt>
                <c:pt idx="1027">
                  <c:v>-8.4164428699999991</c:v>
                </c:pt>
                <c:pt idx="1028">
                  <c:v>-8.4164428699999991</c:v>
                </c:pt>
                <c:pt idx="1029">
                  <c:v>-8.41882324</c:v>
                </c:pt>
                <c:pt idx="1030">
                  <c:v>-8.4200439500000002</c:v>
                </c:pt>
                <c:pt idx="1031">
                  <c:v>-8.4170837400000007</c:v>
                </c:pt>
                <c:pt idx="1032">
                  <c:v>-8.4190979000000006</c:v>
                </c:pt>
                <c:pt idx="1033">
                  <c:v>-8.4179382300000007</c:v>
                </c:pt>
                <c:pt idx="1034">
                  <c:v>-8.4197387700000004</c:v>
                </c:pt>
                <c:pt idx="1035">
                  <c:v>-8.4197387700000004</c:v>
                </c:pt>
                <c:pt idx="1036">
                  <c:v>-8.4176635700000002</c:v>
                </c:pt>
                <c:pt idx="1037">
                  <c:v>-8.4172058100000005</c:v>
                </c:pt>
                <c:pt idx="1038">
                  <c:v>-8.4172058100000005</c:v>
                </c:pt>
                <c:pt idx="1039">
                  <c:v>-8.4201965300000001</c:v>
                </c:pt>
                <c:pt idx="1040">
                  <c:v>-8.4215698200000002</c:v>
                </c:pt>
                <c:pt idx="1041">
                  <c:v>-8.4215698200000002</c:v>
                </c:pt>
                <c:pt idx="1042">
                  <c:v>-8.4204101599999994</c:v>
                </c:pt>
                <c:pt idx="1043">
                  <c:v>-8.4172058100000005</c:v>
                </c:pt>
                <c:pt idx="1044">
                  <c:v>-8.4172058100000005</c:v>
                </c:pt>
                <c:pt idx="1045">
                  <c:v>-8.4201660199999999</c:v>
                </c:pt>
                <c:pt idx="1046">
                  <c:v>-8.4201355000000007</c:v>
                </c:pt>
                <c:pt idx="1047">
                  <c:v>-8.4203796400000002</c:v>
                </c:pt>
                <c:pt idx="1048">
                  <c:v>-8.4204406699999996</c:v>
                </c:pt>
                <c:pt idx="1049">
                  <c:v>-8.4179077099999997</c:v>
                </c:pt>
                <c:pt idx="1050">
                  <c:v>-8.4179077099999997</c:v>
                </c:pt>
                <c:pt idx="1051">
                  <c:v>-8.4201049799999996</c:v>
                </c:pt>
                <c:pt idx="1052">
                  <c:v>-8.4173889200000005</c:v>
                </c:pt>
                <c:pt idx="1053">
                  <c:v>-8.4195251500000001</c:v>
                </c:pt>
                <c:pt idx="1054">
                  <c:v>-8.4195251500000001</c:v>
                </c:pt>
                <c:pt idx="1055">
                  <c:v>-8.4197692899999996</c:v>
                </c:pt>
                <c:pt idx="1056">
                  <c:v>-8.4207763700000005</c:v>
                </c:pt>
                <c:pt idx="1057">
                  <c:v>-8.4237976099999994</c:v>
                </c:pt>
                <c:pt idx="1058">
                  <c:v>-8.4234619100000003</c:v>
                </c:pt>
                <c:pt idx="1059">
                  <c:v>-8.4217834499999995</c:v>
                </c:pt>
                <c:pt idx="1060">
                  <c:v>-8.4217834499999995</c:v>
                </c:pt>
                <c:pt idx="1061">
                  <c:v>-8.4208373999999999</c:v>
                </c:pt>
                <c:pt idx="1062">
                  <c:v>-8.4182739299999998</c:v>
                </c:pt>
                <c:pt idx="1063">
                  <c:v>-8.4182739299999998</c:v>
                </c:pt>
                <c:pt idx="1064">
                  <c:v>-8.4177246100000005</c:v>
                </c:pt>
                <c:pt idx="1065">
                  <c:v>-8.4241943399999997</c:v>
                </c:pt>
                <c:pt idx="1066">
                  <c:v>-8.4241943399999997</c:v>
                </c:pt>
                <c:pt idx="1067">
                  <c:v>-8.4213256800000007</c:v>
                </c:pt>
                <c:pt idx="1068">
                  <c:v>-8.4216003399999995</c:v>
                </c:pt>
                <c:pt idx="1069">
                  <c:v>-8.4216003399999995</c:v>
                </c:pt>
                <c:pt idx="1070">
                  <c:v>-8.4197692899999996</c:v>
                </c:pt>
                <c:pt idx="1071">
                  <c:v>-8.4207763700000005</c:v>
                </c:pt>
                <c:pt idx="1072">
                  <c:v>-8.4237976099999994</c:v>
                </c:pt>
                <c:pt idx="1073">
                  <c:v>-8.4237976099999994</c:v>
                </c:pt>
                <c:pt idx="1074">
                  <c:v>-8.4223327599999998</c:v>
                </c:pt>
                <c:pt idx="1075">
                  <c:v>-8.4223327599999998</c:v>
                </c:pt>
                <c:pt idx="1076">
                  <c:v>-8.4234314000000001</c:v>
                </c:pt>
                <c:pt idx="1077">
                  <c:v>-8.42102051</c:v>
                </c:pt>
                <c:pt idx="1078">
                  <c:v>-8.4239807100000004</c:v>
                </c:pt>
                <c:pt idx="1079">
                  <c:v>-8.4239807100000004</c:v>
                </c:pt>
                <c:pt idx="1080">
                  <c:v>-8.4234314000000001</c:v>
                </c:pt>
                <c:pt idx="1081">
                  <c:v>-8.4233093300000004</c:v>
                </c:pt>
                <c:pt idx="1082">
                  <c:v>-8.4233093300000004</c:v>
                </c:pt>
                <c:pt idx="1083">
                  <c:v>-8.42596436</c:v>
                </c:pt>
                <c:pt idx="1084">
                  <c:v>-8.4269714400000009</c:v>
                </c:pt>
                <c:pt idx="1085">
                  <c:v>-8.4269714400000009</c:v>
                </c:pt>
                <c:pt idx="1086">
                  <c:v>-8.4225768999999993</c:v>
                </c:pt>
                <c:pt idx="1087">
                  <c:v>-8.4243774400000007</c:v>
                </c:pt>
                <c:pt idx="1088">
                  <c:v>-8.4243774400000007</c:v>
                </c:pt>
                <c:pt idx="1089">
                  <c:v>-8.4260864299999998</c:v>
                </c:pt>
                <c:pt idx="1090">
                  <c:v>-8.4285278300000002</c:v>
                </c:pt>
                <c:pt idx="1091">
                  <c:v>-8.4291381800000007</c:v>
                </c:pt>
                <c:pt idx="1092">
                  <c:v>-8.4227600099999993</c:v>
                </c:pt>
                <c:pt idx="1093">
                  <c:v>-8.4233093300000004</c:v>
                </c:pt>
                <c:pt idx="1094">
                  <c:v>-8.4233093300000004</c:v>
                </c:pt>
                <c:pt idx="1095">
                  <c:v>-8.42544556</c:v>
                </c:pt>
                <c:pt idx="1096">
                  <c:v>-8.4255676299999998</c:v>
                </c:pt>
                <c:pt idx="1097">
                  <c:v>-8.4284668000000007</c:v>
                </c:pt>
                <c:pt idx="1098">
                  <c:v>-8.4284668000000007</c:v>
                </c:pt>
                <c:pt idx="1099">
                  <c:v>-8.4279785199999999</c:v>
                </c:pt>
                <c:pt idx="1100">
                  <c:v>-8.4281616199999991</c:v>
                </c:pt>
                <c:pt idx="1101">
                  <c:v>-8.4289245600000005</c:v>
                </c:pt>
                <c:pt idx="1102">
                  <c:v>-8.4280700700000004</c:v>
                </c:pt>
                <c:pt idx="1103">
                  <c:v>-8.4302368199999993</c:v>
                </c:pt>
                <c:pt idx="1104">
                  <c:v>-8.4302368199999993</c:v>
                </c:pt>
                <c:pt idx="1105">
                  <c:v>-8.4314269999999993</c:v>
                </c:pt>
                <c:pt idx="1106">
                  <c:v>-8.4323120100000004</c:v>
                </c:pt>
                <c:pt idx="1107">
                  <c:v>-8.4323120100000004</c:v>
                </c:pt>
                <c:pt idx="1108">
                  <c:v>-8.4319152800000001</c:v>
                </c:pt>
                <c:pt idx="1109">
                  <c:v>-8.4301452599999998</c:v>
                </c:pt>
                <c:pt idx="1110">
                  <c:v>-8.4294128399999995</c:v>
                </c:pt>
                <c:pt idx="1111">
                  <c:v>-8.42935181</c:v>
                </c:pt>
                <c:pt idx="1112">
                  <c:v>-8.42935181</c:v>
                </c:pt>
                <c:pt idx="1113">
                  <c:v>-8.4323120100000004</c:v>
                </c:pt>
                <c:pt idx="1114">
                  <c:v>-8.43359375</c:v>
                </c:pt>
                <c:pt idx="1115">
                  <c:v>-8.43359375</c:v>
                </c:pt>
                <c:pt idx="1116">
                  <c:v>-8.4306030300000003</c:v>
                </c:pt>
                <c:pt idx="1117">
                  <c:v>-8.4360961900000007</c:v>
                </c:pt>
                <c:pt idx="1118">
                  <c:v>-8.4360961900000007</c:v>
                </c:pt>
                <c:pt idx="1119">
                  <c:v>-8.4353942899999996</c:v>
                </c:pt>
                <c:pt idx="1120">
                  <c:v>-8.4353942899999996</c:v>
                </c:pt>
                <c:pt idx="1121">
                  <c:v>-8.4329528800000002</c:v>
                </c:pt>
                <c:pt idx="1122">
                  <c:v>-8.4329528800000002</c:v>
                </c:pt>
                <c:pt idx="1123">
                  <c:v>-8.43325806</c:v>
                </c:pt>
                <c:pt idx="1124">
                  <c:v>-8.4336547900000003</c:v>
                </c:pt>
                <c:pt idx="1125">
                  <c:v>-8.4336547900000003</c:v>
                </c:pt>
                <c:pt idx="1126">
                  <c:v>-8.4342041000000005</c:v>
                </c:pt>
                <c:pt idx="1127">
                  <c:v>-8.4353332499999993</c:v>
                </c:pt>
                <c:pt idx="1128">
                  <c:v>-8.4353332499999993</c:v>
                </c:pt>
                <c:pt idx="1129">
                  <c:v>-8.4355163599999994</c:v>
                </c:pt>
                <c:pt idx="1130">
                  <c:v>-8.4361572299999992</c:v>
                </c:pt>
                <c:pt idx="1131">
                  <c:v>-8.4361572299999992</c:v>
                </c:pt>
                <c:pt idx="1132">
                  <c:v>-8.4338684100000005</c:v>
                </c:pt>
                <c:pt idx="1133">
                  <c:v>-8.4359741199999991</c:v>
                </c:pt>
                <c:pt idx="1134">
                  <c:v>-8.4347839400000009</c:v>
                </c:pt>
                <c:pt idx="1135">
                  <c:v>-8.4350585900000006</c:v>
                </c:pt>
                <c:pt idx="1136">
                  <c:v>-8.4369506800000007</c:v>
                </c:pt>
                <c:pt idx="1137">
                  <c:v>-8.4369506800000007</c:v>
                </c:pt>
                <c:pt idx="1138">
                  <c:v>-8.4375</c:v>
                </c:pt>
                <c:pt idx="1139">
                  <c:v>-8.4400634799999992</c:v>
                </c:pt>
                <c:pt idx="1140">
                  <c:v>-8.4361267099999999</c:v>
                </c:pt>
                <c:pt idx="1141">
                  <c:v>-8.4361267099999999</c:v>
                </c:pt>
                <c:pt idx="1142">
                  <c:v>-8.4380798299999995</c:v>
                </c:pt>
                <c:pt idx="1143">
                  <c:v>-8.4375610400000003</c:v>
                </c:pt>
                <c:pt idx="1144">
                  <c:v>-8.4378051799999998</c:v>
                </c:pt>
                <c:pt idx="1145">
                  <c:v>-8.4374084499999995</c:v>
                </c:pt>
                <c:pt idx="1146">
                  <c:v>-8.4350585900000006</c:v>
                </c:pt>
                <c:pt idx="1147">
                  <c:v>-8.4350585900000006</c:v>
                </c:pt>
                <c:pt idx="1148">
                  <c:v>-8.4391784699999999</c:v>
                </c:pt>
                <c:pt idx="1149">
                  <c:v>-8.4395446799999991</c:v>
                </c:pt>
                <c:pt idx="1150">
                  <c:v>-8.4382018999999993</c:v>
                </c:pt>
                <c:pt idx="1151">
                  <c:v>-8.4382018999999993</c:v>
                </c:pt>
                <c:pt idx="1152">
                  <c:v>-8.4378662099999993</c:v>
                </c:pt>
                <c:pt idx="1153">
                  <c:v>-8.4385986299999995</c:v>
                </c:pt>
                <c:pt idx="1154">
                  <c:v>-8.4407043500000007</c:v>
                </c:pt>
                <c:pt idx="1155">
                  <c:v>-8.4378662099999993</c:v>
                </c:pt>
                <c:pt idx="1156">
                  <c:v>-8.4397582999999994</c:v>
                </c:pt>
                <c:pt idx="1157">
                  <c:v>-8.4397582999999994</c:v>
                </c:pt>
                <c:pt idx="1158">
                  <c:v>-8.4400634799999992</c:v>
                </c:pt>
                <c:pt idx="1159">
                  <c:v>-8.4433898900000006</c:v>
                </c:pt>
                <c:pt idx="1160">
                  <c:v>-8.4433898900000006</c:v>
                </c:pt>
                <c:pt idx="1161">
                  <c:v>-8.4393310499999998</c:v>
                </c:pt>
                <c:pt idx="1162">
                  <c:v>-8.4425354000000006</c:v>
                </c:pt>
                <c:pt idx="1163">
                  <c:v>-8.4425354000000006</c:v>
                </c:pt>
                <c:pt idx="1164">
                  <c:v>-8.4439086900000007</c:v>
                </c:pt>
                <c:pt idx="1165">
                  <c:v>-8.4401550299999997</c:v>
                </c:pt>
                <c:pt idx="1166">
                  <c:v>-8.4401550299999997</c:v>
                </c:pt>
                <c:pt idx="1167">
                  <c:v>-8.4445800799999997</c:v>
                </c:pt>
                <c:pt idx="1168">
                  <c:v>-8.4421386700000003</c:v>
                </c:pt>
                <c:pt idx="1169">
                  <c:v>-8.4396362299999996</c:v>
                </c:pt>
                <c:pt idx="1170">
                  <c:v>-8.4395446799999991</c:v>
                </c:pt>
                <c:pt idx="1171">
                  <c:v>-8.4426574700000003</c:v>
                </c:pt>
                <c:pt idx="1172">
                  <c:v>-8.4426574700000003</c:v>
                </c:pt>
                <c:pt idx="1173">
                  <c:v>-8.4459838900000008</c:v>
                </c:pt>
                <c:pt idx="1174">
                  <c:v>-8.4408569300000007</c:v>
                </c:pt>
                <c:pt idx="1175">
                  <c:v>-8.4423828099999998</c:v>
                </c:pt>
                <c:pt idx="1176">
                  <c:v>-8.4423828099999998</c:v>
                </c:pt>
                <c:pt idx="1177">
                  <c:v>-8.4434814500000002</c:v>
                </c:pt>
                <c:pt idx="1178">
                  <c:v>-8.4467773400000006</c:v>
                </c:pt>
                <c:pt idx="1179">
                  <c:v>-8.4468383800000009</c:v>
                </c:pt>
                <c:pt idx="1180">
                  <c:v>-8.4448547400000002</c:v>
                </c:pt>
                <c:pt idx="1181">
                  <c:v>-8.4422912599999993</c:v>
                </c:pt>
                <c:pt idx="1182">
                  <c:v>-8.4422912599999993</c:v>
                </c:pt>
                <c:pt idx="1183">
                  <c:v>-8.4433593800000004</c:v>
                </c:pt>
                <c:pt idx="1184">
                  <c:v>-8.4462890599999998</c:v>
                </c:pt>
                <c:pt idx="1185">
                  <c:v>-8.4462890599999998</c:v>
                </c:pt>
                <c:pt idx="1186">
                  <c:v>-8.4457092300000003</c:v>
                </c:pt>
                <c:pt idx="1187">
                  <c:v>-8.4444274900000007</c:v>
                </c:pt>
                <c:pt idx="1188">
                  <c:v>-8.4444274900000007</c:v>
                </c:pt>
                <c:pt idx="1189">
                  <c:v>-8.4413452099999997</c:v>
                </c:pt>
                <c:pt idx="1190">
                  <c:v>-8.4461364700000008</c:v>
                </c:pt>
                <c:pt idx="1191">
                  <c:v>-8.4461364700000008</c:v>
                </c:pt>
                <c:pt idx="1192">
                  <c:v>-8.4459533699999998</c:v>
                </c:pt>
                <c:pt idx="1193">
                  <c:v>-8.4430542000000006</c:v>
                </c:pt>
                <c:pt idx="1194">
                  <c:v>-8.4429321300000009</c:v>
                </c:pt>
                <c:pt idx="1195">
                  <c:v>-8.4429321300000009</c:v>
                </c:pt>
                <c:pt idx="1196">
                  <c:v>-8.4393615700000009</c:v>
                </c:pt>
                <c:pt idx="1197">
                  <c:v>-8.4393615700000009</c:v>
                </c:pt>
                <c:pt idx="1198">
                  <c:v>-8.4415283199999998</c:v>
                </c:pt>
                <c:pt idx="1199">
                  <c:v>-8.4436645499999994</c:v>
                </c:pt>
                <c:pt idx="1200">
                  <c:v>-8.4436340300000001</c:v>
                </c:pt>
                <c:pt idx="1201">
                  <c:v>-8.4436340300000001</c:v>
                </c:pt>
                <c:pt idx="1202">
                  <c:v>-8.4409484900000002</c:v>
                </c:pt>
                <c:pt idx="1203">
                  <c:v>-8.44192505</c:v>
                </c:pt>
                <c:pt idx="1204">
                  <c:v>-8.44192505</c:v>
                </c:pt>
                <c:pt idx="1205">
                  <c:v>-8.44055176</c:v>
                </c:pt>
                <c:pt idx="1206">
                  <c:v>-8.44055176</c:v>
                </c:pt>
                <c:pt idx="1207">
                  <c:v>-8.4429931600000003</c:v>
                </c:pt>
                <c:pt idx="1208">
                  <c:v>-8.4461059600000006</c:v>
                </c:pt>
                <c:pt idx="1209">
                  <c:v>-8.4450988799999998</c:v>
                </c:pt>
                <c:pt idx="1210">
                  <c:v>-8.4450988799999998</c:v>
                </c:pt>
                <c:pt idx="1211">
                  <c:v>-8.4444274900000007</c:v>
                </c:pt>
                <c:pt idx="1212">
                  <c:v>-8.4440307600000004</c:v>
                </c:pt>
                <c:pt idx="1213">
                  <c:v>-8.4440307600000004</c:v>
                </c:pt>
                <c:pt idx="1214">
                  <c:v>-8.4438781699999996</c:v>
                </c:pt>
                <c:pt idx="1215">
                  <c:v>-8.44174194</c:v>
                </c:pt>
                <c:pt idx="1216">
                  <c:v>-8.44174194</c:v>
                </c:pt>
                <c:pt idx="1217">
                  <c:v>-8.4438476599999994</c:v>
                </c:pt>
                <c:pt idx="1218">
                  <c:v>-8.4444274900000007</c:v>
                </c:pt>
                <c:pt idx="1219">
                  <c:v>-8.4444274900000007</c:v>
                </c:pt>
                <c:pt idx="1220">
                  <c:v>-8.4414672900000003</c:v>
                </c:pt>
                <c:pt idx="1221">
                  <c:v>-8.4407958999999995</c:v>
                </c:pt>
                <c:pt idx="1222">
                  <c:v>-8.4404907199999997</c:v>
                </c:pt>
                <c:pt idx="1223">
                  <c:v>-8.4404907199999997</c:v>
                </c:pt>
                <c:pt idx="1224">
                  <c:v>-8.4427490200000008</c:v>
                </c:pt>
                <c:pt idx="1225">
                  <c:v>-8.4377746600000005</c:v>
                </c:pt>
                <c:pt idx="1226">
                  <c:v>-8.4377746600000005</c:v>
                </c:pt>
                <c:pt idx="1227">
                  <c:v>-8.4389648400000006</c:v>
                </c:pt>
                <c:pt idx="1228">
                  <c:v>-8.4406738299999997</c:v>
                </c:pt>
                <c:pt idx="1229">
                  <c:v>-8.4406738299999997</c:v>
                </c:pt>
                <c:pt idx="1230">
                  <c:v>-8.44122314</c:v>
                </c:pt>
                <c:pt idx="1231">
                  <c:v>-8.44158936</c:v>
                </c:pt>
                <c:pt idx="1232">
                  <c:v>-8.4413757300000007</c:v>
                </c:pt>
                <c:pt idx="1233">
                  <c:v>-8.4424438500000001</c:v>
                </c:pt>
                <c:pt idx="1234">
                  <c:v>-8.4403686499999999</c:v>
                </c:pt>
                <c:pt idx="1235">
                  <c:v>-8.4403686499999999</c:v>
                </c:pt>
                <c:pt idx="1236">
                  <c:v>-8.4411315899999995</c:v>
                </c:pt>
                <c:pt idx="1237">
                  <c:v>-8.4411621100000005</c:v>
                </c:pt>
                <c:pt idx="1238">
                  <c:v>-8.4378967300000003</c:v>
                </c:pt>
                <c:pt idx="1239">
                  <c:v>-8.4378967300000003</c:v>
                </c:pt>
                <c:pt idx="1240">
                  <c:v>-8.4387206999999993</c:v>
                </c:pt>
                <c:pt idx="1241">
                  <c:v>-8.4387206999999993</c:v>
                </c:pt>
                <c:pt idx="1242">
                  <c:v>-8.4362793000000007</c:v>
                </c:pt>
                <c:pt idx="1243">
                  <c:v>-8.4353637700000004</c:v>
                </c:pt>
                <c:pt idx="1244">
                  <c:v>-8.4355163599999994</c:v>
                </c:pt>
                <c:pt idx="1245">
                  <c:v>-8.4355163599999994</c:v>
                </c:pt>
                <c:pt idx="1246">
                  <c:v>-8.4398803699999991</c:v>
                </c:pt>
                <c:pt idx="1247">
                  <c:v>-8.4379272499999995</c:v>
                </c:pt>
                <c:pt idx="1248">
                  <c:v>-8.4372253399999995</c:v>
                </c:pt>
                <c:pt idx="1249">
                  <c:v>-8.4372253399999995</c:v>
                </c:pt>
                <c:pt idx="1250">
                  <c:v>-8.4346618699999993</c:v>
                </c:pt>
                <c:pt idx="1251">
                  <c:v>-8.4346618699999993</c:v>
                </c:pt>
                <c:pt idx="1252">
                  <c:v>-8.4379577599999998</c:v>
                </c:pt>
                <c:pt idx="1253">
                  <c:v>-8.4361267099999999</c:v>
                </c:pt>
                <c:pt idx="1254">
                  <c:v>-8.4361267099999999</c:v>
                </c:pt>
                <c:pt idx="1255">
                  <c:v>-8.4372253399999995</c:v>
                </c:pt>
                <c:pt idx="1256">
                  <c:v>-8.4365844699999997</c:v>
                </c:pt>
                <c:pt idx="1257">
                  <c:v>-8.4356384299999991</c:v>
                </c:pt>
                <c:pt idx="1258">
                  <c:v>-8.4355468800000004</c:v>
                </c:pt>
                <c:pt idx="1259">
                  <c:v>-8.4351501500000001</c:v>
                </c:pt>
                <c:pt idx="1260">
                  <c:v>-8.4351501500000001</c:v>
                </c:pt>
                <c:pt idx="1261">
                  <c:v>-8.4372253399999995</c:v>
                </c:pt>
                <c:pt idx="1262">
                  <c:v>-8.4382324200000003</c:v>
                </c:pt>
                <c:pt idx="1263">
                  <c:v>-8.4391174299999996</c:v>
                </c:pt>
                <c:pt idx="1264">
                  <c:v>-8.4391174299999996</c:v>
                </c:pt>
                <c:pt idx="1265">
                  <c:v>-8.4370422400000002</c:v>
                </c:pt>
                <c:pt idx="1266">
                  <c:v>-8.4370422400000002</c:v>
                </c:pt>
                <c:pt idx="1267">
                  <c:v>-8.4346618699999993</c:v>
                </c:pt>
                <c:pt idx="1268">
                  <c:v>-8.4352111799999996</c:v>
                </c:pt>
                <c:pt idx="1269">
                  <c:v>-8.4352111799999996</c:v>
                </c:pt>
                <c:pt idx="1270">
                  <c:v>-8.4338073700000002</c:v>
                </c:pt>
                <c:pt idx="1271">
                  <c:v>-8.4327087400000007</c:v>
                </c:pt>
                <c:pt idx="1272">
                  <c:v>-8.4380798299999995</c:v>
                </c:pt>
                <c:pt idx="1273">
                  <c:v>-8.4380798299999995</c:v>
                </c:pt>
                <c:pt idx="1274">
                  <c:v>-8.4367675799999997</c:v>
                </c:pt>
                <c:pt idx="1275">
                  <c:v>-8.4367675799999997</c:v>
                </c:pt>
                <c:pt idx="1276">
                  <c:v>-8.4382324200000003</c:v>
                </c:pt>
                <c:pt idx="1277">
                  <c:v>-8.4389343300000004</c:v>
                </c:pt>
                <c:pt idx="1278">
                  <c:v>-8.4362487799999997</c:v>
                </c:pt>
                <c:pt idx="1279">
                  <c:v>-8.4362487799999997</c:v>
                </c:pt>
                <c:pt idx="1280">
                  <c:v>-8.4370727500000005</c:v>
                </c:pt>
                <c:pt idx="1281">
                  <c:v>-8.4368286099999992</c:v>
                </c:pt>
                <c:pt idx="1282">
                  <c:v>-8.4368286099999992</c:v>
                </c:pt>
                <c:pt idx="1283">
                  <c:v>-8.4381713900000008</c:v>
                </c:pt>
                <c:pt idx="1284">
                  <c:v>-8.4382018999999993</c:v>
                </c:pt>
                <c:pt idx="1285">
                  <c:v>-8.4382018999999993</c:v>
                </c:pt>
                <c:pt idx="1286">
                  <c:v>-8.4380798299999995</c:v>
                </c:pt>
                <c:pt idx="1287">
                  <c:v>-8.4420776400000008</c:v>
                </c:pt>
                <c:pt idx="1288">
                  <c:v>-8.4420776400000008</c:v>
                </c:pt>
                <c:pt idx="1289">
                  <c:v>-8.4420166000000005</c:v>
                </c:pt>
                <c:pt idx="1290">
                  <c:v>-8.4387817399999996</c:v>
                </c:pt>
                <c:pt idx="1291">
                  <c:v>-8.4425354000000006</c:v>
                </c:pt>
                <c:pt idx="1292">
                  <c:v>-8.4398498499999999</c:v>
                </c:pt>
                <c:pt idx="1293">
                  <c:v>-8.4398498499999999</c:v>
                </c:pt>
                <c:pt idx="1294">
                  <c:v>-8.4398498499999999</c:v>
                </c:pt>
                <c:pt idx="1295">
                  <c:v>-8.4383239700000008</c:v>
                </c:pt>
                <c:pt idx="1296">
                  <c:v>-8.4393615700000009</c:v>
                </c:pt>
                <c:pt idx="1297">
                  <c:v>-8.4391479500000006</c:v>
                </c:pt>
                <c:pt idx="1298">
                  <c:v>-8.4391479500000006</c:v>
                </c:pt>
                <c:pt idx="1299">
                  <c:v>-8.4385986299999995</c:v>
                </c:pt>
                <c:pt idx="1300">
                  <c:v>-8.4388122600000006</c:v>
                </c:pt>
                <c:pt idx="1301">
                  <c:v>-8.4372558600000005</c:v>
                </c:pt>
                <c:pt idx="1302">
                  <c:v>-8.4368591300000002</c:v>
                </c:pt>
                <c:pt idx="1303">
                  <c:v>-8.4388427700000008</c:v>
                </c:pt>
                <c:pt idx="1304">
                  <c:v>-8.4388427700000008</c:v>
                </c:pt>
                <c:pt idx="1305">
                  <c:v>-8.43664551</c:v>
                </c:pt>
                <c:pt idx="1306">
                  <c:v>-8.4395141599999999</c:v>
                </c:pt>
                <c:pt idx="1307">
                  <c:v>-8.4395141599999999</c:v>
                </c:pt>
                <c:pt idx="1308">
                  <c:v>-8.4395752000000002</c:v>
                </c:pt>
                <c:pt idx="1309">
                  <c:v>-8.4402770999999994</c:v>
                </c:pt>
                <c:pt idx="1310">
                  <c:v>-8.4389953599999998</c:v>
                </c:pt>
                <c:pt idx="1311">
                  <c:v>-8.43768311</c:v>
                </c:pt>
                <c:pt idx="1312">
                  <c:v>-8.4367370600000005</c:v>
                </c:pt>
                <c:pt idx="1313">
                  <c:v>-8.4367370600000005</c:v>
                </c:pt>
                <c:pt idx="1314">
                  <c:v>-8.4368591300000002</c:v>
                </c:pt>
                <c:pt idx="1315">
                  <c:v>-8.4352722199999999</c:v>
                </c:pt>
                <c:pt idx="1316">
                  <c:v>-8.4345703099999998</c:v>
                </c:pt>
                <c:pt idx="1317">
                  <c:v>-8.4345703099999998</c:v>
                </c:pt>
                <c:pt idx="1318">
                  <c:v>-8.4349060100000006</c:v>
                </c:pt>
                <c:pt idx="1319">
                  <c:v>-8.4393920900000001</c:v>
                </c:pt>
                <c:pt idx="1320">
                  <c:v>-8.4381713900000008</c:v>
                </c:pt>
                <c:pt idx="1321">
                  <c:v>-8.4351501500000001</c:v>
                </c:pt>
                <c:pt idx="1322">
                  <c:v>-8.4339599599999993</c:v>
                </c:pt>
                <c:pt idx="1323">
                  <c:v>-8.4339599599999993</c:v>
                </c:pt>
                <c:pt idx="1324">
                  <c:v>-8.4328918500000007</c:v>
                </c:pt>
                <c:pt idx="1325">
                  <c:v>-8.4323730500000007</c:v>
                </c:pt>
                <c:pt idx="1326">
                  <c:v>-8.4329528800000002</c:v>
                </c:pt>
                <c:pt idx="1327">
                  <c:v>-8.4329528800000002</c:v>
                </c:pt>
                <c:pt idx="1328">
                  <c:v>-8.4314269999999993</c:v>
                </c:pt>
                <c:pt idx="1329">
                  <c:v>-8.4285278300000002</c:v>
                </c:pt>
                <c:pt idx="1330">
                  <c:v>-8.4285278300000002</c:v>
                </c:pt>
                <c:pt idx="1331">
                  <c:v>-8.4342346199999998</c:v>
                </c:pt>
                <c:pt idx="1332">
                  <c:v>-8.4325866699999992</c:v>
                </c:pt>
                <c:pt idx="1333">
                  <c:v>-8.4325866699999992</c:v>
                </c:pt>
                <c:pt idx="1334">
                  <c:v>-8.4344787599999993</c:v>
                </c:pt>
                <c:pt idx="1335">
                  <c:v>-8.4340820300000008</c:v>
                </c:pt>
                <c:pt idx="1336">
                  <c:v>-8.4336547900000003</c:v>
                </c:pt>
                <c:pt idx="1337">
                  <c:v>-8.4336547900000003</c:v>
                </c:pt>
                <c:pt idx="1338">
                  <c:v>-8.4336242699999993</c:v>
                </c:pt>
                <c:pt idx="1339">
                  <c:v>-8.4336242699999993</c:v>
                </c:pt>
                <c:pt idx="1340">
                  <c:v>-8.4344177200000008</c:v>
                </c:pt>
                <c:pt idx="1341">
                  <c:v>-8.4322509799999992</c:v>
                </c:pt>
                <c:pt idx="1342">
                  <c:v>-8.42950439</c:v>
                </c:pt>
                <c:pt idx="1343">
                  <c:v>-8.42950439</c:v>
                </c:pt>
                <c:pt idx="1344">
                  <c:v>-8.4304199200000003</c:v>
                </c:pt>
                <c:pt idx="1345">
                  <c:v>-8.4268188500000001</c:v>
                </c:pt>
                <c:pt idx="1346">
                  <c:v>-8.4285583499999994</c:v>
                </c:pt>
                <c:pt idx="1347">
                  <c:v>-8.4268188500000001</c:v>
                </c:pt>
                <c:pt idx="1348">
                  <c:v>-8.4262695300000008</c:v>
                </c:pt>
                <c:pt idx="1349">
                  <c:v>-8.4262695300000008</c:v>
                </c:pt>
                <c:pt idx="1350">
                  <c:v>-8.4277343800000004</c:v>
                </c:pt>
                <c:pt idx="1351">
                  <c:v>-8.4270935100000006</c:v>
                </c:pt>
                <c:pt idx="1352">
                  <c:v>-8.4270935100000006</c:v>
                </c:pt>
                <c:pt idx="1353">
                  <c:v>-8.4287719699999997</c:v>
                </c:pt>
                <c:pt idx="1354">
                  <c:v>-8.4244384799999992</c:v>
                </c:pt>
                <c:pt idx="1355">
                  <c:v>-8.4259338400000008</c:v>
                </c:pt>
                <c:pt idx="1356">
                  <c:v>-8.4270324700000003</c:v>
                </c:pt>
                <c:pt idx="1357">
                  <c:v>-8.42205811</c:v>
                </c:pt>
                <c:pt idx="1358">
                  <c:v>-8.42205811</c:v>
                </c:pt>
                <c:pt idx="1359">
                  <c:v>-8.4239196799999991</c:v>
                </c:pt>
                <c:pt idx="1360">
                  <c:v>-8.42221069</c:v>
                </c:pt>
                <c:pt idx="1361">
                  <c:v>-8.4211120600000005</c:v>
                </c:pt>
                <c:pt idx="1362">
                  <c:v>-8.4211120600000005</c:v>
                </c:pt>
                <c:pt idx="1363">
                  <c:v>-8.4219360400000003</c:v>
                </c:pt>
                <c:pt idx="1364">
                  <c:v>-8.4216613799999998</c:v>
                </c:pt>
                <c:pt idx="1365">
                  <c:v>-8.4243469199999996</c:v>
                </c:pt>
                <c:pt idx="1366">
                  <c:v>-8.4190673799999995</c:v>
                </c:pt>
                <c:pt idx="1367">
                  <c:v>-8.4220275900000008</c:v>
                </c:pt>
                <c:pt idx="1368">
                  <c:v>-8.4220275900000008</c:v>
                </c:pt>
                <c:pt idx="1369">
                  <c:v>-8.4245910599999991</c:v>
                </c:pt>
                <c:pt idx="1370">
                  <c:v>-8.4233093300000004</c:v>
                </c:pt>
                <c:pt idx="1371">
                  <c:v>-8.42526245</c:v>
                </c:pt>
                <c:pt idx="1372">
                  <c:v>-8.4189147900000005</c:v>
                </c:pt>
                <c:pt idx="1373">
                  <c:v>-8.4172668500000007</c:v>
                </c:pt>
                <c:pt idx="1374">
                  <c:v>-8.4172668500000007</c:v>
                </c:pt>
                <c:pt idx="1375">
                  <c:v>-8.4163818399999997</c:v>
                </c:pt>
                <c:pt idx="1376">
                  <c:v>-8.4196472199999999</c:v>
                </c:pt>
                <c:pt idx="1377">
                  <c:v>-8.4196472199999999</c:v>
                </c:pt>
                <c:pt idx="1378">
                  <c:v>-8.4214782699999997</c:v>
                </c:pt>
                <c:pt idx="1379">
                  <c:v>-8.4192199700000003</c:v>
                </c:pt>
                <c:pt idx="1380">
                  <c:v>-8.4192199700000003</c:v>
                </c:pt>
                <c:pt idx="1381">
                  <c:v>-8.4177246100000005</c:v>
                </c:pt>
                <c:pt idx="1382">
                  <c:v>-8.41744995</c:v>
                </c:pt>
                <c:pt idx="1383">
                  <c:v>-8.41744995</c:v>
                </c:pt>
                <c:pt idx="1384">
                  <c:v>-8.4149475099999993</c:v>
                </c:pt>
                <c:pt idx="1385">
                  <c:v>-8.4139709499999995</c:v>
                </c:pt>
                <c:pt idx="1386">
                  <c:v>-8.4162597699999999</c:v>
                </c:pt>
                <c:pt idx="1387">
                  <c:v>-8.4162597699999999</c:v>
                </c:pt>
                <c:pt idx="1388">
                  <c:v>-8.4160156300000004</c:v>
                </c:pt>
                <c:pt idx="1389">
                  <c:v>-8.4160156300000004</c:v>
                </c:pt>
                <c:pt idx="1390">
                  <c:v>-8.4136962900000007</c:v>
                </c:pt>
                <c:pt idx="1391">
                  <c:v>-8.4114685100000006</c:v>
                </c:pt>
                <c:pt idx="1392">
                  <c:v>-8.4145507800000008</c:v>
                </c:pt>
                <c:pt idx="1393">
                  <c:v>-8.4145507800000008</c:v>
                </c:pt>
                <c:pt idx="1394">
                  <c:v>-8.4132690399999994</c:v>
                </c:pt>
                <c:pt idx="1395">
                  <c:v>-8.4121398900000006</c:v>
                </c:pt>
                <c:pt idx="1396">
                  <c:v>-8.4121398900000006</c:v>
                </c:pt>
                <c:pt idx="1397">
                  <c:v>-8.4083862299999996</c:v>
                </c:pt>
                <c:pt idx="1398">
                  <c:v>-8.4129333499999994</c:v>
                </c:pt>
                <c:pt idx="1399">
                  <c:v>-8.4129333499999994</c:v>
                </c:pt>
                <c:pt idx="1400">
                  <c:v>-8.4095764200000005</c:v>
                </c:pt>
                <c:pt idx="1401">
                  <c:v>-8.4085693399999997</c:v>
                </c:pt>
                <c:pt idx="1402">
                  <c:v>-8.4085693399999997</c:v>
                </c:pt>
                <c:pt idx="1403">
                  <c:v>-8.4075622600000006</c:v>
                </c:pt>
                <c:pt idx="1404">
                  <c:v>-8.4128723099999991</c:v>
                </c:pt>
                <c:pt idx="1405">
                  <c:v>-8.4113769499999993</c:v>
                </c:pt>
                <c:pt idx="1406">
                  <c:v>-8.4082031300000004</c:v>
                </c:pt>
                <c:pt idx="1407">
                  <c:v>-8.4104309100000005</c:v>
                </c:pt>
                <c:pt idx="1408">
                  <c:v>-8.4104309100000005</c:v>
                </c:pt>
                <c:pt idx="1409">
                  <c:v>-8.4105834999999995</c:v>
                </c:pt>
                <c:pt idx="1410">
                  <c:v>-8.4066467300000003</c:v>
                </c:pt>
                <c:pt idx="1411">
                  <c:v>-8.4032287599999993</c:v>
                </c:pt>
                <c:pt idx="1412">
                  <c:v>-8.4032287599999993</c:v>
                </c:pt>
                <c:pt idx="1413">
                  <c:v>-8.4063720699999998</c:v>
                </c:pt>
                <c:pt idx="1414">
                  <c:v>-8.4086608900000002</c:v>
                </c:pt>
                <c:pt idx="1415">
                  <c:v>-8.4064025900000008</c:v>
                </c:pt>
                <c:pt idx="1416">
                  <c:v>-8.4081726099999994</c:v>
                </c:pt>
                <c:pt idx="1417">
                  <c:v>-8.4052734400000002</c:v>
                </c:pt>
                <c:pt idx="1418">
                  <c:v>-8.4052734400000002</c:v>
                </c:pt>
                <c:pt idx="1419">
                  <c:v>-8.4052429199999992</c:v>
                </c:pt>
                <c:pt idx="1420">
                  <c:v>-8.3998107900000001</c:v>
                </c:pt>
                <c:pt idx="1421">
                  <c:v>-8.3998107900000001</c:v>
                </c:pt>
                <c:pt idx="1422">
                  <c:v>-8.4006652800000001</c:v>
                </c:pt>
                <c:pt idx="1423">
                  <c:v>-8.4052123999999999</c:v>
                </c:pt>
                <c:pt idx="1424">
                  <c:v>-8.4050598099999991</c:v>
                </c:pt>
                <c:pt idx="1425">
                  <c:v>-8.4050598099999991</c:v>
                </c:pt>
                <c:pt idx="1426">
                  <c:v>-8.4037170400000001</c:v>
                </c:pt>
                <c:pt idx="1427">
                  <c:v>-8.4032897900000005</c:v>
                </c:pt>
                <c:pt idx="1428">
                  <c:v>-8.4032897900000005</c:v>
                </c:pt>
                <c:pt idx="1429">
                  <c:v>-8.3997192399999996</c:v>
                </c:pt>
                <c:pt idx="1430">
                  <c:v>-8.4013671900000002</c:v>
                </c:pt>
                <c:pt idx="1431">
                  <c:v>-8.39758301</c:v>
                </c:pt>
                <c:pt idx="1432">
                  <c:v>-8.3984375</c:v>
                </c:pt>
                <c:pt idx="1433">
                  <c:v>-8.4012756300000007</c:v>
                </c:pt>
                <c:pt idx="1434">
                  <c:v>-8.4012756300000007</c:v>
                </c:pt>
                <c:pt idx="1435">
                  <c:v>-8.3999023400000006</c:v>
                </c:pt>
                <c:pt idx="1436">
                  <c:v>-8.40200806</c:v>
                </c:pt>
                <c:pt idx="1437">
                  <c:v>-8.4013977099999995</c:v>
                </c:pt>
                <c:pt idx="1438">
                  <c:v>-8.4013977099999995</c:v>
                </c:pt>
                <c:pt idx="1439">
                  <c:v>-8.4020996100000005</c:v>
                </c:pt>
                <c:pt idx="1440">
                  <c:v>-8.4016418500000007</c:v>
                </c:pt>
                <c:pt idx="1441">
                  <c:v>-8.3991393999999993</c:v>
                </c:pt>
                <c:pt idx="1442">
                  <c:v>-8.3998413099999993</c:v>
                </c:pt>
                <c:pt idx="1443">
                  <c:v>-8.3980712900000007</c:v>
                </c:pt>
                <c:pt idx="1444">
                  <c:v>-8.3980712900000007</c:v>
                </c:pt>
                <c:pt idx="1445">
                  <c:v>-8.3996276900000009</c:v>
                </c:pt>
                <c:pt idx="1446">
                  <c:v>-8.3971557600000004</c:v>
                </c:pt>
                <c:pt idx="1447">
                  <c:v>-8.3971557600000004</c:v>
                </c:pt>
                <c:pt idx="1448">
                  <c:v>-8.3957519499999993</c:v>
                </c:pt>
                <c:pt idx="1449">
                  <c:v>-8.3973693800000007</c:v>
                </c:pt>
                <c:pt idx="1450">
                  <c:v>-8.3973693800000007</c:v>
                </c:pt>
                <c:pt idx="1451">
                  <c:v>-8.3999023400000006</c:v>
                </c:pt>
                <c:pt idx="1452">
                  <c:v>-8.3994445800000008</c:v>
                </c:pt>
                <c:pt idx="1453">
                  <c:v>-8.3994445800000008</c:v>
                </c:pt>
                <c:pt idx="1454">
                  <c:v>-8.4008483900000002</c:v>
                </c:pt>
                <c:pt idx="1455">
                  <c:v>-8.3976440399999994</c:v>
                </c:pt>
                <c:pt idx="1456">
                  <c:v>-8.3951110799999995</c:v>
                </c:pt>
                <c:pt idx="1457">
                  <c:v>-8.3951110799999995</c:v>
                </c:pt>
                <c:pt idx="1458">
                  <c:v>-8.3970031699999996</c:v>
                </c:pt>
                <c:pt idx="1459">
                  <c:v>-8.3970031699999996</c:v>
                </c:pt>
                <c:pt idx="1460">
                  <c:v>-8.39758301</c:v>
                </c:pt>
                <c:pt idx="1461">
                  <c:v>-8.3962097199999999</c:v>
                </c:pt>
                <c:pt idx="1462">
                  <c:v>-8.3945617699999993</c:v>
                </c:pt>
                <c:pt idx="1463">
                  <c:v>-8.3945617699999993</c:v>
                </c:pt>
                <c:pt idx="1464">
                  <c:v>-8.3971252399999994</c:v>
                </c:pt>
                <c:pt idx="1465">
                  <c:v>-8.3974914599999995</c:v>
                </c:pt>
                <c:pt idx="1466">
                  <c:v>-8.3974914599999995</c:v>
                </c:pt>
                <c:pt idx="1467">
                  <c:v>-8.3970336900000007</c:v>
                </c:pt>
                <c:pt idx="1468">
                  <c:v>-8.3990478500000005</c:v>
                </c:pt>
                <c:pt idx="1469">
                  <c:v>-8.3990478500000005</c:v>
                </c:pt>
                <c:pt idx="1470">
                  <c:v>-8.4007263200000004</c:v>
                </c:pt>
                <c:pt idx="1471">
                  <c:v>-8.3994751000000001</c:v>
                </c:pt>
                <c:pt idx="1472">
                  <c:v>-8.3994751000000001</c:v>
                </c:pt>
                <c:pt idx="1473">
                  <c:v>-8.4020385700000002</c:v>
                </c:pt>
                <c:pt idx="1474">
                  <c:v>-8.4004821799999991</c:v>
                </c:pt>
                <c:pt idx="1475">
                  <c:v>-8.3983459499999995</c:v>
                </c:pt>
                <c:pt idx="1476">
                  <c:v>-8.3968505899999997</c:v>
                </c:pt>
                <c:pt idx="1477">
                  <c:v>-8.3935852099999995</c:v>
                </c:pt>
                <c:pt idx="1478">
                  <c:v>-8.3935852099999995</c:v>
                </c:pt>
                <c:pt idx="1479">
                  <c:v>-8.3932800299999997</c:v>
                </c:pt>
                <c:pt idx="1480">
                  <c:v>-8.3919982900000001</c:v>
                </c:pt>
                <c:pt idx="1481">
                  <c:v>-8.3999023400000006</c:v>
                </c:pt>
                <c:pt idx="1482">
                  <c:v>-8.3999023400000006</c:v>
                </c:pt>
                <c:pt idx="1483">
                  <c:v>-8.3977050799999997</c:v>
                </c:pt>
                <c:pt idx="1484">
                  <c:v>-8.3978881800000007</c:v>
                </c:pt>
                <c:pt idx="1485">
                  <c:v>-8.3976745600000005</c:v>
                </c:pt>
                <c:pt idx="1486">
                  <c:v>-8.3955078099999998</c:v>
                </c:pt>
                <c:pt idx="1487">
                  <c:v>-8.3956298799999995</c:v>
                </c:pt>
                <c:pt idx="1488">
                  <c:v>-8.3956298799999995</c:v>
                </c:pt>
                <c:pt idx="1489">
                  <c:v>-8.39453125</c:v>
                </c:pt>
                <c:pt idx="1490">
                  <c:v>-8.3933715800000002</c:v>
                </c:pt>
                <c:pt idx="1491">
                  <c:v>-8.3933715800000002</c:v>
                </c:pt>
                <c:pt idx="1492">
                  <c:v>-8.3945922900000003</c:v>
                </c:pt>
                <c:pt idx="1493">
                  <c:v>-8.3930664099999994</c:v>
                </c:pt>
                <c:pt idx="1494">
                  <c:v>-8.3939819300000007</c:v>
                </c:pt>
                <c:pt idx="1495">
                  <c:v>-8.3917541500000006</c:v>
                </c:pt>
                <c:pt idx="1496">
                  <c:v>-8.3934020999999994</c:v>
                </c:pt>
                <c:pt idx="1497">
                  <c:v>-8.3934020999999994</c:v>
                </c:pt>
                <c:pt idx="1498">
                  <c:v>-8.3931579599999999</c:v>
                </c:pt>
                <c:pt idx="1499">
                  <c:v>-8.3903198200000002</c:v>
                </c:pt>
                <c:pt idx="1500">
                  <c:v>-8.3887634299999991</c:v>
                </c:pt>
                <c:pt idx="1501">
                  <c:v>-8.3887634299999991</c:v>
                </c:pt>
                <c:pt idx="1502">
                  <c:v>-8.3921814000000001</c:v>
                </c:pt>
                <c:pt idx="1503">
                  <c:v>-8.3959960900000006</c:v>
                </c:pt>
                <c:pt idx="1504">
                  <c:v>-8.3931884799999992</c:v>
                </c:pt>
                <c:pt idx="1505">
                  <c:v>-8.3923644999999993</c:v>
                </c:pt>
                <c:pt idx="1506">
                  <c:v>-8.3927002000000002</c:v>
                </c:pt>
                <c:pt idx="1507">
                  <c:v>-8.3927002000000002</c:v>
                </c:pt>
                <c:pt idx="1508">
                  <c:v>-8.3903198200000002</c:v>
                </c:pt>
                <c:pt idx="1509">
                  <c:v>-8.3936462400000007</c:v>
                </c:pt>
                <c:pt idx="1510">
                  <c:v>-8.3936462400000007</c:v>
                </c:pt>
                <c:pt idx="1511">
                  <c:v>-8.3951110799999995</c:v>
                </c:pt>
                <c:pt idx="1512">
                  <c:v>-8.3951110799999995</c:v>
                </c:pt>
                <c:pt idx="1513">
                  <c:v>-8.3934326200000005</c:v>
                </c:pt>
                <c:pt idx="1514">
                  <c:v>-8.3950805699999993</c:v>
                </c:pt>
                <c:pt idx="1515">
                  <c:v>-8.3965454099999999</c:v>
                </c:pt>
                <c:pt idx="1516">
                  <c:v>-8.3965454099999999</c:v>
                </c:pt>
                <c:pt idx="1517">
                  <c:v>-8.3960571300000009</c:v>
                </c:pt>
                <c:pt idx="1518">
                  <c:v>-8.3995666500000006</c:v>
                </c:pt>
                <c:pt idx="1519">
                  <c:v>-8.3996887200000003</c:v>
                </c:pt>
                <c:pt idx="1520">
                  <c:v>-8.3992004399999995</c:v>
                </c:pt>
                <c:pt idx="1521">
                  <c:v>-8.4024658199999998</c:v>
                </c:pt>
                <c:pt idx="1522">
                  <c:v>-8.4024658199999998</c:v>
                </c:pt>
                <c:pt idx="1523">
                  <c:v>-8.4024047900000003</c:v>
                </c:pt>
                <c:pt idx="1524">
                  <c:v>-8.4042663599999994</c:v>
                </c:pt>
                <c:pt idx="1525">
                  <c:v>-8.4031372100000006</c:v>
                </c:pt>
                <c:pt idx="1526">
                  <c:v>-8.4031372100000006</c:v>
                </c:pt>
                <c:pt idx="1527">
                  <c:v>-8.4035034199999998</c:v>
                </c:pt>
                <c:pt idx="1528">
                  <c:v>-8.4058837900000007</c:v>
                </c:pt>
                <c:pt idx="1529">
                  <c:v>-8.4063415500000005</c:v>
                </c:pt>
                <c:pt idx="1530">
                  <c:v>-8.4088745100000004</c:v>
                </c:pt>
                <c:pt idx="1531">
                  <c:v>-8.4050293000000007</c:v>
                </c:pt>
                <c:pt idx="1532">
                  <c:v>-8.4050293000000007</c:v>
                </c:pt>
                <c:pt idx="1533">
                  <c:v>-8.4066772499999995</c:v>
                </c:pt>
                <c:pt idx="1534">
                  <c:v>-8.41067505</c:v>
                </c:pt>
                <c:pt idx="1535">
                  <c:v>-8.41067505</c:v>
                </c:pt>
                <c:pt idx="1536">
                  <c:v>-8.4069824200000003</c:v>
                </c:pt>
                <c:pt idx="1537">
                  <c:v>-8.4079284699999999</c:v>
                </c:pt>
                <c:pt idx="1538">
                  <c:v>-8.4068908699999998</c:v>
                </c:pt>
                <c:pt idx="1539">
                  <c:v>-8.4084777800000001</c:v>
                </c:pt>
                <c:pt idx="1540">
                  <c:v>-8.4089050299999997</c:v>
                </c:pt>
                <c:pt idx="1541">
                  <c:v>-8.41015625</c:v>
                </c:pt>
                <c:pt idx="1542">
                  <c:v>-8.41015625</c:v>
                </c:pt>
                <c:pt idx="1543">
                  <c:v>-8.4130554199999992</c:v>
                </c:pt>
                <c:pt idx="1544">
                  <c:v>-8.4116821300000009</c:v>
                </c:pt>
                <c:pt idx="1545">
                  <c:v>-8.4116821300000009</c:v>
                </c:pt>
                <c:pt idx="1546">
                  <c:v>-8.4112548799999995</c:v>
                </c:pt>
                <c:pt idx="1547">
                  <c:v>-8.4105529800000003</c:v>
                </c:pt>
                <c:pt idx="1548">
                  <c:v>-8.4105529800000003</c:v>
                </c:pt>
                <c:pt idx="1549">
                  <c:v>-8.4144287099999993</c:v>
                </c:pt>
                <c:pt idx="1550">
                  <c:v>-8.4121093800000004</c:v>
                </c:pt>
                <c:pt idx="1551">
                  <c:v>-8.4121093800000004</c:v>
                </c:pt>
                <c:pt idx="1552">
                  <c:v>-8.4091186499999999</c:v>
                </c:pt>
                <c:pt idx="1553">
                  <c:v>-8.4151001000000001</c:v>
                </c:pt>
                <c:pt idx="1554">
                  <c:v>-8.4121704099999999</c:v>
                </c:pt>
                <c:pt idx="1555">
                  <c:v>-8.4121704099999999</c:v>
                </c:pt>
                <c:pt idx="1556">
                  <c:v>-8.4116821300000009</c:v>
                </c:pt>
                <c:pt idx="1557">
                  <c:v>-8.4116821300000009</c:v>
                </c:pt>
                <c:pt idx="1558">
                  <c:v>-8.4094848599999992</c:v>
                </c:pt>
                <c:pt idx="1559">
                  <c:v>-8.4104614299999998</c:v>
                </c:pt>
                <c:pt idx="1560">
                  <c:v>-8.4082641599999999</c:v>
                </c:pt>
                <c:pt idx="1561">
                  <c:v>-8.4082641599999999</c:v>
                </c:pt>
                <c:pt idx="1562">
                  <c:v>-8.4100341800000002</c:v>
                </c:pt>
                <c:pt idx="1563">
                  <c:v>-8.4078369100000003</c:v>
                </c:pt>
                <c:pt idx="1564">
                  <c:v>-8.4057312</c:v>
                </c:pt>
                <c:pt idx="1565">
                  <c:v>-8.4054870600000005</c:v>
                </c:pt>
                <c:pt idx="1566">
                  <c:v>-8.4040832499999993</c:v>
                </c:pt>
                <c:pt idx="1567">
                  <c:v>-8.4040832499999993</c:v>
                </c:pt>
                <c:pt idx="1568">
                  <c:v>-8.4027404800000003</c:v>
                </c:pt>
                <c:pt idx="1569">
                  <c:v>-8.4030761700000003</c:v>
                </c:pt>
                <c:pt idx="1570">
                  <c:v>-8.4030761700000003</c:v>
                </c:pt>
                <c:pt idx="1571">
                  <c:v>-8.4017639200000005</c:v>
                </c:pt>
                <c:pt idx="1572">
                  <c:v>-8.4005432100000004</c:v>
                </c:pt>
                <c:pt idx="1573">
                  <c:v>-8.4002380399999996</c:v>
                </c:pt>
                <c:pt idx="1574">
                  <c:v>-8.4004821799999991</c:v>
                </c:pt>
                <c:pt idx="1575">
                  <c:v>-8.3980407699999997</c:v>
                </c:pt>
                <c:pt idx="1576">
                  <c:v>-8.3980407699999997</c:v>
                </c:pt>
                <c:pt idx="1577">
                  <c:v>-8.3965454099999999</c:v>
                </c:pt>
                <c:pt idx="1578">
                  <c:v>-8.3961792000000006</c:v>
                </c:pt>
                <c:pt idx="1579">
                  <c:v>-8.3938293500000007</c:v>
                </c:pt>
                <c:pt idx="1580">
                  <c:v>-8.3938293500000007</c:v>
                </c:pt>
                <c:pt idx="1581">
                  <c:v>-8.3948974599999993</c:v>
                </c:pt>
                <c:pt idx="1582">
                  <c:v>-8.3969421400000002</c:v>
                </c:pt>
                <c:pt idx="1583">
                  <c:v>-8.39505005</c:v>
                </c:pt>
                <c:pt idx="1584">
                  <c:v>-8.3952331499999993</c:v>
                </c:pt>
                <c:pt idx="1585">
                  <c:v>-8.3952026400000008</c:v>
                </c:pt>
                <c:pt idx="1586">
                  <c:v>-8.3952026400000008</c:v>
                </c:pt>
                <c:pt idx="1587">
                  <c:v>-8.3962402300000001</c:v>
                </c:pt>
                <c:pt idx="1588">
                  <c:v>-8.3921508800000009</c:v>
                </c:pt>
                <c:pt idx="1589">
                  <c:v>-8.39080811</c:v>
                </c:pt>
                <c:pt idx="1590">
                  <c:v>-8.39080811</c:v>
                </c:pt>
                <c:pt idx="1591">
                  <c:v>-8.3895263700000005</c:v>
                </c:pt>
                <c:pt idx="1592">
                  <c:v>-8.3895263700000005</c:v>
                </c:pt>
                <c:pt idx="1593">
                  <c:v>-8.3885497999999998</c:v>
                </c:pt>
                <c:pt idx="1594">
                  <c:v>-8.38757324</c:v>
                </c:pt>
                <c:pt idx="1595">
                  <c:v>-8.3875122100000006</c:v>
                </c:pt>
                <c:pt idx="1596">
                  <c:v>-8.3875122100000006</c:v>
                </c:pt>
                <c:pt idx="1597">
                  <c:v>-8.38723755</c:v>
                </c:pt>
                <c:pt idx="1598">
                  <c:v>-8.3875427200000008</c:v>
                </c:pt>
                <c:pt idx="1599">
                  <c:v>-8.3918151900000009</c:v>
                </c:pt>
                <c:pt idx="1600">
                  <c:v>-8.38638306</c:v>
                </c:pt>
                <c:pt idx="1601">
                  <c:v>-8.3848266599999999</c:v>
                </c:pt>
                <c:pt idx="1602">
                  <c:v>-8.3848266599999999</c:v>
                </c:pt>
                <c:pt idx="1603">
                  <c:v>-8.3859863299999997</c:v>
                </c:pt>
                <c:pt idx="1604">
                  <c:v>-8.3852233900000002</c:v>
                </c:pt>
                <c:pt idx="1605">
                  <c:v>-8.3852233900000002</c:v>
                </c:pt>
                <c:pt idx="1606">
                  <c:v>-8.3838806199999993</c:v>
                </c:pt>
                <c:pt idx="1607">
                  <c:v>-8.3825683600000005</c:v>
                </c:pt>
                <c:pt idx="1608">
                  <c:v>-8.3865966800000002</c:v>
                </c:pt>
                <c:pt idx="1609">
                  <c:v>-8.3876953099999998</c:v>
                </c:pt>
                <c:pt idx="1610">
                  <c:v>-8.3860473599999992</c:v>
                </c:pt>
                <c:pt idx="1611">
                  <c:v>-8.3864746100000005</c:v>
                </c:pt>
                <c:pt idx="1612">
                  <c:v>-8.3864746100000005</c:v>
                </c:pt>
                <c:pt idx="1613">
                  <c:v>-8.3858032199999997</c:v>
                </c:pt>
                <c:pt idx="1614">
                  <c:v>-8.3852233900000002</c:v>
                </c:pt>
                <c:pt idx="1615">
                  <c:v>-8.3852233900000002</c:v>
                </c:pt>
                <c:pt idx="1616">
                  <c:v>-8.3824462900000007</c:v>
                </c:pt>
                <c:pt idx="1617">
                  <c:v>-8.3851318399999997</c:v>
                </c:pt>
                <c:pt idx="1618">
                  <c:v>-8.3851318399999997</c:v>
                </c:pt>
                <c:pt idx="1619">
                  <c:v>-8.3833007800000008</c:v>
                </c:pt>
                <c:pt idx="1620">
                  <c:v>-8.3830566399999995</c:v>
                </c:pt>
                <c:pt idx="1621">
                  <c:v>-8.3830566399999995</c:v>
                </c:pt>
                <c:pt idx="1622">
                  <c:v>-8.3819885299999992</c:v>
                </c:pt>
                <c:pt idx="1623">
                  <c:v>-8.3808898900000006</c:v>
                </c:pt>
                <c:pt idx="1624">
                  <c:v>-8.3841857900000001</c:v>
                </c:pt>
                <c:pt idx="1625">
                  <c:v>-8.3815307600000004</c:v>
                </c:pt>
                <c:pt idx="1626">
                  <c:v>-8.3789978000000005</c:v>
                </c:pt>
                <c:pt idx="1627">
                  <c:v>-8.3789978000000005</c:v>
                </c:pt>
                <c:pt idx="1628">
                  <c:v>-8.37976074</c:v>
                </c:pt>
                <c:pt idx="1629">
                  <c:v>-8.3829650900000008</c:v>
                </c:pt>
                <c:pt idx="1630">
                  <c:v>-8.3849487299999996</c:v>
                </c:pt>
                <c:pt idx="1631">
                  <c:v>-8.3849487299999996</c:v>
                </c:pt>
                <c:pt idx="1632">
                  <c:v>-8.3817443800000007</c:v>
                </c:pt>
                <c:pt idx="1633">
                  <c:v>-8.3788757300000007</c:v>
                </c:pt>
                <c:pt idx="1634">
                  <c:v>-8.3797912599999993</c:v>
                </c:pt>
                <c:pt idx="1635">
                  <c:v>-8.3818969699999997</c:v>
                </c:pt>
                <c:pt idx="1636">
                  <c:v>-8.3802185100000006</c:v>
                </c:pt>
                <c:pt idx="1637">
                  <c:v>-8.3802185100000006</c:v>
                </c:pt>
                <c:pt idx="1638">
                  <c:v>-8.3770752000000002</c:v>
                </c:pt>
                <c:pt idx="1639">
                  <c:v>-8.3788757300000007</c:v>
                </c:pt>
                <c:pt idx="1640">
                  <c:v>-8.3788757300000007</c:v>
                </c:pt>
                <c:pt idx="1641">
                  <c:v>-8.3772582999999994</c:v>
                </c:pt>
                <c:pt idx="1642">
                  <c:v>-8.3759155300000003</c:v>
                </c:pt>
                <c:pt idx="1643">
                  <c:v>-8.37518311</c:v>
                </c:pt>
                <c:pt idx="1644">
                  <c:v>-8.3780822799999992</c:v>
                </c:pt>
                <c:pt idx="1645">
                  <c:v>-8.3792114299999998</c:v>
                </c:pt>
                <c:pt idx="1646">
                  <c:v>-8.3792114299999998</c:v>
                </c:pt>
                <c:pt idx="1647">
                  <c:v>-8.3793334999999995</c:v>
                </c:pt>
                <c:pt idx="1648">
                  <c:v>-8.3815612799999997</c:v>
                </c:pt>
                <c:pt idx="1649">
                  <c:v>-8.3815612799999997</c:v>
                </c:pt>
                <c:pt idx="1650">
                  <c:v>-8.3784790000000005</c:v>
                </c:pt>
                <c:pt idx="1651">
                  <c:v>-8.3779296900000002</c:v>
                </c:pt>
                <c:pt idx="1652">
                  <c:v>-8.3753967300000003</c:v>
                </c:pt>
                <c:pt idx="1653">
                  <c:v>-8.3743286099999992</c:v>
                </c:pt>
                <c:pt idx="1654">
                  <c:v>-8.3753051799999998</c:v>
                </c:pt>
                <c:pt idx="1655">
                  <c:v>-8.3753051799999998</c:v>
                </c:pt>
                <c:pt idx="1656">
                  <c:v>-8.3744506800000007</c:v>
                </c:pt>
                <c:pt idx="1657">
                  <c:v>-8.3739929199999992</c:v>
                </c:pt>
                <c:pt idx="1658">
                  <c:v>-8.3704833999999995</c:v>
                </c:pt>
                <c:pt idx="1659">
                  <c:v>-8.3704833999999995</c:v>
                </c:pt>
                <c:pt idx="1660">
                  <c:v>-8.3728942899999996</c:v>
                </c:pt>
                <c:pt idx="1661">
                  <c:v>-8.3674316399999995</c:v>
                </c:pt>
                <c:pt idx="1662">
                  <c:v>-8.3674316399999995</c:v>
                </c:pt>
                <c:pt idx="1663">
                  <c:v>-8.3685913099999993</c:v>
                </c:pt>
                <c:pt idx="1664">
                  <c:v>-8.3692321799999991</c:v>
                </c:pt>
                <c:pt idx="1665">
                  <c:v>-8.3692321799999991</c:v>
                </c:pt>
                <c:pt idx="1666">
                  <c:v>-8.3687439000000001</c:v>
                </c:pt>
                <c:pt idx="1667">
                  <c:v>-8.3666076700000005</c:v>
                </c:pt>
                <c:pt idx="1668">
                  <c:v>-8.3650207499999993</c:v>
                </c:pt>
                <c:pt idx="1669">
                  <c:v>-8.3688964800000001</c:v>
                </c:pt>
                <c:pt idx="1670">
                  <c:v>-8.3655395499999994</c:v>
                </c:pt>
                <c:pt idx="1671">
                  <c:v>-8.3655395499999994</c:v>
                </c:pt>
                <c:pt idx="1672">
                  <c:v>-8.3659362799999997</c:v>
                </c:pt>
                <c:pt idx="1673">
                  <c:v>-8.3676757800000008</c:v>
                </c:pt>
                <c:pt idx="1674">
                  <c:v>-8.3677063</c:v>
                </c:pt>
                <c:pt idx="1675">
                  <c:v>-8.3677063</c:v>
                </c:pt>
                <c:pt idx="1676">
                  <c:v>-8.3661498999999999</c:v>
                </c:pt>
                <c:pt idx="1677">
                  <c:v>-8.3648071300000009</c:v>
                </c:pt>
                <c:pt idx="1678">
                  <c:v>-8.3661193800000007</c:v>
                </c:pt>
                <c:pt idx="1679">
                  <c:v>-8.3654174799999996</c:v>
                </c:pt>
                <c:pt idx="1680">
                  <c:v>-8.3617553699999991</c:v>
                </c:pt>
                <c:pt idx="1681">
                  <c:v>-8.3617553699999991</c:v>
                </c:pt>
                <c:pt idx="1682">
                  <c:v>-8.3622741699999992</c:v>
                </c:pt>
                <c:pt idx="1683">
                  <c:v>-8.3601989700000008</c:v>
                </c:pt>
                <c:pt idx="1684">
                  <c:v>-8.3601989700000008</c:v>
                </c:pt>
                <c:pt idx="1685">
                  <c:v>-8.3634033199999998</c:v>
                </c:pt>
                <c:pt idx="1686">
                  <c:v>-8.3579711900000007</c:v>
                </c:pt>
                <c:pt idx="1687">
                  <c:v>-8.3616638200000004</c:v>
                </c:pt>
                <c:pt idx="1688">
                  <c:v>-8.3615112299999996</c:v>
                </c:pt>
                <c:pt idx="1689">
                  <c:v>-8.3595275900000008</c:v>
                </c:pt>
                <c:pt idx="1690">
                  <c:v>-8.3595275900000008</c:v>
                </c:pt>
                <c:pt idx="1691">
                  <c:v>-8.3588256800000007</c:v>
                </c:pt>
                <c:pt idx="1692">
                  <c:v>-8.3576660199999999</c:v>
                </c:pt>
                <c:pt idx="1693">
                  <c:v>-8.3576660199999999</c:v>
                </c:pt>
                <c:pt idx="1694">
                  <c:v>-8.3576660199999999</c:v>
                </c:pt>
                <c:pt idx="1695">
                  <c:v>-8.3568420400000001</c:v>
                </c:pt>
                <c:pt idx="1696">
                  <c:v>-8.3568420400000001</c:v>
                </c:pt>
                <c:pt idx="1697">
                  <c:v>-8.35852051</c:v>
                </c:pt>
                <c:pt idx="1698">
                  <c:v>-8.3559265099999998</c:v>
                </c:pt>
                <c:pt idx="1699">
                  <c:v>-8.35598755</c:v>
                </c:pt>
                <c:pt idx="1700">
                  <c:v>-8.35598755</c:v>
                </c:pt>
                <c:pt idx="1701">
                  <c:v>-8.3551940899999995</c:v>
                </c:pt>
                <c:pt idx="1702">
                  <c:v>-8.3568420400000001</c:v>
                </c:pt>
                <c:pt idx="1703">
                  <c:v>-8.3598938</c:v>
                </c:pt>
                <c:pt idx="1704">
                  <c:v>-8.3583068800000007</c:v>
                </c:pt>
                <c:pt idx="1705">
                  <c:v>-8.3572692899999996</c:v>
                </c:pt>
                <c:pt idx="1706">
                  <c:v>-8.3572692899999996</c:v>
                </c:pt>
                <c:pt idx="1707">
                  <c:v>-8.3563537599999993</c:v>
                </c:pt>
                <c:pt idx="1708">
                  <c:v>-8.3526306199999993</c:v>
                </c:pt>
                <c:pt idx="1709">
                  <c:v>-8.3526306199999993</c:v>
                </c:pt>
                <c:pt idx="1710">
                  <c:v>-8.3537597699999999</c:v>
                </c:pt>
                <c:pt idx="1711">
                  <c:v>-8.3523254399999995</c:v>
                </c:pt>
                <c:pt idx="1712">
                  <c:v>-8.3543701200000005</c:v>
                </c:pt>
                <c:pt idx="1713">
                  <c:v>-8.3543701200000005</c:v>
                </c:pt>
                <c:pt idx="1714">
                  <c:v>-8.3544921900000002</c:v>
                </c:pt>
                <c:pt idx="1715">
                  <c:v>-8.3544921900000002</c:v>
                </c:pt>
                <c:pt idx="1716">
                  <c:v>-8.3538513200000004</c:v>
                </c:pt>
                <c:pt idx="1717">
                  <c:v>-8.3534545900000001</c:v>
                </c:pt>
                <c:pt idx="1718">
                  <c:v>-8.3564453099999998</c:v>
                </c:pt>
                <c:pt idx="1719">
                  <c:v>-8.3564453099999998</c:v>
                </c:pt>
                <c:pt idx="1720">
                  <c:v>-8.3555908199999998</c:v>
                </c:pt>
                <c:pt idx="1721">
                  <c:v>-8.3555908199999998</c:v>
                </c:pt>
                <c:pt idx="1722">
                  <c:v>-8.35565186</c:v>
                </c:pt>
                <c:pt idx="1723">
                  <c:v>-8.3541259799999992</c:v>
                </c:pt>
                <c:pt idx="1724">
                  <c:v>-8.3556823700000002</c:v>
                </c:pt>
                <c:pt idx="1725">
                  <c:v>-8.3556823700000002</c:v>
                </c:pt>
                <c:pt idx="1726">
                  <c:v>-8.3536377000000002</c:v>
                </c:pt>
                <c:pt idx="1727">
                  <c:v>-8.3552246100000005</c:v>
                </c:pt>
                <c:pt idx="1728">
                  <c:v>-8.3552246100000005</c:v>
                </c:pt>
                <c:pt idx="1729">
                  <c:v>-8.35632324</c:v>
                </c:pt>
                <c:pt idx="1730">
                  <c:v>-8.3581237799999997</c:v>
                </c:pt>
                <c:pt idx="1731">
                  <c:v>-8.3581237799999997</c:v>
                </c:pt>
                <c:pt idx="1732">
                  <c:v>-8.3568725599999993</c:v>
                </c:pt>
                <c:pt idx="1733">
                  <c:v>-8.3575439500000002</c:v>
                </c:pt>
                <c:pt idx="1734">
                  <c:v>-8.3575439500000002</c:v>
                </c:pt>
                <c:pt idx="1735">
                  <c:v>-8.35852051</c:v>
                </c:pt>
                <c:pt idx="1736">
                  <c:v>-8.3561706499999993</c:v>
                </c:pt>
                <c:pt idx="1737">
                  <c:v>-8.3593139599999997</c:v>
                </c:pt>
                <c:pt idx="1738">
                  <c:v>-8.3593139599999997</c:v>
                </c:pt>
                <c:pt idx="1739">
                  <c:v>-8.3614502000000002</c:v>
                </c:pt>
                <c:pt idx="1740">
                  <c:v>-8.3589477500000005</c:v>
                </c:pt>
                <c:pt idx="1741">
                  <c:v>-8.3589477500000005</c:v>
                </c:pt>
                <c:pt idx="1742">
                  <c:v>-8.3600768999999993</c:v>
                </c:pt>
                <c:pt idx="1743">
                  <c:v>-8.3619995100000004</c:v>
                </c:pt>
                <c:pt idx="1744">
                  <c:v>-8.3619995100000004</c:v>
                </c:pt>
                <c:pt idx="1745">
                  <c:v>-8.3594665500000005</c:v>
                </c:pt>
                <c:pt idx="1746">
                  <c:v>-8.3620910599999991</c:v>
                </c:pt>
                <c:pt idx="1747">
                  <c:v>-8.3605956999999993</c:v>
                </c:pt>
                <c:pt idx="1748">
                  <c:v>-8.3604126000000001</c:v>
                </c:pt>
                <c:pt idx="1749">
                  <c:v>-8.3617553699999991</c:v>
                </c:pt>
                <c:pt idx="1750">
                  <c:v>-8.3617553699999991</c:v>
                </c:pt>
                <c:pt idx="1751">
                  <c:v>-8.3587341300000002</c:v>
                </c:pt>
                <c:pt idx="1752">
                  <c:v>-8.3622131300000007</c:v>
                </c:pt>
                <c:pt idx="1753">
                  <c:v>-8.3613281300000004</c:v>
                </c:pt>
                <c:pt idx="1754">
                  <c:v>-8.3613281300000004</c:v>
                </c:pt>
                <c:pt idx="1755">
                  <c:v>-8.3605651900000009</c:v>
                </c:pt>
                <c:pt idx="1756">
                  <c:v>-8.3605651900000009</c:v>
                </c:pt>
                <c:pt idx="1757">
                  <c:v>-8.3571167000000006</c:v>
                </c:pt>
                <c:pt idx="1758">
                  <c:v>-8.3592834499999995</c:v>
                </c:pt>
                <c:pt idx="1759">
                  <c:v>-8.3592834499999995</c:v>
                </c:pt>
                <c:pt idx="1760">
                  <c:v>-8.3573608400000001</c:v>
                </c:pt>
                <c:pt idx="1761">
                  <c:v>-8.3576660199999999</c:v>
                </c:pt>
                <c:pt idx="1762">
                  <c:v>-8.3559570300000008</c:v>
                </c:pt>
                <c:pt idx="1763">
                  <c:v>-8.3559570300000008</c:v>
                </c:pt>
                <c:pt idx="1764">
                  <c:v>-8.3568420400000001</c:v>
                </c:pt>
                <c:pt idx="1765">
                  <c:v>-8.3568420400000001</c:v>
                </c:pt>
                <c:pt idx="1766">
                  <c:v>-8.3537292500000007</c:v>
                </c:pt>
                <c:pt idx="1767">
                  <c:v>-8.3574829099999999</c:v>
                </c:pt>
                <c:pt idx="1768">
                  <c:v>-8.3576660199999999</c:v>
                </c:pt>
                <c:pt idx="1769">
                  <c:v>-8.3576660199999999</c:v>
                </c:pt>
                <c:pt idx="1770">
                  <c:v>-8.3564453099999998</c:v>
                </c:pt>
                <c:pt idx="1771">
                  <c:v>-8.3545532199999997</c:v>
                </c:pt>
                <c:pt idx="1772">
                  <c:v>-8.3551025400000007</c:v>
                </c:pt>
                <c:pt idx="1773">
                  <c:v>-8.3541259799999992</c:v>
                </c:pt>
                <c:pt idx="1774">
                  <c:v>-8.3518371600000005</c:v>
                </c:pt>
                <c:pt idx="1775">
                  <c:v>-8.3518371600000005</c:v>
                </c:pt>
                <c:pt idx="1776">
                  <c:v>-8.3529052700000008</c:v>
                </c:pt>
                <c:pt idx="1777">
                  <c:v>-8.3517761200000002</c:v>
                </c:pt>
                <c:pt idx="1778">
                  <c:v>-8.3517761200000002</c:v>
                </c:pt>
                <c:pt idx="1779">
                  <c:v>-8.3523254399999995</c:v>
                </c:pt>
                <c:pt idx="1780">
                  <c:v>-8.3516235400000003</c:v>
                </c:pt>
                <c:pt idx="1781">
                  <c:v>-8.3500671400000002</c:v>
                </c:pt>
                <c:pt idx="1782">
                  <c:v>-8.3497619600000004</c:v>
                </c:pt>
                <c:pt idx="1783">
                  <c:v>-8.3463439899999994</c:v>
                </c:pt>
                <c:pt idx="1784">
                  <c:v>-8.3463439899999994</c:v>
                </c:pt>
                <c:pt idx="1785">
                  <c:v>-8.3485412599999993</c:v>
                </c:pt>
                <c:pt idx="1786">
                  <c:v>-8.3497009299999991</c:v>
                </c:pt>
                <c:pt idx="1787">
                  <c:v>-8.3456420900000001</c:v>
                </c:pt>
                <c:pt idx="1788">
                  <c:v>-8.3456420900000001</c:v>
                </c:pt>
                <c:pt idx="1789">
                  <c:v>-8.3503112799999997</c:v>
                </c:pt>
                <c:pt idx="1790">
                  <c:v>-8.3515014599999997</c:v>
                </c:pt>
                <c:pt idx="1791">
                  <c:v>-8.35122681</c:v>
                </c:pt>
                <c:pt idx="1792">
                  <c:v>-8.3525085400000005</c:v>
                </c:pt>
                <c:pt idx="1793">
                  <c:v>-8.35122681</c:v>
                </c:pt>
                <c:pt idx="1794">
                  <c:v>-8.35122681</c:v>
                </c:pt>
                <c:pt idx="1795">
                  <c:v>-8.3520202599999998</c:v>
                </c:pt>
                <c:pt idx="1796">
                  <c:v>-8.3509521499999995</c:v>
                </c:pt>
                <c:pt idx="1797">
                  <c:v>-8.3509521499999995</c:v>
                </c:pt>
                <c:pt idx="1798">
                  <c:v>-8.34817505</c:v>
                </c:pt>
                <c:pt idx="1799">
                  <c:v>-8.3487548799999995</c:v>
                </c:pt>
                <c:pt idx="1800">
                  <c:v>-8.3487548799999995</c:v>
                </c:pt>
                <c:pt idx="1801">
                  <c:v>-8.3519592300000003</c:v>
                </c:pt>
                <c:pt idx="1802">
                  <c:v>-8.3478698700000002</c:v>
                </c:pt>
                <c:pt idx="1803">
                  <c:v>-8.3478698700000002</c:v>
                </c:pt>
                <c:pt idx="1804">
                  <c:v>-8.3489990200000008</c:v>
                </c:pt>
                <c:pt idx="1805">
                  <c:v>-8.3467102099999995</c:v>
                </c:pt>
                <c:pt idx="1806">
                  <c:v>-8.3465270999999994</c:v>
                </c:pt>
                <c:pt idx="1807">
                  <c:v>-8.3480834999999995</c:v>
                </c:pt>
                <c:pt idx="1808">
                  <c:v>-8.3486022900000005</c:v>
                </c:pt>
                <c:pt idx="1809">
                  <c:v>-8.3486022900000005</c:v>
                </c:pt>
                <c:pt idx="1810">
                  <c:v>-8.3473815899999995</c:v>
                </c:pt>
                <c:pt idx="1811">
                  <c:v>-8.3462524400000007</c:v>
                </c:pt>
                <c:pt idx="1812">
                  <c:v>-8.34817505</c:v>
                </c:pt>
                <c:pt idx="1813">
                  <c:v>-8.34817505</c:v>
                </c:pt>
                <c:pt idx="1814">
                  <c:v>-8.3494262700000004</c:v>
                </c:pt>
                <c:pt idx="1815">
                  <c:v>-8.3503723099999991</c:v>
                </c:pt>
                <c:pt idx="1816">
                  <c:v>-8.3516235400000003</c:v>
                </c:pt>
                <c:pt idx="1817">
                  <c:v>-8.3492126500000001</c:v>
                </c:pt>
                <c:pt idx="1818">
                  <c:v>-8.3503418000000007</c:v>
                </c:pt>
                <c:pt idx="1819">
                  <c:v>-8.3503418000000007</c:v>
                </c:pt>
                <c:pt idx="1820">
                  <c:v>-8.3506774900000007</c:v>
                </c:pt>
                <c:pt idx="1821">
                  <c:v>-8.3549194300000007</c:v>
                </c:pt>
                <c:pt idx="1822">
                  <c:v>-8.3569030800000004</c:v>
                </c:pt>
                <c:pt idx="1823">
                  <c:v>-8.3569030800000004</c:v>
                </c:pt>
                <c:pt idx="1824">
                  <c:v>-8.3520813</c:v>
                </c:pt>
                <c:pt idx="1825">
                  <c:v>-8.3510131800000007</c:v>
                </c:pt>
                <c:pt idx="1826">
                  <c:v>-8.3516845699999998</c:v>
                </c:pt>
                <c:pt idx="1827">
                  <c:v>-8.3507690399999994</c:v>
                </c:pt>
                <c:pt idx="1828">
                  <c:v>-8.3523254399999995</c:v>
                </c:pt>
                <c:pt idx="1829">
                  <c:v>-8.3523254399999995</c:v>
                </c:pt>
                <c:pt idx="1830">
                  <c:v>-8.3515319800000007</c:v>
                </c:pt>
                <c:pt idx="1831">
                  <c:v>-8.3513183600000005</c:v>
                </c:pt>
                <c:pt idx="1832">
                  <c:v>-8.3513183600000005</c:v>
                </c:pt>
                <c:pt idx="1833">
                  <c:v>-8.3533325200000004</c:v>
                </c:pt>
                <c:pt idx="1834">
                  <c:v>-8.3517761200000002</c:v>
                </c:pt>
                <c:pt idx="1835">
                  <c:v>-8.3517761200000002</c:v>
                </c:pt>
                <c:pt idx="1836">
                  <c:v>-8.3501586900000007</c:v>
                </c:pt>
                <c:pt idx="1837">
                  <c:v>-8.3535461400000006</c:v>
                </c:pt>
                <c:pt idx="1838">
                  <c:v>-8.3535461400000006</c:v>
                </c:pt>
                <c:pt idx="1839">
                  <c:v>-8.3496398900000006</c:v>
                </c:pt>
                <c:pt idx="1840">
                  <c:v>-8.3463745100000004</c:v>
                </c:pt>
                <c:pt idx="1841">
                  <c:v>-8.3475646999999995</c:v>
                </c:pt>
                <c:pt idx="1842">
                  <c:v>-8.3465881300000007</c:v>
                </c:pt>
                <c:pt idx="1843">
                  <c:v>-8.3501892099999999</c:v>
                </c:pt>
                <c:pt idx="1844">
                  <c:v>-8.3501892099999999</c:v>
                </c:pt>
                <c:pt idx="1845">
                  <c:v>-8.3486633300000008</c:v>
                </c:pt>
                <c:pt idx="1846">
                  <c:v>-8.3464355500000007</c:v>
                </c:pt>
                <c:pt idx="1847">
                  <c:v>-8.3483886700000003</c:v>
                </c:pt>
                <c:pt idx="1848">
                  <c:v>-8.3483886700000003</c:v>
                </c:pt>
                <c:pt idx="1849">
                  <c:v>-8.34747314</c:v>
                </c:pt>
                <c:pt idx="1850">
                  <c:v>-8.3488159199999998</c:v>
                </c:pt>
                <c:pt idx="1851">
                  <c:v>-8.3453979500000006</c:v>
                </c:pt>
                <c:pt idx="1852">
                  <c:v>-8.3450317399999996</c:v>
                </c:pt>
                <c:pt idx="1853">
                  <c:v>-8.3450317399999996</c:v>
                </c:pt>
                <c:pt idx="1854">
                  <c:v>-8.3460388200000004</c:v>
                </c:pt>
                <c:pt idx="1855">
                  <c:v>-8.3460082999999994</c:v>
                </c:pt>
                <c:pt idx="1856">
                  <c:v>-8.3457031300000004</c:v>
                </c:pt>
                <c:pt idx="1857">
                  <c:v>-8.3457031300000004</c:v>
                </c:pt>
                <c:pt idx="1858">
                  <c:v>-8.3443298299999995</c:v>
                </c:pt>
                <c:pt idx="1859">
                  <c:v>-8.3467407199999997</c:v>
                </c:pt>
                <c:pt idx="1860">
                  <c:v>-8.3467407199999997</c:v>
                </c:pt>
                <c:pt idx="1861">
                  <c:v>-8.3450622600000006</c:v>
                </c:pt>
                <c:pt idx="1862">
                  <c:v>-8.3464050299999997</c:v>
                </c:pt>
                <c:pt idx="1863">
                  <c:v>-8.3464050299999997</c:v>
                </c:pt>
                <c:pt idx="1864">
                  <c:v>-8.3465881300000007</c:v>
                </c:pt>
                <c:pt idx="1865">
                  <c:v>-8.3464660599999991</c:v>
                </c:pt>
                <c:pt idx="1866">
                  <c:v>-8.3455810499999998</c:v>
                </c:pt>
                <c:pt idx="1867">
                  <c:v>-8.3455810499999998</c:v>
                </c:pt>
                <c:pt idx="1868">
                  <c:v>-8.3450622600000006</c:v>
                </c:pt>
                <c:pt idx="1869">
                  <c:v>-8.3450622600000006</c:v>
                </c:pt>
                <c:pt idx="1870">
                  <c:v>-8.3465576200000005</c:v>
                </c:pt>
                <c:pt idx="1871">
                  <c:v>-8.3504028300000002</c:v>
                </c:pt>
                <c:pt idx="1872">
                  <c:v>-8.3525390599999998</c:v>
                </c:pt>
                <c:pt idx="1873">
                  <c:v>-8.3525390599999998</c:v>
                </c:pt>
                <c:pt idx="1874">
                  <c:v>-8.3554382300000007</c:v>
                </c:pt>
                <c:pt idx="1875">
                  <c:v>-8.3594360400000003</c:v>
                </c:pt>
                <c:pt idx="1876">
                  <c:v>-8.3594360400000003</c:v>
                </c:pt>
                <c:pt idx="1877">
                  <c:v>-8.3569030800000004</c:v>
                </c:pt>
                <c:pt idx="1878">
                  <c:v>-8.3583373999999999</c:v>
                </c:pt>
                <c:pt idx="1879">
                  <c:v>-8.3583373999999999</c:v>
                </c:pt>
                <c:pt idx="1880">
                  <c:v>-8.36022949</c:v>
                </c:pt>
                <c:pt idx="1881">
                  <c:v>-8.3549804699999992</c:v>
                </c:pt>
                <c:pt idx="1882">
                  <c:v>-8.3511962900000007</c:v>
                </c:pt>
                <c:pt idx="1883">
                  <c:v>-8.3511962900000007</c:v>
                </c:pt>
                <c:pt idx="1884">
                  <c:v>-8.3546752899999994</c:v>
                </c:pt>
                <c:pt idx="1885">
                  <c:v>-8.3538513200000004</c:v>
                </c:pt>
                <c:pt idx="1886">
                  <c:v>-8.3541259799999992</c:v>
                </c:pt>
                <c:pt idx="1887">
                  <c:v>-8.3500976599999994</c:v>
                </c:pt>
                <c:pt idx="1888">
                  <c:v>-8.3500976599999994</c:v>
                </c:pt>
                <c:pt idx="1889">
                  <c:v>-8.3459472699999999</c:v>
                </c:pt>
                <c:pt idx="1890">
                  <c:v>-8.3484497100000006</c:v>
                </c:pt>
                <c:pt idx="1891">
                  <c:v>-8.3485717800000003</c:v>
                </c:pt>
                <c:pt idx="1892">
                  <c:v>-8.3485717800000003</c:v>
                </c:pt>
                <c:pt idx="1893">
                  <c:v>-8.3514099099999992</c:v>
                </c:pt>
                <c:pt idx="1894">
                  <c:v>-8.35070801</c:v>
                </c:pt>
                <c:pt idx="1895">
                  <c:v>-8.3484191899999995</c:v>
                </c:pt>
                <c:pt idx="1896">
                  <c:v>-8.3461914099999994</c:v>
                </c:pt>
                <c:pt idx="1897">
                  <c:v>-8.3461914099999994</c:v>
                </c:pt>
                <c:pt idx="1898">
                  <c:v>-8.3451538099999993</c:v>
                </c:pt>
                <c:pt idx="1899">
                  <c:v>-8.3445739700000008</c:v>
                </c:pt>
                <c:pt idx="1900">
                  <c:v>-8.3430786099999992</c:v>
                </c:pt>
                <c:pt idx="1901">
                  <c:v>-8.3430786099999992</c:v>
                </c:pt>
                <c:pt idx="1902">
                  <c:v>-8.3453064000000001</c:v>
                </c:pt>
                <c:pt idx="1903">
                  <c:v>-8.3415222199999999</c:v>
                </c:pt>
                <c:pt idx="1904">
                  <c:v>-8.3415222199999999</c:v>
                </c:pt>
                <c:pt idx="1905">
                  <c:v>-8.3458252000000002</c:v>
                </c:pt>
                <c:pt idx="1906">
                  <c:v>-8.3444518999999993</c:v>
                </c:pt>
                <c:pt idx="1907">
                  <c:v>-8.3444518999999993</c:v>
                </c:pt>
                <c:pt idx="1908">
                  <c:v>-8.3456420900000001</c:v>
                </c:pt>
                <c:pt idx="1909">
                  <c:v>-8.3460998499999999</c:v>
                </c:pt>
                <c:pt idx="1910">
                  <c:v>-8.3460998499999999</c:v>
                </c:pt>
                <c:pt idx="1911">
                  <c:v>-8.3460998499999999</c:v>
                </c:pt>
                <c:pt idx="1912">
                  <c:v>-8.3414611799999996</c:v>
                </c:pt>
                <c:pt idx="1913">
                  <c:v>-8.3414611799999996</c:v>
                </c:pt>
                <c:pt idx="1914">
                  <c:v>-8.3435058600000005</c:v>
                </c:pt>
                <c:pt idx="1915">
                  <c:v>-8.3411865200000008</c:v>
                </c:pt>
                <c:pt idx="1916">
                  <c:v>-8.3415832499999993</c:v>
                </c:pt>
                <c:pt idx="1917">
                  <c:v>-8.3415832499999993</c:v>
                </c:pt>
                <c:pt idx="1918">
                  <c:v>-8.3409423799999995</c:v>
                </c:pt>
                <c:pt idx="1919">
                  <c:v>-8.3387756300000007</c:v>
                </c:pt>
                <c:pt idx="1920">
                  <c:v>-8.3376464800000001</c:v>
                </c:pt>
                <c:pt idx="1921">
                  <c:v>-8.3356628399999995</c:v>
                </c:pt>
                <c:pt idx="1922">
                  <c:v>-8.3392028800000002</c:v>
                </c:pt>
                <c:pt idx="1923">
                  <c:v>-8.3392028800000002</c:v>
                </c:pt>
                <c:pt idx="1924">
                  <c:v>-8.3382263200000004</c:v>
                </c:pt>
                <c:pt idx="1925">
                  <c:v>-8.3329772900000005</c:v>
                </c:pt>
                <c:pt idx="1926">
                  <c:v>-8.3329772900000005</c:v>
                </c:pt>
                <c:pt idx="1927">
                  <c:v>-8.3341369600000004</c:v>
                </c:pt>
                <c:pt idx="1928">
                  <c:v>-8.33255005</c:v>
                </c:pt>
                <c:pt idx="1929">
                  <c:v>-8.33151245</c:v>
                </c:pt>
                <c:pt idx="1930">
                  <c:v>-8.3293151900000009</c:v>
                </c:pt>
                <c:pt idx="1931">
                  <c:v>-8.3291320800000008</c:v>
                </c:pt>
                <c:pt idx="1932">
                  <c:v>-8.3291320800000008</c:v>
                </c:pt>
                <c:pt idx="1933">
                  <c:v>-8.3285522499999995</c:v>
                </c:pt>
                <c:pt idx="1934">
                  <c:v>-8.3281555199999993</c:v>
                </c:pt>
                <c:pt idx="1935">
                  <c:v>-8.3258056600000003</c:v>
                </c:pt>
                <c:pt idx="1936">
                  <c:v>-8.3258056600000003</c:v>
                </c:pt>
                <c:pt idx="1937">
                  <c:v>-8.3262329099999999</c:v>
                </c:pt>
                <c:pt idx="1938">
                  <c:v>-8.3259277300000001</c:v>
                </c:pt>
                <c:pt idx="1939">
                  <c:v>-8.3271179199999992</c:v>
                </c:pt>
                <c:pt idx="1940">
                  <c:v>-8.3224792500000007</c:v>
                </c:pt>
                <c:pt idx="1941">
                  <c:v>-8.3235473599999992</c:v>
                </c:pt>
                <c:pt idx="1942">
                  <c:v>-8.3235473599999992</c:v>
                </c:pt>
                <c:pt idx="1943">
                  <c:v>-8.3218078599999998</c:v>
                </c:pt>
                <c:pt idx="1944">
                  <c:v>-8.3213501000000001</c:v>
                </c:pt>
                <c:pt idx="1945">
                  <c:v>-8.3213501000000001</c:v>
                </c:pt>
                <c:pt idx="1946">
                  <c:v>-8.3169555699999993</c:v>
                </c:pt>
                <c:pt idx="1947">
                  <c:v>-8.32064819</c:v>
                </c:pt>
                <c:pt idx="1948">
                  <c:v>-8.32064819</c:v>
                </c:pt>
                <c:pt idx="1949">
                  <c:v>-8.3168640099999998</c:v>
                </c:pt>
                <c:pt idx="1950">
                  <c:v>-8.3166809100000005</c:v>
                </c:pt>
                <c:pt idx="1951">
                  <c:v>-8.3166809100000005</c:v>
                </c:pt>
                <c:pt idx="1952">
                  <c:v>-8.3181457499999993</c:v>
                </c:pt>
                <c:pt idx="1953">
                  <c:v>-8.3169555699999993</c:v>
                </c:pt>
                <c:pt idx="1954">
                  <c:v>-8.3150024400000007</c:v>
                </c:pt>
                <c:pt idx="1955">
                  <c:v>-8.3137512200000003</c:v>
                </c:pt>
                <c:pt idx="1956">
                  <c:v>-8.3133239700000008</c:v>
                </c:pt>
                <c:pt idx="1957">
                  <c:v>-8.3134765599999998</c:v>
                </c:pt>
                <c:pt idx="1958">
                  <c:v>-8.3134765599999998</c:v>
                </c:pt>
                <c:pt idx="1959">
                  <c:v>-8.3096008300000008</c:v>
                </c:pt>
                <c:pt idx="1960">
                  <c:v>-8.3099670400000001</c:v>
                </c:pt>
                <c:pt idx="1961">
                  <c:v>-8.3099670400000001</c:v>
                </c:pt>
                <c:pt idx="1962">
                  <c:v>-8.3078918500000007</c:v>
                </c:pt>
                <c:pt idx="1963">
                  <c:v>-8.3072204599999999</c:v>
                </c:pt>
                <c:pt idx="1964">
                  <c:v>-8.3070373499999999</c:v>
                </c:pt>
                <c:pt idx="1965">
                  <c:v>-8.3036193800000007</c:v>
                </c:pt>
                <c:pt idx="1966">
                  <c:v>-8.3014831499999993</c:v>
                </c:pt>
                <c:pt idx="1967">
                  <c:v>-8.3014831499999993</c:v>
                </c:pt>
                <c:pt idx="1968">
                  <c:v>-8.3019104000000006</c:v>
                </c:pt>
                <c:pt idx="1969">
                  <c:v>-8.3010253899999995</c:v>
                </c:pt>
                <c:pt idx="1970">
                  <c:v>-8.3010253899999995</c:v>
                </c:pt>
                <c:pt idx="1971">
                  <c:v>-8.2980041500000006</c:v>
                </c:pt>
                <c:pt idx="1972">
                  <c:v>-8.2955627399999994</c:v>
                </c:pt>
                <c:pt idx="1973">
                  <c:v>-8.2978210400000005</c:v>
                </c:pt>
                <c:pt idx="1974">
                  <c:v>-8.2963867199999992</c:v>
                </c:pt>
                <c:pt idx="1975">
                  <c:v>-8.2953185999999999</c:v>
                </c:pt>
                <c:pt idx="1976">
                  <c:v>-8.2953185999999999</c:v>
                </c:pt>
                <c:pt idx="1977">
                  <c:v>-8.2908325200000004</c:v>
                </c:pt>
                <c:pt idx="1978">
                  <c:v>-8.2914733900000002</c:v>
                </c:pt>
                <c:pt idx="1979">
                  <c:v>-8.2927551299999998</c:v>
                </c:pt>
                <c:pt idx="1980">
                  <c:v>-8.2927551299999998</c:v>
                </c:pt>
                <c:pt idx="1981">
                  <c:v>-8.2884826700000005</c:v>
                </c:pt>
                <c:pt idx="1982">
                  <c:v>-8.2876586900000007</c:v>
                </c:pt>
                <c:pt idx="1983">
                  <c:v>-8.2876586900000007</c:v>
                </c:pt>
                <c:pt idx="1984">
                  <c:v>-8.2853088400000008</c:v>
                </c:pt>
                <c:pt idx="1985">
                  <c:v>-8.2832946799999991</c:v>
                </c:pt>
                <c:pt idx="1986">
                  <c:v>-8.2832946799999991</c:v>
                </c:pt>
                <c:pt idx="1987">
                  <c:v>-8.2827148400000006</c:v>
                </c:pt>
                <c:pt idx="1988">
                  <c:v>-8.2840881300000007</c:v>
                </c:pt>
                <c:pt idx="1989">
                  <c:v>-8.2840881300000007</c:v>
                </c:pt>
                <c:pt idx="1990">
                  <c:v>-8.2791442899999996</c:v>
                </c:pt>
                <c:pt idx="1991">
                  <c:v>-8.2758178699999991</c:v>
                </c:pt>
                <c:pt idx="1992">
                  <c:v>-8.2758178699999991</c:v>
                </c:pt>
                <c:pt idx="1993">
                  <c:v>-8.2752075200000004</c:v>
                </c:pt>
                <c:pt idx="1994">
                  <c:v>-8.2767944300000007</c:v>
                </c:pt>
                <c:pt idx="1995">
                  <c:v>-8.2767944300000007</c:v>
                </c:pt>
                <c:pt idx="1996">
                  <c:v>-8.2749023400000006</c:v>
                </c:pt>
                <c:pt idx="1997">
                  <c:v>-8.2730102500000005</c:v>
                </c:pt>
                <c:pt idx="1998">
                  <c:v>-8.2729797400000002</c:v>
                </c:pt>
                <c:pt idx="1999">
                  <c:v>-8.2729797400000002</c:v>
                </c:pt>
                <c:pt idx="2000">
                  <c:v>-8.2729492199999992</c:v>
                </c:pt>
                <c:pt idx="2001">
                  <c:v>-8.2729492199999992</c:v>
                </c:pt>
                <c:pt idx="2002">
                  <c:v>-8.27038574</c:v>
                </c:pt>
                <c:pt idx="2003">
                  <c:v>-8.2722778300000002</c:v>
                </c:pt>
                <c:pt idx="2004">
                  <c:v>-8.2691040000000005</c:v>
                </c:pt>
                <c:pt idx="2005">
                  <c:v>-8.2691040000000005</c:v>
                </c:pt>
                <c:pt idx="2006">
                  <c:v>-8.2691650400000007</c:v>
                </c:pt>
                <c:pt idx="2007">
                  <c:v>-8.2714843800000004</c:v>
                </c:pt>
                <c:pt idx="2008">
                  <c:v>-8.2701416000000005</c:v>
                </c:pt>
                <c:pt idx="2009">
                  <c:v>-8.2673339800000001</c:v>
                </c:pt>
                <c:pt idx="2010">
                  <c:v>-8.2653198200000002</c:v>
                </c:pt>
                <c:pt idx="2011">
                  <c:v>-8.2653198200000002</c:v>
                </c:pt>
                <c:pt idx="2012">
                  <c:v>-8.2646484400000002</c:v>
                </c:pt>
                <c:pt idx="2013">
                  <c:v>-8.2686157199999997</c:v>
                </c:pt>
                <c:pt idx="2014">
                  <c:v>-8.2652587900000007</c:v>
                </c:pt>
                <c:pt idx="2015">
                  <c:v>-8.2652587900000007</c:v>
                </c:pt>
                <c:pt idx="2016">
                  <c:v>-8.2645263700000005</c:v>
                </c:pt>
                <c:pt idx="2017">
                  <c:v>-8.2622985799999995</c:v>
                </c:pt>
                <c:pt idx="2018">
                  <c:v>-8.2614746100000005</c:v>
                </c:pt>
                <c:pt idx="2019">
                  <c:v>-8.2615051299999998</c:v>
                </c:pt>
                <c:pt idx="2020">
                  <c:v>-8.2612915000000005</c:v>
                </c:pt>
                <c:pt idx="2021">
                  <c:v>-8.2612915000000005</c:v>
                </c:pt>
                <c:pt idx="2022">
                  <c:v>-8.2601928699999991</c:v>
                </c:pt>
                <c:pt idx="2023">
                  <c:v>-8.2580566399999995</c:v>
                </c:pt>
                <c:pt idx="2024">
                  <c:v>-8.2580566399999995</c:v>
                </c:pt>
                <c:pt idx="2025">
                  <c:v>-8.2569885299999992</c:v>
                </c:pt>
                <c:pt idx="2026">
                  <c:v>-8.2560424799999996</c:v>
                </c:pt>
                <c:pt idx="2027">
                  <c:v>-8.2560424799999996</c:v>
                </c:pt>
                <c:pt idx="2028">
                  <c:v>-8.2572631800000007</c:v>
                </c:pt>
                <c:pt idx="2029">
                  <c:v>-8.2518005399999996</c:v>
                </c:pt>
                <c:pt idx="2030">
                  <c:v>-8.2518005399999996</c:v>
                </c:pt>
                <c:pt idx="2031">
                  <c:v>-8.2555236799999996</c:v>
                </c:pt>
                <c:pt idx="2032">
                  <c:v>-8.2543029800000003</c:v>
                </c:pt>
                <c:pt idx="2033">
                  <c:v>-8.2529907199999997</c:v>
                </c:pt>
                <c:pt idx="2034">
                  <c:v>-8.2529907199999997</c:v>
                </c:pt>
                <c:pt idx="2035">
                  <c:v>-8.2483215300000001</c:v>
                </c:pt>
                <c:pt idx="2036">
                  <c:v>-8.2483215300000001</c:v>
                </c:pt>
                <c:pt idx="2037">
                  <c:v>-8.2516174299999996</c:v>
                </c:pt>
                <c:pt idx="2038">
                  <c:v>-8.2476501500000001</c:v>
                </c:pt>
                <c:pt idx="2039">
                  <c:v>-8.2467041000000005</c:v>
                </c:pt>
                <c:pt idx="2040">
                  <c:v>-8.2467041000000005</c:v>
                </c:pt>
                <c:pt idx="2041">
                  <c:v>-8.2471313500000001</c:v>
                </c:pt>
                <c:pt idx="2042">
                  <c:v>-8.2470092800000003</c:v>
                </c:pt>
                <c:pt idx="2043">
                  <c:v>-8.2470092800000003</c:v>
                </c:pt>
                <c:pt idx="2044">
                  <c:v>-8.2427368199999993</c:v>
                </c:pt>
                <c:pt idx="2045">
                  <c:v>-8.2421569800000007</c:v>
                </c:pt>
                <c:pt idx="2046">
                  <c:v>-8.2421569800000007</c:v>
                </c:pt>
                <c:pt idx="2047">
                  <c:v>-8.2413024900000007</c:v>
                </c:pt>
                <c:pt idx="2048">
                  <c:v>-8.2415771499999995</c:v>
                </c:pt>
                <c:pt idx="2049">
                  <c:v>-8.2415771499999995</c:v>
                </c:pt>
                <c:pt idx="2050">
                  <c:v>-8.24252319</c:v>
                </c:pt>
                <c:pt idx="2051">
                  <c:v>-8.2384338400000008</c:v>
                </c:pt>
                <c:pt idx="2052">
                  <c:v>-8.2381286599999992</c:v>
                </c:pt>
                <c:pt idx="2053">
                  <c:v>-8.2375488299999997</c:v>
                </c:pt>
                <c:pt idx="2054">
                  <c:v>-8.2367858900000002</c:v>
                </c:pt>
                <c:pt idx="2055">
                  <c:v>-8.2367858900000002</c:v>
                </c:pt>
                <c:pt idx="2056">
                  <c:v>-8.2396240200000008</c:v>
                </c:pt>
                <c:pt idx="2057">
                  <c:v>-8.2365722699999999</c:v>
                </c:pt>
                <c:pt idx="2058">
                  <c:v>-8.2368164099999994</c:v>
                </c:pt>
                <c:pt idx="2059">
                  <c:v>-8.2368164099999994</c:v>
                </c:pt>
                <c:pt idx="2060">
                  <c:v>-8.2369995100000004</c:v>
                </c:pt>
                <c:pt idx="2061">
                  <c:v>-8.2361144999999993</c:v>
                </c:pt>
                <c:pt idx="2062">
                  <c:v>-8.2345886200000002</c:v>
                </c:pt>
                <c:pt idx="2063">
                  <c:v>-8.2344970699999998</c:v>
                </c:pt>
                <c:pt idx="2064">
                  <c:v>-8.2351074200000003</c:v>
                </c:pt>
                <c:pt idx="2065">
                  <c:v>-8.2351074200000003</c:v>
                </c:pt>
                <c:pt idx="2066">
                  <c:v>-8.2336731000000007</c:v>
                </c:pt>
                <c:pt idx="2067">
                  <c:v>-8.2332153300000002</c:v>
                </c:pt>
                <c:pt idx="2068">
                  <c:v>-8.2332153300000002</c:v>
                </c:pt>
                <c:pt idx="2069">
                  <c:v>-8.2326965300000001</c:v>
                </c:pt>
                <c:pt idx="2070">
                  <c:v>-8.2314453099999998</c:v>
                </c:pt>
                <c:pt idx="2071">
                  <c:v>-8.2314453099999998</c:v>
                </c:pt>
                <c:pt idx="2072">
                  <c:v>-8.2286987299999996</c:v>
                </c:pt>
                <c:pt idx="2073">
                  <c:v>-8.2282409699999999</c:v>
                </c:pt>
                <c:pt idx="2074">
                  <c:v>-8.2282409699999999</c:v>
                </c:pt>
                <c:pt idx="2075">
                  <c:v>-8.2290344199999996</c:v>
                </c:pt>
                <c:pt idx="2076">
                  <c:v>-8.2256469699999997</c:v>
                </c:pt>
                <c:pt idx="2077">
                  <c:v>-8.2264709499999995</c:v>
                </c:pt>
                <c:pt idx="2078">
                  <c:v>-8.2264709499999995</c:v>
                </c:pt>
                <c:pt idx="2079">
                  <c:v>-8.2239990200000008</c:v>
                </c:pt>
                <c:pt idx="2080">
                  <c:v>-8.2239990200000008</c:v>
                </c:pt>
                <c:pt idx="2081">
                  <c:v>-8.2255248999999999</c:v>
                </c:pt>
                <c:pt idx="2082">
                  <c:v>-8.2244567899999996</c:v>
                </c:pt>
                <c:pt idx="2083">
                  <c:v>-8.2256774900000007</c:v>
                </c:pt>
                <c:pt idx="2084">
                  <c:v>-8.2256774900000007</c:v>
                </c:pt>
                <c:pt idx="2085">
                  <c:v>-8.2225341800000002</c:v>
                </c:pt>
                <c:pt idx="2086">
                  <c:v>-8.2196655300000003</c:v>
                </c:pt>
                <c:pt idx="2087">
                  <c:v>-8.21893311</c:v>
                </c:pt>
                <c:pt idx="2088">
                  <c:v>-8.2191467300000003</c:v>
                </c:pt>
                <c:pt idx="2089">
                  <c:v>-8.2198791500000006</c:v>
                </c:pt>
                <c:pt idx="2090">
                  <c:v>-8.2198791500000006</c:v>
                </c:pt>
                <c:pt idx="2091">
                  <c:v>-8.2178039599999995</c:v>
                </c:pt>
                <c:pt idx="2092">
                  <c:v>-8.2182006800000007</c:v>
                </c:pt>
                <c:pt idx="2093">
                  <c:v>-8.2163391099999998</c:v>
                </c:pt>
                <c:pt idx="2094">
                  <c:v>-8.2163391099999998</c:v>
                </c:pt>
                <c:pt idx="2095">
                  <c:v>-8.2150878899999995</c:v>
                </c:pt>
                <c:pt idx="2096">
                  <c:v>-8.2170105000000007</c:v>
                </c:pt>
                <c:pt idx="2097">
                  <c:v>-8.2131652800000001</c:v>
                </c:pt>
                <c:pt idx="2098">
                  <c:v>-8.2142028800000002</c:v>
                </c:pt>
                <c:pt idx="2099">
                  <c:v>-8.2117614700000008</c:v>
                </c:pt>
                <c:pt idx="2100">
                  <c:v>-8.2117614700000008</c:v>
                </c:pt>
                <c:pt idx="2101">
                  <c:v>-8.2103576700000005</c:v>
                </c:pt>
                <c:pt idx="2102">
                  <c:v>-8.2113037099999993</c:v>
                </c:pt>
                <c:pt idx="2103">
                  <c:v>-8.2113037099999993</c:v>
                </c:pt>
                <c:pt idx="2104">
                  <c:v>-8.2090148900000006</c:v>
                </c:pt>
                <c:pt idx="2105">
                  <c:v>-8.2083740200000008</c:v>
                </c:pt>
                <c:pt idx="2106">
                  <c:v>-8.2083740200000008</c:v>
                </c:pt>
                <c:pt idx="2107">
                  <c:v>-8.2073974599999993</c:v>
                </c:pt>
                <c:pt idx="2108">
                  <c:v>-8.2089538599999994</c:v>
                </c:pt>
                <c:pt idx="2109">
                  <c:v>-8.2089538599999994</c:v>
                </c:pt>
                <c:pt idx="2110">
                  <c:v>-8.2039489700000008</c:v>
                </c:pt>
                <c:pt idx="2111">
                  <c:v>-8.2066040000000005</c:v>
                </c:pt>
                <c:pt idx="2112">
                  <c:v>-8.2066040000000005</c:v>
                </c:pt>
                <c:pt idx="2113">
                  <c:v>-8.2038879399999995</c:v>
                </c:pt>
                <c:pt idx="2114">
                  <c:v>-8.2022399900000007</c:v>
                </c:pt>
                <c:pt idx="2115">
                  <c:v>-8.2022399900000007</c:v>
                </c:pt>
                <c:pt idx="2116">
                  <c:v>-8.2021484400000002</c:v>
                </c:pt>
                <c:pt idx="2117">
                  <c:v>-8.2054748499999999</c:v>
                </c:pt>
                <c:pt idx="2118">
                  <c:v>-8.2009277300000001</c:v>
                </c:pt>
                <c:pt idx="2119">
                  <c:v>-8.2009277300000001</c:v>
                </c:pt>
                <c:pt idx="2120">
                  <c:v>-8.2008667000000006</c:v>
                </c:pt>
                <c:pt idx="2121">
                  <c:v>-8.2020263700000005</c:v>
                </c:pt>
                <c:pt idx="2122">
                  <c:v>-8.2001037599999993</c:v>
                </c:pt>
                <c:pt idx="2123">
                  <c:v>-8.1993408199999998</c:v>
                </c:pt>
                <c:pt idx="2124">
                  <c:v>-8.1993408199999998</c:v>
                </c:pt>
                <c:pt idx="2125">
                  <c:v>-8.1961059600000006</c:v>
                </c:pt>
                <c:pt idx="2126">
                  <c:v>-8.1989135700000002</c:v>
                </c:pt>
                <c:pt idx="2127">
                  <c:v>-8.1975707999999994</c:v>
                </c:pt>
                <c:pt idx="2128">
                  <c:v>-8.1975707999999994</c:v>
                </c:pt>
                <c:pt idx="2129">
                  <c:v>-8.1969604500000006</c:v>
                </c:pt>
                <c:pt idx="2130">
                  <c:v>-8.2000122100000006</c:v>
                </c:pt>
                <c:pt idx="2131">
                  <c:v>-8.2000122100000006</c:v>
                </c:pt>
                <c:pt idx="2132">
                  <c:v>-8.2000427200000008</c:v>
                </c:pt>
                <c:pt idx="2133">
                  <c:v>-8.1975097699999999</c:v>
                </c:pt>
                <c:pt idx="2134">
                  <c:v>-8.1975097699999999</c:v>
                </c:pt>
                <c:pt idx="2135">
                  <c:v>-8.1966552700000008</c:v>
                </c:pt>
                <c:pt idx="2136">
                  <c:v>-8.1948852500000005</c:v>
                </c:pt>
                <c:pt idx="2137">
                  <c:v>-8.1942748999999999</c:v>
                </c:pt>
                <c:pt idx="2138">
                  <c:v>-8.1942748999999999</c:v>
                </c:pt>
                <c:pt idx="2139">
                  <c:v>-8.1911621100000005</c:v>
                </c:pt>
                <c:pt idx="2140">
                  <c:v>-8.1911621100000005</c:v>
                </c:pt>
                <c:pt idx="2141">
                  <c:v>-8.1950378399999995</c:v>
                </c:pt>
                <c:pt idx="2142">
                  <c:v>-8.1981201200000005</c:v>
                </c:pt>
                <c:pt idx="2143">
                  <c:v>-8.19564819</c:v>
                </c:pt>
                <c:pt idx="2144">
                  <c:v>-8.19564819</c:v>
                </c:pt>
                <c:pt idx="2145">
                  <c:v>-8.1936950700000004</c:v>
                </c:pt>
                <c:pt idx="2146">
                  <c:v>-8.1942443800000007</c:v>
                </c:pt>
                <c:pt idx="2147">
                  <c:v>-8.1942443800000007</c:v>
                </c:pt>
                <c:pt idx="2148">
                  <c:v>-8.1907958999999995</c:v>
                </c:pt>
                <c:pt idx="2149">
                  <c:v>-8.1907958999999995</c:v>
                </c:pt>
                <c:pt idx="2150">
                  <c:v>-8.1933898900000006</c:v>
                </c:pt>
                <c:pt idx="2151">
                  <c:v>-8.1911315899999995</c:v>
                </c:pt>
                <c:pt idx="2152">
                  <c:v>-8.1896667500000007</c:v>
                </c:pt>
                <c:pt idx="2153">
                  <c:v>-8.1896667500000007</c:v>
                </c:pt>
                <c:pt idx="2154">
                  <c:v>-8.1909179699999992</c:v>
                </c:pt>
                <c:pt idx="2155">
                  <c:v>-8.1875610400000003</c:v>
                </c:pt>
                <c:pt idx="2156">
                  <c:v>-8.18835449</c:v>
                </c:pt>
                <c:pt idx="2157">
                  <c:v>-8.1893920900000001</c:v>
                </c:pt>
                <c:pt idx="2158">
                  <c:v>-8.1892089800000001</c:v>
                </c:pt>
                <c:pt idx="2159">
                  <c:v>-8.1892089800000001</c:v>
                </c:pt>
                <c:pt idx="2160">
                  <c:v>-8.1901855500000007</c:v>
                </c:pt>
                <c:pt idx="2161">
                  <c:v>-8.1891479500000006</c:v>
                </c:pt>
                <c:pt idx="2162">
                  <c:v>-8.1891479500000006</c:v>
                </c:pt>
                <c:pt idx="2163">
                  <c:v>-8.1876220699999998</c:v>
                </c:pt>
                <c:pt idx="2164">
                  <c:v>-8.1849060100000006</c:v>
                </c:pt>
                <c:pt idx="2165">
                  <c:v>-8.1865539599999995</c:v>
                </c:pt>
                <c:pt idx="2166">
                  <c:v>-8.1880493199999993</c:v>
                </c:pt>
                <c:pt idx="2167">
                  <c:v>-8.1860351599999994</c:v>
                </c:pt>
                <c:pt idx="2168">
                  <c:v>-8.1860351599999994</c:v>
                </c:pt>
                <c:pt idx="2169">
                  <c:v>-8.1856079099999999</c:v>
                </c:pt>
                <c:pt idx="2170">
                  <c:v>-8.1835632300000007</c:v>
                </c:pt>
                <c:pt idx="2171">
                  <c:v>-8.1846618699999993</c:v>
                </c:pt>
                <c:pt idx="2172">
                  <c:v>-8.1846618699999993</c:v>
                </c:pt>
                <c:pt idx="2173">
                  <c:v>-8.1881103500000005</c:v>
                </c:pt>
                <c:pt idx="2174">
                  <c:v>-8.1870727500000005</c:v>
                </c:pt>
                <c:pt idx="2175">
                  <c:v>-8.1864623999999999</c:v>
                </c:pt>
                <c:pt idx="2176">
                  <c:v>-8.1811218300000004</c:v>
                </c:pt>
                <c:pt idx="2177">
                  <c:v>-8.1817016599999999</c:v>
                </c:pt>
                <c:pt idx="2178">
                  <c:v>-8.1817016599999999</c:v>
                </c:pt>
                <c:pt idx="2179">
                  <c:v>-8.1828308100000005</c:v>
                </c:pt>
                <c:pt idx="2180">
                  <c:v>-8.1802673299999995</c:v>
                </c:pt>
                <c:pt idx="2181">
                  <c:v>-8.1802673299999995</c:v>
                </c:pt>
                <c:pt idx="2182">
                  <c:v>-8.1852417000000006</c:v>
                </c:pt>
                <c:pt idx="2183">
                  <c:v>-8.1830444300000007</c:v>
                </c:pt>
                <c:pt idx="2184">
                  <c:v>-8.1830444300000007</c:v>
                </c:pt>
                <c:pt idx="2185">
                  <c:v>-8.1771545400000001</c:v>
                </c:pt>
                <c:pt idx="2186">
                  <c:v>-8.1777648900000006</c:v>
                </c:pt>
                <c:pt idx="2187">
                  <c:v>-8.1777648900000006</c:v>
                </c:pt>
                <c:pt idx="2188">
                  <c:v>-8.1789856000000007</c:v>
                </c:pt>
                <c:pt idx="2189">
                  <c:v>-8.1767883300000008</c:v>
                </c:pt>
                <c:pt idx="2190">
                  <c:v>-8.1794433600000005</c:v>
                </c:pt>
                <c:pt idx="2191">
                  <c:v>-8.1794433600000005</c:v>
                </c:pt>
                <c:pt idx="2192">
                  <c:v>-8.17611694</c:v>
                </c:pt>
                <c:pt idx="2193">
                  <c:v>-8.17611694</c:v>
                </c:pt>
                <c:pt idx="2194">
                  <c:v>-8.1741027800000001</c:v>
                </c:pt>
                <c:pt idx="2195">
                  <c:v>-8.1736144999999993</c:v>
                </c:pt>
                <c:pt idx="2196">
                  <c:v>-8.1763916000000005</c:v>
                </c:pt>
                <c:pt idx="2197">
                  <c:v>-8.1763916000000005</c:v>
                </c:pt>
                <c:pt idx="2198">
                  <c:v>-8.1750488299999997</c:v>
                </c:pt>
                <c:pt idx="2199">
                  <c:v>-8.1761779800000003</c:v>
                </c:pt>
                <c:pt idx="2200">
                  <c:v>-8.1761779800000003</c:v>
                </c:pt>
                <c:pt idx="2201">
                  <c:v>-8.1743469199999996</c:v>
                </c:pt>
                <c:pt idx="2202">
                  <c:v>-8.1745605500000007</c:v>
                </c:pt>
                <c:pt idx="2203">
                  <c:v>-8.1745605500000007</c:v>
                </c:pt>
                <c:pt idx="2204">
                  <c:v>-8.1689147900000005</c:v>
                </c:pt>
                <c:pt idx="2205">
                  <c:v>-8.1434020999999994</c:v>
                </c:pt>
                <c:pt idx="2206">
                  <c:v>-8.1434020999999994</c:v>
                </c:pt>
                <c:pt idx="2207">
                  <c:v>-8.1197204599999999</c:v>
                </c:pt>
                <c:pt idx="2208">
                  <c:v>-8.1060180699999993</c:v>
                </c:pt>
                <c:pt idx="2209">
                  <c:v>-8.0895996100000005</c:v>
                </c:pt>
                <c:pt idx="2210">
                  <c:v>-8.06607056</c:v>
                </c:pt>
                <c:pt idx="2211">
                  <c:v>-8.0416259799999992</c:v>
                </c:pt>
                <c:pt idx="2212">
                  <c:v>-8.0416259799999992</c:v>
                </c:pt>
                <c:pt idx="2213">
                  <c:v>-8.0157470699999998</c:v>
                </c:pt>
                <c:pt idx="2214">
                  <c:v>-7.9912109400000002</c:v>
                </c:pt>
                <c:pt idx="2215">
                  <c:v>-7.9640197800000001</c:v>
                </c:pt>
                <c:pt idx="2216">
                  <c:v>-7.9640197800000001</c:v>
                </c:pt>
                <c:pt idx="2217">
                  <c:v>-7.9362182600000004</c:v>
                </c:pt>
                <c:pt idx="2218">
                  <c:v>-7.9094543499999999</c:v>
                </c:pt>
                <c:pt idx="2219">
                  <c:v>-7.8806457500000002</c:v>
                </c:pt>
                <c:pt idx="2220">
                  <c:v>-7.8529052699999999</c:v>
                </c:pt>
                <c:pt idx="2221">
                  <c:v>-7.8259277300000001</c:v>
                </c:pt>
                <c:pt idx="2222">
                  <c:v>-7.8259277300000001</c:v>
                </c:pt>
                <c:pt idx="2223">
                  <c:v>-7.79568481</c:v>
                </c:pt>
                <c:pt idx="2224">
                  <c:v>-7.7618102999999996</c:v>
                </c:pt>
                <c:pt idx="2225">
                  <c:v>-7.7287597699999999</c:v>
                </c:pt>
                <c:pt idx="2226">
                  <c:v>-7.7287597699999999</c:v>
                </c:pt>
                <c:pt idx="2227">
                  <c:v>-7.6633911100000001</c:v>
                </c:pt>
                <c:pt idx="2228">
                  <c:v>-7.6633911100000001</c:v>
                </c:pt>
                <c:pt idx="2229">
                  <c:v>-7.6293945299999999</c:v>
                </c:pt>
                <c:pt idx="2230">
                  <c:v>-7.5929260300000001</c:v>
                </c:pt>
                <c:pt idx="2231">
                  <c:v>-7.5593566900000004</c:v>
                </c:pt>
                <c:pt idx="2232">
                  <c:v>-7.5593566900000004</c:v>
                </c:pt>
                <c:pt idx="2233">
                  <c:v>-7.5300292999999998</c:v>
                </c:pt>
                <c:pt idx="2234">
                  <c:v>-7.4970397899999996</c:v>
                </c:pt>
                <c:pt idx="2235">
                  <c:v>-7.4970397899999996</c:v>
                </c:pt>
                <c:pt idx="2236">
                  <c:v>-7.4294433599999996</c:v>
                </c:pt>
                <c:pt idx="2237">
                  <c:v>-7.3989868200000002</c:v>
                </c:pt>
                <c:pt idx="2238">
                  <c:v>-7.3989868200000002</c:v>
                </c:pt>
                <c:pt idx="2239">
                  <c:v>-7.3674926799999998</c:v>
                </c:pt>
                <c:pt idx="2240">
                  <c:v>-7.3351135300000001</c:v>
                </c:pt>
                <c:pt idx="2241">
                  <c:v>-7.3022155800000004</c:v>
                </c:pt>
                <c:pt idx="2242">
                  <c:v>-7.3022155800000004</c:v>
                </c:pt>
                <c:pt idx="2243">
                  <c:v>-7.2685852100000004</c:v>
                </c:pt>
                <c:pt idx="2244">
                  <c:v>-7.2365417499999998</c:v>
                </c:pt>
                <c:pt idx="2245">
                  <c:v>-7.2038879400000004</c:v>
                </c:pt>
                <c:pt idx="2246">
                  <c:v>-7.1708373999999999</c:v>
                </c:pt>
                <c:pt idx="2247">
                  <c:v>-7.13671875</c:v>
                </c:pt>
                <c:pt idx="2248">
                  <c:v>-7.13671875</c:v>
                </c:pt>
                <c:pt idx="2249">
                  <c:v>-7.1021118200000002</c:v>
                </c:pt>
                <c:pt idx="2250">
                  <c:v>-7.0635376000000001</c:v>
                </c:pt>
                <c:pt idx="2251">
                  <c:v>-7.0635376000000001</c:v>
                </c:pt>
                <c:pt idx="2252">
                  <c:v>-7.0346679700000001</c:v>
                </c:pt>
                <c:pt idx="2253">
                  <c:v>-7.00085449</c:v>
                </c:pt>
                <c:pt idx="2254">
                  <c:v>-6.9642639199999996</c:v>
                </c:pt>
                <c:pt idx="2255">
                  <c:v>-6.9288024899999998</c:v>
                </c:pt>
                <c:pt idx="2256">
                  <c:v>-6.8927002000000002</c:v>
                </c:pt>
                <c:pt idx="2257">
                  <c:v>-6.8927002000000002</c:v>
                </c:pt>
                <c:pt idx="2258">
                  <c:v>-6.8567810099999997</c:v>
                </c:pt>
                <c:pt idx="2259">
                  <c:v>-6.8219909699999999</c:v>
                </c:pt>
                <c:pt idx="2260">
                  <c:v>-6.7884216300000002</c:v>
                </c:pt>
                <c:pt idx="2261">
                  <c:v>-6.7884216300000002</c:v>
                </c:pt>
                <c:pt idx="2262">
                  <c:v>-6.7182922400000002</c:v>
                </c:pt>
                <c:pt idx="2263">
                  <c:v>-6.7182922400000002</c:v>
                </c:pt>
                <c:pt idx="2264">
                  <c:v>-6.6823120100000004</c:v>
                </c:pt>
                <c:pt idx="2265">
                  <c:v>-6.6473693799999998</c:v>
                </c:pt>
                <c:pt idx="2266">
                  <c:v>-6.6129150399999999</c:v>
                </c:pt>
                <c:pt idx="2267">
                  <c:v>-6.6129150399999999</c:v>
                </c:pt>
                <c:pt idx="2268">
                  <c:v>-6.5782775899999999</c:v>
                </c:pt>
                <c:pt idx="2269">
                  <c:v>-6.5431823700000002</c:v>
                </c:pt>
                <c:pt idx="2270">
                  <c:v>-6.5431823700000002</c:v>
                </c:pt>
                <c:pt idx="2271">
                  <c:v>-6.4701232900000001</c:v>
                </c:pt>
                <c:pt idx="2272">
                  <c:v>-6.4389343300000004</c:v>
                </c:pt>
                <c:pt idx="2273">
                  <c:v>-6.4389343300000004</c:v>
                </c:pt>
                <c:pt idx="2274">
                  <c:v>-6.4035034199999998</c:v>
                </c:pt>
                <c:pt idx="2275">
                  <c:v>-6.3688659699999999</c:v>
                </c:pt>
                <c:pt idx="2276">
                  <c:v>-6.3688659699999999</c:v>
                </c:pt>
                <c:pt idx="2277">
                  <c:v>-6.3338622999999998</c:v>
                </c:pt>
                <c:pt idx="2278">
                  <c:v>-6.2983703599999998</c:v>
                </c:pt>
                <c:pt idx="2279">
                  <c:v>-6.2616882299999999</c:v>
                </c:pt>
                <c:pt idx="2280">
                  <c:v>-6.2278747599999997</c:v>
                </c:pt>
                <c:pt idx="2281">
                  <c:v>-6.1966857900000001</c:v>
                </c:pt>
                <c:pt idx="2282">
                  <c:v>-6.1966857900000001</c:v>
                </c:pt>
                <c:pt idx="2283">
                  <c:v>-6.1607360800000004</c:v>
                </c:pt>
                <c:pt idx="2284">
                  <c:v>-6.1296386700000003</c:v>
                </c:pt>
                <c:pt idx="2285">
                  <c:v>-6.0957641599999999</c:v>
                </c:pt>
                <c:pt idx="2286">
                  <c:v>-6.0957641599999999</c:v>
                </c:pt>
                <c:pt idx="2287">
                  <c:v>-6.0615844699999997</c:v>
                </c:pt>
                <c:pt idx="2288">
                  <c:v>-6.0266418499999999</c:v>
                </c:pt>
                <c:pt idx="2289">
                  <c:v>-5.9912719699999997</c:v>
                </c:pt>
                <c:pt idx="2290">
                  <c:v>-5.9538269000000001</c:v>
                </c:pt>
                <c:pt idx="2291">
                  <c:v>-5.91848755</c:v>
                </c:pt>
                <c:pt idx="2292">
                  <c:v>-5.91848755</c:v>
                </c:pt>
                <c:pt idx="2293">
                  <c:v>-5.8834533699999998</c:v>
                </c:pt>
                <c:pt idx="2294">
                  <c:v>-5.85122681</c:v>
                </c:pt>
                <c:pt idx="2295">
                  <c:v>-5.8156738299999997</c:v>
                </c:pt>
                <c:pt idx="2296">
                  <c:v>-5.8156738299999997</c:v>
                </c:pt>
                <c:pt idx="2297">
                  <c:v>-5.7804260300000001</c:v>
                </c:pt>
                <c:pt idx="2298">
                  <c:v>-5.74609375</c:v>
                </c:pt>
                <c:pt idx="2299">
                  <c:v>-5.7110290499999996</c:v>
                </c:pt>
                <c:pt idx="2300">
                  <c:v>-5.6760864299999998</c:v>
                </c:pt>
                <c:pt idx="2301">
                  <c:v>-5.6409912100000001</c:v>
                </c:pt>
                <c:pt idx="2302">
                  <c:v>-5.6409912100000001</c:v>
                </c:pt>
                <c:pt idx="2303">
                  <c:v>-5.6031799299999996</c:v>
                </c:pt>
                <c:pt idx="2304">
                  <c:v>-5.5687560999999999</c:v>
                </c:pt>
                <c:pt idx="2305">
                  <c:v>-5.5687560999999999</c:v>
                </c:pt>
                <c:pt idx="2306">
                  <c:v>-5.5342102100000004</c:v>
                </c:pt>
                <c:pt idx="2307">
                  <c:v>-5.4994812</c:v>
                </c:pt>
                <c:pt idx="2308">
                  <c:v>-5.4642028800000002</c:v>
                </c:pt>
                <c:pt idx="2309">
                  <c:v>-5.42816162</c:v>
                </c:pt>
                <c:pt idx="2310">
                  <c:v>-5.3927612299999996</c:v>
                </c:pt>
                <c:pt idx="2311">
                  <c:v>-5.3927612299999996</c:v>
                </c:pt>
                <c:pt idx="2312">
                  <c:v>-5.3583679200000001</c:v>
                </c:pt>
                <c:pt idx="2313">
                  <c:v>-5.3265075700000004</c:v>
                </c:pt>
                <c:pt idx="2314">
                  <c:v>-5.2911377000000002</c:v>
                </c:pt>
                <c:pt idx="2315">
                  <c:v>-5.2911377000000002</c:v>
                </c:pt>
                <c:pt idx="2316">
                  <c:v>-5.2206726100000003</c:v>
                </c:pt>
                <c:pt idx="2317">
                  <c:v>-5.2206726100000003</c:v>
                </c:pt>
                <c:pt idx="2318">
                  <c:v>-5.1860351600000003</c:v>
                </c:pt>
                <c:pt idx="2319">
                  <c:v>-5.1490478499999996</c:v>
                </c:pt>
                <c:pt idx="2320">
                  <c:v>-5.1163024899999998</c:v>
                </c:pt>
                <c:pt idx="2321">
                  <c:v>-5.1163024899999998</c:v>
                </c:pt>
                <c:pt idx="2322">
                  <c:v>-5.0784301799999998</c:v>
                </c:pt>
                <c:pt idx="2323">
                  <c:v>-5.0433349600000001</c:v>
                </c:pt>
                <c:pt idx="2324">
                  <c:v>-5.0433349600000001</c:v>
                </c:pt>
                <c:pt idx="2325">
                  <c:v>-4.9749145500000003</c:v>
                </c:pt>
                <c:pt idx="2326">
                  <c:v>-4.9352111799999996</c:v>
                </c:pt>
                <c:pt idx="2327">
                  <c:v>-4.9352111799999996</c:v>
                </c:pt>
                <c:pt idx="2328">
                  <c:v>-4.9032592800000003</c:v>
                </c:pt>
                <c:pt idx="2329">
                  <c:v>-4.8679199200000003</c:v>
                </c:pt>
                <c:pt idx="2330">
                  <c:v>-4.8355102499999996</c:v>
                </c:pt>
                <c:pt idx="2331">
                  <c:v>-4.8355102499999996</c:v>
                </c:pt>
                <c:pt idx="2332">
                  <c:v>-4.7981872599999997</c:v>
                </c:pt>
                <c:pt idx="2333">
                  <c:v>-4.7662963899999999</c:v>
                </c:pt>
                <c:pt idx="2334">
                  <c:v>-4.7281799299999996</c:v>
                </c:pt>
                <c:pt idx="2335">
                  <c:v>-4.6950073200000002</c:v>
                </c:pt>
                <c:pt idx="2336">
                  <c:v>-4.6601867700000001</c:v>
                </c:pt>
                <c:pt idx="2337">
                  <c:v>-4.6601867700000001</c:v>
                </c:pt>
                <c:pt idx="2338">
                  <c:v>-4.6252136200000002</c:v>
                </c:pt>
                <c:pt idx="2339">
                  <c:v>-4.5876770000000002</c:v>
                </c:pt>
                <c:pt idx="2340">
                  <c:v>-4.5876770000000002</c:v>
                </c:pt>
                <c:pt idx="2341">
                  <c:v>-4.5554809599999997</c:v>
                </c:pt>
                <c:pt idx="2342">
                  <c:v>-4.5178527800000001</c:v>
                </c:pt>
                <c:pt idx="2343">
                  <c:v>-4.4827575700000004</c:v>
                </c:pt>
                <c:pt idx="2344">
                  <c:v>-4.4505920400000001</c:v>
                </c:pt>
                <c:pt idx="2345">
                  <c:v>-4.4127502400000003</c:v>
                </c:pt>
                <c:pt idx="2346">
                  <c:v>-4.4127502400000003</c:v>
                </c:pt>
                <c:pt idx="2347">
                  <c:v>-4.3803405800000004</c:v>
                </c:pt>
                <c:pt idx="2348">
                  <c:v>-4.3461914100000003</c:v>
                </c:pt>
                <c:pt idx="2349">
                  <c:v>-4.3108825700000004</c:v>
                </c:pt>
                <c:pt idx="2350">
                  <c:v>-4.3108825700000004</c:v>
                </c:pt>
                <c:pt idx="2351">
                  <c:v>-4.2753601100000003</c:v>
                </c:pt>
                <c:pt idx="2352">
                  <c:v>-4.2403564500000002</c:v>
                </c:pt>
                <c:pt idx="2353">
                  <c:v>-4.2053833000000003</c:v>
                </c:pt>
                <c:pt idx="2354">
                  <c:v>-4.1707153300000002</c:v>
                </c:pt>
                <c:pt idx="2355">
                  <c:v>-4.1358032199999997</c:v>
                </c:pt>
                <c:pt idx="2356">
                  <c:v>-4.1358032199999997</c:v>
                </c:pt>
                <c:pt idx="2357">
                  <c:v>-4.1005554200000001</c:v>
                </c:pt>
                <c:pt idx="2358">
                  <c:v>-4.0656127900000003</c:v>
                </c:pt>
                <c:pt idx="2359">
                  <c:v>-4.0332031300000004</c:v>
                </c:pt>
                <c:pt idx="2360">
                  <c:v>-3.9955444299999998</c:v>
                </c:pt>
                <c:pt idx="2361">
                  <c:v>-3.9628601099999998</c:v>
                </c:pt>
                <c:pt idx="2362">
                  <c:v>-3.9628601099999998</c:v>
                </c:pt>
                <c:pt idx="2363">
                  <c:v>-3.9250488300000002</c:v>
                </c:pt>
                <c:pt idx="2364">
                  <c:v>-3.89257813</c:v>
                </c:pt>
                <c:pt idx="2365">
                  <c:v>-3.8555908200000002</c:v>
                </c:pt>
                <c:pt idx="2366">
                  <c:v>-3.8555908200000002</c:v>
                </c:pt>
                <c:pt idx="2367">
                  <c:v>-3.8227539099999999</c:v>
                </c:pt>
                <c:pt idx="2368">
                  <c:v>-3.78482056</c:v>
                </c:pt>
                <c:pt idx="2369">
                  <c:v>-3.7525329599999999</c:v>
                </c:pt>
                <c:pt idx="2370">
                  <c:v>-3.7148742700000001</c:v>
                </c:pt>
                <c:pt idx="2371">
                  <c:v>-3.7148742700000001</c:v>
                </c:pt>
                <c:pt idx="2372">
                  <c:v>-3.68283081</c:v>
                </c:pt>
                <c:pt idx="2373">
                  <c:v>-3.6451110799999999</c:v>
                </c:pt>
                <c:pt idx="2374">
                  <c:v>-3.6126403800000002</c:v>
                </c:pt>
                <c:pt idx="2375">
                  <c:v>-3.6126403800000002</c:v>
                </c:pt>
                <c:pt idx="2376">
                  <c:v>-3.5750122100000001</c:v>
                </c:pt>
                <c:pt idx="2377">
                  <c:v>-3.5406189000000001</c:v>
                </c:pt>
                <c:pt idx="2378">
                  <c:v>-3.50576782</c:v>
                </c:pt>
                <c:pt idx="2379">
                  <c:v>-3.47070313</c:v>
                </c:pt>
                <c:pt idx="2380">
                  <c:v>-3.4356689500000002</c:v>
                </c:pt>
                <c:pt idx="2381">
                  <c:v>-3.4356689500000002</c:v>
                </c:pt>
                <c:pt idx="2382">
                  <c:v>-3.4004516599999999</c:v>
                </c:pt>
                <c:pt idx="2383">
                  <c:v>-3.3649902300000001</c:v>
                </c:pt>
                <c:pt idx="2384">
                  <c:v>-3.3303222699999999</c:v>
                </c:pt>
                <c:pt idx="2385">
                  <c:v>-3.3303222699999999</c:v>
                </c:pt>
                <c:pt idx="2386">
                  <c:v>-3.2978515599999998</c:v>
                </c:pt>
                <c:pt idx="2387">
                  <c:v>-3.2629699699999999</c:v>
                </c:pt>
                <c:pt idx="2388">
                  <c:v>-3.2275390599999998</c:v>
                </c:pt>
                <c:pt idx="2389">
                  <c:v>-3.18731689</c:v>
                </c:pt>
                <c:pt idx="2390">
                  <c:v>-3.1525573699999998</c:v>
                </c:pt>
                <c:pt idx="2391">
                  <c:v>-3.1525573699999998</c:v>
                </c:pt>
                <c:pt idx="2392">
                  <c:v>-3.1176757799999999</c:v>
                </c:pt>
                <c:pt idx="2393">
                  <c:v>-3.0828552199999999</c:v>
                </c:pt>
                <c:pt idx="2394">
                  <c:v>-3.0828552199999999</c:v>
                </c:pt>
                <c:pt idx="2395">
                  <c:v>-3.0128784199999998</c:v>
                </c:pt>
                <c:pt idx="2396">
                  <c:v>-3.0128784199999998</c:v>
                </c:pt>
                <c:pt idx="2397">
                  <c:v>-2.97784424</c:v>
                </c:pt>
                <c:pt idx="2398">
                  <c:v>-2.9402465800000002</c:v>
                </c:pt>
                <c:pt idx="2399">
                  <c:v>-2.9049987800000001</c:v>
                </c:pt>
                <c:pt idx="2400">
                  <c:v>-2.9049987800000001</c:v>
                </c:pt>
                <c:pt idx="2401">
                  <c:v>-2.87033081</c:v>
                </c:pt>
                <c:pt idx="2402">
                  <c:v>-2.8354797399999998</c:v>
                </c:pt>
                <c:pt idx="2403">
                  <c:v>-2.8354797399999998</c:v>
                </c:pt>
                <c:pt idx="2404">
                  <c:v>-2.7650451700000001</c:v>
                </c:pt>
                <c:pt idx="2405">
                  <c:v>-2.7302246100000001</c:v>
                </c:pt>
                <c:pt idx="2406">
                  <c:v>-2.7302246100000001</c:v>
                </c:pt>
                <c:pt idx="2407">
                  <c:v>-2.6955566399999999</c:v>
                </c:pt>
                <c:pt idx="2408">
                  <c:v>-2.6610412600000002</c:v>
                </c:pt>
                <c:pt idx="2409">
                  <c:v>-2.6259460400000001</c:v>
                </c:pt>
                <c:pt idx="2410">
                  <c:v>-2.6259460400000001</c:v>
                </c:pt>
                <c:pt idx="2411">
                  <c:v>-2.5927429200000001</c:v>
                </c:pt>
                <c:pt idx="2412">
                  <c:v>-2.5550537100000001</c:v>
                </c:pt>
                <c:pt idx="2413">
                  <c:v>-2.5204162600000002</c:v>
                </c:pt>
                <c:pt idx="2414">
                  <c:v>-2.48565674</c:v>
                </c:pt>
                <c:pt idx="2415">
                  <c:v>-2.4505615199999999</c:v>
                </c:pt>
                <c:pt idx="2416">
                  <c:v>-2.4505615199999999</c:v>
                </c:pt>
                <c:pt idx="2417">
                  <c:v>-2.4154357900000001</c:v>
                </c:pt>
                <c:pt idx="2418">
                  <c:v>-2.3775939899999998</c:v>
                </c:pt>
                <c:pt idx="2419">
                  <c:v>-2.3775939899999998</c:v>
                </c:pt>
                <c:pt idx="2420">
                  <c:v>-2.3428649899999998</c:v>
                </c:pt>
                <c:pt idx="2421">
                  <c:v>-2.3130493200000002</c:v>
                </c:pt>
                <c:pt idx="2422">
                  <c:v>-2.2758789099999999</c:v>
                </c:pt>
                <c:pt idx="2423">
                  <c:v>-2.2431335400000001</c:v>
                </c:pt>
                <c:pt idx="2424">
                  <c:v>-2.2053832999999998</c:v>
                </c:pt>
                <c:pt idx="2425">
                  <c:v>-2.2053832999999998</c:v>
                </c:pt>
                <c:pt idx="2426">
                  <c:v>-2.1726074199999998</c:v>
                </c:pt>
                <c:pt idx="2427">
                  <c:v>-2.1348877000000002</c:v>
                </c:pt>
                <c:pt idx="2428">
                  <c:v>-2.0995483400000001</c:v>
                </c:pt>
                <c:pt idx="2429">
                  <c:v>-2.0995483400000001</c:v>
                </c:pt>
                <c:pt idx="2430">
                  <c:v>-2.0313720700000002</c:v>
                </c:pt>
                <c:pt idx="2431">
                  <c:v>-2.0313720700000002</c:v>
                </c:pt>
                <c:pt idx="2432">
                  <c:v>-1.9960632300000001</c:v>
                </c:pt>
                <c:pt idx="2433">
                  <c:v>-1.9606933600000001</c:v>
                </c:pt>
                <c:pt idx="2434">
                  <c:v>-1.92739868</c:v>
                </c:pt>
                <c:pt idx="2435">
                  <c:v>-1.92739868</c:v>
                </c:pt>
                <c:pt idx="2436">
                  <c:v>-1.88973999</c:v>
                </c:pt>
                <c:pt idx="2437">
                  <c:v>-1.85784912</c:v>
                </c:pt>
                <c:pt idx="2438">
                  <c:v>-1.85784912</c:v>
                </c:pt>
                <c:pt idx="2439">
                  <c:v>-1.7855224599999999</c:v>
                </c:pt>
                <c:pt idx="2440">
                  <c:v>-1.75045776</c:v>
                </c:pt>
                <c:pt idx="2441">
                  <c:v>-1.75045776</c:v>
                </c:pt>
                <c:pt idx="2442">
                  <c:v>-1.7151184100000001</c:v>
                </c:pt>
                <c:pt idx="2443">
                  <c:v>-1.6795959499999999</c:v>
                </c:pt>
                <c:pt idx="2444">
                  <c:v>-1.6795959499999999</c:v>
                </c:pt>
                <c:pt idx="2445">
                  <c:v>-1.6476135300000001</c:v>
                </c:pt>
                <c:pt idx="2446">
                  <c:v>-1.61297607</c:v>
                </c:pt>
                <c:pt idx="2447">
                  <c:v>-1.57778931</c:v>
                </c:pt>
                <c:pt idx="2448">
                  <c:v>-1.5430297900000001</c:v>
                </c:pt>
                <c:pt idx="2449">
                  <c:v>-1.50735474</c:v>
                </c:pt>
                <c:pt idx="2450">
                  <c:v>-1.47235107</c:v>
                </c:pt>
                <c:pt idx="2451">
                  <c:v>-1.47235107</c:v>
                </c:pt>
                <c:pt idx="2452">
                  <c:v>-1.43795776</c:v>
                </c:pt>
                <c:pt idx="2453">
                  <c:v>-1.4030456499999999</c:v>
                </c:pt>
                <c:pt idx="2454">
                  <c:v>-1.4030456499999999</c:v>
                </c:pt>
                <c:pt idx="2455">
                  <c:v>-1.36825562</c:v>
                </c:pt>
                <c:pt idx="2456">
                  <c:v>-1.2969360400000001</c:v>
                </c:pt>
                <c:pt idx="2457">
                  <c:v>-1.2969360400000001</c:v>
                </c:pt>
                <c:pt idx="2458">
                  <c:v>-1.2617797900000001</c:v>
                </c:pt>
                <c:pt idx="2459">
                  <c:v>-1.2275695799999999</c:v>
                </c:pt>
                <c:pt idx="2460">
                  <c:v>-1.2275695799999999</c:v>
                </c:pt>
                <c:pt idx="2461">
                  <c:v>-1.1929626499999999</c:v>
                </c:pt>
                <c:pt idx="2462">
                  <c:v>-1.1603088399999999</c:v>
                </c:pt>
                <c:pt idx="2463">
                  <c:v>-1.1224365199999999</c:v>
                </c:pt>
                <c:pt idx="2464">
                  <c:v>-1.0874023399999999</c:v>
                </c:pt>
                <c:pt idx="2465">
                  <c:v>-1.05056763</c:v>
                </c:pt>
                <c:pt idx="2466">
                  <c:v>-1.05056763</c:v>
                </c:pt>
                <c:pt idx="2467">
                  <c:v>-1.0157775899999999</c:v>
                </c:pt>
                <c:pt idx="2468">
                  <c:v>-0.98074340999999998</c:v>
                </c:pt>
                <c:pt idx="2469">
                  <c:v>-0.98074340999999998</c:v>
                </c:pt>
                <c:pt idx="2470">
                  <c:v>-0.94552612000000003</c:v>
                </c:pt>
                <c:pt idx="2471">
                  <c:v>-0.90975952000000004</c:v>
                </c:pt>
                <c:pt idx="2472">
                  <c:v>-0.87432860999999995</c:v>
                </c:pt>
                <c:pt idx="2473">
                  <c:v>-0.84005737000000003</c:v>
                </c:pt>
                <c:pt idx="2474">
                  <c:v>-0.80526732999999995</c:v>
                </c:pt>
                <c:pt idx="2475">
                  <c:v>-0.80526732999999995</c:v>
                </c:pt>
                <c:pt idx="2476">
                  <c:v>-0.77087402000000005</c:v>
                </c:pt>
                <c:pt idx="2477">
                  <c:v>-0.73306274000000005</c:v>
                </c:pt>
                <c:pt idx="2478">
                  <c:v>-0.69992065000000003</c:v>
                </c:pt>
                <c:pt idx="2479">
                  <c:v>-0.69992065000000003</c:v>
                </c:pt>
                <c:pt idx="2480">
                  <c:v>-0.66772461000000005</c:v>
                </c:pt>
                <c:pt idx="2481">
                  <c:v>-0.59811400999999997</c:v>
                </c:pt>
                <c:pt idx="2482">
                  <c:v>-0.59811400999999997</c:v>
                </c:pt>
                <c:pt idx="2483">
                  <c:v>-0.56332397000000001</c:v>
                </c:pt>
                <c:pt idx="2484">
                  <c:v>-0.52801514000000005</c:v>
                </c:pt>
                <c:pt idx="2485">
                  <c:v>-0.52801514000000005</c:v>
                </c:pt>
                <c:pt idx="2486">
                  <c:v>-0.49267578000000001</c:v>
                </c:pt>
                <c:pt idx="2487">
                  <c:v>-0.45742798000000001</c:v>
                </c:pt>
                <c:pt idx="2488">
                  <c:v>-0.42242432000000002</c:v>
                </c:pt>
                <c:pt idx="2489">
                  <c:v>-0.42242432000000002</c:v>
                </c:pt>
                <c:pt idx="2490">
                  <c:v>-0.35818481000000002</c:v>
                </c:pt>
                <c:pt idx="2491">
                  <c:v>-0.32574462999999998</c:v>
                </c:pt>
                <c:pt idx="2492">
                  <c:v>-0.32574462999999998</c:v>
                </c:pt>
                <c:pt idx="2493">
                  <c:v>-0.29058837999999998</c:v>
                </c:pt>
                <c:pt idx="2494">
                  <c:v>-0.25299072</c:v>
                </c:pt>
                <c:pt idx="2495">
                  <c:v>-0.21780395999999999</c:v>
                </c:pt>
                <c:pt idx="2496">
                  <c:v>-0.21780395999999999</c:v>
                </c:pt>
                <c:pt idx="2497">
                  <c:v>-0.18499756000000001</c:v>
                </c:pt>
                <c:pt idx="2498">
                  <c:v>-0.14538574000000001</c:v>
                </c:pt>
                <c:pt idx="2499">
                  <c:v>-0.11535645</c:v>
                </c:pt>
                <c:pt idx="2500">
                  <c:v>-8.0108639999999995E-2</c:v>
                </c:pt>
                <c:pt idx="2501">
                  <c:v>-4.5227049999999998E-2</c:v>
                </c:pt>
                <c:pt idx="2502">
                  <c:v>-4.5227049999999998E-2</c:v>
                </c:pt>
                <c:pt idx="2503">
                  <c:v>-1.248169E-2</c:v>
                </c:pt>
                <c:pt idx="2504">
                  <c:v>2.285767E-2</c:v>
                </c:pt>
                <c:pt idx="2505">
                  <c:v>2.285767E-2</c:v>
                </c:pt>
                <c:pt idx="2506">
                  <c:v>5.7220460000000001E-2</c:v>
                </c:pt>
                <c:pt idx="2507">
                  <c:v>9.2163090000000003E-2</c:v>
                </c:pt>
                <c:pt idx="2508">
                  <c:v>0.12692260999999999</c:v>
                </c:pt>
                <c:pt idx="2509">
                  <c:v>0.16433716000000001</c:v>
                </c:pt>
                <c:pt idx="2510">
                  <c:v>0.19985961999999999</c:v>
                </c:pt>
                <c:pt idx="2511">
                  <c:v>0.23501586999999999</c:v>
                </c:pt>
                <c:pt idx="2512">
                  <c:v>0.23501586999999999</c:v>
                </c:pt>
                <c:pt idx="2513">
                  <c:v>0.26742554000000002</c:v>
                </c:pt>
                <c:pt idx="2514">
                  <c:v>0.30233765000000001</c:v>
                </c:pt>
                <c:pt idx="2515">
                  <c:v>0.30233765000000001</c:v>
                </c:pt>
                <c:pt idx="2516">
                  <c:v>0.37457275000000001</c:v>
                </c:pt>
                <c:pt idx="2517">
                  <c:v>0.40750122</c:v>
                </c:pt>
                <c:pt idx="2518">
                  <c:v>0.40750122</c:v>
                </c:pt>
                <c:pt idx="2519">
                  <c:v>0.44238281000000002</c:v>
                </c:pt>
                <c:pt idx="2520">
                  <c:v>0.47705078000000001</c:v>
                </c:pt>
                <c:pt idx="2521">
                  <c:v>0.47705078000000001</c:v>
                </c:pt>
                <c:pt idx="2522">
                  <c:v>0.51507568000000004</c:v>
                </c:pt>
                <c:pt idx="2523">
                  <c:v>0.55014037999999998</c:v>
                </c:pt>
                <c:pt idx="2524">
                  <c:v>0.58493041999999995</c:v>
                </c:pt>
                <c:pt idx="2525">
                  <c:v>0.62002562999999999</c:v>
                </c:pt>
                <c:pt idx="2526">
                  <c:v>0.65469359999999999</c:v>
                </c:pt>
                <c:pt idx="2527">
                  <c:v>0.65469359999999999</c:v>
                </c:pt>
                <c:pt idx="2528">
                  <c:v>0.68948363999999995</c:v>
                </c:pt>
                <c:pt idx="2529">
                  <c:v>0.72473145000000005</c:v>
                </c:pt>
                <c:pt idx="2530">
                  <c:v>0.75985718000000002</c:v>
                </c:pt>
                <c:pt idx="2531">
                  <c:v>0.75985718000000002</c:v>
                </c:pt>
                <c:pt idx="2532">
                  <c:v>0.79257202000000004</c:v>
                </c:pt>
                <c:pt idx="2533">
                  <c:v>0.82757568000000004</c:v>
                </c:pt>
                <c:pt idx="2534">
                  <c:v>0.86203003</c:v>
                </c:pt>
                <c:pt idx="2535">
                  <c:v>0.89703368999999999</c:v>
                </c:pt>
                <c:pt idx="2536">
                  <c:v>0.93212890999999998</c:v>
                </c:pt>
                <c:pt idx="2537">
                  <c:v>0.93212890999999998</c:v>
                </c:pt>
                <c:pt idx="2538">
                  <c:v>0.96704102000000003</c:v>
                </c:pt>
                <c:pt idx="2539">
                  <c:v>1.0022277799999999</c:v>
                </c:pt>
                <c:pt idx="2540">
                  <c:v>1.03497314</c:v>
                </c:pt>
                <c:pt idx="2541">
                  <c:v>1.03497314</c:v>
                </c:pt>
                <c:pt idx="2542">
                  <c:v>1.10494995</c:v>
                </c:pt>
                <c:pt idx="2543">
                  <c:v>1.10494995</c:v>
                </c:pt>
                <c:pt idx="2544">
                  <c:v>1.1395873999999999</c:v>
                </c:pt>
                <c:pt idx="2545">
                  <c:v>1.1747436499999999</c:v>
                </c:pt>
                <c:pt idx="2546">
                  <c:v>1.2126159700000001</c:v>
                </c:pt>
                <c:pt idx="2547">
                  <c:v>1.2126159700000001</c:v>
                </c:pt>
                <c:pt idx="2548">
                  <c:v>1.2474365199999999</c:v>
                </c:pt>
                <c:pt idx="2549">
                  <c:v>1.28210449</c:v>
                </c:pt>
                <c:pt idx="2550">
                  <c:v>1.28210449</c:v>
                </c:pt>
                <c:pt idx="2551">
                  <c:v>1.3518371600000001</c:v>
                </c:pt>
                <c:pt idx="2552">
                  <c:v>1.38723755</c:v>
                </c:pt>
                <c:pt idx="2553">
                  <c:v>1.38723755</c:v>
                </c:pt>
                <c:pt idx="2554">
                  <c:v>1.4201355</c:v>
                </c:pt>
                <c:pt idx="2555">
                  <c:v>1.4576416000000001</c:v>
                </c:pt>
                <c:pt idx="2556">
                  <c:v>1.4576416000000001</c:v>
                </c:pt>
                <c:pt idx="2557">
                  <c:v>1.4900817900000001</c:v>
                </c:pt>
                <c:pt idx="2558">
                  <c:v>1.5272827099999999</c:v>
                </c:pt>
                <c:pt idx="2559">
                  <c:v>1.5597534200000001</c:v>
                </c:pt>
                <c:pt idx="2560">
                  <c:v>1.5975952099999999</c:v>
                </c:pt>
                <c:pt idx="2561">
                  <c:v>1.6170349100000001</c:v>
                </c:pt>
                <c:pt idx="2562">
                  <c:v>1.6169433600000001</c:v>
                </c:pt>
                <c:pt idx="2563">
                  <c:v>1.6169433600000001</c:v>
                </c:pt>
                <c:pt idx="2564">
                  <c:v>1.61621094</c:v>
                </c:pt>
                <c:pt idx="2565">
                  <c:v>1.6161804200000001</c:v>
                </c:pt>
                <c:pt idx="2566">
                  <c:v>1.6161804200000001</c:v>
                </c:pt>
                <c:pt idx="2567">
                  <c:v>1.6166992200000001</c:v>
                </c:pt>
                <c:pt idx="2568">
                  <c:v>1.61706543</c:v>
                </c:pt>
                <c:pt idx="2569">
                  <c:v>1.6173400899999999</c:v>
                </c:pt>
                <c:pt idx="2570">
                  <c:v>1.6167907699999999</c:v>
                </c:pt>
                <c:pt idx="2571">
                  <c:v>1.6167907699999999</c:v>
                </c:pt>
                <c:pt idx="2572">
                  <c:v>1.6167907699999999</c:v>
                </c:pt>
                <c:pt idx="2573">
                  <c:v>1.61688232</c:v>
                </c:pt>
                <c:pt idx="2574">
                  <c:v>1.61685181</c:v>
                </c:pt>
                <c:pt idx="2575">
                  <c:v>1.61688232</c:v>
                </c:pt>
                <c:pt idx="2576">
                  <c:v>1.61688232</c:v>
                </c:pt>
                <c:pt idx="2577">
                  <c:v>1.6171569800000001</c:v>
                </c:pt>
                <c:pt idx="2578">
                  <c:v>1.6170349100000001</c:v>
                </c:pt>
                <c:pt idx="2579">
                  <c:v>1.6166687</c:v>
                </c:pt>
                <c:pt idx="2580">
                  <c:v>1.6169433600000001</c:v>
                </c:pt>
                <c:pt idx="2581">
                  <c:v>1.61730957</c:v>
                </c:pt>
                <c:pt idx="2582">
                  <c:v>1.61730957</c:v>
                </c:pt>
                <c:pt idx="2583">
                  <c:v>1.6178588899999999</c:v>
                </c:pt>
                <c:pt idx="2584">
                  <c:v>1.6179199200000001</c:v>
                </c:pt>
                <c:pt idx="2585">
                  <c:v>1.6170959499999999</c:v>
                </c:pt>
                <c:pt idx="2586">
                  <c:v>1.61700439</c:v>
                </c:pt>
                <c:pt idx="2587">
                  <c:v>1.61676025</c:v>
                </c:pt>
                <c:pt idx="2588">
                  <c:v>1.61676025</c:v>
                </c:pt>
                <c:pt idx="2589">
                  <c:v>1.6170349100000001</c:v>
                </c:pt>
                <c:pt idx="2590">
                  <c:v>1.61737061</c:v>
                </c:pt>
                <c:pt idx="2591">
                  <c:v>1.61737061</c:v>
                </c:pt>
                <c:pt idx="2592">
                  <c:v>1.6176757799999999</c:v>
                </c:pt>
                <c:pt idx="2593">
                  <c:v>1.6174316399999999</c:v>
                </c:pt>
                <c:pt idx="2594">
                  <c:v>1.61706543</c:v>
                </c:pt>
                <c:pt idx="2595">
                  <c:v>1.6172485400000001</c:v>
                </c:pt>
                <c:pt idx="2596">
                  <c:v>1.61749268</c:v>
                </c:pt>
                <c:pt idx="2597">
                  <c:v>1.61749268</c:v>
                </c:pt>
                <c:pt idx="2598">
                  <c:v>1.61761475</c:v>
                </c:pt>
                <c:pt idx="2599">
                  <c:v>1.61740112</c:v>
                </c:pt>
                <c:pt idx="2600">
                  <c:v>1.61740112</c:v>
                </c:pt>
                <c:pt idx="2601">
                  <c:v>1.6163940400000001</c:v>
                </c:pt>
                <c:pt idx="2602">
                  <c:v>1.6162414599999999</c:v>
                </c:pt>
                <c:pt idx="2603">
                  <c:v>1.6162414599999999</c:v>
                </c:pt>
                <c:pt idx="2604">
                  <c:v>1.6170349100000001</c:v>
                </c:pt>
                <c:pt idx="2605">
                  <c:v>1.6170349100000001</c:v>
                </c:pt>
                <c:pt idx="2606">
                  <c:v>1.61676025</c:v>
                </c:pt>
                <c:pt idx="2607">
                  <c:v>1.6171264599999999</c:v>
                </c:pt>
                <c:pt idx="2608">
                  <c:v>1.6165771499999999</c:v>
                </c:pt>
                <c:pt idx="2609">
                  <c:v>1.6165771499999999</c:v>
                </c:pt>
                <c:pt idx="2610">
                  <c:v>1.6167907699999999</c:v>
                </c:pt>
                <c:pt idx="2611">
                  <c:v>1.6171875</c:v>
                </c:pt>
                <c:pt idx="2612">
                  <c:v>1.6173400899999999</c:v>
                </c:pt>
                <c:pt idx="2613">
                  <c:v>1.6173400899999999</c:v>
                </c:pt>
                <c:pt idx="2614">
                  <c:v>1.6169128399999999</c:v>
                </c:pt>
                <c:pt idx="2615">
                  <c:v>1.6169128399999999</c:v>
                </c:pt>
                <c:pt idx="2616">
                  <c:v>1.61672974</c:v>
                </c:pt>
                <c:pt idx="2617">
                  <c:v>1.6172180199999999</c:v>
                </c:pt>
                <c:pt idx="2618">
                  <c:v>1.6172180199999999</c:v>
                </c:pt>
                <c:pt idx="2619">
                  <c:v>1.6169128399999999</c:v>
                </c:pt>
                <c:pt idx="2620">
                  <c:v>1.61688232</c:v>
                </c:pt>
                <c:pt idx="2621">
                  <c:v>1.6172180199999999</c:v>
                </c:pt>
                <c:pt idx="2622">
                  <c:v>1.6172180199999999</c:v>
                </c:pt>
                <c:pt idx="2623">
                  <c:v>1.6172485400000001</c:v>
                </c:pt>
                <c:pt idx="2624">
                  <c:v>1.61730957</c:v>
                </c:pt>
                <c:pt idx="2625">
                  <c:v>1.61730957</c:v>
                </c:pt>
                <c:pt idx="2626">
                  <c:v>1.61737061</c:v>
                </c:pt>
                <c:pt idx="2627">
                  <c:v>1.6170959499999999</c:v>
                </c:pt>
                <c:pt idx="2628">
                  <c:v>1.6170959499999999</c:v>
                </c:pt>
                <c:pt idx="2629">
                  <c:v>1.6171264599999999</c:v>
                </c:pt>
                <c:pt idx="2630">
                  <c:v>1.6163635300000001</c:v>
                </c:pt>
                <c:pt idx="2631">
                  <c:v>1.6165161100000001</c:v>
                </c:pt>
                <c:pt idx="2632">
                  <c:v>1.6170959499999999</c:v>
                </c:pt>
                <c:pt idx="2633">
                  <c:v>1.61685181</c:v>
                </c:pt>
                <c:pt idx="2634">
                  <c:v>1.61685181</c:v>
                </c:pt>
                <c:pt idx="2635">
                  <c:v>1.61685181</c:v>
                </c:pt>
                <c:pt idx="2636">
                  <c:v>1.6169433600000001</c:v>
                </c:pt>
                <c:pt idx="2637">
                  <c:v>1.61697388</c:v>
                </c:pt>
                <c:pt idx="2638">
                  <c:v>1.61697388</c:v>
                </c:pt>
                <c:pt idx="2639">
                  <c:v>1.6171875</c:v>
                </c:pt>
                <c:pt idx="2640">
                  <c:v>1.61676025</c:v>
                </c:pt>
                <c:pt idx="2641">
                  <c:v>1.6167907699999999</c:v>
                </c:pt>
                <c:pt idx="2642">
                  <c:v>1.61700439</c:v>
                </c:pt>
                <c:pt idx="2643">
                  <c:v>1.6172485400000001</c:v>
                </c:pt>
                <c:pt idx="2644">
                  <c:v>1.6172485400000001</c:v>
                </c:pt>
                <c:pt idx="2645">
                  <c:v>1.6171875</c:v>
                </c:pt>
                <c:pt idx="2646">
                  <c:v>1.6171264599999999</c:v>
                </c:pt>
                <c:pt idx="2647">
                  <c:v>1.6167907699999999</c:v>
                </c:pt>
                <c:pt idx="2648">
                  <c:v>1.6167907699999999</c:v>
                </c:pt>
                <c:pt idx="2649">
                  <c:v>1.6170959499999999</c:v>
                </c:pt>
                <c:pt idx="2650">
                  <c:v>1.6172485400000001</c:v>
                </c:pt>
                <c:pt idx="2651">
                  <c:v>1.6173400899999999</c:v>
                </c:pt>
                <c:pt idx="2652">
                  <c:v>1.6172180199999999</c:v>
                </c:pt>
                <c:pt idx="2653">
                  <c:v>1.6171264599999999</c:v>
                </c:pt>
                <c:pt idx="2654">
                  <c:v>1.6171875</c:v>
                </c:pt>
                <c:pt idx="2655">
                  <c:v>1.6171875</c:v>
                </c:pt>
                <c:pt idx="2656">
                  <c:v>1.6178893999999999</c:v>
                </c:pt>
                <c:pt idx="2657">
                  <c:v>1.6178893999999999</c:v>
                </c:pt>
                <c:pt idx="2658">
                  <c:v>1.6178893999999999</c:v>
                </c:pt>
                <c:pt idx="2659">
                  <c:v>1.61730957</c:v>
                </c:pt>
                <c:pt idx="2660">
                  <c:v>1.61706543</c:v>
                </c:pt>
                <c:pt idx="2661">
                  <c:v>1.6169128399999999</c:v>
                </c:pt>
                <c:pt idx="2662">
                  <c:v>1.6169128399999999</c:v>
                </c:pt>
                <c:pt idx="2663">
                  <c:v>1.6169433600000001</c:v>
                </c:pt>
                <c:pt idx="2664">
                  <c:v>1.6169128399999999</c:v>
                </c:pt>
                <c:pt idx="2665">
                  <c:v>1.61700439</c:v>
                </c:pt>
                <c:pt idx="2666">
                  <c:v>1.61700439</c:v>
                </c:pt>
                <c:pt idx="2667">
                  <c:v>1.6167907699999999</c:v>
                </c:pt>
                <c:pt idx="2668">
                  <c:v>1.6167907699999999</c:v>
                </c:pt>
                <c:pt idx="2669">
                  <c:v>1.6172485400000001</c:v>
                </c:pt>
                <c:pt idx="2670">
                  <c:v>1.6172485400000001</c:v>
                </c:pt>
                <c:pt idx="2671">
                  <c:v>1.61672974</c:v>
                </c:pt>
                <c:pt idx="2672">
                  <c:v>1.61672974</c:v>
                </c:pt>
                <c:pt idx="2673">
                  <c:v>1.6164856000000001</c:v>
                </c:pt>
                <c:pt idx="2674">
                  <c:v>1.61700439</c:v>
                </c:pt>
                <c:pt idx="2675">
                  <c:v>1.6174316399999999</c:v>
                </c:pt>
                <c:pt idx="2676">
                  <c:v>1.6174316399999999</c:v>
                </c:pt>
              </c:numCache>
            </c:numRef>
          </c:yVal>
          <c:smooth val="0"/>
        </c:ser>
        <c:ser>
          <c:idx val="3"/>
          <c:order val="6"/>
          <c:tx>
            <c:strRef>
              <c:f>sheet1!$N$1</c:f>
              <c:strCache>
                <c:ptCount val="1"/>
                <c:pt idx="0">
                  <c:v>Sts_02</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N$2:$N$5000</c:f>
            </c:numRef>
          </c:yVal>
          <c:smooth val="0"/>
        </c:ser>
        <c:ser>
          <c:idx val="4"/>
          <c:order val="11"/>
          <c:tx>
            <c:strRef>
              <c:f>sheet1!$S$1</c:f>
              <c:strCache>
                <c:ptCount val="1"/>
                <c:pt idx="0">
                  <c:v>Y Force (N)</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S$2:$S$5000</c:f>
            </c:numRef>
          </c:yVal>
          <c:smooth val="0"/>
        </c:ser>
        <c:ser>
          <c:idx val="5"/>
          <c:order val="15"/>
          <c:tx>
            <c:v>Spindle speed</c:v>
          </c:tx>
          <c:spPr>
            <a:ln w="25400">
              <a:solidFill>
                <a:srgbClr val="FF0000"/>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W$2:$W$5000</c:f>
              <c:numCache>
                <c:formatCode>0.00000000</c:formatCode>
                <c:ptCount val="4999"/>
                <c:pt idx="0">
                  <c:v>286</c:v>
                </c:pt>
                <c:pt idx="1">
                  <c:v>256</c:v>
                </c:pt>
                <c:pt idx="2">
                  <c:v>256</c:v>
                </c:pt>
                <c:pt idx="3">
                  <c:v>11</c:v>
                </c:pt>
                <c:pt idx="4">
                  <c:v>11</c:v>
                </c:pt>
                <c:pt idx="5">
                  <c:v>88</c:v>
                </c:pt>
                <c:pt idx="6">
                  <c:v>120</c:v>
                </c:pt>
                <c:pt idx="7">
                  <c:v>120</c:v>
                </c:pt>
                <c:pt idx="8">
                  <c:v>155</c:v>
                </c:pt>
                <c:pt idx="9">
                  <c:v>188</c:v>
                </c:pt>
                <c:pt idx="10">
                  <c:v>221</c:v>
                </c:pt>
                <c:pt idx="11">
                  <c:v>221</c:v>
                </c:pt>
                <c:pt idx="12">
                  <c:v>253</c:v>
                </c:pt>
                <c:pt idx="13">
                  <c:v>286</c:v>
                </c:pt>
                <c:pt idx="14">
                  <c:v>286</c:v>
                </c:pt>
                <c:pt idx="15">
                  <c:v>350</c:v>
                </c:pt>
                <c:pt idx="16">
                  <c:v>384</c:v>
                </c:pt>
                <c:pt idx="17">
                  <c:v>384</c:v>
                </c:pt>
                <c:pt idx="18">
                  <c:v>412</c:v>
                </c:pt>
                <c:pt idx="19">
                  <c:v>448</c:v>
                </c:pt>
                <c:pt idx="20">
                  <c:v>477</c:v>
                </c:pt>
                <c:pt idx="21">
                  <c:v>505</c:v>
                </c:pt>
                <c:pt idx="22">
                  <c:v>539</c:v>
                </c:pt>
                <c:pt idx="23">
                  <c:v>539</c:v>
                </c:pt>
                <c:pt idx="24">
                  <c:v>571</c:v>
                </c:pt>
                <c:pt idx="25">
                  <c:v>597</c:v>
                </c:pt>
                <c:pt idx="26">
                  <c:v>608</c:v>
                </c:pt>
                <c:pt idx="27">
                  <c:v>608</c:v>
                </c:pt>
                <c:pt idx="28">
                  <c:v>608</c:v>
                </c:pt>
                <c:pt idx="29">
                  <c:v>607</c:v>
                </c:pt>
                <c:pt idx="30">
                  <c:v>606</c:v>
                </c:pt>
                <c:pt idx="31">
                  <c:v>605</c:v>
                </c:pt>
                <c:pt idx="32">
                  <c:v>605</c:v>
                </c:pt>
                <c:pt idx="33">
                  <c:v>605</c:v>
                </c:pt>
                <c:pt idx="34">
                  <c:v>604</c:v>
                </c:pt>
                <c:pt idx="35">
                  <c:v>603</c:v>
                </c:pt>
                <c:pt idx="36">
                  <c:v>602</c:v>
                </c:pt>
                <c:pt idx="37">
                  <c:v>602</c:v>
                </c:pt>
                <c:pt idx="38">
                  <c:v>602</c:v>
                </c:pt>
                <c:pt idx="39">
                  <c:v>602</c:v>
                </c:pt>
                <c:pt idx="40">
                  <c:v>602</c:v>
                </c:pt>
                <c:pt idx="41">
                  <c:v>602</c:v>
                </c:pt>
                <c:pt idx="42">
                  <c:v>600</c:v>
                </c:pt>
                <c:pt idx="43">
                  <c:v>600</c:v>
                </c:pt>
                <c:pt idx="44">
                  <c:v>602</c:v>
                </c:pt>
                <c:pt idx="45">
                  <c:v>602</c:v>
                </c:pt>
                <c:pt idx="46">
                  <c:v>603</c:v>
                </c:pt>
                <c:pt idx="47">
                  <c:v>603</c:v>
                </c:pt>
                <c:pt idx="48">
                  <c:v>601</c:v>
                </c:pt>
                <c:pt idx="49">
                  <c:v>600</c:v>
                </c:pt>
                <c:pt idx="50">
                  <c:v>601</c:v>
                </c:pt>
                <c:pt idx="51">
                  <c:v>601</c:v>
                </c:pt>
                <c:pt idx="52">
                  <c:v>600</c:v>
                </c:pt>
                <c:pt idx="53">
                  <c:v>600</c:v>
                </c:pt>
                <c:pt idx="54">
                  <c:v>601</c:v>
                </c:pt>
                <c:pt idx="55">
                  <c:v>600</c:v>
                </c:pt>
                <c:pt idx="56">
                  <c:v>601</c:v>
                </c:pt>
                <c:pt idx="57">
                  <c:v>600</c:v>
                </c:pt>
                <c:pt idx="58">
                  <c:v>600</c:v>
                </c:pt>
                <c:pt idx="59">
                  <c:v>600</c:v>
                </c:pt>
                <c:pt idx="60">
                  <c:v>601</c:v>
                </c:pt>
                <c:pt idx="61">
                  <c:v>600</c:v>
                </c:pt>
                <c:pt idx="62">
                  <c:v>602</c:v>
                </c:pt>
                <c:pt idx="63">
                  <c:v>602</c:v>
                </c:pt>
                <c:pt idx="64">
                  <c:v>602</c:v>
                </c:pt>
                <c:pt idx="65">
                  <c:v>601</c:v>
                </c:pt>
                <c:pt idx="66">
                  <c:v>600</c:v>
                </c:pt>
                <c:pt idx="67">
                  <c:v>600</c:v>
                </c:pt>
                <c:pt idx="68">
                  <c:v>600</c:v>
                </c:pt>
                <c:pt idx="69">
                  <c:v>600</c:v>
                </c:pt>
                <c:pt idx="70">
                  <c:v>601</c:v>
                </c:pt>
                <c:pt idx="71">
                  <c:v>602</c:v>
                </c:pt>
                <c:pt idx="72">
                  <c:v>602</c:v>
                </c:pt>
                <c:pt idx="73">
                  <c:v>602</c:v>
                </c:pt>
                <c:pt idx="74">
                  <c:v>601</c:v>
                </c:pt>
                <c:pt idx="75">
                  <c:v>600</c:v>
                </c:pt>
                <c:pt idx="76">
                  <c:v>601</c:v>
                </c:pt>
                <c:pt idx="77">
                  <c:v>602</c:v>
                </c:pt>
                <c:pt idx="78">
                  <c:v>602</c:v>
                </c:pt>
                <c:pt idx="79">
                  <c:v>602</c:v>
                </c:pt>
                <c:pt idx="80">
                  <c:v>600</c:v>
                </c:pt>
                <c:pt idx="81">
                  <c:v>601</c:v>
                </c:pt>
                <c:pt idx="82">
                  <c:v>601</c:v>
                </c:pt>
                <c:pt idx="83">
                  <c:v>601</c:v>
                </c:pt>
                <c:pt idx="84">
                  <c:v>601</c:v>
                </c:pt>
                <c:pt idx="85">
                  <c:v>600</c:v>
                </c:pt>
                <c:pt idx="86">
                  <c:v>600</c:v>
                </c:pt>
                <c:pt idx="87">
                  <c:v>600</c:v>
                </c:pt>
                <c:pt idx="88">
                  <c:v>601</c:v>
                </c:pt>
                <c:pt idx="89">
                  <c:v>601</c:v>
                </c:pt>
                <c:pt idx="90">
                  <c:v>601</c:v>
                </c:pt>
                <c:pt idx="91">
                  <c:v>601</c:v>
                </c:pt>
                <c:pt idx="92">
                  <c:v>602</c:v>
                </c:pt>
                <c:pt idx="93">
                  <c:v>602</c:v>
                </c:pt>
                <c:pt idx="94">
                  <c:v>601</c:v>
                </c:pt>
                <c:pt idx="95">
                  <c:v>601</c:v>
                </c:pt>
                <c:pt idx="96">
                  <c:v>601</c:v>
                </c:pt>
                <c:pt idx="97">
                  <c:v>601</c:v>
                </c:pt>
                <c:pt idx="98">
                  <c:v>601</c:v>
                </c:pt>
                <c:pt idx="99">
                  <c:v>601</c:v>
                </c:pt>
                <c:pt idx="100">
                  <c:v>601</c:v>
                </c:pt>
                <c:pt idx="101">
                  <c:v>602</c:v>
                </c:pt>
                <c:pt idx="102">
                  <c:v>601</c:v>
                </c:pt>
                <c:pt idx="103">
                  <c:v>601</c:v>
                </c:pt>
                <c:pt idx="104">
                  <c:v>601</c:v>
                </c:pt>
                <c:pt idx="105">
                  <c:v>601</c:v>
                </c:pt>
                <c:pt idx="106">
                  <c:v>600</c:v>
                </c:pt>
                <c:pt idx="107">
                  <c:v>600</c:v>
                </c:pt>
                <c:pt idx="108">
                  <c:v>600</c:v>
                </c:pt>
                <c:pt idx="109">
                  <c:v>600</c:v>
                </c:pt>
                <c:pt idx="110">
                  <c:v>600</c:v>
                </c:pt>
                <c:pt idx="111">
                  <c:v>600</c:v>
                </c:pt>
                <c:pt idx="112">
                  <c:v>600</c:v>
                </c:pt>
                <c:pt idx="113">
                  <c:v>600</c:v>
                </c:pt>
                <c:pt idx="114">
                  <c:v>601</c:v>
                </c:pt>
                <c:pt idx="115">
                  <c:v>601</c:v>
                </c:pt>
                <c:pt idx="116">
                  <c:v>601</c:v>
                </c:pt>
                <c:pt idx="117">
                  <c:v>600</c:v>
                </c:pt>
                <c:pt idx="118">
                  <c:v>600</c:v>
                </c:pt>
                <c:pt idx="119">
                  <c:v>601</c:v>
                </c:pt>
                <c:pt idx="120">
                  <c:v>601</c:v>
                </c:pt>
                <c:pt idx="121">
                  <c:v>601</c:v>
                </c:pt>
                <c:pt idx="122">
                  <c:v>602</c:v>
                </c:pt>
                <c:pt idx="123">
                  <c:v>600</c:v>
                </c:pt>
                <c:pt idx="124">
                  <c:v>600</c:v>
                </c:pt>
                <c:pt idx="125">
                  <c:v>601</c:v>
                </c:pt>
                <c:pt idx="126">
                  <c:v>601</c:v>
                </c:pt>
                <c:pt idx="127">
                  <c:v>600</c:v>
                </c:pt>
                <c:pt idx="128">
                  <c:v>600</c:v>
                </c:pt>
                <c:pt idx="129">
                  <c:v>601</c:v>
                </c:pt>
                <c:pt idx="130">
                  <c:v>601</c:v>
                </c:pt>
                <c:pt idx="131">
                  <c:v>600</c:v>
                </c:pt>
                <c:pt idx="132">
                  <c:v>600</c:v>
                </c:pt>
                <c:pt idx="133">
                  <c:v>600</c:v>
                </c:pt>
                <c:pt idx="134">
                  <c:v>600</c:v>
                </c:pt>
                <c:pt idx="135">
                  <c:v>600</c:v>
                </c:pt>
                <c:pt idx="136">
                  <c:v>600</c:v>
                </c:pt>
                <c:pt idx="137">
                  <c:v>602</c:v>
                </c:pt>
                <c:pt idx="138">
                  <c:v>600</c:v>
                </c:pt>
                <c:pt idx="139">
                  <c:v>600</c:v>
                </c:pt>
                <c:pt idx="140">
                  <c:v>601</c:v>
                </c:pt>
                <c:pt idx="141">
                  <c:v>600</c:v>
                </c:pt>
                <c:pt idx="142">
                  <c:v>601</c:v>
                </c:pt>
                <c:pt idx="143">
                  <c:v>601</c:v>
                </c:pt>
                <c:pt idx="144">
                  <c:v>600</c:v>
                </c:pt>
                <c:pt idx="145">
                  <c:v>601</c:v>
                </c:pt>
                <c:pt idx="146">
                  <c:v>600</c:v>
                </c:pt>
                <c:pt idx="147">
                  <c:v>600</c:v>
                </c:pt>
                <c:pt idx="148">
                  <c:v>601</c:v>
                </c:pt>
                <c:pt idx="149">
                  <c:v>600</c:v>
                </c:pt>
                <c:pt idx="150">
                  <c:v>600</c:v>
                </c:pt>
                <c:pt idx="151">
                  <c:v>601</c:v>
                </c:pt>
                <c:pt idx="152">
                  <c:v>600</c:v>
                </c:pt>
                <c:pt idx="153">
                  <c:v>601</c:v>
                </c:pt>
                <c:pt idx="154">
                  <c:v>601</c:v>
                </c:pt>
                <c:pt idx="155">
                  <c:v>600</c:v>
                </c:pt>
                <c:pt idx="156">
                  <c:v>601</c:v>
                </c:pt>
                <c:pt idx="157">
                  <c:v>601</c:v>
                </c:pt>
                <c:pt idx="158">
                  <c:v>600</c:v>
                </c:pt>
                <c:pt idx="159">
                  <c:v>600</c:v>
                </c:pt>
                <c:pt idx="160">
                  <c:v>600</c:v>
                </c:pt>
                <c:pt idx="161">
                  <c:v>601</c:v>
                </c:pt>
                <c:pt idx="162">
                  <c:v>600</c:v>
                </c:pt>
                <c:pt idx="163">
                  <c:v>601</c:v>
                </c:pt>
                <c:pt idx="164">
                  <c:v>601</c:v>
                </c:pt>
                <c:pt idx="165">
                  <c:v>601</c:v>
                </c:pt>
                <c:pt idx="166">
                  <c:v>601</c:v>
                </c:pt>
                <c:pt idx="167">
                  <c:v>601</c:v>
                </c:pt>
                <c:pt idx="168">
                  <c:v>600</c:v>
                </c:pt>
                <c:pt idx="169">
                  <c:v>600</c:v>
                </c:pt>
                <c:pt idx="170">
                  <c:v>601</c:v>
                </c:pt>
                <c:pt idx="171">
                  <c:v>601</c:v>
                </c:pt>
                <c:pt idx="172">
                  <c:v>601</c:v>
                </c:pt>
                <c:pt idx="173">
                  <c:v>600</c:v>
                </c:pt>
                <c:pt idx="174">
                  <c:v>601</c:v>
                </c:pt>
                <c:pt idx="175">
                  <c:v>600</c:v>
                </c:pt>
                <c:pt idx="176">
                  <c:v>600</c:v>
                </c:pt>
                <c:pt idx="177">
                  <c:v>601</c:v>
                </c:pt>
                <c:pt idx="178">
                  <c:v>601</c:v>
                </c:pt>
                <c:pt idx="179">
                  <c:v>601</c:v>
                </c:pt>
                <c:pt idx="180">
                  <c:v>600</c:v>
                </c:pt>
                <c:pt idx="181">
                  <c:v>600</c:v>
                </c:pt>
                <c:pt idx="182">
                  <c:v>600</c:v>
                </c:pt>
                <c:pt idx="183">
                  <c:v>600</c:v>
                </c:pt>
                <c:pt idx="184">
                  <c:v>600</c:v>
                </c:pt>
                <c:pt idx="185">
                  <c:v>601</c:v>
                </c:pt>
                <c:pt idx="186">
                  <c:v>601</c:v>
                </c:pt>
                <c:pt idx="187">
                  <c:v>600</c:v>
                </c:pt>
                <c:pt idx="188">
                  <c:v>600</c:v>
                </c:pt>
                <c:pt idx="189">
                  <c:v>600</c:v>
                </c:pt>
                <c:pt idx="190">
                  <c:v>601</c:v>
                </c:pt>
                <c:pt idx="191">
                  <c:v>601</c:v>
                </c:pt>
                <c:pt idx="192">
                  <c:v>600</c:v>
                </c:pt>
                <c:pt idx="193">
                  <c:v>601</c:v>
                </c:pt>
                <c:pt idx="194">
                  <c:v>601</c:v>
                </c:pt>
                <c:pt idx="195">
                  <c:v>600</c:v>
                </c:pt>
                <c:pt idx="196">
                  <c:v>600</c:v>
                </c:pt>
                <c:pt idx="197">
                  <c:v>600</c:v>
                </c:pt>
                <c:pt idx="198">
                  <c:v>601</c:v>
                </c:pt>
                <c:pt idx="199">
                  <c:v>600</c:v>
                </c:pt>
                <c:pt idx="200">
                  <c:v>600</c:v>
                </c:pt>
                <c:pt idx="201">
                  <c:v>601</c:v>
                </c:pt>
                <c:pt idx="202">
                  <c:v>601</c:v>
                </c:pt>
                <c:pt idx="203">
                  <c:v>600</c:v>
                </c:pt>
                <c:pt idx="204">
                  <c:v>600</c:v>
                </c:pt>
                <c:pt idx="205">
                  <c:v>599</c:v>
                </c:pt>
                <c:pt idx="206">
                  <c:v>601</c:v>
                </c:pt>
                <c:pt idx="207">
                  <c:v>601</c:v>
                </c:pt>
                <c:pt idx="208">
                  <c:v>600</c:v>
                </c:pt>
                <c:pt idx="209">
                  <c:v>599</c:v>
                </c:pt>
                <c:pt idx="210">
                  <c:v>599</c:v>
                </c:pt>
                <c:pt idx="211">
                  <c:v>601</c:v>
                </c:pt>
                <c:pt idx="212">
                  <c:v>601</c:v>
                </c:pt>
                <c:pt idx="213">
                  <c:v>601</c:v>
                </c:pt>
                <c:pt idx="214">
                  <c:v>600</c:v>
                </c:pt>
                <c:pt idx="215">
                  <c:v>600</c:v>
                </c:pt>
                <c:pt idx="216">
                  <c:v>601</c:v>
                </c:pt>
                <c:pt idx="217">
                  <c:v>599</c:v>
                </c:pt>
                <c:pt idx="218">
                  <c:v>599</c:v>
                </c:pt>
                <c:pt idx="219">
                  <c:v>599</c:v>
                </c:pt>
                <c:pt idx="220">
                  <c:v>600</c:v>
                </c:pt>
                <c:pt idx="221">
                  <c:v>600</c:v>
                </c:pt>
                <c:pt idx="222">
                  <c:v>601</c:v>
                </c:pt>
                <c:pt idx="223">
                  <c:v>601</c:v>
                </c:pt>
                <c:pt idx="224">
                  <c:v>599</c:v>
                </c:pt>
                <c:pt idx="225">
                  <c:v>600</c:v>
                </c:pt>
                <c:pt idx="226">
                  <c:v>600</c:v>
                </c:pt>
                <c:pt idx="227">
                  <c:v>600</c:v>
                </c:pt>
                <c:pt idx="228">
                  <c:v>601</c:v>
                </c:pt>
                <c:pt idx="229">
                  <c:v>601</c:v>
                </c:pt>
                <c:pt idx="230">
                  <c:v>600</c:v>
                </c:pt>
                <c:pt idx="231">
                  <c:v>600</c:v>
                </c:pt>
                <c:pt idx="232">
                  <c:v>600</c:v>
                </c:pt>
                <c:pt idx="233">
                  <c:v>600</c:v>
                </c:pt>
                <c:pt idx="234">
                  <c:v>601</c:v>
                </c:pt>
                <c:pt idx="235">
                  <c:v>601</c:v>
                </c:pt>
                <c:pt idx="236">
                  <c:v>600</c:v>
                </c:pt>
                <c:pt idx="237">
                  <c:v>602</c:v>
                </c:pt>
                <c:pt idx="238">
                  <c:v>601</c:v>
                </c:pt>
                <c:pt idx="239">
                  <c:v>601</c:v>
                </c:pt>
                <c:pt idx="240">
                  <c:v>601</c:v>
                </c:pt>
                <c:pt idx="241">
                  <c:v>600</c:v>
                </c:pt>
                <c:pt idx="242">
                  <c:v>601</c:v>
                </c:pt>
                <c:pt idx="243">
                  <c:v>601</c:v>
                </c:pt>
                <c:pt idx="244">
                  <c:v>601</c:v>
                </c:pt>
                <c:pt idx="245">
                  <c:v>601</c:v>
                </c:pt>
                <c:pt idx="246">
                  <c:v>600</c:v>
                </c:pt>
                <c:pt idx="247">
                  <c:v>601</c:v>
                </c:pt>
                <c:pt idx="248">
                  <c:v>600</c:v>
                </c:pt>
                <c:pt idx="249">
                  <c:v>600</c:v>
                </c:pt>
                <c:pt idx="250">
                  <c:v>600</c:v>
                </c:pt>
                <c:pt idx="251">
                  <c:v>600</c:v>
                </c:pt>
                <c:pt idx="252">
                  <c:v>600</c:v>
                </c:pt>
                <c:pt idx="253">
                  <c:v>600</c:v>
                </c:pt>
                <c:pt idx="254">
                  <c:v>600</c:v>
                </c:pt>
                <c:pt idx="255">
                  <c:v>600</c:v>
                </c:pt>
                <c:pt idx="256">
                  <c:v>601</c:v>
                </c:pt>
                <c:pt idx="257">
                  <c:v>600</c:v>
                </c:pt>
                <c:pt idx="258">
                  <c:v>600</c:v>
                </c:pt>
                <c:pt idx="259">
                  <c:v>600</c:v>
                </c:pt>
                <c:pt idx="260">
                  <c:v>600</c:v>
                </c:pt>
                <c:pt idx="261">
                  <c:v>600</c:v>
                </c:pt>
                <c:pt idx="262">
                  <c:v>600</c:v>
                </c:pt>
                <c:pt idx="263">
                  <c:v>600</c:v>
                </c:pt>
                <c:pt idx="264">
                  <c:v>601</c:v>
                </c:pt>
                <c:pt idx="265">
                  <c:v>601</c:v>
                </c:pt>
                <c:pt idx="266">
                  <c:v>600</c:v>
                </c:pt>
                <c:pt idx="267">
                  <c:v>600</c:v>
                </c:pt>
                <c:pt idx="268">
                  <c:v>600</c:v>
                </c:pt>
                <c:pt idx="269">
                  <c:v>600</c:v>
                </c:pt>
                <c:pt idx="270">
                  <c:v>600</c:v>
                </c:pt>
                <c:pt idx="271">
                  <c:v>601</c:v>
                </c:pt>
                <c:pt idx="272">
                  <c:v>600</c:v>
                </c:pt>
                <c:pt idx="273">
                  <c:v>601</c:v>
                </c:pt>
                <c:pt idx="274">
                  <c:v>601</c:v>
                </c:pt>
                <c:pt idx="275">
                  <c:v>601</c:v>
                </c:pt>
                <c:pt idx="276">
                  <c:v>601</c:v>
                </c:pt>
                <c:pt idx="277">
                  <c:v>601</c:v>
                </c:pt>
                <c:pt idx="278">
                  <c:v>601</c:v>
                </c:pt>
                <c:pt idx="279">
                  <c:v>601</c:v>
                </c:pt>
                <c:pt idx="280">
                  <c:v>601</c:v>
                </c:pt>
                <c:pt idx="281">
                  <c:v>601</c:v>
                </c:pt>
                <c:pt idx="282">
                  <c:v>601</c:v>
                </c:pt>
                <c:pt idx="283">
                  <c:v>601</c:v>
                </c:pt>
                <c:pt idx="284">
                  <c:v>601</c:v>
                </c:pt>
                <c:pt idx="285">
                  <c:v>600</c:v>
                </c:pt>
                <c:pt idx="286">
                  <c:v>601</c:v>
                </c:pt>
                <c:pt idx="287">
                  <c:v>600</c:v>
                </c:pt>
                <c:pt idx="288">
                  <c:v>601</c:v>
                </c:pt>
                <c:pt idx="289">
                  <c:v>601</c:v>
                </c:pt>
                <c:pt idx="290">
                  <c:v>601</c:v>
                </c:pt>
                <c:pt idx="291">
                  <c:v>601</c:v>
                </c:pt>
                <c:pt idx="292">
                  <c:v>601</c:v>
                </c:pt>
                <c:pt idx="293">
                  <c:v>600</c:v>
                </c:pt>
                <c:pt idx="294">
                  <c:v>600</c:v>
                </c:pt>
                <c:pt idx="295">
                  <c:v>601</c:v>
                </c:pt>
                <c:pt idx="296">
                  <c:v>600</c:v>
                </c:pt>
                <c:pt idx="297">
                  <c:v>600</c:v>
                </c:pt>
                <c:pt idx="298">
                  <c:v>601</c:v>
                </c:pt>
                <c:pt idx="299">
                  <c:v>600</c:v>
                </c:pt>
                <c:pt idx="300">
                  <c:v>600</c:v>
                </c:pt>
                <c:pt idx="301">
                  <c:v>600</c:v>
                </c:pt>
                <c:pt idx="302">
                  <c:v>600</c:v>
                </c:pt>
                <c:pt idx="303">
                  <c:v>600</c:v>
                </c:pt>
                <c:pt idx="304">
                  <c:v>600</c:v>
                </c:pt>
                <c:pt idx="305">
                  <c:v>600</c:v>
                </c:pt>
                <c:pt idx="306">
                  <c:v>600</c:v>
                </c:pt>
                <c:pt idx="307">
                  <c:v>601</c:v>
                </c:pt>
                <c:pt idx="308">
                  <c:v>600</c:v>
                </c:pt>
                <c:pt idx="309">
                  <c:v>601</c:v>
                </c:pt>
                <c:pt idx="310">
                  <c:v>601</c:v>
                </c:pt>
                <c:pt idx="311">
                  <c:v>601</c:v>
                </c:pt>
                <c:pt idx="312">
                  <c:v>600</c:v>
                </c:pt>
                <c:pt idx="313">
                  <c:v>600</c:v>
                </c:pt>
                <c:pt idx="314">
                  <c:v>601</c:v>
                </c:pt>
                <c:pt idx="315">
                  <c:v>601</c:v>
                </c:pt>
                <c:pt idx="316">
                  <c:v>601</c:v>
                </c:pt>
                <c:pt idx="317">
                  <c:v>600</c:v>
                </c:pt>
                <c:pt idx="318">
                  <c:v>600</c:v>
                </c:pt>
                <c:pt idx="319">
                  <c:v>600</c:v>
                </c:pt>
                <c:pt idx="320">
                  <c:v>600</c:v>
                </c:pt>
                <c:pt idx="321">
                  <c:v>601</c:v>
                </c:pt>
                <c:pt idx="322">
                  <c:v>601</c:v>
                </c:pt>
                <c:pt idx="323">
                  <c:v>601</c:v>
                </c:pt>
                <c:pt idx="324">
                  <c:v>600</c:v>
                </c:pt>
                <c:pt idx="325">
                  <c:v>600</c:v>
                </c:pt>
                <c:pt idx="326">
                  <c:v>600</c:v>
                </c:pt>
                <c:pt idx="327">
                  <c:v>600</c:v>
                </c:pt>
                <c:pt idx="328">
                  <c:v>601</c:v>
                </c:pt>
                <c:pt idx="329">
                  <c:v>601</c:v>
                </c:pt>
                <c:pt idx="330">
                  <c:v>600</c:v>
                </c:pt>
                <c:pt idx="331">
                  <c:v>602</c:v>
                </c:pt>
                <c:pt idx="332">
                  <c:v>600</c:v>
                </c:pt>
                <c:pt idx="333">
                  <c:v>601</c:v>
                </c:pt>
                <c:pt idx="334">
                  <c:v>601</c:v>
                </c:pt>
                <c:pt idx="335">
                  <c:v>601</c:v>
                </c:pt>
                <c:pt idx="336">
                  <c:v>601</c:v>
                </c:pt>
                <c:pt idx="337">
                  <c:v>600</c:v>
                </c:pt>
                <c:pt idx="338">
                  <c:v>600</c:v>
                </c:pt>
                <c:pt idx="339">
                  <c:v>600</c:v>
                </c:pt>
                <c:pt idx="340">
                  <c:v>601</c:v>
                </c:pt>
                <c:pt idx="341">
                  <c:v>600</c:v>
                </c:pt>
                <c:pt idx="342">
                  <c:v>601</c:v>
                </c:pt>
                <c:pt idx="343">
                  <c:v>600</c:v>
                </c:pt>
                <c:pt idx="344">
                  <c:v>601</c:v>
                </c:pt>
                <c:pt idx="345">
                  <c:v>601</c:v>
                </c:pt>
                <c:pt idx="346">
                  <c:v>600</c:v>
                </c:pt>
                <c:pt idx="347">
                  <c:v>600</c:v>
                </c:pt>
                <c:pt idx="348">
                  <c:v>600</c:v>
                </c:pt>
                <c:pt idx="349">
                  <c:v>600</c:v>
                </c:pt>
                <c:pt idx="350">
                  <c:v>600</c:v>
                </c:pt>
                <c:pt idx="351">
                  <c:v>600</c:v>
                </c:pt>
                <c:pt idx="352">
                  <c:v>601</c:v>
                </c:pt>
                <c:pt idx="353">
                  <c:v>601</c:v>
                </c:pt>
                <c:pt idx="354">
                  <c:v>600</c:v>
                </c:pt>
                <c:pt idx="355">
                  <c:v>600</c:v>
                </c:pt>
                <c:pt idx="356">
                  <c:v>601</c:v>
                </c:pt>
                <c:pt idx="357">
                  <c:v>600</c:v>
                </c:pt>
                <c:pt idx="358">
                  <c:v>601</c:v>
                </c:pt>
                <c:pt idx="359">
                  <c:v>600</c:v>
                </c:pt>
                <c:pt idx="360">
                  <c:v>600</c:v>
                </c:pt>
                <c:pt idx="361">
                  <c:v>600</c:v>
                </c:pt>
                <c:pt idx="362">
                  <c:v>600</c:v>
                </c:pt>
                <c:pt idx="363">
                  <c:v>601</c:v>
                </c:pt>
                <c:pt idx="364">
                  <c:v>601</c:v>
                </c:pt>
                <c:pt idx="365">
                  <c:v>600</c:v>
                </c:pt>
                <c:pt idx="366">
                  <c:v>601</c:v>
                </c:pt>
                <c:pt idx="367">
                  <c:v>601</c:v>
                </c:pt>
                <c:pt idx="368">
                  <c:v>602</c:v>
                </c:pt>
                <c:pt idx="369">
                  <c:v>601</c:v>
                </c:pt>
                <c:pt idx="370">
                  <c:v>600</c:v>
                </c:pt>
                <c:pt idx="371">
                  <c:v>600</c:v>
                </c:pt>
                <c:pt idx="372">
                  <c:v>600</c:v>
                </c:pt>
                <c:pt idx="373">
                  <c:v>600</c:v>
                </c:pt>
                <c:pt idx="374">
                  <c:v>600</c:v>
                </c:pt>
                <c:pt idx="375">
                  <c:v>602</c:v>
                </c:pt>
                <c:pt idx="376">
                  <c:v>602</c:v>
                </c:pt>
                <c:pt idx="377">
                  <c:v>602</c:v>
                </c:pt>
                <c:pt idx="378">
                  <c:v>600</c:v>
                </c:pt>
                <c:pt idx="379">
                  <c:v>601</c:v>
                </c:pt>
                <c:pt idx="380">
                  <c:v>601</c:v>
                </c:pt>
                <c:pt idx="381">
                  <c:v>601</c:v>
                </c:pt>
                <c:pt idx="382">
                  <c:v>600</c:v>
                </c:pt>
                <c:pt idx="383">
                  <c:v>600</c:v>
                </c:pt>
                <c:pt idx="384">
                  <c:v>601</c:v>
                </c:pt>
                <c:pt idx="385">
                  <c:v>600</c:v>
                </c:pt>
                <c:pt idx="386">
                  <c:v>600</c:v>
                </c:pt>
                <c:pt idx="387">
                  <c:v>600</c:v>
                </c:pt>
                <c:pt idx="388">
                  <c:v>600</c:v>
                </c:pt>
                <c:pt idx="389">
                  <c:v>602</c:v>
                </c:pt>
                <c:pt idx="390">
                  <c:v>602</c:v>
                </c:pt>
                <c:pt idx="391">
                  <c:v>601</c:v>
                </c:pt>
                <c:pt idx="392">
                  <c:v>600</c:v>
                </c:pt>
                <c:pt idx="393">
                  <c:v>601</c:v>
                </c:pt>
                <c:pt idx="394">
                  <c:v>601</c:v>
                </c:pt>
                <c:pt idx="395">
                  <c:v>601</c:v>
                </c:pt>
                <c:pt idx="396">
                  <c:v>601</c:v>
                </c:pt>
                <c:pt idx="397">
                  <c:v>600</c:v>
                </c:pt>
                <c:pt idx="398">
                  <c:v>602</c:v>
                </c:pt>
                <c:pt idx="399">
                  <c:v>602</c:v>
                </c:pt>
                <c:pt idx="400">
                  <c:v>601</c:v>
                </c:pt>
                <c:pt idx="401">
                  <c:v>601</c:v>
                </c:pt>
                <c:pt idx="402">
                  <c:v>602</c:v>
                </c:pt>
                <c:pt idx="403">
                  <c:v>601</c:v>
                </c:pt>
                <c:pt idx="404">
                  <c:v>600</c:v>
                </c:pt>
                <c:pt idx="405">
                  <c:v>600</c:v>
                </c:pt>
                <c:pt idx="406">
                  <c:v>600</c:v>
                </c:pt>
                <c:pt idx="407">
                  <c:v>600</c:v>
                </c:pt>
                <c:pt idx="408">
                  <c:v>601</c:v>
                </c:pt>
                <c:pt idx="409">
                  <c:v>601</c:v>
                </c:pt>
                <c:pt idx="410">
                  <c:v>600</c:v>
                </c:pt>
                <c:pt idx="411">
                  <c:v>600</c:v>
                </c:pt>
                <c:pt idx="412">
                  <c:v>600</c:v>
                </c:pt>
                <c:pt idx="413">
                  <c:v>600</c:v>
                </c:pt>
                <c:pt idx="414">
                  <c:v>601</c:v>
                </c:pt>
                <c:pt idx="415">
                  <c:v>601</c:v>
                </c:pt>
                <c:pt idx="416">
                  <c:v>600</c:v>
                </c:pt>
                <c:pt idx="417">
                  <c:v>601</c:v>
                </c:pt>
                <c:pt idx="418">
                  <c:v>600</c:v>
                </c:pt>
                <c:pt idx="419">
                  <c:v>600</c:v>
                </c:pt>
                <c:pt idx="420">
                  <c:v>600</c:v>
                </c:pt>
                <c:pt idx="421">
                  <c:v>601</c:v>
                </c:pt>
                <c:pt idx="422">
                  <c:v>601</c:v>
                </c:pt>
                <c:pt idx="423">
                  <c:v>600</c:v>
                </c:pt>
                <c:pt idx="424">
                  <c:v>600</c:v>
                </c:pt>
                <c:pt idx="425">
                  <c:v>600</c:v>
                </c:pt>
                <c:pt idx="426">
                  <c:v>601</c:v>
                </c:pt>
                <c:pt idx="427">
                  <c:v>601</c:v>
                </c:pt>
                <c:pt idx="428">
                  <c:v>601</c:v>
                </c:pt>
                <c:pt idx="429">
                  <c:v>601</c:v>
                </c:pt>
                <c:pt idx="430">
                  <c:v>601</c:v>
                </c:pt>
                <c:pt idx="431">
                  <c:v>600</c:v>
                </c:pt>
                <c:pt idx="432">
                  <c:v>600</c:v>
                </c:pt>
                <c:pt idx="433">
                  <c:v>600</c:v>
                </c:pt>
                <c:pt idx="434">
                  <c:v>600</c:v>
                </c:pt>
                <c:pt idx="435">
                  <c:v>600</c:v>
                </c:pt>
                <c:pt idx="436">
                  <c:v>600</c:v>
                </c:pt>
                <c:pt idx="437">
                  <c:v>601</c:v>
                </c:pt>
                <c:pt idx="438">
                  <c:v>602</c:v>
                </c:pt>
                <c:pt idx="439">
                  <c:v>601</c:v>
                </c:pt>
                <c:pt idx="440">
                  <c:v>600</c:v>
                </c:pt>
                <c:pt idx="441">
                  <c:v>600</c:v>
                </c:pt>
                <c:pt idx="442">
                  <c:v>601</c:v>
                </c:pt>
                <c:pt idx="443">
                  <c:v>600</c:v>
                </c:pt>
                <c:pt idx="444">
                  <c:v>601</c:v>
                </c:pt>
                <c:pt idx="445">
                  <c:v>601</c:v>
                </c:pt>
                <c:pt idx="446">
                  <c:v>600</c:v>
                </c:pt>
                <c:pt idx="447">
                  <c:v>600</c:v>
                </c:pt>
                <c:pt idx="448">
                  <c:v>599</c:v>
                </c:pt>
                <c:pt idx="449">
                  <c:v>600</c:v>
                </c:pt>
                <c:pt idx="450">
                  <c:v>600</c:v>
                </c:pt>
                <c:pt idx="451">
                  <c:v>600</c:v>
                </c:pt>
                <c:pt idx="452">
                  <c:v>599</c:v>
                </c:pt>
                <c:pt idx="453">
                  <c:v>599</c:v>
                </c:pt>
                <c:pt idx="454">
                  <c:v>599</c:v>
                </c:pt>
                <c:pt idx="455">
                  <c:v>601</c:v>
                </c:pt>
                <c:pt idx="456">
                  <c:v>601</c:v>
                </c:pt>
                <c:pt idx="457">
                  <c:v>601</c:v>
                </c:pt>
                <c:pt idx="458">
                  <c:v>600</c:v>
                </c:pt>
                <c:pt idx="459">
                  <c:v>601</c:v>
                </c:pt>
                <c:pt idx="460">
                  <c:v>601</c:v>
                </c:pt>
                <c:pt idx="461">
                  <c:v>600</c:v>
                </c:pt>
                <c:pt idx="462">
                  <c:v>600</c:v>
                </c:pt>
                <c:pt idx="463">
                  <c:v>601</c:v>
                </c:pt>
                <c:pt idx="464">
                  <c:v>601</c:v>
                </c:pt>
                <c:pt idx="465">
                  <c:v>601</c:v>
                </c:pt>
                <c:pt idx="466">
                  <c:v>601</c:v>
                </c:pt>
                <c:pt idx="467">
                  <c:v>600</c:v>
                </c:pt>
                <c:pt idx="468">
                  <c:v>600</c:v>
                </c:pt>
                <c:pt idx="469">
                  <c:v>600</c:v>
                </c:pt>
                <c:pt idx="470">
                  <c:v>600</c:v>
                </c:pt>
                <c:pt idx="471">
                  <c:v>601</c:v>
                </c:pt>
                <c:pt idx="472">
                  <c:v>600</c:v>
                </c:pt>
                <c:pt idx="473">
                  <c:v>601</c:v>
                </c:pt>
                <c:pt idx="474">
                  <c:v>600</c:v>
                </c:pt>
                <c:pt idx="475">
                  <c:v>600</c:v>
                </c:pt>
                <c:pt idx="476">
                  <c:v>600</c:v>
                </c:pt>
                <c:pt idx="477">
                  <c:v>600</c:v>
                </c:pt>
                <c:pt idx="478">
                  <c:v>601</c:v>
                </c:pt>
                <c:pt idx="479">
                  <c:v>601</c:v>
                </c:pt>
                <c:pt idx="480">
                  <c:v>601</c:v>
                </c:pt>
                <c:pt idx="481">
                  <c:v>601</c:v>
                </c:pt>
                <c:pt idx="482">
                  <c:v>600</c:v>
                </c:pt>
                <c:pt idx="483">
                  <c:v>600</c:v>
                </c:pt>
                <c:pt idx="484">
                  <c:v>600</c:v>
                </c:pt>
                <c:pt idx="485">
                  <c:v>600</c:v>
                </c:pt>
                <c:pt idx="486">
                  <c:v>600</c:v>
                </c:pt>
                <c:pt idx="487">
                  <c:v>601</c:v>
                </c:pt>
                <c:pt idx="488">
                  <c:v>601</c:v>
                </c:pt>
                <c:pt idx="489">
                  <c:v>601</c:v>
                </c:pt>
                <c:pt idx="490">
                  <c:v>601</c:v>
                </c:pt>
                <c:pt idx="491">
                  <c:v>600</c:v>
                </c:pt>
                <c:pt idx="492">
                  <c:v>600</c:v>
                </c:pt>
                <c:pt idx="493">
                  <c:v>600</c:v>
                </c:pt>
                <c:pt idx="494">
                  <c:v>600</c:v>
                </c:pt>
                <c:pt idx="495">
                  <c:v>600</c:v>
                </c:pt>
                <c:pt idx="496">
                  <c:v>601</c:v>
                </c:pt>
                <c:pt idx="497">
                  <c:v>601</c:v>
                </c:pt>
                <c:pt idx="498">
                  <c:v>601</c:v>
                </c:pt>
                <c:pt idx="499">
                  <c:v>601</c:v>
                </c:pt>
                <c:pt idx="500">
                  <c:v>601</c:v>
                </c:pt>
                <c:pt idx="501">
                  <c:v>600</c:v>
                </c:pt>
                <c:pt idx="502">
                  <c:v>600</c:v>
                </c:pt>
                <c:pt idx="503">
                  <c:v>601</c:v>
                </c:pt>
                <c:pt idx="504">
                  <c:v>600</c:v>
                </c:pt>
                <c:pt idx="505">
                  <c:v>600</c:v>
                </c:pt>
                <c:pt idx="506">
                  <c:v>600</c:v>
                </c:pt>
                <c:pt idx="507">
                  <c:v>600</c:v>
                </c:pt>
                <c:pt idx="508">
                  <c:v>601</c:v>
                </c:pt>
                <c:pt idx="509">
                  <c:v>601</c:v>
                </c:pt>
                <c:pt idx="510">
                  <c:v>600</c:v>
                </c:pt>
                <c:pt idx="511">
                  <c:v>601</c:v>
                </c:pt>
                <c:pt idx="512">
                  <c:v>601</c:v>
                </c:pt>
                <c:pt idx="513">
                  <c:v>601</c:v>
                </c:pt>
                <c:pt idx="514">
                  <c:v>600</c:v>
                </c:pt>
                <c:pt idx="515">
                  <c:v>600</c:v>
                </c:pt>
                <c:pt idx="516">
                  <c:v>601</c:v>
                </c:pt>
                <c:pt idx="517">
                  <c:v>601</c:v>
                </c:pt>
                <c:pt idx="518">
                  <c:v>601</c:v>
                </c:pt>
                <c:pt idx="519">
                  <c:v>601</c:v>
                </c:pt>
                <c:pt idx="520">
                  <c:v>601</c:v>
                </c:pt>
                <c:pt idx="521">
                  <c:v>601</c:v>
                </c:pt>
                <c:pt idx="522">
                  <c:v>600</c:v>
                </c:pt>
                <c:pt idx="523">
                  <c:v>600</c:v>
                </c:pt>
                <c:pt idx="524">
                  <c:v>601</c:v>
                </c:pt>
                <c:pt idx="525">
                  <c:v>601</c:v>
                </c:pt>
                <c:pt idx="526">
                  <c:v>600</c:v>
                </c:pt>
                <c:pt idx="527">
                  <c:v>600</c:v>
                </c:pt>
                <c:pt idx="528">
                  <c:v>600</c:v>
                </c:pt>
                <c:pt idx="529">
                  <c:v>600</c:v>
                </c:pt>
                <c:pt idx="530">
                  <c:v>601</c:v>
                </c:pt>
                <c:pt idx="531">
                  <c:v>601</c:v>
                </c:pt>
                <c:pt idx="532">
                  <c:v>600</c:v>
                </c:pt>
                <c:pt idx="533">
                  <c:v>600</c:v>
                </c:pt>
                <c:pt idx="534">
                  <c:v>600</c:v>
                </c:pt>
                <c:pt idx="535">
                  <c:v>600</c:v>
                </c:pt>
                <c:pt idx="536">
                  <c:v>600</c:v>
                </c:pt>
                <c:pt idx="537">
                  <c:v>600</c:v>
                </c:pt>
                <c:pt idx="538">
                  <c:v>600</c:v>
                </c:pt>
                <c:pt idx="539">
                  <c:v>600</c:v>
                </c:pt>
                <c:pt idx="540">
                  <c:v>601</c:v>
                </c:pt>
                <c:pt idx="541">
                  <c:v>600</c:v>
                </c:pt>
                <c:pt idx="542">
                  <c:v>600</c:v>
                </c:pt>
                <c:pt idx="543">
                  <c:v>602</c:v>
                </c:pt>
                <c:pt idx="544">
                  <c:v>600</c:v>
                </c:pt>
                <c:pt idx="545">
                  <c:v>600</c:v>
                </c:pt>
                <c:pt idx="546">
                  <c:v>600</c:v>
                </c:pt>
                <c:pt idx="547">
                  <c:v>600</c:v>
                </c:pt>
                <c:pt idx="548">
                  <c:v>600</c:v>
                </c:pt>
                <c:pt idx="549">
                  <c:v>601</c:v>
                </c:pt>
                <c:pt idx="550">
                  <c:v>600</c:v>
                </c:pt>
                <c:pt idx="551">
                  <c:v>600</c:v>
                </c:pt>
                <c:pt idx="552">
                  <c:v>600</c:v>
                </c:pt>
                <c:pt idx="553">
                  <c:v>600</c:v>
                </c:pt>
                <c:pt idx="554">
                  <c:v>600</c:v>
                </c:pt>
                <c:pt idx="555">
                  <c:v>601</c:v>
                </c:pt>
                <c:pt idx="556">
                  <c:v>601</c:v>
                </c:pt>
                <c:pt idx="557">
                  <c:v>601</c:v>
                </c:pt>
                <c:pt idx="558">
                  <c:v>601</c:v>
                </c:pt>
                <c:pt idx="559">
                  <c:v>600</c:v>
                </c:pt>
                <c:pt idx="560">
                  <c:v>600</c:v>
                </c:pt>
                <c:pt idx="561">
                  <c:v>600</c:v>
                </c:pt>
                <c:pt idx="562">
                  <c:v>600</c:v>
                </c:pt>
                <c:pt idx="563">
                  <c:v>601</c:v>
                </c:pt>
                <c:pt idx="564">
                  <c:v>601</c:v>
                </c:pt>
                <c:pt idx="565">
                  <c:v>601</c:v>
                </c:pt>
                <c:pt idx="566">
                  <c:v>601</c:v>
                </c:pt>
                <c:pt idx="567">
                  <c:v>601</c:v>
                </c:pt>
                <c:pt idx="568">
                  <c:v>601</c:v>
                </c:pt>
                <c:pt idx="569">
                  <c:v>601</c:v>
                </c:pt>
                <c:pt idx="570">
                  <c:v>601</c:v>
                </c:pt>
                <c:pt idx="571">
                  <c:v>601</c:v>
                </c:pt>
                <c:pt idx="572">
                  <c:v>600</c:v>
                </c:pt>
                <c:pt idx="573">
                  <c:v>600</c:v>
                </c:pt>
                <c:pt idx="574">
                  <c:v>600</c:v>
                </c:pt>
                <c:pt idx="575">
                  <c:v>600</c:v>
                </c:pt>
                <c:pt idx="576">
                  <c:v>601</c:v>
                </c:pt>
                <c:pt idx="577">
                  <c:v>601</c:v>
                </c:pt>
                <c:pt idx="578">
                  <c:v>600</c:v>
                </c:pt>
                <c:pt idx="579">
                  <c:v>600</c:v>
                </c:pt>
                <c:pt idx="580">
                  <c:v>600</c:v>
                </c:pt>
                <c:pt idx="581">
                  <c:v>601</c:v>
                </c:pt>
                <c:pt idx="582">
                  <c:v>601</c:v>
                </c:pt>
                <c:pt idx="583">
                  <c:v>601</c:v>
                </c:pt>
                <c:pt idx="584">
                  <c:v>601</c:v>
                </c:pt>
                <c:pt idx="585">
                  <c:v>600</c:v>
                </c:pt>
                <c:pt idx="586">
                  <c:v>600</c:v>
                </c:pt>
                <c:pt idx="587">
                  <c:v>600</c:v>
                </c:pt>
                <c:pt idx="588">
                  <c:v>601</c:v>
                </c:pt>
                <c:pt idx="589">
                  <c:v>601</c:v>
                </c:pt>
                <c:pt idx="590">
                  <c:v>601</c:v>
                </c:pt>
                <c:pt idx="591">
                  <c:v>600</c:v>
                </c:pt>
                <c:pt idx="592">
                  <c:v>600</c:v>
                </c:pt>
                <c:pt idx="593">
                  <c:v>600</c:v>
                </c:pt>
                <c:pt idx="594">
                  <c:v>600</c:v>
                </c:pt>
                <c:pt idx="595">
                  <c:v>600</c:v>
                </c:pt>
                <c:pt idx="596">
                  <c:v>601</c:v>
                </c:pt>
                <c:pt idx="597">
                  <c:v>601</c:v>
                </c:pt>
                <c:pt idx="598">
                  <c:v>601</c:v>
                </c:pt>
                <c:pt idx="599">
                  <c:v>600</c:v>
                </c:pt>
                <c:pt idx="600">
                  <c:v>601</c:v>
                </c:pt>
                <c:pt idx="601">
                  <c:v>600</c:v>
                </c:pt>
                <c:pt idx="602">
                  <c:v>600</c:v>
                </c:pt>
                <c:pt idx="603">
                  <c:v>601</c:v>
                </c:pt>
                <c:pt idx="604">
                  <c:v>601</c:v>
                </c:pt>
                <c:pt idx="605">
                  <c:v>600</c:v>
                </c:pt>
                <c:pt idx="606">
                  <c:v>601</c:v>
                </c:pt>
                <c:pt idx="607">
                  <c:v>600</c:v>
                </c:pt>
                <c:pt idx="608">
                  <c:v>600</c:v>
                </c:pt>
                <c:pt idx="609">
                  <c:v>600</c:v>
                </c:pt>
                <c:pt idx="610">
                  <c:v>600</c:v>
                </c:pt>
                <c:pt idx="611">
                  <c:v>600</c:v>
                </c:pt>
                <c:pt idx="612">
                  <c:v>600</c:v>
                </c:pt>
                <c:pt idx="613">
                  <c:v>600</c:v>
                </c:pt>
                <c:pt idx="614">
                  <c:v>600</c:v>
                </c:pt>
                <c:pt idx="615">
                  <c:v>601</c:v>
                </c:pt>
                <c:pt idx="616">
                  <c:v>600</c:v>
                </c:pt>
                <c:pt idx="617">
                  <c:v>600</c:v>
                </c:pt>
                <c:pt idx="618">
                  <c:v>600</c:v>
                </c:pt>
                <c:pt idx="619">
                  <c:v>600</c:v>
                </c:pt>
                <c:pt idx="620">
                  <c:v>601</c:v>
                </c:pt>
                <c:pt idx="621">
                  <c:v>600</c:v>
                </c:pt>
                <c:pt idx="622">
                  <c:v>601</c:v>
                </c:pt>
                <c:pt idx="623">
                  <c:v>601</c:v>
                </c:pt>
                <c:pt idx="624">
                  <c:v>600</c:v>
                </c:pt>
                <c:pt idx="625">
                  <c:v>600</c:v>
                </c:pt>
                <c:pt idx="626">
                  <c:v>601</c:v>
                </c:pt>
                <c:pt idx="627">
                  <c:v>601</c:v>
                </c:pt>
                <c:pt idx="628">
                  <c:v>600</c:v>
                </c:pt>
                <c:pt idx="629">
                  <c:v>600</c:v>
                </c:pt>
                <c:pt idx="630">
                  <c:v>600</c:v>
                </c:pt>
                <c:pt idx="631">
                  <c:v>601</c:v>
                </c:pt>
                <c:pt idx="632">
                  <c:v>601</c:v>
                </c:pt>
                <c:pt idx="633">
                  <c:v>601</c:v>
                </c:pt>
                <c:pt idx="634">
                  <c:v>600</c:v>
                </c:pt>
                <c:pt idx="635">
                  <c:v>600</c:v>
                </c:pt>
                <c:pt idx="636">
                  <c:v>600</c:v>
                </c:pt>
                <c:pt idx="637">
                  <c:v>600</c:v>
                </c:pt>
                <c:pt idx="638">
                  <c:v>600</c:v>
                </c:pt>
                <c:pt idx="639">
                  <c:v>600</c:v>
                </c:pt>
                <c:pt idx="640">
                  <c:v>600</c:v>
                </c:pt>
                <c:pt idx="641">
                  <c:v>601</c:v>
                </c:pt>
                <c:pt idx="642">
                  <c:v>601</c:v>
                </c:pt>
                <c:pt idx="643">
                  <c:v>600</c:v>
                </c:pt>
                <c:pt idx="644">
                  <c:v>601</c:v>
                </c:pt>
                <c:pt idx="645">
                  <c:v>600</c:v>
                </c:pt>
                <c:pt idx="646">
                  <c:v>600</c:v>
                </c:pt>
                <c:pt idx="647">
                  <c:v>600</c:v>
                </c:pt>
                <c:pt idx="648">
                  <c:v>601</c:v>
                </c:pt>
                <c:pt idx="649">
                  <c:v>601</c:v>
                </c:pt>
                <c:pt idx="650">
                  <c:v>600</c:v>
                </c:pt>
                <c:pt idx="651">
                  <c:v>600</c:v>
                </c:pt>
                <c:pt idx="652">
                  <c:v>600</c:v>
                </c:pt>
                <c:pt idx="653">
                  <c:v>600</c:v>
                </c:pt>
                <c:pt idx="654">
                  <c:v>601</c:v>
                </c:pt>
                <c:pt idx="655">
                  <c:v>601</c:v>
                </c:pt>
                <c:pt idx="656">
                  <c:v>601</c:v>
                </c:pt>
                <c:pt idx="657">
                  <c:v>600</c:v>
                </c:pt>
                <c:pt idx="658">
                  <c:v>600</c:v>
                </c:pt>
                <c:pt idx="659">
                  <c:v>600</c:v>
                </c:pt>
                <c:pt idx="660">
                  <c:v>600</c:v>
                </c:pt>
                <c:pt idx="661">
                  <c:v>601</c:v>
                </c:pt>
                <c:pt idx="662">
                  <c:v>601</c:v>
                </c:pt>
                <c:pt idx="663">
                  <c:v>601</c:v>
                </c:pt>
                <c:pt idx="664">
                  <c:v>600</c:v>
                </c:pt>
                <c:pt idx="665">
                  <c:v>600</c:v>
                </c:pt>
                <c:pt idx="666">
                  <c:v>600</c:v>
                </c:pt>
                <c:pt idx="667">
                  <c:v>600</c:v>
                </c:pt>
                <c:pt idx="668">
                  <c:v>600</c:v>
                </c:pt>
                <c:pt idx="669">
                  <c:v>600</c:v>
                </c:pt>
                <c:pt idx="670">
                  <c:v>600</c:v>
                </c:pt>
                <c:pt idx="671">
                  <c:v>600</c:v>
                </c:pt>
                <c:pt idx="672">
                  <c:v>600</c:v>
                </c:pt>
                <c:pt idx="673">
                  <c:v>600</c:v>
                </c:pt>
                <c:pt idx="674">
                  <c:v>600</c:v>
                </c:pt>
                <c:pt idx="675">
                  <c:v>601</c:v>
                </c:pt>
                <c:pt idx="676">
                  <c:v>601</c:v>
                </c:pt>
                <c:pt idx="677">
                  <c:v>601</c:v>
                </c:pt>
                <c:pt idx="678">
                  <c:v>600</c:v>
                </c:pt>
                <c:pt idx="679">
                  <c:v>600</c:v>
                </c:pt>
                <c:pt idx="680">
                  <c:v>600</c:v>
                </c:pt>
                <c:pt idx="681">
                  <c:v>600</c:v>
                </c:pt>
                <c:pt idx="682">
                  <c:v>600</c:v>
                </c:pt>
                <c:pt idx="683">
                  <c:v>600</c:v>
                </c:pt>
                <c:pt idx="684">
                  <c:v>601</c:v>
                </c:pt>
                <c:pt idx="685">
                  <c:v>601</c:v>
                </c:pt>
                <c:pt idx="686">
                  <c:v>601</c:v>
                </c:pt>
                <c:pt idx="687">
                  <c:v>600</c:v>
                </c:pt>
                <c:pt idx="688">
                  <c:v>600</c:v>
                </c:pt>
                <c:pt idx="689">
                  <c:v>600</c:v>
                </c:pt>
                <c:pt idx="690">
                  <c:v>600</c:v>
                </c:pt>
                <c:pt idx="691">
                  <c:v>600</c:v>
                </c:pt>
                <c:pt idx="692">
                  <c:v>601</c:v>
                </c:pt>
                <c:pt idx="693">
                  <c:v>600</c:v>
                </c:pt>
                <c:pt idx="694">
                  <c:v>601</c:v>
                </c:pt>
                <c:pt idx="695">
                  <c:v>601</c:v>
                </c:pt>
                <c:pt idx="696">
                  <c:v>600</c:v>
                </c:pt>
                <c:pt idx="697">
                  <c:v>601</c:v>
                </c:pt>
                <c:pt idx="698">
                  <c:v>601</c:v>
                </c:pt>
                <c:pt idx="699">
                  <c:v>601</c:v>
                </c:pt>
                <c:pt idx="700">
                  <c:v>600</c:v>
                </c:pt>
                <c:pt idx="701">
                  <c:v>600</c:v>
                </c:pt>
                <c:pt idx="702">
                  <c:v>600</c:v>
                </c:pt>
                <c:pt idx="703">
                  <c:v>600</c:v>
                </c:pt>
                <c:pt idx="704">
                  <c:v>600</c:v>
                </c:pt>
                <c:pt idx="705">
                  <c:v>600</c:v>
                </c:pt>
                <c:pt idx="706">
                  <c:v>601</c:v>
                </c:pt>
                <c:pt idx="707">
                  <c:v>600</c:v>
                </c:pt>
                <c:pt idx="708">
                  <c:v>600</c:v>
                </c:pt>
                <c:pt idx="709">
                  <c:v>600</c:v>
                </c:pt>
                <c:pt idx="710">
                  <c:v>601</c:v>
                </c:pt>
                <c:pt idx="711">
                  <c:v>601</c:v>
                </c:pt>
                <c:pt idx="712">
                  <c:v>601</c:v>
                </c:pt>
                <c:pt idx="713">
                  <c:v>601</c:v>
                </c:pt>
                <c:pt idx="714">
                  <c:v>601</c:v>
                </c:pt>
                <c:pt idx="715">
                  <c:v>602</c:v>
                </c:pt>
                <c:pt idx="716">
                  <c:v>600</c:v>
                </c:pt>
                <c:pt idx="717">
                  <c:v>600</c:v>
                </c:pt>
                <c:pt idx="718">
                  <c:v>601</c:v>
                </c:pt>
                <c:pt idx="719">
                  <c:v>601</c:v>
                </c:pt>
                <c:pt idx="720">
                  <c:v>601</c:v>
                </c:pt>
                <c:pt idx="721">
                  <c:v>601</c:v>
                </c:pt>
                <c:pt idx="722">
                  <c:v>600</c:v>
                </c:pt>
                <c:pt idx="723">
                  <c:v>600</c:v>
                </c:pt>
                <c:pt idx="724">
                  <c:v>600</c:v>
                </c:pt>
                <c:pt idx="725">
                  <c:v>601</c:v>
                </c:pt>
                <c:pt idx="726">
                  <c:v>600</c:v>
                </c:pt>
                <c:pt idx="727">
                  <c:v>601</c:v>
                </c:pt>
                <c:pt idx="728">
                  <c:v>601</c:v>
                </c:pt>
                <c:pt idx="729">
                  <c:v>601</c:v>
                </c:pt>
                <c:pt idx="730">
                  <c:v>600</c:v>
                </c:pt>
                <c:pt idx="731">
                  <c:v>600</c:v>
                </c:pt>
                <c:pt idx="732">
                  <c:v>600</c:v>
                </c:pt>
                <c:pt idx="733">
                  <c:v>600</c:v>
                </c:pt>
                <c:pt idx="734">
                  <c:v>601</c:v>
                </c:pt>
                <c:pt idx="735">
                  <c:v>601</c:v>
                </c:pt>
                <c:pt idx="736">
                  <c:v>602</c:v>
                </c:pt>
                <c:pt idx="737">
                  <c:v>601</c:v>
                </c:pt>
                <c:pt idx="738">
                  <c:v>600</c:v>
                </c:pt>
                <c:pt idx="739">
                  <c:v>600</c:v>
                </c:pt>
                <c:pt idx="740">
                  <c:v>601</c:v>
                </c:pt>
                <c:pt idx="741">
                  <c:v>601</c:v>
                </c:pt>
                <c:pt idx="742">
                  <c:v>601</c:v>
                </c:pt>
                <c:pt idx="743">
                  <c:v>601</c:v>
                </c:pt>
                <c:pt idx="744">
                  <c:v>600</c:v>
                </c:pt>
                <c:pt idx="745">
                  <c:v>600</c:v>
                </c:pt>
                <c:pt idx="746">
                  <c:v>600</c:v>
                </c:pt>
                <c:pt idx="747">
                  <c:v>600</c:v>
                </c:pt>
                <c:pt idx="748">
                  <c:v>601</c:v>
                </c:pt>
                <c:pt idx="749">
                  <c:v>601</c:v>
                </c:pt>
                <c:pt idx="750">
                  <c:v>600</c:v>
                </c:pt>
                <c:pt idx="751">
                  <c:v>601</c:v>
                </c:pt>
                <c:pt idx="752">
                  <c:v>600</c:v>
                </c:pt>
                <c:pt idx="753">
                  <c:v>600</c:v>
                </c:pt>
                <c:pt idx="754">
                  <c:v>601</c:v>
                </c:pt>
                <c:pt idx="755">
                  <c:v>601</c:v>
                </c:pt>
                <c:pt idx="756">
                  <c:v>600</c:v>
                </c:pt>
                <c:pt idx="757">
                  <c:v>600</c:v>
                </c:pt>
                <c:pt idx="758">
                  <c:v>600</c:v>
                </c:pt>
                <c:pt idx="759">
                  <c:v>600</c:v>
                </c:pt>
                <c:pt idx="760">
                  <c:v>600</c:v>
                </c:pt>
                <c:pt idx="761">
                  <c:v>601</c:v>
                </c:pt>
                <c:pt idx="762">
                  <c:v>601</c:v>
                </c:pt>
                <c:pt idx="763">
                  <c:v>600</c:v>
                </c:pt>
                <c:pt idx="764">
                  <c:v>600</c:v>
                </c:pt>
                <c:pt idx="765">
                  <c:v>600</c:v>
                </c:pt>
                <c:pt idx="766">
                  <c:v>600</c:v>
                </c:pt>
                <c:pt idx="767">
                  <c:v>600</c:v>
                </c:pt>
                <c:pt idx="768">
                  <c:v>600</c:v>
                </c:pt>
                <c:pt idx="769">
                  <c:v>601</c:v>
                </c:pt>
                <c:pt idx="770">
                  <c:v>601</c:v>
                </c:pt>
                <c:pt idx="771">
                  <c:v>601</c:v>
                </c:pt>
                <c:pt idx="772">
                  <c:v>600</c:v>
                </c:pt>
                <c:pt idx="773">
                  <c:v>600</c:v>
                </c:pt>
                <c:pt idx="774">
                  <c:v>600</c:v>
                </c:pt>
                <c:pt idx="775">
                  <c:v>600</c:v>
                </c:pt>
                <c:pt idx="776">
                  <c:v>600</c:v>
                </c:pt>
                <c:pt idx="777">
                  <c:v>601</c:v>
                </c:pt>
                <c:pt idx="778">
                  <c:v>601</c:v>
                </c:pt>
                <c:pt idx="779">
                  <c:v>600</c:v>
                </c:pt>
                <c:pt idx="780">
                  <c:v>601</c:v>
                </c:pt>
                <c:pt idx="781">
                  <c:v>601</c:v>
                </c:pt>
                <c:pt idx="782">
                  <c:v>601</c:v>
                </c:pt>
                <c:pt idx="783">
                  <c:v>600</c:v>
                </c:pt>
                <c:pt idx="784">
                  <c:v>600</c:v>
                </c:pt>
                <c:pt idx="785">
                  <c:v>600</c:v>
                </c:pt>
                <c:pt idx="786">
                  <c:v>601</c:v>
                </c:pt>
                <c:pt idx="787">
                  <c:v>601</c:v>
                </c:pt>
                <c:pt idx="788">
                  <c:v>601</c:v>
                </c:pt>
                <c:pt idx="789">
                  <c:v>600</c:v>
                </c:pt>
                <c:pt idx="790">
                  <c:v>600</c:v>
                </c:pt>
                <c:pt idx="791">
                  <c:v>600</c:v>
                </c:pt>
                <c:pt idx="792">
                  <c:v>600</c:v>
                </c:pt>
                <c:pt idx="793">
                  <c:v>602</c:v>
                </c:pt>
                <c:pt idx="794">
                  <c:v>602</c:v>
                </c:pt>
                <c:pt idx="795">
                  <c:v>601</c:v>
                </c:pt>
                <c:pt idx="796">
                  <c:v>600</c:v>
                </c:pt>
                <c:pt idx="797">
                  <c:v>600</c:v>
                </c:pt>
                <c:pt idx="798">
                  <c:v>600</c:v>
                </c:pt>
                <c:pt idx="799">
                  <c:v>601</c:v>
                </c:pt>
                <c:pt idx="800">
                  <c:v>601</c:v>
                </c:pt>
                <c:pt idx="801">
                  <c:v>601</c:v>
                </c:pt>
                <c:pt idx="802">
                  <c:v>601</c:v>
                </c:pt>
                <c:pt idx="803">
                  <c:v>601</c:v>
                </c:pt>
                <c:pt idx="804">
                  <c:v>600</c:v>
                </c:pt>
                <c:pt idx="805">
                  <c:v>600</c:v>
                </c:pt>
                <c:pt idx="806">
                  <c:v>601</c:v>
                </c:pt>
                <c:pt idx="807">
                  <c:v>601</c:v>
                </c:pt>
                <c:pt idx="808">
                  <c:v>601</c:v>
                </c:pt>
                <c:pt idx="809">
                  <c:v>601</c:v>
                </c:pt>
                <c:pt idx="810">
                  <c:v>600</c:v>
                </c:pt>
                <c:pt idx="811">
                  <c:v>600</c:v>
                </c:pt>
                <c:pt idx="812">
                  <c:v>600</c:v>
                </c:pt>
                <c:pt idx="813">
                  <c:v>600</c:v>
                </c:pt>
                <c:pt idx="814">
                  <c:v>600</c:v>
                </c:pt>
                <c:pt idx="815">
                  <c:v>600</c:v>
                </c:pt>
                <c:pt idx="816">
                  <c:v>600</c:v>
                </c:pt>
                <c:pt idx="817">
                  <c:v>601</c:v>
                </c:pt>
                <c:pt idx="818">
                  <c:v>600</c:v>
                </c:pt>
                <c:pt idx="819">
                  <c:v>600</c:v>
                </c:pt>
                <c:pt idx="820">
                  <c:v>600</c:v>
                </c:pt>
                <c:pt idx="821">
                  <c:v>601</c:v>
                </c:pt>
                <c:pt idx="822">
                  <c:v>601</c:v>
                </c:pt>
                <c:pt idx="823">
                  <c:v>600</c:v>
                </c:pt>
                <c:pt idx="824">
                  <c:v>600</c:v>
                </c:pt>
                <c:pt idx="825">
                  <c:v>601</c:v>
                </c:pt>
                <c:pt idx="826">
                  <c:v>600</c:v>
                </c:pt>
                <c:pt idx="827">
                  <c:v>600</c:v>
                </c:pt>
                <c:pt idx="828">
                  <c:v>601</c:v>
                </c:pt>
                <c:pt idx="829">
                  <c:v>601</c:v>
                </c:pt>
                <c:pt idx="830">
                  <c:v>601</c:v>
                </c:pt>
                <c:pt idx="831">
                  <c:v>601</c:v>
                </c:pt>
                <c:pt idx="832">
                  <c:v>601</c:v>
                </c:pt>
                <c:pt idx="833">
                  <c:v>600</c:v>
                </c:pt>
                <c:pt idx="834">
                  <c:v>600</c:v>
                </c:pt>
                <c:pt idx="835">
                  <c:v>601</c:v>
                </c:pt>
                <c:pt idx="836">
                  <c:v>600</c:v>
                </c:pt>
                <c:pt idx="837">
                  <c:v>600</c:v>
                </c:pt>
                <c:pt idx="838">
                  <c:v>600</c:v>
                </c:pt>
                <c:pt idx="839">
                  <c:v>601</c:v>
                </c:pt>
                <c:pt idx="840">
                  <c:v>601</c:v>
                </c:pt>
                <c:pt idx="841">
                  <c:v>601</c:v>
                </c:pt>
                <c:pt idx="842">
                  <c:v>600</c:v>
                </c:pt>
                <c:pt idx="843">
                  <c:v>600</c:v>
                </c:pt>
                <c:pt idx="844">
                  <c:v>600</c:v>
                </c:pt>
                <c:pt idx="845">
                  <c:v>601</c:v>
                </c:pt>
                <c:pt idx="846">
                  <c:v>601</c:v>
                </c:pt>
                <c:pt idx="847">
                  <c:v>601</c:v>
                </c:pt>
                <c:pt idx="848">
                  <c:v>601</c:v>
                </c:pt>
                <c:pt idx="849">
                  <c:v>600</c:v>
                </c:pt>
                <c:pt idx="850">
                  <c:v>601</c:v>
                </c:pt>
                <c:pt idx="851">
                  <c:v>601</c:v>
                </c:pt>
                <c:pt idx="852">
                  <c:v>600</c:v>
                </c:pt>
                <c:pt idx="853">
                  <c:v>600</c:v>
                </c:pt>
                <c:pt idx="854">
                  <c:v>600</c:v>
                </c:pt>
                <c:pt idx="855">
                  <c:v>600</c:v>
                </c:pt>
                <c:pt idx="856">
                  <c:v>600</c:v>
                </c:pt>
                <c:pt idx="857">
                  <c:v>600</c:v>
                </c:pt>
                <c:pt idx="858">
                  <c:v>600</c:v>
                </c:pt>
                <c:pt idx="859">
                  <c:v>600</c:v>
                </c:pt>
                <c:pt idx="860">
                  <c:v>601</c:v>
                </c:pt>
                <c:pt idx="861">
                  <c:v>601</c:v>
                </c:pt>
                <c:pt idx="862">
                  <c:v>600</c:v>
                </c:pt>
                <c:pt idx="863">
                  <c:v>600</c:v>
                </c:pt>
                <c:pt idx="864">
                  <c:v>600</c:v>
                </c:pt>
                <c:pt idx="865">
                  <c:v>601</c:v>
                </c:pt>
                <c:pt idx="866">
                  <c:v>600</c:v>
                </c:pt>
                <c:pt idx="867">
                  <c:v>600</c:v>
                </c:pt>
                <c:pt idx="868">
                  <c:v>601</c:v>
                </c:pt>
                <c:pt idx="869">
                  <c:v>601</c:v>
                </c:pt>
                <c:pt idx="870">
                  <c:v>600</c:v>
                </c:pt>
                <c:pt idx="871">
                  <c:v>601</c:v>
                </c:pt>
                <c:pt idx="872">
                  <c:v>601</c:v>
                </c:pt>
                <c:pt idx="873">
                  <c:v>601</c:v>
                </c:pt>
                <c:pt idx="874">
                  <c:v>601</c:v>
                </c:pt>
                <c:pt idx="875">
                  <c:v>600</c:v>
                </c:pt>
                <c:pt idx="876">
                  <c:v>600</c:v>
                </c:pt>
                <c:pt idx="877">
                  <c:v>600</c:v>
                </c:pt>
                <c:pt idx="878">
                  <c:v>600</c:v>
                </c:pt>
                <c:pt idx="879">
                  <c:v>600</c:v>
                </c:pt>
                <c:pt idx="880">
                  <c:v>600</c:v>
                </c:pt>
                <c:pt idx="881">
                  <c:v>600</c:v>
                </c:pt>
                <c:pt idx="882">
                  <c:v>600</c:v>
                </c:pt>
                <c:pt idx="883">
                  <c:v>601</c:v>
                </c:pt>
                <c:pt idx="884">
                  <c:v>601</c:v>
                </c:pt>
                <c:pt idx="885">
                  <c:v>601</c:v>
                </c:pt>
                <c:pt idx="886">
                  <c:v>600</c:v>
                </c:pt>
                <c:pt idx="887">
                  <c:v>600</c:v>
                </c:pt>
                <c:pt idx="888">
                  <c:v>600</c:v>
                </c:pt>
                <c:pt idx="889">
                  <c:v>602</c:v>
                </c:pt>
                <c:pt idx="890">
                  <c:v>600</c:v>
                </c:pt>
                <c:pt idx="891">
                  <c:v>600</c:v>
                </c:pt>
                <c:pt idx="892">
                  <c:v>600</c:v>
                </c:pt>
                <c:pt idx="893">
                  <c:v>600</c:v>
                </c:pt>
                <c:pt idx="894">
                  <c:v>600</c:v>
                </c:pt>
                <c:pt idx="895">
                  <c:v>601</c:v>
                </c:pt>
                <c:pt idx="896">
                  <c:v>600</c:v>
                </c:pt>
                <c:pt idx="897">
                  <c:v>601</c:v>
                </c:pt>
                <c:pt idx="898">
                  <c:v>601</c:v>
                </c:pt>
                <c:pt idx="899">
                  <c:v>601</c:v>
                </c:pt>
                <c:pt idx="900">
                  <c:v>600</c:v>
                </c:pt>
                <c:pt idx="901">
                  <c:v>600</c:v>
                </c:pt>
                <c:pt idx="902">
                  <c:v>600</c:v>
                </c:pt>
                <c:pt idx="903">
                  <c:v>600</c:v>
                </c:pt>
                <c:pt idx="904">
                  <c:v>600</c:v>
                </c:pt>
                <c:pt idx="905">
                  <c:v>601</c:v>
                </c:pt>
                <c:pt idx="906">
                  <c:v>601</c:v>
                </c:pt>
                <c:pt idx="907">
                  <c:v>601</c:v>
                </c:pt>
                <c:pt idx="908">
                  <c:v>600</c:v>
                </c:pt>
                <c:pt idx="909">
                  <c:v>600</c:v>
                </c:pt>
                <c:pt idx="910">
                  <c:v>601</c:v>
                </c:pt>
                <c:pt idx="911">
                  <c:v>601</c:v>
                </c:pt>
                <c:pt idx="912">
                  <c:v>600</c:v>
                </c:pt>
                <c:pt idx="913">
                  <c:v>601</c:v>
                </c:pt>
                <c:pt idx="914">
                  <c:v>601</c:v>
                </c:pt>
                <c:pt idx="915">
                  <c:v>601</c:v>
                </c:pt>
                <c:pt idx="916">
                  <c:v>600</c:v>
                </c:pt>
                <c:pt idx="917">
                  <c:v>600</c:v>
                </c:pt>
                <c:pt idx="918">
                  <c:v>600</c:v>
                </c:pt>
                <c:pt idx="919">
                  <c:v>600</c:v>
                </c:pt>
                <c:pt idx="920">
                  <c:v>600</c:v>
                </c:pt>
                <c:pt idx="921">
                  <c:v>600</c:v>
                </c:pt>
                <c:pt idx="922">
                  <c:v>600</c:v>
                </c:pt>
                <c:pt idx="923">
                  <c:v>600</c:v>
                </c:pt>
                <c:pt idx="924">
                  <c:v>600</c:v>
                </c:pt>
                <c:pt idx="925">
                  <c:v>600</c:v>
                </c:pt>
                <c:pt idx="926">
                  <c:v>600</c:v>
                </c:pt>
                <c:pt idx="927">
                  <c:v>601</c:v>
                </c:pt>
                <c:pt idx="928">
                  <c:v>602</c:v>
                </c:pt>
                <c:pt idx="929">
                  <c:v>600</c:v>
                </c:pt>
                <c:pt idx="930">
                  <c:v>600</c:v>
                </c:pt>
                <c:pt idx="931">
                  <c:v>600</c:v>
                </c:pt>
                <c:pt idx="932">
                  <c:v>600</c:v>
                </c:pt>
                <c:pt idx="933">
                  <c:v>601</c:v>
                </c:pt>
                <c:pt idx="934">
                  <c:v>601</c:v>
                </c:pt>
                <c:pt idx="935">
                  <c:v>601</c:v>
                </c:pt>
                <c:pt idx="936">
                  <c:v>600</c:v>
                </c:pt>
                <c:pt idx="937">
                  <c:v>601</c:v>
                </c:pt>
                <c:pt idx="938">
                  <c:v>600</c:v>
                </c:pt>
                <c:pt idx="939">
                  <c:v>601</c:v>
                </c:pt>
                <c:pt idx="940">
                  <c:v>601</c:v>
                </c:pt>
                <c:pt idx="941">
                  <c:v>601</c:v>
                </c:pt>
                <c:pt idx="942">
                  <c:v>600</c:v>
                </c:pt>
                <c:pt idx="943">
                  <c:v>601</c:v>
                </c:pt>
                <c:pt idx="944">
                  <c:v>601</c:v>
                </c:pt>
                <c:pt idx="945">
                  <c:v>601</c:v>
                </c:pt>
                <c:pt idx="946">
                  <c:v>600</c:v>
                </c:pt>
                <c:pt idx="947">
                  <c:v>600</c:v>
                </c:pt>
                <c:pt idx="948">
                  <c:v>600</c:v>
                </c:pt>
                <c:pt idx="949">
                  <c:v>600</c:v>
                </c:pt>
                <c:pt idx="950">
                  <c:v>600</c:v>
                </c:pt>
                <c:pt idx="951">
                  <c:v>601</c:v>
                </c:pt>
                <c:pt idx="952">
                  <c:v>600</c:v>
                </c:pt>
                <c:pt idx="953">
                  <c:v>600</c:v>
                </c:pt>
                <c:pt idx="954">
                  <c:v>601</c:v>
                </c:pt>
                <c:pt idx="955">
                  <c:v>600</c:v>
                </c:pt>
                <c:pt idx="956">
                  <c:v>600</c:v>
                </c:pt>
                <c:pt idx="957">
                  <c:v>600</c:v>
                </c:pt>
                <c:pt idx="958">
                  <c:v>600</c:v>
                </c:pt>
                <c:pt idx="959">
                  <c:v>600</c:v>
                </c:pt>
                <c:pt idx="960">
                  <c:v>600</c:v>
                </c:pt>
                <c:pt idx="961">
                  <c:v>600</c:v>
                </c:pt>
                <c:pt idx="962">
                  <c:v>601</c:v>
                </c:pt>
                <c:pt idx="963">
                  <c:v>601</c:v>
                </c:pt>
                <c:pt idx="964">
                  <c:v>600</c:v>
                </c:pt>
                <c:pt idx="965">
                  <c:v>601</c:v>
                </c:pt>
                <c:pt idx="966">
                  <c:v>600</c:v>
                </c:pt>
                <c:pt idx="967">
                  <c:v>600</c:v>
                </c:pt>
                <c:pt idx="968">
                  <c:v>601</c:v>
                </c:pt>
                <c:pt idx="969">
                  <c:v>601</c:v>
                </c:pt>
                <c:pt idx="970">
                  <c:v>600</c:v>
                </c:pt>
                <c:pt idx="971">
                  <c:v>601</c:v>
                </c:pt>
                <c:pt idx="972">
                  <c:v>601</c:v>
                </c:pt>
                <c:pt idx="973">
                  <c:v>600</c:v>
                </c:pt>
                <c:pt idx="974">
                  <c:v>601</c:v>
                </c:pt>
                <c:pt idx="975">
                  <c:v>601</c:v>
                </c:pt>
                <c:pt idx="976">
                  <c:v>600</c:v>
                </c:pt>
                <c:pt idx="977">
                  <c:v>600</c:v>
                </c:pt>
                <c:pt idx="978">
                  <c:v>600</c:v>
                </c:pt>
                <c:pt idx="979">
                  <c:v>600</c:v>
                </c:pt>
                <c:pt idx="980">
                  <c:v>600</c:v>
                </c:pt>
                <c:pt idx="981">
                  <c:v>601</c:v>
                </c:pt>
                <c:pt idx="982">
                  <c:v>600</c:v>
                </c:pt>
                <c:pt idx="983">
                  <c:v>600</c:v>
                </c:pt>
                <c:pt idx="984">
                  <c:v>600</c:v>
                </c:pt>
                <c:pt idx="985">
                  <c:v>601</c:v>
                </c:pt>
                <c:pt idx="986">
                  <c:v>600</c:v>
                </c:pt>
                <c:pt idx="987">
                  <c:v>600</c:v>
                </c:pt>
                <c:pt idx="988">
                  <c:v>600</c:v>
                </c:pt>
                <c:pt idx="989">
                  <c:v>601</c:v>
                </c:pt>
                <c:pt idx="990">
                  <c:v>600</c:v>
                </c:pt>
                <c:pt idx="991">
                  <c:v>600</c:v>
                </c:pt>
                <c:pt idx="992">
                  <c:v>600</c:v>
                </c:pt>
                <c:pt idx="993">
                  <c:v>600</c:v>
                </c:pt>
                <c:pt idx="994">
                  <c:v>600</c:v>
                </c:pt>
                <c:pt idx="995">
                  <c:v>600</c:v>
                </c:pt>
                <c:pt idx="996">
                  <c:v>600</c:v>
                </c:pt>
                <c:pt idx="997">
                  <c:v>600</c:v>
                </c:pt>
                <c:pt idx="998">
                  <c:v>600</c:v>
                </c:pt>
                <c:pt idx="999">
                  <c:v>601</c:v>
                </c:pt>
                <c:pt idx="1000">
                  <c:v>601</c:v>
                </c:pt>
                <c:pt idx="1001">
                  <c:v>601</c:v>
                </c:pt>
                <c:pt idx="1002">
                  <c:v>601</c:v>
                </c:pt>
                <c:pt idx="1003">
                  <c:v>601</c:v>
                </c:pt>
                <c:pt idx="1004">
                  <c:v>600</c:v>
                </c:pt>
                <c:pt idx="1005">
                  <c:v>601</c:v>
                </c:pt>
                <c:pt idx="1006">
                  <c:v>600</c:v>
                </c:pt>
                <c:pt idx="1007">
                  <c:v>600</c:v>
                </c:pt>
                <c:pt idx="1008">
                  <c:v>600</c:v>
                </c:pt>
                <c:pt idx="1009">
                  <c:v>600</c:v>
                </c:pt>
                <c:pt idx="1010">
                  <c:v>601</c:v>
                </c:pt>
                <c:pt idx="1011">
                  <c:v>600</c:v>
                </c:pt>
                <c:pt idx="1012">
                  <c:v>601</c:v>
                </c:pt>
                <c:pt idx="1013">
                  <c:v>601</c:v>
                </c:pt>
                <c:pt idx="1014">
                  <c:v>600</c:v>
                </c:pt>
                <c:pt idx="1015">
                  <c:v>601</c:v>
                </c:pt>
                <c:pt idx="1016">
                  <c:v>600</c:v>
                </c:pt>
                <c:pt idx="1017">
                  <c:v>600</c:v>
                </c:pt>
                <c:pt idx="1018">
                  <c:v>601</c:v>
                </c:pt>
                <c:pt idx="1019">
                  <c:v>601</c:v>
                </c:pt>
                <c:pt idx="1020">
                  <c:v>601</c:v>
                </c:pt>
                <c:pt idx="1021">
                  <c:v>601</c:v>
                </c:pt>
                <c:pt idx="1022">
                  <c:v>601</c:v>
                </c:pt>
                <c:pt idx="1023">
                  <c:v>601</c:v>
                </c:pt>
                <c:pt idx="1024">
                  <c:v>600</c:v>
                </c:pt>
                <c:pt idx="1025">
                  <c:v>600</c:v>
                </c:pt>
                <c:pt idx="1026">
                  <c:v>600</c:v>
                </c:pt>
                <c:pt idx="1027">
                  <c:v>600</c:v>
                </c:pt>
                <c:pt idx="1028">
                  <c:v>600</c:v>
                </c:pt>
                <c:pt idx="1029">
                  <c:v>601</c:v>
                </c:pt>
                <c:pt idx="1030">
                  <c:v>600</c:v>
                </c:pt>
                <c:pt idx="1031">
                  <c:v>600</c:v>
                </c:pt>
                <c:pt idx="1032">
                  <c:v>600</c:v>
                </c:pt>
                <c:pt idx="1033">
                  <c:v>600</c:v>
                </c:pt>
                <c:pt idx="1034">
                  <c:v>600</c:v>
                </c:pt>
                <c:pt idx="1035">
                  <c:v>600</c:v>
                </c:pt>
                <c:pt idx="1036">
                  <c:v>600</c:v>
                </c:pt>
                <c:pt idx="1037">
                  <c:v>600</c:v>
                </c:pt>
                <c:pt idx="1038">
                  <c:v>600</c:v>
                </c:pt>
                <c:pt idx="1039">
                  <c:v>601</c:v>
                </c:pt>
                <c:pt idx="1040">
                  <c:v>600</c:v>
                </c:pt>
                <c:pt idx="1041">
                  <c:v>600</c:v>
                </c:pt>
                <c:pt idx="1042">
                  <c:v>600</c:v>
                </c:pt>
                <c:pt idx="1043">
                  <c:v>600</c:v>
                </c:pt>
                <c:pt idx="1044">
                  <c:v>600</c:v>
                </c:pt>
                <c:pt idx="1045">
                  <c:v>600</c:v>
                </c:pt>
                <c:pt idx="1046">
                  <c:v>601</c:v>
                </c:pt>
                <c:pt idx="1047">
                  <c:v>601</c:v>
                </c:pt>
                <c:pt idx="1048">
                  <c:v>601</c:v>
                </c:pt>
                <c:pt idx="1049">
                  <c:v>600</c:v>
                </c:pt>
                <c:pt idx="1050">
                  <c:v>600</c:v>
                </c:pt>
                <c:pt idx="1051">
                  <c:v>600</c:v>
                </c:pt>
                <c:pt idx="1052">
                  <c:v>601</c:v>
                </c:pt>
                <c:pt idx="1053">
                  <c:v>601</c:v>
                </c:pt>
                <c:pt idx="1054">
                  <c:v>601</c:v>
                </c:pt>
                <c:pt idx="1055">
                  <c:v>600</c:v>
                </c:pt>
                <c:pt idx="1056">
                  <c:v>601</c:v>
                </c:pt>
                <c:pt idx="1057">
                  <c:v>601</c:v>
                </c:pt>
                <c:pt idx="1058">
                  <c:v>600</c:v>
                </c:pt>
                <c:pt idx="1059">
                  <c:v>600</c:v>
                </c:pt>
                <c:pt idx="1060">
                  <c:v>600</c:v>
                </c:pt>
                <c:pt idx="1061">
                  <c:v>601</c:v>
                </c:pt>
                <c:pt idx="1062">
                  <c:v>600</c:v>
                </c:pt>
                <c:pt idx="1063">
                  <c:v>600</c:v>
                </c:pt>
                <c:pt idx="1064">
                  <c:v>601</c:v>
                </c:pt>
                <c:pt idx="1065">
                  <c:v>600</c:v>
                </c:pt>
                <c:pt idx="1066">
                  <c:v>600</c:v>
                </c:pt>
                <c:pt idx="1067">
                  <c:v>600</c:v>
                </c:pt>
                <c:pt idx="1068">
                  <c:v>601</c:v>
                </c:pt>
                <c:pt idx="1069">
                  <c:v>601</c:v>
                </c:pt>
                <c:pt idx="1070">
                  <c:v>600</c:v>
                </c:pt>
                <c:pt idx="1071">
                  <c:v>601</c:v>
                </c:pt>
                <c:pt idx="1072">
                  <c:v>601</c:v>
                </c:pt>
                <c:pt idx="1073">
                  <c:v>601</c:v>
                </c:pt>
                <c:pt idx="1074">
                  <c:v>600</c:v>
                </c:pt>
                <c:pt idx="1075">
                  <c:v>600</c:v>
                </c:pt>
                <c:pt idx="1076">
                  <c:v>600</c:v>
                </c:pt>
                <c:pt idx="1077">
                  <c:v>600</c:v>
                </c:pt>
                <c:pt idx="1078">
                  <c:v>600</c:v>
                </c:pt>
                <c:pt idx="1079">
                  <c:v>600</c:v>
                </c:pt>
                <c:pt idx="1080">
                  <c:v>600</c:v>
                </c:pt>
                <c:pt idx="1081">
                  <c:v>600</c:v>
                </c:pt>
                <c:pt idx="1082">
                  <c:v>600</c:v>
                </c:pt>
                <c:pt idx="1083">
                  <c:v>600</c:v>
                </c:pt>
                <c:pt idx="1084">
                  <c:v>602</c:v>
                </c:pt>
                <c:pt idx="1085">
                  <c:v>602</c:v>
                </c:pt>
                <c:pt idx="1086">
                  <c:v>601</c:v>
                </c:pt>
                <c:pt idx="1087">
                  <c:v>601</c:v>
                </c:pt>
                <c:pt idx="1088">
                  <c:v>601</c:v>
                </c:pt>
                <c:pt idx="1089">
                  <c:v>601</c:v>
                </c:pt>
                <c:pt idx="1090">
                  <c:v>600</c:v>
                </c:pt>
                <c:pt idx="1091">
                  <c:v>602</c:v>
                </c:pt>
                <c:pt idx="1092">
                  <c:v>602</c:v>
                </c:pt>
                <c:pt idx="1093">
                  <c:v>601</c:v>
                </c:pt>
                <c:pt idx="1094">
                  <c:v>601</c:v>
                </c:pt>
                <c:pt idx="1095">
                  <c:v>600</c:v>
                </c:pt>
                <c:pt idx="1096">
                  <c:v>601</c:v>
                </c:pt>
                <c:pt idx="1097">
                  <c:v>600</c:v>
                </c:pt>
                <c:pt idx="1098">
                  <c:v>600</c:v>
                </c:pt>
                <c:pt idx="1099">
                  <c:v>600</c:v>
                </c:pt>
                <c:pt idx="1100">
                  <c:v>601</c:v>
                </c:pt>
                <c:pt idx="1101">
                  <c:v>600</c:v>
                </c:pt>
                <c:pt idx="1102">
                  <c:v>600</c:v>
                </c:pt>
                <c:pt idx="1103">
                  <c:v>601</c:v>
                </c:pt>
                <c:pt idx="1104">
                  <c:v>601</c:v>
                </c:pt>
                <c:pt idx="1105">
                  <c:v>600</c:v>
                </c:pt>
                <c:pt idx="1106">
                  <c:v>600</c:v>
                </c:pt>
                <c:pt idx="1107">
                  <c:v>600</c:v>
                </c:pt>
                <c:pt idx="1108">
                  <c:v>601</c:v>
                </c:pt>
                <c:pt idx="1109">
                  <c:v>600</c:v>
                </c:pt>
                <c:pt idx="1110">
                  <c:v>600</c:v>
                </c:pt>
                <c:pt idx="1111">
                  <c:v>600</c:v>
                </c:pt>
                <c:pt idx="1112">
                  <c:v>600</c:v>
                </c:pt>
                <c:pt idx="1113">
                  <c:v>600</c:v>
                </c:pt>
                <c:pt idx="1114">
                  <c:v>601</c:v>
                </c:pt>
                <c:pt idx="1115">
                  <c:v>601</c:v>
                </c:pt>
                <c:pt idx="1116">
                  <c:v>601</c:v>
                </c:pt>
                <c:pt idx="1117">
                  <c:v>600</c:v>
                </c:pt>
                <c:pt idx="1118">
                  <c:v>600</c:v>
                </c:pt>
                <c:pt idx="1119">
                  <c:v>600</c:v>
                </c:pt>
                <c:pt idx="1120">
                  <c:v>601</c:v>
                </c:pt>
                <c:pt idx="1121">
                  <c:v>600</c:v>
                </c:pt>
                <c:pt idx="1122">
                  <c:v>600</c:v>
                </c:pt>
                <c:pt idx="1123">
                  <c:v>600</c:v>
                </c:pt>
                <c:pt idx="1124">
                  <c:v>601</c:v>
                </c:pt>
                <c:pt idx="1125">
                  <c:v>601</c:v>
                </c:pt>
                <c:pt idx="1126">
                  <c:v>601</c:v>
                </c:pt>
                <c:pt idx="1127">
                  <c:v>600</c:v>
                </c:pt>
                <c:pt idx="1128">
                  <c:v>600</c:v>
                </c:pt>
                <c:pt idx="1129">
                  <c:v>601</c:v>
                </c:pt>
                <c:pt idx="1130">
                  <c:v>601</c:v>
                </c:pt>
                <c:pt idx="1131">
                  <c:v>601</c:v>
                </c:pt>
                <c:pt idx="1132">
                  <c:v>601</c:v>
                </c:pt>
                <c:pt idx="1133">
                  <c:v>600</c:v>
                </c:pt>
                <c:pt idx="1134">
                  <c:v>600</c:v>
                </c:pt>
                <c:pt idx="1135">
                  <c:v>600</c:v>
                </c:pt>
                <c:pt idx="1136">
                  <c:v>601</c:v>
                </c:pt>
                <c:pt idx="1137">
                  <c:v>601</c:v>
                </c:pt>
                <c:pt idx="1138">
                  <c:v>601</c:v>
                </c:pt>
                <c:pt idx="1139">
                  <c:v>601</c:v>
                </c:pt>
                <c:pt idx="1140">
                  <c:v>600</c:v>
                </c:pt>
                <c:pt idx="1141">
                  <c:v>600</c:v>
                </c:pt>
                <c:pt idx="1142">
                  <c:v>600</c:v>
                </c:pt>
                <c:pt idx="1143">
                  <c:v>600</c:v>
                </c:pt>
                <c:pt idx="1144">
                  <c:v>600</c:v>
                </c:pt>
                <c:pt idx="1145">
                  <c:v>600</c:v>
                </c:pt>
                <c:pt idx="1146">
                  <c:v>600</c:v>
                </c:pt>
                <c:pt idx="1147">
                  <c:v>600</c:v>
                </c:pt>
                <c:pt idx="1148">
                  <c:v>601</c:v>
                </c:pt>
                <c:pt idx="1149">
                  <c:v>600</c:v>
                </c:pt>
                <c:pt idx="1150">
                  <c:v>600</c:v>
                </c:pt>
                <c:pt idx="1151">
                  <c:v>600</c:v>
                </c:pt>
                <c:pt idx="1152">
                  <c:v>600</c:v>
                </c:pt>
                <c:pt idx="1153">
                  <c:v>600</c:v>
                </c:pt>
                <c:pt idx="1154">
                  <c:v>600</c:v>
                </c:pt>
                <c:pt idx="1155">
                  <c:v>600</c:v>
                </c:pt>
                <c:pt idx="1156">
                  <c:v>600</c:v>
                </c:pt>
                <c:pt idx="1157">
                  <c:v>600</c:v>
                </c:pt>
                <c:pt idx="1158">
                  <c:v>601</c:v>
                </c:pt>
                <c:pt idx="1159">
                  <c:v>600</c:v>
                </c:pt>
                <c:pt idx="1160">
                  <c:v>600</c:v>
                </c:pt>
                <c:pt idx="1161">
                  <c:v>601</c:v>
                </c:pt>
                <c:pt idx="1162">
                  <c:v>600</c:v>
                </c:pt>
                <c:pt idx="1163">
                  <c:v>600</c:v>
                </c:pt>
                <c:pt idx="1164">
                  <c:v>600</c:v>
                </c:pt>
                <c:pt idx="1165">
                  <c:v>600</c:v>
                </c:pt>
                <c:pt idx="1166">
                  <c:v>600</c:v>
                </c:pt>
                <c:pt idx="1167">
                  <c:v>601</c:v>
                </c:pt>
                <c:pt idx="1168">
                  <c:v>600</c:v>
                </c:pt>
                <c:pt idx="1169">
                  <c:v>601</c:v>
                </c:pt>
                <c:pt idx="1170">
                  <c:v>601</c:v>
                </c:pt>
                <c:pt idx="1171">
                  <c:v>600</c:v>
                </c:pt>
                <c:pt idx="1172">
                  <c:v>600</c:v>
                </c:pt>
                <c:pt idx="1173">
                  <c:v>600</c:v>
                </c:pt>
                <c:pt idx="1174">
                  <c:v>601</c:v>
                </c:pt>
                <c:pt idx="1175">
                  <c:v>600</c:v>
                </c:pt>
                <c:pt idx="1176">
                  <c:v>600</c:v>
                </c:pt>
                <c:pt idx="1177">
                  <c:v>600</c:v>
                </c:pt>
                <c:pt idx="1178">
                  <c:v>601</c:v>
                </c:pt>
                <c:pt idx="1179">
                  <c:v>601</c:v>
                </c:pt>
                <c:pt idx="1180">
                  <c:v>600</c:v>
                </c:pt>
                <c:pt idx="1181">
                  <c:v>601</c:v>
                </c:pt>
                <c:pt idx="1182">
                  <c:v>601</c:v>
                </c:pt>
                <c:pt idx="1183">
                  <c:v>601</c:v>
                </c:pt>
                <c:pt idx="1184">
                  <c:v>600</c:v>
                </c:pt>
                <c:pt idx="1185">
                  <c:v>600</c:v>
                </c:pt>
                <c:pt idx="1186">
                  <c:v>600</c:v>
                </c:pt>
                <c:pt idx="1187">
                  <c:v>600</c:v>
                </c:pt>
                <c:pt idx="1188">
                  <c:v>601</c:v>
                </c:pt>
                <c:pt idx="1189">
                  <c:v>600</c:v>
                </c:pt>
                <c:pt idx="1190">
                  <c:v>600</c:v>
                </c:pt>
                <c:pt idx="1191">
                  <c:v>600</c:v>
                </c:pt>
                <c:pt idx="1192">
                  <c:v>601</c:v>
                </c:pt>
                <c:pt idx="1193">
                  <c:v>600</c:v>
                </c:pt>
                <c:pt idx="1194">
                  <c:v>600</c:v>
                </c:pt>
                <c:pt idx="1195">
                  <c:v>600</c:v>
                </c:pt>
                <c:pt idx="1196">
                  <c:v>601</c:v>
                </c:pt>
                <c:pt idx="1197">
                  <c:v>600</c:v>
                </c:pt>
                <c:pt idx="1198">
                  <c:v>600</c:v>
                </c:pt>
                <c:pt idx="1199">
                  <c:v>601</c:v>
                </c:pt>
                <c:pt idx="1200">
                  <c:v>601</c:v>
                </c:pt>
                <c:pt idx="1201">
                  <c:v>601</c:v>
                </c:pt>
                <c:pt idx="1202">
                  <c:v>600</c:v>
                </c:pt>
                <c:pt idx="1203">
                  <c:v>601</c:v>
                </c:pt>
                <c:pt idx="1204">
                  <c:v>601</c:v>
                </c:pt>
                <c:pt idx="1205">
                  <c:v>600</c:v>
                </c:pt>
                <c:pt idx="1206">
                  <c:v>600</c:v>
                </c:pt>
                <c:pt idx="1207">
                  <c:v>600</c:v>
                </c:pt>
                <c:pt idx="1208">
                  <c:v>600</c:v>
                </c:pt>
                <c:pt idx="1209">
                  <c:v>601</c:v>
                </c:pt>
                <c:pt idx="1210">
                  <c:v>601</c:v>
                </c:pt>
                <c:pt idx="1211">
                  <c:v>600</c:v>
                </c:pt>
                <c:pt idx="1212">
                  <c:v>600</c:v>
                </c:pt>
                <c:pt idx="1213">
                  <c:v>600</c:v>
                </c:pt>
                <c:pt idx="1214">
                  <c:v>601</c:v>
                </c:pt>
                <c:pt idx="1215">
                  <c:v>600</c:v>
                </c:pt>
                <c:pt idx="1216">
                  <c:v>602</c:v>
                </c:pt>
                <c:pt idx="1217">
                  <c:v>601</c:v>
                </c:pt>
                <c:pt idx="1218">
                  <c:v>601</c:v>
                </c:pt>
                <c:pt idx="1219">
                  <c:v>601</c:v>
                </c:pt>
                <c:pt idx="1220">
                  <c:v>600</c:v>
                </c:pt>
                <c:pt idx="1221">
                  <c:v>600</c:v>
                </c:pt>
                <c:pt idx="1222">
                  <c:v>602</c:v>
                </c:pt>
                <c:pt idx="1223">
                  <c:v>602</c:v>
                </c:pt>
                <c:pt idx="1224">
                  <c:v>601</c:v>
                </c:pt>
                <c:pt idx="1225">
                  <c:v>601</c:v>
                </c:pt>
                <c:pt idx="1226">
                  <c:v>601</c:v>
                </c:pt>
                <c:pt idx="1227">
                  <c:v>600</c:v>
                </c:pt>
                <c:pt idx="1228">
                  <c:v>600</c:v>
                </c:pt>
                <c:pt idx="1229">
                  <c:v>600</c:v>
                </c:pt>
                <c:pt idx="1230">
                  <c:v>601</c:v>
                </c:pt>
                <c:pt idx="1231">
                  <c:v>601</c:v>
                </c:pt>
                <c:pt idx="1232">
                  <c:v>600</c:v>
                </c:pt>
                <c:pt idx="1233">
                  <c:v>600</c:v>
                </c:pt>
                <c:pt idx="1234">
                  <c:v>601</c:v>
                </c:pt>
                <c:pt idx="1235">
                  <c:v>601</c:v>
                </c:pt>
                <c:pt idx="1236">
                  <c:v>600</c:v>
                </c:pt>
                <c:pt idx="1237">
                  <c:v>600</c:v>
                </c:pt>
                <c:pt idx="1238">
                  <c:v>600</c:v>
                </c:pt>
                <c:pt idx="1239">
                  <c:v>600</c:v>
                </c:pt>
                <c:pt idx="1240">
                  <c:v>601</c:v>
                </c:pt>
                <c:pt idx="1241">
                  <c:v>600</c:v>
                </c:pt>
                <c:pt idx="1242">
                  <c:v>600</c:v>
                </c:pt>
                <c:pt idx="1243">
                  <c:v>601</c:v>
                </c:pt>
                <c:pt idx="1244">
                  <c:v>601</c:v>
                </c:pt>
                <c:pt idx="1245">
                  <c:v>601</c:v>
                </c:pt>
                <c:pt idx="1246">
                  <c:v>600</c:v>
                </c:pt>
                <c:pt idx="1247">
                  <c:v>600</c:v>
                </c:pt>
                <c:pt idx="1248">
                  <c:v>600</c:v>
                </c:pt>
                <c:pt idx="1249">
                  <c:v>600</c:v>
                </c:pt>
                <c:pt idx="1250">
                  <c:v>601</c:v>
                </c:pt>
                <c:pt idx="1251">
                  <c:v>601</c:v>
                </c:pt>
                <c:pt idx="1252">
                  <c:v>600</c:v>
                </c:pt>
                <c:pt idx="1253">
                  <c:v>601</c:v>
                </c:pt>
                <c:pt idx="1254">
                  <c:v>601</c:v>
                </c:pt>
                <c:pt idx="1255">
                  <c:v>600</c:v>
                </c:pt>
                <c:pt idx="1256">
                  <c:v>600</c:v>
                </c:pt>
                <c:pt idx="1257">
                  <c:v>600</c:v>
                </c:pt>
                <c:pt idx="1258">
                  <c:v>601</c:v>
                </c:pt>
                <c:pt idx="1259">
                  <c:v>601</c:v>
                </c:pt>
                <c:pt idx="1260">
                  <c:v>601</c:v>
                </c:pt>
                <c:pt idx="1261">
                  <c:v>601</c:v>
                </c:pt>
                <c:pt idx="1262">
                  <c:v>600</c:v>
                </c:pt>
                <c:pt idx="1263">
                  <c:v>600</c:v>
                </c:pt>
                <c:pt idx="1264">
                  <c:v>600</c:v>
                </c:pt>
                <c:pt idx="1265">
                  <c:v>600</c:v>
                </c:pt>
                <c:pt idx="1266">
                  <c:v>600</c:v>
                </c:pt>
                <c:pt idx="1267">
                  <c:v>600</c:v>
                </c:pt>
                <c:pt idx="1268">
                  <c:v>600</c:v>
                </c:pt>
                <c:pt idx="1269">
                  <c:v>600</c:v>
                </c:pt>
                <c:pt idx="1270">
                  <c:v>600</c:v>
                </c:pt>
                <c:pt idx="1271">
                  <c:v>600</c:v>
                </c:pt>
                <c:pt idx="1272">
                  <c:v>600</c:v>
                </c:pt>
                <c:pt idx="1273">
                  <c:v>600</c:v>
                </c:pt>
                <c:pt idx="1274">
                  <c:v>601</c:v>
                </c:pt>
                <c:pt idx="1275">
                  <c:v>600</c:v>
                </c:pt>
                <c:pt idx="1276">
                  <c:v>601</c:v>
                </c:pt>
                <c:pt idx="1277">
                  <c:v>601</c:v>
                </c:pt>
                <c:pt idx="1278">
                  <c:v>600</c:v>
                </c:pt>
                <c:pt idx="1279">
                  <c:v>600</c:v>
                </c:pt>
                <c:pt idx="1280">
                  <c:v>601</c:v>
                </c:pt>
                <c:pt idx="1281">
                  <c:v>600</c:v>
                </c:pt>
                <c:pt idx="1282">
                  <c:v>600</c:v>
                </c:pt>
                <c:pt idx="1283">
                  <c:v>601</c:v>
                </c:pt>
                <c:pt idx="1284">
                  <c:v>601</c:v>
                </c:pt>
                <c:pt idx="1285">
                  <c:v>601</c:v>
                </c:pt>
                <c:pt idx="1286">
                  <c:v>600</c:v>
                </c:pt>
                <c:pt idx="1287">
                  <c:v>600</c:v>
                </c:pt>
                <c:pt idx="1288">
                  <c:v>600</c:v>
                </c:pt>
                <c:pt idx="1289">
                  <c:v>600</c:v>
                </c:pt>
                <c:pt idx="1290">
                  <c:v>600</c:v>
                </c:pt>
                <c:pt idx="1291">
                  <c:v>600</c:v>
                </c:pt>
                <c:pt idx="1292">
                  <c:v>600</c:v>
                </c:pt>
                <c:pt idx="1293">
                  <c:v>600</c:v>
                </c:pt>
                <c:pt idx="1294">
                  <c:v>600</c:v>
                </c:pt>
                <c:pt idx="1295">
                  <c:v>600</c:v>
                </c:pt>
                <c:pt idx="1296">
                  <c:v>601</c:v>
                </c:pt>
                <c:pt idx="1297">
                  <c:v>600</c:v>
                </c:pt>
                <c:pt idx="1298">
                  <c:v>600</c:v>
                </c:pt>
                <c:pt idx="1299">
                  <c:v>600</c:v>
                </c:pt>
                <c:pt idx="1300">
                  <c:v>600</c:v>
                </c:pt>
                <c:pt idx="1301">
                  <c:v>600</c:v>
                </c:pt>
                <c:pt idx="1302">
                  <c:v>601</c:v>
                </c:pt>
                <c:pt idx="1303">
                  <c:v>601</c:v>
                </c:pt>
                <c:pt idx="1304">
                  <c:v>601</c:v>
                </c:pt>
                <c:pt idx="1305">
                  <c:v>601</c:v>
                </c:pt>
                <c:pt idx="1306">
                  <c:v>600</c:v>
                </c:pt>
                <c:pt idx="1307">
                  <c:v>600</c:v>
                </c:pt>
                <c:pt idx="1308">
                  <c:v>600</c:v>
                </c:pt>
                <c:pt idx="1309">
                  <c:v>600</c:v>
                </c:pt>
                <c:pt idx="1310">
                  <c:v>600</c:v>
                </c:pt>
                <c:pt idx="1311">
                  <c:v>600</c:v>
                </c:pt>
                <c:pt idx="1312">
                  <c:v>600</c:v>
                </c:pt>
                <c:pt idx="1313">
                  <c:v>600</c:v>
                </c:pt>
                <c:pt idx="1314">
                  <c:v>600</c:v>
                </c:pt>
                <c:pt idx="1315">
                  <c:v>601</c:v>
                </c:pt>
                <c:pt idx="1316">
                  <c:v>601</c:v>
                </c:pt>
                <c:pt idx="1317">
                  <c:v>601</c:v>
                </c:pt>
                <c:pt idx="1318">
                  <c:v>600</c:v>
                </c:pt>
                <c:pt idx="1319">
                  <c:v>601</c:v>
                </c:pt>
                <c:pt idx="1320">
                  <c:v>600</c:v>
                </c:pt>
                <c:pt idx="1321">
                  <c:v>600</c:v>
                </c:pt>
                <c:pt idx="1322">
                  <c:v>600</c:v>
                </c:pt>
                <c:pt idx="1323">
                  <c:v>600</c:v>
                </c:pt>
                <c:pt idx="1324">
                  <c:v>600</c:v>
                </c:pt>
                <c:pt idx="1325">
                  <c:v>600</c:v>
                </c:pt>
                <c:pt idx="1326">
                  <c:v>600</c:v>
                </c:pt>
                <c:pt idx="1327">
                  <c:v>600</c:v>
                </c:pt>
                <c:pt idx="1328">
                  <c:v>600</c:v>
                </c:pt>
                <c:pt idx="1329">
                  <c:v>601</c:v>
                </c:pt>
                <c:pt idx="1330">
                  <c:v>600</c:v>
                </c:pt>
                <c:pt idx="1331">
                  <c:v>600</c:v>
                </c:pt>
                <c:pt idx="1332">
                  <c:v>601</c:v>
                </c:pt>
                <c:pt idx="1333">
                  <c:v>601</c:v>
                </c:pt>
                <c:pt idx="1334">
                  <c:v>601</c:v>
                </c:pt>
                <c:pt idx="1335">
                  <c:v>600</c:v>
                </c:pt>
                <c:pt idx="1336">
                  <c:v>600</c:v>
                </c:pt>
                <c:pt idx="1337">
                  <c:v>600</c:v>
                </c:pt>
                <c:pt idx="1338">
                  <c:v>601</c:v>
                </c:pt>
                <c:pt idx="1339">
                  <c:v>600</c:v>
                </c:pt>
                <c:pt idx="1340">
                  <c:v>600</c:v>
                </c:pt>
                <c:pt idx="1341">
                  <c:v>601</c:v>
                </c:pt>
                <c:pt idx="1342">
                  <c:v>601</c:v>
                </c:pt>
                <c:pt idx="1343">
                  <c:v>601</c:v>
                </c:pt>
                <c:pt idx="1344">
                  <c:v>601</c:v>
                </c:pt>
                <c:pt idx="1345">
                  <c:v>601</c:v>
                </c:pt>
                <c:pt idx="1346">
                  <c:v>601</c:v>
                </c:pt>
                <c:pt idx="1347">
                  <c:v>600</c:v>
                </c:pt>
                <c:pt idx="1348">
                  <c:v>600</c:v>
                </c:pt>
                <c:pt idx="1349">
                  <c:v>600</c:v>
                </c:pt>
                <c:pt idx="1350">
                  <c:v>601</c:v>
                </c:pt>
                <c:pt idx="1351">
                  <c:v>601</c:v>
                </c:pt>
                <c:pt idx="1352">
                  <c:v>601</c:v>
                </c:pt>
                <c:pt idx="1353">
                  <c:v>600</c:v>
                </c:pt>
                <c:pt idx="1354">
                  <c:v>600</c:v>
                </c:pt>
                <c:pt idx="1355">
                  <c:v>600</c:v>
                </c:pt>
                <c:pt idx="1356">
                  <c:v>600</c:v>
                </c:pt>
                <c:pt idx="1357">
                  <c:v>601</c:v>
                </c:pt>
                <c:pt idx="1358">
                  <c:v>601</c:v>
                </c:pt>
                <c:pt idx="1359">
                  <c:v>601</c:v>
                </c:pt>
                <c:pt idx="1360">
                  <c:v>601</c:v>
                </c:pt>
                <c:pt idx="1361">
                  <c:v>600</c:v>
                </c:pt>
                <c:pt idx="1362">
                  <c:v>600</c:v>
                </c:pt>
                <c:pt idx="1363">
                  <c:v>600</c:v>
                </c:pt>
                <c:pt idx="1364">
                  <c:v>600</c:v>
                </c:pt>
                <c:pt idx="1365">
                  <c:v>601</c:v>
                </c:pt>
                <c:pt idx="1366">
                  <c:v>600</c:v>
                </c:pt>
                <c:pt idx="1367">
                  <c:v>601</c:v>
                </c:pt>
                <c:pt idx="1368">
                  <c:v>601</c:v>
                </c:pt>
                <c:pt idx="1369">
                  <c:v>601</c:v>
                </c:pt>
                <c:pt idx="1370">
                  <c:v>601</c:v>
                </c:pt>
                <c:pt idx="1371">
                  <c:v>601</c:v>
                </c:pt>
                <c:pt idx="1372">
                  <c:v>601</c:v>
                </c:pt>
                <c:pt idx="1373">
                  <c:v>600</c:v>
                </c:pt>
                <c:pt idx="1374">
                  <c:v>600</c:v>
                </c:pt>
                <c:pt idx="1375">
                  <c:v>600</c:v>
                </c:pt>
                <c:pt idx="1376">
                  <c:v>601</c:v>
                </c:pt>
                <c:pt idx="1377">
                  <c:v>601</c:v>
                </c:pt>
                <c:pt idx="1378">
                  <c:v>601</c:v>
                </c:pt>
                <c:pt idx="1379">
                  <c:v>600</c:v>
                </c:pt>
                <c:pt idx="1380">
                  <c:v>601</c:v>
                </c:pt>
                <c:pt idx="1381">
                  <c:v>601</c:v>
                </c:pt>
                <c:pt idx="1382">
                  <c:v>601</c:v>
                </c:pt>
                <c:pt idx="1383">
                  <c:v>601</c:v>
                </c:pt>
                <c:pt idx="1384">
                  <c:v>600</c:v>
                </c:pt>
                <c:pt idx="1385">
                  <c:v>600</c:v>
                </c:pt>
                <c:pt idx="1386">
                  <c:v>601</c:v>
                </c:pt>
                <c:pt idx="1387">
                  <c:v>601</c:v>
                </c:pt>
                <c:pt idx="1388">
                  <c:v>600</c:v>
                </c:pt>
                <c:pt idx="1389">
                  <c:v>601</c:v>
                </c:pt>
                <c:pt idx="1390">
                  <c:v>601</c:v>
                </c:pt>
                <c:pt idx="1391">
                  <c:v>601</c:v>
                </c:pt>
                <c:pt idx="1392">
                  <c:v>600</c:v>
                </c:pt>
                <c:pt idx="1393">
                  <c:v>600</c:v>
                </c:pt>
                <c:pt idx="1394">
                  <c:v>600</c:v>
                </c:pt>
                <c:pt idx="1395">
                  <c:v>601</c:v>
                </c:pt>
                <c:pt idx="1396">
                  <c:v>601</c:v>
                </c:pt>
                <c:pt idx="1397">
                  <c:v>600</c:v>
                </c:pt>
                <c:pt idx="1398">
                  <c:v>601</c:v>
                </c:pt>
                <c:pt idx="1399">
                  <c:v>601</c:v>
                </c:pt>
                <c:pt idx="1400">
                  <c:v>601</c:v>
                </c:pt>
                <c:pt idx="1401">
                  <c:v>600</c:v>
                </c:pt>
                <c:pt idx="1402">
                  <c:v>600</c:v>
                </c:pt>
                <c:pt idx="1403">
                  <c:v>601</c:v>
                </c:pt>
                <c:pt idx="1404">
                  <c:v>601</c:v>
                </c:pt>
                <c:pt idx="1405">
                  <c:v>601</c:v>
                </c:pt>
                <c:pt idx="1406">
                  <c:v>601</c:v>
                </c:pt>
                <c:pt idx="1407">
                  <c:v>602</c:v>
                </c:pt>
                <c:pt idx="1408">
                  <c:v>602</c:v>
                </c:pt>
                <c:pt idx="1409">
                  <c:v>600</c:v>
                </c:pt>
                <c:pt idx="1410">
                  <c:v>600</c:v>
                </c:pt>
                <c:pt idx="1411">
                  <c:v>601</c:v>
                </c:pt>
                <c:pt idx="1412">
                  <c:v>601</c:v>
                </c:pt>
                <c:pt idx="1413">
                  <c:v>601</c:v>
                </c:pt>
                <c:pt idx="1414">
                  <c:v>600</c:v>
                </c:pt>
                <c:pt idx="1415">
                  <c:v>600</c:v>
                </c:pt>
                <c:pt idx="1416">
                  <c:v>600</c:v>
                </c:pt>
                <c:pt idx="1417">
                  <c:v>600</c:v>
                </c:pt>
                <c:pt idx="1418">
                  <c:v>600</c:v>
                </c:pt>
                <c:pt idx="1419">
                  <c:v>601</c:v>
                </c:pt>
                <c:pt idx="1420">
                  <c:v>600</c:v>
                </c:pt>
                <c:pt idx="1421">
                  <c:v>600</c:v>
                </c:pt>
                <c:pt idx="1422">
                  <c:v>601</c:v>
                </c:pt>
                <c:pt idx="1423">
                  <c:v>600</c:v>
                </c:pt>
                <c:pt idx="1424">
                  <c:v>600</c:v>
                </c:pt>
                <c:pt idx="1425">
                  <c:v>600</c:v>
                </c:pt>
                <c:pt idx="1426">
                  <c:v>600</c:v>
                </c:pt>
                <c:pt idx="1427">
                  <c:v>600</c:v>
                </c:pt>
                <c:pt idx="1428">
                  <c:v>600</c:v>
                </c:pt>
                <c:pt idx="1429">
                  <c:v>601</c:v>
                </c:pt>
                <c:pt idx="1430">
                  <c:v>600</c:v>
                </c:pt>
                <c:pt idx="1431">
                  <c:v>601</c:v>
                </c:pt>
                <c:pt idx="1432">
                  <c:v>601</c:v>
                </c:pt>
                <c:pt idx="1433">
                  <c:v>601</c:v>
                </c:pt>
                <c:pt idx="1434">
                  <c:v>601</c:v>
                </c:pt>
                <c:pt idx="1435">
                  <c:v>601</c:v>
                </c:pt>
                <c:pt idx="1436">
                  <c:v>600</c:v>
                </c:pt>
                <c:pt idx="1437">
                  <c:v>600</c:v>
                </c:pt>
                <c:pt idx="1438">
                  <c:v>600</c:v>
                </c:pt>
                <c:pt idx="1439">
                  <c:v>600</c:v>
                </c:pt>
                <c:pt idx="1440">
                  <c:v>600</c:v>
                </c:pt>
                <c:pt idx="1441">
                  <c:v>600</c:v>
                </c:pt>
                <c:pt idx="1442">
                  <c:v>601</c:v>
                </c:pt>
                <c:pt idx="1443">
                  <c:v>600</c:v>
                </c:pt>
                <c:pt idx="1444">
                  <c:v>600</c:v>
                </c:pt>
                <c:pt idx="1445">
                  <c:v>601</c:v>
                </c:pt>
                <c:pt idx="1446">
                  <c:v>600</c:v>
                </c:pt>
                <c:pt idx="1447">
                  <c:v>600</c:v>
                </c:pt>
                <c:pt idx="1448">
                  <c:v>601</c:v>
                </c:pt>
                <c:pt idx="1449">
                  <c:v>601</c:v>
                </c:pt>
                <c:pt idx="1450">
                  <c:v>601</c:v>
                </c:pt>
                <c:pt idx="1451">
                  <c:v>601</c:v>
                </c:pt>
                <c:pt idx="1452">
                  <c:v>601</c:v>
                </c:pt>
                <c:pt idx="1453">
                  <c:v>601</c:v>
                </c:pt>
                <c:pt idx="1454">
                  <c:v>600</c:v>
                </c:pt>
                <c:pt idx="1455">
                  <c:v>601</c:v>
                </c:pt>
                <c:pt idx="1456">
                  <c:v>600</c:v>
                </c:pt>
                <c:pt idx="1457">
                  <c:v>600</c:v>
                </c:pt>
                <c:pt idx="1458">
                  <c:v>601</c:v>
                </c:pt>
                <c:pt idx="1459">
                  <c:v>600</c:v>
                </c:pt>
                <c:pt idx="1460">
                  <c:v>600</c:v>
                </c:pt>
                <c:pt idx="1461">
                  <c:v>601</c:v>
                </c:pt>
                <c:pt idx="1462">
                  <c:v>601</c:v>
                </c:pt>
                <c:pt idx="1463">
                  <c:v>601</c:v>
                </c:pt>
                <c:pt idx="1464">
                  <c:v>601</c:v>
                </c:pt>
                <c:pt idx="1465">
                  <c:v>601</c:v>
                </c:pt>
                <c:pt idx="1466">
                  <c:v>601</c:v>
                </c:pt>
                <c:pt idx="1467">
                  <c:v>601</c:v>
                </c:pt>
                <c:pt idx="1468">
                  <c:v>600</c:v>
                </c:pt>
                <c:pt idx="1469">
                  <c:v>600</c:v>
                </c:pt>
                <c:pt idx="1470">
                  <c:v>600</c:v>
                </c:pt>
                <c:pt idx="1471">
                  <c:v>600</c:v>
                </c:pt>
                <c:pt idx="1472">
                  <c:v>600</c:v>
                </c:pt>
                <c:pt idx="1473">
                  <c:v>600</c:v>
                </c:pt>
                <c:pt idx="1474">
                  <c:v>601</c:v>
                </c:pt>
                <c:pt idx="1475">
                  <c:v>601</c:v>
                </c:pt>
                <c:pt idx="1476">
                  <c:v>601</c:v>
                </c:pt>
                <c:pt idx="1477">
                  <c:v>600</c:v>
                </c:pt>
                <c:pt idx="1478">
                  <c:v>600</c:v>
                </c:pt>
                <c:pt idx="1479">
                  <c:v>600</c:v>
                </c:pt>
                <c:pt idx="1480">
                  <c:v>600</c:v>
                </c:pt>
                <c:pt idx="1481">
                  <c:v>601</c:v>
                </c:pt>
                <c:pt idx="1482">
                  <c:v>601</c:v>
                </c:pt>
                <c:pt idx="1483">
                  <c:v>601</c:v>
                </c:pt>
                <c:pt idx="1484">
                  <c:v>601</c:v>
                </c:pt>
                <c:pt idx="1485">
                  <c:v>601</c:v>
                </c:pt>
                <c:pt idx="1486">
                  <c:v>601</c:v>
                </c:pt>
                <c:pt idx="1487">
                  <c:v>600</c:v>
                </c:pt>
                <c:pt idx="1488">
                  <c:v>600</c:v>
                </c:pt>
                <c:pt idx="1489">
                  <c:v>601</c:v>
                </c:pt>
                <c:pt idx="1490">
                  <c:v>600</c:v>
                </c:pt>
                <c:pt idx="1491">
                  <c:v>600</c:v>
                </c:pt>
                <c:pt idx="1492">
                  <c:v>600</c:v>
                </c:pt>
                <c:pt idx="1493">
                  <c:v>600</c:v>
                </c:pt>
                <c:pt idx="1494">
                  <c:v>601</c:v>
                </c:pt>
                <c:pt idx="1495">
                  <c:v>601</c:v>
                </c:pt>
                <c:pt idx="1496">
                  <c:v>601</c:v>
                </c:pt>
                <c:pt idx="1497">
                  <c:v>601</c:v>
                </c:pt>
                <c:pt idx="1498">
                  <c:v>601</c:v>
                </c:pt>
                <c:pt idx="1499">
                  <c:v>600</c:v>
                </c:pt>
                <c:pt idx="1500">
                  <c:v>600</c:v>
                </c:pt>
                <c:pt idx="1501">
                  <c:v>600</c:v>
                </c:pt>
                <c:pt idx="1502">
                  <c:v>601</c:v>
                </c:pt>
                <c:pt idx="1503">
                  <c:v>601</c:v>
                </c:pt>
                <c:pt idx="1504">
                  <c:v>600</c:v>
                </c:pt>
                <c:pt idx="1505">
                  <c:v>600</c:v>
                </c:pt>
                <c:pt idx="1506">
                  <c:v>601</c:v>
                </c:pt>
                <c:pt idx="1507">
                  <c:v>601</c:v>
                </c:pt>
                <c:pt idx="1508">
                  <c:v>600</c:v>
                </c:pt>
                <c:pt idx="1509">
                  <c:v>601</c:v>
                </c:pt>
                <c:pt idx="1510">
                  <c:v>601</c:v>
                </c:pt>
                <c:pt idx="1511">
                  <c:v>600</c:v>
                </c:pt>
                <c:pt idx="1512">
                  <c:v>600</c:v>
                </c:pt>
                <c:pt idx="1513">
                  <c:v>600</c:v>
                </c:pt>
                <c:pt idx="1514">
                  <c:v>600</c:v>
                </c:pt>
                <c:pt idx="1515">
                  <c:v>600</c:v>
                </c:pt>
                <c:pt idx="1516">
                  <c:v>600</c:v>
                </c:pt>
                <c:pt idx="1517">
                  <c:v>600</c:v>
                </c:pt>
                <c:pt idx="1518">
                  <c:v>600</c:v>
                </c:pt>
                <c:pt idx="1519">
                  <c:v>601</c:v>
                </c:pt>
                <c:pt idx="1520">
                  <c:v>601</c:v>
                </c:pt>
                <c:pt idx="1521">
                  <c:v>600</c:v>
                </c:pt>
                <c:pt idx="1522">
                  <c:v>600</c:v>
                </c:pt>
                <c:pt idx="1523">
                  <c:v>600</c:v>
                </c:pt>
                <c:pt idx="1524">
                  <c:v>601</c:v>
                </c:pt>
                <c:pt idx="1525">
                  <c:v>601</c:v>
                </c:pt>
                <c:pt idx="1526">
                  <c:v>601</c:v>
                </c:pt>
                <c:pt idx="1527">
                  <c:v>600</c:v>
                </c:pt>
                <c:pt idx="1528">
                  <c:v>600</c:v>
                </c:pt>
                <c:pt idx="1529">
                  <c:v>600</c:v>
                </c:pt>
                <c:pt idx="1530">
                  <c:v>601</c:v>
                </c:pt>
                <c:pt idx="1531">
                  <c:v>600</c:v>
                </c:pt>
                <c:pt idx="1532">
                  <c:v>600</c:v>
                </c:pt>
                <c:pt idx="1533">
                  <c:v>601</c:v>
                </c:pt>
                <c:pt idx="1534">
                  <c:v>601</c:v>
                </c:pt>
                <c:pt idx="1535">
                  <c:v>601</c:v>
                </c:pt>
                <c:pt idx="1536">
                  <c:v>600</c:v>
                </c:pt>
                <c:pt idx="1537">
                  <c:v>600</c:v>
                </c:pt>
                <c:pt idx="1538">
                  <c:v>601</c:v>
                </c:pt>
                <c:pt idx="1539">
                  <c:v>601</c:v>
                </c:pt>
                <c:pt idx="1540">
                  <c:v>600</c:v>
                </c:pt>
                <c:pt idx="1541">
                  <c:v>600</c:v>
                </c:pt>
                <c:pt idx="1542">
                  <c:v>600</c:v>
                </c:pt>
                <c:pt idx="1543">
                  <c:v>600</c:v>
                </c:pt>
                <c:pt idx="1544">
                  <c:v>601</c:v>
                </c:pt>
                <c:pt idx="1545">
                  <c:v>601</c:v>
                </c:pt>
                <c:pt idx="1546">
                  <c:v>600</c:v>
                </c:pt>
                <c:pt idx="1547">
                  <c:v>600</c:v>
                </c:pt>
                <c:pt idx="1548">
                  <c:v>601</c:v>
                </c:pt>
                <c:pt idx="1549">
                  <c:v>600</c:v>
                </c:pt>
                <c:pt idx="1550">
                  <c:v>600</c:v>
                </c:pt>
                <c:pt idx="1551">
                  <c:v>600</c:v>
                </c:pt>
                <c:pt idx="1552">
                  <c:v>601</c:v>
                </c:pt>
                <c:pt idx="1553">
                  <c:v>601</c:v>
                </c:pt>
                <c:pt idx="1554">
                  <c:v>600</c:v>
                </c:pt>
                <c:pt idx="1555">
                  <c:v>600</c:v>
                </c:pt>
                <c:pt idx="1556">
                  <c:v>600</c:v>
                </c:pt>
                <c:pt idx="1557">
                  <c:v>601</c:v>
                </c:pt>
                <c:pt idx="1558">
                  <c:v>600</c:v>
                </c:pt>
                <c:pt idx="1559">
                  <c:v>601</c:v>
                </c:pt>
                <c:pt idx="1560">
                  <c:v>600</c:v>
                </c:pt>
                <c:pt idx="1561">
                  <c:v>600</c:v>
                </c:pt>
                <c:pt idx="1562">
                  <c:v>600</c:v>
                </c:pt>
                <c:pt idx="1563">
                  <c:v>600</c:v>
                </c:pt>
                <c:pt idx="1564">
                  <c:v>600</c:v>
                </c:pt>
                <c:pt idx="1565">
                  <c:v>601</c:v>
                </c:pt>
                <c:pt idx="1566">
                  <c:v>600</c:v>
                </c:pt>
                <c:pt idx="1567">
                  <c:v>600</c:v>
                </c:pt>
                <c:pt idx="1568">
                  <c:v>602</c:v>
                </c:pt>
                <c:pt idx="1569">
                  <c:v>601</c:v>
                </c:pt>
                <c:pt idx="1570">
                  <c:v>601</c:v>
                </c:pt>
                <c:pt idx="1571">
                  <c:v>601</c:v>
                </c:pt>
                <c:pt idx="1572">
                  <c:v>601</c:v>
                </c:pt>
                <c:pt idx="1573">
                  <c:v>600</c:v>
                </c:pt>
                <c:pt idx="1574">
                  <c:v>600</c:v>
                </c:pt>
                <c:pt idx="1575">
                  <c:v>601</c:v>
                </c:pt>
                <c:pt idx="1576">
                  <c:v>601</c:v>
                </c:pt>
                <c:pt idx="1577">
                  <c:v>600</c:v>
                </c:pt>
                <c:pt idx="1578">
                  <c:v>600</c:v>
                </c:pt>
                <c:pt idx="1579">
                  <c:v>601</c:v>
                </c:pt>
                <c:pt idx="1580">
                  <c:v>601</c:v>
                </c:pt>
                <c:pt idx="1581">
                  <c:v>600</c:v>
                </c:pt>
                <c:pt idx="1582">
                  <c:v>600</c:v>
                </c:pt>
                <c:pt idx="1583">
                  <c:v>600</c:v>
                </c:pt>
                <c:pt idx="1584">
                  <c:v>601</c:v>
                </c:pt>
                <c:pt idx="1585">
                  <c:v>600</c:v>
                </c:pt>
                <c:pt idx="1586">
                  <c:v>600</c:v>
                </c:pt>
                <c:pt idx="1587">
                  <c:v>600</c:v>
                </c:pt>
                <c:pt idx="1588">
                  <c:v>601</c:v>
                </c:pt>
                <c:pt idx="1589">
                  <c:v>602</c:v>
                </c:pt>
                <c:pt idx="1590">
                  <c:v>602</c:v>
                </c:pt>
                <c:pt idx="1591">
                  <c:v>600</c:v>
                </c:pt>
                <c:pt idx="1592">
                  <c:v>600</c:v>
                </c:pt>
                <c:pt idx="1593">
                  <c:v>601</c:v>
                </c:pt>
                <c:pt idx="1594">
                  <c:v>600</c:v>
                </c:pt>
                <c:pt idx="1595">
                  <c:v>600</c:v>
                </c:pt>
                <c:pt idx="1596">
                  <c:v>600</c:v>
                </c:pt>
                <c:pt idx="1597">
                  <c:v>600</c:v>
                </c:pt>
                <c:pt idx="1598">
                  <c:v>601</c:v>
                </c:pt>
                <c:pt idx="1599">
                  <c:v>601</c:v>
                </c:pt>
                <c:pt idx="1600">
                  <c:v>601</c:v>
                </c:pt>
                <c:pt idx="1601">
                  <c:v>602</c:v>
                </c:pt>
                <c:pt idx="1602">
                  <c:v>602</c:v>
                </c:pt>
                <c:pt idx="1603">
                  <c:v>600</c:v>
                </c:pt>
                <c:pt idx="1604">
                  <c:v>601</c:v>
                </c:pt>
                <c:pt idx="1605">
                  <c:v>601</c:v>
                </c:pt>
                <c:pt idx="1606">
                  <c:v>601</c:v>
                </c:pt>
                <c:pt idx="1607">
                  <c:v>600</c:v>
                </c:pt>
                <c:pt idx="1608">
                  <c:v>600</c:v>
                </c:pt>
                <c:pt idx="1609">
                  <c:v>600</c:v>
                </c:pt>
                <c:pt idx="1610">
                  <c:v>601</c:v>
                </c:pt>
                <c:pt idx="1611">
                  <c:v>601</c:v>
                </c:pt>
                <c:pt idx="1612">
                  <c:v>601</c:v>
                </c:pt>
                <c:pt idx="1613">
                  <c:v>600</c:v>
                </c:pt>
                <c:pt idx="1614">
                  <c:v>600</c:v>
                </c:pt>
                <c:pt idx="1615">
                  <c:v>600</c:v>
                </c:pt>
                <c:pt idx="1616">
                  <c:v>601</c:v>
                </c:pt>
                <c:pt idx="1617">
                  <c:v>600</c:v>
                </c:pt>
                <c:pt idx="1618">
                  <c:v>601</c:v>
                </c:pt>
                <c:pt idx="1619">
                  <c:v>601</c:v>
                </c:pt>
                <c:pt idx="1620">
                  <c:v>600</c:v>
                </c:pt>
                <c:pt idx="1621">
                  <c:v>600</c:v>
                </c:pt>
                <c:pt idx="1622">
                  <c:v>600</c:v>
                </c:pt>
                <c:pt idx="1623">
                  <c:v>600</c:v>
                </c:pt>
                <c:pt idx="1624">
                  <c:v>600</c:v>
                </c:pt>
                <c:pt idx="1625">
                  <c:v>600</c:v>
                </c:pt>
                <c:pt idx="1626">
                  <c:v>600</c:v>
                </c:pt>
                <c:pt idx="1627">
                  <c:v>600</c:v>
                </c:pt>
                <c:pt idx="1628">
                  <c:v>601</c:v>
                </c:pt>
                <c:pt idx="1629">
                  <c:v>600</c:v>
                </c:pt>
                <c:pt idx="1630">
                  <c:v>600</c:v>
                </c:pt>
                <c:pt idx="1631">
                  <c:v>600</c:v>
                </c:pt>
                <c:pt idx="1632">
                  <c:v>600</c:v>
                </c:pt>
                <c:pt idx="1633">
                  <c:v>601</c:v>
                </c:pt>
                <c:pt idx="1634">
                  <c:v>601</c:v>
                </c:pt>
                <c:pt idx="1635">
                  <c:v>600</c:v>
                </c:pt>
                <c:pt idx="1636">
                  <c:v>600</c:v>
                </c:pt>
                <c:pt idx="1637">
                  <c:v>600</c:v>
                </c:pt>
                <c:pt idx="1638">
                  <c:v>600</c:v>
                </c:pt>
                <c:pt idx="1639">
                  <c:v>601</c:v>
                </c:pt>
                <c:pt idx="1640">
                  <c:v>601</c:v>
                </c:pt>
                <c:pt idx="1641">
                  <c:v>601</c:v>
                </c:pt>
                <c:pt idx="1642">
                  <c:v>601</c:v>
                </c:pt>
                <c:pt idx="1643">
                  <c:v>600</c:v>
                </c:pt>
                <c:pt idx="1644">
                  <c:v>600</c:v>
                </c:pt>
                <c:pt idx="1645">
                  <c:v>601</c:v>
                </c:pt>
                <c:pt idx="1646">
                  <c:v>601</c:v>
                </c:pt>
                <c:pt idx="1647">
                  <c:v>600</c:v>
                </c:pt>
                <c:pt idx="1648">
                  <c:v>600</c:v>
                </c:pt>
                <c:pt idx="1649">
                  <c:v>600</c:v>
                </c:pt>
                <c:pt idx="1650">
                  <c:v>601</c:v>
                </c:pt>
                <c:pt idx="1651">
                  <c:v>600</c:v>
                </c:pt>
                <c:pt idx="1652">
                  <c:v>600</c:v>
                </c:pt>
                <c:pt idx="1653">
                  <c:v>601</c:v>
                </c:pt>
                <c:pt idx="1654">
                  <c:v>601</c:v>
                </c:pt>
                <c:pt idx="1655">
                  <c:v>601</c:v>
                </c:pt>
                <c:pt idx="1656">
                  <c:v>600</c:v>
                </c:pt>
                <c:pt idx="1657">
                  <c:v>601</c:v>
                </c:pt>
                <c:pt idx="1658">
                  <c:v>600</c:v>
                </c:pt>
                <c:pt idx="1659">
                  <c:v>600</c:v>
                </c:pt>
                <c:pt idx="1660">
                  <c:v>600</c:v>
                </c:pt>
                <c:pt idx="1661">
                  <c:v>601</c:v>
                </c:pt>
                <c:pt idx="1662">
                  <c:v>600</c:v>
                </c:pt>
                <c:pt idx="1663">
                  <c:v>601</c:v>
                </c:pt>
                <c:pt idx="1664">
                  <c:v>600</c:v>
                </c:pt>
                <c:pt idx="1665">
                  <c:v>600</c:v>
                </c:pt>
                <c:pt idx="1666">
                  <c:v>601</c:v>
                </c:pt>
                <c:pt idx="1667">
                  <c:v>600</c:v>
                </c:pt>
                <c:pt idx="1668">
                  <c:v>600</c:v>
                </c:pt>
                <c:pt idx="1669">
                  <c:v>600</c:v>
                </c:pt>
                <c:pt idx="1670">
                  <c:v>601</c:v>
                </c:pt>
                <c:pt idx="1671">
                  <c:v>600</c:v>
                </c:pt>
                <c:pt idx="1672">
                  <c:v>601</c:v>
                </c:pt>
                <c:pt idx="1673">
                  <c:v>600</c:v>
                </c:pt>
                <c:pt idx="1674">
                  <c:v>600</c:v>
                </c:pt>
                <c:pt idx="1675">
                  <c:v>600</c:v>
                </c:pt>
                <c:pt idx="1676">
                  <c:v>600</c:v>
                </c:pt>
                <c:pt idx="1677">
                  <c:v>600</c:v>
                </c:pt>
                <c:pt idx="1678">
                  <c:v>600</c:v>
                </c:pt>
                <c:pt idx="1679">
                  <c:v>601</c:v>
                </c:pt>
                <c:pt idx="1680">
                  <c:v>600</c:v>
                </c:pt>
                <c:pt idx="1681">
                  <c:v>600</c:v>
                </c:pt>
                <c:pt idx="1682">
                  <c:v>601</c:v>
                </c:pt>
                <c:pt idx="1683">
                  <c:v>600</c:v>
                </c:pt>
                <c:pt idx="1684">
                  <c:v>600</c:v>
                </c:pt>
                <c:pt idx="1685">
                  <c:v>601</c:v>
                </c:pt>
                <c:pt idx="1686">
                  <c:v>600</c:v>
                </c:pt>
                <c:pt idx="1687">
                  <c:v>601</c:v>
                </c:pt>
                <c:pt idx="1688">
                  <c:v>601</c:v>
                </c:pt>
                <c:pt idx="1689">
                  <c:v>600</c:v>
                </c:pt>
                <c:pt idx="1690">
                  <c:v>600</c:v>
                </c:pt>
                <c:pt idx="1691">
                  <c:v>601</c:v>
                </c:pt>
                <c:pt idx="1692">
                  <c:v>600</c:v>
                </c:pt>
                <c:pt idx="1693">
                  <c:v>600</c:v>
                </c:pt>
                <c:pt idx="1694">
                  <c:v>600</c:v>
                </c:pt>
                <c:pt idx="1695">
                  <c:v>600</c:v>
                </c:pt>
                <c:pt idx="1696">
                  <c:v>601</c:v>
                </c:pt>
                <c:pt idx="1697">
                  <c:v>601</c:v>
                </c:pt>
                <c:pt idx="1698">
                  <c:v>601</c:v>
                </c:pt>
                <c:pt idx="1699">
                  <c:v>600</c:v>
                </c:pt>
                <c:pt idx="1700">
                  <c:v>600</c:v>
                </c:pt>
                <c:pt idx="1701">
                  <c:v>600</c:v>
                </c:pt>
                <c:pt idx="1702">
                  <c:v>600</c:v>
                </c:pt>
                <c:pt idx="1703">
                  <c:v>600</c:v>
                </c:pt>
                <c:pt idx="1704">
                  <c:v>602</c:v>
                </c:pt>
                <c:pt idx="1705">
                  <c:v>601</c:v>
                </c:pt>
                <c:pt idx="1706">
                  <c:v>601</c:v>
                </c:pt>
                <c:pt idx="1707">
                  <c:v>600</c:v>
                </c:pt>
                <c:pt idx="1708">
                  <c:v>600</c:v>
                </c:pt>
                <c:pt idx="1709">
                  <c:v>600</c:v>
                </c:pt>
                <c:pt idx="1710">
                  <c:v>601</c:v>
                </c:pt>
                <c:pt idx="1711">
                  <c:v>601</c:v>
                </c:pt>
                <c:pt idx="1712">
                  <c:v>600</c:v>
                </c:pt>
                <c:pt idx="1713">
                  <c:v>601</c:v>
                </c:pt>
                <c:pt idx="1714">
                  <c:v>601</c:v>
                </c:pt>
                <c:pt idx="1715">
                  <c:v>601</c:v>
                </c:pt>
                <c:pt idx="1716">
                  <c:v>600</c:v>
                </c:pt>
                <c:pt idx="1717">
                  <c:v>600</c:v>
                </c:pt>
                <c:pt idx="1718">
                  <c:v>601</c:v>
                </c:pt>
                <c:pt idx="1719">
                  <c:v>601</c:v>
                </c:pt>
                <c:pt idx="1720">
                  <c:v>601</c:v>
                </c:pt>
                <c:pt idx="1721">
                  <c:v>601</c:v>
                </c:pt>
                <c:pt idx="1722">
                  <c:v>601</c:v>
                </c:pt>
                <c:pt idx="1723">
                  <c:v>600</c:v>
                </c:pt>
                <c:pt idx="1724">
                  <c:v>600</c:v>
                </c:pt>
                <c:pt idx="1725">
                  <c:v>600</c:v>
                </c:pt>
                <c:pt idx="1726">
                  <c:v>600</c:v>
                </c:pt>
                <c:pt idx="1727">
                  <c:v>600</c:v>
                </c:pt>
                <c:pt idx="1728">
                  <c:v>600</c:v>
                </c:pt>
                <c:pt idx="1729">
                  <c:v>600</c:v>
                </c:pt>
                <c:pt idx="1730">
                  <c:v>600</c:v>
                </c:pt>
                <c:pt idx="1731">
                  <c:v>600</c:v>
                </c:pt>
                <c:pt idx="1732">
                  <c:v>601</c:v>
                </c:pt>
                <c:pt idx="1733">
                  <c:v>601</c:v>
                </c:pt>
                <c:pt idx="1734">
                  <c:v>601</c:v>
                </c:pt>
                <c:pt idx="1735">
                  <c:v>600</c:v>
                </c:pt>
                <c:pt idx="1736">
                  <c:v>601</c:v>
                </c:pt>
                <c:pt idx="1737">
                  <c:v>600</c:v>
                </c:pt>
                <c:pt idx="1738">
                  <c:v>600</c:v>
                </c:pt>
                <c:pt idx="1739">
                  <c:v>600</c:v>
                </c:pt>
                <c:pt idx="1740">
                  <c:v>600</c:v>
                </c:pt>
                <c:pt idx="1741">
                  <c:v>600</c:v>
                </c:pt>
                <c:pt idx="1742">
                  <c:v>601</c:v>
                </c:pt>
                <c:pt idx="1743">
                  <c:v>600</c:v>
                </c:pt>
                <c:pt idx="1744">
                  <c:v>600</c:v>
                </c:pt>
                <c:pt idx="1745">
                  <c:v>601</c:v>
                </c:pt>
                <c:pt idx="1746">
                  <c:v>601</c:v>
                </c:pt>
                <c:pt idx="1747">
                  <c:v>601</c:v>
                </c:pt>
                <c:pt idx="1748">
                  <c:v>601</c:v>
                </c:pt>
                <c:pt idx="1749">
                  <c:v>600</c:v>
                </c:pt>
                <c:pt idx="1750">
                  <c:v>600</c:v>
                </c:pt>
                <c:pt idx="1751">
                  <c:v>601</c:v>
                </c:pt>
                <c:pt idx="1752">
                  <c:v>602</c:v>
                </c:pt>
                <c:pt idx="1753">
                  <c:v>601</c:v>
                </c:pt>
                <c:pt idx="1754">
                  <c:v>601</c:v>
                </c:pt>
                <c:pt idx="1755">
                  <c:v>601</c:v>
                </c:pt>
                <c:pt idx="1756">
                  <c:v>600</c:v>
                </c:pt>
                <c:pt idx="1757">
                  <c:v>600</c:v>
                </c:pt>
                <c:pt idx="1758">
                  <c:v>602</c:v>
                </c:pt>
                <c:pt idx="1759">
                  <c:v>602</c:v>
                </c:pt>
                <c:pt idx="1760">
                  <c:v>600</c:v>
                </c:pt>
                <c:pt idx="1761">
                  <c:v>600</c:v>
                </c:pt>
                <c:pt idx="1762">
                  <c:v>600</c:v>
                </c:pt>
                <c:pt idx="1763">
                  <c:v>600</c:v>
                </c:pt>
                <c:pt idx="1764">
                  <c:v>600</c:v>
                </c:pt>
                <c:pt idx="1765">
                  <c:v>601</c:v>
                </c:pt>
                <c:pt idx="1766">
                  <c:v>601</c:v>
                </c:pt>
                <c:pt idx="1767">
                  <c:v>600</c:v>
                </c:pt>
                <c:pt idx="1768">
                  <c:v>600</c:v>
                </c:pt>
                <c:pt idx="1769">
                  <c:v>600</c:v>
                </c:pt>
                <c:pt idx="1770">
                  <c:v>600</c:v>
                </c:pt>
                <c:pt idx="1771">
                  <c:v>600</c:v>
                </c:pt>
                <c:pt idx="1772">
                  <c:v>600</c:v>
                </c:pt>
                <c:pt idx="1773">
                  <c:v>600</c:v>
                </c:pt>
                <c:pt idx="1774">
                  <c:v>601</c:v>
                </c:pt>
                <c:pt idx="1775">
                  <c:v>601</c:v>
                </c:pt>
                <c:pt idx="1776">
                  <c:v>601</c:v>
                </c:pt>
                <c:pt idx="1777">
                  <c:v>600</c:v>
                </c:pt>
                <c:pt idx="1778">
                  <c:v>600</c:v>
                </c:pt>
                <c:pt idx="1779">
                  <c:v>600</c:v>
                </c:pt>
                <c:pt idx="1780">
                  <c:v>600</c:v>
                </c:pt>
                <c:pt idx="1781">
                  <c:v>600</c:v>
                </c:pt>
                <c:pt idx="1782">
                  <c:v>601</c:v>
                </c:pt>
                <c:pt idx="1783">
                  <c:v>600</c:v>
                </c:pt>
                <c:pt idx="1784">
                  <c:v>600</c:v>
                </c:pt>
                <c:pt idx="1785">
                  <c:v>601</c:v>
                </c:pt>
                <c:pt idx="1786">
                  <c:v>602</c:v>
                </c:pt>
                <c:pt idx="1787">
                  <c:v>601</c:v>
                </c:pt>
                <c:pt idx="1788">
                  <c:v>601</c:v>
                </c:pt>
                <c:pt idx="1789">
                  <c:v>602</c:v>
                </c:pt>
                <c:pt idx="1790">
                  <c:v>600</c:v>
                </c:pt>
                <c:pt idx="1791">
                  <c:v>600</c:v>
                </c:pt>
                <c:pt idx="1792">
                  <c:v>601</c:v>
                </c:pt>
                <c:pt idx="1793">
                  <c:v>601</c:v>
                </c:pt>
                <c:pt idx="1794">
                  <c:v>601</c:v>
                </c:pt>
                <c:pt idx="1795">
                  <c:v>600</c:v>
                </c:pt>
                <c:pt idx="1796">
                  <c:v>601</c:v>
                </c:pt>
                <c:pt idx="1797">
                  <c:v>601</c:v>
                </c:pt>
                <c:pt idx="1798">
                  <c:v>600</c:v>
                </c:pt>
                <c:pt idx="1799">
                  <c:v>601</c:v>
                </c:pt>
                <c:pt idx="1800">
                  <c:v>601</c:v>
                </c:pt>
                <c:pt idx="1801">
                  <c:v>600</c:v>
                </c:pt>
                <c:pt idx="1802">
                  <c:v>600</c:v>
                </c:pt>
                <c:pt idx="1803">
                  <c:v>600</c:v>
                </c:pt>
                <c:pt idx="1804">
                  <c:v>600</c:v>
                </c:pt>
                <c:pt idx="1805">
                  <c:v>600</c:v>
                </c:pt>
                <c:pt idx="1806">
                  <c:v>600</c:v>
                </c:pt>
                <c:pt idx="1807">
                  <c:v>600</c:v>
                </c:pt>
                <c:pt idx="1808">
                  <c:v>601</c:v>
                </c:pt>
                <c:pt idx="1809">
                  <c:v>601</c:v>
                </c:pt>
                <c:pt idx="1810">
                  <c:v>600</c:v>
                </c:pt>
                <c:pt idx="1811">
                  <c:v>601</c:v>
                </c:pt>
                <c:pt idx="1812">
                  <c:v>600</c:v>
                </c:pt>
                <c:pt idx="1813">
                  <c:v>600</c:v>
                </c:pt>
                <c:pt idx="1814">
                  <c:v>601</c:v>
                </c:pt>
                <c:pt idx="1815">
                  <c:v>600</c:v>
                </c:pt>
                <c:pt idx="1816">
                  <c:v>600</c:v>
                </c:pt>
                <c:pt idx="1817">
                  <c:v>601</c:v>
                </c:pt>
                <c:pt idx="1818">
                  <c:v>600</c:v>
                </c:pt>
                <c:pt idx="1819">
                  <c:v>600</c:v>
                </c:pt>
                <c:pt idx="1820">
                  <c:v>601</c:v>
                </c:pt>
                <c:pt idx="1821">
                  <c:v>601</c:v>
                </c:pt>
                <c:pt idx="1822">
                  <c:v>601</c:v>
                </c:pt>
                <c:pt idx="1823">
                  <c:v>601</c:v>
                </c:pt>
                <c:pt idx="1824">
                  <c:v>600</c:v>
                </c:pt>
                <c:pt idx="1825">
                  <c:v>601</c:v>
                </c:pt>
                <c:pt idx="1826">
                  <c:v>601</c:v>
                </c:pt>
                <c:pt idx="1827">
                  <c:v>600</c:v>
                </c:pt>
                <c:pt idx="1828">
                  <c:v>600</c:v>
                </c:pt>
                <c:pt idx="1829">
                  <c:v>600</c:v>
                </c:pt>
                <c:pt idx="1830">
                  <c:v>600</c:v>
                </c:pt>
                <c:pt idx="1831">
                  <c:v>600</c:v>
                </c:pt>
                <c:pt idx="1832">
                  <c:v>600</c:v>
                </c:pt>
                <c:pt idx="1833">
                  <c:v>600</c:v>
                </c:pt>
                <c:pt idx="1834">
                  <c:v>601</c:v>
                </c:pt>
                <c:pt idx="1835">
                  <c:v>600</c:v>
                </c:pt>
                <c:pt idx="1836">
                  <c:v>601</c:v>
                </c:pt>
                <c:pt idx="1837">
                  <c:v>601</c:v>
                </c:pt>
                <c:pt idx="1838">
                  <c:v>601</c:v>
                </c:pt>
                <c:pt idx="1839">
                  <c:v>600</c:v>
                </c:pt>
                <c:pt idx="1840">
                  <c:v>600</c:v>
                </c:pt>
                <c:pt idx="1841">
                  <c:v>602</c:v>
                </c:pt>
                <c:pt idx="1842">
                  <c:v>602</c:v>
                </c:pt>
                <c:pt idx="1843">
                  <c:v>600</c:v>
                </c:pt>
                <c:pt idx="1844">
                  <c:v>600</c:v>
                </c:pt>
                <c:pt idx="1845">
                  <c:v>600</c:v>
                </c:pt>
                <c:pt idx="1846">
                  <c:v>600</c:v>
                </c:pt>
                <c:pt idx="1847">
                  <c:v>602</c:v>
                </c:pt>
                <c:pt idx="1848">
                  <c:v>602</c:v>
                </c:pt>
                <c:pt idx="1849">
                  <c:v>601</c:v>
                </c:pt>
                <c:pt idx="1850">
                  <c:v>601</c:v>
                </c:pt>
                <c:pt idx="1851">
                  <c:v>601</c:v>
                </c:pt>
                <c:pt idx="1852">
                  <c:v>600</c:v>
                </c:pt>
                <c:pt idx="1853">
                  <c:v>600</c:v>
                </c:pt>
                <c:pt idx="1854">
                  <c:v>600</c:v>
                </c:pt>
                <c:pt idx="1855">
                  <c:v>601</c:v>
                </c:pt>
                <c:pt idx="1856">
                  <c:v>601</c:v>
                </c:pt>
                <c:pt idx="1857">
                  <c:v>601</c:v>
                </c:pt>
                <c:pt idx="1858">
                  <c:v>601</c:v>
                </c:pt>
                <c:pt idx="1859">
                  <c:v>600</c:v>
                </c:pt>
                <c:pt idx="1860">
                  <c:v>600</c:v>
                </c:pt>
                <c:pt idx="1861">
                  <c:v>600</c:v>
                </c:pt>
                <c:pt idx="1862">
                  <c:v>601</c:v>
                </c:pt>
                <c:pt idx="1863">
                  <c:v>601</c:v>
                </c:pt>
                <c:pt idx="1864">
                  <c:v>600</c:v>
                </c:pt>
                <c:pt idx="1865">
                  <c:v>601</c:v>
                </c:pt>
                <c:pt idx="1866">
                  <c:v>600</c:v>
                </c:pt>
                <c:pt idx="1867">
                  <c:v>600</c:v>
                </c:pt>
                <c:pt idx="1868">
                  <c:v>600</c:v>
                </c:pt>
                <c:pt idx="1869">
                  <c:v>601</c:v>
                </c:pt>
                <c:pt idx="1870">
                  <c:v>600</c:v>
                </c:pt>
                <c:pt idx="1871">
                  <c:v>601</c:v>
                </c:pt>
                <c:pt idx="1872">
                  <c:v>601</c:v>
                </c:pt>
                <c:pt idx="1873">
                  <c:v>601</c:v>
                </c:pt>
                <c:pt idx="1874">
                  <c:v>602</c:v>
                </c:pt>
                <c:pt idx="1875">
                  <c:v>602</c:v>
                </c:pt>
                <c:pt idx="1876">
                  <c:v>602</c:v>
                </c:pt>
                <c:pt idx="1877">
                  <c:v>602</c:v>
                </c:pt>
                <c:pt idx="1878">
                  <c:v>600</c:v>
                </c:pt>
                <c:pt idx="1879">
                  <c:v>600</c:v>
                </c:pt>
                <c:pt idx="1880">
                  <c:v>600</c:v>
                </c:pt>
                <c:pt idx="1881">
                  <c:v>601</c:v>
                </c:pt>
                <c:pt idx="1882">
                  <c:v>601</c:v>
                </c:pt>
                <c:pt idx="1883">
                  <c:v>601</c:v>
                </c:pt>
                <c:pt idx="1884">
                  <c:v>600</c:v>
                </c:pt>
                <c:pt idx="1885">
                  <c:v>601</c:v>
                </c:pt>
                <c:pt idx="1886">
                  <c:v>601</c:v>
                </c:pt>
                <c:pt idx="1887">
                  <c:v>600</c:v>
                </c:pt>
                <c:pt idx="1888">
                  <c:v>600</c:v>
                </c:pt>
                <c:pt idx="1889">
                  <c:v>600</c:v>
                </c:pt>
                <c:pt idx="1890">
                  <c:v>601</c:v>
                </c:pt>
                <c:pt idx="1891">
                  <c:v>601</c:v>
                </c:pt>
                <c:pt idx="1892">
                  <c:v>601</c:v>
                </c:pt>
                <c:pt idx="1893">
                  <c:v>600</c:v>
                </c:pt>
                <c:pt idx="1894">
                  <c:v>601</c:v>
                </c:pt>
                <c:pt idx="1895">
                  <c:v>600</c:v>
                </c:pt>
                <c:pt idx="1896">
                  <c:v>600</c:v>
                </c:pt>
                <c:pt idx="1897">
                  <c:v>600</c:v>
                </c:pt>
                <c:pt idx="1898">
                  <c:v>600</c:v>
                </c:pt>
                <c:pt idx="1899">
                  <c:v>601</c:v>
                </c:pt>
                <c:pt idx="1900">
                  <c:v>600</c:v>
                </c:pt>
                <c:pt idx="1901">
                  <c:v>600</c:v>
                </c:pt>
                <c:pt idx="1902">
                  <c:v>601</c:v>
                </c:pt>
                <c:pt idx="1903">
                  <c:v>603</c:v>
                </c:pt>
                <c:pt idx="1904">
                  <c:v>601</c:v>
                </c:pt>
                <c:pt idx="1905">
                  <c:v>601</c:v>
                </c:pt>
                <c:pt idx="1906">
                  <c:v>600</c:v>
                </c:pt>
                <c:pt idx="1907">
                  <c:v>600</c:v>
                </c:pt>
                <c:pt idx="1908">
                  <c:v>600</c:v>
                </c:pt>
                <c:pt idx="1909">
                  <c:v>601</c:v>
                </c:pt>
                <c:pt idx="1910">
                  <c:v>601</c:v>
                </c:pt>
                <c:pt idx="1911">
                  <c:v>601</c:v>
                </c:pt>
                <c:pt idx="1912">
                  <c:v>600</c:v>
                </c:pt>
                <c:pt idx="1913">
                  <c:v>600</c:v>
                </c:pt>
                <c:pt idx="1914">
                  <c:v>600</c:v>
                </c:pt>
                <c:pt idx="1915">
                  <c:v>601</c:v>
                </c:pt>
                <c:pt idx="1916">
                  <c:v>600</c:v>
                </c:pt>
                <c:pt idx="1917">
                  <c:v>600</c:v>
                </c:pt>
                <c:pt idx="1918">
                  <c:v>600</c:v>
                </c:pt>
                <c:pt idx="1919">
                  <c:v>601</c:v>
                </c:pt>
                <c:pt idx="1920">
                  <c:v>601</c:v>
                </c:pt>
                <c:pt idx="1921">
                  <c:v>601</c:v>
                </c:pt>
                <c:pt idx="1922">
                  <c:v>601</c:v>
                </c:pt>
                <c:pt idx="1923">
                  <c:v>601</c:v>
                </c:pt>
                <c:pt idx="1924">
                  <c:v>600</c:v>
                </c:pt>
                <c:pt idx="1925">
                  <c:v>600</c:v>
                </c:pt>
                <c:pt idx="1926">
                  <c:v>600</c:v>
                </c:pt>
                <c:pt idx="1927">
                  <c:v>601</c:v>
                </c:pt>
                <c:pt idx="1928">
                  <c:v>600</c:v>
                </c:pt>
                <c:pt idx="1929">
                  <c:v>601</c:v>
                </c:pt>
                <c:pt idx="1930">
                  <c:v>600</c:v>
                </c:pt>
                <c:pt idx="1931">
                  <c:v>600</c:v>
                </c:pt>
                <c:pt idx="1932">
                  <c:v>600</c:v>
                </c:pt>
                <c:pt idx="1933">
                  <c:v>600</c:v>
                </c:pt>
                <c:pt idx="1934">
                  <c:v>600</c:v>
                </c:pt>
                <c:pt idx="1935">
                  <c:v>600</c:v>
                </c:pt>
                <c:pt idx="1936">
                  <c:v>600</c:v>
                </c:pt>
                <c:pt idx="1937">
                  <c:v>602</c:v>
                </c:pt>
                <c:pt idx="1938">
                  <c:v>600</c:v>
                </c:pt>
                <c:pt idx="1939">
                  <c:v>600</c:v>
                </c:pt>
                <c:pt idx="1940">
                  <c:v>601</c:v>
                </c:pt>
                <c:pt idx="1941">
                  <c:v>600</c:v>
                </c:pt>
                <c:pt idx="1942">
                  <c:v>600</c:v>
                </c:pt>
                <c:pt idx="1943">
                  <c:v>600</c:v>
                </c:pt>
                <c:pt idx="1944">
                  <c:v>600</c:v>
                </c:pt>
                <c:pt idx="1945">
                  <c:v>600</c:v>
                </c:pt>
                <c:pt idx="1946">
                  <c:v>600</c:v>
                </c:pt>
                <c:pt idx="1947">
                  <c:v>600</c:v>
                </c:pt>
                <c:pt idx="1948">
                  <c:v>600</c:v>
                </c:pt>
                <c:pt idx="1949">
                  <c:v>600</c:v>
                </c:pt>
                <c:pt idx="1950">
                  <c:v>600</c:v>
                </c:pt>
                <c:pt idx="1951">
                  <c:v>600</c:v>
                </c:pt>
                <c:pt idx="1952">
                  <c:v>600</c:v>
                </c:pt>
                <c:pt idx="1953">
                  <c:v>600</c:v>
                </c:pt>
                <c:pt idx="1954">
                  <c:v>600</c:v>
                </c:pt>
                <c:pt idx="1955">
                  <c:v>600</c:v>
                </c:pt>
                <c:pt idx="1956">
                  <c:v>601</c:v>
                </c:pt>
                <c:pt idx="1957">
                  <c:v>600</c:v>
                </c:pt>
                <c:pt idx="1958">
                  <c:v>600</c:v>
                </c:pt>
                <c:pt idx="1959">
                  <c:v>600</c:v>
                </c:pt>
                <c:pt idx="1960">
                  <c:v>601</c:v>
                </c:pt>
                <c:pt idx="1961">
                  <c:v>601</c:v>
                </c:pt>
                <c:pt idx="1962">
                  <c:v>600</c:v>
                </c:pt>
                <c:pt idx="1963">
                  <c:v>600</c:v>
                </c:pt>
                <c:pt idx="1964">
                  <c:v>600</c:v>
                </c:pt>
                <c:pt idx="1965">
                  <c:v>600</c:v>
                </c:pt>
                <c:pt idx="1966">
                  <c:v>600</c:v>
                </c:pt>
                <c:pt idx="1967">
                  <c:v>600</c:v>
                </c:pt>
                <c:pt idx="1968">
                  <c:v>600</c:v>
                </c:pt>
                <c:pt idx="1969">
                  <c:v>601</c:v>
                </c:pt>
                <c:pt idx="1970">
                  <c:v>601</c:v>
                </c:pt>
                <c:pt idx="1971">
                  <c:v>600</c:v>
                </c:pt>
                <c:pt idx="1972">
                  <c:v>601</c:v>
                </c:pt>
                <c:pt idx="1973">
                  <c:v>600</c:v>
                </c:pt>
                <c:pt idx="1974">
                  <c:v>601</c:v>
                </c:pt>
                <c:pt idx="1975">
                  <c:v>600</c:v>
                </c:pt>
                <c:pt idx="1976">
                  <c:v>600</c:v>
                </c:pt>
                <c:pt idx="1977">
                  <c:v>600</c:v>
                </c:pt>
                <c:pt idx="1978">
                  <c:v>600</c:v>
                </c:pt>
                <c:pt idx="1979">
                  <c:v>600</c:v>
                </c:pt>
                <c:pt idx="1980">
                  <c:v>600</c:v>
                </c:pt>
                <c:pt idx="1981">
                  <c:v>600</c:v>
                </c:pt>
                <c:pt idx="1982">
                  <c:v>600</c:v>
                </c:pt>
                <c:pt idx="1983">
                  <c:v>600</c:v>
                </c:pt>
                <c:pt idx="1984">
                  <c:v>600</c:v>
                </c:pt>
                <c:pt idx="1985">
                  <c:v>600</c:v>
                </c:pt>
                <c:pt idx="1986">
                  <c:v>600</c:v>
                </c:pt>
                <c:pt idx="1987">
                  <c:v>600</c:v>
                </c:pt>
                <c:pt idx="1988">
                  <c:v>600</c:v>
                </c:pt>
                <c:pt idx="1989">
                  <c:v>600</c:v>
                </c:pt>
                <c:pt idx="1990">
                  <c:v>601</c:v>
                </c:pt>
                <c:pt idx="1991">
                  <c:v>601</c:v>
                </c:pt>
                <c:pt idx="1992">
                  <c:v>600</c:v>
                </c:pt>
                <c:pt idx="1993">
                  <c:v>600</c:v>
                </c:pt>
                <c:pt idx="1994">
                  <c:v>600</c:v>
                </c:pt>
                <c:pt idx="1995">
                  <c:v>600</c:v>
                </c:pt>
                <c:pt idx="1996">
                  <c:v>600</c:v>
                </c:pt>
                <c:pt idx="1997">
                  <c:v>601</c:v>
                </c:pt>
                <c:pt idx="1998">
                  <c:v>601</c:v>
                </c:pt>
                <c:pt idx="1999">
                  <c:v>601</c:v>
                </c:pt>
                <c:pt idx="2000">
                  <c:v>600</c:v>
                </c:pt>
                <c:pt idx="2001">
                  <c:v>600</c:v>
                </c:pt>
                <c:pt idx="2002">
                  <c:v>600</c:v>
                </c:pt>
                <c:pt idx="2003">
                  <c:v>600</c:v>
                </c:pt>
                <c:pt idx="2004">
                  <c:v>601</c:v>
                </c:pt>
                <c:pt idx="2005">
                  <c:v>601</c:v>
                </c:pt>
                <c:pt idx="2006">
                  <c:v>601</c:v>
                </c:pt>
                <c:pt idx="2007">
                  <c:v>600</c:v>
                </c:pt>
                <c:pt idx="2008">
                  <c:v>600</c:v>
                </c:pt>
                <c:pt idx="2009">
                  <c:v>600</c:v>
                </c:pt>
                <c:pt idx="2010">
                  <c:v>600</c:v>
                </c:pt>
                <c:pt idx="2011">
                  <c:v>600</c:v>
                </c:pt>
                <c:pt idx="2012">
                  <c:v>600</c:v>
                </c:pt>
                <c:pt idx="2013">
                  <c:v>601</c:v>
                </c:pt>
                <c:pt idx="2014">
                  <c:v>600</c:v>
                </c:pt>
                <c:pt idx="2015">
                  <c:v>600</c:v>
                </c:pt>
                <c:pt idx="2016">
                  <c:v>600</c:v>
                </c:pt>
                <c:pt idx="2017">
                  <c:v>601</c:v>
                </c:pt>
                <c:pt idx="2018">
                  <c:v>600</c:v>
                </c:pt>
                <c:pt idx="2019">
                  <c:v>601</c:v>
                </c:pt>
                <c:pt idx="2020">
                  <c:v>600</c:v>
                </c:pt>
                <c:pt idx="2021">
                  <c:v>600</c:v>
                </c:pt>
                <c:pt idx="2022">
                  <c:v>601</c:v>
                </c:pt>
                <c:pt idx="2023">
                  <c:v>600</c:v>
                </c:pt>
                <c:pt idx="2024">
                  <c:v>600</c:v>
                </c:pt>
                <c:pt idx="2025">
                  <c:v>600</c:v>
                </c:pt>
                <c:pt idx="2026">
                  <c:v>600</c:v>
                </c:pt>
                <c:pt idx="2027">
                  <c:v>600</c:v>
                </c:pt>
                <c:pt idx="2028">
                  <c:v>600</c:v>
                </c:pt>
                <c:pt idx="2029">
                  <c:v>600</c:v>
                </c:pt>
                <c:pt idx="2030">
                  <c:v>600</c:v>
                </c:pt>
                <c:pt idx="2031">
                  <c:v>601</c:v>
                </c:pt>
                <c:pt idx="2032">
                  <c:v>600</c:v>
                </c:pt>
                <c:pt idx="2033">
                  <c:v>601</c:v>
                </c:pt>
                <c:pt idx="2034">
                  <c:v>601</c:v>
                </c:pt>
                <c:pt idx="2035">
                  <c:v>600</c:v>
                </c:pt>
                <c:pt idx="2036">
                  <c:v>600</c:v>
                </c:pt>
                <c:pt idx="2037">
                  <c:v>600</c:v>
                </c:pt>
                <c:pt idx="2038">
                  <c:v>601</c:v>
                </c:pt>
                <c:pt idx="2039">
                  <c:v>600</c:v>
                </c:pt>
                <c:pt idx="2040">
                  <c:v>600</c:v>
                </c:pt>
                <c:pt idx="2041">
                  <c:v>600</c:v>
                </c:pt>
                <c:pt idx="2042">
                  <c:v>600</c:v>
                </c:pt>
                <c:pt idx="2043">
                  <c:v>600</c:v>
                </c:pt>
                <c:pt idx="2044">
                  <c:v>601</c:v>
                </c:pt>
                <c:pt idx="2045">
                  <c:v>601</c:v>
                </c:pt>
                <c:pt idx="2046">
                  <c:v>601</c:v>
                </c:pt>
                <c:pt idx="2047">
                  <c:v>601</c:v>
                </c:pt>
                <c:pt idx="2048">
                  <c:v>601</c:v>
                </c:pt>
                <c:pt idx="2049">
                  <c:v>601</c:v>
                </c:pt>
                <c:pt idx="2050">
                  <c:v>600</c:v>
                </c:pt>
                <c:pt idx="2051">
                  <c:v>601</c:v>
                </c:pt>
                <c:pt idx="2052">
                  <c:v>600</c:v>
                </c:pt>
                <c:pt idx="2053">
                  <c:v>600</c:v>
                </c:pt>
                <c:pt idx="2054">
                  <c:v>600</c:v>
                </c:pt>
                <c:pt idx="2055">
                  <c:v>600</c:v>
                </c:pt>
                <c:pt idx="2056">
                  <c:v>600</c:v>
                </c:pt>
                <c:pt idx="2057">
                  <c:v>600</c:v>
                </c:pt>
                <c:pt idx="2058">
                  <c:v>600</c:v>
                </c:pt>
                <c:pt idx="2059">
                  <c:v>600</c:v>
                </c:pt>
                <c:pt idx="2060">
                  <c:v>601</c:v>
                </c:pt>
                <c:pt idx="2061">
                  <c:v>601</c:v>
                </c:pt>
                <c:pt idx="2062">
                  <c:v>601</c:v>
                </c:pt>
                <c:pt idx="2063">
                  <c:v>600</c:v>
                </c:pt>
                <c:pt idx="2064">
                  <c:v>601</c:v>
                </c:pt>
                <c:pt idx="2065">
                  <c:v>601</c:v>
                </c:pt>
                <c:pt idx="2066">
                  <c:v>601</c:v>
                </c:pt>
                <c:pt idx="2067">
                  <c:v>600</c:v>
                </c:pt>
                <c:pt idx="2068">
                  <c:v>600</c:v>
                </c:pt>
                <c:pt idx="2069">
                  <c:v>600</c:v>
                </c:pt>
                <c:pt idx="2070">
                  <c:v>601</c:v>
                </c:pt>
                <c:pt idx="2071">
                  <c:v>600</c:v>
                </c:pt>
                <c:pt idx="2072">
                  <c:v>600</c:v>
                </c:pt>
                <c:pt idx="2073">
                  <c:v>601</c:v>
                </c:pt>
                <c:pt idx="2074">
                  <c:v>601</c:v>
                </c:pt>
                <c:pt idx="2075">
                  <c:v>600</c:v>
                </c:pt>
                <c:pt idx="2076">
                  <c:v>600</c:v>
                </c:pt>
                <c:pt idx="2077">
                  <c:v>601</c:v>
                </c:pt>
                <c:pt idx="2078">
                  <c:v>601</c:v>
                </c:pt>
                <c:pt idx="2079">
                  <c:v>600</c:v>
                </c:pt>
                <c:pt idx="2080">
                  <c:v>600</c:v>
                </c:pt>
                <c:pt idx="2081">
                  <c:v>600</c:v>
                </c:pt>
                <c:pt idx="2082">
                  <c:v>600</c:v>
                </c:pt>
                <c:pt idx="2083">
                  <c:v>600</c:v>
                </c:pt>
                <c:pt idx="2084">
                  <c:v>600</c:v>
                </c:pt>
                <c:pt idx="2085">
                  <c:v>600</c:v>
                </c:pt>
                <c:pt idx="2086">
                  <c:v>600</c:v>
                </c:pt>
                <c:pt idx="2087">
                  <c:v>600</c:v>
                </c:pt>
                <c:pt idx="2088">
                  <c:v>600</c:v>
                </c:pt>
                <c:pt idx="2089">
                  <c:v>600</c:v>
                </c:pt>
                <c:pt idx="2090">
                  <c:v>600</c:v>
                </c:pt>
                <c:pt idx="2091">
                  <c:v>601</c:v>
                </c:pt>
                <c:pt idx="2092">
                  <c:v>601</c:v>
                </c:pt>
                <c:pt idx="2093">
                  <c:v>600</c:v>
                </c:pt>
                <c:pt idx="2094">
                  <c:v>600</c:v>
                </c:pt>
                <c:pt idx="2095">
                  <c:v>600</c:v>
                </c:pt>
                <c:pt idx="2096">
                  <c:v>600</c:v>
                </c:pt>
                <c:pt idx="2097">
                  <c:v>600</c:v>
                </c:pt>
                <c:pt idx="2098">
                  <c:v>600</c:v>
                </c:pt>
                <c:pt idx="2099">
                  <c:v>600</c:v>
                </c:pt>
                <c:pt idx="2100">
                  <c:v>600</c:v>
                </c:pt>
                <c:pt idx="2101">
                  <c:v>601</c:v>
                </c:pt>
                <c:pt idx="2102">
                  <c:v>600</c:v>
                </c:pt>
                <c:pt idx="2103">
                  <c:v>600</c:v>
                </c:pt>
                <c:pt idx="2104">
                  <c:v>601</c:v>
                </c:pt>
                <c:pt idx="2105">
                  <c:v>600</c:v>
                </c:pt>
                <c:pt idx="2106">
                  <c:v>601</c:v>
                </c:pt>
                <c:pt idx="2107">
                  <c:v>600</c:v>
                </c:pt>
                <c:pt idx="2108">
                  <c:v>600</c:v>
                </c:pt>
                <c:pt idx="2109">
                  <c:v>600</c:v>
                </c:pt>
                <c:pt idx="2110">
                  <c:v>601</c:v>
                </c:pt>
                <c:pt idx="2111">
                  <c:v>600</c:v>
                </c:pt>
                <c:pt idx="2112">
                  <c:v>600</c:v>
                </c:pt>
                <c:pt idx="2113">
                  <c:v>600</c:v>
                </c:pt>
                <c:pt idx="2114">
                  <c:v>601</c:v>
                </c:pt>
                <c:pt idx="2115">
                  <c:v>601</c:v>
                </c:pt>
                <c:pt idx="2116">
                  <c:v>601</c:v>
                </c:pt>
                <c:pt idx="2117">
                  <c:v>600</c:v>
                </c:pt>
                <c:pt idx="2118">
                  <c:v>601</c:v>
                </c:pt>
                <c:pt idx="2119">
                  <c:v>601</c:v>
                </c:pt>
                <c:pt idx="2120">
                  <c:v>600</c:v>
                </c:pt>
                <c:pt idx="2121">
                  <c:v>600</c:v>
                </c:pt>
                <c:pt idx="2122">
                  <c:v>600</c:v>
                </c:pt>
                <c:pt idx="2123">
                  <c:v>600</c:v>
                </c:pt>
                <c:pt idx="2124">
                  <c:v>600</c:v>
                </c:pt>
                <c:pt idx="2125">
                  <c:v>600</c:v>
                </c:pt>
                <c:pt idx="2126">
                  <c:v>601</c:v>
                </c:pt>
                <c:pt idx="2127">
                  <c:v>601</c:v>
                </c:pt>
                <c:pt idx="2128">
                  <c:v>601</c:v>
                </c:pt>
                <c:pt idx="2129">
                  <c:v>601</c:v>
                </c:pt>
                <c:pt idx="2130">
                  <c:v>600</c:v>
                </c:pt>
                <c:pt idx="2131">
                  <c:v>600</c:v>
                </c:pt>
                <c:pt idx="2132">
                  <c:v>600</c:v>
                </c:pt>
                <c:pt idx="2133">
                  <c:v>600</c:v>
                </c:pt>
                <c:pt idx="2134">
                  <c:v>600</c:v>
                </c:pt>
                <c:pt idx="2135">
                  <c:v>601</c:v>
                </c:pt>
                <c:pt idx="2136">
                  <c:v>600</c:v>
                </c:pt>
                <c:pt idx="2137">
                  <c:v>600</c:v>
                </c:pt>
                <c:pt idx="2138">
                  <c:v>600</c:v>
                </c:pt>
                <c:pt idx="2139">
                  <c:v>600</c:v>
                </c:pt>
                <c:pt idx="2140">
                  <c:v>601</c:v>
                </c:pt>
                <c:pt idx="2141">
                  <c:v>601</c:v>
                </c:pt>
                <c:pt idx="2142">
                  <c:v>600</c:v>
                </c:pt>
                <c:pt idx="2143">
                  <c:v>600</c:v>
                </c:pt>
                <c:pt idx="2144">
                  <c:v>600</c:v>
                </c:pt>
                <c:pt idx="2145">
                  <c:v>600</c:v>
                </c:pt>
                <c:pt idx="2146">
                  <c:v>600</c:v>
                </c:pt>
                <c:pt idx="2147">
                  <c:v>600</c:v>
                </c:pt>
                <c:pt idx="2148">
                  <c:v>600</c:v>
                </c:pt>
                <c:pt idx="2149">
                  <c:v>600</c:v>
                </c:pt>
                <c:pt idx="2150">
                  <c:v>600</c:v>
                </c:pt>
                <c:pt idx="2151">
                  <c:v>600</c:v>
                </c:pt>
                <c:pt idx="2152">
                  <c:v>600</c:v>
                </c:pt>
                <c:pt idx="2153">
                  <c:v>600</c:v>
                </c:pt>
                <c:pt idx="2154">
                  <c:v>600</c:v>
                </c:pt>
                <c:pt idx="2155">
                  <c:v>600</c:v>
                </c:pt>
                <c:pt idx="2156">
                  <c:v>600</c:v>
                </c:pt>
                <c:pt idx="2157">
                  <c:v>600</c:v>
                </c:pt>
                <c:pt idx="2158">
                  <c:v>601</c:v>
                </c:pt>
                <c:pt idx="2159">
                  <c:v>601</c:v>
                </c:pt>
                <c:pt idx="2160">
                  <c:v>601</c:v>
                </c:pt>
                <c:pt idx="2161">
                  <c:v>600</c:v>
                </c:pt>
                <c:pt idx="2162">
                  <c:v>600</c:v>
                </c:pt>
                <c:pt idx="2163">
                  <c:v>600</c:v>
                </c:pt>
                <c:pt idx="2164">
                  <c:v>600</c:v>
                </c:pt>
                <c:pt idx="2165">
                  <c:v>600</c:v>
                </c:pt>
                <c:pt idx="2166">
                  <c:v>600</c:v>
                </c:pt>
                <c:pt idx="2167">
                  <c:v>600</c:v>
                </c:pt>
                <c:pt idx="2168">
                  <c:v>600</c:v>
                </c:pt>
                <c:pt idx="2169">
                  <c:v>600</c:v>
                </c:pt>
                <c:pt idx="2170">
                  <c:v>600</c:v>
                </c:pt>
                <c:pt idx="2171">
                  <c:v>600</c:v>
                </c:pt>
                <c:pt idx="2172">
                  <c:v>600</c:v>
                </c:pt>
                <c:pt idx="2173">
                  <c:v>601</c:v>
                </c:pt>
                <c:pt idx="2174">
                  <c:v>600</c:v>
                </c:pt>
                <c:pt idx="2175">
                  <c:v>600</c:v>
                </c:pt>
                <c:pt idx="2176">
                  <c:v>600</c:v>
                </c:pt>
                <c:pt idx="2177">
                  <c:v>601</c:v>
                </c:pt>
                <c:pt idx="2178">
                  <c:v>601</c:v>
                </c:pt>
                <c:pt idx="2179">
                  <c:v>601</c:v>
                </c:pt>
                <c:pt idx="2180">
                  <c:v>600</c:v>
                </c:pt>
                <c:pt idx="2181">
                  <c:v>600</c:v>
                </c:pt>
                <c:pt idx="2182">
                  <c:v>601</c:v>
                </c:pt>
                <c:pt idx="2183">
                  <c:v>600</c:v>
                </c:pt>
                <c:pt idx="2184">
                  <c:v>600</c:v>
                </c:pt>
                <c:pt idx="2185">
                  <c:v>601</c:v>
                </c:pt>
                <c:pt idx="2186">
                  <c:v>601</c:v>
                </c:pt>
                <c:pt idx="2187">
                  <c:v>601</c:v>
                </c:pt>
                <c:pt idx="2188">
                  <c:v>600</c:v>
                </c:pt>
                <c:pt idx="2189">
                  <c:v>601</c:v>
                </c:pt>
                <c:pt idx="2190">
                  <c:v>600</c:v>
                </c:pt>
                <c:pt idx="2191">
                  <c:v>600</c:v>
                </c:pt>
                <c:pt idx="2192">
                  <c:v>601</c:v>
                </c:pt>
                <c:pt idx="2193">
                  <c:v>600</c:v>
                </c:pt>
                <c:pt idx="2194">
                  <c:v>600</c:v>
                </c:pt>
                <c:pt idx="2195">
                  <c:v>601</c:v>
                </c:pt>
                <c:pt idx="2196">
                  <c:v>601</c:v>
                </c:pt>
                <c:pt idx="2197">
                  <c:v>601</c:v>
                </c:pt>
                <c:pt idx="2198">
                  <c:v>600</c:v>
                </c:pt>
                <c:pt idx="2199">
                  <c:v>601</c:v>
                </c:pt>
                <c:pt idx="2200">
                  <c:v>601</c:v>
                </c:pt>
                <c:pt idx="2201">
                  <c:v>600</c:v>
                </c:pt>
                <c:pt idx="2202">
                  <c:v>601</c:v>
                </c:pt>
                <c:pt idx="2203">
                  <c:v>601</c:v>
                </c:pt>
                <c:pt idx="2204">
                  <c:v>601</c:v>
                </c:pt>
                <c:pt idx="2205">
                  <c:v>602</c:v>
                </c:pt>
                <c:pt idx="2206">
                  <c:v>602</c:v>
                </c:pt>
                <c:pt idx="2207">
                  <c:v>602</c:v>
                </c:pt>
                <c:pt idx="2208">
                  <c:v>602</c:v>
                </c:pt>
                <c:pt idx="2209">
                  <c:v>602</c:v>
                </c:pt>
                <c:pt idx="2210">
                  <c:v>602</c:v>
                </c:pt>
                <c:pt idx="2211">
                  <c:v>602</c:v>
                </c:pt>
                <c:pt idx="2212">
                  <c:v>602</c:v>
                </c:pt>
                <c:pt idx="2213">
                  <c:v>602</c:v>
                </c:pt>
                <c:pt idx="2214">
                  <c:v>602</c:v>
                </c:pt>
                <c:pt idx="2215">
                  <c:v>602</c:v>
                </c:pt>
                <c:pt idx="2216">
                  <c:v>602</c:v>
                </c:pt>
                <c:pt idx="2217">
                  <c:v>602</c:v>
                </c:pt>
                <c:pt idx="2218">
                  <c:v>602</c:v>
                </c:pt>
                <c:pt idx="2219">
                  <c:v>602</c:v>
                </c:pt>
                <c:pt idx="2220">
                  <c:v>602</c:v>
                </c:pt>
                <c:pt idx="2221">
                  <c:v>602</c:v>
                </c:pt>
                <c:pt idx="2222">
                  <c:v>602</c:v>
                </c:pt>
                <c:pt idx="2223">
                  <c:v>602</c:v>
                </c:pt>
                <c:pt idx="2224">
                  <c:v>602</c:v>
                </c:pt>
                <c:pt idx="2225">
                  <c:v>602</c:v>
                </c:pt>
                <c:pt idx="2226">
                  <c:v>602</c:v>
                </c:pt>
                <c:pt idx="2227">
                  <c:v>601</c:v>
                </c:pt>
                <c:pt idx="2228">
                  <c:v>602</c:v>
                </c:pt>
                <c:pt idx="2229">
                  <c:v>602</c:v>
                </c:pt>
                <c:pt idx="2230">
                  <c:v>602</c:v>
                </c:pt>
                <c:pt idx="2231">
                  <c:v>601</c:v>
                </c:pt>
                <c:pt idx="2232">
                  <c:v>601</c:v>
                </c:pt>
                <c:pt idx="2233">
                  <c:v>602</c:v>
                </c:pt>
                <c:pt idx="2234">
                  <c:v>602</c:v>
                </c:pt>
                <c:pt idx="2235">
                  <c:v>602</c:v>
                </c:pt>
                <c:pt idx="2236">
                  <c:v>603</c:v>
                </c:pt>
                <c:pt idx="2237">
                  <c:v>600</c:v>
                </c:pt>
                <c:pt idx="2238">
                  <c:v>600</c:v>
                </c:pt>
                <c:pt idx="2239">
                  <c:v>602</c:v>
                </c:pt>
                <c:pt idx="2240">
                  <c:v>602</c:v>
                </c:pt>
                <c:pt idx="2241">
                  <c:v>601</c:v>
                </c:pt>
                <c:pt idx="2242">
                  <c:v>601</c:v>
                </c:pt>
                <c:pt idx="2243">
                  <c:v>601</c:v>
                </c:pt>
                <c:pt idx="2244">
                  <c:v>600</c:v>
                </c:pt>
                <c:pt idx="2245">
                  <c:v>600</c:v>
                </c:pt>
                <c:pt idx="2246">
                  <c:v>600</c:v>
                </c:pt>
                <c:pt idx="2247">
                  <c:v>602</c:v>
                </c:pt>
                <c:pt idx="2248">
                  <c:v>602</c:v>
                </c:pt>
                <c:pt idx="2249">
                  <c:v>602</c:v>
                </c:pt>
                <c:pt idx="2250">
                  <c:v>602</c:v>
                </c:pt>
                <c:pt idx="2251">
                  <c:v>602</c:v>
                </c:pt>
                <c:pt idx="2252">
                  <c:v>600</c:v>
                </c:pt>
                <c:pt idx="2253">
                  <c:v>601</c:v>
                </c:pt>
                <c:pt idx="2254">
                  <c:v>600</c:v>
                </c:pt>
                <c:pt idx="2255">
                  <c:v>601</c:v>
                </c:pt>
                <c:pt idx="2256">
                  <c:v>601</c:v>
                </c:pt>
                <c:pt idx="2257">
                  <c:v>601</c:v>
                </c:pt>
                <c:pt idx="2258">
                  <c:v>601</c:v>
                </c:pt>
                <c:pt idx="2259">
                  <c:v>601</c:v>
                </c:pt>
                <c:pt idx="2260">
                  <c:v>602</c:v>
                </c:pt>
                <c:pt idx="2261">
                  <c:v>602</c:v>
                </c:pt>
                <c:pt idx="2262">
                  <c:v>602</c:v>
                </c:pt>
                <c:pt idx="2263">
                  <c:v>600</c:v>
                </c:pt>
                <c:pt idx="2264">
                  <c:v>600</c:v>
                </c:pt>
                <c:pt idx="2265">
                  <c:v>600</c:v>
                </c:pt>
                <c:pt idx="2266">
                  <c:v>601</c:v>
                </c:pt>
                <c:pt idx="2267">
                  <c:v>601</c:v>
                </c:pt>
                <c:pt idx="2268">
                  <c:v>601</c:v>
                </c:pt>
                <c:pt idx="2269">
                  <c:v>600</c:v>
                </c:pt>
                <c:pt idx="2270">
                  <c:v>600</c:v>
                </c:pt>
                <c:pt idx="2271">
                  <c:v>601</c:v>
                </c:pt>
                <c:pt idx="2272">
                  <c:v>600</c:v>
                </c:pt>
                <c:pt idx="2273">
                  <c:v>600</c:v>
                </c:pt>
                <c:pt idx="2274">
                  <c:v>602</c:v>
                </c:pt>
                <c:pt idx="2275">
                  <c:v>601</c:v>
                </c:pt>
                <c:pt idx="2276">
                  <c:v>601</c:v>
                </c:pt>
                <c:pt idx="2277">
                  <c:v>600</c:v>
                </c:pt>
                <c:pt idx="2278">
                  <c:v>601</c:v>
                </c:pt>
                <c:pt idx="2279">
                  <c:v>602</c:v>
                </c:pt>
                <c:pt idx="2280">
                  <c:v>602</c:v>
                </c:pt>
                <c:pt idx="2281">
                  <c:v>602</c:v>
                </c:pt>
                <c:pt idx="2282">
                  <c:v>602</c:v>
                </c:pt>
                <c:pt idx="2283">
                  <c:v>601</c:v>
                </c:pt>
                <c:pt idx="2284">
                  <c:v>602</c:v>
                </c:pt>
                <c:pt idx="2285">
                  <c:v>602</c:v>
                </c:pt>
                <c:pt idx="2286">
                  <c:v>602</c:v>
                </c:pt>
                <c:pt idx="2287">
                  <c:v>602</c:v>
                </c:pt>
                <c:pt idx="2288">
                  <c:v>602</c:v>
                </c:pt>
                <c:pt idx="2289">
                  <c:v>602</c:v>
                </c:pt>
                <c:pt idx="2290">
                  <c:v>600</c:v>
                </c:pt>
                <c:pt idx="2291">
                  <c:v>601</c:v>
                </c:pt>
                <c:pt idx="2292">
                  <c:v>601</c:v>
                </c:pt>
                <c:pt idx="2293">
                  <c:v>601</c:v>
                </c:pt>
                <c:pt idx="2294">
                  <c:v>600</c:v>
                </c:pt>
                <c:pt idx="2295">
                  <c:v>600</c:v>
                </c:pt>
                <c:pt idx="2296">
                  <c:v>600</c:v>
                </c:pt>
                <c:pt idx="2297">
                  <c:v>601</c:v>
                </c:pt>
                <c:pt idx="2298">
                  <c:v>600</c:v>
                </c:pt>
                <c:pt idx="2299">
                  <c:v>600</c:v>
                </c:pt>
                <c:pt idx="2300">
                  <c:v>600</c:v>
                </c:pt>
                <c:pt idx="2301">
                  <c:v>600</c:v>
                </c:pt>
                <c:pt idx="2302">
                  <c:v>600</c:v>
                </c:pt>
                <c:pt idx="2303">
                  <c:v>600</c:v>
                </c:pt>
                <c:pt idx="2304">
                  <c:v>601</c:v>
                </c:pt>
                <c:pt idx="2305">
                  <c:v>601</c:v>
                </c:pt>
                <c:pt idx="2306">
                  <c:v>600</c:v>
                </c:pt>
                <c:pt idx="2307">
                  <c:v>600</c:v>
                </c:pt>
                <c:pt idx="2308">
                  <c:v>600</c:v>
                </c:pt>
                <c:pt idx="2309">
                  <c:v>600</c:v>
                </c:pt>
                <c:pt idx="2310">
                  <c:v>600</c:v>
                </c:pt>
                <c:pt idx="2311">
                  <c:v>600</c:v>
                </c:pt>
                <c:pt idx="2312">
                  <c:v>600</c:v>
                </c:pt>
                <c:pt idx="2313">
                  <c:v>600</c:v>
                </c:pt>
                <c:pt idx="2314">
                  <c:v>600</c:v>
                </c:pt>
                <c:pt idx="2315">
                  <c:v>600</c:v>
                </c:pt>
                <c:pt idx="2316">
                  <c:v>601</c:v>
                </c:pt>
                <c:pt idx="2317">
                  <c:v>600</c:v>
                </c:pt>
                <c:pt idx="2318">
                  <c:v>600</c:v>
                </c:pt>
                <c:pt idx="2319">
                  <c:v>600</c:v>
                </c:pt>
                <c:pt idx="2320">
                  <c:v>601</c:v>
                </c:pt>
                <c:pt idx="2321">
                  <c:v>601</c:v>
                </c:pt>
                <c:pt idx="2322">
                  <c:v>600</c:v>
                </c:pt>
                <c:pt idx="2323">
                  <c:v>600</c:v>
                </c:pt>
                <c:pt idx="2324">
                  <c:v>600</c:v>
                </c:pt>
                <c:pt idx="2325">
                  <c:v>600</c:v>
                </c:pt>
                <c:pt idx="2326">
                  <c:v>600</c:v>
                </c:pt>
                <c:pt idx="2327">
                  <c:v>600</c:v>
                </c:pt>
                <c:pt idx="2328">
                  <c:v>600</c:v>
                </c:pt>
                <c:pt idx="2329">
                  <c:v>601</c:v>
                </c:pt>
                <c:pt idx="2330">
                  <c:v>601</c:v>
                </c:pt>
                <c:pt idx="2331">
                  <c:v>600</c:v>
                </c:pt>
                <c:pt idx="2332">
                  <c:v>601</c:v>
                </c:pt>
                <c:pt idx="2333">
                  <c:v>600</c:v>
                </c:pt>
                <c:pt idx="2334">
                  <c:v>600</c:v>
                </c:pt>
                <c:pt idx="2335">
                  <c:v>601</c:v>
                </c:pt>
                <c:pt idx="2336">
                  <c:v>600</c:v>
                </c:pt>
                <c:pt idx="2337">
                  <c:v>600</c:v>
                </c:pt>
                <c:pt idx="2338">
                  <c:v>600</c:v>
                </c:pt>
                <c:pt idx="2339">
                  <c:v>600</c:v>
                </c:pt>
                <c:pt idx="2340">
                  <c:v>600</c:v>
                </c:pt>
                <c:pt idx="2341">
                  <c:v>601</c:v>
                </c:pt>
                <c:pt idx="2342">
                  <c:v>601</c:v>
                </c:pt>
                <c:pt idx="2343">
                  <c:v>601</c:v>
                </c:pt>
                <c:pt idx="2344">
                  <c:v>600</c:v>
                </c:pt>
                <c:pt idx="2345">
                  <c:v>601</c:v>
                </c:pt>
                <c:pt idx="2346">
                  <c:v>601</c:v>
                </c:pt>
                <c:pt idx="2347">
                  <c:v>600</c:v>
                </c:pt>
                <c:pt idx="2348">
                  <c:v>601</c:v>
                </c:pt>
                <c:pt idx="2349">
                  <c:v>600</c:v>
                </c:pt>
                <c:pt idx="2350">
                  <c:v>600</c:v>
                </c:pt>
                <c:pt idx="2351">
                  <c:v>601</c:v>
                </c:pt>
                <c:pt idx="2352">
                  <c:v>601</c:v>
                </c:pt>
                <c:pt idx="2353">
                  <c:v>600</c:v>
                </c:pt>
                <c:pt idx="2354">
                  <c:v>600</c:v>
                </c:pt>
                <c:pt idx="2355">
                  <c:v>600</c:v>
                </c:pt>
                <c:pt idx="2356">
                  <c:v>600</c:v>
                </c:pt>
                <c:pt idx="2357">
                  <c:v>601</c:v>
                </c:pt>
                <c:pt idx="2358">
                  <c:v>600</c:v>
                </c:pt>
                <c:pt idx="2359">
                  <c:v>600</c:v>
                </c:pt>
                <c:pt idx="2360">
                  <c:v>600</c:v>
                </c:pt>
                <c:pt idx="2361">
                  <c:v>600</c:v>
                </c:pt>
                <c:pt idx="2362">
                  <c:v>600</c:v>
                </c:pt>
                <c:pt idx="2363">
                  <c:v>600</c:v>
                </c:pt>
                <c:pt idx="2364">
                  <c:v>600</c:v>
                </c:pt>
                <c:pt idx="2365">
                  <c:v>600</c:v>
                </c:pt>
                <c:pt idx="2366">
                  <c:v>600</c:v>
                </c:pt>
                <c:pt idx="2367">
                  <c:v>600</c:v>
                </c:pt>
                <c:pt idx="2368">
                  <c:v>600</c:v>
                </c:pt>
                <c:pt idx="2369">
                  <c:v>600</c:v>
                </c:pt>
                <c:pt idx="2370">
                  <c:v>602</c:v>
                </c:pt>
                <c:pt idx="2371">
                  <c:v>602</c:v>
                </c:pt>
                <c:pt idx="2372">
                  <c:v>602</c:v>
                </c:pt>
                <c:pt idx="2373">
                  <c:v>600</c:v>
                </c:pt>
                <c:pt idx="2374">
                  <c:v>600</c:v>
                </c:pt>
                <c:pt idx="2375">
                  <c:v>600</c:v>
                </c:pt>
                <c:pt idx="2376">
                  <c:v>601</c:v>
                </c:pt>
                <c:pt idx="2377">
                  <c:v>600</c:v>
                </c:pt>
                <c:pt idx="2378">
                  <c:v>602</c:v>
                </c:pt>
                <c:pt idx="2379">
                  <c:v>601</c:v>
                </c:pt>
                <c:pt idx="2380">
                  <c:v>600</c:v>
                </c:pt>
                <c:pt idx="2381">
                  <c:v>600</c:v>
                </c:pt>
                <c:pt idx="2382">
                  <c:v>601</c:v>
                </c:pt>
                <c:pt idx="2383">
                  <c:v>601</c:v>
                </c:pt>
                <c:pt idx="2384">
                  <c:v>600</c:v>
                </c:pt>
                <c:pt idx="2385">
                  <c:v>600</c:v>
                </c:pt>
                <c:pt idx="2386">
                  <c:v>601</c:v>
                </c:pt>
                <c:pt idx="2387">
                  <c:v>600</c:v>
                </c:pt>
                <c:pt idx="2388">
                  <c:v>600</c:v>
                </c:pt>
                <c:pt idx="2389">
                  <c:v>601</c:v>
                </c:pt>
                <c:pt idx="2390">
                  <c:v>601</c:v>
                </c:pt>
                <c:pt idx="2391">
                  <c:v>601</c:v>
                </c:pt>
                <c:pt idx="2392">
                  <c:v>601</c:v>
                </c:pt>
                <c:pt idx="2393">
                  <c:v>601</c:v>
                </c:pt>
                <c:pt idx="2394">
                  <c:v>601</c:v>
                </c:pt>
                <c:pt idx="2395">
                  <c:v>600</c:v>
                </c:pt>
                <c:pt idx="2396">
                  <c:v>600</c:v>
                </c:pt>
                <c:pt idx="2397">
                  <c:v>600</c:v>
                </c:pt>
                <c:pt idx="2398">
                  <c:v>601</c:v>
                </c:pt>
                <c:pt idx="2399">
                  <c:v>600</c:v>
                </c:pt>
                <c:pt idx="2400">
                  <c:v>600</c:v>
                </c:pt>
                <c:pt idx="2401">
                  <c:v>601</c:v>
                </c:pt>
                <c:pt idx="2402">
                  <c:v>600</c:v>
                </c:pt>
                <c:pt idx="2403">
                  <c:v>600</c:v>
                </c:pt>
                <c:pt idx="2404">
                  <c:v>600</c:v>
                </c:pt>
                <c:pt idx="2405">
                  <c:v>600</c:v>
                </c:pt>
                <c:pt idx="2406">
                  <c:v>600</c:v>
                </c:pt>
                <c:pt idx="2407">
                  <c:v>600</c:v>
                </c:pt>
                <c:pt idx="2408">
                  <c:v>602</c:v>
                </c:pt>
                <c:pt idx="2409">
                  <c:v>602</c:v>
                </c:pt>
                <c:pt idx="2410">
                  <c:v>600</c:v>
                </c:pt>
                <c:pt idx="2411">
                  <c:v>600</c:v>
                </c:pt>
                <c:pt idx="2412">
                  <c:v>600</c:v>
                </c:pt>
                <c:pt idx="2413">
                  <c:v>600</c:v>
                </c:pt>
                <c:pt idx="2414">
                  <c:v>600</c:v>
                </c:pt>
                <c:pt idx="2415">
                  <c:v>600</c:v>
                </c:pt>
                <c:pt idx="2416">
                  <c:v>600</c:v>
                </c:pt>
                <c:pt idx="2417">
                  <c:v>601</c:v>
                </c:pt>
                <c:pt idx="2418">
                  <c:v>600</c:v>
                </c:pt>
                <c:pt idx="2419">
                  <c:v>600</c:v>
                </c:pt>
                <c:pt idx="2420">
                  <c:v>600</c:v>
                </c:pt>
                <c:pt idx="2421">
                  <c:v>601</c:v>
                </c:pt>
                <c:pt idx="2422">
                  <c:v>600</c:v>
                </c:pt>
                <c:pt idx="2423">
                  <c:v>600</c:v>
                </c:pt>
                <c:pt idx="2424">
                  <c:v>601</c:v>
                </c:pt>
                <c:pt idx="2425">
                  <c:v>601</c:v>
                </c:pt>
                <c:pt idx="2426">
                  <c:v>600</c:v>
                </c:pt>
                <c:pt idx="2427">
                  <c:v>602</c:v>
                </c:pt>
                <c:pt idx="2428">
                  <c:v>601</c:v>
                </c:pt>
                <c:pt idx="2429">
                  <c:v>601</c:v>
                </c:pt>
                <c:pt idx="2430">
                  <c:v>600</c:v>
                </c:pt>
                <c:pt idx="2431">
                  <c:v>602</c:v>
                </c:pt>
                <c:pt idx="2432">
                  <c:v>600</c:v>
                </c:pt>
                <c:pt idx="2433">
                  <c:v>600</c:v>
                </c:pt>
                <c:pt idx="2434">
                  <c:v>600</c:v>
                </c:pt>
                <c:pt idx="2435">
                  <c:v>600</c:v>
                </c:pt>
                <c:pt idx="2436">
                  <c:v>600</c:v>
                </c:pt>
                <c:pt idx="2437">
                  <c:v>601</c:v>
                </c:pt>
                <c:pt idx="2438">
                  <c:v>601</c:v>
                </c:pt>
                <c:pt idx="2439">
                  <c:v>602</c:v>
                </c:pt>
                <c:pt idx="2440">
                  <c:v>600</c:v>
                </c:pt>
                <c:pt idx="2441">
                  <c:v>600</c:v>
                </c:pt>
                <c:pt idx="2442">
                  <c:v>600</c:v>
                </c:pt>
                <c:pt idx="2443">
                  <c:v>601</c:v>
                </c:pt>
                <c:pt idx="2444">
                  <c:v>601</c:v>
                </c:pt>
                <c:pt idx="2445">
                  <c:v>602</c:v>
                </c:pt>
                <c:pt idx="2446">
                  <c:v>600</c:v>
                </c:pt>
                <c:pt idx="2447">
                  <c:v>601</c:v>
                </c:pt>
                <c:pt idx="2448">
                  <c:v>601</c:v>
                </c:pt>
                <c:pt idx="2449">
                  <c:v>601</c:v>
                </c:pt>
                <c:pt idx="2450">
                  <c:v>601</c:v>
                </c:pt>
                <c:pt idx="2451">
                  <c:v>601</c:v>
                </c:pt>
                <c:pt idx="2452">
                  <c:v>602</c:v>
                </c:pt>
                <c:pt idx="2453">
                  <c:v>601</c:v>
                </c:pt>
                <c:pt idx="2454">
                  <c:v>601</c:v>
                </c:pt>
                <c:pt idx="2455">
                  <c:v>600</c:v>
                </c:pt>
                <c:pt idx="2456">
                  <c:v>601</c:v>
                </c:pt>
                <c:pt idx="2457">
                  <c:v>600</c:v>
                </c:pt>
                <c:pt idx="2458">
                  <c:v>601</c:v>
                </c:pt>
                <c:pt idx="2459">
                  <c:v>602</c:v>
                </c:pt>
                <c:pt idx="2460">
                  <c:v>602</c:v>
                </c:pt>
                <c:pt idx="2461">
                  <c:v>600</c:v>
                </c:pt>
                <c:pt idx="2462">
                  <c:v>601</c:v>
                </c:pt>
                <c:pt idx="2463">
                  <c:v>601</c:v>
                </c:pt>
                <c:pt idx="2464">
                  <c:v>601</c:v>
                </c:pt>
                <c:pt idx="2465">
                  <c:v>600</c:v>
                </c:pt>
                <c:pt idx="2466">
                  <c:v>600</c:v>
                </c:pt>
                <c:pt idx="2467">
                  <c:v>601</c:v>
                </c:pt>
                <c:pt idx="2468">
                  <c:v>601</c:v>
                </c:pt>
                <c:pt idx="2469">
                  <c:v>601</c:v>
                </c:pt>
                <c:pt idx="2470">
                  <c:v>600</c:v>
                </c:pt>
                <c:pt idx="2471">
                  <c:v>600</c:v>
                </c:pt>
                <c:pt idx="2472">
                  <c:v>600</c:v>
                </c:pt>
                <c:pt idx="2473">
                  <c:v>600</c:v>
                </c:pt>
                <c:pt idx="2474">
                  <c:v>600</c:v>
                </c:pt>
                <c:pt idx="2475">
                  <c:v>600</c:v>
                </c:pt>
                <c:pt idx="2476">
                  <c:v>601</c:v>
                </c:pt>
                <c:pt idx="2477">
                  <c:v>600</c:v>
                </c:pt>
                <c:pt idx="2478">
                  <c:v>600</c:v>
                </c:pt>
                <c:pt idx="2479">
                  <c:v>600</c:v>
                </c:pt>
                <c:pt idx="2480">
                  <c:v>601</c:v>
                </c:pt>
                <c:pt idx="2481">
                  <c:v>601</c:v>
                </c:pt>
                <c:pt idx="2482">
                  <c:v>601</c:v>
                </c:pt>
                <c:pt idx="2483">
                  <c:v>601</c:v>
                </c:pt>
                <c:pt idx="2484">
                  <c:v>601</c:v>
                </c:pt>
                <c:pt idx="2485">
                  <c:v>601</c:v>
                </c:pt>
                <c:pt idx="2486">
                  <c:v>601</c:v>
                </c:pt>
                <c:pt idx="2487">
                  <c:v>600</c:v>
                </c:pt>
                <c:pt idx="2488">
                  <c:v>601</c:v>
                </c:pt>
                <c:pt idx="2489">
                  <c:v>601</c:v>
                </c:pt>
                <c:pt idx="2490">
                  <c:v>602</c:v>
                </c:pt>
                <c:pt idx="2491">
                  <c:v>601</c:v>
                </c:pt>
                <c:pt idx="2492">
                  <c:v>601</c:v>
                </c:pt>
                <c:pt idx="2493">
                  <c:v>602</c:v>
                </c:pt>
                <c:pt idx="2494">
                  <c:v>600</c:v>
                </c:pt>
                <c:pt idx="2495">
                  <c:v>600</c:v>
                </c:pt>
                <c:pt idx="2496">
                  <c:v>600</c:v>
                </c:pt>
                <c:pt idx="2497">
                  <c:v>602</c:v>
                </c:pt>
                <c:pt idx="2498">
                  <c:v>600</c:v>
                </c:pt>
                <c:pt idx="2499">
                  <c:v>600</c:v>
                </c:pt>
                <c:pt idx="2500">
                  <c:v>601</c:v>
                </c:pt>
                <c:pt idx="2501">
                  <c:v>600</c:v>
                </c:pt>
                <c:pt idx="2502">
                  <c:v>600</c:v>
                </c:pt>
                <c:pt idx="2503">
                  <c:v>600</c:v>
                </c:pt>
                <c:pt idx="2504">
                  <c:v>601</c:v>
                </c:pt>
                <c:pt idx="2505">
                  <c:v>601</c:v>
                </c:pt>
                <c:pt idx="2506">
                  <c:v>602</c:v>
                </c:pt>
                <c:pt idx="2507">
                  <c:v>601</c:v>
                </c:pt>
                <c:pt idx="2508">
                  <c:v>600</c:v>
                </c:pt>
                <c:pt idx="2509">
                  <c:v>601</c:v>
                </c:pt>
                <c:pt idx="2510">
                  <c:v>600</c:v>
                </c:pt>
                <c:pt idx="2511">
                  <c:v>600</c:v>
                </c:pt>
                <c:pt idx="2512">
                  <c:v>600</c:v>
                </c:pt>
                <c:pt idx="2513">
                  <c:v>602</c:v>
                </c:pt>
                <c:pt idx="2514">
                  <c:v>600</c:v>
                </c:pt>
                <c:pt idx="2515">
                  <c:v>600</c:v>
                </c:pt>
                <c:pt idx="2516">
                  <c:v>600</c:v>
                </c:pt>
                <c:pt idx="2517">
                  <c:v>600</c:v>
                </c:pt>
                <c:pt idx="2518">
                  <c:v>600</c:v>
                </c:pt>
                <c:pt idx="2519">
                  <c:v>602</c:v>
                </c:pt>
                <c:pt idx="2520">
                  <c:v>602</c:v>
                </c:pt>
                <c:pt idx="2521">
                  <c:v>602</c:v>
                </c:pt>
                <c:pt idx="2522">
                  <c:v>601</c:v>
                </c:pt>
                <c:pt idx="2523">
                  <c:v>599</c:v>
                </c:pt>
                <c:pt idx="2524">
                  <c:v>601</c:v>
                </c:pt>
                <c:pt idx="2525">
                  <c:v>601</c:v>
                </c:pt>
                <c:pt idx="2526">
                  <c:v>602</c:v>
                </c:pt>
                <c:pt idx="2527">
                  <c:v>602</c:v>
                </c:pt>
                <c:pt idx="2528">
                  <c:v>600</c:v>
                </c:pt>
                <c:pt idx="2529">
                  <c:v>601</c:v>
                </c:pt>
                <c:pt idx="2530">
                  <c:v>601</c:v>
                </c:pt>
                <c:pt idx="2531">
                  <c:v>601</c:v>
                </c:pt>
                <c:pt idx="2532">
                  <c:v>600</c:v>
                </c:pt>
                <c:pt idx="2533">
                  <c:v>600</c:v>
                </c:pt>
                <c:pt idx="2534">
                  <c:v>600</c:v>
                </c:pt>
                <c:pt idx="2535">
                  <c:v>601</c:v>
                </c:pt>
                <c:pt idx="2536">
                  <c:v>600</c:v>
                </c:pt>
                <c:pt idx="2537">
                  <c:v>600</c:v>
                </c:pt>
                <c:pt idx="2538">
                  <c:v>601</c:v>
                </c:pt>
                <c:pt idx="2539">
                  <c:v>601</c:v>
                </c:pt>
                <c:pt idx="2540">
                  <c:v>600</c:v>
                </c:pt>
                <c:pt idx="2541">
                  <c:v>600</c:v>
                </c:pt>
                <c:pt idx="2542">
                  <c:v>601</c:v>
                </c:pt>
                <c:pt idx="2543">
                  <c:v>602</c:v>
                </c:pt>
                <c:pt idx="2544">
                  <c:v>602</c:v>
                </c:pt>
                <c:pt idx="2545">
                  <c:v>600</c:v>
                </c:pt>
                <c:pt idx="2546">
                  <c:v>601</c:v>
                </c:pt>
                <c:pt idx="2547">
                  <c:v>601</c:v>
                </c:pt>
                <c:pt idx="2548">
                  <c:v>600</c:v>
                </c:pt>
                <c:pt idx="2549">
                  <c:v>601</c:v>
                </c:pt>
                <c:pt idx="2550">
                  <c:v>601</c:v>
                </c:pt>
                <c:pt idx="2551">
                  <c:v>600</c:v>
                </c:pt>
                <c:pt idx="2552">
                  <c:v>600</c:v>
                </c:pt>
                <c:pt idx="2553">
                  <c:v>600</c:v>
                </c:pt>
                <c:pt idx="2554">
                  <c:v>600</c:v>
                </c:pt>
                <c:pt idx="2555">
                  <c:v>601</c:v>
                </c:pt>
                <c:pt idx="2556">
                  <c:v>601</c:v>
                </c:pt>
                <c:pt idx="2557">
                  <c:v>602</c:v>
                </c:pt>
                <c:pt idx="2558">
                  <c:v>600</c:v>
                </c:pt>
                <c:pt idx="2559">
                  <c:v>600</c:v>
                </c:pt>
                <c:pt idx="2560">
                  <c:v>600</c:v>
                </c:pt>
                <c:pt idx="2561">
                  <c:v>600</c:v>
                </c:pt>
                <c:pt idx="2562">
                  <c:v>600</c:v>
                </c:pt>
                <c:pt idx="2563">
                  <c:v>600</c:v>
                </c:pt>
                <c:pt idx="2564">
                  <c:v>602</c:v>
                </c:pt>
                <c:pt idx="2565">
                  <c:v>600</c:v>
                </c:pt>
                <c:pt idx="2566">
                  <c:v>600</c:v>
                </c:pt>
                <c:pt idx="2567">
                  <c:v>600</c:v>
                </c:pt>
                <c:pt idx="2568">
                  <c:v>601</c:v>
                </c:pt>
                <c:pt idx="2569">
                  <c:v>601</c:v>
                </c:pt>
                <c:pt idx="2570">
                  <c:v>600</c:v>
                </c:pt>
                <c:pt idx="2571">
                  <c:v>600</c:v>
                </c:pt>
                <c:pt idx="2572">
                  <c:v>600</c:v>
                </c:pt>
                <c:pt idx="2573">
                  <c:v>600</c:v>
                </c:pt>
                <c:pt idx="2574">
                  <c:v>602</c:v>
                </c:pt>
                <c:pt idx="2575">
                  <c:v>601</c:v>
                </c:pt>
                <c:pt idx="2576">
                  <c:v>601</c:v>
                </c:pt>
                <c:pt idx="2577">
                  <c:v>600</c:v>
                </c:pt>
                <c:pt idx="2578">
                  <c:v>602</c:v>
                </c:pt>
                <c:pt idx="2579">
                  <c:v>601</c:v>
                </c:pt>
                <c:pt idx="2580">
                  <c:v>600</c:v>
                </c:pt>
                <c:pt idx="2581">
                  <c:v>601</c:v>
                </c:pt>
                <c:pt idx="2582">
                  <c:v>601</c:v>
                </c:pt>
                <c:pt idx="2583">
                  <c:v>602</c:v>
                </c:pt>
                <c:pt idx="2584">
                  <c:v>601</c:v>
                </c:pt>
                <c:pt idx="2585">
                  <c:v>601</c:v>
                </c:pt>
                <c:pt idx="2586">
                  <c:v>601</c:v>
                </c:pt>
                <c:pt idx="2587">
                  <c:v>600</c:v>
                </c:pt>
                <c:pt idx="2588">
                  <c:v>600</c:v>
                </c:pt>
                <c:pt idx="2589">
                  <c:v>601</c:v>
                </c:pt>
                <c:pt idx="2590">
                  <c:v>601</c:v>
                </c:pt>
                <c:pt idx="2591">
                  <c:v>601</c:v>
                </c:pt>
                <c:pt idx="2592">
                  <c:v>601</c:v>
                </c:pt>
                <c:pt idx="2593">
                  <c:v>603</c:v>
                </c:pt>
                <c:pt idx="2594">
                  <c:v>600</c:v>
                </c:pt>
                <c:pt idx="2595">
                  <c:v>600</c:v>
                </c:pt>
                <c:pt idx="2596">
                  <c:v>601</c:v>
                </c:pt>
                <c:pt idx="2597">
                  <c:v>600</c:v>
                </c:pt>
                <c:pt idx="2598">
                  <c:v>600</c:v>
                </c:pt>
                <c:pt idx="2599">
                  <c:v>601</c:v>
                </c:pt>
                <c:pt idx="2600">
                  <c:v>601</c:v>
                </c:pt>
                <c:pt idx="2601">
                  <c:v>601</c:v>
                </c:pt>
                <c:pt idx="2602">
                  <c:v>600</c:v>
                </c:pt>
                <c:pt idx="2603">
                  <c:v>600</c:v>
                </c:pt>
                <c:pt idx="2604">
                  <c:v>600</c:v>
                </c:pt>
                <c:pt idx="2605">
                  <c:v>601</c:v>
                </c:pt>
                <c:pt idx="2606">
                  <c:v>601</c:v>
                </c:pt>
                <c:pt idx="2607">
                  <c:v>600</c:v>
                </c:pt>
                <c:pt idx="2608">
                  <c:v>600</c:v>
                </c:pt>
                <c:pt idx="2609">
                  <c:v>600</c:v>
                </c:pt>
                <c:pt idx="2610">
                  <c:v>600</c:v>
                </c:pt>
                <c:pt idx="2611">
                  <c:v>600</c:v>
                </c:pt>
                <c:pt idx="2612">
                  <c:v>601</c:v>
                </c:pt>
                <c:pt idx="2613">
                  <c:v>601</c:v>
                </c:pt>
                <c:pt idx="2614">
                  <c:v>600</c:v>
                </c:pt>
                <c:pt idx="2615">
                  <c:v>600</c:v>
                </c:pt>
                <c:pt idx="2616">
                  <c:v>600</c:v>
                </c:pt>
                <c:pt idx="2617">
                  <c:v>600</c:v>
                </c:pt>
                <c:pt idx="2618">
                  <c:v>600</c:v>
                </c:pt>
                <c:pt idx="2619">
                  <c:v>601</c:v>
                </c:pt>
                <c:pt idx="2620">
                  <c:v>601</c:v>
                </c:pt>
                <c:pt idx="2621">
                  <c:v>601</c:v>
                </c:pt>
                <c:pt idx="2622">
                  <c:v>601</c:v>
                </c:pt>
                <c:pt idx="2623">
                  <c:v>600</c:v>
                </c:pt>
                <c:pt idx="2624">
                  <c:v>601</c:v>
                </c:pt>
                <c:pt idx="2625">
                  <c:v>601</c:v>
                </c:pt>
                <c:pt idx="2626">
                  <c:v>602</c:v>
                </c:pt>
                <c:pt idx="2627">
                  <c:v>601</c:v>
                </c:pt>
                <c:pt idx="2628">
                  <c:v>601</c:v>
                </c:pt>
                <c:pt idx="2629">
                  <c:v>600</c:v>
                </c:pt>
                <c:pt idx="2630">
                  <c:v>601</c:v>
                </c:pt>
                <c:pt idx="2631">
                  <c:v>600</c:v>
                </c:pt>
                <c:pt idx="2632">
                  <c:v>600</c:v>
                </c:pt>
                <c:pt idx="2633">
                  <c:v>600</c:v>
                </c:pt>
                <c:pt idx="2634">
                  <c:v>600</c:v>
                </c:pt>
                <c:pt idx="2635">
                  <c:v>600</c:v>
                </c:pt>
                <c:pt idx="2636">
                  <c:v>600</c:v>
                </c:pt>
                <c:pt idx="2637">
                  <c:v>599</c:v>
                </c:pt>
                <c:pt idx="2638">
                  <c:v>599</c:v>
                </c:pt>
                <c:pt idx="2639">
                  <c:v>602</c:v>
                </c:pt>
                <c:pt idx="2640">
                  <c:v>600</c:v>
                </c:pt>
                <c:pt idx="2641">
                  <c:v>600</c:v>
                </c:pt>
                <c:pt idx="2642">
                  <c:v>600</c:v>
                </c:pt>
                <c:pt idx="2643">
                  <c:v>601</c:v>
                </c:pt>
                <c:pt idx="2644">
                  <c:v>601</c:v>
                </c:pt>
                <c:pt idx="2645">
                  <c:v>600</c:v>
                </c:pt>
                <c:pt idx="2646">
                  <c:v>601</c:v>
                </c:pt>
                <c:pt idx="2647">
                  <c:v>601</c:v>
                </c:pt>
                <c:pt idx="2648">
                  <c:v>601</c:v>
                </c:pt>
                <c:pt idx="2649">
                  <c:v>600</c:v>
                </c:pt>
                <c:pt idx="2650">
                  <c:v>600</c:v>
                </c:pt>
                <c:pt idx="2651">
                  <c:v>600</c:v>
                </c:pt>
                <c:pt idx="2652">
                  <c:v>601</c:v>
                </c:pt>
                <c:pt idx="2653">
                  <c:v>601</c:v>
                </c:pt>
                <c:pt idx="2654">
                  <c:v>601</c:v>
                </c:pt>
                <c:pt idx="2655">
                  <c:v>601</c:v>
                </c:pt>
                <c:pt idx="2656">
                  <c:v>601</c:v>
                </c:pt>
                <c:pt idx="2657">
                  <c:v>601</c:v>
                </c:pt>
                <c:pt idx="2658">
                  <c:v>601</c:v>
                </c:pt>
                <c:pt idx="2659">
                  <c:v>601</c:v>
                </c:pt>
                <c:pt idx="2660">
                  <c:v>601</c:v>
                </c:pt>
                <c:pt idx="2661">
                  <c:v>590</c:v>
                </c:pt>
                <c:pt idx="2662">
                  <c:v>590</c:v>
                </c:pt>
                <c:pt idx="2663">
                  <c:v>556</c:v>
                </c:pt>
                <c:pt idx="2664">
                  <c:v>531</c:v>
                </c:pt>
                <c:pt idx="2665">
                  <c:v>502</c:v>
                </c:pt>
                <c:pt idx="2666">
                  <c:v>502</c:v>
                </c:pt>
                <c:pt idx="2667">
                  <c:v>468</c:v>
                </c:pt>
                <c:pt idx="2668">
                  <c:v>435</c:v>
                </c:pt>
                <c:pt idx="2669">
                  <c:v>403</c:v>
                </c:pt>
                <c:pt idx="2670">
                  <c:v>370</c:v>
                </c:pt>
                <c:pt idx="2671">
                  <c:v>342</c:v>
                </c:pt>
                <c:pt idx="2672">
                  <c:v>342</c:v>
                </c:pt>
                <c:pt idx="2673">
                  <c:v>309</c:v>
                </c:pt>
                <c:pt idx="2674">
                  <c:v>276</c:v>
                </c:pt>
                <c:pt idx="2675">
                  <c:v>240</c:v>
                </c:pt>
                <c:pt idx="2676">
                  <c:v>240</c:v>
                </c:pt>
              </c:numCache>
            </c:numRef>
          </c:yVal>
          <c:smooth val="0"/>
        </c:ser>
        <c:ser>
          <c:idx val="6"/>
          <c:order val="16"/>
          <c:tx>
            <c:strRef>
              <c:f>sheet1!$X$1</c:f>
              <c:strCache>
                <c:ptCount val="1"/>
                <c:pt idx="0">
                  <c:v>Sts_07</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X$2:$X$5000</c:f>
            </c:numRef>
          </c:yVal>
          <c:smooth val="0"/>
        </c:ser>
        <c:ser>
          <c:idx val="7"/>
          <c:order val="18"/>
          <c:tx>
            <c:strRef>
              <c:f>sheet1!$Z$1</c:f>
              <c:strCache>
                <c:ptCount val="1"/>
                <c:pt idx="0">
                  <c:v>Sts_08</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Z$2:$Z$5000</c:f>
            </c:numRef>
          </c:yVal>
          <c:smooth val="0"/>
        </c:ser>
        <c:ser>
          <c:idx val="11"/>
          <c:order val="7"/>
          <c:tx>
            <c:strRef>
              <c:f>sheet1!$O$1</c:f>
              <c:strCache>
                <c:ptCount val="1"/>
                <c:pt idx="0">
                  <c:v>Z velocity (mm/min)</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O$2:$O$5000</c:f>
            </c:numRef>
          </c:yVal>
          <c:smooth val="0"/>
        </c:ser>
        <c:ser>
          <c:idx val="12"/>
          <c:order val="8"/>
          <c:tx>
            <c:strRef>
              <c:f>sheet1!$P$1</c:f>
              <c:strCache>
                <c:ptCount val="1"/>
                <c:pt idx="0">
                  <c:v>Sts_03</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P$2:$P$5000</c:f>
            </c:numRef>
          </c:yVal>
          <c:smooth val="0"/>
        </c:ser>
        <c:ser>
          <c:idx val="13"/>
          <c:order val="9"/>
          <c:tx>
            <c:strRef>
              <c:f>sheet1!$Q$1</c:f>
              <c:strCache>
                <c:ptCount val="1"/>
                <c:pt idx="0">
                  <c:v>X Force (N)</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Q$2:$Q$5000</c:f>
            </c:numRef>
          </c:yVal>
          <c:smooth val="0"/>
        </c:ser>
        <c:ser>
          <c:idx val="14"/>
          <c:order val="12"/>
          <c:tx>
            <c:strRef>
              <c:f>sheet1!$T$1</c:f>
              <c:strCache>
                <c:ptCount val="1"/>
                <c:pt idx="0">
                  <c:v>Y Force (kN)</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T$2:$T$5000</c:f>
            </c:numRef>
          </c:yVal>
          <c:smooth val="0"/>
        </c:ser>
        <c:ser>
          <c:idx val="15"/>
          <c:order val="13"/>
          <c:tx>
            <c:strRef>
              <c:f>sheet1!$U$1</c:f>
              <c:strCache>
                <c:ptCount val="1"/>
                <c:pt idx="0">
                  <c:v>Z Force (N)</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U$2:$U$5000</c:f>
            </c:numRef>
          </c:yVal>
          <c:smooth val="0"/>
        </c:ser>
        <c:ser>
          <c:idx val="16"/>
          <c:order val="19"/>
          <c:tx>
            <c:strRef>
              <c:f>sheet1!$AA$1</c:f>
              <c:strCache>
                <c:ptCount val="1"/>
                <c:pt idx="0">
                  <c:v>Tool Temperature (°C)</c:v>
                </c:pt>
              </c:strCache>
            </c:strRef>
          </c:tx>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AA$2:$AA$5000</c:f>
            </c:numRef>
          </c:yVal>
          <c:smooth val="0"/>
        </c:ser>
        <c:dLbls>
          <c:showLegendKey val="0"/>
          <c:showVal val="0"/>
          <c:showCatName val="0"/>
          <c:showSerName val="0"/>
          <c:showPercent val="0"/>
          <c:showBubbleSize val="0"/>
        </c:dLbls>
        <c:axId val="729267384"/>
        <c:axId val="729269344"/>
      </c:scatterChart>
      <c:scatterChart>
        <c:scatterStyle val="lineMarker"/>
        <c:varyColors val="0"/>
        <c:ser>
          <c:idx val="11"/>
          <c:order val="10"/>
          <c:tx>
            <c:v>Traverse Force</c:v>
          </c:tx>
          <c:spPr>
            <a:ln w="25400">
              <a:solidFill>
                <a:srgbClr val="000080"/>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R$2:$R$5000</c:f>
              <c:numCache>
                <c:formatCode>0.0000</c:formatCode>
                <c:ptCount val="4999"/>
                <c:pt idx="0">
                  <c:v>-3.3460292820000001E-2</c:v>
                </c:pt>
                <c:pt idx="1">
                  <c:v>-3.3460292820000001E-2</c:v>
                </c:pt>
                <c:pt idx="2">
                  <c:v>-3.3460292820000001E-2</c:v>
                </c:pt>
                <c:pt idx="3">
                  <c:v>5.3538408300000005E-3</c:v>
                </c:pt>
                <c:pt idx="4">
                  <c:v>3.4596234999999996E-4</c:v>
                </c:pt>
                <c:pt idx="5">
                  <c:v>2.84333038E-3</c:v>
                </c:pt>
                <c:pt idx="6">
                  <c:v>4.1118287999999999E-3</c:v>
                </c:pt>
                <c:pt idx="7">
                  <c:v>4.1118287999999999E-3</c:v>
                </c:pt>
                <c:pt idx="8">
                  <c:v>2.3588100430000002E-2</c:v>
                </c:pt>
                <c:pt idx="9">
                  <c:v>1.671594429E-2</c:v>
                </c:pt>
                <c:pt idx="10">
                  <c:v>-1.29983866E-3</c:v>
                </c:pt>
                <c:pt idx="11">
                  <c:v>-1.29983866E-3</c:v>
                </c:pt>
                <c:pt idx="12">
                  <c:v>6.57027531E-3</c:v>
                </c:pt>
                <c:pt idx="13">
                  <c:v>9.6048898699999993E-3</c:v>
                </c:pt>
                <c:pt idx="14">
                  <c:v>9.6048898699999993E-3</c:v>
                </c:pt>
                <c:pt idx="15">
                  <c:v>-1.5483030319999999E-2</c:v>
                </c:pt>
                <c:pt idx="16">
                  <c:v>5.155897903E-2</c:v>
                </c:pt>
                <c:pt idx="17">
                  <c:v>5.155897903E-2</c:v>
                </c:pt>
                <c:pt idx="18">
                  <c:v>2.0215515140000001E-2</c:v>
                </c:pt>
                <c:pt idx="19">
                  <c:v>4.8886108399999996E-2</c:v>
                </c:pt>
                <c:pt idx="20">
                  <c:v>4.8886108399999996E-2</c:v>
                </c:pt>
                <c:pt idx="21">
                  <c:v>-9.7907037700000008E-3</c:v>
                </c:pt>
                <c:pt idx="22">
                  <c:v>7.81086874E-3</c:v>
                </c:pt>
                <c:pt idx="23">
                  <c:v>7.81086874E-3</c:v>
                </c:pt>
                <c:pt idx="24">
                  <c:v>2.200740051E-2</c:v>
                </c:pt>
                <c:pt idx="25">
                  <c:v>3.3742557530000002E-2</c:v>
                </c:pt>
                <c:pt idx="26">
                  <c:v>0.13019540405000002</c:v>
                </c:pt>
                <c:pt idx="27">
                  <c:v>0.13019540405000002</c:v>
                </c:pt>
                <c:pt idx="28">
                  <c:v>0.16621488952999999</c:v>
                </c:pt>
                <c:pt idx="29">
                  <c:v>0.16621488952999999</c:v>
                </c:pt>
                <c:pt idx="30">
                  <c:v>-1.1383667000000001E-3</c:v>
                </c:pt>
                <c:pt idx="31">
                  <c:v>-0.12246422577</c:v>
                </c:pt>
                <c:pt idx="32">
                  <c:v>0.11832206726</c:v>
                </c:pt>
                <c:pt idx="33">
                  <c:v>0.11832206726</c:v>
                </c:pt>
                <c:pt idx="34">
                  <c:v>-0.10569750977</c:v>
                </c:pt>
                <c:pt idx="35">
                  <c:v>-0.16762356567</c:v>
                </c:pt>
                <c:pt idx="36">
                  <c:v>-5.8628490450000001E-2</c:v>
                </c:pt>
                <c:pt idx="37">
                  <c:v>-5.8628490450000001E-2</c:v>
                </c:pt>
                <c:pt idx="38">
                  <c:v>0.10272359467</c:v>
                </c:pt>
                <c:pt idx="39">
                  <c:v>0.10272359467</c:v>
                </c:pt>
                <c:pt idx="40">
                  <c:v>0.11335582732999999</c:v>
                </c:pt>
                <c:pt idx="41">
                  <c:v>0.17241549682999999</c:v>
                </c:pt>
                <c:pt idx="42">
                  <c:v>8.8525840759999988E-2</c:v>
                </c:pt>
                <c:pt idx="43">
                  <c:v>8.8525840759999988E-2</c:v>
                </c:pt>
                <c:pt idx="44">
                  <c:v>-1.8888757709999999E-2</c:v>
                </c:pt>
                <c:pt idx="45">
                  <c:v>7.2826148989999992E-2</c:v>
                </c:pt>
                <c:pt idx="46">
                  <c:v>-6.4680007930000005E-2</c:v>
                </c:pt>
                <c:pt idx="47">
                  <c:v>-6.4680007930000005E-2</c:v>
                </c:pt>
                <c:pt idx="48">
                  <c:v>-6.386067963E-2</c:v>
                </c:pt>
                <c:pt idx="49">
                  <c:v>-6.386067963E-2</c:v>
                </c:pt>
                <c:pt idx="50">
                  <c:v>-0.22068350219999999</c:v>
                </c:pt>
                <c:pt idx="51">
                  <c:v>-4.5754828500000006E-3</c:v>
                </c:pt>
                <c:pt idx="52">
                  <c:v>-1.6223266599999998E-2</c:v>
                </c:pt>
                <c:pt idx="53">
                  <c:v>-1.6223266599999998E-2</c:v>
                </c:pt>
                <c:pt idx="54">
                  <c:v>-1.5043322560000001E-2</c:v>
                </c:pt>
                <c:pt idx="55">
                  <c:v>6.8702987669999993E-2</c:v>
                </c:pt>
                <c:pt idx="56">
                  <c:v>-0.13378282166</c:v>
                </c:pt>
                <c:pt idx="57">
                  <c:v>0.16947744750999999</c:v>
                </c:pt>
                <c:pt idx="58">
                  <c:v>-3.6819835660000001E-2</c:v>
                </c:pt>
                <c:pt idx="59">
                  <c:v>-3.6819835660000001E-2</c:v>
                </c:pt>
                <c:pt idx="60">
                  <c:v>9.8880058289999989E-2</c:v>
                </c:pt>
                <c:pt idx="61">
                  <c:v>6.4838523859999997E-2</c:v>
                </c:pt>
                <c:pt idx="62">
                  <c:v>-0.20537080383</c:v>
                </c:pt>
                <c:pt idx="63">
                  <c:v>-0.20537080383</c:v>
                </c:pt>
                <c:pt idx="64">
                  <c:v>2.138856125E-2</c:v>
                </c:pt>
                <c:pt idx="65">
                  <c:v>6.2743274690000003E-2</c:v>
                </c:pt>
                <c:pt idx="66">
                  <c:v>5.0762453099999997E-3</c:v>
                </c:pt>
                <c:pt idx="67">
                  <c:v>-5.5443611150000002E-2</c:v>
                </c:pt>
                <c:pt idx="68">
                  <c:v>-5.5443611150000002E-2</c:v>
                </c:pt>
                <c:pt idx="69">
                  <c:v>-0.10076454163</c:v>
                </c:pt>
                <c:pt idx="70">
                  <c:v>0.11236299132999999</c:v>
                </c:pt>
                <c:pt idx="71">
                  <c:v>-6.1295997620000001E-2</c:v>
                </c:pt>
                <c:pt idx="72">
                  <c:v>-6.1295997620000001E-2</c:v>
                </c:pt>
                <c:pt idx="73">
                  <c:v>0.1096475296</c:v>
                </c:pt>
                <c:pt idx="74">
                  <c:v>-3.4076709749999996E-2</c:v>
                </c:pt>
                <c:pt idx="75">
                  <c:v>-3.4076709749999996E-2</c:v>
                </c:pt>
                <c:pt idx="76">
                  <c:v>0.13385391234999999</c:v>
                </c:pt>
                <c:pt idx="77">
                  <c:v>1.1662841999999999E-3</c:v>
                </c:pt>
                <c:pt idx="78">
                  <c:v>1.1662841999999999E-3</c:v>
                </c:pt>
                <c:pt idx="79">
                  <c:v>0.12202021790000001</c:v>
                </c:pt>
                <c:pt idx="80">
                  <c:v>9.9889556879999994E-2</c:v>
                </c:pt>
                <c:pt idx="81">
                  <c:v>-3.8488670349999997E-2</c:v>
                </c:pt>
                <c:pt idx="82">
                  <c:v>0.12113663483000001</c:v>
                </c:pt>
                <c:pt idx="83">
                  <c:v>-0.10284045410000001</c:v>
                </c:pt>
                <c:pt idx="84">
                  <c:v>-0.10284045410000001</c:v>
                </c:pt>
                <c:pt idx="85">
                  <c:v>0.10174293518000001</c:v>
                </c:pt>
                <c:pt idx="86">
                  <c:v>-0.28430877686</c:v>
                </c:pt>
                <c:pt idx="87">
                  <c:v>-0.28430877686</c:v>
                </c:pt>
                <c:pt idx="88">
                  <c:v>-0.13780426025</c:v>
                </c:pt>
                <c:pt idx="89">
                  <c:v>-0.17554440307999999</c:v>
                </c:pt>
                <c:pt idx="90">
                  <c:v>-0.33136224365</c:v>
                </c:pt>
                <c:pt idx="91">
                  <c:v>-0.33136224365</c:v>
                </c:pt>
                <c:pt idx="92">
                  <c:v>-0.44683193970000001</c:v>
                </c:pt>
                <c:pt idx="93">
                  <c:v>-0.44683193970000001</c:v>
                </c:pt>
                <c:pt idx="94">
                  <c:v>-0.59249279784999997</c:v>
                </c:pt>
                <c:pt idx="95">
                  <c:v>-0.69437310791000006</c:v>
                </c:pt>
                <c:pt idx="96">
                  <c:v>-0.80212457274999993</c:v>
                </c:pt>
                <c:pt idx="97">
                  <c:v>-0.80212457274999993</c:v>
                </c:pt>
                <c:pt idx="98">
                  <c:v>-0.85129187011999996</c:v>
                </c:pt>
                <c:pt idx="99">
                  <c:v>-0.99378924560999993</c:v>
                </c:pt>
                <c:pt idx="100">
                  <c:v>-0.99378924560999993</c:v>
                </c:pt>
                <c:pt idx="101">
                  <c:v>-1.1172958984399999</c:v>
                </c:pt>
                <c:pt idx="102">
                  <c:v>-1.1750867919899999</c:v>
                </c:pt>
                <c:pt idx="103">
                  <c:v>-1.1750867919899999</c:v>
                </c:pt>
                <c:pt idx="104">
                  <c:v>-1.0061873779300001</c:v>
                </c:pt>
                <c:pt idx="105">
                  <c:v>-1.06352844238</c:v>
                </c:pt>
                <c:pt idx="106">
                  <c:v>-0.86707208252000001</c:v>
                </c:pt>
                <c:pt idx="107">
                  <c:v>-0.86707208252000001</c:v>
                </c:pt>
                <c:pt idx="108">
                  <c:v>-1.2134166259799999</c:v>
                </c:pt>
                <c:pt idx="109">
                  <c:v>-1.2639725341799999</c:v>
                </c:pt>
                <c:pt idx="110">
                  <c:v>-1.2639725341799999</c:v>
                </c:pt>
                <c:pt idx="111">
                  <c:v>-1.1193127441399999</c:v>
                </c:pt>
                <c:pt idx="112">
                  <c:v>-1.1099792480499999</c:v>
                </c:pt>
                <c:pt idx="113">
                  <c:v>-1.1099792480499999</c:v>
                </c:pt>
                <c:pt idx="114">
                  <c:v>-1.3483544921899999</c:v>
                </c:pt>
                <c:pt idx="115">
                  <c:v>-1.26178161621</c:v>
                </c:pt>
                <c:pt idx="116">
                  <c:v>-1.26178161621</c:v>
                </c:pt>
                <c:pt idx="117">
                  <c:v>-1.3859929199200001</c:v>
                </c:pt>
                <c:pt idx="118">
                  <c:v>-1.3964749755899999</c:v>
                </c:pt>
                <c:pt idx="119">
                  <c:v>-1.2853408203100001</c:v>
                </c:pt>
                <c:pt idx="120">
                  <c:v>-1.47849279785</c:v>
                </c:pt>
                <c:pt idx="121">
                  <c:v>-1.47849279785</c:v>
                </c:pt>
                <c:pt idx="122">
                  <c:v>-1.3127482910199999</c:v>
                </c:pt>
                <c:pt idx="123">
                  <c:v>-1.38300646973</c:v>
                </c:pt>
                <c:pt idx="124">
                  <c:v>-1.5708770752000001</c:v>
                </c:pt>
                <c:pt idx="125">
                  <c:v>-1.6145234374999999</c:v>
                </c:pt>
                <c:pt idx="126">
                  <c:v>-1.6145234374999999</c:v>
                </c:pt>
                <c:pt idx="127">
                  <c:v>-1.6010869140599999</c:v>
                </c:pt>
                <c:pt idx="128">
                  <c:v>-1.6422623291</c:v>
                </c:pt>
                <c:pt idx="129">
                  <c:v>-1.50755712891</c:v>
                </c:pt>
                <c:pt idx="130">
                  <c:v>-1.4884946289100001</c:v>
                </c:pt>
                <c:pt idx="131">
                  <c:v>-1.4884946289100001</c:v>
                </c:pt>
                <c:pt idx="132">
                  <c:v>-1.54804956055</c:v>
                </c:pt>
                <c:pt idx="133">
                  <c:v>-1.54804956055</c:v>
                </c:pt>
                <c:pt idx="134">
                  <c:v>-1.4383431396499999</c:v>
                </c:pt>
                <c:pt idx="135">
                  <c:v>-1.2763114013700001</c:v>
                </c:pt>
                <c:pt idx="136">
                  <c:v>-1.5116815185499999</c:v>
                </c:pt>
                <c:pt idx="137">
                  <c:v>-1.5227094726600001</c:v>
                </c:pt>
                <c:pt idx="138">
                  <c:v>-1.5586373291</c:v>
                </c:pt>
                <c:pt idx="139">
                  <c:v>-1.5586373291</c:v>
                </c:pt>
                <c:pt idx="140">
                  <c:v>-1.6888128662099999</c:v>
                </c:pt>
                <c:pt idx="141">
                  <c:v>-1.5363785400399999</c:v>
                </c:pt>
                <c:pt idx="142">
                  <c:v>-1.58650402832</c:v>
                </c:pt>
                <c:pt idx="143">
                  <c:v>-1.58650402832</c:v>
                </c:pt>
                <c:pt idx="144">
                  <c:v>-1.58673754883</c:v>
                </c:pt>
                <c:pt idx="145">
                  <c:v>-1.5105209960899999</c:v>
                </c:pt>
                <c:pt idx="146">
                  <c:v>-1.5204067382799999</c:v>
                </c:pt>
                <c:pt idx="147">
                  <c:v>-1.2995831298799998</c:v>
                </c:pt>
                <c:pt idx="148">
                  <c:v>-1.5445389404299998</c:v>
                </c:pt>
                <c:pt idx="149">
                  <c:v>-1.5714436035199999</c:v>
                </c:pt>
                <c:pt idx="150">
                  <c:v>-1.5714436035199999</c:v>
                </c:pt>
                <c:pt idx="151">
                  <c:v>-1.44436975098</c:v>
                </c:pt>
                <c:pt idx="152">
                  <c:v>-1.5252282714800001</c:v>
                </c:pt>
                <c:pt idx="153">
                  <c:v>-1.6213723144500001</c:v>
                </c:pt>
                <c:pt idx="154">
                  <c:v>-1.6213723144500001</c:v>
                </c:pt>
                <c:pt idx="155">
                  <c:v>-1.6892624511700001</c:v>
                </c:pt>
                <c:pt idx="156">
                  <c:v>-1.74010449219</c:v>
                </c:pt>
                <c:pt idx="157">
                  <c:v>-1.74010449219</c:v>
                </c:pt>
                <c:pt idx="158">
                  <c:v>-1.7755185546900001</c:v>
                </c:pt>
                <c:pt idx="159">
                  <c:v>-1.64508239746</c:v>
                </c:pt>
                <c:pt idx="160">
                  <c:v>-1.64508239746</c:v>
                </c:pt>
                <c:pt idx="161">
                  <c:v>-1.55973193359</c:v>
                </c:pt>
                <c:pt idx="162">
                  <c:v>-1.7236835937499999</c:v>
                </c:pt>
                <c:pt idx="163">
                  <c:v>-1.6916129150399999</c:v>
                </c:pt>
                <c:pt idx="164">
                  <c:v>-1.5871921386700001</c:v>
                </c:pt>
                <c:pt idx="165">
                  <c:v>-1.76393481445</c:v>
                </c:pt>
                <c:pt idx="166">
                  <c:v>-1.76393481445</c:v>
                </c:pt>
                <c:pt idx="167">
                  <c:v>-1.84635681152</c:v>
                </c:pt>
                <c:pt idx="168">
                  <c:v>-1.9004818115200002</c:v>
                </c:pt>
                <c:pt idx="169">
                  <c:v>-1.9004818115200002</c:v>
                </c:pt>
                <c:pt idx="170">
                  <c:v>-1.79834985352</c:v>
                </c:pt>
                <c:pt idx="171">
                  <c:v>-1.6069868164100001</c:v>
                </c:pt>
                <c:pt idx="172">
                  <c:v>-1.6069868164100001</c:v>
                </c:pt>
                <c:pt idx="173">
                  <c:v>-1.7818996582</c:v>
                </c:pt>
                <c:pt idx="174">
                  <c:v>-1.66415979004</c:v>
                </c:pt>
                <c:pt idx="175">
                  <c:v>-1.4631636962899999</c:v>
                </c:pt>
                <c:pt idx="176">
                  <c:v>-1.5456380615200001</c:v>
                </c:pt>
                <c:pt idx="177">
                  <c:v>-1.4562495117200001</c:v>
                </c:pt>
                <c:pt idx="178">
                  <c:v>-1.4562495117200001</c:v>
                </c:pt>
                <c:pt idx="179">
                  <c:v>-1.3929448242200002</c:v>
                </c:pt>
                <c:pt idx="180">
                  <c:v>-1.7002937011700001</c:v>
                </c:pt>
                <c:pt idx="181">
                  <c:v>-1.6956402587899999</c:v>
                </c:pt>
                <c:pt idx="182">
                  <c:v>-1.7151015624999999</c:v>
                </c:pt>
                <c:pt idx="183">
                  <c:v>-1.730796875</c:v>
                </c:pt>
                <c:pt idx="184">
                  <c:v>-1.730796875</c:v>
                </c:pt>
                <c:pt idx="185">
                  <c:v>-1.8023837890600001</c:v>
                </c:pt>
                <c:pt idx="186">
                  <c:v>-1.87516369629</c:v>
                </c:pt>
                <c:pt idx="187">
                  <c:v>-1.5563090820299998</c:v>
                </c:pt>
                <c:pt idx="188">
                  <c:v>-1.5563090820299998</c:v>
                </c:pt>
                <c:pt idx="189">
                  <c:v>-1.58334997559</c:v>
                </c:pt>
                <c:pt idx="190">
                  <c:v>-1.5605773925799999</c:v>
                </c:pt>
                <c:pt idx="191">
                  <c:v>-1.6157641601600001</c:v>
                </c:pt>
                <c:pt idx="192">
                  <c:v>-1.6307714843799999</c:v>
                </c:pt>
                <c:pt idx="193">
                  <c:v>-1.3286617431600001</c:v>
                </c:pt>
                <c:pt idx="194">
                  <c:v>-1.3286617431600001</c:v>
                </c:pt>
                <c:pt idx="195">
                  <c:v>-1.3976098632799998</c:v>
                </c:pt>
                <c:pt idx="196">
                  <c:v>-1.3048209228500001</c:v>
                </c:pt>
                <c:pt idx="197">
                  <c:v>-1.3048209228500001</c:v>
                </c:pt>
                <c:pt idx="198">
                  <c:v>-1.3807945556600001</c:v>
                </c:pt>
                <c:pt idx="199">
                  <c:v>-1.2920390625</c:v>
                </c:pt>
                <c:pt idx="200">
                  <c:v>-1.2920390625</c:v>
                </c:pt>
                <c:pt idx="201">
                  <c:v>-1.2671016845700001</c:v>
                </c:pt>
                <c:pt idx="202">
                  <c:v>-1.08840441895</c:v>
                </c:pt>
                <c:pt idx="203">
                  <c:v>-1.08220617676</c:v>
                </c:pt>
                <c:pt idx="204">
                  <c:v>-1.08220617676</c:v>
                </c:pt>
                <c:pt idx="205">
                  <c:v>-1.1999157714800002</c:v>
                </c:pt>
                <c:pt idx="206">
                  <c:v>-1.0720744628899999</c:v>
                </c:pt>
                <c:pt idx="207">
                  <c:v>-0.94486547852000002</c:v>
                </c:pt>
                <c:pt idx="208">
                  <c:v>-0.83965490723000002</c:v>
                </c:pt>
                <c:pt idx="209">
                  <c:v>-0.74217504883000007</c:v>
                </c:pt>
                <c:pt idx="210">
                  <c:v>-0.74217504883000007</c:v>
                </c:pt>
                <c:pt idx="211">
                  <c:v>-0.77639111327999999</c:v>
                </c:pt>
                <c:pt idx="212">
                  <c:v>-0.60043469238000002</c:v>
                </c:pt>
                <c:pt idx="213">
                  <c:v>-0.60043469238000002</c:v>
                </c:pt>
                <c:pt idx="214">
                  <c:v>-0.55189270020000003</c:v>
                </c:pt>
                <c:pt idx="215">
                  <c:v>-0.39922781371999999</c:v>
                </c:pt>
                <c:pt idx="216">
                  <c:v>-0.34195019531000004</c:v>
                </c:pt>
                <c:pt idx="217">
                  <c:v>-0.28465374756</c:v>
                </c:pt>
                <c:pt idx="218">
                  <c:v>-0.18526245116999998</c:v>
                </c:pt>
                <c:pt idx="219">
                  <c:v>-0.18526245116999998</c:v>
                </c:pt>
                <c:pt idx="220">
                  <c:v>-0.42121939086999999</c:v>
                </c:pt>
                <c:pt idx="221">
                  <c:v>-0.41264544677999998</c:v>
                </c:pt>
                <c:pt idx="222">
                  <c:v>-0.21485400390999998</c:v>
                </c:pt>
                <c:pt idx="223">
                  <c:v>-0.21485400390999998</c:v>
                </c:pt>
                <c:pt idx="224">
                  <c:v>-0.45214898681999999</c:v>
                </c:pt>
                <c:pt idx="225">
                  <c:v>-0.41557455443999997</c:v>
                </c:pt>
                <c:pt idx="226">
                  <c:v>-0.41557455443999997</c:v>
                </c:pt>
                <c:pt idx="227">
                  <c:v>-0.35596405029</c:v>
                </c:pt>
                <c:pt idx="228">
                  <c:v>-0.28140127563</c:v>
                </c:pt>
                <c:pt idx="229">
                  <c:v>-0.28140127563</c:v>
                </c:pt>
                <c:pt idx="230">
                  <c:v>-0.35380569458</c:v>
                </c:pt>
                <c:pt idx="231">
                  <c:v>-5.7811889649999997E-2</c:v>
                </c:pt>
                <c:pt idx="232">
                  <c:v>2.4707763669999997E-2</c:v>
                </c:pt>
                <c:pt idx="233">
                  <c:v>2.4707763669999997E-2</c:v>
                </c:pt>
                <c:pt idx="234">
                  <c:v>0.13791426086000003</c:v>
                </c:pt>
                <c:pt idx="235">
                  <c:v>0.13332495116999998</c:v>
                </c:pt>
                <c:pt idx="236">
                  <c:v>-2.728362656E-2</c:v>
                </c:pt>
                <c:pt idx="237">
                  <c:v>5.2179441499999998E-3</c:v>
                </c:pt>
                <c:pt idx="238">
                  <c:v>-8.6126205440000006E-2</c:v>
                </c:pt>
                <c:pt idx="239">
                  <c:v>-8.6126205440000006E-2</c:v>
                </c:pt>
                <c:pt idx="240">
                  <c:v>0.19075180054000002</c:v>
                </c:pt>
                <c:pt idx="241">
                  <c:v>0.15841462708000001</c:v>
                </c:pt>
                <c:pt idx="242">
                  <c:v>0.10548713684000001</c:v>
                </c:pt>
                <c:pt idx="243">
                  <c:v>0.28175625609999999</c:v>
                </c:pt>
                <c:pt idx="244">
                  <c:v>-0.14059484862999999</c:v>
                </c:pt>
                <c:pt idx="245">
                  <c:v>-0.14059484862999999</c:v>
                </c:pt>
                <c:pt idx="246">
                  <c:v>-0.24902436829000002</c:v>
                </c:pt>
                <c:pt idx="247">
                  <c:v>-0.12370507813000001</c:v>
                </c:pt>
                <c:pt idx="248">
                  <c:v>-7.580771637E-2</c:v>
                </c:pt>
                <c:pt idx="249">
                  <c:v>-7.580771637E-2</c:v>
                </c:pt>
                <c:pt idx="250">
                  <c:v>0.28187750243999998</c:v>
                </c:pt>
                <c:pt idx="251">
                  <c:v>0.27214642334</c:v>
                </c:pt>
                <c:pt idx="252">
                  <c:v>0.18445176696999999</c:v>
                </c:pt>
                <c:pt idx="253">
                  <c:v>6.7466957089999988E-2</c:v>
                </c:pt>
                <c:pt idx="254">
                  <c:v>-0.25779260254000003</c:v>
                </c:pt>
                <c:pt idx="255">
                  <c:v>-0.25779260254000003</c:v>
                </c:pt>
                <c:pt idx="256">
                  <c:v>0.20897607421999997</c:v>
                </c:pt>
                <c:pt idx="257">
                  <c:v>-4.5818580630000001E-2</c:v>
                </c:pt>
                <c:pt idx="258">
                  <c:v>-0.12154496765</c:v>
                </c:pt>
                <c:pt idx="259">
                  <c:v>-0.12154496765</c:v>
                </c:pt>
                <c:pt idx="260">
                  <c:v>8.4807785029999999E-2</c:v>
                </c:pt>
                <c:pt idx="261">
                  <c:v>-0.27473501586999999</c:v>
                </c:pt>
                <c:pt idx="262">
                  <c:v>0.18312571716000001</c:v>
                </c:pt>
                <c:pt idx="263">
                  <c:v>0.30220046997</c:v>
                </c:pt>
                <c:pt idx="264">
                  <c:v>0.26319851684999995</c:v>
                </c:pt>
                <c:pt idx="265">
                  <c:v>0.26319851684999995</c:v>
                </c:pt>
                <c:pt idx="266">
                  <c:v>0.31858059692000001</c:v>
                </c:pt>
                <c:pt idx="267">
                  <c:v>9.2457946779999994E-2</c:v>
                </c:pt>
                <c:pt idx="268">
                  <c:v>9.2457946779999994E-2</c:v>
                </c:pt>
                <c:pt idx="269">
                  <c:v>6.4054054260000007E-2</c:v>
                </c:pt>
                <c:pt idx="270">
                  <c:v>0.66932012939000007</c:v>
                </c:pt>
                <c:pt idx="271">
                  <c:v>0.66932012939000007</c:v>
                </c:pt>
                <c:pt idx="272">
                  <c:v>0.83254064941000006</c:v>
                </c:pt>
                <c:pt idx="273">
                  <c:v>0.39954135132000002</c:v>
                </c:pt>
                <c:pt idx="274">
                  <c:v>0.21801249695000002</c:v>
                </c:pt>
                <c:pt idx="275">
                  <c:v>0.21801249695000002</c:v>
                </c:pt>
                <c:pt idx="276">
                  <c:v>0.1520760498</c:v>
                </c:pt>
                <c:pt idx="277">
                  <c:v>0.22149496460000001</c:v>
                </c:pt>
                <c:pt idx="278">
                  <c:v>0.33058178710999997</c:v>
                </c:pt>
                <c:pt idx="279">
                  <c:v>0.15997586059999999</c:v>
                </c:pt>
                <c:pt idx="280">
                  <c:v>0.39763217163000003</c:v>
                </c:pt>
                <c:pt idx="281">
                  <c:v>0.39763217163000003</c:v>
                </c:pt>
                <c:pt idx="282">
                  <c:v>6.7836448669999994E-2</c:v>
                </c:pt>
                <c:pt idx="283">
                  <c:v>0.20044779968000001</c:v>
                </c:pt>
                <c:pt idx="284">
                  <c:v>0.20044779968000001</c:v>
                </c:pt>
                <c:pt idx="285">
                  <c:v>0.46898184203999999</c:v>
                </c:pt>
                <c:pt idx="286">
                  <c:v>0.26336163330000001</c:v>
                </c:pt>
                <c:pt idx="287">
                  <c:v>0.41179003906</c:v>
                </c:pt>
                <c:pt idx="288">
                  <c:v>0.40375189209000001</c:v>
                </c:pt>
                <c:pt idx="289">
                  <c:v>0.29351617431999999</c:v>
                </c:pt>
                <c:pt idx="290">
                  <c:v>0.29351617431999999</c:v>
                </c:pt>
                <c:pt idx="291">
                  <c:v>0.22318701171999999</c:v>
                </c:pt>
                <c:pt idx="292">
                  <c:v>-5.1545875549999995E-2</c:v>
                </c:pt>
                <c:pt idx="293">
                  <c:v>0.18965246582</c:v>
                </c:pt>
                <c:pt idx="294">
                  <c:v>0.18965246582</c:v>
                </c:pt>
                <c:pt idx="295">
                  <c:v>0.15162736511</c:v>
                </c:pt>
                <c:pt idx="296">
                  <c:v>0.46382537841999999</c:v>
                </c:pt>
                <c:pt idx="297">
                  <c:v>0.46382537841999999</c:v>
                </c:pt>
                <c:pt idx="298">
                  <c:v>0.16023074341000001</c:v>
                </c:pt>
                <c:pt idx="299">
                  <c:v>0.12280869293</c:v>
                </c:pt>
                <c:pt idx="300">
                  <c:v>0.12280869293</c:v>
                </c:pt>
                <c:pt idx="301">
                  <c:v>8.3647743230000002E-2</c:v>
                </c:pt>
                <c:pt idx="302">
                  <c:v>0.17414453125000001</c:v>
                </c:pt>
                <c:pt idx="303">
                  <c:v>0.30022256470000003</c:v>
                </c:pt>
                <c:pt idx="304">
                  <c:v>0.30022256470000003</c:v>
                </c:pt>
                <c:pt idx="305">
                  <c:v>0.20706013489</c:v>
                </c:pt>
                <c:pt idx="306">
                  <c:v>0.20706013489</c:v>
                </c:pt>
                <c:pt idx="307">
                  <c:v>0.17805789185000001</c:v>
                </c:pt>
                <c:pt idx="308">
                  <c:v>0.24086135864</c:v>
                </c:pt>
                <c:pt idx="309">
                  <c:v>0.55758898926</c:v>
                </c:pt>
                <c:pt idx="310">
                  <c:v>0.55758898926</c:v>
                </c:pt>
                <c:pt idx="311">
                  <c:v>0.20564413451999999</c:v>
                </c:pt>
                <c:pt idx="312">
                  <c:v>0.42834310913000001</c:v>
                </c:pt>
                <c:pt idx="313">
                  <c:v>0.42834310913000001</c:v>
                </c:pt>
                <c:pt idx="314">
                  <c:v>0.41039941406000002</c:v>
                </c:pt>
                <c:pt idx="315">
                  <c:v>0.69429846191</c:v>
                </c:pt>
                <c:pt idx="316">
                  <c:v>0.69429846191</c:v>
                </c:pt>
                <c:pt idx="317">
                  <c:v>0.32652441406000005</c:v>
                </c:pt>
                <c:pt idx="318">
                  <c:v>0.33709747313999999</c:v>
                </c:pt>
                <c:pt idx="319">
                  <c:v>0.33709747313999999</c:v>
                </c:pt>
                <c:pt idx="320">
                  <c:v>0.26304367065000001</c:v>
                </c:pt>
                <c:pt idx="321">
                  <c:v>0.29410269164999997</c:v>
                </c:pt>
                <c:pt idx="322">
                  <c:v>0.27132553101000001</c:v>
                </c:pt>
                <c:pt idx="323">
                  <c:v>2.698896408E-2</c:v>
                </c:pt>
                <c:pt idx="324">
                  <c:v>0.26771475220000002</c:v>
                </c:pt>
                <c:pt idx="325">
                  <c:v>0.24528416443000001</c:v>
                </c:pt>
                <c:pt idx="326">
                  <c:v>0.24528416443000001</c:v>
                </c:pt>
                <c:pt idx="327">
                  <c:v>0.50799218749999997</c:v>
                </c:pt>
                <c:pt idx="328">
                  <c:v>0.66145166016000001</c:v>
                </c:pt>
                <c:pt idx="329">
                  <c:v>0.66145166016000001</c:v>
                </c:pt>
                <c:pt idx="330">
                  <c:v>0.53726428223</c:v>
                </c:pt>
                <c:pt idx="331">
                  <c:v>0.44391571045</c:v>
                </c:pt>
                <c:pt idx="332">
                  <c:v>0.44391571045</c:v>
                </c:pt>
                <c:pt idx="333">
                  <c:v>0.18609803772</c:v>
                </c:pt>
                <c:pt idx="334">
                  <c:v>0.51698901366999994</c:v>
                </c:pt>
                <c:pt idx="335">
                  <c:v>0.51698901366999994</c:v>
                </c:pt>
                <c:pt idx="336">
                  <c:v>0.39808557129</c:v>
                </c:pt>
                <c:pt idx="337">
                  <c:v>0.36796859740999999</c:v>
                </c:pt>
                <c:pt idx="338">
                  <c:v>0.13521411133</c:v>
                </c:pt>
                <c:pt idx="339">
                  <c:v>0.13521411133</c:v>
                </c:pt>
                <c:pt idx="340">
                  <c:v>0.31523065186000004</c:v>
                </c:pt>
                <c:pt idx="341">
                  <c:v>0.31523065186000004</c:v>
                </c:pt>
                <c:pt idx="342">
                  <c:v>5.9942481989999997E-2</c:v>
                </c:pt>
                <c:pt idx="343">
                  <c:v>0.26329492187999998</c:v>
                </c:pt>
                <c:pt idx="344">
                  <c:v>3.1049488069999999E-2</c:v>
                </c:pt>
                <c:pt idx="345">
                  <c:v>3.1049488069999999E-2</c:v>
                </c:pt>
                <c:pt idx="346">
                  <c:v>-0.16315454102000002</c:v>
                </c:pt>
                <c:pt idx="347">
                  <c:v>-2.0385889049999998E-2</c:v>
                </c:pt>
                <c:pt idx="348">
                  <c:v>-0.20050558471999999</c:v>
                </c:pt>
                <c:pt idx="349">
                  <c:v>9.4745399480000006E-2</c:v>
                </c:pt>
                <c:pt idx="350">
                  <c:v>3.0023803700000001E-3</c:v>
                </c:pt>
                <c:pt idx="351">
                  <c:v>3.0023803700000001E-3</c:v>
                </c:pt>
                <c:pt idx="352">
                  <c:v>4.1526344299999997E-2</c:v>
                </c:pt>
                <c:pt idx="353">
                  <c:v>6.4231300349999992E-2</c:v>
                </c:pt>
                <c:pt idx="354">
                  <c:v>-0.12357801819</c:v>
                </c:pt>
                <c:pt idx="355">
                  <c:v>-0.12357801819</c:v>
                </c:pt>
                <c:pt idx="356">
                  <c:v>-5.8690235139999998E-2</c:v>
                </c:pt>
                <c:pt idx="357">
                  <c:v>-0.19942454529</c:v>
                </c:pt>
                <c:pt idx="358">
                  <c:v>-0.31835189818999998</c:v>
                </c:pt>
                <c:pt idx="359">
                  <c:v>0.16164823913999998</c:v>
                </c:pt>
                <c:pt idx="360">
                  <c:v>-3.0767833710000001E-2</c:v>
                </c:pt>
                <c:pt idx="361">
                  <c:v>-3.0767833710000001E-2</c:v>
                </c:pt>
                <c:pt idx="362">
                  <c:v>0.30028924561000003</c:v>
                </c:pt>
                <c:pt idx="363">
                  <c:v>0.12900659179999999</c:v>
                </c:pt>
                <c:pt idx="364">
                  <c:v>0.12900659179999999</c:v>
                </c:pt>
                <c:pt idx="365">
                  <c:v>6.4077285770000006E-2</c:v>
                </c:pt>
                <c:pt idx="366">
                  <c:v>4.371747971E-2</c:v>
                </c:pt>
                <c:pt idx="367">
                  <c:v>4.371747971E-2</c:v>
                </c:pt>
                <c:pt idx="368">
                  <c:v>0.26455621337999996</c:v>
                </c:pt>
                <c:pt idx="369">
                  <c:v>0.15401423645000001</c:v>
                </c:pt>
                <c:pt idx="370">
                  <c:v>-4.0752758030000003E-2</c:v>
                </c:pt>
                <c:pt idx="371">
                  <c:v>-4.0752758030000003E-2</c:v>
                </c:pt>
                <c:pt idx="372">
                  <c:v>0.42488607787999999</c:v>
                </c:pt>
                <c:pt idx="373">
                  <c:v>0.23880302429</c:v>
                </c:pt>
                <c:pt idx="374">
                  <c:v>0.23880302429</c:v>
                </c:pt>
                <c:pt idx="375">
                  <c:v>0.23508473206</c:v>
                </c:pt>
                <c:pt idx="376">
                  <c:v>0.16512316895000001</c:v>
                </c:pt>
                <c:pt idx="377">
                  <c:v>0.16512316895000001</c:v>
                </c:pt>
                <c:pt idx="378">
                  <c:v>0.30637365722999998</c:v>
                </c:pt>
                <c:pt idx="379">
                  <c:v>0.14086090088</c:v>
                </c:pt>
                <c:pt idx="380">
                  <c:v>0.14086090088</c:v>
                </c:pt>
                <c:pt idx="381">
                  <c:v>0.41597186278999998</c:v>
                </c:pt>
                <c:pt idx="382">
                  <c:v>0.36673388672000001</c:v>
                </c:pt>
                <c:pt idx="383">
                  <c:v>0.44239315796000001</c:v>
                </c:pt>
                <c:pt idx="384">
                  <c:v>0.43692529296999999</c:v>
                </c:pt>
                <c:pt idx="385">
                  <c:v>0.31823419188999996</c:v>
                </c:pt>
                <c:pt idx="386">
                  <c:v>0.31823419188999996</c:v>
                </c:pt>
                <c:pt idx="387">
                  <c:v>0.51530255127000002</c:v>
                </c:pt>
                <c:pt idx="388">
                  <c:v>0.12472048187</c:v>
                </c:pt>
                <c:pt idx="389">
                  <c:v>0.35307852172999998</c:v>
                </c:pt>
                <c:pt idx="390">
                  <c:v>0.35307852172999998</c:v>
                </c:pt>
                <c:pt idx="391">
                  <c:v>0.38354379272</c:v>
                </c:pt>
                <c:pt idx="392">
                  <c:v>7.9638099670000004E-2</c:v>
                </c:pt>
                <c:pt idx="393">
                  <c:v>0.38044140625</c:v>
                </c:pt>
                <c:pt idx="394">
                  <c:v>0.37563140869</c:v>
                </c:pt>
                <c:pt idx="395">
                  <c:v>0.39687417603000003</c:v>
                </c:pt>
                <c:pt idx="396">
                  <c:v>0.39687417603000003</c:v>
                </c:pt>
                <c:pt idx="397">
                  <c:v>0.58266503906</c:v>
                </c:pt>
                <c:pt idx="398">
                  <c:v>0.47181378174000005</c:v>
                </c:pt>
                <c:pt idx="399">
                  <c:v>0.49608853148999998</c:v>
                </c:pt>
                <c:pt idx="400">
                  <c:v>0.49608853148999998</c:v>
                </c:pt>
                <c:pt idx="401">
                  <c:v>0.42667370605000005</c:v>
                </c:pt>
                <c:pt idx="402">
                  <c:v>0.42667370605000005</c:v>
                </c:pt>
                <c:pt idx="403">
                  <c:v>0.68477117919999997</c:v>
                </c:pt>
                <c:pt idx="404">
                  <c:v>0.47396279907</c:v>
                </c:pt>
                <c:pt idx="405">
                  <c:v>0.54237255859</c:v>
                </c:pt>
                <c:pt idx="406">
                  <c:v>0.54237255859</c:v>
                </c:pt>
                <c:pt idx="407">
                  <c:v>0.41814019775000005</c:v>
                </c:pt>
                <c:pt idx="408">
                  <c:v>0.47861090087999997</c:v>
                </c:pt>
                <c:pt idx="409">
                  <c:v>0.47861090087999997</c:v>
                </c:pt>
                <c:pt idx="410">
                  <c:v>0.49603335571000001</c:v>
                </c:pt>
                <c:pt idx="411">
                  <c:v>0.79122790526999998</c:v>
                </c:pt>
                <c:pt idx="412">
                  <c:v>0.79122790526999998</c:v>
                </c:pt>
                <c:pt idx="413">
                  <c:v>0.39909515380999999</c:v>
                </c:pt>
                <c:pt idx="414">
                  <c:v>0.56091857909999998</c:v>
                </c:pt>
                <c:pt idx="415">
                  <c:v>0.56091857909999998</c:v>
                </c:pt>
                <c:pt idx="416">
                  <c:v>0.69498046874999997</c:v>
                </c:pt>
                <c:pt idx="417">
                  <c:v>0.46480551146999999</c:v>
                </c:pt>
                <c:pt idx="418">
                  <c:v>0.71947937011999996</c:v>
                </c:pt>
                <c:pt idx="419">
                  <c:v>0.68575238036999997</c:v>
                </c:pt>
                <c:pt idx="420">
                  <c:v>0.46926531982000003</c:v>
                </c:pt>
                <c:pt idx="421">
                  <c:v>0.44782626342999998</c:v>
                </c:pt>
                <c:pt idx="422">
                  <c:v>0.44782626342999998</c:v>
                </c:pt>
                <c:pt idx="423">
                  <c:v>0.19826078795999999</c:v>
                </c:pt>
                <c:pt idx="424">
                  <c:v>0.61774011229999992</c:v>
                </c:pt>
                <c:pt idx="425">
                  <c:v>0.61774011229999992</c:v>
                </c:pt>
                <c:pt idx="426">
                  <c:v>0.62067602539</c:v>
                </c:pt>
                <c:pt idx="427">
                  <c:v>0.55584045409999994</c:v>
                </c:pt>
                <c:pt idx="428">
                  <c:v>0.74507403564000008</c:v>
                </c:pt>
                <c:pt idx="429">
                  <c:v>0.35255273438000001</c:v>
                </c:pt>
                <c:pt idx="430">
                  <c:v>0.69699835205000005</c:v>
                </c:pt>
                <c:pt idx="431">
                  <c:v>0.70560473632999998</c:v>
                </c:pt>
                <c:pt idx="432">
                  <c:v>0.70560473632999998</c:v>
                </c:pt>
                <c:pt idx="433">
                  <c:v>0.39291320801000001</c:v>
                </c:pt>
                <c:pt idx="434">
                  <c:v>0.64850469970999991</c:v>
                </c:pt>
                <c:pt idx="435">
                  <c:v>0.64850469970999991</c:v>
                </c:pt>
                <c:pt idx="436">
                  <c:v>0.45017254638999998</c:v>
                </c:pt>
                <c:pt idx="437">
                  <c:v>0.40124920654000001</c:v>
                </c:pt>
                <c:pt idx="438">
                  <c:v>0.40124920654000001</c:v>
                </c:pt>
                <c:pt idx="439">
                  <c:v>0.32352093506000001</c:v>
                </c:pt>
                <c:pt idx="440">
                  <c:v>0.66282434081999997</c:v>
                </c:pt>
                <c:pt idx="441">
                  <c:v>0.66282434081999997</c:v>
                </c:pt>
                <c:pt idx="442">
                  <c:v>0.66141760253999993</c:v>
                </c:pt>
                <c:pt idx="443">
                  <c:v>0.87691778564</c:v>
                </c:pt>
                <c:pt idx="444">
                  <c:v>0.57956835937999995</c:v>
                </c:pt>
                <c:pt idx="445">
                  <c:v>0.57956835937999995</c:v>
                </c:pt>
                <c:pt idx="446">
                  <c:v>0.70721124268000002</c:v>
                </c:pt>
                <c:pt idx="447">
                  <c:v>0.71601934814000001</c:v>
                </c:pt>
                <c:pt idx="448">
                  <c:v>0.53122302246000008</c:v>
                </c:pt>
                <c:pt idx="449">
                  <c:v>0.63944207763999994</c:v>
                </c:pt>
                <c:pt idx="450">
                  <c:v>0.24212728881999998</c:v>
                </c:pt>
                <c:pt idx="451">
                  <c:v>0.24212728881999998</c:v>
                </c:pt>
                <c:pt idx="452">
                  <c:v>0.43417556762999998</c:v>
                </c:pt>
                <c:pt idx="453">
                  <c:v>6.8537826539999999E-2</c:v>
                </c:pt>
                <c:pt idx="454">
                  <c:v>6.8537826539999999E-2</c:v>
                </c:pt>
                <c:pt idx="455">
                  <c:v>0.47905877686000004</c:v>
                </c:pt>
                <c:pt idx="456">
                  <c:v>0.81071276854999996</c:v>
                </c:pt>
                <c:pt idx="457">
                  <c:v>0.81071276854999996</c:v>
                </c:pt>
                <c:pt idx="458">
                  <c:v>1.1387358398399998</c:v>
                </c:pt>
                <c:pt idx="459">
                  <c:v>0.80575512694999996</c:v>
                </c:pt>
                <c:pt idx="460">
                  <c:v>0.80575512694999996</c:v>
                </c:pt>
                <c:pt idx="461">
                  <c:v>1.31819946289</c:v>
                </c:pt>
                <c:pt idx="462">
                  <c:v>0.99028643798999993</c:v>
                </c:pt>
                <c:pt idx="463">
                  <c:v>0.84618493651999993</c:v>
                </c:pt>
                <c:pt idx="464">
                  <c:v>1.36022521973</c:v>
                </c:pt>
                <c:pt idx="465">
                  <c:v>1.0145090942399999</c:v>
                </c:pt>
                <c:pt idx="466">
                  <c:v>1.8102868652300002</c:v>
                </c:pt>
                <c:pt idx="467">
                  <c:v>1.8102868652300002</c:v>
                </c:pt>
                <c:pt idx="468">
                  <c:v>1.6797926025400001</c:v>
                </c:pt>
                <c:pt idx="469">
                  <c:v>1.875984375</c:v>
                </c:pt>
                <c:pt idx="470">
                  <c:v>1.875984375</c:v>
                </c:pt>
                <c:pt idx="471">
                  <c:v>2.2077504882799999</c:v>
                </c:pt>
                <c:pt idx="472">
                  <c:v>2.1753002929700003</c:v>
                </c:pt>
                <c:pt idx="473">
                  <c:v>2.8857919921900002</c:v>
                </c:pt>
                <c:pt idx="474">
                  <c:v>2.9507409668000002</c:v>
                </c:pt>
                <c:pt idx="475">
                  <c:v>3.5114648437499998</c:v>
                </c:pt>
                <c:pt idx="476">
                  <c:v>3.5114648437499998</c:v>
                </c:pt>
                <c:pt idx="477">
                  <c:v>3.6265493164099998</c:v>
                </c:pt>
                <c:pt idx="478">
                  <c:v>3.48403857422</c:v>
                </c:pt>
                <c:pt idx="479">
                  <c:v>3.48403857422</c:v>
                </c:pt>
                <c:pt idx="480">
                  <c:v>4.0954655761700005</c:v>
                </c:pt>
                <c:pt idx="481">
                  <c:v>4.5742783203099995</c:v>
                </c:pt>
                <c:pt idx="482">
                  <c:v>4.5742783203099995</c:v>
                </c:pt>
                <c:pt idx="483">
                  <c:v>4.5948124999999997</c:v>
                </c:pt>
                <c:pt idx="484">
                  <c:v>4.7685957031300008</c:v>
                </c:pt>
                <c:pt idx="485">
                  <c:v>4.7685957031300008</c:v>
                </c:pt>
                <c:pt idx="486">
                  <c:v>5.2528789062500003</c:v>
                </c:pt>
                <c:pt idx="487">
                  <c:v>5.1085400390600002</c:v>
                </c:pt>
                <c:pt idx="488">
                  <c:v>5.7956762695300004</c:v>
                </c:pt>
                <c:pt idx="489">
                  <c:v>5.7956762695300004</c:v>
                </c:pt>
                <c:pt idx="490">
                  <c:v>5.9693813476599997</c:v>
                </c:pt>
                <c:pt idx="491">
                  <c:v>6.1975732421899998</c:v>
                </c:pt>
                <c:pt idx="492">
                  <c:v>6.1975732421899998</c:v>
                </c:pt>
                <c:pt idx="493">
                  <c:v>6.2835615234400004</c:v>
                </c:pt>
                <c:pt idx="494">
                  <c:v>6.5176474609400001</c:v>
                </c:pt>
                <c:pt idx="495">
                  <c:v>6.5176474609400001</c:v>
                </c:pt>
                <c:pt idx="496">
                  <c:v>6.65747021484</c:v>
                </c:pt>
                <c:pt idx="497">
                  <c:v>6.6609951171900006</c:v>
                </c:pt>
                <c:pt idx="498">
                  <c:v>7.0986767578099998</c:v>
                </c:pt>
                <c:pt idx="499">
                  <c:v>7.2067734374999999</c:v>
                </c:pt>
                <c:pt idx="500">
                  <c:v>7.6374765624999998</c:v>
                </c:pt>
                <c:pt idx="501">
                  <c:v>7.6802875976599996</c:v>
                </c:pt>
                <c:pt idx="502">
                  <c:v>7.6802875976599996</c:v>
                </c:pt>
                <c:pt idx="503">
                  <c:v>7.4156298828100002</c:v>
                </c:pt>
                <c:pt idx="504">
                  <c:v>8.1366718749999993</c:v>
                </c:pt>
                <c:pt idx="505">
                  <c:v>8.1366718749999993</c:v>
                </c:pt>
                <c:pt idx="506">
                  <c:v>8.1845302734400001</c:v>
                </c:pt>
                <c:pt idx="507">
                  <c:v>8.201327148439999</c:v>
                </c:pt>
                <c:pt idx="508">
                  <c:v>8.4513789062499995</c:v>
                </c:pt>
                <c:pt idx="509">
                  <c:v>8.2768066406300012</c:v>
                </c:pt>
                <c:pt idx="510">
                  <c:v>8.7231679687499994</c:v>
                </c:pt>
                <c:pt idx="511">
                  <c:v>8.7835419921899991</c:v>
                </c:pt>
                <c:pt idx="512">
                  <c:v>8.7835419921899991</c:v>
                </c:pt>
                <c:pt idx="513">
                  <c:v>8.6635410156300008</c:v>
                </c:pt>
                <c:pt idx="514">
                  <c:v>9.1006806640600004</c:v>
                </c:pt>
                <c:pt idx="515">
                  <c:v>9.1006806640600004</c:v>
                </c:pt>
                <c:pt idx="516">
                  <c:v>9.4323310546899997</c:v>
                </c:pt>
                <c:pt idx="517">
                  <c:v>9.3437275390600014</c:v>
                </c:pt>
                <c:pt idx="518">
                  <c:v>9.3437275390600014</c:v>
                </c:pt>
                <c:pt idx="519">
                  <c:v>9.4900126953099999</c:v>
                </c:pt>
                <c:pt idx="520">
                  <c:v>10.151854492189999</c:v>
                </c:pt>
                <c:pt idx="521">
                  <c:v>10.151854492189999</c:v>
                </c:pt>
                <c:pt idx="522">
                  <c:v>10.13569726563</c:v>
                </c:pt>
                <c:pt idx="523">
                  <c:v>10.718694335939999</c:v>
                </c:pt>
                <c:pt idx="524">
                  <c:v>10.624880859380001</c:v>
                </c:pt>
                <c:pt idx="525">
                  <c:v>10.942065429689999</c:v>
                </c:pt>
                <c:pt idx="526">
                  <c:v>10.88702929688</c:v>
                </c:pt>
                <c:pt idx="527">
                  <c:v>10.83247949219</c:v>
                </c:pt>
                <c:pt idx="528">
                  <c:v>10.83247949219</c:v>
                </c:pt>
                <c:pt idx="529">
                  <c:v>10.75732226563</c:v>
                </c:pt>
                <c:pt idx="530">
                  <c:v>11.180482421880001</c:v>
                </c:pt>
                <c:pt idx="531">
                  <c:v>11.180482421880001</c:v>
                </c:pt>
                <c:pt idx="532">
                  <c:v>11.632010742189999</c:v>
                </c:pt>
                <c:pt idx="533">
                  <c:v>11.820596679689999</c:v>
                </c:pt>
                <c:pt idx="534">
                  <c:v>12.003160156250001</c:v>
                </c:pt>
                <c:pt idx="535">
                  <c:v>12.003160156250001</c:v>
                </c:pt>
                <c:pt idx="536">
                  <c:v>11.685583984380001</c:v>
                </c:pt>
                <c:pt idx="537">
                  <c:v>12.32643164063</c:v>
                </c:pt>
                <c:pt idx="538">
                  <c:v>12.2836484375</c:v>
                </c:pt>
                <c:pt idx="539">
                  <c:v>12.2836484375</c:v>
                </c:pt>
                <c:pt idx="540">
                  <c:v>12.661088867189999</c:v>
                </c:pt>
                <c:pt idx="541">
                  <c:v>12.754015624999999</c:v>
                </c:pt>
                <c:pt idx="542">
                  <c:v>12.754015624999999</c:v>
                </c:pt>
                <c:pt idx="543">
                  <c:v>12.95780664063</c:v>
                </c:pt>
                <c:pt idx="544">
                  <c:v>12.452793945310001</c:v>
                </c:pt>
                <c:pt idx="545">
                  <c:v>12.452793945310001</c:v>
                </c:pt>
                <c:pt idx="546">
                  <c:v>12.868263671880001</c:v>
                </c:pt>
                <c:pt idx="547">
                  <c:v>13.148686523439999</c:v>
                </c:pt>
                <c:pt idx="548">
                  <c:v>13.148686523439999</c:v>
                </c:pt>
                <c:pt idx="549">
                  <c:v>13.021471679689999</c:v>
                </c:pt>
                <c:pt idx="550">
                  <c:v>13.81422949219</c:v>
                </c:pt>
                <c:pt idx="551">
                  <c:v>13.526315429689999</c:v>
                </c:pt>
                <c:pt idx="552">
                  <c:v>14.00467773438</c:v>
                </c:pt>
                <c:pt idx="553">
                  <c:v>14.03333398438</c:v>
                </c:pt>
                <c:pt idx="554">
                  <c:v>14.03333398438</c:v>
                </c:pt>
                <c:pt idx="555">
                  <c:v>14.046896484380001</c:v>
                </c:pt>
                <c:pt idx="556">
                  <c:v>14.095960937499999</c:v>
                </c:pt>
                <c:pt idx="557">
                  <c:v>13.76128710938</c:v>
                </c:pt>
                <c:pt idx="558">
                  <c:v>13.76128710938</c:v>
                </c:pt>
                <c:pt idx="559">
                  <c:v>14.070661132810001</c:v>
                </c:pt>
                <c:pt idx="560">
                  <c:v>14.149539062500001</c:v>
                </c:pt>
                <c:pt idx="561">
                  <c:v>14.29286132813</c:v>
                </c:pt>
                <c:pt idx="562">
                  <c:v>14.316421875</c:v>
                </c:pt>
                <c:pt idx="563">
                  <c:v>13.968482421880001</c:v>
                </c:pt>
                <c:pt idx="564">
                  <c:v>13.968482421880001</c:v>
                </c:pt>
                <c:pt idx="565">
                  <c:v>14.336475585939999</c:v>
                </c:pt>
                <c:pt idx="566">
                  <c:v>14.93595507813</c:v>
                </c:pt>
                <c:pt idx="567">
                  <c:v>14.73205761719</c:v>
                </c:pt>
                <c:pt idx="568">
                  <c:v>14.73205761719</c:v>
                </c:pt>
                <c:pt idx="569">
                  <c:v>14.83762695313</c:v>
                </c:pt>
                <c:pt idx="570">
                  <c:v>15.038206054689999</c:v>
                </c:pt>
                <c:pt idx="571">
                  <c:v>15.038206054689999</c:v>
                </c:pt>
                <c:pt idx="572">
                  <c:v>15.10422851563</c:v>
                </c:pt>
                <c:pt idx="573">
                  <c:v>14.743487304689999</c:v>
                </c:pt>
                <c:pt idx="574">
                  <c:v>14.743487304689999</c:v>
                </c:pt>
                <c:pt idx="575">
                  <c:v>14.948291992189999</c:v>
                </c:pt>
                <c:pt idx="576">
                  <c:v>14.876890625</c:v>
                </c:pt>
                <c:pt idx="577">
                  <c:v>14.876890625</c:v>
                </c:pt>
                <c:pt idx="578">
                  <c:v>15.239631835939999</c:v>
                </c:pt>
                <c:pt idx="579">
                  <c:v>15.290486328130001</c:v>
                </c:pt>
                <c:pt idx="580">
                  <c:v>15.290486328130001</c:v>
                </c:pt>
                <c:pt idx="581">
                  <c:v>15.588051757810002</c:v>
                </c:pt>
                <c:pt idx="582">
                  <c:v>15.275548828130001</c:v>
                </c:pt>
                <c:pt idx="583">
                  <c:v>15.275548828130001</c:v>
                </c:pt>
                <c:pt idx="584">
                  <c:v>15.77936523438</c:v>
                </c:pt>
                <c:pt idx="585">
                  <c:v>15.72462792969</c:v>
                </c:pt>
                <c:pt idx="586">
                  <c:v>15.893604492189999</c:v>
                </c:pt>
                <c:pt idx="587">
                  <c:v>16.2419765625</c:v>
                </c:pt>
                <c:pt idx="588">
                  <c:v>15.957486328130001</c:v>
                </c:pt>
                <c:pt idx="589">
                  <c:v>15.957486328130001</c:v>
                </c:pt>
                <c:pt idx="590">
                  <c:v>16.185984375</c:v>
                </c:pt>
                <c:pt idx="591">
                  <c:v>15.790265625</c:v>
                </c:pt>
                <c:pt idx="592">
                  <c:v>15.790265625</c:v>
                </c:pt>
                <c:pt idx="593">
                  <c:v>16.2927421875</c:v>
                </c:pt>
                <c:pt idx="594">
                  <c:v>15.98467480469</c:v>
                </c:pt>
                <c:pt idx="595">
                  <c:v>15.98467480469</c:v>
                </c:pt>
                <c:pt idx="596">
                  <c:v>15.81165527344</c:v>
                </c:pt>
                <c:pt idx="597">
                  <c:v>15.59275585938</c:v>
                </c:pt>
                <c:pt idx="598">
                  <c:v>15.59275585938</c:v>
                </c:pt>
                <c:pt idx="599">
                  <c:v>16.216647460939999</c:v>
                </c:pt>
                <c:pt idx="600">
                  <c:v>15.954166015630001</c:v>
                </c:pt>
                <c:pt idx="601">
                  <c:v>16.078169921880001</c:v>
                </c:pt>
                <c:pt idx="602">
                  <c:v>16.137943359379999</c:v>
                </c:pt>
                <c:pt idx="603">
                  <c:v>15.81595605469</c:v>
                </c:pt>
                <c:pt idx="604">
                  <c:v>15.81595605469</c:v>
                </c:pt>
                <c:pt idx="605">
                  <c:v>16.267359375000002</c:v>
                </c:pt>
                <c:pt idx="606">
                  <c:v>16.049168945310001</c:v>
                </c:pt>
                <c:pt idx="607">
                  <c:v>16.634199218749998</c:v>
                </c:pt>
                <c:pt idx="608">
                  <c:v>16.634199218749998</c:v>
                </c:pt>
                <c:pt idx="609">
                  <c:v>16.564435546879999</c:v>
                </c:pt>
                <c:pt idx="610">
                  <c:v>16.384636718749999</c:v>
                </c:pt>
                <c:pt idx="611">
                  <c:v>16.717791015629999</c:v>
                </c:pt>
                <c:pt idx="612">
                  <c:v>16.002474609380002</c:v>
                </c:pt>
                <c:pt idx="613">
                  <c:v>16.490753906249999</c:v>
                </c:pt>
                <c:pt idx="614">
                  <c:v>16.490753906249999</c:v>
                </c:pt>
                <c:pt idx="615">
                  <c:v>16.57792382813</c:v>
                </c:pt>
                <c:pt idx="616">
                  <c:v>16.322908203130002</c:v>
                </c:pt>
                <c:pt idx="617">
                  <c:v>16.322908203130002</c:v>
                </c:pt>
                <c:pt idx="618">
                  <c:v>16.665884765629997</c:v>
                </c:pt>
                <c:pt idx="619">
                  <c:v>16.27666894531</c:v>
                </c:pt>
                <c:pt idx="620">
                  <c:v>16.777722656249999</c:v>
                </c:pt>
                <c:pt idx="621">
                  <c:v>16.356932617190001</c:v>
                </c:pt>
                <c:pt idx="622">
                  <c:v>16.910328124999999</c:v>
                </c:pt>
                <c:pt idx="623">
                  <c:v>16.910328124999999</c:v>
                </c:pt>
                <c:pt idx="624">
                  <c:v>17.155652343749999</c:v>
                </c:pt>
                <c:pt idx="625">
                  <c:v>16.725990234379999</c:v>
                </c:pt>
                <c:pt idx="626">
                  <c:v>16.95405078125</c:v>
                </c:pt>
                <c:pt idx="627">
                  <c:v>16.95405078125</c:v>
                </c:pt>
                <c:pt idx="628">
                  <c:v>16.663978515629999</c:v>
                </c:pt>
                <c:pt idx="629">
                  <c:v>17.027099609379999</c:v>
                </c:pt>
                <c:pt idx="630">
                  <c:v>16.805300781250001</c:v>
                </c:pt>
                <c:pt idx="631">
                  <c:v>16.325181640629999</c:v>
                </c:pt>
                <c:pt idx="632">
                  <c:v>16.861878906249999</c:v>
                </c:pt>
                <c:pt idx="633">
                  <c:v>16.861878906249999</c:v>
                </c:pt>
                <c:pt idx="634">
                  <c:v>16.619253906250002</c:v>
                </c:pt>
                <c:pt idx="635">
                  <c:v>16.953703125000001</c:v>
                </c:pt>
                <c:pt idx="636">
                  <c:v>16.953703125000001</c:v>
                </c:pt>
                <c:pt idx="637">
                  <c:v>16.719371093749999</c:v>
                </c:pt>
                <c:pt idx="638">
                  <c:v>16.911572265629999</c:v>
                </c:pt>
                <c:pt idx="639">
                  <c:v>16.911572265629999</c:v>
                </c:pt>
                <c:pt idx="640">
                  <c:v>16.463544921879997</c:v>
                </c:pt>
                <c:pt idx="641">
                  <c:v>16.95572851563</c:v>
                </c:pt>
                <c:pt idx="642">
                  <c:v>16.95572851563</c:v>
                </c:pt>
                <c:pt idx="643">
                  <c:v>16.673527343749999</c:v>
                </c:pt>
                <c:pt idx="644">
                  <c:v>16.85041601563</c:v>
                </c:pt>
                <c:pt idx="645">
                  <c:v>16.776292968749999</c:v>
                </c:pt>
                <c:pt idx="646">
                  <c:v>16.776292968749999</c:v>
                </c:pt>
                <c:pt idx="647">
                  <c:v>16.904027343749998</c:v>
                </c:pt>
                <c:pt idx="648">
                  <c:v>16.74977929688</c:v>
                </c:pt>
                <c:pt idx="649">
                  <c:v>16.74977929688</c:v>
                </c:pt>
                <c:pt idx="650">
                  <c:v>16.828121093749999</c:v>
                </c:pt>
                <c:pt idx="651">
                  <c:v>17.089544921879998</c:v>
                </c:pt>
                <c:pt idx="652">
                  <c:v>17.089544921879998</c:v>
                </c:pt>
                <c:pt idx="653">
                  <c:v>16.87010742188</c:v>
                </c:pt>
                <c:pt idx="654">
                  <c:v>17.131128906250002</c:v>
                </c:pt>
                <c:pt idx="655">
                  <c:v>16.658806640629997</c:v>
                </c:pt>
                <c:pt idx="656">
                  <c:v>16.993478515629999</c:v>
                </c:pt>
                <c:pt idx="657">
                  <c:v>16.639035156249999</c:v>
                </c:pt>
                <c:pt idx="658">
                  <c:v>16.675583984379998</c:v>
                </c:pt>
                <c:pt idx="659">
                  <c:v>16.675583984379998</c:v>
                </c:pt>
                <c:pt idx="660">
                  <c:v>16.834537109379998</c:v>
                </c:pt>
                <c:pt idx="661">
                  <c:v>17.300412109379998</c:v>
                </c:pt>
                <c:pt idx="662">
                  <c:v>17.300412109379998</c:v>
                </c:pt>
                <c:pt idx="663">
                  <c:v>17.125087890629999</c:v>
                </c:pt>
                <c:pt idx="664">
                  <c:v>17.187230468749998</c:v>
                </c:pt>
                <c:pt idx="665">
                  <c:v>17.187230468749998</c:v>
                </c:pt>
                <c:pt idx="666">
                  <c:v>16.666457031250001</c:v>
                </c:pt>
                <c:pt idx="667">
                  <c:v>16.666457031250001</c:v>
                </c:pt>
                <c:pt idx="668">
                  <c:v>17.359378906250001</c:v>
                </c:pt>
                <c:pt idx="669">
                  <c:v>17.022433593750002</c:v>
                </c:pt>
                <c:pt idx="670">
                  <c:v>17.022433593750002</c:v>
                </c:pt>
                <c:pt idx="671">
                  <c:v>16.86883398438</c:v>
                </c:pt>
                <c:pt idx="672">
                  <c:v>17.31702148438</c:v>
                </c:pt>
                <c:pt idx="673">
                  <c:v>17.188898437500001</c:v>
                </c:pt>
                <c:pt idx="674">
                  <c:v>17.618289062500001</c:v>
                </c:pt>
                <c:pt idx="675">
                  <c:v>17.283119140629999</c:v>
                </c:pt>
                <c:pt idx="676">
                  <c:v>17.283119140629999</c:v>
                </c:pt>
                <c:pt idx="677">
                  <c:v>16.899687499999999</c:v>
                </c:pt>
                <c:pt idx="678">
                  <c:v>16.95092578125</c:v>
                </c:pt>
                <c:pt idx="679">
                  <c:v>16.847769531250002</c:v>
                </c:pt>
                <c:pt idx="680">
                  <c:v>16.847769531250002</c:v>
                </c:pt>
                <c:pt idx="681">
                  <c:v>17.345507812499999</c:v>
                </c:pt>
                <c:pt idx="682">
                  <c:v>17.496330078129997</c:v>
                </c:pt>
                <c:pt idx="683">
                  <c:v>17.496330078129997</c:v>
                </c:pt>
                <c:pt idx="684">
                  <c:v>17.570742187499999</c:v>
                </c:pt>
                <c:pt idx="685">
                  <c:v>17.33714648438</c:v>
                </c:pt>
                <c:pt idx="686">
                  <c:v>17.33714648438</c:v>
                </c:pt>
                <c:pt idx="687">
                  <c:v>17.40862109375</c:v>
                </c:pt>
                <c:pt idx="688">
                  <c:v>16.965824218750001</c:v>
                </c:pt>
                <c:pt idx="689">
                  <c:v>17.347472656250002</c:v>
                </c:pt>
                <c:pt idx="690">
                  <c:v>17.347472656250002</c:v>
                </c:pt>
                <c:pt idx="691">
                  <c:v>17.494632812500001</c:v>
                </c:pt>
                <c:pt idx="692">
                  <c:v>17.494632812500001</c:v>
                </c:pt>
                <c:pt idx="693">
                  <c:v>17.489091796879997</c:v>
                </c:pt>
                <c:pt idx="694">
                  <c:v>17.29764453125</c:v>
                </c:pt>
                <c:pt idx="695">
                  <c:v>17.29764453125</c:v>
                </c:pt>
                <c:pt idx="696">
                  <c:v>17.45353320313</c:v>
                </c:pt>
                <c:pt idx="697">
                  <c:v>17.49937109375</c:v>
                </c:pt>
                <c:pt idx="698">
                  <c:v>17.3064140625</c:v>
                </c:pt>
                <c:pt idx="699">
                  <c:v>17.3064140625</c:v>
                </c:pt>
                <c:pt idx="700">
                  <c:v>17.184074218749998</c:v>
                </c:pt>
                <c:pt idx="701">
                  <c:v>17.184074218749998</c:v>
                </c:pt>
                <c:pt idx="702">
                  <c:v>17.723085937499999</c:v>
                </c:pt>
                <c:pt idx="703">
                  <c:v>17.372761718749999</c:v>
                </c:pt>
                <c:pt idx="704">
                  <c:v>17.4069140625</c:v>
                </c:pt>
                <c:pt idx="705">
                  <c:v>17.4069140625</c:v>
                </c:pt>
                <c:pt idx="706">
                  <c:v>17.28904296875</c:v>
                </c:pt>
                <c:pt idx="707">
                  <c:v>17.504353515629997</c:v>
                </c:pt>
                <c:pt idx="708">
                  <c:v>17.687146484379998</c:v>
                </c:pt>
                <c:pt idx="709">
                  <c:v>17.547246093750001</c:v>
                </c:pt>
                <c:pt idx="710">
                  <c:v>18.01094921875</c:v>
                </c:pt>
                <c:pt idx="711">
                  <c:v>18.01094921875</c:v>
                </c:pt>
                <c:pt idx="712">
                  <c:v>17.382650390629998</c:v>
                </c:pt>
                <c:pt idx="713">
                  <c:v>17.483486328129999</c:v>
                </c:pt>
                <c:pt idx="714">
                  <c:v>17.483486328129999</c:v>
                </c:pt>
                <c:pt idx="715">
                  <c:v>17.852943359379999</c:v>
                </c:pt>
                <c:pt idx="716">
                  <c:v>17.30863476563</c:v>
                </c:pt>
                <c:pt idx="717">
                  <c:v>17.897072265629998</c:v>
                </c:pt>
                <c:pt idx="718">
                  <c:v>17.51114453125</c:v>
                </c:pt>
                <c:pt idx="719">
                  <c:v>17.68730859375</c:v>
                </c:pt>
                <c:pt idx="720">
                  <c:v>17.68730859375</c:v>
                </c:pt>
                <c:pt idx="721">
                  <c:v>18.186132812499999</c:v>
                </c:pt>
                <c:pt idx="722">
                  <c:v>17.696929687499999</c:v>
                </c:pt>
                <c:pt idx="723">
                  <c:v>17.696929687499999</c:v>
                </c:pt>
                <c:pt idx="724">
                  <c:v>17.98968164063</c:v>
                </c:pt>
                <c:pt idx="725">
                  <c:v>17.546238281250002</c:v>
                </c:pt>
                <c:pt idx="726">
                  <c:v>18.052027343750002</c:v>
                </c:pt>
                <c:pt idx="727">
                  <c:v>17.577455078129997</c:v>
                </c:pt>
                <c:pt idx="728">
                  <c:v>17.598167968750001</c:v>
                </c:pt>
                <c:pt idx="729">
                  <c:v>17.598167968750001</c:v>
                </c:pt>
                <c:pt idx="730">
                  <c:v>17.93809960938</c:v>
                </c:pt>
                <c:pt idx="731">
                  <c:v>17.619173828129998</c:v>
                </c:pt>
                <c:pt idx="732">
                  <c:v>17.916490234379999</c:v>
                </c:pt>
                <c:pt idx="733">
                  <c:v>17.916490234379999</c:v>
                </c:pt>
                <c:pt idx="734">
                  <c:v>17.670468750000001</c:v>
                </c:pt>
                <c:pt idx="735">
                  <c:v>17.689640624999999</c:v>
                </c:pt>
                <c:pt idx="736">
                  <c:v>17.689640624999999</c:v>
                </c:pt>
                <c:pt idx="737">
                  <c:v>17.745964843749999</c:v>
                </c:pt>
                <c:pt idx="738">
                  <c:v>18.036773437499999</c:v>
                </c:pt>
                <c:pt idx="739">
                  <c:v>18.036773437499999</c:v>
                </c:pt>
                <c:pt idx="740">
                  <c:v>17.745980468749998</c:v>
                </c:pt>
                <c:pt idx="741">
                  <c:v>17.871650390629998</c:v>
                </c:pt>
                <c:pt idx="742">
                  <c:v>17.89947070313</c:v>
                </c:pt>
                <c:pt idx="743">
                  <c:v>17.89947070313</c:v>
                </c:pt>
                <c:pt idx="744">
                  <c:v>17.849189453129998</c:v>
                </c:pt>
                <c:pt idx="745">
                  <c:v>17.849189453129998</c:v>
                </c:pt>
                <c:pt idx="746">
                  <c:v>17.537621093750001</c:v>
                </c:pt>
                <c:pt idx="747">
                  <c:v>17.81759375</c:v>
                </c:pt>
                <c:pt idx="748">
                  <c:v>17.840873046879999</c:v>
                </c:pt>
                <c:pt idx="749">
                  <c:v>17.840873046879999</c:v>
                </c:pt>
                <c:pt idx="750">
                  <c:v>17.631939453129998</c:v>
                </c:pt>
                <c:pt idx="751">
                  <c:v>17.8650234375</c:v>
                </c:pt>
                <c:pt idx="752">
                  <c:v>17.050386718750001</c:v>
                </c:pt>
                <c:pt idx="753">
                  <c:v>17.463468750000001</c:v>
                </c:pt>
                <c:pt idx="754">
                  <c:v>17.627513671879999</c:v>
                </c:pt>
                <c:pt idx="755">
                  <c:v>17.627513671879999</c:v>
                </c:pt>
                <c:pt idx="756">
                  <c:v>17.4033203125</c:v>
                </c:pt>
                <c:pt idx="757">
                  <c:v>17.82544140625</c:v>
                </c:pt>
                <c:pt idx="758">
                  <c:v>17.32303710938</c:v>
                </c:pt>
                <c:pt idx="759">
                  <c:v>17.32303710938</c:v>
                </c:pt>
                <c:pt idx="760">
                  <c:v>17.4831171875</c:v>
                </c:pt>
                <c:pt idx="761">
                  <c:v>17.15538476563</c:v>
                </c:pt>
                <c:pt idx="762">
                  <c:v>17.368791015629998</c:v>
                </c:pt>
                <c:pt idx="763">
                  <c:v>17.648199218750001</c:v>
                </c:pt>
                <c:pt idx="764">
                  <c:v>17.085044921879998</c:v>
                </c:pt>
                <c:pt idx="765">
                  <c:v>17.085044921879998</c:v>
                </c:pt>
                <c:pt idx="766">
                  <c:v>17.21756835938</c:v>
                </c:pt>
                <c:pt idx="767">
                  <c:v>17.601947265629999</c:v>
                </c:pt>
                <c:pt idx="768">
                  <c:v>17.601947265629999</c:v>
                </c:pt>
                <c:pt idx="769">
                  <c:v>17.34825</c:v>
                </c:pt>
                <c:pt idx="770">
                  <c:v>17.59766210938</c:v>
                </c:pt>
                <c:pt idx="771">
                  <c:v>17.102964843750001</c:v>
                </c:pt>
                <c:pt idx="772">
                  <c:v>17.248322265629998</c:v>
                </c:pt>
                <c:pt idx="773">
                  <c:v>17.420810546879999</c:v>
                </c:pt>
                <c:pt idx="774">
                  <c:v>17.420810546879999</c:v>
                </c:pt>
                <c:pt idx="775">
                  <c:v>17.03683203125</c:v>
                </c:pt>
                <c:pt idx="776">
                  <c:v>17.234957031250001</c:v>
                </c:pt>
                <c:pt idx="777">
                  <c:v>16.75093164063</c:v>
                </c:pt>
                <c:pt idx="778">
                  <c:v>16.75093164063</c:v>
                </c:pt>
                <c:pt idx="779">
                  <c:v>17.493230468749999</c:v>
                </c:pt>
                <c:pt idx="780">
                  <c:v>16.904132812499999</c:v>
                </c:pt>
                <c:pt idx="781">
                  <c:v>16.904132812499999</c:v>
                </c:pt>
                <c:pt idx="782">
                  <c:v>17.29392578125</c:v>
                </c:pt>
                <c:pt idx="783">
                  <c:v>16.734527343749999</c:v>
                </c:pt>
                <c:pt idx="784">
                  <c:v>16.734527343749999</c:v>
                </c:pt>
                <c:pt idx="785">
                  <c:v>16.951244140629999</c:v>
                </c:pt>
                <c:pt idx="786">
                  <c:v>16.936927734379999</c:v>
                </c:pt>
                <c:pt idx="787">
                  <c:v>17.030021484379997</c:v>
                </c:pt>
                <c:pt idx="788">
                  <c:v>17.030021484379997</c:v>
                </c:pt>
                <c:pt idx="789">
                  <c:v>16.590435546879998</c:v>
                </c:pt>
                <c:pt idx="790">
                  <c:v>16.590435546879998</c:v>
                </c:pt>
                <c:pt idx="791">
                  <c:v>16.691076171879999</c:v>
                </c:pt>
                <c:pt idx="792">
                  <c:v>16.599013671879998</c:v>
                </c:pt>
                <c:pt idx="793">
                  <c:v>16.812957031250001</c:v>
                </c:pt>
                <c:pt idx="794">
                  <c:v>16.812957031250001</c:v>
                </c:pt>
                <c:pt idx="795">
                  <c:v>17.147558593749999</c:v>
                </c:pt>
                <c:pt idx="796">
                  <c:v>16.652820312500001</c:v>
                </c:pt>
                <c:pt idx="797">
                  <c:v>16.916535156249999</c:v>
                </c:pt>
                <c:pt idx="798">
                  <c:v>16.74329101563</c:v>
                </c:pt>
                <c:pt idx="799">
                  <c:v>16.800593750000001</c:v>
                </c:pt>
                <c:pt idx="800">
                  <c:v>16.800593750000001</c:v>
                </c:pt>
                <c:pt idx="801">
                  <c:v>16.66275390625</c:v>
                </c:pt>
                <c:pt idx="802">
                  <c:v>16.645296875</c:v>
                </c:pt>
                <c:pt idx="803">
                  <c:v>16.645296875</c:v>
                </c:pt>
                <c:pt idx="804">
                  <c:v>17.007646484379997</c:v>
                </c:pt>
                <c:pt idx="805">
                  <c:v>16.599603515629997</c:v>
                </c:pt>
                <c:pt idx="806">
                  <c:v>16.808425781250001</c:v>
                </c:pt>
                <c:pt idx="807">
                  <c:v>16.74769921875</c:v>
                </c:pt>
                <c:pt idx="808">
                  <c:v>16.717585937500001</c:v>
                </c:pt>
                <c:pt idx="809">
                  <c:v>16.717585937500001</c:v>
                </c:pt>
                <c:pt idx="810">
                  <c:v>16.82990234375</c:v>
                </c:pt>
                <c:pt idx="811">
                  <c:v>16.374548828129999</c:v>
                </c:pt>
                <c:pt idx="812">
                  <c:v>16.97884765625</c:v>
                </c:pt>
                <c:pt idx="813">
                  <c:v>16.97884765625</c:v>
                </c:pt>
                <c:pt idx="814">
                  <c:v>16.784468749999998</c:v>
                </c:pt>
                <c:pt idx="815">
                  <c:v>16.3579609375</c:v>
                </c:pt>
                <c:pt idx="816">
                  <c:v>16.947146484379999</c:v>
                </c:pt>
                <c:pt idx="817">
                  <c:v>16.413109375000001</c:v>
                </c:pt>
                <c:pt idx="818">
                  <c:v>16.887128906249998</c:v>
                </c:pt>
                <c:pt idx="819">
                  <c:v>16.887128906249998</c:v>
                </c:pt>
                <c:pt idx="820">
                  <c:v>16.65405078125</c:v>
                </c:pt>
                <c:pt idx="821">
                  <c:v>16.92915429688</c:v>
                </c:pt>
                <c:pt idx="822">
                  <c:v>16.92915429688</c:v>
                </c:pt>
                <c:pt idx="823">
                  <c:v>16.878978515629999</c:v>
                </c:pt>
                <c:pt idx="824">
                  <c:v>16.82200976563</c:v>
                </c:pt>
                <c:pt idx="825">
                  <c:v>16.82200976563</c:v>
                </c:pt>
                <c:pt idx="826">
                  <c:v>16.400910156249999</c:v>
                </c:pt>
                <c:pt idx="827">
                  <c:v>16.2500703125</c:v>
                </c:pt>
                <c:pt idx="828">
                  <c:v>16.632890625000002</c:v>
                </c:pt>
                <c:pt idx="829">
                  <c:v>16.632890625000002</c:v>
                </c:pt>
                <c:pt idx="830">
                  <c:v>16.59004101563</c:v>
                </c:pt>
                <c:pt idx="831">
                  <c:v>17.031019531249999</c:v>
                </c:pt>
                <c:pt idx="832">
                  <c:v>17.031019531249999</c:v>
                </c:pt>
                <c:pt idx="833">
                  <c:v>16.73636328125</c:v>
                </c:pt>
                <c:pt idx="834">
                  <c:v>16.73636328125</c:v>
                </c:pt>
                <c:pt idx="835">
                  <c:v>16.390105468750001</c:v>
                </c:pt>
                <c:pt idx="836">
                  <c:v>16.570972656249999</c:v>
                </c:pt>
                <c:pt idx="837">
                  <c:v>16.427531250000001</c:v>
                </c:pt>
                <c:pt idx="838">
                  <c:v>16.427531250000001</c:v>
                </c:pt>
                <c:pt idx="839">
                  <c:v>16.041310546880002</c:v>
                </c:pt>
                <c:pt idx="840">
                  <c:v>16.49363671875</c:v>
                </c:pt>
                <c:pt idx="841">
                  <c:v>16.635609375000001</c:v>
                </c:pt>
                <c:pt idx="842">
                  <c:v>16.257257812500001</c:v>
                </c:pt>
                <c:pt idx="843">
                  <c:v>16.64188867188</c:v>
                </c:pt>
                <c:pt idx="844">
                  <c:v>16.64188867188</c:v>
                </c:pt>
                <c:pt idx="845">
                  <c:v>16.046106445310002</c:v>
                </c:pt>
                <c:pt idx="846">
                  <c:v>16.346112304689999</c:v>
                </c:pt>
                <c:pt idx="847">
                  <c:v>16.30872070313</c:v>
                </c:pt>
                <c:pt idx="848">
                  <c:v>16.30872070313</c:v>
                </c:pt>
                <c:pt idx="849">
                  <c:v>16.227773437500002</c:v>
                </c:pt>
                <c:pt idx="850">
                  <c:v>16.32015625</c:v>
                </c:pt>
                <c:pt idx="851">
                  <c:v>15.84294726563</c:v>
                </c:pt>
                <c:pt idx="852">
                  <c:v>16.378659179690001</c:v>
                </c:pt>
                <c:pt idx="853">
                  <c:v>16.378659179690001</c:v>
                </c:pt>
                <c:pt idx="854">
                  <c:v>16.0784921875</c:v>
                </c:pt>
                <c:pt idx="855">
                  <c:v>16.267765624999999</c:v>
                </c:pt>
                <c:pt idx="856">
                  <c:v>16.447988281250002</c:v>
                </c:pt>
                <c:pt idx="857">
                  <c:v>16.447988281250002</c:v>
                </c:pt>
                <c:pt idx="858">
                  <c:v>15.89029882813</c:v>
                </c:pt>
                <c:pt idx="859">
                  <c:v>16.24238476563</c:v>
                </c:pt>
                <c:pt idx="860">
                  <c:v>16.047748046879999</c:v>
                </c:pt>
                <c:pt idx="861">
                  <c:v>16.3505703125</c:v>
                </c:pt>
                <c:pt idx="862">
                  <c:v>16.531318359379998</c:v>
                </c:pt>
                <c:pt idx="863">
                  <c:v>16.531318359379998</c:v>
                </c:pt>
                <c:pt idx="864">
                  <c:v>16.148504882810002</c:v>
                </c:pt>
                <c:pt idx="865">
                  <c:v>16.344164062499999</c:v>
                </c:pt>
                <c:pt idx="866">
                  <c:v>16.10587695313</c:v>
                </c:pt>
                <c:pt idx="867">
                  <c:v>16.10587695313</c:v>
                </c:pt>
                <c:pt idx="868">
                  <c:v>16.208872070310001</c:v>
                </c:pt>
                <c:pt idx="869">
                  <c:v>16.208872070310001</c:v>
                </c:pt>
                <c:pt idx="870">
                  <c:v>16.082895507810001</c:v>
                </c:pt>
                <c:pt idx="871">
                  <c:v>16.283964843749999</c:v>
                </c:pt>
                <c:pt idx="872">
                  <c:v>16.230974609379999</c:v>
                </c:pt>
                <c:pt idx="873">
                  <c:v>16.230974609379999</c:v>
                </c:pt>
                <c:pt idx="874">
                  <c:v>16.36429882813</c:v>
                </c:pt>
                <c:pt idx="875">
                  <c:v>16.391281249999999</c:v>
                </c:pt>
                <c:pt idx="876">
                  <c:v>16.391281249999999</c:v>
                </c:pt>
                <c:pt idx="877">
                  <c:v>16.407894531250001</c:v>
                </c:pt>
                <c:pt idx="878">
                  <c:v>16.407894531250001</c:v>
                </c:pt>
                <c:pt idx="879">
                  <c:v>16.174601562500001</c:v>
                </c:pt>
                <c:pt idx="880">
                  <c:v>16.579199218749999</c:v>
                </c:pt>
                <c:pt idx="881">
                  <c:v>16.053903320309999</c:v>
                </c:pt>
                <c:pt idx="882">
                  <c:v>16.053903320309999</c:v>
                </c:pt>
                <c:pt idx="883">
                  <c:v>15.91128613281</c:v>
                </c:pt>
                <c:pt idx="884">
                  <c:v>16.24522851563</c:v>
                </c:pt>
                <c:pt idx="885">
                  <c:v>15.905884765630001</c:v>
                </c:pt>
                <c:pt idx="886">
                  <c:v>16.320713867189998</c:v>
                </c:pt>
                <c:pt idx="887">
                  <c:v>16.079416015629999</c:v>
                </c:pt>
                <c:pt idx="888">
                  <c:v>16.079416015629999</c:v>
                </c:pt>
                <c:pt idx="889">
                  <c:v>16.273603515630001</c:v>
                </c:pt>
                <c:pt idx="890">
                  <c:v>16.181684570310001</c:v>
                </c:pt>
                <c:pt idx="891">
                  <c:v>15.86589257813</c:v>
                </c:pt>
                <c:pt idx="892">
                  <c:v>15.86589257813</c:v>
                </c:pt>
                <c:pt idx="893">
                  <c:v>16.10020800781</c:v>
                </c:pt>
                <c:pt idx="894">
                  <c:v>15.78907324219</c:v>
                </c:pt>
                <c:pt idx="895">
                  <c:v>16.020344726560001</c:v>
                </c:pt>
                <c:pt idx="896">
                  <c:v>16.080962890630001</c:v>
                </c:pt>
                <c:pt idx="897">
                  <c:v>15.816206054689999</c:v>
                </c:pt>
                <c:pt idx="898">
                  <c:v>15.816206054689999</c:v>
                </c:pt>
                <c:pt idx="899">
                  <c:v>16.268093749999998</c:v>
                </c:pt>
                <c:pt idx="900">
                  <c:v>16.13485742188</c:v>
                </c:pt>
                <c:pt idx="901">
                  <c:v>16.13485742188</c:v>
                </c:pt>
                <c:pt idx="902">
                  <c:v>16.315166015630002</c:v>
                </c:pt>
                <c:pt idx="903">
                  <c:v>15.95487695313</c:v>
                </c:pt>
                <c:pt idx="904">
                  <c:v>15.95487695313</c:v>
                </c:pt>
                <c:pt idx="905">
                  <c:v>15.983301757810001</c:v>
                </c:pt>
                <c:pt idx="906">
                  <c:v>15.66291601563</c:v>
                </c:pt>
                <c:pt idx="907">
                  <c:v>15.66291601563</c:v>
                </c:pt>
                <c:pt idx="908">
                  <c:v>15.899400390630001</c:v>
                </c:pt>
                <c:pt idx="909">
                  <c:v>15.879838867189999</c:v>
                </c:pt>
                <c:pt idx="910">
                  <c:v>16.036750000000001</c:v>
                </c:pt>
                <c:pt idx="911">
                  <c:v>16.036750000000001</c:v>
                </c:pt>
                <c:pt idx="912">
                  <c:v>16.376458007810001</c:v>
                </c:pt>
                <c:pt idx="913">
                  <c:v>16.303723632810001</c:v>
                </c:pt>
                <c:pt idx="914">
                  <c:v>16.303723632810001</c:v>
                </c:pt>
                <c:pt idx="915">
                  <c:v>16.0386953125</c:v>
                </c:pt>
                <c:pt idx="916">
                  <c:v>16.287021484380002</c:v>
                </c:pt>
                <c:pt idx="917">
                  <c:v>16.287021484380002</c:v>
                </c:pt>
                <c:pt idx="918">
                  <c:v>16.191193359380001</c:v>
                </c:pt>
                <c:pt idx="919">
                  <c:v>15.92305957031</c:v>
                </c:pt>
                <c:pt idx="920">
                  <c:v>15.92305957031</c:v>
                </c:pt>
                <c:pt idx="921">
                  <c:v>15.940565429689999</c:v>
                </c:pt>
                <c:pt idx="922">
                  <c:v>16.191004882810002</c:v>
                </c:pt>
                <c:pt idx="923">
                  <c:v>16.191004882810002</c:v>
                </c:pt>
                <c:pt idx="924">
                  <c:v>16.355934570310001</c:v>
                </c:pt>
                <c:pt idx="925">
                  <c:v>16.074929687499999</c:v>
                </c:pt>
                <c:pt idx="926">
                  <c:v>16.074929687499999</c:v>
                </c:pt>
                <c:pt idx="927">
                  <c:v>16.23472851563</c:v>
                </c:pt>
                <c:pt idx="928">
                  <c:v>16.343750976559999</c:v>
                </c:pt>
                <c:pt idx="929">
                  <c:v>16.267778320310001</c:v>
                </c:pt>
                <c:pt idx="930">
                  <c:v>16.110903320310001</c:v>
                </c:pt>
                <c:pt idx="931">
                  <c:v>16.60158789063</c:v>
                </c:pt>
                <c:pt idx="932">
                  <c:v>16.60158789063</c:v>
                </c:pt>
                <c:pt idx="933">
                  <c:v>16.251028320310002</c:v>
                </c:pt>
                <c:pt idx="934">
                  <c:v>16.70821484375</c:v>
                </c:pt>
                <c:pt idx="935">
                  <c:v>16.70821484375</c:v>
                </c:pt>
                <c:pt idx="936">
                  <c:v>16.272956054689999</c:v>
                </c:pt>
                <c:pt idx="937">
                  <c:v>16.313328125000002</c:v>
                </c:pt>
                <c:pt idx="938">
                  <c:v>16.48817578125</c:v>
                </c:pt>
                <c:pt idx="939">
                  <c:v>16.421656250000002</c:v>
                </c:pt>
                <c:pt idx="940">
                  <c:v>16.547496093749999</c:v>
                </c:pt>
                <c:pt idx="941">
                  <c:v>16.547496093749999</c:v>
                </c:pt>
                <c:pt idx="942">
                  <c:v>16.279648437500001</c:v>
                </c:pt>
                <c:pt idx="943">
                  <c:v>16.218385742189998</c:v>
                </c:pt>
                <c:pt idx="944">
                  <c:v>16.9290078125</c:v>
                </c:pt>
                <c:pt idx="945">
                  <c:v>16.9290078125</c:v>
                </c:pt>
                <c:pt idx="946">
                  <c:v>16.698316406250001</c:v>
                </c:pt>
                <c:pt idx="947">
                  <c:v>16.220265625</c:v>
                </c:pt>
                <c:pt idx="948">
                  <c:v>16.13793261719</c:v>
                </c:pt>
                <c:pt idx="949">
                  <c:v>16.623933593749999</c:v>
                </c:pt>
                <c:pt idx="950">
                  <c:v>16.623933593749999</c:v>
                </c:pt>
                <c:pt idx="951">
                  <c:v>16.29651367188</c:v>
                </c:pt>
                <c:pt idx="952">
                  <c:v>16.437537109379999</c:v>
                </c:pt>
                <c:pt idx="953">
                  <c:v>16.437537109379999</c:v>
                </c:pt>
                <c:pt idx="954">
                  <c:v>16.487208984379997</c:v>
                </c:pt>
                <c:pt idx="955">
                  <c:v>16.458517578129999</c:v>
                </c:pt>
                <c:pt idx="956">
                  <c:v>16.458517578129999</c:v>
                </c:pt>
                <c:pt idx="957">
                  <c:v>16.21326855469</c:v>
                </c:pt>
                <c:pt idx="958">
                  <c:v>16.36292382813</c:v>
                </c:pt>
                <c:pt idx="959">
                  <c:v>16.36292382813</c:v>
                </c:pt>
                <c:pt idx="960">
                  <c:v>16.018640625</c:v>
                </c:pt>
                <c:pt idx="961">
                  <c:v>16.376690429690001</c:v>
                </c:pt>
                <c:pt idx="962">
                  <c:v>16.549082031249998</c:v>
                </c:pt>
                <c:pt idx="963">
                  <c:v>16.549082031249998</c:v>
                </c:pt>
                <c:pt idx="964">
                  <c:v>16.414207031250001</c:v>
                </c:pt>
                <c:pt idx="965">
                  <c:v>16.414207031250001</c:v>
                </c:pt>
                <c:pt idx="966">
                  <c:v>16.131360351560001</c:v>
                </c:pt>
                <c:pt idx="967">
                  <c:v>16.634441406250001</c:v>
                </c:pt>
                <c:pt idx="968">
                  <c:v>16.29829980469</c:v>
                </c:pt>
                <c:pt idx="969">
                  <c:v>16.29829980469</c:v>
                </c:pt>
                <c:pt idx="970">
                  <c:v>16.370416992189998</c:v>
                </c:pt>
                <c:pt idx="971">
                  <c:v>16.9199765625</c:v>
                </c:pt>
                <c:pt idx="972">
                  <c:v>16.509769531250001</c:v>
                </c:pt>
                <c:pt idx="973">
                  <c:v>16.655050781250001</c:v>
                </c:pt>
                <c:pt idx="974">
                  <c:v>16.598927734379998</c:v>
                </c:pt>
                <c:pt idx="975">
                  <c:v>16.598927734379998</c:v>
                </c:pt>
                <c:pt idx="976">
                  <c:v>16.38252050781</c:v>
                </c:pt>
                <c:pt idx="977">
                  <c:v>16.48967578125</c:v>
                </c:pt>
                <c:pt idx="978">
                  <c:v>16.48967578125</c:v>
                </c:pt>
                <c:pt idx="979">
                  <c:v>16.2243984375</c:v>
                </c:pt>
                <c:pt idx="980">
                  <c:v>16.475009765629999</c:v>
                </c:pt>
                <c:pt idx="981">
                  <c:v>16.34898925781</c:v>
                </c:pt>
                <c:pt idx="982">
                  <c:v>16.614636718749999</c:v>
                </c:pt>
                <c:pt idx="983">
                  <c:v>16.986941406250001</c:v>
                </c:pt>
                <c:pt idx="984">
                  <c:v>16.986941406250001</c:v>
                </c:pt>
                <c:pt idx="985">
                  <c:v>16.366440429689998</c:v>
                </c:pt>
                <c:pt idx="986">
                  <c:v>16.609322265629999</c:v>
                </c:pt>
                <c:pt idx="987">
                  <c:v>16.50263867188</c:v>
                </c:pt>
                <c:pt idx="988">
                  <c:v>16.50263867188</c:v>
                </c:pt>
                <c:pt idx="989">
                  <c:v>16.55984765625</c:v>
                </c:pt>
                <c:pt idx="990">
                  <c:v>16.55984765625</c:v>
                </c:pt>
                <c:pt idx="991">
                  <c:v>16.593597656250001</c:v>
                </c:pt>
                <c:pt idx="992">
                  <c:v>17.079267578129997</c:v>
                </c:pt>
                <c:pt idx="993">
                  <c:v>16.597234374999999</c:v>
                </c:pt>
                <c:pt idx="994">
                  <c:v>16.597234374999999</c:v>
                </c:pt>
                <c:pt idx="995">
                  <c:v>17.011919921879997</c:v>
                </c:pt>
                <c:pt idx="996">
                  <c:v>17.030099609379999</c:v>
                </c:pt>
                <c:pt idx="997">
                  <c:v>17.030099609379999</c:v>
                </c:pt>
                <c:pt idx="998">
                  <c:v>17.051478515629999</c:v>
                </c:pt>
                <c:pt idx="999">
                  <c:v>16.77403710938</c:v>
                </c:pt>
                <c:pt idx="1000">
                  <c:v>16.77403710938</c:v>
                </c:pt>
                <c:pt idx="1001">
                  <c:v>17.055208984379998</c:v>
                </c:pt>
                <c:pt idx="1002">
                  <c:v>16.86939257813</c:v>
                </c:pt>
                <c:pt idx="1003">
                  <c:v>16.86939257813</c:v>
                </c:pt>
                <c:pt idx="1004">
                  <c:v>16.82553320313</c:v>
                </c:pt>
                <c:pt idx="1005">
                  <c:v>16.706589843749999</c:v>
                </c:pt>
                <c:pt idx="1006">
                  <c:v>16.78862890625</c:v>
                </c:pt>
                <c:pt idx="1007">
                  <c:v>17.0795703125</c:v>
                </c:pt>
                <c:pt idx="1008">
                  <c:v>17.16570898438</c:v>
                </c:pt>
                <c:pt idx="1009">
                  <c:v>17.16570898438</c:v>
                </c:pt>
                <c:pt idx="1010">
                  <c:v>17.26280664063</c:v>
                </c:pt>
                <c:pt idx="1011">
                  <c:v>17.01484570313</c:v>
                </c:pt>
                <c:pt idx="1012">
                  <c:v>16.600884765629999</c:v>
                </c:pt>
                <c:pt idx="1013">
                  <c:v>16.600884765629999</c:v>
                </c:pt>
                <c:pt idx="1014">
                  <c:v>17.0038203125</c:v>
                </c:pt>
                <c:pt idx="1015">
                  <c:v>16.692195312500001</c:v>
                </c:pt>
                <c:pt idx="1016">
                  <c:v>16.992683593750002</c:v>
                </c:pt>
                <c:pt idx="1017">
                  <c:v>17.12884179688</c:v>
                </c:pt>
                <c:pt idx="1018">
                  <c:v>17.027896484379998</c:v>
                </c:pt>
                <c:pt idx="1019">
                  <c:v>17.027896484379998</c:v>
                </c:pt>
                <c:pt idx="1020">
                  <c:v>17.146246093750001</c:v>
                </c:pt>
                <c:pt idx="1021">
                  <c:v>16.883503906249999</c:v>
                </c:pt>
                <c:pt idx="1022">
                  <c:v>16.883503906249999</c:v>
                </c:pt>
                <c:pt idx="1023">
                  <c:v>16.638517578129999</c:v>
                </c:pt>
                <c:pt idx="1024">
                  <c:v>16.684093749999999</c:v>
                </c:pt>
                <c:pt idx="1025">
                  <c:v>16.684093749999999</c:v>
                </c:pt>
                <c:pt idx="1026">
                  <c:v>17.226275390629997</c:v>
                </c:pt>
                <c:pt idx="1027">
                  <c:v>16.701400390629999</c:v>
                </c:pt>
                <c:pt idx="1028">
                  <c:v>16.701400390629999</c:v>
                </c:pt>
                <c:pt idx="1029">
                  <c:v>17.14685742188</c:v>
                </c:pt>
                <c:pt idx="1030">
                  <c:v>17.217349609379998</c:v>
                </c:pt>
                <c:pt idx="1031">
                  <c:v>17.25530664063</c:v>
                </c:pt>
                <c:pt idx="1032">
                  <c:v>17.287855468749999</c:v>
                </c:pt>
                <c:pt idx="1033">
                  <c:v>16.956878906250001</c:v>
                </c:pt>
                <c:pt idx="1034">
                  <c:v>16.890125000000001</c:v>
                </c:pt>
                <c:pt idx="1035">
                  <c:v>16.890125000000001</c:v>
                </c:pt>
                <c:pt idx="1036">
                  <c:v>16.954240234379998</c:v>
                </c:pt>
                <c:pt idx="1037">
                  <c:v>16.806855468750001</c:v>
                </c:pt>
                <c:pt idx="1038">
                  <c:v>16.806855468750001</c:v>
                </c:pt>
                <c:pt idx="1039">
                  <c:v>16.927425781250001</c:v>
                </c:pt>
                <c:pt idx="1040">
                  <c:v>16.54209765625</c:v>
                </c:pt>
                <c:pt idx="1041">
                  <c:v>16.54209765625</c:v>
                </c:pt>
                <c:pt idx="1042">
                  <c:v>16.676458984379998</c:v>
                </c:pt>
                <c:pt idx="1043">
                  <c:v>16.921703125000001</c:v>
                </c:pt>
                <c:pt idx="1044">
                  <c:v>16.921703125000001</c:v>
                </c:pt>
                <c:pt idx="1045">
                  <c:v>17.192888671879999</c:v>
                </c:pt>
                <c:pt idx="1046">
                  <c:v>16.869099609379997</c:v>
                </c:pt>
                <c:pt idx="1047">
                  <c:v>16.988292968749999</c:v>
                </c:pt>
                <c:pt idx="1048">
                  <c:v>16.988292968749999</c:v>
                </c:pt>
                <c:pt idx="1049">
                  <c:v>16.330603515629999</c:v>
                </c:pt>
                <c:pt idx="1050">
                  <c:v>16.330603515629999</c:v>
                </c:pt>
                <c:pt idx="1051">
                  <c:v>16.803990234379999</c:v>
                </c:pt>
                <c:pt idx="1052">
                  <c:v>16.459621093749998</c:v>
                </c:pt>
                <c:pt idx="1053">
                  <c:v>16.71976171875</c:v>
                </c:pt>
                <c:pt idx="1054">
                  <c:v>16.71976171875</c:v>
                </c:pt>
                <c:pt idx="1055">
                  <c:v>16.710785156250001</c:v>
                </c:pt>
                <c:pt idx="1056">
                  <c:v>16.35936523438</c:v>
                </c:pt>
                <c:pt idx="1057">
                  <c:v>16.35936523438</c:v>
                </c:pt>
                <c:pt idx="1058">
                  <c:v>16.615458984379998</c:v>
                </c:pt>
                <c:pt idx="1059">
                  <c:v>17.019951171879999</c:v>
                </c:pt>
                <c:pt idx="1060">
                  <c:v>17.019951171879999</c:v>
                </c:pt>
                <c:pt idx="1061">
                  <c:v>16.422882812499999</c:v>
                </c:pt>
                <c:pt idx="1062">
                  <c:v>16.553150390629998</c:v>
                </c:pt>
                <c:pt idx="1063">
                  <c:v>16.553150390629998</c:v>
                </c:pt>
                <c:pt idx="1064">
                  <c:v>17.01341601563</c:v>
                </c:pt>
                <c:pt idx="1065">
                  <c:v>16.556722656249999</c:v>
                </c:pt>
                <c:pt idx="1066">
                  <c:v>16.916060546879997</c:v>
                </c:pt>
                <c:pt idx="1067">
                  <c:v>16.84915625</c:v>
                </c:pt>
                <c:pt idx="1068">
                  <c:v>16.98711328125</c:v>
                </c:pt>
                <c:pt idx="1069">
                  <c:v>16.98711328125</c:v>
                </c:pt>
                <c:pt idx="1070">
                  <c:v>16.863345703129998</c:v>
                </c:pt>
                <c:pt idx="1071">
                  <c:v>16.524484375</c:v>
                </c:pt>
                <c:pt idx="1072">
                  <c:v>17.065744140629999</c:v>
                </c:pt>
                <c:pt idx="1073">
                  <c:v>17.065744140629999</c:v>
                </c:pt>
                <c:pt idx="1074">
                  <c:v>16.548232421879998</c:v>
                </c:pt>
                <c:pt idx="1075">
                  <c:v>16.760433593750001</c:v>
                </c:pt>
                <c:pt idx="1076">
                  <c:v>16.89769335938</c:v>
                </c:pt>
                <c:pt idx="1077">
                  <c:v>16.407414062499999</c:v>
                </c:pt>
                <c:pt idx="1078">
                  <c:v>16.822244140629998</c:v>
                </c:pt>
                <c:pt idx="1079">
                  <c:v>16.822244140629998</c:v>
                </c:pt>
                <c:pt idx="1080">
                  <c:v>16.317703125000001</c:v>
                </c:pt>
                <c:pt idx="1081">
                  <c:v>16.270559570310002</c:v>
                </c:pt>
                <c:pt idx="1082">
                  <c:v>16.270559570310002</c:v>
                </c:pt>
                <c:pt idx="1083">
                  <c:v>16.36799804688</c:v>
                </c:pt>
                <c:pt idx="1084">
                  <c:v>16.848033203129997</c:v>
                </c:pt>
                <c:pt idx="1085">
                  <c:v>16.848033203129997</c:v>
                </c:pt>
                <c:pt idx="1086">
                  <c:v>16.50884960938</c:v>
                </c:pt>
                <c:pt idx="1087">
                  <c:v>16.95076953125</c:v>
                </c:pt>
                <c:pt idx="1088">
                  <c:v>16.95076953125</c:v>
                </c:pt>
                <c:pt idx="1089">
                  <c:v>16.692109375000001</c:v>
                </c:pt>
                <c:pt idx="1090">
                  <c:v>16.383229492190001</c:v>
                </c:pt>
                <c:pt idx="1091">
                  <c:v>16.631355468750002</c:v>
                </c:pt>
                <c:pt idx="1092">
                  <c:v>16.676462890629999</c:v>
                </c:pt>
                <c:pt idx="1093">
                  <c:v>16.973917968750001</c:v>
                </c:pt>
                <c:pt idx="1094">
                  <c:v>16.973917968750001</c:v>
                </c:pt>
                <c:pt idx="1095">
                  <c:v>16.455181640629998</c:v>
                </c:pt>
                <c:pt idx="1096">
                  <c:v>16.582191406250001</c:v>
                </c:pt>
                <c:pt idx="1097">
                  <c:v>16.783457031249998</c:v>
                </c:pt>
                <c:pt idx="1098">
                  <c:v>16.783457031249998</c:v>
                </c:pt>
                <c:pt idx="1099">
                  <c:v>16.784130859379999</c:v>
                </c:pt>
                <c:pt idx="1100">
                  <c:v>16.882187500000001</c:v>
                </c:pt>
                <c:pt idx="1101">
                  <c:v>16.543378906249998</c:v>
                </c:pt>
                <c:pt idx="1102">
                  <c:v>16.564171875</c:v>
                </c:pt>
                <c:pt idx="1103">
                  <c:v>16.571771484379997</c:v>
                </c:pt>
                <c:pt idx="1104">
                  <c:v>16.571771484379997</c:v>
                </c:pt>
                <c:pt idx="1105">
                  <c:v>16.480011718749999</c:v>
                </c:pt>
                <c:pt idx="1106">
                  <c:v>17.190457031249998</c:v>
                </c:pt>
                <c:pt idx="1107">
                  <c:v>17.190457031249998</c:v>
                </c:pt>
                <c:pt idx="1108">
                  <c:v>16.842714843749999</c:v>
                </c:pt>
                <c:pt idx="1109">
                  <c:v>16.862136718750001</c:v>
                </c:pt>
                <c:pt idx="1110">
                  <c:v>17.108324218749999</c:v>
                </c:pt>
                <c:pt idx="1111">
                  <c:v>16.654380859379998</c:v>
                </c:pt>
                <c:pt idx="1112">
                  <c:v>16.654380859379998</c:v>
                </c:pt>
                <c:pt idx="1113">
                  <c:v>16.559654296879998</c:v>
                </c:pt>
                <c:pt idx="1114">
                  <c:v>16.81034179688</c:v>
                </c:pt>
                <c:pt idx="1115">
                  <c:v>16.81034179688</c:v>
                </c:pt>
                <c:pt idx="1116">
                  <c:v>16.520828125000001</c:v>
                </c:pt>
                <c:pt idx="1117">
                  <c:v>16.87188476563</c:v>
                </c:pt>
                <c:pt idx="1118">
                  <c:v>16.81735351563</c:v>
                </c:pt>
                <c:pt idx="1119">
                  <c:v>16.885447265629999</c:v>
                </c:pt>
                <c:pt idx="1120">
                  <c:v>17.159062500000001</c:v>
                </c:pt>
                <c:pt idx="1121">
                  <c:v>16.796796874999998</c:v>
                </c:pt>
                <c:pt idx="1122">
                  <c:v>16.796796874999998</c:v>
                </c:pt>
                <c:pt idx="1123">
                  <c:v>16.945083984379998</c:v>
                </c:pt>
                <c:pt idx="1124">
                  <c:v>16.889046874999998</c:v>
                </c:pt>
                <c:pt idx="1125">
                  <c:v>16.889046874999998</c:v>
                </c:pt>
                <c:pt idx="1126">
                  <c:v>16.532042968750002</c:v>
                </c:pt>
                <c:pt idx="1127">
                  <c:v>16.438324218750001</c:v>
                </c:pt>
                <c:pt idx="1128">
                  <c:v>16.438324218750001</c:v>
                </c:pt>
                <c:pt idx="1129">
                  <c:v>16.736572265629999</c:v>
                </c:pt>
                <c:pt idx="1130">
                  <c:v>16.54751953125</c:v>
                </c:pt>
                <c:pt idx="1131">
                  <c:v>16.54751953125</c:v>
                </c:pt>
                <c:pt idx="1132">
                  <c:v>16.656162109379999</c:v>
                </c:pt>
                <c:pt idx="1133">
                  <c:v>16.836705078129999</c:v>
                </c:pt>
                <c:pt idx="1134">
                  <c:v>16.641482421879999</c:v>
                </c:pt>
                <c:pt idx="1135">
                  <c:v>16.641482421879999</c:v>
                </c:pt>
                <c:pt idx="1136">
                  <c:v>16.57769140625</c:v>
                </c:pt>
                <c:pt idx="1137">
                  <c:v>16.57769140625</c:v>
                </c:pt>
                <c:pt idx="1138">
                  <c:v>16.72094921875</c:v>
                </c:pt>
                <c:pt idx="1139">
                  <c:v>17.09087109375</c:v>
                </c:pt>
                <c:pt idx="1140">
                  <c:v>16.909833984379997</c:v>
                </c:pt>
                <c:pt idx="1141">
                  <c:v>16.909833984379997</c:v>
                </c:pt>
                <c:pt idx="1142">
                  <c:v>17.244812499999998</c:v>
                </c:pt>
                <c:pt idx="1143">
                  <c:v>17.035486328129998</c:v>
                </c:pt>
                <c:pt idx="1144">
                  <c:v>17.178537109379999</c:v>
                </c:pt>
                <c:pt idx="1145">
                  <c:v>17.065287109379998</c:v>
                </c:pt>
                <c:pt idx="1146">
                  <c:v>16.6645</c:v>
                </c:pt>
                <c:pt idx="1147">
                  <c:v>16.6645</c:v>
                </c:pt>
                <c:pt idx="1148">
                  <c:v>16.976183593750001</c:v>
                </c:pt>
                <c:pt idx="1149">
                  <c:v>16.71204101563</c:v>
                </c:pt>
                <c:pt idx="1150">
                  <c:v>17.096753906250001</c:v>
                </c:pt>
                <c:pt idx="1151">
                  <c:v>17.096753906250001</c:v>
                </c:pt>
                <c:pt idx="1152">
                  <c:v>17.084761718749998</c:v>
                </c:pt>
                <c:pt idx="1153">
                  <c:v>16.98793359375</c:v>
                </c:pt>
                <c:pt idx="1154">
                  <c:v>17.162218750000001</c:v>
                </c:pt>
                <c:pt idx="1155">
                  <c:v>16.621035156249999</c:v>
                </c:pt>
                <c:pt idx="1156">
                  <c:v>16.678753906250002</c:v>
                </c:pt>
                <c:pt idx="1157">
                  <c:v>16.678753906250002</c:v>
                </c:pt>
                <c:pt idx="1158">
                  <c:v>16.961574218749998</c:v>
                </c:pt>
                <c:pt idx="1159">
                  <c:v>16.960130859379998</c:v>
                </c:pt>
                <c:pt idx="1160">
                  <c:v>16.960130859379998</c:v>
                </c:pt>
                <c:pt idx="1161">
                  <c:v>17.445966796879997</c:v>
                </c:pt>
                <c:pt idx="1162">
                  <c:v>17.309824218749998</c:v>
                </c:pt>
                <c:pt idx="1163">
                  <c:v>17.309824218749998</c:v>
                </c:pt>
                <c:pt idx="1164">
                  <c:v>16.96969140625</c:v>
                </c:pt>
                <c:pt idx="1165">
                  <c:v>17.083115234379999</c:v>
                </c:pt>
                <c:pt idx="1166">
                  <c:v>17.083115234379999</c:v>
                </c:pt>
                <c:pt idx="1167">
                  <c:v>17.071337890629998</c:v>
                </c:pt>
                <c:pt idx="1168">
                  <c:v>16.82381640625</c:v>
                </c:pt>
                <c:pt idx="1169">
                  <c:v>17.04675976563</c:v>
                </c:pt>
                <c:pt idx="1170">
                  <c:v>17.04675976563</c:v>
                </c:pt>
                <c:pt idx="1171">
                  <c:v>16.883765624999999</c:v>
                </c:pt>
                <c:pt idx="1172">
                  <c:v>16.883765624999999</c:v>
                </c:pt>
                <c:pt idx="1173">
                  <c:v>17.14358984375</c:v>
                </c:pt>
                <c:pt idx="1174">
                  <c:v>16.917728515629999</c:v>
                </c:pt>
                <c:pt idx="1175">
                  <c:v>17.233732421879999</c:v>
                </c:pt>
                <c:pt idx="1176">
                  <c:v>17.233732421879999</c:v>
                </c:pt>
                <c:pt idx="1177">
                  <c:v>16.921261718749999</c:v>
                </c:pt>
                <c:pt idx="1178">
                  <c:v>16.94813671875</c:v>
                </c:pt>
                <c:pt idx="1179">
                  <c:v>17.189324218749999</c:v>
                </c:pt>
                <c:pt idx="1180">
                  <c:v>17.077542968749999</c:v>
                </c:pt>
                <c:pt idx="1181">
                  <c:v>17.55515625</c:v>
                </c:pt>
                <c:pt idx="1182">
                  <c:v>17.55515625</c:v>
                </c:pt>
                <c:pt idx="1183">
                  <c:v>17.263951171879999</c:v>
                </c:pt>
                <c:pt idx="1184">
                  <c:v>17.107121093749999</c:v>
                </c:pt>
                <c:pt idx="1185">
                  <c:v>17.107121093749999</c:v>
                </c:pt>
                <c:pt idx="1186">
                  <c:v>17.141011718750001</c:v>
                </c:pt>
                <c:pt idx="1187">
                  <c:v>16.839972656250001</c:v>
                </c:pt>
                <c:pt idx="1188">
                  <c:v>17.096552734379998</c:v>
                </c:pt>
                <c:pt idx="1189">
                  <c:v>16.76175976563</c:v>
                </c:pt>
                <c:pt idx="1190">
                  <c:v>16.910269531250002</c:v>
                </c:pt>
                <c:pt idx="1191">
                  <c:v>16.910269531250002</c:v>
                </c:pt>
                <c:pt idx="1192">
                  <c:v>16.613869140629998</c:v>
                </c:pt>
                <c:pt idx="1193">
                  <c:v>16.872080078129997</c:v>
                </c:pt>
                <c:pt idx="1194">
                  <c:v>17.386574218749999</c:v>
                </c:pt>
                <c:pt idx="1195">
                  <c:v>17.386574218749999</c:v>
                </c:pt>
                <c:pt idx="1196">
                  <c:v>16.678556640629999</c:v>
                </c:pt>
                <c:pt idx="1197">
                  <c:v>16.773818359379998</c:v>
                </c:pt>
                <c:pt idx="1198">
                  <c:v>16.536949218749999</c:v>
                </c:pt>
                <c:pt idx="1199">
                  <c:v>16.588511718749999</c:v>
                </c:pt>
                <c:pt idx="1200">
                  <c:v>16.74731640625</c:v>
                </c:pt>
                <c:pt idx="1201">
                  <c:v>16.74731640625</c:v>
                </c:pt>
                <c:pt idx="1202">
                  <c:v>16.91094140625</c:v>
                </c:pt>
                <c:pt idx="1203">
                  <c:v>17.237302734379998</c:v>
                </c:pt>
                <c:pt idx="1204">
                  <c:v>17.237302734379998</c:v>
                </c:pt>
                <c:pt idx="1205">
                  <c:v>16.679888671879997</c:v>
                </c:pt>
                <c:pt idx="1206">
                  <c:v>17.163441406250001</c:v>
                </c:pt>
                <c:pt idx="1207">
                  <c:v>17.310937500000001</c:v>
                </c:pt>
                <c:pt idx="1208">
                  <c:v>17.072232421879999</c:v>
                </c:pt>
                <c:pt idx="1209">
                  <c:v>17.1030078125</c:v>
                </c:pt>
                <c:pt idx="1210">
                  <c:v>17.1030078125</c:v>
                </c:pt>
                <c:pt idx="1211">
                  <c:v>16.97518359375</c:v>
                </c:pt>
                <c:pt idx="1212">
                  <c:v>17.248332031250001</c:v>
                </c:pt>
                <c:pt idx="1213">
                  <c:v>17.248332031250001</c:v>
                </c:pt>
                <c:pt idx="1214">
                  <c:v>16.750011718749999</c:v>
                </c:pt>
                <c:pt idx="1215">
                  <c:v>16.92465429688</c:v>
                </c:pt>
                <c:pt idx="1216">
                  <c:v>16.92465429688</c:v>
                </c:pt>
                <c:pt idx="1217">
                  <c:v>16.744998046879999</c:v>
                </c:pt>
                <c:pt idx="1218">
                  <c:v>17.09171679688</c:v>
                </c:pt>
                <c:pt idx="1219">
                  <c:v>17.09171679688</c:v>
                </c:pt>
                <c:pt idx="1220">
                  <c:v>17.008177734379998</c:v>
                </c:pt>
                <c:pt idx="1221">
                  <c:v>17.311378906249999</c:v>
                </c:pt>
                <c:pt idx="1222">
                  <c:v>17.161957031250001</c:v>
                </c:pt>
                <c:pt idx="1223">
                  <c:v>17.161957031250001</c:v>
                </c:pt>
                <c:pt idx="1224">
                  <c:v>16.950248046879999</c:v>
                </c:pt>
                <c:pt idx="1225">
                  <c:v>16.90651171875</c:v>
                </c:pt>
                <c:pt idx="1226">
                  <c:v>16.90651171875</c:v>
                </c:pt>
                <c:pt idx="1227">
                  <c:v>17.24343164063</c:v>
                </c:pt>
                <c:pt idx="1228">
                  <c:v>16.953101562499999</c:v>
                </c:pt>
                <c:pt idx="1229">
                  <c:v>16.953101562499999</c:v>
                </c:pt>
                <c:pt idx="1230">
                  <c:v>16.972886718750001</c:v>
                </c:pt>
                <c:pt idx="1231">
                  <c:v>17.40026953125</c:v>
                </c:pt>
                <c:pt idx="1232">
                  <c:v>16.99822265625</c:v>
                </c:pt>
                <c:pt idx="1233">
                  <c:v>16.99822265625</c:v>
                </c:pt>
                <c:pt idx="1234">
                  <c:v>16.948480468749999</c:v>
                </c:pt>
                <c:pt idx="1235">
                  <c:v>16.948480468749999</c:v>
                </c:pt>
                <c:pt idx="1236">
                  <c:v>17.06888867188</c:v>
                </c:pt>
                <c:pt idx="1237">
                  <c:v>17.10252929688</c:v>
                </c:pt>
                <c:pt idx="1238">
                  <c:v>16.886806640629999</c:v>
                </c:pt>
                <c:pt idx="1239">
                  <c:v>16.886806640629999</c:v>
                </c:pt>
                <c:pt idx="1240">
                  <c:v>17.344955078129999</c:v>
                </c:pt>
                <c:pt idx="1241">
                  <c:v>17.249896484379999</c:v>
                </c:pt>
                <c:pt idx="1242">
                  <c:v>16.772996093749999</c:v>
                </c:pt>
                <c:pt idx="1243">
                  <c:v>17.053562500000002</c:v>
                </c:pt>
                <c:pt idx="1244">
                  <c:v>16.728333984379997</c:v>
                </c:pt>
                <c:pt idx="1245">
                  <c:v>16.728333984379997</c:v>
                </c:pt>
                <c:pt idx="1246">
                  <c:v>17.144958984379997</c:v>
                </c:pt>
                <c:pt idx="1247">
                  <c:v>16.687306640629998</c:v>
                </c:pt>
                <c:pt idx="1248">
                  <c:v>16.687306640629998</c:v>
                </c:pt>
                <c:pt idx="1249">
                  <c:v>17.227939453129999</c:v>
                </c:pt>
                <c:pt idx="1250">
                  <c:v>16.894523437499998</c:v>
                </c:pt>
                <c:pt idx="1251">
                  <c:v>16.894523437499998</c:v>
                </c:pt>
                <c:pt idx="1252">
                  <c:v>17.17483984375</c:v>
                </c:pt>
                <c:pt idx="1253">
                  <c:v>17.029199218750001</c:v>
                </c:pt>
                <c:pt idx="1254">
                  <c:v>17.029199218750001</c:v>
                </c:pt>
                <c:pt idx="1255">
                  <c:v>17.188386718749999</c:v>
                </c:pt>
                <c:pt idx="1256">
                  <c:v>16.93033789063</c:v>
                </c:pt>
                <c:pt idx="1257">
                  <c:v>16.716142578129997</c:v>
                </c:pt>
                <c:pt idx="1258">
                  <c:v>17.167210937499998</c:v>
                </c:pt>
                <c:pt idx="1259">
                  <c:v>16.660988281249999</c:v>
                </c:pt>
                <c:pt idx="1260">
                  <c:v>16.660988281249999</c:v>
                </c:pt>
                <c:pt idx="1261">
                  <c:v>16.90687890625</c:v>
                </c:pt>
                <c:pt idx="1262">
                  <c:v>16.65786132813</c:v>
                </c:pt>
                <c:pt idx="1263">
                  <c:v>16.867966796879998</c:v>
                </c:pt>
                <c:pt idx="1264">
                  <c:v>16.867966796879998</c:v>
                </c:pt>
                <c:pt idx="1265">
                  <c:v>16.979078125000001</c:v>
                </c:pt>
                <c:pt idx="1266">
                  <c:v>16.740943359379997</c:v>
                </c:pt>
                <c:pt idx="1267">
                  <c:v>17.261902343749998</c:v>
                </c:pt>
                <c:pt idx="1268">
                  <c:v>16.946613281249999</c:v>
                </c:pt>
                <c:pt idx="1269">
                  <c:v>16.946613281249999</c:v>
                </c:pt>
                <c:pt idx="1270">
                  <c:v>17.171136718749999</c:v>
                </c:pt>
                <c:pt idx="1271">
                  <c:v>16.9348828125</c:v>
                </c:pt>
                <c:pt idx="1272">
                  <c:v>16.97897460938</c:v>
                </c:pt>
                <c:pt idx="1273">
                  <c:v>16.97897460938</c:v>
                </c:pt>
                <c:pt idx="1274">
                  <c:v>17.150130859379999</c:v>
                </c:pt>
                <c:pt idx="1275">
                  <c:v>16.612261718749998</c:v>
                </c:pt>
                <c:pt idx="1276">
                  <c:v>16.978332031250002</c:v>
                </c:pt>
                <c:pt idx="1277">
                  <c:v>16.73261914063</c:v>
                </c:pt>
                <c:pt idx="1278">
                  <c:v>16.955650390629998</c:v>
                </c:pt>
                <c:pt idx="1279">
                  <c:v>16.955650390629998</c:v>
                </c:pt>
                <c:pt idx="1280">
                  <c:v>17.01730664063</c:v>
                </c:pt>
                <c:pt idx="1281">
                  <c:v>16.933863281250002</c:v>
                </c:pt>
                <c:pt idx="1282">
                  <c:v>16.933863281250002</c:v>
                </c:pt>
                <c:pt idx="1283">
                  <c:v>16.887048828129998</c:v>
                </c:pt>
                <c:pt idx="1284">
                  <c:v>17.154152343749999</c:v>
                </c:pt>
                <c:pt idx="1285">
                  <c:v>17.154152343749999</c:v>
                </c:pt>
                <c:pt idx="1286">
                  <c:v>16.693996093749998</c:v>
                </c:pt>
                <c:pt idx="1287">
                  <c:v>16.616222656249999</c:v>
                </c:pt>
                <c:pt idx="1288">
                  <c:v>16.616222656249999</c:v>
                </c:pt>
                <c:pt idx="1289">
                  <c:v>16.75101171875</c:v>
                </c:pt>
                <c:pt idx="1290">
                  <c:v>16.76691992188</c:v>
                </c:pt>
                <c:pt idx="1291">
                  <c:v>17.07481835938</c:v>
                </c:pt>
                <c:pt idx="1292">
                  <c:v>17.07481835938</c:v>
                </c:pt>
                <c:pt idx="1293">
                  <c:v>17.25019140625</c:v>
                </c:pt>
                <c:pt idx="1294">
                  <c:v>17.25019140625</c:v>
                </c:pt>
                <c:pt idx="1295">
                  <c:v>17.226550781250001</c:v>
                </c:pt>
                <c:pt idx="1296">
                  <c:v>16.591564453129998</c:v>
                </c:pt>
                <c:pt idx="1297">
                  <c:v>17.124298828129998</c:v>
                </c:pt>
                <c:pt idx="1298">
                  <c:v>17.124298828129998</c:v>
                </c:pt>
                <c:pt idx="1299">
                  <c:v>16.846037109379999</c:v>
                </c:pt>
                <c:pt idx="1300">
                  <c:v>17.11189257813</c:v>
                </c:pt>
                <c:pt idx="1301">
                  <c:v>17.11189257813</c:v>
                </c:pt>
                <c:pt idx="1302">
                  <c:v>16.781302734379999</c:v>
                </c:pt>
                <c:pt idx="1303">
                  <c:v>17.157374999999998</c:v>
                </c:pt>
                <c:pt idx="1304">
                  <c:v>17.157374999999998</c:v>
                </c:pt>
                <c:pt idx="1305">
                  <c:v>16.742386718750002</c:v>
                </c:pt>
                <c:pt idx="1306">
                  <c:v>17.24100390625</c:v>
                </c:pt>
                <c:pt idx="1307">
                  <c:v>17.24100390625</c:v>
                </c:pt>
                <c:pt idx="1308">
                  <c:v>17.147615234379998</c:v>
                </c:pt>
                <c:pt idx="1309">
                  <c:v>17.332097656249999</c:v>
                </c:pt>
                <c:pt idx="1310">
                  <c:v>17.248078124999999</c:v>
                </c:pt>
                <c:pt idx="1311">
                  <c:v>17.248078124999999</c:v>
                </c:pt>
                <c:pt idx="1312">
                  <c:v>17.55126953125</c:v>
                </c:pt>
                <c:pt idx="1313">
                  <c:v>17.55126953125</c:v>
                </c:pt>
                <c:pt idx="1314">
                  <c:v>17.4135234375</c:v>
                </c:pt>
                <c:pt idx="1315">
                  <c:v>17.391980468749999</c:v>
                </c:pt>
                <c:pt idx="1316">
                  <c:v>17.35589257813</c:v>
                </c:pt>
                <c:pt idx="1317">
                  <c:v>17.35589257813</c:v>
                </c:pt>
                <c:pt idx="1318">
                  <c:v>17.062248046879997</c:v>
                </c:pt>
                <c:pt idx="1319">
                  <c:v>17.457322265629998</c:v>
                </c:pt>
                <c:pt idx="1320">
                  <c:v>17.150076171879999</c:v>
                </c:pt>
                <c:pt idx="1321">
                  <c:v>17.460406249999998</c:v>
                </c:pt>
                <c:pt idx="1322">
                  <c:v>17.778560546879998</c:v>
                </c:pt>
                <c:pt idx="1323">
                  <c:v>17.778560546879998</c:v>
                </c:pt>
                <c:pt idx="1324">
                  <c:v>17.289230468749999</c:v>
                </c:pt>
                <c:pt idx="1325">
                  <c:v>17.640535156249999</c:v>
                </c:pt>
                <c:pt idx="1326">
                  <c:v>17.377146484379999</c:v>
                </c:pt>
                <c:pt idx="1327">
                  <c:v>17.377146484379999</c:v>
                </c:pt>
                <c:pt idx="1328">
                  <c:v>17.670966796879998</c:v>
                </c:pt>
                <c:pt idx="1329">
                  <c:v>17.41800976563</c:v>
                </c:pt>
                <c:pt idx="1330">
                  <c:v>17.343406250000001</c:v>
                </c:pt>
                <c:pt idx="1331">
                  <c:v>17.55480859375</c:v>
                </c:pt>
                <c:pt idx="1332">
                  <c:v>17.276296875</c:v>
                </c:pt>
                <c:pt idx="1333">
                  <c:v>17.276296875</c:v>
                </c:pt>
                <c:pt idx="1334">
                  <c:v>17.553351562500001</c:v>
                </c:pt>
                <c:pt idx="1335">
                  <c:v>17.506923828129999</c:v>
                </c:pt>
                <c:pt idx="1336">
                  <c:v>17.40517382813</c:v>
                </c:pt>
                <c:pt idx="1337">
                  <c:v>17.40517382813</c:v>
                </c:pt>
                <c:pt idx="1338">
                  <c:v>17.525080078129999</c:v>
                </c:pt>
                <c:pt idx="1339">
                  <c:v>17.279783203129998</c:v>
                </c:pt>
                <c:pt idx="1340">
                  <c:v>17.482851562499999</c:v>
                </c:pt>
                <c:pt idx="1341">
                  <c:v>17.312175781250001</c:v>
                </c:pt>
                <c:pt idx="1342">
                  <c:v>17.416042968749998</c:v>
                </c:pt>
                <c:pt idx="1343">
                  <c:v>17.416042968749998</c:v>
                </c:pt>
                <c:pt idx="1344">
                  <c:v>17.589886718750002</c:v>
                </c:pt>
                <c:pt idx="1345">
                  <c:v>17.11563671875</c:v>
                </c:pt>
                <c:pt idx="1346">
                  <c:v>17.11563671875</c:v>
                </c:pt>
                <c:pt idx="1347">
                  <c:v>17.412732421879998</c:v>
                </c:pt>
                <c:pt idx="1348">
                  <c:v>17.271707031249999</c:v>
                </c:pt>
                <c:pt idx="1349">
                  <c:v>17.271707031249999</c:v>
                </c:pt>
                <c:pt idx="1350">
                  <c:v>17.254953125</c:v>
                </c:pt>
                <c:pt idx="1351">
                  <c:v>17.17203710938</c:v>
                </c:pt>
                <c:pt idx="1352">
                  <c:v>17.17203710938</c:v>
                </c:pt>
                <c:pt idx="1353">
                  <c:v>17.498886718750001</c:v>
                </c:pt>
                <c:pt idx="1354">
                  <c:v>17.250089843750001</c:v>
                </c:pt>
                <c:pt idx="1355">
                  <c:v>17.491802734379998</c:v>
                </c:pt>
                <c:pt idx="1356">
                  <c:v>17.722230468749999</c:v>
                </c:pt>
                <c:pt idx="1357">
                  <c:v>17.500980468750001</c:v>
                </c:pt>
                <c:pt idx="1358">
                  <c:v>17.500980468750001</c:v>
                </c:pt>
                <c:pt idx="1359">
                  <c:v>17.794253906249999</c:v>
                </c:pt>
                <c:pt idx="1360">
                  <c:v>17.376113281249999</c:v>
                </c:pt>
                <c:pt idx="1361">
                  <c:v>17.662660156249999</c:v>
                </c:pt>
                <c:pt idx="1362">
                  <c:v>17.662660156249999</c:v>
                </c:pt>
                <c:pt idx="1363">
                  <c:v>17.832742187499999</c:v>
                </c:pt>
                <c:pt idx="1364">
                  <c:v>17.466521484379999</c:v>
                </c:pt>
                <c:pt idx="1365">
                  <c:v>17.801771484379998</c:v>
                </c:pt>
                <c:pt idx="1366">
                  <c:v>17.550742187499999</c:v>
                </c:pt>
                <c:pt idx="1367">
                  <c:v>17.992613281250001</c:v>
                </c:pt>
                <c:pt idx="1368">
                  <c:v>17.992613281250001</c:v>
                </c:pt>
                <c:pt idx="1369">
                  <c:v>17.727601562499999</c:v>
                </c:pt>
                <c:pt idx="1370">
                  <c:v>17.649509765629997</c:v>
                </c:pt>
                <c:pt idx="1371">
                  <c:v>17.744503906249999</c:v>
                </c:pt>
                <c:pt idx="1372">
                  <c:v>17.517847656250002</c:v>
                </c:pt>
                <c:pt idx="1373">
                  <c:v>18.15191210938</c:v>
                </c:pt>
                <c:pt idx="1374">
                  <c:v>18.15191210938</c:v>
                </c:pt>
                <c:pt idx="1375">
                  <c:v>17.636896484379999</c:v>
                </c:pt>
                <c:pt idx="1376">
                  <c:v>17.682462890629999</c:v>
                </c:pt>
                <c:pt idx="1377">
                  <c:v>17.682462890629999</c:v>
                </c:pt>
                <c:pt idx="1378">
                  <c:v>17.86497851563</c:v>
                </c:pt>
                <c:pt idx="1379">
                  <c:v>17.586060546879999</c:v>
                </c:pt>
                <c:pt idx="1380">
                  <c:v>17.933212890629999</c:v>
                </c:pt>
                <c:pt idx="1381">
                  <c:v>17.51183984375</c:v>
                </c:pt>
                <c:pt idx="1382">
                  <c:v>17.69599804688</c:v>
                </c:pt>
                <c:pt idx="1383">
                  <c:v>17.69599804688</c:v>
                </c:pt>
                <c:pt idx="1384">
                  <c:v>17.623558593750001</c:v>
                </c:pt>
                <c:pt idx="1385">
                  <c:v>17.61265234375</c:v>
                </c:pt>
                <c:pt idx="1386">
                  <c:v>17.95699609375</c:v>
                </c:pt>
                <c:pt idx="1387">
                  <c:v>17.95699609375</c:v>
                </c:pt>
                <c:pt idx="1388">
                  <c:v>17.698132812499999</c:v>
                </c:pt>
                <c:pt idx="1389">
                  <c:v>17.952527343749999</c:v>
                </c:pt>
                <c:pt idx="1390">
                  <c:v>17.720505859379998</c:v>
                </c:pt>
                <c:pt idx="1391">
                  <c:v>17.534429687500001</c:v>
                </c:pt>
                <c:pt idx="1392">
                  <c:v>18.0149609375</c:v>
                </c:pt>
                <c:pt idx="1393">
                  <c:v>18.0149609375</c:v>
                </c:pt>
                <c:pt idx="1394">
                  <c:v>17.538798828129998</c:v>
                </c:pt>
                <c:pt idx="1395">
                  <c:v>17.833271484379999</c:v>
                </c:pt>
                <c:pt idx="1396">
                  <c:v>17.833271484379999</c:v>
                </c:pt>
                <c:pt idx="1397">
                  <c:v>17.572207031249999</c:v>
                </c:pt>
                <c:pt idx="1398">
                  <c:v>17.642107421879999</c:v>
                </c:pt>
                <c:pt idx="1399">
                  <c:v>17.642107421879999</c:v>
                </c:pt>
                <c:pt idx="1400">
                  <c:v>17.21489453125</c:v>
                </c:pt>
                <c:pt idx="1401">
                  <c:v>17.482296874999999</c:v>
                </c:pt>
                <c:pt idx="1402">
                  <c:v>17.482296874999999</c:v>
                </c:pt>
                <c:pt idx="1403">
                  <c:v>17.26462890625</c:v>
                </c:pt>
                <c:pt idx="1404">
                  <c:v>17.566726562500001</c:v>
                </c:pt>
                <c:pt idx="1405">
                  <c:v>17.86091015625</c:v>
                </c:pt>
                <c:pt idx="1406">
                  <c:v>17.670177734379998</c:v>
                </c:pt>
                <c:pt idx="1407">
                  <c:v>17.925984374999999</c:v>
                </c:pt>
                <c:pt idx="1408">
                  <c:v>17.925984374999999</c:v>
                </c:pt>
                <c:pt idx="1409">
                  <c:v>17.585083984379999</c:v>
                </c:pt>
                <c:pt idx="1410">
                  <c:v>17.826576171879999</c:v>
                </c:pt>
                <c:pt idx="1411">
                  <c:v>17.668298828129998</c:v>
                </c:pt>
                <c:pt idx="1412">
                  <c:v>17.668298828129998</c:v>
                </c:pt>
                <c:pt idx="1413">
                  <c:v>17.468570312499999</c:v>
                </c:pt>
                <c:pt idx="1414">
                  <c:v>17.584482421879997</c:v>
                </c:pt>
                <c:pt idx="1415">
                  <c:v>17.33063671875</c:v>
                </c:pt>
                <c:pt idx="1416">
                  <c:v>17.66079101563</c:v>
                </c:pt>
                <c:pt idx="1417">
                  <c:v>17.368847656250001</c:v>
                </c:pt>
                <c:pt idx="1418">
                  <c:v>17.368847656250001</c:v>
                </c:pt>
                <c:pt idx="1419">
                  <c:v>17.60806640625</c:v>
                </c:pt>
                <c:pt idx="1420">
                  <c:v>17.602490234379999</c:v>
                </c:pt>
                <c:pt idx="1421">
                  <c:v>17.602490234379999</c:v>
                </c:pt>
                <c:pt idx="1422">
                  <c:v>17.42829882813</c:v>
                </c:pt>
                <c:pt idx="1423">
                  <c:v>17.237433593750001</c:v>
                </c:pt>
                <c:pt idx="1424">
                  <c:v>17.271078124999999</c:v>
                </c:pt>
                <c:pt idx="1425">
                  <c:v>17.271078124999999</c:v>
                </c:pt>
                <c:pt idx="1426">
                  <c:v>16.966884765629999</c:v>
                </c:pt>
                <c:pt idx="1427">
                  <c:v>17.332365234379999</c:v>
                </c:pt>
                <c:pt idx="1428">
                  <c:v>17.332365234379999</c:v>
                </c:pt>
                <c:pt idx="1429">
                  <c:v>17.138830078129999</c:v>
                </c:pt>
                <c:pt idx="1430">
                  <c:v>17.511076171879999</c:v>
                </c:pt>
                <c:pt idx="1431">
                  <c:v>17.207953125</c:v>
                </c:pt>
                <c:pt idx="1432">
                  <c:v>17.207953125</c:v>
                </c:pt>
                <c:pt idx="1433">
                  <c:v>17.551074218749999</c:v>
                </c:pt>
                <c:pt idx="1434">
                  <c:v>17.551074218749999</c:v>
                </c:pt>
                <c:pt idx="1435">
                  <c:v>17.241425781250001</c:v>
                </c:pt>
                <c:pt idx="1436">
                  <c:v>17.748484375</c:v>
                </c:pt>
                <c:pt idx="1437">
                  <c:v>17.33012890625</c:v>
                </c:pt>
                <c:pt idx="1438">
                  <c:v>17.33012890625</c:v>
                </c:pt>
                <c:pt idx="1439">
                  <c:v>17.607199218750001</c:v>
                </c:pt>
                <c:pt idx="1440">
                  <c:v>17.410792968749998</c:v>
                </c:pt>
                <c:pt idx="1441">
                  <c:v>17.410792968749998</c:v>
                </c:pt>
                <c:pt idx="1442">
                  <c:v>17.815503906250001</c:v>
                </c:pt>
                <c:pt idx="1443">
                  <c:v>17.507095703129998</c:v>
                </c:pt>
                <c:pt idx="1444">
                  <c:v>17.507095703129998</c:v>
                </c:pt>
                <c:pt idx="1445">
                  <c:v>17.817712890629998</c:v>
                </c:pt>
                <c:pt idx="1446">
                  <c:v>17.45393164063</c:v>
                </c:pt>
                <c:pt idx="1447">
                  <c:v>17.45393164063</c:v>
                </c:pt>
                <c:pt idx="1448">
                  <c:v>17.534494140629999</c:v>
                </c:pt>
                <c:pt idx="1449">
                  <c:v>17.722144531249999</c:v>
                </c:pt>
                <c:pt idx="1450">
                  <c:v>17.409921874999998</c:v>
                </c:pt>
                <c:pt idx="1451">
                  <c:v>17.860652343750001</c:v>
                </c:pt>
                <c:pt idx="1452">
                  <c:v>17.565039062499999</c:v>
                </c:pt>
                <c:pt idx="1453">
                  <c:v>17.565039062499999</c:v>
                </c:pt>
                <c:pt idx="1454">
                  <c:v>17.80849414063</c:v>
                </c:pt>
                <c:pt idx="1455">
                  <c:v>17.995347656250001</c:v>
                </c:pt>
                <c:pt idx="1456">
                  <c:v>17.897246093749999</c:v>
                </c:pt>
                <c:pt idx="1457">
                  <c:v>17.897246093749999</c:v>
                </c:pt>
                <c:pt idx="1458">
                  <c:v>18.035001953129999</c:v>
                </c:pt>
                <c:pt idx="1459">
                  <c:v>17.70616601563</c:v>
                </c:pt>
                <c:pt idx="1460">
                  <c:v>18.02013085938</c:v>
                </c:pt>
                <c:pt idx="1461">
                  <c:v>17.551056640629998</c:v>
                </c:pt>
                <c:pt idx="1462">
                  <c:v>17.497994140629999</c:v>
                </c:pt>
                <c:pt idx="1463">
                  <c:v>17.497994140629999</c:v>
                </c:pt>
                <c:pt idx="1464">
                  <c:v>17.840509765629999</c:v>
                </c:pt>
                <c:pt idx="1465">
                  <c:v>17.33929101563</c:v>
                </c:pt>
                <c:pt idx="1466">
                  <c:v>17.33929101563</c:v>
                </c:pt>
                <c:pt idx="1467">
                  <c:v>17.654029296879997</c:v>
                </c:pt>
                <c:pt idx="1468">
                  <c:v>17.85104492188</c:v>
                </c:pt>
                <c:pt idx="1469">
                  <c:v>17.85104492188</c:v>
                </c:pt>
                <c:pt idx="1470">
                  <c:v>17.742574218750001</c:v>
                </c:pt>
                <c:pt idx="1471">
                  <c:v>17.586683593749999</c:v>
                </c:pt>
                <c:pt idx="1472">
                  <c:v>17.586683593749999</c:v>
                </c:pt>
                <c:pt idx="1473">
                  <c:v>17.96426953125</c:v>
                </c:pt>
                <c:pt idx="1474">
                  <c:v>17.594578125000002</c:v>
                </c:pt>
                <c:pt idx="1475">
                  <c:v>17.712933593750002</c:v>
                </c:pt>
                <c:pt idx="1476">
                  <c:v>17.86016015625</c:v>
                </c:pt>
                <c:pt idx="1477">
                  <c:v>17.480105468750001</c:v>
                </c:pt>
                <c:pt idx="1478">
                  <c:v>17.480105468750001</c:v>
                </c:pt>
                <c:pt idx="1479">
                  <c:v>17.576996093750001</c:v>
                </c:pt>
                <c:pt idx="1480">
                  <c:v>17.281787109379998</c:v>
                </c:pt>
                <c:pt idx="1481">
                  <c:v>17.43832617188</c:v>
                </c:pt>
                <c:pt idx="1482">
                  <c:v>17.43832617188</c:v>
                </c:pt>
                <c:pt idx="1483">
                  <c:v>17.118615234379998</c:v>
                </c:pt>
                <c:pt idx="1484">
                  <c:v>17.013177734379997</c:v>
                </c:pt>
                <c:pt idx="1485">
                  <c:v>17.628734375000001</c:v>
                </c:pt>
                <c:pt idx="1486">
                  <c:v>17.092222656250001</c:v>
                </c:pt>
                <c:pt idx="1487">
                  <c:v>17.137041015629997</c:v>
                </c:pt>
                <c:pt idx="1488">
                  <c:v>17.137041015629997</c:v>
                </c:pt>
                <c:pt idx="1489">
                  <c:v>17.089419921879998</c:v>
                </c:pt>
                <c:pt idx="1490">
                  <c:v>16.80351953125</c:v>
                </c:pt>
                <c:pt idx="1491">
                  <c:v>16.80351953125</c:v>
                </c:pt>
                <c:pt idx="1492">
                  <c:v>17.164222656250001</c:v>
                </c:pt>
                <c:pt idx="1493">
                  <c:v>17.05673242188</c:v>
                </c:pt>
                <c:pt idx="1494">
                  <c:v>17.159908203129998</c:v>
                </c:pt>
                <c:pt idx="1495">
                  <c:v>16.712396484379997</c:v>
                </c:pt>
                <c:pt idx="1496">
                  <c:v>16.939683593750001</c:v>
                </c:pt>
                <c:pt idx="1497">
                  <c:v>16.939683593750001</c:v>
                </c:pt>
                <c:pt idx="1498">
                  <c:v>17.202625000000001</c:v>
                </c:pt>
                <c:pt idx="1499">
                  <c:v>16.738361328129997</c:v>
                </c:pt>
                <c:pt idx="1500">
                  <c:v>17.141673828129999</c:v>
                </c:pt>
                <c:pt idx="1501">
                  <c:v>17.141673828129999</c:v>
                </c:pt>
                <c:pt idx="1502">
                  <c:v>16.717869140629997</c:v>
                </c:pt>
                <c:pt idx="1503">
                  <c:v>16.848251953129999</c:v>
                </c:pt>
                <c:pt idx="1504">
                  <c:v>16.60496484375</c:v>
                </c:pt>
                <c:pt idx="1505">
                  <c:v>16.950984375000001</c:v>
                </c:pt>
                <c:pt idx="1506">
                  <c:v>16.815412109379999</c:v>
                </c:pt>
                <c:pt idx="1507">
                  <c:v>16.815412109379999</c:v>
                </c:pt>
                <c:pt idx="1508">
                  <c:v>16.707316406250001</c:v>
                </c:pt>
                <c:pt idx="1509">
                  <c:v>16.975673828129999</c:v>
                </c:pt>
                <c:pt idx="1510">
                  <c:v>16.975673828129999</c:v>
                </c:pt>
                <c:pt idx="1511">
                  <c:v>16.673625000000001</c:v>
                </c:pt>
                <c:pt idx="1512">
                  <c:v>16.778306640629999</c:v>
                </c:pt>
                <c:pt idx="1513">
                  <c:v>16.316575195310001</c:v>
                </c:pt>
                <c:pt idx="1514">
                  <c:v>16.558207031249999</c:v>
                </c:pt>
                <c:pt idx="1515">
                  <c:v>16.887087890629999</c:v>
                </c:pt>
                <c:pt idx="1516">
                  <c:v>16.887087890629999</c:v>
                </c:pt>
                <c:pt idx="1517">
                  <c:v>16.422394531249999</c:v>
                </c:pt>
                <c:pt idx="1518">
                  <c:v>16.857787109379998</c:v>
                </c:pt>
                <c:pt idx="1519">
                  <c:v>16.761015624999999</c:v>
                </c:pt>
                <c:pt idx="1520">
                  <c:v>16.71138085938</c:v>
                </c:pt>
                <c:pt idx="1521">
                  <c:v>16.903316406249999</c:v>
                </c:pt>
                <c:pt idx="1522">
                  <c:v>16.903316406249999</c:v>
                </c:pt>
                <c:pt idx="1523">
                  <c:v>16.560082031250001</c:v>
                </c:pt>
                <c:pt idx="1524">
                  <c:v>16.939324218749999</c:v>
                </c:pt>
                <c:pt idx="1525">
                  <c:v>16.86691015625</c:v>
                </c:pt>
                <c:pt idx="1526">
                  <c:v>16.86691015625</c:v>
                </c:pt>
                <c:pt idx="1527">
                  <c:v>16.716148437499999</c:v>
                </c:pt>
                <c:pt idx="1528">
                  <c:v>17.08582226563</c:v>
                </c:pt>
                <c:pt idx="1529">
                  <c:v>16.794380859379999</c:v>
                </c:pt>
                <c:pt idx="1530">
                  <c:v>17.256863281249998</c:v>
                </c:pt>
                <c:pt idx="1531">
                  <c:v>17.268714843750001</c:v>
                </c:pt>
                <c:pt idx="1532">
                  <c:v>17.268714843750001</c:v>
                </c:pt>
                <c:pt idx="1533">
                  <c:v>17.278472656249999</c:v>
                </c:pt>
                <c:pt idx="1534">
                  <c:v>17.104087890629998</c:v>
                </c:pt>
                <c:pt idx="1535">
                  <c:v>17.104087890629998</c:v>
                </c:pt>
                <c:pt idx="1536">
                  <c:v>16.825822265629998</c:v>
                </c:pt>
                <c:pt idx="1537">
                  <c:v>17.232265625</c:v>
                </c:pt>
                <c:pt idx="1538">
                  <c:v>16.783074218749999</c:v>
                </c:pt>
                <c:pt idx="1539">
                  <c:v>16.719613281249998</c:v>
                </c:pt>
                <c:pt idx="1540">
                  <c:v>17.003416015629998</c:v>
                </c:pt>
                <c:pt idx="1541">
                  <c:v>16.738894531250001</c:v>
                </c:pt>
                <c:pt idx="1542">
                  <c:v>16.738894531250001</c:v>
                </c:pt>
                <c:pt idx="1543">
                  <c:v>16.880464843750001</c:v>
                </c:pt>
                <c:pt idx="1544">
                  <c:v>16.648150390629997</c:v>
                </c:pt>
                <c:pt idx="1545">
                  <c:v>16.648150390629997</c:v>
                </c:pt>
                <c:pt idx="1546">
                  <c:v>16.488707031250001</c:v>
                </c:pt>
                <c:pt idx="1547">
                  <c:v>16.638650390629998</c:v>
                </c:pt>
                <c:pt idx="1548">
                  <c:v>16.638650390629998</c:v>
                </c:pt>
                <c:pt idx="1549">
                  <c:v>16.900962890629998</c:v>
                </c:pt>
                <c:pt idx="1550">
                  <c:v>16.607091796879999</c:v>
                </c:pt>
                <c:pt idx="1551">
                  <c:v>16.607091796879999</c:v>
                </c:pt>
                <c:pt idx="1552">
                  <c:v>16.80245703125</c:v>
                </c:pt>
                <c:pt idx="1553">
                  <c:v>16.78959179688</c:v>
                </c:pt>
                <c:pt idx="1554">
                  <c:v>16.44100976563</c:v>
                </c:pt>
                <c:pt idx="1555">
                  <c:v>16.44100976563</c:v>
                </c:pt>
                <c:pt idx="1556">
                  <c:v>16.403855468749999</c:v>
                </c:pt>
                <c:pt idx="1557">
                  <c:v>16.403855468749999</c:v>
                </c:pt>
                <c:pt idx="1558">
                  <c:v>16.568589843750001</c:v>
                </c:pt>
                <c:pt idx="1559">
                  <c:v>17.08147265625</c:v>
                </c:pt>
                <c:pt idx="1560">
                  <c:v>16.682187500000001</c:v>
                </c:pt>
                <c:pt idx="1561">
                  <c:v>16.682187500000001</c:v>
                </c:pt>
                <c:pt idx="1562">
                  <c:v>16.849130859379997</c:v>
                </c:pt>
                <c:pt idx="1563">
                  <c:v>16.38499804688</c:v>
                </c:pt>
                <c:pt idx="1564">
                  <c:v>16.38499804688</c:v>
                </c:pt>
                <c:pt idx="1565">
                  <c:v>16.398085937499999</c:v>
                </c:pt>
                <c:pt idx="1566">
                  <c:v>16.247828125000002</c:v>
                </c:pt>
                <c:pt idx="1567">
                  <c:v>16.247828125000002</c:v>
                </c:pt>
                <c:pt idx="1568">
                  <c:v>16.254398437500001</c:v>
                </c:pt>
                <c:pt idx="1569">
                  <c:v>16.10608398438</c:v>
                </c:pt>
                <c:pt idx="1570">
                  <c:v>16.10608398438</c:v>
                </c:pt>
                <c:pt idx="1571">
                  <c:v>16.480855468750001</c:v>
                </c:pt>
                <c:pt idx="1572">
                  <c:v>16.480070312500001</c:v>
                </c:pt>
                <c:pt idx="1573">
                  <c:v>15.91566503906</c:v>
                </c:pt>
                <c:pt idx="1574">
                  <c:v>16.290992187499999</c:v>
                </c:pt>
                <c:pt idx="1575">
                  <c:v>16.271966796880001</c:v>
                </c:pt>
                <c:pt idx="1576">
                  <c:v>16.271966796880001</c:v>
                </c:pt>
                <c:pt idx="1577">
                  <c:v>16.585076171879997</c:v>
                </c:pt>
                <c:pt idx="1578">
                  <c:v>16.740902343750001</c:v>
                </c:pt>
                <c:pt idx="1579">
                  <c:v>16.323637695310001</c:v>
                </c:pt>
                <c:pt idx="1580">
                  <c:v>16.323637695310001</c:v>
                </c:pt>
                <c:pt idx="1581">
                  <c:v>16.527439453129997</c:v>
                </c:pt>
                <c:pt idx="1582">
                  <c:v>16.19807226563</c:v>
                </c:pt>
                <c:pt idx="1583">
                  <c:v>16.493513671879999</c:v>
                </c:pt>
                <c:pt idx="1584">
                  <c:v>16.15679492188</c:v>
                </c:pt>
                <c:pt idx="1585">
                  <c:v>16.18143945313</c:v>
                </c:pt>
                <c:pt idx="1586">
                  <c:v>16.18143945313</c:v>
                </c:pt>
                <c:pt idx="1587">
                  <c:v>16.526412109379997</c:v>
                </c:pt>
                <c:pt idx="1588">
                  <c:v>16.14624804688</c:v>
                </c:pt>
                <c:pt idx="1589">
                  <c:v>16.415595703129998</c:v>
                </c:pt>
                <c:pt idx="1590">
                  <c:v>16.415595703129998</c:v>
                </c:pt>
                <c:pt idx="1591">
                  <c:v>16.102424804689999</c:v>
                </c:pt>
                <c:pt idx="1592">
                  <c:v>16.102424804689999</c:v>
                </c:pt>
                <c:pt idx="1593">
                  <c:v>16.40943164063</c:v>
                </c:pt>
                <c:pt idx="1594">
                  <c:v>16.072460937500001</c:v>
                </c:pt>
                <c:pt idx="1595">
                  <c:v>16.251353515630001</c:v>
                </c:pt>
                <c:pt idx="1596">
                  <c:v>16.251353515630001</c:v>
                </c:pt>
                <c:pt idx="1597">
                  <c:v>16.241458007809999</c:v>
                </c:pt>
                <c:pt idx="1598">
                  <c:v>16.140601562499999</c:v>
                </c:pt>
                <c:pt idx="1599">
                  <c:v>16.140601562499999</c:v>
                </c:pt>
                <c:pt idx="1600">
                  <c:v>16.205078125</c:v>
                </c:pt>
                <c:pt idx="1601">
                  <c:v>16.352153320310002</c:v>
                </c:pt>
                <c:pt idx="1602">
                  <c:v>16.352153320310002</c:v>
                </c:pt>
                <c:pt idx="1603">
                  <c:v>16.065562499999999</c:v>
                </c:pt>
                <c:pt idx="1604">
                  <c:v>16.162081054689999</c:v>
                </c:pt>
                <c:pt idx="1605">
                  <c:v>16.162081054689999</c:v>
                </c:pt>
                <c:pt idx="1606">
                  <c:v>16.410554687499999</c:v>
                </c:pt>
                <c:pt idx="1607">
                  <c:v>16.07970605469</c:v>
                </c:pt>
                <c:pt idx="1608">
                  <c:v>16.4052890625</c:v>
                </c:pt>
                <c:pt idx="1609">
                  <c:v>16.232534179689999</c:v>
                </c:pt>
                <c:pt idx="1610">
                  <c:v>16.159478515629999</c:v>
                </c:pt>
                <c:pt idx="1611">
                  <c:v>16.661109374999999</c:v>
                </c:pt>
                <c:pt idx="1612">
                  <c:v>16.661109374999999</c:v>
                </c:pt>
                <c:pt idx="1613">
                  <c:v>16.130583007809999</c:v>
                </c:pt>
                <c:pt idx="1614">
                  <c:v>16.526863281250002</c:v>
                </c:pt>
                <c:pt idx="1615">
                  <c:v>16.526863281250002</c:v>
                </c:pt>
                <c:pt idx="1616">
                  <c:v>16.417740234379998</c:v>
                </c:pt>
                <c:pt idx="1617">
                  <c:v>16.528636718750001</c:v>
                </c:pt>
                <c:pt idx="1618">
                  <c:v>16.528636718750001</c:v>
                </c:pt>
                <c:pt idx="1619">
                  <c:v>16.167096679689998</c:v>
                </c:pt>
                <c:pt idx="1620">
                  <c:v>16.505628906249999</c:v>
                </c:pt>
                <c:pt idx="1621">
                  <c:v>16.505628906249999</c:v>
                </c:pt>
                <c:pt idx="1622">
                  <c:v>16.207213867189999</c:v>
                </c:pt>
                <c:pt idx="1623">
                  <c:v>16.32462109375</c:v>
                </c:pt>
                <c:pt idx="1624">
                  <c:v>16.793097656250001</c:v>
                </c:pt>
                <c:pt idx="1625">
                  <c:v>16.793097656250001</c:v>
                </c:pt>
                <c:pt idx="1626">
                  <c:v>16.43795898438</c:v>
                </c:pt>
                <c:pt idx="1627">
                  <c:v>16.43795898438</c:v>
                </c:pt>
                <c:pt idx="1628">
                  <c:v>16.118051757810001</c:v>
                </c:pt>
                <c:pt idx="1629">
                  <c:v>15.947614257810001</c:v>
                </c:pt>
                <c:pt idx="1630">
                  <c:v>16.370411132810002</c:v>
                </c:pt>
                <c:pt idx="1631">
                  <c:v>16.370411132810002</c:v>
                </c:pt>
                <c:pt idx="1632">
                  <c:v>16.378681640629999</c:v>
                </c:pt>
                <c:pt idx="1633">
                  <c:v>16.731925781249998</c:v>
                </c:pt>
                <c:pt idx="1634">
                  <c:v>16.731925781249998</c:v>
                </c:pt>
                <c:pt idx="1635">
                  <c:v>16.66390625</c:v>
                </c:pt>
                <c:pt idx="1636">
                  <c:v>16.186817382810002</c:v>
                </c:pt>
                <c:pt idx="1637">
                  <c:v>16.186817382810002</c:v>
                </c:pt>
                <c:pt idx="1638">
                  <c:v>16.285379882810002</c:v>
                </c:pt>
                <c:pt idx="1639">
                  <c:v>16.512138671879999</c:v>
                </c:pt>
                <c:pt idx="1640">
                  <c:v>16.512138671879999</c:v>
                </c:pt>
                <c:pt idx="1641">
                  <c:v>16.201029296880002</c:v>
                </c:pt>
                <c:pt idx="1642">
                  <c:v>16.686847656249999</c:v>
                </c:pt>
                <c:pt idx="1643">
                  <c:v>16.201854492189998</c:v>
                </c:pt>
                <c:pt idx="1644">
                  <c:v>16.100161132810001</c:v>
                </c:pt>
                <c:pt idx="1645">
                  <c:v>16.025713867189999</c:v>
                </c:pt>
                <c:pt idx="1646">
                  <c:v>16.025713867189999</c:v>
                </c:pt>
                <c:pt idx="1647">
                  <c:v>16.088367187500001</c:v>
                </c:pt>
                <c:pt idx="1648">
                  <c:v>16.36965429688</c:v>
                </c:pt>
                <c:pt idx="1649">
                  <c:v>16.36965429688</c:v>
                </c:pt>
                <c:pt idx="1650">
                  <c:v>16.253955078130002</c:v>
                </c:pt>
                <c:pt idx="1651">
                  <c:v>16.48908789063</c:v>
                </c:pt>
                <c:pt idx="1652">
                  <c:v>16.364357421880001</c:v>
                </c:pt>
                <c:pt idx="1653">
                  <c:v>16.311927734379999</c:v>
                </c:pt>
                <c:pt idx="1654">
                  <c:v>16.236768554689998</c:v>
                </c:pt>
                <c:pt idx="1655">
                  <c:v>16.236768554689998</c:v>
                </c:pt>
                <c:pt idx="1656">
                  <c:v>15.927643554689999</c:v>
                </c:pt>
                <c:pt idx="1657">
                  <c:v>16.371893554690001</c:v>
                </c:pt>
                <c:pt idx="1658">
                  <c:v>16.12308789063</c:v>
                </c:pt>
                <c:pt idx="1659">
                  <c:v>16.12308789063</c:v>
                </c:pt>
                <c:pt idx="1660">
                  <c:v>16.504857421879997</c:v>
                </c:pt>
                <c:pt idx="1661">
                  <c:v>16.802308593749999</c:v>
                </c:pt>
                <c:pt idx="1662">
                  <c:v>16.36590429688</c:v>
                </c:pt>
                <c:pt idx="1663">
                  <c:v>16.530878906249999</c:v>
                </c:pt>
                <c:pt idx="1664">
                  <c:v>15.97476855469</c:v>
                </c:pt>
                <c:pt idx="1665">
                  <c:v>15.97476855469</c:v>
                </c:pt>
                <c:pt idx="1666">
                  <c:v>16.090208984380002</c:v>
                </c:pt>
                <c:pt idx="1667">
                  <c:v>16.199729492189999</c:v>
                </c:pt>
                <c:pt idx="1668">
                  <c:v>16.151114257810001</c:v>
                </c:pt>
                <c:pt idx="1669">
                  <c:v>16.151114257810001</c:v>
                </c:pt>
                <c:pt idx="1670">
                  <c:v>16.57951953125</c:v>
                </c:pt>
                <c:pt idx="1671">
                  <c:v>16.17932519531</c:v>
                </c:pt>
                <c:pt idx="1672">
                  <c:v>16.236697265629999</c:v>
                </c:pt>
                <c:pt idx="1673">
                  <c:v>16.20853710938</c:v>
                </c:pt>
                <c:pt idx="1674">
                  <c:v>16.067781249999999</c:v>
                </c:pt>
                <c:pt idx="1675">
                  <c:v>16.067781249999999</c:v>
                </c:pt>
                <c:pt idx="1676">
                  <c:v>16.792431640629999</c:v>
                </c:pt>
                <c:pt idx="1677">
                  <c:v>16.540140624999999</c:v>
                </c:pt>
                <c:pt idx="1678">
                  <c:v>16.80470703125</c:v>
                </c:pt>
                <c:pt idx="1679">
                  <c:v>16.774828124999999</c:v>
                </c:pt>
                <c:pt idx="1680">
                  <c:v>16.680753906250001</c:v>
                </c:pt>
                <c:pt idx="1681">
                  <c:v>16.680753906250001</c:v>
                </c:pt>
                <c:pt idx="1682">
                  <c:v>16.661529296879998</c:v>
                </c:pt>
                <c:pt idx="1683">
                  <c:v>16.020604492189999</c:v>
                </c:pt>
                <c:pt idx="1684">
                  <c:v>16.020604492189999</c:v>
                </c:pt>
                <c:pt idx="1685">
                  <c:v>16.20201757813</c:v>
                </c:pt>
                <c:pt idx="1686">
                  <c:v>15.950018554689999</c:v>
                </c:pt>
                <c:pt idx="1687">
                  <c:v>16.15153417969</c:v>
                </c:pt>
                <c:pt idx="1688">
                  <c:v>16.477582031250002</c:v>
                </c:pt>
                <c:pt idx="1689">
                  <c:v>16.038970703130001</c:v>
                </c:pt>
                <c:pt idx="1690">
                  <c:v>16.038970703130001</c:v>
                </c:pt>
                <c:pt idx="1691">
                  <c:v>16.498363281250001</c:v>
                </c:pt>
                <c:pt idx="1692">
                  <c:v>16.17879199219</c:v>
                </c:pt>
                <c:pt idx="1693">
                  <c:v>16.04896875</c:v>
                </c:pt>
                <c:pt idx="1694">
                  <c:v>16.04896875</c:v>
                </c:pt>
                <c:pt idx="1695">
                  <c:v>16.125724609380001</c:v>
                </c:pt>
                <c:pt idx="1696">
                  <c:v>16.125724609380001</c:v>
                </c:pt>
                <c:pt idx="1697">
                  <c:v>16.375596679689998</c:v>
                </c:pt>
                <c:pt idx="1698">
                  <c:v>16.066760742189999</c:v>
                </c:pt>
                <c:pt idx="1699">
                  <c:v>16.235323242189999</c:v>
                </c:pt>
                <c:pt idx="1700">
                  <c:v>16.235323242189999</c:v>
                </c:pt>
                <c:pt idx="1701">
                  <c:v>16.350625000000001</c:v>
                </c:pt>
                <c:pt idx="1702">
                  <c:v>16.151823242189998</c:v>
                </c:pt>
                <c:pt idx="1703">
                  <c:v>16.151823242189998</c:v>
                </c:pt>
                <c:pt idx="1704">
                  <c:v>15.99072753906</c:v>
                </c:pt>
                <c:pt idx="1705">
                  <c:v>16.160576171879999</c:v>
                </c:pt>
                <c:pt idx="1706">
                  <c:v>16.160576171879999</c:v>
                </c:pt>
                <c:pt idx="1707">
                  <c:v>16.5957890625</c:v>
                </c:pt>
                <c:pt idx="1708">
                  <c:v>16.248960937500001</c:v>
                </c:pt>
                <c:pt idx="1709">
                  <c:v>16.248960937500001</c:v>
                </c:pt>
                <c:pt idx="1710">
                  <c:v>16.433214843750001</c:v>
                </c:pt>
                <c:pt idx="1711">
                  <c:v>16.178179687499998</c:v>
                </c:pt>
                <c:pt idx="1712">
                  <c:v>16.607308593749998</c:v>
                </c:pt>
                <c:pt idx="1713">
                  <c:v>16.261556640630001</c:v>
                </c:pt>
                <c:pt idx="1714">
                  <c:v>16.177770507809999</c:v>
                </c:pt>
                <c:pt idx="1715">
                  <c:v>16.177770507809999</c:v>
                </c:pt>
                <c:pt idx="1716">
                  <c:v>16.72891796875</c:v>
                </c:pt>
                <c:pt idx="1717">
                  <c:v>16.277318359380001</c:v>
                </c:pt>
                <c:pt idx="1718">
                  <c:v>16.601677734379997</c:v>
                </c:pt>
                <c:pt idx="1719">
                  <c:v>16.601677734379997</c:v>
                </c:pt>
                <c:pt idx="1720">
                  <c:v>16.5651875</c:v>
                </c:pt>
                <c:pt idx="1721">
                  <c:v>16.689125000000001</c:v>
                </c:pt>
                <c:pt idx="1722">
                  <c:v>16.651380859379998</c:v>
                </c:pt>
                <c:pt idx="1723">
                  <c:v>16.408839843749998</c:v>
                </c:pt>
                <c:pt idx="1724">
                  <c:v>16.739015625</c:v>
                </c:pt>
                <c:pt idx="1725">
                  <c:v>16.739015625</c:v>
                </c:pt>
                <c:pt idx="1726">
                  <c:v>16.37160644531</c:v>
                </c:pt>
                <c:pt idx="1727">
                  <c:v>16.41701171875</c:v>
                </c:pt>
                <c:pt idx="1728">
                  <c:v>16.41701171875</c:v>
                </c:pt>
                <c:pt idx="1729">
                  <c:v>16.745359375</c:v>
                </c:pt>
                <c:pt idx="1730">
                  <c:v>16.805892578129999</c:v>
                </c:pt>
                <c:pt idx="1731">
                  <c:v>16.805892578129999</c:v>
                </c:pt>
                <c:pt idx="1732">
                  <c:v>16.535980468750001</c:v>
                </c:pt>
                <c:pt idx="1733">
                  <c:v>16.901884765629998</c:v>
                </c:pt>
                <c:pt idx="1734">
                  <c:v>16.901884765629998</c:v>
                </c:pt>
                <c:pt idx="1735">
                  <c:v>16.873615234379997</c:v>
                </c:pt>
                <c:pt idx="1736">
                  <c:v>16.524109374999998</c:v>
                </c:pt>
                <c:pt idx="1737">
                  <c:v>16.815582031249999</c:v>
                </c:pt>
                <c:pt idx="1738">
                  <c:v>16.815582031249999</c:v>
                </c:pt>
                <c:pt idx="1739">
                  <c:v>16.934753906249998</c:v>
                </c:pt>
                <c:pt idx="1740">
                  <c:v>17.15699023438</c:v>
                </c:pt>
                <c:pt idx="1741">
                  <c:v>17.15699023438</c:v>
                </c:pt>
                <c:pt idx="1742">
                  <c:v>17.01618359375</c:v>
                </c:pt>
                <c:pt idx="1743">
                  <c:v>17.040046875000002</c:v>
                </c:pt>
                <c:pt idx="1744">
                  <c:v>17.040046875000002</c:v>
                </c:pt>
                <c:pt idx="1745">
                  <c:v>16.529144531250001</c:v>
                </c:pt>
                <c:pt idx="1746">
                  <c:v>16.920730468750001</c:v>
                </c:pt>
                <c:pt idx="1747">
                  <c:v>16.410869140629998</c:v>
                </c:pt>
                <c:pt idx="1748">
                  <c:v>16.579453125000001</c:v>
                </c:pt>
                <c:pt idx="1749">
                  <c:v>17.106312500000001</c:v>
                </c:pt>
                <c:pt idx="1750">
                  <c:v>17.106312500000001</c:v>
                </c:pt>
                <c:pt idx="1751">
                  <c:v>16.684556640629999</c:v>
                </c:pt>
                <c:pt idx="1752">
                  <c:v>17.092828125</c:v>
                </c:pt>
                <c:pt idx="1753">
                  <c:v>16.714246093749999</c:v>
                </c:pt>
                <c:pt idx="1754">
                  <c:v>16.714246093749999</c:v>
                </c:pt>
                <c:pt idx="1755">
                  <c:v>17.040152343750002</c:v>
                </c:pt>
                <c:pt idx="1756">
                  <c:v>16.959425781250001</c:v>
                </c:pt>
                <c:pt idx="1757">
                  <c:v>16.777480468749999</c:v>
                </c:pt>
                <c:pt idx="1758">
                  <c:v>16.91600585938</c:v>
                </c:pt>
                <c:pt idx="1759">
                  <c:v>16.91600585938</c:v>
                </c:pt>
                <c:pt idx="1760">
                  <c:v>16.571660156250001</c:v>
                </c:pt>
                <c:pt idx="1761">
                  <c:v>16.935410156250001</c:v>
                </c:pt>
                <c:pt idx="1762">
                  <c:v>17.0309375</c:v>
                </c:pt>
                <c:pt idx="1763">
                  <c:v>17.0309375</c:v>
                </c:pt>
                <c:pt idx="1764">
                  <c:v>17.056769531250001</c:v>
                </c:pt>
                <c:pt idx="1765">
                  <c:v>17.056769531250001</c:v>
                </c:pt>
                <c:pt idx="1766">
                  <c:v>16.519697265629997</c:v>
                </c:pt>
                <c:pt idx="1767">
                  <c:v>16.974306640629997</c:v>
                </c:pt>
                <c:pt idx="1768">
                  <c:v>16.63229492188</c:v>
                </c:pt>
                <c:pt idx="1769">
                  <c:v>16.63229492188</c:v>
                </c:pt>
                <c:pt idx="1770">
                  <c:v>16.595833984379997</c:v>
                </c:pt>
                <c:pt idx="1771">
                  <c:v>16.502519531250002</c:v>
                </c:pt>
                <c:pt idx="1772">
                  <c:v>16.502519531250002</c:v>
                </c:pt>
                <c:pt idx="1773">
                  <c:v>17.284835937499999</c:v>
                </c:pt>
                <c:pt idx="1774">
                  <c:v>16.72538085938</c:v>
                </c:pt>
                <c:pt idx="1775">
                  <c:v>16.72538085938</c:v>
                </c:pt>
                <c:pt idx="1776">
                  <c:v>16.832718750000002</c:v>
                </c:pt>
                <c:pt idx="1777">
                  <c:v>16.751109374999999</c:v>
                </c:pt>
                <c:pt idx="1778">
                  <c:v>16.751109374999999</c:v>
                </c:pt>
                <c:pt idx="1779">
                  <c:v>16.86113671875</c:v>
                </c:pt>
                <c:pt idx="1780">
                  <c:v>16.821216796879998</c:v>
                </c:pt>
                <c:pt idx="1781">
                  <c:v>16.591513671879998</c:v>
                </c:pt>
                <c:pt idx="1782">
                  <c:v>16.87291210938</c:v>
                </c:pt>
                <c:pt idx="1783">
                  <c:v>16.740005859379998</c:v>
                </c:pt>
                <c:pt idx="1784">
                  <c:v>16.740005859379998</c:v>
                </c:pt>
                <c:pt idx="1785">
                  <c:v>16.891462890629999</c:v>
                </c:pt>
                <c:pt idx="1786">
                  <c:v>17.010478515629998</c:v>
                </c:pt>
                <c:pt idx="1787">
                  <c:v>16.7089296875</c:v>
                </c:pt>
                <c:pt idx="1788">
                  <c:v>16.7089296875</c:v>
                </c:pt>
                <c:pt idx="1789">
                  <c:v>16.970775390629999</c:v>
                </c:pt>
                <c:pt idx="1790">
                  <c:v>16.785607421879998</c:v>
                </c:pt>
                <c:pt idx="1791">
                  <c:v>17.141166015629999</c:v>
                </c:pt>
                <c:pt idx="1792">
                  <c:v>16.884117187499999</c:v>
                </c:pt>
                <c:pt idx="1793">
                  <c:v>16.896253906249999</c:v>
                </c:pt>
                <c:pt idx="1794">
                  <c:v>16.896253906249999</c:v>
                </c:pt>
                <c:pt idx="1795">
                  <c:v>17.184753906249998</c:v>
                </c:pt>
                <c:pt idx="1796">
                  <c:v>16.946298828129997</c:v>
                </c:pt>
                <c:pt idx="1797">
                  <c:v>16.946298828129997</c:v>
                </c:pt>
                <c:pt idx="1798">
                  <c:v>17.283494140629998</c:v>
                </c:pt>
                <c:pt idx="1799">
                  <c:v>17.253320312500001</c:v>
                </c:pt>
                <c:pt idx="1800">
                  <c:v>17.253320312500001</c:v>
                </c:pt>
                <c:pt idx="1801">
                  <c:v>17.13237890625</c:v>
                </c:pt>
                <c:pt idx="1802">
                  <c:v>16.848365234379997</c:v>
                </c:pt>
                <c:pt idx="1803">
                  <c:v>16.848365234379997</c:v>
                </c:pt>
                <c:pt idx="1804">
                  <c:v>17.025404296879998</c:v>
                </c:pt>
                <c:pt idx="1805">
                  <c:v>16.702900390629999</c:v>
                </c:pt>
                <c:pt idx="1806">
                  <c:v>16.791164062499998</c:v>
                </c:pt>
                <c:pt idx="1807">
                  <c:v>16.791164062499998</c:v>
                </c:pt>
                <c:pt idx="1808">
                  <c:v>16.962562500000001</c:v>
                </c:pt>
                <c:pt idx="1809">
                  <c:v>16.962562500000001</c:v>
                </c:pt>
                <c:pt idx="1810">
                  <c:v>17.363005859379999</c:v>
                </c:pt>
                <c:pt idx="1811">
                  <c:v>17.179578124999999</c:v>
                </c:pt>
                <c:pt idx="1812">
                  <c:v>17.27529101563</c:v>
                </c:pt>
                <c:pt idx="1813">
                  <c:v>17.27529101563</c:v>
                </c:pt>
                <c:pt idx="1814">
                  <c:v>17.101078125000001</c:v>
                </c:pt>
                <c:pt idx="1815">
                  <c:v>16.563978515629998</c:v>
                </c:pt>
                <c:pt idx="1816">
                  <c:v>17.051912109379998</c:v>
                </c:pt>
                <c:pt idx="1817">
                  <c:v>16.744927734379999</c:v>
                </c:pt>
                <c:pt idx="1818">
                  <c:v>17.144994140629997</c:v>
                </c:pt>
                <c:pt idx="1819">
                  <c:v>17.144994140629997</c:v>
                </c:pt>
                <c:pt idx="1820">
                  <c:v>17.083324218750001</c:v>
                </c:pt>
                <c:pt idx="1821">
                  <c:v>16.40081445313</c:v>
                </c:pt>
                <c:pt idx="1822">
                  <c:v>16.847779296879999</c:v>
                </c:pt>
                <c:pt idx="1823">
                  <c:v>16.847779296879999</c:v>
                </c:pt>
                <c:pt idx="1824">
                  <c:v>16.587203124999998</c:v>
                </c:pt>
                <c:pt idx="1825">
                  <c:v>16.963457031250002</c:v>
                </c:pt>
                <c:pt idx="1826">
                  <c:v>17.391351562499999</c:v>
                </c:pt>
                <c:pt idx="1827">
                  <c:v>17.0839140625</c:v>
                </c:pt>
                <c:pt idx="1828">
                  <c:v>17.275544921879998</c:v>
                </c:pt>
                <c:pt idx="1829">
                  <c:v>17.275544921879998</c:v>
                </c:pt>
                <c:pt idx="1830">
                  <c:v>16.917195312499999</c:v>
                </c:pt>
                <c:pt idx="1831">
                  <c:v>17.322146484379999</c:v>
                </c:pt>
                <c:pt idx="1832">
                  <c:v>17.322146484379999</c:v>
                </c:pt>
                <c:pt idx="1833">
                  <c:v>17.029292968749999</c:v>
                </c:pt>
                <c:pt idx="1834">
                  <c:v>17.58441796875</c:v>
                </c:pt>
                <c:pt idx="1835">
                  <c:v>17.58441796875</c:v>
                </c:pt>
                <c:pt idx="1836">
                  <c:v>17.259613281250001</c:v>
                </c:pt>
                <c:pt idx="1837">
                  <c:v>17.713830078129998</c:v>
                </c:pt>
                <c:pt idx="1838">
                  <c:v>17.713830078129998</c:v>
                </c:pt>
                <c:pt idx="1839">
                  <c:v>17.664986328129999</c:v>
                </c:pt>
                <c:pt idx="1840">
                  <c:v>17.684199218749999</c:v>
                </c:pt>
                <c:pt idx="1841">
                  <c:v>17.577361328129999</c:v>
                </c:pt>
                <c:pt idx="1842">
                  <c:v>17.577361328129999</c:v>
                </c:pt>
                <c:pt idx="1843">
                  <c:v>17.3085234375</c:v>
                </c:pt>
                <c:pt idx="1844">
                  <c:v>17.3085234375</c:v>
                </c:pt>
                <c:pt idx="1845">
                  <c:v>17.00432421875</c:v>
                </c:pt>
                <c:pt idx="1846">
                  <c:v>17.03775390625</c:v>
                </c:pt>
                <c:pt idx="1847">
                  <c:v>17.34768164063</c:v>
                </c:pt>
                <c:pt idx="1848">
                  <c:v>17.34768164063</c:v>
                </c:pt>
                <c:pt idx="1849">
                  <c:v>16.864472656250001</c:v>
                </c:pt>
                <c:pt idx="1850">
                  <c:v>17.028835937499998</c:v>
                </c:pt>
                <c:pt idx="1851">
                  <c:v>16.737021484379998</c:v>
                </c:pt>
                <c:pt idx="1852">
                  <c:v>17.16443554688</c:v>
                </c:pt>
                <c:pt idx="1853">
                  <c:v>17.16443554688</c:v>
                </c:pt>
                <c:pt idx="1854">
                  <c:v>16.70525976563</c:v>
                </c:pt>
                <c:pt idx="1855">
                  <c:v>16.735212890629999</c:v>
                </c:pt>
                <c:pt idx="1856">
                  <c:v>17.282068359379998</c:v>
                </c:pt>
                <c:pt idx="1857">
                  <c:v>17.282068359379998</c:v>
                </c:pt>
                <c:pt idx="1858">
                  <c:v>17.152900390629998</c:v>
                </c:pt>
                <c:pt idx="1859">
                  <c:v>17.13194726563</c:v>
                </c:pt>
                <c:pt idx="1860">
                  <c:v>16.772289062500001</c:v>
                </c:pt>
                <c:pt idx="1861">
                  <c:v>16.689082031249999</c:v>
                </c:pt>
                <c:pt idx="1862">
                  <c:v>17.039972656250001</c:v>
                </c:pt>
                <c:pt idx="1863">
                  <c:v>17.039972656250001</c:v>
                </c:pt>
                <c:pt idx="1864">
                  <c:v>16.95077539063</c:v>
                </c:pt>
                <c:pt idx="1865">
                  <c:v>17.27068945313</c:v>
                </c:pt>
                <c:pt idx="1866">
                  <c:v>17.332607421879999</c:v>
                </c:pt>
                <c:pt idx="1867">
                  <c:v>17.332607421879999</c:v>
                </c:pt>
                <c:pt idx="1868">
                  <c:v>16.904093750000001</c:v>
                </c:pt>
                <c:pt idx="1869">
                  <c:v>17.404917968749999</c:v>
                </c:pt>
                <c:pt idx="1870">
                  <c:v>16.896353515629997</c:v>
                </c:pt>
                <c:pt idx="1871">
                  <c:v>17.20160546875</c:v>
                </c:pt>
                <c:pt idx="1872">
                  <c:v>16.985832031249998</c:v>
                </c:pt>
                <c:pt idx="1873">
                  <c:v>16.985832031249998</c:v>
                </c:pt>
                <c:pt idx="1874">
                  <c:v>17.017582031250001</c:v>
                </c:pt>
                <c:pt idx="1875">
                  <c:v>17.288541015629999</c:v>
                </c:pt>
                <c:pt idx="1876">
                  <c:v>17.288541015629999</c:v>
                </c:pt>
                <c:pt idx="1877">
                  <c:v>17.367328125</c:v>
                </c:pt>
                <c:pt idx="1878">
                  <c:v>17.096847656249999</c:v>
                </c:pt>
                <c:pt idx="1879">
                  <c:v>17.096847656249999</c:v>
                </c:pt>
                <c:pt idx="1880">
                  <c:v>17.011410156250001</c:v>
                </c:pt>
                <c:pt idx="1881">
                  <c:v>17.386320312500001</c:v>
                </c:pt>
                <c:pt idx="1882">
                  <c:v>17.358339843749999</c:v>
                </c:pt>
                <c:pt idx="1883">
                  <c:v>17.358339843749999</c:v>
                </c:pt>
                <c:pt idx="1884">
                  <c:v>17.797054687500001</c:v>
                </c:pt>
                <c:pt idx="1885">
                  <c:v>17.757333984379997</c:v>
                </c:pt>
                <c:pt idx="1886">
                  <c:v>17.614515624999999</c:v>
                </c:pt>
                <c:pt idx="1887">
                  <c:v>17.511886718749999</c:v>
                </c:pt>
                <c:pt idx="1888">
                  <c:v>17.511886718749999</c:v>
                </c:pt>
                <c:pt idx="1889">
                  <c:v>17.626042968749999</c:v>
                </c:pt>
                <c:pt idx="1890">
                  <c:v>17.68713867188</c:v>
                </c:pt>
                <c:pt idx="1891">
                  <c:v>17.363773437500001</c:v>
                </c:pt>
                <c:pt idx="1892">
                  <c:v>17.363773437500001</c:v>
                </c:pt>
                <c:pt idx="1893">
                  <c:v>17.7204921875</c:v>
                </c:pt>
                <c:pt idx="1894">
                  <c:v>17.401353515629999</c:v>
                </c:pt>
                <c:pt idx="1895">
                  <c:v>17.559337890629998</c:v>
                </c:pt>
                <c:pt idx="1896">
                  <c:v>17.974525390629999</c:v>
                </c:pt>
                <c:pt idx="1897">
                  <c:v>17.974525390629999</c:v>
                </c:pt>
                <c:pt idx="1898">
                  <c:v>17.416308593749999</c:v>
                </c:pt>
                <c:pt idx="1899">
                  <c:v>17.560621093750001</c:v>
                </c:pt>
                <c:pt idx="1900">
                  <c:v>17.223216796879999</c:v>
                </c:pt>
                <c:pt idx="1901">
                  <c:v>17.223216796879999</c:v>
                </c:pt>
                <c:pt idx="1902">
                  <c:v>17.534777343750001</c:v>
                </c:pt>
                <c:pt idx="1903">
                  <c:v>17.204990234379999</c:v>
                </c:pt>
                <c:pt idx="1904">
                  <c:v>17.204990234379999</c:v>
                </c:pt>
                <c:pt idx="1905">
                  <c:v>17.72830859375</c:v>
                </c:pt>
                <c:pt idx="1906">
                  <c:v>17.188507812499999</c:v>
                </c:pt>
                <c:pt idx="1907">
                  <c:v>17.188507812499999</c:v>
                </c:pt>
                <c:pt idx="1908">
                  <c:v>17.63308984375</c:v>
                </c:pt>
                <c:pt idx="1909">
                  <c:v>17.549490234379999</c:v>
                </c:pt>
                <c:pt idx="1910">
                  <c:v>17.338447265629998</c:v>
                </c:pt>
                <c:pt idx="1911">
                  <c:v>17.338447265629998</c:v>
                </c:pt>
                <c:pt idx="1912">
                  <c:v>17.4010859375</c:v>
                </c:pt>
                <c:pt idx="1913">
                  <c:v>17.4010859375</c:v>
                </c:pt>
                <c:pt idx="1914">
                  <c:v>17.695082031249999</c:v>
                </c:pt>
                <c:pt idx="1915">
                  <c:v>17.350246093749998</c:v>
                </c:pt>
                <c:pt idx="1916">
                  <c:v>17.524156250000001</c:v>
                </c:pt>
                <c:pt idx="1917">
                  <c:v>17.524156250000001</c:v>
                </c:pt>
                <c:pt idx="1918">
                  <c:v>17.81273242188</c:v>
                </c:pt>
                <c:pt idx="1919">
                  <c:v>17.42858984375</c:v>
                </c:pt>
                <c:pt idx="1920">
                  <c:v>17.42858984375</c:v>
                </c:pt>
                <c:pt idx="1921">
                  <c:v>17.46916796875</c:v>
                </c:pt>
                <c:pt idx="1922">
                  <c:v>17.4709453125</c:v>
                </c:pt>
                <c:pt idx="1923">
                  <c:v>17.4709453125</c:v>
                </c:pt>
                <c:pt idx="1924">
                  <c:v>17.704019531250001</c:v>
                </c:pt>
                <c:pt idx="1925">
                  <c:v>17.453064453129997</c:v>
                </c:pt>
                <c:pt idx="1926">
                  <c:v>17.453064453129997</c:v>
                </c:pt>
                <c:pt idx="1927">
                  <c:v>17.829556640629999</c:v>
                </c:pt>
                <c:pt idx="1928">
                  <c:v>17.52085546875</c:v>
                </c:pt>
                <c:pt idx="1929">
                  <c:v>17.757484375000001</c:v>
                </c:pt>
                <c:pt idx="1930">
                  <c:v>17.8400546875</c:v>
                </c:pt>
                <c:pt idx="1931">
                  <c:v>17.714675781250001</c:v>
                </c:pt>
                <c:pt idx="1932">
                  <c:v>17.714675781250001</c:v>
                </c:pt>
                <c:pt idx="1933">
                  <c:v>17.970917968750001</c:v>
                </c:pt>
                <c:pt idx="1934">
                  <c:v>17.66776171875</c:v>
                </c:pt>
                <c:pt idx="1935">
                  <c:v>18.003275390629998</c:v>
                </c:pt>
                <c:pt idx="1936">
                  <c:v>18.003275390629998</c:v>
                </c:pt>
                <c:pt idx="1937">
                  <c:v>17.673886718750001</c:v>
                </c:pt>
                <c:pt idx="1938">
                  <c:v>17.61645703125</c:v>
                </c:pt>
                <c:pt idx="1939">
                  <c:v>18.03227734375</c:v>
                </c:pt>
                <c:pt idx="1940">
                  <c:v>17.7629765625</c:v>
                </c:pt>
                <c:pt idx="1941">
                  <c:v>18.135136718750001</c:v>
                </c:pt>
                <c:pt idx="1942">
                  <c:v>18.135136718750001</c:v>
                </c:pt>
                <c:pt idx="1943">
                  <c:v>17.747378906249999</c:v>
                </c:pt>
                <c:pt idx="1944">
                  <c:v>17.615085937500002</c:v>
                </c:pt>
                <c:pt idx="1945">
                  <c:v>17.615085937500002</c:v>
                </c:pt>
                <c:pt idx="1946">
                  <c:v>17.80050976563</c:v>
                </c:pt>
                <c:pt idx="1947">
                  <c:v>18.029390625000001</c:v>
                </c:pt>
                <c:pt idx="1948">
                  <c:v>18.029390625000001</c:v>
                </c:pt>
                <c:pt idx="1949">
                  <c:v>17.984761718750001</c:v>
                </c:pt>
                <c:pt idx="1950">
                  <c:v>17.908986328129998</c:v>
                </c:pt>
                <c:pt idx="1951">
                  <c:v>17.908986328129998</c:v>
                </c:pt>
                <c:pt idx="1952">
                  <c:v>18.134775390629997</c:v>
                </c:pt>
                <c:pt idx="1953">
                  <c:v>17.783162109379997</c:v>
                </c:pt>
                <c:pt idx="1954">
                  <c:v>18.091355468749999</c:v>
                </c:pt>
                <c:pt idx="1955">
                  <c:v>18.091355468749999</c:v>
                </c:pt>
                <c:pt idx="1956">
                  <c:v>17.815246093750002</c:v>
                </c:pt>
                <c:pt idx="1957">
                  <c:v>17.787578125</c:v>
                </c:pt>
                <c:pt idx="1958">
                  <c:v>17.787578125</c:v>
                </c:pt>
                <c:pt idx="1959">
                  <c:v>17.45458007813</c:v>
                </c:pt>
                <c:pt idx="1960">
                  <c:v>17.96015234375</c:v>
                </c:pt>
                <c:pt idx="1961">
                  <c:v>17.96015234375</c:v>
                </c:pt>
                <c:pt idx="1962">
                  <c:v>17.636621093750001</c:v>
                </c:pt>
                <c:pt idx="1963">
                  <c:v>17.736656249999999</c:v>
                </c:pt>
                <c:pt idx="1964">
                  <c:v>17.736656249999999</c:v>
                </c:pt>
                <c:pt idx="1965">
                  <c:v>17.60706054688</c:v>
                </c:pt>
                <c:pt idx="1966">
                  <c:v>18.060367187499999</c:v>
                </c:pt>
                <c:pt idx="1967">
                  <c:v>18.060367187499999</c:v>
                </c:pt>
                <c:pt idx="1968">
                  <c:v>17.746167968750001</c:v>
                </c:pt>
                <c:pt idx="1969">
                  <c:v>17.98196875</c:v>
                </c:pt>
                <c:pt idx="1970">
                  <c:v>17.98196875</c:v>
                </c:pt>
                <c:pt idx="1971">
                  <c:v>17.94341601563</c:v>
                </c:pt>
                <c:pt idx="1972">
                  <c:v>17.917910156249999</c:v>
                </c:pt>
                <c:pt idx="1973">
                  <c:v>18.153289062500001</c:v>
                </c:pt>
                <c:pt idx="1974">
                  <c:v>17.852945312500001</c:v>
                </c:pt>
                <c:pt idx="1975">
                  <c:v>18.11533984375</c:v>
                </c:pt>
                <c:pt idx="1976">
                  <c:v>18.11533984375</c:v>
                </c:pt>
                <c:pt idx="1977">
                  <c:v>17.91966015625</c:v>
                </c:pt>
                <c:pt idx="1978">
                  <c:v>18.092982421879999</c:v>
                </c:pt>
                <c:pt idx="1979">
                  <c:v>18.141679687500002</c:v>
                </c:pt>
                <c:pt idx="1980">
                  <c:v>18.141679687500002</c:v>
                </c:pt>
                <c:pt idx="1981">
                  <c:v>17.780144531249999</c:v>
                </c:pt>
                <c:pt idx="1982">
                  <c:v>18.17166992188</c:v>
                </c:pt>
                <c:pt idx="1983">
                  <c:v>17.775162109379998</c:v>
                </c:pt>
                <c:pt idx="1984">
                  <c:v>17.836308593750001</c:v>
                </c:pt>
                <c:pt idx="1985">
                  <c:v>17.647171875000002</c:v>
                </c:pt>
                <c:pt idx="1986">
                  <c:v>17.647171875000002</c:v>
                </c:pt>
                <c:pt idx="1987">
                  <c:v>17.576498046879998</c:v>
                </c:pt>
                <c:pt idx="1988">
                  <c:v>18.085068359379999</c:v>
                </c:pt>
                <c:pt idx="1989">
                  <c:v>18.085068359379999</c:v>
                </c:pt>
                <c:pt idx="1990">
                  <c:v>17.7216640625</c:v>
                </c:pt>
                <c:pt idx="1991">
                  <c:v>18.001835937500001</c:v>
                </c:pt>
                <c:pt idx="1992">
                  <c:v>18.001835937500001</c:v>
                </c:pt>
                <c:pt idx="1993">
                  <c:v>17.802884765629997</c:v>
                </c:pt>
                <c:pt idx="1994">
                  <c:v>18.129828125</c:v>
                </c:pt>
                <c:pt idx="1995">
                  <c:v>18.129828125</c:v>
                </c:pt>
                <c:pt idx="1996">
                  <c:v>17.879582031249999</c:v>
                </c:pt>
                <c:pt idx="1997">
                  <c:v>18.356957031250001</c:v>
                </c:pt>
                <c:pt idx="1998">
                  <c:v>18.268669921879997</c:v>
                </c:pt>
                <c:pt idx="1999">
                  <c:v>18.268669921879997</c:v>
                </c:pt>
                <c:pt idx="2000">
                  <c:v>18.312509765629997</c:v>
                </c:pt>
                <c:pt idx="2001">
                  <c:v>18.312509765629997</c:v>
                </c:pt>
                <c:pt idx="2002">
                  <c:v>17.675572265629999</c:v>
                </c:pt>
                <c:pt idx="2003">
                  <c:v>18.165537109379997</c:v>
                </c:pt>
                <c:pt idx="2004">
                  <c:v>18.478222656250001</c:v>
                </c:pt>
                <c:pt idx="2005">
                  <c:v>18.478222656250001</c:v>
                </c:pt>
                <c:pt idx="2006">
                  <c:v>18.07204492188</c:v>
                </c:pt>
                <c:pt idx="2007">
                  <c:v>18.17801171875</c:v>
                </c:pt>
                <c:pt idx="2008">
                  <c:v>17.760617187499999</c:v>
                </c:pt>
                <c:pt idx="2009">
                  <c:v>18.165822265629998</c:v>
                </c:pt>
                <c:pt idx="2010">
                  <c:v>17.699318359379998</c:v>
                </c:pt>
                <c:pt idx="2011">
                  <c:v>17.699318359379998</c:v>
                </c:pt>
                <c:pt idx="2012">
                  <c:v>17.702156250000002</c:v>
                </c:pt>
                <c:pt idx="2013">
                  <c:v>17.743521484379997</c:v>
                </c:pt>
                <c:pt idx="2014">
                  <c:v>17.92876171875</c:v>
                </c:pt>
                <c:pt idx="2015">
                  <c:v>17.92876171875</c:v>
                </c:pt>
                <c:pt idx="2016">
                  <c:v>18.466433593750001</c:v>
                </c:pt>
                <c:pt idx="2017">
                  <c:v>18.240556640629997</c:v>
                </c:pt>
                <c:pt idx="2018">
                  <c:v>17.972234374999999</c:v>
                </c:pt>
                <c:pt idx="2019">
                  <c:v>18.240208984379997</c:v>
                </c:pt>
                <c:pt idx="2020">
                  <c:v>17.920695312500001</c:v>
                </c:pt>
                <c:pt idx="2021">
                  <c:v>17.920695312500001</c:v>
                </c:pt>
                <c:pt idx="2022">
                  <c:v>18.380365234379997</c:v>
                </c:pt>
                <c:pt idx="2023">
                  <c:v>17.944550781250001</c:v>
                </c:pt>
                <c:pt idx="2024">
                  <c:v>17.944550781250001</c:v>
                </c:pt>
                <c:pt idx="2025">
                  <c:v>18.158255859379999</c:v>
                </c:pt>
                <c:pt idx="2026">
                  <c:v>18.1643046875</c:v>
                </c:pt>
                <c:pt idx="2027">
                  <c:v>17.776240234379998</c:v>
                </c:pt>
                <c:pt idx="2028">
                  <c:v>18.137591796879999</c:v>
                </c:pt>
                <c:pt idx="2029">
                  <c:v>17.833222656250001</c:v>
                </c:pt>
                <c:pt idx="2030">
                  <c:v>17.833222656250001</c:v>
                </c:pt>
                <c:pt idx="2031">
                  <c:v>17.91141015625</c:v>
                </c:pt>
                <c:pt idx="2032">
                  <c:v>17.835103515629999</c:v>
                </c:pt>
                <c:pt idx="2033">
                  <c:v>18.063515625000001</c:v>
                </c:pt>
                <c:pt idx="2034">
                  <c:v>18.063515625000001</c:v>
                </c:pt>
                <c:pt idx="2035">
                  <c:v>18.357994140629998</c:v>
                </c:pt>
                <c:pt idx="2036">
                  <c:v>18.357994140629998</c:v>
                </c:pt>
                <c:pt idx="2037">
                  <c:v>18.436429687499999</c:v>
                </c:pt>
                <c:pt idx="2038">
                  <c:v>18.046927734379999</c:v>
                </c:pt>
                <c:pt idx="2039">
                  <c:v>18.430818359379998</c:v>
                </c:pt>
                <c:pt idx="2040">
                  <c:v>18.430818359379998</c:v>
                </c:pt>
                <c:pt idx="2041">
                  <c:v>18.284421875</c:v>
                </c:pt>
                <c:pt idx="2042">
                  <c:v>18.124679687499999</c:v>
                </c:pt>
                <c:pt idx="2043">
                  <c:v>18.124679687499999</c:v>
                </c:pt>
                <c:pt idx="2044">
                  <c:v>17.999681640629998</c:v>
                </c:pt>
                <c:pt idx="2045">
                  <c:v>18.410324218749999</c:v>
                </c:pt>
                <c:pt idx="2046">
                  <c:v>18.410324218749999</c:v>
                </c:pt>
                <c:pt idx="2047">
                  <c:v>18.437984374999999</c:v>
                </c:pt>
                <c:pt idx="2048">
                  <c:v>17.973095703129999</c:v>
                </c:pt>
                <c:pt idx="2049">
                  <c:v>17.973095703129999</c:v>
                </c:pt>
                <c:pt idx="2050">
                  <c:v>18.201499999999999</c:v>
                </c:pt>
                <c:pt idx="2051">
                  <c:v>17.655134765629999</c:v>
                </c:pt>
                <c:pt idx="2052">
                  <c:v>17.95525390625</c:v>
                </c:pt>
                <c:pt idx="2053">
                  <c:v>17.852636718749999</c:v>
                </c:pt>
                <c:pt idx="2054">
                  <c:v>17.83510742188</c:v>
                </c:pt>
                <c:pt idx="2055">
                  <c:v>17.83510742188</c:v>
                </c:pt>
                <c:pt idx="2056">
                  <c:v>18.113259765629998</c:v>
                </c:pt>
                <c:pt idx="2057">
                  <c:v>17.741320312500001</c:v>
                </c:pt>
                <c:pt idx="2058">
                  <c:v>18.069384765629998</c:v>
                </c:pt>
                <c:pt idx="2059">
                  <c:v>18.069384765629998</c:v>
                </c:pt>
                <c:pt idx="2060">
                  <c:v>17.807041015629999</c:v>
                </c:pt>
                <c:pt idx="2061">
                  <c:v>18.092369140629998</c:v>
                </c:pt>
                <c:pt idx="2062">
                  <c:v>18.044250000000002</c:v>
                </c:pt>
                <c:pt idx="2063">
                  <c:v>17.753810546879997</c:v>
                </c:pt>
                <c:pt idx="2064">
                  <c:v>17.999699218749999</c:v>
                </c:pt>
                <c:pt idx="2065">
                  <c:v>17.999699218749999</c:v>
                </c:pt>
                <c:pt idx="2066">
                  <c:v>18.029457031250001</c:v>
                </c:pt>
                <c:pt idx="2067">
                  <c:v>17.924605468749998</c:v>
                </c:pt>
                <c:pt idx="2068">
                  <c:v>17.924605468749998</c:v>
                </c:pt>
                <c:pt idx="2069">
                  <c:v>18.19458203125</c:v>
                </c:pt>
                <c:pt idx="2070">
                  <c:v>18.31288867188</c:v>
                </c:pt>
                <c:pt idx="2071">
                  <c:v>18.31288867188</c:v>
                </c:pt>
                <c:pt idx="2072">
                  <c:v>17.96090234375</c:v>
                </c:pt>
                <c:pt idx="2073">
                  <c:v>18.116058593750001</c:v>
                </c:pt>
                <c:pt idx="2074">
                  <c:v>18.116058593750001</c:v>
                </c:pt>
                <c:pt idx="2075">
                  <c:v>18.45584765625</c:v>
                </c:pt>
                <c:pt idx="2076">
                  <c:v>17.891515625</c:v>
                </c:pt>
                <c:pt idx="2077">
                  <c:v>18.240896484379999</c:v>
                </c:pt>
                <c:pt idx="2078">
                  <c:v>18.240896484379999</c:v>
                </c:pt>
                <c:pt idx="2079">
                  <c:v>18.147515625</c:v>
                </c:pt>
                <c:pt idx="2080">
                  <c:v>18.147515625</c:v>
                </c:pt>
                <c:pt idx="2081">
                  <c:v>17.927416015629998</c:v>
                </c:pt>
                <c:pt idx="2082">
                  <c:v>18.080605468750001</c:v>
                </c:pt>
                <c:pt idx="2083">
                  <c:v>18.157787109379999</c:v>
                </c:pt>
                <c:pt idx="2084">
                  <c:v>18.157787109379999</c:v>
                </c:pt>
                <c:pt idx="2085">
                  <c:v>17.926482421879999</c:v>
                </c:pt>
                <c:pt idx="2086">
                  <c:v>18.00522070313</c:v>
                </c:pt>
                <c:pt idx="2087">
                  <c:v>18.00522070313</c:v>
                </c:pt>
                <c:pt idx="2088">
                  <c:v>18.086675781250001</c:v>
                </c:pt>
                <c:pt idx="2089">
                  <c:v>18.247894531250001</c:v>
                </c:pt>
                <c:pt idx="2090">
                  <c:v>18.247894531250001</c:v>
                </c:pt>
                <c:pt idx="2091">
                  <c:v>17.861773437499998</c:v>
                </c:pt>
                <c:pt idx="2092">
                  <c:v>18.266453125000002</c:v>
                </c:pt>
                <c:pt idx="2093">
                  <c:v>17.763322265629998</c:v>
                </c:pt>
                <c:pt idx="2094">
                  <c:v>17.763322265629998</c:v>
                </c:pt>
                <c:pt idx="2095">
                  <c:v>17.777597656249998</c:v>
                </c:pt>
                <c:pt idx="2096">
                  <c:v>18.202841796879998</c:v>
                </c:pt>
                <c:pt idx="2097">
                  <c:v>17.646960937500001</c:v>
                </c:pt>
                <c:pt idx="2098">
                  <c:v>18.010849609379999</c:v>
                </c:pt>
                <c:pt idx="2099">
                  <c:v>17.88136328125</c:v>
                </c:pt>
                <c:pt idx="2100">
                  <c:v>17.88136328125</c:v>
                </c:pt>
                <c:pt idx="2101">
                  <c:v>17.714699218749999</c:v>
                </c:pt>
                <c:pt idx="2102">
                  <c:v>17.918468749999999</c:v>
                </c:pt>
                <c:pt idx="2103">
                  <c:v>17.918468749999999</c:v>
                </c:pt>
                <c:pt idx="2104">
                  <c:v>17.925689453129998</c:v>
                </c:pt>
                <c:pt idx="2105">
                  <c:v>18.335558593750001</c:v>
                </c:pt>
                <c:pt idx="2106">
                  <c:v>18.335558593750001</c:v>
                </c:pt>
                <c:pt idx="2107">
                  <c:v>17.964298828129998</c:v>
                </c:pt>
                <c:pt idx="2108">
                  <c:v>17.988816406249999</c:v>
                </c:pt>
                <c:pt idx="2109">
                  <c:v>17.988816406249999</c:v>
                </c:pt>
                <c:pt idx="2110">
                  <c:v>17.920316406249999</c:v>
                </c:pt>
                <c:pt idx="2111">
                  <c:v>18.277984374999999</c:v>
                </c:pt>
                <c:pt idx="2112">
                  <c:v>18.277984374999999</c:v>
                </c:pt>
                <c:pt idx="2113">
                  <c:v>17.726416015629997</c:v>
                </c:pt>
                <c:pt idx="2114">
                  <c:v>17.93707226563</c:v>
                </c:pt>
                <c:pt idx="2115">
                  <c:v>17.93707226563</c:v>
                </c:pt>
                <c:pt idx="2116">
                  <c:v>17.930904296879998</c:v>
                </c:pt>
                <c:pt idx="2117">
                  <c:v>18.24186132813</c:v>
                </c:pt>
                <c:pt idx="2118">
                  <c:v>17.944070312499999</c:v>
                </c:pt>
                <c:pt idx="2119">
                  <c:v>17.944070312499999</c:v>
                </c:pt>
                <c:pt idx="2120">
                  <c:v>18.303316406250001</c:v>
                </c:pt>
                <c:pt idx="2121">
                  <c:v>17.994119140629998</c:v>
                </c:pt>
                <c:pt idx="2122">
                  <c:v>18.001412109379999</c:v>
                </c:pt>
                <c:pt idx="2123">
                  <c:v>18.375328124999999</c:v>
                </c:pt>
                <c:pt idx="2124">
                  <c:v>18.375328124999999</c:v>
                </c:pt>
                <c:pt idx="2125">
                  <c:v>18.070769531250001</c:v>
                </c:pt>
                <c:pt idx="2126">
                  <c:v>18.302650390629999</c:v>
                </c:pt>
                <c:pt idx="2127">
                  <c:v>18.21317773438</c:v>
                </c:pt>
                <c:pt idx="2128">
                  <c:v>18.21317773438</c:v>
                </c:pt>
                <c:pt idx="2129">
                  <c:v>18.06368359375</c:v>
                </c:pt>
                <c:pt idx="2130">
                  <c:v>18.150347656249998</c:v>
                </c:pt>
                <c:pt idx="2131">
                  <c:v>17.762306640629998</c:v>
                </c:pt>
                <c:pt idx="2132">
                  <c:v>18.206292968749999</c:v>
                </c:pt>
                <c:pt idx="2133">
                  <c:v>17.921783203129998</c:v>
                </c:pt>
                <c:pt idx="2134">
                  <c:v>17.921783203129998</c:v>
                </c:pt>
                <c:pt idx="2135">
                  <c:v>18.149550781249999</c:v>
                </c:pt>
                <c:pt idx="2136">
                  <c:v>18.135900390629999</c:v>
                </c:pt>
                <c:pt idx="2137">
                  <c:v>18.089761718750001</c:v>
                </c:pt>
                <c:pt idx="2138">
                  <c:v>18.089761718750001</c:v>
                </c:pt>
                <c:pt idx="2139">
                  <c:v>18.405529296879998</c:v>
                </c:pt>
                <c:pt idx="2140">
                  <c:v>17.929945312499999</c:v>
                </c:pt>
                <c:pt idx="2141">
                  <c:v>18.12662109375</c:v>
                </c:pt>
                <c:pt idx="2142">
                  <c:v>18.017056640629999</c:v>
                </c:pt>
                <c:pt idx="2143">
                  <c:v>17.934658203129999</c:v>
                </c:pt>
                <c:pt idx="2144">
                  <c:v>17.934658203129999</c:v>
                </c:pt>
                <c:pt idx="2145">
                  <c:v>18.063937500000002</c:v>
                </c:pt>
                <c:pt idx="2146">
                  <c:v>18.11971484375</c:v>
                </c:pt>
                <c:pt idx="2147">
                  <c:v>18.11971484375</c:v>
                </c:pt>
                <c:pt idx="2148">
                  <c:v>18.368761718750001</c:v>
                </c:pt>
                <c:pt idx="2149">
                  <c:v>17.818042968749999</c:v>
                </c:pt>
                <c:pt idx="2150">
                  <c:v>18.085808593749999</c:v>
                </c:pt>
                <c:pt idx="2151">
                  <c:v>18.284275390629997</c:v>
                </c:pt>
                <c:pt idx="2152">
                  <c:v>17.89058984375</c:v>
                </c:pt>
                <c:pt idx="2153">
                  <c:v>17.89058984375</c:v>
                </c:pt>
                <c:pt idx="2154">
                  <c:v>17.987656250000001</c:v>
                </c:pt>
                <c:pt idx="2155">
                  <c:v>17.53767382813</c:v>
                </c:pt>
                <c:pt idx="2156">
                  <c:v>17.62622851563</c:v>
                </c:pt>
                <c:pt idx="2157">
                  <c:v>17.62622851563</c:v>
                </c:pt>
                <c:pt idx="2158">
                  <c:v>17.42739257813</c:v>
                </c:pt>
                <c:pt idx="2159">
                  <c:v>17.42739257813</c:v>
                </c:pt>
                <c:pt idx="2160">
                  <c:v>17.9065625</c:v>
                </c:pt>
                <c:pt idx="2161">
                  <c:v>17.499681640629998</c:v>
                </c:pt>
                <c:pt idx="2162">
                  <c:v>17.499681640629998</c:v>
                </c:pt>
                <c:pt idx="2163">
                  <c:v>17.816996093749999</c:v>
                </c:pt>
                <c:pt idx="2164">
                  <c:v>17.916410156249999</c:v>
                </c:pt>
                <c:pt idx="2165">
                  <c:v>18.071128906249999</c:v>
                </c:pt>
                <c:pt idx="2166">
                  <c:v>17.79811328125</c:v>
                </c:pt>
                <c:pt idx="2167">
                  <c:v>17.293324218750001</c:v>
                </c:pt>
                <c:pt idx="2168">
                  <c:v>17.293324218750001</c:v>
                </c:pt>
                <c:pt idx="2169">
                  <c:v>17.805277343749999</c:v>
                </c:pt>
                <c:pt idx="2170">
                  <c:v>17.212240234379998</c:v>
                </c:pt>
                <c:pt idx="2171">
                  <c:v>17.086003906249999</c:v>
                </c:pt>
                <c:pt idx="2172">
                  <c:v>17.086003906249999</c:v>
                </c:pt>
                <c:pt idx="2173">
                  <c:v>17.033488281250001</c:v>
                </c:pt>
                <c:pt idx="2174">
                  <c:v>17.154052734379999</c:v>
                </c:pt>
                <c:pt idx="2175">
                  <c:v>17.725625000000001</c:v>
                </c:pt>
                <c:pt idx="2176">
                  <c:v>17.402667968749999</c:v>
                </c:pt>
                <c:pt idx="2177">
                  <c:v>17.724214843750001</c:v>
                </c:pt>
                <c:pt idx="2178">
                  <c:v>17.724214843750001</c:v>
                </c:pt>
                <c:pt idx="2179">
                  <c:v>17.696525390629997</c:v>
                </c:pt>
                <c:pt idx="2180">
                  <c:v>17.439349609379999</c:v>
                </c:pt>
                <c:pt idx="2181">
                  <c:v>17.439349609379999</c:v>
                </c:pt>
                <c:pt idx="2182">
                  <c:v>17.438662109379997</c:v>
                </c:pt>
                <c:pt idx="2183">
                  <c:v>17.204648437500001</c:v>
                </c:pt>
                <c:pt idx="2184">
                  <c:v>17.510916015629999</c:v>
                </c:pt>
                <c:pt idx="2185">
                  <c:v>17.39908203125</c:v>
                </c:pt>
                <c:pt idx="2186">
                  <c:v>17.578222656249999</c:v>
                </c:pt>
                <c:pt idx="2187">
                  <c:v>17.578222656249999</c:v>
                </c:pt>
                <c:pt idx="2188">
                  <c:v>17.828277343749999</c:v>
                </c:pt>
                <c:pt idx="2189">
                  <c:v>17.283478515629998</c:v>
                </c:pt>
                <c:pt idx="2190">
                  <c:v>17.819537109379997</c:v>
                </c:pt>
                <c:pt idx="2191">
                  <c:v>17.819537109379997</c:v>
                </c:pt>
                <c:pt idx="2192">
                  <c:v>17.308691406249999</c:v>
                </c:pt>
                <c:pt idx="2193">
                  <c:v>17.49318359375</c:v>
                </c:pt>
                <c:pt idx="2194">
                  <c:v>18.046634765629999</c:v>
                </c:pt>
                <c:pt idx="2195">
                  <c:v>17.550996093750001</c:v>
                </c:pt>
                <c:pt idx="2196">
                  <c:v>17.911835937500001</c:v>
                </c:pt>
                <c:pt idx="2197">
                  <c:v>17.911835937500001</c:v>
                </c:pt>
                <c:pt idx="2198">
                  <c:v>17.656097656250001</c:v>
                </c:pt>
                <c:pt idx="2199">
                  <c:v>17.981234375</c:v>
                </c:pt>
                <c:pt idx="2200">
                  <c:v>17.981234375</c:v>
                </c:pt>
                <c:pt idx="2201">
                  <c:v>17.802779296879997</c:v>
                </c:pt>
                <c:pt idx="2202">
                  <c:v>17.751269531249999</c:v>
                </c:pt>
                <c:pt idx="2203">
                  <c:v>17.751269531249999</c:v>
                </c:pt>
                <c:pt idx="2204">
                  <c:v>16.632164062499999</c:v>
                </c:pt>
                <c:pt idx="2205">
                  <c:v>15.488515625</c:v>
                </c:pt>
                <c:pt idx="2206">
                  <c:v>15.488515625</c:v>
                </c:pt>
                <c:pt idx="2207">
                  <c:v>13.98551367188</c:v>
                </c:pt>
                <c:pt idx="2208">
                  <c:v>11.77892480469</c:v>
                </c:pt>
                <c:pt idx="2209">
                  <c:v>10.46888769531</c:v>
                </c:pt>
                <c:pt idx="2210">
                  <c:v>8.8147480468800001</c:v>
                </c:pt>
                <c:pt idx="2211">
                  <c:v>8.4119863281300002</c:v>
                </c:pt>
                <c:pt idx="2212">
                  <c:v>8.4119863281300002</c:v>
                </c:pt>
                <c:pt idx="2213">
                  <c:v>7.3536064453099996</c:v>
                </c:pt>
                <c:pt idx="2214">
                  <c:v>7.0292080078099994</c:v>
                </c:pt>
                <c:pt idx="2215">
                  <c:v>6.7431611328100001</c:v>
                </c:pt>
                <c:pt idx="2216">
                  <c:v>6.7431611328100001</c:v>
                </c:pt>
                <c:pt idx="2217">
                  <c:v>5.85913232422</c:v>
                </c:pt>
                <c:pt idx="2218">
                  <c:v>5.4644409179699993</c:v>
                </c:pt>
                <c:pt idx="2219">
                  <c:v>4.9197607421900003</c:v>
                </c:pt>
                <c:pt idx="2220">
                  <c:v>4.0153894043000005</c:v>
                </c:pt>
                <c:pt idx="2221">
                  <c:v>3.4379218749999998</c:v>
                </c:pt>
                <c:pt idx="2222">
                  <c:v>3.4379218749999998</c:v>
                </c:pt>
                <c:pt idx="2223">
                  <c:v>2.50320996094</c:v>
                </c:pt>
                <c:pt idx="2224">
                  <c:v>2.2881391601599996</c:v>
                </c:pt>
                <c:pt idx="2225">
                  <c:v>1.6721406249999999</c:v>
                </c:pt>
                <c:pt idx="2226">
                  <c:v>1.6721406249999999</c:v>
                </c:pt>
                <c:pt idx="2227">
                  <c:v>1.6081350097699998</c:v>
                </c:pt>
                <c:pt idx="2228">
                  <c:v>1.43227807617</c:v>
                </c:pt>
                <c:pt idx="2229">
                  <c:v>1.27155957031</c:v>
                </c:pt>
                <c:pt idx="2230">
                  <c:v>1.4248602294899999</c:v>
                </c:pt>
                <c:pt idx="2231">
                  <c:v>1.2285257568400001</c:v>
                </c:pt>
                <c:pt idx="2232">
                  <c:v>1.2285257568400001</c:v>
                </c:pt>
                <c:pt idx="2233">
                  <c:v>1.29070727539</c:v>
                </c:pt>
                <c:pt idx="2234">
                  <c:v>1.2532037353500001</c:v>
                </c:pt>
                <c:pt idx="2235">
                  <c:v>1.2532037353500001</c:v>
                </c:pt>
                <c:pt idx="2236">
                  <c:v>0.75584973145000001</c:v>
                </c:pt>
                <c:pt idx="2237">
                  <c:v>0.81612017821999994</c:v>
                </c:pt>
                <c:pt idx="2238">
                  <c:v>0.81612017821999994</c:v>
                </c:pt>
                <c:pt idx="2239">
                  <c:v>0.92580340576000009</c:v>
                </c:pt>
                <c:pt idx="2240">
                  <c:v>0.94195788574000006</c:v>
                </c:pt>
                <c:pt idx="2241">
                  <c:v>0.90994891356999996</c:v>
                </c:pt>
                <c:pt idx="2242">
                  <c:v>0.90994891356999996</c:v>
                </c:pt>
                <c:pt idx="2243">
                  <c:v>0.6701900634800001</c:v>
                </c:pt>
                <c:pt idx="2244">
                  <c:v>0.43519894408999998</c:v>
                </c:pt>
                <c:pt idx="2245">
                  <c:v>0.55590771484000001</c:v>
                </c:pt>
                <c:pt idx="2246">
                  <c:v>0.41452987671000002</c:v>
                </c:pt>
                <c:pt idx="2247">
                  <c:v>0.38179925537000003</c:v>
                </c:pt>
                <c:pt idx="2248">
                  <c:v>0.38179925537000003</c:v>
                </c:pt>
                <c:pt idx="2249">
                  <c:v>0.51040692138999999</c:v>
                </c:pt>
                <c:pt idx="2250">
                  <c:v>0.38743746948000002</c:v>
                </c:pt>
                <c:pt idx="2251">
                  <c:v>0.38743746948000002</c:v>
                </c:pt>
                <c:pt idx="2252">
                  <c:v>0.45682720947</c:v>
                </c:pt>
                <c:pt idx="2253">
                  <c:v>6.2287010189999999E-2</c:v>
                </c:pt>
                <c:pt idx="2254">
                  <c:v>-7.7717002869999996E-2</c:v>
                </c:pt>
                <c:pt idx="2255">
                  <c:v>-0.17431384277</c:v>
                </c:pt>
                <c:pt idx="2256">
                  <c:v>-0.27503179931999999</c:v>
                </c:pt>
                <c:pt idx="2257">
                  <c:v>-0.27503179931999999</c:v>
                </c:pt>
                <c:pt idx="2258">
                  <c:v>-4.409599686E-2</c:v>
                </c:pt>
                <c:pt idx="2259">
                  <c:v>1.1106213569999999E-2</c:v>
                </c:pt>
                <c:pt idx="2260">
                  <c:v>4.2697582240000004E-2</c:v>
                </c:pt>
                <c:pt idx="2261">
                  <c:v>4.2697582240000004E-2</c:v>
                </c:pt>
                <c:pt idx="2262">
                  <c:v>3.841594315E-2</c:v>
                </c:pt>
                <c:pt idx="2263">
                  <c:v>-3.1886839899999998E-3</c:v>
                </c:pt>
                <c:pt idx="2264">
                  <c:v>-6.8962074279999994E-2</c:v>
                </c:pt>
                <c:pt idx="2265">
                  <c:v>-0.11642390442</c:v>
                </c:pt>
                <c:pt idx="2266">
                  <c:v>9.0556125600000006E-3</c:v>
                </c:pt>
                <c:pt idx="2267">
                  <c:v>9.0556125600000006E-3</c:v>
                </c:pt>
                <c:pt idx="2268">
                  <c:v>7.602674865999999E-2</c:v>
                </c:pt>
                <c:pt idx="2269">
                  <c:v>0.14817868042000001</c:v>
                </c:pt>
                <c:pt idx="2270">
                  <c:v>0.14817868042000001</c:v>
                </c:pt>
                <c:pt idx="2271">
                  <c:v>8.2169204709999999E-2</c:v>
                </c:pt>
                <c:pt idx="2272">
                  <c:v>0.26833529663</c:v>
                </c:pt>
                <c:pt idx="2273">
                  <c:v>0.26833529663</c:v>
                </c:pt>
                <c:pt idx="2274">
                  <c:v>0.32193133545000002</c:v>
                </c:pt>
                <c:pt idx="2275">
                  <c:v>0.10699562073</c:v>
                </c:pt>
                <c:pt idx="2276">
                  <c:v>0.10699562073</c:v>
                </c:pt>
                <c:pt idx="2277">
                  <c:v>0.2601552124</c:v>
                </c:pt>
                <c:pt idx="2278">
                  <c:v>0.41501879882999998</c:v>
                </c:pt>
                <c:pt idx="2279">
                  <c:v>0.40208862305000004</c:v>
                </c:pt>
                <c:pt idx="2280">
                  <c:v>0.13493122864000001</c:v>
                </c:pt>
                <c:pt idx="2281">
                  <c:v>3.3008239750000001E-2</c:v>
                </c:pt>
                <c:pt idx="2282">
                  <c:v>3.3008239750000001E-2</c:v>
                </c:pt>
                <c:pt idx="2283">
                  <c:v>0.20029995728</c:v>
                </c:pt>
                <c:pt idx="2284">
                  <c:v>0.12488456726</c:v>
                </c:pt>
                <c:pt idx="2285">
                  <c:v>0.17167137146</c:v>
                </c:pt>
                <c:pt idx="2286">
                  <c:v>0.17167137146</c:v>
                </c:pt>
                <c:pt idx="2287">
                  <c:v>0.21936685181000001</c:v>
                </c:pt>
                <c:pt idx="2288">
                  <c:v>0.24857580565999998</c:v>
                </c:pt>
                <c:pt idx="2289">
                  <c:v>0.24857580565999998</c:v>
                </c:pt>
                <c:pt idx="2290">
                  <c:v>4.3000572200000003E-2</c:v>
                </c:pt>
                <c:pt idx="2291">
                  <c:v>0.29226321411</c:v>
                </c:pt>
                <c:pt idx="2292">
                  <c:v>0.29226321411</c:v>
                </c:pt>
                <c:pt idx="2293">
                  <c:v>0.21969067383000002</c:v>
                </c:pt>
                <c:pt idx="2294">
                  <c:v>0.31149014282000004</c:v>
                </c:pt>
                <c:pt idx="2295">
                  <c:v>0.3927741394</c:v>
                </c:pt>
                <c:pt idx="2296">
                  <c:v>0.3927741394</c:v>
                </c:pt>
                <c:pt idx="2297">
                  <c:v>0.20441947937000002</c:v>
                </c:pt>
                <c:pt idx="2298">
                  <c:v>0.20867700195</c:v>
                </c:pt>
                <c:pt idx="2299">
                  <c:v>0.25466996765</c:v>
                </c:pt>
                <c:pt idx="2300">
                  <c:v>0.17124633789000002</c:v>
                </c:pt>
                <c:pt idx="2301">
                  <c:v>0.26622964478</c:v>
                </c:pt>
                <c:pt idx="2302">
                  <c:v>0.26622964478</c:v>
                </c:pt>
                <c:pt idx="2303">
                  <c:v>0.34035671997</c:v>
                </c:pt>
                <c:pt idx="2304">
                  <c:v>0.31782220458999999</c:v>
                </c:pt>
                <c:pt idx="2305">
                  <c:v>0.31782220458999999</c:v>
                </c:pt>
                <c:pt idx="2306">
                  <c:v>0.21948385619999999</c:v>
                </c:pt>
                <c:pt idx="2307">
                  <c:v>0.27946569824</c:v>
                </c:pt>
                <c:pt idx="2308">
                  <c:v>0.16016769409000001</c:v>
                </c:pt>
                <c:pt idx="2309">
                  <c:v>0.18152012633999998</c:v>
                </c:pt>
                <c:pt idx="2310">
                  <c:v>0.42599325562000001</c:v>
                </c:pt>
                <c:pt idx="2311">
                  <c:v>0.42599325562000001</c:v>
                </c:pt>
                <c:pt idx="2312">
                  <c:v>0.27480459595000001</c:v>
                </c:pt>
                <c:pt idx="2313">
                  <c:v>0.29869845580999999</c:v>
                </c:pt>
                <c:pt idx="2314">
                  <c:v>0.31857000732000001</c:v>
                </c:pt>
                <c:pt idx="2315">
                  <c:v>0.31857000732000001</c:v>
                </c:pt>
                <c:pt idx="2316">
                  <c:v>7.1016212460000006E-2</c:v>
                </c:pt>
                <c:pt idx="2317">
                  <c:v>0.39262777710000002</c:v>
                </c:pt>
                <c:pt idx="2318">
                  <c:v>0.28405361938000001</c:v>
                </c:pt>
                <c:pt idx="2319">
                  <c:v>0.21471089172000002</c:v>
                </c:pt>
                <c:pt idx="2320">
                  <c:v>0.23295219420999999</c:v>
                </c:pt>
                <c:pt idx="2321">
                  <c:v>0.23295219420999999</c:v>
                </c:pt>
                <c:pt idx="2322">
                  <c:v>0.22425411987000002</c:v>
                </c:pt>
                <c:pt idx="2323">
                  <c:v>0.12694731140000001</c:v>
                </c:pt>
                <c:pt idx="2324">
                  <c:v>0.12694731140000001</c:v>
                </c:pt>
                <c:pt idx="2325">
                  <c:v>7.849824524E-2</c:v>
                </c:pt>
                <c:pt idx="2326">
                  <c:v>0.24059622191999999</c:v>
                </c:pt>
                <c:pt idx="2327">
                  <c:v>0.24059622191999999</c:v>
                </c:pt>
                <c:pt idx="2328">
                  <c:v>0.21606619262999999</c:v>
                </c:pt>
                <c:pt idx="2329">
                  <c:v>0.24311349487</c:v>
                </c:pt>
                <c:pt idx="2330">
                  <c:v>-6.2529712680000002E-2</c:v>
                </c:pt>
                <c:pt idx="2331">
                  <c:v>-6.2529712680000002E-2</c:v>
                </c:pt>
                <c:pt idx="2332">
                  <c:v>-0.22711775208000001</c:v>
                </c:pt>
                <c:pt idx="2333">
                  <c:v>-9.2429626459999997E-2</c:v>
                </c:pt>
                <c:pt idx="2334">
                  <c:v>9.0764198300000001E-2</c:v>
                </c:pt>
                <c:pt idx="2335">
                  <c:v>6.7637405400000003E-2</c:v>
                </c:pt>
                <c:pt idx="2336">
                  <c:v>-3.4220863340000005E-2</c:v>
                </c:pt>
                <c:pt idx="2337">
                  <c:v>-3.4220863340000005E-2</c:v>
                </c:pt>
                <c:pt idx="2338">
                  <c:v>0.17372355651999999</c:v>
                </c:pt>
                <c:pt idx="2339">
                  <c:v>0.26576815795999997</c:v>
                </c:pt>
                <c:pt idx="2340">
                  <c:v>0.26576815795999997</c:v>
                </c:pt>
                <c:pt idx="2341">
                  <c:v>3.5556140900000005E-2</c:v>
                </c:pt>
                <c:pt idx="2342">
                  <c:v>6.237880707E-2</c:v>
                </c:pt>
                <c:pt idx="2343">
                  <c:v>0.12437966156000001</c:v>
                </c:pt>
                <c:pt idx="2344">
                  <c:v>0.11762348938</c:v>
                </c:pt>
                <c:pt idx="2345">
                  <c:v>-1.3872179989999999E-2</c:v>
                </c:pt>
                <c:pt idx="2346">
                  <c:v>-1.3872179989999999E-2</c:v>
                </c:pt>
                <c:pt idx="2347">
                  <c:v>-5.5483776089999999E-2</c:v>
                </c:pt>
                <c:pt idx="2348">
                  <c:v>-1.130136681E-2</c:v>
                </c:pt>
                <c:pt idx="2349">
                  <c:v>6.8568420409999997E-2</c:v>
                </c:pt>
                <c:pt idx="2350">
                  <c:v>6.8568420409999997E-2</c:v>
                </c:pt>
                <c:pt idx="2351">
                  <c:v>0.10851243591</c:v>
                </c:pt>
                <c:pt idx="2352">
                  <c:v>1.846569252E-2</c:v>
                </c:pt>
                <c:pt idx="2353">
                  <c:v>-6.7682754519999999E-2</c:v>
                </c:pt>
                <c:pt idx="2354">
                  <c:v>-6.5642272950000011E-2</c:v>
                </c:pt>
                <c:pt idx="2355">
                  <c:v>-2.6551929470000003E-2</c:v>
                </c:pt>
                <c:pt idx="2356">
                  <c:v>-2.6551929470000003E-2</c:v>
                </c:pt>
                <c:pt idx="2357">
                  <c:v>7.450985718E-2</c:v>
                </c:pt>
                <c:pt idx="2358">
                  <c:v>3.028284836E-2</c:v>
                </c:pt>
                <c:pt idx="2359">
                  <c:v>-4.1502256400000005E-3</c:v>
                </c:pt>
                <c:pt idx="2360">
                  <c:v>-4.1502256400000005E-3</c:v>
                </c:pt>
                <c:pt idx="2361">
                  <c:v>-9.1726768489999999E-2</c:v>
                </c:pt>
                <c:pt idx="2362">
                  <c:v>-9.1726768489999999E-2</c:v>
                </c:pt>
                <c:pt idx="2363">
                  <c:v>-1.3764867779999999E-2</c:v>
                </c:pt>
                <c:pt idx="2364">
                  <c:v>-5.4772735599999997E-2</c:v>
                </c:pt>
                <c:pt idx="2365">
                  <c:v>-2.8379613880000001E-2</c:v>
                </c:pt>
                <c:pt idx="2366">
                  <c:v>-2.8379613880000001E-2</c:v>
                </c:pt>
                <c:pt idx="2367">
                  <c:v>1.7211261749999998E-2</c:v>
                </c:pt>
                <c:pt idx="2368">
                  <c:v>-4.3150684359999997E-2</c:v>
                </c:pt>
                <c:pt idx="2369">
                  <c:v>-4.3150684359999997E-2</c:v>
                </c:pt>
                <c:pt idx="2370">
                  <c:v>-4.1912944789999997E-2</c:v>
                </c:pt>
                <c:pt idx="2371">
                  <c:v>-4.1912944789999997E-2</c:v>
                </c:pt>
                <c:pt idx="2372">
                  <c:v>7.03987026E-3</c:v>
                </c:pt>
                <c:pt idx="2373">
                  <c:v>0.10388336182000001</c:v>
                </c:pt>
                <c:pt idx="2374">
                  <c:v>-3.8991371150000002E-2</c:v>
                </c:pt>
                <c:pt idx="2375">
                  <c:v>-3.8991371150000002E-2</c:v>
                </c:pt>
                <c:pt idx="2376">
                  <c:v>-5.8694595340000003E-2</c:v>
                </c:pt>
                <c:pt idx="2377">
                  <c:v>-0.14553094482000001</c:v>
                </c:pt>
                <c:pt idx="2378">
                  <c:v>-4.2062255860000002E-2</c:v>
                </c:pt>
                <c:pt idx="2379">
                  <c:v>-9.7903938290000006E-2</c:v>
                </c:pt>
                <c:pt idx="2380">
                  <c:v>-0.24601879883</c:v>
                </c:pt>
                <c:pt idx="2381">
                  <c:v>-0.24601879883</c:v>
                </c:pt>
                <c:pt idx="2382">
                  <c:v>-7.3120689389999993E-2</c:v>
                </c:pt>
                <c:pt idx="2383">
                  <c:v>-3.317335129E-2</c:v>
                </c:pt>
                <c:pt idx="2384">
                  <c:v>-1.068064594E-2</c:v>
                </c:pt>
                <c:pt idx="2385">
                  <c:v>-1.068064594E-2</c:v>
                </c:pt>
                <c:pt idx="2386">
                  <c:v>-0.11830411530000001</c:v>
                </c:pt>
                <c:pt idx="2387">
                  <c:v>-0.19063609314000002</c:v>
                </c:pt>
                <c:pt idx="2388">
                  <c:v>1.9925048400000001E-3</c:v>
                </c:pt>
                <c:pt idx="2389">
                  <c:v>-0.10552120209</c:v>
                </c:pt>
                <c:pt idx="2390">
                  <c:v>-2.5017242429999999E-2</c:v>
                </c:pt>
                <c:pt idx="2391">
                  <c:v>-2.5017242429999999E-2</c:v>
                </c:pt>
                <c:pt idx="2392">
                  <c:v>-0.10014258575</c:v>
                </c:pt>
                <c:pt idx="2393">
                  <c:v>-6.8030090300000004E-3</c:v>
                </c:pt>
                <c:pt idx="2394">
                  <c:v>-6.8030090300000004E-3</c:v>
                </c:pt>
                <c:pt idx="2395">
                  <c:v>-7.3313522340000006E-2</c:v>
                </c:pt>
                <c:pt idx="2396">
                  <c:v>-0.13514230347</c:v>
                </c:pt>
                <c:pt idx="2397">
                  <c:v>3.229959869E-2</c:v>
                </c:pt>
                <c:pt idx="2398">
                  <c:v>-2.2142736430000001E-2</c:v>
                </c:pt>
                <c:pt idx="2399">
                  <c:v>9.9501441959999992E-2</c:v>
                </c:pt>
                <c:pt idx="2400">
                  <c:v>9.9501441959999992E-2</c:v>
                </c:pt>
                <c:pt idx="2401">
                  <c:v>3.9550385499999997E-3</c:v>
                </c:pt>
                <c:pt idx="2402">
                  <c:v>-2.2083406449999999E-2</c:v>
                </c:pt>
                <c:pt idx="2403">
                  <c:v>-2.2083406449999999E-2</c:v>
                </c:pt>
                <c:pt idx="2404">
                  <c:v>-2.802861404E-2</c:v>
                </c:pt>
                <c:pt idx="2405">
                  <c:v>-2.5998514180000001E-2</c:v>
                </c:pt>
                <c:pt idx="2406">
                  <c:v>-2.5998514180000001E-2</c:v>
                </c:pt>
                <c:pt idx="2407">
                  <c:v>-5.9353435519999997E-2</c:v>
                </c:pt>
                <c:pt idx="2408">
                  <c:v>-0.10350244141000001</c:v>
                </c:pt>
                <c:pt idx="2409">
                  <c:v>-2.0144977570000003E-2</c:v>
                </c:pt>
                <c:pt idx="2410">
                  <c:v>-2.0144977570000003E-2</c:v>
                </c:pt>
                <c:pt idx="2411">
                  <c:v>-2.513927078E-2</c:v>
                </c:pt>
                <c:pt idx="2412">
                  <c:v>-1.823071289E-2</c:v>
                </c:pt>
                <c:pt idx="2413">
                  <c:v>-3.082854271E-2</c:v>
                </c:pt>
                <c:pt idx="2414">
                  <c:v>3.9113925930000001E-2</c:v>
                </c:pt>
                <c:pt idx="2415">
                  <c:v>4.5814695399999999E-3</c:v>
                </c:pt>
                <c:pt idx="2416">
                  <c:v>4.5814695399999999E-3</c:v>
                </c:pt>
                <c:pt idx="2417">
                  <c:v>-0.23973056030000001</c:v>
                </c:pt>
                <c:pt idx="2418">
                  <c:v>-8.8521377560000003E-2</c:v>
                </c:pt>
                <c:pt idx="2419">
                  <c:v>-8.8521377560000003E-2</c:v>
                </c:pt>
                <c:pt idx="2420">
                  <c:v>-8.1916831970000006E-2</c:v>
                </c:pt>
                <c:pt idx="2421">
                  <c:v>-0.12379924773999999</c:v>
                </c:pt>
                <c:pt idx="2422">
                  <c:v>-0.10719130706999999</c:v>
                </c:pt>
                <c:pt idx="2423">
                  <c:v>-7.8292388919999997E-2</c:v>
                </c:pt>
                <c:pt idx="2424">
                  <c:v>-1.023309708E-2</c:v>
                </c:pt>
                <c:pt idx="2425">
                  <c:v>-1.023309708E-2</c:v>
                </c:pt>
                <c:pt idx="2426">
                  <c:v>-6.6293739320000003E-2</c:v>
                </c:pt>
                <c:pt idx="2427">
                  <c:v>-0.25276042175000002</c:v>
                </c:pt>
                <c:pt idx="2428">
                  <c:v>-6.8585494999999996E-2</c:v>
                </c:pt>
                <c:pt idx="2429">
                  <c:v>-6.8585494999999996E-2</c:v>
                </c:pt>
                <c:pt idx="2430">
                  <c:v>-8.2963882449999998E-2</c:v>
                </c:pt>
                <c:pt idx="2431">
                  <c:v>6.5573396700000005E-3</c:v>
                </c:pt>
                <c:pt idx="2432">
                  <c:v>4.6313648219999996E-2</c:v>
                </c:pt>
                <c:pt idx="2433">
                  <c:v>5.9617889400000006E-2</c:v>
                </c:pt>
                <c:pt idx="2434">
                  <c:v>-4.2303648000000006E-3</c:v>
                </c:pt>
                <c:pt idx="2435">
                  <c:v>-4.2303648000000006E-3</c:v>
                </c:pt>
                <c:pt idx="2436">
                  <c:v>-9.8072509799999995E-3</c:v>
                </c:pt>
                <c:pt idx="2437">
                  <c:v>1.8938329699999999E-2</c:v>
                </c:pt>
                <c:pt idx="2438">
                  <c:v>1.8938329699999999E-2</c:v>
                </c:pt>
                <c:pt idx="2439">
                  <c:v>-8.1654357910000003E-2</c:v>
                </c:pt>
                <c:pt idx="2440">
                  <c:v>-0.16274348450000001</c:v>
                </c:pt>
                <c:pt idx="2441">
                  <c:v>-0.16274348450000001</c:v>
                </c:pt>
                <c:pt idx="2442">
                  <c:v>-0.13590512085000001</c:v>
                </c:pt>
                <c:pt idx="2443">
                  <c:v>5.9573121099999998E-3</c:v>
                </c:pt>
                <c:pt idx="2444">
                  <c:v>5.9573121099999998E-3</c:v>
                </c:pt>
                <c:pt idx="2445">
                  <c:v>-1.243210411E-2</c:v>
                </c:pt>
                <c:pt idx="2446">
                  <c:v>5.5163402560000005E-2</c:v>
                </c:pt>
                <c:pt idx="2447">
                  <c:v>3.3250720979999995E-2</c:v>
                </c:pt>
                <c:pt idx="2448">
                  <c:v>-3.1959056850000001E-2</c:v>
                </c:pt>
                <c:pt idx="2449">
                  <c:v>-5.5305542900000006E-3</c:v>
                </c:pt>
                <c:pt idx="2450">
                  <c:v>-0.13019104003999998</c:v>
                </c:pt>
                <c:pt idx="2451">
                  <c:v>-0.13019104003999998</c:v>
                </c:pt>
                <c:pt idx="2452">
                  <c:v>-8.2933441159999996E-2</c:v>
                </c:pt>
                <c:pt idx="2453">
                  <c:v>-0.1930643158</c:v>
                </c:pt>
                <c:pt idx="2454">
                  <c:v>-0.1930643158</c:v>
                </c:pt>
                <c:pt idx="2455">
                  <c:v>-0.25303897095</c:v>
                </c:pt>
                <c:pt idx="2456">
                  <c:v>-0.16139134216000001</c:v>
                </c:pt>
                <c:pt idx="2457">
                  <c:v>-0.11861289215</c:v>
                </c:pt>
                <c:pt idx="2458">
                  <c:v>-3.5798114780000001E-2</c:v>
                </c:pt>
                <c:pt idx="2459">
                  <c:v>-0.12786103821</c:v>
                </c:pt>
                <c:pt idx="2460">
                  <c:v>-0.12786103821</c:v>
                </c:pt>
                <c:pt idx="2461">
                  <c:v>-3.9322452550000005E-2</c:v>
                </c:pt>
                <c:pt idx="2462">
                  <c:v>2.8559728620000002E-2</c:v>
                </c:pt>
                <c:pt idx="2463">
                  <c:v>-0.11208820342999999</c:v>
                </c:pt>
                <c:pt idx="2464">
                  <c:v>-0.11208820342999999</c:v>
                </c:pt>
                <c:pt idx="2465">
                  <c:v>3.5146486799999999E-3</c:v>
                </c:pt>
                <c:pt idx="2466">
                  <c:v>3.5146486799999999E-3</c:v>
                </c:pt>
                <c:pt idx="2467">
                  <c:v>-0.12695100403000001</c:v>
                </c:pt>
                <c:pt idx="2468">
                  <c:v>-0.11546726227000001</c:v>
                </c:pt>
                <c:pt idx="2469">
                  <c:v>-0.11546726227000001</c:v>
                </c:pt>
                <c:pt idx="2470">
                  <c:v>-9.6925781249999995E-2</c:v>
                </c:pt>
                <c:pt idx="2471">
                  <c:v>-1.0805712700000001E-2</c:v>
                </c:pt>
                <c:pt idx="2472">
                  <c:v>-0.17522097778000001</c:v>
                </c:pt>
                <c:pt idx="2473">
                  <c:v>1.7497253420000001E-2</c:v>
                </c:pt>
                <c:pt idx="2474">
                  <c:v>9.521308899E-2</c:v>
                </c:pt>
                <c:pt idx="2475">
                  <c:v>9.521308899E-2</c:v>
                </c:pt>
                <c:pt idx="2476">
                  <c:v>-2.3260522839999999E-2</c:v>
                </c:pt>
                <c:pt idx="2477">
                  <c:v>5.2461708070000002E-2</c:v>
                </c:pt>
                <c:pt idx="2478">
                  <c:v>2.4725084299999998E-2</c:v>
                </c:pt>
                <c:pt idx="2479">
                  <c:v>2.4725084299999998E-2</c:v>
                </c:pt>
                <c:pt idx="2480">
                  <c:v>-0.15603266906999999</c:v>
                </c:pt>
                <c:pt idx="2481">
                  <c:v>-0.10698394012</c:v>
                </c:pt>
                <c:pt idx="2482">
                  <c:v>-0.15648329162999999</c:v>
                </c:pt>
                <c:pt idx="2483">
                  <c:v>5.4485355380000003E-2</c:v>
                </c:pt>
                <c:pt idx="2484">
                  <c:v>-9.9581466669999993E-2</c:v>
                </c:pt>
                <c:pt idx="2485">
                  <c:v>-9.9581466669999993E-2</c:v>
                </c:pt>
                <c:pt idx="2486">
                  <c:v>-4.0485507970000001E-2</c:v>
                </c:pt>
                <c:pt idx="2487">
                  <c:v>8.0033432010000002E-2</c:v>
                </c:pt>
                <c:pt idx="2488">
                  <c:v>-6.2941589399999999E-3</c:v>
                </c:pt>
                <c:pt idx="2489">
                  <c:v>-6.2941589399999999E-3</c:v>
                </c:pt>
                <c:pt idx="2490">
                  <c:v>-6.4664054870000001E-2</c:v>
                </c:pt>
                <c:pt idx="2491">
                  <c:v>-0.12543501282</c:v>
                </c:pt>
                <c:pt idx="2492">
                  <c:v>-0.12543501282</c:v>
                </c:pt>
                <c:pt idx="2493">
                  <c:v>-8.637734222E-2</c:v>
                </c:pt>
                <c:pt idx="2494">
                  <c:v>-9.2962112399999994E-3</c:v>
                </c:pt>
                <c:pt idx="2495">
                  <c:v>-0.12216951751999999</c:v>
                </c:pt>
                <c:pt idx="2496">
                  <c:v>-0.12216951751999999</c:v>
                </c:pt>
                <c:pt idx="2497">
                  <c:v>-0.18811468506000001</c:v>
                </c:pt>
                <c:pt idx="2498">
                  <c:v>-0.17231114197</c:v>
                </c:pt>
                <c:pt idx="2499">
                  <c:v>-5.1119361879999999E-2</c:v>
                </c:pt>
                <c:pt idx="2500">
                  <c:v>-0.10263416290000001</c:v>
                </c:pt>
                <c:pt idx="2501">
                  <c:v>-4.6888053890000003E-2</c:v>
                </c:pt>
                <c:pt idx="2502">
                  <c:v>-4.6888053890000003E-2</c:v>
                </c:pt>
                <c:pt idx="2503">
                  <c:v>8.0752281190000011E-2</c:v>
                </c:pt>
                <c:pt idx="2504">
                  <c:v>-9.5294188999999992E-4</c:v>
                </c:pt>
                <c:pt idx="2505">
                  <c:v>-9.5294188999999992E-4</c:v>
                </c:pt>
                <c:pt idx="2506">
                  <c:v>-1.2699029919999999E-2</c:v>
                </c:pt>
                <c:pt idx="2507">
                  <c:v>0.11539168549000001</c:v>
                </c:pt>
                <c:pt idx="2508">
                  <c:v>7.0500862119999994E-2</c:v>
                </c:pt>
                <c:pt idx="2509">
                  <c:v>6.8696532199999999E-3</c:v>
                </c:pt>
                <c:pt idx="2510">
                  <c:v>-0.26410928345000001</c:v>
                </c:pt>
                <c:pt idx="2511">
                  <c:v>-0.17441888427999999</c:v>
                </c:pt>
                <c:pt idx="2512">
                  <c:v>-0.17441888427999999</c:v>
                </c:pt>
                <c:pt idx="2513">
                  <c:v>-8.3855575560000006E-2</c:v>
                </c:pt>
                <c:pt idx="2514">
                  <c:v>-6.7072212219999996E-2</c:v>
                </c:pt>
                <c:pt idx="2515">
                  <c:v>-6.7072212219999996E-2</c:v>
                </c:pt>
                <c:pt idx="2516">
                  <c:v>-8.5980041499999993E-2</c:v>
                </c:pt>
                <c:pt idx="2517">
                  <c:v>-6.683543396000001E-2</c:v>
                </c:pt>
                <c:pt idx="2518">
                  <c:v>-6.683543396000001E-2</c:v>
                </c:pt>
                <c:pt idx="2519">
                  <c:v>-0.14369929504000001</c:v>
                </c:pt>
                <c:pt idx="2520">
                  <c:v>-6.0030487059999998E-2</c:v>
                </c:pt>
                <c:pt idx="2521">
                  <c:v>-6.0030487059999998E-2</c:v>
                </c:pt>
                <c:pt idx="2522">
                  <c:v>9.0495918270000003E-2</c:v>
                </c:pt>
                <c:pt idx="2523">
                  <c:v>-3.3488658909999997E-2</c:v>
                </c:pt>
                <c:pt idx="2524">
                  <c:v>-3.2976707459999997E-2</c:v>
                </c:pt>
                <c:pt idx="2525">
                  <c:v>-3.2976707459999997E-2</c:v>
                </c:pt>
                <c:pt idx="2526">
                  <c:v>-2.140313148E-2</c:v>
                </c:pt>
                <c:pt idx="2527">
                  <c:v>-2.140313148E-2</c:v>
                </c:pt>
                <c:pt idx="2528">
                  <c:v>-6.1763496399999999E-2</c:v>
                </c:pt>
                <c:pt idx="2529">
                  <c:v>-0.23779968262000001</c:v>
                </c:pt>
                <c:pt idx="2530">
                  <c:v>-0.11703889465</c:v>
                </c:pt>
                <c:pt idx="2531">
                  <c:v>-0.11703889465</c:v>
                </c:pt>
                <c:pt idx="2532">
                  <c:v>-7.3947822570000002E-2</c:v>
                </c:pt>
                <c:pt idx="2533">
                  <c:v>-0.18306858826000003</c:v>
                </c:pt>
                <c:pt idx="2534">
                  <c:v>-0.18306858826000003</c:v>
                </c:pt>
                <c:pt idx="2535">
                  <c:v>-9.0383094790000007E-2</c:v>
                </c:pt>
                <c:pt idx="2536">
                  <c:v>-7.5001159670000012E-2</c:v>
                </c:pt>
                <c:pt idx="2537">
                  <c:v>-7.5001159670000012E-2</c:v>
                </c:pt>
                <c:pt idx="2538">
                  <c:v>-0.16888671875</c:v>
                </c:pt>
                <c:pt idx="2539">
                  <c:v>-6.0115253449999996E-2</c:v>
                </c:pt>
                <c:pt idx="2540">
                  <c:v>9.0502136230000002E-2</c:v>
                </c:pt>
                <c:pt idx="2541">
                  <c:v>9.0502136230000002E-2</c:v>
                </c:pt>
                <c:pt idx="2542">
                  <c:v>3.0779865260000001E-2</c:v>
                </c:pt>
                <c:pt idx="2543">
                  <c:v>-6.02347422E-3</c:v>
                </c:pt>
                <c:pt idx="2544">
                  <c:v>7.5427490230000005E-2</c:v>
                </c:pt>
                <c:pt idx="2545">
                  <c:v>6.4198013309999996E-2</c:v>
                </c:pt>
                <c:pt idx="2546">
                  <c:v>7.2569557189999995E-2</c:v>
                </c:pt>
                <c:pt idx="2547">
                  <c:v>7.2569557189999995E-2</c:v>
                </c:pt>
                <c:pt idx="2548">
                  <c:v>-5.2290142060000003E-2</c:v>
                </c:pt>
                <c:pt idx="2549">
                  <c:v>-4.6703163150000004E-2</c:v>
                </c:pt>
                <c:pt idx="2550">
                  <c:v>-4.6703163150000004E-2</c:v>
                </c:pt>
                <c:pt idx="2551">
                  <c:v>3.554883575E-2</c:v>
                </c:pt>
                <c:pt idx="2552">
                  <c:v>-7.1127443300000003E-3</c:v>
                </c:pt>
                <c:pt idx="2553">
                  <c:v>-7.1127443300000003E-3</c:v>
                </c:pt>
                <c:pt idx="2554">
                  <c:v>-0.15108383179000001</c:v>
                </c:pt>
                <c:pt idx="2555">
                  <c:v>-5.7604286190000006E-2</c:v>
                </c:pt>
                <c:pt idx="2556">
                  <c:v>-5.7604286190000006E-2</c:v>
                </c:pt>
                <c:pt idx="2557">
                  <c:v>-0.17303146362000002</c:v>
                </c:pt>
                <c:pt idx="2558">
                  <c:v>-0.11790401459000001</c:v>
                </c:pt>
                <c:pt idx="2559">
                  <c:v>-5.2869621279999994E-2</c:v>
                </c:pt>
                <c:pt idx="2560">
                  <c:v>-0.19990513610999999</c:v>
                </c:pt>
                <c:pt idx="2561">
                  <c:v>5.1753053700000001E-3</c:v>
                </c:pt>
                <c:pt idx="2562">
                  <c:v>-1.61280215E-3</c:v>
                </c:pt>
                <c:pt idx="2563">
                  <c:v>-1.61280215E-3</c:v>
                </c:pt>
                <c:pt idx="2564">
                  <c:v>-7.5228836060000012E-2</c:v>
                </c:pt>
                <c:pt idx="2565">
                  <c:v>-5.4014575960000005E-2</c:v>
                </c:pt>
                <c:pt idx="2566">
                  <c:v>-5.4014575960000005E-2</c:v>
                </c:pt>
                <c:pt idx="2567">
                  <c:v>2.845396805E-2</c:v>
                </c:pt>
                <c:pt idx="2568">
                  <c:v>0.19895503235000001</c:v>
                </c:pt>
                <c:pt idx="2569">
                  <c:v>0.13847367858999998</c:v>
                </c:pt>
                <c:pt idx="2570">
                  <c:v>-8.0138465879999995E-2</c:v>
                </c:pt>
                <c:pt idx="2571">
                  <c:v>-5.6222251890000005E-2</c:v>
                </c:pt>
                <c:pt idx="2572">
                  <c:v>-5.6222251890000005E-2</c:v>
                </c:pt>
                <c:pt idx="2573">
                  <c:v>-8.1111030580000007E-2</c:v>
                </c:pt>
                <c:pt idx="2574">
                  <c:v>-0.10860957336</c:v>
                </c:pt>
                <c:pt idx="2575">
                  <c:v>-0.14363261413999998</c:v>
                </c:pt>
                <c:pt idx="2576">
                  <c:v>-0.14363261413999998</c:v>
                </c:pt>
                <c:pt idx="2577">
                  <c:v>-9.754472351E-2</c:v>
                </c:pt>
                <c:pt idx="2578">
                  <c:v>-0.16267543029999998</c:v>
                </c:pt>
                <c:pt idx="2579">
                  <c:v>-0.24615881347999999</c:v>
                </c:pt>
                <c:pt idx="2580">
                  <c:v>-0.10538509369</c:v>
                </c:pt>
                <c:pt idx="2581">
                  <c:v>-0.11760129546999999</c:v>
                </c:pt>
                <c:pt idx="2582">
                  <c:v>-0.11760129546999999</c:v>
                </c:pt>
                <c:pt idx="2583">
                  <c:v>-0.17123971558000001</c:v>
                </c:pt>
                <c:pt idx="2584">
                  <c:v>-8.8996971130000005E-2</c:v>
                </c:pt>
                <c:pt idx="2585">
                  <c:v>-6.9618942259999997E-2</c:v>
                </c:pt>
                <c:pt idx="2586">
                  <c:v>-6.9618942259999997E-2</c:v>
                </c:pt>
                <c:pt idx="2587">
                  <c:v>-1.2688786509999999E-2</c:v>
                </c:pt>
                <c:pt idx="2588">
                  <c:v>-1.2688786509999999E-2</c:v>
                </c:pt>
                <c:pt idx="2589">
                  <c:v>2.0226882929999999E-2</c:v>
                </c:pt>
                <c:pt idx="2590">
                  <c:v>-1.6271478649999997E-2</c:v>
                </c:pt>
                <c:pt idx="2591">
                  <c:v>-1.6271478649999997E-2</c:v>
                </c:pt>
                <c:pt idx="2592">
                  <c:v>7.2145881650000007E-2</c:v>
                </c:pt>
                <c:pt idx="2593">
                  <c:v>6.9995643619999992E-2</c:v>
                </c:pt>
                <c:pt idx="2594">
                  <c:v>7.9852783199999999E-2</c:v>
                </c:pt>
                <c:pt idx="2595">
                  <c:v>7.9852783199999999E-2</c:v>
                </c:pt>
                <c:pt idx="2596">
                  <c:v>-2.9472295760000003E-2</c:v>
                </c:pt>
                <c:pt idx="2597">
                  <c:v>-2.9472295760000003E-2</c:v>
                </c:pt>
                <c:pt idx="2598">
                  <c:v>0.18301835632000002</c:v>
                </c:pt>
                <c:pt idx="2599">
                  <c:v>7.5962348939999993E-2</c:v>
                </c:pt>
                <c:pt idx="2600">
                  <c:v>7.5962348939999993E-2</c:v>
                </c:pt>
                <c:pt idx="2601">
                  <c:v>-0.13654144287</c:v>
                </c:pt>
                <c:pt idx="2602">
                  <c:v>-0.37715301513999999</c:v>
                </c:pt>
                <c:pt idx="2603">
                  <c:v>-0.37715301513999999</c:v>
                </c:pt>
                <c:pt idx="2604">
                  <c:v>1.1240575789999999E-2</c:v>
                </c:pt>
                <c:pt idx="2605">
                  <c:v>1.925253868E-2</c:v>
                </c:pt>
                <c:pt idx="2606">
                  <c:v>2.1362695689999999E-2</c:v>
                </c:pt>
                <c:pt idx="2607">
                  <c:v>0.11802931212999999</c:v>
                </c:pt>
                <c:pt idx="2608">
                  <c:v>-3.1811267849999998E-2</c:v>
                </c:pt>
                <c:pt idx="2609">
                  <c:v>-3.1811267849999998E-2</c:v>
                </c:pt>
                <c:pt idx="2610">
                  <c:v>-7.8240272520000001E-2</c:v>
                </c:pt>
                <c:pt idx="2611">
                  <c:v>-9.1390571589999997E-2</c:v>
                </c:pt>
                <c:pt idx="2612">
                  <c:v>6.5671424869999995E-2</c:v>
                </c:pt>
                <c:pt idx="2613">
                  <c:v>6.5671424869999995E-2</c:v>
                </c:pt>
                <c:pt idx="2614">
                  <c:v>-0.1203799057</c:v>
                </c:pt>
                <c:pt idx="2615">
                  <c:v>-0.1203799057</c:v>
                </c:pt>
                <c:pt idx="2616">
                  <c:v>-5.0844676970000002E-2</c:v>
                </c:pt>
                <c:pt idx="2617">
                  <c:v>-0.30369638062000004</c:v>
                </c:pt>
                <c:pt idx="2618">
                  <c:v>-0.30369638062000004</c:v>
                </c:pt>
                <c:pt idx="2619">
                  <c:v>-0.18673152160999998</c:v>
                </c:pt>
                <c:pt idx="2620">
                  <c:v>-0.12352268219</c:v>
                </c:pt>
                <c:pt idx="2621">
                  <c:v>-0.22090800476</c:v>
                </c:pt>
                <c:pt idx="2622">
                  <c:v>-0.22090800476</c:v>
                </c:pt>
                <c:pt idx="2623">
                  <c:v>-0.10737789153999999</c:v>
                </c:pt>
                <c:pt idx="2624">
                  <c:v>2.3406835560000002E-2</c:v>
                </c:pt>
                <c:pt idx="2625">
                  <c:v>2.3406835560000002E-2</c:v>
                </c:pt>
                <c:pt idx="2626">
                  <c:v>-5.8509590149999999E-2</c:v>
                </c:pt>
                <c:pt idx="2627">
                  <c:v>-2.4289183599999998E-3</c:v>
                </c:pt>
                <c:pt idx="2628">
                  <c:v>-2.4289183599999998E-3</c:v>
                </c:pt>
                <c:pt idx="2629">
                  <c:v>6.3179934E-4</c:v>
                </c:pt>
                <c:pt idx="2630">
                  <c:v>-0.19560958862000002</c:v>
                </c:pt>
                <c:pt idx="2631">
                  <c:v>-0.10210874939</c:v>
                </c:pt>
                <c:pt idx="2632">
                  <c:v>-5.6838657379999998E-2</c:v>
                </c:pt>
                <c:pt idx="2633">
                  <c:v>-0.13622355651999998</c:v>
                </c:pt>
                <c:pt idx="2634">
                  <c:v>-0.13622355651999998</c:v>
                </c:pt>
                <c:pt idx="2635">
                  <c:v>-8.2763700000000005E-6</c:v>
                </c:pt>
                <c:pt idx="2636">
                  <c:v>1.3460571290000001E-2</c:v>
                </c:pt>
                <c:pt idx="2637">
                  <c:v>-8.7508547000000002E-4</c:v>
                </c:pt>
                <c:pt idx="2638">
                  <c:v>-8.7508547000000002E-4</c:v>
                </c:pt>
                <c:pt idx="2639">
                  <c:v>5.5698854000000003E-4</c:v>
                </c:pt>
                <c:pt idx="2640">
                  <c:v>-6.3852321619999999E-2</c:v>
                </c:pt>
                <c:pt idx="2641">
                  <c:v>-9.0539611820000004E-2</c:v>
                </c:pt>
                <c:pt idx="2642">
                  <c:v>-9.3655303959999991E-2</c:v>
                </c:pt>
                <c:pt idx="2643">
                  <c:v>-3.1937818530000002E-2</c:v>
                </c:pt>
                <c:pt idx="2644">
                  <c:v>-3.1937818530000002E-2</c:v>
                </c:pt>
                <c:pt idx="2645">
                  <c:v>-6.7787818909999992E-2</c:v>
                </c:pt>
                <c:pt idx="2646">
                  <c:v>1.6345935820000001E-2</c:v>
                </c:pt>
                <c:pt idx="2647">
                  <c:v>-4.2653705600000001E-2</c:v>
                </c:pt>
                <c:pt idx="2648">
                  <c:v>-4.2653705600000001E-2</c:v>
                </c:pt>
                <c:pt idx="2649">
                  <c:v>-0.18940168761999998</c:v>
                </c:pt>
                <c:pt idx="2650">
                  <c:v>-8.8483749390000005E-2</c:v>
                </c:pt>
                <c:pt idx="2651">
                  <c:v>-8.44670639E-2</c:v>
                </c:pt>
                <c:pt idx="2652">
                  <c:v>-2.311039925E-2</c:v>
                </c:pt>
                <c:pt idx="2653">
                  <c:v>0.11896872711000001</c:v>
                </c:pt>
                <c:pt idx="2654">
                  <c:v>0.23972729492</c:v>
                </c:pt>
                <c:pt idx="2655">
                  <c:v>0.23972729492</c:v>
                </c:pt>
                <c:pt idx="2656">
                  <c:v>0.17588027954000002</c:v>
                </c:pt>
                <c:pt idx="2657">
                  <c:v>6.7581077579999996E-2</c:v>
                </c:pt>
                <c:pt idx="2658">
                  <c:v>6.7581077579999996E-2</c:v>
                </c:pt>
                <c:pt idx="2659">
                  <c:v>4.4481914519999999E-2</c:v>
                </c:pt>
                <c:pt idx="2660">
                  <c:v>4.4481914519999999E-2</c:v>
                </c:pt>
                <c:pt idx="2661">
                  <c:v>-0.18466690062999999</c:v>
                </c:pt>
                <c:pt idx="2662">
                  <c:v>-0.18466690062999999</c:v>
                </c:pt>
                <c:pt idx="2663">
                  <c:v>-0.12826048278999999</c:v>
                </c:pt>
                <c:pt idx="2664">
                  <c:v>-0.16409097289999999</c:v>
                </c:pt>
                <c:pt idx="2665">
                  <c:v>1.095914936E-2</c:v>
                </c:pt>
                <c:pt idx="2666">
                  <c:v>1.095914936E-2</c:v>
                </c:pt>
                <c:pt idx="2667">
                  <c:v>-0.14248347473</c:v>
                </c:pt>
                <c:pt idx="2668">
                  <c:v>-0.14248347473</c:v>
                </c:pt>
                <c:pt idx="2669">
                  <c:v>2.2861705780000002E-2</c:v>
                </c:pt>
                <c:pt idx="2670">
                  <c:v>-9.4576248170000002E-2</c:v>
                </c:pt>
                <c:pt idx="2671">
                  <c:v>-1.861439896E-2</c:v>
                </c:pt>
                <c:pt idx="2672">
                  <c:v>-1.861439896E-2</c:v>
                </c:pt>
                <c:pt idx="2673">
                  <c:v>-7.5666221620000002E-2</c:v>
                </c:pt>
                <c:pt idx="2674">
                  <c:v>-2.3525318150000002E-2</c:v>
                </c:pt>
                <c:pt idx="2675">
                  <c:v>-4.9094974520000001E-2</c:v>
                </c:pt>
                <c:pt idx="2676">
                  <c:v>-4.9094974520000001E-2</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2"/>
          <c:order val="14"/>
          <c:tx>
            <c:v>Downforce</c:v>
          </c:tx>
          <c:spPr>
            <a:ln w="25400">
              <a:solidFill>
                <a:srgbClr val="FF6600"/>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V$2:$V$5000</c:f>
              <c:numCache>
                <c:formatCode>0.0000</c:formatCode>
                <c:ptCount val="4999"/>
                <c:pt idx="0">
                  <c:v>3.3006011960000005E-2</c:v>
                </c:pt>
                <c:pt idx="1">
                  <c:v>3.3006011960000005E-2</c:v>
                </c:pt>
                <c:pt idx="2">
                  <c:v>3.3006011960000005E-2</c:v>
                </c:pt>
                <c:pt idx="3">
                  <c:v>1.634582138E-2</c:v>
                </c:pt>
                <c:pt idx="4">
                  <c:v>1.634582138E-2</c:v>
                </c:pt>
                <c:pt idx="5">
                  <c:v>2.411363792E-2</c:v>
                </c:pt>
                <c:pt idx="6">
                  <c:v>2.9591960909999999E-2</c:v>
                </c:pt>
                <c:pt idx="7">
                  <c:v>2.9591960909999999E-2</c:v>
                </c:pt>
                <c:pt idx="8">
                  <c:v>-4.8110923799999997E-3</c:v>
                </c:pt>
                <c:pt idx="9">
                  <c:v>-2.8213073730000003E-2</c:v>
                </c:pt>
                <c:pt idx="10">
                  <c:v>-5.3813490899999993E-3</c:v>
                </c:pt>
                <c:pt idx="11">
                  <c:v>-5.3813490899999993E-3</c:v>
                </c:pt>
                <c:pt idx="12">
                  <c:v>-2.0329202649999999E-2</c:v>
                </c:pt>
                <c:pt idx="13">
                  <c:v>-2.2666236879999999E-2</c:v>
                </c:pt>
                <c:pt idx="14">
                  <c:v>-2.2666236879999999E-2</c:v>
                </c:pt>
                <c:pt idx="15">
                  <c:v>5.0257122039999998E-2</c:v>
                </c:pt>
                <c:pt idx="16">
                  <c:v>3.7937843319999998E-2</c:v>
                </c:pt>
                <c:pt idx="17">
                  <c:v>3.7937843319999998E-2</c:v>
                </c:pt>
                <c:pt idx="18">
                  <c:v>-5.0795173650000004E-2</c:v>
                </c:pt>
                <c:pt idx="19">
                  <c:v>4.3857246400000001E-2</c:v>
                </c:pt>
                <c:pt idx="20">
                  <c:v>4.3857246400000001E-2</c:v>
                </c:pt>
                <c:pt idx="21">
                  <c:v>-9.6700458499999996E-3</c:v>
                </c:pt>
                <c:pt idx="22">
                  <c:v>2.2848291400000002E-2</c:v>
                </c:pt>
                <c:pt idx="23">
                  <c:v>2.2848291400000002E-2</c:v>
                </c:pt>
                <c:pt idx="24">
                  <c:v>-1.167425251E-2</c:v>
                </c:pt>
                <c:pt idx="25">
                  <c:v>-1.0371377940000001E-2</c:v>
                </c:pt>
                <c:pt idx="26">
                  <c:v>0.10258256531000001</c:v>
                </c:pt>
                <c:pt idx="27">
                  <c:v>0.10258256531000001</c:v>
                </c:pt>
                <c:pt idx="28">
                  <c:v>6.0458312990000006E-2</c:v>
                </c:pt>
                <c:pt idx="29">
                  <c:v>6.635987854E-2</c:v>
                </c:pt>
                <c:pt idx="30">
                  <c:v>-1.1793121099999998E-3</c:v>
                </c:pt>
                <c:pt idx="31">
                  <c:v>-4.8927345279999999E-2</c:v>
                </c:pt>
                <c:pt idx="32">
                  <c:v>-4.6393215179999996E-2</c:v>
                </c:pt>
                <c:pt idx="33">
                  <c:v>-4.6393215179999996E-2</c:v>
                </c:pt>
                <c:pt idx="34">
                  <c:v>-7.9648223880000008E-2</c:v>
                </c:pt>
                <c:pt idx="35">
                  <c:v>-1.2634234429999999E-2</c:v>
                </c:pt>
                <c:pt idx="36">
                  <c:v>2.6250499730000001E-2</c:v>
                </c:pt>
                <c:pt idx="37">
                  <c:v>2.6250499730000001E-2</c:v>
                </c:pt>
                <c:pt idx="38">
                  <c:v>0.10060404205000001</c:v>
                </c:pt>
                <c:pt idx="39">
                  <c:v>0.10060404205000001</c:v>
                </c:pt>
                <c:pt idx="40">
                  <c:v>-4.6672362000000001E-4</c:v>
                </c:pt>
                <c:pt idx="41">
                  <c:v>-7.5067359920000007E-2</c:v>
                </c:pt>
                <c:pt idx="42">
                  <c:v>-8.2685976000000001E-3</c:v>
                </c:pt>
                <c:pt idx="43">
                  <c:v>-8.2685976000000001E-3</c:v>
                </c:pt>
                <c:pt idx="44">
                  <c:v>1.142807865E-2</c:v>
                </c:pt>
                <c:pt idx="45">
                  <c:v>3.3255668640000006E-2</c:v>
                </c:pt>
                <c:pt idx="46">
                  <c:v>8.4938308719999994E-2</c:v>
                </c:pt>
                <c:pt idx="47">
                  <c:v>8.4938308719999994E-2</c:v>
                </c:pt>
                <c:pt idx="48">
                  <c:v>1.1879159930000001E-2</c:v>
                </c:pt>
                <c:pt idx="49">
                  <c:v>1.1879159930000001E-2</c:v>
                </c:pt>
                <c:pt idx="50">
                  <c:v>-7.648848724E-2</c:v>
                </c:pt>
                <c:pt idx="51">
                  <c:v>-3.991139984E-2</c:v>
                </c:pt>
                <c:pt idx="52">
                  <c:v>-1.562570667E-2</c:v>
                </c:pt>
                <c:pt idx="53">
                  <c:v>-1.562570667E-2</c:v>
                </c:pt>
                <c:pt idx="54">
                  <c:v>4.4195121769999998E-2</c:v>
                </c:pt>
                <c:pt idx="55">
                  <c:v>7.422285461E-2</c:v>
                </c:pt>
                <c:pt idx="56">
                  <c:v>2.1355884549999999E-2</c:v>
                </c:pt>
                <c:pt idx="57">
                  <c:v>7.7422248839999999E-2</c:v>
                </c:pt>
                <c:pt idx="58">
                  <c:v>4.5751667019999998E-2</c:v>
                </c:pt>
                <c:pt idx="59">
                  <c:v>4.5751667019999998E-2</c:v>
                </c:pt>
                <c:pt idx="60">
                  <c:v>7.4883476259999998E-2</c:v>
                </c:pt>
                <c:pt idx="61">
                  <c:v>5.5619419100000005E-2</c:v>
                </c:pt>
                <c:pt idx="62">
                  <c:v>-7.2150039669999999E-2</c:v>
                </c:pt>
                <c:pt idx="63">
                  <c:v>-7.2150039669999999E-2</c:v>
                </c:pt>
                <c:pt idx="64">
                  <c:v>-8.4872879030000001E-2</c:v>
                </c:pt>
                <c:pt idx="65">
                  <c:v>-9.5401290890000004E-2</c:v>
                </c:pt>
                <c:pt idx="66">
                  <c:v>-1.100480366E-2</c:v>
                </c:pt>
                <c:pt idx="67">
                  <c:v>0.11042832184</c:v>
                </c:pt>
                <c:pt idx="68">
                  <c:v>0.11042832184</c:v>
                </c:pt>
                <c:pt idx="69">
                  <c:v>5.5539928439999997E-2</c:v>
                </c:pt>
                <c:pt idx="70">
                  <c:v>5.4322776789999999E-2</c:v>
                </c:pt>
                <c:pt idx="71">
                  <c:v>-7.5792389999999996E-4</c:v>
                </c:pt>
                <c:pt idx="72">
                  <c:v>-7.5792389999999996E-4</c:v>
                </c:pt>
                <c:pt idx="73">
                  <c:v>9.3285423280000002E-2</c:v>
                </c:pt>
                <c:pt idx="74">
                  <c:v>4.4316474909999994E-2</c:v>
                </c:pt>
                <c:pt idx="75">
                  <c:v>4.4316474909999994E-2</c:v>
                </c:pt>
                <c:pt idx="76">
                  <c:v>0.15238363647</c:v>
                </c:pt>
                <c:pt idx="77">
                  <c:v>3.6355049129999997E-2</c:v>
                </c:pt>
                <c:pt idx="78">
                  <c:v>3.6355049129999997E-2</c:v>
                </c:pt>
                <c:pt idx="79">
                  <c:v>-3.0661762240000001E-2</c:v>
                </c:pt>
                <c:pt idx="80">
                  <c:v>0.13758248900999998</c:v>
                </c:pt>
                <c:pt idx="81">
                  <c:v>0.17550784302</c:v>
                </c:pt>
                <c:pt idx="82">
                  <c:v>0.17550784302</c:v>
                </c:pt>
                <c:pt idx="83">
                  <c:v>0.41693417358000001</c:v>
                </c:pt>
                <c:pt idx="84">
                  <c:v>0.41693417358000001</c:v>
                </c:pt>
                <c:pt idx="85">
                  <c:v>0.51032720946999999</c:v>
                </c:pt>
                <c:pt idx="86">
                  <c:v>0.74098767090000006</c:v>
                </c:pt>
                <c:pt idx="87">
                  <c:v>0.74098767090000006</c:v>
                </c:pt>
                <c:pt idx="88">
                  <c:v>0.92475292969</c:v>
                </c:pt>
                <c:pt idx="89">
                  <c:v>1.2954117431600001</c:v>
                </c:pt>
                <c:pt idx="90">
                  <c:v>1.4390153808600001</c:v>
                </c:pt>
                <c:pt idx="91">
                  <c:v>1.4390153808600001</c:v>
                </c:pt>
                <c:pt idx="92">
                  <c:v>1.6575944824200002</c:v>
                </c:pt>
                <c:pt idx="93">
                  <c:v>1.6575944824200002</c:v>
                </c:pt>
                <c:pt idx="94">
                  <c:v>1.8332425537100001</c:v>
                </c:pt>
                <c:pt idx="95">
                  <c:v>2.0097747802699999</c:v>
                </c:pt>
                <c:pt idx="96">
                  <c:v>2.26089208984</c:v>
                </c:pt>
                <c:pt idx="97">
                  <c:v>2.26089208984</c:v>
                </c:pt>
                <c:pt idx="98">
                  <c:v>2.4717917480500002</c:v>
                </c:pt>
                <c:pt idx="99">
                  <c:v>2.5694785156299997</c:v>
                </c:pt>
                <c:pt idx="100">
                  <c:v>2.5694785156299997</c:v>
                </c:pt>
                <c:pt idx="101">
                  <c:v>2.72359423828</c:v>
                </c:pt>
                <c:pt idx="102">
                  <c:v>2.9752817382800001</c:v>
                </c:pt>
                <c:pt idx="103">
                  <c:v>2.9752817382800001</c:v>
                </c:pt>
                <c:pt idx="104">
                  <c:v>3.0145285644499999</c:v>
                </c:pt>
                <c:pt idx="105">
                  <c:v>3.0579528808599998</c:v>
                </c:pt>
                <c:pt idx="106">
                  <c:v>3.0424956054700001</c:v>
                </c:pt>
                <c:pt idx="107">
                  <c:v>3.0424956054700001</c:v>
                </c:pt>
                <c:pt idx="108">
                  <c:v>3.0915273437500002</c:v>
                </c:pt>
                <c:pt idx="109">
                  <c:v>3.1562722168000001</c:v>
                </c:pt>
                <c:pt idx="110">
                  <c:v>3.1562722168000001</c:v>
                </c:pt>
                <c:pt idx="111">
                  <c:v>3.2893259277299998</c:v>
                </c:pt>
                <c:pt idx="112">
                  <c:v>3.2674995117200001</c:v>
                </c:pt>
                <c:pt idx="113">
                  <c:v>3.2674995117200001</c:v>
                </c:pt>
                <c:pt idx="114">
                  <c:v>3.40325463867</c:v>
                </c:pt>
                <c:pt idx="115">
                  <c:v>3.3140493164099998</c:v>
                </c:pt>
                <c:pt idx="116">
                  <c:v>3.3140493164099998</c:v>
                </c:pt>
                <c:pt idx="117">
                  <c:v>3.2352656249999998</c:v>
                </c:pt>
                <c:pt idx="118">
                  <c:v>3.3006098632800001</c:v>
                </c:pt>
                <c:pt idx="119">
                  <c:v>3.4033999023400003</c:v>
                </c:pt>
                <c:pt idx="120">
                  <c:v>3.57083789063</c:v>
                </c:pt>
                <c:pt idx="121">
                  <c:v>3.57083789063</c:v>
                </c:pt>
                <c:pt idx="122">
                  <c:v>3.5305163574200003</c:v>
                </c:pt>
                <c:pt idx="123">
                  <c:v>3.4587546386699999</c:v>
                </c:pt>
                <c:pt idx="124">
                  <c:v>3.5228718261700003</c:v>
                </c:pt>
                <c:pt idx="125">
                  <c:v>3.5638867187500001</c:v>
                </c:pt>
                <c:pt idx="126">
                  <c:v>3.5638867187500001</c:v>
                </c:pt>
                <c:pt idx="127">
                  <c:v>3.7268325195299998</c:v>
                </c:pt>
                <c:pt idx="128">
                  <c:v>3.80486791992</c:v>
                </c:pt>
                <c:pt idx="129">
                  <c:v>3.7830085449199999</c:v>
                </c:pt>
                <c:pt idx="130">
                  <c:v>3.7146235351599999</c:v>
                </c:pt>
                <c:pt idx="131">
                  <c:v>3.7146235351599999</c:v>
                </c:pt>
                <c:pt idx="132">
                  <c:v>3.5979907226599996</c:v>
                </c:pt>
                <c:pt idx="133">
                  <c:v>3.5979907226599996</c:v>
                </c:pt>
                <c:pt idx="134">
                  <c:v>3.7372949218799998</c:v>
                </c:pt>
                <c:pt idx="135">
                  <c:v>3.7868520507799999</c:v>
                </c:pt>
                <c:pt idx="136">
                  <c:v>3.77931445313</c:v>
                </c:pt>
                <c:pt idx="137">
                  <c:v>3.7993312988299999</c:v>
                </c:pt>
                <c:pt idx="138">
                  <c:v>3.9669152832000001</c:v>
                </c:pt>
                <c:pt idx="139">
                  <c:v>3.9669152832000001</c:v>
                </c:pt>
                <c:pt idx="140">
                  <c:v>3.9112861328099999</c:v>
                </c:pt>
                <c:pt idx="141">
                  <c:v>4.0484956054700003</c:v>
                </c:pt>
                <c:pt idx="142">
                  <c:v>4.1800820312500004</c:v>
                </c:pt>
                <c:pt idx="143">
                  <c:v>4.1800820312500004</c:v>
                </c:pt>
                <c:pt idx="144">
                  <c:v>4.2254697265600001</c:v>
                </c:pt>
                <c:pt idx="145">
                  <c:v>4.2858476562499996</c:v>
                </c:pt>
                <c:pt idx="146">
                  <c:v>4.3164350585899998</c:v>
                </c:pt>
                <c:pt idx="147">
                  <c:v>4.29610693359</c:v>
                </c:pt>
                <c:pt idx="148">
                  <c:v>4.3699453124999996</c:v>
                </c:pt>
                <c:pt idx="149">
                  <c:v>4.3403535156300004</c:v>
                </c:pt>
                <c:pt idx="150">
                  <c:v>4.3403535156300004</c:v>
                </c:pt>
                <c:pt idx="151">
                  <c:v>4.26923242188</c:v>
                </c:pt>
                <c:pt idx="152">
                  <c:v>4.3219501953099995</c:v>
                </c:pt>
                <c:pt idx="153">
                  <c:v>4.42431445313</c:v>
                </c:pt>
                <c:pt idx="154">
                  <c:v>4.42431445313</c:v>
                </c:pt>
                <c:pt idx="155">
                  <c:v>4.6766889648400003</c:v>
                </c:pt>
                <c:pt idx="156">
                  <c:v>4.7705283203099995</c:v>
                </c:pt>
                <c:pt idx="157">
                  <c:v>4.7705283203099995</c:v>
                </c:pt>
                <c:pt idx="158">
                  <c:v>4.9224189453099996</c:v>
                </c:pt>
                <c:pt idx="159">
                  <c:v>4.8267890624999996</c:v>
                </c:pt>
                <c:pt idx="160">
                  <c:v>4.8267890624999996</c:v>
                </c:pt>
                <c:pt idx="161">
                  <c:v>4.8824130859400006</c:v>
                </c:pt>
                <c:pt idx="162">
                  <c:v>5.0558857421900001</c:v>
                </c:pt>
                <c:pt idx="163">
                  <c:v>4.8908320312500004</c:v>
                </c:pt>
                <c:pt idx="164">
                  <c:v>4.8908320312500004</c:v>
                </c:pt>
                <c:pt idx="165">
                  <c:v>4.9406450195300007</c:v>
                </c:pt>
                <c:pt idx="166">
                  <c:v>4.9406450195300007</c:v>
                </c:pt>
                <c:pt idx="167">
                  <c:v>5.0428666992199993</c:v>
                </c:pt>
                <c:pt idx="168">
                  <c:v>5.0575336914099998</c:v>
                </c:pt>
                <c:pt idx="169">
                  <c:v>5.0575336914099998</c:v>
                </c:pt>
                <c:pt idx="170">
                  <c:v>5.0377255859400005</c:v>
                </c:pt>
                <c:pt idx="171">
                  <c:v>5.0403793945300004</c:v>
                </c:pt>
                <c:pt idx="172">
                  <c:v>5.0403793945300004</c:v>
                </c:pt>
                <c:pt idx="173">
                  <c:v>5.0714550781300005</c:v>
                </c:pt>
                <c:pt idx="174">
                  <c:v>4.6930512695300006</c:v>
                </c:pt>
                <c:pt idx="175">
                  <c:v>4.21454394531</c:v>
                </c:pt>
                <c:pt idx="176">
                  <c:v>4.18763330078</c:v>
                </c:pt>
                <c:pt idx="177">
                  <c:v>4.16964208984</c:v>
                </c:pt>
                <c:pt idx="178">
                  <c:v>4.16964208984</c:v>
                </c:pt>
                <c:pt idx="179">
                  <c:v>4.7495351562500003</c:v>
                </c:pt>
                <c:pt idx="180">
                  <c:v>5.11515917969</c:v>
                </c:pt>
                <c:pt idx="181">
                  <c:v>5.2535629882800006</c:v>
                </c:pt>
                <c:pt idx="182">
                  <c:v>5.3631450195300001</c:v>
                </c:pt>
                <c:pt idx="183">
                  <c:v>5.3882001953099996</c:v>
                </c:pt>
                <c:pt idx="184">
                  <c:v>5.3882001953099996</c:v>
                </c:pt>
                <c:pt idx="185">
                  <c:v>5.3793208007800004</c:v>
                </c:pt>
                <c:pt idx="186">
                  <c:v>5.3482724609400005</c:v>
                </c:pt>
                <c:pt idx="187">
                  <c:v>5.3584399414099995</c:v>
                </c:pt>
                <c:pt idx="188">
                  <c:v>5.3584399414099995</c:v>
                </c:pt>
                <c:pt idx="189">
                  <c:v>5.5102797851599998</c:v>
                </c:pt>
                <c:pt idx="190">
                  <c:v>5.6020249023400002</c:v>
                </c:pt>
                <c:pt idx="191">
                  <c:v>5.0675375976599994</c:v>
                </c:pt>
                <c:pt idx="192">
                  <c:v>4.5591831054699998</c:v>
                </c:pt>
                <c:pt idx="193">
                  <c:v>4.3508173828099999</c:v>
                </c:pt>
                <c:pt idx="194">
                  <c:v>4.3508173828099999</c:v>
                </c:pt>
                <c:pt idx="195">
                  <c:v>4.1598134765600001</c:v>
                </c:pt>
                <c:pt idx="196">
                  <c:v>4.3264179687500004</c:v>
                </c:pt>
                <c:pt idx="197">
                  <c:v>4.3264179687500004</c:v>
                </c:pt>
                <c:pt idx="198">
                  <c:v>4.7283964843800002</c:v>
                </c:pt>
                <c:pt idx="199">
                  <c:v>4.7852392578099998</c:v>
                </c:pt>
                <c:pt idx="200">
                  <c:v>4.7852392578099998</c:v>
                </c:pt>
                <c:pt idx="201">
                  <c:v>4.9619672851600001</c:v>
                </c:pt>
                <c:pt idx="202">
                  <c:v>5.2435913085900001</c:v>
                </c:pt>
                <c:pt idx="203">
                  <c:v>5.4571430664099996</c:v>
                </c:pt>
                <c:pt idx="204">
                  <c:v>5.4571430664099996</c:v>
                </c:pt>
                <c:pt idx="205">
                  <c:v>5.6309350585900004</c:v>
                </c:pt>
                <c:pt idx="206">
                  <c:v>5.5433339843800002</c:v>
                </c:pt>
                <c:pt idx="207">
                  <c:v>5.7891533203099996</c:v>
                </c:pt>
                <c:pt idx="208">
                  <c:v>6.32401318359</c:v>
                </c:pt>
                <c:pt idx="209">
                  <c:v>7.0120874023399997</c:v>
                </c:pt>
                <c:pt idx="210">
                  <c:v>7.0120874023399997</c:v>
                </c:pt>
                <c:pt idx="211">
                  <c:v>7.9948046875000003</c:v>
                </c:pt>
                <c:pt idx="212">
                  <c:v>8.7245097656299997</c:v>
                </c:pt>
                <c:pt idx="213">
                  <c:v>8.7245097656299997</c:v>
                </c:pt>
                <c:pt idx="214">
                  <c:v>9.251345703130001</c:v>
                </c:pt>
                <c:pt idx="215">
                  <c:v>9.9379296875000005</c:v>
                </c:pt>
                <c:pt idx="216">
                  <c:v>10.689271484380001</c:v>
                </c:pt>
                <c:pt idx="217">
                  <c:v>11.344174804689999</c:v>
                </c:pt>
                <c:pt idx="218">
                  <c:v>11.92524804688</c:v>
                </c:pt>
                <c:pt idx="219">
                  <c:v>11.92524804688</c:v>
                </c:pt>
                <c:pt idx="220">
                  <c:v>12.077029296880001</c:v>
                </c:pt>
                <c:pt idx="221">
                  <c:v>11.82952539063</c:v>
                </c:pt>
                <c:pt idx="222">
                  <c:v>11.5936640625</c:v>
                </c:pt>
                <c:pt idx="223">
                  <c:v>11.5936640625</c:v>
                </c:pt>
                <c:pt idx="224">
                  <c:v>11.215954101560001</c:v>
                </c:pt>
                <c:pt idx="225">
                  <c:v>11.152215820310001</c:v>
                </c:pt>
                <c:pt idx="226">
                  <c:v>11.1709609375</c:v>
                </c:pt>
                <c:pt idx="227">
                  <c:v>10.998272460939999</c:v>
                </c:pt>
                <c:pt idx="228">
                  <c:v>10.72290234375</c:v>
                </c:pt>
                <c:pt idx="229">
                  <c:v>10.72290234375</c:v>
                </c:pt>
                <c:pt idx="230">
                  <c:v>10.4885234375</c:v>
                </c:pt>
                <c:pt idx="231">
                  <c:v>10.259117187499999</c:v>
                </c:pt>
                <c:pt idx="232">
                  <c:v>9.9943896484399986</c:v>
                </c:pt>
                <c:pt idx="233">
                  <c:v>9.9943896484399986</c:v>
                </c:pt>
                <c:pt idx="234">
                  <c:v>9.8956513671900002</c:v>
                </c:pt>
                <c:pt idx="235">
                  <c:v>9.8557832031300006</c:v>
                </c:pt>
                <c:pt idx="236">
                  <c:v>9.8708095703100014</c:v>
                </c:pt>
                <c:pt idx="237">
                  <c:v>9.6950205078100016</c:v>
                </c:pt>
                <c:pt idx="238">
                  <c:v>9.4416669921899992</c:v>
                </c:pt>
                <c:pt idx="239">
                  <c:v>9.4416669921899992</c:v>
                </c:pt>
                <c:pt idx="240">
                  <c:v>9.3960009765599999</c:v>
                </c:pt>
                <c:pt idx="241">
                  <c:v>9.4419873046899987</c:v>
                </c:pt>
                <c:pt idx="242">
                  <c:v>9.47175585938</c:v>
                </c:pt>
                <c:pt idx="243">
                  <c:v>9.47175585938</c:v>
                </c:pt>
                <c:pt idx="244">
                  <c:v>9.3939248046900001</c:v>
                </c:pt>
                <c:pt idx="245">
                  <c:v>9.3939248046900001</c:v>
                </c:pt>
                <c:pt idx="246">
                  <c:v>9.2968710937499992</c:v>
                </c:pt>
                <c:pt idx="247">
                  <c:v>9.2758427734399991</c:v>
                </c:pt>
                <c:pt idx="248">
                  <c:v>9.2969013671899994</c:v>
                </c:pt>
                <c:pt idx="249">
                  <c:v>9.2969013671899994</c:v>
                </c:pt>
                <c:pt idx="250">
                  <c:v>9.3867392578100013</c:v>
                </c:pt>
                <c:pt idx="251">
                  <c:v>9.46386523438</c:v>
                </c:pt>
                <c:pt idx="252">
                  <c:v>9.46386523438</c:v>
                </c:pt>
                <c:pt idx="253">
                  <c:v>9.4601591796899989</c:v>
                </c:pt>
                <c:pt idx="254">
                  <c:v>9.5966933593799997</c:v>
                </c:pt>
                <c:pt idx="255">
                  <c:v>9.5966933593799997</c:v>
                </c:pt>
                <c:pt idx="256">
                  <c:v>9.4994658203100002</c:v>
                </c:pt>
                <c:pt idx="257">
                  <c:v>9.4721035156299997</c:v>
                </c:pt>
                <c:pt idx="258">
                  <c:v>9.5253984374999998</c:v>
                </c:pt>
                <c:pt idx="259">
                  <c:v>9.5253984374999998</c:v>
                </c:pt>
                <c:pt idx="260">
                  <c:v>9.5216337890600009</c:v>
                </c:pt>
                <c:pt idx="261">
                  <c:v>9.4939628906299998</c:v>
                </c:pt>
                <c:pt idx="262">
                  <c:v>9.5065761718800008</c:v>
                </c:pt>
                <c:pt idx="263">
                  <c:v>9.5283779296899986</c:v>
                </c:pt>
                <c:pt idx="264">
                  <c:v>9.5244628906299997</c:v>
                </c:pt>
                <c:pt idx="265">
                  <c:v>9.5244628906299997</c:v>
                </c:pt>
                <c:pt idx="266">
                  <c:v>9.5059052734399998</c:v>
                </c:pt>
                <c:pt idx="267">
                  <c:v>9.5520341796899988</c:v>
                </c:pt>
                <c:pt idx="268">
                  <c:v>9.5520341796899988</c:v>
                </c:pt>
                <c:pt idx="269">
                  <c:v>9.4636083984399999</c:v>
                </c:pt>
                <c:pt idx="270">
                  <c:v>9.5866738281300012</c:v>
                </c:pt>
                <c:pt idx="271">
                  <c:v>9.5866738281300012</c:v>
                </c:pt>
                <c:pt idx="272">
                  <c:v>9.5988271484399998</c:v>
                </c:pt>
                <c:pt idx="273">
                  <c:v>9.6033222656300001</c:v>
                </c:pt>
                <c:pt idx="274">
                  <c:v>9.6337128906300009</c:v>
                </c:pt>
                <c:pt idx="275">
                  <c:v>9.6337128906300009</c:v>
                </c:pt>
                <c:pt idx="276">
                  <c:v>9.7008691406300009</c:v>
                </c:pt>
                <c:pt idx="277">
                  <c:v>9.7005136718799996</c:v>
                </c:pt>
                <c:pt idx="278">
                  <c:v>9.7005136718799996</c:v>
                </c:pt>
                <c:pt idx="279">
                  <c:v>9.7051474609399992</c:v>
                </c:pt>
                <c:pt idx="280">
                  <c:v>9.8537119140600016</c:v>
                </c:pt>
                <c:pt idx="281">
                  <c:v>9.8537119140600016</c:v>
                </c:pt>
                <c:pt idx="282">
                  <c:v>9.8962050781300004</c:v>
                </c:pt>
                <c:pt idx="283">
                  <c:v>9.8761240234399992</c:v>
                </c:pt>
                <c:pt idx="284">
                  <c:v>9.8761240234399992</c:v>
                </c:pt>
                <c:pt idx="285">
                  <c:v>10.023182617189999</c:v>
                </c:pt>
                <c:pt idx="286">
                  <c:v>9.9964677734399991</c:v>
                </c:pt>
                <c:pt idx="287">
                  <c:v>10.068495117189999</c:v>
                </c:pt>
                <c:pt idx="288">
                  <c:v>10.105120117189999</c:v>
                </c:pt>
                <c:pt idx="289">
                  <c:v>10.06067089844</c:v>
                </c:pt>
                <c:pt idx="290">
                  <c:v>10.06067089844</c:v>
                </c:pt>
                <c:pt idx="291">
                  <c:v>10.235962890630001</c:v>
                </c:pt>
                <c:pt idx="292">
                  <c:v>10.322007812500001</c:v>
                </c:pt>
                <c:pt idx="293">
                  <c:v>10.351477539060001</c:v>
                </c:pt>
                <c:pt idx="294">
                  <c:v>10.351477539060001</c:v>
                </c:pt>
                <c:pt idx="295">
                  <c:v>10.37744921875</c:v>
                </c:pt>
                <c:pt idx="296">
                  <c:v>10.64799511719</c:v>
                </c:pt>
                <c:pt idx="297">
                  <c:v>10.64799511719</c:v>
                </c:pt>
                <c:pt idx="298">
                  <c:v>10.752818359380001</c:v>
                </c:pt>
                <c:pt idx="299">
                  <c:v>10.866254882810001</c:v>
                </c:pt>
                <c:pt idx="300">
                  <c:v>10.866254882810001</c:v>
                </c:pt>
                <c:pt idx="301">
                  <c:v>11.0156328125</c:v>
                </c:pt>
                <c:pt idx="302">
                  <c:v>11.017720703130001</c:v>
                </c:pt>
                <c:pt idx="303">
                  <c:v>11.236478515630001</c:v>
                </c:pt>
                <c:pt idx="304">
                  <c:v>11.236478515630001</c:v>
                </c:pt>
                <c:pt idx="305">
                  <c:v>11.618766601560001</c:v>
                </c:pt>
                <c:pt idx="306">
                  <c:v>11.618766601560001</c:v>
                </c:pt>
                <c:pt idx="307">
                  <c:v>11.82133984375</c:v>
                </c:pt>
                <c:pt idx="308">
                  <c:v>11.93262304688</c:v>
                </c:pt>
                <c:pt idx="309">
                  <c:v>12.15389257813</c:v>
                </c:pt>
                <c:pt idx="310">
                  <c:v>12.15389257813</c:v>
                </c:pt>
                <c:pt idx="311">
                  <c:v>12.257864257810001</c:v>
                </c:pt>
                <c:pt idx="312">
                  <c:v>12.46446386719</c:v>
                </c:pt>
                <c:pt idx="313">
                  <c:v>12.46446386719</c:v>
                </c:pt>
                <c:pt idx="314">
                  <c:v>12.617953125</c:v>
                </c:pt>
                <c:pt idx="315">
                  <c:v>13.01208398438</c:v>
                </c:pt>
                <c:pt idx="316">
                  <c:v>13.01208398438</c:v>
                </c:pt>
                <c:pt idx="317">
                  <c:v>13.110965820310001</c:v>
                </c:pt>
                <c:pt idx="318">
                  <c:v>13.34154101563</c:v>
                </c:pt>
                <c:pt idx="319">
                  <c:v>13.34154101563</c:v>
                </c:pt>
                <c:pt idx="320">
                  <c:v>13.674107421880001</c:v>
                </c:pt>
                <c:pt idx="321">
                  <c:v>13.857752929689999</c:v>
                </c:pt>
                <c:pt idx="322">
                  <c:v>14.10688867188</c:v>
                </c:pt>
                <c:pt idx="323">
                  <c:v>14.31515820313</c:v>
                </c:pt>
                <c:pt idx="324">
                  <c:v>14.604676757810001</c:v>
                </c:pt>
                <c:pt idx="325">
                  <c:v>14.87859960938</c:v>
                </c:pt>
                <c:pt idx="326">
                  <c:v>14.87859960938</c:v>
                </c:pt>
                <c:pt idx="327">
                  <c:v>15.180029296880001</c:v>
                </c:pt>
                <c:pt idx="328">
                  <c:v>15.419853515630001</c:v>
                </c:pt>
                <c:pt idx="329">
                  <c:v>15.419853515630001</c:v>
                </c:pt>
                <c:pt idx="330">
                  <c:v>15.71477148438</c:v>
                </c:pt>
                <c:pt idx="331">
                  <c:v>16.363278320310002</c:v>
                </c:pt>
                <c:pt idx="332">
                  <c:v>16.363278320310002</c:v>
                </c:pt>
                <c:pt idx="333">
                  <c:v>16.707291015629998</c:v>
                </c:pt>
                <c:pt idx="334">
                  <c:v>17.124515625000001</c:v>
                </c:pt>
                <c:pt idx="335">
                  <c:v>17.124515625000001</c:v>
                </c:pt>
                <c:pt idx="336">
                  <c:v>17.527679687500001</c:v>
                </c:pt>
                <c:pt idx="337">
                  <c:v>17.931171875</c:v>
                </c:pt>
                <c:pt idx="338">
                  <c:v>18.341035156250001</c:v>
                </c:pt>
                <c:pt idx="339">
                  <c:v>18.341035156250001</c:v>
                </c:pt>
                <c:pt idx="340">
                  <c:v>18.65262695313</c:v>
                </c:pt>
                <c:pt idx="341">
                  <c:v>18.86776171875</c:v>
                </c:pt>
                <c:pt idx="342">
                  <c:v>19.2180546875</c:v>
                </c:pt>
                <c:pt idx="343">
                  <c:v>19.63966796875</c:v>
                </c:pt>
                <c:pt idx="344">
                  <c:v>20.113777343750002</c:v>
                </c:pt>
                <c:pt idx="345">
                  <c:v>20.113777343750002</c:v>
                </c:pt>
                <c:pt idx="346">
                  <c:v>20.658249999999999</c:v>
                </c:pt>
                <c:pt idx="347">
                  <c:v>21.272015625000002</c:v>
                </c:pt>
                <c:pt idx="348">
                  <c:v>21.704734375000001</c:v>
                </c:pt>
                <c:pt idx="349">
                  <c:v>22.422652343749998</c:v>
                </c:pt>
                <c:pt idx="350">
                  <c:v>23.1931328125</c:v>
                </c:pt>
                <c:pt idx="351">
                  <c:v>23.1931328125</c:v>
                </c:pt>
                <c:pt idx="352">
                  <c:v>23.939027343749999</c:v>
                </c:pt>
                <c:pt idx="353">
                  <c:v>24.85611328125</c:v>
                </c:pt>
                <c:pt idx="354">
                  <c:v>25.4818828125</c:v>
                </c:pt>
                <c:pt idx="355">
                  <c:v>25.4818828125</c:v>
                </c:pt>
                <c:pt idx="356">
                  <c:v>25.58906445313</c:v>
                </c:pt>
                <c:pt idx="357">
                  <c:v>24.717470703129997</c:v>
                </c:pt>
                <c:pt idx="358">
                  <c:v>23.841871093750001</c:v>
                </c:pt>
                <c:pt idx="359">
                  <c:v>23.160667968750001</c:v>
                </c:pt>
                <c:pt idx="360">
                  <c:v>22.771039062500002</c:v>
                </c:pt>
                <c:pt idx="361">
                  <c:v>22.771039062500002</c:v>
                </c:pt>
                <c:pt idx="362">
                  <c:v>22.259183593749999</c:v>
                </c:pt>
                <c:pt idx="363">
                  <c:v>21.468001953129999</c:v>
                </c:pt>
                <c:pt idx="364">
                  <c:v>21.468001953129999</c:v>
                </c:pt>
                <c:pt idx="365">
                  <c:v>21.165828125000001</c:v>
                </c:pt>
                <c:pt idx="366">
                  <c:v>20.786869140629999</c:v>
                </c:pt>
                <c:pt idx="367">
                  <c:v>20.786869140629999</c:v>
                </c:pt>
                <c:pt idx="368">
                  <c:v>20.681871093750001</c:v>
                </c:pt>
                <c:pt idx="369">
                  <c:v>20.527880859379998</c:v>
                </c:pt>
                <c:pt idx="370">
                  <c:v>20.29127734375</c:v>
                </c:pt>
                <c:pt idx="371">
                  <c:v>20.29127734375</c:v>
                </c:pt>
                <c:pt idx="372">
                  <c:v>20.272769531249999</c:v>
                </c:pt>
                <c:pt idx="373">
                  <c:v>20.11978515625</c:v>
                </c:pt>
                <c:pt idx="374">
                  <c:v>20.11978515625</c:v>
                </c:pt>
                <c:pt idx="375">
                  <c:v>19.922068359379999</c:v>
                </c:pt>
                <c:pt idx="376">
                  <c:v>19.715394531249999</c:v>
                </c:pt>
                <c:pt idx="377">
                  <c:v>19.715394531249999</c:v>
                </c:pt>
                <c:pt idx="378">
                  <c:v>19.638023437499999</c:v>
                </c:pt>
                <c:pt idx="379">
                  <c:v>19.46605273438</c:v>
                </c:pt>
                <c:pt idx="380">
                  <c:v>19.46605273438</c:v>
                </c:pt>
                <c:pt idx="381">
                  <c:v>19.320068359379999</c:v>
                </c:pt>
                <c:pt idx="382">
                  <c:v>19.258494140629999</c:v>
                </c:pt>
                <c:pt idx="383">
                  <c:v>19.245371093749998</c:v>
                </c:pt>
                <c:pt idx="384">
                  <c:v>19.14944921875</c:v>
                </c:pt>
                <c:pt idx="385">
                  <c:v>19.046535156249998</c:v>
                </c:pt>
                <c:pt idx="386">
                  <c:v>19.046535156249998</c:v>
                </c:pt>
                <c:pt idx="387">
                  <c:v>18.949255859379999</c:v>
                </c:pt>
                <c:pt idx="388">
                  <c:v>18.655597656249999</c:v>
                </c:pt>
                <c:pt idx="389">
                  <c:v>18.56259179688</c:v>
                </c:pt>
                <c:pt idx="390">
                  <c:v>18.56259179688</c:v>
                </c:pt>
                <c:pt idx="391">
                  <c:v>18.62348046875</c:v>
                </c:pt>
                <c:pt idx="392">
                  <c:v>18.484785156249998</c:v>
                </c:pt>
                <c:pt idx="393">
                  <c:v>18.398</c:v>
                </c:pt>
                <c:pt idx="394">
                  <c:v>18.309447265629998</c:v>
                </c:pt>
                <c:pt idx="395">
                  <c:v>18.26723046875</c:v>
                </c:pt>
                <c:pt idx="396">
                  <c:v>18.26723046875</c:v>
                </c:pt>
                <c:pt idx="397">
                  <c:v>18.228353515629998</c:v>
                </c:pt>
                <c:pt idx="398">
                  <c:v>18.230472656250001</c:v>
                </c:pt>
                <c:pt idx="399">
                  <c:v>18.246503906249998</c:v>
                </c:pt>
                <c:pt idx="400">
                  <c:v>18.246503906249998</c:v>
                </c:pt>
                <c:pt idx="401">
                  <c:v>18.156966796879999</c:v>
                </c:pt>
                <c:pt idx="402">
                  <c:v>18.066888671879997</c:v>
                </c:pt>
                <c:pt idx="403">
                  <c:v>18.32146484375</c:v>
                </c:pt>
                <c:pt idx="404">
                  <c:v>18.216771484379997</c:v>
                </c:pt>
                <c:pt idx="405">
                  <c:v>17.97924609375</c:v>
                </c:pt>
                <c:pt idx="406">
                  <c:v>17.97924609375</c:v>
                </c:pt>
                <c:pt idx="407">
                  <c:v>17.87466796875</c:v>
                </c:pt>
                <c:pt idx="408">
                  <c:v>17.722828124999999</c:v>
                </c:pt>
                <c:pt idx="409">
                  <c:v>17.722828124999999</c:v>
                </c:pt>
                <c:pt idx="410">
                  <c:v>17.653261718749999</c:v>
                </c:pt>
                <c:pt idx="411">
                  <c:v>17.611246093750001</c:v>
                </c:pt>
                <c:pt idx="412">
                  <c:v>17.611246093750001</c:v>
                </c:pt>
                <c:pt idx="413">
                  <c:v>17.573921875</c:v>
                </c:pt>
                <c:pt idx="414">
                  <c:v>17.552787109379999</c:v>
                </c:pt>
                <c:pt idx="415">
                  <c:v>17.552787109379999</c:v>
                </c:pt>
                <c:pt idx="416">
                  <c:v>17.579933593749999</c:v>
                </c:pt>
                <c:pt idx="417">
                  <c:v>17.448183593749999</c:v>
                </c:pt>
                <c:pt idx="418">
                  <c:v>17.386589843749999</c:v>
                </c:pt>
                <c:pt idx="419">
                  <c:v>17.386589843749999</c:v>
                </c:pt>
                <c:pt idx="420">
                  <c:v>17.251021484379997</c:v>
                </c:pt>
                <c:pt idx="421">
                  <c:v>17.206871093749999</c:v>
                </c:pt>
                <c:pt idx="422">
                  <c:v>17.206871093749999</c:v>
                </c:pt>
                <c:pt idx="423">
                  <c:v>17.165677734379997</c:v>
                </c:pt>
                <c:pt idx="424">
                  <c:v>17.153646484379998</c:v>
                </c:pt>
                <c:pt idx="425">
                  <c:v>17.153646484379998</c:v>
                </c:pt>
                <c:pt idx="426">
                  <c:v>17.121056640629998</c:v>
                </c:pt>
                <c:pt idx="427">
                  <c:v>17.114794921879998</c:v>
                </c:pt>
                <c:pt idx="428">
                  <c:v>17.12873632813</c:v>
                </c:pt>
                <c:pt idx="429">
                  <c:v>17.0197421875</c:v>
                </c:pt>
                <c:pt idx="430">
                  <c:v>17.293947265629999</c:v>
                </c:pt>
                <c:pt idx="431">
                  <c:v>17.276716796879999</c:v>
                </c:pt>
                <c:pt idx="432">
                  <c:v>17.276716796879999</c:v>
                </c:pt>
                <c:pt idx="433">
                  <c:v>16.974789062500001</c:v>
                </c:pt>
                <c:pt idx="434">
                  <c:v>16.983232421879997</c:v>
                </c:pt>
                <c:pt idx="435">
                  <c:v>16.983232421879997</c:v>
                </c:pt>
                <c:pt idx="436">
                  <c:v>16.908109374999999</c:v>
                </c:pt>
                <c:pt idx="437">
                  <c:v>16.655144531249999</c:v>
                </c:pt>
                <c:pt idx="438">
                  <c:v>16.655144531249999</c:v>
                </c:pt>
                <c:pt idx="439">
                  <c:v>16.646460937499999</c:v>
                </c:pt>
                <c:pt idx="440">
                  <c:v>16.760265624999999</c:v>
                </c:pt>
                <c:pt idx="441">
                  <c:v>16.760265624999999</c:v>
                </c:pt>
                <c:pt idx="442">
                  <c:v>16.719953125</c:v>
                </c:pt>
                <c:pt idx="443">
                  <c:v>16.69963671875</c:v>
                </c:pt>
                <c:pt idx="444">
                  <c:v>16.709912109379999</c:v>
                </c:pt>
                <c:pt idx="445">
                  <c:v>16.709912109379999</c:v>
                </c:pt>
                <c:pt idx="446">
                  <c:v>16.5876640625</c:v>
                </c:pt>
                <c:pt idx="447">
                  <c:v>17.488978515629999</c:v>
                </c:pt>
                <c:pt idx="448">
                  <c:v>20.162378906250002</c:v>
                </c:pt>
                <c:pt idx="449">
                  <c:v>24.08719140625</c:v>
                </c:pt>
                <c:pt idx="450">
                  <c:v>27.75430859375</c:v>
                </c:pt>
                <c:pt idx="451">
                  <c:v>27.75430859375</c:v>
                </c:pt>
                <c:pt idx="452">
                  <c:v>29.637837890629999</c:v>
                </c:pt>
                <c:pt idx="453">
                  <c:v>30.86789257813</c:v>
                </c:pt>
                <c:pt idx="454">
                  <c:v>30.86789257813</c:v>
                </c:pt>
                <c:pt idx="455">
                  <c:v>32.825343750000002</c:v>
                </c:pt>
                <c:pt idx="456">
                  <c:v>33.475292968749997</c:v>
                </c:pt>
                <c:pt idx="457">
                  <c:v>33.475292968749997</c:v>
                </c:pt>
                <c:pt idx="458">
                  <c:v>33.953109374999997</c:v>
                </c:pt>
                <c:pt idx="459">
                  <c:v>34.231136718750001</c:v>
                </c:pt>
                <c:pt idx="460">
                  <c:v>34.231136718750001</c:v>
                </c:pt>
                <c:pt idx="461">
                  <c:v>34.479195312500003</c:v>
                </c:pt>
                <c:pt idx="462">
                  <c:v>34.619296875000003</c:v>
                </c:pt>
                <c:pt idx="463">
                  <c:v>34.602062500000002</c:v>
                </c:pt>
                <c:pt idx="464">
                  <c:v>34.774664062500001</c:v>
                </c:pt>
                <c:pt idx="465">
                  <c:v>34.701859374999998</c:v>
                </c:pt>
                <c:pt idx="466">
                  <c:v>34.856070312500002</c:v>
                </c:pt>
                <c:pt idx="467">
                  <c:v>34.856070312500002</c:v>
                </c:pt>
                <c:pt idx="468">
                  <c:v>34.787324218750001</c:v>
                </c:pt>
                <c:pt idx="469">
                  <c:v>34.742125000000001</c:v>
                </c:pt>
                <c:pt idx="470">
                  <c:v>34.742125000000001</c:v>
                </c:pt>
                <c:pt idx="471">
                  <c:v>34.752304687500001</c:v>
                </c:pt>
                <c:pt idx="472">
                  <c:v>34.537699218749999</c:v>
                </c:pt>
                <c:pt idx="473">
                  <c:v>34.652546874999999</c:v>
                </c:pt>
                <c:pt idx="474">
                  <c:v>34.740738281250003</c:v>
                </c:pt>
                <c:pt idx="475">
                  <c:v>34.726582031249997</c:v>
                </c:pt>
                <c:pt idx="476">
                  <c:v>34.726582031249997</c:v>
                </c:pt>
                <c:pt idx="477">
                  <c:v>34.781886718750002</c:v>
                </c:pt>
                <c:pt idx="478">
                  <c:v>34.806738281249999</c:v>
                </c:pt>
                <c:pt idx="479">
                  <c:v>34.806738281249999</c:v>
                </c:pt>
                <c:pt idx="480">
                  <c:v>34.837867187500002</c:v>
                </c:pt>
                <c:pt idx="481">
                  <c:v>34.900835937499998</c:v>
                </c:pt>
                <c:pt idx="482">
                  <c:v>34.900835937499998</c:v>
                </c:pt>
                <c:pt idx="483">
                  <c:v>34.926636718749997</c:v>
                </c:pt>
                <c:pt idx="484">
                  <c:v>34.882597656249999</c:v>
                </c:pt>
                <c:pt idx="485">
                  <c:v>34.882597656249999</c:v>
                </c:pt>
                <c:pt idx="486">
                  <c:v>34.926292968749998</c:v>
                </c:pt>
                <c:pt idx="487">
                  <c:v>34.799304687499998</c:v>
                </c:pt>
                <c:pt idx="488">
                  <c:v>34.803050781250001</c:v>
                </c:pt>
                <c:pt idx="489">
                  <c:v>34.803050781250001</c:v>
                </c:pt>
                <c:pt idx="490">
                  <c:v>34.890035156250001</c:v>
                </c:pt>
                <c:pt idx="491">
                  <c:v>34.854824218749997</c:v>
                </c:pt>
                <c:pt idx="492">
                  <c:v>34.854824218749997</c:v>
                </c:pt>
                <c:pt idx="493">
                  <c:v>34.852054687500001</c:v>
                </c:pt>
                <c:pt idx="494">
                  <c:v>34.8800234375</c:v>
                </c:pt>
                <c:pt idx="495">
                  <c:v>34.8800234375</c:v>
                </c:pt>
                <c:pt idx="496">
                  <c:v>34.931664062499998</c:v>
                </c:pt>
                <c:pt idx="497">
                  <c:v>34.9147265625</c:v>
                </c:pt>
                <c:pt idx="498">
                  <c:v>35.009910156250001</c:v>
                </c:pt>
                <c:pt idx="499">
                  <c:v>34.978699218750002</c:v>
                </c:pt>
                <c:pt idx="500">
                  <c:v>34.960148437500003</c:v>
                </c:pt>
                <c:pt idx="501">
                  <c:v>34.907617187500001</c:v>
                </c:pt>
                <c:pt idx="502">
                  <c:v>34.907617187500001</c:v>
                </c:pt>
                <c:pt idx="503">
                  <c:v>34.88256640625</c:v>
                </c:pt>
                <c:pt idx="504">
                  <c:v>34.8448671875</c:v>
                </c:pt>
                <c:pt idx="505">
                  <c:v>34.8448671875</c:v>
                </c:pt>
                <c:pt idx="506">
                  <c:v>34.826085937499997</c:v>
                </c:pt>
                <c:pt idx="507">
                  <c:v>34.936320312500001</c:v>
                </c:pt>
                <c:pt idx="508">
                  <c:v>34.933695312499999</c:v>
                </c:pt>
                <c:pt idx="509">
                  <c:v>34.881441406249998</c:v>
                </c:pt>
                <c:pt idx="510">
                  <c:v>35.044820312500001</c:v>
                </c:pt>
                <c:pt idx="511">
                  <c:v>35.031976562499999</c:v>
                </c:pt>
                <c:pt idx="512">
                  <c:v>35.031976562499999</c:v>
                </c:pt>
                <c:pt idx="513">
                  <c:v>35.015386718750001</c:v>
                </c:pt>
                <c:pt idx="514">
                  <c:v>35.235515624999998</c:v>
                </c:pt>
                <c:pt idx="515">
                  <c:v>35.235515624999998</c:v>
                </c:pt>
                <c:pt idx="516">
                  <c:v>34.912242187499999</c:v>
                </c:pt>
                <c:pt idx="517">
                  <c:v>34.908996093749998</c:v>
                </c:pt>
                <c:pt idx="518">
                  <c:v>34.908996093749998</c:v>
                </c:pt>
                <c:pt idx="519">
                  <c:v>34.919480468750002</c:v>
                </c:pt>
                <c:pt idx="520">
                  <c:v>34.942718749999997</c:v>
                </c:pt>
                <c:pt idx="521">
                  <c:v>34.942718749999997</c:v>
                </c:pt>
                <c:pt idx="522">
                  <c:v>34.83520703125</c:v>
                </c:pt>
                <c:pt idx="523">
                  <c:v>34.867328125</c:v>
                </c:pt>
                <c:pt idx="524">
                  <c:v>35.002445312500001</c:v>
                </c:pt>
                <c:pt idx="525">
                  <c:v>34.935499999999998</c:v>
                </c:pt>
                <c:pt idx="526">
                  <c:v>35.00470703125</c:v>
                </c:pt>
                <c:pt idx="527">
                  <c:v>35.015976562500001</c:v>
                </c:pt>
                <c:pt idx="528">
                  <c:v>35.015976562500001</c:v>
                </c:pt>
                <c:pt idx="529">
                  <c:v>34.912367187500003</c:v>
                </c:pt>
                <c:pt idx="530">
                  <c:v>34.933605468750002</c:v>
                </c:pt>
                <c:pt idx="531">
                  <c:v>34.933605468750002</c:v>
                </c:pt>
                <c:pt idx="532">
                  <c:v>34.918796874999998</c:v>
                </c:pt>
                <c:pt idx="533">
                  <c:v>34.897132812499997</c:v>
                </c:pt>
                <c:pt idx="534">
                  <c:v>34.978730468750001</c:v>
                </c:pt>
                <c:pt idx="535">
                  <c:v>34.978730468750001</c:v>
                </c:pt>
                <c:pt idx="536">
                  <c:v>34.917589843750001</c:v>
                </c:pt>
                <c:pt idx="537">
                  <c:v>34.9541015625</c:v>
                </c:pt>
                <c:pt idx="538">
                  <c:v>35.013582031250003</c:v>
                </c:pt>
                <c:pt idx="539">
                  <c:v>35.013582031250003</c:v>
                </c:pt>
                <c:pt idx="540">
                  <c:v>34.889480468750001</c:v>
                </c:pt>
                <c:pt idx="541">
                  <c:v>34.844093749999999</c:v>
                </c:pt>
                <c:pt idx="542">
                  <c:v>34.844093749999999</c:v>
                </c:pt>
                <c:pt idx="543">
                  <c:v>34.965792968750002</c:v>
                </c:pt>
                <c:pt idx="544">
                  <c:v>34.976835937499999</c:v>
                </c:pt>
                <c:pt idx="545">
                  <c:v>34.976835937499999</c:v>
                </c:pt>
                <c:pt idx="546">
                  <c:v>34.946652343750003</c:v>
                </c:pt>
                <c:pt idx="547">
                  <c:v>35.016960937500002</c:v>
                </c:pt>
                <c:pt idx="548">
                  <c:v>35.016960937500002</c:v>
                </c:pt>
                <c:pt idx="549">
                  <c:v>34.97098046875</c:v>
                </c:pt>
                <c:pt idx="550">
                  <c:v>34.986429687499999</c:v>
                </c:pt>
                <c:pt idx="551">
                  <c:v>34.99337109375</c:v>
                </c:pt>
                <c:pt idx="552">
                  <c:v>34.883773437499997</c:v>
                </c:pt>
                <c:pt idx="553">
                  <c:v>34.8797421875</c:v>
                </c:pt>
                <c:pt idx="554">
                  <c:v>34.8797421875</c:v>
                </c:pt>
                <c:pt idx="555">
                  <c:v>34.974125000000001</c:v>
                </c:pt>
                <c:pt idx="556">
                  <c:v>35.024484375</c:v>
                </c:pt>
                <c:pt idx="557">
                  <c:v>34.922214843749998</c:v>
                </c:pt>
                <c:pt idx="558">
                  <c:v>34.922214843749998</c:v>
                </c:pt>
                <c:pt idx="559">
                  <c:v>34.867683593750002</c:v>
                </c:pt>
                <c:pt idx="560">
                  <c:v>35.074980468749999</c:v>
                </c:pt>
                <c:pt idx="561">
                  <c:v>35.09228515625</c:v>
                </c:pt>
                <c:pt idx="562">
                  <c:v>35.073453125</c:v>
                </c:pt>
                <c:pt idx="563">
                  <c:v>34.899390625000002</c:v>
                </c:pt>
                <c:pt idx="564">
                  <c:v>34.899390625000002</c:v>
                </c:pt>
                <c:pt idx="565">
                  <c:v>34.835097656249999</c:v>
                </c:pt>
                <c:pt idx="566">
                  <c:v>35.110921875000003</c:v>
                </c:pt>
                <c:pt idx="567">
                  <c:v>35.0027890625</c:v>
                </c:pt>
                <c:pt idx="568">
                  <c:v>35.0027890625</c:v>
                </c:pt>
                <c:pt idx="569">
                  <c:v>34.913582031250002</c:v>
                </c:pt>
                <c:pt idx="570">
                  <c:v>34.944132812500001</c:v>
                </c:pt>
                <c:pt idx="571">
                  <c:v>34.944132812500001</c:v>
                </c:pt>
                <c:pt idx="572">
                  <c:v>34.9020625</c:v>
                </c:pt>
                <c:pt idx="573">
                  <c:v>34.885152343750001</c:v>
                </c:pt>
                <c:pt idx="574">
                  <c:v>34.885152343750001</c:v>
                </c:pt>
                <c:pt idx="575">
                  <c:v>35.050730468749997</c:v>
                </c:pt>
                <c:pt idx="576">
                  <c:v>35.158812500000003</c:v>
                </c:pt>
                <c:pt idx="577">
                  <c:v>35.158812500000003</c:v>
                </c:pt>
                <c:pt idx="578">
                  <c:v>35.066109375000003</c:v>
                </c:pt>
                <c:pt idx="579">
                  <c:v>34.932273437500001</c:v>
                </c:pt>
                <c:pt idx="580">
                  <c:v>34.932273437500001</c:v>
                </c:pt>
                <c:pt idx="581">
                  <c:v>34.935429687499997</c:v>
                </c:pt>
                <c:pt idx="582">
                  <c:v>35.009042968750002</c:v>
                </c:pt>
                <c:pt idx="583">
                  <c:v>35.009042968750002</c:v>
                </c:pt>
                <c:pt idx="584">
                  <c:v>34.898269531250001</c:v>
                </c:pt>
                <c:pt idx="585">
                  <c:v>34.8560625</c:v>
                </c:pt>
                <c:pt idx="586">
                  <c:v>34.7986875</c:v>
                </c:pt>
                <c:pt idx="587">
                  <c:v>34.856222656249997</c:v>
                </c:pt>
                <c:pt idx="588">
                  <c:v>34.953652343750001</c:v>
                </c:pt>
                <c:pt idx="589">
                  <c:v>34.953652343750001</c:v>
                </c:pt>
                <c:pt idx="590">
                  <c:v>34.937789062500002</c:v>
                </c:pt>
                <c:pt idx="591">
                  <c:v>34.8574921875</c:v>
                </c:pt>
                <c:pt idx="592">
                  <c:v>34.8574921875</c:v>
                </c:pt>
                <c:pt idx="593">
                  <c:v>34.875453125</c:v>
                </c:pt>
                <c:pt idx="594">
                  <c:v>35.217445312499997</c:v>
                </c:pt>
                <c:pt idx="595">
                  <c:v>35.217445312499997</c:v>
                </c:pt>
                <c:pt idx="596">
                  <c:v>35.179187499999998</c:v>
                </c:pt>
                <c:pt idx="597">
                  <c:v>34.956132812500002</c:v>
                </c:pt>
                <c:pt idx="598">
                  <c:v>34.956132812500002</c:v>
                </c:pt>
                <c:pt idx="599">
                  <c:v>34.899328124999997</c:v>
                </c:pt>
                <c:pt idx="600">
                  <c:v>35.102617187500002</c:v>
                </c:pt>
                <c:pt idx="601">
                  <c:v>35.069199218750001</c:v>
                </c:pt>
                <c:pt idx="602">
                  <c:v>34.990039062500003</c:v>
                </c:pt>
                <c:pt idx="603">
                  <c:v>34.735683593749997</c:v>
                </c:pt>
                <c:pt idx="604">
                  <c:v>34.735683593749997</c:v>
                </c:pt>
                <c:pt idx="605">
                  <c:v>34.770625000000003</c:v>
                </c:pt>
                <c:pt idx="606">
                  <c:v>35.062558593749998</c:v>
                </c:pt>
                <c:pt idx="607">
                  <c:v>34.9943515625</c:v>
                </c:pt>
                <c:pt idx="608">
                  <c:v>34.9943515625</c:v>
                </c:pt>
                <c:pt idx="609">
                  <c:v>35.095019531250003</c:v>
                </c:pt>
                <c:pt idx="610">
                  <c:v>34.988406249999997</c:v>
                </c:pt>
                <c:pt idx="611">
                  <c:v>34.9919453125</c:v>
                </c:pt>
                <c:pt idx="612">
                  <c:v>34.993109375000003</c:v>
                </c:pt>
                <c:pt idx="613">
                  <c:v>34.777617187499999</c:v>
                </c:pt>
                <c:pt idx="614">
                  <c:v>34.777617187499999</c:v>
                </c:pt>
                <c:pt idx="615">
                  <c:v>34.989808593749999</c:v>
                </c:pt>
                <c:pt idx="616">
                  <c:v>35.047753906250001</c:v>
                </c:pt>
                <c:pt idx="617">
                  <c:v>35.047753906250001</c:v>
                </c:pt>
                <c:pt idx="618">
                  <c:v>35.121980468750003</c:v>
                </c:pt>
                <c:pt idx="619">
                  <c:v>35.066234375000001</c:v>
                </c:pt>
                <c:pt idx="620">
                  <c:v>34.980472656250001</c:v>
                </c:pt>
                <c:pt idx="621">
                  <c:v>34.968343750000003</c:v>
                </c:pt>
                <c:pt idx="622">
                  <c:v>34.950992187499999</c:v>
                </c:pt>
                <c:pt idx="623">
                  <c:v>34.950992187499999</c:v>
                </c:pt>
                <c:pt idx="624">
                  <c:v>35.200425781249997</c:v>
                </c:pt>
                <c:pt idx="625">
                  <c:v>35.166394531249999</c:v>
                </c:pt>
                <c:pt idx="626">
                  <c:v>34.876835937499997</c:v>
                </c:pt>
                <c:pt idx="627">
                  <c:v>34.876835937499997</c:v>
                </c:pt>
                <c:pt idx="628">
                  <c:v>34.921007812500001</c:v>
                </c:pt>
                <c:pt idx="629">
                  <c:v>34.878839843750001</c:v>
                </c:pt>
                <c:pt idx="630">
                  <c:v>34.98681640625</c:v>
                </c:pt>
                <c:pt idx="631">
                  <c:v>35.101847656250001</c:v>
                </c:pt>
                <c:pt idx="632">
                  <c:v>35.020988281249998</c:v>
                </c:pt>
                <c:pt idx="633">
                  <c:v>35.020988281249998</c:v>
                </c:pt>
                <c:pt idx="634">
                  <c:v>34.901894531250001</c:v>
                </c:pt>
                <c:pt idx="635">
                  <c:v>34.835601562500003</c:v>
                </c:pt>
                <c:pt idx="636">
                  <c:v>34.835601562500003</c:v>
                </c:pt>
                <c:pt idx="637">
                  <c:v>35.08813671875</c:v>
                </c:pt>
                <c:pt idx="638">
                  <c:v>35.0129765625</c:v>
                </c:pt>
                <c:pt idx="639">
                  <c:v>35.0129765625</c:v>
                </c:pt>
                <c:pt idx="640">
                  <c:v>35.002839843750003</c:v>
                </c:pt>
                <c:pt idx="641">
                  <c:v>34.963335937499998</c:v>
                </c:pt>
                <c:pt idx="642">
                  <c:v>34.963335937499998</c:v>
                </c:pt>
                <c:pt idx="643">
                  <c:v>34.950238281250002</c:v>
                </c:pt>
                <c:pt idx="644">
                  <c:v>34.920101562500001</c:v>
                </c:pt>
                <c:pt idx="645">
                  <c:v>35.010738281249999</c:v>
                </c:pt>
                <c:pt idx="646">
                  <c:v>35.010738281249999</c:v>
                </c:pt>
                <c:pt idx="647">
                  <c:v>34.956386718749997</c:v>
                </c:pt>
                <c:pt idx="648">
                  <c:v>35.109230468749999</c:v>
                </c:pt>
                <c:pt idx="649">
                  <c:v>35.109230468749999</c:v>
                </c:pt>
                <c:pt idx="650">
                  <c:v>34.970273437499998</c:v>
                </c:pt>
                <c:pt idx="651">
                  <c:v>34.937164062500003</c:v>
                </c:pt>
                <c:pt idx="652">
                  <c:v>34.937164062500003</c:v>
                </c:pt>
                <c:pt idx="653">
                  <c:v>34.885035156249998</c:v>
                </c:pt>
                <c:pt idx="654">
                  <c:v>35.052988281250002</c:v>
                </c:pt>
                <c:pt idx="655">
                  <c:v>35.056906249999997</c:v>
                </c:pt>
                <c:pt idx="656">
                  <c:v>34.985226562500003</c:v>
                </c:pt>
                <c:pt idx="657">
                  <c:v>35.075773437499997</c:v>
                </c:pt>
                <c:pt idx="658">
                  <c:v>35.087269531250001</c:v>
                </c:pt>
                <c:pt idx="659">
                  <c:v>35.087269531250001</c:v>
                </c:pt>
                <c:pt idx="660">
                  <c:v>34.957484375</c:v>
                </c:pt>
                <c:pt idx="661">
                  <c:v>34.954699218750001</c:v>
                </c:pt>
                <c:pt idx="662">
                  <c:v>34.954699218750001</c:v>
                </c:pt>
                <c:pt idx="663">
                  <c:v>34.984703125000003</c:v>
                </c:pt>
                <c:pt idx="664">
                  <c:v>35.001632812499999</c:v>
                </c:pt>
                <c:pt idx="665">
                  <c:v>35.001632812499999</c:v>
                </c:pt>
                <c:pt idx="666">
                  <c:v>34.887476562499998</c:v>
                </c:pt>
                <c:pt idx="667">
                  <c:v>34.887476562499998</c:v>
                </c:pt>
                <c:pt idx="668">
                  <c:v>34.859226562499998</c:v>
                </c:pt>
                <c:pt idx="669">
                  <c:v>35.048429687499997</c:v>
                </c:pt>
                <c:pt idx="670">
                  <c:v>35.048429687499997</c:v>
                </c:pt>
                <c:pt idx="671">
                  <c:v>35.077035156249998</c:v>
                </c:pt>
                <c:pt idx="672">
                  <c:v>34.994992187500003</c:v>
                </c:pt>
                <c:pt idx="673">
                  <c:v>34.972972656250001</c:v>
                </c:pt>
                <c:pt idx="674">
                  <c:v>35.080726562499997</c:v>
                </c:pt>
                <c:pt idx="675">
                  <c:v>35.32791796875</c:v>
                </c:pt>
                <c:pt idx="676">
                  <c:v>35.32791796875</c:v>
                </c:pt>
                <c:pt idx="677">
                  <c:v>35.338898437499999</c:v>
                </c:pt>
                <c:pt idx="678">
                  <c:v>35.215617187500001</c:v>
                </c:pt>
                <c:pt idx="679">
                  <c:v>35.165718750000003</c:v>
                </c:pt>
                <c:pt idx="680">
                  <c:v>35.165718750000003</c:v>
                </c:pt>
                <c:pt idx="681">
                  <c:v>35.151328124999999</c:v>
                </c:pt>
                <c:pt idx="682">
                  <c:v>35.039640624999997</c:v>
                </c:pt>
                <c:pt idx="683">
                  <c:v>35.039640624999997</c:v>
                </c:pt>
                <c:pt idx="684">
                  <c:v>35.131457031250001</c:v>
                </c:pt>
                <c:pt idx="685">
                  <c:v>35.0972734375</c:v>
                </c:pt>
                <c:pt idx="686">
                  <c:v>35.0972734375</c:v>
                </c:pt>
                <c:pt idx="687">
                  <c:v>35.0500859375</c:v>
                </c:pt>
                <c:pt idx="688">
                  <c:v>35.066085937499999</c:v>
                </c:pt>
                <c:pt idx="689">
                  <c:v>35.006542968749997</c:v>
                </c:pt>
                <c:pt idx="690">
                  <c:v>35.006542968749997</c:v>
                </c:pt>
                <c:pt idx="691">
                  <c:v>35.047941406249997</c:v>
                </c:pt>
                <c:pt idx="692">
                  <c:v>35.082503906249997</c:v>
                </c:pt>
                <c:pt idx="693">
                  <c:v>35.219535156249997</c:v>
                </c:pt>
                <c:pt idx="694">
                  <c:v>35.118417968750002</c:v>
                </c:pt>
                <c:pt idx="695">
                  <c:v>35.118417968750002</c:v>
                </c:pt>
                <c:pt idx="696">
                  <c:v>34.955792968750004</c:v>
                </c:pt>
                <c:pt idx="697">
                  <c:v>35.112499999999997</c:v>
                </c:pt>
                <c:pt idx="698">
                  <c:v>35.284042968750001</c:v>
                </c:pt>
                <c:pt idx="699">
                  <c:v>35.284042968750001</c:v>
                </c:pt>
                <c:pt idx="700">
                  <c:v>35.1877109375</c:v>
                </c:pt>
                <c:pt idx="701">
                  <c:v>35.1877109375</c:v>
                </c:pt>
                <c:pt idx="702">
                  <c:v>34.989195312500001</c:v>
                </c:pt>
                <c:pt idx="703">
                  <c:v>34.954164062499999</c:v>
                </c:pt>
                <c:pt idx="704">
                  <c:v>34.9354765625</c:v>
                </c:pt>
                <c:pt idx="705">
                  <c:v>34.9354765625</c:v>
                </c:pt>
                <c:pt idx="706">
                  <c:v>35.039242187500001</c:v>
                </c:pt>
                <c:pt idx="707">
                  <c:v>34.9748515625</c:v>
                </c:pt>
                <c:pt idx="708">
                  <c:v>34.9748515625</c:v>
                </c:pt>
                <c:pt idx="709">
                  <c:v>34.936167968749999</c:v>
                </c:pt>
                <c:pt idx="710">
                  <c:v>34.947164062500001</c:v>
                </c:pt>
                <c:pt idx="711">
                  <c:v>34.947164062500001</c:v>
                </c:pt>
                <c:pt idx="712">
                  <c:v>35.106929687499999</c:v>
                </c:pt>
                <c:pt idx="713">
                  <c:v>35.086433593750002</c:v>
                </c:pt>
                <c:pt idx="714">
                  <c:v>35.086433593750002</c:v>
                </c:pt>
                <c:pt idx="715">
                  <c:v>35.0481640625</c:v>
                </c:pt>
                <c:pt idx="716">
                  <c:v>35.01566015625</c:v>
                </c:pt>
                <c:pt idx="717">
                  <c:v>34.958644531250002</c:v>
                </c:pt>
                <c:pt idx="718">
                  <c:v>35.177164062499997</c:v>
                </c:pt>
                <c:pt idx="719">
                  <c:v>35.158671875000003</c:v>
                </c:pt>
                <c:pt idx="720">
                  <c:v>35.158671875000003</c:v>
                </c:pt>
                <c:pt idx="721">
                  <c:v>35.042195312499999</c:v>
                </c:pt>
                <c:pt idx="722">
                  <c:v>34.940839843749998</c:v>
                </c:pt>
                <c:pt idx="723">
                  <c:v>34.940839843749998</c:v>
                </c:pt>
                <c:pt idx="724">
                  <c:v>34.99651171875</c:v>
                </c:pt>
                <c:pt idx="725">
                  <c:v>35.108550781250003</c:v>
                </c:pt>
                <c:pt idx="726">
                  <c:v>35.0386796875</c:v>
                </c:pt>
                <c:pt idx="727">
                  <c:v>35.0190078125</c:v>
                </c:pt>
                <c:pt idx="728">
                  <c:v>34.952570312500001</c:v>
                </c:pt>
                <c:pt idx="729">
                  <c:v>34.952570312500001</c:v>
                </c:pt>
                <c:pt idx="730">
                  <c:v>34.925726562500003</c:v>
                </c:pt>
                <c:pt idx="731">
                  <c:v>34.939289062500002</c:v>
                </c:pt>
                <c:pt idx="732">
                  <c:v>35.0537109375</c:v>
                </c:pt>
                <c:pt idx="733">
                  <c:v>35.0537109375</c:v>
                </c:pt>
                <c:pt idx="734">
                  <c:v>35.286003906250002</c:v>
                </c:pt>
                <c:pt idx="735">
                  <c:v>35.170257812499997</c:v>
                </c:pt>
                <c:pt idx="736">
                  <c:v>35.170257812499997</c:v>
                </c:pt>
                <c:pt idx="737">
                  <c:v>35.2005078125</c:v>
                </c:pt>
                <c:pt idx="738">
                  <c:v>35.161109375000002</c:v>
                </c:pt>
                <c:pt idx="739">
                  <c:v>35.161109375000002</c:v>
                </c:pt>
                <c:pt idx="740">
                  <c:v>35.294492187499998</c:v>
                </c:pt>
                <c:pt idx="741">
                  <c:v>35.077265625000003</c:v>
                </c:pt>
                <c:pt idx="742">
                  <c:v>35.045250000000003</c:v>
                </c:pt>
                <c:pt idx="743">
                  <c:v>35.045250000000003</c:v>
                </c:pt>
                <c:pt idx="744">
                  <c:v>35.024687499999999</c:v>
                </c:pt>
                <c:pt idx="745">
                  <c:v>35.003367187499997</c:v>
                </c:pt>
                <c:pt idx="746">
                  <c:v>35.097593750000001</c:v>
                </c:pt>
                <c:pt idx="747">
                  <c:v>35.021195312499998</c:v>
                </c:pt>
                <c:pt idx="748">
                  <c:v>35.144277343749998</c:v>
                </c:pt>
                <c:pt idx="749">
                  <c:v>35.144277343749998</c:v>
                </c:pt>
                <c:pt idx="750">
                  <c:v>35.15133203125</c:v>
                </c:pt>
                <c:pt idx="751">
                  <c:v>35.067203124999999</c:v>
                </c:pt>
                <c:pt idx="752">
                  <c:v>35.147664062499999</c:v>
                </c:pt>
                <c:pt idx="753">
                  <c:v>34.997914062500001</c:v>
                </c:pt>
                <c:pt idx="754">
                  <c:v>34.906437500000003</c:v>
                </c:pt>
                <c:pt idx="755">
                  <c:v>34.906437500000003</c:v>
                </c:pt>
                <c:pt idx="756">
                  <c:v>34.904273437500002</c:v>
                </c:pt>
                <c:pt idx="757">
                  <c:v>35.107402343750003</c:v>
                </c:pt>
                <c:pt idx="758">
                  <c:v>35.143281250000001</c:v>
                </c:pt>
                <c:pt idx="759">
                  <c:v>35.143281250000001</c:v>
                </c:pt>
                <c:pt idx="760">
                  <c:v>35.045261718749998</c:v>
                </c:pt>
                <c:pt idx="761">
                  <c:v>35.008492187500003</c:v>
                </c:pt>
                <c:pt idx="762">
                  <c:v>34.844207031250001</c:v>
                </c:pt>
                <c:pt idx="763">
                  <c:v>34.882402343750002</c:v>
                </c:pt>
                <c:pt idx="764">
                  <c:v>35.068632812499999</c:v>
                </c:pt>
                <c:pt idx="765">
                  <c:v>35.068632812499999</c:v>
                </c:pt>
                <c:pt idx="766">
                  <c:v>34.992402343750001</c:v>
                </c:pt>
                <c:pt idx="767">
                  <c:v>35.060777343749997</c:v>
                </c:pt>
                <c:pt idx="768">
                  <c:v>35.060777343749997</c:v>
                </c:pt>
                <c:pt idx="769">
                  <c:v>35.032355468749998</c:v>
                </c:pt>
                <c:pt idx="770">
                  <c:v>35.111636718749999</c:v>
                </c:pt>
                <c:pt idx="771">
                  <c:v>35.128367187499997</c:v>
                </c:pt>
                <c:pt idx="772">
                  <c:v>35.035945312499997</c:v>
                </c:pt>
                <c:pt idx="773">
                  <c:v>35.042929687499999</c:v>
                </c:pt>
                <c:pt idx="774">
                  <c:v>35.042929687499999</c:v>
                </c:pt>
                <c:pt idx="775">
                  <c:v>35.025039062499999</c:v>
                </c:pt>
                <c:pt idx="776">
                  <c:v>34.976210937499999</c:v>
                </c:pt>
                <c:pt idx="777">
                  <c:v>34.98343359375</c:v>
                </c:pt>
                <c:pt idx="778">
                  <c:v>34.98343359375</c:v>
                </c:pt>
                <c:pt idx="779">
                  <c:v>34.909398437500002</c:v>
                </c:pt>
                <c:pt idx="780">
                  <c:v>35.1018046875</c:v>
                </c:pt>
                <c:pt idx="781">
                  <c:v>35.1018046875</c:v>
                </c:pt>
                <c:pt idx="782">
                  <c:v>35.045289062499997</c:v>
                </c:pt>
                <c:pt idx="783">
                  <c:v>35.078859375</c:v>
                </c:pt>
                <c:pt idx="784">
                  <c:v>35.078859375</c:v>
                </c:pt>
                <c:pt idx="785">
                  <c:v>35.033628906250001</c:v>
                </c:pt>
                <c:pt idx="786">
                  <c:v>35.084976562500003</c:v>
                </c:pt>
                <c:pt idx="787">
                  <c:v>35.036710937499997</c:v>
                </c:pt>
                <c:pt idx="788">
                  <c:v>35.036710937499997</c:v>
                </c:pt>
                <c:pt idx="789">
                  <c:v>35.052183593750001</c:v>
                </c:pt>
                <c:pt idx="790">
                  <c:v>35.052183593750001</c:v>
                </c:pt>
                <c:pt idx="791">
                  <c:v>34.942960937499997</c:v>
                </c:pt>
                <c:pt idx="792">
                  <c:v>34.957464843750003</c:v>
                </c:pt>
                <c:pt idx="793">
                  <c:v>34.897308593749997</c:v>
                </c:pt>
                <c:pt idx="794">
                  <c:v>34.897308593749997</c:v>
                </c:pt>
                <c:pt idx="795">
                  <c:v>34.891664062499999</c:v>
                </c:pt>
                <c:pt idx="796">
                  <c:v>34.934386718749998</c:v>
                </c:pt>
                <c:pt idx="797">
                  <c:v>34.8424609375</c:v>
                </c:pt>
                <c:pt idx="798">
                  <c:v>34.858976562499997</c:v>
                </c:pt>
                <c:pt idx="799">
                  <c:v>34.806269531250003</c:v>
                </c:pt>
                <c:pt idx="800">
                  <c:v>34.806269531250003</c:v>
                </c:pt>
                <c:pt idx="801">
                  <c:v>34.967109375</c:v>
                </c:pt>
                <c:pt idx="802">
                  <c:v>35.02113671875</c:v>
                </c:pt>
                <c:pt idx="803">
                  <c:v>35.02113671875</c:v>
                </c:pt>
                <c:pt idx="804">
                  <c:v>34.929632812500003</c:v>
                </c:pt>
                <c:pt idx="805">
                  <c:v>35.023812499999998</c:v>
                </c:pt>
                <c:pt idx="806">
                  <c:v>35.003007812500002</c:v>
                </c:pt>
                <c:pt idx="807">
                  <c:v>35.139187499999998</c:v>
                </c:pt>
                <c:pt idx="808">
                  <c:v>35.168890625000003</c:v>
                </c:pt>
                <c:pt idx="809">
                  <c:v>35.168890625000003</c:v>
                </c:pt>
                <c:pt idx="810">
                  <c:v>35.065843749999999</c:v>
                </c:pt>
                <c:pt idx="811">
                  <c:v>35.064289062500002</c:v>
                </c:pt>
                <c:pt idx="812">
                  <c:v>35.032835937500003</c:v>
                </c:pt>
                <c:pt idx="813">
                  <c:v>35.032835937500003</c:v>
                </c:pt>
                <c:pt idx="814">
                  <c:v>35.070085937499996</c:v>
                </c:pt>
                <c:pt idx="815">
                  <c:v>35.030980468750002</c:v>
                </c:pt>
                <c:pt idx="816">
                  <c:v>34.942867187499999</c:v>
                </c:pt>
                <c:pt idx="817">
                  <c:v>34.949675781250001</c:v>
                </c:pt>
                <c:pt idx="818">
                  <c:v>34.980472656250001</c:v>
                </c:pt>
                <c:pt idx="819">
                  <c:v>34.980472656250001</c:v>
                </c:pt>
                <c:pt idx="820">
                  <c:v>35.109238281250001</c:v>
                </c:pt>
                <c:pt idx="821">
                  <c:v>34.949167968749997</c:v>
                </c:pt>
                <c:pt idx="822">
                  <c:v>34.949167968749997</c:v>
                </c:pt>
                <c:pt idx="823">
                  <c:v>35.019792968749996</c:v>
                </c:pt>
                <c:pt idx="824">
                  <c:v>35.069621093750001</c:v>
                </c:pt>
                <c:pt idx="825">
                  <c:v>35.073816406250003</c:v>
                </c:pt>
                <c:pt idx="826">
                  <c:v>35.18959375</c:v>
                </c:pt>
                <c:pt idx="827">
                  <c:v>35.172042968749999</c:v>
                </c:pt>
                <c:pt idx="828">
                  <c:v>35.087726562500002</c:v>
                </c:pt>
                <c:pt idx="829">
                  <c:v>35.087726562500002</c:v>
                </c:pt>
                <c:pt idx="830">
                  <c:v>35.067507812499997</c:v>
                </c:pt>
                <c:pt idx="831">
                  <c:v>35.085914062500002</c:v>
                </c:pt>
                <c:pt idx="832">
                  <c:v>35.085914062500002</c:v>
                </c:pt>
                <c:pt idx="833">
                  <c:v>34.948582031249998</c:v>
                </c:pt>
                <c:pt idx="834">
                  <c:v>34.948582031249998</c:v>
                </c:pt>
                <c:pt idx="835">
                  <c:v>35.009105468750001</c:v>
                </c:pt>
                <c:pt idx="836">
                  <c:v>34.867914062499999</c:v>
                </c:pt>
                <c:pt idx="837">
                  <c:v>35.060207031250002</c:v>
                </c:pt>
                <c:pt idx="838">
                  <c:v>35.060207031250002</c:v>
                </c:pt>
                <c:pt idx="839">
                  <c:v>35.131535156250003</c:v>
                </c:pt>
                <c:pt idx="840">
                  <c:v>35.048429687499997</c:v>
                </c:pt>
                <c:pt idx="841">
                  <c:v>35.114582031250002</c:v>
                </c:pt>
                <c:pt idx="842">
                  <c:v>35.086332031250002</c:v>
                </c:pt>
                <c:pt idx="843">
                  <c:v>35.090445312500002</c:v>
                </c:pt>
                <c:pt idx="844">
                  <c:v>35.090445312500002</c:v>
                </c:pt>
                <c:pt idx="845">
                  <c:v>35.079085937499997</c:v>
                </c:pt>
                <c:pt idx="846">
                  <c:v>34.973617187499997</c:v>
                </c:pt>
                <c:pt idx="847">
                  <c:v>34.983519531250003</c:v>
                </c:pt>
                <c:pt idx="848">
                  <c:v>34.983519531250003</c:v>
                </c:pt>
                <c:pt idx="849">
                  <c:v>34.916621093750003</c:v>
                </c:pt>
                <c:pt idx="850">
                  <c:v>35.07742578125</c:v>
                </c:pt>
                <c:pt idx="851">
                  <c:v>35.122328125000003</c:v>
                </c:pt>
                <c:pt idx="852">
                  <c:v>34.985734375</c:v>
                </c:pt>
                <c:pt idx="853">
                  <c:v>34.985734375</c:v>
                </c:pt>
                <c:pt idx="854">
                  <c:v>35.009433593750003</c:v>
                </c:pt>
                <c:pt idx="855">
                  <c:v>34.971546875000001</c:v>
                </c:pt>
                <c:pt idx="856">
                  <c:v>35.006316406250001</c:v>
                </c:pt>
                <c:pt idx="857">
                  <c:v>35.006316406250001</c:v>
                </c:pt>
                <c:pt idx="858">
                  <c:v>35.145082031249999</c:v>
                </c:pt>
                <c:pt idx="859">
                  <c:v>35.097085937499997</c:v>
                </c:pt>
                <c:pt idx="860">
                  <c:v>35.041089843750001</c:v>
                </c:pt>
                <c:pt idx="861">
                  <c:v>34.945710937500003</c:v>
                </c:pt>
                <c:pt idx="862">
                  <c:v>34.981207031250001</c:v>
                </c:pt>
                <c:pt idx="863">
                  <c:v>34.981207031250001</c:v>
                </c:pt>
                <c:pt idx="864">
                  <c:v>34.955003906249999</c:v>
                </c:pt>
                <c:pt idx="865">
                  <c:v>34.949078125</c:v>
                </c:pt>
                <c:pt idx="866">
                  <c:v>34.969367187499998</c:v>
                </c:pt>
                <c:pt idx="867">
                  <c:v>34.969367187499998</c:v>
                </c:pt>
                <c:pt idx="868">
                  <c:v>35.029175781249997</c:v>
                </c:pt>
                <c:pt idx="869">
                  <c:v>35.029175781249997</c:v>
                </c:pt>
                <c:pt idx="870">
                  <c:v>35.040476562499997</c:v>
                </c:pt>
                <c:pt idx="871">
                  <c:v>35.085976562500001</c:v>
                </c:pt>
                <c:pt idx="872">
                  <c:v>35.045414062500001</c:v>
                </c:pt>
                <c:pt idx="873">
                  <c:v>35.045414062500001</c:v>
                </c:pt>
                <c:pt idx="874">
                  <c:v>34.990218749999997</c:v>
                </c:pt>
                <c:pt idx="875">
                  <c:v>34.840906250000003</c:v>
                </c:pt>
                <c:pt idx="876">
                  <c:v>34.840906250000003</c:v>
                </c:pt>
                <c:pt idx="877">
                  <c:v>34.817570312500003</c:v>
                </c:pt>
                <c:pt idx="878">
                  <c:v>35.015187500000003</c:v>
                </c:pt>
                <c:pt idx="879">
                  <c:v>34.970652343749997</c:v>
                </c:pt>
                <c:pt idx="880">
                  <c:v>34.9294453125</c:v>
                </c:pt>
                <c:pt idx="881">
                  <c:v>35.017343750000002</c:v>
                </c:pt>
                <c:pt idx="882">
                  <c:v>35.017343750000002</c:v>
                </c:pt>
                <c:pt idx="883">
                  <c:v>34.969652343749999</c:v>
                </c:pt>
                <c:pt idx="884">
                  <c:v>34.834398437499999</c:v>
                </c:pt>
                <c:pt idx="885">
                  <c:v>34.7983046875</c:v>
                </c:pt>
                <c:pt idx="886">
                  <c:v>34.795960937499999</c:v>
                </c:pt>
                <c:pt idx="887">
                  <c:v>34.994824218749997</c:v>
                </c:pt>
                <c:pt idx="888">
                  <c:v>34.994824218749997</c:v>
                </c:pt>
                <c:pt idx="889">
                  <c:v>35.118031250000001</c:v>
                </c:pt>
                <c:pt idx="890">
                  <c:v>35.183824218749997</c:v>
                </c:pt>
                <c:pt idx="891">
                  <c:v>35.048992187499998</c:v>
                </c:pt>
                <c:pt idx="892">
                  <c:v>35.048992187499998</c:v>
                </c:pt>
                <c:pt idx="893">
                  <c:v>34.892882812499998</c:v>
                </c:pt>
                <c:pt idx="894">
                  <c:v>34.990472656249999</c:v>
                </c:pt>
                <c:pt idx="895">
                  <c:v>34.984835937500002</c:v>
                </c:pt>
                <c:pt idx="896">
                  <c:v>34.914816406249997</c:v>
                </c:pt>
                <c:pt idx="897">
                  <c:v>34.77957421875</c:v>
                </c:pt>
                <c:pt idx="898">
                  <c:v>34.77957421875</c:v>
                </c:pt>
                <c:pt idx="899">
                  <c:v>34.845933593749997</c:v>
                </c:pt>
                <c:pt idx="900">
                  <c:v>34.978433593749997</c:v>
                </c:pt>
                <c:pt idx="901">
                  <c:v>34.978433593749997</c:v>
                </c:pt>
                <c:pt idx="902">
                  <c:v>35.010589843749997</c:v>
                </c:pt>
                <c:pt idx="903">
                  <c:v>35.060660156250002</c:v>
                </c:pt>
                <c:pt idx="904">
                  <c:v>35.07690234375</c:v>
                </c:pt>
                <c:pt idx="905">
                  <c:v>35.130007812499997</c:v>
                </c:pt>
                <c:pt idx="906">
                  <c:v>35.086968749999997</c:v>
                </c:pt>
                <c:pt idx="907">
                  <c:v>35.086968749999997</c:v>
                </c:pt>
                <c:pt idx="908">
                  <c:v>34.900648437500003</c:v>
                </c:pt>
                <c:pt idx="909">
                  <c:v>34.918855468750003</c:v>
                </c:pt>
                <c:pt idx="910">
                  <c:v>34.966980468750002</c:v>
                </c:pt>
                <c:pt idx="911">
                  <c:v>34.966980468750002</c:v>
                </c:pt>
                <c:pt idx="912">
                  <c:v>34.940835937499997</c:v>
                </c:pt>
                <c:pt idx="913">
                  <c:v>34.728636718750003</c:v>
                </c:pt>
                <c:pt idx="914">
                  <c:v>34.728636718750003</c:v>
                </c:pt>
                <c:pt idx="915">
                  <c:v>34.831664062500003</c:v>
                </c:pt>
                <c:pt idx="916">
                  <c:v>34.669832031250003</c:v>
                </c:pt>
                <c:pt idx="917">
                  <c:v>34.669832031250003</c:v>
                </c:pt>
                <c:pt idx="918">
                  <c:v>34.853492187500002</c:v>
                </c:pt>
                <c:pt idx="919">
                  <c:v>35.067210937500001</c:v>
                </c:pt>
                <c:pt idx="920">
                  <c:v>35.067210937500001</c:v>
                </c:pt>
                <c:pt idx="921">
                  <c:v>34.972179687500002</c:v>
                </c:pt>
                <c:pt idx="922">
                  <c:v>34.983375000000002</c:v>
                </c:pt>
                <c:pt idx="923">
                  <c:v>34.983375000000002</c:v>
                </c:pt>
                <c:pt idx="924">
                  <c:v>35.041949218749998</c:v>
                </c:pt>
                <c:pt idx="925">
                  <c:v>34.888820312500002</c:v>
                </c:pt>
                <c:pt idx="926">
                  <c:v>34.888820312500002</c:v>
                </c:pt>
                <c:pt idx="927">
                  <c:v>34.84573828125</c:v>
                </c:pt>
                <c:pt idx="928">
                  <c:v>34.943300781250002</c:v>
                </c:pt>
                <c:pt idx="929">
                  <c:v>35.027921874999997</c:v>
                </c:pt>
                <c:pt idx="930">
                  <c:v>35.003179687500001</c:v>
                </c:pt>
                <c:pt idx="931">
                  <c:v>34.980062500000003</c:v>
                </c:pt>
                <c:pt idx="932">
                  <c:v>34.980062500000003</c:v>
                </c:pt>
                <c:pt idx="933">
                  <c:v>35.286617187499999</c:v>
                </c:pt>
                <c:pt idx="934">
                  <c:v>35.202582031250003</c:v>
                </c:pt>
                <c:pt idx="935">
                  <c:v>35.202582031250003</c:v>
                </c:pt>
                <c:pt idx="936">
                  <c:v>35.075367187499999</c:v>
                </c:pt>
                <c:pt idx="937">
                  <c:v>34.966914062500003</c:v>
                </c:pt>
                <c:pt idx="938">
                  <c:v>34.865515625</c:v>
                </c:pt>
                <c:pt idx="939">
                  <c:v>34.836253906250001</c:v>
                </c:pt>
                <c:pt idx="940">
                  <c:v>34.928804687499998</c:v>
                </c:pt>
                <c:pt idx="941">
                  <c:v>34.928804687499998</c:v>
                </c:pt>
                <c:pt idx="942">
                  <c:v>35.1228359375</c:v>
                </c:pt>
                <c:pt idx="943">
                  <c:v>35.399374999999999</c:v>
                </c:pt>
                <c:pt idx="944">
                  <c:v>35.318695312499997</c:v>
                </c:pt>
                <c:pt idx="945">
                  <c:v>35.318695312499997</c:v>
                </c:pt>
                <c:pt idx="946">
                  <c:v>35.17372265625</c:v>
                </c:pt>
                <c:pt idx="947">
                  <c:v>35.111457031249998</c:v>
                </c:pt>
                <c:pt idx="948">
                  <c:v>34.961871093749998</c:v>
                </c:pt>
                <c:pt idx="949">
                  <c:v>34.922679687500001</c:v>
                </c:pt>
                <c:pt idx="950">
                  <c:v>34.922679687500001</c:v>
                </c:pt>
                <c:pt idx="951">
                  <c:v>34.94370703125</c:v>
                </c:pt>
                <c:pt idx="952">
                  <c:v>34.827074218749999</c:v>
                </c:pt>
                <c:pt idx="953">
                  <c:v>34.827074218749999</c:v>
                </c:pt>
                <c:pt idx="954">
                  <c:v>34.91528125</c:v>
                </c:pt>
                <c:pt idx="955">
                  <c:v>35.077175781249998</c:v>
                </c:pt>
                <c:pt idx="956">
                  <c:v>35.077175781249998</c:v>
                </c:pt>
                <c:pt idx="957">
                  <c:v>35.121351562500003</c:v>
                </c:pt>
                <c:pt idx="958">
                  <c:v>35.046187500000002</c:v>
                </c:pt>
                <c:pt idx="959">
                  <c:v>35.046187500000002</c:v>
                </c:pt>
                <c:pt idx="960">
                  <c:v>35.102949218749998</c:v>
                </c:pt>
                <c:pt idx="961">
                  <c:v>35.076460937500002</c:v>
                </c:pt>
                <c:pt idx="962">
                  <c:v>35.015566406250002</c:v>
                </c:pt>
                <c:pt idx="963">
                  <c:v>35.015566406250002</c:v>
                </c:pt>
                <c:pt idx="964">
                  <c:v>34.929828125</c:v>
                </c:pt>
                <c:pt idx="965">
                  <c:v>34.929828125</c:v>
                </c:pt>
                <c:pt idx="966">
                  <c:v>35.07153125</c:v>
                </c:pt>
                <c:pt idx="967">
                  <c:v>34.918367187500003</c:v>
                </c:pt>
                <c:pt idx="968">
                  <c:v>34.860613281249996</c:v>
                </c:pt>
                <c:pt idx="969">
                  <c:v>34.860613281249996</c:v>
                </c:pt>
                <c:pt idx="970">
                  <c:v>34.853746093749997</c:v>
                </c:pt>
                <c:pt idx="971">
                  <c:v>34.965812499999998</c:v>
                </c:pt>
                <c:pt idx="972">
                  <c:v>35.184234375000003</c:v>
                </c:pt>
                <c:pt idx="973">
                  <c:v>35.075574218749999</c:v>
                </c:pt>
                <c:pt idx="974">
                  <c:v>35.119933593749998</c:v>
                </c:pt>
                <c:pt idx="975">
                  <c:v>35.119933593749998</c:v>
                </c:pt>
                <c:pt idx="976">
                  <c:v>35.100742187500003</c:v>
                </c:pt>
                <c:pt idx="977">
                  <c:v>35.006621093749999</c:v>
                </c:pt>
                <c:pt idx="978">
                  <c:v>35.006621093749999</c:v>
                </c:pt>
                <c:pt idx="979">
                  <c:v>34.957625</c:v>
                </c:pt>
                <c:pt idx="980">
                  <c:v>34.880390624999997</c:v>
                </c:pt>
                <c:pt idx="981">
                  <c:v>34.957656249999999</c:v>
                </c:pt>
                <c:pt idx="982">
                  <c:v>34.925582031250002</c:v>
                </c:pt>
                <c:pt idx="983">
                  <c:v>34.932585937500001</c:v>
                </c:pt>
                <c:pt idx="984">
                  <c:v>34.932585937500001</c:v>
                </c:pt>
                <c:pt idx="985">
                  <c:v>34.915414062499998</c:v>
                </c:pt>
                <c:pt idx="986">
                  <c:v>34.876210937499998</c:v>
                </c:pt>
                <c:pt idx="987">
                  <c:v>35.006476562499998</c:v>
                </c:pt>
                <c:pt idx="988">
                  <c:v>35.006476562499998</c:v>
                </c:pt>
                <c:pt idx="989">
                  <c:v>34.947320312499997</c:v>
                </c:pt>
                <c:pt idx="990">
                  <c:v>34.963460937500003</c:v>
                </c:pt>
                <c:pt idx="991">
                  <c:v>35.063546875</c:v>
                </c:pt>
                <c:pt idx="992">
                  <c:v>35.098261718750003</c:v>
                </c:pt>
                <c:pt idx="993">
                  <c:v>35.108718750000001</c:v>
                </c:pt>
                <c:pt idx="994">
                  <c:v>35.108718750000001</c:v>
                </c:pt>
                <c:pt idx="995">
                  <c:v>34.982226562500003</c:v>
                </c:pt>
                <c:pt idx="996">
                  <c:v>35.078781249999999</c:v>
                </c:pt>
                <c:pt idx="997">
                  <c:v>35.078781249999999</c:v>
                </c:pt>
                <c:pt idx="998">
                  <c:v>34.960925781249998</c:v>
                </c:pt>
                <c:pt idx="999">
                  <c:v>34.966011718750003</c:v>
                </c:pt>
                <c:pt idx="1000">
                  <c:v>34.966011718750003</c:v>
                </c:pt>
                <c:pt idx="1001">
                  <c:v>34.9470234375</c:v>
                </c:pt>
                <c:pt idx="1002">
                  <c:v>34.969527343750002</c:v>
                </c:pt>
                <c:pt idx="1003">
                  <c:v>34.969527343750002</c:v>
                </c:pt>
                <c:pt idx="1004">
                  <c:v>34.896007812500002</c:v>
                </c:pt>
                <c:pt idx="1005">
                  <c:v>34.932562500000003</c:v>
                </c:pt>
                <c:pt idx="1006">
                  <c:v>34.808015625000003</c:v>
                </c:pt>
                <c:pt idx="1007">
                  <c:v>34.756457031250001</c:v>
                </c:pt>
                <c:pt idx="1008">
                  <c:v>35.054124999999999</c:v>
                </c:pt>
                <c:pt idx="1009">
                  <c:v>35.054124999999999</c:v>
                </c:pt>
                <c:pt idx="1010">
                  <c:v>34.878292968750003</c:v>
                </c:pt>
                <c:pt idx="1011">
                  <c:v>34.832132812499999</c:v>
                </c:pt>
                <c:pt idx="1012">
                  <c:v>34.855296875000001</c:v>
                </c:pt>
                <c:pt idx="1013">
                  <c:v>34.855296875000001</c:v>
                </c:pt>
                <c:pt idx="1014">
                  <c:v>34.889749999999999</c:v>
                </c:pt>
                <c:pt idx="1015">
                  <c:v>35.129906249999998</c:v>
                </c:pt>
                <c:pt idx="1016">
                  <c:v>34.914804687500002</c:v>
                </c:pt>
                <c:pt idx="1017">
                  <c:v>34.886097656250001</c:v>
                </c:pt>
                <c:pt idx="1018">
                  <c:v>35.026828125000002</c:v>
                </c:pt>
                <c:pt idx="1019">
                  <c:v>35.026828125000002</c:v>
                </c:pt>
                <c:pt idx="1020">
                  <c:v>35.220132812499997</c:v>
                </c:pt>
                <c:pt idx="1021">
                  <c:v>35.099824218750001</c:v>
                </c:pt>
                <c:pt idx="1022">
                  <c:v>35.099824218750001</c:v>
                </c:pt>
                <c:pt idx="1023">
                  <c:v>35.037398437500002</c:v>
                </c:pt>
                <c:pt idx="1024">
                  <c:v>35.098554687499998</c:v>
                </c:pt>
                <c:pt idx="1025">
                  <c:v>35.098554687499998</c:v>
                </c:pt>
                <c:pt idx="1026">
                  <c:v>35.057140625000002</c:v>
                </c:pt>
                <c:pt idx="1027">
                  <c:v>35.089675781250001</c:v>
                </c:pt>
                <c:pt idx="1028">
                  <c:v>35.089675781250001</c:v>
                </c:pt>
                <c:pt idx="1029">
                  <c:v>35.034871093749999</c:v>
                </c:pt>
                <c:pt idx="1030">
                  <c:v>35.0494921875</c:v>
                </c:pt>
                <c:pt idx="1031">
                  <c:v>35.087203125000002</c:v>
                </c:pt>
                <c:pt idx="1032">
                  <c:v>35.109210937500002</c:v>
                </c:pt>
                <c:pt idx="1033">
                  <c:v>35.129023437500003</c:v>
                </c:pt>
                <c:pt idx="1034">
                  <c:v>34.98765234375</c:v>
                </c:pt>
                <c:pt idx="1035">
                  <c:v>34.98765234375</c:v>
                </c:pt>
                <c:pt idx="1036">
                  <c:v>35.066664062500003</c:v>
                </c:pt>
                <c:pt idx="1037">
                  <c:v>35.031382812499999</c:v>
                </c:pt>
                <c:pt idx="1038">
                  <c:v>35.031382812499999</c:v>
                </c:pt>
                <c:pt idx="1039">
                  <c:v>34.931007812499999</c:v>
                </c:pt>
                <c:pt idx="1040">
                  <c:v>35.016023437500003</c:v>
                </c:pt>
                <c:pt idx="1041">
                  <c:v>35.016023437500003</c:v>
                </c:pt>
                <c:pt idx="1042">
                  <c:v>35.164499999999997</c:v>
                </c:pt>
                <c:pt idx="1043">
                  <c:v>35.073304687499999</c:v>
                </c:pt>
                <c:pt idx="1044">
                  <c:v>35.073304687499999</c:v>
                </c:pt>
                <c:pt idx="1045">
                  <c:v>34.979429687500001</c:v>
                </c:pt>
                <c:pt idx="1046">
                  <c:v>34.956320312499997</c:v>
                </c:pt>
                <c:pt idx="1047">
                  <c:v>35.020074218749997</c:v>
                </c:pt>
                <c:pt idx="1048">
                  <c:v>35.020074218749997</c:v>
                </c:pt>
                <c:pt idx="1049">
                  <c:v>35.085070312500001</c:v>
                </c:pt>
                <c:pt idx="1050">
                  <c:v>35.085070312500001</c:v>
                </c:pt>
                <c:pt idx="1051">
                  <c:v>34.993222656249998</c:v>
                </c:pt>
                <c:pt idx="1052">
                  <c:v>35.038492187499997</c:v>
                </c:pt>
                <c:pt idx="1053">
                  <c:v>34.934128906250002</c:v>
                </c:pt>
                <c:pt idx="1054">
                  <c:v>34.934128906250002</c:v>
                </c:pt>
                <c:pt idx="1055">
                  <c:v>34.952492187499999</c:v>
                </c:pt>
                <c:pt idx="1056">
                  <c:v>35.047800781249997</c:v>
                </c:pt>
                <c:pt idx="1057">
                  <c:v>35.047800781249997</c:v>
                </c:pt>
                <c:pt idx="1058">
                  <c:v>34.993554687500001</c:v>
                </c:pt>
                <c:pt idx="1059">
                  <c:v>35.002046874999998</c:v>
                </c:pt>
                <c:pt idx="1060">
                  <c:v>35.002046874999998</c:v>
                </c:pt>
                <c:pt idx="1061">
                  <c:v>35.135710937500001</c:v>
                </c:pt>
                <c:pt idx="1062">
                  <c:v>35.024144531250002</c:v>
                </c:pt>
                <c:pt idx="1063">
                  <c:v>35.024144531250002</c:v>
                </c:pt>
                <c:pt idx="1064">
                  <c:v>34.956445312500001</c:v>
                </c:pt>
                <c:pt idx="1065">
                  <c:v>34.825039062499997</c:v>
                </c:pt>
                <c:pt idx="1066">
                  <c:v>34.853335937499999</c:v>
                </c:pt>
                <c:pt idx="1067">
                  <c:v>35.006273437499999</c:v>
                </c:pt>
                <c:pt idx="1068">
                  <c:v>35.047230468750001</c:v>
                </c:pt>
                <c:pt idx="1069">
                  <c:v>35.047230468750001</c:v>
                </c:pt>
                <c:pt idx="1070">
                  <c:v>35.122230468749997</c:v>
                </c:pt>
                <c:pt idx="1071">
                  <c:v>35.063468749999998</c:v>
                </c:pt>
                <c:pt idx="1072">
                  <c:v>34.909726562499998</c:v>
                </c:pt>
                <c:pt idx="1073">
                  <c:v>34.909726562499998</c:v>
                </c:pt>
                <c:pt idx="1074">
                  <c:v>35.06522265625</c:v>
                </c:pt>
                <c:pt idx="1075">
                  <c:v>35.033960937499998</c:v>
                </c:pt>
                <c:pt idx="1076">
                  <c:v>35.065320312499999</c:v>
                </c:pt>
                <c:pt idx="1077">
                  <c:v>35.058980468750001</c:v>
                </c:pt>
                <c:pt idx="1078">
                  <c:v>34.950847656249998</c:v>
                </c:pt>
                <c:pt idx="1079">
                  <c:v>34.950847656249998</c:v>
                </c:pt>
                <c:pt idx="1080">
                  <c:v>34.981589843750001</c:v>
                </c:pt>
                <c:pt idx="1081">
                  <c:v>34.969953125000004</c:v>
                </c:pt>
                <c:pt idx="1082">
                  <c:v>34.969953125000004</c:v>
                </c:pt>
                <c:pt idx="1083">
                  <c:v>34.987281250000002</c:v>
                </c:pt>
                <c:pt idx="1084">
                  <c:v>35.124941406250002</c:v>
                </c:pt>
                <c:pt idx="1085">
                  <c:v>35.124941406250002</c:v>
                </c:pt>
                <c:pt idx="1086">
                  <c:v>35.151812499999998</c:v>
                </c:pt>
                <c:pt idx="1087">
                  <c:v>35.126773437499999</c:v>
                </c:pt>
                <c:pt idx="1088">
                  <c:v>35.126773437499999</c:v>
                </c:pt>
                <c:pt idx="1089">
                  <c:v>35.113718749999997</c:v>
                </c:pt>
                <c:pt idx="1090">
                  <c:v>35.056238281250003</c:v>
                </c:pt>
                <c:pt idx="1091">
                  <c:v>35.193558593749998</c:v>
                </c:pt>
                <c:pt idx="1092">
                  <c:v>35.192691406249999</c:v>
                </c:pt>
                <c:pt idx="1093">
                  <c:v>35.045742187499997</c:v>
                </c:pt>
                <c:pt idx="1094">
                  <c:v>35.045742187499997</c:v>
                </c:pt>
                <c:pt idx="1095">
                  <c:v>34.934695312499997</c:v>
                </c:pt>
                <c:pt idx="1096">
                  <c:v>34.830863281249997</c:v>
                </c:pt>
                <c:pt idx="1097">
                  <c:v>34.868691406250001</c:v>
                </c:pt>
                <c:pt idx="1098">
                  <c:v>34.868691406250001</c:v>
                </c:pt>
                <c:pt idx="1099">
                  <c:v>34.868960937499999</c:v>
                </c:pt>
                <c:pt idx="1100">
                  <c:v>34.927582031249997</c:v>
                </c:pt>
                <c:pt idx="1101">
                  <c:v>34.967402343750003</c:v>
                </c:pt>
                <c:pt idx="1102">
                  <c:v>34.98266796875</c:v>
                </c:pt>
                <c:pt idx="1103">
                  <c:v>35.060562500000003</c:v>
                </c:pt>
                <c:pt idx="1104">
                  <c:v>35.060562500000003</c:v>
                </c:pt>
                <c:pt idx="1105">
                  <c:v>35.027117187499996</c:v>
                </c:pt>
                <c:pt idx="1106">
                  <c:v>34.977550781250002</c:v>
                </c:pt>
                <c:pt idx="1107">
                  <c:v>34.977550781250002</c:v>
                </c:pt>
                <c:pt idx="1108">
                  <c:v>35.077929687500003</c:v>
                </c:pt>
                <c:pt idx="1109">
                  <c:v>35.083656249999997</c:v>
                </c:pt>
                <c:pt idx="1110">
                  <c:v>34.930773437500001</c:v>
                </c:pt>
                <c:pt idx="1111">
                  <c:v>34.957757812499999</c:v>
                </c:pt>
                <c:pt idx="1112">
                  <c:v>34.957757812499999</c:v>
                </c:pt>
                <c:pt idx="1113">
                  <c:v>34.830062499999997</c:v>
                </c:pt>
                <c:pt idx="1114">
                  <c:v>34.879539062500001</c:v>
                </c:pt>
                <c:pt idx="1115">
                  <c:v>34.879539062500001</c:v>
                </c:pt>
                <c:pt idx="1116">
                  <c:v>35.011320312499997</c:v>
                </c:pt>
                <c:pt idx="1117">
                  <c:v>34.945359375000002</c:v>
                </c:pt>
                <c:pt idx="1118">
                  <c:v>34.980082031249999</c:v>
                </c:pt>
                <c:pt idx="1119">
                  <c:v>35.0256328125</c:v>
                </c:pt>
                <c:pt idx="1120">
                  <c:v>35.093488281250004</c:v>
                </c:pt>
                <c:pt idx="1121">
                  <c:v>35.264660156250002</c:v>
                </c:pt>
                <c:pt idx="1122">
                  <c:v>35.264660156250002</c:v>
                </c:pt>
                <c:pt idx="1123">
                  <c:v>35.116148437500001</c:v>
                </c:pt>
                <c:pt idx="1124">
                  <c:v>35.077968749999997</c:v>
                </c:pt>
                <c:pt idx="1125">
                  <c:v>35.077968749999997</c:v>
                </c:pt>
                <c:pt idx="1126">
                  <c:v>35.023640624999999</c:v>
                </c:pt>
                <c:pt idx="1127">
                  <c:v>34.970386718749999</c:v>
                </c:pt>
                <c:pt idx="1128">
                  <c:v>34.970386718749999</c:v>
                </c:pt>
                <c:pt idx="1129">
                  <c:v>34.973792968749997</c:v>
                </c:pt>
                <c:pt idx="1130">
                  <c:v>35.032160156250001</c:v>
                </c:pt>
                <c:pt idx="1131">
                  <c:v>35.032160156250001</c:v>
                </c:pt>
                <c:pt idx="1132">
                  <c:v>34.99455859375</c:v>
                </c:pt>
                <c:pt idx="1133">
                  <c:v>34.995433593750001</c:v>
                </c:pt>
                <c:pt idx="1134">
                  <c:v>35.122257812500003</c:v>
                </c:pt>
                <c:pt idx="1135">
                  <c:v>35.122257812500003</c:v>
                </c:pt>
                <c:pt idx="1136">
                  <c:v>35.006988281250003</c:v>
                </c:pt>
                <c:pt idx="1137">
                  <c:v>35.006988281250003</c:v>
                </c:pt>
                <c:pt idx="1138">
                  <c:v>34.878742187500002</c:v>
                </c:pt>
                <c:pt idx="1139">
                  <c:v>34.869585937499998</c:v>
                </c:pt>
                <c:pt idx="1140">
                  <c:v>34.997191406250003</c:v>
                </c:pt>
                <c:pt idx="1141">
                  <c:v>34.997191406250003</c:v>
                </c:pt>
                <c:pt idx="1142">
                  <c:v>35.002132812500001</c:v>
                </c:pt>
                <c:pt idx="1143">
                  <c:v>35.012749999999997</c:v>
                </c:pt>
                <c:pt idx="1144">
                  <c:v>34.948609374999997</c:v>
                </c:pt>
                <c:pt idx="1145">
                  <c:v>35.087441406250001</c:v>
                </c:pt>
                <c:pt idx="1146">
                  <c:v>35.100414062500001</c:v>
                </c:pt>
                <c:pt idx="1147">
                  <c:v>35.100414062500001</c:v>
                </c:pt>
                <c:pt idx="1148">
                  <c:v>34.975269531249999</c:v>
                </c:pt>
                <c:pt idx="1149">
                  <c:v>35.040300781249996</c:v>
                </c:pt>
                <c:pt idx="1150">
                  <c:v>35.004179687499999</c:v>
                </c:pt>
                <c:pt idx="1151">
                  <c:v>35.004179687499999</c:v>
                </c:pt>
                <c:pt idx="1152">
                  <c:v>34.984882812499997</c:v>
                </c:pt>
                <c:pt idx="1153">
                  <c:v>34.85428125</c:v>
                </c:pt>
                <c:pt idx="1154">
                  <c:v>34.886265625</c:v>
                </c:pt>
                <c:pt idx="1155">
                  <c:v>35.011566406249997</c:v>
                </c:pt>
                <c:pt idx="1156">
                  <c:v>34.938769531250003</c:v>
                </c:pt>
                <c:pt idx="1157">
                  <c:v>34.938769531250003</c:v>
                </c:pt>
                <c:pt idx="1158">
                  <c:v>34.956992187499999</c:v>
                </c:pt>
                <c:pt idx="1159">
                  <c:v>34.95675390625</c:v>
                </c:pt>
                <c:pt idx="1160">
                  <c:v>34.95675390625</c:v>
                </c:pt>
                <c:pt idx="1161">
                  <c:v>35.049718749999997</c:v>
                </c:pt>
                <c:pt idx="1162">
                  <c:v>35.118347656250002</c:v>
                </c:pt>
                <c:pt idx="1163">
                  <c:v>35.118347656250002</c:v>
                </c:pt>
                <c:pt idx="1164">
                  <c:v>35.148148437499998</c:v>
                </c:pt>
                <c:pt idx="1165">
                  <c:v>35.154531249999998</c:v>
                </c:pt>
                <c:pt idx="1166">
                  <c:v>35.154531249999998</c:v>
                </c:pt>
                <c:pt idx="1167">
                  <c:v>35.139242187500003</c:v>
                </c:pt>
                <c:pt idx="1168">
                  <c:v>35.112894531249999</c:v>
                </c:pt>
                <c:pt idx="1169">
                  <c:v>35.055441406249997</c:v>
                </c:pt>
                <c:pt idx="1170">
                  <c:v>35.055441406249997</c:v>
                </c:pt>
                <c:pt idx="1171">
                  <c:v>34.863929687499997</c:v>
                </c:pt>
                <c:pt idx="1172">
                  <c:v>34.863929687499997</c:v>
                </c:pt>
                <c:pt idx="1173">
                  <c:v>34.878082031250003</c:v>
                </c:pt>
                <c:pt idx="1174">
                  <c:v>35.008031250000002</c:v>
                </c:pt>
                <c:pt idx="1175">
                  <c:v>35.02466015625</c:v>
                </c:pt>
                <c:pt idx="1176">
                  <c:v>35.02466015625</c:v>
                </c:pt>
                <c:pt idx="1177">
                  <c:v>35.01590625</c:v>
                </c:pt>
                <c:pt idx="1178">
                  <c:v>34.949210937499998</c:v>
                </c:pt>
                <c:pt idx="1179">
                  <c:v>34.949210937499998</c:v>
                </c:pt>
                <c:pt idx="1180">
                  <c:v>35.188226562499999</c:v>
                </c:pt>
                <c:pt idx="1181">
                  <c:v>35.123261718750001</c:v>
                </c:pt>
                <c:pt idx="1182">
                  <c:v>35.123261718750001</c:v>
                </c:pt>
                <c:pt idx="1183">
                  <c:v>35.170941406250002</c:v>
                </c:pt>
                <c:pt idx="1184">
                  <c:v>35.002671874999997</c:v>
                </c:pt>
                <c:pt idx="1185">
                  <c:v>35.002671874999997</c:v>
                </c:pt>
                <c:pt idx="1186">
                  <c:v>35.09528515625</c:v>
                </c:pt>
                <c:pt idx="1187">
                  <c:v>35.154582031250001</c:v>
                </c:pt>
                <c:pt idx="1188">
                  <c:v>35.164664062500002</c:v>
                </c:pt>
                <c:pt idx="1189">
                  <c:v>35.121546875</c:v>
                </c:pt>
                <c:pt idx="1190">
                  <c:v>34.934722656250003</c:v>
                </c:pt>
                <c:pt idx="1191">
                  <c:v>34.934722656250003</c:v>
                </c:pt>
                <c:pt idx="1192">
                  <c:v>34.993781249999998</c:v>
                </c:pt>
                <c:pt idx="1193">
                  <c:v>34.998824218750002</c:v>
                </c:pt>
                <c:pt idx="1194">
                  <c:v>34.9913515625</c:v>
                </c:pt>
                <c:pt idx="1195">
                  <c:v>34.9913515625</c:v>
                </c:pt>
                <c:pt idx="1196">
                  <c:v>35.031062499999997</c:v>
                </c:pt>
                <c:pt idx="1197">
                  <c:v>34.943171874999997</c:v>
                </c:pt>
                <c:pt idx="1198">
                  <c:v>34.947332031249999</c:v>
                </c:pt>
                <c:pt idx="1199">
                  <c:v>34.860667968750001</c:v>
                </c:pt>
                <c:pt idx="1200">
                  <c:v>34.982859374999997</c:v>
                </c:pt>
                <c:pt idx="1201">
                  <c:v>34.982859374999997</c:v>
                </c:pt>
                <c:pt idx="1202">
                  <c:v>35.0501875</c:v>
                </c:pt>
                <c:pt idx="1203">
                  <c:v>34.99246484375</c:v>
                </c:pt>
                <c:pt idx="1204">
                  <c:v>34.99246484375</c:v>
                </c:pt>
                <c:pt idx="1205">
                  <c:v>35.022230468750003</c:v>
                </c:pt>
                <c:pt idx="1206">
                  <c:v>35.0376328125</c:v>
                </c:pt>
                <c:pt idx="1207">
                  <c:v>35.074929687500003</c:v>
                </c:pt>
                <c:pt idx="1208">
                  <c:v>34.826179687500002</c:v>
                </c:pt>
                <c:pt idx="1209">
                  <c:v>34.8555390625</c:v>
                </c:pt>
                <c:pt idx="1210">
                  <c:v>34.8555390625</c:v>
                </c:pt>
                <c:pt idx="1211">
                  <c:v>34.816156249999999</c:v>
                </c:pt>
                <c:pt idx="1212">
                  <c:v>34.993589843750001</c:v>
                </c:pt>
                <c:pt idx="1213">
                  <c:v>34.993589843750001</c:v>
                </c:pt>
                <c:pt idx="1214">
                  <c:v>35.019195312500003</c:v>
                </c:pt>
                <c:pt idx="1215">
                  <c:v>35.066527343750003</c:v>
                </c:pt>
                <c:pt idx="1216">
                  <c:v>35.066527343750003</c:v>
                </c:pt>
                <c:pt idx="1217">
                  <c:v>35.067609375000004</c:v>
                </c:pt>
                <c:pt idx="1218">
                  <c:v>35.017425781249997</c:v>
                </c:pt>
                <c:pt idx="1219">
                  <c:v>35.017425781249997</c:v>
                </c:pt>
                <c:pt idx="1220">
                  <c:v>35.160718750000001</c:v>
                </c:pt>
                <c:pt idx="1221">
                  <c:v>35.099421874999997</c:v>
                </c:pt>
                <c:pt idx="1222">
                  <c:v>35.209132812500002</c:v>
                </c:pt>
                <c:pt idx="1223">
                  <c:v>35.209132812500002</c:v>
                </c:pt>
                <c:pt idx="1224">
                  <c:v>35.088417968750001</c:v>
                </c:pt>
                <c:pt idx="1225">
                  <c:v>35.125015625000003</c:v>
                </c:pt>
                <c:pt idx="1226">
                  <c:v>35.125015625000003</c:v>
                </c:pt>
                <c:pt idx="1227">
                  <c:v>35.022863281249997</c:v>
                </c:pt>
                <c:pt idx="1228">
                  <c:v>34.915035156249999</c:v>
                </c:pt>
                <c:pt idx="1229">
                  <c:v>34.915035156249999</c:v>
                </c:pt>
                <c:pt idx="1230">
                  <c:v>34.903191406250002</c:v>
                </c:pt>
                <c:pt idx="1231">
                  <c:v>34.963093749999999</c:v>
                </c:pt>
                <c:pt idx="1232">
                  <c:v>35.034015625000002</c:v>
                </c:pt>
                <c:pt idx="1233">
                  <c:v>35.034015625000002</c:v>
                </c:pt>
                <c:pt idx="1234">
                  <c:v>35.20437890625</c:v>
                </c:pt>
                <c:pt idx="1235">
                  <c:v>35.20437890625</c:v>
                </c:pt>
                <c:pt idx="1236">
                  <c:v>35.10215625</c:v>
                </c:pt>
                <c:pt idx="1237">
                  <c:v>35.167335937499999</c:v>
                </c:pt>
                <c:pt idx="1238">
                  <c:v>35.169527343749998</c:v>
                </c:pt>
                <c:pt idx="1239">
                  <c:v>35.169527343749998</c:v>
                </c:pt>
                <c:pt idx="1240">
                  <c:v>35.049609375000003</c:v>
                </c:pt>
                <c:pt idx="1241">
                  <c:v>35.092187500000001</c:v>
                </c:pt>
                <c:pt idx="1242">
                  <c:v>35.001519531249997</c:v>
                </c:pt>
                <c:pt idx="1243">
                  <c:v>35.0508515625</c:v>
                </c:pt>
                <c:pt idx="1244">
                  <c:v>34.994582031249998</c:v>
                </c:pt>
                <c:pt idx="1245">
                  <c:v>34.994582031249998</c:v>
                </c:pt>
                <c:pt idx="1246">
                  <c:v>34.880898437500001</c:v>
                </c:pt>
                <c:pt idx="1247">
                  <c:v>34.999281250000003</c:v>
                </c:pt>
                <c:pt idx="1248">
                  <c:v>34.999281250000003</c:v>
                </c:pt>
                <c:pt idx="1249">
                  <c:v>35.0355390625</c:v>
                </c:pt>
                <c:pt idx="1250">
                  <c:v>35.0046015625</c:v>
                </c:pt>
                <c:pt idx="1251">
                  <c:v>35.0046015625</c:v>
                </c:pt>
                <c:pt idx="1252">
                  <c:v>34.955351562499999</c:v>
                </c:pt>
                <c:pt idx="1253">
                  <c:v>35.003992187500003</c:v>
                </c:pt>
                <c:pt idx="1254">
                  <c:v>35.003992187500003</c:v>
                </c:pt>
                <c:pt idx="1255">
                  <c:v>35.049789062499997</c:v>
                </c:pt>
                <c:pt idx="1256">
                  <c:v>35.1100703125</c:v>
                </c:pt>
                <c:pt idx="1257">
                  <c:v>35.079316406250001</c:v>
                </c:pt>
                <c:pt idx="1258">
                  <c:v>35.06358203125</c:v>
                </c:pt>
                <c:pt idx="1259">
                  <c:v>35.038402343750001</c:v>
                </c:pt>
                <c:pt idx="1260">
                  <c:v>35.038402343750001</c:v>
                </c:pt>
                <c:pt idx="1261">
                  <c:v>34.942867187499999</c:v>
                </c:pt>
                <c:pt idx="1262">
                  <c:v>35.048082031249997</c:v>
                </c:pt>
                <c:pt idx="1263">
                  <c:v>35.006839843750001</c:v>
                </c:pt>
                <c:pt idx="1264">
                  <c:v>35.006839843750001</c:v>
                </c:pt>
                <c:pt idx="1265">
                  <c:v>35.046238281249998</c:v>
                </c:pt>
                <c:pt idx="1266">
                  <c:v>35.011980468749996</c:v>
                </c:pt>
                <c:pt idx="1267">
                  <c:v>35.026832031250002</c:v>
                </c:pt>
                <c:pt idx="1268">
                  <c:v>35.017386718749997</c:v>
                </c:pt>
                <c:pt idx="1269">
                  <c:v>35.017386718749997</c:v>
                </c:pt>
                <c:pt idx="1270">
                  <c:v>34.8704296875</c:v>
                </c:pt>
                <c:pt idx="1271">
                  <c:v>34.950249999999997</c:v>
                </c:pt>
                <c:pt idx="1272">
                  <c:v>34.820875000000001</c:v>
                </c:pt>
                <c:pt idx="1273">
                  <c:v>34.820875000000001</c:v>
                </c:pt>
                <c:pt idx="1274">
                  <c:v>34.970675781250002</c:v>
                </c:pt>
                <c:pt idx="1275">
                  <c:v>35.036367187499998</c:v>
                </c:pt>
                <c:pt idx="1276">
                  <c:v>34.9733203125</c:v>
                </c:pt>
                <c:pt idx="1277">
                  <c:v>35.021285156250002</c:v>
                </c:pt>
                <c:pt idx="1278">
                  <c:v>35.036437499999998</c:v>
                </c:pt>
                <c:pt idx="1279">
                  <c:v>35.036437499999998</c:v>
                </c:pt>
                <c:pt idx="1280">
                  <c:v>35.146578124999998</c:v>
                </c:pt>
                <c:pt idx="1281">
                  <c:v>34.939300781249997</c:v>
                </c:pt>
                <c:pt idx="1282">
                  <c:v>34.939300781249997</c:v>
                </c:pt>
                <c:pt idx="1283">
                  <c:v>34.919597656249998</c:v>
                </c:pt>
                <c:pt idx="1284">
                  <c:v>34.906519531249998</c:v>
                </c:pt>
                <c:pt idx="1285">
                  <c:v>34.906519531249998</c:v>
                </c:pt>
                <c:pt idx="1286">
                  <c:v>34.945667968750001</c:v>
                </c:pt>
                <c:pt idx="1287">
                  <c:v>34.74672265625</c:v>
                </c:pt>
                <c:pt idx="1288">
                  <c:v>34.74672265625</c:v>
                </c:pt>
                <c:pt idx="1289">
                  <c:v>34.785718750000001</c:v>
                </c:pt>
                <c:pt idx="1290">
                  <c:v>34.891648437500002</c:v>
                </c:pt>
                <c:pt idx="1291">
                  <c:v>34.905156249999997</c:v>
                </c:pt>
                <c:pt idx="1292">
                  <c:v>34.905156249999997</c:v>
                </c:pt>
                <c:pt idx="1293">
                  <c:v>35.041914062499998</c:v>
                </c:pt>
                <c:pt idx="1294">
                  <c:v>35.041914062499998</c:v>
                </c:pt>
                <c:pt idx="1295">
                  <c:v>35.100945312500002</c:v>
                </c:pt>
                <c:pt idx="1296">
                  <c:v>35.105105468749997</c:v>
                </c:pt>
                <c:pt idx="1297">
                  <c:v>35.088226562499997</c:v>
                </c:pt>
                <c:pt idx="1298">
                  <c:v>35.088226562499997</c:v>
                </c:pt>
                <c:pt idx="1299">
                  <c:v>35.053542968750001</c:v>
                </c:pt>
                <c:pt idx="1300">
                  <c:v>34.969105468750001</c:v>
                </c:pt>
                <c:pt idx="1301">
                  <c:v>34.969105468750001</c:v>
                </c:pt>
                <c:pt idx="1302">
                  <c:v>34.96233203125</c:v>
                </c:pt>
                <c:pt idx="1303">
                  <c:v>35.0023359375</c:v>
                </c:pt>
                <c:pt idx="1304">
                  <c:v>35.0023359375</c:v>
                </c:pt>
                <c:pt idx="1305">
                  <c:v>35.042785156249998</c:v>
                </c:pt>
                <c:pt idx="1306">
                  <c:v>35.035074218749997</c:v>
                </c:pt>
                <c:pt idx="1307">
                  <c:v>35.035074218749997</c:v>
                </c:pt>
                <c:pt idx="1308">
                  <c:v>35.145363281249999</c:v>
                </c:pt>
                <c:pt idx="1309">
                  <c:v>35.0846796875</c:v>
                </c:pt>
                <c:pt idx="1310">
                  <c:v>35.180101562499999</c:v>
                </c:pt>
                <c:pt idx="1311">
                  <c:v>35.180101562499999</c:v>
                </c:pt>
                <c:pt idx="1312">
                  <c:v>35.161148437500003</c:v>
                </c:pt>
                <c:pt idx="1313">
                  <c:v>35.161148437500003</c:v>
                </c:pt>
                <c:pt idx="1314">
                  <c:v>35.225335937499999</c:v>
                </c:pt>
                <c:pt idx="1315">
                  <c:v>35.066312500000002</c:v>
                </c:pt>
                <c:pt idx="1316">
                  <c:v>35.072179687499997</c:v>
                </c:pt>
                <c:pt idx="1317">
                  <c:v>35.072179687499997</c:v>
                </c:pt>
                <c:pt idx="1318">
                  <c:v>34.965207031250003</c:v>
                </c:pt>
                <c:pt idx="1319">
                  <c:v>34.875890624999997</c:v>
                </c:pt>
                <c:pt idx="1320">
                  <c:v>35.003757812499998</c:v>
                </c:pt>
                <c:pt idx="1321">
                  <c:v>34.988589843749999</c:v>
                </c:pt>
                <c:pt idx="1322">
                  <c:v>35.003269531249998</c:v>
                </c:pt>
                <c:pt idx="1323">
                  <c:v>35.003269531249998</c:v>
                </c:pt>
                <c:pt idx="1324">
                  <c:v>34.993992187499998</c:v>
                </c:pt>
                <c:pt idx="1325">
                  <c:v>34.9836796875</c:v>
                </c:pt>
                <c:pt idx="1326">
                  <c:v>35.027578124999998</c:v>
                </c:pt>
                <c:pt idx="1327">
                  <c:v>35.027578124999998</c:v>
                </c:pt>
                <c:pt idx="1328">
                  <c:v>34.960050781249997</c:v>
                </c:pt>
                <c:pt idx="1329">
                  <c:v>35.112718749999999</c:v>
                </c:pt>
                <c:pt idx="1330">
                  <c:v>35.037941406249999</c:v>
                </c:pt>
                <c:pt idx="1331">
                  <c:v>34.91748046875</c:v>
                </c:pt>
                <c:pt idx="1332">
                  <c:v>34.8929609375</c:v>
                </c:pt>
                <c:pt idx="1333">
                  <c:v>34.8929609375</c:v>
                </c:pt>
                <c:pt idx="1334">
                  <c:v>34.898476562500001</c:v>
                </c:pt>
                <c:pt idx="1335">
                  <c:v>34.990414062500001</c:v>
                </c:pt>
                <c:pt idx="1336">
                  <c:v>35.02078515625</c:v>
                </c:pt>
                <c:pt idx="1337">
                  <c:v>35.02078515625</c:v>
                </c:pt>
                <c:pt idx="1338">
                  <c:v>35.084691406250002</c:v>
                </c:pt>
                <c:pt idx="1339">
                  <c:v>35.140769531250001</c:v>
                </c:pt>
                <c:pt idx="1340">
                  <c:v>35.043726562499998</c:v>
                </c:pt>
                <c:pt idx="1341">
                  <c:v>35.113417968749999</c:v>
                </c:pt>
                <c:pt idx="1342">
                  <c:v>35.027117187499996</c:v>
                </c:pt>
                <c:pt idx="1343">
                  <c:v>35.027117187499996</c:v>
                </c:pt>
                <c:pt idx="1344">
                  <c:v>35.034613281250003</c:v>
                </c:pt>
                <c:pt idx="1345">
                  <c:v>35.112664062500002</c:v>
                </c:pt>
                <c:pt idx="1346">
                  <c:v>35.112664062500002</c:v>
                </c:pt>
                <c:pt idx="1347">
                  <c:v>35.049117187500002</c:v>
                </c:pt>
                <c:pt idx="1348">
                  <c:v>35.036468749999997</c:v>
                </c:pt>
                <c:pt idx="1349">
                  <c:v>35.036468749999997</c:v>
                </c:pt>
                <c:pt idx="1350">
                  <c:v>35.292828125</c:v>
                </c:pt>
                <c:pt idx="1351">
                  <c:v>35.194398437499999</c:v>
                </c:pt>
                <c:pt idx="1352">
                  <c:v>35.194398437499999</c:v>
                </c:pt>
                <c:pt idx="1353">
                  <c:v>35.219789062499999</c:v>
                </c:pt>
                <c:pt idx="1354">
                  <c:v>35.1597734375</c:v>
                </c:pt>
                <c:pt idx="1355">
                  <c:v>35.074804687499999</c:v>
                </c:pt>
                <c:pt idx="1356">
                  <c:v>35.118796875000001</c:v>
                </c:pt>
                <c:pt idx="1357">
                  <c:v>35.152195312499998</c:v>
                </c:pt>
                <c:pt idx="1358">
                  <c:v>35.152195312499998</c:v>
                </c:pt>
                <c:pt idx="1359">
                  <c:v>35.025242187499998</c:v>
                </c:pt>
                <c:pt idx="1360">
                  <c:v>35.058988281250002</c:v>
                </c:pt>
                <c:pt idx="1361">
                  <c:v>34.922285156249998</c:v>
                </c:pt>
                <c:pt idx="1362">
                  <c:v>34.922285156249998</c:v>
                </c:pt>
                <c:pt idx="1363">
                  <c:v>34.927312499999999</c:v>
                </c:pt>
                <c:pt idx="1364">
                  <c:v>34.849769531249997</c:v>
                </c:pt>
                <c:pt idx="1365">
                  <c:v>34.891492187499999</c:v>
                </c:pt>
                <c:pt idx="1366">
                  <c:v>35.069203125000001</c:v>
                </c:pt>
                <c:pt idx="1367">
                  <c:v>35.015648437499998</c:v>
                </c:pt>
                <c:pt idx="1368">
                  <c:v>35.015648437499998</c:v>
                </c:pt>
                <c:pt idx="1369">
                  <c:v>35.041054687500001</c:v>
                </c:pt>
                <c:pt idx="1370">
                  <c:v>35.028792968749997</c:v>
                </c:pt>
                <c:pt idx="1371">
                  <c:v>35.028792968749997</c:v>
                </c:pt>
                <c:pt idx="1372">
                  <c:v>35.276308593750002</c:v>
                </c:pt>
                <c:pt idx="1373">
                  <c:v>35.166874999999997</c:v>
                </c:pt>
                <c:pt idx="1374">
                  <c:v>35.166874999999997</c:v>
                </c:pt>
                <c:pt idx="1375">
                  <c:v>35.074874999999999</c:v>
                </c:pt>
                <c:pt idx="1376">
                  <c:v>34.936238281249999</c:v>
                </c:pt>
                <c:pt idx="1377">
                  <c:v>34.936238281249999</c:v>
                </c:pt>
                <c:pt idx="1378">
                  <c:v>34.94510546875</c:v>
                </c:pt>
                <c:pt idx="1379">
                  <c:v>35.098160156250003</c:v>
                </c:pt>
                <c:pt idx="1380">
                  <c:v>35.065445312500003</c:v>
                </c:pt>
                <c:pt idx="1381">
                  <c:v>35.102132812500003</c:v>
                </c:pt>
                <c:pt idx="1382">
                  <c:v>35.068316406249998</c:v>
                </c:pt>
                <c:pt idx="1383">
                  <c:v>35.068316406249998</c:v>
                </c:pt>
                <c:pt idx="1384">
                  <c:v>35.125539062500003</c:v>
                </c:pt>
                <c:pt idx="1385">
                  <c:v>35.032343750000003</c:v>
                </c:pt>
                <c:pt idx="1386">
                  <c:v>34.893128906249999</c:v>
                </c:pt>
                <c:pt idx="1387">
                  <c:v>34.893128906249999</c:v>
                </c:pt>
                <c:pt idx="1388">
                  <c:v>34.948867187499999</c:v>
                </c:pt>
                <c:pt idx="1389">
                  <c:v>34.866984375000001</c:v>
                </c:pt>
                <c:pt idx="1390">
                  <c:v>35.232265624999997</c:v>
                </c:pt>
                <c:pt idx="1391">
                  <c:v>35.203851562499999</c:v>
                </c:pt>
                <c:pt idx="1392">
                  <c:v>35.139265625</c:v>
                </c:pt>
                <c:pt idx="1393">
                  <c:v>35.139265625</c:v>
                </c:pt>
                <c:pt idx="1394">
                  <c:v>35.011675781249998</c:v>
                </c:pt>
                <c:pt idx="1395">
                  <c:v>35.03145703125</c:v>
                </c:pt>
                <c:pt idx="1396">
                  <c:v>35.03145703125</c:v>
                </c:pt>
                <c:pt idx="1397">
                  <c:v>35.07051953125</c:v>
                </c:pt>
                <c:pt idx="1398">
                  <c:v>35.056382812499997</c:v>
                </c:pt>
                <c:pt idx="1399">
                  <c:v>35.056382812499997</c:v>
                </c:pt>
                <c:pt idx="1400">
                  <c:v>35.132312499999998</c:v>
                </c:pt>
                <c:pt idx="1401">
                  <c:v>35.186492187500001</c:v>
                </c:pt>
                <c:pt idx="1402">
                  <c:v>35.186492187500001</c:v>
                </c:pt>
                <c:pt idx="1403">
                  <c:v>34.990191406249998</c:v>
                </c:pt>
                <c:pt idx="1404">
                  <c:v>34.850039062500002</c:v>
                </c:pt>
                <c:pt idx="1405">
                  <c:v>34.903621093749997</c:v>
                </c:pt>
                <c:pt idx="1406">
                  <c:v>34.903621093749997</c:v>
                </c:pt>
                <c:pt idx="1407">
                  <c:v>35.021988281250003</c:v>
                </c:pt>
                <c:pt idx="1408">
                  <c:v>35.021988281250003</c:v>
                </c:pt>
                <c:pt idx="1409">
                  <c:v>35.112945312500003</c:v>
                </c:pt>
                <c:pt idx="1410">
                  <c:v>35.204976562500001</c:v>
                </c:pt>
                <c:pt idx="1411">
                  <c:v>35.276257812499999</c:v>
                </c:pt>
                <c:pt idx="1412">
                  <c:v>35.276257812499999</c:v>
                </c:pt>
                <c:pt idx="1413">
                  <c:v>35.033851562499997</c:v>
                </c:pt>
                <c:pt idx="1414">
                  <c:v>34.964351562499999</c:v>
                </c:pt>
                <c:pt idx="1415">
                  <c:v>35.0374921875</c:v>
                </c:pt>
                <c:pt idx="1416">
                  <c:v>34.965675781249999</c:v>
                </c:pt>
                <c:pt idx="1417">
                  <c:v>35.074402343750002</c:v>
                </c:pt>
                <c:pt idx="1418">
                  <c:v>35.074402343750002</c:v>
                </c:pt>
                <c:pt idx="1419">
                  <c:v>35.086507812500003</c:v>
                </c:pt>
                <c:pt idx="1420">
                  <c:v>35.197785156249999</c:v>
                </c:pt>
                <c:pt idx="1421">
                  <c:v>35.197785156249999</c:v>
                </c:pt>
                <c:pt idx="1422">
                  <c:v>34.979796874999998</c:v>
                </c:pt>
                <c:pt idx="1423">
                  <c:v>34.909777343750001</c:v>
                </c:pt>
                <c:pt idx="1424">
                  <c:v>35.134789062499998</c:v>
                </c:pt>
                <c:pt idx="1425">
                  <c:v>35.134789062499998</c:v>
                </c:pt>
                <c:pt idx="1426">
                  <c:v>35.194445312500001</c:v>
                </c:pt>
                <c:pt idx="1427">
                  <c:v>35.314226562499996</c:v>
                </c:pt>
                <c:pt idx="1428">
                  <c:v>35.314226562499996</c:v>
                </c:pt>
                <c:pt idx="1429">
                  <c:v>35.315957031250001</c:v>
                </c:pt>
                <c:pt idx="1430">
                  <c:v>35.186777343750002</c:v>
                </c:pt>
                <c:pt idx="1431">
                  <c:v>35.210214843750002</c:v>
                </c:pt>
                <c:pt idx="1432">
                  <c:v>35.210214843750002</c:v>
                </c:pt>
                <c:pt idx="1433">
                  <c:v>35.006601562500002</c:v>
                </c:pt>
                <c:pt idx="1434">
                  <c:v>35.006601562500002</c:v>
                </c:pt>
                <c:pt idx="1435">
                  <c:v>34.979703125</c:v>
                </c:pt>
                <c:pt idx="1436">
                  <c:v>35.028156250000002</c:v>
                </c:pt>
                <c:pt idx="1437">
                  <c:v>35.027300781249998</c:v>
                </c:pt>
                <c:pt idx="1438">
                  <c:v>35.027300781249998</c:v>
                </c:pt>
                <c:pt idx="1439">
                  <c:v>34.9833984375</c:v>
                </c:pt>
                <c:pt idx="1440">
                  <c:v>35.080968749999997</c:v>
                </c:pt>
                <c:pt idx="1441">
                  <c:v>35.080968749999997</c:v>
                </c:pt>
                <c:pt idx="1442">
                  <c:v>34.975945312500002</c:v>
                </c:pt>
                <c:pt idx="1443">
                  <c:v>34.935804687500003</c:v>
                </c:pt>
                <c:pt idx="1444">
                  <c:v>34.935804687500003</c:v>
                </c:pt>
                <c:pt idx="1445">
                  <c:v>34.924437500000003</c:v>
                </c:pt>
                <c:pt idx="1446">
                  <c:v>35.074445312500004</c:v>
                </c:pt>
                <c:pt idx="1447">
                  <c:v>35.074445312500004</c:v>
                </c:pt>
                <c:pt idx="1448">
                  <c:v>34.99208203125</c:v>
                </c:pt>
                <c:pt idx="1449">
                  <c:v>35.003863281249998</c:v>
                </c:pt>
                <c:pt idx="1450">
                  <c:v>34.996695312500002</c:v>
                </c:pt>
                <c:pt idx="1451">
                  <c:v>34.913824218750001</c:v>
                </c:pt>
                <c:pt idx="1452">
                  <c:v>35.026867187500002</c:v>
                </c:pt>
                <c:pt idx="1453">
                  <c:v>35.026867187500002</c:v>
                </c:pt>
                <c:pt idx="1454">
                  <c:v>35.009390625000002</c:v>
                </c:pt>
                <c:pt idx="1455">
                  <c:v>35.157632812499997</c:v>
                </c:pt>
                <c:pt idx="1456">
                  <c:v>35.059179687499999</c:v>
                </c:pt>
                <c:pt idx="1457">
                  <c:v>35.059179687499999</c:v>
                </c:pt>
                <c:pt idx="1458">
                  <c:v>35.00673046875</c:v>
                </c:pt>
                <c:pt idx="1459">
                  <c:v>35.032148437499998</c:v>
                </c:pt>
                <c:pt idx="1460">
                  <c:v>34.937554687499997</c:v>
                </c:pt>
                <c:pt idx="1461">
                  <c:v>34.99019921875</c:v>
                </c:pt>
                <c:pt idx="1462">
                  <c:v>34.9287109375</c:v>
                </c:pt>
                <c:pt idx="1463">
                  <c:v>34.9287109375</c:v>
                </c:pt>
                <c:pt idx="1464">
                  <c:v>34.950289062499998</c:v>
                </c:pt>
                <c:pt idx="1465">
                  <c:v>34.982500000000002</c:v>
                </c:pt>
                <c:pt idx="1466">
                  <c:v>34.982500000000002</c:v>
                </c:pt>
                <c:pt idx="1467">
                  <c:v>35.113535156250002</c:v>
                </c:pt>
                <c:pt idx="1468">
                  <c:v>35.0281796875</c:v>
                </c:pt>
                <c:pt idx="1469">
                  <c:v>35.0281796875</c:v>
                </c:pt>
                <c:pt idx="1470">
                  <c:v>35.093457031249997</c:v>
                </c:pt>
                <c:pt idx="1471">
                  <c:v>35.159714843750002</c:v>
                </c:pt>
                <c:pt idx="1472">
                  <c:v>35.159714843750002</c:v>
                </c:pt>
                <c:pt idx="1473">
                  <c:v>35.053980468749998</c:v>
                </c:pt>
                <c:pt idx="1474">
                  <c:v>35.132925781250002</c:v>
                </c:pt>
                <c:pt idx="1475">
                  <c:v>35.107589843749999</c:v>
                </c:pt>
                <c:pt idx="1476">
                  <c:v>35.176285156250003</c:v>
                </c:pt>
                <c:pt idx="1477">
                  <c:v>35.10159765625</c:v>
                </c:pt>
                <c:pt idx="1478">
                  <c:v>35.10159765625</c:v>
                </c:pt>
                <c:pt idx="1479">
                  <c:v>35.079195312499998</c:v>
                </c:pt>
                <c:pt idx="1480">
                  <c:v>35.005273437500001</c:v>
                </c:pt>
                <c:pt idx="1481">
                  <c:v>34.727789062500001</c:v>
                </c:pt>
                <c:pt idx="1482">
                  <c:v>34.727789062500001</c:v>
                </c:pt>
                <c:pt idx="1483">
                  <c:v>34.851921875000002</c:v>
                </c:pt>
                <c:pt idx="1484">
                  <c:v>34.917214843750003</c:v>
                </c:pt>
                <c:pt idx="1485">
                  <c:v>35.024894531249998</c:v>
                </c:pt>
                <c:pt idx="1486">
                  <c:v>35.173363281249998</c:v>
                </c:pt>
                <c:pt idx="1487">
                  <c:v>35.154582031250001</c:v>
                </c:pt>
                <c:pt idx="1488">
                  <c:v>35.154582031250001</c:v>
                </c:pt>
                <c:pt idx="1489">
                  <c:v>35.149121093749997</c:v>
                </c:pt>
                <c:pt idx="1490">
                  <c:v>35.112214843750003</c:v>
                </c:pt>
                <c:pt idx="1491">
                  <c:v>35.112214843750003</c:v>
                </c:pt>
                <c:pt idx="1492">
                  <c:v>35.1010390625</c:v>
                </c:pt>
                <c:pt idx="1493">
                  <c:v>35.050441406250002</c:v>
                </c:pt>
                <c:pt idx="1494">
                  <c:v>35.076777343750003</c:v>
                </c:pt>
                <c:pt idx="1495">
                  <c:v>35.090910156249997</c:v>
                </c:pt>
                <c:pt idx="1496">
                  <c:v>34.970664062499999</c:v>
                </c:pt>
                <c:pt idx="1497">
                  <c:v>34.970664062499999</c:v>
                </c:pt>
                <c:pt idx="1498">
                  <c:v>34.972808593750003</c:v>
                </c:pt>
                <c:pt idx="1499">
                  <c:v>34.96826171875</c:v>
                </c:pt>
                <c:pt idx="1500">
                  <c:v>34.9874453125</c:v>
                </c:pt>
                <c:pt idx="1501">
                  <c:v>34.9874453125</c:v>
                </c:pt>
                <c:pt idx="1502">
                  <c:v>34.888269531250003</c:v>
                </c:pt>
                <c:pt idx="1503">
                  <c:v>34.832757812499999</c:v>
                </c:pt>
                <c:pt idx="1504">
                  <c:v>35.0706953125</c:v>
                </c:pt>
                <c:pt idx="1505">
                  <c:v>35.039124999999999</c:v>
                </c:pt>
                <c:pt idx="1506">
                  <c:v>35.162398437500002</c:v>
                </c:pt>
                <c:pt idx="1507">
                  <c:v>35.162398437500002</c:v>
                </c:pt>
                <c:pt idx="1508">
                  <c:v>35.071363281250001</c:v>
                </c:pt>
                <c:pt idx="1509">
                  <c:v>35.033257812499997</c:v>
                </c:pt>
                <c:pt idx="1510">
                  <c:v>35.033257812499997</c:v>
                </c:pt>
                <c:pt idx="1511">
                  <c:v>35.025164062499996</c:v>
                </c:pt>
                <c:pt idx="1512">
                  <c:v>35.049183593750001</c:v>
                </c:pt>
                <c:pt idx="1513">
                  <c:v>35.032097656250002</c:v>
                </c:pt>
                <c:pt idx="1514">
                  <c:v>34.886257812499998</c:v>
                </c:pt>
                <c:pt idx="1515">
                  <c:v>34.881855468749997</c:v>
                </c:pt>
                <c:pt idx="1516">
                  <c:v>34.881855468749997</c:v>
                </c:pt>
                <c:pt idx="1517">
                  <c:v>34.984417968750002</c:v>
                </c:pt>
                <c:pt idx="1518">
                  <c:v>34.934910156249998</c:v>
                </c:pt>
                <c:pt idx="1519">
                  <c:v>34.963988281250003</c:v>
                </c:pt>
                <c:pt idx="1520">
                  <c:v>34.963988281250003</c:v>
                </c:pt>
                <c:pt idx="1521">
                  <c:v>34.90921484375</c:v>
                </c:pt>
                <c:pt idx="1522">
                  <c:v>34.90921484375</c:v>
                </c:pt>
                <c:pt idx="1523">
                  <c:v>34.965082031249999</c:v>
                </c:pt>
                <c:pt idx="1524">
                  <c:v>34.985875</c:v>
                </c:pt>
                <c:pt idx="1525">
                  <c:v>35.099449218750003</c:v>
                </c:pt>
                <c:pt idx="1526">
                  <c:v>35.099449218750003</c:v>
                </c:pt>
                <c:pt idx="1527">
                  <c:v>35.088699218750001</c:v>
                </c:pt>
                <c:pt idx="1528">
                  <c:v>34.934578125000002</c:v>
                </c:pt>
                <c:pt idx="1529">
                  <c:v>34.934578125000002</c:v>
                </c:pt>
                <c:pt idx="1530">
                  <c:v>34.978953124999997</c:v>
                </c:pt>
                <c:pt idx="1531">
                  <c:v>35.097433593749997</c:v>
                </c:pt>
                <c:pt idx="1532">
                  <c:v>35.097433593749997</c:v>
                </c:pt>
                <c:pt idx="1533">
                  <c:v>34.982617187499997</c:v>
                </c:pt>
                <c:pt idx="1534">
                  <c:v>34.805195312499997</c:v>
                </c:pt>
                <c:pt idx="1535">
                  <c:v>34.805195312499997</c:v>
                </c:pt>
                <c:pt idx="1536">
                  <c:v>34.857500000000002</c:v>
                </c:pt>
                <c:pt idx="1537">
                  <c:v>34.93987109375</c:v>
                </c:pt>
                <c:pt idx="1538">
                  <c:v>34.952160156250002</c:v>
                </c:pt>
                <c:pt idx="1539">
                  <c:v>34.882871093749998</c:v>
                </c:pt>
                <c:pt idx="1540">
                  <c:v>34.83928515625</c:v>
                </c:pt>
                <c:pt idx="1541">
                  <c:v>34.79969921875</c:v>
                </c:pt>
                <c:pt idx="1542">
                  <c:v>34.79969921875</c:v>
                </c:pt>
                <c:pt idx="1543">
                  <c:v>34.8318203125</c:v>
                </c:pt>
                <c:pt idx="1544">
                  <c:v>34.995835937499997</c:v>
                </c:pt>
                <c:pt idx="1545">
                  <c:v>34.995835937499997</c:v>
                </c:pt>
                <c:pt idx="1546">
                  <c:v>35.004914062499999</c:v>
                </c:pt>
                <c:pt idx="1547">
                  <c:v>34.978226562499998</c:v>
                </c:pt>
                <c:pt idx="1548">
                  <c:v>34.978226562499998</c:v>
                </c:pt>
                <c:pt idx="1549">
                  <c:v>34.937664062499998</c:v>
                </c:pt>
                <c:pt idx="1550">
                  <c:v>35.158148437500003</c:v>
                </c:pt>
                <c:pt idx="1551">
                  <c:v>35.158148437500003</c:v>
                </c:pt>
                <c:pt idx="1552">
                  <c:v>35.101398437500002</c:v>
                </c:pt>
                <c:pt idx="1553">
                  <c:v>34.896722656249999</c:v>
                </c:pt>
                <c:pt idx="1554">
                  <c:v>34.839839843749999</c:v>
                </c:pt>
                <c:pt idx="1555">
                  <c:v>34.839839843749999</c:v>
                </c:pt>
                <c:pt idx="1556">
                  <c:v>35.126414062499997</c:v>
                </c:pt>
                <c:pt idx="1557">
                  <c:v>35.126414062499997</c:v>
                </c:pt>
                <c:pt idx="1558">
                  <c:v>35.0374921875</c:v>
                </c:pt>
                <c:pt idx="1559">
                  <c:v>34.98800390625</c:v>
                </c:pt>
                <c:pt idx="1560">
                  <c:v>35.090351562499997</c:v>
                </c:pt>
                <c:pt idx="1561">
                  <c:v>35.090351562499997</c:v>
                </c:pt>
                <c:pt idx="1562">
                  <c:v>34.900570312500001</c:v>
                </c:pt>
                <c:pt idx="1563">
                  <c:v>35.003738281250001</c:v>
                </c:pt>
                <c:pt idx="1564">
                  <c:v>35.003738281250001</c:v>
                </c:pt>
                <c:pt idx="1565">
                  <c:v>35.010269531250003</c:v>
                </c:pt>
                <c:pt idx="1566">
                  <c:v>34.969746093749997</c:v>
                </c:pt>
                <c:pt idx="1567">
                  <c:v>34.969746093749997</c:v>
                </c:pt>
                <c:pt idx="1568">
                  <c:v>35.088128906249999</c:v>
                </c:pt>
                <c:pt idx="1569">
                  <c:v>35.086277343749998</c:v>
                </c:pt>
                <c:pt idx="1570">
                  <c:v>35.086277343749998</c:v>
                </c:pt>
                <c:pt idx="1571">
                  <c:v>35.017449218750002</c:v>
                </c:pt>
                <c:pt idx="1572">
                  <c:v>35.135070312499998</c:v>
                </c:pt>
                <c:pt idx="1573">
                  <c:v>35.170023437499999</c:v>
                </c:pt>
                <c:pt idx="1574">
                  <c:v>35.170023437499999</c:v>
                </c:pt>
                <c:pt idx="1575">
                  <c:v>35.210078125000003</c:v>
                </c:pt>
                <c:pt idx="1576">
                  <c:v>35.210078125000003</c:v>
                </c:pt>
                <c:pt idx="1577">
                  <c:v>35.106375</c:v>
                </c:pt>
                <c:pt idx="1578">
                  <c:v>35.124949218749997</c:v>
                </c:pt>
                <c:pt idx="1579">
                  <c:v>34.97733203125</c:v>
                </c:pt>
                <c:pt idx="1580">
                  <c:v>34.97733203125</c:v>
                </c:pt>
                <c:pt idx="1581">
                  <c:v>34.936796874999999</c:v>
                </c:pt>
                <c:pt idx="1582">
                  <c:v>34.893335937499998</c:v>
                </c:pt>
                <c:pt idx="1583">
                  <c:v>34.931277343749997</c:v>
                </c:pt>
                <c:pt idx="1584">
                  <c:v>35.046906249999999</c:v>
                </c:pt>
                <c:pt idx="1585">
                  <c:v>34.9847578125</c:v>
                </c:pt>
                <c:pt idx="1586">
                  <c:v>34.9847578125</c:v>
                </c:pt>
                <c:pt idx="1587">
                  <c:v>35.055152343750002</c:v>
                </c:pt>
                <c:pt idx="1588">
                  <c:v>35.21118359375</c:v>
                </c:pt>
                <c:pt idx="1589">
                  <c:v>35.075664062500003</c:v>
                </c:pt>
                <c:pt idx="1590">
                  <c:v>35.075664062500003</c:v>
                </c:pt>
                <c:pt idx="1591">
                  <c:v>35.007984374999999</c:v>
                </c:pt>
                <c:pt idx="1592">
                  <c:v>35.045882812499997</c:v>
                </c:pt>
                <c:pt idx="1593">
                  <c:v>35.088007812500003</c:v>
                </c:pt>
                <c:pt idx="1594">
                  <c:v>35.091570312499996</c:v>
                </c:pt>
                <c:pt idx="1595">
                  <c:v>34.980007812499998</c:v>
                </c:pt>
                <c:pt idx="1596">
                  <c:v>34.980007812499998</c:v>
                </c:pt>
                <c:pt idx="1597">
                  <c:v>34.9659609375</c:v>
                </c:pt>
                <c:pt idx="1598">
                  <c:v>34.923046874999997</c:v>
                </c:pt>
                <c:pt idx="1599">
                  <c:v>34.923046874999997</c:v>
                </c:pt>
                <c:pt idx="1600">
                  <c:v>35.125539062500003</c:v>
                </c:pt>
                <c:pt idx="1601">
                  <c:v>35.079507812499997</c:v>
                </c:pt>
                <c:pt idx="1602">
                  <c:v>35.079507812499997</c:v>
                </c:pt>
                <c:pt idx="1603">
                  <c:v>35.051800781250002</c:v>
                </c:pt>
                <c:pt idx="1604">
                  <c:v>34.936519531249999</c:v>
                </c:pt>
                <c:pt idx="1605">
                  <c:v>34.936519531249999</c:v>
                </c:pt>
                <c:pt idx="1606">
                  <c:v>34.990492187500003</c:v>
                </c:pt>
                <c:pt idx="1607">
                  <c:v>34.972769531250002</c:v>
                </c:pt>
                <c:pt idx="1608">
                  <c:v>34.872789062499997</c:v>
                </c:pt>
                <c:pt idx="1609">
                  <c:v>34.967714843750002</c:v>
                </c:pt>
                <c:pt idx="1610">
                  <c:v>35.062113281249999</c:v>
                </c:pt>
                <c:pt idx="1611">
                  <c:v>35.132066406249997</c:v>
                </c:pt>
                <c:pt idx="1612">
                  <c:v>35.132066406249997</c:v>
                </c:pt>
                <c:pt idx="1613">
                  <c:v>35.118613281249999</c:v>
                </c:pt>
                <c:pt idx="1614">
                  <c:v>35.124289062499997</c:v>
                </c:pt>
                <c:pt idx="1615">
                  <c:v>35.124289062499997</c:v>
                </c:pt>
                <c:pt idx="1616">
                  <c:v>35.236253906249999</c:v>
                </c:pt>
                <c:pt idx="1617">
                  <c:v>34.966000000000001</c:v>
                </c:pt>
                <c:pt idx="1618">
                  <c:v>34.966000000000001</c:v>
                </c:pt>
                <c:pt idx="1619">
                  <c:v>35.087902343750002</c:v>
                </c:pt>
                <c:pt idx="1620">
                  <c:v>35.053644531250001</c:v>
                </c:pt>
                <c:pt idx="1621">
                  <c:v>35.053644531250001</c:v>
                </c:pt>
                <c:pt idx="1622">
                  <c:v>35.022554687499998</c:v>
                </c:pt>
                <c:pt idx="1623">
                  <c:v>34.868507812499999</c:v>
                </c:pt>
                <c:pt idx="1624">
                  <c:v>34.899980468750002</c:v>
                </c:pt>
                <c:pt idx="1625">
                  <c:v>34.899980468750002</c:v>
                </c:pt>
                <c:pt idx="1626">
                  <c:v>34.9856328125</c:v>
                </c:pt>
                <c:pt idx="1627">
                  <c:v>34.9856328125</c:v>
                </c:pt>
                <c:pt idx="1628">
                  <c:v>35.006929687499998</c:v>
                </c:pt>
                <c:pt idx="1629">
                  <c:v>34.913671874999999</c:v>
                </c:pt>
                <c:pt idx="1630">
                  <c:v>35.032425781249998</c:v>
                </c:pt>
                <c:pt idx="1631">
                  <c:v>35.032425781249998</c:v>
                </c:pt>
                <c:pt idx="1632">
                  <c:v>35.180796874999999</c:v>
                </c:pt>
                <c:pt idx="1633">
                  <c:v>35.126867187499997</c:v>
                </c:pt>
                <c:pt idx="1634">
                  <c:v>35.126867187499997</c:v>
                </c:pt>
                <c:pt idx="1635">
                  <c:v>34.956503906249999</c:v>
                </c:pt>
                <c:pt idx="1636">
                  <c:v>35.090363281249999</c:v>
                </c:pt>
                <c:pt idx="1637">
                  <c:v>35.090363281249999</c:v>
                </c:pt>
                <c:pt idx="1638">
                  <c:v>35.081601562499998</c:v>
                </c:pt>
                <c:pt idx="1639">
                  <c:v>35.080511718750003</c:v>
                </c:pt>
                <c:pt idx="1640">
                  <c:v>35.080511718750003</c:v>
                </c:pt>
                <c:pt idx="1641">
                  <c:v>35.088695312500001</c:v>
                </c:pt>
                <c:pt idx="1642">
                  <c:v>34.986597656249998</c:v>
                </c:pt>
                <c:pt idx="1643">
                  <c:v>34.970957031250002</c:v>
                </c:pt>
                <c:pt idx="1644">
                  <c:v>34.791941406249997</c:v>
                </c:pt>
                <c:pt idx="1645">
                  <c:v>34.83423046875</c:v>
                </c:pt>
                <c:pt idx="1646">
                  <c:v>34.83423046875</c:v>
                </c:pt>
                <c:pt idx="1647">
                  <c:v>34.786117187499997</c:v>
                </c:pt>
                <c:pt idx="1648">
                  <c:v>34.811441406249997</c:v>
                </c:pt>
                <c:pt idx="1649">
                  <c:v>34.811441406249997</c:v>
                </c:pt>
                <c:pt idx="1650">
                  <c:v>34.939054687499997</c:v>
                </c:pt>
                <c:pt idx="1651">
                  <c:v>34.98493359375</c:v>
                </c:pt>
                <c:pt idx="1652">
                  <c:v>35.178093750000002</c:v>
                </c:pt>
                <c:pt idx="1653">
                  <c:v>35.06762890625</c:v>
                </c:pt>
                <c:pt idx="1654">
                  <c:v>35.159132812499998</c:v>
                </c:pt>
                <c:pt idx="1655">
                  <c:v>35.159132812499998</c:v>
                </c:pt>
                <c:pt idx="1656">
                  <c:v>35.172925781250001</c:v>
                </c:pt>
                <c:pt idx="1657">
                  <c:v>35.161835937500001</c:v>
                </c:pt>
                <c:pt idx="1658">
                  <c:v>35.181761718750003</c:v>
                </c:pt>
                <c:pt idx="1659">
                  <c:v>35.181761718750003</c:v>
                </c:pt>
                <c:pt idx="1660">
                  <c:v>35.107750000000003</c:v>
                </c:pt>
                <c:pt idx="1661">
                  <c:v>35.16298046875</c:v>
                </c:pt>
                <c:pt idx="1662">
                  <c:v>35.312003906249998</c:v>
                </c:pt>
                <c:pt idx="1663">
                  <c:v>35.16357421875</c:v>
                </c:pt>
                <c:pt idx="1664">
                  <c:v>35.095289062500001</c:v>
                </c:pt>
                <c:pt idx="1665">
                  <c:v>35.095289062500001</c:v>
                </c:pt>
                <c:pt idx="1666">
                  <c:v>35.010796874999997</c:v>
                </c:pt>
                <c:pt idx="1667">
                  <c:v>35.214960937500003</c:v>
                </c:pt>
                <c:pt idx="1668">
                  <c:v>35.069179687499997</c:v>
                </c:pt>
                <c:pt idx="1669">
                  <c:v>35.069179687499997</c:v>
                </c:pt>
                <c:pt idx="1670">
                  <c:v>34.900234374999997</c:v>
                </c:pt>
                <c:pt idx="1671">
                  <c:v>35.054773437500003</c:v>
                </c:pt>
                <c:pt idx="1672">
                  <c:v>35.037113281250001</c:v>
                </c:pt>
                <c:pt idx="1673">
                  <c:v>35.056062500000003</c:v>
                </c:pt>
                <c:pt idx="1674">
                  <c:v>35.049636718750001</c:v>
                </c:pt>
                <c:pt idx="1675">
                  <c:v>35.049636718750001</c:v>
                </c:pt>
                <c:pt idx="1676">
                  <c:v>35.064257812500003</c:v>
                </c:pt>
                <c:pt idx="1677">
                  <c:v>35.167839843750002</c:v>
                </c:pt>
                <c:pt idx="1678">
                  <c:v>35.167839843750002</c:v>
                </c:pt>
                <c:pt idx="1679">
                  <c:v>35.106964843749999</c:v>
                </c:pt>
                <c:pt idx="1680">
                  <c:v>35.052476562499997</c:v>
                </c:pt>
                <c:pt idx="1681">
                  <c:v>35.052476562499997</c:v>
                </c:pt>
                <c:pt idx="1682">
                  <c:v>35.062585937500003</c:v>
                </c:pt>
                <c:pt idx="1683">
                  <c:v>35.103917968749997</c:v>
                </c:pt>
                <c:pt idx="1684">
                  <c:v>35.103917968749997</c:v>
                </c:pt>
                <c:pt idx="1685">
                  <c:v>34.996312500000002</c:v>
                </c:pt>
                <c:pt idx="1686">
                  <c:v>35.063726562500001</c:v>
                </c:pt>
                <c:pt idx="1687">
                  <c:v>34.995007812499999</c:v>
                </c:pt>
                <c:pt idx="1688">
                  <c:v>34.980570312499999</c:v>
                </c:pt>
                <c:pt idx="1689">
                  <c:v>35.089410156249997</c:v>
                </c:pt>
                <c:pt idx="1690">
                  <c:v>35.089410156249997</c:v>
                </c:pt>
                <c:pt idx="1691">
                  <c:v>35.005601562499997</c:v>
                </c:pt>
                <c:pt idx="1692">
                  <c:v>35.044667968749998</c:v>
                </c:pt>
                <c:pt idx="1693">
                  <c:v>34.929179687500003</c:v>
                </c:pt>
                <c:pt idx="1694">
                  <c:v>34.929179687500003</c:v>
                </c:pt>
                <c:pt idx="1695">
                  <c:v>34.9182109375</c:v>
                </c:pt>
                <c:pt idx="1696">
                  <c:v>34.9596796875</c:v>
                </c:pt>
                <c:pt idx="1697">
                  <c:v>34.934097656250003</c:v>
                </c:pt>
                <c:pt idx="1698">
                  <c:v>35.052789062499997</c:v>
                </c:pt>
                <c:pt idx="1699">
                  <c:v>35.048414062500001</c:v>
                </c:pt>
                <c:pt idx="1700">
                  <c:v>35.048414062500001</c:v>
                </c:pt>
                <c:pt idx="1701">
                  <c:v>35.133609374999999</c:v>
                </c:pt>
                <c:pt idx="1702">
                  <c:v>35.076390625000002</c:v>
                </c:pt>
                <c:pt idx="1703">
                  <c:v>35.076390625000002</c:v>
                </c:pt>
                <c:pt idx="1704">
                  <c:v>35.156398437500002</c:v>
                </c:pt>
                <c:pt idx="1705">
                  <c:v>35.155093749999999</c:v>
                </c:pt>
                <c:pt idx="1706">
                  <c:v>35.155093749999999</c:v>
                </c:pt>
                <c:pt idx="1707">
                  <c:v>35.122597656250001</c:v>
                </c:pt>
                <c:pt idx="1708">
                  <c:v>34.935695312500002</c:v>
                </c:pt>
                <c:pt idx="1709">
                  <c:v>34.935695312500002</c:v>
                </c:pt>
                <c:pt idx="1710">
                  <c:v>34.9509296875</c:v>
                </c:pt>
                <c:pt idx="1711">
                  <c:v>34.921976562499999</c:v>
                </c:pt>
                <c:pt idx="1712">
                  <c:v>34.898894531250001</c:v>
                </c:pt>
                <c:pt idx="1713">
                  <c:v>34.929628906250002</c:v>
                </c:pt>
                <c:pt idx="1714">
                  <c:v>34.937339843750003</c:v>
                </c:pt>
                <c:pt idx="1715">
                  <c:v>34.937339843750003</c:v>
                </c:pt>
                <c:pt idx="1716">
                  <c:v>35.004531249999999</c:v>
                </c:pt>
                <c:pt idx="1717">
                  <c:v>35.0501171875</c:v>
                </c:pt>
                <c:pt idx="1718">
                  <c:v>35.076164062499998</c:v>
                </c:pt>
                <c:pt idx="1719">
                  <c:v>35.076164062499998</c:v>
                </c:pt>
                <c:pt idx="1720">
                  <c:v>35.186726562499999</c:v>
                </c:pt>
                <c:pt idx="1721">
                  <c:v>35.104148437500001</c:v>
                </c:pt>
                <c:pt idx="1722">
                  <c:v>35.079882812500003</c:v>
                </c:pt>
                <c:pt idx="1723">
                  <c:v>34.995800781249997</c:v>
                </c:pt>
                <c:pt idx="1724">
                  <c:v>34.952132812499997</c:v>
                </c:pt>
                <c:pt idx="1725">
                  <c:v>34.952132812499997</c:v>
                </c:pt>
                <c:pt idx="1726">
                  <c:v>34.969957031249997</c:v>
                </c:pt>
                <c:pt idx="1727">
                  <c:v>34.8788359375</c:v>
                </c:pt>
                <c:pt idx="1728">
                  <c:v>34.8788359375</c:v>
                </c:pt>
                <c:pt idx="1729">
                  <c:v>34.883132812500001</c:v>
                </c:pt>
                <c:pt idx="1730">
                  <c:v>34.921515624999998</c:v>
                </c:pt>
                <c:pt idx="1731">
                  <c:v>34.921515624999998</c:v>
                </c:pt>
                <c:pt idx="1732">
                  <c:v>35.063179687500003</c:v>
                </c:pt>
                <c:pt idx="1733">
                  <c:v>35.080562499999999</c:v>
                </c:pt>
                <c:pt idx="1734">
                  <c:v>35.080562499999999</c:v>
                </c:pt>
                <c:pt idx="1735">
                  <c:v>35.1938828125</c:v>
                </c:pt>
                <c:pt idx="1736">
                  <c:v>35.071679687500001</c:v>
                </c:pt>
                <c:pt idx="1737">
                  <c:v>35.018476562499998</c:v>
                </c:pt>
                <c:pt idx="1738">
                  <c:v>35.018476562499998</c:v>
                </c:pt>
                <c:pt idx="1739">
                  <c:v>35.0564296875</c:v>
                </c:pt>
                <c:pt idx="1740">
                  <c:v>35.125761718749999</c:v>
                </c:pt>
                <c:pt idx="1741">
                  <c:v>35.125761718749999</c:v>
                </c:pt>
                <c:pt idx="1742">
                  <c:v>34.9854921875</c:v>
                </c:pt>
                <c:pt idx="1743">
                  <c:v>34.9751328125</c:v>
                </c:pt>
                <c:pt idx="1744">
                  <c:v>34.9751328125</c:v>
                </c:pt>
                <c:pt idx="1745">
                  <c:v>35.025550781249997</c:v>
                </c:pt>
                <c:pt idx="1746">
                  <c:v>34.986976562499997</c:v>
                </c:pt>
                <c:pt idx="1747">
                  <c:v>35.067093749999998</c:v>
                </c:pt>
                <c:pt idx="1748">
                  <c:v>34.966269531249999</c:v>
                </c:pt>
                <c:pt idx="1749">
                  <c:v>34.974613281250001</c:v>
                </c:pt>
                <c:pt idx="1750">
                  <c:v>34.974613281250001</c:v>
                </c:pt>
                <c:pt idx="1751">
                  <c:v>34.972531250000003</c:v>
                </c:pt>
                <c:pt idx="1752">
                  <c:v>34.971675781249999</c:v>
                </c:pt>
                <c:pt idx="1753">
                  <c:v>34.864210937499998</c:v>
                </c:pt>
                <c:pt idx="1754">
                  <c:v>34.864210937499998</c:v>
                </c:pt>
                <c:pt idx="1755">
                  <c:v>34.8737109375</c:v>
                </c:pt>
                <c:pt idx="1756">
                  <c:v>35.125851562500003</c:v>
                </c:pt>
                <c:pt idx="1757">
                  <c:v>35.369093749999998</c:v>
                </c:pt>
                <c:pt idx="1758">
                  <c:v>35.300156250000001</c:v>
                </c:pt>
                <c:pt idx="1759">
                  <c:v>35.300156250000001</c:v>
                </c:pt>
                <c:pt idx="1760">
                  <c:v>35.046800781249999</c:v>
                </c:pt>
                <c:pt idx="1761">
                  <c:v>35.000343749999999</c:v>
                </c:pt>
                <c:pt idx="1762">
                  <c:v>35.06640625</c:v>
                </c:pt>
                <c:pt idx="1763">
                  <c:v>35.06640625</c:v>
                </c:pt>
                <c:pt idx="1764">
                  <c:v>34.951613281249998</c:v>
                </c:pt>
                <c:pt idx="1765">
                  <c:v>35.050324218749999</c:v>
                </c:pt>
                <c:pt idx="1766">
                  <c:v>35.097085937499997</c:v>
                </c:pt>
                <c:pt idx="1767">
                  <c:v>34.957562500000002</c:v>
                </c:pt>
                <c:pt idx="1768">
                  <c:v>35.026105468750004</c:v>
                </c:pt>
                <c:pt idx="1769">
                  <c:v>35.026105468750004</c:v>
                </c:pt>
                <c:pt idx="1770">
                  <c:v>35.02371875</c:v>
                </c:pt>
                <c:pt idx="1771">
                  <c:v>35.096167968750002</c:v>
                </c:pt>
                <c:pt idx="1772">
                  <c:v>35.096167968750002</c:v>
                </c:pt>
                <c:pt idx="1773">
                  <c:v>34.991132812499998</c:v>
                </c:pt>
                <c:pt idx="1774">
                  <c:v>35.069539062499999</c:v>
                </c:pt>
                <c:pt idx="1775">
                  <c:v>35.069539062499999</c:v>
                </c:pt>
                <c:pt idx="1776">
                  <c:v>35.047730468749997</c:v>
                </c:pt>
                <c:pt idx="1777">
                  <c:v>35.116882812500002</c:v>
                </c:pt>
                <c:pt idx="1778">
                  <c:v>35.116882812500002</c:v>
                </c:pt>
                <c:pt idx="1779">
                  <c:v>35.067945312500001</c:v>
                </c:pt>
                <c:pt idx="1780">
                  <c:v>35.088023437499999</c:v>
                </c:pt>
                <c:pt idx="1781">
                  <c:v>35.128773437500001</c:v>
                </c:pt>
                <c:pt idx="1782">
                  <c:v>35.205468750000001</c:v>
                </c:pt>
                <c:pt idx="1783">
                  <c:v>35.148882812499998</c:v>
                </c:pt>
                <c:pt idx="1784">
                  <c:v>35.148882812499998</c:v>
                </c:pt>
                <c:pt idx="1785">
                  <c:v>34.811898437499998</c:v>
                </c:pt>
                <c:pt idx="1786">
                  <c:v>34.873851562500001</c:v>
                </c:pt>
                <c:pt idx="1787">
                  <c:v>34.927675781250002</c:v>
                </c:pt>
                <c:pt idx="1788">
                  <c:v>34.927675781250002</c:v>
                </c:pt>
                <c:pt idx="1789">
                  <c:v>34.897964843750003</c:v>
                </c:pt>
                <c:pt idx="1790">
                  <c:v>34.904355468749998</c:v>
                </c:pt>
                <c:pt idx="1791">
                  <c:v>34.95375390625</c:v>
                </c:pt>
                <c:pt idx="1792">
                  <c:v>35.090867187500002</c:v>
                </c:pt>
                <c:pt idx="1793">
                  <c:v>35.123835937499997</c:v>
                </c:pt>
                <c:pt idx="1794">
                  <c:v>35.123835937499997</c:v>
                </c:pt>
                <c:pt idx="1795">
                  <c:v>35.15740234375</c:v>
                </c:pt>
                <c:pt idx="1796">
                  <c:v>35.142957031249999</c:v>
                </c:pt>
                <c:pt idx="1797">
                  <c:v>35.142957031249999</c:v>
                </c:pt>
                <c:pt idx="1798">
                  <c:v>35.133992187499999</c:v>
                </c:pt>
                <c:pt idx="1799">
                  <c:v>34.9264453125</c:v>
                </c:pt>
                <c:pt idx="1800">
                  <c:v>34.9264453125</c:v>
                </c:pt>
                <c:pt idx="1801">
                  <c:v>35.037359375000001</c:v>
                </c:pt>
                <c:pt idx="1802">
                  <c:v>35.093351562499997</c:v>
                </c:pt>
                <c:pt idx="1803">
                  <c:v>35.093351562499997</c:v>
                </c:pt>
                <c:pt idx="1804">
                  <c:v>35.142679687499999</c:v>
                </c:pt>
                <c:pt idx="1805">
                  <c:v>35.101488281249999</c:v>
                </c:pt>
                <c:pt idx="1806">
                  <c:v>34.97178515625</c:v>
                </c:pt>
                <c:pt idx="1807">
                  <c:v>34.97178515625</c:v>
                </c:pt>
                <c:pt idx="1808">
                  <c:v>34.968039062499997</c:v>
                </c:pt>
                <c:pt idx="1809">
                  <c:v>34.968039062499997</c:v>
                </c:pt>
                <c:pt idx="1810">
                  <c:v>35.054875000000003</c:v>
                </c:pt>
                <c:pt idx="1811">
                  <c:v>35.0323671875</c:v>
                </c:pt>
                <c:pt idx="1812">
                  <c:v>34.95720703125</c:v>
                </c:pt>
                <c:pt idx="1813">
                  <c:v>34.95720703125</c:v>
                </c:pt>
                <c:pt idx="1814">
                  <c:v>35.021371093749998</c:v>
                </c:pt>
                <c:pt idx="1815">
                  <c:v>34.976539062500002</c:v>
                </c:pt>
                <c:pt idx="1816">
                  <c:v>34.976539062500002</c:v>
                </c:pt>
                <c:pt idx="1817">
                  <c:v>35.051960937499999</c:v>
                </c:pt>
                <c:pt idx="1818">
                  <c:v>34.9207578125</c:v>
                </c:pt>
                <c:pt idx="1819">
                  <c:v>34.9207578125</c:v>
                </c:pt>
                <c:pt idx="1820">
                  <c:v>34.956417968750003</c:v>
                </c:pt>
                <c:pt idx="1821">
                  <c:v>34.936003906250001</c:v>
                </c:pt>
                <c:pt idx="1822">
                  <c:v>35.010539062500001</c:v>
                </c:pt>
                <c:pt idx="1823">
                  <c:v>35.010539062500001</c:v>
                </c:pt>
                <c:pt idx="1824">
                  <c:v>35.210281250000001</c:v>
                </c:pt>
                <c:pt idx="1825">
                  <c:v>35.160386718749997</c:v>
                </c:pt>
                <c:pt idx="1826">
                  <c:v>35.094105468750001</c:v>
                </c:pt>
                <c:pt idx="1827">
                  <c:v>34.924027343749998</c:v>
                </c:pt>
                <c:pt idx="1828">
                  <c:v>34.970519531249998</c:v>
                </c:pt>
                <c:pt idx="1829">
                  <c:v>34.970519531249998</c:v>
                </c:pt>
                <c:pt idx="1830">
                  <c:v>35.01203125</c:v>
                </c:pt>
                <c:pt idx="1831">
                  <c:v>35.000289062500002</c:v>
                </c:pt>
                <c:pt idx="1832">
                  <c:v>35.000289062500002</c:v>
                </c:pt>
                <c:pt idx="1833">
                  <c:v>35.022507812500002</c:v>
                </c:pt>
                <c:pt idx="1834">
                  <c:v>35.02566796875</c:v>
                </c:pt>
                <c:pt idx="1835">
                  <c:v>35.02566796875</c:v>
                </c:pt>
                <c:pt idx="1836">
                  <c:v>35.116187500000002</c:v>
                </c:pt>
                <c:pt idx="1837">
                  <c:v>35.0789609375</c:v>
                </c:pt>
                <c:pt idx="1838">
                  <c:v>35.0789609375</c:v>
                </c:pt>
                <c:pt idx="1839">
                  <c:v>35.161914062500003</c:v>
                </c:pt>
                <c:pt idx="1840">
                  <c:v>35.095421875</c:v>
                </c:pt>
                <c:pt idx="1841">
                  <c:v>35.021648437499998</c:v>
                </c:pt>
                <c:pt idx="1842">
                  <c:v>35.021648437499998</c:v>
                </c:pt>
                <c:pt idx="1843">
                  <c:v>34.819117187499998</c:v>
                </c:pt>
                <c:pt idx="1844">
                  <c:v>34.819117187499998</c:v>
                </c:pt>
                <c:pt idx="1845">
                  <c:v>35.019835937499998</c:v>
                </c:pt>
                <c:pt idx="1846">
                  <c:v>35.022187500000001</c:v>
                </c:pt>
                <c:pt idx="1847">
                  <c:v>34.958890625000002</c:v>
                </c:pt>
                <c:pt idx="1848">
                  <c:v>34.958890625000002</c:v>
                </c:pt>
                <c:pt idx="1849">
                  <c:v>34.886003906249996</c:v>
                </c:pt>
                <c:pt idx="1850">
                  <c:v>34.939292968750003</c:v>
                </c:pt>
                <c:pt idx="1851">
                  <c:v>35.0382265625</c:v>
                </c:pt>
                <c:pt idx="1852">
                  <c:v>34.933460937500001</c:v>
                </c:pt>
                <c:pt idx="1853">
                  <c:v>34.933460937500001</c:v>
                </c:pt>
                <c:pt idx="1854">
                  <c:v>34.962539062499999</c:v>
                </c:pt>
                <c:pt idx="1855">
                  <c:v>34.900429687500001</c:v>
                </c:pt>
                <c:pt idx="1856">
                  <c:v>34.865703125000003</c:v>
                </c:pt>
                <c:pt idx="1857">
                  <c:v>34.865703125000003</c:v>
                </c:pt>
                <c:pt idx="1858">
                  <c:v>35.009132812499999</c:v>
                </c:pt>
                <c:pt idx="1859">
                  <c:v>34.9258515625</c:v>
                </c:pt>
                <c:pt idx="1860">
                  <c:v>35.034890625000003</c:v>
                </c:pt>
                <c:pt idx="1861">
                  <c:v>34.935019531249999</c:v>
                </c:pt>
                <c:pt idx="1862">
                  <c:v>34.956550781250002</c:v>
                </c:pt>
                <c:pt idx="1863">
                  <c:v>34.956550781250002</c:v>
                </c:pt>
                <c:pt idx="1864">
                  <c:v>34.97865625</c:v>
                </c:pt>
                <c:pt idx="1865">
                  <c:v>35.027855468749998</c:v>
                </c:pt>
                <c:pt idx="1866">
                  <c:v>35.125421875000001</c:v>
                </c:pt>
                <c:pt idx="1867">
                  <c:v>35.125421875000001</c:v>
                </c:pt>
                <c:pt idx="1868">
                  <c:v>35.113683593749997</c:v>
                </c:pt>
                <c:pt idx="1869">
                  <c:v>35.103851562499997</c:v>
                </c:pt>
                <c:pt idx="1870">
                  <c:v>35.062414062499997</c:v>
                </c:pt>
                <c:pt idx="1871">
                  <c:v>34.839624999999998</c:v>
                </c:pt>
                <c:pt idx="1872">
                  <c:v>34.867835937499997</c:v>
                </c:pt>
                <c:pt idx="1873">
                  <c:v>34.867835937499997</c:v>
                </c:pt>
                <c:pt idx="1874">
                  <c:v>34.7766484375</c:v>
                </c:pt>
                <c:pt idx="1875">
                  <c:v>34.862132812500001</c:v>
                </c:pt>
                <c:pt idx="1876">
                  <c:v>34.862132812500001</c:v>
                </c:pt>
                <c:pt idx="1877">
                  <c:v>35.043148437500001</c:v>
                </c:pt>
                <c:pt idx="1878">
                  <c:v>35.069714843749999</c:v>
                </c:pt>
                <c:pt idx="1879">
                  <c:v>35.069714843749999</c:v>
                </c:pt>
                <c:pt idx="1880">
                  <c:v>35.082546874999998</c:v>
                </c:pt>
                <c:pt idx="1881">
                  <c:v>35.309503906250001</c:v>
                </c:pt>
                <c:pt idx="1882">
                  <c:v>35.292640624999997</c:v>
                </c:pt>
                <c:pt idx="1883">
                  <c:v>35.292640624999997</c:v>
                </c:pt>
                <c:pt idx="1884">
                  <c:v>35.096499999999999</c:v>
                </c:pt>
                <c:pt idx="1885">
                  <c:v>35.134761718749999</c:v>
                </c:pt>
                <c:pt idx="1886">
                  <c:v>35.151171875000003</c:v>
                </c:pt>
                <c:pt idx="1887">
                  <c:v>35.351175781249999</c:v>
                </c:pt>
                <c:pt idx="1888">
                  <c:v>35.351175781249999</c:v>
                </c:pt>
                <c:pt idx="1889">
                  <c:v>35.186023437499998</c:v>
                </c:pt>
                <c:pt idx="1890">
                  <c:v>35.098078125000001</c:v>
                </c:pt>
                <c:pt idx="1891">
                  <c:v>35.045457031250002</c:v>
                </c:pt>
                <c:pt idx="1892">
                  <c:v>35.045457031250002</c:v>
                </c:pt>
                <c:pt idx="1893">
                  <c:v>35.055996093749997</c:v>
                </c:pt>
                <c:pt idx="1894">
                  <c:v>35.166605468749999</c:v>
                </c:pt>
                <c:pt idx="1895">
                  <c:v>35.133835937500002</c:v>
                </c:pt>
                <c:pt idx="1896">
                  <c:v>35.149183593750003</c:v>
                </c:pt>
                <c:pt idx="1897">
                  <c:v>35.149183593750003</c:v>
                </c:pt>
                <c:pt idx="1898">
                  <c:v>35.040398437500002</c:v>
                </c:pt>
                <c:pt idx="1899">
                  <c:v>34.986464843749999</c:v>
                </c:pt>
                <c:pt idx="1900">
                  <c:v>35.028992187500002</c:v>
                </c:pt>
                <c:pt idx="1901">
                  <c:v>35.028992187500002</c:v>
                </c:pt>
                <c:pt idx="1902">
                  <c:v>34.953589843750002</c:v>
                </c:pt>
                <c:pt idx="1903">
                  <c:v>35.143999999999998</c:v>
                </c:pt>
                <c:pt idx="1904">
                  <c:v>35.026609375</c:v>
                </c:pt>
                <c:pt idx="1905">
                  <c:v>34.900164062499996</c:v>
                </c:pt>
                <c:pt idx="1906">
                  <c:v>35.002386718750003</c:v>
                </c:pt>
                <c:pt idx="1907">
                  <c:v>35.002386718750003</c:v>
                </c:pt>
                <c:pt idx="1908">
                  <c:v>34.980859375000001</c:v>
                </c:pt>
                <c:pt idx="1909">
                  <c:v>35.1055390625</c:v>
                </c:pt>
                <c:pt idx="1910">
                  <c:v>35.083855468750002</c:v>
                </c:pt>
                <c:pt idx="1911">
                  <c:v>35.083855468750002</c:v>
                </c:pt>
                <c:pt idx="1912">
                  <c:v>35.235605468750002</c:v>
                </c:pt>
                <c:pt idx="1913">
                  <c:v>35.235605468750002</c:v>
                </c:pt>
                <c:pt idx="1914">
                  <c:v>35.099355468749998</c:v>
                </c:pt>
                <c:pt idx="1915">
                  <c:v>35.153125000000003</c:v>
                </c:pt>
                <c:pt idx="1916">
                  <c:v>35.038171875000003</c:v>
                </c:pt>
                <c:pt idx="1917">
                  <c:v>35.038171875000003</c:v>
                </c:pt>
                <c:pt idx="1918">
                  <c:v>35.069148437499997</c:v>
                </c:pt>
                <c:pt idx="1919">
                  <c:v>35.192816406250003</c:v>
                </c:pt>
                <c:pt idx="1920">
                  <c:v>35.192816406250003</c:v>
                </c:pt>
                <c:pt idx="1921">
                  <c:v>35.079015624999997</c:v>
                </c:pt>
                <c:pt idx="1922">
                  <c:v>34.925414062500003</c:v>
                </c:pt>
                <c:pt idx="1923">
                  <c:v>34.925414062500003</c:v>
                </c:pt>
                <c:pt idx="1924">
                  <c:v>34.98472265625</c:v>
                </c:pt>
                <c:pt idx="1925">
                  <c:v>35.112394531249997</c:v>
                </c:pt>
                <c:pt idx="1926">
                  <c:v>35.112394531249997</c:v>
                </c:pt>
                <c:pt idx="1927">
                  <c:v>35.073515624999999</c:v>
                </c:pt>
                <c:pt idx="1928">
                  <c:v>35.217640625000001</c:v>
                </c:pt>
                <c:pt idx="1929">
                  <c:v>35.136660156250002</c:v>
                </c:pt>
                <c:pt idx="1930">
                  <c:v>35.205589843749998</c:v>
                </c:pt>
                <c:pt idx="1931">
                  <c:v>35.160976562499997</c:v>
                </c:pt>
                <c:pt idx="1932">
                  <c:v>35.160976562499997</c:v>
                </c:pt>
                <c:pt idx="1933">
                  <c:v>35.134492187500001</c:v>
                </c:pt>
                <c:pt idx="1934">
                  <c:v>35.052250000000001</c:v>
                </c:pt>
                <c:pt idx="1935">
                  <c:v>34.992066406249997</c:v>
                </c:pt>
                <c:pt idx="1936">
                  <c:v>34.992066406249997</c:v>
                </c:pt>
                <c:pt idx="1937">
                  <c:v>35.040343749999998</c:v>
                </c:pt>
                <c:pt idx="1938">
                  <c:v>34.921843750000001</c:v>
                </c:pt>
                <c:pt idx="1939">
                  <c:v>35.045726562500001</c:v>
                </c:pt>
                <c:pt idx="1940">
                  <c:v>35.176085937499998</c:v>
                </c:pt>
                <c:pt idx="1941">
                  <c:v>34.995460937499999</c:v>
                </c:pt>
                <c:pt idx="1942">
                  <c:v>34.995460937499999</c:v>
                </c:pt>
                <c:pt idx="1943">
                  <c:v>35.095050781250002</c:v>
                </c:pt>
                <c:pt idx="1944">
                  <c:v>35.064785156249997</c:v>
                </c:pt>
                <c:pt idx="1945">
                  <c:v>35.064785156249997</c:v>
                </c:pt>
                <c:pt idx="1946">
                  <c:v>35.222148437500003</c:v>
                </c:pt>
                <c:pt idx="1947">
                  <c:v>34.892445312500001</c:v>
                </c:pt>
                <c:pt idx="1948">
                  <c:v>34.892445312500001</c:v>
                </c:pt>
                <c:pt idx="1949">
                  <c:v>35.08461328125</c:v>
                </c:pt>
                <c:pt idx="1950">
                  <c:v>35.025210937499999</c:v>
                </c:pt>
                <c:pt idx="1951">
                  <c:v>35.025210937499999</c:v>
                </c:pt>
                <c:pt idx="1952">
                  <c:v>35.064749999999997</c:v>
                </c:pt>
                <c:pt idx="1953">
                  <c:v>35.090117187499999</c:v>
                </c:pt>
                <c:pt idx="1954">
                  <c:v>35.154425781249998</c:v>
                </c:pt>
                <c:pt idx="1955">
                  <c:v>35.154425781249998</c:v>
                </c:pt>
                <c:pt idx="1956">
                  <c:v>35.05196484375</c:v>
                </c:pt>
                <c:pt idx="1957">
                  <c:v>35.135226562500002</c:v>
                </c:pt>
                <c:pt idx="1958">
                  <c:v>35.135226562500002</c:v>
                </c:pt>
                <c:pt idx="1959">
                  <c:v>35.185273437500001</c:v>
                </c:pt>
                <c:pt idx="1960">
                  <c:v>35.111382812499997</c:v>
                </c:pt>
                <c:pt idx="1961">
                  <c:v>35.111382812499997</c:v>
                </c:pt>
                <c:pt idx="1962">
                  <c:v>35.139191406249999</c:v>
                </c:pt>
                <c:pt idx="1963">
                  <c:v>34.966023437499999</c:v>
                </c:pt>
                <c:pt idx="1964">
                  <c:v>34.966023437499999</c:v>
                </c:pt>
                <c:pt idx="1965">
                  <c:v>35.136628906250003</c:v>
                </c:pt>
                <c:pt idx="1966">
                  <c:v>35.038734374999997</c:v>
                </c:pt>
                <c:pt idx="1967">
                  <c:v>35.038734374999997</c:v>
                </c:pt>
                <c:pt idx="1968">
                  <c:v>35.035320312499998</c:v>
                </c:pt>
                <c:pt idx="1969">
                  <c:v>35.079144531250002</c:v>
                </c:pt>
                <c:pt idx="1970">
                  <c:v>35.079144531250002</c:v>
                </c:pt>
                <c:pt idx="1971">
                  <c:v>35.207828124999999</c:v>
                </c:pt>
                <c:pt idx="1972">
                  <c:v>35.162156250000002</c:v>
                </c:pt>
                <c:pt idx="1973">
                  <c:v>35.155566406250003</c:v>
                </c:pt>
                <c:pt idx="1974">
                  <c:v>35.146886718749997</c:v>
                </c:pt>
                <c:pt idx="1975">
                  <c:v>35.160144531249998</c:v>
                </c:pt>
                <c:pt idx="1976">
                  <c:v>35.160144531249998</c:v>
                </c:pt>
                <c:pt idx="1977">
                  <c:v>35.217863281249997</c:v>
                </c:pt>
                <c:pt idx="1978">
                  <c:v>35.09298046875</c:v>
                </c:pt>
                <c:pt idx="1979">
                  <c:v>35.0786484375</c:v>
                </c:pt>
                <c:pt idx="1980">
                  <c:v>35.0786484375</c:v>
                </c:pt>
                <c:pt idx="1981">
                  <c:v>35.118257812499998</c:v>
                </c:pt>
                <c:pt idx="1982">
                  <c:v>35.014066406250002</c:v>
                </c:pt>
                <c:pt idx="1983">
                  <c:v>35.230058593750002</c:v>
                </c:pt>
                <c:pt idx="1984">
                  <c:v>35.069074218750004</c:v>
                </c:pt>
                <c:pt idx="1985">
                  <c:v>35.10655078125</c:v>
                </c:pt>
                <c:pt idx="1986">
                  <c:v>35.10655078125</c:v>
                </c:pt>
                <c:pt idx="1987">
                  <c:v>34.932636718749997</c:v>
                </c:pt>
                <c:pt idx="1988">
                  <c:v>34.910593749999997</c:v>
                </c:pt>
                <c:pt idx="1989">
                  <c:v>34.910593749999997</c:v>
                </c:pt>
                <c:pt idx="1990">
                  <c:v>35.021808593750002</c:v>
                </c:pt>
                <c:pt idx="1991">
                  <c:v>35.017109374999997</c:v>
                </c:pt>
                <c:pt idx="1992">
                  <c:v>35.106999999999999</c:v>
                </c:pt>
                <c:pt idx="1993">
                  <c:v>35.27828515625</c:v>
                </c:pt>
                <c:pt idx="1994">
                  <c:v>35.388003906249999</c:v>
                </c:pt>
                <c:pt idx="1995">
                  <c:v>35.388003906249999</c:v>
                </c:pt>
                <c:pt idx="1996">
                  <c:v>35.198472656249997</c:v>
                </c:pt>
                <c:pt idx="1997">
                  <c:v>35.214175781249999</c:v>
                </c:pt>
                <c:pt idx="1998">
                  <c:v>35.296929687499997</c:v>
                </c:pt>
                <c:pt idx="1999">
                  <c:v>35.296929687499997</c:v>
                </c:pt>
                <c:pt idx="2000">
                  <c:v>35.108277343749997</c:v>
                </c:pt>
                <c:pt idx="2001">
                  <c:v>35.086062499999997</c:v>
                </c:pt>
                <c:pt idx="2002">
                  <c:v>35.056281249999998</c:v>
                </c:pt>
                <c:pt idx="2003">
                  <c:v>35.007187500000001</c:v>
                </c:pt>
                <c:pt idx="2004">
                  <c:v>34.954156249999997</c:v>
                </c:pt>
                <c:pt idx="2005">
                  <c:v>34.954156249999997</c:v>
                </c:pt>
                <c:pt idx="2006">
                  <c:v>34.734613281249999</c:v>
                </c:pt>
                <c:pt idx="2007">
                  <c:v>34.749957031249998</c:v>
                </c:pt>
                <c:pt idx="2008">
                  <c:v>35.037624999999998</c:v>
                </c:pt>
                <c:pt idx="2009">
                  <c:v>35.036859374999999</c:v>
                </c:pt>
                <c:pt idx="2010">
                  <c:v>35.100351562500002</c:v>
                </c:pt>
                <c:pt idx="2011">
                  <c:v>35.100351562500002</c:v>
                </c:pt>
                <c:pt idx="2012">
                  <c:v>34.981082031249997</c:v>
                </c:pt>
                <c:pt idx="2013">
                  <c:v>35.059960937500001</c:v>
                </c:pt>
                <c:pt idx="2014">
                  <c:v>35.114480468750003</c:v>
                </c:pt>
                <c:pt idx="2015">
                  <c:v>35.114480468750003</c:v>
                </c:pt>
                <c:pt idx="2016">
                  <c:v>35.124632812500003</c:v>
                </c:pt>
                <c:pt idx="2017">
                  <c:v>35.259324218750002</c:v>
                </c:pt>
                <c:pt idx="2018">
                  <c:v>35.168023437499997</c:v>
                </c:pt>
                <c:pt idx="2019">
                  <c:v>35.145207031250003</c:v>
                </c:pt>
                <c:pt idx="2020">
                  <c:v>35.101824218749996</c:v>
                </c:pt>
                <c:pt idx="2021">
                  <c:v>35.101824218749996</c:v>
                </c:pt>
                <c:pt idx="2022">
                  <c:v>35.064167968749999</c:v>
                </c:pt>
                <c:pt idx="2023">
                  <c:v>35.206667968749997</c:v>
                </c:pt>
                <c:pt idx="2024">
                  <c:v>35.206667968749997</c:v>
                </c:pt>
                <c:pt idx="2025">
                  <c:v>35.083769531249999</c:v>
                </c:pt>
                <c:pt idx="2026">
                  <c:v>35.168500000000002</c:v>
                </c:pt>
                <c:pt idx="2027">
                  <c:v>35.132687500000003</c:v>
                </c:pt>
                <c:pt idx="2028">
                  <c:v>35.131257812500003</c:v>
                </c:pt>
                <c:pt idx="2029">
                  <c:v>35.144441406250003</c:v>
                </c:pt>
                <c:pt idx="2030">
                  <c:v>35.144441406250003</c:v>
                </c:pt>
                <c:pt idx="2031">
                  <c:v>34.9895</c:v>
                </c:pt>
                <c:pt idx="2032">
                  <c:v>34.990535156249997</c:v>
                </c:pt>
                <c:pt idx="2033">
                  <c:v>34.981976562500002</c:v>
                </c:pt>
                <c:pt idx="2034">
                  <c:v>34.981976562500002</c:v>
                </c:pt>
                <c:pt idx="2035">
                  <c:v>35.084035156250003</c:v>
                </c:pt>
                <c:pt idx="2036">
                  <c:v>35.084035156250003</c:v>
                </c:pt>
                <c:pt idx="2037">
                  <c:v>35.008246093750003</c:v>
                </c:pt>
                <c:pt idx="2038">
                  <c:v>35.132031249999997</c:v>
                </c:pt>
                <c:pt idx="2039">
                  <c:v>35.042046874999997</c:v>
                </c:pt>
                <c:pt idx="2040">
                  <c:v>35.042046874999997</c:v>
                </c:pt>
                <c:pt idx="2041">
                  <c:v>35.078929687500001</c:v>
                </c:pt>
                <c:pt idx="2042">
                  <c:v>35.100683593749999</c:v>
                </c:pt>
                <c:pt idx="2043">
                  <c:v>35.100683593749999</c:v>
                </c:pt>
                <c:pt idx="2044">
                  <c:v>35.238257812500002</c:v>
                </c:pt>
                <c:pt idx="2045">
                  <c:v>35.056089843750001</c:v>
                </c:pt>
                <c:pt idx="2046">
                  <c:v>35.056089843750001</c:v>
                </c:pt>
                <c:pt idx="2047">
                  <c:v>35.041046874999999</c:v>
                </c:pt>
                <c:pt idx="2048">
                  <c:v>34.956148437499998</c:v>
                </c:pt>
                <c:pt idx="2049">
                  <c:v>34.956148437499998</c:v>
                </c:pt>
                <c:pt idx="2050">
                  <c:v>35.020496093749998</c:v>
                </c:pt>
                <c:pt idx="2051">
                  <c:v>35.100718749999999</c:v>
                </c:pt>
                <c:pt idx="2052">
                  <c:v>34.98848828125</c:v>
                </c:pt>
                <c:pt idx="2053">
                  <c:v>35.002105468750003</c:v>
                </c:pt>
                <c:pt idx="2054">
                  <c:v>34.910585937500002</c:v>
                </c:pt>
                <c:pt idx="2055">
                  <c:v>34.910585937500002</c:v>
                </c:pt>
                <c:pt idx="2056">
                  <c:v>34.92445703125</c:v>
                </c:pt>
                <c:pt idx="2057">
                  <c:v>35.080882812500001</c:v>
                </c:pt>
                <c:pt idx="2058">
                  <c:v>35.109570312499997</c:v>
                </c:pt>
                <c:pt idx="2059">
                  <c:v>35.109570312499997</c:v>
                </c:pt>
                <c:pt idx="2060">
                  <c:v>35.192539062500003</c:v>
                </c:pt>
                <c:pt idx="2061">
                  <c:v>35.165398437500002</c:v>
                </c:pt>
                <c:pt idx="2062">
                  <c:v>35.283714843749998</c:v>
                </c:pt>
                <c:pt idx="2063">
                  <c:v>35.213847656250003</c:v>
                </c:pt>
                <c:pt idx="2064">
                  <c:v>35.085394531250003</c:v>
                </c:pt>
                <c:pt idx="2065">
                  <c:v>35.085394531250003</c:v>
                </c:pt>
                <c:pt idx="2066">
                  <c:v>35.155531250000003</c:v>
                </c:pt>
                <c:pt idx="2067">
                  <c:v>35.101480468749997</c:v>
                </c:pt>
                <c:pt idx="2068">
                  <c:v>35.101480468749997</c:v>
                </c:pt>
                <c:pt idx="2069">
                  <c:v>35.138277343749998</c:v>
                </c:pt>
                <c:pt idx="2070">
                  <c:v>35.219175781250001</c:v>
                </c:pt>
                <c:pt idx="2071">
                  <c:v>35.124863281250001</c:v>
                </c:pt>
                <c:pt idx="2072">
                  <c:v>35.160781249999999</c:v>
                </c:pt>
                <c:pt idx="2073">
                  <c:v>34.991007812500001</c:v>
                </c:pt>
                <c:pt idx="2074">
                  <c:v>34.991007812500001</c:v>
                </c:pt>
                <c:pt idx="2075">
                  <c:v>34.969320312500003</c:v>
                </c:pt>
                <c:pt idx="2076">
                  <c:v>34.959378906250002</c:v>
                </c:pt>
                <c:pt idx="2077">
                  <c:v>34.940914062499999</c:v>
                </c:pt>
                <c:pt idx="2078">
                  <c:v>34.940914062499999</c:v>
                </c:pt>
                <c:pt idx="2079">
                  <c:v>34.973613281250003</c:v>
                </c:pt>
                <c:pt idx="2080">
                  <c:v>34.973613281250003</c:v>
                </c:pt>
                <c:pt idx="2081">
                  <c:v>35.024613281249998</c:v>
                </c:pt>
                <c:pt idx="2082">
                  <c:v>34.835070312500001</c:v>
                </c:pt>
                <c:pt idx="2083">
                  <c:v>34.937125000000002</c:v>
                </c:pt>
                <c:pt idx="2084">
                  <c:v>34.937125000000002</c:v>
                </c:pt>
                <c:pt idx="2085">
                  <c:v>35.152085937499997</c:v>
                </c:pt>
                <c:pt idx="2086">
                  <c:v>35.134140625000001</c:v>
                </c:pt>
                <c:pt idx="2087">
                  <c:v>35.134140625000001</c:v>
                </c:pt>
                <c:pt idx="2088">
                  <c:v>34.922070312499997</c:v>
                </c:pt>
                <c:pt idx="2089">
                  <c:v>34.980382812499997</c:v>
                </c:pt>
                <c:pt idx="2090">
                  <c:v>34.980382812499997</c:v>
                </c:pt>
                <c:pt idx="2091">
                  <c:v>35.030242187500001</c:v>
                </c:pt>
                <c:pt idx="2092">
                  <c:v>34.991132812499998</c:v>
                </c:pt>
                <c:pt idx="2093">
                  <c:v>35.036316406250002</c:v>
                </c:pt>
                <c:pt idx="2094">
                  <c:v>35.036316406250002</c:v>
                </c:pt>
                <c:pt idx="2095">
                  <c:v>34.975679687499998</c:v>
                </c:pt>
                <c:pt idx="2096">
                  <c:v>34.936414062499999</c:v>
                </c:pt>
                <c:pt idx="2097">
                  <c:v>35.133066406250002</c:v>
                </c:pt>
                <c:pt idx="2098">
                  <c:v>35.090863281250002</c:v>
                </c:pt>
                <c:pt idx="2099">
                  <c:v>35.214125000000003</c:v>
                </c:pt>
                <c:pt idx="2100">
                  <c:v>35.214125000000003</c:v>
                </c:pt>
                <c:pt idx="2101">
                  <c:v>35.21261328125</c:v>
                </c:pt>
                <c:pt idx="2102">
                  <c:v>35.160429687499999</c:v>
                </c:pt>
                <c:pt idx="2103">
                  <c:v>35.160429687499999</c:v>
                </c:pt>
                <c:pt idx="2104">
                  <c:v>35.105175781249997</c:v>
                </c:pt>
                <c:pt idx="2105">
                  <c:v>35.014749999999999</c:v>
                </c:pt>
                <c:pt idx="2106">
                  <c:v>35.014749999999999</c:v>
                </c:pt>
                <c:pt idx="2107">
                  <c:v>35.0421328125</c:v>
                </c:pt>
                <c:pt idx="2108">
                  <c:v>35.140238281249999</c:v>
                </c:pt>
                <c:pt idx="2109">
                  <c:v>35.140238281249999</c:v>
                </c:pt>
                <c:pt idx="2110">
                  <c:v>35.142957031249999</c:v>
                </c:pt>
                <c:pt idx="2111">
                  <c:v>35.1082578125</c:v>
                </c:pt>
                <c:pt idx="2112">
                  <c:v>35.1082578125</c:v>
                </c:pt>
                <c:pt idx="2113">
                  <c:v>35.155210937500001</c:v>
                </c:pt>
                <c:pt idx="2114">
                  <c:v>35.001785156250001</c:v>
                </c:pt>
                <c:pt idx="2115">
                  <c:v>35.001785156250001</c:v>
                </c:pt>
                <c:pt idx="2116">
                  <c:v>34.929179687500003</c:v>
                </c:pt>
                <c:pt idx="2117">
                  <c:v>34.883863281250001</c:v>
                </c:pt>
                <c:pt idx="2118">
                  <c:v>35.038906249999997</c:v>
                </c:pt>
                <c:pt idx="2119">
                  <c:v>35.038906249999997</c:v>
                </c:pt>
                <c:pt idx="2120">
                  <c:v>35.0322265625</c:v>
                </c:pt>
                <c:pt idx="2121">
                  <c:v>35.112074218750003</c:v>
                </c:pt>
                <c:pt idx="2122">
                  <c:v>35.112074218750003</c:v>
                </c:pt>
                <c:pt idx="2123">
                  <c:v>35.241968749999998</c:v>
                </c:pt>
                <c:pt idx="2124">
                  <c:v>35.241968749999998</c:v>
                </c:pt>
                <c:pt idx="2125">
                  <c:v>35.175804687499998</c:v>
                </c:pt>
                <c:pt idx="2126">
                  <c:v>35.027242187500001</c:v>
                </c:pt>
                <c:pt idx="2127">
                  <c:v>35.052539062500003</c:v>
                </c:pt>
                <c:pt idx="2128">
                  <c:v>35.052539062500003</c:v>
                </c:pt>
                <c:pt idx="2129">
                  <c:v>34.993218749999997</c:v>
                </c:pt>
                <c:pt idx="2130">
                  <c:v>35.009515624999999</c:v>
                </c:pt>
                <c:pt idx="2131">
                  <c:v>35.053558593749997</c:v>
                </c:pt>
                <c:pt idx="2132">
                  <c:v>35.116152343750002</c:v>
                </c:pt>
                <c:pt idx="2133">
                  <c:v>35.159574218750002</c:v>
                </c:pt>
                <c:pt idx="2134">
                  <c:v>35.159574218750002</c:v>
                </c:pt>
                <c:pt idx="2135">
                  <c:v>35.037835937499999</c:v>
                </c:pt>
                <c:pt idx="2136">
                  <c:v>35.040113281250001</c:v>
                </c:pt>
                <c:pt idx="2137">
                  <c:v>34.921917968750002</c:v>
                </c:pt>
                <c:pt idx="2138">
                  <c:v>34.921917968750002</c:v>
                </c:pt>
                <c:pt idx="2139">
                  <c:v>34.904031250000003</c:v>
                </c:pt>
                <c:pt idx="2140">
                  <c:v>35.0449921875</c:v>
                </c:pt>
                <c:pt idx="2141">
                  <c:v>34.911324218750003</c:v>
                </c:pt>
                <c:pt idx="2142">
                  <c:v>34.918863281249997</c:v>
                </c:pt>
                <c:pt idx="2143">
                  <c:v>35.039820312499998</c:v>
                </c:pt>
                <c:pt idx="2144">
                  <c:v>35.039820312499998</c:v>
                </c:pt>
                <c:pt idx="2145">
                  <c:v>35.15698046875</c:v>
                </c:pt>
                <c:pt idx="2146">
                  <c:v>35.052574218750003</c:v>
                </c:pt>
                <c:pt idx="2147">
                  <c:v>35.052574218750003</c:v>
                </c:pt>
                <c:pt idx="2148">
                  <c:v>34.9707734375</c:v>
                </c:pt>
                <c:pt idx="2149">
                  <c:v>35.033910156250002</c:v>
                </c:pt>
                <c:pt idx="2150">
                  <c:v>34.870687500000003</c:v>
                </c:pt>
                <c:pt idx="2151">
                  <c:v>34.973605468750002</c:v>
                </c:pt>
                <c:pt idx="2152">
                  <c:v>34.952839843749999</c:v>
                </c:pt>
                <c:pt idx="2153">
                  <c:v>34.952839843749999</c:v>
                </c:pt>
                <c:pt idx="2154">
                  <c:v>35.04038671875</c:v>
                </c:pt>
                <c:pt idx="2155">
                  <c:v>35.088027343749999</c:v>
                </c:pt>
                <c:pt idx="2156">
                  <c:v>34.983289062499999</c:v>
                </c:pt>
                <c:pt idx="2157">
                  <c:v>34.983289062499999</c:v>
                </c:pt>
                <c:pt idx="2158">
                  <c:v>35.003757812499998</c:v>
                </c:pt>
                <c:pt idx="2159">
                  <c:v>35.003757812499998</c:v>
                </c:pt>
                <c:pt idx="2160">
                  <c:v>35.053867187500003</c:v>
                </c:pt>
                <c:pt idx="2161">
                  <c:v>35.212621093750002</c:v>
                </c:pt>
                <c:pt idx="2162">
                  <c:v>35.212621093750002</c:v>
                </c:pt>
                <c:pt idx="2163">
                  <c:v>35.199343749999997</c:v>
                </c:pt>
                <c:pt idx="2164">
                  <c:v>35.178554687499997</c:v>
                </c:pt>
                <c:pt idx="2165">
                  <c:v>34.9302109375</c:v>
                </c:pt>
                <c:pt idx="2166">
                  <c:v>34.956874999999997</c:v>
                </c:pt>
                <c:pt idx="2167">
                  <c:v>35.007195312500002</c:v>
                </c:pt>
                <c:pt idx="2168">
                  <c:v>35.007195312500002</c:v>
                </c:pt>
                <c:pt idx="2169">
                  <c:v>34.925312499999997</c:v>
                </c:pt>
                <c:pt idx="2170">
                  <c:v>34.907800781250003</c:v>
                </c:pt>
                <c:pt idx="2171">
                  <c:v>34.790617187499997</c:v>
                </c:pt>
                <c:pt idx="2172">
                  <c:v>34.790617187499997</c:v>
                </c:pt>
                <c:pt idx="2173">
                  <c:v>34.889640624999998</c:v>
                </c:pt>
                <c:pt idx="2174">
                  <c:v>34.953843749999997</c:v>
                </c:pt>
                <c:pt idx="2175">
                  <c:v>35.058929687499997</c:v>
                </c:pt>
                <c:pt idx="2176">
                  <c:v>35.228363281249997</c:v>
                </c:pt>
                <c:pt idx="2177">
                  <c:v>35.115007812499996</c:v>
                </c:pt>
                <c:pt idx="2178">
                  <c:v>35.115007812499996</c:v>
                </c:pt>
                <c:pt idx="2179">
                  <c:v>35.104296875000003</c:v>
                </c:pt>
                <c:pt idx="2180">
                  <c:v>35.070187500000003</c:v>
                </c:pt>
                <c:pt idx="2181">
                  <c:v>35.070187500000003</c:v>
                </c:pt>
                <c:pt idx="2182">
                  <c:v>35.067621093749999</c:v>
                </c:pt>
                <c:pt idx="2183">
                  <c:v>35.100542968749998</c:v>
                </c:pt>
                <c:pt idx="2184">
                  <c:v>35.156714843750002</c:v>
                </c:pt>
                <c:pt idx="2185">
                  <c:v>35.150121093750002</c:v>
                </c:pt>
                <c:pt idx="2186">
                  <c:v>34.974320312499998</c:v>
                </c:pt>
                <c:pt idx="2187">
                  <c:v>34.974320312499998</c:v>
                </c:pt>
                <c:pt idx="2188">
                  <c:v>34.955230468750003</c:v>
                </c:pt>
                <c:pt idx="2189">
                  <c:v>35.021203125</c:v>
                </c:pt>
                <c:pt idx="2190">
                  <c:v>34.979917968750001</c:v>
                </c:pt>
                <c:pt idx="2191">
                  <c:v>34.979917968750001</c:v>
                </c:pt>
                <c:pt idx="2192">
                  <c:v>35.05367578125</c:v>
                </c:pt>
                <c:pt idx="2193">
                  <c:v>34.962390624999998</c:v>
                </c:pt>
                <c:pt idx="2194">
                  <c:v>34.909617187499997</c:v>
                </c:pt>
                <c:pt idx="2195">
                  <c:v>34.870492187499998</c:v>
                </c:pt>
                <c:pt idx="2196">
                  <c:v>34.833031249999998</c:v>
                </c:pt>
                <c:pt idx="2197">
                  <c:v>34.833031249999998</c:v>
                </c:pt>
                <c:pt idx="2198">
                  <c:v>34.933179687500001</c:v>
                </c:pt>
                <c:pt idx="2199">
                  <c:v>34.959167968750002</c:v>
                </c:pt>
                <c:pt idx="2200">
                  <c:v>34.959167968750002</c:v>
                </c:pt>
                <c:pt idx="2201">
                  <c:v>35.012964843749998</c:v>
                </c:pt>
                <c:pt idx="2202">
                  <c:v>35.184101562499997</c:v>
                </c:pt>
                <c:pt idx="2203">
                  <c:v>35.184101562499997</c:v>
                </c:pt>
                <c:pt idx="2204">
                  <c:v>34.782023437500001</c:v>
                </c:pt>
                <c:pt idx="2205">
                  <c:v>33.496753906249999</c:v>
                </c:pt>
                <c:pt idx="2206">
                  <c:v>33.496753906249999</c:v>
                </c:pt>
                <c:pt idx="2207">
                  <c:v>31.036041015629998</c:v>
                </c:pt>
                <c:pt idx="2208">
                  <c:v>26.99807226563</c:v>
                </c:pt>
                <c:pt idx="2209">
                  <c:v>24.525662109379997</c:v>
                </c:pt>
                <c:pt idx="2210">
                  <c:v>24.525662109379997</c:v>
                </c:pt>
                <c:pt idx="2211">
                  <c:v>20.236113281249999</c:v>
                </c:pt>
                <c:pt idx="2212">
                  <c:v>20.236113281249999</c:v>
                </c:pt>
                <c:pt idx="2213">
                  <c:v>18.21451171875</c:v>
                </c:pt>
                <c:pt idx="2214">
                  <c:v>16.787507812499999</c:v>
                </c:pt>
                <c:pt idx="2215">
                  <c:v>15.455761718750001</c:v>
                </c:pt>
                <c:pt idx="2216">
                  <c:v>15.455761718750001</c:v>
                </c:pt>
                <c:pt idx="2217">
                  <c:v>13.87497851563</c:v>
                </c:pt>
                <c:pt idx="2218">
                  <c:v>12.73129199219</c:v>
                </c:pt>
                <c:pt idx="2219">
                  <c:v>11.68261425781</c:v>
                </c:pt>
                <c:pt idx="2220">
                  <c:v>10.38574804688</c:v>
                </c:pt>
                <c:pt idx="2221">
                  <c:v>9.405607421880001</c:v>
                </c:pt>
                <c:pt idx="2222">
                  <c:v>9.405607421880001</c:v>
                </c:pt>
                <c:pt idx="2223">
                  <c:v>8.4329960937500008</c:v>
                </c:pt>
                <c:pt idx="2224">
                  <c:v>7.9465576171899999</c:v>
                </c:pt>
                <c:pt idx="2225">
                  <c:v>7.5158310546900005</c:v>
                </c:pt>
                <c:pt idx="2226">
                  <c:v>7.5158310546900005</c:v>
                </c:pt>
                <c:pt idx="2227">
                  <c:v>7.3447968750000001</c:v>
                </c:pt>
                <c:pt idx="2228">
                  <c:v>7.2377470703100002</c:v>
                </c:pt>
                <c:pt idx="2229">
                  <c:v>6.9804208984400002</c:v>
                </c:pt>
                <c:pt idx="2230">
                  <c:v>6.9104282226600002</c:v>
                </c:pt>
                <c:pt idx="2231">
                  <c:v>6.6293071289099998</c:v>
                </c:pt>
                <c:pt idx="2232">
                  <c:v>6.6293071289099998</c:v>
                </c:pt>
                <c:pt idx="2233">
                  <c:v>6.1101494140599995</c:v>
                </c:pt>
                <c:pt idx="2234">
                  <c:v>5.7536777343800001</c:v>
                </c:pt>
                <c:pt idx="2235">
                  <c:v>5.7536777343800001</c:v>
                </c:pt>
                <c:pt idx="2236">
                  <c:v>4.7936459960900004</c:v>
                </c:pt>
                <c:pt idx="2237">
                  <c:v>4.4473085937499999</c:v>
                </c:pt>
                <c:pt idx="2238">
                  <c:v>4.4473085937499999</c:v>
                </c:pt>
                <c:pt idx="2239">
                  <c:v>3.8916611328099999</c:v>
                </c:pt>
                <c:pt idx="2240">
                  <c:v>3.3879726562500001</c:v>
                </c:pt>
                <c:pt idx="2241">
                  <c:v>3.0850253906299998</c:v>
                </c:pt>
                <c:pt idx="2242">
                  <c:v>3.0850253906299998</c:v>
                </c:pt>
                <c:pt idx="2243">
                  <c:v>2.7690061035200002</c:v>
                </c:pt>
                <c:pt idx="2244">
                  <c:v>2.3395014648400001</c:v>
                </c:pt>
                <c:pt idx="2245">
                  <c:v>2.3395014648400001</c:v>
                </c:pt>
                <c:pt idx="2246">
                  <c:v>1.5618669433600001</c:v>
                </c:pt>
                <c:pt idx="2247">
                  <c:v>1.4045511474600001</c:v>
                </c:pt>
                <c:pt idx="2248">
                  <c:v>1.4045511474600001</c:v>
                </c:pt>
                <c:pt idx="2249">
                  <c:v>1.3404374999999999</c:v>
                </c:pt>
                <c:pt idx="2250">
                  <c:v>1.1026585693399999</c:v>
                </c:pt>
                <c:pt idx="2251">
                  <c:v>1.1026585693399999</c:v>
                </c:pt>
                <c:pt idx="2252">
                  <c:v>0.92322070312999993</c:v>
                </c:pt>
                <c:pt idx="2253">
                  <c:v>0.62065429687999996</c:v>
                </c:pt>
                <c:pt idx="2254">
                  <c:v>0.54136846923999993</c:v>
                </c:pt>
                <c:pt idx="2255">
                  <c:v>0.67569421386999995</c:v>
                </c:pt>
                <c:pt idx="2256">
                  <c:v>0.79221081543000005</c:v>
                </c:pt>
                <c:pt idx="2257">
                  <c:v>0.79221081543000005</c:v>
                </c:pt>
                <c:pt idx="2258">
                  <c:v>0.94746514893</c:v>
                </c:pt>
                <c:pt idx="2259">
                  <c:v>0.94121911620999998</c:v>
                </c:pt>
                <c:pt idx="2260">
                  <c:v>0.61779467772999996</c:v>
                </c:pt>
                <c:pt idx="2261">
                  <c:v>0.61779467772999996</c:v>
                </c:pt>
                <c:pt idx="2262">
                  <c:v>0.62634112548999998</c:v>
                </c:pt>
                <c:pt idx="2263">
                  <c:v>0.75507067871</c:v>
                </c:pt>
                <c:pt idx="2264">
                  <c:v>0.85984765625000004</c:v>
                </c:pt>
                <c:pt idx="2265">
                  <c:v>0.86095037842</c:v>
                </c:pt>
                <c:pt idx="2266">
                  <c:v>0.77360461425999993</c:v>
                </c:pt>
                <c:pt idx="2267">
                  <c:v>0.77360461425999993</c:v>
                </c:pt>
                <c:pt idx="2268">
                  <c:v>0.71919006348000003</c:v>
                </c:pt>
                <c:pt idx="2269">
                  <c:v>0.74512872314</c:v>
                </c:pt>
                <c:pt idx="2270">
                  <c:v>0.74512872314</c:v>
                </c:pt>
                <c:pt idx="2271">
                  <c:v>0.72530389404000006</c:v>
                </c:pt>
                <c:pt idx="2272">
                  <c:v>1.0409779052700001</c:v>
                </c:pt>
                <c:pt idx="2273">
                  <c:v>1.0409779052700001</c:v>
                </c:pt>
                <c:pt idx="2274">
                  <c:v>1.0890683593799999</c:v>
                </c:pt>
                <c:pt idx="2275">
                  <c:v>1.0300574951200001</c:v>
                </c:pt>
                <c:pt idx="2276">
                  <c:v>1.0300574951200001</c:v>
                </c:pt>
                <c:pt idx="2277">
                  <c:v>1.06158654785</c:v>
                </c:pt>
                <c:pt idx="2278">
                  <c:v>1.11840319824</c:v>
                </c:pt>
                <c:pt idx="2279">
                  <c:v>0.98210070800999993</c:v>
                </c:pt>
                <c:pt idx="2280">
                  <c:v>0.71089239502000001</c:v>
                </c:pt>
                <c:pt idx="2281">
                  <c:v>0.51142828369000004</c:v>
                </c:pt>
                <c:pt idx="2282">
                  <c:v>0.51142828369000004</c:v>
                </c:pt>
                <c:pt idx="2283">
                  <c:v>0.27825500487999999</c:v>
                </c:pt>
                <c:pt idx="2284">
                  <c:v>-1.7331487660000002E-2</c:v>
                </c:pt>
                <c:pt idx="2285">
                  <c:v>-0.18325279236</c:v>
                </c:pt>
                <c:pt idx="2286">
                  <c:v>-0.18325279236</c:v>
                </c:pt>
                <c:pt idx="2287">
                  <c:v>-0.28146127318999997</c:v>
                </c:pt>
                <c:pt idx="2288">
                  <c:v>-0.31306707763999997</c:v>
                </c:pt>
                <c:pt idx="2289">
                  <c:v>-0.31306707763999997</c:v>
                </c:pt>
                <c:pt idx="2290">
                  <c:v>-0.2435365448</c:v>
                </c:pt>
                <c:pt idx="2291">
                  <c:v>-0.17789865112</c:v>
                </c:pt>
                <c:pt idx="2292">
                  <c:v>-0.17789865112</c:v>
                </c:pt>
                <c:pt idx="2293">
                  <c:v>-0.21193881226</c:v>
                </c:pt>
                <c:pt idx="2294">
                  <c:v>-0.22798593140000001</c:v>
                </c:pt>
                <c:pt idx="2295">
                  <c:v>-0.15742839050000001</c:v>
                </c:pt>
                <c:pt idx="2296">
                  <c:v>-0.15742839050000001</c:v>
                </c:pt>
                <c:pt idx="2297">
                  <c:v>-0.15763580322000001</c:v>
                </c:pt>
                <c:pt idx="2298">
                  <c:v>-0.20842190552000001</c:v>
                </c:pt>
                <c:pt idx="2299">
                  <c:v>-0.26374966431000002</c:v>
                </c:pt>
                <c:pt idx="2300">
                  <c:v>-0.23600585938000002</c:v>
                </c:pt>
                <c:pt idx="2301">
                  <c:v>-0.18902893065999998</c:v>
                </c:pt>
                <c:pt idx="2302">
                  <c:v>-0.18902893065999998</c:v>
                </c:pt>
                <c:pt idx="2303">
                  <c:v>-0.16685096741000002</c:v>
                </c:pt>
                <c:pt idx="2304">
                  <c:v>-0.28284014892999998</c:v>
                </c:pt>
                <c:pt idx="2305">
                  <c:v>-0.28284014892999998</c:v>
                </c:pt>
                <c:pt idx="2306">
                  <c:v>-0.31003277588</c:v>
                </c:pt>
                <c:pt idx="2307">
                  <c:v>-0.38278509520999998</c:v>
                </c:pt>
                <c:pt idx="2308">
                  <c:v>-0.32396902465999999</c:v>
                </c:pt>
                <c:pt idx="2309">
                  <c:v>-9.618582916E-2</c:v>
                </c:pt>
                <c:pt idx="2310">
                  <c:v>-0.10270837401999999</c:v>
                </c:pt>
                <c:pt idx="2311">
                  <c:v>-0.10270837401999999</c:v>
                </c:pt>
                <c:pt idx="2312">
                  <c:v>-0.24377055358999999</c:v>
                </c:pt>
                <c:pt idx="2313">
                  <c:v>-0.29419317626999997</c:v>
                </c:pt>
                <c:pt idx="2314">
                  <c:v>-0.24754121398999998</c:v>
                </c:pt>
                <c:pt idx="2315">
                  <c:v>-0.24754121398999998</c:v>
                </c:pt>
                <c:pt idx="2316">
                  <c:v>-0.16801490784000001</c:v>
                </c:pt>
                <c:pt idx="2317">
                  <c:v>-0.14992337036</c:v>
                </c:pt>
                <c:pt idx="2318">
                  <c:v>-0.23242480469000001</c:v>
                </c:pt>
                <c:pt idx="2319">
                  <c:v>-0.28586132812999998</c:v>
                </c:pt>
                <c:pt idx="2320">
                  <c:v>-0.24827006531000001</c:v>
                </c:pt>
                <c:pt idx="2321">
                  <c:v>-0.24827006531000001</c:v>
                </c:pt>
                <c:pt idx="2322">
                  <c:v>-0.21430500792999999</c:v>
                </c:pt>
                <c:pt idx="2323">
                  <c:v>-0.16476202393</c:v>
                </c:pt>
                <c:pt idx="2324">
                  <c:v>-0.16476202393</c:v>
                </c:pt>
                <c:pt idx="2325">
                  <c:v>-0.11829023743</c:v>
                </c:pt>
                <c:pt idx="2326">
                  <c:v>-4.8595409390000004E-2</c:v>
                </c:pt>
                <c:pt idx="2327">
                  <c:v>-4.8595409390000004E-2</c:v>
                </c:pt>
                <c:pt idx="2328">
                  <c:v>-0.16546237182999998</c:v>
                </c:pt>
                <c:pt idx="2329">
                  <c:v>-0.10810189056</c:v>
                </c:pt>
                <c:pt idx="2330">
                  <c:v>-7.9218750000000004E-2</c:v>
                </c:pt>
                <c:pt idx="2331">
                  <c:v>-7.9218750000000004E-2</c:v>
                </c:pt>
                <c:pt idx="2332">
                  <c:v>-0.17176936340000001</c:v>
                </c:pt>
                <c:pt idx="2333">
                  <c:v>-0.18652293396</c:v>
                </c:pt>
                <c:pt idx="2334">
                  <c:v>-0.13743603516</c:v>
                </c:pt>
                <c:pt idx="2335">
                  <c:v>-2.826622963E-2</c:v>
                </c:pt>
                <c:pt idx="2336">
                  <c:v>-6.3374378199999998E-2</c:v>
                </c:pt>
                <c:pt idx="2337">
                  <c:v>-6.3374378199999998E-2</c:v>
                </c:pt>
                <c:pt idx="2338">
                  <c:v>-6.2658958439999995E-2</c:v>
                </c:pt>
                <c:pt idx="2339">
                  <c:v>-8.1815124510000004E-2</c:v>
                </c:pt>
                <c:pt idx="2340">
                  <c:v>-8.1815124510000004E-2</c:v>
                </c:pt>
                <c:pt idx="2341">
                  <c:v>-0.15467996215999999</c:v>
                </c:pt>
                <c:pt idx="2342">
                  <c:v>-8.7221115109999997E-2</c:v>
                </c:pt>
                <c:pt idx="2343">
                  <c:v>-9.0994926449999999E-2</c:v>
                </c:pt>
                <c:pt idx="2344">
                  <c:v>-0.11475576019</c:v>
                </c:pt>
                <c:pt idx="2345">
                  <c:v>-8.4021072390000007E-2</c:v>
                </c:pt>
                <c:pt idx="2346">
                  <c:v>-8.4021072390000007E-2</c:v>
                </c:pt>
                <c:pt idx="2347">
                  <c:v>-0.11277375793</c:v>
                </c:pt>
                <c:pt idx="2348">
                  <c:v>-0.21891897583</c:v>
                </c:pt>
                <c:pt idx="2349">
                  <c:v>-0.19805392456000001</c:v>
                </c:pt>
                <c:pt idx="2350">
                  <c:v>-0.19805392456000001</c:v>
                </c:pt>
                <c:pt idx="2351">
                  <c:v>-0.10537162018</c:v>
                </c:pt>
                <c:pt idx="2352">
                  <c:v>-8.0643043520000013E-2</c:v>
                </c:pt>
                <c:pt idx="2353">
                  <c:v>-0.1102906723</c:v>
                </c:pt>
                <c:pt idx="2354">
                  <c:v>-0.14011221313</c:v>
                </c:pt>
                <c:pt idx="2355">
                  <c:v>-0.14822381592</c:v>
                </c:pt>
                <c:pt idx="2356">
                  <c:v>-0.14822381592</c:v>
                </c:pt>
                <c:pt idx="2357">
                  <c:v>-0.11770373535</c:v>
                </c:pt>
                <c:pt idx="2358">
                  <c:v>-0.13131147766000001</c:v>
                </c:pt>
                <c:pt idx="2359">
                  <c:v>-0.12350517273</c:v>
                </c:pt>
                <c:pt idx="2360">
                  <c:v>-0.12350517273</c:v>
                </c:pt>
                <c:pt idx="2361">
                  <c:v>-4.7649826050000003E-2</c:v>
                </c:pt>
                <c:pt idx="2362">
                  <c:v>-4.7649826050000003E-2</c:v>
                </c:pt>
                <c:pt idx="2363">
                  <c:v>-2.5583227159999999E-2</c:v>
                </c:pt>
                <c:pt idx="2364">
                  <c:v>-9.1465759280000003E-2</c:v>
                </c:pt>
                <c:pt idx="2365">
                  <c:v>-0.11906071471999999</c:v>
                </c:pt>
                <c:pt idx="2366">
                  <c:v>-0.11906071471999999</c:v>
                </c:pt>
                <c:pt idx="2367">
                  <c:v>-5.5604347230000004E-2</c:v>
                </c:pt>
                <c:pt idx="2368">
                  <c:v>-1.4587137220000001E-2</c:v>
                </c:pt>
                <c:pt idx="2369">
                  <c:v>-1.4587137220000001E-2</c:v>
                </c:pt>
                <c:pt idx="2370">
                  <c:v>-1.136456871E-2</c:v>
                </c:pt>
                <c:pt idx="2371">
                  <c:v>-1.136456871E-2</c:v>
                </c:pt>
                <c:pt idx="2372">
                  <c:v>-8.2903099059999999E-2</c:v>
                </c:pt>
                <c:pt idx="2373">
                  <c:v>-3.2278709409999995E-2</c:v>
                </c:pt>
                <c:pt idx="2374">
                  <c:v>-3.6859855650000002E-2</c:v>
                </c:pt>
                <c:pt idx="2375">
                  <c:v>-3.6859855650000002E-2</c:v>
                </c:pt>
                <c:pt idx="2376">
                  <c:v>-4.4068977359999997E-2</c:v>
                </c:pt>
                <c:pt idx="2377">
                  <c:v>-0.13741073607999998</c:v>
                </c:pt>
                <c:pt idx="2378">
                  <c:v>-0.17545869446000001</c:v>
                </c:pt>
                <c:pt idx="2379">
                  <c:v>-0.17428656006000001</c:v>
                </c:pt>
                <c:pt idx="2380">
                  <c:v>-0.12739218902999999</c:v>
                </c:pt>
                <c:pt idx="2381">
                  <c:v>-0.12739218902999999</c:v>
                </c:pt>
                <c:pt idx="2382">
                  <c:v>-0.10521894835999999</c:v>
                </c:pt>
                <c:pt idx="2383">
                  <c:v>-2.4300998689999999E-2</c:v>
                </c:pt>
                <c:pt idx="2384">
                  <c:v>-6.3335590359999999E-2</c:v>
                </c:pt>
                <c:pt idx="2385">
                  <c:v>-6.3335590359999999E-2</c:v>
                </c:pt>
                <c:pt idx="2386">
                  <c:v>-9.7061096190000001E-2</c:v>
                </c:pt>
                <c:pt idx="2387">
                  <c:v>-0.10598692322</c:v>
                </c:pt>
                <c:pt idx="2388">
                  <c:v>8.8747710000000005E-4</c:v>
                </c:pt>
                <c:pt idx="2389">
                  <c:v>-2.1423679349999999E-2</c:v>
                </c:pt>
                <c:pt idx="2390">
                  <c:v>-2.132732582E-2</c:v>
                </c:pt>
                <c:pt idx="2391">
                  <c:v>-2.132732582E-2</c:v>
                </c:pt>
                <c:pt idx="2392">
                  <c:v>-7.8029426570000004E-2</c:v>
                </c:pt>
                <c:pt idx="2393">
                  <c:v>-0.11059562683</c:v>
                </c:pt>
                <c:pt idx="2394">
                  <c:v>-0.11059562683</c:v>
                </c:pt>
                <c:pt idx="2395">
                  <c:v>-0.14693685912999999</c:v>
                </c:pt>
                <c:pt idx="2396">
                  <c:v>-0.10608262634</c:v>
                </c:pt>
                <c:pt idx="2397">
                  <c:v>-7.8781417849999993E-2</c:v>
                </c:pt>
                <c:pt idx="2398">
                  <c:v>-5.6080188749999996E-2</c:v>
                </c:pt>
                <c:pt idx="2399">
                  <c:v>-5.6333274840000003E-2</c:v>
                </c:pt>
                <c:pt idx="2400">
                  <c:v>-5.6333274840000003E-2</c:v>
                </c:pt>
                <c:pt idx="2401">
                  <c:v>-9.216457367E-2</c:v>
                </c:pt>
                <c:pt idx="2402">
                  <c:v>-8.2122558589999992E-2</c:v>
                </c:pt>
                <c:pt idx="2403">
                  <c:v>-8.2122558589999992E-2</c:v>
                </c:pt>
                <c:pt idx="2404">
                  <c:v>-5.4651489300000002E-3</c:v>
                </c:pt>
                <c:pt idx="2405">
                  <c:v>-4.8851634980000003E-2</c:v>
                </c:pt>
                <c:pt idx="2406">
                  <c:v>-4.8851634980000003E-2</c:v>
                </c:pt>
                <c:pt idx="2407">
                  <c:v>-0.15957051086000001</c:v>
                </c:pt>
                <c:pt idx="2408">
                  <c:v>-0.21103256226</c:v>
                </c:pt>
                <c:pt idx="2409">
                  <c:v>-0.16569696045000001</c:v>
                </c:pt>
                <c:pt idx="2410">
                  <c:v>-0.16569696045000001</c:v>
                </c:pt>
                <c:pt idx="2411">
                  <c:v>-0.10792947388</c:v>
                </c:pt>
                <c:pt idx="2412">
                  <c:v>-4.7128534300000004E-3</c:v>
                </c:pt>
                <c:pt idx="2413">
                  <c:v>-4.7128534300000004E-3</c:v>
                </c:pt>
                <c:pt idx="2414">
                  <c:v>-0.14923263549999999</c:v>
                </c:pt>
                <c:pt idx="2415">
                  <c:v>-0.10820758057</c:v>
                </c:pt>
                <c:pt idx="2416">
                  <c:v>-0.10820758057</c:v>
                </c:pt>
                <c:pt idx="2417">
                  <c:v>-0.10688498688</c:v>
                </c:pt>
                <c:pt idx="2418">
                  <c:v>-5.9918357849999999E-2</c:v>
                </c:pt>
                <c:pt idx="2419">
                  <c:v>-5.9918357849999999E-2</c:v>
                </c:pt>
                <c:pt idx="2420">
                  <c:v>-6.6248825069999989E-2</c:v>
                </c:pt>
                <c:pt idx="2421">
                  <c:v>-0.13647789001000002</c:v>
                </c:pt>
                <c:pt idx="2422">
                  <c:v>-0.19491700745000001</c:v>
                </c:pt>
                <c:pt idx="2423">
                  <c:v>-0.15033808898999998</c:v>
                </c:pt>
                <c:pt idx="2424">
                  <c:v>-0.10468401337000001</c:v>
                </c:pt>
                <c:pt idx="2425">
                  <c:v>-0.10468401337000001</c:v>
                </c:pt>
                <c:pt idx="2426">
                  <c:v>-5.3467529300000004E-2</c:v>
                </c:pt>
                <c:pt idx="2427">
                  <c:v>1.335816383E-2</c:v>
                </c:pt>
                <c:pt idx="2428">
                  <c:v>3.119981384E-2</c:v>
                </c:pt>
                <c:pt idx="2429">
                  <c:v>3.119981384E-2</c:v>
                </c:pt>
                <c:pt idx="2430">
                  <c:v>-5.5956645969999996E-2</c:v>
                </c:pt>
                <c:pt idx="2431">
                  <c:v>-0.25066781616</c:v>
                </c:pt>
                <c:pt idx="2432">
                  <c:v>-0.2326302948</c:v>
                </c:pt>
                <c:pt idx="2433">
                  <c:v>-5.8036241499999997E-3</c:v>
                </c:pt>
                <c:pt idx="2434">
                  <c:v>-5.7169613799999998E-3</c:v>
                </c:pt>
                <c:pt idx="2435">
                  <c:v>-5.7169613799999998E-3</c:v>
                </c:pt>
                <c:pt idx="2436">
                  <c:v>-4.9170927999999999E-3</c:v>
                </c:pt>
                <c:pt idx="2437">
                  <c:v>-0.11971827698</c:v>
                </c:pt>
                <c:pt idx="2438">
                  <c:v>-0.11971827698</c:v>
                </c:pt>
                <c:pt idx="2439">
                  <c:v>-0.12818173218000001</c:v>
                </c:pt>
                <c:pt idx="2440">
                  <c:v>-9.1205451970000004E-2</c:v>
                </c:pt>
                <c:pt idx="2441">
                  <c:v>-9.1205451970000004E-2</c:v>
                </c:pt>
                <c:pt idx="2442">
                  <c:v>-2.14443512E-2</c:v>
                </c:pt>
                <c:pt idx="2443">
                  <c:v>3.0934234620000001E-2</c:v>
                </c:pt>
                <c:pt idx="2444">
                  <c:v>3.0934234620000001E-2</c:v>
                </c:pt>
                <c:pt idx="2445">
                  <c:v>-2.7355962750000001E-2</c:v>
                </c:pt>
                <c:pt idx="2446">
                  <c:v>-0.11426277161000001</c:v>
                </c:pt>
                <c:pt idx="2447">
                  <c:v>-9.3478431700000003E-2</c:v>
                </c:pt>
                <c:pt idx="2448">
                  <c:v>-5.3917030330000004E-2</c:v>
                </c:pt>
                <c:pt idx="2449">
                  <c:v>-1.109733009E-2</c:v>
                </c:pt>
                <c:pt idx="2450">
                  <c:v>5.5409636500000003E-3</c:v>
                </c:pt>
                <c:pt idx="2451">
                  <c:v>5.5409636500000003E-3</c:v>
                </c:pt>
                <c:pt idx="2452">
                  <c:v>-8.8961944579999994E-2</c:v>
                </c:pt>
                <c:pt idx="2453">
                  <c:v>-0.11492932129000001</c:v>
                </c:pt>
                <c:pt idx="2454">
                  <c:v>-0.11492932129000001</c:v>
                </c:pt>
                <c:pt idx="2455">
                  <c:v>-0.15973942565999999</c:v>
                </c:pt>
                <c:pt idx="2456">
                  <c:v>-2.016337013E-2</c:v>
                </c:pt>
                <c:pt idx="2457">
                  <c:v>4.7293212889999998E-2</c:v>
                </c:pt>
                <c:pt idx="2458">
                  <c:v>0.11311440277</c:v>
                </c:pt>
                <c:pt idx="2459">
                  <c:v>-2.9878198619999997E-2</c:v>
                </c:pt>
                <c:pt idx="2460">
                  <c:v>-2.9878198619999997E-2</c:v>
                </c:pt>
                <c:pt idx="2461">
                  <c:v>-0.12516589355000002</c:v>
                </c:pt>
                <c:pt idx="2462">
                  <c:v>-4.6052539830000003E-2</c:v>
                </c:pt>
                <c:pt idx="2463">
                  <c:v>-2.6963338850000001E-2</c:v>
                </c:pt>
                <c:pt idx="2464">
                  <c:v>-2.6963338850000001E-2</c:v>
                </c:pt>
                <c:pt idx="2465">
                  <c:v>-0.12841476439999999</c:v>
                </c:pt>
                <c:pt idx="2466">
                  <c:v>-0.12841476439999999</c:v>
                </c:pt>
                <c:pt idx="2467">
                  <c:v>-0.16433871459999999</c:v>
                </c:pt>
                <c:pt idx="2468">
                  <c:v>-0.17166108704000002</c:v>
                </c:pt>
                <c:pt idx="2469">
                  <c:v>-0.17166108704000002</c:v>
                </c:pt>
                <c:pt idx="2470">
                  <c:v>-0.10913974761999999</c:v>
                </c:pt>
                <c:pt idx="2471">
                  <c:v>9.9262638100000005E-3</c:v>
                </c:pt>
                <c:pt idx="2472">
                  <c:v>7.6695602419999995E-2</c:v>
                </c:pt>
                <c:pt idx="2473">
                  <c:v>7.6695602419999995E-2</c:v>
                </c:pt>
                <c:pt idx="2474">
                  <c:v>-9.2431411739999997E-2</c:v>
                </c:pt>
                <c:pt idx="2475">
                  <c:v>-9.2431411739999997E-2</c:v>
                </c:pt>
                <c:pt idx="2476">
                  <c:v>-0.17721421814000002</c:v>
                </c:pt>
                <c:pt idx="2477">
                  <c:v>-0.10590341949000001</c:v>
                </c:pt>
                <c:pt idx="2478">
                  <c:v>-2.2433786390000002E-2</c:v>
                </c:pt>
                <c:pt idx="2479">
                  <c:v>-2.2433786390000002E-2</c:v>
                </c:pt>
                <c:pt idx="2480">
                  <c:v>-5.7901039119999997E-2</c:v>
                </c:pt>
                <c:pt idx="2481">
                  <c:v>-0.12503486632999999</c:v>
                </c:pt>
                <c:pt idx="2482">
                  <c:v>-0.15524058532999999</c:v>
                </c:pt>
                <c:pt idx="2483">
                  <c:v>-0.12862036133000002</c:v>
                </c:pt>
                <c:pt idx="2484">
                  <c:v>-0.10797517395</c:v>
                </c:pt>
                <c:pt idx="2485">
                  <c:v>-0.10797517395</c:v>
                </c:pt>
                <c:pt idx="2486">
                  <c:v>-4.1639991760000002E-2</c:v>
                </c:pt>
                <c:pt idx="2487">
                  <c:v>-5.5002045600000002E-3</c:v>
                </c:pt>
                <c:pt idx="2488">
                  <c:v>-1.8137928009999998E-2</c:v>
                </c:pt>
                <c:pt idx="2489">
                  <c:v>-1.8137928009999998E-2</c:v>
                </c:pt>
                <c:pt idx="2490">
                  <c:v>-0.10361047363000001</c:v>
                </c:pt>
                <c:pt idx="2491">
                  <c:v>-0.17373103333000001</c:v>
                </c:pt>
                <c:pt idx="2492">
                  <c:v>-0.17373103333000001</c:v>
                </c:pt>
                <c:pt idx="2493">
                  <c:v>-0.15118115234000001</c:v>
                </c:pt>
                <c:pt idx="2494">
                  <c:v>-9.8179649350000009E-2</c:v>
                </c:pt>
                <c:pt idx="2495">
                  <c:v>-7.8048782349999998E-2</c:v>
                </c:pt>
                <c:pt idx="2496">
                  <c:v>-7.8048782349999998E-2</c:v>
                </c:pt>
                <c:pt idx="2497">
                  <c:v>-4.7966022490000003E-2</c:v>
                </c:pt>
                <c:pt idx="2498">
                  <c:v>-7.8057548519999992E-2</c:v>
                </c:pt>
                <c:pt idx="2499">
                  <c:v>-9.3366394040000009E-2</c:v>
                </c:pt>
                <c:pt idx="2500">
                  <c:v>-5.8566078189999995E-2</c:v>
                </c:pt>
                <c:pt idx="2501">
                  <c:v>-5.4740955350000002E-2</c:v>
                </c:pt>
                <c:pt idx="2502">
                  <c:v>-5.4740955350000002E-2</c:v>
                </c:pt>
                <c:pt idx="2503">
                  <c:v>-2.888152695E-2</c:v>
                </c:pt>
                <c:pt idx="2504">
                  <c:v>2.1755031590000001E-2</c:v>
                </c:pt>
                <c:pt idx="2505">
                  <c:v>2.1755031590000001E-2</c:v>
                </c:pt>
                <c:pt idx="2506">
                  <c:v>-4.7687339780000004E-2</c:v>
                </c:pt>
                <c:pt idx="2507">
                  <c:v>-9.6096359250000013E-2</c:v>
                </c:pt>
                <c:pt idx="2508">
                  <c:v>-0.14526296996999999</c:v>
                </c:pt>
                <c:pt idx="2509">
                  <c:v>-0.12704150390999999</c:v>
                </c:pt>
                <c:pt idx="2510">
                  <c:v>-8.0821304319999995E-2</c:v>
                </c:pt>
                <c:pt idx="2511">
                  <c:v>-2.9221593859999999E-2</c:v>
                </c:pt>
                <c:pt idx="2512">
                  <c:v>-2.9221593859999999E-2</c:v>
                </c:pt>
                <c:pt idx="2513">
                  <c:v>-5.3197582239999999E-2</c:v>
                </c:pt>
                <c:pt idx="2514">
                  <c:v>-7.6917678830000002E-2</c:v>
                </c:pt>
                <c:pt idx="2515">
                  <c:v>-7.6917678830000002E-2</c:v>
                </c:pt>
                <c:pt idx="2516">
                  <c:v>-0.17591816711000002</c:v>
                </c:pt>
                <c:pt idx="2517">
                  <c:v>4.9293060300000004E-2</c:v>
                </c:pt>
                <c:pt idx="2518">
                  <c:v>4.9293060300000004E-2</c:v>
                </c:pt>
                <c:pt idx="2519">
                  <c:v>-3.4941101070000001E-2</c:v>
                </c:pt>
                <c:pt idx="2520">
                  <c:v>-9.4003944399999997E-2</c:v>
                </c:pt>
                <c:pt idx="2521">
                  <c:v>-9.4003944399999997E-2</c:v>
                </c:pt>
                <c:pt idx="2522">
                  <c:v>-3.081974983E-2</c:v>
                </c:pt>
                <c:pt idx="2523">
                  <c:v>-3.0377742770000001E-2</c:v>
                </c:pt>
                <c:pt idx="2524">
                  <c:v>-5.0768264770000002E-2</c:v>
                </c:pt>
                <c:pt idx="2525">
                  <c:v>-5.0768264770000002E-2</c:v>
                </c:pt>
                <c:pt idx="2526">
                  <c:v>-6.3070323940000006E-2</c:v>
                </c:pt>
                <c:pt idx="2527">
                  <c:v>-6.3070323940000006E-2</c:v>
                </c:pt>
                <c:pt idx="2528">
                  <c:v>-9.3343605039999999E-2</c:v>
                </c:pt>
                <c:pt idx="2529">
                  <c:v>-8.700063324E-2</c:v>
                </c:pt>
                <c:pt idx="2530">
                  <c:v>-3.0451848980000001E-2</c:v>
                </c:pt>
                <c:pt idx="2531">
                  <c:v>-3.0451848980000001E-2</c:v>
                </c:pt>
                <c:pt idx="2532">
                  <c:v>-2.5083337779999999E-2</c:v>
                </c:pt>
                <c:pt idx="2533">
                  <c:v>-2.36156044E-2</c:v>
                </c:pt>
                <c:pt idx="2534">
                  <c:v>-2.36156044E-2</c:v>
                </c:pt>
                <c:pt idx="2535">
                  <c:v>-0.12938359070000002</c:v>
                </c:pt>
                <c:pt idx="2536">
                  <c:v>-8.9997390749999989E-2</c:v>
                </c:pt>
                <c:pt idx="2537">
                  <c:v>-8.9997390749999989E-2</c:v>
                </c:pt>
                <c:pt idx="2538">
                  <c:v>-8.8653213500000008E-2</c:v>
                </c:pt>
                <c:pt idx="2539">
                  <c:v>-6.7882972720000004E-2</c:v>
                </c:pt>
                <c:pt idx="2540">
                  <c:v>-2.848836708E-2</c:v>
                </c:pt>
                <c:pt idx="2541">
                  <c:v>-2.848836708E-2</c:v>
                </c:pt>
                <c:pt idx="2542">
                  <c:v>-2.9413980480000001E-2</c:v>
                </c:pt>
                <c:pt idx="2543">
                  <c:v>-7.5394592290000007E-2</c:v>
                </c:pt>
                <c:pt idx="2544">
                  <c:v>-9.7034805299999999E-2</c:v>
                </c:pt>
                <c:pt idx="2545">
                  <c:v>-4.5833911899999996E-2</c:v>
                </c:pt>
                <c:pt idx="2546">
                  <c:v>-2.707129669E-2</c:v>
                </c:pt>
                <c:pt idx="2547">
                  <c:v>-2.707129669E-2</c:v>
                </c:pt>
                <c:pt idx="2548">
                  <c:v>-6.3885211939999992E-2</c:v>
                </c:pt>
                <c:pt idx="2549">
                  <c:v>-9.0575202940000002E-2</c:v>
                </c:pt>
                <c:pt idx="2550">
                  <c:v>-9.0575202940000002E-2</c:v>
                </c:pt>
                <c:pt idx="2551">
                  <c:v>-0.15551896667000001</c:v>
                </c:pt>
                <c:pt idx="2552">
                  <c:v>-8.61291275E-2</c:v>
                </c:pt>
                <c:pt idx="2553">
                  <c:v>-8.61291275E-2</c:v>
                </c:pt>
                <c:pt idx="2554">
                  <c:v>-4.9705280300000002E-2</c:v>
                </c:pt>
                <c:pt idx="2555">
                  <c:v>8.9768962899999995E-3</c:v>
                </c:pt>
                <c:pt idx="2556">
                  <c:v>8.9768962899999995E-3</c:v>
                </c:pt>
                <c:pt idx="2557">
                  <c:v>-4.99699173E-2</c:v>
                </c:pt>
                <c:pt idx="2558">
                  <c:v>-7.2440353390000004E-2</c:v>
                </c:pt>
                <c:pt idx="2559">
                  <c:v>-2.4479303359999999E-2</c:v>
                </c:pt>
                <c:pt idx="2560">
                  <c:v>-2.7940599439999998E-2</c:v>
                </c:pt>
                <c:pt idx="2561">
                  <c:v>-6.6097540900000003E-3</c:v>
                </c:pt>
                <c:pt idx="2562">
                  <c:v>-2.7920856480000002E-2</c:v>
                </c:pt>
                <c:pt idx="2563">
                  <c:v>-2.7920856480000002E-2</c:v>
                </c:pt>
                <c:pt idx="2564">
                  <c:v>-0.14101057434</c:v>
                </c:pt>
                <c:pt idx="2565">
                  <c:v>-0.17138803101</c:v>
                </c:pt>
                <c:pt idx="2566">
                  <c:v>-0.17138803101</c:v>
                </c:pt>
                <c:pt idx="2567">
                  <c:v>-9.9793807979999996E-2</c:v>
                </c:pt>
                <c:pt idx="2568">
                  <c:v>-2.5538808820000002E-2</c:v>
                </c:pt>
                <c:pt idx="2569">
                  <c:v>1.8198652270000001E-2</c:v>
                </c:pt>
                <c:pt idx="2570">
                  <c:v>-7.175122833E-2</c:v>
                </c:pt>
                <c:pt idx="2571">
                  <c:v>-8.6980567930000002E-2</c:v>
                </c:pt>
                <c:pt idx="2572">
                  <c:v>-8.6980567930000002E-2</c:v>
                </c:pt>
                <c:pt idx="2573">
                  <c:v>-0.11105635071</c:v>
                </c:pt>
                <c:pt idx="2574">
                  <c:v>-8.0041107180000001E-2</c:v>
                </c:pt>
                <c:pt idx="2575">
                  <c:v>-7.7461990359999996E-2</c:v>
                </c:pt>
                <c:pt idx="2576">
                  <c:v>-7.7461990359999996E-2</c:v>
                </c:pt>
                <c:pt idx="2577">
                  <c:v>-2.494664001E-2</c:v>
                </c:pt>
                <c:pt idx="2578">
                  <c:v>-4.9101566310000004E-2</c:v>
                </c:pt>
                <c:pt idx="2579">
                  <c:v>-0.11755574036000001</c:v>
                </c:pt>
                <c:pt idx="2580">
                  <c:v>-5.2405200960000002E-2</c:v>
                </c:pt>
                <c:pt idx="2581">
                  <c:v>-7.55443716E-3</c:v>
                </c:pt>
                <c:pt idx="2582">
                  <c:v>-7.55443716E-3</c:v>
                </c:pt>
                <c:pt idx="2583">
                  <c:v>8.5534240720000002E-2</c:v>
                </c:pt>
                <c:pt idx="2584">
                  <c:v>7.5548858640000008E-2</c:v>
                </c:pt>
                <c:pt idx="2585">
                  <c:v>-5.0231468200000004E-2</c:v>
                </c:pt>
                <c:pt idx="2586">
                  <c:v>-5.0231468200000004E-2</c:v>
                </c:pt>
                <c:pt idx="2587">
                  <c:v>-6.4174545289999996E-2</c:v>
                </c:pt>
                <c:pt idx="2588">
                  <c:v>-6.4174545289999996E-2</c:v>
                </c:pt>
                <c:pt idx="2589">
                  <c:v>-4.6128562929999999E-2</c:v>
                </c:pt>
                <c:pt idx="2590">
                  <c:v>0.10206361389</c:v>
                </c:pt>
                <c:pt idx="2591">
                  <c:v>0.10206361389</c:v>
                </c:pt>
                <c:pt idx="2592">
                  <c:v>5.4166984560000006E-2</c:v>
                </c:pt>
                <c:pt idx="2593">
                  <c:v>9.1023044599999985E-3</c:v>
                </c:pt>
                <c:pt idx="2594">
                  <c:v>-5.9009655000000001E-2</c:v>
                </c:pt>
                <c:pt idx="2595">
                  <c:v>-5.9009655000000001E-2</c:v>
                </c:pt>
                <c:pt idx="2596">
                  <c:v>1.8315944670000001E-2</c:v>
                </c:pt>
                <c:pt idx="2597">
                  <c:v>1.8315944670000001E-2</c:v>
                </c:pt>
                <c:pt idx="2598">
                  <c:v>5.1980735780000002E-2</c:v>
                </c:pt>
                <c:pt idx="2599">
                  <c:v>2.3946044400000002E-3</c:v>
                </c:pt>
                <c:pt idx="2600">
                  <c:v>2.3946044400000002E-3</c:v>
                </c:pt>
                <c:pt idx="2601">
                  <c:v>-0.17697929382000002</c:v>
                </c:pt>
                <c:pt idx="2602">
                  <c:v>-0.16065693665</c:v>
                </c:pt>
                <c:pt idx="2603">
                  <c:v>-0.16065693665</c:v>
                </c:pt>
                <c:pt idx="2604">
                  <c:v>-7.0041748049999991E-2</c:v>
                </c:pt>
                <c:pt idx="2605">
                  <c:v>-6.192046356E-2</c:v>
                </c:pt>
                <c:pt idx="2606">
                  <c:v>-8.2554328920000003E-2</c:v>
                </c:pt>
                <c:pt idx="2607">
                  <c:v>-5.018892288E-2</c:v>
                </c:pt>
                <c:pt idx="2608">
                  <c:v>-0.11784572601000001</c:v>
                </c:pt>
                <c:pt idx="2609">
                  <c:v>-0.11784572601000001</c:v>
                </c:pt>
                <c:pt idx="2610">
                  <c:v>-0.10818476868</c:v>
                </c:pt>
                <c:pt idx="2611">
                  <c:v>-2.9883510589999999E-2</c:v>
                </c:pt>
                <c:pt idx="2612">
                  <c:v>-8.0784397099999995E-3</c:v>
                </c:pt>
                <c:pt idx="2613">
                  <c:v>-8.0784397099999995E-3</c:v>
                </c:pt>
                <c:pt idx="2614">
                  <c:v>-8.8287551879999995E-2</c:v>
                </c:pt>
                <c:pt idx="2615">
                  <c:v>-8.8287551879999995E-2</c:v>
                </c:pt>
                <c:pt idx="2616">
                  <c:v>-0.11537353516</c:v>
                </c:pt>
                <c:pt idx="2617">
                  <c:v>-3.8261253359999997E-2</c:v>
                </c:pt>
                <c:pt idx="2618">
                  <c:v>-3.8261253359999997E-2</c:v>
                </c:pt>
                <c:pt idx="2619">
                  <c:v>-8.5156875610000002E-2</c:v>
                </c:pt>
                <c:pt idx="2620">
                  <c:v>-9.0317413329999999E-2</c:v>
                </c:pt>
                <c:pt idx="2621">
                  <c:v>-1.7023696899999999E-2</c:v>
                </c:pt>
                <c:pt idx="2622">
                  <c:v>-1.7023696899999999E-2</c:v>
                </c:pt>
                <c:pt idx="2623">
                  <c:v>-3.752151871E-2</c:v>
                </c:pt>
                <c:pt idx="2624">
                  <c:v>-1.8355016710000002E-2</c:v>
                </c:pt>
                <c:pt idx="2625">
                  <c:v>-1.8355016710000002E-2</c:v>
                </c:pt>
                <c:pt idx="2626">
                  <c:v>-3.5238254550000001E-2</c:v>
                </c:pt>
                <c:pt idx="2627">
                  <c:v>-5.3605506900000002E-2</c:v>
                </c:pt>
                <c:pt idx="2628">
                  <c:v>-5.3605506900000002E-2</c:v>
                </c:pt>
                <c:pt idx="2629">
                  <c:v>-4.8970844270000001E-2</c:v>
                </c:pt>
                <c:pt idx="2630">
                  <c:v>-0.17992880249000001</c:v>
                </c:pt>
                <c:pt idx="2631">
                  <c:v>-0.15657467650999998</c:v>
                </c:pt>
                <c:pt idx="2632">
                  <c:v>-0.15657467650999998</c:v>
                </c:pt>
                <c:pt idx="2633">
                  <c:v>-9.5684700009999998E-2</c:v>
                </c:pt>
                <c:pt idx="2634">
                  <c:v>-9.5684700009999998E-2</c:v>
                </c:pt>
                <c:pt idx="2635">
                  <c:v>-8.9304855350000004E-2</c:v>
                </c:pt>
                <c:pt idx="2636">
                  <c:v>-7.9261291499999997E-2</c:v>
                </c:pt>
                <c:pt idx="2637">
                  <c:v>-3.9606731409999998E-2</c:v>
                </c:pt>
                <c:pt idx="2638">
                  <c:v>-3.9606731409999998E-2</c:v>
                </c:pt>
                <c:pt idx="2639">
                  <c:v>-3.6985321040000005E-2</c:v>
                </c:pt>
                <c:pt idx="2640">
                  <c:v>-7.042490387E-2</c:v>
                </c:pt>
                <c:pt idx="2641">
                  <c:v>-0.10539131926999999</c:v>
                </c:pt>
                <c:pt idx="2642">
                  <c:v>-5.5787364959999995E-2</c:v>
                </c:pt>
                <c:pt idx="2643">
                  <c:v>-2.8123931880000001E-2</c:v>
                </c:pt>
                <c:pt idx="2644">
                  <c:v>-2.8123931880000001E-2</c:v>
                </c:pt>
                <c:pt idx="2645">
                  <c:v>-4.4143150329999999E-2</c:v>
                </c:pt>
                <c:pt idx="2646">
                  <c:v>-4.822537994E-2</c:v>
                </c:pt>
                <c:pt idx="2647">
                  <c:v>-6.3141002660000001E-2</c:v>
                </c:pt>
                <c:pt idx="2648">
                  <c:v>-6.3141002660000001E-2</c:v>
                </c:pt>
                <c:pt idx="2649">
                  <c:v>-5.3387138370000004E-2</c:v>
                </c:pt>
                <c:pt idx="2650">
                  <c:v>-2.2421930310000001E-2</c:v>
                </c:pt>
                <c:pt idx="2651">
                  <c:v>-1.134201336E-2</c:v>
                </c:pt>
                <c:pt idx="2652">
                  <c:v>-2.7227361680000003E-2</c:v>
                </c:pt>
                <c:pt idx="2653">
                  <c:v>-4.1341583250000001E-2</c:v>
                </c:pt>
                <c:pt idx="2654">
                  <c:v>-2.7100376129999999E-2</c:v>
                </c:pt>
                <c:pt idx="2655">
                  <c:v>-2.7100376129999999E-2</c:v>
                </c:pt>
                <c:pt idx="2656">
                  <c:v>8.8171554570000005E-2</c:v>
                </c:pt>
                <c:pt idx="2657">
                  <c:v>9.4149780269999997E-2</c:v>
                </c:pt>
                <c:pt idx="2658">
                  <c:v>9.4149780269999997E-2</c:v>
                </c:pt>
                <c:pt idx="2659">
                  <c:v>-1.5390462879999999E-2</c:v>
                </c:pt>
                <c:pt idx="2660">
                  <c:v>-1.5390462879999999E-2</c:v>
                </c:pt>
                <c:pt idx="2661">
                  <c:v>-7.5089569090000002E-2</c:v>
                </c:pt>
                <c:pt idx="2662">
                  <c:v>-7.5089569090000002E-2</c:v>
                </c:pt>
                <c:pt idx="2663">
                  <c:v>-8.2710685729999997E-2</c:v>
                </c:pt>
                <c:pt idx="2664">
                  <c:v>-9.1737899780000007E-2</c:v>
                </c:pt>
                <c:pt idx="2665">
                  <c:v>-7.1521621699999996E-2</c:v>
                </c:pt>
                <c:pt idx="2666">
                  <c:v>-7.1521621699999996E-2</c:v>
                </c:pt>
                <c:pt idx="2667">
                  <c:v>-0.10452546692</c:v>
                </c:pt>
                <c:pt idx="2668">
                  <c:v>-0.10452546692</c:v>
                </c:pt>
                <c:pt idx="2669">
                  <c:v>-2.607154465E-2</c:v>
                </c:pt>
                <c:pt idx="2670">
                  <c:v>1.2884529110000001E-2</c:v>
                </c:pt>
                <c:pt idx="2671">
                  <c:v>-8.3453002929999992E-2</c:v>
                </c:pt>
                <c:pt idx="2672">
                  <c:v>-8.3453002929999992E-2</c:v>
                </c:pt>
                <c:pt idx="2673">
                  <c:v>-0.19372581482000001</c:v>
                </c:pt>
                <c:pt idx="2674">
                  <c:v>-9.4116889950000004E-2</c:v>
                </c:pt>
                <c:pt idx="2675">
                  <c:v>1.55590868E-2</c:v>
                </c:pt>
                <c:pt idx="2676">
                  <c:v>1.55590868E-2</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3"/>
          <c:order val="17"/>
          <c:tx>
            <c:v>Torque</c:v>
          </c:tx>
          <c:spPr>
            <a:ln w="25400">
              <a:solidFill>
                <a:srgbClr val="FF99CC"/>
              </a:solidFill>
              <a:prstDash val="solid"/>
            </a:ln>
          </c:spPr>
          <c:marker>
            <c:symbol val="none"/>
          </c:marker>
          <c:xVal>
            <c:numRef>
              <c:f>sheet1!$G$2:$G$5000</c:f>
              <c:numCache>
                <c:formatCode>0.0000</c:formatCode>
                <c:ptCount val="4999"/>
                <c:pt idx="0" formatCode="0">
                  <c:v>0</c:v>
                </c:pt>
                <c:pt idx="1">
                  <c:v>3.1E-2</c:v>
                </c:pt>
                <c:pt idx="2">
                  <c:v>4.7E-2</c:v>
                </c:pt>
                <c:pt idx="3">
                  <c:v>0.29699999999999999</c:v>
                </c:pt>
                <c:pt idx="4">
                  <c:v>0.437</c:v>
                </c:pt>
                <c:pt idx="5">
                  <c:v>0.54700000000000004</c:v>
                </c:pt>
                <c:pt idx="6">
                  <c:v>0.65600000000000003</c:v>
                </c:pt>
                <c:pt idx="7">
                  <c:v>0.78100000000000003</c:v>
                </c:pt>
                <c:pt idx="8">
                  <c:v>0.89</c:v>
                </c:pt>
                <c:pt idx="9">
                  <c:v>1</c:v>
                </c:pt>
                <c:pt idx="10">
                  <c:v>1.109</c:v>
                </c:pt>
                <c:pt idx="11">
                  <c:v>1.218</c:v>
                </c:pt>
                <c:pt idx="12">
                  <c:v>1.343</c:v>
                </c:pt>
                <c:pt idx="13">
                  <c:v>1.4370000000000001</c:v>
                </c:pt>
                <c:pt idx="14">
                  <c:v>1.609</c:v>
                </c:pt>
                <c:pt idx="15">
                  <c:v>1.718</c:v>
                </c:pt>
                <c:pt idx="16">
                  <c:v>1.8280000000000001</c:v>
                </c:pt>
                <c:pt idx="17">
                  <c:v>1.9530000000000001</c:v>
                </c:pt>
                <c:pt idx="18">
                  <c:v>2.0619999999999998</c:v>
                </c:pt>
                <c:pt idx="19">
                  <c:v>2.1720000000000002</c:v>
                </c:pt>
                <c:pt idx="20">
                  <c:v>2.2810000000000001</c:v>
                </c:pt>
                <c:pt idx="21">
                  <c:v>2.39</c:v>
                </c:pt>
                <c:pt idx="22">
                  <c:v>2.5</c:v>
                </c:pt>
                <c:pt idx="23">
                  <c:v>2.609</c:v>
                </c:pt>
                <c:pt idx="24">
                  <c:v>2.734</c:v>
                </c:pt>
                <c:pt idx="25">
                  <c:v>2.843</c:v>
                </c:pt>
                <c:pt idx="26">
                  <c:v>2.9529999999999998</c:v>
                </c:pt>
                <c:pt idx="27">
                  <c:v>3.0619999999999998</c:v>
                </c:pt>
                <c:pt idx="28">
                  <c:v>3.1720000000000002</c:v>
                </c:pt>
                <c:pt idx="29">
                  <c:v>3.2810000000000001</c:v>
                </c:pt>
                <c:pt idx="30">
                  <c:v>3.39</c:v>
                </c:pt>
                <c:pt idx="31">
                  <c:v>3.5150000000000001</c:v>
                </c:pt>
                <c:pt idx="32">
                  <c:v>3.625</c:v>
                </c:pt>
                <c:pt idx="33">
                  <c:v>3.734</c:v>
                </c:pt>
                <c:pt idx="34">
                  <c:v>3.843</c:v>
                </c:pt>
                <c:pt idx="35">
                  <c:v>3.9529999999999998</c:v>
                </c:pt>
                <c:pt idx="36">
                  <c:v>4.0620000000000003</c:v>
                </c:pt>
                <c:pt idx="37">
                  <c:v>4.1870000000000003</c:v>
                </c:pt>
                <c:pt idx="38">
                  <c:v>4.2969999999999997</c:v>
                </c:pt>
                <c:pt idx="39">
                  <c:v>4.4059999999999997</c:v>
                </c:pt>
                <c:pt idx="40">
                  <c:v>4.5149999999999997</c:v>
                </c:pt>
                <c:pt idx="41">
                  <c:v>4.625</c:v>
                </c:pt>
                <c:pt idx="42">
                  <c:v>4.734</c:v>
                </c:pt>
                <c:pt idx="43">
                  <c:v>4.843</c:v>
                </c:pt>
                <c:pt idx="44">
                  <c:v>4.9530000000000003</c:v>
                </c:pt>
                <c:pt idx="45">
                  <c:v>5.0780000000000003</c:v>
                </c:pt>
                <c:pt idx="46">
                  <c:v>5.1870000000000003</c:v>
                </c:pt>
                <c:pt idx="47">
                  <c:v>5.2969999999999997</c:v>
                </c:pt>
                <c:pt idx="48">
                  <c:v>5.4059999999999997</c:v>
                </c:pt>
                <c:pt idx="49">
                  <c:v>5.5149999999999997</c:v>
                </c:pt>
                <c:pt idx="50">
                  <c:v>5.625</c:v>
                </c:pt>
                <c:pt idx="51">
                  <c:v>5.734</c:v>
                </c:pt>
                <c:pt idx="52">
                  <c:v>5.859</c:v>
                </c:pt>
                <c:pt idx="53">
                  <c:v>5.968</c:v>
                </c:pt>
                <c:pt idx="54">
                  <c:v>6.0780000000000003</c:v>
                </c:pt>
                <c:pt idx="55">
                  <c:v>6.1870000000000003</c:v>
                </c:pt>
                <c:pt idx="56">
                  <c:v>6.2969999999999997</c:v>
                </c:pt>
                <c:pt idx="57">
                  <c:v>6.4219999999999997</c:v>
                </c:pt>
                <c:pt idx="58">
                  <c:v>6.5309999999999997</c:v>
                </c:pt>
                <c:pt idx="59">
                  <c:v>6.64</c:v>
                </c:pt>
                <c:pt idx="60">
                  <c:v>6.75</c:v>
                </c:pt>
                <c:pt idx="61">
                  <c:v>6.859</c:v>
                </c:pt>
                <c:pt idx="62">
                  <c:v>6.968</c:v>
                </c:pt>
                <c:pt idx="63">
                  <c:v>7.0780000000000003</c:v>
                </c:pt>
                <c:pt idx="64">
                  <c:v>7.2030000000000003</c:v>
                </c:pt>
                <c:pt idx="65">
                  <c:v>7.3120000000000003</c:v>
                </c:pt>
                <c:pt idx="66">
                  <c:v>7.4219999999999997</c:v>
                </c:pt>
                <c:pt idx="67">
                  <c:v>7.5309999999999997</c:v>
                </c:pt>
                <c:pt idx="68">
                  <c:v>7.64</c:v>
                </c:pt>
                <c:pt idx="69">
                  <c:v>7.75</c:v>
                </c:pt>
                <c:pt idx="70">
                  <c:v>7.859</c:v>
                </c:pt>
                <c:pt idx="71">
                  <c:v>7.984</c:v>
                </c:pt>
                <c:pt idx="72">
                  <c:v>8.093</c:v>
                </c:pt>
                <c:pt idx="73">
                  <c:v>8.2029999999999994</c:v>
                </c:pt>
                <c:pt idx="74">
                  <c:v>8.3119999999999994</c:v>
                </c:pt>
                <c:pt idx="75">
                  <c:v>8.4220000000000006</c:v>
                </c:pt>
                <c:pt idx="76">
                  <c:v>8.5310000000000006</c:v>
                </c:pt>
                <c:pt idx="77">
                  <c:v>8.6560000000000006</c:v>
                </c:pt>
                <c:pt idx="78">
                  <c:v>8.7650000000000006</c:v>
                </c:pt>
                <c:pt idx="79">
                  <c:v>8.875</c:v>
                </c:pt>
                <c:pt idx="80">
                  <c:v>8.984</c:v>
                </c:pt>
                <c:pt idx="81">
                  <c:v>9.093</c:v>
                </c:pt>
                <c:pt idx="82">
                  <c:v>9.2029999999999994</c:v>
                </c:pt>
                <c:pt idx="83">
                  <c:v>9.3119999999999994</c:v>
                </c:pt>
                <c:pt idx="84">
                  <c:v>9.4369999999999994</c:v>
                </c:pt>
                <c:pt idx="85">
                  <c:v>9.5470000000000006</c:v>
                </c:pt>
                <c:pt idx="86">
                  <c:v>9.6560000000000006</c:v>
                </c:pt>
                <c:pt idx="87">
                  <c:v>9.7650000000000006</c:v>
                </c:pt>
                <c:pt idx="88">
                  <c:v>9.875</c:v>
                </c:pt>
                <c:pt idx="89">
                  <c:v>9.984</c:v>
                </c:pt>
                <c:pt idx="90">
                  <c:v>10.109</c:v>
                </c:pt>
                <c:pt idx="91">
                  <c:v>10.218</c:v>
                </c:pt>
                <c:pt idx="92">
                  <c:v>10.327999999999999</c:v>
                </c:pt>
                <c:pt idx="93">
                  <c:v>10.436999999999999</c:v>
                </c:pt>
                <c:pt idx="94">
                  <c:v>10.547000000000001</c:v>
                </c:pt>
                <c:pt idx="95">
                  <c:v>10.656000000000001</c:v>
                </c:pt>
                <c:pt idx="96">
                  <c:v>10.765000000000001</c:v>
                </c:pt>
                <c:pt idx="97">
                  <c:v>10.89</c:v>
                </c:pt>
                <c:pt idx="98">
                  <c:v>11</c:v>
                </c:pt>
                <c:pt idx="99">
                  <c:v>11.109</c:v>
                </c:pt>
                <c:pt idx="100">
                  <c:v>11.218</c:v>
                </c:pt>
                <c:pt idx="101">
                  <c:v>11.327999999999999</c:v>
                </c:pt>
                <c:pt idx="102">
                  <c:v>11.436999999999999</c:v>
                </c:pt>
                <c:pt idx="103">
                  <c:v>11.547000000000001</c:v>
                </c:pt>
                <c:pt idx="104">
                  <c:v>11.672000000000001</c:v>
                </c:pt>
                <c:pt idx="105">
                  <c:v>11.781000000000001</c:v>
                </c:pt>
                <c:pt idx="106">
                  <c:v>11.89</c:v>
                </c:pt>
                <c:pt idx="107">
                  <c:v>12</c:v>
                </c:pt>
                <c:pt idx="108">
                  <c:v>12.109</c:v>
                </c:pt>
                <c:pt idx="109">
                  <c:v>12.218</c:v>
                </c:pt>
                <c:pt idx="110">
                  <c:v>12.327999999999999</c:v>
                </c:pt>
                <c:pt idx="111">
                  <c:v>12.452999999999999</c:v>
                </c:pt>
                <c:pt idx="112">
                  <c:v>12.561999999999999</c:v>
                </c:pt>
                <c:pt idx="113">
                  <c:v>12.672000000000001</c:v>
                </c:pt>
                <c:pt idx="114">
                  <c:v>12.781000000000001</c:v>
                </c:pt>
                <c:pt idx="115">
                  <c:v>12.89</c:v>
                </c:pt>
                <c:pt idx="116">
                  <c:v>13</c:v>
                </c:pt>
                <c:pt idx="117">
                  <c:v>13.109</c:v>
                </c:pt>
                <c:pt idx="118">
                  <c:v>13.234</c:v>
                </c:pt>
                <c:pt idx="119">
                  <c:v>13.343</c:v>
                </c:pt>
                <c:pt idx="120">
                  <c:v>13.452999999999999</c:v>
                </c:pt>
                <c:pt idx="121">
                  <c:v>13.577999999999999</c:v>
                </c:pt>
                <c:pt idx="122">
                  <c:v>13.686999999999999</c:v>
                </c:pt>
                <c:pt idx="123">
                  <c:v>13.797000000000001</c:v>
                </c:pt>
                <c:pt idx="124">
                  <c:v>13.922000000000001</c:v>
                </c:pt>
                <c:pt idx="125">
                  <c:v>14.031000000000001</c:v>
                </c:pt>
                <c:pt idx="126">
                  <c:v>14.14</c:v>
                </c:pt>
                <c:pt idx="127">
                  <c:v>14.25</c:v>
                </c:pt>
                <c:pt idx="128">
                  <c:v>14.359</c:v>
                </c:pt>
                <c:pt idx="129">
                  <c:v>14.484</c:v>
                </c:pt>
                <c:pt idx="130">
                  <c:v>14.593</c:v>
                </c:pt>
                <c:pt idx="131">
                  <c:v>14.702999999999999</c:v>
                </c:pt>
                <c:pt idx="132">
                  <c:v>14.811999999999999</c:v>
                </c:pt>
                <c:pt idx="133">
                  <c:v>14.936999999999999</c:v>
                </c:pt>
                <c:pt idx="134">
                  <c:v>15.047000000000001</c:v>
                </c:pt>
                <c:pt idx="135">
                  <c:v>15.156000000000001</c:v>
                </c:pt>
                <c:pt idx="136">
                  <c:v>15.265000000000001</c:v>
                </c:pt>
                <c:pt idx="137">
                  <c:v>15.375</c:v>
                </c:pt>
                <c:pt idx="138">
                  <c:v>15.484</c:v>
                </c:pt>
                <c:pt idx="139">
                  <c:v>15.593</c:v>
                </c:pt>
                <c:pt idx="140">
                  <c:v>15.718</c:v>
                </c:pt>
                <c:pt idx="141">
                  <c:v>15.827999999999999</c:v>
                </c:pt>
                <c:pt idx="142">
                  <c:v>15.936999999999999</c:v>
                </c:pt>
                <c:pt idx="143">
                  <c:v>16.047000000000001</c:v>
                </c:pt>
                <c:pt idx="144">
                  <c:v>16.155999999999999</c:v>
                </c:pt>
                <c:pt idx="145">
                  <c:v>16.265000000000001</c:v>
                </c:pt>
                <c:pt idx="146">
                  <c:v>16.39</c:v>
                </c:pt>
                <c:pt idx="147">
                  <c:v>16.5</c:v>
                </c:pt>
                <c:pt idx="148">
                  <c:v>16.609000000000002</c:v>
                </c:pt>
                <c:pt idx="149">
                  <c:v>16.718</c:v>
                </c:pt>
                <c:pt idx="150">
                  <c:v>16.827999999999999</c:v>
                </c:pt>
                <c:pt idx="151">
                  <c:v>16.937000000000001</c:v>
                </c:pt>
                <c:pt idx="152">
                  <c:v>17.062000000000001</c:v>
                </c:pt>
                <c:pt idx="153">
                  <c:v>17.172000000000001</c:v>
                </c:pt>
                <c:pt idx="154">
                  <c:v>17.280999999999999</c:v>
                </c:pt>
                <c:pt idx="155">
                  <c:v>17.39</c:v>
                </c:pt>
                <c:pt idx="156">
                  <c:v>17.5</c:v>
                </c:pt>
                <c:pt idx="157">
                  <c:v>17.609000000000002</c:v>
                </c:pt>
                <c:pt idx="158">
                  <c:v>17.718</c:v>
                </c:pt>
                <c:pt idx="159">
                  <c:v>17.843</c:v>
                </c:pt>
                <c:pt idx="160">
                  <c:v>17.952999999999999</c:v>
                </c:pt>
                <c:pt idx="161">
                  <c:v>18.062000000000001</c:v>
                </c:pt>
                <c:pt idx="162">
                  <c:v>18.172000000000001</c:v>
                </c:pt>
                <c:pt idx="163">
                  <c:v>18.280999999999999</c:v>
                </c:pt>
                <c:pt idx="164">
                  <c:v>18.405999999999999</c:v>
                </c:pt>
                <c:pt idx="165">
                  <c:v>18.515000000000001</c:v>
                </c:pt>
                <c:pt idx="166">
                  <c:v>18.625</c:v>
                </c:pt>
                <c:pt idx="167">
                  <c:v>18.734000000000002</c:v>
                </c:pt>
                <c:pt idx="168">
                  <c:v>18.843</c:v>
                </c:pt>
                <c:pt idx="169">
                  <c:v>18.968</c:v>
                </c:pt>
                <c:pt idx="170">
                  <c:v>19.077999999999999</c:v>
                </c:pt>
                <c:pt idx="171">
                  <c:v>19.187000000000001</c:v>
                </c:pt>
                <c:pt idx="172">
                  <c:v>19.297000000000001</c:v>
                </c:pt>
                <c:pt idx="173">
                  <c:v>19.405999999999999</c:v>
                </c:pt>
                <c:pt idx="174">
                  <c:v>19.530999999999999</c:v>
                </c:pt>
                <c:pt idx="175">
                  <c:v>19.64</c:v>
                </c:pt>
                <c:pt idx="176">
                  <c:v>19.75</c:v>
                </c:pt>
                <c:pt idx="177">
                  <c:v>19.859000000000002</c:v>
                </c:pt>
                <c:pt idx="178">
                  <c:v>19.968</c:v>
                </c:pt>
                <c:pt idx="179">
                  <c:v>20.077999999999999</c:v>
                </c:pt>
                <c:pt idx="180">
                  <c:v>20.187000000000001</c:v>
                </c:pt>
                <c:pt idx="181">
                  <c:v>20.312000000000001</c:v>
                </c:pt>
                <c:pt idx="182">
                  <c:v>20.422000000000001</c:v>
                </c:pt>
                <c:pt idx="183">
                  <c:v>20.530999999999999</c:v>
                </c:pt>
                <c:pt idx="184">
                  <c:v>20.64</c:v>
                </c:pt>
                <c:pt idx="185">
                  <c:v>20.765000000000001</c:v>
                </c:pt>
                <c:pt idx="186">
                  <c:v>20.875</c:v>
                </c:pt>
                <c:pt idx="187">
                  <c:v>20.984000000000002</c:v>
                </c:pt>
                <c:pt idx="188">
                  <c:v>21.093</c:v>
                </c:pt>
                <c:pt idx="189">
                  <c:v>21.202999999999999</c:v>
                </c:pt>
                <c:pt idx="190">
                  <c:v>21.312000000000001</c:v>
                </c:pt>
                <c:pt idx="191">
                  <c:v>21.422000000000001</c:v>
                </c:pt>
                <c:pt idx="192">
                  <c:v>21.547000000000001</c:v>
                </c:pt>
                <c:pt idx="193">
                  <c:v>21.655999999999999</c:v>
                </c:pt>
                <c:pt idx="194">
                  <c:v>21.765000000000001</c:v>
                </c:pt>
                <c:pt idx="195">
                  <c:v>21.875</c:v>
                </c:pt>
                <c:pt idx="196">
                  <c:v>21.984000000000002</c:v>
                </c:pt>
                <c:pt idx="197">
                  <c:v>22.093</c:v>
                </c:pt>
                <c:pt idx="198">
                  <c:v>22.218</c:v>
                </c:pt>
                <c:pt idx="199">
                  <c:v>22.327999999999999</c:v>
                </c:pt>
                <c:pt idx="200">
                  <c:v>22.437000000000001</c:v>
                </c:pt>
                <c:pt idx="201">
                  <c:v>22.547000000000001</c:v>
                </c:pt>
                <c:pt idx="202">
                  <c:v>22.655999999999999</c:v>
                </c:pt>
                <c:pt idx="203">
                  <c:v>22.780999999999999</c:v>
                </c:pt>
                <c:pt idx="204">
                  <c:v>22.89</c:v>
                </c:pt>
                <c:pt idx="205">
                  <c:v>23</c:v>
                </c:pt>
                <c:pt idx="206">
                  <c:v>23.109000000000002</c:v>
                </c:pt>
                <c:pt idx="207">
                  <c:v>23.218</c:v>
                </c:pt>
                <c:pt idx="208">
                  <c:v>23.327999999999999</c:v>
                </c:pt>
                <c:pt idx="209">
                  <c:v>23.452999999999999</c:v>
                </c:pt>
                <c:pt idx="210">
                  <c:v>23.562000000000001</c:v>
                </c:pt>
                <c:pt idx="211">
                  <c:v>23.672000000000001</c:v>
                </c:pt>
                <c:pt idx="212">
                  <c:v>23.780999999999999</c:v>
                </c:pt>
                <c:pt idx="213">
                  <c:v>23.89</c:v>
                </c:pt>
                <c:pt idx="214">
                  <c:v>24</c:v>
                </c:pt>
                <c:pt idx="215">
                  <c:v>24.109000000000002</c:v>
                </c:pt>
                <c:pt idx="216">
                  <c:v>24.218</c:v>
                </c:pt>
                <c:pt idx="217">
                  <c:v>24.343</c:v>
                </c:pt>
                <c:pt idx="218">
                  <c:v>24.452999999999999</c:v>
                </c:pt>
                <c:pt idx="219">
                  <c:v>24.562000000000001</c:v>
                </c:pt>
                <c:pt idx="220">
                  <c:v>24.672000000000001</c:v>
                </c:pt>
                <c:pt idx="221">
                  <c:v>24.780999999999999</c:v>
                </c:pt>
                <c:pt idx="222">
                  <c:v>24.89</c:v>
                </c:pt>
                <c:pt idx="223">
                  <c:v>25</c:v>
                </c:pt>
                <c:pt idx="224">
                  <c:v>25.109000000000002</c:v>
                </c:pt>
                <c:pt idx="225">
                  <c:v>25.234000000000002</c:v>
                </c:pt>
                <c:pt idx="226">
                  <c:v>25.343</c:v>
                </c:pt>
                <c:pt idx="227">
                  <c:v>25.452999999999999</c:v>
                </c:pt>
                <c:pt idx="228">
                  <c:v>25.562000000000001</c:v>
                </c:pt>
                <c:pt idx="229">
                  <c:v>25.672000000000001</c:v>
                </c:pt>
                <c:pt idx="230">
                  <c:v>25.780999999999999</c:v>
                </c:pt>
                <c:pt idx="231">
                  <c:v>25.89</c:v>
                </c:pt>
                <c:pt idx="232">
                  <c:v>26.015000000000001</c:v>
                </c:pt>
                <c:pt idx="233">
                  <c:v>26.125</c:v>
                </c:pt>
                <c:pt idx="234">
                  <c:v>26.234000000000002</c:v>
                </c:pt>
                <c:pt idx="235">
                  <c:v>26.343</c:v>
                </c:pt>
                <c:pt idx="236">
                  <c:v>26.452999999999999</c:v>
                </c:pt>
                <c:pt idx="237">
                  <c:v>26.562000000000001</c:v>
                </c:pt>
                <c:pt idx="238">
                  <c:v>26.672000000000001</c:v>
                </c:pt>
                <c:pt idx="239">
                  <c:v>26.780999999999999</c:v>
                </c:pt>
                <c:pt idx="240">
                  <c:v>26.905999999999999</c:v>
                </c:pt>
                <c:pt idx="241">
                  <c:v>27.015000000000001</c:v>
                </c:pt>
                <c:pt idx="242">
                  <c:v>27.125</c:v>
                </c:pt>
                <c:pt idx="243">
                  <c:v>27.234000000000002</c:v>
                </c:pt>
                <c:pt idx="244">
                  <c:v>27.343</c:v>
                </c:pt>
                <c:pt idx="245">
                  <c:v>27.468</c:v>
                </c:pt>
                <c:pt idx="246">
                  <c:v>27.577999999999999</c:v>
                </c:pt>
                <c:pt idx="247">
                  <c:v>27.687000000000001</c:v>
                </c:pt>
                <c:pt idx="248">
                  <c:v>27.797000000000001</c:v>
                </c:pt>
                <c:pt idx="249">
                  <c:v>27.905999999999999</c:v>
                </c:pt>
                <c:pt idx="250">
                  <c:v>28.015000000000001</c:v>
                </c:pt>
                <c:pt idx="251">
                  <c:v>28.125</c:v>
                </c:pt>
                <c:pt idx="252">
                  <c:v>28.25</c:v>
                </c:pt>
                <c:pt idx="253">
                  <c:v>28.359000000000002</c:v>
                </c:pt>
                <c:pt idx="254">
                  <c:v>28.468</c:v>
                </c:pt>
                <c:pt idx="255">
                  <c:v>28.577999999999999</c:v>
                </c:pt>
                <c:pt idx="256">
                  <c:v>28.687000000000001</c:v>
                </c:pt>
                <c:pt idx="257">
                  <c:v>28.812000000000001</c:v>
                </c:pt>
                <c:pt idx="258">
                  <c:v>28.922000000000001</c:v>
                </c:pt>
                <c:pt idx="259">
                  <c:v>29.030999999999999</c:v>
                </c:pt>
                <c:pt idx="260">
                  <c:v>29.14</c:v>
                </c:pt>
                <c:pt idx="261">
                  <c:v>29.25</c:v>
                </c:pt>
                <c:pt idx="262">
                  <c:v>29.359000000000002</c:v>
                </c:pt>
                <c:pt idx="263">
                  <c:v>29.484000000000002</c:v>
                </c:pt>
                <c:pt idx="264">
                  <c:v>29.593</c:v>
                </c:pt>
                <c:pt idx="265">
                  <c:v>29.702999999999999</c:v>
                </c:pt>
                <c:pt idx="266">
                  <c:v>29.812000000000001</c:v>
                </c:pt>
                <c:pt idx="267">
                  <c:v>29.922000000000001</c:v>
                </c:pt>
                <c:pt idx="268">
                  <c:v>30.030999999999999</c:v>
                </c:pt>
                <c:pt idx="269">
                  <c:v>30.14</c:v>
                </c:pt>
                <c:pt idx="270">
                  <c:v>30.265000000000001</c:v>
                </c:pt>
                <c:pt idx="271">
                  <c:v>30.375</c:v>
                </c:pt>
                <c:pt idx="272">
                  <c:v>30.484000000000002</c:v>
                </c:pt>
                <c:pt idx="273">
                  <c:v>30.593</c:v>
                </c:pt>
                <c:pt idx="274">
                  <c:v>30.718</c:v>
                </c:pt>
                <c:pt idx="275">
                  <c:v>30.827999999999999</c:v>
                </c:pt>
                <c:pt idx="276">
                  <c:v>30.937000000000001</c:v>
                </c:pt>
                <c:pt idx="277">
                  <c:v>31.047000000000001</c:v>
                </c:pt>
                <c:pt idx="278">
                  <c:v>31.155999999999999</c:v>
                </c:pt>
                <c:pt idx="279">
                  <c:v>31.265000000000001</c:v>
                </c:pt>
                <c:pt idx="280">
                  <c:v>31.375</c:v>
                </c:pt>
                <c:pt idx="281">
                  <c:v>31.5</c:v>
                </c:pt>
                <c:pt idx="282">
                  <c:v>31.609000000000002</c:v>
                </c:pt>
                <c:pt idx="283">
                  <c:v>31.718</c:v>
                </c:pt>
                <c:pt idx="284">
                  <c:v>31.827999999999999</c:v>
                </c:pt>
                <c:pt idx="285">
                  <c:v>31.937000000000001</c:v>
                </c:pt>
                <c:pt idx="286">
                  <c:v>32.046999999999997</c:v>
                </c:pt>
                <c:pt idx="287">
                  <c:v>32.155999999999999</c:v>
                </c:pt>
                <c:pt idx="288">
                  <c:v>32.280999999999999</c:v>
                </c:pt>
                <c:pt idx="289">
                  <c:v>32.39</c:v>
                </c:pt>
                <c:pt idx="290">
                  <c:v>32.5</c:v>
                </c:pt>
                <c:pt idx="291">
                  <c:v>32.609000000000002</c:v>
                </c:pt>
                <c:pt idx="292">
                  <c:v>32.718000000000004</c:v>
                </c:pt>
                <c:pt idx="293">
                  <c:v>32.843000000000004</c:v>
                </c:pt>
                <c:pt idx="294">
                  <c:v>32.953000000000003</c:v>
                </c:pt>
                <c:pt idx="295">
                  <c:v>33.061999999999998</c:v>
                </c:pt>
                <c:pt idx="296">
                  <c:v>33.171999999999997</c:v>
                </c:pt>
                <c:pt idx="297">
                  <c:v>33.280999999999999</c:v>
                </c:pt>
                <c:pt idx="298">
                  <c:v>33.39</c:v>
                </c:pt>
                <c:pt idx="299">
                  <c:v>33.5</c:v>
                </c:pt>
                <c:pt idx="300">
                  <c:v>33.625</c:v>
                </c:pt>
                <c:pt idx="301">
                  <c:v>33.734000000000002</c:v>
                </c:pt>
                <c:pt idx="302">
                  <c:v>33.843000000000004</c:v>
                </c:pt>
                <c:pt idx="303">
                  <c:v>33.953000000000003</c:v>
                </c:pt>
                <c:pt idx="304">
                  <c:v>34.061999999999998</c:v>
                </c:pt>
                <c:pt idx="305">
                  <c:v>34.171999999999997</c:v>
                </c:pt>
                <c:pt idx="306">
                  <c:v>34.296999999999997</c:v>
                </c:pt>
                <c:pt idx="307">
                  <c:v>34.405999999999999</c:v>
                </c:pt>
                <c:pt idx="308">
                  <c:v>34.515000000000001</c:v>
                </c:pt>
                <c:pt idx="309">
                  <c:v>34.625</c:v>
                </c:pt>
                <c:pt idx="310">
                  <c:v>34.734000000000002</c:v>
                </c:pt>
                <c:pt idx="311">
                  <c:v>34.843000000000004</c:v>
                </c:pt>
                <c:pt idx="312">
                  <c:v>34.953000000000003</c:v>
                </c:pt>
                <c:pt idx="313">
                  <c:v>35.078000000000003</c:v>
                </c:pt>
                <c:pt idx="314">
                  <c:v>35.186999999999998</c:v>
                </c:pt>
                <c:pt idx="315">
                  <c:v>35.296999999999997</c:v>
                </c:pt>
                <c:pt idx="316">
                  <c:v>35.405999999999999</c:v>
                </c:pt>
                <c:pt idx="317">
                  <c:v>35.515000000000001</c:v>
                </c:pt>
                <c:pt idx="318">
                  <c:v>35.625</c:v>
                </c:pt>
                <c:pt idx="319">
                  <c:v>35.75</c:v>
                </c:pt>
                <c:pt idx="320">
                  <c:v>35.859000000000002</c:v>
                </c:pt>
                <c:pt idx="321">
                  <c:v>35.968000000000004</c:v>
                </c:pt>
                <c:pt idx="322">
                  <c:v>36.078000000000003</c:v>
                </c:pt>
                <c:pt idx="323">
                  <c:v>36.186999999999998</c:v>
                </c:pt>
                <c:pt idx="324">
                  <c:v>36.296999999999997</c:v>
                </c:pt>
                <c:pt idx="325">
                  <c:v>36.405999999999999</c:v>
                </c:pt>
                <c:pt idx="326">
                  <c:v>36.530999999999999</c:v>
                </c:pt>
                <c:pt idx="327">
                  <c:v>36.64</c:v>
                </c:pt>
                <c:pt idx="328">
                  <c:v>36.75</c:v>
                </c:pt>
                <c:pt idx="329">
                  <c:v>36.859000000000002</c:v>
                </c:pt>
                <c:pt idx="330">
                  <c:v>36.968000000000004</c:v>
                </c:pt>
                <c:pt idx="331">
                  <c:v>37.093000000000004</c:v>
                </c:pt>
                <c:pt idx="332">
                  <c:v>37.203000000000003</c:v>
                </c:pt>
                <c:pt idx="333">
                  <c:v>37.311999999999998</c:v>
                </c:pt>
                <c:pt idx="334">
                  <c:v>37.421999999999997</c:v>
                </c:pt>
                <c:pt idx="335">
                  <c:v>37.530999999999999</c:v>
                </c:pt>
                <c:pt idx="336">
                  <c:v>37.655999999999999</c:v>
                </c:pt>
                <c:pt idx="337">
                  <c:v>37.765000000000001</c:v>
                </c:pt>
                <c:pt idx="338">
                  <c:v>37.875</c:v>
                </c:pt>
                <c:pt idx="339">
                  <c:v>37.984000000000002</c:v>
                </c:pt>
                <c:pt idx="340">
                  <c:v>38.093000000000004</c:v>
                </c:pt>
                <c:pt idx="341">
                  <c:v>38.218000000000004</c:v>
                </c:pt>
                <c:pt idx="342">
                  <c:v>38.328000000000003</c:v>
                </c:pt>
                <c:pt idx="343">
                  <c:v>38.436999999999998</c:v>
                </c:pt>
                <c:pt idx="344">
                  <c:v>38.546999999999997</c:v>
                </c:pt>
                <c:pt idx="345">
                  <c:v>38.655999999999999</c:v>
                </c:pt>
                <c:pt idx="346">
                  <c:v>38.765000000000001</c:v>
                </c:pt>
                <c:pt idx="347">
                  <c:v>38.875</c:v>
                </c:pt>
                <c:pt idx="348">
                  <c:v>39</c:v>
                </c:pt>
                <c:pt idx="349">
                  <c:v>39.109000000000002</c:v>
                </c:pt>
                <c:pt idx="350">
                  <c:v>39.218000000000004</c:v>
                </c:pt>
                <c:pt idx="351">
                  <c:v>39.328000000000003</c:v>
                </c:pt>
                <c:pt idx="352">
                  <c:v>39.436999999999998</c:v>
                </c:pt>
                <c:pt idx="353">
                  <c:v>39.546999999999997</c:v>
                </c:pt>
                <c:pt idx="354">
                  <c:v>39.671999999999997</c:v>
                </c:pt>
                <c:pt idx="355">
                  <c:v>39.780999999999999</c:v>
                </c:pt>
                <c:pt idx="356">
                  <c:v>39.89</c:v>
                </c:pt>
                <c:pt idx="357">
                  <c:v>40</c:v>
                </c:pt>
                <c:pt idx="358">
                  <c:v>40.125</c:v>
                </c:pt>
                <c:pt idx="359">
                  <c:v>40.234000000000002</c:v>
                </c:pt>
                <c:pt idx="360">
                  <c:v>40.343000000000004</c:v>
                </c:pt>
                <c:pt idx="361">
                  <c:v>40.453000000000003</c:v>
                </c:pt>
                <c:pt idx="362">
                  <c:v>40.561999999999998</c:v>
                </c:pt>
                <c:pt idx="363">
                  <c:v>40.671999999999997</c:v>
                </c:pt>
                <c:pt idx="364">
                  <c:v>40.780999999999999</c:v>
                </c:pt>
                <c:pt idx="365">
                  <c:v>40.89</c:v>
                </c:pt>
                <c:pt idx="366">
                  <c:v>41.015000000000001</c:v>
                </c:pt>
                <c:pt idx="367">
                  <c:v>41.125</c:v>
                </c:pt>
                <c:pt idx="368">
                  <c:v>41.234000000000002</c:v>
                </c:pt>
                <c:pt idx="369">
                  <c:v>41.343000000000004</c:v>
                </c:pt>
                <c:pt idx="370">
                  <c:v>41.453000000000003</c:v>
                </c:pt>
                <c:pt idx="371">
                  <c:v>41.561999999999998</c:v>
                </c:pt>
                <c:pt idx="372">
                  <c:v>41.671999999999997</c:v>
                </c:pt>
                <c:pt idx="373">
                  <c:v>41.780999999999999</c:v>
                </c:pt>
                <c:pt idx="374">
                  <c:v>41.905999999999999</c:v>
                </c:pt>
                <c:pt idx="375">
                  <c:v>42.015000000000001</c:v>
                </c:pt>
                <c:pt idx="376">
                  <c:v>42.125</c:v>
                </c:pt>
                <c:pt idx="377">
                  <c:v>42.234000000000002</c:v>
                </c:pt>
                <c:pt idx="378">
                  <c:v>42.343000000000004</c:v>
                </c:pt>
                <c:pt idx="379">
                  <c:v>42.453000000000003</c:v>
                </c:pt>
                <c:pt idx="380">
                  <c:v>42.578000000000003</c:v>
                </c:pt>
                <c:pt idx="381">
                  <c:v>42.686999999999998</c:v>
                </c:pt>
                <c:pt idx="382">
                  <c:v>42.796999999999997</c:v>
                </c:pt>
                <c:pt idx="383">
                  <c:v>42.905999999999999</c:v>
                </c:pt>
                <c:pt idx="384">
                  <c:v>43.015000000000001</c:v>
                </c:pt>
                <c:pt idx="385">
                  <c:v>43.125</c:v>
                </c:pt>
                <c:pt idx="386">
                  <c:v>43.234000000000002</c:v>
                </c:pt>
                <c:pt idx="387">
                  <c:v>43.359000000000002</c:v>
                </c:pt>
                <c:pt idx="388">
                  <c:v>43.468000000000004</c:v>
                </c:pt>
                <c:pt idx="389">
                  <c:v>43.578000000000003</c:v>
                </c:pt>
                <c:pt idx="390">
                  <c:v>43.686999999999998</c:v>
                </c:pt>
                <c:pt idx="391">
                  <c:v>43.811999999999998</c:v>
                </c:pt>
                <c:pt idx="392">
                  <c:v>43.921999999999997</c:v>
                </c:pt>
                <c:pt idx="393">
                  <c:v>44.030999999999999</c:v>
                </c:pt>
                <c:pt idx="394">
                  <c:v>44.14</c:v>
                </c:pt>
                <c:pt idx="395">
                  <c:v>44.25</c:v>
                </c:pt>
                <c:pt idx="396">
                  <c:v>44.359000000000002</c:v>
                </c:pt>
                <c:pt idx="397">
                  <c:v>44.468000000000004</c:v>
                </c:pt>
                <c:pt idx="398">
                  <c:v>44.593000000000004</c:v>
                </c:pt>
                <c:pt idx="399">
                  <c:v>44.703000000000003</c:v>
                </c:pt>
                <c:pt idx="400">
                  <c:v>44.811999999999998</c:v>
                </c:pt>
                <c:pt idx="401">
                  <c:v>44.921999999999997</c:v>
                </c:pt>
                <c:pt idx="402">
                  <c:v>45.030999999999999</c:v>
                </c:pt>
                <c:pt idx="403">
                  <c:v>45.14</c:v>
                </c:pt>
                <c:pt idx="404">
                  <c:v>45.25</c:v>
                </c:pt>
                <c:pt idx="405">
                  <c:v>45.359000000000002</c:v>
                </c:pt>
                <c:pt idx="406">
                  <c:v>45.484000000000002</c:v>
                </c:pt>
                <c:pt idx="407">
                  <c:v>45.593000000000004</c:v>
                </c:pt>
                <c:pt idx="408">
                  <c:v>45.703000000000003</c:v>
                </c:pt>
                <c:pt idx="409">
                  <c:v>45.811999999999998</c:v>
                </c:pt>
                <c:pt idx="410">
                  <c:v>45.921999999999997</c:v>
                </c:pt>
                <c:pt idx="411">
                  <c:v>46.046999999999997</c:v>
                </c:pt>
                <c:pt idx="412">
                  <c:v>46.155999999999999</c:v>
                </c:pt>
                <c:pt idx="413">
                  <c:v>46.265000000000001</c:v>
                </c:pt>
                <c:pt idx="414">
                  <c:v>46.375</c:v>
                </c:pt>
                <c:pt idx="415">
                  <c:v>46.484000000000002</c:v>
                </c:pt>
                <c:pt idx="416">
                  <c:v>46.593000000000004</c:v>
                </c:pt>
                <c:pt idx="417">
                  <c:v>46.703000000000003</c:v>
                </c:pt>
                <c:pt idx="418">
                  <c:v>46.828000000000003</c:v>
                </c:pt>
                <c:pt idx="419">
                  <c:v>46.936999999999998</c:v>
                </c:pt>
                <c:pt idx="420">
                  <c:v>47.046999999999997</c:v>
                </c:pt>
                <c:pt idx="421">
                  <c:v>47.155999999999999</c:v>
                </c:pt>
                <c:pt idx="422">
                  <c:v>47.265000000000001</c:v>
                </c:pt>
                <c:pt idx="423">
                  <c:v>47.375</c:v>
                </c:pt>
                <c:pt idx="424">
                  <c:v>47.5</c:v>
                </c:pt>
                <c:pt idx="425">
                  <c:v>47.609000000000002</c:v>
                </c:pt>
                <c:pt idx="426">
                  <c:v>47.718000000000004</c:v>
                </c:pt>
                <c:pt idx="427">
                  <c:v>47.828000000000003</c:v>
                </c:pt>
                <c:pt idx="428">
                  <c:v>47.936999999999998</c:v>
                </c:pt>
                <c:pt idx="429">
                  <c:v>48.046999999999997</c:v>
                </c:pt>
                <c:pt idx="430">
                  <c:v>48.155999999999999</c:v>
                </c:pt>
                <c:pt idx="431">
                  <c:v>48.265000000000001</c:v>
                </c:pt>
                <c:pt idx="432">
                  <c:v>48.39</c:v>
                </c:pt>
                <c:pt idx="433">
                  <c:v>48.5</c:v>
                </c:pt>
                <c:pt idx="434">
                  <c:v>48.609000000000002</c:v>
                </c:pt>
                <c:pt idx="435">
                  <c:v>48.718000000000004</c:v>
                </c:pt>
                <c:pt idx="436">
                  <c:v>48.828000000000003</c:v>
                </c:pt>
                <c:pt idx="437">
                  <c:v>48.936999999999998</c:v>
                </c:pt>
                <c:pt idx="438">
                  <c:v>49.046999999999997</c:v>
                </c:pt>
                <c:pt idx="439">
                  <c:v>49.171999999999997</c:v>
                </c:pt>
                <c:pt idx="440">
                  <c:v>49.280999999999999</c:v>
                </c:pt>
                <c:pt idx="441">
                  <c:v>49.39</c:v>
                </c:pt>
                <c:pt idx="442">
                  <c:v>49.5</c:v>
                </c:pt>
                <c:pt idx="443">
                  <c:v>49.609000000000002</c:v>
                </c:pt>
                <c:pt idx="444">
                  <c:v>49.718000000000004</c:v>
                </c:pt>
                <c:pt idx="445">
                  <c:v>49.828000000000003</c:v>
                </c:pt>
                <c:pt idx="446">
                  <c:v>49.936999999999998</c:v>
                </c:pt>
                <c:pt idx="447">
                  <c:v>50.061999999999998</c:v>
                </c:pt>
                <c:pt idx="448">
                  <c:v>50.171999999999997</c:v>
                </c:pt>
                <c:pt idx="449">
                  <c:v>50.280999999999999</c:v>
                </c:pt>
                <c:pt idx="450">
                  <c:v>50.405999999999999</c:v>
                </c:pt>
                <c:pt idx="451">
                  <c:v>50.515000000000001</c:v>
                </c:pt>
                <c:pt idx="452">
                  <c:v>50.625</c:v>
                </c:pt>
                <c:pt idx="453">
                  <c:v>50.734000000000002</c:v>
                </c:pt>
                <c:pt idx="454">
                  <c:v>50.843000000000004</c:v>
                </c:pt>
                <c:pt idx="455">
                  <c:v>50.953000000000003</c:v>
                </c:pt>
                <c:pt idx="456">
                  <c:v>51.061999999999998</c:v>
                </c:pt>
                <c:pt idx="457">
                  <c:v>51.186999999999998</c:v>
                </c:pt>
                <c:pt idx="458">
                  <c:v>51.296999999999997</c:v>
                </c:pt>
                <c:pt idx="459">
                  <c:v>51.405999999999999</c:v>
                </c:pt>
                <c:pt idx="460">
                  <c:v>51.515000000000001</c:v>
                </c:pt>
                <c:pt idx="461">
                  <c:v>51.625</c:v>
                </c:pt>
                <c:pt idx="462">
                  <c:v>51.75</c:v>
                </c:pt>
                <c:pt idx="463">
                  <c:v>51.859000000000002</c:v>
                </c:pt>
                <c:pt idx="464">
                  <c:v>51.968000000000004</c:v>
                </c:pt>
                <c:pt idx="465">
                  <c:v>52.078000000000003</c:v>
                </c:pt>
                <c:pt idx="466">
                  <c:v>52.186999999999998</c:v>
                </c:pt>
                <c:pt idx="467">
                  <c:v>52.296999999999997</c:v>
                </c:pt>
                <c:pt idx="468">
                  <c:v>52.421999999999997</c:v>
                </c:pt>
                <c:pt idx="469">
                  <c:v>52.530999999999999</c:v>
                </c:pt>
                <c:pt idx="470">
                  <c:v>52.64</c:v>
                </c:pt>
                <c:pt idx="471">
                  <c:v>52.75</c:v>
                </c:pt>
                <c:pt idx="472">
                  <c:v>52.859000000000002</c:v>
                </c:pt>
                <c:pt idx="473">
                  <c:v>52.968000000000004</c:v>
                </c:pt>
                <c:pt idx="474">
                  <c:v>53.078000000000003</c:v>
                </c:pt>
                <c:pt idx="475">
                  <c:v>53.203000000000003</c:v>
                </c:pt>
                <c:pt idx="476">
                  <c:v>53.311999999999998</c:v>
                </c:pt>
                <c:pt idx="477">
                  <c:v>53.421999999999997</c:v>
                </c:pt>
                <c:pt idx="478">
                  <c:v>53.530999999999999</c:v>
                </c:pt>
                <c:pt idx="479">
                  <c:v>53.64</c:v>
                </c:pt>
                <c:pt idx="480">
                  <c:v>53.75</c:v>
                </c:pt>
                <c:pt idx="481">
                  <c:v>53.859000000000002</c:v>
                </c:pt>
                <c:pt idx="482">
                  <c:v>53.984000000000002</c:v>
                </c:pt>
                <c:pt idx="483">
                  <c:v>54.093000000000004</c:v>
                </c:pt>
                <c:pt idx="484">
                  <c:v>54.203000000000003</c:v>
                </c:pt>
                <c:pt idx="485">
                  <c:v>54.311999999999998</c:v>
                </c:pt>
                <c:pt idx="486">
                  <c:v>54.421999999999997</c:v>
                </c:pt>
                <c:pt idx="487">
                  <c:v>54.530999999999999</c:v>
                </c:pt>
                <c:pt idx="488">
                  <c:v>54.655999999999999</c:v>
                </c:pt>
                <c:pt idx="489">
                  <c:v>54.765000000000001</c:v>
                </c:pt>
                <c:pt idx="490">
                  <c:v>54.875</c:v>
                </c:pt>
                <c:pt idx="491">
                  <c:v>54.984000000000002</c:v>
                </c:pt>
                <c:pt idx="492">
                  <c:v>55.093000000000004</c:v>
                </c:pt>
                <c:pt idx="493">
                  <c:v>55.203000000000003</c:v>
                </c:pt>
                <c:pt idx="494">
                  <c:v>55.328000000000003</c:v>
                </c:pt>
                <c:pt idx="495">
                  <c:v>55.436999999999998</c:v>
                </c:pt>
                <c:pt idx="496">
                  <c:v>55.546999999999997</c:v>
                </c:pt>
                <c:pt idx="497">
                  <c:v>55.655999999999999</c:v>
                </c:pt>
                <c:pt idx="498">
                  <c:v>55.765000000000001</c:v>
                </c:pt>
                <c:pt idx="499">
                  <c:v>55.875</c:v>
                </c:pt>
                <c:pt idx="500">
                  <c:v>56</c:v>
                </c:pt>
                <c:pt idx="501">
                  <c:v>56.109000000000002</c:v>
                </c:pt>
                <c:pt idx="502">
                  <c:v>56.218000000000004</c:v>
                </c:pt>
                <c:pt idx="503">
                  <c:v>56.328000000000003</c:v>
                </c:pt>
                <c:pt idx="504">
                  <c:v>56.436999999999998</c:v>
                </c:pt>
                <c:pt idx="505">
                  <c:v>56.546999999999997</c:v>
                </c:pt>
                <c:pt idx="506">
                  <c:v>56.655999999999999</c:v>
                </c:pt>
                <c:pt idx="507">
                  <c:v>56.780999999999999</c:v>
                </c:pt>
                <c:pt idx="508">
                  <c:v>56.89</c:v>
                </c:pt>
                <c:pt idx="509">
                  <c:v>57</c:v>
                </c:pt>
                <c:pt idx="510">
                  <c:v>57.109000000000002</c:v>
                </c:pt>
                <c:pt idx="511">
                  <c:v>57.218000000000004</c:v>
                </c:pt>
                <c:pt idx="512">
                  <c:v>57.343000000000004</c:v>
                </c:pt>
                <c:pt idx="513">
                  <c:v>57.453000000000003</c:v>
                </c:pt>
                <c:pt idx="514">
                  <c:v>57.561999999999998</c:v>
                </c:pt>
                <c:pt idx="515">
                  <c:v>57.671999999999997</c:v>
                </c:pt>
                <c:pt idx="516">
                  <c:v>57.780999999999999</c:v>
                </c:pt>
                <c:pt idx="517">
                  <c:v>57.905999999999999</c:v>
                </c:pt>
                <c:pt idx="518">
                  <c:v>58.015000000000001</c:v>
                </c:pt>
                <c:pt idx="519">
                  <c:v>58.125</c:v>
                </c:pt>
                <c:pt idx="520">
                  <c:v>58.234000000000002</c:v>
                </c:pt>
                <c:pt idx="521">
                  <c:v>58.343000000000004</c:v>
                </c:pt>
                <c:pt idx="522">
                  <c:v>58.453000000000003</c:v>
                </c:pt>
                <c:pt idx="523">
                  <c:v>58.561999999999998</c:v>
                </c:pt>
                <c:pt idx="524">
                  <c:v>58.671999999999997</c:v>
                </c:pt>
                <c:pt idx="525">
                  <c:v>58.796999999999997</c:v>
                </c:pt>
                <c:pt idx="526">
                  <c:v>58.905999999999999</c:v>
                </c:pt>
                <c:pt idx="527">
                  <c:v>59.015000000000001</c:v>
                </c:pt>
                <c:pt idx="528">
                  <c:v>59.125</c:v>
                </c:pt>
                <c:pt idx="529">
                  <c:v>59.234000000000002</c:v>
                </c:pt>
                <c:pt idx="530">
                  <c:v>59.343000000000004</c:v>
                </c:pt>
                <c:pt idx="531">
                  <c:v>59.453000000000003</c:v>
                </c:pt>
                <c:pt idx="532">
                  <c:v>59.578000000000003</c:v>
                </c:pt>
                <c:pt idx="533">
                  <c:v>59.686999999999998</c:v>
                </c:pt>
                <c:pt idx="534">
                  <c:v>59.796999999999997</c:v>
                </c:pt>
                <c:pt idx="535">
                  <c:v>59.905999999999999</c:v>
                </c:pt>
                <c:pt idx="536">
                  <c:v>60.015000000000001</c:v>
                </c:pt>
                <c:pt idx="537">
                  <c:v>60.125</c:v>
                </c:pt>
                <c:pt idx="538">
                  <c:v>60.25</c:v>
                </c:pt>
                <c:pt idx="539">
                  <c:v>60.359000000000002</c:v>
                </c:pt>
                <c:pt idx="540">
                  <c:v>60.468000000000004</c:v>
                </c:pt>
                <c:pt idx="541">
                  <c:v>60.578000000000003</c:v>
                </c:pt>
                <c:pt idx="542">
                  <c:v>60.686999999999998</c:v>
                </c:pt>
                <c:pt idx="543">
                  <c:v>60.796999999999997</c:v>
                </c:pt>
                <c:pt idx="544">
                  <c:v>60.905999999999999</c:v>
                </c:pt>
                <c:pt idx="545">
                  <c:v>61.030999999999999</c:v>
                </c:pt>
                <c:pt idx="546">
                  <c:v>61.14</c:v>
                </c:pt>
                <c:pt idx="547">
                  <c:v>61.25</c:v>
                </c:pt>
                <c:pt idx="548">
                  <c:v>61.359000000000002</c:v>
                </c:pt>
                <c:pt idx="549">
                  <c:v>61.468000000000004</c:v>
                </c:pt>
                <c:pt idx="550">
                  <c:v>61.578000000000003</c:v>
                </c:pt>
                <c:pt idx="551">
                  <c:v>61.703000000000003</c:v>
                </c:pt>
                <c:pt idx="552">
                  <c:v>61.811999999999998</c:v>
                </c:pt>
                <c:pt idx="553">
                  <c:v>61.921999999999997</c:v>
                </c:pt>
                <c:pt idx="554">
                  <c:v>62.030999999999999</c:v>
                </c:pt>
                <c:pt idx="555">
                  <c:v>62.14</c:v>
                </c:pt>
                <c:pt idx="556">
                  <c:v>62.25</c:v>
                </c:pt>
                <c:pt idx="557">
                  <c:v>62.359000000000002</c:v>
                </c:pt>
                <c:pt idx="558">
                  <c:v>62.484000000000002</c:v>
                </c:pt>
                <c:pt idx="559">
                  <c:v>62.593000000000004</c:v>
                </c:pt>
                <c:pt idx="560">
                  <c:v>62.703000000000003</c:v>
                </c:pt>
                <c:pt idx="561">
                  <c:v>62.811999999999998</c:v>
                </c:pt>
                <c:pt idx="562">
                  <c:v>62.921999999999997</c:v>
                </c:pt>
                <c:pt idx="563">
                  <c:v>63.030999999999999</c:v>
                </c:pt>
                <c:pt idx="564">
                  <c:v>63.14</c:v>
                </c:pt>
                <c:pt idx="565">
                  <c:v>63.25</c:v>
                </c:pt>
                <c:pt idx="566">
                  <c:v>63.375</c:v>
                </c:pt>
                <c:pt idx="567">
                  <c:v>63.484000000000002</c:v>
                </c:pt>
                <c:pt idx="568">
                  <c:v>63.593000000000004</c:v>
                </c:pt>
                <c:pt idx="569">
                  <c:v>63.703000000000003</c:v>
                </c:pt>
                <c:pt idx="570">
                  <c:v>63.811999999999998</c:v>
                </c:pt>
                <c:pt idx="571">
                  <c:v>63.921999999999997</c:v>
                </c:pt>
                <c:pt idx="572">
                  <c:v>64.031000000000006</c:v>
                </c:pt>
                <c:pt idx="573">
                  <c:v>64.156000000000006</c:v>
                </c:pt>
                <c:pt idx="574">
                  <c:v>64.265000000000001</c:v>
                </c:pt>
                <c:pt idx="575">
                  <c:v>64.375</c:v>
                </c:pt>
                <c:pt idx="576">
                  <c:v>64.483999999999995</c:v>
                </c:pt>
                <c:pt idx="577">
                  <c:v>64.593000000000004</c:v>
                </c:pt>
                <c:pt idx="578">
                  <c:v>64.718000000000004</c:v>
                </c:pt>
                <c:pt idx="579">
                  <c:v>64.828000000000003</c:v>
                </c:pt>
                <c:pt idx="580">
                  <c:v>64.936999999999998</c:v>
                </c:pt>
                <c:pt idx="581">
                  <c:v>65.046999999999997</c:v>
                </c:pt>
                <c:pt idx="582">
                  <c:v>65.171999999999997</c:v>
                </c:pt>
                <c:pt idx="583">
                  <c:v>65.281000000000006</c:v>
                </c:pt>
                <c:pt idx="584">
                  <c:v>65.39</c:v>
                </c:pt>
                <c:pt idx="585">
                  <c:v>65.515000000000001</c:v>
                </c:pt>
                <c:pt idx="586">
                  <c:v>65.625</c:v>
                </c:pt>
                <c:pt idx="587">
                  <c:v>65.733999999999995</c:v>
                </c:pt>
                <c:pt idx="588">
                  <c:v>65.843000000000004</c:v>
                </c:pt>
                <c:pt idx="589">
                  <c:v>65.953000000000003</c:v>
                </c:pt>
                <c:pt idx="590">
                  <c:v>66.061999999999998</c:v>
                </c:pt>
                <c:pt idx="591">
                  <c:v>66.186999999999998</c:v>
                </c:pt>
                <c:pt idx="592">
                  <c:v>66.296999999999997</c:v>
                </c:pt>
                <c:pt idx="593">
                  <c:v>66.406000000000006</c:v>
                </c:pt>
                <c:pt idx="594">
                  <c:v>66.515000000000001</c:v>
                </c:pt>
                <c:pt idx="595">
                  <c:v>66.64</c:v>
                </c:pt>
                <c:pt idx="596">
                  <c:v>66.75</c:v>
                </c:pt>
                <c:pt idx="597">
                  <c:v>66.858999999999995</c:v>
                </c:pt>
                <c:pt idx="598">
                  <c:v>66.968000000000004</c:v>
                </c:pt>
                <c:pt idx="599">
                  <c:v>67.078000000000003</c:v>
                </c:pt>
                <c:pt idx="600">
                  <c:v>67.203000000000003</c:v>
                </c:pt>
                <c:pt idx="601">
                  <c:v>67.311999999999998</c:v>
                </c:pt>
                <c:pt idx="602">
                  <c:v>67.421999999999997</c:v>
                </c:pt>
                <c:pt idx="603">
                  <c:v>67.531000000000006</c:v>
                </c:pt>
                <c:pt idx="604">
                  <c:v>67.64</c:v>
                </c:pt>
                <c:pt idx="605">
                  <c:v>67.75</c:v>
                </c:pt>
                <c:pt idx="606">
                  <c:v>67.858999999999995</c:v>
                </c:pt>
                <c:pt idx="607">
                  <c:v>67.983999999999995</c:v>
                </c:pt>
                <c:pt idx="608">
                  <c:v>68.093000000000004</c:v>
                </c:pt>
                <c:pt idx="609">
                  <c:v>68.203000000000003</c:v>
                </c:pt>
                <c:pt idx="610">
                  <c:v>68.311999999999998</c:v>
                </c:pt>
                <c:pt idx="611">
                  <c:v>68.421999999999997</c:v>
                </c:pt>
                <c:pt idx="612">
                  <c:v>68.531000000000006</c:v>
                </c:pt>
                <c:pt idx="613">
                  <c:v>68.656000000000006</c:v>
                </c:pt>
                <c:pt idx="614">
                  <c:v>68.765000000000001</c:v>
                </c:pt>
                <c:pt idx="615">
                  <c:v>68.875</c:v>
                </c:pt>
                <c:pt idx="616">
                  <c:v>68.983999999999995</c:v>
                </c:pt>
                <c:pt idx="617">
                  <c:v>69.093000000000004</c:v>
                </c:pt>
                <c:pt idx="618">
                  <c:v>69.203000000000003</c:v>
                </c:pt>
                <c:pt idx="619">
                  <c:v>69.311999999999998</c:v>
                </c:pt>
                <c:pt idx="620">
                  <c:v>69.436999999999998</c:v>
                </c:pt>
                <c:pt idx="621">
                  <c:v>69.546999999999997</c:v>
                </c:pt>
                <c:pt idx="622">
                  <c:v>69.656000000000006</c:v>
                </c:pt>
                <c:pt idx="623">
                  <c:v>69.765000000000001</c:v>
                </c:pt>
                <c:pt idx="624">
                  <c:v>69.875</c:v>
                </c:pt>
                <c:pt idx="625">
                  <c:v>69.983999999999995</c:v>
                </c:pt>
                <c:pt idx="626">
                  <c:v>70.093000000000004</c:v>
                </c:pt>
                <c:pt idx="627">
                  <c:v>70.218000000000004</c:v>
                </c:pt>
                <c:pt idx="628">
                  <c:v>70.328000000000003</c:v>
                </c:pt>
                <c:pt idx="629">
                  <c:v>70.436999999999998</c:v>
                </c:pt>
                <c:pt idx="630">
                  <c:v>70.546999999999997</c:v>
                </c:pt>
                <c:pt idx="631">
                  <c:v>70.656000000000006</c:v>
                </c:pt>
                <c:pt idx="632">
                  <c:v>70.765000000000001</c:v>
                </c:pt>
                <c:pt idx="633">
                  <c:v>70.875</c:v>
                </c:pt>
                <c:pt idx="634">
                  <c:v>71</c:v>
                </c:pt>
                <c:pt idx="635">
                  <c:v>71.108999999999995</c:v>
                </c:pt>
                <c:pt idx="636">
                  <c:v>71.218000000000004</c:v>
                </c:pt>
                <c:pt idx="637">
                  <c:v>71.328000000000003</c:v>
                </c:pt>
                <c:pt idx="638">
                  <c:v>71.436999999999998</c:v>
                </c:pt>
                <c:pt idx="639">
                  <c:v>71.546999999999997</c:v>
                </c:pt>
                <c:pt idx="640">
                  <c:v>71.671999999999997</c:v>
                </c:pt>
                <c:pt idx="641">
                  <c:v>71.781000000000006</c:v>
                </c:pt>
                <c:pt idx="642">
                  <c:v>71.89</c:v>
                </c:pt>
                <c:pt idx="643">
                  <c:v>72</c:v>
                </c:pt>
                <c:pt idx="644">
                  <c:v>72.108999999999995</c:v>
                </c:pt>
                <c:pt idx="645">
                  <c:v>72.233999999999995</c:v>
                </c:pt>
                <c:pt idx="646">
                  <c:v>72.343000000000004</c:v>
                </c:pt>
                <c:pt idx="647">
                  <c:v>72.453000000000003</c:v>
                </c:pt>
                <c:pt idx="648">
                  <c:v>72.561999999999998</c:v>
                </c:pt>
                <c:pt idx="649">
                  <c:v>72.671999999999997</c:v>
                </c:pt>
                <c:pt idx="650">
                  <c:v>72.781000000000006</c:v>
                </c:pt>
                <c:pt idx="651">
                  <c:v>72.906000000000006</c:v>
                </c:pt>
                <c:pt idx="652">
                  <c:v>73.015000000000001</c:v>
                </c:pt>
                <c:pt idx="653">
                  <c:v>73.125</c:v>
                </c:pt>
                <c:pt idx="654">
                  <c:v>73.233999999999995</c:v>
                </c:pt>
                <c:pt idx="655">
                  <c:v>73.343000000000004</c:v>
                </c:pt>
                <c:pt idx="656">
                  <c:v>73.468000000000004</c:v>
                </c:pt>
                <c:pt idx="657">
                  <c:v>73.578000000000003</c:v>
                </c:pt>
                <c:pt idx="658">
                  <c:v>73.686999999999998</c:v>
                </c:pt>
                <c:pt idx="659">
                  <c:v>73.796999999999997</c:v>
                </c:pt>
                <c:pt idx="660">
                  <c:v>73.906000000000006</c:v>
                </c:pt>
                <c:pt idx="661">
                  <c:v>74.015000000000001</c:v>
                </c:pt>
                <c:pt idx="662">
                  <c:v>74.14</c:v>
                </c:pt>
                <c:pt idx="663">
                  <c:v>74.25</c:v>
                </c:pt>
                <c:pt idx="664">
                  <c:v>74.358999999999995</c:v>
                </c:pt>
                <c:pt idx="665">
                  <c:v>74.468000000000004</c:v>
                </c:pt>
                <c:pt idx="666">
                  <c:v>74.578000000000003</c:v>
                </c:pt>
                <c:pt idx="667">
                  <c:v>74.686999999999998</c:v>
                </c:pt>
                <c:pt idx="668">
                  <c:v>74.796999999999997</c:v>
                </c:pt>
                <c:pt idx="669">
                  <c:v>74.906000000000006</c:v>
                </c:pt>
                <c:pt idx="670">
                  <c:v>75.031000000000006</c:v>
                </c:pt>
                <c:pt idx="671">
                  <c:v>75.14</c:v>
                </c:pt>
                <c:pt idx="672">
                  <c:v>75.25</c:v>
                </c:pt>
                <c:pt idx="673">
                  <c:v>75.358999999999995</c:v>
                </c:pt>
                <c:pt idx="674">
                  <c:v>75.468000000000004</c:v>
                </c:pt>
                <c:pt idx="675">
                  <c:v>75.578000000000003</c:v>
                </c:pt>
                <c:pt idx="676">
                  <c:v>75.686999999999998</c:v>
                </c:pt>
                <c:pt idx="677">
                  <c:v>75.811999999999998</c:v>
                </c:pt>
                <c:pt idx="678">
                  <c:v>75.921999999999997</c:v>
                </c:pt>
                <c:pt idx="679">
                  <c:v>76.031000000000006</c:v>
                </c:pt>
                <c:pt idx="680">
                  <c:v>76.14</c:v>
                </c:pt>
                <c:pt idx="681">
                  <c:v>76.25</c:v>
                </c:pt>
                <c:pt idx="682">
                  <c:v>76.358999999999995</c:v>
                </c:pt>
                <c:pt idx="683">
                  <c:v>76.468000000000004</c:v>
                </c:pt>
                <c:pt idx="684">
                  <c:v>76.593000000000004</c:v>
                </c:pt>
                <c:pt idx="685">
                  <c:v>76.703000000000003</c:v>
                </c:pt>
                <c:pt idx="686">
                  <c:v>76.811999999999998</c:v>
                </c:pt>
                <c:pt idx="687">
                  <c:v>76.921999999999997</c:v>
                </c:pt>
                <c:pt idx="688">
                  <c:v>77.031000000000006</c:v>
                </c:pt>
                <c:pt idx="689">
                  <c:v>77.14</c:v>
                </c:pt>
                <c:pt idx="690">
                  <c:v>77.25</c:v>
                </c:pt>
                <c:pt idx="691">
                  <c:v>77.375</c:v>
                </c:pt>
                <c:pt idx="692">
                  <c:v>77.483999999999995</c:v>
                </c:pt>
                <c:pt idx="693">
                  <c:v>77.593000000000004</c:v>
                </c:pt>
                <c:pt idx="694">
                  <c:v>77.703000000000003</c:v>
                </c:pt>
                <c:pt idx="695">
                  <c:v>77.811999999999998</c:v>
                </c:pt>
                <c:pt idx="696">
                  <c:v>77.921999999999997</c:v>
                </c:pt>
                <c:pt idx="697">
                  <c:v>78.031000000000006</c:v>
                </c:pt>
                <c:pt idx="698">
                  <c:v>78.156000000000006</c:v>
                </c:pt>
                <c:pt idx="699">
                  <c:v>78.265000000000001</c:v>
                </c:pt>
                <c:pt idx="700">
                  <c:v>78.375</c:v>
                </c:pt>
                <c:pt idx="701">
                  <c:v>78.5</c:v>
                </c:pt>
                <c:pt idx="702">
                  <c:v>78.608999999999995</c:v>
                </c:pt>
                <c:pt idx="703">
                  <c:v>78.718000000000004</c:v>
                </c:pt>
                <c:pt idx="704">
                  <c:v>78.828000000000003</c:v>
                </c:pt>
                <c:pt idx="705">
                  <c:v>78.936999999999998</c:v>
                </c:pt>
                <c:pt idx="706">
                  <c:v>79.046999999999997</c:v>
                </c:pt>
                <c:pt idx="707">
                  <c:v>79.156000000000006</c:v>
                </c:pt>
                <c:pt idx="708">
                  <c:v>79.281000000000006</c:v>
                </c:pt>
                <c:pt idx="709">
                  <c:v>79.39</c:v>
                </c:pt>
                <c:pt idx="710">
                  <c:v>79.5</c:v>
                </c:pt>
                <c:pt idx="711">
                  <c:v>79.608999999999995</c:v>
                </c:pt>
                <c:pt idx="712">
                  <c:v>79.718000000000004</c:v>
                </c:pt>
                <c:pt idx="713">
                  <c:v>79.828000000000003</c:v>
                </c:pt>
                <c:pt idx="714">
                  <c:v>79.953000000000003</c:v>
                </c:pt>
                <c:pt idx="715">
                  <c:v>80.061999999999998</c:v>
                </c:pt>
                <c:pt idx="716">
                  <c:v>80.171999999999997</c:v>
                </c:pt>
                <c:pt idx="717">
                  <c:v>80.281000000000006</c:v>
                </c:pt>
                <c:pt idx="718">
                  <c:v>80.39</c:v>
                </c:pt>
                <c:pt idx="719">
                  <c:v>80.5</c:v>
                </c:pt>
                <c:pt idx="720">
                  <c:v>80.625</c:v>
                </c:pt>
                <c:pt idx="721">
                  <c:v>80.733999999999995</c:v>
                </c:pt>
                <c:pt idx="722">
                  <c:v>80.843000000000004</c:v>
                </c:pt>
                <c:pt idx="723">
                  <c:v>80.953000000000003</c:v>
                </c:pt>
                <c:pt idx="724">
                  <c:v>81.061999999999998</c:v>
                </c:pt>
                <c:pt idx="725">
                  <c:v>81.171999999999997</c:v>
                </c:pt>
                <c:pt idx="726">
                  <c:v>81.281000000000006</c:v>
                </c:pt>
                <c:pt idx="727">
                  <c:v>81.39</c:v>
                </c:pt>
                <c:pt idx="728">
                  <c:v>81.515000000000001</c:v>
                </c:pt>
                <c:pt idx="729">
                  <c:v>81.625</c:v>
                </c:pt>
                <c:pt idx="730">
                  <c:v>81.733999999999995</c:v>
                </c:pt>
                <c:pt idx="731">
                  <c:v>81.843000000000004</c:v>
                </c:pt>
                <c:pt idx="732">
                  <c:v>81.953000000000003</c:v>
                </c:pt>
                <c:pt idx="733">
                  <c:v>82.061999999999998</c:v>
                </c:pt>
                <c:pt idx="734">
                  <c:v>82.186999999999998</c:v>
                </c:pt>
                <c:pt idx="735">
                  <c:v>82.296999999999997</c:v>
                </c:pt>
                <c:pt idx="736">
                  <c:v>82.406000000000006</c:v>
                </c:pt>
                <c:pt idx="737">
                  <c:v>82.515000000000001</c:v>
                </c:pt>
                <c:pt idx="738">
                  <c:v>82.625</c:v>
                </c:pt>
                <c:pt idx="739">
                  <c:v>82.733999999999995</c:v>
                </c:pt>
                <c:pt idx="740">
                  <c:v>82.858999999999995</c:v>
                </c:pt>
                <c:pt idx="741">
                  <c:v>82.968000000000004</c:v>
                </c:pt>
                <c:pt idx="742">
                  <c:v>83.078000000000003</c:v>
                </c:pt>
                <c:pt idx="743">
                  <c:v>83.186999999999998</c:v>
                </c:pt>
                <c:pt idx="744">
                  <c:v>83.296999999999997</c:v>
                </c:pt>
                <c:pt idx="745">
                  <c:v>83.406000000000006</c:v>
                </c:pt>
                <c:pt idx="746">
                  <c:v>83.531000000000006</c:v>
                </c:pt>
                <c:pt idx="747">
                  <c:v>83.64</c:v>
                </c:pt>
                <c:pt idx="748">
                  <c:v>83.75</c:v>
                </c:pt>
                <c:pt idx="749">
                  <c:v>83.858999999999995</c:v>
                </c:pt>
                <c:pt idx="750">
                  <c:v>83.968000000000004</c:v>
                </c:pt>
                <c:pt idx="751">
                  <c:v>84.078000000000003</c:v>
                </c:pt>
                <c:pt idx="752">
                  <c:v>84.186999999999998</c:v>
                </c:pt>
                <c:pt idx="753">
                  <c:v>84.311999999999998</c:v>
                </c:pt>
                <c:pt idx="754">
                  <c:v>84.421999999999997</c:v>
                </c:pt>
                <c:pt idx="755">
                  <c:v>84.531000000000006</c:v>
                </c:pt>
                <c:pt idx="756">
                  <c:v>84.64</c:v>
                </c:pt>
                <c:pt idx="757">
                  <c:v>84.75</c:v>
                </c:pt>
                <c:pt idx="758">
                  <c:v>84.875</c:v>
                </c:pt>
                <c:pt idx="759">
                  <c:v>84.983999999999995</c:v>
                </c:pt>
                <c:pt idx="760">
                  <c:v>85.093000000000004</c:v>
                </c:pt>
                <c:pt idx="761">
                  <c:v>85.203000000000003</c:v>
                </c:pt>
                <c:pt idx="762">
                  <c:v>85.311999999999998</c:v>
                </c:pt>
                <c:pt idx="763">
                  <c:v>85.436999999999998</c:v>
                </c:pt>
                <c:pt idx="764">
                  <c:v>85.546999999999997</c:v>
                </c:pt>
                <c:pt idx="765">
                  <c:v>85.656000000000006</c:v>
                </c:pt>
                <c:pt idx="766">
                  <c:v>85.765000000000001</c:v>
                </c:pt>
                <c:pt idx="767">
                  <c:v>85.875</c:v>
                </c:pt>
                <c:pt idx="768">
                  <c:v>85.983999999999995</c:v>
                </c:pt>
                <c:pt idx="769">
                  <c:v>86.093000000000004</c:v>
                </c:pt>
                <c:pt idx="770">
                  <c:v>86.218000000000004</c:v>
                </c:pt>
                <c:pt idx="771">
                  <c:v>86.328000000000003</c:v>
                </c:pt>
                <c:pt idx="772">
                  <c:v>86.436999999999998</c:v>
                </c:pt>
                <c:pt idx="773">
                  <c:v>86.546999999999997</c:v>
                </c:pt>
                <c:pt idx="774">
                  <c:v>86.656000000000006</c:v>
                </c:pt>
                <c:pt idx="775">
                  <c:v>86.765000000000001</c:v>
                </c:pt>
                <c:pt idx="776">
                  <c:v>86.875</c:v>
                </c:pt>
                <c:pt idx="777">
                  <c:v>86.983999999999995</c:v>
                </c:pt>
                <c:pt idx="778">
                  <c:v>87.108999999999995</c:v>
                </c:pt>
                <c:pt idx="779">
                  <c:v>87.218000000000004</c:v>
                </c:pt>
                <c:pt idx="780">
                  <c:v>87.328000000000003</c:v>
                </c:pt>
                <c:pt idx="781">
                  <c:v>87.436999999999998</c:v>
                </c:pt>
                <c:pt idx="782">
                  <c:v>87.546999999999997</c:v>
                </c:pt>
                <c:pt idx="783">
                  <c:v>87.656000000000006</c:v>
                </c:pt>
                <c:pt idx="784">
                  <c:v>87.765000000000001</c:v>
                </c:pt>
                <c:pt idx="785">
                  <c:v>87.89</c:v>
                </c:pt>
                <c:pt idx="786">
                  <c:v>88</c:v>
                </c:pt>
                <c:pt idx="787">
                  <c:v>88.108999999999995</c:v>
                </c:pt>
                <c:pt idx="788">
                  <c:v>88.218000000000004</c:v>
                </c:pt>
                <c:pt idx="789">
                  <c:v>88.328000000000003</c:v>
                </c:pt>
                <c:pt idx="790">
                  <c:v>88.436999999999998</c:v>
                </c:pt>
                <c:pt idx="791">
                  <c:v>88.546999999999997</c:v>
                </c:pt>
                <c:pt idx="792">
                  <c:v>88.671999999999997</c:v>
                </c:pt>
                <c:pt idx="793">
                  <c:v>88.781000000000006</c:v>
                </c:pt>
                <c:pt idx="794">
                  <c:v>88.89</c:v>
                </c:pt>
                <c:pt idx="795">
                  <c:v>89</c:v>
                </c:pt>
                <c:pt idx="796">
                  <c:v>89.108999999999995</c:v>
                </c:pt>
                <c:pt idx="797">
                  <c:v>89.233999999999995</c:v>
                </c:pt>
                <c:pt idx="798">
                  <c:v>89.343000000000004</c:v>
                </c:pt>
                <c:pt idx="799">
                  <c:v>89.453000000000003</c:v>
                </c:pt>
                <c:pt idx="800">
                  <c:v>89.561999999999998</c:v>
                </c:pt>
                <c:pt idx="801">
                  <c:v>89.671999999999997</c:v>
                </c:pt>
                <c:pt idx="802">
                  <c:v>89.781000000000006</c:v>
                </c:pt>
                <c:pt idx="803">
                  <c:v>89.906000000000006</c:v>
                </c:pt>
                <c:pt idx="804">
                  <c:v>90.015000000000001</c:v>
                </c:pt>
                <c:pt idx="805">
                  <c:v>90.125</c:v>
                </c:pt>
                <c:pt idx="806">
                  <c:v>90.233999999999995</c:v>
                </c:pt>
                <c:pt idx="807">
                  <c:v>90.343000000000004</c:v>
                </c:pt>
                <c:pt idx="808">
                  <c:v>90.453000000000003</c:v>
                </c:pt>
                <c:pt idx="809">
                  <c:v>90.561999999999998</c:v>
                </c:pt>
                <c:pt idx="810">
                  <c:v>90.686999999999998</c:v>
                </c:pt>
                <c:pt idx="811">
                  <c:v>90.796999999999997</c:v>
                </c:pt>
                <c:pt idx="812">
                  <c:v>90.906000000000006</c:v>
                </c:pt>
                <c:pt idx="813">
                  <c:v>91.015000000000001</c:v>
                </c:pt>
                <c:pt idx="814">
                  <c:v>91.125</c:v>
                </c:pt>
                <c:pt idx="815">
                  <c:v>91.233999999999995</c:v>
                </c:pt>
                <c:pt idx="816">
                  <c:v>91.358999999999995</c:v>
                </c:pt>
                <c:pt idx="817">
                  <c:v>91.468000000000004</c:v>
                </c:pt>
                <c:pt idx="818">
                  <c:v>91.578000000000003</c:v>
                </c:pt>
                <c:pt idx="819">
                  <c:v>91.686999999999998</c:v>
                </c:pt>
                <c:pt idx="820">
                  <c:v>91.796999999999997</c:v>
                </c:pt>
                <c:pt idx="821">
                  <c:v>91.921999999999997</c:v>
                </c:pt>
                <c:pt idx="822">
                  <c:v>92.031000000000006</c:v>
                </c:pt>
                <c:pt idx="823">
                  <c:v>92.14</c:v>
                </c:pt>
                <c:pt idx="824">
                  <c:v>92.25</c:v>
                </c:pt>
                <c:pt idx="825">
                  <c:v>92.358999999999995</c:v>
                </c:pt>
                <c:pt idx="826">
                  <c:v>92.468000000000004</c:v>
                </c:pt>
                <c:pt idx="827">
                  <c:v>92.578000000000003</c:v>
                </c:pt>
                <c:pt idx="828">
                  <c:v>92.703000000000003</c:v>
                </c:pt>
                <c:pt idx="829">
                  <c:v>92.811999999999998</c:v>
                </c:pt>
                <c:pt idx="830">
                  <c:v>92.921999999999997</c:v>
                </c:pt>
                <c:pt idx="831">
                  <c:v>93.031000000000006</c:v>
                </c:pt>
                <c:pt idx="832">
                  <c:v>93.14</c:v>
                </c:pt>
                <c:pt idx="833">
                  <c:v>93.265000000000001</c:v>
                </c:pt>
                <c:pt idx="834">
                  <c:v>93.375</c:v>
                </c:pt>
                <c:pt idx="835">
                  <c:v>93.483999999999995</c:v>
                </c:pt>
                <c:pt idx="836">
                  <c:v>93.593000000000004</c:v>
                </c:pt>
                <c:pt idx="837">
                  <c:v>93.703000000000003</c:v>
                </c:pt>
                <c:pt idx="838">
                  <c:v>93.811999999999998</c:v>
                </c:pt>
                <c:pt idx="839">
                  <c:v>93.921999999999997</c:v>
                </c:pt>
                <c:pt idx="840">
                  <c:v>94.046999999999997</c:v>
                </c:pt>
                <c:pt idx="841">
                  <c:v>94.156000000000006</c:v>
                </c:pt>
                <c:pt idx="842">
                  <c:v>94.265000000000001</c:v>
                </c:pt>
                <c:pt idx="843">
                  <c:v>94.375</c:v>
                </c:pt>
                <c:pt idx="844">
                  <c:v>94.483999999999995</c:v>
                </c:pt>
                <c:pt idx="845">
                  <c:v>94.593000000000004</c:v>
                </c:pt>
                <c:pt idx="846">
                  <c:v>94.718000000000004</c:v>
                </c:pt>
                <c:pt idx="847">
                  <c:v>94.828000000000003</c:v>
                </c:pt>
                <c:pt idx="848">
                  <c:v>94.936999999999998</c:v>
                </c:pt>
                <c:pt idx="849">
                  <c:v>95.046999999999997</c:v>
                </c:pt>
                <c:pt idx="850">
                  <c:v>95.156000000000006</c:v>
                </c:pt>
                <c:pt idx="851">
                  <c:v>95.265000000000001</c:v>
                </c:pt>
                <c:pt idx="852">
                  <c:v>95.375</c:v>
                </c:pt>
                <c:pt idx="853">
                  <c:v>95.5</c:v>
                </c:pt>
                <c:pt idx="854">
                  <c:v>95.608999999999995</c:v>
                </c:pt>
                <c:pt idx="855">
                  <c:v>95.718000000000004</c:v>
                </c:pt>
                <c:pt idx="856">
                  <c:v>95.828000000000003</c:v>
                </c:pt>
                <c:pt idx="857">
                  <c:v>95.936999999999998</c:v>
                </c:pt>
                <c:pt idx="858">
                  <c:v>96.046999999999997</c:v>
                </c:pt>
                <c:pt idx="859">
                  <c:v>96.156000000000006</c:v>
                </c:pt>
                <c:pt idx="860">
                  <c:v>96.265000000000001</c:v>
                </c:pt>
                <c:pt idx="861">
                  <c:v>96.39</c:v>
                </c:pt>
                <c:pt idx="862">
                  <c:v>96.5</c:v>
                </c:pt>
                <c:pt idx="863">
                  <c:v>96.608999999999995</c:v>
                </c:pt>
                <c:pt idx="864">
                  <c:v>96.718000000000004</c:v>
                </c:pt>
                <c:pt idx="865">
                  <c:v>96.828000000000003</c:v>
                </c:pt>
                <c:pt idx="866">
                  <c:v>96.953000000000003</c:v>
                </c:pt>
                <c:pt idx="867">
                  <c:v>97.061999999999998</c:v>
                </c:pt>
                <c:pt idx="868">
                  <c:v>97.171999999999997</c:v>
                </c:pt>
                <c:pt idx="869">
                  <c:v>97.281000000000006</c:v>
                </c:pt>
                <c:pt idx="870">
                  <c:v>97.39</c:v>
                </c:pt>
                <c:pt idx="871">
                  <c:v>97.5</c:v>
                </c:pt>
                <c:pt idx="872">
                  <c:v>97.625</c:v>
                </c:pt>
                <c:pt idx="873">
                  <c:v>97.733999999999995</c:v>
                </c:pt>
                <c:pt idx="874">
                  <c:v>97.843000000000004</c:v>
                </c:pt>
                <c:pt idx="875">
                  <c:v>97.953000000000003</c:v>
                </c:pt>
                <c:pt idx="876">
                  <c:v>98.061999999999998</c:v>
                </c:pt>
                <c:pt idx="877">
                  <c:v>98.171999999999997</c:v>
                </c:pt>
                <c:pt idx="878">
                  <c:v>98.281000000000006</c:v>
                </c:pt>
                <c:pt idx="879">
                  <c:v>98.406000000000006</c:v>
                </c:pt>
                <c:pt idx="880">
                  <c:v>98.515000000000001</c:v>
                </c:pt>
                <c:pt idx="881">
                  <c:v>98.625</c:v>
                </c:pt>
                <c:pt idx="882">
                  <c:v>98.733999999999995</c:v>
                </c:pt>
                <c:pt idx="883">
                  <c:v>98.843000000000004</c:v>
                </c:pt>
                <c:pt idx="884">
                  <c:v>98.968000000000004</c:v>
                </c:pt>
                <c:pt idx="885">
                  <c:v>99.078000000000003</c:v>
                </c:pt>
                <c:pt idx="886">
                  <c:v>99.186999999999998</c:v>
                </c:pt>
                <c:pt idx="887">
                  <c:v>99.296999999999997</c:v>
                </c:pt>
                <c:pt idx="888">
                  <c:v>99.406000000000006</c:v>
                </c:pt>
                <c:pt idx="889">
                  <c:v>99.515000000000001</c:v>
                </c:pt>
                <c:pt idx="890">
                  <c:v>99.625</c:v>
                </c:pt>
                <c:pt idx="891">
                  <c:v>99.75</c:v>
                </c:pt>
                <c:pt idx="892">
                  <c:v>99.858999999999995</c:v>
                </c:pt>
                <c:pt idx="893">
                  <c:v>99.968000000000004</c:v>
                </c:pt>
                <c:pt idx="894">
                  <c:v>100.078</c:v>
                </c:pt>
                <c:pt idx="895">
                  <c:v>100.187</c:v>
                </c:pt>
                <c:pt idx="896">
                  <c:v>100.297</c:v>
                </c:pt>
                <c:pt idx="897">
                  <c:v>100.40600000000001</c:v>
                </c:pt>
                <c:pt idx="898">
                  <c:v>100.515</c:v>
                </c:pt>
                <c:pt idx="899">
                  <c:v>100.64</c:v>
                </c:pt>
                <c:pt idx="900">
                  <c:v>100.75</c:v>
                </c:pt>
                <c:pt idx="901">
                  <c:v>100.85899999999999</c:v>
                </c:pt>
                <c:pt idx="902">
                  <c:v>100.968</c:v>
                </c:pt>
                <c:pt idx="903">
                  <c:v>101.093</c:v>
                </c:pt>
                <c:pt idx="904">
                  <c:v>101.203</c:v>
                </c:pt>
                <c:pt idx="905">
                  <c:v>101.312</c:v>
                </c:pt>
                <c:pt idx="906">
                  <c:v>101.422</c:v>
                </c:pt>
                <c:pt idx="907">
                  <c:v>101.53100000000001</c:v>
                </c:pt>
                <c:pt idx="908">
                  <c:v>101.64</c:v>
                </c:pt>
                <c:pt idx="909">
                  <c:v>101.75</c:v>
                </c:pt>
                <c:pt idx="910">
                  <c:v>101.85899999999999</c:v>
                </c:pt>
                <c:pt idx="911">
                  <c:v>101.98399999999999</c:v>
                </c:pt>
                <c:pt idx="912">
                  <c:v>102.093</c:v>
                </c:pt>
                <c:pt idx="913">
                  <c:v>102.203</c:v>
                </c:pt>
                <c:pt idx="914">
                  <c:v>102.312</c:v>
                </c:pt>
                <c:pt idx="915">
                  <c:v>102.422</c:v>
                </c:pt>
                <c:pt idx="916">
                  <c:v>102.547</c:v>
                </c:pt>
                <c:pt idx="917">
                  <c:v>102.65600000000001</c:v>
                </c:pt>
                <c:pt idx="918">
                  <c:v>102.765</c:v>
                </c:pt>
                <c:pt idx="919">
                  <c:v>102.875</c:v>
                </c:pt>
                <c:pt idx="920">
                  <c:v>102.98399999999999</c:v>
                </c:pt>
                <c:pt idx="921">
                  <c:v>103.10899999999999</c:v>
                </c:pt>
                <c:pt idx="922">
                  <c:v>103.218</c:v>
                </c:pt>
                <c:pt idx="923">
                  <c:v>103.328</c:v>
                </c:pt>
                <c:pt idx="924">
                  <c:v>103.437</c:v>
                </c:pt>
                <c:pt idx="925">
                  <c:v>103.547</c:v>
                </c:pt>
                <c:pt idx="926">
                  <c:v>103.65600000000001</c:v>
                </c:pt>
                <c:pt idx="927">
                  <c:v>103.78100000000001</c:v>
                </c:pt>
                <c:pt idx="928">
                  <c:v>103.89</c:v>
                </c:pt>
                <c:pt idx="929">
                  <c:v>104</c:v>
                </c:pt>
                <c:pt idx="930">
                  <c:v>104.10899999999999</c:v>
                </c:pt>
                <c:pt idx="931">
                  <c:v>104.218</c:v>
                </c:pt>
                <c:pt idx="932">
                  <c:v>104.328</c:v>
                </c:pt>
                <c:pt idx="933">
                  <c:v>104.437</c:v>
                </c:pt>
                <c:pt idx="934">
                  <c:v>104.562</c:v>
                </c:pt>
                <c:pt idx="935">
                  <c:v>104.672</c:v>
                </c:pt>
                <c:pt idx="936">
                  <c:v>104.78100000000001</c:v>
                </c:pt>
                <c:pt idx="937">
                  <c:v>104.89</c:v>
                </c:pt>
                <c:pt idx="938">
                  <c:v>105</c:v>
                </c:pt>
                <c:pt idx="939">
                  <c:v>105.125</c:v>
                </c:pt>
                <c:pt idx="940">
                  <c:v>105.23399999999999</c:v>
                </c:pt>
                <c:pt idx="941">
                  <c:v>105.343</c:v>
                </c:pt>
                <c:pt idx="942">
                  <c:v>105.453</c:v>
                </c:pt>
                <c:pt idx="943">
                  <c:v>105.562</c:v>
                </c:pt>
                <c:pt idx="944">
                  <c:v>105.672</c:v>
                </c:pt>
                <c:pt idx="945">
                  <c:v>105.797</c:v>
                </c:pt>
                <c:pt idx="946">
                  <c:v>105.90600000000001</c:v>
                </c:pt>
                <c:pt idx="947">
                  <c:v>106.015</c:v>
                </c:pt>
                <c:pt idx="948">
                  <c:v>106.125</c:v>
                </c:pt>
                <c:pt idx="949">
                  <c:v>106.23399999999999</c:v>
                </c:pt>
                <c:pt idx="950">
                  <c:v>106.35899999999999</c:v>
                </c:pt>
                <c:pt idx="951">
                  <c:v>106.468</c:v>
                </c:pt>
                <c:pt idx="952">
                  <c:v>106.578</c:v>
                </c:pt>
                <c:pt idx="953">
                  <c:v>106.687</c:v>
                </c:pt>
                <c:pt idx="954">
                  <c:v>106.797</c:v>
                </c:pt>
                <c:pt idx="955">
                  <c:v>106.90600000000001</c:v>
                </c:pt>
                <c:pt idx="956">
                  <c:v>107.03100000000001</c:v>
                </c:pt>
                <c:pt idx="957">
                  <c:v>107.14</c:v>
                </c:pt>
                <c:pt idx="958">
                  <c:v>107.25</c:v>
                </c:pt>
                <c:pt idx="959">
                  <c:v>107.35899999999999</c:v>
                </c:pt>
                <c:pt idx="960">
                  <c:v>107.468</c:v>
                </c:pt>
                <c:pt idx="961">
                  <c:v>107.578</c:v>
                </c:pt>
                <c:pt idx="962">
                  <c:v>107.687</c:v>
                </c:pt>
                <c:pt idx="963">
                  <c:v>107.812</c:v>
                </c:pt>
                <c:pt idx="964">
                  <c:v>107.922</c:v>
                </c:pt>
                <c:pt idx="965">
                  <c:v>108.03100000000001</c:v>
                </c:pt>
                <c:pt idx="966">
                  <c:v>108.14</c:v>
                </c:pt>
                <c:pt idx="967">
                  <c:v>108.25</c:v>
                </c:pt>
                <c:pt idx="968">
                  <c:v>108.375</c:v>
                </c:pt>
                <c:pt idx="969">
                  <c:v>108.48399999999999</c:v>
                </c:pt>
                <c:pt idx="970">
                  <c:v>108.593</c:v>
                </c:pt>
                <c:pt idx="971">
                  <c:v>108.703</c:v>
                </c:pt>
                <c:pt idx="972">
                  <c:v>108.812</c:v>
                </c:pt>
                <c:pt idx="973">
                  <c:v>108.922</c:v>
                </c:pt>
                <c:pt idx="974">
                  <c:v>109.047</c:v>
                </c:pt>
                <c:pt idx="975">
                  <c:v>109.15600000000001</c:v>
                </c:pt>
                <c:pt idx="976">
                  <c:v>109.265</c:v>
                </c:pt>
                <c:pt idx="977">
                  <c:v>109.375</c:v>
                </c:pt>
                <c:pt idx="978">
                  <c:v>109.48399999999999</c:v>
                </c:pt>
                <c:pt idx="979">
                  <c:v>109.593</c:v>
                </c:pt>
                <c:pt idx="980">
                  <c:v>109.718</c:v>
                </c:pt>
                <c:pt idx="981">
                  <c:v>109.828</c:v>
                </c:pt>
                <c:pt idx="982">
                  <c:v>109.937</c:v>
                </c:pt>
                <c:pt idx="983">
                  <c:v>110.047</c:v>
                </c:pt>
                <c:pt idx="984">
                  <c:v>110.15600000000001</c:v>
                </c:pt>
                <c:pt idx="985">
                  <c:v>110.265</c:v>
                </c:pt>
                <c:pt idx="986">
                  <c:v>110.39</c:v>
                </c:pt>
                <c:pt idx="987">
                  <c:v>110.5</c:v>
                </c:pt>
                <c:pt idx="988">
                  <c:v>110.60899999999999</c:v>
                </c:pt>
                <c:pt idx="989">
                  <c:v>110.718</c:v>
                </c:pt>
                <c:pt idx="990">
                  <c:v>110.828</c:v>
                </c:pt>
                <c:pt idx="991">
                  <c:v>110.953</c:v>
                </c:pt>
                <c:pt idx="992">
                  <c:v>111.062</c:v>
                </c:pt>
                <c:pt idx="993">
                  <c:v>111.172</c:v>
                </c:pt>
                <c:pt idx="994">
                  <c:v>111.28100000000001</c:v>
                </c:pt>
                <c:pt idx="995">
                  <c:v>111.39</c:v>
                </c:pt>
                <c:pt idx="996">
                  <c:v>111.5</c:v>
                </c:pt>
                <c:pt idx="997">
                  <c:v>111.60899999999999</c:v>
                </c:pt>
                <c:pt idx="998">
                  <c:v>111.73399999999999</c:v>
                </c:pt>
                <c:pt idx="999">
                  <c:v>111.843</c:v>
                </c:pt>
                <c:pt idx="1000">
                  <c:v>111.953</c:v>
                </c:pt>
                <c:pt idx="1001">
                  <c:v>112.062</c:v>
                </c:pt>
                <c:pt idx="1002">
                  <c:v>112.172</c:v>
                </c:pt>
                <c:pt idx="1003">
                  <c:v>112.28100000000001</c:v>
                </c:pt>
                <c:pt idx="1004">
                  <c:v>112.39</c:v>
                </c:pt>
                <c:pt idx="1005">
                  <c:v>112.515</c:v>
                </c:pt>
                <c:pt idx="1006">
                  <c:v>112.625</c:v>
                </c:pt>
                <c:pt idx="1007">
                  <c:v>112.73399999999999</c:v>
                </c:pt>
                <c:pt idx="1008">
                  <c:v>112.843</c:v>
                </c:pt>
                <c:pt idx="1009">
                  <c:v>112.953</c:v>
                </c:pt>
                <c:pt idx="1010">
                  <c:v>113.062</c:v>
                </c:pt>
                <c:pt idx="1011">
                  <c:v>113.187</c:v>
                </c:pt>
                <c:pt idx="1012">
                  <c:v>113.297</c:v>
                </c:pt>
                <c:pt idx="1013">
                  <c:v>113.40600000000001</c:v>
                </c:pt>
                <c:pt idx="1014">
                  <c:v>113.515</c:v>
                </c:pt>
                <c:pt idx="1015">
                  <c:v>113.625</c:v>
                </c:pt>
                <c:pt idx="1016">
                  <c:v>113.73399999999999</c:v>
                </c:pt>
                <c:pt idx="1017">
                  <c:v>113.85899999999999</c:v>
                </c:pt>
                <c:pt idx="1018">
                  <c:v>113.968</c:v>
                </c:pt>
                <c:pt idx="1019">
                  <c:v>114.078</c:v>
                </c:pt>
                <c:pt idx="1020">
                  <c:v>114.187</c:v>
                </c:pt>
                <c:pt idx="1021">
                  <c:v>114.312</c:v>
                </c:pt>
                <c:pt idx="1022">
                  <c:v>114.422</c:v>
                </c:pt>
                <c:pt idx="1023">
                  <c:v>114.53100000000001</c:v>
                </c:pt>
                <c:pt idx="1024">
                  <c:v>114.65600000000001</c:v>
                </c:pt>
                <c:pt idx="1025">
                  <c:v>114.765</c:v>
                </c:pt>
                <c:pt idx="1026">
                  <c:v>114.875</c:v>
                </c:pt>
                <c:pt idx="1027">
                  <c:v>114.98399999999999</c:v>
                </c:pt>
                <c:pt idx="1028">
                  <c:v>115.093</c:v>
                </c:pt>
                <c:pt idx="1029">
                  <c:v>115.203</c:v>
                </c:pt>
                <c:pt idx="1030">
                  <c:v>115.312</c:v>
                </c:pt>
                <c:pt idx="1031">
                  <c:v>115.422</c:v>
                </c:pt>
                <c:pt idx="1032">
                  <c:v>115.547</c:v>
                </c:pt>
                <c:pt idx="1033">
                  <c:v>115.65600000000001</c:v>
                </c:pt>
                <c:pt idx="1034">
                  <c:v>115.765</c:v>
                </c:pt>
                <c:pt idx="1035">
                  <c:v>115.875</c:v>
                </c:pt>
                <c:pt idx="1036">
                  <c:v>115.98399999999999</c:v>
                </c:pt>
                <c:pt idx="1037">
                  <c:v>116.093</c:v>
                </c:pt>
                <c:pt idx="1038">
                  <c:v>116.218</c:v>
                </c:pt>
                <c:pt idx="1039">
                  <c:v>116.328</c:v>
                </c:pt>
                <c:pt idx="1040">
                  <c:v>116.437</c:v>
                </c:pt>
                <c:pt idx="1041">
                  <c:v>116.547</c:v>
                </c:pt>
                <c:pt idx="1042">
                  <c:v>116.65600000000001</c:v>
                </c:pt>
                <c:pt idx="1043">
                  <c:v>116.765</c:v>
                </c:pt>
                <c:pt idx="1044">
                  <c:v>116.89</c:v>
                </c:pt>
                <c:pt idx="1045">
                  <c:v>117</c:v>
                </c:pt>
                <c:pt idx="1046">
                  <c:v>117.10899999999999</c:v>
                </c:pt>
                <c:pt idx="1047">
                  <c:v>117.218</c:v>
                </c:pt>
                <c:pt idx="1048">
                  <c:v>117.343</c:v>
                </c:pt>
                <c:pt idx="1049">
                  <c:v>117.453</c:v>
                </c:pt>
                <c:pt idx="1050">
                  <c:v>117.562</c:v>
                </c:pt>
                <c:pt idx="1051">
                  <c:v>117.672</c:v>
                </c:pt>
                <c:pt idx="1052">
                  <c:v>117.78100000000001</c:v>
                </c:pt>
                <c:pt idx="1053">
                  <c:v>117.89</c:v>
                </c:pt>
                <c:pt idx="1054">
                  <c:v>118</c:v>
                </c:pt>
                <c:pt idx="1055">
                  <c:v>118.10899999999999</c:v>
                </c:pt>
                <c:pt idx="1056">
                  <c:v>118.23399999999999</c:v>
                </c:pt>
                <c:pt idx="1057">
                  <c:v>118.343</c:v>
                </c:pt>
                <c:pt idx="1058">
                  <c:v>118.453</c:v>
                </c:pt>
                <c:pt idx="1059">
                  <c:v>118.562</c:v>
                </c:pt>
                <c:pt idx="1060">
                  <c:v>118.672</c:v>
                </c:pt>
                <c:pt idx="1061">
                  <c:v>118.78100000000001</c:v>
                </c:pt>
                <c:pt idx="1062">
                  <c:v>118.90600000000001</c:v>
                </c:pt>
                <c:pt idx="1063">
                  <c:v>119.015</c:v>
                </c:pt>
                <c:pt idx="1064">
                  <c:v>119.125</c:v>
                </c:pt>
                <c:pt idx="1065">
                  <c:v>119.23399999999999</c:v>
                </c:pt>
                <c:pt idx="1066">
                  <c:v>119.343</c:v>
                </c:pt>
                <c:pt idx="1067">
                  <c:v>119.453</c:v>
                </c:pt>
                <c:pt idx="1068">
                  <c:v>119.562</c:v>
                </c:pt>
                <c:pt idx="1069">
                  <c:v>119.687</c:v>
                </c:pt>
                <c:pt idx="1070">
                  <c:v>119.797</c:v>
                </c:pt>
                <c:pt idx="1071">
                  <c:v>119.90600000000001</c:v>
                </c:pt>
                <c:pt idx="1072">
                  <c:v>120.015</c:v>
                </c:pt>
                <c:pt idx="1073">
                  <c:v>120.125</c:v>
                </c:pt>
                <c:pt idx="1074">
                  <c:v>120.25</c:v>
                </c:pt>
                <c:pt idx="1075">
                  <c:v>120.35899999999999</c:v>
                </c:pt>
                <c:pt idx="1076">
                  <c:v>120.468</c:v>
                </c:pt>
                <c:pt idx="1077">
                  <c:v>120.578</c:v>
                </c:pt>
                <c:pt idx="1078">
                  <c:v>120.687</c:v>
                </c:pt>
                <c:pt idx="1079">
                  <c:v>120.797</c:v>
                </c:pt>
                <c:pt idx="1080">
                  <c:v>120.90600000000001</c:v>
                </c:pt>
                <c:pt idx="1081">
                  <c:v>121.03100000000001</c:v>
                </c:pt>
                <c:pt idx="1082">
                  <c:v>121.14</c:v>
                </c:pt>
                <c:pt idx="1083">
                  <c:v>121.25</c:v>
                </c:pt>
                <c:pt idx="1084">
                  <c:v>121.35899999999999</c:v>
                </c:pt>
                <c:pt idx="1085">
                  <c:v>121.48399999999999</c:v>
                </c:pt>
                <c:pt idx="1086">
                  <c:v>121.593</c:v>
                </c:pt>
                <c:pt idx="1087">
                  <c:v>121.703</c:v>
                </c:pt>
                <c:pt idx="1088">
                  <c:v>121.812</c:v>
                </c:pt>
                <c:pt idx="1089">
                  <c:v>121.922</c:v>
                </c:pt>
                <c:pt idx="1090">
                  <c:v>122.047</c:v>
                </c:pt>
                <c:pt idx="1091">
                  <c:v>122.15600000000001</c:v>
                </c:pt>
                <c:pt idx="1092">
                  <c:v>122.265</c:v>
                </c:pt>
                <c:pt idx="1093">
                  <c:v>122.375</c:v>
                </c:pt>
                <c:pt idx="1094">
                  <c:v>122.48399999999999</c:v>
                </c:pt>
                <c:pt idx="1095">
                  <c:v>122.593</c:v>
                </c:pt>
                <c:pt idx="1096">
                  <c:v>122.718</c:v>
                </c:pt>
                <c:pt idx="1097">
                  <c:v>122.828</c:v>
                </c:pt>
                <c:pt idx="1098">
                  <c:v>122.937</c:v>
                </c:pt>
                <c:pt idx="1099">
                  <c:v>123.047</c:v>
                </c:pt>
                <c:pt idx="1100">
                  <c:v>123.15600000000001</c:v>
                </c:pt>
                <c:pt idx="1101">
                  <c:v>123.265</c:v>
                </c:pt>
                <c:pt idx="1102">
                  <c:v>123.375</c:v>
                </c:pt>
                <c:pt idx="1103">
                  <c:v>123.5</c:v>
                </c:pt>
                <c:pt idx="1104">
                  <c:v>123.60899999999999</c:v>
                </c:pt>
                <c:pt idx="1105">
                  <c:v>123.718</c:v>
                </c:pt>
                <c:pt idx="1106">
                  <c:v>123.828</c:v>
                </c:pt>
                <c:pt idx="1107">
                  <c:v>123.937</c:v>
                </c:pt>
                <c:pt idx="1108">
                  <c:v>124.047</c:v>
                </c:pt>
                <c:pt idx="1109">
                  <c:v>124.172</c:v>
                </c:pt>
                <c:pt idx="1110">
                  <c:v>124.28100000000001</c:v>
                </c:pt>
                <c:pt idx="1111">
                  <c:v>124.39</c:v>
                </c:pt>
                <c:pt idx="1112">
                  <c:v>124.5</c:v>
                </c:pt>
                <c:pt idx="1113">
                  <c:v>124.60899999999999</c:v>
                </c:pt>
                <c:pt idx="1114">
                  <c:v>124.718</c:v>
                </c:pt>
                <c:pt idx="1115">
                  <c:v>124.843</c:v>
                </c:pt>
                <c:pt idx="1116">
                  <c:v>124.953</c:v>
                </c:pt>
                <c:pt idx="1117">
                  <c:v>125.062</c:v>
                </c:pt>
                <c:pt idx="1118">
                  <c:v>125.172</c:v>
                </c:pt>
                <c:pt idx="1119">
                  <c:v>125.28100000000001</c:v>
                </c:pt>
                <c:pt idx="1120">
                  <c:v>125.39</c:v>
                </c:pt>
                <c:pt idx="1121">
                  <c:v>125.5</c:v>
                </c:pt>
                <c:pt idx="1122">
                  <c:v>125.60899999999999</c:v>
                </c:pt>
                <c:pt idx="1123">
                  <c:v>125.73399999999999</c:v>
                </c:pt>
                <c:pt idx="1124">
                  <c:v>125.843</c:v>
                </c:pt>
                <c:pt idx="1125">
                  <c:v>125.953</c:v>
                </c:pt>
                <c:pt idx="1126">
                  <c:v>126.062</c:v>
                </c:pt>
                <c:pt idx="1127">
                  <c:v>126.187</c:v>
                </c:pt>
                <c:pt idx="1128">
                  <c:v>126.297</c:v>
                </c:pt>
                <c:pt idx="1129">
                  <c:v>126.40600000000001</c:v>
                </c:pt>
                <c:pt idx="1130">
                  <c:v>126.515</c:v>
                </c:pt>
                <c:pt idx="1131">
                  <c:v>126.625</c:v>
                </c:pt>
                <c:pt idx="1132">
                  <c:v>126.73399999999999</c:v>
                </c:pt>
                <c:pt idx="1133">
                  <c:v>126.843</c:v>
                </c:pt>
                <c:pt idx="1134">
                  <c:v>126.968</c:v>
                </c:pt>
                <c:pt idx="1135">
                  <c:v>127.078</c:v>
                </c:pt>
                <c:pt idx="1136">
                  <c:v>127.187</c:v>
                </c:pt>
                <c:pt idx="1137">
                  <c:v>127.297</c:v>
                </c:pt>
                <c:pt idx="1138">
                  <c:v>127.40600000000001</c:v>
                </c:pt>
                <c:pt idx="1139">
                  <c:v>127.515</c:v>
                </c:pt>
                <c:pt idx="1140">
                  <c:v>127.625</c:v>
                </c:pt>
                <c:pt idx="1141">
                  <c:v>127.75</c:v>
                </c:pt>
                <c:pt idx="1142">
                  <c:v>127.85899999999999</c:v>
                </c:pt>
                <c:pt idx="1143">
                  <c:v>127.968</c:v>
                </c:pt>
                <c:pt idx="1144">
                  <c:v>128.078</c:v>
                </c:pt>
                <c:pt idx="1145">
                  <c:v>128.203</c:v>
                </c:pt>
                <c:pt idx="1146">
                  <c:v>128.31200000000001</c:v>
                </c:pt>
                <c:pt idx="1147">
                  <c:v>128.422</c:v>
                </c:pt>
                <c:pt idx="1148">
                  <c:v>128.53100000000001</c:v>
                </c:pt>
                <c:pt idx="1149">
                  <c:v>128.63999999999999</c:v>
                </c:pt>
                <c:pt idx="1150">
                  <c:v>128.75</c:v>
                </c:pt>
                <c:pt idx="1151">
                  <c:v>128.85900000000001</c:v>
                </c:pt>
                <c:pt idx="1152">
                  <c:v>128.98400000000001</c:v>
                </c:pt>
                <c:pt idx="1153">
                  <c:v>129.09299999999999</c:v>
                </c:pt>
                <c:pt idx="1154">
                  <c:v>129.203</c:v>
                </c:pt>
                <c:pt idx="1155">
                  <c:v>129.31200000000001</c:v>
                </c:pt>
                <c:pt idx="1156">
                  <c:v>129.422</c:v>
                </c:pt>
                <c:pt idx="1157">
                  <c:v>129.53100000000001</c:v>
                </c:pt>
                <c:pt idx="1158">
                  <c:v>129.63999999999999</c:v>
                </c:pt>
                <c:pt idx="1159">
                  <c:v>129.76499999999999</c:v>
                </c:pt>
                <c:pt idx="1160">
                  <c:v>129.875</c:v>
                </c:pt>
                <c:pt idx="1161">
                  <c:v>129.98400000000001</c:v>
                </c:pt>
                <c:pt idx="1162">
                  <c:v>130.09299999999999</c:v>
                </c:pt>
                <c:pt idx="1163">
                  <c:v>130.203</c:v>
                </c:pt>
                <c:pt idx="1164">
                  <c:v>130.328</c:v>
                </c:pt>
                <c:pt idx="1165">
                  <c:v>130.43700000000001</c:v>
                </c:pt>
                <c:pt idx="1166">
                  <c:v>130.547</c:v>
                </c:pt>
                <c:pt idx="1167">
                  <c:v>130.65600000000001</c:v>
                </c:pt>
                <c:pt idx="1168">
                  <c:v>130.76499999999999</c:v>
                </c:pt>
                <c:pt idx="1169">
                  <c:v>130.875</c:v>
                </c:pt>
                <c:pt idx="1170">
                  <c:v>131</c:v>
                </c:pt>
                <c:pt idx="1171">
                  <c:v>131.10900000000001</c:v>
                </c:pt>
                <c:pt idx="1172">
                  <c:v>131.21799999999999</c:v>
                </c:pt>
                <c:pt idx="1173">
                  <c:v>131.328</c:v>
                </c:pt>
                <c:pt idx="1174">
                  <c:v>131.43700000000001</c:v>
                </c:pt>
                <c:pt idx="1175">
                  <c:v>131.547</c:v>
                </c:pt>
                <c:pt idx="1176">
                  <c:v>131.672</c:v>
                </c:pt>
                <c:pt idx="1177">
                  <c:v>131.78100000000001</c:v>
                </c:pt>
                <c:pt idx="1178">
                  <c:v>131.88999999999999</c:v>
                </c:pt>
                <c:pt idx="1179">
                  <c:v>132</c:v>
                </c:pt>
                <c:pt idx="1180">
                  <c:v>132.125</c:v>
                </c:pt>
                <c:pt idx="1181">
                  <c:v>132.23400000000001</c:v>
                </c:pt>
                <c:pt idx="1182">
                  <c:v>132.34299999999999</c:v>
                </c:pt>
                <c:pt idx="1183">
                  <c:v>132.453</c:v>
                </c:pt>
                <c:pt idx="1184">
                  <c:v>132.56200000000001</c:v>
                </c:pt>
                <c:pt idx="1185">
                  <c:v>132.672</c:v>
                </c:pt>
                <c:pt idx="1186">
                  <c:v>132.797</c:v>
                </c:pt>
                <c:pt idx="1187">
                  <c:v>132.90600000000001</c:v>
                </c:pt>
                <c:pt idx="1188">
                  <c:v>133.01499999999999</c:v>
                </c:pt>
                <c:pt idx="1189">
                  <c:v>133.125</c:v>
                </c:pt>
                <c:pt idx="1190">
                  <c:v>133.23400000000001</c:v>
                </c:pt>
                <c:pt idx="1191">
                  <c:v>133.34299999999999</c:v>
                </c:pt>
                <c:pt idx="1192">
                  <c:v>133.453</c:v>
                </c:pt>
                <c:pt idx="1193">
                  <c:v>133.578</c:v>
                </c:pt>
                <c:pt idx="1194">
                  <c:v>133.68700000000001</c:v>
                </c:pt>
                <c:pt idx="1195">
                  <c:v>133.797</c:v>
                </c:pt>
                <c:pt idx="1196">
                  <c:v>133.90600000000001</c:v>
                </c:pt>
                <c:pt idx="1197">
                  <c:v>134.01499999999999</c:v>
                </c:pt>
                <c:pt idx="1198">
                  <c:v>134.125</c:v>
                </c:pt>
                <c:pt idx="1199">
                  <c:v>134.23400000000001</c:v>
                </c:pt>
                <c:pt idx="1200">
                  <c:v>134.34299999999999</c:v>
                </c:pt>
                <c:pt idx="1201">
                  <c:v>134.46799999999999</c:v>
                </c:pt>
                <c:pt idx="1202">
                  <c:v>134.578</c:v>
                </c:pt>
                <c:pt idx="1203">
                  <c:v>134.68700000000001</c:v>
                </c:pt>
                <c:pt idx="1204">
                  <c:v>134.797</c:v>
                </c:pt>
                <c:pt idx="1205">
                  <c:v>134.90600000000001</c:v>
                </c:pt>
                <c:pt idx="1206">
                  <c:v>135.01499999999999</c:v>
                </c:pt>
                <c:pt idx="1207">
                  <c:v>135.125</c:v>
                </c:pt>
                <c:pt idx="1208">
                  <c:v>135.25</c:v>
                </c:pt>
                <c:pt idx="1209">
                  <c:v>135.35900000000001</c:v>
                </c:pt>
                <c:pt idx="1210">
                  <c:v>135.46799999999999</c:v>
                </c:pt>
                <c:pt idx="1211">
                  <c:v>135.578</c:v>
                </c:pt>
                <c:pt idx="1212">
                  <c:v>135.68700000000001</c:v>
                </c:pt>
                <c:pt idx="1213">
                  <c:v>135.797</c:v>
                </c:pt>
                <c:pt idx="1214">
                  <c:v>135.90600000000001</c:v>
                </c:pt>
                <c:pt idx="1215">
                  <c:v>136.03100000000001</c:v>
                </c:pt>
                <c:pt idx="1216">
                  <c:v>136.13999999999999</c:v>
                </c:pt>
                <c:pt idx="1217">
                  <c:v>136.25</c:v>
                </c:pt>
                <c:pt idx="1218">
                  <c:v>136.35900000000001</c:v>
                </c:pt>
                <c:pt idx="1219">
                  <c:v>136.46799999999999</c:v>
                </c:pt>
                <c:pt idx="1220">
                  <c:v>136.578</c:v>
                </c:pt>
                <c:pt idx="1221">
                  <c:v>136.68700000000001</c:v>
                </c:pt>
                <c:pt idx="1222">
                  <c:v>136.81200000000001</c:v>
                </c:pt>
                <c:pt idx="1223">
                  <c:v>136.922</c:v>
                </c:pt>
                <c:pt idx="1224">
                  <c:v>137.03100000000001</c:v>
                </c:pt>
                <c:pt idx="1225">
                  <c:v>137.13999999999999</c:v>
                </c:pt>
                <c:pt idx="1226">
                  <c:v>137.25</c:v>
                </c:pt>
                <c:pt idx="1227">
                  <c:v>137.35900000000001</c:v>
                </c:pt>
                <c:pt idx="1228">
                  <c:v>137.48400000000001</c:v>
                </c:pt>
                <c:pt idx="1229">
                  <c:v>137.59299999999999</c:v>
                </c:pt>
                <c:pt idx="1230">
                  <c:v>137.703</c:v>
                </c:pt>
                <c:pt idx="1231">
                  <c:v>137.81200000000001</c:v>
                </c:pt>
                <c:pt idx="1232">
                  <c:v>137.922</c:v>
                </c:pt>
                <c:pt idx="1233">
                  <c:v>138.047</c:v>
                </c:pt>
                <c:pt idx="1234">
                  <c:v>138.15600000000001</c:v>
                </c:pt>
                <c:pt idx="1235">
                  <c:v>138.26499999999999</c:v>
                </c:pt>
                <c:pt idx="1236">
                  <c:v>138.375</c:v>
                </c:pt>
                <c:pt idx="1237">
                  <c:v>138.5</c:v>
                </c:pt>
                <c:pt idx="1238">
                  <c:v>138.60900000000001</c:v>
                </c:pt>
                <c:pt idx="1239">
                  <c:v>138.71799999999999</c:v>
                </c:pt>
                <c:pt idx="1240">
                  <c:v>138.84299999999999</c:v>
                </c:pt>
                <c:pt idx="1241">
                  <c:v>138.953</c:v>
                </c:pt>
                <c:pt idx="1242">
                  <c:v>139.06200000000001</c:v>
                </c:pt>
                <c:pt idx="1243">
                  <c:v>139.172</c:v>
                </c:pt>
                <c:pt idx="1244">
                  <c:v>139.28100000000001</c:v>
                </c:pt>
                <c:pt idx="1245">
                  <c:v>139.38999999999999</c:v>
                </c:pt>
                <c:pt idx="1246">
                  <c:v>139.51499999999999</c:v>
                </c:pt>
                <c:pt idx="1247">
                  <c:v>139.625</c:v>
                </c:pt>
                <c:pt idx="1248">
                  <c:v>139.73400000000001</c:v>
                </c:pt>
                <c:pt idx="1249">
                  <c:v>139.85900000000001</c:v>
                </c:pt>
                <c:pt idx="1250">
                  <c:v>139.96799999999999</c:v>
                </c:pt>
                <c:pt idx="1251">
                  <c:v>140.078</c:v>
                </c:pt>
                <c:pt idx="1252">
                  <c:v>140.18700000000001</c:v>
                </c:pt>
                <c:pt idx="1253">
                  <c:v>140.297</c:v>
                </c:pt>
                <c:pt idx="1254">
                  <c:v>140.422</c:v>
                </c:pt>
                <c:pt idx="1255">
                  <c:v>140.53100000000001</c:v>
                </c:pt>
                <c:pt idx="1256">
                  <c:v>140.63999999999999</c:v>
                </c:pt>
                <c:pt idx="1257">
                  <c:v>140.75</c:v>
                </c:pt>
                <c:pt idx="1258">
                  <c:v>140.85900000000001</c:v>
                </c:pt>
                <c:pt idx="1259">
                  <c:v>140.96799999999999</c:v>
                </c:pt>
                <c:pt idx="1260">
                  <c:v>141.078</c:v>
                </c:pt>
                <c:pt idx="1261">
                  <c:v>141.203</c:v>
                </c:pt>
                <c:pt idx="1262">
                  <c:v>141.31200000000001</c:v>
                </c:pt>
                <c:pt idx="1263">
                  <c:v>141.422</c:v>
                </c:pt>
                <c:pt idx="1264">
                  <c:v>141.53100000000001</c:v>
                </c:pt>
                <c:pt idx="1265">
                  <c:v>141.63999999999999</c:v>
                </c:pt>
                <c:pt idx="1266">
                  <c:v>141.75</c:v>
                </c:pt>
                <c:pt idx="1267">
                  <c:v>141.85900000000001</c:v>
                </c:pt>
                <c:pt idx="1268">
                  <c:v>141.98400000000001</c:v>
                </c:pt>
                <c:pt idx="1269">
                  <c:v>142.09299999999999</c:v>
                </c:pt>
                <c:pt idx="1270">
                  <c:v>142.203</c:v>
                </c:pt>
                <c:pt idx="1271">
                  <c:v>142.31200000000001</c:v>
                </c:pt>
                <c:pt idx="1272">
                  <c:v>142.422</c:v>
                </c:pt>
                <c:pt idx="1273">
                  <c:v>142.53100000000001</c:v>
                </c:pt>
                <c:pt idx="1274">
                  <c:v>142.63999999999999</c:v>
                </c:pt>
                <c:pt idx="1275">
                  <c:v>142.76499999999999</c:v>
                </c:pt>
                <c:pt idx="1276">
                  <c:v>142.875</c:v>
                </c:pt>
                <c:pt idx="1277">
                  <c:v>142.98400000000001</c:v>
                </c:pt>
                <c:pt idx="1278">
                  <c:v>143.09299999999999</c:v>
                </c:pt>
                <c:pt idx="1279">
                  <c:v>143.203</c:v>
                </c:pt>
                <c:pt idx="1280">
                  <c:v>143.328</c:v>
                </c:pt>
                <c:pt idx="1281">
                  <c:v>143.43700000000001</c:v>
                </c:pt>
                <c:pt idx="1282">
                  <c:v>143.547</c:v>
                </c:pt>
                <c:pt idx="1283">
                  <c:v>143.65600000000001</c:v>
                </c:pt>
                <c:pt idx="1284">
                  <c:v>143.76499999999999</c:v>
                </c:pt>
                <c:pt idx="1285">
                  <c:v>143.875</c:v>
                </c:pt>
                <c:pt idx="1286">
                  <c:v>143.98400000000001</c:v>
                </c:pt>
                <c:pt idx="1287">
                  <c:v>144.09299999999999</c:v>
                </c:pt>
                <c:pt idx="1288">
                  <c:v>144.21799999999999</c:v>
                </c:pt>
                <c:pt idx="1289">
                  <c:v>144.328</c:v>
                </c:pt>
                <c:pt idx="1290">
                  <c:v>144.43700000000001</c:v>
                </c:pt>
                <c:pt idx="1291">
                  <c:v>144.547</c:v>
                </c:pt>
                <c:pt idx="1292">
                  <c:v>144.65600000000001</c:v>
                </c:pt>
                <c:pt idx="1293">
                  <c:v>144.76499999999999</c:v>
                </c:pt>
                <c:pt idx="1294">
                  <c:v>144.875</c:v>
                </c:pt>
                <c:pt idx="1295">
                  <c:v>145</c:v>
                </c:pt>
                <c:pt idx="1296">
                  <c:v>145.10900000000001</c:v>
                </c:pt>
                <c:pt idx="1297">
                  <c:v>145.21799999999999</c:v>
                </c:pt>
                <c:pt idx="1298">
                  <c:v>145.328</c:v>
                </c:pt>
                <c:pt idx="1299">
                  <c:v>145.43700000000001</c:v>
                </c:pt>
                <c:pt idx="1300">
                  <c:v>145.547</c:v>
                </c:pt>
                <c:pt idx="1301">
                  <c:v>145.65600000000001</c:v>
                </c:pt>
                <c:pt idx="1302">
                  <c:v>145.78100000000001</c:v>
                </c:pt>
                <c:pt idx="1303">
                  <c:v>145.88999999999999</c:v>
                </c:pt>
                <c:pt idx="1304">
                  <c:v>146</c:v>
                </c:pt>
                <c:pt idx="1305">
                  <c:v>146.10900000000001</c:v>
                </c:pt>
                <c:pt idx="1306">
                  <c:v>146.21799999999999</c:v>
                </c:pt>
                <c:pt idx="1307">
                  <c:v>146.328</c:v>
                </c:pt>
                <c:pt idx="1308">
                  <c:v>146.43700000000001</c:v>
                </c:pt>
                <c:pt idx="1309">
                  <c:v>146.547</c:v>
                </c:pt>
                <c:pt idx="1310">
                  <c:v>146.672</c:v>
                </c:pt>
                <c:pt idx="1311">
                  <c:v>146.78100000000001</c:v>
                </c:pt>
                <c:pt idx="1312">
                  <c:v>146.88999999999999</c:v>
                </c:pt>
                <c:pt idx="1313">
                  <c:v>147</c:v>
                </c:pt>
                <c:pt idx="1314">
                  <c:v>147.10900000000001</c:v>
                </c:pt>
                <c:pt idx="1315">
                  <c:v>147.23400000000001</c:v>
                </c:pt>
                <c:pt idx="1316">
                  <c:v>147.34299999999999</c:v>
                </c:pt>
                <c:pt idx="1317">
                  <c:v>147.46799999999999</c:v>
                </c:pt>
                <c:pt idx="1318">
                  <c:v>147.578</c:v>
                </c:pt>
                <c:pt idx="1319">
                  <c:v>147.68700000000001</c:v>
                </c:pt>
                <c:pt idx="1320">
                  <c:v>147.797</c:v>
                </c:pt>
                <c:pt idx="1321">
                  <c:v>147.90600000000001</c:v>
                </c:pt>
                <c:pt idx="1322">
                  <c:v>148.01499999999999</c:v>
                </c:pt>
                <c:pt idx="1323">
                  <c:v>148.125</c:v>
                </c:pt>
                <c:pt idx="1324">
                  <c:v>148.25</c:v>
                </c:pt>
                <c:pt idx="1325">
                  <c:v>148.35900000000001</c:v>
                </c:pt>
                <c:pt idx="1326">
                  <c:v>148.46799999999999</c:v>
                </c:pt>
                <c:pt idx="1327">
                  <c:v>148.578</c:v>
                </c:pt>
                <c:pt idx="1328">
                  <c:v>148.68700000000001</c:v>
                </c:pt>
                <c:pt idx="1329">
                  <c:v>148.81200000000001</c:v>
                </c:pt>
                <c:pt idx="1330">
                  <c:v>148.922</c:v>
                </c:pt>
                <c:pt idx="1331">
                  <c:v>149.03100000000001</c:v>
                </c:pt>
                <c:pt idx="1332">
                  <c:v>149.13999999999999</c:v>
                </c:pt>
                <c:pt idx="1333">
                  <c:v>149.25</c:v>
                </c:pt>
                <c:pt idx="1334">
                  <c:v>149.35900000000001</c:v>
                </c:pt>
                <c:pt idx="1335">
                  <c:v>149.48400000000001</c:v>
                </c:pt>
                <c:pt idx="1336">
                  <c:v>149.59299999999999</c:v>
                </c:pt>
                <c:pt idx="1337">
                  <c:v>149.703</c:v>
                </c:pt>
                <c:pt idx="1338">
                  <c:v>149.81200000000001</c:v>
                </c:pt>
                <c:pt idx="1339">
                  <c:v>149.93700000000001</c:v>
                </c:pt>
                <c:pt idx="1340">
                  <c:v>150.047</c:v>
                </c:pt>
                <c:pt idx="1341">
                  <c:v>150.15600000000001</c:v>
                </c:pt>
                <c:pt idx="1342">
                  <c:v>150.26499999999999</c:v>
                </c:pt>
                <c:pt idx="1343">
                  <c:v>150.375</c:v>
                </c:pt>
                <c:pt idx="1344">
                  <c:v>150.48400000000001</c:v>
                </c:pt>
                <c:pt idx="1345">
                  <c:v>150.59299999999999</c:v>
                </c:pt>
                <c:pt idx="1346">
                  <c:v>150.71799999999999</c:v>
                </c:pt>
                <c:pt idx="1347">
                  <c:v>150.828</c:v>
                </c:pt>
                <c:pt idx="1348">
                  <c:v>150.93700000000001</c:v>
                </c:pt>
                <c:pt idx="1349">
                  <c:v>151.047</c:v>
                </c:pt>
                <c:pt idx="1350">
                  <c:v>151.15600000000001</c:v>
                </c:pt>
                <c:pt idx="1351">
                  <c:v>151.28100000000001</c:v>
                </c:pt>
                <c:pt idx="1352">
                  <c:v>151.38999999999999</c:v>
                </c:pt>
                <c:pt idx="1353">
                  <c:v>151.5</c:v>
                </c:pt>
                <c:pt idx="1354">
                  <c:v>151.60900000000001</c:v>
                </c:pt>
                <c:pt idx="1355">
                  <c:v>151.71799999999999</c:v>
                </c:pt>
                <c:pt idx="1356">
                  <c:v>151.828</c:v>
                </c:pt>
                <c:pt idx="1357">
                  <c:v>151.93700000000001</c:v>
                </c:pt>
                <c:pt idx="1358">
                  <c:v>152.06200000000001</c:v>
                </c:pt>
                <c:pt idx="1359">
                  <c:v>152.172</c:v>
                </c:pt>
                <c:pt idx="1360">
                  <c:v>152.28100000000001</c:v>
                </c:pt>
                <c:pt idx="1361">
                  <c:v>152.38999999999999</c:v>
                </c:pt>
                <c:pt idx="1362">
                  <c:v>152.5</c:v>
                </c:pt>
                <c:pt idx="1363">
                  <c:v>152.60900000000001</c:v>
                </c:pt>
                <c:pt idx="1364">
                  <c:v>152.71799999999999</c:v>
                </c:pt>
                <c:pt idx="1365">
                  <c:v>152.84299999999999</c:v>
                </c:pt>
                <c:pt idx="1366">
                  <c:v>152.953</c:v>
                </c:pt>
                <c:pt idx="1367">
                  <c:v>153.06200000000001</c:v>
                </c:pt>
                <c:pt idx="1368">
                  <c:v>153.172</c:v>
                </c:pt>
                <c:pt idx="1369">
                  <c:v>153.297</c:v>
                </c:pt>
                <c:pt idx="1370">
                  <c:v>153.40600000000001</c:v>
                </c:pt>
                <c:pt idx="1371">
                  <c:v>153.53100000000001</c:v>
                </c:pt>
                <c:pt idx="1372">
                  <c:v>153.63999999999999</c:v>
                </c:pt>
                <c:pt idx="1373">
                  <c:v>153.75</c:v>
                </c:pt>
                <c:pt idx="1374">
                  <c:v>153.85900000000001</c:v>
                </c:pt>
                <c:pt idx="1375">
                  <c:v>153.98400000000001</c:v>
                </c:pt>
                <c:pt idx="1376">
                  <c:v>154.09299999999999</c:v>
                </c:pt>
                <c:pt idx="1377">
                  <c:v>154.203</c:v>
                </c:pt>
                <c:pt idx="1378">
                  <c:v>154.31200000000001</c:v>
                </c:pt>
                <c:pt idx="1379">
                  <c:v>154.422</c:v>
                </c:pt>
                <c:pt idx="1380">
                  <c:v>154.53100000000001</c:v>
                </c:pt>
                <c:pt idx="1381">
                  <c:v>154.63999999999999</c:v>
                </c:pt>
                <c:pt idx="1382">
                  <c:v>154.76499999999999</c:v>
                </c:pt>
                <c:pt idx="1383">
                  <c:v>154.875</c:v>
                </c:pt>
                <c:pt idx="1384">
                  <c:v>154.98400000000001</c:v>
                </c:pt>
                <c:pt idx="1385">
                  <c:v>155.09299999999999</c:v>
                </c:pt>
                <c:pt idx="1386">
                  <c:v>155.203</c:v>
                </c:pt>
                <c:pt idx="1387">
                  <c:v>155.31200000000001</c:v>
                </c:pt>
                <c:pt idx="1388">
                  <c:v>155.43700000000001</c:v>
                </c:pt>
                <c:pt idx="1389">
                  <c:v>155.547</c:v>
                </c:pt>
                <c:pt idx="1390">
                  <c:v>155.65600000000001</c:v>
                </c:pt>
                <c:pt idx="1391">
                  <c:v>155.76499999999999</c:v>
                </c:pt>
                <c:pt idx="1392">
                  <c:v>155.875</c:v>
                </c:pt>
                <c:pt idx="1393">
                  <c:v>156</c:v>
                </c:pt>
                <c:pt idx="1394">
                  <c:v>156.10900000000001</c:v>
                </c:pt>
                <c:pt idx="1395">
                  <c:v>156.21799999999999</c:v>
                </c:pt>
                <c:pt idx="1396">
                  <c:v>156.328</c:v>
                </c:pt>
                <c:pt idx="1397">
                  <c:v>156.43700000000001</c:v>
                </c:pt>
                <c:pt idx="1398">
                  <c:v>156.547</c:v>
                </c:pt>
                <c:pt idx="1399">
                  <c:v>156.65600000000001</c:v>
                </c:pt>
                <c:pt idx="1400">
                  <c:v>156.78100000000001</c:v>
                </c:pt>
                <c:pt idx="1401">
                  <c:v>156.88999999999999</c:v>
                </c:pt>
                <c:pt idx="1402">
                  <c:v>157</c:v>
                </c:pt>
                <c:pt idx="1403">
                  <c:v>157.10900000000001</c:v>
                </c:pt>
                <c:pt idx="1404">
                  <c:v>157.21799999999999</c:v>
                </c:pt>
                <c:pt idx="1405">
                  <c:v>157.328</c:v>
                </c:pt>
                <c:pt idx="1406">
                  <c:v>157.453</c:v>
                </c:pt>
                <c:pt idx="1407">
                  <c:v>157.56200000000001</c:v>
                </c:pt>
                <c:pt idx="1408">
                  <c:v>157.672</c:v>
                </c:pt>
                <c:pt idx="1409">
                  <c:v>157.78100000000001</c:v>
                </c:pt>
                <c:pt idx="1410">
                  <c:v>157.88999999999999</c:v>
                </c:pt>
                <c:pt idx="1411">
                  <c:v>158</c:v>
                </c:pt>
                <c:pt idx="1412">
                  <c:v>158.10900000000001</c:v>
                </c:pt>
                <c:pt idx="1413">
                  <c:v>158.21799999999999</c:v>
                </c:pt>
                <c:pt idx="1414">
                  <c:v>158.34299999999999</c:v>
                </c:pt>
                <c:pt idx="1415">
                  <c:v>158.453</c:v>
                </c:pt>
                <c:pt idx="1416">
                  <c:v>158.56200000000001</c:v>
                </c:pt>
                <c:pt idx="1417">
                  <c:v>158.672</c:v>
                </c:pt>
                <c:pt idx="1418">
                  <c:v>158.78100000000001</c:v>
                </c:pt>
                <c:pt idx="1419">
                  <c:v>158.90600000000001</c:v>
                </c:pt>
                <c:pt idx="1420">
                  <c:v>159.01499999999999</c:v>
                </c:pt>
                <c:pt idx="1421">
                  <c:v>159.125</c:v>
                </c:pt>
                <c:pt idx="1422">
                  <c:v>159.23400000000001</c:v>
                </c:pt>
                <c:pt idx="1423">
                  <c:v>159.34299999999999</c:v>
                </c:pt>
                <c:pt idx="1424">
                  <c:v>159.46799999999999</c:v>
                </c:pt>
                <c:pt idx="1425">
                  <c:v>159.578</c:v>
                </c:pt>
                <c:pt idx="1426">
                  <c:v>159.68700000000001</c:v>
                </c:pt>
                <c:pt idx="1427">
                  <c:v>159.797</c:v>
                </c:pt>
                <c:pt idx="1428">
                  <c:v>159.90600000000001</c:v>
                </c:pt>
                <c:pt idx="1429">
                  <c:v>160.01499999999999</c:v>
                </c:pt>
                <c:pt idx="1430">
                  <c:v>160.125</c:v>
                </c:pt>
                <c:pt idx="1431">
                  <c:v>160.23400000000001</c:v>
                </c:pt>
                <c:pt idx="1432">
                  <c:v>160.35900000000001</c:v>
                </c:pt>
                <c:pt idx="1433">
                  <c:v>160.46799999999999</c:v>
                </c:pt>
                <c:pt idx="1434">
                  <c:v>160.578</c:v>
                </c:pt>
                <c:pt idx="1435">
                  <c:v>160.68700000000001</c:v>
                </c:pt>
                <c:pt idx="1436">
                  <c:v>160.797</c:v>
                </c:pt>
                <c:pt idx="1437">
                  <c:v>160.90600000000001</c:v>
                </c:pt>
                <c:pt idx="1438">
                  <c:v>161.03100000000001</c:v>
                </c:pt>
                <c:pt idx="1439">
                  <c:v>161.13999999999999</c:v>
                </c:pt>
                <c:pt idx="1440">
                  <c:v>161.25</c:v>
                </c:pt>
                <c:pt idx="1441">
                  <c:v>161.35900000000001</c:v>
                </c:pt>
                <c:pt idx="1442">
                  <c:v>161.46799999999999</c:v>
                </c:pt>
                <c:pt idx="1443">
                  <c:v>161.59299999999999</c:v>
                </c:pt>
                <c:pt idx="1444">
                  <c:v>161.703</c:v>
                </c:pt>
                <c:pt idx="1445">
                  <c:v>161.81200000000001</c:v>
                </c:pt>
                <c:pt idx="1446">
                  <c:v>161.922</c:v>
                </c:pt>
                <c:pt idx="1447">
                  <c:v>162.03100000000001</c:v>
                </c:pt>
                <c:pt idx="1448">
                  <c:v>162.13999999999999</c:v>
                </c:pt>
                <c:pt idx="1449">
                  <c:v>162.26499999999999</c:v>
                </c:pt>
                <c:pt idx="1450">
                  <c:v>162.375</c:v>
                </c:pt>
                <c:pt idx="1451">
                  <c:v>162.48400000000001</c:v>
                </c:pt>
                <c:pt idx="1452">
                  <c:v>162.59299999999999</c:v>
                </c:pt>
                <c:pt idx="1453">
                  <c:v>162.703</c:v>
                </c:pt>
                <c:pt idx="1454">
                  <c:v>162.828</c:v>
                </c:pt>
                <c:pt idx="1455">
                  <c:v>162.93700000000001</c:v>
                </c:pt>
                <c:pt idx="1456">
                  <c:v>163.047</c:v>
                </c:pt>
                <c:pt idx="1457">
                  <c:v>163.15600000000001</c:v>
                </c:pt>
                <c:pt idx="1458">
                  <c:v>163.26499999999999</c:v>
                </c:pt>
                <c:pt idx="1459">
                  <c:v>163.375</c:v>
                </c:pt>
                <c:pt idx="1460">
                  <c:v>163.5</c:v>
                </c:pt>
                <c:pt idx="1461">
                  <c:v>163.60900000000001</c:v>
                </c:pt>
                <c:pt idx="1462">
                  <c:v>163.71799999999999</c:v>
                </c:pt>
                <c:pt idx="1463">
                  <c:v>163.828</c:v>
                </c:pt>
                <c:pt idx="1464">
                  <c:v>163.93700000000001</c:v>
                </c:pt>
                <c:pt idx="1465">
                  <c:v>164.047</c:v>
                </c:pt>
                <c:pt idx="1466">
                  <c:v>164.15600000000001</c:v>
                </c:pt>
                <c:pt idx="1467">
                  <c:v>164.28100000000001</c:v>
                </c:pt>
                <c:pt idx="1468">
                  <c:v>164.39</c:v>
                </c:pt>
                <c:pt idx="1469">
                  <c:v>164.5</c:v>
                </c:pt>
                <c:pt idx="1470">
                  <c:v>164.60900000000001</c:v>
                </c:pt>
                <c:pt idx="1471">
                  <c:v>164.73400000000001</c:v>
                </c:pt>
                <c:pt idx="1472">
                  <c:v>164.84299999999999</c:v>
                </c:pt>
                <c:pt idx="1473">
                  <c:v>164.953</c:v>
                </c:pt>
                <c:pt idx="1474">
                  <c:v>165.06200000000001</c:v>
                </c:pt>
                <c:pt idx="1475">
                  <c:v>165.172</c:v>
                </c:pt>
                <c:pt idx="1476">
                  <c:v>165.28100000000001</c:v>
                </c:pt>
                <c:pt idx="1477">
                  <c:v>165.39</c:v>
                </c:pt>
                <c:pt idx="1478">
                  <c:v>165.5</c:v>
                </c:pt>
                <c:pt idx="1479">
                  <c:v>165.625</c:v>
                </c:pt>
                <c:pt idx="1480">
                  <c:v>165.73400000000001</c:v>
                </c:pt>
                <c:pt idx="1481">
                  <c:v>165.84299999999999</c:v>
                </c:pt>
                <c:pt idx="1482">
                  <c:v>165.953</c:v>
                </c:pt>
                <c:pt idx="1483">
                  <c:v>166.06200000000001</c:v>
                </c:pt>
                <c:pt idx="1484">
                  <c:v>166.172</c:v>
                </c:pt>
                <c:pt idx="1485">
                  <c:v>166.297</c:v>
                </c:pt>
                <c:pt idx="1486">
                  <c:v>166.40600000000001</c:v>
                </c:pt>
                <c:pt idx="1487">
                  <c:v>166.51499999999999</c:v>
                </c:pt>
                <c:pt idx="1488">
                  <c:v>166.625</c:v>
                </c:pt>
                <c:pt idx="1489">
                  <c:v>166.73400000000001</c:v>
                </c:pt>
                <c:pt idx="1490">
                  <c:v>166.84299999999999</c:v>
                </c:pt>
                <c:pt idx="1491">
                  <c:v>166.953</c:v>
                </c:pt>
                <c:pt idx="1492">
                  <c:v>167.06200000000001</c:v>
                </c:pt>
                <c:pt idx="1493">
                  <c:v>167.18700000000001</c:v>
                </c:pt>
                <c:pt idx="1494">
                  <c:v>167.297</c:v>
                </c:pt>
                <c:pt idx="1495">
                  <c:v>167.40600000000001</c:v>
                </c:pt>
                <c:pt idx="1496">
                  <c:v>167.51499999999999</c:v>
                </c:pt>
                <c:pt idx="1497">
                  <c:v>167.625</c:v>
                </c:pt>
                <c:pt idx="1498">
                  <c:v>167.73400000000001</c:v>
                </c:pt>
                <c:pt idx="1499">
                  <c:v>167.84299999999999</c:v>
                </c:pt>
                <c:pt idx="1500">
                  <c:v>167.96799999999999</c:v>
                </c:pt>
                <c:pt idx="1501">
                  <c:v>168.078</c:v>
                </c:pt>
                <c:pt idx="1502">
                  <c:v>168.18700000000001</c:v>
                </c:pt>
                <c:pt idx="1503">
                  <c:v>168.297</c:v>
                </c:pt>
                <c:pt idx="1504">
                  <c:v>168.40600000000001</c:v>
                </c:pt>
                <c:pt idx="1505">
                  <c:v>168.53100000000001</c:v>
                </c:pt>
                <c:pt idx="1506">
                  <c:v>168.64</c:v>
                </c:pt>
                <c:pt idx="1507">
                  <c:v>168.75</c:v>
                </c:pt>
                <c:pt idx="1508">
                  <c:v>168.85900000000001</c:v>
                </c:pt>
                <c:pt idx="1509">
                  <c:v>168.96799999999999</c:v>
                </c:pt>
                <c:pt idx="1510">
                  <c:v>169.078</c:v>
                </c:pt>
                <c:pt idx="1511">
                  <c:v>169.203</c:v>
                </c:pt>
                <c:pt idx="1512">
                  <c:v>169.31200000000001</c:v>
                </c:pt>
                <c:pt idx="1513">
                  <c:v>169.422</c:v>
                </c:pt>
                <c:pt idx="1514">
                  <c:v>169.53100000000001</c:v>
                </c:pt>
                <c:pt idx="1515">
                  <c:v>169.64</c:v>
                </c:pt>
                <c:pt idx="1516">
                  <c:v>169.75</c:v>
                </c:pt>
                <c:pt idx="1517">
                  <c:v>169.875</c:v>
                </c:pt>
                <c:pt idx="1518">
                  <c:v>169.98400000000001</c:v>
                </c:pt>
                <c:pt idx="1519">
                  <c:v>170.09299999999999</c:v>
                </c:pt>
                <c:pt idx="1520">
                  <c:v>170.203</c:v>
                </c:pt>
                <c:pt idx="1521">
                  <c:v>170.31200000000001</c:v>
                </c:pt>
                <c:pt idx="1522">
                  <c:v>170.422</c:v>
                </c:pt>
                <c:pt idx="1523">
                  <c:v>170.53100000000001</c:v>
                </c:pt>
                <c:pt idx="1524">
                  <c:v>170.65600000000001</c:v>
                </c:pt>
                <c:pt idx="1525">
                  <c:v>170.76499999999999</c:v>
                </c:pt>
                <c:pt idx="1526">
                  <c:v>170.875</c:v>
                </c:pt>
                <c:pt idx="1527">
                  <c:v>170.98400000000001</c:v>
                </c:pt>
                <c:pt idx="1528">
                  <c:v>171.09299999999999</c:v>
                </c:pt>
                <c:pt idx="1529">
                  <c:v>171.203</c:v>
                </c:pt>
                <c:pt idx="1530">
                  <c:v>171.328</c:v>
                </c:pt>
                <c:pt idx="1531">
                  <c:v>171.43700000000001</c:v>
                </c:pt>
                <c:pt idx="1532">
                  <c:v>171.547</c:v>
                </c:pt>
                <c:pt idx="1533">
                  <c:v>171.65600000000001</c:v>
                </c:pt>
                <c:pt idx="1534">
                  <c:v>171.76499999999999</c:v>
                </c:pt>
                <c:pt idx="1535">
                  <c:v>171.875</c:v>
                </c:pt>
                <c:pt idx="1536">
                  <c:v>171.98400000000001</c:v>
                </c:pt>
                <c:pt idx="1537">
                  <c:v>172.09299999999999</c:v>
                </c:pt>
                <c:pt idx="1538">
                  <c:v>172.21799999999999</c:v>
                </c:pt>
                <c:pt idx="1539">
                  <c:v>172.328</c:v>
                </c:pt>
                <c:pt idx="1540">
                  <c:v>172.43700000000001</c:v>
                </c:pt>
                <c:pt idx="1541">
                  <c:v>172.547</c:v>
                </c:pt>
                <c:pt idx="1542">
                  <c:v>172.65600000000001</c:v>
                </c:pt>
                <c:pt idx="1543">
                  <c:v>172.76499999999999</c:v>
                </c:pt>
                <c:pt idx="1544">
                  <c:v>172.89</c:v>
                </c:pt>
                <c:pt idx="1545">
                  <c:v>173</c:v>
                </c:pt>
                <c:pt idx="1546">
                  <c:v>173.10900000000001</c:v>
                </c:pt>
                <c:pt idx="1547">
                  <c:v>173.21799999999999</c:v>
                </c:pt>
                <c:pt idx="1548">
                  <c:v>173.328</c:v>
                </c:pt>
                <c:pt idx="1549">
                  <c:v>173.43700000000001</c:v>
                </c:pt>
                <c:pt idx="1550">
                  <c:v>173.547</c:v>
                </c:pt>
                <c:pt idx="1551">
                  <c:v>173.672</c:v>
                </c:pt>
                <c:pt idx="1552">
                  <c:v>173.78100000000001</c:v>
                </c:pt>
                <c:pt idx="1553">
                  <c:v>173.89</c:v>
                </c:pt>
                <c:pt idx="1554">
                  <c:v>174</c:v>
                </c:pt>
                <c:pt idx="1555">
                  <c:v>174.10900000000001</c:v>
                </c:pt>
                <c:pt idx="1556">
                  <c:v>174.21799999999999</c:v>
                </c:pt>
                <c:pt idx="1557">
                  <c:v>174.328</c:v>
                </c:pt>
                <c:pt idx="1558">
                  <c:v>174.453</c:v>
                </c:pt>
                <c:pt idx="1559">
                  <c:v>174.56200000000001</c:v>
                </c:pt>
                <c:pt idx="1560">
                  <c:v>174.672</c:v>
                </c:pt>
                <c:pt idx="1561">
                  <c:v>174.797</c:v>
                </c:pt>
                <c:pt idx="1562">
                  <c:v>174.90600000000001</c:v>
                </c:pt>
                <c:pt idx="1563">
                  <c:v>175.01499999999999</c:v>
                </c:pt>
                <c:pt idx="1564">
                  <c:v>175.125</c:v>
                </c:pt>
                <c:pt idx="1565">
                  <c:v>175.23400000000001</c:v>
                </c:pt>
                <c:pt idx="1566">
                  <c:v>175.34299999999999</c:v>
                </c:pt>
                <c:pt idx="1567">
                  <c:v>175.453</c:v>
                </c:pt>
                <c:pt idx="1568">
                  <c:v>175.56200000000001</c:v>
                </c:pt>
                <c:pt idx="1569">
                  <c:v>175.68700000000001</c:v>
                </c:pt>
                <c:pt idx="1570">
                  <c:v>175.797</c:v>
                </c:pt>
                <c:pt idx="1571">
                  <c:v>175.90600000000001</c:v>
                </c:pt>
                <c:pt idx="1572">
                  <c:v>176.01499999999999</c:v>
                </c:pt>
                <c:pt idx="1573">
                  <c:v>176.125</c:v>
                </c:pt>
                <c:pt idx="1574">
                  <c:v>176.23400000000001</c:v>
                </c:pt>
                <c:pt idx="1575">
                  <c:v>176.34299999999999</c:v>
                </c:pt>
                <c:pt idx="1576">
                  <c:v>176.46799999999999</c:v>
                </c:pt>
                <c:pt idx="1577">
                  <c:v>176.578</c:v>
                </c:pt>
                <c:pt idx="1578">
                  <c:v>176.68700000000001</c:v>
                </c:pt>
                <c:pt idx="1579">
                  <c:v>176.797</c:v>
                </c:pt>
                <c:pt idx="1580">
                  <c:v>176.90600000000001</c:v>
                </c:pt>
                <c:pt idx="1581">
                  <c:v>177.01499999999999</c:v>
                </c:pt>
                <c:pt idx="1582">
                  <c:v>177.14</c:v>
                </c:pt>
                <c:pt idx="1583">
                  <c:v>177.25</c:v>
                </c:pt>
                <c:pt idx="1584">
                  <c:v>177.35900000000001</c:v>
                </c:pt>
                <c:pt idx="1585">
                  <c:v>177.46799999999999</c:v>
                </c:pt>
                <c:pt idx="1586">
                  <c:v>177.578</c:v>
                </c:pt>
                <c:pt idx="1587">
                  <c:v>177.68700000000001</c:v>
                </c:pt>
                <c:pt idx="1588">
                  <c:v>177.797</c:v>
                </c:pt>
                <c:pt idx="1589">
                  <c:v>177.922</c:v>
                </c:pt>
                <c:pt idx="1590">
                  <c:v>178.03100000000001</c:v>
                </c:pt>
                <c:pt idx="1591">
                  <c:v>178.14</c:v>
                </c:pt>
                <c:pt idx="1592">
                  <c:v>178.25</c:v>
                </c:pt>
                <c:pt idx="1593">
                  <c:v>178.375</c:v>
                </c:pt>
                <c:pt idx="1594">
                  <c:v>178.48400000000001</c:v>
                </c:pt>
                <c:pt idx="1595">
                  <c:v>178.59299999999999</c:v>
                </c:pt>
                <c:pt idx="1596">
                  <c:v>178.703</c:v>
                </c:pt>
                <c:pt idx="1597">
                  <c:v>178.81200000000001</c:v>
                </c:pt>
                <c:pt idx="1598">
                  <c:v>178.922</c:v>
                </c:pt>
                <c:pt idx="1599">
                  <c:v>179.047</c:v>
                </c:pt>
                <c:pt idx="1600">
                  <c:v>179.15600000000001</c:v>
                </c:pt>
                <c:pt idx="1601">
                  <c:v>179.26499999999999</c:v>
                </c:pt>
                <c:pt idx="1602">
                  <c:v>179.375</c:v>
                </c:pt>
                <c:pt idx="1603">
                  <c:v>179.48400000000001</c:v>
                </c:pt>
                <c:pt idx="1604">
                  <c:v>179.59299999999999</c:v>
                </c:pt>
                <c:pt idx="1605">
                  <c:v>179.703</c:v>
                </c:pt>
                <c:pt idx="1606">
                  <c:v>179.81200000000001</c:v>
                </c:pt>
                <c:pt idx="1607">
                  <c:v>179.93700000000001</c:v>
                </c:pt>
                <c:pt idx="1608">
                  <c:v>180.047</c:v>
                </c:pt>
                <c:pt idx="1609">
                  <c:v>180.15600000000001</c:v>
                </c:pt>
                <c:pt idx="1610">
                  <c:v>180.26499999999999</c:v>
                </c:pt>
                <c:pt idx="1611">
                  <c:v>180.375</c:v>
                </c:pt>
                <c:pt idx="1612">
                  <c:v>180.5</c:v>
                </c:pt>
                <c:pt idx="1613">
                  <c:v>180.60900000000001</c:v>
                </c:pt>
                <c:pt idx="1614">
                  <c:v>180.71799999999999</c:v>
                </c:pt>
                <c:pt idx="1615">
                  <c:v>180.828</c:v>
                </c:pt>
                <c:pt idx="1616">
                  <c:v>180.93700000000001</c:v>
                </c:pt>
                <c:pt idx="1617">
                  <c:v>181.047</c:v>
                </c:pt>
                <c:pt idx="1618">
                  <c:v>181.15600000000001</c:v>
                </c:pt>
                <c:pt idx="1619">
                  <c:v>181.28100000000001</c:v>
                </c:pt>
                <c:pt idx="1620">
                  <c:v>181.39</c:v>
                </c:pt>
                <c:pt idx="1621">
                  <c:v>181.5</c:v>
                </c:pt>
                <c:pt idx="1622">
                  <c:v>181.60900000000001</c:v>
                </c:pt>
                <c:pt idx="1623">
                  <c:v>181.71799999999999</c:v>
                </c:pt>
                <c:pt idx="1624">
                  <c:v>181.828</c:v>
                </c:pt>
                <c:pt idx="1625">
                  <c:v>181.953</c:v>
                </c:pt>
                <c:pt idx="1626">
                  <c:v>182.06200000000001</c:v>
                </c:pt>
                <c:pt idx="1627">
                  <c:v>182.172</c:v>
                </c:pt>
                <c:pt idx="1628">
                  <c:v>182.28100000000001</c:v>
                </c:pt>
                <c:pt idx="1629">
                  <c:v>182.39</c:v>
                </c:pt>
                <c:pt idx="1630">
                  <c:v>182.5</c:v>
                </c:pt>
                <c:pt idx="1631">
                  <c:v>182.625</c:v>
                </c:pt>
                <c:pt idx="1632">
                  <c:v>182.73400000000001</c:v>
                </c:pt>
                <c:pt idx="1633">
                  <c:v>182.84299999999999</c:v>
                </c:pt>
                <c:pt idx="1634">
                  <c:v>182.953</c:v>
                </c:pt>
                <c:pt idx="1635">
                  <c:v>183.06200000000001</c:v>
                </c:pt>
                <c:pt idx="1636">
                  <c:v>183.172</c:v>
                </c:pt>
                <c:pt idx="1637">
                  <c:v>183.297</c:v>
                </c:pt>
                <c:pt idx="1638">
                  <c:v>183.40600000000001</c:v>
                </c:pt>
                <c:pt idx="1639">
                  <c:v>183.51499999999999</c:v>
                </c:pt>
                <c:pt idx="1640">
                  <c:v>183.625</c:v>
                </c:pt>
                <c:pt idx="1641">
                  <c:v>183.73400000000001</c:v>
                </c:pt>
                <c:pt idx="1642">
                  <c:v>183.84299999999999</c:v>
                </c:pt>
                <c:pt idx="1643">
                  <c:v>183.953</c:v>
                </c:pt>
                <c:pt idx="1644">
                  <c:v>184.078</c:v>
                </c:pt>
                <c:pt idx="1645">
                  <c:v>184.18700000000001</c:v>
                </c:pt>
                <c:pt idx="1646">
                  <c:v>184.297</c:v>
                </c:pt>
                <c:pt idx="1647">
                  <c:v>184.40600000000001</c:v>
                </c:pt>
                <c:pt idx="1648">
                  <c:v>184.51499999999999</c:v>
                </c:pt>
                <c:pt idx="1649">
                  <c:v>184.625</c:v>
                </c:pt>
                <c:pt idx="1650">
                  <c:v>184.73400000000001</c:v>
                </c:pt>
                <c:pt idx="1651">
                  <c:v>184.85900000000001</c:v>
                </c:pt>
                <c:pt idx="1652">
                  <c:v>184.96799999999999</c:v>
                </c:pt>
                <c:pt idx="1653">
                  <c:v>185.078</c:v>
                </c:pt>
                <c:pt idx="1654">
                  <c:v>185.18700000000001</c:v>
                </c:pt>
                <c:pt idx="1655">
                  <c:v>185.297</c:v>
                </c:pt>
                <c:pt idx="1656">
                  <c:v>185.422</c:v>
                </c:pt>
                <c:pt idx="1657">
                  <c:v>185.53100000000001</c:v>
                </c:pt>
                <c:pt idx="1658">
                  <c:v>185.64</c:v>
                </c:pt>
                <c:pt idx="1659">
                  <c:v>185.75</c:v>
                </c:pt>
                <c:pt idx="1660">
                  <c:v>185.85900000000001</c:v>
                </c:pt>
                <c:pt idx="1661">
                  <c:v>185.98400000000001</c:v>
                </c:pt>
                <c:pt idx="1662">
                  <c:v>186.09299999999999</c:v>
                </c:pt>
                <c:pt idx="1663">
                  <c:v>186.203</c:v>
                </c:pt>
                <c:pt idx="1664">
                  <c:v>186.31200000000001</c:v>
                </c:pt>
                <c:pt idx="1665">
                  <c:v>186.422</c:v>
                </c:pt>
                <c:pt idx="1666">
                  <c:v>186.547</c:v>
                </c:pt>
                <c:pt idx="1667">
                  <c:v>186.65600000000001</c:v>
                </c:pt>
                <c:pt idx="1668">
                  <c:v>186.76499999999999</c:v>
                </c:pt>
                <c:pt idx="1669">
                  <c:v>186.875</c:v>
                </c:pt>
                <c:pt idx="1670">
                  <c:v>186.98400000000001</c:v>
                </c:pt>
                <c:pt idx="1671">
                  <c:v>187.09299999999999</c:v>
                </c:pt>
                <c:pt idx="1672">
                  <c:v>187.203</c:v>
                </c:pt>
                <c:pt idx="1673">
                  <c:v>187.328</c:v>
                </c:pt>
                <c:pt idx="1674">
                  <c:v>187.43700000000001</c:v>
                </c:pt>
                <c:pt idx="1675">
                  <c:v>187.547</c:v>
                </c:pt>
                <c:pt idx="1676">
                  <c:v>187.65600000000001</c:v>
                </c:pt>
                <c:pt idx="1677">
                  <c:v>187.76499999999999</c:v>
                </c:pt>
                <c:pt idx="1678">
                  <c:v>187.875</c:v>
                </c:pt>
                <c:pt idx="1679">
                  <c:v>188</c:v>
                </c:pt>
                <c:pt idx="1680">
                  <c:v>188.10900000000001</c:v>
                </c:pt>
                <c:pt idx="1681">
                  <c:v>188.21799999999999</c:v>
                </c:pt>
                <c:pt idx="1682">
                  <c:v>188.328</c:v>
                </c:pt>
                <c:pt idx="1683">
                  <c:v>188.43700000000001</c:v>
                </c:pt>
                <c:pt idx="1684">
                  <c:v>188.547</c:v>
                </c:pt>
                <c:pt idx="1685">
                  <c:v>188.65600000000001</c:v>
                </c:pt>
                <c:pt idx="1686">
                  <c:v>188.78100000000001</c:v>
                </c:pt>
                <c:pt idx="1687">
                  <c:v>188.89</c:v>
                </c:pt>
                <c:pt idx="1688">
                  <c:v>189</c:v>
                </c:pt>
                <c:pt idx="1689">
                  <c:v>189.10900000000001</c:v>
                </c:pt>
                <c:pt idx="1690">
                  <c:v>189.23400000000001</c:v>
                </c:pt>
                <c:pt idx="1691">
                  <c:v>189.34299999999999</c:v>
                </c:pt>
                <c:pt idx="1692">
                  <c:v>189.453</c:v>
                </c:pt>
                <c:pt idx="1693">
                  <c:v>189.56200000000001</c:v>
                </c:pt>
                <c:pt idx="1694">
                  <c:v>189.68700000000001</c:v>
                </c:pt>
                <c:pt idx="1695">
                  <c:v>189.797</c:v>
                </c:pt>
                <c:pt idx="1696">
                  <c:v>189.90600000000001</c:v>
                </c:pt>
                <c:pt idx="1697">
                  <c:v>190.01499999999999</c:v>
                </c:pt>
                <c:pt idx="1698">
                  <c:v>190.125</c:v>
                </c:pt>
                <c:pt idx="1699">
                  <c:v>190.25</c:v>
                </c:pt>
                <c:pt idx="1700">
                  <c:v>190.35900000000001</c:v>
                </c:pt>
                <c:pt idx="1701">
                  <c:v>190.46799999999999</c:v>
                </c:pt>
                <c:pt idx="1702">
                  <c:v>190.578</c:v>
                </c:pt>
                <c:pt idx="1703">
                  <c:v>190.68700000000001</c:v>
                </c:pt>
                <c:pt idx="1704">
                  <c:v>190.797</c:v>
                </c:pt>
                <c:pt idx="1705">
                  <c:v>190.922</c:v>
                </c:pt>
                <c:pt idx="1706">
                  <c:v>191.03100000000001</c:v>
                </c:pt>
                <c:pt idx="1707">
                  <c:v>191.14</c:v>
                </c:pt>
                <c:pt idx="1708">
                  <c:v>191.25</c:v>
                </c:pt>
                <c:pt idx="1709">
                  <c:v>191.35900000000001</c:v>
                </c:pt>
                <c:pt idx="1710">
                  <c:v>191.46799999999999</c:v>
                </c:pt>
                <c:pt idx="1711">
                  <c:v>191.578</c:v>
                </c:pt>
                <c:pt idx="1712">
                  <c:v>191.68700000000001</c:v>
                </c:pt>
                <c:pt idx="1713">
                  <c:v>191.81200000000001</c:v>
                </c:pt>
                <c:pt idx="1714">
                  <c:v>191.922</c:v>
                </c:pt>
                <c:pt idx="1715">
                  <c:v>192.03100000000001</c:v>
                </c:pt>
                <c:pt idx="1716">
                  <c:v>192.14</c:v>
                </c:pt>
                <c:pt idx="1717">
                  <c:v>192.26499999999999</c:v>
                </c:pt>
                <c:pt idx="1718">
                  <c:v>192.375</c:v>
                </c:pt>
                <c:pt idx="1719">
                  <c:v>192.48400000000001</c:v>
                </c:pt>
                <c:pt idx="1720">
                  <c:v>192.59299999999999</c:v>
                </c:pt>
                <c:pt idx="1721">
                  <c:v>192.703</c:v>
                </c:pt>
                <c:pt idx="1722">
                  <c:v>192.81200000000001</c:v>
                </c:pt>
                <c:pt idx="1723">
                  <c:v>192.93700000000001</c:v>
                </c:pt>
                <c:pt idx="1724">
                  <c:v>193.047</c:v>
                </c:pt>
                <c:pt idx="1725">
                  <c:v>193.15600000000001</c:v>
                </c:pt>
                <c:pt idx="1726">
                  <c:v>193.26499999999999</c:v>
                </c:pt>
                <c:pt idx="1727">
                  <c:v>193.375</c:v>
                </c:pt>
                <c:pt idx="1728">
                  <c:v>193.48400000000001</c:v>
                </c:pt>
                <c:pt idx="1729">
                  <c:v>193.60900000000001</c:v>
                </c:pt>
                <c:pt idx="1730">
                  <c:v>193.71799999999999</c:v>
                </c:pt>
                <c:pt idx="1731">
                  <c:v>193.828</c:v>
                </c:pt>
                <c:pt idx="1732">
                  <c:v>193.93700000000001</c:v>
                </c:pt>
                <c:pt idx="1733">
                  <c:v>194.047</c:v>
                </c:pt>
                <c:pt idx="1734">
                  <c:v>194.15600000000001</c:v>
                </c:pt>
                <c:pt idx="1735">
                  <c:v>194.28100000000001</c:v>
                </c:pt>
                <c:pt idx="1736">
                  <c:v>194.39</c:v>
                </c:pt>
                <c:pt idx="1737">
                  <c:v>194.5</c:v>
                </c:pt>
                <c:pt idx="1738">
                  <c:v>194.60900000000001</c:v>
                </c:pt>
                <c:pt idx="1739">
                  <c:v>194.71799999999999</c:v>
                </c:pt>
                <c:pt idx="1740">
                  <c:v>194.828</c:v>
                </c:pt>
                <c:pt idx="1741">
                  <c:v>194.953</c:v>
                </c:pt>
                <c:pt idx="1742">
                  <c:v>195.06200000000001</c:v>
                </c:pt>
                <c:pt idx="1743">
                  <c:v>195.172</c:v>
                </c:pt>
                <c:pt idx="1744">
                  <c:v>195.297</c:v>
                </c:pt>
                <c:pt idx="1745">
                  <c:v>195.40600000000001</c:v>
                </c:pt>
                <c:pt idx="1746">
                  <c:v>195.51499999999999</c:v>
                </c:pt>
                <c:pt idx="1747">
                  <c:v>195.625</c:v>
                </c:pt>
                <c:pt idx="1748">
                  <c:v>195.73400000000001</c:v>
                </c:pt>
                <c:pt idx="1749">
                  <c:v>195.84299999999999</c:v>
                </c:pt>
                <c:pt idx="1750">
                  <c:v>195.96799999999999</c:v>
                </c:pt>
                <c:pt idx="1751">
                  <c:v>196.078</c:v>
                </c:pt>
                <c:pt idx="1752">
                  <c:v>196.18700000000001</c:v>
                </c:pt>
                <c:pt idx="1753">
                  <c:v>196.297</c:v>
                </c:pt>
                <c:pt idx="1754">
                  <c:v>196.40600000000001</c:v>
                </c:pt>
                <c:pt idx="1755">
                  <c:v>196.53100000000001</c:v>
                </c:pt>
                <c:pt idx="1756">
                  <c:v>196.64</c:v>
                </c:pt>
                <c:pt idx="1757">
                  <c:v>196.75</c:v>
                </c:pt>
                <c:pt idx="1758">
                  <c:v>196.85900000000001</c:v>
                </c:pt>
                <c:pt idx="1759">
                  <c:v>196.96799999999999</c:v>
                </c:pt>
                <c:pt idx="1760">
                  <c:v>197.078</c:v>
                </c:pt>
                <c:pt idx="1761">
                  <c:v>197.203</c:v>
                </c:pt>
                <c:pt idx="1762">
                  <c:v>197.31200000000001</c:v>
                </c:pt>
                <c:pt idx="1763">
                  <c:v>197.422</c:v>
                </c:pt>
                <c:pt idx="1764">
                  <c:v>197.53100000000001</c:v>
                </c:pt>
                <c:pt idx="1765">
                  <c:v>197.64</c:v>
                </c:pt>
                <c:pt idx="1766">
                  <c:v>197.76499999999999</c:v>
                </c:pt>
                <c:pt idx="1767">
                  <c:v>197.875</c:v>
                </c:pt>
                <c:pt idx="1768">
                  <c:v>197.98400000000001</c:v>
                </c:pt>
                <c:pt idx="1769">
                  <c:v>198.09299999999999</c:v>
                </c:pt>
                <c:pt idx="1770">
                  <c:v>198.203</c:v>
                </c:pt>
                <c:pt idx="1771">
                  <c:v>198.31200000000001</c:v>
                </c:pt>
                <c:pt idx="1772">
                  <c:v>198.43700000000001</c:v>
                </c:pt>
                <c:pt idx="1773">
                  <c:v>198.547</c:v>
                </c:pt>
                <c:pt idx="1774">
                  <c:v>198.65600000000001</c:v>
                </c:pt>
                <c:pt idx="1775">
                  <c:v>198.76499999999999</c:v>
                </c:pt>
                <c:pt idx="1776">
                  <c:v>198.875</c:v>
                </c:pt>
                <c:pt idx="1777">
                  <c:v>199</c:v>
                </c:pt>
                <c:pt idx="1778">
                  <c:v>199.10900000000001</c:v>
                </c:pt>
                <c:pt idx="1779">
                  <c:v>199.21799999999999</c:v>
                </c:pt>
                <c:pt idx="1780">
                  <c:v>199.328</c:v>
                </c:pt>
                <c:pt idx="1781">
                  <c:v>199.43700000000001</c:v>
                </c:pt>
                <c:pt idx="1782">
                  <c:v>199.547</c:v>
                </c:pt>
                <c:pt idx="1783">
                  <c:v>199.65600000000001</c:v>
                </c:pt>
                <c:pt idx="1784">
                  <c:v>199.78100000000001</c:v>
                </c:pt>
                <c:pt idx="1785">
                  <c:v>199.89</c:v>
                </c:pt>
                <c:pt idx="1786">
                  <c:v>200</c:v>
                </c:pt>
                <c:pt idx="1787">
                  <c:v>200.10900000000001</c:v>
                </c:pt>
                <c:pt idx="1788">
                  <c:v>200.21799999999999</c:v>
                </c:pt>
                <c:pt idx="1789">
                  <c:v>200.328</c:v>
                </c:pt>
                <c:pt idx="1790">
                  <c:v>200.453</c:v>
                </c:pt>
                <c:pt idx="1791">
                  <c:v>200.56200000000001</c:v>
                </c:pt>
                <c:pt idx="1792">
                  <c:v>200.672</c:v>
                </c:pt>
                <c:pt idx="1793">
                  <c:v>200.78100000000001</c:v>
                </c:pt>
                <c:pt idx="1794">
                  <c:v>200.89</c:v>
                </c:pt>
                <c:pt idx="1795">
                  <c:v>201</c:v>
                </c:pt>
                <c:pt idx="1796">
                  <c:v>201.10900000000001</c:v>
                </c:pt>
                <c:pt idx="1797">
                  <c:v>201.23400000000001</c:v>
                </c:pt>
                <c:pt idx="1798">
                  <c:v>201.34299999999999</c:v>
                </c:pt>
                <c:pt idx="1799">
                  <c:v>201.453</c:v>
                </c:pt>
                <c:pt idx="1800">
                  <c:v>201.56200000000001</c:v>
                </c:pt>
                <c:pt idx="1801">
                  <c:v>201.672</c:v>
                </c:pt>
                <c:pt idx="1802">
                  <c:v>201.78100000000001</c:v>
                </c:pt>
                <c:pt idx="1803">
                  <c:v>201.90600000000001</c:v>
                </c:pt>
                <c:pt idx="1804">
                  <c:v>202.01499999999999</c:v>
                </c:pt>
                <c:pt idx="1805">
                  <c:v>202.125</c:v>
                </c:pt>
                <c:pt idx="1806">
                  <c:v>202.23400000000001</c:v>
                </c:pt>
                <c:pt idx="1807">
                  <c:v>202.34299999999999</c:v>
                </c:pt>
                <c:pt idx="1808">
                  <c:v>202.453</c:v>
                </c:pt>
                <c:pt idx="1809">
                  <c:v>202.56200000000001</c:v>
                </c:pt>
                <c:pt idx="1810">
                  <c:v>202.68700000000001</c:v>
                </c:pt>
                <c:pt idx="1811">
                  <c:v>202.797</c:v>
                </c:pt>
                <c:pt idx="1812">
                  <c:v>202.90600000000001</c:v>
                </c:pt>
                <c:pt idx="1813">
                  <c:v>203.01499999999999</c:v>
                </c:pt>
                <c:pt idx="1814">
                  <c:v>203.125</c:v>
                </c:pt>
                <c:pt idx="1815">
                  <c:v>203.23400000000001</c:v>
                </c:pt>
                <c:pt idx="1816">
                  <c:v>203.35900000000001</c:v>
                </c:pt>
                <c:pt idx="1817">
                  <c:v>203.46799999999999</c:v>
                </c:pt>
                <c:pt idx="1818">
                  <c:v>203.578</c:v>
                </c:pt>
                <c:pt idx="1819">
                  <c:v>203.68700000000001</c:v>
                </c:pt>
                <c:pt idx="1820">
                  <c:v>203.797</c:v>
                </c:pt>
                <c:pt idx="1821">
                  <c:v>203.90600000000001</c:v>
                </c:pt>
                <c:pt idx="1822">
                  <c:v>204.01499999999999</c:v>
                </c:pt>
                <c:pt idx="1823">
                  <c:v>204.14</c:v>
                </c:pt>
                <c:pt idx="1824">
                  <c:v>204.25</c:v>
                </c:pt>
                <c:pt idx="1825">
                  <c:v>204.35900000000001</c:v>
                </c:pt>
                <c:pt idx="1826">
                  <c:v>204.46799999999999</c:v>
                </c:pt>
                <c:pt idx="1827">
                  <c:v>204.578</c:v>
                </c:pt>
                <c:pt idx="1828">
                  <c:v>204.68700000000001</c:v>
                </c:pt>
                <c:pt idx="1829">
                  <c:v>204.797</c:v>
                </c:pt>
                <c:pt idx="1830">
                  <c:v>204.922</c:v>
                </c:pt>
                <c:pt idx="1831">
                  <c:v>205.03100000000001</c:v>
                </c:pt>
                <c:pt idx="1832">
                  <c:v>205.14</c:v>
                </c:pt>
                <c:pt idx="1833">
                  <c:v>205.25</c:v>
                </c:pt>
                <c:pt idx="1834">
                  <c:v>205.35900000000001</c:v>
                </c:pt>
                <c:pt idx="1835">
                  <c:v>205.48400000000001</c:v>
                </c:pt>
                <c:pt idx="1836">
                  <c:v>205.59299999999999</c:v>
                </c:pt>
                <c:pt idx="1837">
                  <c:v>205.703</c:v>
                </c:pt>
                <c:pt idx="1838">
                  <c:v>205.81200000000001</c:v>
                </c:pt>
                <c:pt idx="1839">
                  <c:v>205.922</c:v>
                </c:pt>
                <c:pt idx="1840">
                  <c:v>206.03100000000001</c:v>
                </c:pt>
                <c:pt idx="1841">
                  <c:v>206.14</c:v>
                </c:pt>
                <c:pt idx="1842">
                  <c:v>206.26499999999999</c:v>
                </c:pt>
                <c:pt idx="1843">
                  <c:v>206.375</c:v>
                </c:pt>
                <c:pt idx="1844">
                  <c:v>206.48400000000001</c:v>
                </c:pt>
                <c:pt idx="1845">
                  <c:v>206.59299999999999</c:v>
                </c:pt>
                <c:pt idx="1846">
                  <c:v>206.71799999999999</c:v>
                </c:pt>
                <c:pt idx="1847">
                  <c:v>206.828</c:v>
                </c:pt>
                <c:pt idx="1848">
                  <c:v>206.93700000000001</c:v>
                </c:pt>
                <c:pt idx="1849">
                  <c:v>207.047</c:v>
                </c:pt>
                <c:pt idx="1850">
                  <c:v>207.15600000000001</c:v>
                </c:pt>
                <c:pt idx="1851">
                  <c:v>207.26499999999999</c:v>
                </c:pt>
                <c:pt idx="1852">
                  <c:v>207.375</c:v>
                </c:pt>
                <c:pt idx="1853">
                  <c:v>207.5</c:v>
                </c:pt>
                <c:pt idx="1854">
                  <c:v>207.60900000000001</c:v>
                </c:pt>
                <c:pt idx="1855">
                  <c:v>207.71799999999999</c:v>
                </c:pt>
                <c:pt idx="1856">
                  <c:v>207.828</c:v>
                </c:pt>
                <c:pt idx="1857">
                  <c:v>207.93700000000001</c:v>
                </c:pt>
                <c:pt idx="1858">
                  <c:v>208.047</c:v>
                </c:pt>
                <c:pt idx="1859">
                  <c:v>208.172</c:v>
                </c:pt>
                <c:pt idx="1860">
                  <c:v>208.28100000000001</c:v>
                </c:pt>
                <c:pt idx="1861">
                  <c:v>208.39</c:v>
                </c:pt>
                <c:pt idx="1862">
                  <c:v>208.5</c:v>
                </c:pt>
                <c:pt idx="1863">
                  <c:v>208.60900000000001</c:v>
                </c:pt>
                <c:pt idx="1864">
                  <c:v>208.73400000000001</c:v>
                </c:pt>
                <c:pt idx="1865">
                  <c:v>208.84299999999999</c:v>
                </c:pt>
                <c:pt idx="1866">
                  <c:v>208.953</c:v>
                </c:pt>
                <c:pt idx="1867">
                  <c:v>209.06200000000001</c:v>
                </c:pt>
                <c:pt idx="1868">
                  <c:v>209.172</c:v>
                </c:pt>
                <c:pt idx="1869">
                  <c:v>209.28100000000001</c:v>
                </c:pt>
                <c:pt idx="1870">
                  <c:v>209.39</c:v>
                </c:pt>
                <c:pt idx="1871">
                  <c:v>209.51499999999999</c:v>
                </c:pt>
                <c:pt idx="1872">
                  <c:v>209.625</c:v>
                </c:pt>
                <c:pt idx="1873">
                  <c:v>209.73400000000001</c:v>
                </c:pt>
                <c:pt idx="1874">
                  <c:v>209.84299999999999</c:v>
                </c:pt>
                <c:pt idx="1875">
                  <c:v>209.953</c:v>
                </c:pt>
                <c:pt idx="1876">
                  <c:v>210.06200000000001</c:v>
                </c:pt>
                <c:pt idx="1877">
                  <c:v>210.18700000000001</c:v>
                </c:pt>
                <c:pt idx="1878">
                  <c:v>210.297</c:v>
                </c:pt>
                <c:pt idx="1879">
                  <c:v>210.40600000000001</c:v>
                </c:pt>
                <c:pt idx="1880">
                  <c:v>210.51499999999999</c:v>
                </c:pt>
                <c:pt idx="1881">
                  <c:v>210.625</c:v>
                </c:pt>
                <c:pt idx="1882">
                  <c:v>210.75</c:v>
                </c:pt>
                <c:pt idx="1883">
                  <c:v>210.85900000000001</c:v>
                </c:pt>
                <c:pt idx="1884">
                  <c:v>210.96799999999999</c:v>
                </c:pt>
                <c:pt idx="1885">
                  <c:v>211.078</c:v>
                </c:pt>
                <c:pt idx="1886">
                  <c:v>211.18700000000001</c:v>
                </c:pt>
                <c:pt idx="1887">
                  <c:v>211.297</c:v>
                </c:pt>
                <c:pt idx="1888">
                  <c:v>211.40600000000001</c:v>
                </c:pt>
                <c:pt idx="1889">
                  <c:v>211.51499999999999</c:v>
                </c:pt>
                <c:pt idx="1890">
                  <c:v>211.64</c:v>
                </c:pt>
                <c:pt idx="1891">
                  <c:v>211.75</c:v>
                </c:pt>
                <c:pt idx="1892">
                  <c:v>211.85900000000001</c:v>
                </c:pt>
                <c:pt idx="1893">
                  <c:v>211.96799999999999</c:v>
                </c:pt>
                <c:pt idx="1894">
                  <c:v>212.078</c:v>
                </c:pt>
                <c:pt idx="1895">
                  <c:v>212.203</c:v>
                </c:pt>
                <c:pt idx="1896">
                  <c:v>212.31200000000001</c:v>
                </c:pt>
                <c:pt idx="1897">
                  <c:v>212.422</c:v>
                </c:pt>
                <c:pt idx="1898">
                  <c:v>212.53100000000001</c:v>
                </c:pt>
                <c:pt idx="1899">
                  <c:v>212.64</c:v>
                </c:pt>
                <c:pt idx="1900">
                  <c:v>212.75</c:v>
                </c:pt>
                <c:pt idx="1901">
                  <c:v>212.875</c:v>
                </c:pt>
                <c:pt idx="1902">
                  <c:v>212.98400000000001</c:v>
                </c:pt>
                <c:pt idx="1903">
                  <c:v>213.09299999999999</c:v>
                </c:pt>
                <c:pt idx="1904">
                  <c:v>213.203</c:v>
                </c:pt>
                <c:pt idx="1905">
                  <c:v>213.31200000000001</c:v>
                </c:pt>
                <c:pt idx="1906">
                  <c:v>213.422</c:v>
                </c:pt>
                <c:pt idx="1907">
                  <c:v>213.547</c:v>
                </c:pt>
                <c:pt idx="1908">
                  <c:v>213.65600000000001</c:v>
                </c:pt>
                <c:pt idx="1909">
                  <c:v>213.76499999999999</c:v>
                </c:pt>
                <c:pt idx="1910">
                  <c:v>213.875</c:v>
                </c:pt>
                <c:pt idx="1911">
                  <c:v>213.98400000000001</c:v>
                </c:pt>
                <c:pt idx="1912">
                  <c:v>214.09299999999999</c:v>
                </c:pt>
                <c:pt idx="1913">
                  <c:v>214.21799999999999</c:v>
                </c:pt>
                <c:pt idx="1914">
                  <c:v>214.328</c:v>
                </c:pt>
                <c:pt idx="1915">
                  <c:v>214.43700000000001</c:v>
                </c:pt>
                <c:pt idx="1916">
                  <c:v>214.547</c:v>
                </c:pt>
                <c:pt idx="1917">
                  <c:v>214.65600000000001</c:v>
                </c:pt>
                <c:pt idx="1918">
                  <c:v>214.76499999999999</c:v>
                </c:pt>
                <c:pt idx="1919">
                  <c:v>214.875</c:v>
                </c:pt>
                <c:pt idx="1920">
                  <c:v>215</c:v>
                </c:pt>
                <c:pt idx="1921">
                  <c:v>215.10900000000001</c:v>
                </c:pt>
                <c:pt idx="1922">
                  <c:v>215.21799999999999</c:v>
                </c:pt>
                <c:pt idx="1923">
                  <c:v>215.328</c:v>
                </c:pt>
                <c:pt idx="1924">
                  <c:v>215.453</c:v>
                </c:pt>
                <c:pt idx="1925">
                  <c:v>215.56200000000001</c:v>
                </c:pt>
                <c:pt idx="1926">
                  <c:v>215.672</c:v>
                </c:pt>
                <c:pt idx="1927">
                  <c:v>215.78100000000001</c:v>
                </c:pt>
                <c:pt idx="1928">
                  <c:v>215.89</c:v>
                </c:pt>
                <c:pt idx="1929">
                  <c:v>216</c:v>
                </c:pt>
                <c:pt idx="1930">
                  <c:v>216.10900000000001</c:v>
                </c:pt>
                <c:pt idx="1931">
                  <c:v>216.21799999999999</c:v>
                </c:pt>
                <c:pt idx="1932">
                  <c:v>216.34299999999999</c:v>
                </c:pt>
                <c:pt idx="1933">
                  <c:v>216.453</c:v>
                </c:pt>
                <c:pt idx="1934">
                  <c:v>216.56200000000001</c:v>
                </c:pt>
                <c:pt idx="1935">
                  <c:v>216.672</c:v>
                </c:pt>
                <c:pt idx="1936">
                  <c:v>216.78100000000001</c:v>
                </c:pt>
                <c:pt idx="1937">
                  <c:v>216.90600000000001</c:v>
                </c:pt>
                <c:pt idx="1938">
                  <c:v>217.01499999999999</c:v>
                </c:pt>
                <c:pt idx="1939">
                  <c:v>217.125</c:v>
                </c:pt>
                <c:pt idx="1940">
                  <c:v>217.23400000000001</c:v>
                </c:pt>
                <c:pt idx="1941">
                  <c:v>217.34299999999999</c:v>
                </c:pt>
                <c:pt idx="1942">
                  <c:v>217.453</c:v>
                </c:pt>
                <c:pt idx="1943">
                  <c:v>217.56200000000001</c:v>
                </c:pt>
                <c:pt idx="1944">
                  <c:v>217.68700000000001</c:v>
                </c:pt>
                <c:pt idx="1945">
                  <c:v>217.797</c:v>
                </c:pt>
                <c:pt idx="1946">
                  <c:v>217.90600000000001</c:v>
                </c:pt>
                <c:pt idx="1947">
                  <c:v>218.01499999999999</c:v>
                </c:pt>
                <c:pt idx="1948">
                  <c:v>218.125</c:v>
                </c:pt>
                <c:pt idx="1949">
                  <c:v>218.23400000000001</c:v>
                </c:pt>
                <c:pt idx="1950">
                  <c:v>218.35900000000001</c:v>
                </c:pt>
                <c:pt idx="1951">
                  <c:v>218.46799999999999</c:v>
                </c:pt>
                <c:pt idx="1952">
                  <c:v>218.578</c:v>
                </c:pt>
                <c:pt idx="1953">
                  <c:v>218.68700000000001</c:v>
                </c:pt>
                <c:pt idx="1954">
                  <c:v>218.797</c:v>
                </c:pt>
                <c:pt idx="1955">
                  <c:v>218.90600000000001</c:v>
                </c:pt>
                <c:pt idx="1956">
                  <c:v>219.01499999999999</c:v>
                </c:pt>
                <c:pt idx="1957">
                  <c:v>219.125</c:v>
                </c:pt>
                <c:pt idx="1958">
                  <c:v>219.25</c:v>
                </c:pt>
                <c:pt idx="1959">
                  <c:v>219.35900000000001</c:v>
                </c:pt>
                <c:pt idx="1960">
                  <c:v>219.46799999999999</c:v>
                </c:pt>
                <c:pt idx="1961">
                  <c:v>219.578</c:v>
                </c:pt>
                <c:pt idx="1962">
                  <c:v>219.68700000000001</c:v>
                </c:pt>
                <c:pt idx="1963">
                  <c:v>219.797</c:v>
                </c:pt>
                <c:pt idx="1964">
                  <c:v>219.90600000000001</c:v>
                </c:pt>
                <c:pt idx="1965">
                  <c:v>220.03100000000001</c:v>
                </c:pt>
                <c:pt idx="1966">
                  <c:v>220.14</c:v>
                </c:pt>
                <c:pt idx="1967">
                  <c:v>220.25</c:v>
                </c:pt>
                <c:pt idx="1968">
                  <c:v>220.35900000000001</c:v>
                </c:pt>
                <c:pt idx="1969">
                  <c:v>220.46799999999999</c:v>
                </c:pt>
                <c:pt idx="1970">
                  <c:v>220.59299999999999</c:v>
                </c:pt>
                <c:pt idx="1971">
                  <c:v>220.703</c:v>
                </c:pt>
                <c:pt idx="1972">
                  <c:v>220.81200000000001</c:v>
                </c:pt>
                <c:pt idx="1973">
                  <c:v>220.922</c:v>
                </c:pt>
                <c:pt idx="1974">
                  <c:v>221.03100000000001</c:v>
                </c:pt>
                <c:pt idx="1975">
                  <c:v>221.14</c:v>
                </c:pt>
                <c:pt idx="1976">
                  <c:v>221.25</c:v>
                </c:pt>
                <c:pt idx="1977">
                  <c:v>221.375</c:v>
                </c:pt>
                <c:pt idx="1978">
                  <c:v>221.48400000000001</c:v>
                </c:pt>
                <c:pt idx="1979">
                  <c:v>221.59299999999999</c:v>
                </c:pt>
                <c:pt idx="1980">
                  <c:v>221.703</c:v>
                </c:pt>
                <c:pt idx="1981">
                  <c:v>221.81200000000001</c:v>
                </c:pt>
                <c:pt idx="1982">
                  <c:v>221.93700000000001</c:v>
                </c:pt>
                <c:pt idx="1983">
                  <c:v>222.047</c:v>
                </c:pt>
                <c:pt idx="1984">
                  <c:v>222.15600000000001</c:v>
                </c:pt>
                <c:pt idx="1985">
                  <c:v>222.26499999999999</c:v>
                </c:pt>
                <c:pt idx="1986">
                  <c:v>222.375</c:v>
                </c:pt>
                <c:pt idx="1987">
                  <c:v>222.48400000000001</c:v>
                </c:pt>
                <c:pt idx="1988">
                  <c:v>222.60900000000001</c:v>
                </c:pt>
                <c:pt idx="1989">
                  <c:v>222.71799999999999</c:v>
                </c:pt>
                <c:pt idx="1990">
                  <c:v>222.828</c:v>
                </c:pt>
                <c:pt idx="1991">
                  <c:v>222.93700000000001</c:v>
                </c:pt>
                <c:pt idx="1992">
                  <c:v>223.047</c:v>
                </c:pt>
                <c:pt idx="1993">
                  <c:v>223.15600000000001</c:v>
                </c:pt>
                <c:pt idx="1994">
                  <c:v>223.26499999999999</c:v>
                </c:pt>
                <c:pt idx="1995">
                  <c:v>223.375</c:v>
                </c:pt>
                <c:pt idx="1996">
                  <c:v>223.5</c:v>
                </c:pt>
                <c:pt idx="1997">
                  <c:v>223.60900000000001</c:v>
                </c:pt>
                <c:pt idx="1998">
                  <c:v>223.71799999999999</c:v>
                </c:pt>
                <c:pt idx="1999">
                  <c:v>223.828</c:v>
                </c:pt>
                <c:pt idx="2000">
                  <c:v>223.93700000000001</c:v>
                </c:pt>
                <c:pt idx="2001">
                  <c:v>224.047</c:v>
                </c:pt>
                <c:pt idx="2002">
                  <c:v>224.172</c:v>
                </c:pt>
                <c:pt idx="2003">
                  <c:v>224.28100000000001</c:v>
                </c:pt>
                <c:pt idx="2004">
                  <c:v>224.39</c:v>
                </c:pt>
                <c:pt idx="2005">
                  <c:v>224.5</c:v>
                </c:pt>
                <c:pt idx="2006">
                  <c:v>224.60900000000001</c:v>
                </c:pt>
                <c:pt idx="2007">
                  <c:v>224.71799999999999</c:v>
                </c:pt>
                <c:pt idx="2008">
                  <c:v>224.828</c:v>
                </c:pt>
                <c:pt idx="2009">
                  <c:v>224.93700000000001</c:v>
                </c:pt>
                <c:pt idx="2010">
                  <c:v>225.06200000000001</c:v>
                </c:pt>
                <c:pt idx="2011">
                  <c:v>225.172</c:v>
                </c:pt>
                <c:pt idx="2012">
                  <c:v>225.28100000000001</c:v>
                </c:pt>
                <c:pt idx="2013">
                  <c:v>225.39</c:v>
                </c:pt>
                <c:pt idx="2014">
                  <c:v>225.5</c:v>
                </c:pt>
                <c:pt idx="2015">
                  <c:v>225.60900000000001</c:v>
                </c:pt>
                <c:pt idx="2016">
                  <c:v>225.71799999999999</c:v>
                </c:pt>
                <c:pt idx="2017">
                  <c:v>225.84299999999999</c:v>
                </c:pt>
                <c:pt idx="2018">
                  <c:v>225.953</c:v>
                </c:pt>
                <c:pt idx="2019">
                  <c:v>226.06200000000001</c:v>
                </c:pt>
                <c:pt idx="2020">
                  <c:v>226.172</c:v>
                </c:pt>
                <c:pt idx="2021">
                  <c:v>226.28100000000001</c:v>
                </c:pt>
                <c:pt idx="2022">
                  <c:v>226.39</c:v>
                </c:pt>
                <c:pt idx="2023">
                  <c:v>226.51499999999999</c:v>
                </c:pt>
                <c:pt idx="2024">
                  <c:v>226.625</c:v>
                </c:pt>
                <c:pt idx="2025">
                  <c:v>226.73400000000001</c:v>
                </c:pt>
                <c:pt idx="2026">
                  <c:v>226.84299999999999</c:v>
                </c:pt>
                <c:pt idx="2027">
                  <c:v>226.953</c:v>
                </c:pt>
                <c:pt idx="2028">
                  <c:v>227.06200000000001</c:v>
                </c:pt>
                <c:pt idx="2029">
                  <c:v>227.172</c:v>
                </c:pt>
                <c:pt idx="2030">
                  <c:v>227.297</c:v>
                </c:pt>
                <c:pt idx="2031">
                  <c:v>227.40600000000001</c:v>
                </c:pt>
                <c:pt idx="2032">
                  <c:v>227.51499999999999</c:v>
                </c:pt>
                <c:pt idx="2033">
                  <c:v>227.625</c:v>
                </c:pt>
                <c:pt idx="2034">
                  <c:v>227.73400000000001</c:v>
                </c:pt>
                <c:pt idx="2035">
                  <c:v>227.85900000000001</c:v>
                </c:pt>
                <c:pt idx="2036">
                  <c:v>227.96799999999999</c:v>
                </c:pt>
                <c:pt idx="2037">
                  <c:v>228.078</c:v>
                </c:pt>
                <c:pt idx="2038">
                  <c:v>228.18700000000001</c:v>
                </c:pt>
                <c:pt idx="2039">
                  <c:v>228.297</c:v>
                </c:pt>
                <c:pt idx="2040">
                  <c:v>228.422</c:v>
                </c:pt>
                <c:pt idx="2041">
                  <c:v>228.53100000000001</c:v>
                </c:pt>
                <c:pt idx="2042">
                  <c:v>228.64</c:v>
                </c:pt>
                <c:pt idx="2043">
                  <c:v>228.75</c:v>
                </c:pt>
                <c:pt idx="2044">
                  <c:v>228.85900000000001</c:v>
                </c:pt>
                <c:pt idx="2045">
                  <c:v>228.96799999999999</c:v>
                </c:pt>
                <c:pt idx="2046">
                  <c:v>229.09299999999999</c:v>
                </c:pt>
                <c:pt idx="2047">
                  <c:v>229.203</c:v>
                </c:pt>
                <c:pt idx="2048">
                  <c:v>229.31200000000001</c:v>
                </c:pt>
                <c:pt idx="2049">
                  <c:v>229.422</c:v>
                </c:pt>
                <c:pt idx="2050">
                  <c:v>229.53100000000001</c:v>
                </c:pt>
                <c:pt idx="2051">
                  <c:v>229.64</c:v>
                </c:pt>
                <c:pt idx="2052">
                  <c:v>229.75</c:v>
                </c:pt>
                <c:pt idx="2053">
                  <c:v>229.875</c:v>
                </c:pt>
                <c:pt idx="2054">
                  <c:v>229.98400000000001</c:v>
                </c:pt>
                <c:pt idx="2055">
                  <c:v>230.09299999999999</c:v>
                </c:pt>
                <c:pt idx="2056">
                  <c:v>230.203</c:v>
                </c:pt>
                <c:pt idx="2057">
                  <c:v>230.31200000000001</c:v>
                </c:pt>
                <c:pt idx="2058">
                  <c:v>230.422</c:v>
                </c:pt>
                <c:pt idx="2059">
                  <c:v>230.53100000000001</c:v>
                </c:pt>
                <c:pt idx="2060">
                  <c:v>230.65600000000001</c:v>
                </c:pt>
                <c:pt idx="2061">
                  <c:v>230.76499999999999</c:v>
                </c:pt>
                <c:pt idx="2062">
                  <c:v>230.875</c:v>
                </c:pt>
                <c:pt idx="2063">
                  <c:v>230.98400000000001</c:v>
                </c:pt>
                <c:pt idx="2064">
                  <c:v>231.09299999999999</c:v>
                </c:pt>
                <c:pt idx="2065">
                  <c:v>231.203</c:v>
                </c:pt>
                <c:pt idx="2066">
                  <c:v>231.328</c:v>
                </c:pt>
                <c:pt idx="2067">
                  <c:v>231.43700000000001</c:v>
                </c:pt>
                <c:pt idx="2068">
                  <c:v>231.547</c:v>
                </c:pt>
                <c:pt idx="2069">
                  <c:v>231.65600000000001</c:v>
                </c:pt>
                <c:pt idx="2070">
                  <c:v>231.76499999999999</c:v>
                </c:pt>
                <c:pt idx="2071">
                  <c:v>231.89</c:v>
                </c:pt>
                <c:pt idx="2072">
                  <c:v>232</c:v>
                </c:pt>
                <c:pt idx="2073">
                  <c:v>232.10900000000001</c:v>
                </c:pt>
                <c:pt idx="2074">
                  <c:v>232.21799999999999</c:v>
                </c:pt>
                <c:pt idx="2075">
                  <c:v>232.328</c:v>
                </c:pt>
                <c:pt idx="2076">
                  <c:v>232.43700000000001</c:v>
                </c:pt>
                <c:pt idx="2077">
                  <c:v>232.547</c:v>
                </c:pt>
                <c:pt idx="2078">
                  <c:v>232.672</c:v>
                </c:pt>
                <c:pt idx="2079">
                  <c:v>232.78100000000001</c:v>
                </c:pt>
                <c:pt idx="2080">
                  <c:v>232.89</c:v>
                </c:pt>
                <c:pt idx="2081">
                  <c:v>233</c:v>
                </c:pt>
                <c:pt idx="2082">
                  <c:v>233.10900000000001</c:v>
                </c:pt>
                <c:pt idx="2083">
                  <c:v>233.21799999999999</c:v>
                </c:pt>
                <c:pt idx="2084">
                  <c:v>233.328</c:v>
                </c:pt>
                <c:pt idx="2085">
                  <c:v>233.453</c:v>
                </c:pt>
                <c:pt idx="2086">
                  <c:v>233.56200000000001</c:v>
                </c:pt>
                <c:pt idx="2087">
                  <c:v>233.672</c:v>
                </c:pt>
                <c:pt idx="2088">
                  <c:v>233.78100000000001</c:v>
                </c:pt>
                <c:pt idx="2089">
                  <c:v>233.89</c:v>
                </c:pt>
                <c:pt idx="2090">
                  <c:v>234</c:v>
                </c:pt>
                <c:pt idx="2091">
                  <c:v>234.125</c:v>
                </c:pt>
                <c:pt idx="2092">
                  <c:v>234.23400000000001</c:v>
                </c:pt>
                <c:pt idx="2093">
                  <c:v>234.34299999999999</c:v>
                </c:pt>
                <c:pt idx="2094">
                  <c:v>234.453</c:v>
                </c:pt>
                <c:pt idx="2095">
                  <c:v>234.56200000000001</c:v>
                </c:pt>
                <c:pt idx="2096">
                  <c:v>234.672</c:v>
                </c:pt>
                <c:pt idx="2097">
                  <c:v>234.78100000000001</c:v>
                </c:pt>
                <c:pt idx="2098">
                  <c:v>234.90600000000001</c:v>
                </c:pt>
                <c:pt idx="2099">
                  <c:v>235.01499999999999</c:v>
                </c:pt>
                <c:pt idx="2100">
                  <c:v>235.125</c:v>
                </c:pt>
                <c:pt idx="2101">
                  <c:v>235.23400000000001</c:v>
                </c:pt>
                <c:pt idx="2102">
                  <c:v>235.34299999999999</c:v>
                </c:pt>
                <c:pt idx="2103">
                  <c:v>235.46799999999999</c:v>
                </c:pt>
                <c:pt idx="2104">
                  <c:v>235.578</c:v>
                </c:pt>
                <c:pt idx="2105">
                  <c:v>235.68700000000001</c:v>
                </c:pt>
                <c:pt idx="2106">
                  <c:v>235.797</c:v>
                </c:pt>
                <c:pt idx="2107">
                  <c:v>235.90600000000001</c:v>
                </c:pt>
                <c:pt idx="2108">
                  <c:v>236.01499999999999</c:v>
                </c:pt>
                <c:pt idx="2109">
                  <c:v>236.14</c:v>
                </c:pt>
                <c:pt idx="2110">
                  <c:v>236.25</c:v>
                </c:pt>
                <c:pt idx="2111">
                  <c:v>236.35900000000001</c:v>
                </c:pt>
                <c:pt idx="2112">
                  <c:v>236.46799999999999</c:v>
                </c:pt>
                <c:pt idx="2113">
                  <c:v>236.578</c:v>
                </c:pt>
                <c:pt idx="2114">
                  <c:v>236.703</c:v>
                </c:pt>
                <c:pt idx="2115">
                  <c:v>236.81200000000001</c:v>
                </c:pt>
                <c:pt idx="2116">
                  <c:v>236.922</c:v>
                </c:pt>
                <c:pt idx="2117">
                  <c:v>237.03100000000001</c:v>
                </c:pt>
                <c:pt idx="2118">
                  <c:v>237.15600000000001</c:v>
                </c:pt>
                <c:pt idx="2119">
                  <c:v>237.26499999999999</c:v>
                </c:pt>
                <c:pt idx="2120">
                  <c:v>237.375</c:v>
                </c:pt>
                <c:pt idx="2121">
                  <c:v>237.48400000000001</c:v>
                </c:pt>
                <c:pt idx="2122">
                  <c:v>237.59299999999999</c:v>
                </c:pt>
                <c:pt idx="2123">
                  <c:v>237.703</c:v>
                </c:pt>
                <c:pt idx="2124">
                  <c:v>237.828</c:v>
                </c:pt>
                <c:pt idx="2125">
                  <c:v>237.93700000000001</c:v>
                </c:pt>
                <c:pt idx="2126">
                  <c:v>238.047</c:v>
                </c:pt>
                <c:pt idx="2127">
                  <c:v>238.15600000000001</c:v>
                </c:pt>
                <c:pt idx="2128">
                  <c:v>238.26499999999999</c:v>
                </c:pt>
                <c:pt idx="2129">
                  <c:v>238.375</c:v>
                </c:pt>
                <c:pt idx="2130">
                  <c:v>238.48400000000001</c:v>
                </c:pt>
                <c:pt idx="2131">
                  <c:v>238.60900000000001</c:v>
                </c:pt>
                <c:pt idx="2132">
                  <c:v>238.71799999999999</c:v>
                </c:pt>
                <c:pt idx="2133">
                  <c:v>238.828</c:v>
                </c:pt>
                <c:pt idx="2134">
                  <c:v>238.93700000000001</c:v>
                </c:pt>
                <c:pt idx="2135">
                  <c:v>239.047</c:v>
                </c:pt>
                <c:pt idx="2136">
                  <c:v>239.15600000000001</c:v>
                </c:pt>
                <c:pt idx="2137">
                  <c:v>239.28100000000001</c:v>
                </c:pt>
                <c:pt idx="2138">
                  <c:v>239.39</c:v>
                </c:pt>
                <c:pt idx="2139">
                  <c:v>239.5</c:v>
                </c:pt>
                <c:pt idx="2140">
                  <c:v>239.60900000000001</c:v>
                </c:pt>
                <c:pt idx="2141">
                  <c:v>239.71799999999999</c:v>
                </c:pt>
                <c:pt idx="2142">
                  <c:v>239.828</c:v>
                </c:pt>
                <c:pt idx="2143">
                  <c:v>239.953</c:v>
                </c:pt>
                <c:pt idx="2144">
                  <c:v>240.06200000000001</c:v>
                </c:pt>
                <c:pt idx="2145">
                  <c:v>240.172</c:v>
                </c:pt>
                <c:pt idx="2146">
                  <c:v>240.28100000000001</c:v>
                </c:pt>
                <c:pt idx="2147">
                  <c:v>240.39</c:v>
                </c:pt>
                <c:pt idx="2148">
                  <c:v>240.5</c:v>
                </c:pt>
                <c:pt idx="2149">
                  <c:v>240.60900000000001</c:v>
                </c:pt>
                <c:pt idx="2150">
                  <c:v>240.73400000000001</c:v>
                </c:pt>
                <c:pt idx="2151">
                  <c:v>240.84299999999999</c:v>
                </c:pt>
                <c:pt idx="2152">
                  <c:v>240.953</c:v>
                </c:pt>
                <c:pt idx="2153">
                  <c:v>241.06200000000001</c:v>
                </c:pt>
                <c:pt idx="2154">
                  <c:v>241.172</c:v>
                </c:pt>
                <c:pt idx="2155">
                  <c:v>241.28100000000001</c:v>
                </c:pt>
                <c:pt idx="2156">
                  <c:v>241.39</c:v>
                </c:pt>
                <c:pt idx="2157">
                  <c:v>241.5</c:v>
                </c:pt>
                <c:pt idx="2158">
                  <c:v>241.625</c:v>
                </c:pt>
                <c:pt idx="2159">
                  <c:v>241.73400000000001</c:v>
                </c:pt>
                <c:pt idx="2160">
                  <c:v>241.84299999999999</c:v>
                </c:pt>
                <c:pt idx="2161">
                  <c:v>241.953</c:v>
                </c:pt>
                <c:pt idx="2162">
                  <c:v>242.06200000000001</c:v>
                </c:pt>
                <c:pt idx="2163">
                  <c:v>242.172</c:v>
                </c:pt>
                <c:pt idx="2164">
                  <c:v>242.297</c:v>
                </c:pt>
                <c:pt idx="2165">
                  <c:v>242.40600000000001</c:v>
                </c:pt>
                <c:pt idx="2166">
                  <c:v>242.51499999999999</c:v>
                </c:pt>
                <c:pt idx="2167">
                  <c:v>242.625</c:v>
                </c:pt>
                <c:pt idx="2168">
                  <c:v>242.73400000000001</c:v>
                </c:pt>
                <c:pt idx="2169">
                  <c:v>242.84299999999999</c:v>
                </c:pt>
                <c:pt idx="2170">
                  <c:v>242.953</c:v>
                </c:pt>
                <c:pt idx="2171">
                  <c:v>243.078</c:v>
                </c:pt>
                <c:pt idx="2172">
                  <c:v>243.18700000000001</c:v>
                </c:pt>
                <c:pt idx="2173">
                  <c:v>243.297</c:v>
                </c:pt>
                <c:pt idx="2174">
                  <c:v>243.40600000000001</c:v>
                </c:pt>
                <c:pt idx="2175">
                  <c:v>243.53100000000001</c:v>
                </c:pt>
                <c:pt idx="2176">
                  <c:v>243.64</c:v>
                </c:pt>
                <c:pt idx="2177">
                  <c:v>243.75</c:v>
                </c:pt>
                <c:pt idx="2178">
                  <c:v>243.85900000000001</c:v>
                </c:pt>
                <c:pt idx="2179">
                  <c:v>243.96799999999999</c:v>
                </c:pt>
                <c:pt idx="2180">
                  <c:v>244.078</c:v>
                </c:pt>
                <c:pt idx="2181">
                  <c:v>244.203</c:v>
                </c:pt>
                <c:pt idx="2182">
                  <c:v>244.31200000000001</c:v>
                </c:pt>
                <c:pt idx="2183">
                  <c:v>244.422</c:v>
                </c:pt>
                <c:pt idx="2184">
                  <c:v>244.53100000000001</c:v>
                </c:pt>
                <c:pt idx="2185">
                  <c:v>244.64</c:v>
                </c:pt>
                <c:pt idx="2186">
                  <c:v>244.75</c:v>
                </c:pt>
                <c:pt idx="2187">
                  <c:v>244.85900000000001</c:v>
                </c:pt>
                <c:pt idx="2188">
                  <c:v>244.98400000000001</c:v>
                </c:pt>
                <c:pt idx="2189">
                  <c:v>245.09299999999999</c:v>
                </c:pt>
                <c:pt idx="2190">
                  <c:v>245.203</c:v>
                </c:pt>
                <c:pt idx="2191">
                  <c:v>245.31200000000001</c:v>
                </c:pt>
                <c:pt idx="2192">
                  <c:v>245.422</c:v>
                </c:pt>
                <c:pt idx="2193">
                  <c:v>245.53100000000001</c:v>
                </c:pt>
                <c:pt idx="2194">
                  <c:v>245.64</c:v>
                </c:pt>
                <c:pt idx="2195">
                  <c:v>245.75</c:v>
                </c:pt>
                <c:pt idx="2196">
                  <c:v>245.875</c:v>
                </c:pt>
                <c:pt idx="2197">
                  <c:v>245.98400000000001</c:v>
                </c:pt>
                <c:pt idx="2198">
                  <c:v>246.09299999999999</c:v>
                </c:pt>
                <c:pt idx="2199">
                  <c:v>246.203</c:v>
                </c:pt>
                <c:pt idx="2200">
                  <c:v>246.31200000000001</c:v>
                </c:pt>
                <c:pt idx="2201">
                  <c:v>246.422</c:v>
                </c:pt>
                <c:pt idx="2202">
                  <c:v>246.547</c:v>
                </c:pt>
                <c:pt idx="2203">
                  <c:v>246.65600000000001</c:v>
                </c:pt>
                <c:pt idx="2204">
                  <c:v>246.76499999999999</c:v>
                </c:pt>
                <c:pt idx="2205">
                  <c:v>246.875</c:v>
                </c:pt>
                <c:pt idx="2206">
                  <c:v>246.98400000000001</c:v>
                </c:pt>
                <c:pt idx="2207">
                  <c:v>247.09299999999999</c:v>
                </c:pt>
                <c:pt idx="2208">
                  <c:v>247.203</c:v>
                </c:pt>
                <c:pt idx="2209">
                  <c:v>247.328</c:v>
                </c:pt>
                <c:pt idx="2210">
                  <c:v>247.43700000000001</c:v>
                </c:pt>
                <c:pt idx="2211">
                  <c:v>247.547</c:v>
                </c:pt>
                <c:pt idx="2212">
                  <c:v>247.65600000000001</c:v>
                </c:pt>
                <c:pt idx="2213">
                  <c:v>247.76499999999999</c:v>
                </c:pt>
                <c:pt idx="2214">
                  <c:v>247.875</c:v>
                </c:pt>
                <c:pt idx="2215">
                  <c:v>247.98400000000001</c:v>
                </c:pt>
                <c:pt idx="2216">
                  <c:v>248.10900000000001</c:v>
                </c:pt>
                <c:pt idx="2217">
                  <c:v>248.21799999999999</c:v>
                </c:pt>
                <c:pt idx="2218">
                  <c:v>248.328</c:v>
                </c:pt>
                <c:pt idx="2219">
                  <c:v>248.43700000000001</c:v>
                </c:pt>
                <c:pt idx="2220">
                  <c:v>248.547</c:v>
                </c:pt>
                <c:pt idx="2221">
                  <c:v>248.672</c:v>
                </c:pt>
                <c:pt idx="2222">
                  <c:v>248.78100000000001</c:v>
                </c:pt>
                <c:pt idx="2223">
                  <c:v>248.89</c:v>
                </c:pt>
                <c:pt idx="2224">
                  <c:v>249</c:v>
                </c:pt>
                <c:pt idx="2225">
                  <c:v>249.10900000000001</c:v>
                </c:pt>
                <c:pt idx="2226">
                  <c:v>249.21799999999999</c:v>
                </c:pt>
                <c:pt idx="2227">
                  <c:v>249.34299999999999</c:v>
                </c:pt>
                <c:pt idx="2228">
                  <c:v>249.453</c:v>
                </c:pt>
                <c:pt idx="2229">
                  <c:v>249.56200000000001</c:v>
                </c:pt>
                <c:pt idx="2230">
                  <c:v>249.672</c:v>
                </c:pt>
                <c:pt idx="2231">
                  <c:v>249.78100000000001</c:v>
                </c:pt>
                <c:pt idx="2232">
                  <c:v>249.89</c:v>
                </c:pt>
                <c:pt idx="2233">
                  <c:v>250.01499999999999</c:v>
                </c:pt>
                <c:pt idx="2234">
                  <c:v>250.125</c:v>
                </c:pt>
                <c:pt idx="2235">
                  <c:v>250.23400000000001</c:v>
                </c:pt>
                <c:pt idx="2236">
                  <c:v>250.34299999999999</c:v>
                </c:pt>
                <c:pt idx="2237">
                  <c:v>250.46799999999999</c:v>
                </c:pt>
                <c:pt idx="2238">
                  <c:v>250.578</c:v>
                </c:pt>
                <c:pt idx="2239">
                  <c:v>250.68700000000001</c:v>
                </c:pt>
                <c:pt idx="2240">
                  <c:v>250.797</c:v>
                </c:pt>
                <c:pt idx="2241">
                  <c:v>250.90600000000001</c:v>
                </c:pt>
                <c:pt idx="2242">
                  <c:v>251.01499999999999</c:v>
                </c:pt>
                <c:pt idx="2243">
                  <c:v>251.125</c:v>
                </c:pt>
                <c:pt idx="2244">
                  <c:v>251.23400000000001</c:v>
                </c:pt>
                <c:pt idx="2245">
                  <c:v>251.35900000000001</c:v>
                </c:pt>
                <c:pt idx="2246">
                  <c:v>251.46799999999999</c:v>
                </c:pt>
                <c:pt idx="2247">
                  <c:v>251.578</c:v>
                </c:pt>
                <c:pt idx="2248">
                  <c:v>251.68700000000001</c:v>
                </c:pt>
                <c:pt idx="2249">
                  <c:v>251.797</c:v>
                </c:pt>
                <c:pt idx="2250">
                  <c:v>251.90600000000001</c:v>
                </c:pt>
                <c:pt idx="2251">
                  <c:v>252.03100000000001</c:v>
                </c:pt>
                <c:pt idx="2252">
                  <c:v>252.14</c:v>
                </c:pt>
                <c:pt idx="2253">
                  <c:v>252.25</c:v>
                </c:pt>
                <c:pt idx="2254">
                  <c:v>252.35900000000001</c:v>
                </c:pt>
                <c:pt idx="2255">
                  <c:v>252.46799999999999</c:v>
                </c:pt>
                <c:pt idx="2256">
                  <c:v>252.578</c:v>
                </c:pt>
                <c:pt idx="2257">
                  <c:v>252.68700000000001</c:v>
                </c:pt>
                <c:pt idx="2258">
                  <c:v>252.81200000000001</c:v>
                </c:pt>
                <c:pt idx="2259">
                  <c:v>252.922</c:v>
                </c:pt>
                <c:pt idx="2260">
                  <c:v>253.03100000000001</c:v>
                </c:pt>
                <c:pt idx="2261">
                  <c:v>253.14</c:v>
                </c:pt>
                <c:pt idx="2262">
                  <c:v>253.25</c:v>
                </c:pt>
                <c:pt idx="2263">
                  <c:v>253.35900000000001</c:v>
                </c:pt>
                <c:pt idx="2264">
                  <c:v>253.46799999999999</c:v>
                </c:pt>
                <c:pt idx="2265">
                  <c:v>253.59299999999999</c:v>
                </c:pt>
                <c:pt idx="2266">
                  <c:v>253.703</c:v>
                </c:pt>
                <c:pt idx="2267">
                  <c:v>253.81200000000001</c:v>
                </c:pt>
                <c:pt idx="2268">
                  <c:v>253.922</c:v>
                </c:pt>
                <c:pt idx="2269">
                  <c:v>254.03100000000001</c:v>
                </c:pt>
                <c:pt idx="2270">
                  <c:v>254.14</c:v>
                </c:pt>
                <c:pt idx="2271">
                  <c:v>254.25</c:v>
                </c:pt>
                <c:pt idx="2272">
                  <c:v>254.375</c:v>
                </c:pt>
                <c:pt idx="2273">
                  <c:v>254.48400000000001</c:v>
                </c:pt>
                <c:pt idx="2274">
                  <c:v>254.59299999999999</c:v>
                </c:pt>
                <c:pt idx="2275">
                  <c:v>254.703</c:v>
                </c:pt>
                <c:pt idx="2276">
                  <c:v>254.81200000000001</c:v>
                </c:pt>
                <c:pt idx="2277">
                  <c:v>254.922</c:v>
                </c:pt>
                <c:pt idx="2278">
                  <c:v>255.047</c:v>
                </c:pt>
                <c:pt idx="2279">
                  <c:v>255.15600000000001</c:v>
                </c:pt>
                <c:pt idx="2280">
                  <c:v>255.26499999999999</c:v>
                </c:pt>
                <c:pt idx="2281">
                  <c:v>255.375</c:v>
                </c:pt>
                <c:pt idx="2282">
                  <c:v>255.48400000000001</c:v>
                </c:pt>
                <c:pt idx="2283">
                  <c:v>255.59299999999999</c:v>
                </c:pt>
                <c:pt idx="2284">
                  <c:v>255.703</c:v>
                </c:pt>
                <c:pt idx="2285">
                  <c:v>255.828</c:v>
                </c:pt>
                <c:pt idx="2286">
                  <c:v>255.93700000000001</c:v>
                </c:pt>
                <c:pt idx="2287">
                  <c:v>256.04700000000003</c:v>
                </c:pt>
                <c:pt idx="2288">
                  <c:v>256.15600000000001</c:v>
                </c:pt>
                <c:pt idx="2289">
                  <c:v>256.26499999999999</c:v>
                </c:pt>
                <c:pt idx="2290">
                  <c:v>256.375</c:v>
                </c:pt>
                <c:pt idx="2291">
                  <c:v>256.48399999999998</c:v>
                </c:pt>
                <c:pt idx="2292">
                  <c:v>256.60899999999998</c:v>
                </c:pt>
                <c:pt idx="2293">
                  <c:v>256.71800000000002</c:v>
                </c:pt>
                <c:pt idx="2294">
                  <c:v>256.82799999999997</c:v>
                </c:pt>
                <c:pt idx="2295">
                  <c:v>256.93700000000001</c:v>
                </c:pt>
                <c:pt idx="2296">
                  <c:v>257.04700000000003</c:v>
                </c:pt>
                <c:pt idx="2297">
                  <c:v>257.15600000000001</c:v>
                </c:pt>
                <c:pt idx="2298">
                  <c:v>257.26499999999999</c:v>
                </c:pt>
                <c:pt idx="2299">
                  <c:v>257.39</c:v>
                </c:pt>
                <c:pt idx="2300">
                  <c:v>257.5</c:v>
                </c:pt>
                <c:pt idx="2301">
                  <c:v>257.60899999999998</c:v>
                </c:pt>
                <c:pt idx="2302">
                  <c:v>257.71800000000002</c:v>
                </c:pt>
                <c:pt idx="2303">
                  <c:v>257.82799999999997</c:v>
                </c:pt>
                <c:pt idx="2304">
                  <c:v>257.93700000000001</c:v>
                </c:pt>
                <c:pt idx="2305">
                  <c:v>258.04700000000003</c:v>
                </c:pt>
                <c:pt idx="2306">
                  <c:v>258.15600000000001</c:v>
                </c:pt>
                <c:pt idx="2307">
                  <c:v>258.28100000000001</c:v>
                </c:pt>
                <c:pt idx="2308">
                  <c:v>258.39</c:v>
                </c:pt>
                <c:pt idx="2309">
                  <c:v>258.5</c:v>
                </c:pt>
                <c:pt idx="2310">
                  <c:v>258.60899999999998</c:v>
                </c:pt>
                <c:pt idx="2311">
                  <c:v>258.71800000000002</c:v>
                </c:pt>
                <c:pt idx="2312">
                  <c:v>258.82799999999997</c:v>
                </c:pt>
                <c:pt idx="2313">
                  <c:v>258.95299999999997</c:v>
                </c:pt>
                <c:pt idx="2314">
                  <c:v>259.06200000000001</c:v>
                </c:pt>
                <c:pt idx="2315">
                  <c:v>259.17200000000003</c:v>
                </c:pt>
                <c:pt idx="2316">
                  <c:v>259.28100000000001</c:v>
                </c:pt>
                <c:pt idx="2317">
                  <c:v>259.39</c:v>
                </c:pt>
                <c:pt idx="2318">
                  <c:v>259.5</c:v>
                </c:pt>
                <c:pt idx="2319">
                  <c:v>259.60899999999998</c:v>
                </c:pt>
                <c:pt idx="2320">
                  <c:v>259.73399999999998</c:v>
                </c:pt>
                <c:pt idx="2321">
                  <c:v>259.84300000000002</c:v>
                </c:pt>
                <c:pt idx="2322">
                  <c:v>259.95299999999997</c:v>
                </c:pt>
                <c:pt idx="2323">
                  <c:v>260.06200000000001</c:v>
                </c:pt>
                <c:pt idx="2324">
                  <c:v>260.17200000000003</c:v>
                </c:pt>
                <c:pt idx="2325">
                  <c:v>260.28100000000001</c:v>
                </c:pt>
                <c:pt idx="2326">
                  <c:v>260.39</c:v>
                </c:pt>
                <c:pt idx="2327">
                  <c:v>260.51499999999999</c:v>
                </c:pt>
                <c:pt idx="2328">
                  <c:v>260.625</c:v>
                </c:pt>
                <c:pt idx="2329">
                  <c:v>260.73399999999998</c:v>
                </c:pt>
                <c:pt idx="2330">
                  <c:v>260.84300000000002</c:v>
                </c:pt>
                <c:pt idx="2331">
                  <c:v>260.95299999999997</c:v>
                </c:pt>
                <c:pt idx="2332">
                  <c:v>261.06200000000001</c:v>
                </c:pt>
                <c:pt idx="2333">
                  <c:v>261.18700000000001</c:v>
                </c:pt>
                <c:pt idx="2334">
                  <c:v>261.29700000000003</c:v>
                </c:pt>
                <c:pt idx="2335">
                  <c:v>261.40600000000001</c:v>
                </c:pt>
                <c:pt idx="2336">
                  <c:v>261.51499999999999</c:v>
                </c:pt>
                <c:pt idx="2337">
                  <c:v>261.625</c:v>
                </c:pt>
                <c:pt idx="2338">
                  <c:v>261.73399999999998</c:v>
                </c:pt>
                <c:pt idx="2339">
                  <c:v>261.85899999999998</c:v>
                </c:pt>
                <c:pt idx="2340">
                  <c:v>261.96800000000002</c:v>
                </c:pt>
                <c:pt idx="2341">
                  <c:v>262.07799999999997</c:v>
                </c:pt>
                <c:pt idx="2342">
                  <c:v>262.18700000000001</c:v>
                </c:pt>
                <c:pt idx="2343">
                  <c:v>262.29700000000003</c:v>
                </c:pt>
                <c:pt idx="2344">
                  <c:v>262.40600000000001</c:v>
                </c:pt>
                <c:pt idx="2345">
                  <c:v>262.51499999999999</c:v>
                </c:pt>
                <c:pt idx="2346">
                  <c:v>262.625</c:v>
                </c:pt>
                <c:pt idx="2347">
                  <c:v>262.75</c:v>
                </c:pt>
                <c:pt idx="2348">
                  <c:v>262.85899999999998</c:v>
                </c:pt>
                <c:pt idx="2349">
                  <c:v>262.96800000000002</c:v>
                </c:pt>
                <c:pt idx="2350">
                  <c:v>263.07799999999997</c:v>
                </c:pt>
                <c:pt idx="2351">
                  <c:v>263.18700000000001</c:v>
                </c:pt>
                <c:pt idx="2352">
                  <c:v>263.29700000000003</c:v>
                </c:pt>
                <c:pt idx="2353">
                  <c:v>263.42200000000003</c:v>
                </c:pt>
                <c:pt idx="2354">
                  <c:v>263.53100000000001</c:v>
                </c:pt>
                <c:pt idx="2355">
                  <c:v>263.64</c:v>
                </c:pt>
                <c:pt idx="2356">
                  <c:v>263.75</c:v>
                </c:pt>
                <c:pt idx="2357">
                  <c:v>263.85899999999998</c:v>
                </c:pt>
                <c:pt idx="2358">
                  <c:v>263.98399999999998</c:v>
                </c:pt>
                <c:pt idx="2359">
                  <c:v>264.09300000000002</c:v>
                </c:pt>
                <c:pt idx="2360">
                  <c:v>264.20299999999997</c:v>
                </c:pt>
                <c:pt idx="2361">
                  <c:v>264.31200000000001</c:v>
                </c:pt>
                <c:pt idx="2362">
                  <c:v>264.42200000000003</c:v>
                </c:pt>
                <c:pt idx="2363">
                  <c:v>264.53100000000001</c:v>
                </c:pt>
                <c:pt idx="2364">
                  <c:v>264.64</c:v>
                </c:pt>
                <c:pt idx="2365">
                  <c:v>264.76499999999999</c:v>
                </c:pt>
                <c:pt idx="2366">
                  <c:v>264.875</c:v>
                </c:pt>
                <c:pt idx="2367">
                  <c:v>264.98399999999998</c:v>
                </c:pt>
                <c:pt idx="2368">
                  <c:v>265.09300000000002</c:v>
                </c:pt>
                <c:pt idx="2369">
                  <c:v>265.20299999999997</c:v>
                </c:pt>
                <c:pt idx="2370">
                  <c:v>265.31200000000001</c:v>
                </c:pt>
                <c:pt idx="2371">
                  <c:v>265.42200000000003</c:v>
                </c:pt>
                <c:pt idx="2372">
                  <c:v>265.54700000000003</c:v>
                </c:pt>
                <c:pt idx="2373">
                  <c:v>265.65600000000001</c:v>
                </c:pt>
                <c:pt idx="2374">
                  <c:v>265.76499999999999</c:v>
                </c:pt>
                <c:pt idx="2375">
                  <c:v>265.875</c:v>
                </c:pt>
                <c:pt idx="2376">
                  <c:v>265.98399999999998</c:v>
                </c:pt>
                <c:pt idx="2377">
                  <c:v>266.10899999999998</c:v>
                </c:pt>
                <c:pt idx="2378">
                  <c:v>266.21800000000002</c:v>
                </c:pt>
                <c:pt idx="2379">
                  <c:v>266.32799999999997</c:v>
                </c:pt>
                <c:pt idx="2380">
                  <c:v>266.43700000000001</c:v>
                </c:pt>
                <c:pt idx="2381">
                  <c:v>266.54700000000003</c:v>
                </c:pt>
                <c:pt idx="2382">
                  <c:v>266.65600000000001</c:v>
                </c:pt>
                <c:pt idx="2383">
                  <c:v>266.76499999999999</c:v>
                </c:pt>
                <c:pt idx="2384">
                  <c:v>266.875</c:v>
                </c:pt>
                <c:pt idx="2385">
                  <c:v>267</c:v>
                </c:pt>
                <c:pt idx="2386">
                  <c:v>267.10899999999998</c:v>
                </c:pt>
                <c:pt idx="2387">
                  <c:v>267.21800000000002</c:v>
                </c:pt>
                <c:pt idx="2388">
                  <c:v>267.32799999999997</c:v>
                </c:pt>
                <c:pt idx="2389">
                  <c:v>267.43700000000001</c:v>
                </c:pt>
                <c:pt idx="2390">
                  <c:v>267.56200000000001</c:v>
                </c:pt>
                <c:pt idx="2391">
                  <c:v>267.67200000000003</c:v>
                </c:pt>
                <c:pt idx="2392">
                  <c:v>267.78100000000001</c:v>
                </c:pt>
                <c:pt idx="2393">
                  <c:v>267.89</c:v>
                </c:pt>
                <c:pt idx="2394">
                  <c:v>268</c:v>
                </c:pt>
                <c:pt idx="2395">
                  <c:v>268.10899999999998</c:v>
                </c:pt>
                <c:pt idx="2396">
                  <c:v>268.23399999999998</c:v>
                </c:pt>
                <c:pt idx="2397">
                  <c:v>268.34300000000002</c:v>
                </c:pt>
                <c:pt idx="2398">
                  <c:v>268.45299999999997</c:v>
                </c:pt>
                <c:pt idx="2399">
                  <c:v>268.56200000000001</c:v>
                </c:pt>
                <c:pt idx="2400">
                  <c:v>268.67200000000003</c:v>
                </c:pt>
                <c:pt idx="2401">
                  <c:v>268.78100000000001</c:v>
                </c:pt>
                <c:pt idx="2402">
                  <c:v>268.89</c:v>
                </c:pt>
                <c:pt idx="2403">
                  <c:v>269.01499999999999</c:v>
                </c:pt>
                <c:pt idx="2404">
                  <c:v>269.125</c:v>
                </c:pt>
                <c:pt idx="2405">
                  <c:v>269.23399999999998</c:v>
                </c:pt>
                <c:pt idx="2406">
                  <c:v>269.34300000000002</c:v>
                </c:pt>
                <c:pt idx="2407">
                  <c:v>269.45299999999997</c:v>
                </c:pt>
                <c:pt idx="2408">
                  <c:v>269.56200000000001</c:v>
                </c:pt>
                <c:pt idx="2409">
                  <c:v>269.67200000000003</c:v>
                </c:pt>
                <c:pt idx="2410">
                  <c:v>269.79700000000003</c:v>
                </c:pt>
                <c:pt idx="2411">
                  <c:v>269.90600000000001</c:v>
                </c:pt>
                <c:pt idx="2412">
                  <c:v>270.01499999999999</c:v>
                </c:pt>
                <c:pt idx="2413">
                  <c:v>270.125</c:v>
                </c:pt>
                <c:pt idx="2414">
                  <c:v>270.23399999999998</c:v>
                </c:pt>
                <c:pt idx="2415">
                  <c:v>270.34300000000002</c:v>
                </c:pt>
                <c:pt idx="2416">
                  <c:v>270.45299999999997</c:v>
                </c:pt>
                <c:pt idx="2417">
                  <c:v>270.56200000000001</c:v>
                </c:pt>
                <c:pt idx="2418">
                  <c:v>270.68700000000001</c:v>
                </c:pt>
                <c:pt idx="2419">
                  <c:v>270.79700000000003</c:v>
                </c:pt>
                <c:pt idx="2420">
                  <c:v>270.90600000000001</c:v>
                </c:pt>
                <c:pt idx="2421">
                  <c:v>271.01499999999999</c:v>
                </c:pt>
                <c:pt idx="2422">
                  <c:v>271.14</c:v>
                </c:pt>
                <c:pt idx="2423">
                  <c:v>271.25</c:v>
                </c:pt>
                <c:pt idx="2424">
                  <c:v>271.35899999999998</c:v>
                </c:pt>
                <c:pt idx="2425">
                  <c:v>271.46800000000002</c:v>
                </c:pt>
                <c:pt idx="2426">
                  <c:v>271.57799999999997</c:v>
                </c:pt>
                <c:pt idx="2427">
                  <c:v>271.68700000000001</c:v>
                </c:pt>
                <c:pt idx="2428">
                  <c:v>271.81200000000001</c:v>
                </c:pt>
                <c:pt idx="2429">
                  <c:v>271.92200000000003</c:v>
                </c:pt>
                <c:pt idx="2430">
                  <c:v>272.03100000000001</c:v>
                </c:pt>
                <c:pt idx="2431">
                  <c:v>272.14</c:v>
                </c:pt>
                <c:pt idx="2432">
                  <c:v>272.25</c:v>
                </c:pt>
                <c:pt idx="2433">
                  <c:v>272.35899999999998</c:v>
                </c:pt>
                <c:pt idx="2434">
                  <c:v>272.46800000000002</c:v>
                </c:pt>
                <c:pt idx="2435">
                  <c:v>272.59300000000002</c:v>
                </c:pt>
                <c:pt idx="2436">
                  <c:v>272.70299999999997</c:v>
                </c:pt>
                <c:pt idx="2437">
                  <c:v>272.81200000000001</c:v>
                </c:pt>
                <c:pt idx="2438">
                  <c:v>272.92200000000003</c:v>
                </c:pt>
                <c:pt idx="2439">
                  <c:v>273.03100000000001</c:v>
                </c:pt>
                <c:pt idx="2440">
                  <c:v>273.15600000000001</c:v>
                </c:pt>
                <c:pt idx="2441">
                  <c:v>273.26499999999999</c:v>
                </c:pt>
                <c:pt idx="2442">
                  <c:v>273.375</c:v>
                </c:pt>
                <c:pt idx="2443">
                  <c:v>273.48399999999998</c:v>
                </c:pt>
                <c:pt idx="2444">
                  <c:v>273.59300000000002</c:v>
                </c:pt>
                <c:pt idx="2445">
                  <c:v>273.70299999999997</c:v>
                </c:pt>
                <c:pt idx="2446">
                  <c:v>273.81200000000001</c:v>
                </c:pt>
                <c:pt idx="2447">
                  <c:v>273.93700000000001</c:v>
                </c:pt>
                <c:pt idx="2448">
                  <c:v>274.04700000000003</c:v>
                </c:pt>
                <c:pt idx="2449">
                  <c:v>274.15600000000001</c:v>
                </c:pt>
                <c:pt idx="2450">
                  <c:v>274.26499999999999</c:v>
                </c:pt>
                <c:pt idx="2451">
                  <c:v>274.375</c:v>
                </c:pt>
                <c:pt idx="2452">
                  <c:v>274.48399999999998</c:v>
                </c:pt>
                <c:pt idx="2453">
                  <c:v>274.60899999999998</c:v>
                </c:pt>
                <c:pt idx="2454">
                  <c:v>274.71800000000002</c:v>
                </c:pt>
                <c:pt idx="2455">
                  <c:v>274.82799999999997</c:v>
                </c:pt>
                <c:pt idx="2456">
                  <c:v>274.93700000000001</c:v>
                </c:pt>
                <c:pt idx="2457">
                  <c:v>275.04700000000003</c:v>
                </c:pt>
                <c:pt idx="2458">
                  <c:v>275.15600000000001</c:v>
                </c:pt>
                <c:pt idx="2459">
                  <c:v>275.26499999999999</c:v>
                </c:pt>
                <c:pt idx="2460">
                  <c:v>275.375</c:v>
                </c:pt>
                <c:pt idx="2461">
                  <c:v>275.5</c:v>
                </c:pt>
                <c:pt idx="2462">
                  <c:v>275.60899999999998</c:v>
                </c:pt>
                <c:pt idx="2463">
                  <c:v>275.71800000000002</c:v>
                </c:pt>
                <c:pt idx="2464">
                  <c:v>275.84300000000002</c:v>
                </c:pt>
                <c:pt idx="2465">
                  <c:v>275.95299999999997</c:v>
                </c:pt>
                <c:pt idx="2466">
                  <c:v>276.06200000000001</c:v>
                </c:pt>
                <c:pt idx="2467">
                  <c:v>276.17200000000003</c:v>
                </c:pt>
                <c:pt idx="2468">
                  <c:v>276.28100000000001</c:v>
                </c:pt>
                <c:pt idx="2469">
                  <c:v>276.39</c:v>
                </c:pt>
                <c:pt idx="2470">
                  <c:v>276.51499999999999</c:v>
                </c:pt>
                <c:pt idx="2471">
                  <c:v>276.625</c:v>
                </c:pt>
                <c:pt idx="2472">
                  <c:v>276.73399999999998</c:v>
                </c:pt>
                <c:pt idx="2473">
                  <c:v>276.84300000000002</c:v>
                </c:pt>
                <c:pt idx="2474">
                  <c:v>276.95299999999997</c:v>
                </c:pt>
                <c:pt idx="2475">
                  <c:v>277.06200000000001</c:v>
                </c:pt>
                <c:pt idx="2476">
                  <c:v>277.18700000000001</c:v>
                </c:pt>
                <c:pt idx="2477">
                  <c:v>277.29700000000003</c:v>
                </c:pt>
                <c:pt idx="2478">
                  <c:v>277.40600000000001</c:v>
                </c:pt>
                <c:pt idx="2479">
                  <c:v>277.51499999999999</c:v>
                </c:pt>
                <c:pt idx="2480">
                  <c:v>277.64</c:v>
                </c:pt>
                <c:pt idx="2481">
                  <c:v>277.75</c:v>
                </c:pt>
                <c:pt idx="2482">
                  <c:v>277.85899999999998</c:v>
                </c:pt>
                <c:pt idx="2483">
                  <c:v>277.96800000000002</c:v>
                </c:pt>
                <c:pt idx="2484">
                  <c:v>278.07799999999997</c:v>
                </c:pt>
                <c:pt idx="2485">
                  <c:v>278.18700000000001</c:v>
                </c:pt>
                <c:pt idx="2486">
                  <c:v>278.31200000000001</c:v>
                </c:pt>
                <c:pt idx="2487">
                  <c:v>278.42200000000003</c:v>
                </c:pt>
                <c:pt idx="2488">
                  <c:v>278.53100000000001</c:v>
                </c:pt>
                <c:pt idx="2489">
                  <c:v>278.64</c:v>
                </c:pt>
                <c:pt idx="2490">
                  <c:v>278.75</c:v>
                </c:pt>
                <c:pt idx="2491">
                  <c:v>278.85899999999998</c:v>
                </c:pt>
                <c:pt idx="2492">
                  <c:v>278.96800000000002</c:v>
                </c:pt>
                <c:pt idx="2493">
                  <c:v>279.09300000000002</c:v>
                </c:pt>
                <c:pt idx="2494">
                  <c:v>279.20299999999997</c:v>
                </c:pt>
                <c:pt idx="2495">
                  <c:v>279.31200000000001</c:v>
                </c:pt>
                <c:pt idx="2496">
                  <c:v>279.42200000000003</c:v>
                </c:pt>
                <c:pt idx="2497">
                  <c:v>279.53100000000001</c:v>
                </c:pt>
                <c:pt idx="2498">
                  <c:v>279.65600000000001</c:v>
                </c:pt>
                <c:pt idx="2499">
                  <c:v>279.76499999999999</c:v>
                </c:pt>
                <c:pt idx="2500">
                  <c:v>279.875</c:v>
                </c:pt>
                <c:pt idx="2501">
                  <c:v>279.98399999999998</c:v>
                </c:pt>
                <c:pt idx="2502">
                  <c:v>280.09300000000002</c:v>
                </c:pt>
                <c:pt idx="2503">
                  <c:v>280.20299999999997</c:v>
                </c:pt>
                <c:pt idx="2504">
                  <c:v>280.31200000000001</c:v>
                </c:pt>
                <c:pt idx="2505">
                  <c:v>280.43700000000001</c:v>
                </c:pt>
                <c:pt idx="2506">
                  <c:v>280.54700000000003</c:v>
                </c:pt>
                <c:pt idx="2507">
                  <c:v>280.65600000000001</c:v>
                </c:pt>
                <c:pt idx="2508">
                  <c:v>280.76499999999999</c:v>
                </c:pt>
                <c:pt idx="2509">
                  <c:v>280.875</c:v>
                </c:pt>
                <c:pt idx="2510">
                  <c:v>280.98399999999998</c:v>
                </c:pt>
                <c:pt idx="2511">
                  <c:v>281.09300000000002</c:v>
                </c:pt>
                <c:pt idx="2512">
                  <c:v>281.20299999999997</c:v>
                </c:pt>
                <c:pt idx="2513">
                  <c:v>281.32799999999997</c:v>
                </c:pt>
                <c:pt idx="2514">
                  <c:v>281.43700000000001</c:v>
                </c:pt>
                <c:pt idx="2515">
                  <c:v>281.54700000000003</c:v>
                </c:pt>
                <c:pt idx="2516">
                  <c:v>281.65600000000001</c:v>
                </c:pt>
                <c:pt idx="2517">
                  <c:v>281.76499999999999</c:v>
                </c:pt>
                <c:pt idx="2518">
                  <c:v>281.89</c:v>
                </c:pt>
                <c:pt idx="2519">
                  <c:v>282</c:v>
                </c:pt>
                <c:pt idx="2520">
                  <c:v>282.10899999999998</c:v>
                </c:pt>
                <c:pt idx="2521">
                  <c:v>282.21800000000002</c:v>
                </c:pt>
                <c:pt idx="2522">
                  <c:v>282.32799999999997</c:v>
                </c:pt>
                <c:pt idx="2523">
                  <c:v>282.43700000000001</c:v>
                </c:pt>
                <c:pt idx="2524">
                  <c:v>282.54700000000003</c:v>
                </c:pt>
                <c:pt idx="2525">
                  <c:v>282.67200000000003</c:v>
                </c:pt>
                <c:pt idx="2526">
                  <c:v>282.78100000000001</c:v>
                </c:pt>
                <c:pt idx="2527">
                  <c:v>282.89</c:v>
                </c:pt>
                <c:pt idx="2528">
                  <c:v>283</c:v>
                </c:pt>
                <c:pt idx="2529">
                  <c:v>283.125</c:v>
                </c:pt>
                <c:pt idx="2530">
                  <c:v>283.23399999999998</c:v>
                </c:pt>
                <c:pt idx="2531">
                  <c:v>283.34300000000002</c:v>
                </c:pt>
                <c:pt idx="2532">
                  <c:v>283.45299999999997</c:v>
                </c:pt>
                <c:pt idx="2533">
                  <c:v>283.56200000000001</c:v>
                </c:pt>
                <c:pt idx="2534">
                  <c:v>283.68700000000001</c:v>
                </c:pt>
                <c:pt idx="2535">
                  <c:v>283.79700000000003</c:v>
                </c:pt>
                <c:pt idx="2536">
                  <c:v>283.90600000000001</c:v>
                </c:pt>
                <c:pt idx="2537">
                  <c:v>284.01499999999999</c:v>
                </c:pt>
                <c:pt idx="2538">
                  <c:v>284.125</c:v>
                </c:pt>
                <c:pt idx="2539">
                  <c:v>284.25</c:v>
                </c:pt>
                <c:pt idx="2540">
                  <c:v>284.35899999999998</c:v>
                </c:pt>
                <c:pt idx="2541">
                  <c:v>284.46800000000002</c:v>
                </c:pt>
                <c:pt idx="2542">
                  <c:v>284.57799999999997</c:v>
                </c:pt>
                <c:pt idx="2543">
                  <c:v>284.68700000000001</c:v>
                </c:pt>
                <c:pt idx="2544">
                  <c:v>284.79700000000003</c:v>
                </c:pt>
                <c:pt idx="2545">
                  <c:v>284.92200000000003</c:v>
                </c:pt>
                <c:pt idx="2546">
                  <c:v>285.03100000000001</c:v>
                </c:pt>
                <c:pt idx="2547">
                  <c:v>285.14</c:v>
                </c:pt>
                <c:pt idx="2548">
                  <c:v>285.25</c:v>
                </c:pt>
                <c:pt idx="2549">
                  <c:v>285.35899999999998</c:v>
                </c:pt>
                <c:pt idx="2550">
                  <c:v>285.46800000000002</c:v>
                </c:pt>
                <c:pt idx="2551">
                  <c:v>285.59300000000002</c:v>
                </c:pt>
                <c:pt idx="2552">
                  <c:v>285.70299999999997</c:v>
                </c:pt>
                <c:pt idx="2553">
                  <c:v>285.81200000000001</c:v>
                </c:pt>
                <c:pt idx="2554">
                  <c:v>285.92200000000003</c:v>
                </c:pt>
                <c:pt idx="2555">
                  <c:v>286.03100000000001</c:v>
                </c:pt>
                <c:pt idx="2556">
                  <c:v>286.14</c:v>
                </c:pt>
                <c:pt idx="2557">
                  <c:v>286.25</c:v>
                </c:pt>
                <c:pt idx="2558">
                  <c:v>286.375</c:v>
                </c:pt>
                <c:pt idx="2559">
                  <c:v>286.48399999999998</c:v>
                </c:pt>
                <c:pt idx="2560">
                  <c:v>286.59300000000002</c:v>
                </c:pt>
                <c:pt idx="2561">
                  <c:v>286.70299999999997</c:v>
                </c:pt>
                <c:pt idx="2562">
                  <c:v>286.81200000000001</c:v>
                </c:pt>
                <c:pt idx="2563">
                  <c:v>286.93700000000001</c:v>
                </c:pt>
                <c:pt idx="2564">
                  <c:v>287.04700000000003</c:v>
                </c:pt>
                <c:pt idx="2565">
                  <c:v>287.15600000000001</c:v>
                </c:pt>
                <c:pt idx="2566">
                  <c:v>287.26499999999999</c:v>
                </c:pt>
                <c:pt idx="2567">
                  <c:v>287.375</c:v>
                </c:pt>
                <c:pt idx="2568">
                  <c:v>287.48399999999998</c:v>
                </c:pt>
                <c:pt idx="2569">
                  <c:v>287.59300000000002</c:v>
                </c:pt>
                <c:pt idx="2570">
                  <c:v>287.71800000000002</c:v>
                </c:pt>
                <c:pt idx="2571">
                  <c:v>287.82799999999997</c:v>
                </c:pt>
                <c:pt idx="2572">
                  <c:v>287.93700000000001</c:v>
                </c:pt>
                <c:pt idx="2573">
                  <c:v>288.04700000000003</c:v>
                </c:pt>
                <c:pt idx="2574">
                  <c:v>288.15600000000001</c:v>
                </c:pt>
                <c:pt idx="2575">
                  <c:v>288.26499999999999</c:v>
                </c:pt>
                <c:pt idx="2576">
                  <c:v>288.375</c:v>
                </c:pt>
                <c:pt idx="2577">
                  <c:v>288.48399999999998</c:v>
                </c:pt>
                <c:pt idx="2578">
                  <c:v>288.60899999999998</c:v>
                </c:pt>
                <c:pt idx="2579">
                  <c:v>288.71800000000002</c:v>
                </c:pt>
                <c:pt idx="2580">
                  <c:v>288.82799999999997</c:v>
                </c:pt>
                <c:pt idx="2581">
                  <c:v>288.93700000000001</c:v>
                </c:pt>
                <c:pt idx="2582">
                  <c:v>289.04700000000003</c:v>
                </c:pt>
                <c:pt idx="2583">
                  <c:v>289.17200000000003</c:v>
                </c:pt>
                <c:pt idx="2584">
                  <c:v>289.28100000000001</c:v>
                </c:pt>
                <c:pt idx="2585">
                  <c:v>289.39</c:v>
                </c:pt>
                <c:pt idx="2586">
                  <c:v>289.5</c:v>
                </c:pt>
                <c:pt idx="2587">
                  <c:v>289.60899999999998</c:v>
                </c:pt>
                <c:pt idx="2588">
                  <c:v>289.73399999999998</c:v>
                </c:pt>
                <c:pt idx="2589">
                  <c:v>289.84300000000002</c:v>
                </c:pt>
                <c:pt idx="2590">
                  <c:v>289.95299999999997</c:v>
                </c:pt>
                <c:pt idx="2591">
                  <c:v>290.06200000000001</c:v>
                </c:pt>
                <c:pt idx="2592">
                  <c:v>290.17200000000003</c:v>
                </c:pt>
                <c:pt idx="2593">
                  <c:v>290.28100000000001</c:v>
                </c:pt>
                <c:pt idx="2594">
                  <c:v>290.39</c:v>
                </c:pt>
                <c:pt idx="2595">
                  <c:v>290.5</c:v>
                </c:pt>
                <c:pt idx="2596">
                  <c:v>290.625</c:v>
                </c:pt>
                <c:pt idx="2597">
                  <c:v>290.73399999999998</c:v>
                </c:pt>
                <c:pt idx="2598">
                  <c:v>290.84300000000002</c:v>
                </c:pt>
                <c:pt idx="2599">
                  <c:v>290.95299999999997</c:v>
                </c:pt>
                <c:pt idx="2600">
                  <c:v>291.06200000000001</c:v>
                </c:pt>
                <c:pt idx="2601">
                  <c:v>291.17200000000003</c:v>
                </c:pt>
                <c:pt idx="2602">
                  <c:v>291.28100000000001</c:v>
                </c:pt>
                <c:pt idx="2603">
                  <c:v>291.40600000000001</c:v>
                </c:pt>
                <c:pt idx="2604">
                  <c:v>291.51499999999999</c:v>
                </c:pt>
                <c:pt idx="2605">
                  <c:v>291.625</c:v>
                </c:pt>
                <c:pt idx="2606">
                  <c:v>291.73399999999998</c:v>
                </c:pt>
                <c:pt idx="2607">
                  <c:v>291.84300000000002</c:v>
                </c:pt>
                <c:pt idx="2608">
                  <c:v>291.95299999999997</c:v>
                </c:pt>
                <c:pt idx="2609">
                  <c:v>292.06200000000001</c:v>
                </c:pt>
                <c:pt idx="2610">
                  <c:v>292.18700000000001</c:v>
                </c:pt>
                <c:pt idx="2611">
                  <c:v>292.29700000000003</c:v>
                </c:pt>
                <c:pt idx="2612">
                  <c:v>292.40600000000001</c:v>
                </c:pt>
                <c:pt idx="2613">
                  <c:v>292.51499999999999</c:v>
                </c:pt>
                <c:pt idx="2614">
                  <c:v>292.625</c:v>
                </c:pt>
                <c:pt idx="2615">
                  <c:v>292.73399999999998</c:v>
                </c:pt>
                <c:pt idx="2616">
                  <c:v>292.84300000000002</c:v>
                </c:pt>
                <c:pt idx="2617">
                  <c:v>292.96800000000002</c:v>
                </c:pt>
                <c:pt idx="2618">
                  <c:v>293.07799999999997</c:v>
                </c:pt>
                <c:pt idx="2619">
                  <c:v>293.18700000000001</c:v>
                </c:pt>
                <c:pt idx="2620">
                  <c:v>293.29700000000003</c:v>
                </c:pt>
                <c:pt idx="2621">
                  <c:v>293.40600000000001</c:v>
                </c:pt>
                <c:pt idx="2622">
                  <c:v>293.51499999999999</c:v>
                </c:pt>
                <c:pt idx="2623">
                  <c:v>293.64</c:v>
                </c:pt>
                <c:pt idx="2624">
                  <c:v>293.75</c:v>
                </c:pt>
                <c:pt idx="2625">
                  <c:v>293.85899999999998</c:v>
                </c:pt>
                <c:pt idx="2626">
                  <c:v>293.96800000000002</c:v>
                </c:pt>
                <c:pt idx="2627">
                  <c:v>294.07799999999997</c:v>
                </c:pt>
                <c:pt idx="2628">
                  <c:v>294.18700000000001</c:v>
                </c:pt>
                <c:pt idx="2629">
                  <c:v>294.29700000000003</c:v>
                </c:pt>
                <c:pt idx="2630">
                  <c:v>294.42200000000003</c:v>
                </c:pt>
                <c:pt idx="2631">
                  <c:v>294.53100000000001</c:v>
                </c:pt>
                <c:pt idx="2632">
                  <c:v>294.64</c:v>
                </c:pt>
                <c:pt idx="2633">
                  <c:v>294.75</c:v>
                </c:pt>
                <c:pt idx="2634">
                  <c:v>294.85899999999998</c:v>
                </c:pt>
                <c:pt idx="2635">
                  <c:v>294.96800000000002</c:v>
                </c:pt>
                <c:pt idx="2636">
                  <c:v>295.07799999999997</c:v>
                </c:pt>
                <c:pt idx="2637">
                  <c:v>295.20299999999997</c:v>
                </c:pt>
                <c:pt idx="2638">
                  <c:v>295.31200000000001</c:v>
                </c:pt>
                <c:pt idx="2639">
                  <c:v>295.42200000000003</c:v>
                </c:pt>
                <c:pt idx="2640">
                  <c:v>295.53100000000001</c:v>
                </c:pt>
                <c:pt idx="2641">
                  <c:v>295.64</c:v>
                </c:pt>
                <c:pt idx="2642">
                  <c:v>295.75</c:v>
                </c:pt>
                <c:pt idx="2643">
                  <c:v>295.85899999999998</c:v>
                </c:pt>
                <c:pt idx="2644">
                  <c:v>295.96800000000002</c:v>
                </c:pt>
                <c:pt idx="2645">
                  <c:v>296.09300000000002</c:v>
                </c:pt>
                <c:pt idx="2646">
                  <c:v>296.20299999999997</c:v>
                </c:pt>
                <c:pt idx="2647">
                  <c:v>296.31200000000001</c:v>
                </c:pt>
                <c:pt idx="2648">
                  <c:v>296.42200000000003</c:v>
                </c:pt>
                <c:pt idx="2649">
                  <c:v>296.53100000000001</c:v>
                </c:pt>
                <c:pt idx="2650">
                  <c:v>296.64</c:v>
                </c:pt>
                <c:pt idx="2651">
                  <c:v>296.75</c:v>
                </c:pt>
                <c:pt idx="2652">
                  <c:v>296.875</c:v>
                </c:pt>
                <c:pt idx="2653">
                  <c:v>296.98399999999998</c:v>
                </c:pt>
                <c:pt idx="2654">
                  <c:v>297.09300000000002</c:v>
                </c:pt>
                <c:pt idx="2655">
                  <c:v>297.20299999999997</c:v>
                </c:pt>
                <c:pt idx="2656">
                  <c:v>297.31200000000001</c:v>
                </c:pt>
                <c:pt idx="2657">
                  <c:v>297.43700000000001</c:v>
                </c:pt>
                <c:pt idx="2658">
                  <c:v>297.54700000000003</c:v>
                </c:pt>
                <c:pt idx="2659">
                  <c:v>297.65600000000001</c:v>
                </c:pt>
                <c:pt idx="2660">
                  <c:v>297.76499999999999</c:v>
                </c:pt>
                <c:pt idx="2661">
                  <c:v>297.89</c:v>
                </c:pt>
                <c:pt idx="2662">
                  <c:v>298</c:v>
                </c:pt>
                <c:pt idx="2663">
                  <c:v>298.10899999999998</c:v>
                </c:pt>
                <c:pt idx="2664">
                  <c:v>298.21800000000002</c:v>
                </c:pt>
                <c:pt idx="2665">
                  <c:v>298.34300000000002</c:v>
                </c:pt>
                <c:pt idx="2666">
                  <c:v>298.45299999999997</c:v>
                </c:pt>
                <c:pt idx="2667">
                  <c:v>298.56200000000001</c:v>
                </c:pt>
                <c:pt idx="2668">
                  <c:v>298.67200000000003</c:v>
                </c:pt>
                <c:pt idx="2669">
                  <c:v>298.78100000000001</c:v>
                </c:pt>
                <c:pt idx="2670">
                  <c:v>298.89</c:v>
                </c:pt>
                <c:pt idx="2671">
                  <c:v>299</c:v>
                </c:pt>
                <c:pt idx="2672">
                  <c:v>299.125</c:v>
                </c:pt>
                <c:pt idx="2673">
                  <c:v>299.23399999999998</c:v>
                </c:pt>
                <c:pt idx="2674">
                  <c:v>299.34300000000002</c:v>
                </c:pt>
                <c:pt idx="2675">
                  <c:v>299.45299999999997</c:v>
                </c:pt>
                <c:pt idx="2676">
                  <c:v>299.53100000000001</c:v>
                </c:pt>
                <c:pt idx="2677">
                  <c:v>299.79700000000003</c:v>
                </c:pt>
                <c:pt idx="2678">
                  <c:v>300.79700000000003</c:v>
                </c:pt>
                <c:pt idx="2679">
                  <c:v>301.79700000000003</c:v>
                </c:pt>
                <c:pt idx="2680">
                  <c:v>302.79700000000003</c:v>
                </c:pt>
                <c:pt idx="2681">
                  <c:v>303.79700000000003</c:v>
                </c:pt>
                <c:pt idx="2682">
                  <c:v>304.79700000000003</c:v>
                </c:pt>
                <c:pt idx="2683">
                  <c:v>305.79700000000003</c:v>
                </c:pt>
                <c:pt idx="2684">
                  <c:v>306.79700000000003</c:v>
                </c:pt>
                <c:pt idx="2685">
                  <c:v>307.79700000000003</c:v>
                </c:pt>
                <c:pt idx="2686">
                  <c:v>308.79700000000003</c:v>
                </c:pt>
                <c:pt idx="2687">
                  <c:v>309.79700000000003</c:v>
                </c:pt>
                <c:pt idx="2688">
                  <c:v>310.79700000000003</c:v>
                </c:pt>
                <c:pt idx="2689">
                  <c:v>311.79700000000003</c:v>
                </c:pt>
                <c:pt idx="2690">
                  <c:v>312.79700000000003</c:v>
                </c:pt>
                <c:pt idx="2691">
                  <c:v>313.79700000000003</c:v>
                </c:pt>
                <c:pt idx="2692">
                  <c:v>314.79700000000003</c:v>
                </c:pt>
                <c:pt idx="2693">
                  <c:v>315.79700000000003</c:v>
                </c:pt>
                <c:pt idx="2694">
                  <c:v>316.79700000000003</c:v>
                </c:pt>
                <c:pt idx="2695">
                  <c:v>317.79700000000003</c:v>
                </c:pt>
                <c:pt idx="2696">
                  <c:v>318.79700000000003</c:v>
                </c:pt>
                <c:pt idx="2697">
                  <c:v>319.79700000000003</c:v>
                </c:pt>
                <c:pt idx="2698">
                  <c:v>320.79700000000003</c:v>
                </c:pt>
                <c:pt idx="2699">
                  <c:v>321.79700000000003</c:v>
                </c:pt>
                <c:pt idx="2700">
                  <c:v>322.79700000000003</c:v>
                </c:pt>
                <c:pt idx="2701">
                  <c:v>323.79700000000003</c:v>
                </c:pt>
                <c:pt idx="2702">
                  <c:v>324.79700000000003</c:v>
                </c:pt>
                <c:pt idx="2703">
                  <c:v>325.79700000000003</c:v>
                </c:pt>
                <c:pt idx="2704">
                  <c:v>326.79700000000003</c:v>
                </c:pt>
                <c:pt idx="2705">
                  <c:v>327.79700000000003</c:v>
                </c:pt>
                <c:pt idx="2706">
                  <c:v>328.79700000000003</c:v>
                </c:pt>
                <c:pt idx="2707">
                  <c:v>329.79700000000003</c:v>
                </c:pt>
                <c:pt idx="2708">
                  <c:v>330.79700000000003</c:v>
                </c:pt>
                <c:pt idx="2709">
                  <c:v>331.79700000000003</c:v>
                </c:pt>
                <c:pt idx="2710">
                  <c:v>332.79700000000003</c:v>
                </c:pt>
                <c:pt idx="2711">
                  <c:v>333.79700000000003</c:v>
                </c:pt>
                <c:pt idx="2712">
                  <c:v>334.79700000000003</c:v>
                </c:pt>
                <c:pt idx="2713">
                  <c:v>335.79700000000003</c:v>
                </c:pt>
                <c:pt idx="2714">
                  <c:v>336.79700000000003</c:v>
                </c:pt>
                <c:pt idx="2715">
                  <c:v>337.79700000000003</c:v>
                </c:pt>
                <c:pt idx="2716">
                  <c:v>338.79700000000003</c:v>
                </c:pt>
                <c:pt idx="2717">
                  <c:v>339.79700000000003</c:v>
                </c:pt>
                <c:pt idx="2718">
                  <c:v>340.79700000000003</c:v>
                </c:pt>
                <c:pt idx="2719">
                  <c:v>341.79700000000003</c:v>
                </c:pt>
                <c:pt idx="2720">
                  <c:v>342.79700000000003</c:v>
                </c:pt>
                <c:pt idx="2721">
                  <c:v>343.79700000000003</c:v>
                </c:pt>
                <c:pt idx="2722">
                  <c:v>344.79700000000003</c:v>
                </c:pt>
                <c:pt idx="2723">
                  <c:v>345.79700000000003</c:v>
                </c:pt>
                <c:pt idx="2724">
                  <c:v>346.79700000000003</c:v>
                </c:pt>
                <c:pt idx="2725">
                  <c:v>347.79700000000003</c:v>
                </c:pt>
                <c:pt idx="2726">
                  <c:v>348.79700000000003</c:v>
                </c:pt>
                <c:pt idx="2727">
                  <c:v>349.79700000000003</c:v>
                </c:pt>
                <c:pt idx="2728">
                  <c:v>350.79700000000003</c:v>
                </c:pt>
                <c:pt idx="2729">
                  <c:v>351.79700000000003</c:v>
                </c:pt>
                <c:pt idx="2730">
                  <c:v>352.79700000000003</c:v>
                </c:pt>
                <c:pt idx="2731">
                  <c:v>353.79700000000003</c:v>
                </c:pt>
                <c:pt idx="2732">
                  <c:v>354.79700000000003</c:v>
                </c:pt>
                <c:pt idx="2733">
                  <c:v>355.79700000000003</c:v>
                </c:pt>
                <c:pt idx="2734">
                  <c:v>356.79700000000003</c:v>
                </c:pt>
                <c:pt idx="2735">
                  <c:v>357.79700000000003</c:v>
                </c:pt>
                <c:pt idx="2736">
                  <c:v>358.79700000000003</c:v>
                </c:pt>
                <c:pt idx="2737">
                  <c:v>359.79700000000003</c:v>
                </c:pt>
                <c:pt idx="2738">
                  <c:v>360.79700000000003</c:v>
                </c:pt>
                <c:pt idx="2739">
                  <c:v>361.79700000000003</c:v>
                </c:pt>
                <c:pt idx="2740">
                  <c:v>362.79700000000003</c:v>
                </c:pt>
                <c:pt idx="2741">
                  <c:v>363.79700000000003</c:v>
                </c:pt>
                <c:pt idx="2742">
                  <c:v>364.79700000000003</c:v>
                </c:pt>
                <c:pt idx="2743">
                  <c:v>365.79700000000003</c:v>
                </c:pt>
                <c:pt idx="2744">
                  <c:v>366.79700000000003</c:v>
                </c:pt>
                <c:pt idx="2745">
                  <c:v>367.79700000000003</c:v>
                </c:pt>
                <c:pt idx="2746">
                  <c:v>368.79700000000003</c:v>
                </c:pt>
                <c:pt idx="2747">
                  <c:v>369.79700000000003</c:v>
                </c:pt>
                <c:pt idx="2748">
                  <c:v>370.79700000000003</c:v>
                </c:pt>
                <c:pt idx="2749">
                  <c:v>371.79700000000003</c:v>
                </c:pt>
                <c:pt idx="2750">
                  <c:v>372.79700000000003</c:v>
                </c:pt>
                <c:pt idx="2751">
                  <c:v>373.79700000000003</c:v>
                </c:pt>
                <c:pt idx="2752">
                  <c:v>374.79700000000003</c:v>
                </c:pt>
                <c:pt idx="2753">
                  <c:v>375.79700000000003</c:v>
                </c:pt>
                <c:pt idx="2754">
                  <c:v>376.79700000000003</c:v>
                </c:pt>
                <c:pt idx="2755">
                  <c:v>377.79700000000003</c:v>
                </c:pt>
                <c:pt idx="2756">
                  <c:v>378.79700000000003</c:v>
                </c:pt>
                <c:pt idx="2757">
                  <c:v>379.79700000000003</c:v>
                </c:pt>
                <c:pt idx="2758">
                  <c:v>380.79700000000003</c:v>
                </c:pt>
                <c:pt idx="2759">
                  <c:v>381.79700000000003</c:v>
                </c:pt>
                <c:pt idx="2760">
                  <c:v>382.79700000000003</c:v>
                </c:pt>
                <c:pt idx="2761">
                  <c:v>383.79700000000003</c:v>
                </c:pt>
                <c:pt idx="2762">
                  <c:v>384.79700000000003</c:v>
                </c:pt>
                <c:pt idx="2763">
                  <c:v>385.79700000000003</c:v>
                </c:pt>
                <c:pt idx="2764">
                  <c:v>386.79700000000003</c:v>
                </c:pt>
                <c:pt idx="2765">
                  <c:v>387.79700000000003</c:v>
                </c:pt>
                <c:pt idx="2766">
                  <c:v>388.79700000000003</c:v>
                </c:pt>
                <c:pt idx="2767">
                  <c:v>389.79700000000003</c:v>
                </c:pt>
                <c:pt idx="2768">
                  <c:v>390.79700000000003</c:v>
                </c:pt>
                <c:pt idx="2769">
                  <c:v>391.79700000000003</c:v>
                </c:pt>
                <c:pt idx="2770">
                  <c:v>392.79700000000003</c:v>
                </c:pt>
                <c:pt idx="2771">
                  <c:v>393.79700000000003</c:v>
                </c:pt>
                <c:pt idx="2772">
                  <c:v>394.79700000000003</c:v>
                </c:pt>
                <c:pt idx="2773">
                  <c:v>395.79700000000003</c:v>
                </c:pt>
                <c:pt idx="2774">
                  <c:v>396.79700000000003</c:v>
                </c:pt>
                <c:pt idx="2775">
                  <c:v>397.79700000000003</c:v>
                </c:pt>
                <c:pt idx="2776">
                  <c:v>398.79700000000003</c:v>
                </c:pt>
                <c:pt idx="2777">
                  <c:v>399.79700000000003</c:v>
                </c:pt>
                <c:pt idx="2778">
                  <c:v>400.79700000000003</c:v>
                </c:pt>
                <c:pt idx="2779">
                  <c:v>401.79700000000003</c:v>
                </c:pt>
                <c:pt idx="2780">
                  <c:v>402.79700000000003</c:v>
                </c:pt>
                <c:pt idx="2781">
                  <c:v>403.79700000000003</c:v>
                </c:pt>
                <c:pt idx="2782">
                  <c:v>404.79700000000003</c:v>
                </c:pt>
                <c:pt idx="2783">
                  <c:v>405.79700000000003</c:v>
                </c:pt>
                <c:pt idx="2784">
                  <c:v>406.79700000000003</c:v>
                </c:pt>
                <c:pt idx="2785">
                  <c:v>407.79700000000003</c:v>
                </c:pt>
                <c:pt idx="2786">
                  <c:v>408.79700000000003</c:v>
                </c:pt>
                <c:pt idx="2787">
                  <c:v>409.79700000000003</c:v>
                </c:pt>
                <c:pt idx="2788">
                  <c:v>410.79700000000003</c:v>
                </c:pt>
                <c:pt idx="2789">
                  <c:v>411.79700000000003</c:v>
                </c:pt>
                <c:pt idx="2790">
                  <c:v>412.79700000000003</c:v>
                </c:pt>
                <c:pt idx="2791">
                  <c:v>413.79700000000003</c:v>
                </c:pt>
                <c:pt idx="2792">
                  <c:v>414.79700000000003</c:v>
                </c:pt>
                <c:pt idx="2793">
                  <c:v>415.79700000000003</c:v>
                </c:pt>
                <c:pt idx="2794">
                  <c:v>416.79700000000003</c:v>
                </c:pt>
                <c:pt idx="2795">
                  <c:v>417.79700000000003</c:v>
                </c:pt>
                <c:pt idx="2796">
                  <c:v>418.79700000000003</c:v>
                </c:pt>
                <c:pt idx="2797">
                  <c:v>419.79700000000003</c:v>
                </c:pt>
                <c:pt idx="2798">
                  <c:v>420.79700000000003</c:v>
                </c:pt>
                <c:pt idx="2799">
                  <c:v>421.79700000000003</c:v>
                </c:pt>
                <c:pt idx="2800">
                  <c:v>422.79700000000003</c:v>
                </c:pt>
                <c:pt idx="2801">
                  <c:v>423.79700000000003</c:v>
                </c:pt>
                <c:pt idx="2802">
                  <c:v>424.79700000000003</c:v>
                </c:pt>
                <c:pt idx="2803">
                  <c:v>425.79700000000003</c:v>
                </c:pt>
                <c:pt idx="2804">
                  <c:v>426.79700000000003</c:v>
                </c:pt>
                <c:pt idx="2805">
                  <c:v>427.79700000000003</c:v>
                </c:pt>
                <c:pt idx="2806">
                  <c:v>428.79700000000003</c:v>
                </c:pt>
                <c:pt idx="2807">
                  <c:v>429.79700000000003</c:v>
                </c:pt>
                <c:pt idx="2808">
                  <c:v>430.79700000000003</c:v>
                </c:pt>
                <c:pt idx="2809">
                  <c:v>431.79700000000003</c:v>
                </c:pt>
                <c:pt idx="2810">
                  <c:v>432.79700000000003</c:v>
                </c:pt>
                <c:pt idx="2811">
                  <c:v>433.79700000000003</c:v>
                </c:pt>
                <c:pt idx="2812">
                  <c:v>434.79700000000003</c:v>
                </c:pt>
                <c:pt idx="2813">
                  <c:v>435.79700000000003</c:v>
                </c:pt>
                <c:pt idx="2814">
                  <c:v>436.79700000000003</c:v>
                </c:pt>
                <c:pt idx="2815">
                  <c:v>437.79700000000003</c:v>
                </c:pt>
                <c:pt idx="2816">
                  <c:v>438.79700000000003</c:v>
                </c:pt>
                <c:pt idx="2817">
                  <c:v>439.79700000000003</c:v>
                </c:pt>
                <c:pt idx="2818">
                  <c:v>440.79700000000003</c:v>
                </c:pt>
                <c:pt idx="2819">
                  <c:v>441.79700000000003</c:v>
                </c:pt>
                <c:pt idx="2820">
                  <c:v>442.79700000000003</c:v>
                </c:pt>
                <c:pt idx="2821">
                  <c:v>443.79700000000003</c:v>
                </c:pt>
                <c:pt idx="2822">
                  <c:v>444.79700000000003</c:v>
                </c:pt>
                <c:pt idx="2823">
                  <c:v>445.79700000000003</c:v>
                </c:pt>
                <c:pt idx="2824">
                  <c:v>446.79700000000003</c:v>
                </c:pt>
                <c:pt idx="2825">
                  <c:v>447.79700000000003</c:v>
                </c:pt>
                <c:pt idx="2826">
                  <c:v>448.79700000000003</c:v>
                </c:pt>
                <c:pt idx="2827">
                  <c:v>449.79700000000003</c:v>
                </c:pt>
                <c:pt idx="2828">
                  <c:v>450.79700000000003</c:v>
                </c:pt>
                <c:pt idx="2829">
                  <c:v>451.79700000000003</c:v>
                </c:pt>
                <c:pt idx="2830">
                  <c:v>452.79700000000003</c:v>
                </c:pt>
                <c:pt idx="2831">
                  <c:v>453.79700000000003</c:v>
                </c:pt>
                <c:pt idx="2832">
                  <c:v>454.79700000000003</c:v>
                </c:pt>
                <c:pt idx="2833">
                  <c:v>455.79700000000003</c:v>
                </c:pt>
                <c:pt idx="2834">
                  <c:v>456.79700000000003</c:v>
                </c:pt>
                <c:pt idx="2835">
                  <c:v>457.79700000000003</c:v>
                </c:pt>
                <c:pt idx="2836">
                  <c:v>458.79700000000003</c:v>
                </c:pt>
                <c:pt idx="2837">
                  <c:v>459.79700000000003</c:v>
                </c:pt>
                <c:pt idx="2838">
                  <c:v>460.79700000000003</c:v>
                </c:pt>
                <c:pt idx="2839">
                  <c:v>461.79700000000003</c:v>
                </c:pt>
                <c:pt idx="2840">
                  <c:v>462.79700000000003</c:v>
                </c:pt>
                <c:pt idx="2841">
                  <c:v>463.79700000000003</c:v>
                </c:pt>
                <c:pt idx="2842">
                  <c:v>464.79700000000003</c:v>
                </c:pt>
                <c:pt idx="2843">
                  <c:v>465.79700000000003</c:v>
                </c:pt>
                <c:pt idx="2844">
                  <c:v>466.79700000000003</c:v>
                </c:pt>
                <c:pt idx="2845">
                  <c:v>467.79700000000003</c:v>
                </c:pt>
                <c:pt idx="2846">
                  <c:v>468.79700000000003</c:v>
                </c:pt>
                <c:pt idx="2847">
                  <c:v>469.79700000000003</c:v>
                </c:pt>
                <c:pt idx="2848">
                  <c:v>470.79700000000003</c:v>
                </c:pt>
                <c:pt idx="2849">
                  <c:v>471.79700000000003</c:v>
                </c:pt>
                <c:pt idx="2850">
                  <c:v>472.79700000000003</c:v>
                </c:pt>
                <c:pt idx="2851">
                  <c:v>473.79700000000003</c:v>
                </c:pt>
                <c:pt idx="2852">
                  <c:v>474.79700000000003</c:v>
                </c:pt>
                <c:pt idx="2853">
                  <c:v>475.79700000000003</c:v>
                </c:pt>
                <c:pt idx="2854">
                  <c:v>476.79700000000003</c:v>
                </c:pt>
                <c:pt idx="2855">
                  <c:v>477.79700000000003</c:v>
                </c:pt>
                <c:pt idx="2856">
                  <c:v>478.79700000000003</c:v>
                </c:pt>
                <c:pt idx="2857">
                  <c:v>479.79700000000003</c:v>
                </c:pt>
                <c:pt idx="2858">
                  <c:v>480.79700000000003</c:v>
                </c:pt>
                <c:pt idx="2859">
                  <c:v>481.79700000000003</c:v>
                </c:pt>
                <c:pt idx="2860">
                  <c:v>482.79700000000003</c:v>
                </c:pt>
                <c:pt idx="2861">
                  <c:v>483.79700000000003</c:v>
                </c:pt>
                <c:pt idx="2862">
                  <c:v>484.79700000000003</c:v>
                </c:pt>
                <c:pt idx="2863">
                  <c:v>485.79700000000003</c:v>
                </c:pt>
                <c:pt idx="2864">
                  <c:v>486.79700000000003</c:v>
                </c:pt>
                <c:pt idx="2865">
                  <c:v>487.79700000000003</c:v>
                </c:pt>
                <c:pt idx="2866">
                  <c:v>488.79700000000003</c:v>
                </c:pt>
                <c:pt idx="2867">
                  <c:v>489.79700000000003</c:v>
                </c:pt>
                <c:pt idx="2868">
                  <c:v>490.79700000000003</c:v>
                </c:pt>
                <c:pt idx="2869">
                  <c:v>491.79700000000003</c:v>
                </c:pt>
                <c:pt idx="2870">
                  <c:v>492.79700000000003</c:v>
                </c:pt>
                <c:pt idx="2871">
                  <c:v>493.79700000000003</c:v>
                </c:pt>
                <c:pt idx="2872">
                  <c:v>494.79700000000003</c:v>
                </c:pt>
                <c:pt idx="2873">
                  <c:v>495.79700000000003</c:v>
                </c:pt>
                <c:pt idx="2874">
                  <c:v>496.79700000000003</c:v>
                </c:pt>
                <c:pt idx="2875">
                  <c:v>497.79700000000003</c:v>
                </c:pt>
                <c:pt idx="2876">
                  <c:v>498.79700000000003</c:v>
                </c:pt>
                <c:pt idx="2877">
                  <c:v>499.79700000000003</c:v>
                </c:pt>
                <c:pt idx="2878">
                  <c:v>500.79700000000003</c:v>
                </c:pt>
                <c:pt idx="2879">
                  <c:v>501.79700000000003</c:v>
                </c:pt>
                <c:pt idx="2880">
                  <c:v>502.79700000000003</c:v>
                </c:pt>
                <c:pt idx="2881">
                  <c:v>503.79700000000003</c:v>
                </c:pt>
                <c:pt idx="2882">
                  <c:v>504.79700000000003</c:v>
                </c:pt>
                <c:pt idx="2883">
                  <c:v>505.79700000000003</c:v>
                </c:pt>
                <c:pt idx="2884">
                  <c:v>506.79700000000003</c:v>
                </c:pt>
                <c:pt idx="2885">
                  <c:v>507.79700000000003</c:v>
                </c:pt>
                <c:pt idx="2886">
                  <c:v>508.79700000000003</c:v>
                </c:pt>
                <c:pt idx="2887">
                  <c:v>509.79700000000003</c:v>
                </c:pt>
                <c:pt idx="2888">
                  <c:v>510.79700000000003</c:v>
                </c:pt>
                <c:pt idx="2889">
                  <c:v>511.79700000000003</c:v>
                </c:pt>
                <c:pt idx="2890">
                  <c:v>512.79700000000003</c:v>
                </c:pt>
                <c:pt idx="2891">
                  <c:v>513.79700000000003</c:v>
                </c:pt>
                <c:pt idx="2892">
                  <c:v>514.79700000000003</c:v>
                </c:pt>
                <c:pt idx="2893">
                  <c:v>515.79700000000003</c:v>
                </c:pt>
                <c:pt idx="2894">
                  <c:v>516.79700000000003</c:v>
                </c:pt>
                <c:pt idx="2895">
                  <c:v>517.79700000000003</c:v>
                </c:pt>
                <c:pt idx="2896">
                  <c:v>518.79700000000003</c:v>
                </c:pt>
                <c:pt idx="2897">
                  <c:v>519.79700000000003</c:v>
                </c:pt>
                <c:pt idx="2898">
                  <c:v>520.79700000000003</c:v>
                </c:pt>
                <c:pt idx="2899">
                  <c:v>521.79700000000003</c:v>
                </c:pt>
                <c:pt idx="2900">
                  <c:v>522.79700000000003</c:v>
                </c:pt>
                <c:pt idx="2901">
                  <c:v>523.79700000000003</c:v>
                </c:pt>
                <c:pt idx="2902">
                  <c:v>524.79700000000003</c:v>
                </c:pt>
                <c:pt idx="2903">
                  <c:v>525.79700000000003</c:v>
                </c:pt>
                <c:pt idx="2904">
                  <c:v>526.79700000000003</c:v>
                </c:pt>
                <c:pt idx="2905">
                  <c:v>527.79700000000003</c:v>
                </c:pt>
                <c:pt idx="2906">
                  <c:v>528.79700000000003</c:v>
                </c:pt>
                <c:pt idx="2907">
                  <c:v>529.79700000000003</c:v>
                </c:pt>
                <c:pt idx="2908">
                  <c:v>530.79700000000003</c:v>
                </c:pt>
                <c:pt idx="2909">
                  <c:v>531.79700000000003</c:v>
                </c:pt>
                <c:pt idx="2910">
                  <c:v>532.79700000000003</c:v>
                </c:pt>
                <c:pt idx="2911">
                  <c:v>533.79700000000003</c:v>
                </c:pt>
                <c:pt idx="2912">
                  <c:v>534.79700000000003</c:v>
                </c:pt>
                <c:pt idx="2913">
                  <c:v>535.79700000000003</c:v>
                </c:pt>
                <c:pt idx="2914">
                  <c:v>536.79700000000003</c:v>
                </c:pt>
                <c:pt idx="2915">
                  <c:v>537.79700000000003</c:v>
                </c:pt>
                <c:pt idx="2916">
                  <c:v>538.79700000000003</c:v>
                </c:pt>
                <c:pt idx="2917">
                  <c:v>539.79700000000003</c:v>
                </c:pt>
                <c:pt idx="2918">
                  <c:v>540.79700000000003</c:v>
                </c:pt>
                <c:pt idx="2919">
                  <c:v>541.79700000000003</c:v>
                </c:pt>
                <c:pt idx="2920">
                  <c:v>542.79700000000003</c:v>
                </c:pt>
                <c:pt idx="2921">
                  <c:v>543.79700000000003</c:v>
                </c:pt>
                <c:pt idx="2922">
                  <c:v>544.79700000000003</c:v>
                </c:pt>
                <c:pt idx="2923">
                  <c:v>545.79700000000003</c:v>
                </c:pt>
                <c:pt idx="2924">
                  <c:v>546.79700000000003</c:v>
                </c:pt>
                <c:pt idx="2925">
                  <c:v>547.79700000000003</c:v>
                </c:pt>
                <c:pt idx="2926">
                  <c:v>548.79700000000003</c:v>
                </c:pt>
                <c:pt idx="2927">
                  <c:v>549.79700000000003</c:v>
                </c:pt>
                <c:pt idx="2928">
                  <c:v>550.79700000000003</c:v>
                </c:pt>
                <c:pt idx="2929">
                  <c:v>551.79700000000003</c:v>
                </c:pt>
                <c:pt idx="2930">
                  <c:v>552.79700000000003</c:v>
                </c:pt>
                <c:pt idx="2931">
                  <c:v>553.79700000000003</c:v>
                </c:pt>
                <c:pt idx="2932">
                  <c:v>554.79700000000003</c:v>
                </c:pt>
                <c:pt idx="2933">
                  <c:v>555.79700000000003</c:v>
                </c:pt>
                <c:pt idx="2934">
                  <c:v>556.79700000000003</c:v>
                </c:pt>
                <c:pt idx="2935">
                  <c:v>557.79700000000003</c:v>
                </c:pt>
                <c:pt idx="2936">
                  <c:v>558.79700000000003</c:v>
                </c:pt>
                <c:pt idx="2937">
                  <c:v>559.79700000000003</c:v>
                </c:pt>
                <c:pt idx="2938">
                  <c:v>560.79700000000003</c:v>
                </c:pt>
                <c:pt idx="2939">
                  <c:v>561.79700000000003</c:v>
                </c:pt>
                <c:pt idx="2940">
                  <c:v>562.79700000000003</c:v>
                </c:pt>
                <c:pt idx="2941">
                  <c:v>563.79700000000003</c:v>
                </c:pt>
                <c:pt idx="2942">
                  <c:v>564.79700000000003</c:v>
                </c:pt>
                <c:pt idx="2943">
                  <c:v>565.79700000000003</c:v>
                </c:pt>
                <c:pt idx="2944">
                  <c:v>566.79700000000003</c:v>
                </c:pt>
                <c:pt idx="2945">
                  <c:v>567.79700000000003</c:v>
                </c:pt>
                <c:pt idx="2946">
                  <c:v>568.79700000000003</c:v>
                </c:pt>
                <c:pt idx="2947">
                  <c:v>569.79700000000003</c:v>
                </c:pt>
                <c:pt idx="2948">
                  <c:v>570.79700000000003</c:v>
                </c:pt>
                <c:pt idx="2949">
                  <c:v>571.79700000000003</c:v>
                </c:pt>
                <c:pt idx="2950">
                  <c:v>572.79700000000003</c:v>
                </c:pt>
                <c:pt idx="2951">
                  <c:v>573.79700000000003</c:v>
                </c:pt>
                <c:pt idx="2952">
                  <c:v>574.79700000000003</c:v>
                </c:pt>
                <c:pt idx="2953">
                  <c:v>575.79700000000003</c:v>
                </c:pt>
                <c:pt idx="2954">
                  <c:v>576.79700000000003</c:v>
                </c:pt>
                <c:pt idx="2955">
                  <c:v>577.79700000000003</c:v>
                </c:pt>
                <c:pt idx="2956">
                  <c:v>578.79700000000003</c:v>
                </c:pt>
                <c:pt idx="2957">
                  <c:v>579.79700000000003</c:v>
                </c:pt>
                <c:pt idx="2958">
                  <c:v>580.79700000000003</c:v>
                </c:pt>
                <c:pt idx="2959">
                  <c:v>581.79700000000003</c:v>
                </c:pt>
                <c:pt idx="2960">
                  <c:v>582.79700000000003</c:v>
                </c:pt>
                <c:pt idx="2961">
                  <c:v>583.79700000000003</c:v>
                </c:pt>
                <c:pt idx="2962">
                  <c:v>584.79700000000003</c:v>
                </c:pt>
                <c:pt idx="2963">
                  <c:v>585.79700000000003</c:v>
                </c:pt>
                <c:pt idx="2964">
                  <c:v>586.79700000000003</c:v>
                </c:pt>
                <c:pt idx="2965">
                  <c:v>587.79700000000003</c:v>
                </c:pt>
                <c:pt idx="2966">
                  <c:v>588.79700000000003</c:v>
                </c:pt>
                <c:pt idx="2967">
                  <c:v>589.79700000000003</c:v>
                </c:pt>
                <c:pt idx="2968">
                  <c:v>590.79700000000003</c:v>
                </c:pt>
                <c:pt idx="2969">
                  <c:v>591.79700000000003</c:v>
                </c:pt>
                <c:pt idx="2970">
                  <c:v>592.79700000000003</c:v>
                </c:pt>
                <c:pt idx="2971">
                  <c:v>593.79700000000003</c:v>
                </c:pt>
                <c:pt idx="2972">
                  <c:v>594.79700000000003</c:v>
                </c:pt>
                <c:pt idx="2973">
                  <c:v>595.79700000000003</c:v>
                </c:pt>
                <c:pt idx="2974">
                  <c:v>596.79700000000003</c:v>
                </c:pt>
                <c:pt idx="2975">
                  <c:v>597.79700000000003</c:v>
                </c:pt>
                <c:pt idx="2976">
                  <c:v>598.79700000000003</c:v>
                </c:pt>
                <c:pt idx="2977">
                  <c:v>599.79700000000003</c:v>
                </c:pt>
                <c:pt idx="2978">
                  <c:v>600.79700000000003</c:v>
                </c:pt>
                <c:pt idx="2979">
                  <c:v>601.79700000000003</c:v>
                </c:pt>
                <c:pt idx="2980">
                  <c:v>602.79700000000003</c:v>
                </c:pt>
                <c:pt idx="2981">
                  <c:v>603.79700000000003</c:v>
                </c:pt>
                <c:pt idx="2982">
                  <c:v>604.79700000000003</c:v>
                </c:pt>
                <c:pt idx="2983">
                  <c:v>605.79700000000003</c:v>
                </c:pt>
                <c:pt idx="2984">
                  <c:v>606.79700000000003</c:v>
                </c:pt>
                <c:pt idx="2985">
                  <c:v>607.79700000000003</c:v>
                </c:pt>
                <c:pt idx="2986">
                  <c:v>608.79700000000003</c:v>
                </c:pt>
                <c:pt idx="2987">
                  <c:v>609.79700000000003</c:v>
                </c:pt>
                <c:pt idx="2988">
                  <c:v>610.79700000000003</c:v>
                </c:pt>
                <c:pt idx="2989">
                  <c:v>611.79700000000003</c:v>
                </c:pt>
                <c:pt idx="2990">
                  <c:v>612.79700000000003</c:v>
                </c:pt>
                <c:pt idx="2991">
                  <c:v>613.79700000000003</c:v>
                </c:pt>
                <c:pt idx="2992">
                  <c:v>614.79700000000003</c:v>
                </c:pt>
                <c:pt idx="2993">
                  <c:v>615.79700000000003</c:v>
                </c:pt>
                <c:pt idx="2994">
                  <c:v>616.79700000000003</c:v>
                </c:pt>
                <c:pt idx="2995">
                  <c:v>617.79700000000003</c:v>
                </c:pt>
                <c:pt idx="2996">
                  <c:v>618.79700000000003</c:v>
                </c:pt>
                <c:pt idx="2997">
                  <c:v>619.79700000000003</c:v>
                </c:pt>
                <c:pt idx="2998">
                  <c:v>620.79700000000003</c:v>
                </c:pt>
                <c:pt idx="2999">
                  <c:v>621.79700000000003</c:v>
                </c:pt>
                <c:pt idx="3000">
                  <c:v>622.79700000000003</c:v>
                </c:pt>
                <c:pt idx="3001">
                  <c:v>623.79700000000003</c:v>
                </c:pt>
                <c:pt idx="3002">
                  <c:v>624.79700000000003</c:v>
                </c:pt>
                <c:pt idx="3003">
                  <c:v>625.79700000000003</c:v>
                </c:pt>
                <c:pt idx="3004">
                  <c:v>626.79700000000003</c:v>
                </c:pt>
                <c:pt idx="3005">
                  <c:v>627.79700000000003</c:v>
                </c:pt>
                <c:pt idx="3006">
                  <c:v>628.79700000000003</c:v>
                </c:pt>
                <c:pt idx="3007">
                  <c:v>629.79700000000003</c:v>
                </c:pt>
                <c:pt idx="3008">
                  <c:v>630.79700000000003</c:v>
                </c:pt>
                <c:pt idx="3009">
                  <c:v>631.79700000000003</c:v>
                </c:pt>
                <c:pt idx="3010">
                  <c:v>632.79700000000003</c:v>
                </c:pt>
                <c:pt idx="3011">
                  <c:v>633.79700000000003</c:v>
                </c:pt>
                <c:pt idx="3012">
                  <c:v>634.79700000000003</c:v>
                </c:pt>
                <c:pt idx="3013">
                  <c:v>635.79700000000003</c:v>
                </c:pt>
                <c:pt idx="3014">
                  <c:v>636.79700000000003</c:v>
                </c:pt>
                <c:pt idx="3015">
                  <c:v>637.79700000000003</c:v>
                </c:pt>
                <c:pt idx="3016">
                  <c:v>638.79700000000003</c:v>
                </c:pt>
                <c:pt idx="3017">
                  <c:v>639.79700000000003</c:v>
                </c:pt>
                <c:pt idx="3018">
                  <c:v>640.79700000000003</c:v>
                </c:pt>
                <c:pt idx="3019">
                  <c:v>641.79700000000003</c:v>
                </c:pt>
                <c:pt idx="3020">
                  <c:v>642.79700000000003</c:v>
                </c:pt>
                <c:pt idx="3021">
                  <c:v>643.79700000000003</c:v>
                </c:pt>
                <c:pt idx="3022">
                  <c:v>644.79700000000003</c:v>
                </c:pt>
                <c:pt idx="3023">
                  <c:v>645.79700000000003</c:v>
                </c:pt>
                <c:pt idx="3024">
                  <c:v>646.79700000000003</c:v>
                </c:pt>
                <c:pt idx="3025">
                  <c:v>647.79700000000003</c:v>
                </c:pt>
                <c:pt idx="3026">
                  <c:v>648.79700000000003</c:v>
                </c:pt>
                <c:pt idx="3027">
                  <c:v>649.79700000000003</c:v>
                </c:pt>
                <c:pt idx="3028">
                  <c:v>650.79700000000003</c:v>
                </c:pt>
                <c:pt idx="3029">
                  <c:v>651.79700000000003</c:v>
                </c:pt>
                <c:pt idx="3030">
                  <c:v>652.79700000000003</c:v>
                </c:pt>
                <c:pt idx="3031">
                  <c:v>653.79700000000003</c:v>
                </c:pt>
                <c:pt idx="3032">
                  <c:v>654.79700000000003</c:v>
                </c:pt>
                <c:pt idx="3033">
                  <c:v>655.79700000000003</c:v>
                </c:pt>
                <c:pt idx="3034">
                  <c:v>656.79700000000003</c:v>
                </c:pt>
                <c:pt idx="3035">
                  <c:v>657.79700000000003</c:v>
                </c:pt>
                <c:pt idx="3036">
                  <c:v>658.79700000000003</c:v>
                </c:pt>
                <c:pt idx="3037">
                  <c:v>659.79700000000003</c:v>
                </c:pt>
                <c:pt idx="3038">
                  <c:v>660.79700000000003</c:v>
                </c:pt>
                <c:pt idx="3039">
                  <c:v>661.79700000000003</c:v>
                </c:pt>
                <c:pt idx="3040">
                  <c:v>662.79700000000003</c:v>
                </c:pt>
                <c:pt idx="3041">
                  <c:v>663.79700000000003</c:v>
                </c:pt>
                <c:pt idx="3042">
                  <c:v>664.79700000000003</c:v>
                </c:pt>
                <c:pt idx="3043">
                  <c:v>665.79700000000003</c:v>
                </c:pt>
                <c:pt idx="3044">
                  <c:v>666.79700000000003</c:v>
                </c:pt>
                <c:pt idx="3045">
                  <c:v>667.79700000000003</c:v>
                </c:pt>
                <c:pt idx="3046">
                  <c:v>668.79700000000003</c:v>
                </c:pt>
                <c:pt idx="3047">
                  <c:v>669.79700000000003</c:v>
                </c:pt>
                <c:pt idx="3048">
                  <c:v>670.79700000000003</c:v>
                </c:pt>
                <c:pt idx="3049">
                  <c:v>671.79700000000003</c:v>
                </c:pt>
                <c:pt idx="3050">
                  <c:v>672.79700000000003</c:v>
                </c:pt>
                <c:pt idx="3051">
                  <c:v>673.79700000000003</c:v>
                </c:pt>
                <c:pt idx="3052">
                  <c:v>674.79700000000003</c:v>
                </c:pt>
                <c:pt idx="3053">
                  <c:v>675.79700000000003</c:v>
                </c:pt>
                <c:pt idx="3054">
                  <c:v>676.79700000000003</c:v>
                </c:pt>
                <c:pt idx="3055">
                  <c:v>677.79700000000003</c:v>
                </c:pt>
                <c:pt idx="3056">
                  <c:v>678.79700000000003</c:v>
                </c:pt>
                <c:pt idx="3057">
                  <c:v>679.79700000000003</c:v>
                </c:pt>
                <c:pt idx="3058">
                  <c:v>680.79700000000003</c:v>
                </c:pt>
                <c:pt idx="3059">
                  <c:v>681.79700000000003</c:v>
                </c:pt>
                <c:pt idx="3060">
                  <c:v>682.79700000000003</c:v>
                </c:pt>
                <c:pt idx="3061">
                  <c:v>683.79700000000003</c:v>
                </c:pt>
                <c:pt idx="3062">
                  <c:v>684.79700000000003</c:v>
                </c:pt>
                <c:pt idx="3063">
                  <c:v>685.79700000000003</c:v>
                </c:pt>
                <c:pt idx="3064">
                  <c:v>686.79700000000003</c:v>
                </c:pt>
                <c:pt idx="3065">
                  <c:v>687.79700000000003</c:v>
                </c:pt>
                <c:pt idx="3066">
                  <c:v>688.79700000000003</c:v>
                </c:pt>
                <c:pt idx="3067">
                  <c:v>689.79700000000003</c:v>
                </c:pt>
                <c:pt idx="3068">
                  <c:v>690.79700000000003</c:v>
                </c:pt>
                <c:pt idx="3069">
                  <c:v>691.79700000000003</c:v>
                </c:pt>
                <c:pt idx="3070">
                  <c:v>692.79700000000003</c:v>
                </c:pt>
                <c:pt idx="3071">
                  <c:v>693.79700000000003</c:v>
                </c:pt>
                <c:pt idx="3072">
                  <c:v>694.79700000000003</c:v>
                </c:pt>
                <c:pt idx="3073">
                  <c:v>695.79700000000003</c:v>
                </c:pt>
                <c:pt idx="3074">
                  <c:v>696.79700000000003</c:v>
                </c:pt>
                <c:pt idx="3075">
                  <c:v>697.79700000000003</c:v>
                </c:pt>
                <c:pt idx="3076">
                  <c:v>698.79700000000003</c:v>
                </c:pt>
                <c:pt idx="3077">
                  <c:v>699.79700000000003</c:v>
                </c:pt>
                <c:pt idx="3078">
                  <c:v>700.79700000000003</c:v>
                </c:pt>
                <c:pt idx="3079">
                  <c:v>701.79700000000003</c:v>
                </c:pt>
                <c:pt idx="3080">
                  <c:v>702.79700000000003</c:v>
                </c:pt>
                <c:pt idx="3081">
                  <c:v>703.79700000000003</c:v>
                </c:pt>
                <c:pt idx="3082">
                  <c:v>704.79700000000003</c:v>
                </c:pt>
                <c:pt idx="3083">
                  <c:v>705.79700000000003</c:v>
                </c:pt>
                <c:pt idx="3084">
                  <c:v>706.79700000000003</c:v>
                </c:pt>
                <c:pt idx="3085">
                  <c:v>707.79700000000003</c:v>
                </c:pt>
                <c:pt idx="3086">
                  <c:v>708.79700000000003</c:v>
                </c:pt>
                <c:pt idx="3087">
                  <c:v>709.79700000000003</c:v>
                </c:pt>
                <c:pt idx="3088">
                  <c:v>710.79700000000003</c:v>
                </c:pt>
                <c:pt idx="3089">
                  <c:v>711.79700000000003</c:v>
                </c:pt>
                <c:pt idx="3090">
                  <c:v>712.79700000000003</c:v>
                </c:pt>
                <c:pt idx="3091">
                  <c:v>713.79700000000003</c:v>
                </c:pt>
                <c:pt idx="3092">
                  <c:v>714.79700000000003</c:v>
                </c:pt>
                <c:pt idx="3093">
                  <c:v>715.79700000000003</c:v>
                </c:pt>
                <c:pt idx="3094">
                  <c:v>716.79700000000003</c:v>
                </c:pt>
                <c:pt idx="3095">
                  <c:v>717.79700000000003</c:v>
                </c:pt>
                <c:pt idx="3096">
                  <c:v>718.79700000000003</c:v>
                </c:pt>
                <c:pt idx="3097">
                  <c:v>719.79700000000003</c:v>
                </c:pt>
                <c:pt idx="3098">
                  <c:v>720.79700000000003</c:v>
                </c:pt>
                <c:pt idx="3099">
                  <c:v>721.79700000000003</c:v>
                </c:pt>
                <c:pt idx="3100">
                  <c:v>722.79700000000003</c:v>
                </c:pt>
                <c:pt idx="3101">
                  <c:v>723.79700000000003</c:v>
                </c:pt>
                <c:pt idx="3102">
                  <c:v>724.79700000000003</c:v>
                </c:pt>
                <c:pt idx="3103">
                  <c:v>725.79700000000003</c:v>
                </c:pt>
                <c:pt idx="3104">
                  <c:v>726.79700000000003</c:v>
                </c:pt>
                <c:pt idx="3105">
                  <c:v>727.79700000000003</c:v>
                </c:pt>
                <c:pt idx="3106">
                  <c:v>728.79700000000003</c:v>
                </c:pt>
                <c:pt idx="3107">
                  <c:v>729.79700000000003</c:v>
                </c:pt>
                <c:pt idx="3108">
                  <c:v>730.79700000000003</c:v>
                </c:pt>
                <c:pt idx="3109">
                  <c:v>731.79700000000003</c:v>
                </c:pt>
                <c:pt idx="3110">
                  <c:v>732.79700000000003</c:v>
                </c:pt>
                <c:pt idx="3111">
                  <c:v>733.79700000000003</c:v>
                </c:pt>
                <c:pt idx="3112">
                  <c:v>734.79700000000003</c:v>
                </c:pt>
                <c:pt idx="3113">
                  <c:v>735.79700000000003</c:v>
                </c:pt>
                <c:pt idx="3114">
                  <c:v>736.79700000000003</c:v>
                </c:pt>
                <c:pt idx="3115">
                  <c:v>737.79700000000003</c:v>
                </c:pt>
                <c:pt idx="3116">
                  <c:v>738.79700000000003</c:v>
                </c:pt>
                <c:pt idx="3117">
                  <c:v>739.79700000000003</c:v>
                </c:pt>
                <c:pt idx="3118">
                  <c:v>740.79700000000003</c:v>
                </c:pt>
                <c:pt idx="3119">
                  <c:v>741.79700000000003</c:v>
                </c:pt>
                <c:pt idx="3120">
                  <c:v>742.79700000000003</c:v>
                </c:pt>
                <c:pt idx="3121">
                  <c:v>743.79700000000003</c:v>
                </c:pt>
                <c:pt idx="3122">
                  <c:v>744.79700000000003</c:v>
                </c:pt>
                <c:pt idx="3123">
                  <c:v>745.79700000000003</c:v>
                </c:pt>
                <c:pt idx="3124">
                  <c:v>746.79700000000003</c:v>
                </c:pt>
                <c:pt idx="3125">
                  <c:v>747.79700000000003</c:v>
                </c:pt>
                <c:pt idx="3126">
                  <c:v>748.79700000000003</c:v>
                </c:pt>
                <c:pt idx="3127">
                  <c:v>749.79700000000003</c:v>
                </c:pt>
                <c:pt idx="3128">
                  <c:v>750.79700000000003</c:v>
                </c:pt>
                <c:pt idx="3129">
                  <c:v>751.79700000000003</c:v>
                </c:pt>
                <c:pt idx="3130">
                  <c:v>752.79700000000003</c:v>
                </c:pt>
                <c:pt idx="3131">
                  <c:v>753.79700000000003</c:v>
                </c:pt>
                <c:pt idx="3132">
                  <c:v>754.79700000000003</c:v>
                </c:pt>
                <c:pt idx="3133">
                  <c:v>755.79700000000003</c:v>
                </c:pt>
                <c:pt idx="3134">
                  <c:v>756.79700000000003</c:v>
                </c:pt>
                <c:pt idx="3135">
                  <c:v>757.79700000000003</c:v>
                </c:pt>
                <c:pt idx="3136">
                  <c:v>758.79700000000003</c:v>
                </c:pt>
                <c:pt idx="3137">
                  <c:v>759.79700000000003</c:v>
                </c:pt>
                <c:pt idx="3138">
                  <c:v>760.79700000000003</c:v>
                </c:pt>
                <c:pt idx="3139">
                  <c:v>761.79700000000003</c:v>
                </c:pt>
                <c:pt idx="3140">
                  <c:v>762.79700000000003</c:v>
                </c:pt>
                <c:pt idx="3141">
                  <c:v>763.79700000000003</c:v>
                </c:pt>
                <c:pt idx="3142">
                  <c:v>764.79700000000003</c:v>
                </c:pt>
                <c:pt idx="3143">
                  <c:v>765.79700000000003</c:v>
                </c:pt>
                <c:pt idx="3144">
                  <c:v>766.79700000000003</c:v>
                </c:pt>
                <c:pt idx="3145">
                  <c:v>767.79700000000003</c:v>
                </c:pt>
                <c:pt idx="3146">
                  <c:v>768.79700000000003</c:v>
                </c:pt>
                <c:pt idx="3147">
                  <c:v>769.79700000000003</c:v>
                </c:pt>
                <c:pt idx="3148">
                  <c:v>770.79700000000003</c:v>
                </c:pt>
                <c:pt idx="3149">
                  <c:v>771.79700000000003</c:v>
                </c:pt>
                <c:pt idx="3150">
                  <c:v>772.79700000000003</c:v>
                </c:pt>
                <c:pt idx="3151">
                  <c:v>773.79700000000003</c:v>
                </c:pt>
                <c:pt idx="3152">
                  <c:v>774.79700000000003</c:v>
                </c:pt>
                <c:pt idx="3153">
                  <c:v>775.79700000000003</c:v>
                </c:pt>
                <c:pt idx="3154">
                  <c:v>776.79700000000003</c:v>
                </c:pt>
                <c:pt idx="3155">
                  <c:v>777.79700000000003</c:v>
                </c:pt>
                <c:pt idx="3156">
                  <c:v>778.79700000000003</c:v>
                </c:pt>
                <c:pt idx="3157">
                  <c:v>779.79700000000003</c:v>
                </c:pt>
                <c:pt idx="3158">
                  <c:v>780.79700000000003</c:v>
                </c:pt>
                <c:pt idx="3159">
                  <c:v>781.79700000000003</c:v>
                </c:pt>
                <c:pt idx="3160">
                  <c:v>782.79700000000003</c:v>
                </c:pt>
                <c:pt idx="3161">
                  <c:v>783.79700000000003</c:v>
                </c:pt>
                <c:pt idx="3162">
                  <c:v>784.79700000000003</c:v>
                </c:pt>
                <c:pt idx="3163">
                  <c:v>785.79700000000003</c:v>
                </c:pt>
                <c:pt idx="3164">
                  <c:v>786.79700000000003</c:v>
                </c:pt>
                <c:pt idx="3165">
                  <c:v>787.79700000000003</c:v>
                </c:pt>
                <c:pt idx="3166">
                  <c:v>788.79700000000003</c:v>
                </c:pt>
                <c:pt idx="3167">
                  <c:v>789.79700000000003</c:v>
                </c:pt>
                <c:pt idx="3168">
                  <c:v>790.79700000000003</c:v>
                </c:pt>
                <c:pt idx="3169">
                  <c:v>791.79700000000003</c:v>
                </c:pt>
                <c:pt idx="3170">
                  <c:v>792.79700000000003</c:v>
                </c:pt>
                <c:pt idx="3171">
                  <c:v>793.79700000000003</c:v>
                </c:pt>
                <c:pt idx="3172">
                  <c:v>794.79700000000003</c:v>
                </c:pt>
                <c:pt idx="3173">
                  <c:v>795.79700000000003</c:v>
                </c:pt>
                <c:pt idx="3174">
                  <c:v>796.79700000000003</c:v>
                </c:pt>
                <c:pt idx="3175">
                  <c:v>797.79700000000003</c:v>
                </c:pt>
                <c:pt idx="3176">
                  <c:v>798.79700000000003</c:v>
                </c:pt>
                <c:pt idx="3177">
                  <c:v>799.79700000000003</c:v>
                </c:pt>
                <c:pt idx="3178">
                  <c:v>800.79700000000003</c:v>
                </c:pt>
                <c:pt idx="3179">
                  <c:v>801.79700000000003</c:v>
                </c:pt>
                <c:pt idx="3180">
                  <c:v>802.79700000000003</c:v>
                </c:pt>
                <c:pt idx="3181">
                  <c:v>803.79700000000003</c:v>
                </c:pt>
                <c:pt idx="3182">
                  <c:v>804.79700000000003</c:v>
                </c:pt>
                <c:pt idx="3183">
                  <c:v>805.79700000000003</c:v>
                </c:pt>
                <c:pt idx="3184">
                  <c:v>806.79700000000003</c:v>
                </c:pt>
                <c:pt idx="3185">
                  <c:v>807.79700000000003</c:v>
                </c:pt>
                <c:pt idx="3186">
                  <c:v>808.79700000000003</c:v>
                </c:pt>
                <c:pt idx="3187">
                  <c:v>809.79700000000003</c:v>
                </c:pt>
                <c:pt idx="3188">
                  <c:v>810.79700000000003</c:v>
                </c:pt>
                <c:pt idx="3189">
                  <c:v>811.79700000000003</c:v>
                </c:pt>
                <c:pt idx="3190">
                  <c:v>812.79700000000003</c:v>
                </c:pt>
                <c:pt idx="3191">
                  <c:v>813.79700000000003</c:v>
                </c:pt>
                <c:pt idx="3192">
                  <c:v>814.79700000000003</c:v>
                </c:pt>
                <c:pt idx="3193">
                  <c:v>815.79700000000003</c:v>
                </c:pt>
                <c:pt idx="3194">
                  <c:v>816.79700000000003</c:v>
                </c:pt>
                <c:pt idx="3195">
                  <c:v>817.79700000000003</c:v>
                </c:pt>
                <c:pt idx="3196">
                  <c:v>818.79700000000003</c:v>
                </c:pt>
                <c:pt idx="3197">
                  <c:v>819.79700000000003</c:v>
                </c:pt>
                <c:pt idx="3198">
                  <c:v>820.79700000000003</c:v>
                </c:pt>
                <c:pt idx="3199">
                  <c:v>821.79700000000003</c:v>
                </c:pt>
                <c:pt idx="3200">
                  <c:v>822.79700000000003</c:v>
                </c:pt>
                <c:pt idx="3201">
                  <c:v>823.79700000000003</c:v>
                </c:pt>
                <c:pt idx="3202">
                  <c:v>824.79700000000003</c:v>
                </c:pt>
                <c:pt idx="3203">
                  <c:v>825.79700000000003</c:v>
                </c:pt>
                <c:pt idx="3204">
                  <c:v>826.79700000000003</c:v>
                </c:pt>
                <c:pt idx="3205">
                  <c:v>827.79700000000003</c:v>
                </c:pt>
                <c:pt idx="3206">
                  <c:v>828.79700000000003</c:v>
                </c:pt>
                <c:pt idx="3207">
                  <c:v>829.79700000000003</c:v>
                </c:pt>
                <c:pt idx="3208">
                  <c:v>830.79700000000003</c:v>
                </c:pt>
                <c:pt idx="3209">
                  <c:v>831.79700000000003</c:v>
                </c:pt>
                <c:pt idx="3210">
                  <c:v>832.79700000000003</c:v>
                </c:pt>
                <c:pt idx="3211">
                  <c:v>833.79700000000003</c:v>
                </c:pt>
                <c:pt idx="3212">
                  <c:v>834.79700000000003</c:v>
                </c:pt>
                <c:pt idx="3213">
                  <c:v>835.79700000000003</c:v>
                </c:pt>
                <c:pt idx="3214">
                  <c:v>836.79700000000003</c:v>
                </c:pt>
                <c:pt idx="3215">
                  <c:v>837.79700000000003</c:v>
                </c:pt>
                <c:pt idx="3216">
                  <c:v>838.79700000000003</c:v>
                </c:pt>
                <c:pt idx="3217">
                  <c:v>839.79700000000003</c:v>
                </c:pt>
                <c:pt idx="3218">
                  <c:v>840.79700000000003</c:v>
                </c:pt>
                <c:pt idx="3219">
                  <c:v>841.79700000000003</c:v>
                </c:pt>
                <c:pt idx="3220">
                  <c:v>842.79700000000003</c:v>
                </c:pt>
                <c:pt idx="3221">
                  <c:v>843.79700000000003</c:v>
                </c:pt>
                <c:pt idx="3222">
                  <c:v>844.79700000000003</c:v>
                </c:pt>
                <c:pt idx="3223">
                  <c:v>845.79700000000003</c:v>
                </c:pt>
                <c:pt idx="3224">
                  <c:v>846.79700000000003</c:v>
                </c:pt>
                <c:pt idx="3225">
                  <c:v>847.79700000000003</c:v>
                </c:pt>
                <c:pt idx="3226">
                  <c:v>848.79700000000003</c:v>
                </c:pt>
                <c:pt idx="3227">
                  <c:v>849.79700000000003</c:v>
                </c:pt>
                <c:pt idx="3228">
                  <c:v>850.79700000000003</c:v>
                </c:pt>
                <c:pt idx="3229">
                  <c:v>851.79700000000003</c:v>
                </c:pt>
                <c:pt idx="3230">
                  <c:v>852.79700000000003</c:v>
                </c:pt>
                <c:pt idx="3231">
                  <c:v>853.79700000000003</c:v>
                </c:pt>
                <c:pt idx="3232">
                  <c:v>854.79700000000003</c:v>
                </c:pt>
                <c:pt idx="3233">
                  <c:v>855.79700000000003</c:v>
                </c:pt>
                <c:pt idx="3234">
                  <c:v>856.79700000000003</c:v>
                </c:pt>
                <c:pt idx="3235">
                  <c:v>857.79700000000003</c:v>
                </c:pt>
                <c:pt idx="3236">
                  <c:v>858.79700000000003</c:v>
                </c:pt>
                <c:pt idx="3237">
                  <c:v>859.79700000000003</c:v>
                </c:pt>
                <c:pt idx="3238">
                  <c:v>860.79700000000003</c:v>
                </c:pt>
                <c:pt idx="3239">
                  <c:v>861.79700000000003</c:v>
                </c:pt>
                <c:pt idx="3240">
                  <c:v>862.79700000000003</c:v>
                </c:pt>
                <c:pt idx="3241">
                  <c:v>863.79700000000003</c:v>
                </c:pt>
                <c:pt idx="3242">
                  <c:v>864.79700000000003</c:v>
                </c:pt>
                <c:pt idx="3243">
                  <c:v>865.79700000000003</c:v>
                </c:pt>
                <c:pt idx="3244">
                  <c:v>866.79700000000003</c:v>
                </c:pt>
                <c:pt idx="3245">
                  <c:v>867.79700000000003</c:v>
                </c:pt>
                <c:pt idx="3246">
                  <c:v>868.79700000000003</c:v>
                </c:pt>
                <c:pt idx="3247">
                  <c:v>869.79700000000003</c:v>
                </c:pt>
                <c:pt idx="3248">
                  <c:v>870.79700000000003</c:v>
                </c:pt>
                <c:pt idx="3249">
                  <c:v>871.79700000000003</c:v>
                </c:pt>
                <c:pt idx="3250">
                  <c:v>872.79700000000003</c:v>
                </c:pt>
                <c:pt idx="3251">
                  <c:v>873.79700000000003</c:v>
                </c:pt>
                <c:pt idx="3252">
                  <c:v>874.79700000000003</c:v>
                </c:pt>
                <c:pt idx="3253">
                  <c:v>875.79700000000003</c:v>
                </c:pt>
                <c:pt idx="3254">
                  <c:v>876.79700000000003</c:v>
                </c:pt>
                <c:pt idx="3255">
                  <c:v>877.79700000000003</c:v>
                </c:pt>
                <c:pt idx="3256">
                  <c:v>878.79700000000003</c:v>
                </c:pt>
                <c:pt idx="3257">
                  <c:v>879.79700000000003</c:v>
                </c:pt>
                <c:pt idx="3258">
                  <c:v>880.79700000000003</c:v>
                </c:pt>
                <c:pt idx="3259">
                  <c:v>881.79700000000003</c:v>
                </c:pt>
                <c:pt idx="3260">
                  <c:v>882.79700000000003</c:v>
                </c:pt>
                <c:pt idx="3261">
                  <c:v>883.79700000000003</c:v>
                </c:pt>
                <c:pt idx="3262">
                  <c:v>884.79700000000003</c:v>
                </c:pt>
                <c:pt idx="3263">
                  <c:v>885.79700000000003</c:v>
                </c:pt>
                <c:pt idx="3264">
                  <c:v>886.79700000000003</c:v>
                </c:pt>
                <c:pt idx="3265">
                  <c:v>887.79700000000003</c:v>
                </c:pt>
                <c:pt idx="3266">
                  <c:v>888.79700000000003</c:v>
                </c:pt>
                <c:pt idx="3267">
                  <c:v>889.79700000000003</c:v>
                </c:pt>
                <c:pt idx="3268">
                  <c:v>890.79700000000003</c:v>
                </c:pt>
                <c:pt idx="3269">
                  <c:v>891.79700000000003</c:v>
                </c:pt>
                <c:pt idx="3270">
                  <c:v>892.79700000000003</c:v>
                </c:pt>
                <c:pt idx="3271">
                  <c:v>893.79700000000003</c:v>
                </c:pt>
                <c:pt idx="3272">
                  <c:v>894.79700000000003</c:v>
                </c:pt>
                <c:pt idx="3273">
                  <c:v>895.79700000000003</c:v>
                </c:pt>
                <c:pt idx="3274">
                  <c:v>896.79700000000003</c:v>
                </c:pt>
                <c:pt idx="3275">
                  <c:v>897.79700000000003</c:v>
                </c:pt>
                <c:pt idx="3276">
                  <c:v>898.79700000000003</c:v>
                </c:pt>
                <c:pt idx="3277">
                  <c:v>899.79700000000003</c:v>
                </c:pt>
                <c:pt idx="3278">
                  <c:v>900.79700000000003</c:v>
                </c:pt>
                <c:pt idx="3279">
                  <c:v>901.79700000000003</c:v>
                </c:pt>
                <c:pt idx="3280">
                  <c:v>902.79700000000003</c:v>
                </c:pt>
                <c:pt idx="3281">
                  <c:v>903.79700000000003</c:v>
                </c:pt>
                <c:pt idx="3282">
                  <c:v>904.79700000000003</c:v>
                </c:pt>
                <c:pt idx="3283">
                  <c:v>905.79700000000003</c:v>
                </c:pt>
                <c:pt idx="3284">
                  <c:v>906.79700000000003</c:v>
                </c:pt>
                <c:pt idx="3285">
                  <c:v>907.79700000000003</c:v>
                </c:pt>
                <c:pt idx="3286">
                  <c:v>908.79700000000003</c:v>
                </c:pt>
                <c:pt idx="3287">
                  <c:v>909.79700000000003</c:v>
                </c:pt>
                <c:pt idx="3288">
                  <c:v>910.79700000000003</c:v>
                </c:pt>
                <c:pt idx="3289">
                  <c:v>911.79700000000003</c:v>
                </c:pt>
                <c:pt idx="3290">
                  <c:v>912.79700000000003</c:v>
                </c:pt>
                <c:pt idx="3291">
                  <c:v>913.79700000000003</c:v>
                </c:pt>
                <c:pt idx="3292">
                  <c:v>914.79700000000003</c:v>
                </c:pt>
                <c:pt idx="3293">
                  <c:v>915.79700000000003</c:v>
                </c:pt>
                <c:pt idx="3294">
                  <c:v>916.79700000000003</c:v>
                </c:pt>
                <c:pt idx="3295">
                  <c:v>917.79700000000003</c:v>
                </c:pt>
                <c:pt idx="3296">
                  <c:v>918.79700000000003</c:v>
                </c:pt>
                <c:pt idx="3297">
                  <c:v>919.79700000000003</c:v>
                </c:pt>
                <c:pt idx="3298">
                  <c:v>920.79700000000003</c:v>
                </c:pt>
                <c:pt idx="3299">
                  <c:v>921.79700000000003</c:v>
                </c:pt>
                <c:pt idx="3300">
                  <c:v>922.79700000000003</c:v>
                </c:pt>
                <c:pt idx="3301">
                  <c:v>923.79700000000003</c:v>
                </c:pt>
                <c:pt idx="3302">
                  <c:v>924.79700000000003</c:v>
                </c:pt>
                <c:pt idx="3303">
                  <c:v>925.79700000000003</c:v>
                </c:pt>
                <c:pt idx="3304">
                  <c:v>926.79700000000003</c:v>
                </c:pt>
                <c:pt idx="3305">
                  <c:v>927.79700000000003</c:v>
                </c:pt>
                <c:pt idx="3306">
                  <c:v>928.79700000000003</c:v>
                </c:pt>
                <c:pt idx="3307">
                  <c:v>929.79700000000003</c:v>
                </c:pt>
                <c:pt idx="3308">
                  <c:v>930.79700000000003</c:v>
                </c:pt>
                <c:pt idx="3309">
                  <c:v>931.79700000000003</c:v>
                </c:pt>
                <c:pt idx="3310">
                  <c:v>932.79700000000003</c:v>
                </c:pt>
                <c:pt idx="3311">
                  <c:v>933.79700000000003</c:v>
                </c:pt>
                <c:pt idx="3312">
                  <c:v>934.79700000000003</c:v>
                </c:pt>
                <c:pt idx="3313">
                  <c:v>935.79700000000003</c:v>
                </c:pt>
                <c:pt idx="3314">
                  <c:v>936.79700000000003</c:v>
                </c:pt>
                <c:pt idx="3315">
                  <c:v>937.79700000000003</c:v>
                </c:pt>
                <c:pt idx="3316">
                  <c:v>938.79700000000003</c:v>
                </c:pt>
                <c:pt idx="3317">
                  <c:v>939.79700000000003</c:v>
                </c:pt>
                <c:pt idx="3318">
                  <c:v>940.79700000000003</c:v>
                </c:pt>
                <c:pt idx="3319">
                  <c:v>941.79700000000003</c:v>
                </c:pt>
                <c:pt idx="3320">
                  <c:v>942.79700000000003</c:v>
                </c:pt>
                <c:pt idx="3321">
                  <c:v>943.79700000000003</c:v>
                </c:pt>
                <c:pt idx="3322">
                  <c:v>944.79700000000003</c:v>
                </c:pt>
                <c:pt idx="3323">
                  <c:v>945.79700000000003</c:v>
                </c:pt>
                <c:pt idx="3324">
                  <c:v>946.79700000000003</c:v>
                </c:pt>
                <c:pt idx="3325">
                  <c:v>947.79700000000003</c:v>
                </c:pt>
                <c:pt idx="3326">
                  <c:v>948.79700000000003</c:v>
                </c:pt>
                <c:pt idx="3327">
                  <c:v>949.79700000000003</c:v>
                </c:pt>
                <c:pt idx="3328">
                  <c:v>950.79700000000003</c:v>
                </c:pt>
                <c:pt idx="3329">
                  <c:v>951.79700000000003</c:v>
                </c:pt>
                <c:pt idx="3330">
                  <c:v>952.79700000000003</c:v>
                </c:pt>
                <c:pt idx="3331">
                  <c:v>953.79700000000003</c:v>
                </c:pt>
                <c:pt idx="3332">
                  <c:v>954.79700000000003</c:v>
                </c:pt>
                <c:pt idx="3333">
                  <c:v>955.79700000000003</c:v>
                </c:pt>
                <c:pt idx="3334">
                  <c:v>956.79700000000003</c:v>
                </c:pt>
                <c:pt idx="3335">
                  <c:v>957.79700000000003</c:v>
                </c:pt>
                <c:pt idx="3336">
                  <c:v>958.79700000000003</c:v>
                </c:pt>
                <c:pt idx="3337">
                  <c:v>959.79700000000003</c:v>
                </c:pt>
                <c:pt idx="3338">
                  <c:v>960.79700000000003</c:v>
                </c:pt>
                <c:pt idx="3339">
                  <c:v>961.79700000000003</c:v>
                </c:pt>
                <c:pt idx="3340">
                  <c:v>962.79700000000003</c:v>
                </c:pt>
                <c:pt idx="3341">
                  <c:v>963.79700000000003</c:v>
                </c:pt>
                <c:pt idx="3342">
                  <c:v>964.79700000000003</c:v>
                </c:pt>
                <c:pt idx="3343">
                  <c:v>965.79700000000003</c:v>
                </c:pt>
                <c:pt idx="3344">
                  <c:v>966.79700000000003</c:v>
                </c:pt>
                <c:pt idx="3345">
                  <c:v>967.79700000000003</c:v>
                </c:pt>
                <c:pt idx="3346">
                  <c:v>968.79700000000003</c:v>
                </c:pt>
                <c:pt idx="3347">
                  <c:v>969.79700000000003</c:v>
                </c:pt>
                <c:pt idx="3348">
                  <c:v>970.79700000000003</c:v>
                </c:pt>
                <c:pt idx="3349">
                  <c:v>971.79700000000003</c:v>
                </c:pt>
                <c:pt idx="3350">
                  <c:v>972.79700000000003</c:v>
                </c:pt>
                <c:pt idx="3351">
                  <c:v>973.79700000000003</c:v>
                </c:pt>
                <c:pt idx="3352">
                  <c:v>974.79700000000003</c:v>
                </c:pt>
                <c:pt idx="3353">
                  <c:v>975.79700000000003</c:v>
                </c:pt>
                <c:pt idx="3354">
                  <c:v>976.79700000000003</c:v>
                </c:pt>
                <c:pt idx="3355">
                  <c:v>977.79700000000003</c:v>
                </c:pt>
                <c:pt idx="3356">
                  <c:v>978.79700000000003</c:v>
                </c:pt>
                <c:pt idx="3357">
                  <c:v>979.79700000000003</c:v>
                </c:pt>
                <c:pt idx="3358">
                  <c:v>980.79700000000003</c:v>
                </c:pt>
                <c:pt idx="3359">
                  <c:v>981.79700000000003</c:v>
                </c:pt>
                <c:pt idx="3360">
                  <c:v>982.79700000000003</c:v>
                </c:pt>
                <c:pt idx="3361">
                  <c:v>983.79700000000003</c:v>
                </c:pt>
                <c:pt idx="3362">
                  <c:v>984.79700000000003</c:v>
                </c:pt>
                <c:pt idx="3363">
                  <c:v>985.79700000000003</c:v>
                </c:pt>
                <c:pt idx="3364">
                  <c:v>986.79700000000003</c:v>
                </c:pt>
                <c:pt idx="3365">
                  <c:v>987.79700000000003</c:v>
                </c:pt>
                <c:pt idx="3366">
                  <c:v>988.79700000000003</c:v>
                </c:pt>
                <c:pt idx="3367">
                  <c:v>989.79700000000003</c:v>
                </c:pt>
                <c:pt idx="3368">
                  <c:v>990.79700000000003</c:v>
                </c:pt>
                <c:pt idx="3369">
                  <c:v>991.79700000000003</c:v>
                </c:pt>
                <c:pt idx="3370">
                  <c:v>992.79700000000003</c:v>
                </c:pt>
                <c:pt idx="3371">
                  <c:v>993.79700000000003</c:v>
                </c:pt>
                <c:pt idx="3372">
                  <c:v>994.79700000000003</c:v>
                </c:pt>
                <c:pt idx="3373">
                  <c:v>995.79700000000003</c:v>
                </c:pt>
                <c:pt idx="3374">
                  <c:v>996.79700000000003</c:v>
                </c:pt>
                <c:pt idx="3375">
                  <c:v>997.79700000000003</c:v>
                </c:pt>
                <c:pt idx="3376">
                  <c:v>998.79700000000003</c:v>
                </c:pt>
                <c:pt idx="3377">
                  <c:v>999.79700000000003</c:v>
                </c:pt>
                <c:pt idx="3378">
                  <c:v>1000.797</c:v>
                </c:pt>
                <c:pt idx="3379">
                  <c:v>1001.797</c:v>
                </c:pt>
                <c:pt idx="3380">
                  <c:v>1002.797</c:v>
                </c:pt>
                <c:pt idx="3381">
                  <c:v>1003.797</c:v>
                </c:pt>
                <c:pt idx="3382">
                  <c:v>1004.797</c:v>
                </c:pt>
                <c:pt idx="3383">
                  <c:v>1005.797</c:v>
                </c:pt>
                <c:pt idx="3384">
                  <c:v>1006.797</c:v>
                </c:pt>
                <c:pt idx="3385">
                  <c:v>1007.797</c:v>
                </c:pt>
                <c:pt idx="3386">
                  <c:v>1008.797</c:v>
                </c:pt>
                <c:pt idx="3387">
                  <c:v>1009.797</c:v>
                </c:pt>
                <c:pt idx="3388">
                  <c:v>1010.797</c:v>
                </c:pt>
                <c:pt idx="3389">
                  <c:v>1011.797</c:v>
                </c:pt>
                <c:pt idx="3390">
                  <c:v>1012.797</c:v>
                </c:pt>
                <c:pt idx="3391">
                  <c:v>1013.797</c:v>
                </c:pt>
                <c:pt idx="3392">
                  <c:v>1014.797</c:v>
                </c:pt>
                <c:pt idx="3393">
                  <c:v>1015.797</c:v>
                </c:pt>
                <c:pt idx="3394">
                  <c:v>1016.797</c:v>
                </c:pt>
                <c:pt idx="3395">
                  <c:v>1017.797</c:v>
                </c:pt>
                <c:pt idx="3396">
                  <c:v>1018.797</c:v>
                </c:pt>
                <c:pt idx="3397">
                  <c:v>1019.797</c:v>
                </c:pt>
                <c:pt idx="3398">
                  <c:v>1020.797</c:v>
                </c:pt>
                <c:pt idx="3399">
                  <c:v>1021.797</c:v>
                </c:pt>
                <c:pt idx="3400">
                  <c:v>1022.797</c:v>
                </c:pt>
                <c:pt idx="3401">
                  <c:v>1023.797</c:v>
                </c:pt>
                <c:pt idx="3402">
                  <c:v>1024.797</c:v>
                </c:pt>
                <c:pt idx="3403">
                  <c:v>1025.797</c:v>
                </c:pt>
                <c:pt idx="3404">
                  <c:v>1026.797</c:v>
                </c:pt>
                <c:pt idx="3405">
                  <c:v>1027.797</c:v>
                </c:pt>
                <c:pt idx="3406">
                  <c:v>1028.797</c:v>
                </c:pt>
                <c:pt idx="3407">
                  <c:v>1029.797</c:v>
                </c:pt>
                <c:pt idx="3408">
                  <c:v>1030.797</c:v>
                </c:pt>
                <c:pt idx="3409">
                  <c:v>1031.797</c:v>
                </c:pt>
                <c:pt idx="3410">
                  <c:v>1032.797</c:v>
                </c:pt>
                <c:pt idx="3411">
                  <c:v>1033.797</c:v>
                </c:pt>
                <c:pt idx="3412">
                  <c:v>1034.797</c:v>
                </c:pt>
                <c:pt idx="3413">
                  <c:v>1035.797</c:v>
                </c:pt>
                <c:pt idx="3414">
                  <c:v>1036.797</c:v>
                </c:pt>
                <c:pt idx="3415">
                  <c:v>1037.797</c:v>
                </c:pt>
                <c:pt idx="3416">
                  <c:v>1038.797</c:v>
                </c:pt>
                <c:pt idx="3417">
                  <c:v>1039.797</c:v>
                </c:pt>
                <c:pt idx="3418">
                  <c:v>1040.797</c:v>
                </c:pt>
                <c:pt idx="3419">
                  <c:v>1041.797</c:v>
                </c:pt>
                <c:pt idx="3420">
                  <c:v>1042.797</c:v>
                </c:pt>
                <c:pt idx="3421">
                  <c:v>1043.797</c:v>
                </c:pt>
                <c:pt idx="3422">
                  <c:v>1044.797</c:v>
                </c:pt>
                <c:pt idx="3423">
                  <c:v>1045.797</c:v>
                </c:pt>
                <c:pt idx="3424">
                  <c:v>1046.797</c:v>
                </c:pt>
                <c:pt idx="3425">
                  <c:v>1047.797</c:v>
                </c:pt>
                <c:pt idx="3426">
                  <c:v>1048.797</c:v>
                </c:pt>
                <c:pt idx="3427">
                  <c:v>1049.797</c:v>
                </c:pt>
                <c:pt idx="3428">
                  <c:v>1050.797</c:v>
                </c:pt>
                <c:pt idx="3429">
                  <c:v>1051.797</c:v>
                </c:pt>
                <c:pt idx="3430">
                  <c:v>1052.797</c:v>
                </c:pt>
                <c:pt idx="3431">
                  <c:v>1053.797</c:v>
                </c:pt>
                <c:pt idx="3432">
                  <c:v>1054.797</c:v>
                </c:pt>
                <c:pt idx="3433">
                  <c:v>1055.797</c:v>
                </c:pt>
                <c:pt idx="3434">
                  <c:v>1056.797</c:v>
                </c:pt>
                <c:pt idx="3435">
                  <c:v>1057.797</c:v>
                </c:pt>
                <c:pt idx="3436">
                  <c:v>1058.797</c:v>
                </c:pt>
                <c:pt idx="3437">
                  <c:v>1059.797</c:v>
                </c:pt>
                <c:pt idx="3438">
                  <c:v>1060.797</c:v>
                </c:pt>
                <c:pt idx="3439">
                  <c:v>1061.797</c:v>
                </c:pt>
                <c:pt idx="3440">
                  <c:v>1062.797</c:v>
                </c:pt>
                <c:pt idx="3441">
                  <c:v>1063.797</c:v>
                </c:pt>
                <c:pt idx="3442">
                  <c:v>1064.797</c:v>
                </c:pt>
                <c:pt idx="3443">
                  <c:v>1065.797</c:v>
                </c:pt>
                <c:pt idx="3444">
                  <c:v>1066.797</c:v>
                </c:pt>
                <c:pt idx="3445">
                  <c:v>1067.797</c:v>
                </c:pt>
                <c:pt idx="3446">
                  <c:v>1068.797</c:v>
                </c:pt>
                <c:pt idx="3447">
                  <c:v>1069.797</c:v>
                </c:pt>
                <c:pt idx="3448">
                  <c:v>1070.797</c:v>
                </c:pt>
                <c:pt idx="3449">
                  <c:v>1071.797</c:v>
                </c:pt>
                <c:pt idx="3450">
                  <c:v>1072.797</c:v>
                </c:pt>
                <c:pt idx="3451">
                  <c:v>1073.797</c:v>
                </c:pt>
                <c:pt idx="3452">
                  <c:v>1074.797</c:v>
                </c:pt>
                <c:pt idx="3453">
                  <c:v>1075.797</c:v>
                </c:pt>
                <c:pt idx="3454">
                  <c:v>1076.797</c:v>
                </c:pt>
                <c:pt idx="3455">
                  <c:v>1077.797</c:v>
                </c:pt>
                <c:pt idx="3456">
                  <c:v>1078.797</c:v>
                </c:pt>
                <c:pt idx="3457">
                  <c:v>1079.797</c:v>
                </c:pt>
                <c:pt idx="3458">
                  <c:v>1080.797</c:v>
                </c:pt>
                <c:pt idx="3459">
                  <c:v>1081.797</c:v>
                </c:pt>
                <c:pt idx="3460">
                  <c:v>1082.797</c:v>
                </c:pt>
                <c:pt idx="3461">
                  <c:v>1083.797</c:v>
                </c:pt>
                <c:pt idx="3462">
                  <c:v>1084.797</c:v>
                </c:pt>
                <c:pt idx="3463">
                  <c:v>1085.797</c:v>
                </c:pt>
                <c:pt idx="3464">
                  <c:v>1086.797</c:v>
                </c:pt>
                <c:pt idx="3465">
                  <c:v>1087.797</c:v>
                </c:pt>
                <c:pt idx="3466">
                  <c:v>1088.797</c:v>
                </c:pt>
                <c:pt idx="3467">
                  <c:v>1089.797</c:v>
                </c:pt>
                <c:pt idx="3468">
                  <c:v>1090.797</c:v>
                </c:pt>
                <c:pt idx="3469">
                  <c:v>1091.797</c:v>
                </c:pt>
                <c:pt idx="3470">
                  <c:v>1092.797</c:v>
                </c:pt>
                <c:pt idx="3471">
                  <c:v>1093.797</c:v>
                </c:pt>
                <c:pt idx="3472">
                  <c:v>1094.797</c:v>
                </c:pt>
                <c:pt idx="3473">
                  <c:v>1095.797</c:v>
                </c:pt>
                <c:pt idx="3474">
                  <c:v>1096.797</c:v>
                </c:pt>
                <c:pt idx="3475">
                  <c:v>1097.797</c:v>
                </c:pt>
                <c:pt idx="3476">
                  <c:v>1098.797</c:v>
                </c:pt>
                <c:pt idx="3477">
                  <c:v>1099.797</c:v>
                </c:pt>
                <c:pt idx="3478">
                  <c:v>1100.797</c:v>
                </c:pt>
                <c:pt idx="3479">
                  <c:v>1101.797</c:v>
                </c:pt>
                <c:pt idx="3480">
                  <c:v>1102.797</c:v>
                </c:pt>
                <c:pt idx="3481">
                  <c:v>1103.797</c:v>
                </c:pt>
                <c:pt idx="3482">
                  <c:v>1104.797</c:v>
                </c:pt>
                <c:pt idx="3483">
                  <c:v>1105.797</c:v>
                </c:pt>
                <c:pt idx="3484">
                  <c:v>1106.797</c:v>
                </c:pt>
                <c:pt idx="3485">
                  <c:v>1107.797</c:v>
                </c:pt>
                <c:pt idx="3486">
                  <c:v>1108.797</c:v>
                </c:pt>
                <c:pt idx="3487">
                  <c:v>1109.797</c:v>
                </c:pt>
                <c:pt idx="3488">
                  <c:v>1110.797</c:v>
                </c:pt>
                <c:pt idx="3489">
                  <c:v>1111.797</c:v>
                </c:pt>
                <c:pt idx="3490">
                  <c:v>1112.797</c:v>
                </c:pt>
                <c:pt idx="3491">
                  <c:v>1113.797</c:v>
                </c:pt>
                <c:pt idx="3492">
                  <c:v>1114.797</c:v>
                </c:pt>
                <c:pt idx="3493">
                  <c:v>1115.797</c:v>
                </c:pt>
                <c:pt idx="3494">
                  <c:v>1116.797</c:v>
                </c:pt>
                <c:pt idx="3495">
                  <c:v>1117.797</c:v>
                </c:pt>
                <c:pt idx="3496">
                  <c:v>1118.797</c:v>
                </c:pt>
                <c:pt idx="3497">
                  <c:v>1119.797</c:v>
                </c:pt>
                <c:pt idx="3498">
                  <c:v>1120.797</c:v>
                </c:pt>
                <c:pt idx="3499">
                  <c:v>1121.797</c:v>
                </c:pt>
                <c:pt idx="3500">
                  <c:v>1122.797</c:v>
                </c:pt>
                <c:pt idx="3501">
                  <c:v>1123.797</c:v>
                </c:pt>
                <c:pt idx="3502">
                  <c:v>1124.797</c:v>
                </c:pt>
                <c:pt idx="3503">
                  <c:v>1125.797</c:v>
                </c:pt>
                <c:pt idx="3504">
                  <c:v>1126.797</c:v>
                </c:pt>
                <c:pt idx="3505">
                  <c:v>1127.797</c:v>
                </c:pt>
                <c:pt idx="3506">
                  <c:v>1128.797</c:v>
                </c:pt>
                <c:pt idx="3507">
                  <c:v>1129.797</c:v>
                </c:pt>
                <c:pt idx="3508">
                  <c:v>1130.797</c:v>
                </c:pt>
                <c:pt idx="3509">
                  <c:v>1131.797</c:v>
                </c:pt>
                <c:pt idx="3510">
                  <c:v>1132.797</c:v>
                </c:pt>
                <c:pt idx="3511">
                  <c:v>1133.797</c:v>
                </c:pt>
                <c:pt idx="3512">
                  <c:v>1134.797</c:v>
                </c:pt>
                <c:pt idx="3513">
                  <c:v>1135.797</c:v>
                </c:pt>
                <c:pt idx="3514">
                  <c:v>1136.797</c:v>
                </c:pt>
                <c:pt idx="3515">
                  <c:v>1137.797</c:v>
                </c:pt>
                <c:pt idx="3516">
                  <c:v>1138.797</c:v>
                </c:pt>
                <c:pt idx="3517">
                  <c:v>1139.797</c:v>
                </c:pt>
                <c:pt idx="3518">
                  <c:v>1140.797</c:v>
                </c:pt>
                <c:pt idx="3519">
                  <c:v>1141.797</c:v>
                </c:pt>
                <c:pt idx="3520">
                  <c:v>1142.797</c:v>
                </c:pt>
                <c:pt idx="3521">
                  <c:v>1143.797</c:v>
                </c:pt>
                <c:pt idx="3522">
                  <c:v>1144.797</c:v>
                </c:pt>
                <c:pt idx="3523">
                  <c:v>1145.797</c:v>
                </c:pt>
                <c:pt idx="3524">
                  <c:v>1146.797</c:v>
                </c:pt>
                <c:pt idx="3525">
                  <c:v>1147.797</c:v>
                </c:pt>
                <c:pt idx="3526">
                  <c:v>1148.797</c:v>
                </c:pt>
                <c:pt idx="3527">
                  <c:v>1149.797</c:v>
                </c:pt>
                <c:pt idx="3528">
                  <c:v>1150.797</c:v>
                </c:pt>
                <c:pt idx="3529">
                  <c:v>1151.797</c:v>
                </c:pt>
                <c:pt idx="3530">
                  <c:v>1152.797</c:v>
                </c:pt>
                <c:pt idx="3531">
                  <c:v>1153.797</c:v>
                </c:pt>
                <c:pt idx="3532">
                  <c:v>1154.797</c:v>
                </c:pt>
                <c:pt idx="3533">
                  <c:v>1155.797</c:v>
                </c:pt>
                <c:pt idx="3534">
                  <c:v>1156.797</c:v>
                </c:pt>
                <c:pt idx="3535">
                  <c:v>1157.797</c:v>
                </c:pt>
                <c:pt idx="3536">
                  <c:v>1158.797</c:v>
                </c:pt>
                <c:pt idx="3537">
                  <c:v>1159.797</c:v>
                </c:pt>
                <c:pt idx="3538">
                  <c:v>1160.797</c:v>
                </c:pt>
                <c:pt idx="3539">
                  <c:v>1161.797</c:v>
                </c:pt>
                <c:pt idx="3540">
                  <c:v>1162.797</c:v>
                </c:pt>
                <c:pt idx="3541">
                  <c:v>1163.797</c:v>
                </c:pt>
                <c:pt idx="3542">
                  <c:v>1164.797</c:v>
                </c:pt>
                <c:pt idx="3543">
                  <c:v>1165.797</c:v>
                </c:pt>
                <c:pt idx="3544">
                  <c:v>1166.797</c:v>
                </c:pt>
                <c:pt idx="3545">
                  <c:v>1167.797</c:v>
                </c:pt>
                <c:pt idx="3546">
                  <c:v>1168.797</c:v>
                </c:pt>
                <c:pt idx="3547">
                  <c:v>1169.797</c:v>
                </c:pt>
                <c:pt idx="3548">
                  <c:v>1170.797</c:v>
                </c:pt>
                <c:pt idx="3549">
                  <c:v>1171.797</c:v>
                </c:pt>
                <c:pt idx="3550">
                  <c:v>1172.797</c:v>
                </c:pt>
                <c:pt idx="3551">
                  <c:v>1173.797</c:v>
                </c:pt>
                <c:pt idx="3552">
                  <c:v>1174.797</c:v>
                </c:pt>
                <c:pt idx="3553">
                  <c:v>1175.797</c:v>
                </c:pt>
                <c:pt idx="3554">
                  <c:v>1176.797</c:v>
                </c:pt>
                <c:pt idx="3555">
                  <c:v>1177.797</c:v>
                </c:pt>
                <c:pt idx="3556">
                  <c:v>1178.797</c:v>
                </c:pt>
                <c:pt idx="3557">
                  <c:v>1179.797</c:v>
                </c:pt>
                <c:pt idx="3558">
                  <c:v>1180.797</c:v>
                </c:pt>
                <c:pt idx="3559">
                  <c:v>1181.797</c:v>
                </c:pt>
                <c:pt idx="3560">
                  <c:v>1182.797</c:v>
                </c:pt>
                <c:pt idx="3561">
                  <c:v>1183.797</c:v>
                </c:pt>
                <c:pt idx="3562">
                  <c:v>1184.797</c:v>
                </c:pt>
                <c:pt idx="3563">
                  <c:v>1185.797</c:v>
                </c:pt>
                <c:pt idx="3564">
                  <c:v>1186.797</c:v>
                </c:pt>
                <c:pt idx="3565">
                  <c:v>1187.797</c:v>
                </c:pt>
                <c:pt idx="3566">
                  <c:v>1188.797</c:v>
                </c:pt>
                <c:pt idx="3567">
                  <c:v>1189.797</c:v>
                </c:pt>
                <c:pt idx="3568">
                  <c:v>1190.797</c:v>
                </c:pt>
                <c:pt idx="3569">
                  <c:v>1191.797</c:v>
                </c:pt>
                <c:pt idx="3570">
                  <c:v>1192.797</c:v>
                </c:pt>
                <c:pt idx="3571">
                  <c:v>1193.797</c:v>
                </c:pt>
                <c:pt idx="3572">
                  <c:v>1194.797</c:v>
                </c:pt>
                <c:pt idx="3573">
                  <c:v>1195.797</c:v>
                </c:pt>
                <c:pt idx="3574">
                  <c:v>1196.797</c:v>
                </c:pt>
                <c:pt idx="3575">
                  <c:v>1197.797</c:v>
                </c:pt>
                <c:pt idx="3576">
                  <c:v>1198.797</c:v>
                </c:pt>
                <c:pt idx="3577">
                  <c:v>1199.797</c:v>
                </c:pt>
                <c:pt idx="3578">
                  <c:v>1200.797</c:v>
                </c:pt>
                <c:pt idx="3579">
                  <c:v>1201.797</c:v>
                </c:pt>
                <c:pt idx="3580">
                  <c:v>1202.797</c:v>
                </c:pt>
                <c:pt idx="3581">
                  <c:v>1203.797</c:v>
                </c:pt>
                <c:pt idx="3582">
                  <c:v>1204.797</c:v>
                </c:pt>
                <c:pt idx="3583">
                  <c:v>1205.797</c:v>
                </c:pt>
                <c:pt idx="3584">
                  <c:v>1206.797</c:v>
                </c:pt>
                <c:pt idx="3585">
                  <c:v>1207.797</c:v>
                </c:pt>
                <c:pt idx="3586">
                  <c:v>1208.797</c:v>
                </c:pt>
                <c:pt idx="3587">
                  <c:v>1209.797</c:v>
                </c:pt>
                <c:pt idx="3588">
                  <c:v>1210.797</c:v>
                </c:pt>
                <c:pt idx="3589">
                  <c:v>1211.797</c:v>
                </c:pt>
                <c:pt idx="3590">
                  <c:v>1212.797</c:v>
                </c:pt>
                <c:pt idx="3591">
                  <c:v>1213.797</c:v>
                </c:pt>
                <c:pt idx="3592">
                  <c:v>1214.797</c:v>
                </c:pt>
                <c:pt idx="3593">
                  <c:v>1215.797</c:v>
                </c:pt>
                <c:pt idx="3594">
                  <c:v>1216.797</c:v>
                </c:pt>
                <c:pt idx="3595">
                  <c:v>1217.797</c:v>
                </c:pt>
                <c:pt idx="3596">
                  <c:v>1218.797</c:v>
                </c:pt>
                <c:pt idx="3597">
                  <c:v>1219.797</c:v>
                </c:pt>
                <c:pt idx="3598">
                  <c:v>1220.797</c:v>
                </c:pt>
                <c:pt idx="3599">
                  <c:v>1221.797</c:v>
                </c:pt>
                <c:pt idx="3600">
                  <c:v>1222.797</c:v>
                </c:pt>
                <c:pt idx="3601">
                  <c:v>1223.797</c:v>
                </c:pt>
                <c:pt idx="3602">
                  <c:v>1224.797</c:v>
                </c:pt>
                <c:pt idx="3603">
                  <c:v>1225.797</c:v>
                </c:pt>
                <c:pt idx="3604">
                  <c:v>1226.797</c:v>
                </c:pt>
                <c:pt idx="3605">
                  <c:v>1227.797</c:v>
                </c:pt>
                <c:pt idx="3606">
                  <c:v>1228.797</c:v>
                </c:pt>
                <c:pt idx="3607">
                  <c:v>1229.797</c:v>
                </c:pt>
                <c:pt idx="3608">
                  <c:v>1230.797</c:v>
                </c:pt>
                <c:pt idx="3609">
                  <c:v>1231.797</c:v>
                </c:pt>
                <c:pt idx="3610">
                  <c:v>1232.797</c:v>
                </c:pt>
                <c:pt idx="3611">
                  <c:v>1233.797</c:v>
                </c:pt>
                <c:pt idx="3612">
                  <c:v>1234.797</c:v>
                </c:pt>
                <c:pt idx="3613">
                  <c:v>1235.797</c:v>
                </c:pt>
                <c:pt idx="3614">
                  <c:v>1236.797</c:v>
                </c:pt>
                <c:pt idx="3615">
                  <c:v>1237.797</c:v>
                </c:pt>
                <c:pt idx="3616">
                  <c:v>1238.797</c:v>
                </c:pt>
                <c:pt idx="3617">
                  <c:v>1239.797</c:v>
                </c:pt>
                <c:pt idx="3618">
                  <c:v>1240.797</c:v>
                </c:pt>
                <c:pt idx="3619">
                  <c:v>1241.797</c:v>
                </c:pt>
                <c:pt idx="3620">
                  <c:v>1242.797</c:v>
                </c:pt>
                <c:pt idx="3621">
                  <c:v>1243.797</c:v>
                </c:pt>
                <c:pt idx="3622">
                  <c:v>1244.797</c:v>
                </c:pt>
                <c:pt idx="3623">
                  <c:v>1245.797</c:v>
                </c:pt>
                <c:pt idx="3624">
                  <c:v>1246.797</c:v>
                </c:pt>
                <c:pt idx="3625">
                  <c:v>1247.797</c:v>
                </c:pt>
                <c:pt idx="3626">
                  <c:v>1248.797</c:v>
                </c:pt>
                <c:pt idx="3627">
                  <c:v>1249.797</c:v>
                </c:pt>
                <c:pt idx="3628">
                  <c:v>1250.797</c:v>
                </c:pt>
                <c:pt idx="3629">
                  <c:v>1251.797</c:v>
                </c:pt>
                <c:pt idx="3630">
                  <c:v>1252.797</c:v>
                </c:pt>
                <c:pt idx="3631">
                  <c:v>1253.797</c:v>
                </c:pt>
                <c:pt idx="3632">
                  <c:v>1254.797</c:v>
                </c:pt>
                <c:pt idx="3633">
                  <c:v>1255.797</c:v>
                </c:pt>
                <c:pt idx="3634">
                  <c:v>1256.797</c:v>
                </c:pt>
                <c:pt idx="3635">
                  <c:v>1257.797</c:v>
                </c:pt>
                <c:pt idx="3636">
                  <c:v>1258.797</c:v>
                </c:pt>
                <c:pt idx="3637">
                  <c:v>1259.797</c:v>
                </c:pt>
                <c:pt idx="3638">
                  <c:v>1260.797</c:v>
                </c:pt>
                <c:pt idx="3639">
                  <c:v>1261.797</c:v>
                </c:pt>
                <c:pt idx="3640">
                  <c:v>1262.797</c:v>
                </c:pt>
                <c:pt idx="3641">
                  <c:v>1263.797</c:v>
                </c:pt>
                <c:pt idx="3642">
                  <c:v>1264.797</c:v>
                </c:pt>
                <c:pt idx="3643">
                  <c:v>1265.797</c:v>
                </c:pt>
                <c:pt idx="3644">
                  <c:v>1266.797</c:v>
                </c:pt>
                <c:pt idx="3645">
                  <c:v>1267.797</c:v>
                </c:pt>
                <c:pt idx="3646">
                  <c:v>1268.797</c:v>
                </c:pt>
                <c:pt idx="3647">
                  <c:v>1269.797</c:v>
                </c:pt>
                <c:pt idx="3648">
                  <c:v>1270.797</c:v>
                </c:pt>
                <c:pt idx="3649">
                  <c:v>1271.797</c:v>
                </c:pt>
                <c:pt idx="3650">
                  <c:v>1272.797</c:v>
                </c:pt>
                <c:pt idx="3651">
                  <c:v>1273.797</c:v>
                </c:pt>
                <c:pt idx="3652">
                  <c:v>1274.797</c:v>
                </c:pt>
                <c:pt idx="3653">
                  <c:v>1275.797</c:v>
                </c:pt>
                <c:pt idx="3654">
                  <c:v>1276.797</c:v>
                </c:pt>
                <c:pt idx="3655">
                  <c:v>1277.797</c:v>
                </c:pt>
                <c:pt idx="3656">
                  <c:v>1278.797</c:v>
                </c:pt>
                <c:pt idx="3657">
                  <c:v>1279.797</c:v>
                </c:pt>
                <c:pt idx="3658">
                  <c:v>1280.797</c:v>
                </c:pt>
                <c:pt idx="3659">
                  <c:v>1281.797</c:v>
                </c:pt>
                <c:pt idx="3660">
                  <c:v>1282.797</c:v>
                </c:pt>
                <c:pt idx="3661">
                  <c:v>1283.797</c:v>
                </c:pt>
                <c:pt idx="3662">
                  <c:v>1284.797</c:v>
                </c:pt>
                <c:pt idx="3663">
                  <c:v>1285.797</c:v>
                </c:pt>
                <c:pt idx="3664">
                  <c:v>1286.797</c:v>
                </c:pt>
                <c:pt idx="3665">
                  <c:v>1287.797</c:v>
                </c:pt>
                <c:pt idx="3666">
                  <c:v>1288.797</c:v>
                </c:pt>
                <c:pt idx="3667">
                  <c:v>1289.797</c:v>
                </c:pt>
                <c:pt idx="3668">
                  <c:v>1290.797</c:v>
                </c:pt>
                <c:pt idx="3669">
                  <c:v>1291.797</c:v>
                </c:pt>
                <c:pt idx="3670">
                  <c:v>1292.797</c:v>
                </c:pt>
                <c:pt idx="3671">
                  <c:v>1293.797</c:v>
                </c:pt>
                <c:pt idx="3672">
                  <c:v>1294.797</c:v>
                </c:pt>
                <c:pt idx="3673">
                  <c:v>1295.797</c:v>
                </c:pt>
                <c:pt idx="3674">
                  <c:v>1296.797</c:v>
                </c:pt>
                <c:pt idx="3675">
                  <c:v>1297.797</c:v>
                </c:pt>
                <c:pt idx="3676">
                  <c:v>1298.797</c:v>
                </c:pt>
                <c:pt idx="3677">
                  <c:v>1299.797</c:v>
                </c:pt>
                <c:pt idx="3678">
                  <c:v>1300.797</c:v>
                </c:pt>
                <c:pt idx="3679">
                  <c:v>1301.797</c:v>
                </c:pt>
                <c:pt idx="3680">
                  <c:v>1302.797</c:v>
                </c:pt>
                <c:pt idx="3681">
                  <c:v>1303.797</c:v>
                </c:pt>
                <c:pt idx="3682">
                  <c:v>1304.797</c:v>
                </c:pt>
                <c:pt idx="3683">
                  <c:v>1305.797</c:v>
                </c:pt>
                <c:pt idx="3684">
                  <c:v>1306.797</c:v>
                </c:pt>
                <c:pt idx="3685">
                  <c:v>1307.797</c:v>
                </c:pt>
                <c:pt idx="3686">
                  <c:v>1308.797</c:v>
                </c:pt>
                <c:pt idx="3687">
                  <c:v>1309.797</c:v>
                </c:pt>
                <c:pt idx="3688">
                  <c:v>1310.797</c:v>
                </c:pt>
                <c:pt idx="3689">
                  <c:v>1311.797</c:v>
                </c:pt>
                <c:pt idx="3690">
                  <c:v>1312.797</c:v>
                </c:pt>
                <c:pt idx="3691">
                  <c:v>1313.797</c:v>
                </c:pt>
                <c:pt idx="3692">
                  <c:v>1314.797</c:v>
                </c:pt>
                <c:pt idx="3693">
                  <c:v>1315.797</c:v>
                </c:pt>
                <c:pt idx="3694">
                  <c:v>1316.797</c:v>
                </c:pt>
                <c:pt idx="3695">
                  <c:v>1317.797</c:v>
                </c:pt>
                <c:pt idx="3696">
                  <c:v>1318.797</c:v>
                </c:pt>
                <c:pt idx="3697">
                  <c:v>1319.797</c:v>
                </c:pt>
                <c:pt idx="3698">
                  <c:v>1320.797</c:v>
                </c:pt>
                <c:pt idx="3699">
                  <c:v>1321.797</c:v>
                </c:pt>
                <c:pt idx="3700">
                  <c:v>1322.797</c:v>
                </c:pt>
                <c:pt idx="3701">
                  <c:v>1323.797</c:v>
                </c:pt>
                <c:pt idx="3702">
                  <c:v>1324.797</c:v>
                </c:pt>
                <c:pt idx="3703">
                  <c:v>1325.797</c:v>
                </c:pt>
                <c:pt idx="3704">
                  <c:v>1326.797</c:v>
                </c:pt>
                <c:pt idx="3705">
                  <c:v>1327.797</c:v>
                </c:pt>
                <c:pt idx="3706">
                  <c:v>1328.797</c:v>
                </c:pt>
                <c:pt idx="3707">
                  <c:v>1329.797</c:v>
                </c:pt>
                <c:pt idx="3708">
                  <c:v>1330.797</c:v>
                </c:pt>
                <c:pt idx="3709">
                  <c:v>1331.797</c:v>
                </c:pt>
                <c:pt idx="3710">
                  <c:v>1332.797</c:v>
                </c:pt>
                <c:pt idx="3711">
                  <c:v>1333.797</c:v>
                </c:pt>
                <c:pt idx="3712">
                  <c:v>1334.797</c:v>
                </c:pt>
                <c:pt idx="3713">
                  <c:v>1335.797</c:v>
                </c:pt>
                <c:pt idx="3714">
                  <c:v>1336.797</c:v>
                </c:pt>
                <c:pt idx="3715">
                  <c:v>1337.797</c:v>
                </c:pt>
                <c:pt idx="3716">
                  <c:v>1338.797</c:v>
                </c:pt>
                <c:pt idx="3717">
                  <c:v>1339.797</c:v>
                </c:pt>
                <c:pt idx="3718">
                  <c:v>1340.797</c:v>
                </c:pt>
                <c:pt idx="3719">
                  <c:v>1341.797</c:v>
                </c:pt>
                <c:pt idx="3720">
                  <c:v>1342.797</c:v>
                </c:pt>
                <c:pt idx="3721">
                  <c:v>1343.797</c:v>
                </c:pt>
                <c:pt idx="3722">
                  <c:v>1344.797</c:v>
                </c:pt>
                <c:pt idx="3723">
                  <c:v>1345.797</c:v>
                </c:pt>
                <c:pt idx="3724">
                  <c:v>1346.797</c:v>
                </c:pt>
                <c:pt idx="3725">
                  <c:v>1347.797</c:v>
                </c:pt>
                <c:pt idx="3726">
                  <c:v>1348.797</c:v>
                </c:pt>
                <c:pt idx="3727">
                  <c:v>1349.797</c:v>
                </c:pt>
                <c:pt idx="3728">
                  <c:v>1350.797</c:v>
                </c:pt>
                <c:pt idx="3729">
                  <c:v>1351.797</c:v>
                </c:pt>
                <c:pt idx="3730">
                  <c:v>1352.797</c:v>
                </c:pt>
                <c:pt idx="3731">
                  <c:v>1353.797</c:v>
                </c:pt>
                <c:pt idx="3732">
                  <c:v>1354.797</c:v>
                </c:pt>
                <c:pt idx="3733">
                  <c:v>1355.797</c:v>
                </c:pt>
                <c:pt idx="3734">
                  <c:v>1356.797</c:v>
                </c:pt>
                <c:pt idx="3735">
                  <c:v>1357.797</c:v>
                </c:pt>
                <c:pt idx="3736">
                  <c:v>1358.797</c:v>
                </c:pt>
                <c:pt idx="3737">
                  <c:v>1359.797</c:v>
                </c:pt>
                <c:pt idx="3738">
                  <c:v>1360.797</c:v>
                </c:pt>
                <c:pt idx="3739">
                  <c:v>1361.797</c:v>
                </c:pt>
                <c:pt idx="3740">
                  <c:v>1362.797</c:v>
                </c:pt>
                <c:pt idx="3741">
                  <c:v>1363.797</c:v>
                </c:pt>
                <c:pt idx="3742">
                  <c:v>1364.797</c:v>
                </c:pt>
                <c:pt idx="3743">
                  <c:v>1365.797</c:v>
                </c:pt>
                <c:pt idx="3744">
                  <c:v>1366.797</c:v>
                </c:pt>
                <c:pt idx="3745">
                  <c:v>1367.797</c:v>
                </c:pt>
                <c:pt idx="3746">
                  <c:v>1368.797</c:v>
                </c:pt>
                <c:pt idx="3747">
                  <c:v>1369.797</c:v>
                </c:pt>
                <c:pt idx="3748">
                  <c:v>1370.797</c:v>
                </c:pt>
                <c:pt idx="3749">
                  <c:v>1371.797</c:v>
                </c:pt>
                <c:pt idx="3750">
                  <c:v>1372.797</c:v>
                </c:pt>
                <c:pt idx="3751">
                  <c:v>1373.797</c:v>
                </c:pt>
                <c:pt idx="3752">
                  <c:v>1374.797</c:v>
                </c:pt>
                <c:pt idx="3753">
                  <c:v>1375.797</c:v>
                </c:pt>
                <c:pt idx="3754">
                  <c:v>1376.797</c:v>
                </c:pt>
                <c:pt idx="3755">
                  <c:v>1377.797</c:v>
                </c:pt>
                <c:pt idx="3756">
                  <c:v>1378.797</c:v>
                </c:pt>
                <c:pt idx="3757">
                  <c:v>1379.797</c:v>
                </c:pt>
                <c:pt idx="3758">
                  <c:v>1380.797</c:v>
                </c:pt>
                <c:pt idx="3759">
                  <c:v>1381.797</c:v>
                </c:pt>
                <c:pt idx="3760">
                  <c:v>1382.797</c:v>
                </c:pt>
                <c:pt idx="3761">
                  <c:v>1383.797</c:v>
                </c:pt>
                <c:pt idx="3762">
                  <c:v>1384.797</c:v>
                </c:pt>
                <c:pt idx="3763">
                  <c:v>1385.797</c:v>
                </c:pt>
                <c:pt idx="3764">
                  <c:v>1386.797</c:v>
                </c:pt>
                <c:pt idx="3765">
                  <c:v>1387.797</c:v>
                </c:pt>
                <c:pt idx="3766">
                  <c:v>1388.797</c:v>
                </c:pt>
                <c:pt idx="3767">
                  <c:v>1389.797</c:v>
                </c:pt>
                <c:pt idx="3768">
                  <c:v>1390.797</c:v>
                </c:pt>
                <c:pt idx="3769">
                  <c:v>1391.797</c:v>
                </c:pt>
                <c:pt idx="3770">
                  <c:v>1392.797</c:v>
                </c:pt>
                <c:pt idx="3771">
                  <c:v>1393.797</c:v>
                </c:pt>
                <c:pt idx="3772">
                  <c:v>1394.797</c:v>
                </c:pt>
                <c:pt idx="3773">
                  <c:v>1395.797</c:v>
                </c:pt>
                <c:pt idx="3774">
                  <c:v>1396.797</c:v>
                </c:pt>
                <c:pt idx="3775">
                  <c:v>1397.797</c:v>
                </c:pt>
                <c:pt idx="3776">
                  <c:v>1398.797</c:v>
                </c:pt>
                <c:pt idx="3777">
                  <c:v>1399.797</c:v>
                </c:pt>
                <c:pt idx="3778">
                  <c:v>1400.797</c:v>
                </c:pt>
                <c:pt idx="3779">
                  <c:v>1401.797</c:v>
                </c:pt>
                <c:pt idx="3780">
                  <c:v>1402.797</c:v>
                </c:pt>
                <c:pt idx="3781">
                  <c:v>1403.797</c:v>
                </c:pt>
                <c:pt idx="3782">
                  <c:v>1404.797</c:v>
                </c:pt>
                <c:pt idx="3783">
                  <c:v>1405.797</c:v>
                </c:pt>
                <c:pt idx="3784">
                  <c:v>1406.797</c:v>
                </c:pt>
                <c:pt idx="3785">
                  <c:v>1407.797</c:v>
                </c:pt>
                <c:pt idx="3786">
                  <c:v>1408.797</c:v>
                </c:pt>
                <c:pt idx="3787">
                  <c:v>1409.797</c:v>
                </c:pt>
                <c:pt idx="3788">
                  <c:v>1410.797</c:v>
                </c:pt>
                <c:pt idx="3789">
                  <c:v>1411.797</c:v>
                </c:pt>
                <c:pt idx="3790">
                  <c:v>1412.797</c:v>
                </c:pt>
                <c:pt idx="3791">
                  <c:v>1413.797</c:v>
                </c:pt>
                <c:pt idx="3792">
                  <c:v>1414.797</c:v>
                </c:pt>
                <c:pt idx="3793">
                  <c:v>1415.797</c:v>
                </c:pt>
                <c:pt idx="3794">
                  <c:v>1416.797</c:v>
                </c:pt>
                <c:pt idx="3795">
                  <c:v>1417.797</c:v>
                </c:pt>
                <c:pt idx="3796">
                  <c:v>1418.797</c:v>
                </c:pt>
                <c:pt idx="3797">
                  <c:v>1419.797</c:v>
                </c:pt>
                <c:pt idx="3798">
                  <c:v>1420.797</c:v>
                </c:pt>
                <c:pt idx="3799">
                  <c:v>1421.797</c:v>
                </c:pt>
                <c:pt idx="3800">
                  <c:v>1422.797</c:v>
                </c:pt>
                <c:pt idx="3801">
                  <c:v>1423.797</c:v>
                </c:pt>
                <c:pt idx="3802">
                  <c:v>1424.797</c:v>
                </c:pt>
                <c:pt idx="3803">
                  <c:v>1425.797</c:v>
                </c:pt>
                <c:pt idx="3804">
                  <c:v>1426.797</c:v>
                </c:pt>
                <c:pt idx="3805">
                  <c:v>1427.797</c:v>
                </c:pt>
                <c:pt idx="3806">
                  <c:v>1428.797</c:v>
                </c:pt>
                <c:pt idx="3807">
                  <c:v>1429.797</c:v>
                </c:pt>
                <c:pt idx="3808">
                  <c:v>1430.797</c:v>
                </c:pt>
                <c:pt idx="3809">
                  <c:v>1431.797</c:v>
                </c:pt>
                <c:pt idx="3810">
                  <c:v>1432.797</c:v>
                </c:pt>
                <c:pt idx="3811">
                  <c:v>1433.797</c:v>
                </c:pt>
                <c:pt idx="3812">
                  <c:v>1434.797</c:v>
                </c:pt>
                <c:pt idx="3813">
                  <c:v>1435.797</c:v>
                </c:pt>
                <c:pt idx="3814">
                  <c:v>1436.797</c:v>
                </c:pt>
                <c:pt idx="3815">
                  <c:v>1437.797</c:v>
                </c:pt>
                <c:pt idx="3816">
                  <c:v>1438.797</c:v>
                </c:pt>
                <c:pt idx="3817">
                  <c:v>1439.797</c:v>
                </c:pt>
                <c:pt idx="3818">
                  <c:v>1440.797</c:v>
                </c:pt>
                <c:pt idx="3819">
                  <c:v>1441.797</c:v>
                </c:pt>
                <c:pt idx="3820">
                  <c:v>1442.797</c:v>
                </c:pt>
                <c:pt idx="3821">
                  <c:v>1443.797</c:v>
                </c:pt>
                <c:pt idx="3822">
                  <c:v>1444.797</c:v>
                </c:pt>
                <c:pt idx="3823">
                  <c:v>1445.797</c:v>
                </c:pt>
                <c:pt idx="3824">
                  <c:v>1446.797</c:v>
                </c:pt>
                <c:pt idx="3825">
                  <c:v>1447.797</c:v>
                </c:pt>
                <c:pt idx="3826">
                  <c:v>1448.797</c:v>
                </c:pt>
                <c:pt idx="3827">
                  <c:v>1449.797</c:v>
                </c:pt>
                <c:pt idx="3828">
                  <c:v>1450.797</c:v>
                </c:pt>
                <c:pt idx="3829">
                  <c:v>1451.797</c:v>
                </c:pt>
                <c:pt idx="3830">
                  <c:v>1452.797</c:v>
                </c:pt>
                <c:pt idx="3831">
                  <c:v>1453.797</c:v>
                </c:pt>
                <c:pt idx="3832">
                  <c:v>1454.797</c:v>
                </c:pt>
                <c:pt idx="3833">
                  <c:v>1455.797</c:v>
                </c:pt>
                <c:pt idx="3834">
                  <c:v>1456.797</c:v>
                </c:pt>
                <c:pt idx="3835">
                  <c:v>1457.797</c:v>
                </c:pt>
                <c:pt idx="3836">
                  <c:v>1458.797</c:v>
                </c:pt>
                <c:pt idx="3837">
                  <c:v>1459.797</c:v>
                </c:pt>
                <c:pt idx="3838">
                  <c:v>1460.797</c:v>
                </c:pt>
                <c:pt idx="3839">
                  <c:v>1461.797</c:v>
                </c:pt>
                <c:pt idx="3840">
                  <c:v>1462.797</c:v>
                </c:pt>
                <c:pt idx="3841">
                  <c:v>1463.797</c:v>
                </c:pt>
                <c:pt idx="3842">
                  <c:v>1464.797</c:v>
                </c:pt>
                <c:pt idx="3843">
                  <c:v>1465.797</c:v>
                </c:pt>
                <c:pt idx="3844">
                  <c:v>1466.797</c:v>
                </c:pt>
                <c:pt idx="3845">
                  <c:v>1467.797</c:v>
                </c:pt>
                <c:pt idx="3846">
                  <c:v>1468.797</c:v>
                </c:pt>
                <c:pt idx="3847">
                  <c:v>1469.797</c:v>
                </c:pt>
                <c:pt idx="3848">
                  <c:v>1470.797</c:v>
                </c:pt>
                <c:pt idx="3849">
                  <c:v>1471.797</c:v>
                </c:pt>
                <c:pt idx="3850">
                  <c:v>1472.797</c:v>
                </c:pt>
                <c:pt idx="3851">
                  <c:v>1473.797</c:v>
                </c:pt>
                <c:pt idx="3852">
                  <c:v>1474.797</c:v>
                </c:pt>
                <c:pt idx="3853">
                  <c:v>1475.797</c:v>
                </c:pt>
                <c:pt idx="3854">
                  <c:v>1476.797</c:v>
                </c:pt>
                <c:pt idx="3855">
                  <c:v>1477.797</c:v>
                </c:pt>
                <c:pt idx="3856">
                  <c:v>1478.797</c:v>
                </c:pt>
                <c:pt idx="3857">
                  <c:v>1479.797</c:v>
                </c:pt>
                <c:pt idx="3858">
                  <c:v>1480.797</c:v>
                </c:pt>
                <c:pt idx="3859">
                  <c:v>1481.797</c:v>
                </c:pt>
                <c:pt idx="3860">
                  <c:v>1482.797</c:v>
                </c:pt>
                <c:pt idx="3861">
                  <c:v>1483.797</c:v>
                </c:pt>
                <c:pt idx="3862">
                  <c:v>1484.797</c:v>
                </c:pt>
                <c:pt idx="3863">
                  <c:v>1485.797</c:v>
                </c:pt>
                <c:pt idx="3864">
                  <c:v>1486.797</c:v>
                </c:pt>
                <c:pt idx="3865">
                  <c:v>1487.797</c:v>
                </c:pt>
                <c:pt idx="3866">
                  <c:v>1488.797</c:v>
                </c:pt>
                <c:pt idx="3867">
                  <c:v>1489.797</c:v>
                </c:pt>
                <c:pt idx="3868">
                  <c:v>1490.797</c:v>
                </c:pt>
                <c:pt idx="3869">
                  <c:v>1491.797</c:v>
                </c:pt>
                <c:pt idx="3870">
                  <c:v>1492.797</c:v>
                </c:pt>
                <c:pt idx="3871">
                  <c:v>1493.797</c:v>
                </c:pt>
                <c:pt idx="3872">
                  <c:v>1494.797</c:v>
                </c:pt>
                <c:pt idx="3873">
                  <c:v>1495.797</c:v>
                </c:pt>
                <c:pt idx="3874">
                  <c:v>1496.797</c:v>
                </c:pt>
                <c:pt idx="3875">
                  <c:v>1497.797</c:v>
                </c:pt>
                <c:pt idx="3876">
                  <c:v>1498.797</c:v>
                </c:pt>
                <c:pt idx="3877">
                  <c:v>1499.797</c:v>
                </c:pt>
                <c:pt idx="3878">
                  <c:v>1500.797</c:v>
                </c:pt>
                <c:pt idx="3879">
                  <c:v>1501.797</c:v>
                </c:pt>
                <c:pt idx="3880">
                  <c:v>1502.797</c:v>
                </c:pt>
                <c:pt idx="3881">
                  <c:v>1503.797</c:v>
                </c:pt>
                <c:pt idx="3882">
                  <c:v>1504.797</c:v>
                </c:pt>
                <c:pt idx="3883">
                  <c:v>1505.797</c:v>
                </c:pt>
                <c:pt idx="3884">
                  <c:v>1506.797</c:v>
                </c:pt>
                <c:pt idx="3885">
                  <c:v>1507.797</c:v>
                </c:pt>
                <c:pt idx="3886">
                  <c:v>1508.797</c:v>
                </c:pt>
                <c:pt idx="3887">
                  <c:v>1509.797</c:v>
                </c:pt>
                <c:pt idx="3888">
                  <c:v>1510.797</c:v>
                </c:pt>
                <c:pt idx="3889">
                  <c:v>1511.797</c:v>
                </c:pt>
                <c:pt idx="3890">
                  <c:v>1512.797</c:v>
                </c:pt>
                <c:pt idx="3891">
                  <c:v>1513.797</c:v>
                </c:pt>
                <c:pt idx="3892">
                  <c:v>1514.797</c:v>
                </c:pt>
                <c:pt idx="3893">
                  <c:v>1515.797</c:v>
                </c:pt>
                <c:pt idx="3894">
                  <c:v>1516.797</c:v>
                </c:pt>
                <c:pt idx="3895">
                  <c:v>1517.797</c:v>
                </c:pt>
                <c:pt idx="3896">
                  <c:v>1518.797</c:v>
                </c:pt>
                <c:pt idx="3897">
                  <c:v>1519.797</c:v>
                </c:pt>
                <c:pt idx="3898">
                  <c:v>1520.797</c:v>
                </c:pt>
                <c:pt idx="3899">
                  <c:v>1521.797</c:v>
                </c:pt>
                <c:pt idx="3900">
                  <c:v>1522.797</c:v>
                </c:pt>
                <c:pt idx="3901">
                  <c:v>1523.797</c:v>
                </c:pt>
                <c:pt idx="3902">
                  <c:v>1524.797</c:v>
                </c:pt>
                <c:pt idx="3903">
                  <c:v>1525.797</c:v>
                </c:pt>
                <c:pt idx="3904">
                  <c:v>1526.797</c:v>
                </c:pt>
                <c:pt idx="3905">
                  <c:v>1527.797</c:v>
                </c:pt>
                <c:pt idx="3906">
                  <c:v>1528.797</c:v>
                </c:pt>
                <c:pt idx="3907">
                  <c:v>1529.797</c:v>
                </c:pt>
                <c:pt idx="3908">
                  <c:v>1530.797</c:v>
                </c:pt>
                <c:pt idx="3909">
                  <c:v>1531.797</c:v>
                </c:pt>
                <c:pt idx="3910">
                  <c:v>1532.797</c:v>
                </c:pt>
                <c:pt idx="3911">
                  <c:v>1533.797</c:v>
                </c:pt>
                <c:pt idx="3912">
                  <c:v>1534.797</c:v>
                </c:pt>
                <c:pt idx="3913">
                  <c:v>1535.797</c:v>
                </c:pt>
                <c:pt idx="3914">
                  <c:v>1536.797</c:v>
                </c:pt>
                <c:pt idx="3915">
                  <c:v>1537.797</c:v>
                </c:pt>
                <c:pt idx="3916">
                  <c:v>1538.797</c:v>
                </c:pt>
                <c:pt idx="3917">
                  <c:v>1539.797</c:v>
                </c:pt>
                <c:pt idx="3918">
                  <c:v>1540.797</c:v>
                </c:pt>
                <c:pt idx="3919">
                  <c:v>1541.797</c:v>
                </c:pt>
                <c:pt idx="3920">
                  <c:v>1542.797</c:v>
                </c:pt>
                <c:pt idx="3921">
                  <c:v>1543.797</c:v>
                </c:pt>
                <c:pt idx="3922">
                  <c:v>1544.797</c:v>
                </c:pt>
                <c:pt idx="3923">
                  <c:v>1545.797</c:v>
                </c:pt>
                <c:pt idx="3924">
                  <c:v>1546.797</c:v>
                </c:pt>
                <c:pt idx="3925">
                  <c:v>1547.797</c:v>
                </c:pt>
                <c:pt idx="3926">
                  <c:v>1548.797</c:v>
                </c:pt>
                <c:pt idx="3927">
                  <c:v>1549.797</c:v>
                </c:pt>
                <c:pt idx="3928">
                  <c:v>1550.797</c:v>
                </c:pt>
                <c:pt idx="3929">
                  <c:v>1551.797</c:v>
                </c:pt>
                <c:pt idx="3930">
                  <c:v>1552.797</c:v>
                </c:pt>
                <c:pt idx="3931">
                  <c:v>1553.797</c:v>
                </c:pt>
                <c:pt idx="3932">
                  <c:v>1554.797</c:v>
                </c:pt>
                <c:pt idx="3933">
                  <c:v>1555.797</c:v>
                </c:pt>
                <c:pt idx="3934">
                  <c:v>1556.797</c:v>
                </c:pt>
                <c:pt idx="3935">
                  <c:v>1557.797</c:v>
                </c:pt>
                <c:pt idx="3936">
                  <c:v>1558.797</c:v>
                </c:pt>
                <c:pt idx="3937">
                  <c:v>1559.797</c:v>
                </c:pt>
                <c:pt idx="3938">
                  <c:v>1560.797</c:v>
                </c:pt>
                <c:pt idx="3939">
                  <c:v>1561.797</c:v>
                </c:pt>
                <c:pt idx="3940">
                  <c:v>1562.797</c:v>
                </c:pt>
                <c:pt idx="3941">
                  <c:v>1563.797</c:v>
                </c:pt>
                <c:pt idx="3942">
                  <c:v>1564.797</c:v>
                </c:pt>
                <c:pt idx="3943">
                  <c:v>1565.797</c:v>
                </c:pt>
                <c:pt idx="3944">
                  <c:v>1566.797</c:v>
                </c:pt>
                <c:pt idx="3945">
                  <c:v>1567.797</c:v>
                </c:pt>
                <c:pt idx="3946">
                  <c:v>1568.797</c:v>
                </c:pt>
                <c:pt idx="3947">
                  <c:v>1569.797</c:v>
                </c:pt>
                <c:pt idx="3948">
                  <c:v>1570.797</c:v>
                </c:pt>
                <c:pt idx="3949">
                  <c:v>1571.797</c:v>
                </c:pt>
                <c:pt idx="3950">
                  <c:v>1572.797</c:v>
                </c:pt>
                <c:pt idx="3951">
                  <c:v>1573.797</c:v>
                </c:pt>
                <c:pt idx="3952">
                  <c:v>1574.797</c:v>
                </c:pt>
                <c:pt idx="3953">
                  <c:v>1575.797</c:v>
                </c:pt>
                <c:pt idx="3954">
                  <c:v>1576.797</c:v>
                </c:pt>
                <c:pt idx="3955">
                  <c:v>1577.797</c:v>
                </c:pt>
                <c:pt idx="3956">
                  <c:v>1578.797</c:v>
                </c:pt>
                <c:pt idx="3957">
                  <c:v>1579.797</c:v>
                </c:pt>
                <c:pt idx="3958">
                  <c:v>1580.797</c:v>
                </c:pt>
                <c:pt idx="3959">
                  <c:v>1581.797</c:v>
                </c:pt>
                <c:pt idx="3960">
                  <c:v>1582.797</c:v>
                </c:pt>
                <c:pt idx="3961">
                  <c:v>1583.797</c:v>
                </c:pt>
                <c:pt idx="3962">
                  <c:v>1584.797</c:v>
                </c:pt>
                <c:pt idx="3963">
                  <c:v>1585.797</c:v>
                </c:pt>
                <c:pt idx="3964">
                  <c:v>1586.797</c:v>
                </c:pt>
                <c:pt idx="3965">
                  <c:v>1587.797</c:v>
                </c:pt>
                <c:pt idx="3966">
                  <c:v>1588.797</c:v>
                </c:pt>
                <c:pt idx="3967">
                  <c:v>1589.797</c:v>
                </c:pt>
                <c:pt idx="3968">
                  <c:v>1590.797</c:v>
                </c:pt>
                <c:pt idx="3969">
                  <c:v>1591.797</c:v>
                </c:pt>
                <c:pt idx="3970">
                  <c:v>1592.797</c:v>
                </c:pt>
                <c:pt idx="3971">
                  <c:v>1593.797</c:v>
                </c:pt>
                <c:pt idx="3972">
                  <c:v>1594.797</c:v>
                </c:pt>
                <c:pt idx="3973">
                  <c:v>1595.797</c:v>
                </c:pt>
                <c:pt idx="3974">
                  <c:v>1596.797</c:v>
                </c:pt>
                <c:pt idx="3975">
                  <c:v>1597.797</c:v>
                </c:pt>
                <c:pt idx="3976">
                  <c:v>1598.797</c:v>
                </c:pt>
                <c:pt idx="3977">
                  <c:v>1599.797</c:v>
                </c:pt>
                <c:pt idx="3978">
                  <c:v>1600.797</c:v>
                </c:pt>
                <c:pt idx="3979">
                  <c:v>1601.797</c:v>
                </c:pt>
                <c:pt idx="3980">
                  <c:v>1602.797</c:v>
                </c:pt>
                <c:pt idx="3981">
                  <c:v>1603.797</c:v>
                </c:pt>
                <c:pt idx="3982">
                  <c:v>1604.797</c:v>
                </c:pt>
                <c:pt idx="3983">
                  <c:v>1605.797</c:v>
                </c:pt>
                <c:pt idx="3984">
                  <c:v>1606.797</c:v>
                </c:pt>
                <c:pt idx="3985">
                  <c:v>1607.797</c:v>
                </c:pt>
                <c:pt idx="3986">
                  <c:v>1608.797</c:v>
                </c:pt>
                <c:pt idx="3987">
                  <c:v>1609.797</c:v>
                </c:pt>
                <c:pt idx="3988">
                  <c:v>1610.797</c:v>
                </c:pt>
                <c:pt idx="3989">
                  <c:v>1611.797</c:v>
                </c:pt>
                <c:pt idx="3990">
                  <c:v>1612.797</c:v>
                </c:pt>
                <c:pt idx="3991">
                  <c:v>1613.797</c:v>
                </c:pt>
                <c:pt idx="3992">
                  <c:v>1614.797</c:v>
                </c:pt>
                <c:pt idx="3993">
                  <c:v>1615.797</c:v>
                </c:pt>
                <c:pt idx="3994">
                  <c:v>1616.797</c:v>
                </c:pt>
                <c:pt idx="3995">
                  <c:v>1617.797</c:v>
                </c:pt>
                <c:pt idx="3996">
                  <c:v>1618.797</c:v>
                </c:pt>
                <c:pt idx="3997">
                  <c:v>1619.797</c:v>
                </c:pt>
                <c:pt idx="3998">
                  <c:v>1620.797</c:v>
                </c:pt>
                <c:pt idx="3999">
                  <c:v>1621.797</c:v>
                </c:pt>
                <c:pt idx="4000">
                  <c:v>1622.797</c:v>
                </c:pt>
                <c:pt idx="4001">
                  <c:v>1623.797</c:v>
                </c:pt>
                <c:pt idx="4002">
                  <c:v>1624.797</c:v>
                </c:pt>
                <c:pt idx="4003">
                  <c:v>1625.797</c:v>
                </c:pt>
                <c:pt idx="4004">
                  <c:v>1626.797</c:v>
                </c:pt>
                <c:pt idx="4005">
                  <c:v>1627.797</c:v>
                </c:pt>
                <c:pt idx="4006">
                  <c:v>1628.797</c:v>
                </c:pt>
                <c:pt idx="4007">
                  <c:v>1629.797</c:v>
                </c:pt>
                <c:pt idx="4008">
                  <c:v>1630.797</c:v>
                </c:pt>
                <c:pt idx="4009">
                  <c:v>1631.797</c:v>
                </c:pt>
                <c:pt idx="4010">
                  <c:v>1632.797</c:v>
                </c:pt>
                <c:pt idx="4011">
                  <c:v>1633.797</c:v>
                </c:pt>
                <c:pt idx="4012">
                  <c:v>1634.797</c:v>
                </c:pt>
                <c:pt idx="4013">
                  <c:v>1635.797</c:v>
                </c:pt>
                <c:pt idx="4014">
                  <c:v>1636.797</c:v>
                </c:pt>
                <c:pt idx="4015">
                  <c:v>1637.797</c:v>
                </c:pt>
                <c:pt idx="4016">
                  <c:v>1638.797</c:v>
                </c:pt>
                <c:pt idx="4017">
                  <c:v>1639.797</c:v>
                </c:pt>
                <c:pt idx="4018">
                  <c:v>1640.797</c:v>
                </c:pt>
                <c:pt idx="4019">
                  <c:v>1641.797</c:v>
                </c:pt>
                <c:pt idx="4020">
                  <c:v>1642.797</c:v>
                </c:pt>
                <c:pt idx="4021">
                  <c:v>1643.797</c:v>
                </c:pt>
                <c:pt idx="4022">
                  <c:v>1644.797</c:v>
                </c:pt>
                <c:pt idx="4023">
                  <c:v>1645.797</c:v>
                </c:pt>
                <c:pt idx="4024">
                  <c:v>1646.797</c:v>
                </c:pt>
                <c:pt idx="4025">
                  <c:v>1647.797</c:v>
                </c:pt>
                <c:pt idx="4026">
                  <c:v>1648.797</c:v>
                </c:pt>
                <c:pt idx="4027">
                  <c:v>1649.797</c:v>
                </c:pt>
                <c:pt idx="4028">
                  <c:v>1650.797</c:v>
                </c:pt>
                <c:pt idx="4029">
                  <c:v>1651.797</c:v>
                </c:pt>
                <c:pt idx="4030">
                  <c:v>1652.797</c:v>
                </c:pt>
                <c:pt idx="4031">
                  <c:v>1653.797</c:v>
                </c:pt>
                <c:pt idx="4032">
                  <c:v>1654.797</c:v>
                </c:pt>
                <c:pt idx="4033">
                  <c:v>1655.797</c:v>
                </c:pt>
                <c:pt idx="4034">
                  <c:v>1656.797</c:v>
                </c:pt>
                <c:pt idx="4035">
                  <c:v>1657.797</c:v>
                </c:pt>
                <c:pt idx="4036">
                  <c:v>1658.797</c:v>
                </c:pt>
                <c:pt idx="4037">
                  <c:v>1659.797</c:v>
                </c:pt>
                <c:pt idx="4038">
                  <c:v>1660.797</c:v>
                </c:pt>
                <c:pt idx="4039">
                  <c:v>1661.797</c:v>
                </c:pt>
                <c:pt idx="4040">
                  <c:v>1662.797</c:v>
                </c:pt>
                <c:pt idx="4041">
                  <c:v>1663.797</c:v>
                </c:pt>
                <c:pt idx="4042">
                  <c:v>1664.797</c:v>
                </c:pt>
                <c:pt idx="4043">
                  <c:v>1665.797</c:v>
                </c:pt>
                <c:pt idx="4044">
                  <c:v>1666.797</c:v>
                </c:pt>
                <c:pt idx="4045">
                  <c:v>1667.797</c:v>
                </c:pt>
                <c:pt idx="4046">
                  <c:v>1668.797</c:v>
                </c:pt>
                <c:pt idx="4047">
                  <c:v>1669.797</c:v>
                </c:pt>
                <c:pt idx="4048">
                  <c:v>1670.797</c:v>
                </c:pt>
                <c:pt idx="4049">
                  <c:v>1671.797</c:v>
                </c:pt>
                <c:pt idx="4050">
                  <c:v>1672.797</c:v>
                </c:pt>
                <c:pt idx="4051">
                  <c:v>1673.797</c:v>
                </c:pt>
                <c:pt idx="4052">
                  <c:v>1674.797</c:v>
                </c:pt>
                <c:pt idx="4053">
                  <c:v>1675.797</c:v>
                </c:pt>
                <c:pt idx="4054">
                  <c:v>1676.797</c:v>
                </c:pt>
                <c:pt idx="4055">
                  <c:v>1677.797</c:v>
                </c:pt>
                <c:pt idx="4056">
                  <c:v>1678.797</c:v>
                </c:pt>
                <c:pt idx="4057">
                  <c:v>1679.797</c:v>
                </c:pt>
                <c:pt idx="4058">
                  <c:v>1680.797</c:v>
                </c:pt>
                <c:pt idx="4059">
                  <c:v>1681.797</c:v>
                </c:pt>
                <c:pt idx="4060">
                  <c:v>1682.797</c:v>
                </c:pt>
                <c:pt idx="4061">
                  <c:v>1683.797</c:v>
                </c:pt>
                <c:pt idx="4062">
                  <c:v>1684.797</c:v>
                </c:pt>
                <c:pt idx="4063">
                  <c:v>1685.797</c:v>
                </c:pt>
                <c:pt idx="4064">
                  <c:v>1686.797</c:v>
                </c:pt>
                <c:pt idx="4065">
                  <c:v>1687.797</c:v>
                </c:pt>
                <c:pt idx="4066">
                  <c:v>1688.797</c:v>
                </c:pt>
                <c:pt idx="4067">
                  <c:v>1689.797</c:v>
                </c:pt>
                <c:pt idx="4068">
                  <c:v>1690.797</c:v>
                </c:pt>
                <c:pt idx="4069">
                  <c:v>1691.797</c:v>
                </c:pt>
                <c:pt idx="4070">
                  <c:v>1692.797</c:v>
                </c:pt>
                <c:pt idx="4071">
                  <c:v>1693.797</c:v>
                </c:pt>
                <c:pt idx="4072">
                  <c:v>1694.797</c:v>
                </c:pt>
                <c:pt idx="4073">
                  <c:v>1695.797</c:v>
                </c:pt>
                <c:pt idx="4074">
                  <c:v>1696.797</c:v>
                </c:pt>
                <c:pt idx="4075">
                  <c:v>1697.797</c:v>
                </c:pt>
                <c:pt idx="4076">
                  <c:v>1698.797</c:v>
                </c:pt>
                <c:pt idx="4077">
                  <c:v>1699.797</c:v>
                </c:pt>
                <c:pt idx="4078">
                  <c:v>1700.797</c:v>
                </c:pt>
                <c:pt idx="4079">
                  <c:v>1701.797</c:v>
                </c:pt>
                <c:pt idx="4080">
                  <c:v>1702.797</c:v>
                </c:pt>
                <c:pt idx="4081">
                  <c:v>1703.797</c:v>
                </c:pt>
                <c:pt idx="4082">
                  <c:v>1704.797</c:v>
                </c:pt>
                <c:pt idx="4083">
                  <c:v>1705.797</c:v>
                </c:pt>
                <c:pt idx="4084">
                  <c:v>1706.797</c:v>
                </c:pt>
                <c:pt idx="4085">
                  <c:v>1707.797</c:v>
                </c:pt>
                <c:pt idx="4086">
                  <c:v>1708.797</c:v>
                </c:pt>
                <c:pt idx="4087">
                  <c:v>1709.797</c:v>
                </c:pt>
                <c:pt idx="4088">
                  <c:v>1710.797</c:v>
                </c:pt>
                <c:pt idx="4089">
                  <c:v>1711.797</c:v>
                </c:pt>
                <c:pt idx="4090">
                  <c:v>1712.797</c:v>
                </c:pt>
                <c:pt idx="4091">
                  <c:v>1713.797</c:v>
                </c:pt>
                <c:pt idx="4092">
                  <c:v>1714.797</c:v>
                </c:pt>
                <c:pt idx="4093">
                  <c:v>1715.797</c:v>
                </c:pt>
                <c:pt idx="4094">
                  <c:v>1716.797</c:v>
                </c:pt>
                <c:pt idx="4095">
                  <c:v>1717.797</c:v>
                </c:pt>
                <c:pt idx="4096">
                  <c:v>1718.797</c:v>
                </c:pt>
                <c:pt idx="4097">
                  <c:v>1719.797</c:v>
                </c:pt>
                <c:pt idx="4098">
                  <c:v>1720.797</c:v>
                </c:pt>
                <c:pt idx="4099">
                  <c:v>1721.797</c:v>
                </c:pt>
                <c:pt idx="4100">
                  <c:v>1722.797</c:v>
                </c:pt>
                <c:pt idx="4101">
                  <c:v>1723.797</c:v>
                </c:pt>
                <c:pt idx="4102">
                  <c:v>1724.797</c:v>
                </c:pt>
                <c:pt idx="4103">
                  <c:v>1725.797</c:v>
                </c:pt>
                <c:pt idx="4104">
                  <c:v>1726.797</c:v>
                </c:pt>
                <c:pt idx="4105">
                  <c:v>1727.797</c:v>
                </c:pt>
                <c:pt idx="4106">
                  <c:v>1728.797</c:v>
                </c:pt>
                <c:pt idx="4107">
                  <c:v>1729.797</c:v>
                </c:pt>
                <c:pt idx="4108">
                  <c:v>1730.797</c:v>
                </c:pt>
                <c:pt idx="4109">
                  <c:v>1731.797</c:v>
                </c:pt>
                <c:pt idx="4110">
                  <c:v>1732.797</c:v>
                </c:pt>
                <c:pt idx="4111">
                  <c:v>1733.797</c:v>
                </c:pt>
                <c:pt idx="4112">
                  <c:v>1734.797</c:v>
                </c:pt>
                <c:pt idx="4113">
                  <c:v>1735.797</c:v>
                </c:pt>
                <c:pt idx="4114">
                  <c:v>1736.797</c:v>
                </c:pt>
                <c:pt idx="4115">
                  <c:v>1737.797</c:v>
                </c:pt>
                <c:pt idx="4116">
                  <c:v>1738.797</c:v>
                </c:pt>
                <c:pt idx="4117">
                  <c:v>1739.797</c:v>
                </c:pt>
                <c:pt idx="4118">
                  <c:v>1740.797</c:v>
                </c:pt>
                <c:pt idx="4119">
                  <c:v>1741.797</c:v>
                </c:pt>
                <c:pt idx="4120">
                  <c:v>1742.797</c:v>
                </c:pt>
                <c:pt idx="4121">
                  <c:v>1743.797</c:v>
                </c:pt>
                <c:pt idx="4122">
                  <c:v>1744.797</c:v>
                </c:pt>
                <c:pt idx="4123">
                  <c:v>1745.797</c:v>
                </c:pt>
                <c:pt idx="4124">
                  <c:v>1746.797</c:v>
                </c:pt>
                <c:pt idx="4125">
                  <c:v>1747.797</c:v>
                </c:pt>
                <c:pt idx="4126">
                  <c:v>1748.797</c:v>
                </c:pt>
                <c:pt idx="4127">
                  <c:v>1749.797</c:v>
                </c:pt>
                <c:pt idx="4128">
                  <c:v>1750.797</c:v>
                </c:pt>
                <c:pt idx="4129">
                  <c:v>1751.797</c:v>
                </c:pt>
                <c:pt idx="4130">
                  <c:v>1752.797</c:v>
                </c:pt>
                <c:pt idx="4131">
                  <c:v>1753.797</c:v>
                </c:pt>
                <c:pt idx="4132">
                  <c:v>1754.797</c:v>
                </c:pt>
                <c:pt idx="4133">
                  <c:v>1755.797</c:v>
                </c:pt>
                <c:pt idx="4134">
                  <c:v>1756.797</c:v>
                </c:pt>
                <c:pt idx="4135">
                  <c:v>1757.797</c:v>
                </c:pt>
                <c:pt idx="4136">
                  <c:v>1758.797</c:v>
                </c:pt>
                <c:pt idx="4137">
                  <c:v>1759.797</c:v>
                </c:pt>
                <c:pt idx="4138">
                  <c:v>1760.797</c:v>
                </c:pt>
                <c:pt idx="4139">
                  <c:v>1761.797</c:v>
                </c:pt>
                <c:pt idx="4140">
                  <c:v>1762.797</c:v>
                </c:pt>
                <c:pt idx="4141">
                  <c:v>1763.797</c:v>
                </c:pt>
                <c:pt idx="4142">
                  <c:v>1764.797</c:v>
                </c:pt>
                <c:pt idx="4143">
                  <c:v>1765.797</c:v>
                </c:pt>
                <c:pt idx="4144">
                  <c:v>1766.797</c:v>
                </c:pt>
                <c:pt idx="4145">
                  <c:v>1767.797</c:v>
                </c:pt>
                <c:pt idx="4146">
                  <c:v>1768.797</c:v>
                </c:pt>
                <c:pt idx="4147">
                  <c:v>1769.797</c:v>
                </c:pt>
                <c:pt idx="4148">
                  <c:v>1770.797</c:v>
                </c:pt>
                <c:pt idx="4149">
                  <c:v>1771.797</c:v>
                </c:pt>
                <c:pt idx="4150">
                  <c:v>1772.797</c:v>
                </c:pt>
                <c:pt idx="4151">
                  <c:v>1773.797</c:v>
                </c:pt>
                <c:pt idx="4152">
                  <c:v>1774.797</c:v>
                </c:pt>
                <c:pt idx="4153">
                  <c:v>1775.797</c:v>
                </c:pt>
                <c:pt idx="4154">
                  <c:v>1776.797</c:v>
                </c:pt>
                <c:pt idx="4155">
                  <c:v>1777.797</c:v>
                </c:pt>
                <c:pt idx="4156">
                  <c:v>1778.797</c:v>
                </c:pt>
                <c:pt idx="4157">
                  <c:v>1779.797</c:v>
                </c:pt>
                <c:pt idx="4158">
                  <c:v>1780.797</c:v>
                </c:pt>
                <c:pt idx="4159">
                  <c:v>1781.797</c:v>
                </c:pt>
                <c:pt idx="4160">
                  <c:v>1782.797</c:v>
                </c:pt>
                <c:pt idx="4161">
                  <c:v>1783.797</c:v>
                </c:pt>
                <c:pt idx="4162">
                  <c:v>1784.797</c:v>
                </c:pt>
                <c:pt idx="4163">
                  <c:v>1785.797</c:v>
                </c:pt>
                <c:pt idx="4164">
                  <c:v>1786.797</c:v>
                </c:pt>
                <c:pt idx="4165">
                  <c:v>1787.797</c:v>
                </c:pt>
                <c:pt idx="4166">
                  <c:v>1788.797</c:v>
                </c:pt>
                <c:pt idx="4167">
                  <c:v>1789.797</c:v>
                </c:pt>
                <c:pt idx="4168">
                  <c:v>1790.797</c:v>
                </c:pt>
                <c:pt idx="4169">
                  <c:v>1791.797</c:v>
                </c:pt>
                <c:pt idx="4170">
                  <c:v>1792.797</c:v>
                </c:pt>
                <c:pt idx="4171">
                  <c:v>1793.797</c:v>
                </c:pt>
                <c:pt idx="4172">
                  <c:v>1794.797</c:v>
                </c:pt>
                <c:pt idx="4173">
                  <c:v>1795.797</c:v>
                </c:pt>
                <c:pt idx="4174">
                  <c:v>1796.797</c:v>
                </c:pt>
                <c:pt idx="4175">
                  <c:v>1797.797</c:v>
                </c:pt>
                <c:pt idx="4176">
                  <c:v>1798.797</c:v>
                </c:pt>
                <c:pt idx="4177">
                  <c:v>1799.797</c:v>
                </c:pt>
                <c:pt idx="4178">
                  <c:v>1800.797</c:v>
                </c:pt>
                <c:pt idx="4179">
                  <c:v>1801.797</c:v>
                </c:pt>
                <c:pt idx="4180">
                  <c:v>1802.797</c:v>
                </c:pt>
                <c:pt idx="4181">
                  <c:v>1803.797</c:v>
                </c:pt>
                <c:pt idx="4182">
                  <c:v>1804.797</c:v>
                </c:pt>
                <c:pt idx="4183">
                  <c:v>1805.797</c:v>
                </c:pt>
                <c:pt idx="4184">
                  <c:v>1806.797</c:v>
                </c:pt>
                <c:pt idx="4185">
                  <c:v>1807.797</c:v>
                </c:pt>
                <c:pt idx="4186">
                  <c:v>1808.797</c:v>
                </c:pt>
                <c:pt idx="4187">
                  <c:v>1809.797</c:v>
                </c:pt>
                <c:pt idx="4188">
                  <c:v>1810.797</c:v>
                </c:pt>
                <c:pt idx="4189">
                  <c:v>1811.797</c:v>
                </c:pt>
                <c:pt idx="4190">
                  <c:v>1812.797</c:v>
                </c:pt>
                <c:pt idx="4191">
                  <c:v>1813.797</c:v>
                </c:pt>
                <c:pt idx="4192">
                  <c:v>1814.797</c:v>
                </c:pt>
                <c:pt idx="4193">
                  <c:v>1815.797</c:v>
                </c:pt>
                <c:pt idx="4194">
                  <c:v>1816.797</c:v>
                </c:pt>
                <c:pt idx="4195">
                  <c:v>1817.797</c:v>
                </c:pt>
                <c:pt idx="4196">
                  <c:v>1818.797</c:v>
                </c:pt>
                <c:pt idx="4197">
                  <c:v>1819.797</c:v>
                </c:pt>
                <c:pt idx="4198">
                  <c:v>1820.797</c:v>
                </c:pt>
                <c:pt idx="4199">
                  <c:v>1821.797</c:v>
                </c:pt>
                <c:pt idx="4200">
                  <c:v>1822.797</c:v>
                </c:pt>
                <c:pt idx="4201">
                  <c:v>1823.797</c:v>
                </c:pt>
                <c:pt idx="4202">
                  <c:v>1824.797</c:v>
                </c:pt>
                <c:pt idx="4203">
                  <c:v>1825.797</c:v>
                </c:pt>
                <c:pt idx="4204">
                  <c:v>1826.797</c:v>
                </c:pt>
                <c:pt idx="4205">
                  <c:v>1827.797</c:v>
                </c:pt>
                <c:pt idx="4206">
                  <c:v>1828.797</c:v>
                </c:pt>
                <c:pt idx="4207">
                  <c:v>1829.797</c:v>
                </c:pt>
                <c:pt idx="4208">
                  <c:v>1830.797</c:v>
                </c:pt>
                <c:pt idx="4209">
                  <c:v>1831.797</c:v>
                </c:pt>
                <c:pt idx="4210">
                  <c:v>1832.797</c:v>
                </c:pt>
                <c:pt idx="4211">
                  <c:v>1833.797</c:v>
                </c:pt>
                <c:pt idx="4212">
                  <c:v>1834.797</c:v>
                </c:pt>
                <c:pt idx="4213">
                  <c:v>1835.797</c:v>
                </c:pt>
                <c:pt idx="4214">
                  <c:v>1836.797</c:v>
                </c:pt>
                <c:pt idx="4215">
                  <c:v>1837.797</c:v>
                </c:pt>
                <c:pt idx="4216">
                  <c:v>1838.797</c:v>
                </c:pt>
                <c:pt idx="4217">
                  <c:v>1839.797</c:v>
                </c:pt>
                <c:pt idx="4218">
                  <c:v>1840.797</c:v>
                </c:pt>
                <c:pt idx="4219">
                  <c:v>1841.797</c:v>
                </c:pt>
                <c:pt idx="4220">
                  <c:v>1842.797</c:v>
                </c:pt>
                <c:pt idx="4221">
                  <c:v>1843.797</c:v>
                </c:pt>
                <c:pt idx="4222">
                  <c:v>1844.797</c:v>
                </c:pt>
                <c:pt idx="4223">
                  <c:v>1845.797</c:v>
                </c:pt>
                <c:pt idx="4224">
                  <c:v>1846.797</c:v>
                </c:pt>
                <c:pt idx="4225">
                  <c:v>1847.797</c:v>
                </c:pt>
                <c:pt idx="4226">
                  <c:v>1848.797</c:v>
                </c:pt>
                <c:pt idx="4227">
                  <c:v>1849.797</c:v>
                </c:pt>
                <c:pt idx="4228">
                  <c:v>1850.797</c:v>
                </c:pt>
                <c:pt idx="4229">
                  <c:v>1851.797</c:v>
                </c:pt>
                <c:pt idx="4230">
                  <c:v>1852.797</c:v>
                </c:pt>
                <c:pt idx="4231">
                  <c:v>1853.797</c:v>
                </c:pt>
                <c:pt idx="4232">
                  <c:v>1854.797</c:v>
                </c:pt>
                <c:pt idx="4233">
                  <c:v>1855.797</c:v>
                </c:pt>
                <c:pt idx="4234">
                  <c:v>1856.797</c:v>
                </c:pt>
                <c:pt idx="4235">
                  <c:v>1857.797</c:v>
                </c:pt>
                <c:pt idx="4236">
                  <c:v>1858.797</c:v>
                </c:pt>
                <c:pt idx="4237">
                  <c:v>1859.797</c:v>
                </c:pt>
                <c:pt idx="4238">
                  <c:v>1860.797</c:v>
                </c:pt>
                <c:pt idx="4239">
                  <c:v>1861.797</c:v>
                </c:pt>
                <c:pt idx="4240">
                  <c:v>1862.797</c:v>
                </c:pt>
                <c:pt idx="4241">
                  <c:v>1863.797</c:v>
                </c:pt>
                <c:pt idx="4242">
                  <c:v>1864.797</c:v>
                </c:pt>
                <c:pt idx="4243">
                  <c:v>1865.797</c:v>
                </c:pt>
                <c:pt idx="4244">
                  <c:v>1866.797</c:v>
                </c:pt>
                <c:pt idx="4245">
                  <c:v>1867.797</c:v>
                </c:pt>
                <c:pt idx="4246">
                  <c:v>1868.797</c:v>
                </c:pt>
                <c:pt idx="4247">
                  <c:v>1869.797</c:v>
                </c:pt>
                <c:pt idx="4248">
                  <c:v>1870.797</c:v>
                </c:pt>
                <c:pt idx="4249">
                  <c:v>1871.797</c:v>
                </c:pt>
                <c:pt idx="4250">
                  <c:v>1872.797</c:v>
                </c:pt>
                <c:pt idx="4251">
                  <c:v>1873.797</c:v>
                </c:pt>
                <c:pt idx="4252">
                  <c:v>1874.797</c:v>
                </c:pt>
                <c:pt idx="4253">
                  <c:v>1875.797</c:v>
                </c:pt>
                <c:pt idx="4254">
                  <c:v>1876.797</c:v>
                </c:pt>
                <c:pt idx="4255">
                  <c:v>1877.797</c:v>
                </c:pt>
                <c:pt idx="4256">
                  <c:v>1878.797</c:v>
                </c:pt>
                <c:pt idx="4257">
                  <c:v>1879.797</c:v>
                </c:pt>
                <c:pt idx="4258">
                  <c:v>1880.797</c:v>
                </c:pt>
                <c:pt idx="4259">
                  <c:v>1881.797</c:v>
                </c:pt>
                <c:pt idx="4260">
                  <c:v>1882.797</c:v>
                </c:pt>
                <c:pt idx="4261">
                  <c:v>1883.797</c:v>
                </c:pt>
                <c:pt idx="4262">
                  <c:v>1884.797</c:v>
                </c:pt>
                <c:pt idx="4263">
                  <c:v>1885.797</c:v>
                </c:pt>
                <c:pt idx="4264">
                  <c:v>1886.797</c:v>
                </c:pt>
                <c:pt idx="4265">
                  <c:v>1887.797</c:v>
                </c:pt>
                <c:pt idx="4266">
                  <c:v>1888.797</c:v>
                </c:pt>
                <c:pt idx="4267">
                  <c:v>1889.797</c:v>
                </c:pt>
                <c:pt idx="4268">
                  <c:v>1890.797</c:v>
                </c:pt>
                <c:pt idx="4269">
                  <c:v>1891.797</c:v>
                </c:pt>
                <c:pt idx="4270">
                  <c:v>1892.797</c:v>
                </c:pt>
                <c:pt idx="4271">
                  <c:v>1893.797</c:v>
                </c:pt>
                <c:pt idx="4272">
                  <c:v>1894.797</c:v>
                </c:pt>
                <c:pt idx="4273">
                  <c:v>1895.797</c:v>
                </c:pt>
                <c:pt idx="4274">
                  <c:v>1896.797</c:v>
                </c:pt>
                <c:pt idx="4275">
                  <c:v>1897.797</c:v>
                </c:pt>
                <c:pt idx="4276">
                  <c:v>1898.797</c:v>
                </c:pt>
                <c:pt idx="4277">
                  <c:v>1899.797</c:v>
                </c:pt>
                <c:pt idx="4278">
                  <c:v>1900.797</c:v>
                </c:pt>
                <c:pt idx="4279">
                  <c:v>1901.797</c:v>
                </c:pt>
                <c:pt idx="4280">
                  <c:v>1902.797</c:v>
                </c:pt>
                <c:pt idx="4281">
                  <c:v>1903.797</c:v>
                </c:pt>
                <c:pt idx="4282">
                  <c:v>1904.797</c:v>
                </c:pt>
                <c:pt idx="4283">
                  <c:v>1905.797</c:v>
                </c:pt>
                <c:pt idx="4284">
                  <c:v>1906.797</c:v>
                </c:pt>
                <c:pt idx="4285">
                  <c:v>1907.797</c:v>
                </c:pt>
                <c:pt idx="4286">
                  <c:v>1908.797</c:v>
                </c:pt>
                <c:pt idx="4287">
                  <c:v>1909.797</c:v>
                </c:pt>
                <c:pt idx="4288">
                  <c:v>1910.797</c:v>
                </c:pt>
                <c:pt idx="4289">
                  <c:v>1911.797</c:v>
                </c:pt>
                <c:pt idx="4290">
                  <c:v>1912.797</c:v>
                </c:pt>
                <c:pt idx="4291">
                  <c:v>1913.797</c:v>
                </c:pt>
                <c:pt idx="4292">
                  <c:v>1914.797</c:v>
                </c:pt>
                <c:pt idx="4293">
                  <c:v>1915.797</c:v>
                </c:pt>
                <c:pt idx="4294">
                  <c:v>1916.797</c:v>
                </c:pt>
                <c:pt idx="4295">
                  <c:v>1917.797</c:v>
                </c:pt>
                <c:pt idx="4296">
                  <c:v>1918.797</c:v>
                </c:pt>
                <c:pt idx="4297">
                  <c:v>1919.797</c:v>
                </c:pt>
                <c:pt idx="4298">
                  <c:v>1920.797</c:v>
                </c:pt>
                <c:pt idx="4299">
                  <c:v>1921.797</c:v>
                </c:pt>
                <c:pt idx="4300">
                  <c:v>1922.797</c:v>
                </c:pt>
                <c:pt idx="4301">
                  <c:v>1923.797</c:v>
                </c:pt>
                <c:pt idx="4302">
                  <c:v>1924.797</c:v>
                </c:pt>
                <c:pt idx="4303">
                  <c:v>1925.797</c:v>
                </c:pt>
                <c:pt idx="4304">
                  <c:v>1926.797</c:v>
                </c:pt>
                <c:pt idx="4305">
                  <c:v>1927.797</c:v>
                </c:pt>
                <c:pt idx="4306">
                  <c:v>1928.797</c:v>
                </c:pt>
                <c:pt idx="4307">
                  <c:v>1929.797</c:v>
                </c:pt>
                <c:pt idx="4308">
                  <c:v>1930.797</c:v>
                </c:pt>
                <c:pt idx="4309">
                  <c:v>1931.797</c:v>
                </c:pt>
                <c:pt idx="4310">
                  <c:v>1932.797</c:v>
                </c:pt>
                <c:pt idx="4311">
                  <c:v>1933.797</c:v>
                </c:pt>
                <c:pt idx="4312">
                  <c:v>1934.797</c:v>
                </c:pt>
                <c:pt idx="4313">
                  <c:v>1935.797</c:v>
                </c:pt>
                <c:pt idx="4314">
                  <c:v>1936.797</c:v>
                </c:pt>
                <c:pt idx="4315">
                  <c:v>1937.797</c:v>
                </c:pt>
                <c:pt idx="4316">
                  <c:v>1938.797</c:v>
                </c:pt>
                <c:pt idx="4317">
                  <c:v>1939.797</c:v>
                </c:pt>
                <c:pt idx="4318">
                  <c:v>1940.797</c:v>
                </c:pt>
                <c:pt idx="4319">
                  <c:v>1941.797</c:v>
                </c:pt>
                <c:pt idx="4320">
                  <c:v>1942.797</c:v>
                </c:pt>
                <c:pt idx="4321">
                  <c:v>1943.797</c:v>
                </c:pt>
                <c:pt idx="4322">
                  <c:v>1944.797</c:v>
                </c:pt>
                <c:pt idx="4323">
                  <c:v>1945.797</c:v>
                </c:pt>
                <c:pt idx="4324">
                  <c:v>1946.797</c:v>
                </c:pt>
                <c:pt idx="4325">
                  <c:v>1947.797</c:v>
                </c:pt>
                <c:pt idx="4326">
                  <c:v>1948.797</c:v>
                </c:pt>
                <c:pt idx="4327">
                  <c:v>1949.797</c:v>
                </c:pt>
                <c:pt idx="4328">
                  <c:v>1950.797</c:v>
                </c:pt>
                <c:pt idx="4329">
                  <c:v>1951.797</c:v>
                </c:pt>
                <c:pt idx="4330">
                  <c:v>1952.797</c:v>
                </c:pt>
                <c:pt idx="4331">
                  <c:v>1953.797</c:v>
                </c:pt>
                <c:pt idx="4332">
                  <c:v>1954.797</c:v>
                </c:pt>
                <c:pt idx="4333">
                  <c:v>1955.797</c:v>
                </c:pt>
                <c:pt idx="4334">
                  <c:v>1956.797</c:v>
                </c:pt>
                <c:pt idx="4335">
                  <c:v>1957.797</c:v>
                </c:pt>
                <c:pt idx="4336">
                  <c:v>1958.797</c:v>
                </c:pt>
                <c:pt idx="4337">
                  <c:v>1959.797</c:v>
                </c:pt>
                <c:pt idx="4338">
                  <c:v>1960.797</c:v>
                </c:pt>
                <c:pt idx="4339">
                  <c:v>1961.797</c:v>
                </c:pt>
                <c:pt idx="4340">
                  <c:v>1962.797</c:v>
                </c:pt>
                <c:pt idx="4341">
                  <c:v>1963.797</c:v>
                </c:pt>
                <c:pt idx="4342">
                  <c:v>1964.797</c:v>
                </c:pt>
                <c:pt idx="4343">
                  <c:v>1965.797</c:v>
                </c:pt>
                <c:pt idx="4344">
                  <c:v>1966.797</c:v>
                </c:pt>
                <c:pt idx="4345">
                  <c:v>1967.797</c:v>
                </c:pt>
                <c:pt idx="4346">
                  <c:v>1968.797</c:v>
                </c:pt>
                <c:pt idx="4347">
                  <c:v>1969.797</c:v>
                </c:pt>
                <c:pt idx="4348">
                  <c:v>1970.797</c:v>
                </c:pt>
                <c:pt idx="4349">
                  <c:v>1971.797</c:v>
                </c:pt>
                <c:pt idx="4350">
                  <c:v>1972.797</c:v>
                </c:pt>
                <c:pt idx="4351">
                  <c:v>1973.797</c:v>
                </c:pt>
                <c:pt idx="4352">
                  <c:v>1974.797</c:v>
                </c:pt>
                <c:pt idx="4353">
                  <c:v>1975.797</c:v>
                </c:pt>
                <c:pt idx="4354">
                  <c:v>1976.797</c:v>
                </c:pt>
                <c:pt idx="4355">
                  <c:v>1977.797</c:v>
                </c:pt>
                <c:pt idx="4356">
                  <c:v>1978.797</c:v>
                </c:pt>
                <c:pt idx="4357">
                  <c:v>1979.797</c:v>
                </c:pt>
                <c:pt idx="4358">
                  <c:v>1980.797</c:v>
                </c:pt>
                <c:pt idx="4359">
                  <c:v>1981.797</c:v>
                </c:pt>
                <c:pt idx="4360">
                  <c:v>1982.797</c:v>
                </c:pt>
                <c:pt idx="4361">
                  <c:v>1983.797</c:v>
                </c:pt>
                <c:pt idx="4362">
                  <c:v>1984.797</c:v>
                </c:pt>
                <c:pt idx="4363">
                  <c:v>1985.797</c:v>
                </c:pt>
                <c:pt idx="4364">
                  <c:v>1986.797</c:v>
                </c:pt>
                <c:pt idx="4365">
                  <c:v>1987.797</c:v>
                </c:pt>
                <c:pt idx="4366">
                  <c:v>1988.797</c:v>
                </c:pt>
                <c:pt idx="4367">
                  <c:v>1989.797</c:v>
                </c:pt>
                <c:pt idx="4368">
                  <c:v>1990.797</c:v>
                </c:pt>
                <c:pt idx="4369">
                  <c:v>1991.797</c:v>
                </c:pt>
                <c:pt idx="4370">
                  <c:v>1992.797</c:v>
                </c:pt>
                <c:pt idx="4371">
                  <c:v>1993.797</c:v>
                </c:pt>
                <c:pt idx="4372">
                  <c:v>1994.797</c:v>
                </c:pt>
                <c:pt idx="4373">
                  <c:v>1995.797</c:v>
                </c:pt>
                <c:pt idx="4374">
                  <c:v>1996.797</c:v>
                </c:pt>
                <c:pt idx="4375">
                  <c:v>1997.797</c:v>
                </c:pt>
                <c:pt idx="4376">
                  <c:v>1998.797</c:v>
                </c:pt>
                <c:pt idx="4377">
                  <c:v>1999.797</c:v>
                </c:pt>
                <c:pt idx="4378">
                  <c:v>2000.797</c:v>
                </c:pt>
                <c:pt idx="4379">
                  <c:v>2001.797</c:v>
                </c:pt>
                <c:pt idx="4380">
                  <c:v>2002.797</c:v>
                </c:pt>
                <c:pt idx="4381">
                  <c:v>2003.797</c:v>
                </c:pt>
                <c:pt idx="4382">
                  <c:v>2004.797</c:v>
                </c:pt>
                <c:pt idx="4383">
                  <c:v>2005.797</c:v>
                </c:pt>
                <c:pt idx="4384">
                  <c:v>2006.797</c:v>
                </c:pt>
                <c:pt idx="4385">
                  <c:v>2007.797</c:v>
                </c:pt>
                <c:pt idx="4386">
                  <c:v>2008.797</c:v>
                </c:pt>
                <c:pt idx="4387">
                  <c:v>2009.797</c:v>
                </c:pt>
                <c:pt idx="4388">
                  <c:v>2010.797</c:v>
                </c:pt>
                <c:pt idx="4389">
                  <c:v>2011.797</c:v>
                </c:pt>
                <c:pt idx="4390">
                  <c:v>2012.797</c:v>
                </c:pt>
                <c:pt idx="4391">
                  <c:v>2013.797</c:v>
                </c:pt>
                <c:pt idx="4392">
                  <c:v>2014.797</c:v>
                </c:pt>
                <c:pt idx="4393">
                  <c:v>2015.797</c:v>
                </c:pt>
                <c:pt idx="4394">
                  <c:v>2016.797</c:v>
                </c:pt>
                <c:pt idx="4395">
                  <c:v>2017.797</c:v>
                </c:pt>
                <c:pt idx="4396">
                  <c:v>2018.797</c:v>
                </c:pt>
                <c:pt idx="4397">
                  <c:v>2019.797</c:v>
                </c:pt>
                <c:pt idx="4398">
                  <c:v>2020.797</c:v>
                </c:pt>
                <c:pt idx="4399">
                  <c:v>2021.797</c:v>
                </c:pt>
                <c:pt idx="4400">
                  <c:v>2022.797</c:v>
                </c:pt>
                <c:pt idx="4401">
                  <c:v>2023.797</c:v>
                </c:pt>
                <c:pt idx="4402">
                  <c:v>2024.797</c:v>
                </c:pt>
                <c:pt idx="4403">
                  <c:v>2025.797</c:v>
                </c:pt>
                <c:pt idx="4404">
                  <c:v>2026.797</c:v>
                </c:pt>
                <c:pt idx="4405">
                  <c:v>2027.797</c:v>
                </c:pt>
                <c:pt idx="4406">
                  <c:v>2028.797</c:v>
                </c:pt>
                <c:pt idx="4407">
                  <c:v>2029.797</c:v>
                </c:pt>
                <c:pt idx="4408">
                  <c:v>2030.797</c:v>
                </c:pt>
                <c:pt idx="4409">
                  <c:v>2031.797</c:v>
                </c:pt>
                <c:pt idx="4410">
                  <c:v>2032.797</c:v>
                </c:pt>
                <c:pt idx="4411">
                  <c:v>2033.797</c:v>
                </c:pt>
                <c:pt idx="4412">
                  <c:v>2034.797</c:v>
                </c:pt>
                <c:pt idx="4413">
                  <c:v>2035.797</c:v>
                </c:pt>
                <c:pt idx="4414">
                  <c:v>2036.797</c:v>
                </c:pt>
                <c:pt idx="4415">
                  <c:v>2037.797</c:v>
                </c:pt>
                <c:pt idx="4416">
                  <c:v>2038.797</c:v>
                </c:pt>
                <c:pt idx="4417">
                  <c:v>2039.797</c:v>
                </c:pt>
                <c:pt idx="4418">
                  <c:v>2040.797</c:v>
                </c:pt>
                <c:pt idx="4419">
                  <c:v>2041.797</c:v>
                </c:pt>
                <c:pt idx="4420">
                  <c:v>2042.797</c:v>
                </c:pt>
                <c:pt idx="4421">
                  <c:v>2043.797</c:v>
                </c:pt>
                <c:pt idx="4422">
                  <c:v>2044.797</c:v>
                </c:pt>
                <c:pt idx="4423">
                  <c:v>2045.797</c:v>
                </c:pt>
                <c:pt idx="4424">
                  <c:v>2046.797</c:v>
                </c:pt>
                <c:pt idx="4425">
                  <c:v>2047.797</c:v>
                </c:pt>
                <c:pt idx="4426">
                  <c:v>2048.797</c:v>
                </c:pt>
                <c:pt idx="4427">
                  <c:v>2049.797</c:v>
                </c:pt>
                <c:pt idx="4428">
                  <c:v>2050.797</c:v>
                </c:pt>
                <c:pt idx="4429">
                  <c:v>2051.797</c:v>
                </c:pt>
                <c:pt idx="4430">
                  <c:v>2052.797</c:v>
                </c:pt>
                <c:pt idx="4431">
                  <c:v>2053.797</c:v>
                </c:pt>
                <c:pt idx="4432">
                  <c:v>2054.797</c:v>
                </c:pt>
                <c:pt idx="4433">
                  <c:v>2055.797</c:v>
                </c:pt>
                <c:pt idx="4434">
                  <c:v>2056.797</c:v>
                </c:pt>
                <c:pt idx="4435">
                  <c:v>2057.797</c:v>
                </c:pt>
                <c:pt idx="4436">
                  <c:v>2058.797</c:v>
                </c:pt>
                <c:pt idx="4437">
                  <c:v>2059.797</c:v>
                </c:pt>
                <c:pt idx="4438">
                  <c:v>2060.797</c:v>
                </c:pt>
                <c:pt idx="4439">
                  <c:v>2061.797</c:v>
                </c:pt>
                <c:pt idx="4440">
                  <c:v>2062.797</c:v>
                </c:pt>
                <c:pt idx="4441">
                  <c:v>2063.797</c:v>
                </c:pt>
                <c:pt idx="4442">
                  <c:v>2064.797</c:v>
                </c:pt>
                <c:pt idx="4443">
                  <c:v>2065.797</c:v>
                </c:pt>
                <c:pt idx="4444">
                  <c:v>2066.797</c:v>
                </c:pt>
                <c:pt idx="4445">
                  <c:v>2067.797</c:v>
                </c:pt>
                <c:pt idx="4446">
                  <c:v>2068.797</c:v>
                </c:pt>
                <c:pt idx="4447">
                  <c:v>2069.797</c:v>
                </c:pt>
                <c:pt idx="4448">
                  <c:v>2070.797</c:v>
                </c:pt>
                <c:pt idx="4449">
                  <c:v>2071.797</c:v>
                </c:pt>
                <c:pt idx="4450">
                  <c:v>2072.797</c:v>
                </c:pt>
                <c:pt idx="4451">
                  <c:v>2073.797</c:v>
                </c:pt>
                <c:pt idx="4452">
                  <c:v>2074.797</c:v>
                </c:pt>
                <c:pt idx="4453">
                  <c:v>2075.797</c:v>
                </c:pt>
                <c:pt idx="4454">
                  <c:v>2076.797</c:v>
                </c:pt>
                <c:pt idx="4455">
                  <c:v>2077.797</c:v>
                </c:pt>
                <c:pt idx="4456">
                  <c:v>2078.797</c:v>
                </c:pt>
                <c:pt idx="4457">
                  <c:v>2079.797</c:v>
                </c:pt>
                <c:pt idx="4458">
                  <c:v>2080.797</c:v>
                </c:pt>
                <c:pt idx="4459">
                  <c:v>2081.797</c:v>
                </c:pt>
                <c:pt idx="4460">
                  <c:v>2082.797</c:v>
                </c:pt>
                <c:pt idx="4461">
                  <c:v>2083.797</c:v>
                </c:pt>
                <c:pt idx="4462">
                  <c:v>2084.797</c:v>
                </c:pt>
                <c:pt idx="4463">
                  <c:v>2085.797</c:v>
                </c:pt>
                <c:pt idx="4464">
                  <c:v>2086.797</c:v>
                </c:pt>
                <c:pt idx="4465">
                  <c:v>2087.797</c:v>
                </c:pt>
                <c:pt idx="4466">
                  <c:v>2088.797</c:v>
                </c:pt>
                <c:pt idx="4467">
                  <c:v>2089.797</c:v>
                </c:pt>
                <c:pt idx="4468">
                  <c:v>2090.797</c:v>
                </c:pt>
                <c:pt idx="4469">
                  <c:v>2091.797</c:v>
                </c:pt>
                <c:pt idx="4470">
                  <c:v>2092.797</c:v>
                </c:pt>
                <c:pt idx="4471">
                  <c:v>2093.797</c:v>
                </c:pt>
                <c:pt idx="4472">
                  <c:v>2094.797</c:v>
                </c:pt>
                <c:pt idx="4473">
                  <c:v>2095.797</c:v>
                </c:pt>
                <c:pt idx="4474">
                  <c:v>2096.797</c:v>
                </c:pt>
                <c:pt idx="4475">
                  <c:v>2097.797</c:v>
                </c:pt>
                <c:pt idx="4476">
                  <c:v>2098.797</c:v>
                </c:pt>
                <c:pt idx="4477">
                  <c:v>2099.797</c:v>
                </c:pt>
                <c:pt idx="4478">
                  <c:v>2100.797</c:v>
                </c:pt>
                <c:pt idx="4479">
                  <c:v>2101.797</c:v>
                </c:pt>
                <c:pt idx="4480">
                  <c:v>2102.797</c:v>
                </c:pt>
                <c:pt idx="4481">
                  <c:v>2103.797</c:v>
                </c:pt>
                <c:pt idx="4482">
                  <c:v>2104.797</c:v>
                </c:pt>
                <c:pt idx="4483">
                  <c:v>2105.797</c:v>
                </c:pt>
                <c:pt idx="4484">
                  <c:v>2106.797</c:v>
                </c:pt>
                <c:pt idx="4485">
                  <c:v>2107.797</c:v>
                </c:pt>
                <c:pt idx="4486">
                  <c:v>2108.797</c:v>
                </c:pt>
                <c:pt idx="4487">
                  <c:v>2109.797</c:v>
                </c:pt>
                <c:pt idx="4488">
                  <c:v>2110.797</c:v>
                </c:pt>
                <c:pt idx="4489">
                  <c:v>2111.797</c:v>
                </c:pt>
                <c:pt idx="4490">
                  <c:v>2112.797</c:v>
                </c:pt>
                <c:pt idx="4491">
                  <c:v>2113.797</c:v>
                </c:pt>
                <c:pt idx="4492">
                  <c:v>2114.797</c:v>
                </c:pt>
                <c:pt idx="4493">
                  <c:v>2115.797</c:v>
                </c:pt>
                <c:pt idx="4494">
                  <c:v>2116.797</c:v>
                </c:pt>
                <c:pt idx="4495">
                  <c:v>2117.797</c:v>
                </c:pt>
                <c:pt idx="4496">
                  <c:v>2118.797</c:v>
                </c:pt>
                <c:pt idx="4497">
                  <c:v>2119.797</c:v>
                </c:pt>
                <c:pt idx="4498">
                  <c:v>2120.797</c:v>
                </c:pt>
                <c:pt idx="4499">
                  <c:v>2121.797</c:v>
                </c:pt>
                <c:pt idx="4500">
                  <c:v>2122.797</c:v>
                </c:pt>
                <c:pt idx="4501">
                  <c:v>2123.797</c:v>
                </c:pt>
                <c:pt idx="4502">
                  <c:v>2124.797</c:v>
                </c:pt>
                <c:pt idx="4503">
                  <c:v>2125.797</c:v>
                </c:pt>
                <c:pt idx="4504">
                  <c:v>2126.797</c:v>
                </c:pt>
                <c:pt idx="4505">
                  <c:v>2127.797</c:v>
                </c:pt>
                <c:pt idx="4506">
                  <c:v>2128.797</c:v>
                </c:pt>
                <c:pt idx="4507">
                  <c:v>2129.797</c:v>
                </c:pt>
                <c:pt idx="4508">
                  <c:v>2130.797</c:v>
                </c:pt>
                <c:pt idx="4509">
                  <c:v>2131.797</c:v>
                </c:pt>
                <c:pt idx="4510">
                  <c:v>2132.797</c:v>
                </c:pt>
                <c:pt idx="4511">
                  <c:v>2133.797</c:v>
                </c:pt>
                <c:pt idx="4512">
                  <c:v>2134.797</c:v>
                </c:pt>
                <c:pt idx="4513">
                  <c:v>2135.797</c:v>
                </c:pt>
                <c:pt idx="4514">
                  <c:v>2136.797</c:v>
                </c:pt>
                <c:pt idx="4515">
                  <c:v>2137.797</c:v>
                </c:pt>
                <c:pt idx="4516">
                  <c:v>2138.797</c:v>
                </c:pt>
                <c:pt idx="4517">
                  <c:v>2139.797</c:v>
                </c:pt>
                <c:pt idx="4518">
                  <c:v>2140.797</c:v>
                </c:pt>
                <c:pt idx="4519">
                  <c:v>2141.797</c:v>
                </c:pt>
                <c:pt idx="4520">
                  <c:v>2142.797</c:v>
                </c:pt>
                <c:pt idx="4521">
                  <c:v>2143.797</c:v>
                </c:pt>
                <c:pt idx="4522">
                  <c:v>2144.797</c:v>
                </c:pt>
                <c:pt idx="4523">
                  <c:v>2145.797</c:v>
                </c:pt>
                <c:pt idx="4524">
                  <c:v>2146.797</c:v>
                </c:pt>
                <c:pt idx="4525">
                  <c:v>2147.797</c:v>
                </c:pt>
                <c:pt idx="4526">
                  <c:v>2148.797</c:v>
                </c:pt>
                <c:pt idx="4527">
                  <c:v>2149.797</c:v>
                </c:pt>
                <c:pt idx="4528">
                  <c:v>2150.797</c:v>
                </c:pt>
                <c:pt idx="4529">
                  <c:v>2151.797</c:v>
                </c:pt>
                <c:pt idx="4530">
                  <c:v>2152.797</c:v>
                </c:pt>
                <c:pt idx="4531">
                  <c:v>2153.797</c:v>
                </c:pt>
                <c:pt idx="4532">
                  <c:v>2154.797</c:v>
                </c:pt>
                <c:pt idx="4533">
                  <c:v>2155.797</c:v>
                </c:pt>
                <c:pt idx="4534">
                  <c:v>2156.797</c:v>
                </c:pt>
                <c:pt idx="4535">
                  <c:v>2157.797</c:v>
                </c:pt>
                <c:pt idx="4536">
                  <c:v>2158.797</c:v>
                </c:pt>
                <c:pt idx="4537">
                  <c:v>2159.797</c:v>
                </c:pt>
                <c:pt idx="4538">
                  <c:v>2160.797</c:v>
                </c:pt>
                <c:pt idx="4539">
                  <c:v>2161.797</c:v>
                </c:pt>
                <c:pt idx="4540">
                  <c:v>2162.797</c:v>
                </c:pt>
                <c:pt idx="4541">
                  <c:v>2163.797</c:v>
                </c:pt>
                <c:pt idx="4542">
                  <c:v>2164.797</c:v>
                </c:pt>
                <c:pt idx="4543">
                  <c:v>2165.797</c:v>
                </c:pt>
                <c:pt idx="4544">
                  <c:v>2166.797</c:v>
                </c:pt>
                <c:pt idx="4545">
                  <c:v>2167.797</c:v>
                </c:pt>
                <c:pt idx="4546">
                  <c:v>2168.797</c:v>
                </c:pt>
                <c:pt idx="4547">
                  <c:v>2169.797</c:v>
                </c:pt>
                <c:pt idx="4548">
                  <c:v>2170.797</c:v>
                </c:pt>
                <c:pt idx="4549">
                  <c:v>2171.797</c:v>
                </c:pt>
                <c:pt idx="4550">
                  <c:v>2172.797</c:v>
                </c:pt>
                <c:pt idx="4551">
                  <c:v>2173.797</c:v>
                </c:pt>
                <c:pt idx="4552">
                  <c:v>2174.797</c:v>
                </c:pt>
                <c:pt idx="4553">
                  <c:v>2175.797</c:v>
                </c:pt>
                <c:pt idx="4554">
                  <c:v>2176.797</c:v>
                </c:pt>
                <c:pt idx="4555">
                  <c:v>2177.797</c:v>
                </c:pt>
                <c:pt idx="4556">
                  <c:v>2178.797</c:v>
                </c:pt>
                <c:pt idx="4557">
                  <c:v>2179.797</c:v>
                </c:pt>
                <c:pt idx="4558">
                  <c:v>2180.797</c:v>
                </c:pt>
                <c:pt idx="4559">
                  <c:v>2181.797</c:v>
                </c:pt>
                <c:pt idx="4560">
                  <c:v>2182.797</c:v>
                </c:pt>
                <c:pt idx="4561">
                  <c:v>2183.797</c:v>
                </c:pt>
                <c:pt idx="4562">
                  <c:v>2184.797</c:v>
                </c:pt>
                <c:pt idx="4563">
                  <c:v>2185.797</c:v>
                </c:pt>
                <c:pt idx="4564">
                  <c:v>2186.797</c:v>
                </c:pt>
                <c:pt idx="4565">
                  <c:v>2187.797</c:v>
                </c:pt>
                <c:pt idx="4566">
                  <c:v>2188.797</c:v>
                </c:pt>
                <c:pt idx="4567">
                  <c:v>2189.797</c:v>
                </c:pt>
                <c:pt idx="4568">
                  <c:v>2190.797</c:v>
                </c:pt>
                <c:pt idx="4569">
                  <c:v>2191.797</c:v>
                </c:pt>
                <c:pt idx="4570">
                  <c:v>2192.797</c:v>
                </c:pt>
                <c:pt idx="4571">
                  <c:v>2193.797</c:v>
                </c:pt>
                <c:pt idx="4572">
                  <c:v>2194.797</c:v>
                </c:pt>
                <c:pt idx="4573">
                  <c:v>2195.797</c:v>
                </c:pt>
                <c:pt idx="4574">
                  <c:v>2196.797</c:v>
                </c:pt>
                <c:pt idx="4575">
                  <c:v>2197.797</c:v>
                </c:pt>
                <c:pt idx="4576">
                  <c:v>2198.797</c:v>
                </c:pt>
                <c:pt idx="4577">
                  <c:v>2199.797</c:v>
                </c:pt>
                <c:pt idx="4578">
                  <c:v>2200.797</c:v>
                </c:pt>
                <c:pt idx="4579">
                  <c:v>2201.797</c:v>
                </c:pt>
                <c:pt idx="4580">
                  <c:v>2202.797</c:v>
                </c:pt>
                <c:pt idx="4581">
                  <c:v>2203.797</c:v>
                </c:pt>
                <c:pt idx="4582">
                  <c:v>2204.797</c:v>
                </c:pt>
                <c:pt idx="4583">
                  <c:v>2205.797</c:v>
                </c:pt>
                <c:pt idx="4584">
                  <c:v>2206.797</c:v>
                </c:pt>
                <c:pt idx="4585">
                  <c:v>2207.797</c:v>
                </c:pt>
                <c:pt idx="4586">
                  <c:v>2208.797</c:v>
                </c:pt>
                <c:pt idx="4587">
                  <c:v>2209.797</c:v>
                </c:pt>
                <c:pt idx="4588">
                  <c:v>2210.797</c:v>
                </c:pt>
                <c:pt idx="4589">
                  <c:v>2211.797</c:v>
                </c:pt>
                <c:pt idx="4590">
                  <c:v>2212.797</c:v>
                </c:pt>
                <c:pt idx="4591">
                  <c:v>2213.797</c:v>
                </c:pt>
                <c:pt idx="4592">
                  <c:v>2214.797</c:v>
                </c:pt>
                <c:pt idx="4593">
                  <c:v>2215.797</c:v>
                </c:pt>
                <c:pt idx="4594">
                  <c:v>2216.797</c:v>
                </c:pt>
                <c:pt idx="4595">
                  <c:v>2217.797</c:v>
                </c:pt>
                <c:pt idx="4596">
                  <c:v>2218.797</c:v>
                </c:pt>
                <c:pt idx="4597">
                  <c:v>2219.797</c:v>
                </c:pt>
                <c:pt idx="4598">
                  <c:v>2220.797</c:v>
                </c:pt>
                <c:pt idx="4599">
                  <c:v>2221.797</c:v>
                </c:pt>
                <c:pt idx="4600">
                  <c:v>2222.797</c:v>
                </c:pt>
                <c:pt idx="4601">
                  <c:v>2223.797</c:v>
                </c:pt>
                <c:pt idx="4602">
                  <c:v>2224.797</c:v>
                </c:pt>
                <c:pt idx="4603">
                  <c:v>2225.797</c:v>
                </c:pt>
                <c:pt idx="4604">
                  <c:v>2226.797</c:v>
                </c:pt>
                <c:pt idx="4605">
                  <c:v>2227.797</c:v>
                </c:pt>
                <c:pt idx="4606">
                  <c:v>2228.797</c:v>
                </c:pt>
                <c:pt idx="4607">
                  <c:v>2229.797</c:v>
                </c:pt>
                <c:pt idx="4608">
                  <c:v>2230.797</c:v>
                </c:pt>
                <c:pt idx="4609">
                  <c:v>2231.797</c:v>
                </c:pt>
                <c:pt idx="4610">
                  <c:v>2232.797</c:v>
                </c:pt>
                <c:pt idx="4611">
                  <c:v>2233.797</c:v>
                </c:pt>
                <c:pt idx="4612">
                  <c:v>2234.797</c:v>
                </c:pt>
                <c:pt idx="4613">
                  <c:v>2235.797</c:v>
                </c:pt>
                <c:pt idx="4614">
                  <c:v>2236.797</c:v>
                </c:pt>
                <c:pt idx="4615">
                  <c:v>2237.797</c:v>
                </c:pt>
                <c:pt idx="4616">
                  <c:v>2238.797</c:v>
                </c:pt>
                <c:pt idx="4617">
                  <c:v>2239.797</c:v>
                </c:pt>
                <c:pt idx="4618">
                  <c:v>2240.797</c:v>
                </c:pt>
                <c:pt idx="4619">
                  <c:v>2241.797</c:v>
                </c:pt>
                <c:pt idx="4620">
                  <c:v>2242.797</c:v>
                </c:pt>
                <c:pt idx="4621">
                  <c:v>2243.797</c:v>
                </c:pt>
                <c:pt idx="4622">
                  <c:v>2244.797</c:v>
                </c:pt>
                <c:pt idx="4623">
                  <c:v>2245.797</c:v>
                </c:pt>
                <c:pt idx="4624">
                  <c:v>2246.797</c:v>
                </c:pt>
                <c:pt idx="4625">
                  <c:v>2247.797</c:v>
                </c:pt>
                <c:pt idx="4626">
                  <c:v>2248.797</c:v>
                </c:pt>
                <c:pt idx="4627">
                  <c:v>2249.797</c:v>
                </c:pt>
                <c:pt idx="4628">
                  <c:v>2250.797</c:v>
                </c:pt>
                <c:pt idx="4629">
                  <c:v>2251.797</c:v>
                </c:pt>
                <c:pt idx="4630">
                  <c:v>2252.797</c:v>
                </c:pt>
                <c:pt idx="4631">
                  <c:v>2253.797</c:v>
                </c:pt>
                <c:pt idx="4632">
                  <c:v>2254.797</c:v>
                </c:pt>
                <c:pt idx="4633">
                  <c:v>2255.797</c:v>
                </c:pt>
                <c:pt idx="4634">
                  <c:v>2256.797</c:v>
                </c:pt>
                <c:pt idx="4635">
                  <c:v>2257.797</c:v>
                </c:pt>
                <c:pt idx="4636">
                  <c:v>2258.797</c:v>
                </c:pt>
                <c:pt idx="4637">
                  <c:v>2259.797</c:v>
                </c:pt>
                <c:pt idx="4638">
                  <c:v>2260.797</c:v>
                </c:pt>
                <c:pt idx="4639">
                  <c:v>2261.797</c:v>
                </c:pt>
                <c:pt idx="4640">
                  <c:v>2262.797</c:v>
                </c:pt>
                <c:pt idx="4641">
                  <c:v>2263.797</c:v>
                </c:pt>
                <c:pt idx="4642">
                  <c:v>2264.797</c:v>
                </c:pt>
                <c:pt idx="4643">
                  <c:v>2265.797</c:v>
                </c:pt>
                <c:pt idx="4644">
                  <c:v>2266.797</c:v>
                </c:pt>
                <c:pt idx="4645">
                  <c:v>2267.797</c:v>
                </c:pt>
                <c:pt idx="4646">
                  <c:v>2268.797</c:v>
                </c:pt>
                <c:pt idx="4647">
                  <c:v>2269.797</c:v>
                </c:pt>
                <c:pt idx="4648">
                  <c:v>2270.797</c:v>
                </c:pt>
                <c:pt idx="4649">
                  <c:v>2271.797</c:v>
                </c:pt>
                <c:pt idx="4650">
                  <c:v>2272.797</c:v>
                </c:pt>
                <c:pt idx="4651">
                  <c:v>2273.797</c:v>
                </c:pt>
                <c:pt idx="4652">
                  <c:v>2274.797</c:v>
                </c:pt>
                <c:pt idx="4653">
                  <c:v>2275.797</c:v>
                </c:pt>
                <c:pt idx="4654">
                  <c:v>2276.797</c:v>
                </c:pt>
                <c:pt idx="4655">
                  <c:v>2277.797</c:v>
                </c:pt>
                <c:pt idx="4656">
                  <c:v>2278.797</c:v>
                </c:pt>
                <c:pt idx="4657">
                  <c:v>2279.797</c:v>
                </c:pt>
                <c:pt idx="4658">
                  <c:v>2280.797</c:v>
                </c:pt>
                <c:pt idx="4659">
                  <c:v>2281.797</c:v>
                </c:pt>
                <c:pt idx="4660">
                  <c:v>2282.797</c:v>
                </c:pt>
                <c:pt idx="4661">
                  <c:v>2283.797</c:v>
                </c:pt>
                <c:pt idx="4662">
                  <c:v>2284.797</c:v>
                </c:pt>
                <c:pt idx="4663">
                  <c:v>2285.797</c:v>
                </c:pt>
                <c:pt idx="4664">
                  <c:v>2286.797</c:v>
                </c:pt>
                <c:pt idx="4665">
                  <c:v>2287.797</c:v>
                </c:pt>
                <c:pt idx="4666">
                  <c:v>2288.797</c:v>
                </c:pt>
                <c:pt idx="4667">
                  <c:v>2289.797</c:v>
                </c:pt>
                <c:pt idx="4668">
                  <c:v>2290.797</c:v>
                </c:pt>
                <c:pt idx="4669">
                  <c:v>2291.797</c:v>
                </c:pt>
                <c:pt idx="4670">
                  <c:v>2292.797</c:v>
                </c:pt>
                <c:pt idx="4671">
                  <c:v>2293.797</c:v>
                </c:pt>
                <c:pt idx="4672">
                  <c:v>2294.797</c:v>
                </c:pt>
                <c:pt idx="4673">
                  <c:v>2295.797</c:v>
                </c:pt>
                <c:pt idx="4674">
                  <c:v>2296.797</c:v>
                </c:pt>
                <c:pt idx="4675">
                  <c:v>2297.797</c:v>
                </c:pt>
                <c:pt idx="4676">
                  <c:v>2298.797</c:v>
                </c:pt>
                <c:pt idx="4677">
                  <c:v>2299.797</c:v>
                </c:pt>
                <c:pt idx="4678">
                  <c:v>2300.797</c:v>
                </c:pt>
                <c:pt idx="4679">
                  <c:v>2301.797</c:v>
                </c:pt>
                <c:pt idx="4680">
                  <c:v>2302.797</c:v>
                </c:pt>
                <c:pt idx="4681">
                  <c:v>2303.797</c:v>
                </c:pt>
                <c:pt idx="4682">
                  <c:v>2304.797</c:v>
                </c:pt>
                <c:pt idx="4683">
                  <c:v>2305.797</c:v>
                </c:pt>
                <c:pt idx="4684">
                  <c:v>2306.797</c:v>
                </c:pt>
                <c:pt idx="4685">
                  <c:v>2307.797</c:v>
                </c:pt>
                <c:pt idx="4686">
                  <c:v>2308.797</c:v>
                </c:pt>
                <c:pt idx="4687">
                  <c:v>2309.797</c:v>
                </c:pt>
                <c:pt idx="4688">
                  <c:v>2310.797</c:v>
                </c:pt>
                <c:pt idx="4689">
                  <c:v>2311.797</c:v>
                </c:pt>
                <c:pt idx="4690">
                  <c:v>2312.797</c:v>
                </c:pt>
                <c:pt idx="4691">
                  <c:v>2313.797</c:v>
                </c:pt>
                <c:pt idx="4692">
                  <c:v>2314.797</c:v>
                </c:pt>
                <c:pt idx="4693">
                  <c:v>2315.797</c:v>
                </c:pt>
                <c:pt idx="4694">
                  <c:v>2316.797</c:v>
                </c:pt>
                <c:pt idx="4695">
                  <c:v>2317.797</c:v>
                </c:pt>
                <c:pt idx="4696">
                  <c:v>2318.797</c:v>
                </c:pt>
                <c:pt idx="4697">
                  <c:v>2319.797</c:v>
                </c:pt>
                <c:pt idx="4698">
                  <c:v>2320.797</c:v>
                </c:pt>
                <c:pt idx="4699">
                  <c:v>2321.797</c:v>
                </c:pt>
                <c:pt idx="4700">
                  <c:v>2322.797</c:v>
                </c:pt>
                <c:pt idx="4701">
                  <c:v>2323.797</c:v>
                </c:pt>
                <c:pt idx="4702">
                  <c:v>2324.797</c:v>
                </c:pt>
                <c:pt idx="4703">
                  <c:v>2325.797</c:v>
                </c:pt>
                <c:pt idx="4704">
                  <c:v>2326.797</c:v>
                </c:pt>
                <c:pt idx="4705">
                  <c:v>2327.797</c:v>
                </c:pt>
                <c:pt idx="4706">
                  <c:v>2328.797</c:v>
                </c:pt>
                <c:pt idx="4707">
                  <c:v>2329.797</c:v>
                </c:pt>
                <c:pt idx="4708">
                  <c:v>2330.797</c:v>
                </c:pt>
                <c:pt idx="4709">
                  <c:v>2331.797</c:v>
                </c:pt>
                <c:pt idx="4710">
                  <c:v>2332.797</c:v>
                </c:pt>
                <c:pt idx="4711">
                  <c:v>2333.797</c:v>
                </c:pt>
                <c:pt idx="4712">
                  <c:v>2334.797</c:v>
                </c:pt>
                <c:pt idx="4713">
                  <c:v>2335.797</c:v>
                </c:pt>
                <c:pt idx="4714">
                  <c:v>2336.797</c:v>
                </c:pt>
                <c:pt idx="4715">
                  <c:v>2337.797</c:v>
                </c:pt>
                <c:pt idx="4716">
                  <c:v>2338.797</c:v>
                </c:pt>
                <c:pt idx="4717">
                  <c:v>2339.797</c:v>
                </c:pt>
                <c:pt idx="4718">
                  <c:v>2340.797</c:v>
                </c:pt>
                <c:pt idx="4719">
                  <c:v>2341.797</c:v>
                </c:pt>
                <c:pt idx="4720">
                  <c:v>2342.797</c:v>
                </c:pt>
                <c:pt idx="4721">
                  <c:v>2343.797</c:v>
                </c:pt>
                <c:pt idx="4722">
                  <c:v>2344.797</c:v>
                </c:pt>
                <c:pt idx="4723">
                  <c:v>2345.797</c:v>
                </c:pt>
                <c:pt idx="4724">
                  <c:v>2346.797</c:v>
                </c:pt>
                <c:pt idx="4725">
                  <c:v>2347.797</c:v>
                </c:pt>
                <c:pt idx="4726">
                  <c:v>2348.797</c:v>
                </c:pt>
                <c:pt idx="4727">
                  <c:v>2349.797</c:v>
                </c:pt>
                <c:pt idx="4728">
                  <c:v>2350.797</c:v>
                </c:pt>
                <c:pt idx="4729">
                  <c:v>2351.797</c:v>
                </c:pt>
                <c:pt idx="4730">
                  <c:v>2352.797</c:v>
                </c:pt>
                <c:pt idx="4731">
                  <c:v>2353.797</c:v>
                </c:pt>
                <c:pt idx="4732">
                  <c:v>2354.797</c:v>
                </c:pt>
                <c:pt idx="4733">
                  <c:v>2355.797</c:v>
                </c:pt>
                <c:pt idx="4734">
                  <c:v>2356.797</c:v>
                </c:pt>
                <c:pt idx="4735">
                  <c:v>2357.797</c:v>
                </c:pt>
                <c:pt idx="4736">
                  <c:v>2358.797</c:v>
                </c:pt>
                <c:pt idx="4737">
                  <c:v>2359.797</c:v>
                </c:pt>
                <c:pt idx="4738">
                  <c:v>2360.797</c:v>
                </c:pt>
                <c:pt idx="4739">
                  <c:v>2361.797</c:v>
                </c:pt>
                <c:pt idx="4740">
                  <c:v>2362.797</c:v>
                </c:pt>
                <c:pt idx="4741">
                  <c:v>2363.797</c:v>
                </c:pt>
                <c:pt idx="4742">
                  <c:v>2364.797</c:v>
                </c:pt>
                <c:pt idx="4743">
                  <c:v>2365.797</c:v>
                </c:pt>
                <c:pt idx="4744">
                  <c:v>2366.797</c:v>
                </c:pt>
                <c:pt idx="4745">
                  <c:v>2367.797</c:v>
                </c:pt>
                <c:pt idx="4746">
                  <c:v>2368.797</c:v>
                </c:pt>
                <c:pt idx="4747">
                  <c:v>2369.797</c:v>
                </c:pt>
                <c:pt idx="4748">
                  <c:v>2370.797</c:v>
                </c:pt>
                <c:pt idx="4749">
                  <c:v>2371.797</c:v>
                </c:pt>
                <c:pt idx="4750">
                  <c:v>2372.797</c:v>
                </c:pt>
                <c:pt idx="4751">
                  <c:v>2373.797</c:v>
                </c:pt>
                <c:pt idx="4752">
                  <c:v>2374.797</c:v>
                </c:pt>
                <c:pt idx="4753">
                  <c:v>2375.797</c:v>
                </c:pt>
                <c:pt idx="4754">
                  <c:v>2376.797</c:v>
                </c:pt>
                <c:pt idx="4755">
                  <c:v>2377.797</c:v>
                </c:pt>
                <c:pt idx="4756">
                  <c:v>2378.797</c:v>
                </c:pt>
                <c:pt idx="4757">
                  <c:v>2379.797</c:v>
                </c:pt>
                <c:pt idx="4758">
                  <c:v>2380.797</c:v>
                </c:pt>
                <c:pt idx="4759">
                  <c:v>2381.797</c:v>
                </c:pt>
                <c:pt idx="4760">
                  <c:v>2382.797</c:v>
                </c:pt>
                <c:pt idx="4761">
                  <c:v>2383.797</c:v>
                </c:pt>
                <c:pt idx="4762">
                  <c:v>2384.797</c:v>
                </c:pt>
                <c:pt idx="4763">
                  <c:v>2385.797</c:v>
                </c:pt>
                <c:pt idx="4764">
                  <c:v>2386.797</c:v>
                </c:pt>
                <c:pt idx="4765">
                  <c:v>2387.797</c:v>
                </c:pt>
                <c:pt idx="4766">
                  <c:v>2388.797</c:v>
                </c:pt>
                <c:pt idx="4767">
                  <c:v>2389.797</c:v>
                </c:pt>
                <c:pt idx="4768">
                  <c:v>2390.797</c:v>
                </c:pt>
                <c:pt idx="4769">
                  <c:v>2391.797</c:v>
                </c:pt>
                <c:pt idx="4770">
                  <c:v>2392.797</c:v>
                </c:pt>
                <c:pt idx="4771">
                  <c:v>2393.797</c:v>
                </c:pt>
                <c:pt idx="4772">
                  <c:v>2394.797</c:v>
                </c:pt>
                <c:pt idx="4773">
                  <c:v>2395.797</c:v>
                </c:pt>
                <c:pt idx="4774">
                  <c:v>2396.797</c:v>
                </c:pt>
                <c:pt idx="4775">
                  <c:v>2397.797</c:v>
                </c:pt>
                <c:pt idx="4776">
                  <c:v>2398.797</c:v>
                </c:pt>
                <c:pt idx="4777">
                  <c:v>2399.797</c:v>
                </c:pt>
                <c:pt idx="4778">
                  <c:v>2400.797</c:v>
                </c:pt>
                <c:pt idx="4779">
                  <c:v>2401.797</c:v>
                </c:pt>
                <c:pt idx="4780">
                  <c:v>2402.797</c:v>
                </c:pt>
                <c:pt idx="4781">
                  <c:v>2403.797</c:v>
                </c:pt>
                <c:pt idx="4782">
                  <c:v>2404.797</c:v>
                </c:pt>
                <c:pt idx="4783">
                  <c:v>2405.797</c:v>
                </c:pt>
                <c:pt idx="4784">
                  <c:v>2406.797</c:v>
                </c:pt>
                <c:pt idx="4785">
                  <c:v>2407.797</c:v>
                </c:pt>
                <c:pt idx="4786">
                  <c:v>2408.797</c:v>
                </c:pt>
                <c:pt idx="4787">
                  <c:v>2409.797</c:v>
                </c:pt>
                <c:pt idx="4788">
                  <c:v>2410.797</c:v>
                </c:pt>
                <c:pt idx="4789">
                  <c:v>2411.797</c:v>
                </c:pt>
                <c:pt idx="4790">
                  <c:v>2412.797</c:v>
                </c:pt>
                <c:pt idx="4791">
                  <c:v>2413.797</c:v>
                </c:pt>
                <c:pt idx="4792">
                  <c:v>2414.797</c:v>
                </c:pt>
                <c:pt idx="4793">
                  <c:v>2415.797</c:v>
                </c:pt>
                <c:pt idx="4794">
                  <c:v>2416.797</c:v>
                </c:pt>
                <c:pt idx="4795">
                  <c:v>2417.797</c:v>
                </c:pt>
                <c:pt idx="4796">
                  <c:v>2418.797</c:v>
                </c:pt>
                <c:pt idx="4797">
                  <c:v>2419.797</c:v>
                </c:pt>
                <c:pt idx="4798">
                  <c:v>2420.797</c:v>
                </c:pt>
                <c:pt idx="4799">
                  <c:v>2421.797</c:v>
                </c:pt>
                <c:pt idx="4800">
                  <c:v>2422.797</c:v>
                </c:pt>
                <c:pt idx="4801">
                  <c:v>2423.797</c:v>
                </c:pt>
                <c:pt idx="4802">
                  <c:v>2424.797</c:v>
                </c:pt>
                <c:pt idx="4803">
                  <c:v>2425.797</c:v>
                </c:pt>
                <c:pt idx="4804">
                  <c:v>2426.797</c:v>
                </c:pt>
                <c:pt idx="4805">
                  <c:v>2427.797</c:v>
                </c:pt>
                <c:pt idx="4806">
                  <c:v>2428.797</c:v>
                </c:pt>
                <c:pt idx="4807">
                  <c:v>2429.797</c:v>
                </c:pt>
                <c:pt idx="4808">
                  <c:v>2430.797</c:v>
                </c:pt>
                <c:pt idx="4809">
                  <c:v>2431.797</c:v>
                </c:pt>
                <c:pt idx="4810">
                  <c:v>2432.797</c:v>
                </c:pt>
                <c:pt idx="4811">
                  <c:v>2433.797</c:v>
                </c:pt>
                <c:pt idx="4812">
                  <c:v>2434.797</c:v>
                </c:pt>
                <c:pt idx="4813">
                  <c:v>2435.797</c:v>
                </c:pt>
                <c:pt idx="4814">
                  <c:v>2436.797</c:v>
                </c:pt>
                <c:pt idx="4815">
                  <c:v>2437.797</c:v>
                </c:pt>
                <c:pt idx="4816">
                  <c:v>2438.797</c:v>
                </c:pt>
                <c:pt idx="4817">
                  <c:v>2439.797</c:v>
                </c:pt>
                <c:pt idx="4818">
                  <c:v>2440.797</c:v>
                </c:pt>
                <c:pt idx="4819">
                  <c:v>2441.797</c:v>
                </c:pt>
                <c:pt idx="4820">
                  <c:v>2442.797</c:v>
                </c:pt>
                <c:pt idx="4821">
                  <c:v>2443.797</c:v>
                </c:pt>
                <c:pt idx="4822">
                  <c:v>2444.797</c:v>
                </c:pt>
                <c:pt idx="4823">
                  <c:v>2445.797</c:v>
                </c:pt>
                <c:pt idx="4824">
                  <c:v>2446.797</c:v>
                </c:pt>
                <c:pt idx="4825">
                  <c:v>2447.797</c:v>
                </c:pt>
                <c:pt idx="4826">
                  <c:v>2448.797</c:v>
                </c:pt>
                <c:pt idx="4827">
                  <c:v>2449.797</c:v>
                </c:pt>
                <c:pt idx="4828">
                  <c:v>2450.797</c:v>
                </c:pt>
                <c:pt idx="4829">
                  <c:v>2451.797</c:v>
                </c:pt>
                <c:pt idx="4830">
                  <c:v>2452.797</c:v>
                </c:pt>
                <c:pt idx="4831">
                  <c:v>2453.797</c:v>
                </c:pt>
                <c:pt idx="4832">
                  <c:v>2454.797</c:v>
                </c:pt>
                <c:pt idx="4833">
                  <c:v>2455.797</c:v>
                </c:pt>
                <c:pt idx="4834">
                  <c:v>2456.797</c:v>
                </c:pt>
                <c:pt idx="4835">
                  <c:v>2457.797</c:v>
                </c:pt>
                <c:pt idx="4836">
                  <c:v>2458.797</c:v>
                </c:pt>
                <c:pt idx="4837">
                  <c:v>2459.797</c:v>
                </c:pt>
                <c:pt idx="4838">
                  <c:v>2460.797</c:v>
                </c:pt>
                <c:pt idx="4839">
                  <c:v>2461.797</c:v>
                </c:pt>
                <c:pt idx="4840">
                  <c:v>2462.797</c:v>
                </c:pt>
                <c:pt idx="4841">
                  <c:v>2463.797</c:v>
                </c:pt>
                <c:pt idx="4842">
                  <c:v>2464.797</c:v>
                </c:pt>
                <c:pt idx="4843">
                  <c:v>2465.797</c:v>
                </c:pt>
                <c:pt idx="4844">
                  <c:v>2466.797</c:v>
                </c:pt>
                <c:pt idx="4845">
                  <c:v>2467.797</c:v>
                </c:pt>
                <c:pt idx="4846">
                  <c:v>2468.797</c:v>
                </c:pt>
                <c:pt idx="4847">
                  <c:v>2469.797</c:v>
                </c:pt>
                <c:pt idx="4848">
                  <c:v>2470.797</c:v>
                </c:pt>
                <c:pt idx="4849">
                  <c:v>2471.797</c:v>
                </c:pt>
                <c:pt idx="4850">
                  <c:v>2472.797</c:v>
                </c:pt>
                <c:pt idx="4851">
                  <c:v>2473.797</c:v>
                </c:pt>
                <c:pt idx="4852">
                  <c:v>2474.797</c:v>
                </c:pt>
                <c:pt idx="4853">
                  <c:v>2475.797</c:v>
                </c:pt>
                <c:pt idx="4854">
                  <c:v>2476.797</c:v>
                </c:pt>
                <c:pt idx="4855">
                  <c:v>2477.797</c:v>
                </c:pt>
                <c:pt idx="4856">
                  <c:v>2478.797</c:v>
                </c:pt>
                <c:pt idx="4857">
                  <c:v>2479.797</c:v>
                </c:pt>
                <c:pt idx="4858">
                  <c:v>2480.797</c:v>
                </c:pt>
                <c:pt idx="4859">
                  <c:v>2481.797</c:v>
                </c:pt>
                <c:pt idx="4860">
                  <c:v>2482.797</c:v>
                </c:pt>
                <c:pt idx="4861">
                  <c:v>2483.797</c:v>
                </c:pt>
                <c:pt idx="4862">
                  <c:v>2484.797</c:v>
                </c:pt>
                <c:pt idx="4863">
                  <c:v>2485.797</c:v>
                </c:pt>
                <c:pt idx="4864">
                  <c:v>2486.797</c:v>
                </c:pt>
                <c:pt idx="4865">
                  <c:v>2487.797</c:v>
                </c:pt>
                <c:pt idx="4866">
                  <c:v>2488.797</c:v>
                </c:pt>
                <c:pt idx="4867">
                  <c:v>2489.797</c:v>
                </c:pt>
                <c:pt idx="4868">
                  <c:v>2490.797</c:v>
                </c:pt>
                <c:pt idx="4869">
                  <c:v>2491.797</c:v>
                </c:pt>
                <c:pt idx="4870">
                  <c:v>2492.797</c:v>
                </c:pt>
                <c:pt idx="4871">
                  <c:v>2493.797</c:v>
                </c:pt>
                <c:pt idx="4872">
                  <c:v>2494.797</c:v>
                </c:pt>
                <c:pt idx="4873">
                  <c:v>2495.797</c:v>
                </c:pt>
                <c:pt idx="4874">
                  <c:v>2496.797</c:v>
                </c:pt>
                <c:pt idx="4875">
                  <c:v>2497.797</c:v>
                </c:pt>
                <c:pt idx="4876">
                  <c:v>2498.797</c:v>
                </c:pt>
                <c:pt idx="4877">
                  <c:v>2499.797</c:v>
                </c:pt>
                <c:pt idx="4878">
                  <c:v>2500.797</c:v>
                </c:pt>
                <c:pt idx="4879">
                  <c:v>2501.797</c:v>
                </c:pt>
                <c:pt idx="4880">
                  <c:v>2502.797</c:v>
                </c:pt>
                <c:pt idx="4881">
                  <c:v>2503.797</c:v>
                </c:pt>
                <c:pt idx="4882">
                  <c:v>2504.797</c:v>
                </c:pt>
                <c:pt idx="4883">
                  <c:v>2505.797</c:v>
                </c:pt>
                <c:pt idx="4884">
                  <c:v>2506.797</c:v>
                </c:pt>
                <c:pt idx="4885">
                  <c:v>2507.797</c:v>
                </c:pt>
                <c:pt idx="4886">
                  <c:v>2508.797</c:v>
                </c:pt>
                <c:pt idx="4887">
                  <c:v>2509.797</c:v>
                </c:pt>
                <c:pt idx="4888">
                  <c:v>2510.797</c:v>
                </c:pt>
                <c:pt idx="4889">
                  <c:v>2511.797</c:v>
                </c:pt>
                <c:pt idx="4890">
                  <c:v>2512.797</c:v>
                </c:pt>
                <c:pt idx="4891">
                  <c:v>2513.797</c:v>
                </c:pt>
                <c:pt idx="4892">
                  <c:v>2514.797</c:v>
                </c:pt>
                <c:pt idx="4893">
                  <c:v>2515.797</c:v>
                </c:pt>
                <c:pt idx="4894">
                  <c:v>2516.797</c:v>
                </c:pt>
                <c:pt idx="4895">
                  <c:v>2517.797</c:v>
                </c:pt>
                <c:pt idx="4896">
                  <c:v>2518.797</c:v>
                </c:pt>
                <c:pt idx="4897">
                  <c:v>2519.797</c:v>
                </c:pt>
                <c:pt idx="4898">
                  <c:v>2520.797</c:v>
                </c:pt>
                <c:pt idx="4899">
                  <c:v>2521.797</c:v>
                </c:pt>
                <c:pt idx="4900">
                  <c:v>2522.797</c:v>
                </c:pt>
                <c:pt idx="4901">
                  <c:v>2523.797</c:v>
                </c:pt>
                <c:pt idx="4902">
                  <c:v>2524.797</c:v>
                </c:pt>
                <c:pt idx="4903">
                  <c:v>2525.797</c:v>
                </c:pt>
                <c:pt idx="4904">
                  <c:v>2526.797</c:v>
                </c:pt>
                <c:pt idx="4905">
                  <c:v>2527.797</c:v>
                </c:pt>
                <c:pt idx="4906">
                  <c:v>2528.797</c:v>
                </c:pt>
                <c:pt idx="4907">
                  <c:v>2529.797</c:v>
                </c:pt>
                <c:pt idx="4908">
                  <c:v>2530.797</c:v>
                </c:pt>
                <c:pt idx="4909">
                  <c:v>2531.797</c:v>
                </c:pt>
                <c:pt idx="4910">
                  <c:v>2532.797</c:v>
                </c:pt>
                <c:pt idx="4911">
                  <c:v>2533.797</c:v>
                </c:pt>
                <c:pt idx="4912">
                  <c:v>2534.797</c:v>
                </c:pt>
                <c:pt idx="4913">
                  <c:v>2535.797</c:v>
                </c:pt>
                <c:pt idx="4914">
                  <c:v>2536.797</c:v>
                </c:pt>
                <c:pt idx="4915">
                  <c:v>2537.797</c:v>
                </c:pt>
                <c:pt idx="4916">
                  <c:v>2538.797</c:v>
                </c:pt>
                <c:pt idx="4917">
                  <c:v>2539.797</c:v>
                </c:pt>
                <c:pt idx="4918">
                  <c:v>2540.797</c:v>
                </c:pt>
                <c:pt idx="4919">
                  <c:v>2541.797</c:v>
                </c:pt>
                <c:pt idx="4920">
                  <c:v>2542.797</c:v>
                </c:pt>
                <c:pt idx="4921">
                  <c:v>2543.797</c:v>
                </c:pt>
                <c:pt idx="4922">
                  <c:v>2544.797</c:v>
                </c:pt>
                <c:pt idx="4923">
                  <c:v>2545.797</c:v>
                </c:pt>
                <c:pt idx="4924">
                  <c:v>2546.797</c:v>
                </c:pt>
                <c:pt idx="4925">
                  <c:v>2547.797</c:v>
                </c:pt>
                <c:pt idx="4926">
                  <c:v>2548.797</c:v>
                </c:pt>
                <c:pt idx="4927">
                  <c:v>2549.797</c:v>
                </c:pt>
                <c:pt idx="4928">
                  <c:v>2550.797</c:v>
                </c:pt>
                <c:pt idx="4929">
                  <c:v>2551.797</c:v>
                </c:pt>
                <c:pt idx="4930">
                  <c:v>2552.797</c:v>
                </c:pt>
                <c:pt idx="4931">
                  <c:v>2553.797</c:v>
                </c:pt>
                <c:pt idx="4932">
                  <c:v>2554.797</c:v>
                </c:pt>
                <c:pt idx="4933">
                  <c:v>2555.797</c:v>
                </c:pt>
                <c:pt idx="4934">
                  <c:v>2556.797</c:v>
                </c:pt>
                <c:pt idx="4935">
                  <c:v>2557.797</c:v>
                </c:pt>
                <c:pt idx="4936">
                  <c:v>2558.797</c:v>
                </c:pt>
                <c:pt idx="4937">
                  <c:v>2559.797</c:v>
                </c:pt>
                <c:pt idx="4938">
                  <c:v>2560.797</c:v>
                </c:pt>
                <c:pt idx="4939">
                  <c:v>2561.797</c:v>
                </c:pt>
                <c:pt idx="4940">
                  <c:v>2562.797</c:v>
                </c:pt>
                <c:pt idx="4941">
                  <c:v>2563.797</c:v>
                </c:pt>
                <c:pt idx="4942">
                  <c:v>2564.797</c:v>
                </c:pt>
                <c:pt idx="4943">
                  <c:v>2565.797</c:v>
                </c:pt>
                <c:pt idx="4944">
                  <c:v>2566.797</c:v>
                </c:pt>
                <c:pt idx="4945">
                  <c:v>2567.797</c:v>
                </c:pt>
                <c:pt idx="4946">
                  <c:v>2568.797</c:v>
                </c:pt>
                <c:pt idx="4947">
                  <c:v>2569.797</c:v>
                </c:pt>
                <c:pt idx="4948">
                  <c:v>2570.797</c:v>
                </c:pt>
                <c:pt idx="4949">
                  <c:v>2571.797</c:v>
                </c:pt>
                <c:pt idx="4950">
                  <c:v>2572.797</c:v>
                </c:pt>
                <c:pt idx="4951">
                  <c:v>2573.797</c:v>
                </c:pt>
                <c:pt idx="4952">
                  <c:v>2574.797</c:v>
                </c:pt>
                <c:pt idx="4953">
                  <c:v>2575.797</c:v>
                </c:pt>
                <c:pt idx="4954">
                  <c:v>2576.797</c:v>
                </c:pt>
                <c:pt idx="4955">
                  <c:v>2577.797</c:v>
                </c:pt>
                <c:pt idx="4956">
                  <c:v>2578.797</c:v>
                </c:pt>
                <c:pt idx="4957">
                  <c:v>2579.797</c:v>
                </c:pt>
                <c:pt idx="4958">
                  <c:v>2580.797</c:v>
                </c:pt>
                <c:pt idx="4959">
                  <c:v>2581.797</c:v>
                </c:pt>
                <c:pt idx="4960">
                  <c:v>2582.797</c:v>
                </c:pt>
                <c:pt idx="4961">
                  <c:v>2583.797</c:v>
                </c:pt>
                <c:pt idx="4962">
                  <c:v>2584.797</c:v>
                </c:pt>
                <c:pt idx="4963">
                  <c:v>2585.797</c:v>
                </c:pt>
                <c:pt idx="4964">
                  <c:v>2586.797</c:v>
                </c:pt>
                <c:pt idx="4965">
                  <c:v>2587.797</c:v>
                </c:pt>
                <c:pt idx="4966">
                  <c:v>2588.797</c:v>
                </c:pt>
                <c:pt idx="4967">
                  <c:v>2589.797</c:v>
                </c:pt>
                <c:pt idx="4968">
                  <c:v>2590.797</c:v>
                </c:pt>
                <c:pt idx="4969">
                  <c:v>2591.797</c:v>
                </c:pt>
                <c:pt idx="4970">
                  <c:v>2592.797</c:v>
                </c:pt>
                <c:pt idx="4971">
                  <c:v>2593.797</c:v>
                </c:pt>
                <c:pt idx="4972">
                  <c:v>2594.797</c:v>
                </c:pt>
                <c:pt idx="4973">
                  <c:v>2595.797</c:v>
                </c:pt>
                <c:pt idx="4974">
                  <c:v>2596.797</c:v>
                </c:pt>
                <c:pt idx="4975">
                  <c:v>2597.797</c:v>
                </c:pt>
                <c:pt idx="4976">
                  <c:v>2598.797</c:v>
                </c:pt>
                <c:pt idx="4977">
                  <c:v>2599.797</c:v>
                </c:pt>
                <c:pt idx="4978">
                  <c:v>2600.797</c:v>
                </c:pt>
                <c:pt idx="4979">
                  <c:v>2601.797</c:v>
                </c:pt>
                <c:pt idx="4980">
                  <c:v>2602.797</c:v>
                </c:pt>
                <c:pt idx="4981">
                  <c:v>2603.797</c:v>
                </c:pt>
                <c:pt idx="4982">
                  <c:v>2604.797</c:v>
                </c:pt>
                <c:pt idx="4983">
                  <c:v>2605.797</c:v>
                </c:pt>
                <c:pt idx="4984">
                  <c:v>2606.797</c:v>
                </c:pt>
                <c:pt idx="4985">
                  <c:v>2607.797</c:v>
                </c:pt>
                <c:pt idx="4986">
                  <c:v>2608.797</c:v>
                </c:pt>
                <c:pt idx="4987">
                  <c:v>2609.797</c:v>
                </c:pt>
                <c:pt idx="4988">
                  <c:v>2610.797</c:v>
                </c:pt>
                <c:pt idx="4989">
                  <c:v>2611.797</c:v>
                </c:pt>
                <c:pt idx="4990">
                  <c:v>2612.797</c:v>
                </c:pt>
                <c:pt idx="4991">
                  <c:v>2613.797</c:v>
                </c:pt>
                <c:pt idx="4992">
                  <c:v>2614.797</c:v>
                </c:pt>
                <c:pt idx="4993">
                  <c:v>2615.797</c:v>
                </c:pt>
                <c:pt idx="4994">
                  <c:v>2616.797</c:v>
                </c:pt>
                <c:pt idx="4995">
                  <c:v>2617.797</c:v>
                </c:pt>
                <c:pt idx="4996">
                  <c:v>2618.797</c:v>
                </c:pt>
                <c:pt idx="4997">
                  <c:v>2619.797</c:v>
                </c:pt>
                <c:pt idx="4998">
                  <c:v>2620.797</c:v>
                </c:pt>
              </c:numCache>
            </c:numRef>
          </c:xVal>
          <c:yVal>
            <c:numRef>
              <c:f>sheet1!$Y$2:$Y$5000</c:f>
              <c:numCache>
                <c:formatCode>0.00000000</c:formatCode>
                <c:ptCount val="4999"/>
                <c:pt idx="0">
                  <c:v>59.544353489999999</c:v>
                </c:pt>
                <c:pt idx="1">
                  <c:v>59.544353489999999</c:v>
                </c:pt>
                <c:pt idx="2">
                  <c:v>59.544353489999999</c:v>
                </c:pt>
                <c:pt idx="3">
                  <c:v>15.616048810000001</c:v>
                </c:pt>
                <c:pt idx="4">
                  <c:v>56.760841370000001</c:v>
                </c:pt>
                <c:pt idx="5">
                  <c:v>71.487876889999995</c:v>
                </c:pt>
                <c:pt idx="6">
                  <c:v>69.256813050000005</c:v>
                </c:pt>
                <c:pt idx="7">
                  <c:v>69.256813050000005</c:v>
                </c:pt>
                <c:pt idx="8">
                  <c:v>67.035682679999994</c:v>
                </c:pt>
                <c:pt idx="9">
                  <c:v>66.480392460000004</c:v>
                </c:pt>
                <c:pt idx="10">
                  <c:v>69.033836359999995</c:v>
                </c:pt>
                <c:pt idx="11">
                  <c:v>69.033836359999995</c:v>
                </c:pt>
                <c:pt idx="12">
                  <c:v>72.339958190000004</c:v>
                </c:pt>
                <c:pt idx="13">
                  <c:v>74.43186188</c:v>
                </c:pt>
                <c:pt idx="14">
                  <c:v>74.43186188</c:v>
                </c:pt>
                <c:pt idx="15">
                  <c:v>76.861747739999998</c:v>
                </c:pt>
                <c:pt idx="16">
                  <c:v>76.103385930000002</c:v>
                </c:pt>
                <c:pt idx="17">
                  <c:v>76.103385930000002</c:v>
                </c:pt>
                <c:pt idx="18">
                  <c:v>77.314781190000005</c:v>
                </c:pt>
                <c:pt idx="19">
                  <c:v>79.2646637</c:v>
                </c:pt>
                <c:pt idx="20">
                  <c:v>79.2646637</c:v>
                </c:pt>
                <c:pt idx="21">
                  <c:v>79.727615360000001</c:v>
                </c:pt>
                <c:pt idx="22">
                  <c:v>80.329765320000007</c:v>
                </c:pt>
                <c:pt idx="23">
                  <c:v>80.329765320000007</c:v>
                </c:pt>
                <c:pt idx="24">
                  <c:v>81.042686459999999</c:v>
                </c:pt>
                <c:pt idx="25">
                  <c:v>80.811203000000006</c:v>
                </c:pt>
                <c:pt idx="26">
                  <c:v>71.202430730000003</c:v>
                </c:pt>
                <c:pt idx="27">
                  <c:v>71.202430730000003</c:v>
                </c:pt>
                <c:pt idx="28">
                  <c:v>31.479206090000002</c:v>
                </c:pt>
                <c:pt idx="29">
                  <c:v>31.479206090000002</c:v>
                </c:pt>
                <c:pt idx="30">
                  <c:v>24.78457642</c:v>
                </c:pt>
                <c:pt idx="31">
                  <c:v>20.156288150000002</c:v>
                </c:pt>
                <c:pt idx="32">
                  <c:v>16.543409350000001</c:v>
                </c:pt>
                <c:pt idx="33">
                  <c:v>16.543409350000001</c:v>
                </c:pt>
                <c:pt idx="34">
                  <c:v>14.17742634</c:v>
                </c:pt>
                <c:pt idx="35">
                  <c:v>12.72886467</c:v>
                </c:pt>
                <c:pt idx="36">
                  <c:v>10.88408184</c:v>
                </c:pt>
                <c:pt idx="37">
                  <c:v>9.3929147700000009</c:v>
                </c:pt>
                <c:pt idx="38">
                  <c:v>9.2480611800000005</c:v>
                </c:pt>
                <c:pt idx="39">
                  <c:v>9.2480611800000005</c:v>
                </c:pt>
                <c:pt idx="40">
                  <c:v>9.12166882</c:v>
                </c:pt>
                <c:pt idx="41">
                  <c:v>8.9214219999999997</c:v>
                </c:pt>
                <c:pt idx="42">
                  <c:v>8.6075716</c:v>
                </c:pt>
                <c:pt idx="43">
                  <c:v>8.6075716</c:v>
                </c:pt>
                <c:pt idx="44">
                  <c:v>8.6374034900000005</c:v>
                </c:pt>
                <c:pt idx="45">
                  <c:v>8.9782390599999999</c:v>
                </c:pt>
                <c:pt idx="46">
                  <c:v>9.2381258000000006</c:v>
                </c:pt>
                <c:pt idx="47">
                  <c:v>8.9853267700000004</c:v>
                </c:pt>
                <c:pt idx="48">
                  <c:v>9.2466373399999995</c:v>
                </c:pt>
                <c:pt idx="49">
                  <c:v>9.2466373399999995</c:v>
                </c:pt>
                <c:pt idx="50">
                  <c:v>9.4909086200000008</c:v>
                </c:pt>
                <c:pt idx="51">
                  <c:v>9.7152957900000008</c:v>
                </c:pt>
                <c:pt idx="52">
                  <c:v>9.2949342700000006</c:v>
                </c:pt>
                <c:pt idx="53">
                  <c:v>9.2949342700000006</c:v>
                </c:pt>
                <c:pt idx="54">
                  <c:v>8.8291254000000006</c:v>
                </c:pt>
                <c:pt idx="55">
                  <c:v>8.8830871600000005</c:v>
                </c:pt>
                <c:pt idx="56">
                  <c:v>8.7950344099999995</c:v>
                </c:pt>
                <c:pt idx="57">
                  <c:v>8.7992935200000009</c:v>
                </c:pt>
                <c:pt idx="58">
                  <c:v>9.2310199700000002</c:v>
                </c:pt>
                <c:pt idx="59">
                  <c:v>9.2310199700000002</c:v>
                </c:pt>
                <c:pt idx="60">
                  <c:v>9.1869945499999996</c:v>
                </c:pt>
                <c:pt idx="61">
                  <c:v>9.2295990000000003</c:v>
                </c:pt>
                <c:pt idx="62">
                  <c:v>9.2423763300000008</c:v>
                </c:pt>
                <c:pt idx="63">
                  <c:v>9.2423763300000008</c:v>
                </c:pt>
                <c:pt idx="64">
                  <c:v>9.3985948599999993</c:v>
                </c:pt>
                <c:pt idx="65">
                  <c:v>9.4326839400000004</c:v>
                </c:pt>
                <c:pt idx="66">
                  <c:v>9.0464029299999993</c:v>
                </c:pt>
                <c:pt idx="67">
                  <c:v>9.0435657500000008</c:v>
                </c:pt>
                <c:pt idx="68">
                  <c:v>9.0435657500000008</c:v>
                </c:pt>
                <c:pt idx="69">
                  <c:v>9.2651081099999999</c:v>
                </c:pt>
                <c:pt idx="70">
                  <c:v>9.0080585499999994</c:v>
                </c:pt>
                <c:pt idx="71">
                  <c:v>8.8688812299999995</c:v>
                </c:pt>
                <c:pt idx="72">
                  <c:v>8.8688812299999995</c:v>
                </c:pt>
                <c:pt idx="73">
                  <c:v>9.6897316</c:v>
                </c:pt>
                <c:pt idx="74">
                  <c:v>9.3488998399999996</c:v>
                </c:pt>
                <c:pt idx="75">
                  <c:v>9.3488998399999996</c:v>
                </c:pt>
                <c:pt idx="76">
                  <c:v>9.2338685999999992</c:v>
                </c:pt>
                <c:pt idx="77">
                  <c:v>9.4426326799999991</c:v>
                </c:pt>
                <c:pt idx="78">
                  <c:v>9.4426326799999991</c:v>
                </c:pt>
                <c:pt idx="79">
                  <c:v>9.6854762999999995</c:v>
                </c:pt>
                <c:pt idx="80">
                  <c:v>9.6897325500000004</c:v>
                </c:pt>
                <c:pt idx="81">
                  <c:v>9.3744573599999992</c:v>
                </c:pt>
                <c:pt idx="82">
                  <c:v>9.0364608799999999</c:v>
                </c:pt>
                <c:pt idx="83">
                  <c:v>9.04356194</c:v>
                </c:pt>
                <c:pt idx="84">
                  <c:v>9.04356194</c:v>
                </c:pt>
                <c:pt idx="85">
                  <c:v>9.1940956099999998</c:v>
                </c:pt>
                <c:pt idx="86">
                  <c:v>9.5008497199999997</c:v>
                </c:pt>
                <c:pt idx="87">
                  <c:v>9.5008497199999997</c:v>
                </c:pt>
                <c:pt idx="88">
                  <c:v>9.6116199499999997</c:v>
                </c:pt>
                <c:pt idx="89">
                  <c:v>9.2438049299999996</c:v>
                </c:pt>
                <c:pt idx="90">
                  <c:v>9.4823923099999998</c:v>
                </c:pt>
                <c:pt idx="91">
                  <c:v>9.4823923099999998</c:v>
                </c:pt>
                <c:pt idx="92">
                  <c:v>10.30323982</c:v>
                </c:pt>
                <c:pt idx="93">
                  <c:v>10.30323982</c:v>
                </c:pt>
                <c:pt idx="94">
                  <c:v>10.42679596</c:v>
                </c:pt>
                <c:pt idx="95">
                  <c:v>10.1981535</c:v>
                </c:pt>
                <c:pt idx="96">
                  <c:v>10.17542744</c:v>
                </c:pt>
                <c:pt idx="97">
                  <c:v>10.17542744</c:v>
                </c:pt>
                <c:pt idx="98">
                  <c:v>10.352943420000001</c:v>
                </c:pt>
                <c:pt idx="99">
                  <c:v>10.311760899999999</c:v>
                </c:pt>
                <c:pt idx="100">
                  <c:v>10.311760899999999</c:v>
                </c:pt>
                <c:pt idx="101">
                  <c:v>11.193677900000001</c:v>
                </c:pt>
                <c:pt idx="102">
                  <c:v>11.361256600000001</c:v>
                </c:pt>
                <c:pt idx="103">
                  <c:v>11.361256600000001</c:v>
                </c:pt>
                <c:pt idx="104">
                  <c:v>10.733549119999999</c:v>
                </c:pt>
                <c:pt idx="105">
                  <c:v>10.705147739999999</c:v>
                </c:pt>
                <c:pt idx="106">
                  <c:v>10.89260292</c:v>
                </c:pt>
                <c:pt idx="107">
                  <c:v>10.89260292</c:v>
                </c:pt>
                <c:pt idx="108">
                  <c:v>10.79318619</c:v>
                </c:pt>
                <c:pt idx="109">
                  <c:v>10.903957370000001</c:v>
                </c:pt>
                <c:pt idx="110">
                  <c:v>11.14680862</c:v>
                </c:pt>
                <c:pt idx="111">
                  <c:v>11.246221540000001</c:v>
                </c:pt>
                <c:pt idx="112">
                  <c:v>10.783253670000001</c:v>
                </c:pt>
                <c:pt idx="113">
                  <c:v>10.783253670000001</c:v>
                </c:pt>
                <c:pt idx="114">
                  <c:v>11.05024242</c:v>
                </c:pt>
                <c:pt idx="115">
                  <c:v>10.972131729999999</c:v>
                </c:pt>
                <c:pt idx="116">
                  <c:v>10.972131729999999</c:v>
                </c:pt>
                <c:pt idx="117">
                  <c:v>11.14538765</c:v>
                </c:pt>
                <c:pt idx="118">
                  <c:v>10.986333849999999</c:v>
                </c:pt>
                <c:pt idx="119">
                  <c:v>11.351306920000001</c:v>
                </c:pt>
                <c:pt idx="120">
                  <c:v>11.303023339999999</c:v>
                </c:pt>
                <c:pt idx="121">
                  <c:v>11.303023339999999</c:v>
                </c:pt>
                <c:pt idx="122">
                  <c:v>11.11414909</c:v>
                </c:pt>
                <c:pt idx="123">
                  <c:v>11.25617218</c:v>
                </c:pt>
                <c:pt idx="124">
                  <c:v>11.58564281</c:v>
                </c:pt>
                <c:pt idx="125">
                  <c:v>11.57427406</c:v>
                </c:pt>
                <c:pt idx="126">
                  <c:v>11.57427406</c:v>
                </c:pt>
                <c:pt idx="127">
                  <c:v>11.40102196</c:v>
                </c:pt>
                <c:pt idx="128">
                  <c:v>11.54587841</c:v>
                </c:pt>
                <c:pt idx="129">
                  <c:v>11.91937542</c:v>
                </c:pt>
                <c:pt idx="130">
                  <c:v>11.893812179999999</c:v>
                </c:pt>
                <c:pt idx="131">
                  <c:v>11.893812179999999</c:v>
                </c:pt>
                <c:pt idx="132">
                  <c:v>11.58137894</c:v>
                </c:pt>
                <c:pt idx="133">
                  <c:v>11.58137894</c:v>
                </c:pt>
                <c:pt idx="134">
                  <c:v>11.31580544</c:v>
                </c:pt>
                <c:pt idx="135">
                  <c:v>11.544454569999999</c:v>
                </c:pt>
                <c:pt idx="136">
                  <c:v>11.533102039999999</c:v>
                </c:pt>
                <c:pt idx="137">
                  <c:v>11.72482014</c:v>
                </c:pt>
                <c:pt idx="138">
                  <c:v>11.9080143</c:v>
                </c:pt>
                <c:pt idx="139">
                  <c:v>11.9080143</c:v>
                </c:pt>
                <c:pt idx="140">
                  <c:v>11.59416008</c:v>
                </c:pt>
                <c:pt idx="141">
                  <c:v>11.692152979999999</c:v>
                </c:pt>
                <c:pt idx="142">
                  <c:v>11.6055212</c:v>
                </c:pt>
                <c:pt idx="143">
                  <c:v>11.6055212</c:v>
                </c:pt>
                <c:pt idx="144">
                  <c:v>11.4180603</c:v>
                </c:pt>
                <c:pt idx="145">
                  <c:v>11.2433815</c:v>
                </c:pt>
                <c:pt idx="146">
                  <c:v>11.27036476</c:v>
                </c:pt>
                <c:pt idx="147">
                  <c:v>11.304450989999999</c:v>
                </c:pt>
                <c:pt idx="148">
                  <c:v>11.517472270000001</c:v>
                </c:pt>
                <c:pt idx="149">
                  <c:v>11.575693129999999</c:v>
                </c:pt>
                <c:pt idx="150">
                  <c:v>11.575693129999999</c:v>
                </c:pt>
                <c:pt idx="151">
                  <c:v>11.11982536</c:v>
                </c:pt>
                <c:pt idx="152">
                  <c:v>11.658075330000001</c:v>
                </c:pt>
                <c:pt idx="153">
                  <c:v>11.66375828</c:v>
                </c:pt>
                <c:pt idx="154">
                  <c:v>11.66375828</c:v>
                </c:pt>
                <c:pt idx="155">
                  <c:v>11.79724789</c:v>
                </c:pt>
                <c:pt idx="156">
                  <c:v>12.34258842</c:v>
                </c:pt>
                <c:pt idx="157">
                  <c:v>12.34258842</c:v>
                </c:pt>
                <c:pt idx="158">
                  <c:v>12.190629960000001</c:v>
                </c:pt>
                <c:pt idx="159">
                  <c:v>11.632502560000001</c:v>
                </c:pt>
                <c:pt idx="160">
                  <c:v>11.632502560000001</c:v>
                </c:pt>
                <c:pt idx="161">
                  <c:v>12.035830499999999</c:v>
                </c:pt>
                <c:pt idx="162">
                  <c:v>12.11820221</c:v>
                </c:pt>
                <c:pt idx="163">
                  <c:v>12.085535050000001</c:v>
                </c:pt>
                <c:pt idx="164">
                  <c:v>11.74895763</c:v>
                </c:pt>
                <c:pt idx="165">
                  <c:v>11.88245583</c:v>
                </c:pt>
                <c:pt idx="166">
                  <c:v>11.88245583</c:v>
                </c:pt>
                <c:pt idx="167">
                  <c:v>12.108262059999999</c:v>
                </c:pt>
                <c:pt idx="168">
                  <c:v>11.868253709999999</c:v>
                </c:pt>
                <c:pt idx="169">
                  <c:v>11.868253709999999</c:v>
                </c:pt>
                <c:pt idx="170">
                  <c:v>12.26022053</c:v>
                </c:pt>
                <c:pt idx="171">
                  <c:v>12.11819839</c:v>
                </c:pt>
                <c:pt idx="172">
                  <c:v>12.11819839</c:v>
                </c:pt>
                <c:pt idx="173">
                  <c:v>12.69336128</c:v>
                </c:pt>
                <c:pt idx="174">
                  <c:v>12.69336128</c:v>
                </c:pt>
                <c:pt idx="175">
                  <c:v>13.071123119999999</c:v>
                </c:pt>
                <c:pt idx="176">
                  <c:v>12.902122500000001</c:v>
                </c:pt>
                <c:pt idx="177">
                  <c:v>12.426366809999999</c:v>
                </c:pt>
                <c:pt idx="178">
                  <c:v>12.426366809999999</c:v>
                </c:pt>
                <c:pt idx="179">
                  <c:v>12.562700270000001</c:v>
                </c:pt>
                <c:pt idx="180">
                  <c:v>12.80838776</c:v>
                </c:pt>
                <c:pt idx="181">
                  <c:v>13.30828857</c:v>
                </c:pt>
                <c:pt idx="182">
                  <c:v>13.21598053</c:v>
                </c:pt>
                <c:pt idx="183">
                  <c:v>13.4687748</c:v>
                </c:pt>
                <c:pt idx="184">
                  <c:v>13.4687748</c:v>
                </c:pt>
                <c:pt idx="185">
                  <c:v>13.55398273</c:v>
                </c:pt>
                <c:pt idx="186">
                  <c:v>13.78262329</c:v>
                </c:pt>
                <c:pt idx="187">
                  <c:v>13.860735890000001</c:v>
                </c:pt>
                <c:pt idx="188">
                  <c:v>13.860735890000001</c:v>
                </c:pt>
                <c:pt idx="189">
                  <c:v>14.884669300000001</c:v>
                </c:pt>
                <c:pt idx="190">
                  <c:v>15.13461781</c:v>
                </c:pt>
                <c:pt idx="191">
                  <c:v>15.1090517</c:v>
                </c:pt>
                <c:pt idx="192">
                  <c:v>14.99685669</c:v>
                </c:pt>
                <c:pt idx="193">
                  <c:v>14.72703362</c:v>
                </c:pt>
                <c:pt idx="194">
                  <c:v>14.72703362</c:v>
                </c:pt>
                <c:pt idx="195">
                  <c:v>14.878984450000001</c:v>
                </c:pt>
                <c:pt idx="196">
                  <c:v>14.451512340000001</c:v>
                </c:pt>
                <c:pt idx="197">
                  <c:v>14.451512340000001</c:v>
                </c:pt>
                <c:pt idx="198">
                  <c:v>14.802293779999999</c:v>
                </c:pt>
                <c:pt idx="199">
                  <c:v>15.91711712</c:v>
                </c:pt>
                <c:pt idx="200">
                  <c:v>15.91711712</c:v>
                </c:pt>
                <c:pt idx="201">
                  <c:v>15.21982098</c:v>
                </c:pt>
                <c:pt idx="202">
                  <c:v>14.893185620000001</c:v>
                </c:pt>
                <c:pt idx="203">
                  <c:v>15.317811969999999</c:v>
                </c:pt>
                <c:pt idx="204">
                  <c:v>15.317811969999999</c:v>
                </c:pt>
                <c:pt idx="205">
                  <c:v>15.89297771</c:v>
                </c:pt>
                <c:pt idx="206">
                  <c:v>16.385768890000001</c:v>
                </c:pt>
                <c:pt idx="207">
                  <c:v>16.18978882</c:v>
                </c:pt>
                <c:pt idx="208">
                  <c:v>16.625774379999999</c:v>
                </c:pt>
                <c:pt idx="209">
                  <c:v>17.82723618</c:v>
                </c:pt>
                <c:pt idx="210">
                  <c:v>17.82723618</c:v>
                </c:pt>
                <c:pt idx="211">
                  <c:v>18.58559799</c:v>
                </c:pt>
                <c:pt idx="212">
                  <c:v>19.873678210000001</c:v>
                </c:pt>
                <c:pt idx="213">
                  <c:v>19.873678210000001</c:v>
                </c:pt>
                <c:pt idx="214">
                  <c:v>19.924808500000001</c:v>
                </c:pt>
                <c:pt idx="215">
                  <c:v>20.08528519</c:v>
                </c:pt>
                <c:pt idx="216">
                  <c:v>20.6292057</c:v>
                </c:pt>
                <c:pt idx="217">
                  <c:v>22.336233140000001</c:v>
                </c:pt>
                <c:pt idx="218">
                  <c:v>24.733461380000001</c:v>
                </c:pt>
                <c:pt idx="219">
                  <c:v>24.733461380000001</c:v>
                </c:pt>
                <c:pt idx="220">
                  <c:v>27.053997039999999</c:v>
                </c:pt>
                <c:pt idx="221">
                  <c:v>27.538269039999999</c:v>
                </c:pt>
                <c:pt idx="222">
                  <c:v>26.910558699999999</c:v>
                </c:pt>
                <c:pt idx="223">
                  <c:v>26.910558699999999</c:v>
                </c:pt>
                <c:pt idx="224">
                  <c:v>26.720266339999998</c:v>
                </c:pt>
                <c:pt idx="225">
                  <c:v>26.715997699999999</c:v>
                </c:pt>
                <c:pt idx="226">
                  <c:v>26.715997699999999</c:v>
                </c:pt>
                <c:pt idx="227">
                  <c:v>27.44311905</c:v>
                </c:pt>
                <c:pt idx="228">
                  <c:v>28.329296110000001</c:v>
                </c:pt>
                <c:pt idx="229">
                  <c:v>28.329296110000001</c:v>
                </c:pt>
                <c:pt idx="230">
                  <c:v>28.827774049999999</c:v>
                </c:pt>
                <c:pt idx="231">
                  <c:v>28.868957519999999</c:v>
                </c:pt>
                <c:pt idx="232">
                  <c:v>28.769546510000001</c:v>
                </c:pt>
                <c:pt idx="233">
                  <c:v>28.769546510000001</c:v>
                </c:pt>
                <c:pt idx="234">
                  <c:v>28.050943369999999</c:v>
                </c:pt>
                <c:pt idx="235">
                  <c:v>28.050943369999999</c:v>
                </c:pt>
                <c:pt idx="236">
                  <c:v>27.737087249999998</c:v>
                </c:pt>
                <c:pt idx="237">
                  <c:v>27.808094019999999</c:v>
                </c:pt>
                <c:pt idx="238">
                  <c:v>27.82372093</c:v>
                </c:pt>
                <c:pt idx="239">
                  <c:v>27.82372093</c:v>
                </c:pt>
                <c:pt idx="240">
                  <c:v>27.874847410000001</c:v>
                </c:pt>
                <c:pt idx="241">
                  <c:v>27.81235886</c:v>
                </c:pt>
                <c:pt idx="242">
                  <c:v>28.255443570000001</c:v>
                </c:pt>
                <c:pt idx="243">
                  <c:v>28.47272873</c:v>
                </c:pt>
                <c:pt idx="244">
                  <c:v>28.361959460000001</c:v>
                </c:pt>
                <c:pt idx="245">
                  <c:v>28.361959460000001</c:v>
                </c:pt>
                <c:pt idx="246">
                  <c:v>28.364803309999999</c:v>
                </c:pt>
                <c:pt idx="247">
                  <c:v>28.650249479999999</c:v>
                </c:pt>
                <c:pt idx="248">
                  <c:v>28.704214100000002</c:v>
                </c:pt>
                <c:pt idx="249">
                  <c:v>28.704214100000002</c:v>
                </c:pt>
                <c:pt idx="250">
                  <c:v>29.0592556</c:v>
                </c:pt>
                <c:pt idx="251">
                  <c:v>29.52365112</c:v>
                </c:pt>
                <c:pt idx="252">
                  <c:v>29.591815950000001</c:v>
                </c:pt>
                <c:pt idx="253">
                  <c:v>29.827566149999999</c:v>
                </c:pt>
                <c:pt idx="254">
                  <c:v>29.891473770000001</c:v>
                </c:pt>
                <c:pt idx="255">
                  <c:v>29.891473770000001</c:v>
                </c:pt>
                <c:pt idx="256">
                  <c:v>29.888631820000001</c:v>
                </c:pt>
                <c:pt idx="257">
                  <c:v>29.58614159</c:v>
                </c:pt>
                <c:pt idx="258">
                  <c:v>29.621652600000001</c:v>
                </c:pt>
                <c:pt idx="259">
                  <c:v>29.621652600000001</c:v>
                </c:pt>
                <c:pt idx="260">
                  <c:v>30.21527481</c:v>
                </c:pt>
                <c:pt idx="261">
                  <c:v>30.75634384</c:v>
                </c:pt>
                <c:pt idx="262">
                  <c:v>31.070196150000001</c:v>
                </c:pt>
                <c:pt idx="263">
                  <c:v>31.051736829999999</c:v>
                </c:pt>
                <c:pt idx="264">
                  <c:v>31.26760483</c:v>
                </c:pt>
                <c:pt idx="265">
                  <c:v>31.26760483</c:v>
                </c:pt>
                <c:pt idx="266">
                  <c:v>31.119907380000001</c:v>
                </c:pt>
                <c:pt idx="267">
                  <c:v>30.797531129999999</c:v>
                </c:pt>
                <c:pt idx="268">
                  <c:v>30.797531129999999</c:v>
                </c:pt>
                <c:pt idx="269">
                  <c:v>31.216472629999998</c:v>
                </c:pt>
                <c:pt idx="270">
                  <c:v>31.347131730000001</c:v>
                </c:pt>
                <c:pt idx="271">
                  <c:v>31.347131730000001</c:v>
                </c:pt>
                <c:pt idx="272">
                  <c:v>31.503347399999999</c:v>
                </c:pt>
                <c:pt idx="273">
                  <c:v>31.628320689999999</c:v>
                </c:pt>
                <c:pt idx="274">
                  <c:v>31.699321749999999</c:v>
                </c:pt>
                <c:pt idx="275">
                  <c:v>31.699321749999999</c:v>
                </c:pt>
                <c:pt idx="276">
                  <c:v>31.64677811</c:v>
                </c:pt>
                <c:pt idx="277">
                  <c:v>31.473520279999999</c:v>
                </c:pt>
                <c:pt idx="278">
                  <c:v>31.628322600000001</c:v>
                </c:pt>
                <c:pt idx="279">
                  <c:v>32.139583590000001</c:v>
                </c:pt>
                <c:pt idx="280">
                  <c:v>32.403732300000001</c:v>
                </c:pt>
                <c:pt idx="281">
                  <c:v>32.403732300000001</c:v>
                </c:pt>
                <c:pt idx="282">
                  <c:v>32.588340760000001</c:v>
                </c:pt>
                <c:pt idx="283">
                  <c:v>32.662193299999998</c:v>
                </c:pt>
                <c:pt idx="284">
                  <c:v>32.662193299999998</c:v>
                </c:pt>
                <c:pt idx="285">
                  <c:v>32.83971786</c:v>
                </c:pt>
                <c:pt idx="286">
                  <c:v>32.777229310000003</c:v>
                </c:pt>
                <c:pt idx="287">
                  <c:v>32.711902619999996</c:v>
                </c:pt>
                <c:pt idx="288">
                  <c:v>32.917827610000003</c:v>
                </c:pt>
                <c:pt idx="289">
                  <c:v>33.27712631</c:v>
                </c:pt>
                <c:pt idx="290">
                  <c:v>33.27712631</c:v>
                </c:pt>
                <c:pt idx="291">
                  <c:v>33.40494537</c:v>
                </c:pt>
                <c:pt idx="292">
                  <c:v>33.873592379999998</c:v>
                </c:pt>
                <c:pt idx="293">
                  <c:v>34.566631319999999</c:v>
                </c:pt>
                <c:pt idx="294">
                  <c:v>34.566631319999999</c:v>
                </c:pt>
                <c:pt idx="295">
                  <c:v>34.813739779999999</c:v>
                </c:pt>
                <c:pt idx="296">
                  <c:v>35.506767269999997</c:v>
                </c:pt>
                <c:pt idx="297">
                  <c:v>35.506767269999997</c:v>
                </c:pt>
                <c:pt idx="298">
                  <c:v>35.506763460000002</c:v>
                </c:pt>
                <c:pt idx="299">
                  <c:v>36.02796936</c:v>
                </c:pt>
                <c:pt idx="300">
                  <c:v>36.02796936</c:v>
                </c:pt>
                <c:pt idx="301">
                  <c:v>36.435554500000002</c:v>
                </c:pt>
                <c:pt idx="302">
                  <c:v>37.257823940000002</c:v>
                </c:pt>
                <c:pt idx="303">
                  <c:v>38.016185759999999</c:v>
                </c:pt>
                <c:pt idx="304">
                  <c:v>38.016185759999999</c:v>
                </c:pt>
                <c:pt idx="305">
                  <c:v>38.381164550000001</c:v>
                </c:pt>
                <c:pt idx="306">
                  <c:v>38.381164550000001</c:v>
                </c:pt>
                <c:pt idx="307">
                  <c:v>38.054527280000002</c:v>
                </c:pt>
                <c:pt idx="308">
                  <c:v>37.86849213</c:v>
                </c:pt>
                <c:pt idx="309">
                  <c:v>37.708015439999997</c:v>
                </c:pt>
                <c:pt idx="310">
                  <c:v>37.708015439999997</c:v>
                </c:pt>
                <c:pt idx="311">
                  <c:v>37.739250179999999</c:v>
                </c:pt>
                <c:pt idx="312">
                  <c:v>38.161037450000002</c:v>
                </c:pt>
                <c:pt idx="313">
                  <c:v>38.161037450000002</c:v>
                </c:pt>
                <c:pt idx="314">
                  <c:v>38.371223450000002</c:v>
                </c:pt>
                <c:pt idx="315">
                  <c:v>38.798698430000002</c:v>
                </c:pt>
                <c:pt idx="316">
                  <c:v>38.798698430000002</c:v>
                </c:pt>
                <c:pt idx="317">
                  <c:v>38.740470889999997</c:v>
                </c:pt>
                <c:pt idx="318">
                  <c:v>39.048645020000002</c:v>
                </c:pt>
                <c:pt idx="319">
                  <c:v>39.048645020000002</c:v>
                </c:pt>
                <c:pt idx="320">
                  <c:v>39.471855159999997</c:v>
                </c:pt>
                <c:pt idx="321">
                  <c:v>39.741676329999997</c:v>
                </c:pt>
                <c:pt idx="322">
                  <c:v>40.116600040000002</c:v>
                </c:pt>
                <c:pt idx="323">
                  <c:v>40.102390290000002</c:v>
                </c:pt>
                <c:pt idx="324">
                  <c:v>40.162040709999999</c:v>
                </c:pt>
                <c:pt idx="325">
                  <c:v>40.421936039999999</c:v>
                </c:pt>
                <c:pt idx="326">
                  <c:v>40.421936039999999</c:v>
                </c:pt>
                <c:pt idx="327">
                  <c:v>40.495784759999999</c:v>
                </c:pt>
                <c:pt idx="328">
                  <c:v>40.745735170000003</c:v>
                </c:pt>
                <c:pt idx="329">
                  <c:v>40.745735170000003</c:v>
                </c:pt>
                <c:pt idx="330">
                  <c:v>41.430252080000002</c:v>
                </c:pt>
                <c:pt idx="331">
                  <c:v>41.903163910000004</c:v>
                </c:pt>
                <c:pt idx="332">
                  <c:v>41.903163910000004</c:v>
                </c:pt>
                <c:pt idx="333">
                  <c:v>42.160202030000001</c:v>
                </c:pt>
                <c:pt idx="334">
                  <c:v>42.485416409999999</c:v>
                </c:pt>
                <c:pt idx="335">
                  <c:v>42.485416409999999</c:v>
                </c:pt>
                <c:pt idx="336">
                  <c:v>42.46411896</c:v>
                </c:pt>
                <c:pt idx="337">
                  <c:v>42.714065550000001</c:v>
                </c:pt>
                <c:pt idx="338">
                  <c:v>42.982467649999997</c:v>
                </c:pt>
                <c:pt idx="339">
                  <c:v>42.982467649999997</c:v>
                </c:pt>
                <c:pt idx="340">
                  <c:v>43.946762079999999</c:v>
                </c:pt>
                <c:pt idx="341">
                  <c:v>43.946762079999999</c:v>
                </c:pt>
                <c:pt idx="342">
                  <c:v>43.982269289999998</c:v>
                </c:pt>
                <c:pt idx="343">
                  <c:v>44.15979385</c:v>
                </c:pt>
                <c:pt idx="344">
                  <c:v>44.679573060000003</c:v>
                </c:pt>
                <c:pt idx="345">
                  <c:v>44.679573060000003</c:v>
                </c:pt>
                <c:pt idx="346">
                  <c:v>45.152473450000002</c:v>
                </c:pt>
                <c:pt idx="347">
                  <c:v>45.824207309999998</c:v>
                </c:pt>
                <c:pt idx="348">
                  <c:v>46.07841492</c:v>
                </c:pt>
                <c:pt idx="349">
                  <c:v>46.585414890000003</c:v>
                </c:pt>
                <c:pt idx="350">
                  <c:v>47.096672060000003</c:v>
                </c:pt>
                <c:pt idx="351">
                  <c:v>47.096672060000003</c:v>
                </c:pt>
                <c:pt idx="352">
                  <c:v>47.359409329999998</c:v>
                </c:pt>
                <c:pt idx="353">
                  <c:v>47.840839389999999</c:v>
                </c:pt>
                <c:pt idx="354">
                  <c:v>48.139068600000002</c:v>
                </c:pt>
                <c:pt idx="355">
                  <c:v>48.139068600000002</c:v>
                </c:pt>
                <c:pt idx="356">
                  <c:v>48.082267760000001</c:v>
                </c:pt>
                <c:pt idx="357">
                  <c:v>47.18188095</c:v>
                </c:pt>
                <c:pt idx="358">
                  <c:v>46.038658140000003</c:v>
                </c:pt>
                <c:pt idx="359">
                  <c:v>44.979221340000002</c:v>
                </c:pt>
                <c:pt idx="360">
                  <c:v>44.53754807</c:v>
                </c:pt>
                <c:pt idx="361">
                  <c:v>44.53754807</c:v>
                </c:pt>
                <c:pt idx="362">
                  <c:v>44.070320129999999</c:v>
                </c:pt>
                <c:pt idx="363">
                  <c:v>43.823207859999997</c:v>
                </c:pt>
                <c:pt idx="364">
                  <c:v>43.823207859999997</c:v>
                </c:pt>
                <c:pt idx="365">
                  <c:v>43.581779480000002</c:v>
                </c:pt>
                <c:pt idx="366">
                  <c:v>43.463905330000003</c:v>
                </c:pt>
                <c:pt idx="367">
                  <c:v>43.463905330000003</c:v>
                </c:pt>
                <c:pt idx="368">
                  <c:v>43.010879520000003</c:v>
                </c:pt>
                <c:pt idx="369">
                  <c:v>42.901527399999999</c:v>
                </c:pt>
                <c:pt idx="370">
                  <c:v>42.461280819999999</c:v>
                </c:pt>
                <c:pt idx="371">
                  <c:v>42.461280819999999</c:v>
                </c:pt>
                <c:pt idx="372">
                  <c:v>42.043758390000001</c:v>
                </c:pt>
                <c:pt idx="373">
                  <c:v>41.883281709999999</c:v>
                </c:pt>
                <c:pt idx="374">
                  <c:v>41.883281709999999</c:v>
                </c:pt>
                <c:pt idx="375">
                  <c:v>41.921623230000002</c:v>
                </c:pt>
                <c:pt idx="376">
                  <c:v>41.923046110000001</c:v>
                </c:pt>
                <c:pt idx="377">
                  <c:v>41.923046110000001</c:v>
                </c:pt>
                <c:pt idx="378">
                  <c:v>41.680194849999999</c:v>
                </c:pt>
                <c:pt idx="379">
                  <c:v>41.514030460000001</c:v>
                </c:pt>
                <c:pt idx="380">
                  <c:v>41.514030460000001</c:v>
                </c:pt>
                <c:pt idx="381">
                  <c:v>41.139106750000003</c:v>
                </c:pt>
                <c:pt idx="382">
                  <c:v>40.904788969999998</c:v>
                </c:pt>
                <c:pt idx="383">
                  <c:v>40.965854640000003</c:v>
                </c:pt>
                <c:pt idx="384">
                  <c:v>40.759929659999997</c:v>
                </c:pt>
                <c:pt idx="385">
                  <c:v>40.75851059</c:v>
                </c:pt>
                <c:pt idx="386">
                  <c:v>40.75851059</c:v>
                </c:pt>
                <c:pt idx="387">
                  <c:v>40.653408050000003</c:v>
                </c:pt>
                <c:pt idx="388">
                  <c:v>40.75281906</c:v>
                </c:pt>
                <c:pt idx="389">
                  <c:v>40.490093229999999</c:v>
                </c:pt>
                <c:pt idx="390">
                  <c:v>40.490093229999999</c:v>
                </c:pt>
                <c:pt idx="391">
                  <c:v>40.13505936</c:v>
                </c:pt>
                <c:pt idx="392">
                  <c:v>40.309741969999997</c:v>
                </c:pt>
                <c:pt idx="393">
                  <c:v>40.385002139999997</c:v>
                </c:pt>
                <c:pt idx="394">
                  <c:v>40.316829679999998</c:v>
                </c:pt>
                <c:pt idx="395">
                  <c:v>40.146419530000003</c:v>
                </c:pt>
                <c:pt idx="396">
                  <c:v>40.146419530000003</c:v>
                </c:pt>
                <c:pt idx="397">
                  <c:v>39.994464870000002</c:v>
                </c:pt>
                <c:pt idx="398">
                  <c:v>40.112335209999998</c:v>
                </c:pt>
                <c:pt idx="399">
                  <c:v>39.96889496</c:v>
                </c:pt>
                <c:pt idx="400">
                  <c:v>39.96889496</c:v>
                </c:pt>
                <c:pt idx="401">
                  <c:v>39.913513180000002</c:v>
                </c:pt>
                <c:pt idx="402">
                  <c:v>39.913513180000002</c:v>
                </c:pt>
                <c:pt idx="403">
                  <c:v>39.669250490000003</c:v>
                </c:pt>
                <c:pt idx="404">
                  <c:v>39.57552338</c:v>
                </c:pt>
                <c:pt idx="405">
                  <c:v>39.447715760000001</c:v>
                </c:pt>
                <c:pt idx="406">
                  <c:v>39.447715760000001</c:v>
                </c:pt>
                <c:pt idx="407">
                  <c:v>39.368183139999999</c:v>
                </c:pt>
                <c:pt idx="408">
                  <c:v>39.28723145</c:v>
                </c:pt>
                <c:pt idx="409">
                  <c:v>39.28723145</c:v>
                </c:pt>
                <c:pt idx="410">
                  <c:v>39.325572970000003</c:v>
                </c:pt>
                <c:pt idx="411">
                  <c:v>38.88532257</c:v>
                </c:pt>
                <c:pt idx="412">
                  <c:v>38.88532257</c:v>
                </c:pt>
                <c:pt idx="413">
                  <c:v>38.998935699999997</c:v>
                </c:pt>
                <c:pt idx="414">
                  <c:v>39.065685270000003</c:v>
                </c:pt>
                <c:pt idx="415">
                  <c:v>39.065685270000003</c:v>
                </c:pt>
                <c:pt idx="416">
                  <c:v>38.896686549999998</c:v>
                </c:pt>
                <c:pt idx="417">
                  <c:v>38.920829769999997</c:v>
                </c:pt>
                <c:pt idx="418">
                  <c:v>38.567207340000003</c:v>
                </c:pt>
                <c:pt idx="419">
                  <c:v>38.604137420000001</c:v>
                </c:pt>
                <c:pt idx="420">
                  <c:v>38.541648860000002</c:v>
                </c:pt>
                <c:pt idx="421">
                  <c:v>38.595619200000002</c:v>
                </c:pt>
                <c:pt idx="422">
                  <c:v>38.595619200000002</c:v>
                </c:pt>
                <c:pt idx="423">
                  <c:v>38.449333189999997</c:v>
                </c:pt>
                <c:pt idx="424">
                  <c:v>38.588508609999998</c:v>
                </c:pt>
                <c:pt idx="425">
                  <c:v>38.588508609999998</c:v>
                </c:pt>
                <c:pt idx="426">
                  <c:v>38.831367489999998</c:v>
                </c:pt>
                <c:pt idx="427">
                  <c:v>38.744735720000001</c:v>
                </c:pt>
                <c:pt idx="428">
                  <c:v>38.423774719999997</c:v>
                </c:pt>
                <c:pt idx="429">
                  <c:v>37.976421360000003</c:v>
                </c:pt>
                <c:pt idx="430">
                  <c:v>38.124114990000002</c:v>
                </c:pt>
                <c:pt idx="431">
                  <c:v>38.655250549999998</c:v>
                </c:pt>
                <c:pt idx="432">
                  <c:v>38.655250549999998</c:v>
                </c:pt>
                <c:pt idx="433">
                  <c:v>38.47631836</c:v>
                </c:pt>
                <c:pt idx="434">
                  <c:v>38.098548890000004</c:v>
                </c:pt>
                <c:pt idx="435">
                  <c:v>38.098548890000004</c:v>
                </c:pt>
                <c:pt idx="436">
                  <c:v>37.936653139999997</c:v>
                </c:pt>
                <c:pt idx="437">
                  <c:v>37.95085907</c:v>
                </c:pt>
                <c:pt idx="438">
                  <c:v>37.95085907</c:v>
                </c:pt>
                <c:pt idx="439">
                  <c:v>37.945175169999999</c:v>
                </c:pt>
                <c:pt idx="440">
                  <c:v>37.777595519999998</c:v>
                </c:pt>
                <c:pt idx="441">
                  <c:v>37.777595519999998</c:v>
                </c:pt>
                <c:pt idx="442">
                  <c:v>37.658302310000003</c:v>
                </c:pt>
                <c:pt idx="443">
                  <c:v>37.571674350000002</c:v>
                </c:pt>
                <c:pt idx="444">
                  <c:v>37.90540695</c:v>
                </c:pt>
                <c:pt idx="445">
                  <c:v>37.90540695</c:v>
                </c:pt>
                <c:pt idx="446">
                  <c:v>37.847179410000003</c:v>
                </c:pt>
                <c:pt idx="447">
                  <c:v>37.889793400000002</c:v>
                </c:pt>
                <c:pt idx="448">
                  <c:v>39.268764500000003</c:v>
                </c:pt>
                <c:pt idx="449">
                  <c:v>41.467170719999999</c:v>
                </c:pt>
                <c:pt idx="450">
                  <c:v>44.012092590000002</c:v>
                </c:pt>
                <c:pt idx="451">
                  <c:v>44.012092590000002</c:v>
                </c:pt>
                <c:pt idx="452">
                  <c:v>45.65521622</c:v>
                </c:pt>
                <c:pt idx="453">
                  <c:v>46.850990299999999</c:v>
                </c:pt>
                <c:pt idx="454">
                  <c:v>46.850990299999999</c:v>
                </c:pt>
                <c:pt idx="455">
                  <c:v>48.234222410000001</c:v>
                </c:pt>
                <c:pt idx="456">
                  <c:v>48.451499939999998</c:v>
                </c:pt>
                <c:pt idx="457">
                  <c:v>48.451499939999998</c:v>
                </c:pt>
                <c:pt idx="458">
                  <c:v>48.932929989999998</c:v>
                </c:pt>
                <c:pt idx="459">
                  <c:v>48.71848679</c:v>
                </c:pt>
                <c:pt idx="460">
                  <c:v>48.71848679</c:v>
                </c:pt>
                <c:pt idx="461">
                  <c:v>48.626190190000003</c:v>
                </c:pt>
                <c:pt idx="462">
                  <c:v>48.65742874</c:v>
                </c:pt>
                <c:pt idx="463">
                  <c:v>48.856246949999999</c:v>
                </c:pt>
                <c:pt idx="464">
                  <c:v>48.949974060000002</c:v>
                </c:pt>
                <c:pt idx="465">
                  <c:v>48.694347380000004</c:v>
                </c:pt>
                <c:pt idx="466">
                  <c:v>48.597770689999997</c:v>
                </c:pt>
                <c:pt idx="467">
                  <c:v>48.597770689999997</c:v>
                </c:pt>
                <c:pt idx="468">
                  <c:v>48.27966309</c:v>
                </c:pt>
                <c:pt idx="469">
                  <c:v>48.271141049999997</c:v>
                </c:pt>
                <c:pt idx="470">
                  <c:v>48.271141049999997</c:v>
                </c:pt>
                <c:pt idx="471">
                  <c:v>48.428775790000003</c:v>
                </c:pt>
                <c:pt idx="472">
                  <c:v>48.327949519999997</c:v>
                </c:pt>
                <c:pt idx="473">
                  <c:v>48.371974950000002</c:v>
                </c:pt>
                <c:pt idx="474">
                  <c:v>48.340736390000004</c:v>
                </c:pt>
                <c:pt idx="475">
                  <c:v>48.224285129999998</c:v>
                </c:pt>
                <c:pt idx="476">
                  <c:v>48.224285129999998</c:v>
                </c:pt>
                <c:pt idx="477">
                  <c:v>48.114933010000001</c:v>
                </c:pt>
                <c:pt idx="478">
                  <c:v>48.271141049999997</c:v>
                </c:pt>
                <c:pt idx="479">
                  <c:v>48.271141049999997</c:v>
                </c:pt>
                <c:pt idx="480">
                  <c:v>48.533863070000002</c:v>
                </c:pt>
                <c:pt idx="481">
                  <c:v>48.682991029999997</c:v>
                </c:pt>
                <c:pt idx="482">
                  <c:v>48.682991029999997</c:v>
                </c:pt>
                <c:pt idx="483">
                  <c:v>48.523933409999998</c:v>
                </c:pt>
                <c:pt idx="484">
                  <c:v>48.438720699999998</c:v>
                </c:pt>
                <c:pt idx="485">
                  <c:v>48.438720699999998</c:v>
                </c:pt>
                <c:pt idx="486">
                  <c:v>48.458606719999999</c:v>
                </c:pt>
                <c:pt idx="487">
                  <c:v>48.342155460000001</c:v>
                </c:pt>
                <c:pt idx="488">
                  <c:v>48.390441889999998</c:v>
                </c:pt>
                <c:pt idx="489">
                  <c:v>48.390441889999998</c:v>
                </c:pt>
                <c:pt idx="490">
                  <c:v>48.29528809</c:v>
                </c:pt>
                <c:pt idx="491">
                  <c:v>48.543807979999997</c:v>
                </c:pt>
                <c:pt idx="492">
                  <c:v>48.543807979999997</c:v>
                </c:pt>
                <c:pt idx="493">
                  <c:v>48.427364349999998</c:v>
                </c:pt>
                <c:pt idx="494">
                  <c:v>48.552341460000001</c:v>
                </c:pt>
                <c:pt idx="495">
                  <c:v>48.552341460000001</c:v>
                </c:pt>
                <c:pt idx="496">
                  <c:v>48.411739349999998</c:v>
                </c:pt>
                <c:pt idx="497">
                  <c:v>48.461444849999999</c:v>
                </c:pt>
                <c:pt idx="498">
                  <c:v>48.725593570000001</c:v>
                </c:pt>
                <c:pt idx="499">
                  <c:v>48.688667299999999</c:v>
                </c:pt>
                <c:pt idx="500">
                  <c:v>48.775299070000003</c:v>
                </c:pt>
                <c:pt idx="501">
                  <c:v>48.469970699999998</c:v>
                </c:pt>
                <c:pt idx="502">
                  <c:v>48.469970699999998</c:v>
                </c:pt>
                <c:pt idx="503">
                  <c:v>48.420265200000003</c:v>
                </c:pt>
                <c:pt idx="504">
                  <c:v>48.34073257</c:v>
                </c:pt>
                <c:pt idx="505">
                  <c:v>48.34073257</c:v>
                </c:pt>
                <c:pt idx="506">
                  <c:v>48.394699099999997</c:v>
                </c:pt>
                <c:pt idx="507">
                  <c:v>48.56085968</c:v>
                </c:pt>
                <c:pt idx="508">
                  <c:v>48.56085968</c:v>
                </c:pt>
                <c:pt idx="509">
                  <c:v>48.175991060000001</c:v>
                </c:pt>
                <c:pt idx="510">
                  <c:v>48.440143589999998</c:v>
                </c:pt>
                <c:pt idx="511">
                  <c:v>48.221443180000001</c:v>
                </c:pt>
                <c:pt idx="512">
                  <c:v>48.221443180000001</c:v>
                </c:pt>
                <c:pt idx="513">
                  <c:v>48.238483430000002</c:v>
                </c:pt>
                <c:pt idx="514">
                  <c:v>48.129131319999999</c:v>
                </c:pt>
                <c:pt idx="515">
                  <c:v>48.129131319999999</c:v>
                </c:pt>
                <c:pt idx="516">
                  <c:v>47.985694889999998</c:v>
                </c:pt>
                <c:pt idx="517">
                  <c:v>47.909008030000003</c:v>
                </c:pt>
                <c:pt idx="518">
                  <c:v>47.909008030000003</c:v>
                </c:pt>
                <c:pt idx="519">
                  <c:v>48.06522751</c:v>
                </c:pt>
                <c:pt idx="520">
                  <c:v>48.248420719999999</c:v>
                </c:pt>
                <c:pt idx="521">
                  <c:v>48.248420719999999</c:v>
                </c:pt>
                <c:pt idx="522">
                  <c:v>48.32510757</c:v>
                </c:pt>
                <c:pt idx="523">
                  <c:v>48.451499939999998</c:v>
                </c:pt>
                <c:pt idx="524">
                  <c:v>48.265464780000002</c:v>
                </c:pt>
                <c:pt idx="525">
                  <c:v>48.531028749999997</c:v>
                </c:pt>
                <c:pt idx="526">
                  <c:v>48.491268159999997</c:v>
                </c:pt>
                <c:pt idx="527">
                  <c:v>48.471382140000003</c:v>
                </c:pt>
                <c:pt idx="528">
                  <c:v>48.471382140000003</c:v>
                </c:pt>
                <c:pt idx="529">
                  <c:v>48.37765503</c:v>
                </c:pt>
                <c:pt idx="530">
                  <c:v>48.278247829999998</c:v>
                </c:pt>
                <c:pt idx="531">
                  <c:v>48.278247829999998</c:v>
                </c:pt>
                <c:pt idx="532">
                  <c:v>48.296703340000001</c:v>
                </c:pt>
                <c:pt idx="533">
                  <c:v>48.39328003</c:v>
                </c:pt>
                <c:pt idx="534">
                  <c:v>48.279670719999999</c:v>
                </c:pt>
                <c:pt idx="535">
                  <c:v>48.279670719999999</c:v>
                </c:pt>
                <c:pt idx="536">
                  <c:v>48.289611819999998</c:v>
                </c:pt>
                <c:pt idx="537">
                  <c:v>48.410316469999998</c:v>
                </c:pt>
                <c:pt idx="538">
                  <c:v>48.637542719999999</c:v>
                </c:pt>
                <c:pt idx="539">
                  <c:v>48.637542719999999</c:v>
                </c:pt>
                <c:pt idx="540">
                  <c:v>48.59635162</c:v>
                </c:pt>
                <c:pt idx="541">
                  <c:v>48.286766049999997</c:v>
                </c:pt>
                <c:pt idx="542">
                  <c:v>48.286766049999997</c:v>
                </c:pt>
                <c:pt idx="543">
                  <c:v>48.065223690000003</c:v>
                </c:pt>
                <c:pt idx="544">
                  <c:v>48.168895720000002</c:v>
                </c:pt>
                <c:pt idx="545">
                  <c:v>48.168895720000002</c:v>
                </c:pt>
                <c:pt idx="546">
                  <c:v>48.131965639999997</c:v>
                </c:pt>
                <c:pt idx="547">
                  <c:v>48.069484709999998</c:v>
                </c:pt>
                <c:pt idx="548">
                  <c:v>48.069484709999998</c:v>
                </c:pt>
                <c:pt idx="549">
                  <c:v>47.972915649999997</c:v>
                </c:pt>
                <c:pt idx="550">
                  <c:v>47.958713529999997</c:v>
                </c:pt>
                <c:pt idx="551">
                  <c:v>47.965812679999999</c:v>
                </c:pt>
                <c:pt idx="552">
                  <c:v>47.988533019999998</c:v>
                </c:pt>
                <c:pt idx="553">
                  <c:v>47.928894040000003</c:v>
                </c:pt>
                <c:pt idx="554">
                  <c:v>47.928894040000003</c:v>
                </c:pt>
                <c:pt idx="555">
                  <c:v>48.015518190000002</c:v>
                </c:pt>
                <c:pt idx="556">
                  <c:v>47.95161057</c:v>
                </c:pt>
                <c:pt idx="557">
                  <c:v>47.769828799999999</c:v>
                </c:pt>
                <c:pt idx="558">
                  <c:v>47.769828799999999</c:v>
                </c:pt>
                <c:pt idx="559">
                  <c:v>47.683197020000001</c:v>
                </c:pt>
                <c:pt idx="560">
                  <c:v>47.945934299999998</c:v>
                </c:pt>
                <c:pt idx="561">
                  <c:v>47.945934299999998</c:v>
                </c:pt>
                <c:pt idx="562">
                  <c:v>47.869239810000003</c:v>
                </c:pt>
                <c:pt idx="563">
                  <c:v>47.988536830000001</c:v>
                </c:pt>
                <c:pt idx="564">
                  <c:v>47.988536830000001</c:v>
                </c:pt>
                <c:pt idx="565">
                  <c:v>47.890544890000001</c:v>
                </c:pt>
                <c:pt idx="566">
                  <c:v>47.72012711</c:v>
                </c:pt>
                <c:pt idx="567">
                  <c:v>47.745693209999999</c:v>
                </c:pt>
                <c:pt idx="568">
                  <c:v>47.745693209999999</c:v>
                </c:pt>
                <c:pt idx="569">
                  <c:v>47.801078799999999</c:v>
                </c:pt>
                <c:pt idx="570">
                  <c:v>47.928886409999997</c:v>
                </c:pt>
                <c:pt idx="571">
                  <c:v>47.928886409999997</c:v>
                </c:pt>
                <c:pt idx="572">
                  <c:v>47.972915649999997</c:v>
                </c:pt>
                <c:pt idx="573">
                  <c:v>47.913269040000003</c:v>
                </c:pt>
                <c:pt idx="574">
                  <c:v>47.913269040000003</c:v>
                </c:pt>
                <c:pt idx="575">
                  <c:v>47.809593200000002</c:v>
                </c:pt>
                <c:pt idx="576">
                  <c:v>47.806755070000001</c:v>
                </c:pt>
                <c:pt idx="577">
                  <c:v>47.806755070000001</c:v>
                </c:pt>
                <c:pt idx="578">
                  <c:v>47.744270319999998</c:v>
                </c:pt>
                <c:pt idx="579">
                  <c:v>47.545448299999997</c:v>
                </c:pt>
                <c:pt idx="580">
                  <c:v>47.545448299999997</c:v>
                </c:pt>
                <c:pt idx="581">
                  <c:v>47.431838990000003</c:v>
                </c:pt>
                <c:pt idx="582">
                  <c:v>47.277030940000003</c:v>
                </c:pt>
                <c:pt idx="583">
                  <c:v>47.277030940000003</c:v>
                </c:pt>
                <c:pt idx="584">
                  <c:v>47.542602539999997</c:v>
                </c:pt>
                <c:pt idx="585">
                  <c:v>47.518455510000003</c:v>
                </c:pt>
                <c:pt idx="586">
                  <c:v>47.45454788</c:v>
                </c:pt>
                <c:pt idx="587">
                  <c:v>47.507095339999999</c:v>
                </c:pt>
                <c:pt idx="588">
                  <c:v>47.376441960000001</c:v>
                </c:pt>
                <c:pt idx="589">
                  <c:v>47.376441960000001</c:v>
                </c:pt>
                <c:pt idx="590">
                  <c:v>47.664737700000003</c:v>
                </c:pt>
                <c:pt idx="591">
                  <c:v>47.414791110000003</c:v>
                </c:pt>
                <c:pt idx="592">
                  <c:v>47.414791110000003</c:v>
                </c:pt>
                <c:pt idx="593">
                  <c:v>47.505680079999998</c:v>
                </c:pt>
                <c:pt idx="594">
                  <c:v>47.333839419999997</c:v>
                </c:pt>
                <c:pt idx="595">
                  <c:v>47.333839419999997</c:v>
                </c:pt>
                <c:pt idx="596">
                  <c:v>47.308273319999998</c:v>
                </c:pt>
                <c:pt idx="597">
                  <c:v>46.916313170000002</c:v>
                </c:pt>
                <c:pt idx="598">
                  <c:v>46.916313170000002</c:v>
                </c:pt>
                <c:pt idx="599">
                  <c:v>46.690505979999998</c:v>
                </c:pt>
                <c:pt idx="600">
                  <c:v>46.593933110000002</c:v>
                </c:pt>
                <c:pt idx="601">
                  <c:v>46.731689449999998</c:v>
                </c:pt>
                <c:pt idx="602">
                  <c:v>46.745895390000001</c:v>
                </c:pt>
                <c:pt idx="603">
                  <c:v>46.243156429999999</c:v>
                </c:pt>
                <c:pt idx="604">
                  <c:v>46.243156429999999</c:v>
                </c:pt>
                <c:pt idx="605">
                  <c:v>46.395118709999998</c:v>
                </c:pt>
                <c:pt idx="606">
                  <c:v>46.447662350000002</c:v>
                </c:pt>
                <c:pt idx="607">
                  <c:v>46.868026729999997</c:v>
                </c:pt>
                <c:pt idx="608">
                  <c:v>46.868026729999997</c:v>
                </c:pt>
                <c:pt idx="609">
                  <c:v>46.733108520000002</c:v>
                </c:pt>
                <c:pt idx="610">
                  <c:v>46.654994960000003</c:v>
                </c:pt>
                <c:pt idx="611">
                  <c:v>47.042713169999999</c:v>
                </c:pt>
                <c:pt idx="612">
                  <c:v>47.090991969999997</c:v>
                </c:pt>
                <c:pt idx="613">
                  <c:v>46.836784360000003</c:v>
                </c:pt>
                <c:pt idx="614">
                  <c:v>46.836784360000003</c:v>
                </c:pt>
                <c:pt idx="615">
                  <c:v>46.735946660000003</c:v>
                </c:pt>
                <c:pt idx="616">
                  <c:v>46.770030980000001</c:v>
                </c:pt>
                <c:pt idx="617">
                  <c:v>46.770030980000001</c:v>
                </c:pt>
                <c:pt idx="618">
                  <c:v>46.78139496</c:v>
                </c:pt>
                <c:pt idx="619">
                  <c:v>46.63370132</c:v>
                </c:pt>
                <c:pt idx="620">
                  <c:v>46.522926329999997</c:v>
                </c:pt>
                <c:pt idx="621">
                  <c:v>46.353923799999997</c:v>
                </c:pt>
                <c:pt idx="622">
                  <c:v>46.378067020000003</c:v>
                </c:pt>
                <c:pt idx="623">
                  <c:v>46.378067020000003</c:v>
                </c:pt>
                <c:pt idx="624">
                  <c:v>46.676311490000003</c:v>
                </c:pt>
                <c:pt idx="625">
                  <c:v>46.815486909999997</c:v>
                </c:pt>
                <c:pt idx="626">
                  <c:v>46.47039032</c:v>
                </c:pt>
                <c:pt idx="627">
                  <c:v>46.47039032</c:v>
                </c:pt>
                <c:pt idx="628">
                  <c:v>46.541389469999999</c:v>
                </c:pt>
                <c:pt idx="629">
                  <c:v>46.571208949999999</c:v>
                </c:pt>
                <c:pt idx="630">
                  <c:v>46.571208949999999</c:v>
                </c:pt>
                <c:pt idx="631">
                  <c:v>46.637958529999999</c:v>
                </c:pt>
                <c:pt idx="632">
                  <c:v>46.706123349999999</c:v>
                </c:pt>
                <c:pt idx="633">
                  <c:v>46.706123349999999</c:v>
                </c:pt>
                <c:pt idx="634">
                  <c:v>46.687660219999998</c:v>
                </c:pt>
                <c:pt idx="635">
                  <c:v>46.623756409999999</c:v>
                </c:pt>
                <c:pt idx="636">
                  <c:v>46.623756409999999</c:v>
                </c:pt>
                <c:pt idx="637">
                  <c:v>46.444816590000002</c:v>
                </c:pt>
                <c:pt idx="638">
                  <c:v>46.531452180000002</c:v>
                </c:pt>
                <c:pt idx="639">
                  <c:v>46.531452180000002</c:v>
                </c:pt>
                <c:pt idx="640">
                  <c:v>46.40789032</c:v>
                </c:pt>
                <c:pt idx="641">
                  <c:v>46.339721679999997</c:v>
                </c:pt>
                <c:pt idx="642">
                  <c:v>46.339721679999997</c:v>
                </c:pt>
                <c:pt idx="643">
                  <c:v>46.233219149999996</c:v>
                </c:pt>
                <c:pt idx="644">
                  <c:v>46.15369415</c:v>
                </c:pt>
                <c:pt idx="645">
                  <c:v>46.234642030000003</c:v>
                </c:pt>
                <c:pt idx="646">
                  <c:v>46.263038639999998</c:v>
                </c:pt>
                <c:pt idx="647">
                  <c:v>46.251674649999998</c:v>
                </c:pt>
                <c:pt idx="648">
                  <c:v>46.271553040000001</c:v>
                </c:pt>
                <c:pt idx="649">
                  <c:v>46.271553040000001</c:v>
                </c:pt>
                <c:pt idx="650">
                  <c:v>46.433452610000003</c:v>
                </c:pt>
                <c:pt idx="651">
                  <c:v>46.157947540000002</c:v>
                </c:pt>
                <c:pt idx="652">
                  <c:v>46.157947540000002</c:v>
                </c:pt>
                <c:pt idx="653">
                  <c:v>45.969070430000002</c:v>
                </c:pt>
                <c:pt idx="654">
                  <c:v>46.186347959999999</c:v>
                </c:pt>
                <c:pt idx="655">
                  <c:v>46.474643710000002</c:v>
                </c:pt>
                <c:pt idx="656">
                  <c:v>46.258781429999999</c:v>
                </c:pt>
                <c:pt idx="657">
                  <c:v>45.717704769999997</c:v>
                </c:pt>
                <c:pt idx="658">
                  <c:v>45.49474335</c:v>
                </c:pt>
                <c:pt idx="659">
                  <c:v>45.49474335</c:v>
                </c:pt>
                <c:pt idx="660">
                  <c:v>45.446453089999999</c:v>
                </c:pt>
                <c:pt idx="661">
                  <c:v>45.859718319999999</c:v>
                </c:pt>
                <c:pt idx="662">
                  <c:v>45.859718319999999</c:v>
                </c:pt>
                <c:pt idx="663">
                  <c:v>45.86255646</c:v>
                </c:pt>
                <c:pt idx="664">
                  <c:v>45.73900604</c:v>
                </c:pt>
                <c:pt idx="665">
                  <c:v>45.615459440000002</c:v>
                </c:pt>
                <c:pt idx="666">
                  <c:v>45.751789090000003</c:v>
                </c:pt>
                <c:pt idx="667">
                  <c:v>45.751789090000003</c:v>
                </c:pt>
                <c:pt idx="668">
                  <c:v>45.648117069999998</c:v>
                </c:pt>
                <c:pt idx="669">
                  <c:v>45.456398010000001</c:v>
                </c:pt>
                <c:pt idx="670">
                  <c:v>45.456398010000001</c:v>
                </c:pt>
                <c:pt idx="671">
                  <c:v>45.693561549999998</c:v>
                </c:pt>
                <c:pt idx="672">
                  <c:v>45.927890779999998</c:v>
                </c:pt>
                <c:pt idx="673">
                  <c:v>45.760303499999999</c:v>
                </c:pt>
                <c:pt idx="674">
                  <c:v>46.20481873</c:v>
                </c:pt>
                <c:pt idx="675">
                  <c:v>46.34114838</c:v>
                </c:pt>
                <c:pt idx="676">
                  <c:v>46.34114838</c:v>
                </c:pt>
                <c:pt idx="677">
                  <c:v>46.243156429999999</c:v>
                </c:pt>
                <c:pt idx="678">
                  <c:v>45.905158999999998</c:v>
                </c:pt>
                <c:pt idx="679">
                  <c:v>45.885276789999999</c:v>
                </c:pt>
                <c:pt idx="680">
                  <c:v>45.885276789999999</c:v>
                </c:pt>
                <c:pt idx="681">
                  <c:v>46.025871279999997</c:v>
                </c:pt>
                <c:pt idx="682">
                  <c:v>45.944919589999998</c:v>
                </c:pt>
                <c:pt idx="683">
                  <c:v>45.944919589999998</c:v>
                </c:pt>
                <c:pt idx="684">
                  <c:v>46.024444580000001</c:v>
                </c:pt>
                <c:pt idx="685">
                  <c:v>46.20763779</c:v>
                </c:pt>
                <c:pt idx="686">
                  <c:v>46.20763779</c:v>
                </c:pt>
                <c:pt idx="687">
                  <c:v>45.954864499999999</c:v>
                </c:pt>
                <c:pt idx="688">
                  <c:v>45.920783999999998</c:v>
                </c:pt>
                <c:pt idx="689">
                  <c:v>46.118186950000002</c:v>
                </c:pt>
                <c:pt idx="690">
                  <c:v>46.118186950000002</c:v>
                </c:pt>
                <c:pt idx="691">
                  <c:v>46.332614900000003</c:v>
                </c:pt>
                <c:pt idx="692">
                  <c:v>46.332614900000003</c:v>
                </c:pt>
                <c:pt idx="693">
                  <c:v>46.174980159999997</c:v>
                </c:pt>
                <c:pt idx="694">
                  <c:v>46.040061950000002</c:v>
                </c:pt>
                <c:pt idx="695">
                  <c:v>46.040061950000002</c:v>
                </c:pt>
                <c:pt idx="696">
                  <c:v>45.954864499999999</c:v>
                </c:pt>
                <c:pt idx="697">
                  <c:v>46.52150726</c:v>
                </c:pt>
                <c:pt idx="698">
                  <c:v>46.843891139999997</c:v>
                </c:pt>
                <c:pt idx="699">
                  <c:v>46.453346250000003</c:v>
                </c:pt>
                <c:pt idx="700">
                  <c:v>46.098297119999998</c:v>
                </c:pt>
                <c:pt idx="701">
                  <c:v>46.098297119999998</c:v>
                </c:pt>
                <c:pt idx="702">
                  <c:v>46.03580856</c:v>
                </c:pt>
                <c:pt idx="703">
                  <c:v>45.76741028</c:v>
                </c:pt>
                <c:pt idx="704">
                  <c:v>45.80859375</c:v>
                </c:pt>
                <c:pt idx="705">
                  <c:v>45.80859375</c:v>
                </c:pt>
                <c:pt idx="706">
                  <c:v>45.93072128</c:v>
                </c:pt>
                <c:pt idx="707">
                  <c:v>45.787284849999999</c:v>
                </c:pt>
                <c:pt idx="708">
                  <c:v>46.038650509999997</c:v>
                </c:pt>
                <c:pt idx="709">
                  <c:v>45.792972560000003</c:v>
                </c:pt>
                <c:pt idx="710">
                  <c:v>46.172153469999998</c:v>
                </c:pt>
                <c:pt idx="711">
                  <c:v>46.172153469999998</c:v>
                </c:pt>
                <c:pt idx="712">
                  <c:v>46.319847109999998</c:v>
                </c:pt>
                <c:pt idx="713">
                  <c:v>46.468971250000003</c:v>
                </c:pt>
                <c:pt idx="714">
                  <c:v>46.468971250000003</c:v>
                </c:pt>
                <c:pt idx="715">
                  <c:v>46.51015091</c:v>
                </c:pt>
                <c:pt idx="716">
                  <c:v>45.913688659999998</c:v>
                </c:pt>
                <c:pt idx="717">
                  <c:v>45.913688659999998</c:v>
                </c:pt>
                <c:pt idx="718">
                  <c:v>45.669422150000003</c:v>
                </c:pt>
                <c:pt idx="719">
                  <c:v>45.881019590000001</c:v>
                </c:pt>
                <c:pt idx="720">
                  <c:v>45.881019590000001</c:v>
                </c:pt>
                <c:pt idx="721">
                  <c:v>45.98326874</c:v>
                </c:pt>
                <c:pt idx="722">
                  <c:v>45.587055210000003</c:v>
                </c:pt>
                <c:pt idx="723">
                  <c:v>45.587055210000003</c:v>
                </c:pt>
                <c:pt idx="724">
                  <c:v>46.018772130000002</c:v>
                </c:pt>
                <c:pt idx="725">
                  <c:v>46.334045410000002</c:v>
                </c:pt>
                <c:pt idx="726">
                  <c:v>46.334045410000002</c:v>
                </c:pt>
                <c:pt idx="727">
                  <c:v>46.075584409999998</c:v>
                </c:pt>
                <c:pt idx="728">
                  <c:v>45.753211980000003</c:v>
                </c:pt>
                <c:pt idx="729">
                  <c:v>45.753211980000003</c:v>
                </c:pt>
                <c:pt idx="730">
                  <c:v>45.986110689999997</c:v>
                </c:pt>
                <c:pt idx="731">
                  <c:v>46.014514920000003</c:v>
                </c:pt>
                <c:pt idx="732">
                  <c:v>46.324111940000002</c:v>
                </c:pt>
                <c:pt idx="733">
                  <c:v>46.324111940000002</c:v>
                </c:pt>
                <c:pt idx="734">
                  <c:v>46.470378879999998</c:v>
                </c:pt>
                <c:pt idx="735">
                  <c:v>46.258781429999999</c:v>
                </c:pt>
                <c:pt idx="736">
                  <c:v>46.258781429999999</c:v>
                </c:pt>
                <c:pt idx="737">
                  <c:v>46.433456419999999</c:v>
                </c:pt>
                <c:pt idx="738">
                  <c:v>46.234634399999997</c:v>
                </c:pt>
                <c:pt idx="739">
                  <c:v>46.234634399999997</c:v>
                </c:pt>
                <c:pt idx="740">
                  <c:v>46.272983549999999</c:v>
                </c:pt>
                <c:pt idx="741">
                  <c:v>46.258781429999999</c:v>
                </c:pt>
                <c:pt idx="742">
                  <c:v>46.058532710000001</c:v>
                </c:pt>
                <c:pt idx="743">
                  <c:v>46.058532710000001</c:v>
                </c:pt>
                <c:pt idx="744">
                  <c:v>46.317001339999997</c:v>
                </c:pt>
                <c:pt idx="745">
                  <c:v>46.317001339999997</c:v>
                </c:pt>
                <c:pt idx="746">
                  <c:v>46.402221679999997</c:v>
                </c:pt>
                <c:pt idx="747">
                  <c:v>46.251670840000003</c:v>
                </c:pt>
                <c:pt idx="748">
                  <c:v>46.128120420000002</c:v>
                </c:pt>
                <c:pt idx="749">
                  <c:v>46.128120420000002</c:v>
                </c:pt>
                <c:pt idx="750">
                  <c:v>46.498790739999997</c:v>
                </c:pt>
                <c:pt idx="751">
                  <c:v>46.610984799999997</c:v>
                </c:pt>
                <c:pt idx="752">
                  <c:v>46.748737339999998</c:v>
                </c:pt>
                <c:pt idx="753">
                  <c:v>46.551326750000001</c:v>
                </c:pt>
                <c:pt idx="754">
                  <c:v>46.463279720000003</c:v>
                </c:pt>
                <c:pt idx="755">
                  <c:v>46.463279720000003</c:v>
                </c:pt>
                <c:pt idx="756">
                  <c:v>46.500205989999998</c:v>
                </c:pt>
                <c:pt idx="757">
                  <c:v>47.010047909999997</c:v>
                </c:pt>
                <c:pt idx="758">
                  <c:v>47.482963560000002</c:v>
                </c:pt>
                <c:pt idx="759">
                  <c:v>47.482963560000002</c:v>
                </c:pt>
                <c:pt idx="760">
                  <c:v>47.150642400000002</c:v>
                </c:pt>
                <c:pt idx="761">
                  <c:v>46.650753020000003</c:v>
                </c:pt>
                <c:pt idx="762">
                  <c:v>46.439144130000003</c:v>
                </c:pt>
                <c:pt idx="763">
                  <c:v>46.524345400000001</c:v>
                </c:pt>
                <c:pt idx="764">
                  <c:v>46.349662780000003</c:v>
                </c:pt>
                <c:pt idx="765">
                  <c:v>46.349662780000003</c:v>
                </c:pt>
                <c:pt idx="766">
                  <c:v>46.301376339999997</c:v>
                </c:pt>
                <c:pt idx="767">
                  <c:v>46.471797940000002</c:v>
                </c:pt>
                <c:pt idx="768">
                  <c:v>46.471797940000002</c:v>
                </c:pt>
                <c:pt idx="769">
                  <c:v>46.487422940000002</c:v>
                </c:pt>
                <c:pt idx="770">
                  <c:v>46.694770810000001</c:v>
                </c:pt>
                <c:pt idx="771">
                  <c:v>46.694770810000001</c:v>
                </c:pt>
                <c:pt idx="772">
                  <c:v>46.821159360000003</c:v>
                </c:pt>
                <c:pt idx="773">
                  <c:v>47.265674590000003</c:v>
                </c:pt>
                <c:pt idx="774">
                  <c:v>47.265674590000003</c:v>
                </c:pt>
                <c:pt idx="775">
                  <c:v>47.137859339999999</c:v>
                </c:pt>
                <c:pt idx="776">
                  <c:v>46.950401309999997</c:v>
                </c:pt>
                <c:pt idx="777">
                  <c:v>46.774291990000002</c:v>
                </c:pt>
                <c:pt idx="778">
                  <c:v>46.774291990000002</c:v>
                </c:pt>
                <c:pt idx="779">
                  <c:v>46.676307680000001</c:v>
                </c:pt>
                <c:pt idx="780">
                  <c:v>46.716068270000001</c:v>
                </c:pt>
                <c:pt idx="781">
                  <c:v>46.716068270000001</c:v>
                </c:pt>
                <c:pt idx="782">
                  <c:v>46.930507660000004</c:v>
                </c:pt>
                <c:pt idx="783">
                  <c:v>46.924835209999998</c:v>
                </c:pt>
                <c:pt idx="784">
                  <c:v>46.924835209999998</c:v>
                </c:pt>
                <c:pt idx="785">
                  <c:v>46.963188170000002</c:v>
                </c:pt>
                <c:pt idx="786">
                  <c:v>47.402015689999999</c:v>
                </c:pt>
                <c:pt idx="787">
                  <c:v>47.171943659999997</c:v>
                </c:pt>
                <c:pt idx="788">
                  <c:v>46.899269099999998</c:v>
                </c:pt>
                <c:pt idx="789">
                  <c:v>46.819744110000002</c:v>
                </c:pt>
                <c:pt idx="790">
                  <c:v>46.819744110000002</c:v>
                </c:pt>
                <c:pt idx="791">
                  <c:v>46.993003850000001</c:v>
                </c:pt>
                <c:pt idx="792">
                  <c:v>47.203186039999999</c:v>
                </c:pt>
                <c:pt idx="793">
                  <c:v>46.943290709999999</c:v>
                </c:pt>
                <c:pt idx="794">
                  <c:v>46.943290709999999</c:v>
                </c:pt>
                <c:pt idx="795">
                  <c:v>47.008628850000001</c:v>
                </c:pt>
                <c:pt idx="796">
                  <c:v>47.081047060000003</c:v>
                </c:pt>
                <c:pt idx="797">
                  <c:v>47.112297060000003</c:v>
                </c:pt>
                <c:pt idx="798">
                  <c:v>46.941879270000001</c:v>
                </c:pt>
                <c:pt idx="799">
                  <c:v>46.889331820000002</c:v>
                </c:pt>
                <c:pt idx="800">
                  <c:v>46.889331820000002</c:v>
                </c:pt>
                <c:pt idx="801">
                  <c:v>47.099517820000003</c:v>
                </c:pt>
                <c:pt idx="802">
                  <c:v>47.268508910000001</c:v>
                </c:pt>
                <c:pt idx="803">
                  <c:v>47.268508910000001</c:v>
                </c:pt>
                <c:pt idx="804">
                  <c:v>47.599414830000001</c:v>
                </c:pt>
                <c:pt idx="805">
                  <c:v>47.40485382</c:v>
                </c:pt>
                <c:pt idx="806">
                  <c:v>47.65195465</c:v>
                </c:pt>
                <c:pt idx="807">
                  <c:v>47.765567779999998</c:v>
                </c:pt>
                <c:pt idx="808">
                  <c:v>47.980014799999999</c:v>
                </c:pt>
                <c:pt idx="809">
                  <c:v>47.980014799999999</c:v>
                </c:pt>
                <c:pt idx="810">
                  <c:v>48.131973270000003</c:v>
                </c:pt>
                <c:pt idx="811">
                  <c:v>47.754211429999998</c:v>
                </c:pt>
                <c:pt idx="812">
                  <c:v>47.938831329999999</c:v>
                </c:pt>
                <c:pt idx="813">
                  <c:v>47.938831329999999</c:v>
                </c:pt>
                <c:pt idx="814">
                  <c:v>47.538352969999998</c:v>
                </c:pt>
                <c:pt idx="815">
                  <c:v>47.538352969999998</c:v>
                </c:pt>
                <c:pt idx="816">
                  <c:v>47.727226260000002</c:v>
                </c:pt>
                <c:pt idx="817">
                  <c:v>47.447456359999997</c:v>
                </c:pt>
                <c:pt idx="818">
                  <c:v>47.73290634</c:v>
                </c:pt>
                <c:pt idx="819">
                  <c:v>47.73290634</c:v>
                </c:pt>
                <c:pt idx="820">
                  <c:v>47.745689390000003</c:v>
                </c:pt>
                <c:pt idx="821">
                  <c:v>47.934570309999998</c:v>
                </c:pt>
                <c:pt idx="822">
                  <c:v>47.934570309999998</c:v>
                </c:pt>
                <c:pt idx="823">
                  <c:v>48.029720310000002</c:v>
                </c:pt>
                <c:pt idx="824">
                  <c:v>48.202976229999997</c:v>
                </c:pt>
                <c:pt idx="825">
                  <c:v>48.202976229999997</c:v>
                </c:pt>
                <c:pt idx="826">
                  <c:v>48.116352079999999</c:v>
                </c:pt>
                <c:pt idx="827">
                  <c:v>48.113506319999999</c:v>
                </c:pt>
                <c:pt idx="828">
                  <c:v>48.279670719999999</c:v>
                </c:pt>
                <c:pt idx="829">
                  <c:v>48.279670719999999</c:v>
                </c:pt>
                <c:pt idx="830">
                  <c:v>48.251266479999998</c:v>
                </c:pt>
                <c:pt idx="831">
                  <c:v>48.320854189999999</c:v>
                </c:pt>
                <c:pt idx="832">
                  <c:v>48.320854189999999</c:v>
                </c:pt>
                <c:pt idx="833">
                  <c:v>48.160369869999997</c:v>
                </c:pt>
                <c:pt idx="834">
                  <c:v>48.160369869999997</c:v>
                </c:pt>
                <c:pt idx="835">
                  <c:v>48.120609279999996</c:v>
                </c:pt>
                <c:pt idx="836">
                  <c:v>48.156116490000002</c:v>
                </c:pt>
                <c:pt idx="837">
                  <c:v>48.315166470000001</c:v>
                </c:pt>
                <c:pt idx="838">
                  <c:v>48.315166470000001</c:v>
                </c:pt>
                <c:pt idx="839">
                  <c:v>48.457183839999999</c:v>
                </c:pt>
                <c:pt idx="840">
                  <c:v>48.224281310000002</c:v>
                </c:pt>
                <c:pt idx="841">
                  <c:v>48.306648250000002</c:v>
                </c:pt>
                <c:pt idx="842">
                  <c:v>48.31375122</c:v>
                </c:pt>
                <c:pt idx="843">
                  <c:v>48.525352480000002</c:v>
                </c:pt>
                <c:pt idx="844">
                  <c:v>48.525352480000002</c:v>
                </c:pt>
                <c:pt idx="845">
                  <c:v>48.254104609999999</c:v>
                </c:pt>
                <c:pt idx="846">
                  <c:v>48.371971129999999</c:v>
                </c:pt>
                <c:pt idx="847">
                  <c:v>48.386173249999999</c:v>
                </c:pt>
                <c:pt idx="848">
                  <c:v>48.386173249999999</c:v>
                </c:pt>
                <c:pt idx="849">
                  <c:v>48.350669859999996</c:v>
                </c:pt>
                <c:pt idx="850">
                  <c:v>48.212917330000003</c:v>
                </c:pt>
                <c:pt idx="851">
                  <c:v>48.198719019999999</c:v>
                </c:pt>
                <c:pt idx="852">
                  <c:v>48.452919010000002</c:v>
                </c:pt>
                <c:pt idx="853">
                  <c:v>48.452919010000002</c:v>
                </c:pt>
                <c:pt idx="854">
                  <c:v>48.474220279999997</c:v>
                </c:pt>
                <c:pt idx="855">
                  <c:v>48.445823670000003</c:v>
                </c:pt>
                <c:pt idx="856">
                  <c:v>48.809375760000002</c:v>
                </c:pt>
                <c:pt idx="857">
                  <c:v>48.809375760000002</c:v>
                </c:pt>
                <c:pt idx="858">
                  <c:v>48.780975339999998</c:v>
                </c:pt>
                <c:pt idx="859">
                  <c:v>48.664527890000002</c:v>
                </c:pt>
                <c:pt idx="860">
                  <c:v>48.569377899999999</c:v>
                </c:pt>
                <c:pt idx="861">
                  <c:v>48.687248230000002</c:v>
                </c:pt>
                <c:pt idx="862">
                  <c:v>48.719905850000004</c:v>
                </c:pt>
                <c:pt idx="863">
                  <c:v>48.719905850000004</c:v>
                </c:pt>
                <c:pt idx="864">
                  <c:v>48.566535950000002</c:v>
                </c:pt>
                <c:pt idx="865">
                  <c:v>48.825012209999997</c:v>
                </c:pt>
                <c:pt idx="866">
                  <c:v>48.806552889999999</c:v>
                </c:pt>
                <c:pt idx="867">
                  <c:v>48.806552889999999</c:v>
                </c:pt>
                <c:pt idx="868">
                  <c:v>48.992588040000001</c:v>
                </c:pt>
                <c:pt idx="869">
                  <c:v>48.992588040000001</c:v>
                </c:pt>
                <c:pt idx="870">
                  <c:v>48.91447067</c:v>
                </c:pt>
                <c:pt idx="871">
                  <c:v>48.793754579999998</c:v>
                </c:pt>
                <c:pt idx="872">
                  <c:v>49.04086685</c:v>
                </c:pt>
                <c:pt idx="873">
                  <c:v>49.04086685</c:v>
                </c:pt>
                <c:pt idx="874">
                  <c:v>49.018142699999999</c:v>
                </c:pt>
                <c:pt idx="875">
                  <c:v>48.687240600000003</c:v>
                </c:pt>
                <c:pt idx="876">
                  <c:v>48.758251190000003</c:v>
                </c:pt>
                <c:pt idx="877">
                  <c:v>48.647483829999999</c:v>
                </c:pt>
                <c:pt idx="878">
                  <c:v>48.647483829999999</c:v>
                </c:pt>
                <c:pt idx="879">
                  <c:v>48.577903749999997</c:v>
                </c:pt>
                <c:pt idx="880">
                  <c:v>48.901702880000002</c:v>
                </c:pt>
                <c:pt idx="881">
                  <c:v>48.813652040000001</c:v>
                </c:pt>
                <c:pt idx="882">
                  <c:v>48.813652040000001</c:v>
                </c:pt>
                <c:pt idx="883">
                  <c:v>48.883232120000002</c:v>
                </c:pt>
                <c:pt idx="884">
                  <c:v>49.009632109999998</c:v>
                </c:pt>
                <c:pt idx="885">
                  <c:v>48.724182130000003</c:v>
                </c:pt>
                <c:pt idx="886">
                  <c:v>48.773883820000002</c:v>
                </c:pt>
                <c:pt idx="887">
                  <c:v>48.454338069999999</c:v>
                </c:pt>
                <c:pt idx="888">
                  <c:v>48.454338069999999</c:v>
                </c:pt>
                <c:pt idx="889">
                  <c:v>48.643218990000001</c:v>
                </c:pt>
                <c:pt idx="890">
                  <c:v>48.721328739999997</c:v>
                </c:pt>
                <c:pt idx="891">
                  <c:v>48.673042299999999</c:v>
                </c:pt>
                <c:pt idx="892">
                  <c:v>48.673042299999999</c:v>
                </c:pt>
                <c:pt idx="893">
                  <c:v>48.695762629999997</c:v>
                </c:pt>
                <c:pt idx="894">
                  <c:v>48.88606644</c:v>
                </c:pt>
                <c:pt idx="895">
                  <c:v>48.951396940000002</c:v>
                </c:pt>
                <c:pt idx="896">
                  <c:v>49.022407530000002</c:v>
                </c:pt>
                <c:pt idx="897">
                  <c:v>48.938617710000003</c:v>
                </c:pt>
                <c:pt idx="898">
                  <c:v>48.938617710000003</c:v>
                </c:pt>
                <c:pt idx="899">
                  <c:v>49.011051180000003</c:v>
                </c:pt>
                <c:pt idx="900">
                  <c:v>48.714229580000001</c:v>
                </c:pt>
                <c:pt idx="901">
                  <c:v>48.714229580000001</c:v>
                </c:pt>
                <c:pt idx="902">
                  <c:v>49.18856049</c:v>
                </c:pt>
                <c:pt idx="903">
                  <c:v>48.917312619999997</c:v>
                </c:pt>
                <c:pt idx="904">
                  <c:v>48.917312619999997</c:v>
                </c:pt>
                <c:pt idx="905">
                  <c:v>49.177196500000001</c:v>
                </c:pt>
                <c:pt idx="906">
                  <c:v>49.48963165</c:v>
                </c:pt>
                <c:pt idx="907">
                  <c:v>49.48963165</c:v>
                </c:pt>
                <c:pt idx="908">
                  <c:v>49.36040878</c:v>
                </c:pt>
                <c:pt idx="909">
                  <c:v>49.035190579999998</c:v>
                </c:pt>
                <c:pt idx="910">
                  <c:v>49.047969819999999</c:v>
                </c:pt>
                <c:pt idx="911">
                  <c:v>49.047969819999999</c:v>
                </c:pt>
                <c:pt idx="912">
                  <c:v>49.579109189999997</c:v>
                </c:pt>
                <c:pt idx="913">
                  <c:v>49.293651580000002</c:v>
                </c:pt>
                <c:pt idx="914">
                  <c:v>49.293651580000002</c:v>
                </c:pt>
                <c:pt idx="915">
                  <c:v>49.198509219999998</c:v>
                </c:pt>
                <c:pt idx="916">
                  <c:v>49.545024869999999</c:v>
                </c:pt>
                <c:pt idx="917">
                  <c:v>49.545024869999999</c:v>
                </c:pt>
                <c:pt idx="918">
                  <c:v>49.790710449999999</c:v>
                </c:pt>
                <c:pt idx="919">
                  <c:v>49.743843079999998</c:v>
                </c:pt>
                <c:pt idx="920">
                  <c:v>49.743843079999998</c:v>
                </c:pt>
                <c:pt idx="921">
                  <c:v>49.919948580000003</c:v>
                </c:pt>
                <c:pt idx="922">
                  <c:v>50.053443909999999</c:v>
                </c:pt>
                <c:pt idx="923">
                  <c:v>50.053443909999999</c:v>
                </c:pt>
                <c:pt idx="924">
                  <c:v>50.462440489999999</c:v>
                </c:pt>
                <c:pt idx="925">
                  <c:v>50.134391780000001</c:v>
                </c:pt>
                <c:pt idx="926">
                  <c:v>50.134391780000001</c:v>
                </c:pt>
                <c:pt idx="927">
                  <c:v>50.212493899999998</c:v>
                </c:pt>
                <c:pt idx="928">
                  <c:v>50.28633499</c:v>
                </c:pt>
                <c:pt idx="929">
                  <c:v>50.354511260000002</c:v>
                </c:pt>
                <c:pt idx="930">
                  <c:v>50.27924728</c:v>
                </c:pt>
                <c:pt idx="931">
                  <c:v>50.628608700000001</c:v>
                </c:pt>
                <c:pt idx="932">
                  <c:v>50.628608700000001</c:v>
                </c:pt>
                <c:pt idx="933">
                  <c:v>50.519260410000001</c:v>
                </c:pt>
                <c:pt idx="934">
                  <c:v>50.419849399999997</c:v>
                </c:pt>
                <c:pt idx="935">
                  <c:v>50.419849399999997</c:v>
                </c:pt>
                <c:pt idx="936">
                  <c:v>50.648487090000003</c:v>
                </c:pt>
                <c:pt idx="937">
                  <c:v>50.557594299999998</c:v>
                </c:pt>
                <c:pt idx="938">
                  <c:v>50.703865049999997</c:v>
                </c:pt>
                <c:pt idx="939">
                  <c:v>50.37297058</c:v>
                </c:pt>
                <c:pt idx="940">
                  <c:v>50.659843440000003</c:v>
                </c:pt>
                <c:pt idx="941">
                  <c:v>50.659843440000003</c:v>
                </c:pt>
                <c:pt idx="942">
                  <c:v>50.654167180000002</c:v>
                </c:pt>
                <c:pt idx="943">
                  <c:v>50.746479030000003</c:v>
                </c:pt>
                <c:pt idx="944">
                  <c:v>51.0617485</c:v>
                </c:pt>
                <c:pt idx="945">
                  <c:v>51.0617485</c:v>
                </c:pt>
                <c:pt idx="946">
                  <c:v>50.337474819999997</c:v>
                </c:pt>
                <c:pt idx="947">
                  <c:v>50.337474819999997</c:v>
                </c:pt>
                <c:pt idx="948">
                  <c:v>50.032142640000004</c:v>
                </c:pt>
                <c:pt idx="949">
                  <c:v>50.107402800000003</c:v>
                </c:pt>
                <c:pt idx="950">
                  <c:v>50.107402800000003</c:v>
                </c:pt>
                <c:pt idx="951">
                  <c:v>49.983844759999997</c:v>
                </c:pt>
                <c:pt idx="952">
                  <c:v>50.306221010000002</c:v>
                </c:pt>
                <c:pt idx="953">
                  <c:v>50.306221010000002</c:v>
                </c:pt>
                <c:pt idx="954">
                  <c:v>50.228115080000002</c:v>
                </c:pt>
                <c:pt idx="955">
                  <c:v>50.255100249999998</c:v>
                </c:pt>
                <c:pt idx="956">
                  <c:v>50.255100249999998</c:v>
                </c:pt>
                <c:pt idx="957">
                  <c:v>50.654159550000003</c:v>
                </c:pt>
                <c:pt idx="958">
                  <c:v>50.811805730000003</c:v>
                </c:pt>
                <c:pt idx="959">
                  <c:v>50.811805730000003</c:v>
                </c:pt>
                <c:pt idx="960">
                  <c:v>50.949562069999999</c:v>
                </c:pt>
                <c:pt idx="961">
                  <c:v>50.953819269999997</c:v>
                </c:pt>
                <c:pt idx="962">
                  <c:v>50.982215879999998</c:v>
                </c:pt>
                <c:pt idx="963">
                  <c:v>50.693931579999997</c:v>
                </c:pt>
                <c:pt idx="964">
                  <c:v>50.985065460000001</c:v>
                </c:pt>
                <c:pt idx="965">
                  <c:v>50.985065460000001</c:v>
                </c:pt>
                <c:pt idx="966">
                  <c:v>50.897022249999999</c:v>
                </c:pt>
                <c:pt idx="967">
                  <c:v>50.88565826</c:v>
                </c:pt>
                <c:pt idx="968">
                  <c:v>50.78624344</c:v>
                </c:pt>
                <c:pt idx="969">
                  <c:v>50.78624344</c:v>
                </c:pt>
                <c:pt idx="970">
                  <c:v>51.033355710000002</c:v>
                </c:pt>
                <c:pt idx="971">
                  <c:v>51.352893829999999</c:v>
                </c:pt>
                <c:pt idx="972">
                  <c:v>51.399749759999999</c:v>
                </c:pt>
                <c:pt idx="973">
                  <c:v>51.588630680000001</c:v>
                </c:pt>
                <c:pt idx="974">
                  <c:v>51.617034910000001</c:v>
                </c:pt>
                <c:pt idx="975">
                  <c:v>51.617034910000001</c:v>
                </c:pt>
                <c:pt idx="976">
                  <c:v>51.60141754</c:v>
                </c:pt>
                <c:pt idx="977">
                  <c:v>51.192405700000002</c:v>
                </c:pt>
                <c:pt idx="978">
                  <c:v>51.192405700000002</c:v>
                </c:pt>
                <c:pt idx="979">
                  <c:v>50.95382309</c:v>
                </c:pt>
                <c:pt idx="980">
                  <c:v>50.861515050000001</c:v>
                </c:pt>
                <c:pt idx="981">
                  <c:v>51.23926926</c:v>
                </c:pt>
                <c:pt idx="982">
                  <c:v>51.250629429999996</c:v>
                </c:pt>
                <c:pt idx="983">
                  <c:v>51.439521790000001</c:v>
                </c:pt>
                <c:pt idx="984">
                  <c:v>51.439521790000001</c:v>
                </c:pt>
                <c:pt idx="985">
                  <c:v>51.389820100000001</c:v>
                </c:pt>
                <c:pt idx="986">
                  <c:v>51.673839569999998</c:v>
                </c:pt>
                <c:pt idx="987">
                  <c:v>51.311706540000003</c:v>
                </c:pt>
                <c:pt idx="988">
                  <c:v>51.311706540000003</c:v>
                </c:pt>
                <c:pt idx="989">
                  <c:v>50.942462919999997</c:v>
                </c:pt>
                <c:pt idx="990">
                  <c:v>50.942462919999997</c:v>
                </c:pt>
                <c:pt idx="991">
                  <c:v>50.952404020000003</c:v>
                </c:pt>
                <c:pt idx="992">
                  <c:v>51.138439179999999</c:v>
                </c:pt>
                <c:pt idx="993">
                  <c:v>50.98080444</c:v>
                </c:pt>
                <c:pt idx="994">
                  <c:v>50.98080444</c:v>
                </c:pt>
                <c:pt idx="995">
                  <c:v>50.959506990000001</c:v>
                </c:pt>
                <c:pt idx="996">
                  <c:v>51.073116300000002</c:v>
                </c:pt>
                <c:pt idx="997">
                  <c:v>51.073116300000002</c:v>
                </c:pt>
                <c:pt idx="998">
                  <c:v>50.830268859999997</c:v>
                </c:pt>
                <c:pt idx="999">
                  <c:v>50.468120570000004</c:v>
                </c:pt>
                <c:pt idx="1000">
                  <c:v>50.468120570000004</c:v>
                </c:pt>
                <c:pt idx="1001">
                  <c:v>50.394275669999999</c:v>
                </c:pt>
                <c:pt idx="1002">
                  <c:v>50.6072998</c:v>
                </c:pt>
                <c:pt idx="1003">
                  <c:v>50.6072998</c:v>
                </c:pt>
                <c:pt idx="1004">
                  <c:v>50.720920560000003</c:v>
                </c:pt>
                <c:pt idx="1005">
                  <c:v>51.013477330000001</c:v>
                </c:pt>
                <c:pt idx="1006">
                  <c:v>51.367088320000001</c:v>
                </c:pt>
                <c:pt idx="1007">
                  <c:v>51.449451449999998</c:v>
                </c:pt>
                <c:pt idx="1008">
                  <c:v>51.394065859999998</c:v>
                </c:pt>
                <c:pt idx="1009">
                  <c:v>51.394065859999998</c:v>
                </c:pt>
                <c:pt idx="1010">
                  <c:v>51.466499329999998</c:v>
                </c:pt>
                <c:pt idx="1011">
                  <c:v>51.202350619999997</c:v>
                </c:pt>
                <c:pt idx="1012">
                  <c:v>51.323051450000001</c:v>
                </c:pt>
                <c:pt idx="1013">
                  <c:v>51.323051450000001</c:v>
                </c:pt>
                <c:pt idx="1014">
                  <c:v>51.723541259999998</c:v>
                </c:pt>
                <c:pt idx="1015">
                  <c:v>51.75762177</c:v>
                </c:pt>
                <c:pt idx="1016">
                  <c:v>51.428150180000003</c:v>
                </c:pt>
                <c:pt idx="1017">
                  <c:v>51.347198489999997</c:v>
                </c:pt>
                <c:pt idx="1018">
                  <c:v>51.021987920000001</c:v>
                </c:pt>
                <c:pt idx="1019">
                  <c:v>51.021987920000001</c:v>
                </c:pt>
                <c:pt idx="1020">
                  <c:v>51.242118840000003</c:v>
                </c:pt>
                <c:pt idx="1021">
                  <c:v>51.324485780000003</c:v>
                </c:pt>
                <c:pt idx="1022">
                  <c:v>51.324485780000003</c:v>
                </c:pt>
                <c:pt idx="1023">
                  <c:v>51.034774779999999</c:v>
                </c:pt>
                <c:pt idx="1024">
                  <c:v>51.286132809999998</c:v>
                </c:pt>
                <c:pt idx="1025">
                  <c:v>51.286132809999998</c:v>
                </c:pt>
                <c:pt idx="1026">
                  <c:v>51.636913300000003</c:v>
                </c:pt>
                <c:pt idx="1027">
                  <c:v>51.807331089999998</c:v>
                </c:pt>
                <c:pt idx="1028">
                  <c:v>51.807331089999998</c:v>
                </c:pt>
                <c:pt idx="1029">
                  <c:v>51.541759489999997</c:v>
                </c:pt>
                <c:pt idx="1030">
                  <c:v>51.097251890000003</c:v>
                </c:pt>
                <c:pt idx="1031">
                  <c:v>51.144126890000003</c:v>
                </c:pt>
                <c:pt idx="1032">
                  <c:v>51.060337070000003</c:v>
                </c:pt>
                <c:pt idx="1033">
                  <c:v>51.134181980000001</c:v>
                </c:pt>
                <c:pt idx="1034">
                  <c:v>50.939624790000003</c:v>
                </c:pt>
                <c:pt idx="1035">
                  <c:v>50.939624790000003</c:v>
                </c:pt>
                <c:pt idx="1036">
                  <c:v>51.009204859999997</c:v>
                </c:pt>
                <c:pt idx="1037">
                  <c:v>50.935356140000003</c:v>
                </c:pt>
                <c:pt idx="1038">
                  <c:v>50.935356140000003</c:v>
                </c:pt>
                <c:pt idx="1039">
                  <c:v>50.826011659999999</c:v>
                </c:pt>
                <c:pt idx="1040">
                  <c:v>50.523506159999997</c:v>
                </c:pt>
                <c:pt idx="1041">
                  <c:v>50.523506159999997</c:v>
                </c:pt>
                <c:pt idx="1042">
                  <c:v>50.96091843</c:v>
                </c:pt>
                <c:pt idx="1043">
                  <c:v>51.0929985</c:v>
                </c:pt>
                <c:pt idx="1044">
                  <c:v>51.0929985</c:v>
                </c:pt>
                <c:pt idx="1045">
                  <c:v>51.156906130000003</c:v>
                </c:pt>
                <c:pt idx="1046">
                  <c:v>50.821750639999998</c:v>
                </c:pt>
                <c:pt idx="1047">
                  <c:v>51.323066709999999</c:v>
                </c:pt>
                <c:pt idx="1048">
                  <c:v>51.33584595</c:v>
                </c:pt>
                <c:pt idx="1049">
                  <c:v>51.303180689999998</c:v>
                </c:pt>
                <c:pt idx="1050">
                  <c:v>51.303180689999998</c:v>
                </c:pt>
                <c:pt idx="1051">
                  <c:v>51.19950867</c:v>
                </c:pt>
                <c:pt idx="1052">
                  <c:v>51.490638730000001</c:v>
                </c:pt>
                <c:pt idx="1053">
                  <c:v>51.449455260000001</c:v>
                </c:pt>
                <c:pt idx="1054">
                  <c:v>51.449455260000001</c:v>
                </c:pt>
                <c:pt idx="1055">
                  <c:v>51.040451050000001</c:v>
                </c:pt>
                <c:pt idx="1056">
                  <c:v>51.01630402</c:v>
                </c:pt>
                <c:pt idx="1057">
                  <c:v>51.01630402</c:v>
                </c:pt>
                <c:pt idx="1058">
                  <c:v>51.453723910000001</c:v>
                </c:pt>
                <c:pt idx="1059">
                  <c:v>51.601409910000001</c:v>
                </c:pt>
                <c:pt idx="1060">
                  <c:v>51.601409910000001</c:v>
                </c:pt>
                <c:pt idx="1061">
                  <c:v>51.658222199999997</c:v>
                </c:pt>
                <c:pt idx="1062">
                  <c:v>51.761894230000003</c:v>
                </c:pt>
                <c:pt idx="1063">
                  <c:v>51.761894230000003</c:v>
                </c:pt>
                <c:pt idx="1064">
                  <c:v>51.999061580000003</c:v>
                </c:pt>
                <c:pt idx="1065">
                  <c:v>51.509105679999998</c:v>
                </c:pt>
                <c:pt idx="1066">
                  <c:v>51.426738739999998</c:v>
                </c:pt>
                <c:pt idx="1067">
                  <c:v>51.206611629999998</c:v>
                </c:pt>
                <c:pt idx="1068">
                  <c:v>51.641166689999999</c:v>
                </c:pt>
                <c:pt idx="1069">
                  <c:v>51.641166689999999</c:v>
                </c:pt>
                <c:pt idx="1070">
                  <c:v>51.546020509999998</c:v>
                </c:pt>
                <c:pt idx="1071">
                  <c:v>51.659629819999999</c:v>
                </c:pt>
                <c:pt idx="1072">
                  <c:v>51.658214569999998</c:v>
                </c:pt>
                <c:pt idx="1073">
                  <c:v>51.658214569999998</c:v>
                </c:pt>
                <c:pt idx="1074">
                  <c:v>51.669578549999997</c:v>
                </c:pt>
                <c:pt idx="1075">
                  <c:v>51.669578549999997</c:v>
                </c:pt>
                <c:pt idx="1076">
                  <c:v>51.896808620000002</c:v>
                </c:pt>
                <c:pt idx="1077">
                  <c:v>51.79455566</c:v>
                </c:pt>
                <c:pt idx="1078">
                  <c:v>51.783191680000002</c:v>
                </c:pt>
                <c:pt idx="1079">
                  <c:v>51.783191680000002</c:v>
                </c:pt>
                <c:pt idx="1080">
                  <c:v>51.649696349999999</c:v>
                </c:pt>
                <c:pt idx="1081">
                  <c:v>51.573009489999997</c:v>
                </c:pt>
                <c:pt idx="1082">
                  <c:v>51.573009489999997</c:v>
                </c:pt>
                <c:pt idx="1083">
                  <c:v>51.604255680000001</c:v>
                </c:pt>
                <c:pt idx="1084">
                  <c:v>51.756214139999997</c:v>
                </c:pt>
                <c:pt idx="1085">
                  <c:v>51.756214139999997</c:v>
                </c:pt>
                <c:pt idx="1086">
                  <c:v>51.851360319999998</c:v>
                </c:pt>
                <c:pt idx="1087">
                  <c:v>51.74484253</c:v>
                </c:pt>
                <c:pt idx="1088">
                  <c:v>51.74484253</c:v>
                </c:pt>
                <c:pt idx="1089">
                  <c:v>51.41962814</c:v>
                </c:pt>
                <c:pt idx="1090">
                  <c:v>51.416786190000003</c:v>
                </c:pt>
                <c:pt idx="1091">
                  <c:v>51.644004819999999</c:v>
                </c:pt>
                <c:pt idx="1092">
                  <c:v>51.726379389999998</c:v>
                </c:pt>
                <c:pt idx="1093">
                  <c:v>51.602832790000001</c:v>
                </c:pt>
                <c:pt idx="1094">
                  <c:v>51.602832790000001</c:v>
                </c:pt>
                <c:pt idx="1095">
                  <c:v>51.154060360000003</c:v>
                </c:pt>
                <c:pt idx="1096">
                  <c:v>51.087318420000003</c:v>
                </c:pt>
                <c:pt idx="1097">
                  <c:v>51.182472230000002</c:v>
                </c:pt>
                <c:pt idx="1098">
                  <c:v>51.182472230000002</c:v>
                </c:pt>
                <c:pt idx="1099">
                  <c:v>51.024829859999997</c:v>
                </c:pt>
                <c:pt idx="1100">
                  <c:v>51.551708220000002</c:v>
                </c:pt>
                <c:pt idx="1101">
                  <c:v>51.17963409</c:v>
                </c:pt>
                <c:pt idx="1102">
                  <c:v>51.162590029999997</c:v>
                </c:pt>
                <c:pt idx="1103">
                  <c:v>51.676677699999999</c:v>
                </c:pt>
                <c:pt idx="1104">
                  <c:v>51.676677699999999</c:v>
                </c:pt>
                <c:pt idx="1105">
                  <c:v>51.540344240000003</c:v>
                </c:pt>
                <c:pt idx="1106">
                  <c:v>51.794548030000001</c:v>
                </c:pt>
                <c:pt idx="1107">
                  <c:v>51.794548030000001</c:v>
                </c:pt>
                <c:pt idx="1108">
                  <c:v>51.814422610000001</c:v>
                </c:pt>
                <c:pt idx="1109">
                  <c:v>51.788867949999997</c:v>
                </c:pt>
                <c:pt idx="1110">
                  <c:v>51.841419219999999</c:v>
                </c:pt>
                <c:pt idx="1111">
                  <c:v>51.841419219999999</c:v>
                </c:pt>
                <c:pt idx="1112">
                  <c:v>51.841419219999999</c:v>
                </c:pt>
                <c:pt idx="1113">
                  <c:v>51.884021760000003</c:v>
                </c:pt>
                <c:pt idx="1114">
                  <c:v>52.253257750000003</c:v>
                </c:pt>
                <c:pt idx="1115">
                  <c:v>52.253257750000003</c:v>
                </c:pt>
                <c:pt idx="1116">
                  <c:v>51.974914550000001</c:v>
                </c:pt>
                <c:pt idx="1117">
                  <c:v>51.652526860000002</c:v>
                </c:pt>
                <c:pt idx="1118">
                  <c:v>51.652526860000002</c:v>
                </c:pt>
                <c:pt idx="1119">
                  <c:v>51.693714139999997</c:v>
                </c:pt>
                <c:pt idx="1120">
                  <c:v>52.18651199</c:v>
                </c:pt>
                <c:pt idx="1121">
                  <c:v>52.308643340000003</c:v>
                </c:pt>
                <c:pt idx="1122">
                  <c:v>52.308643340000003</c:v>
                </c:pt>
                <c:pt idx="1123">
                  <c:v>52.129707340000003</c:v>
                </c:pt>
                <c:pt idx="1124">
                  <c:v>52.016090390000002</c:v>
                </c:pt>
                <c:pt idx="1125">
                  <c:v>52.016090390000002</c:v>
                </c:pt>
                <c:pt idx="1126">
                  <c:v>51.553123470000003</c:v>
                </c:pt>
                <c:pt idx="1127">
                  <c:v>51.112880709999999</c:v>
                </c:pt>
                <c:pt idx="1128">
                  <c:v>51.112880709999999</c:v>
                </c:pt>
                <c:pt idx="1129">
                  <c:v>51.183887480000003</c:v>
                </c:pt>
                <c:pt idx="1130">
                  <c:v>51.270515439999997</c:v>
                </c:pt>
                <c:pt idx="1131">
                  <c:v>51.270515439999997</c:v>
                </c:pt>
                <c:pt idx="1132">
                  <c:v>51.121398929999998</c:v>
                </c:pt>
                <c:pt idx="1133">
                  <c:v>50.925411220000001</c:v>
                </c:pt>
                <c:pt idx="1134">
                  <c:v>50.534862519999997</c:v>
                </c:pt>
                <c:pt idx="1135">
                  <c:v>50.763519289999998</c:v>
                </c:pt>
                <c:pt idx="1136">
                  <c:v>51.07595062</c:v>
                </c:pt>
                <c:pt idx="1137">
                  <c:v>51.07595062</c:v>
                </c:pt>
                <c:pt idx="1138">
                  <c:v>51.256309510000001</c:v>
                </c:pt>
                <c:pt idx="1139">
                  <c:v>51.683776860000002</c:v>
                </c:pt>
                <c:pt idx="1140">
                  <c:v>51.537498470000003</c:v>
                </c:pt>
                <c:pt idx="1141">
                  <c:v>51.537498470000003</c:v>
                </c:pt>
                <c:pt idx="1142">
                  <c:v>51.626972199999997</c:v>
                </c:pt>
                <c:pt idx="1143">
                  <c:v>51.513355259999997</c:v>
                </c:pt>
                <c:pt idx="1144">
                  <c:v>51.767566680000002</c:v>
                </c:pt>
                <c:pt idx="1145">
                  <c:v>51.930885310000001</c:v>
                </c:pt>
                <c:pt idx="1146">
                  <c:v>51.952186580000003</c:v>
                </c:pt>
                <c:pt idx="1147">
                  <c:v>51.952186580000003</c:v>
                </c:pt>
                <c:pt idx="1148">
                  <c:v>51.770408629999999</c:v>
                </c:pt>
                <c:pt idx="1149">
                  <c:v>51.604248050000002</c:v>
                </c:pt>
                <c:pt idx="1150">
                  <c:v>51.486381530000003</c:v>
                </c:pt>
                <c:pt idx="1151">
                  <c:v>51.486381530000003</c:v>
                </c:pt>
                <c:pt idx="1152">
                  <c:v>51.6823616</c:v>
                </c:pt>
                <c:pt idx="1153">
                  <c:v>51.220813749999998</c:v>
                </c:pt>
                <c:pt idx="1154">
                  <c:v>51.534656519999999</c:v>
                </c:pt>
                <c:pt idx="1155">
                  <c:v>51.304603579999998</c:v>
                </c:pt>
                <c:pt idx="1156">
                  <c:v>51.314537049999998</c:v>
                </c:pt>
                <c:pt idx="1157">
                  <c:v>51.314537049999998</c:v>
                </c:pt>
                <c:pt idx="1158">
                  <c:v>51.780357359999996</c:v>
                </c:pt>
                <c:pt idx="1159">
                  <c:v>51.811603550000001</c:v>
                </c:pt>
                <c:pt idx="1160">
                  <c:v>51.811603550000001</c:v>
                </c:pt>
                <c:pt idx="1161">
                  <c:v>51.88828659</c:v>
                </c:pt>
                <c:pt idx="1162">
                  <c:v>52.060111999999997</c:v>
                </c:pt>
                <c:pt idx="1163">
                  <c:v>52.060111999999997</c:v>
                </c:pt>
                <c:pt idx="1164">
                  <c:v>51.949348450000002</c:v>
                </c:pt>
                <c:pt idx="1165">
                  <c:v>51.827217099999999</c:v>
                </c:pt>
                <c:pt idx="1166">
                  <c:v>51.827217099999999</c:v>
                </c:pt>
                <c:pt idx="1167">
                  <c:v>51.788867949999997</c:v>
                </c:pt>
                <c:pt idx="1168">
                  <c:v>52.183673859999999</c:v>
                </c:pt>
                <c:pt idx="1169">
                  <c:v>51.991954800000002</c:v>
                </c:pt>
                <c:pt idx="1170">
                  <c:v>51.991954800000002</c:v>
                </c:pt>
                <c:pt idx="1171">
                  <c:v>51.43525314</c:v>
                </c:pt>
                <c:pt idx="1172">
                  <c:v>51.43525314</c:v>
                </c:pt>
                <c:pt idx="1173">
                  <c:v>51.696556090000001</c:v>
                </c:pt>
                <c:pt idx="1174">
                  <c:v>51.939411159999999</c:v>
                </c:pt>
                <c:pt idx="1175">
                  <c:v>52.045921329999999</c:v>
                </c:pt>
                <c:pt idx="1176">
                  <c:v>52.045921329999999</c:v>
                </c:pt>
                <c:pt idx="1177">
                  <c:v>51.88828659</c:v>
                </c:pt>
                <c:pt idx="1178">
                  <c:v>51.609931950000004</c:v>
                </c:pt>
                <c:pt idx="1179">
                  <c:v>51.675251009999997</c:v>
                </c:pt>
                <c:pt idx="1180">
                  <c:v>52.094207760000003</c:v>
                </c:pt>
                <c:pt idx="1181">
                  <c:v>52.236217500000002</c:v>
                </c:pt>
                <c:pt idx="1182">
                  <c:v>52.236217500000002</c:v>
                </c:pt>
                <c:pt idx="1183">
                  <c:v>52.202129360000001</c:v>
                </c:pt>
                <c:pt idx="1184">
                  <c:v>51.490638730000001</c:v>
                </c:pt>
                <c:pt idx="1185">
                  <c:v>51.490638730000001</c:v>
                </c:pt>
                <c:pt idx="1186">
                  <c:v>51.433826449999998</c:v>
                </c:pt>
                <c:pt idx="1187">
                  <c:v>51.663890840000001</c:v>
                </c:pt>
                <c:pt idx="1188">
                  <c:v>51.663890840000001</c:v>
                </c:pt>
                <c:pt idx="1189">
                  <c:v>51.653953549999997</c:v>
                </c:pt>
                <c:pt idx="1190">
                  <c:v>51.22506714</c:v>
                </c:pt>
                <c:pt idx="1191">
                  <c:v>51.22506714</c:v>
                </c:pt>
                <c:pt idx="1192">
                  <c:v>50.923988340000001</c:v>
                </c:pt>
                <c:pt idx="1193">
                  <c:v>51.01914215</c:v>
                </c:pt>
                <c:pt idx="1194">
                  <c:v>51.433826449999998</c:v>
                </c:pt>
                <c:pt idx="1195">
                  <c:v>51.433826449999998</c:v>
                </c:pt>
                <c:pt idx="1196">
                  <c:v>51.489219669999997</c:v>
                </c:pt>
                <c:pt idx="1197">
                  <c:v>51.48210907</c:v>
                </c:pt>
                <c:pt idx="1198">
                  <c:v>51.158317570000001</c:v>
                </c:pt>
                <c:pt idx="1199">
                  <c:v>51.01914215</c:v>
                </c:pt>
                <c:pt idx="1200">
                  <c:v>51.413951869999998</c:v>
                </c:pt>
                <c:pt idx="1201">
                  <c:v>51.413951869999998</c:v>
                </c:pt>
                <c:pt idx="1202">
                  <c:v>51.896808620000002</c:v>
                </c:pt>
                <c:pt idx="1203">
                  <c:v>52.050182339999999</c:v>
                </c:pt>
                <c:pt idx="1204">
                  <c:v>52.050182339999999</c:v>
                </c:pt>
                <c:pt idx="1205">
                  <c:v>52.041656490000001</c:v>
                </c:pt>
                <c:pt idx="1206">
                  <c:v>51.778923030000001</c:v>
                </c:pt>
                <c:pt idx="1207">
                  <c:v>51.732074740000002</c:v>
                </c:pt>
                <c:pt idx="1208">
                  <c:v>51.864147189999997</c:v>
                </c:pt>
                <c:pt idx="1209">
                  <c:v>52.418006900000002</c:v>
                </c:pt>
                <c:pt idx="1210">
                  <c:v>52.418006900000002</c:v>
                </c:pt>
                <c:pt idx="1211">
                  <c:v>52.037395480000001</c:v>
                </c:pt>
                <c:pt idx="1212">
                  <c:v>51.739166259999998</c:v>
                </c:pt>
                <c:pt idx="1213">
                  <c:v>51.739166259999998</c:v>
                </c:pt>
                <c:pt idx="1214">
                  <c:v>51.351463320000001</c:v>
                </c:pt>
                <c:pt idx="1215">
                  <c:v>51.784614560000001</c:v>
                </c:pt>
                <c:pt idx="1216">
                  <c:v>51.784614560000001</c:v>
                </c:pt>
                <c:pt idx="1217">
                  <c:v>51.962127690000003</c:v>
                </c:pt>
                <c:pt idx="1218">
                  <c:v>51.76330566</c:v>
                </c:pt>
                <c:pt idx="1219">
                  <c:v>51.76330566</c:v>
                </c:pt>
                <c:pt idx="1220">
                  <c:v>51.889701840000001</c:v>
                </c:pt>
                <c:pt idx="1221">
                  <c:v>51.916687009999997</c:v>
                </c:pt>
                <c:pt idx="1222">
                  <c:v>51.665321349999999</c:v>
                </c:pt>
                <c:pt idx="1223">
                  <c:v>51.665321349999999</c:v>
                </c:pt>
                <c:pt idx="1224">
                  <c:v>51.41679001</c:v>
                </c:pt>
                <c:pt idx="1225">
                  <c:v>52.003307339999999</c:v>
                </c:pt>
                <c:pt idx="1226">
                  <c:v>52.003307339999999</c:v>
                </c:pt>
                <c:pt idx="1227">
                  <c:v>51.95360565</c:v>
                </c:pt>
                <c:pt idx="1228">
                  <c:v>51.669578549999997</c:v>
                </c:pt>
                <c:pt idx="1229">
                  <c:v>51.669578549999997</c:v>
                </c:pt>
                <c:pt idx="1230">
                  <c:v>51.679515840000001</c:v>
                </c:pt>
                <c:pt idx="1231">
                  <c:v>52.044502260000002</c:v>
                </c:pt>
                <c:pt idx="1232">
                  <c:v>52.044502260000002</c:v>
                </c:pt>
                <c:pt idx="1233">
                  <c:v>52.179420469999997</c:v>
                </c:pt>
                <c:pt idx="1234">
                  <c:v>52.085685730000002</c:v>
                </c:pt>
                <c:pt idx="1235">
                  <c:v>52.085685730000002</c:v>
                </c:pt>
                <c:pt idx="1236">
                  <c:v>51.895385740000002</c:v>
                </c:pt>
                <c:pt idx="1237">
                  <c:v>52.129711149999999</c:v>
                </c:pt>
                <c:pt idx="1238">
                  <c:v>52.281665799999999</c:v>
                </c:pt>
                <c:pt idx="1239">
                  <c:v>52.281665799999999</c:v>
                </c:pt>
                <c:pt idx="1240">
                  <c:v>52.46344757</c:v>
                </c:pt>
                <c:pt idx="1241">
                  <c:v>52.324268340000003</c:v>
                </c:pt>
                <c:pt idx="1242">
                  <c:v>52.10272217</c:v>
                </c:pt>
                <c:pt idx="1243">
                  <c:v>51.903900149999998</c:v>
                </c:pt>
                <c:pt idx="1244">
                  <c:v>51.574432369999997</c:v>
                </c:pt>
                <c:pt idx="1245">
                  <c:v>51.574432369999997</c:v>
                </c:pt>
                <c:pt idx="1246">
                  <c:v>51.080215449999997</c:v>
                </c:pt>
                <c:pt idx="1247">
                  <c:v>51.297496799999998</c:v>
                </c:pt>
                <c:pt idx="1248">
                  <c:v>51.297496799999998</c:v>
                </c:pt>
                <c:pt idx="1249">
                  <c:v>51.702232359999996</c:v>
                </c:pt>
                <c:pt idx="1250">
                  <c:v>51.560222629999998</c:v>
                </c:pt>
                <c:pt idx="1251">
                  <c:v>51.560222629999998</c:v>
                </c:pt>
                <c:pt idx="1252">
                  <c:v>51.361396790000001</c:v>
                </c:pt>
                <c:pt idx="1253">
                  <c:v>51.159736629999998</c:v>
                </c:pt>
                <c:pt idx="1254">
                  <c:v>51.159736629999998</c:v>
                </c:pt>
                <c:pt idx="1255">
                  <c:v>51.369926450000001</c:v>
                </c:pt>
                <c:pt idx="1256">
                  <c:v>51.504840850000001</c:v>
                </c:pt>
                <c:pt idx="1257">
                  <c:v>51.626972199999997</c:v>
                </c:pt>
                <c:pt idx="1258">
                  <c:v>51.564483639999999</c:v>
                </c:pt>
                <c:pt idx="1259">
                  <c:v>51.48495483</c:v>
                </c:pt>
                <c:pt idx="1260">
                  <c:v>51.48495483</c:v>
                </c:pt>
                <c:pt idx="1261">
                  <c:v>51.452289579999999</c:v>
                </c:pt>
                <c:pt idx="1262">
                  <c:v>51.290393829999999</c:v>
                </c:pt>
                <c:pt idx="1263">
                  <c:v>51.32305908</c:v>
                </c:pt>
                <c:pt idx="1264">
                  <c:v>51.32305908</c:v>
                </c:pt>
                <c:pt idx="1265">
                  <c:v>51.548866269999998</c:v>
                </c:pt>
                <c:pt idx="1266">
                  <c:v>51.428150180000003</c:v>
                </c:pt>
                <c:pt idx="1267">
                  <c:v>51.781776430000001</c:v>
                </c:pt>
                <c:pt idx="1268">
                  <c:v>52.011840820000003</c:v>
                </c:pt>
                <c:pt idx="1269">
                  <c:v>52.011840820000003</c:v>
                </c:pt>
                <c:pt idx="1270">
                  <c:v>52.487586980000003</c:v>
                </c:pt>
                <c:pt idx="1271">
                  <c:v>52.190773010000001</c:v>
                </c:pt>
                <c:pt idx="1272">
                  <c:v>52.224853520000003</c:v>
                </c:pt>
                <c:pt idx="1273">
                  <c:v>52.224853520000003</c:v>
                </c:pt>
                <c:pt idx="1274">
                  <c:v>52.094207760000003</c:v>
                </c:pt>
                <c:pt idx="1275">
                  <c:v>52.094207760000003</c:v>
                </c:pt>
                <c:pt idx="1276">
                  <c:v>51.999061580000003</c:v>
                </c:pt>
                <c:pt idx="1277">
                  <c:v>51.929466249999997</c:v>
                </c:pt>
                <c:pt idx="1278">
                  <c:v>52.192192079999998</c:v>
                </c:pt>
                <c:pt idx="1279">
                  <c:v>52.192192079999998</c:v>
                </c:pt>
                <c:pt idx="1280">
                  <c:v>52.081413269999999</c:v>
                </c:pt>
                <c:pt idx="1281">
                  <c:v>51.415355679999998</c:v>
                </c:pt>
                <c:pt idx="1282">
                  <c:v>51.415355679999998</c:v>
                </c:pt>
                <c:pt idx="1283">
                  <c:v>51.267669679999997</c:v>
                </c:pt>
                <c:pt idx="1284">
                  <c:v>51.663902280000002</c:v>
                </c:pt>
                <c:pt idx="1285">
                  <c:v>51.663902280000002</c:v>
                </c:pt>
                <c:pt idx="1286">
                  <c:v>51.768989560000001</c:v>
                </c:pt>
                <c:pt idx="1287">
                  <c:v>51.571594240000003</c:v>
                </c:pt>
                <c:pt idx="1288">
                  <c:v>51.571594240000003</c:v>
                </c:pt>
                <c:pt idx="1289">
                  <c:v>51.713603970000001</c:v>
                </c:pt>
                <c:pt idx="1290">
                  <c:v>51.915271760000003</c:v>
                </c:pt>
                <c:pt idx="1291">
                  <c:v>52.108409880000004</c:v>
                </c:pt>
                <c:pt idx="1292">
                  <c:v>52.43079376</c:v>
                </c:pt>
                <c:pt idx="1293">
                  <c:v>52.413738250000002</c:v>
                </c:pt>
                <c:pt idx="1294">
                  <c:v>52.413738250000002</c:v>
                </c:pt>
                <c:pt idx="1295">
                  <c:v>52.334209440000002</c:v>
                </c:pt>
                <c:pt idx="1296">
                  <c:v>51.973491670000001</c:v>
                </c:pt>
                <c:pt idx="1297">
                  <c:v>51.997631069999997</c:v>
                </c:pt>
                <c:pt idx="1298">
                  <c:v>51.997631069999997</c:v>
                </c:pt>
                <c:pt idx="1299">
                  <c:v>51.945087430000001</c:v>
                </c:pt>
                <c:pt idx="1300">
                  <c:v>51.081634520000001</c:v>
                </c:pt>
                <c:pt idx="1301">
                  <c:v>51.217967989999998</c:v>
                </c:pt>
                <c:pt idx="1302">
                  <c:v>51.181045529999999</c:v>
                </c:pt>
                <c:pt idx="1303">
                  <c:v>51.348632809999998</c:v>
                </c:pt>
                <c:pt idx="1304">
                  <c:v>51.348632809999998</c:v>
                </c:pt>
                <c:pt idx="1305">
                  <c:v>51.379871369999996</c:v>
                </c:pt>
                <c:pt idx="1306">
                  <c:v>51.656806950000004</c:v>
                </c:pt>
                <c:pt idx="1307">
                  <c:v>51.656806950000004</c:v>
                </c:pt>
                <c:pt idx="1308">
                  <c:v>51.646858219999999</c:v>
                </c:pt>
                <c:pt idx="1309">
                  <c:v>51.925193790000002</c:v>
                </c:pt>
                <c:pt idx="1310">
                  <c:v>52.000469209999999</c:v>
                </c:pt>
                <c:pt idx="1311">
                  <c:v>52.278816220000003</c:v>
                </c:pt>
                <c:pt idx="1312">
                  <c:v>52.503211980000003</c:v>
                </c:pt>
                <c:pt idx="1313">
                  <c:v>52.503211980000003</c:v>
                </c:pt>
                <c:pt idx="1314">
                  <c:v>52.196453089999999</c:v>
                </c:pt>
                <c:pt idx="1315">
                  <c:v>51.369922639999999</c:v>
                </c:pt>
                <c:pt idx="1316">
                  <c:v>51.274768829999999</c:v>
                </c:pt>
                <c:pt idx="1317">
                  <c:v>51.274768829999999</c:v>
                </c:pt>
                <c:pt idx="1318">
                  <c:v>51.443767549999997</c:v>
                </c:pt>
                <c:pt idx="1319">
                  <c:v>51.513355259999997</c:v>
                </c:pt>
                <c:pt idx="1320">
                  <c:v>51.766143800000002</c:v>
                </c:pt>
                <c:pt idx="1321">
                  <c:v>52.006145480000001</c:v>
                </c:pt>
                <c:pt idx="1322">
                  <c:v>52.29586029</c:v>
                </c:pt>
                <c:pt idx="1323">
                  <c:v>52.29586029</c:v>
                </c:pt>
                <c:pt idx="1324">
                  <c:v>52.369712829999997</c:v>
                </c:pt>
                <c:pt idx="1325">
                  <c:v>52.9960022</c:v>
                </c:pt>
                <c:pt idx="1326">
                  <c:v>52.73896027</c:v>
                </c:pt>
                <c:pt idx="1327">
                  <c:v>52.73896027</c:v>
                </c:pt>
                <c:pt idx="1328">
                  <c:v>52.341308589999997</c:v>
                </c:pt>
                <c:pt idx="1329">
                  <c:v>52.270305630000003</c:v>
                </c:pt>
                <c:pt idx="1330">
                  <c:v>52.264629360000001</c:v>
                </c:pt>
                <c:pt idx="1331">
                  <c:v>52.332794190000001</c:v>
                </c:pt>
                <c:pt idx="1332">
                  <c:v>52.160961149999999</c:v>
                </c:pt>
                <c:pt idx="1333">
                  <c:v>52.160961149999999</c:v>
                </c:pt>
                <c:pt idx="1334">
                  <c:v>52.058704380000002</c:v>
                </c:pt>
                <c:pt idx="1335">
                  <c:v>51.743427279999999</c:v>
                </c:pt>
                <c:pt idx="1336">
                  <c:v>51.82436371</c:v>
                </c:pt>
                <c:pt idx="1337">
                  <c:v>51.82436371</c:v>
                </c:pt>
                <c:pt idx="1338">
                  <c:v>52.200721739999999</c:v>
                </c:pt>
                <c:pt idx="1339">
                  <c:v>52.200721739999999</c:v>
                </c:pt>
                <c:pt idx="1340">
                  <c:v>51.77324677</c:v>
                </c:pt>
                <c:pt idx="1341">
                  <c:v>51.385547639999999</c:v>
                </c:pt>
                <c:pt idx="1342">
                  <c:v>51.375610350000002</c:v>
                </c:pt>
                <c:pt idx="1343">
                  <c:v>51.375610350000002</c:v>
                </c:pt>
                <c:pt idx="1344">
                  <c:v>51.90533447</c:v>
                </c:pt>
                <c:pt idx="1345">
                  <c:v>52.439308169999997</c:v>
                </c:pt>
                <c:pt idx="1346">
                  <c:v>52.50463104</c:v>
                </c:pt>
                <c:pt idx="1347">
                  <c:v>51.96923065</c:v>
                </c:pt>
                <c:pt idx="1348">
                  <c:v>51.607093810000002</c:v>
                </c:pt>
                <c:pt idx="1349">
                  <c:v>51.607093810000002</c:v>
                </c:pt>
                <c:pt idx="1350">
                  <c:v>51.1966629</c:v>
                </c:pt>
                <c:pt idx="1351">
                  <c:v>50.588840480000002</c:v>
                </c:pt>
                <c:pt idx="1352">
                  <c:v>50.588840480000002</c:v>
                </c:pt>
                <c:pt idx="1353">
                  <c:v>50.544815059999998</c:v>
                </c:pt>
                <c:pt idx="1354">
                  <c:v>50.639968869999997</c:v>
                </c:pt>
                <c:pt idx="1355">
                  <c:v>50.891338349999998</c:v>
                </c:pt>
                <c:pt idx="1356">
                  <c:v>51.095840449999997</c:v>
                </c:pt>
                <c:pt idx="1357">
                  <c:v>51.359992980000001</c:v>
                </c:pt>
                <c:pt idx="1358">
                  <c:v>51.359992980000001</c:v>
                </c:pt>
                <c:pt idx="1359">
                  <c:v>51.832885740000002</c:v>
                </c:pt>
                <c:pt idx="1360">
                  <c:v>51.879753110000003</c:v>
                </c:pt>
                <c:pt idx="1361">
                  <c:v>51.77609253</c:v>
                </c:pt>
                <c:pt idx="1362">
                  <c:v>51.77609253</c:v>
                </c:pt>
                <c:pt idx="1363">
                  <c:v>52.166633609999998</c:v>
                </c:pt>
                <c:pt idx="1364">
                  <c:v>52.131134029999998</c:v>
                </c:pt>
                <c:pt idx="1365">
                  <c:v>52.373973849999999</c:v>
                </c:pt>
                <c:pt idx="1366">
                  <c:v>52.108409880000004</c:v>
                </c:pt>
                <c:pt idx="1367">
                  <c:v>52.280250549999998</c:v>
                </c:pt>
                <c:pt idx="1368">
                  <c:v>52.280250549999998</c:v>
                </c:pt>
                <c:pt idx="1369">
                  <c:v>51.970649719999997</c:v>
                </c:pt>
                <c:pt idx="1370">
                  <c:v>51.98485565</c:v>
                </c:pt>
                <c:pt idx="1371">
                  <c:v>52.469127659999998</c:v>
                </c:pt>
                <c:pt idx="1372">
                  <c:v>53.089740749999997</c:v>
                </c:pt>
                <c:pt idx="1373">
                  <c:v>53.255897519999998</c:v>
                </c:pt>
                <c:pt idx="1374">
                  <c:v>53.255897519999998</c:v>
                </c:pt>
                <c:pt idx="1375">
                  <c:v>52.58842087</c:v>
                </c:pt>
                <c:pt idx="1376">
                  <c:v>51.889701840000001</c:v>
                </c:pt>
                <c:pt idx="1377">
                  <c:v>51.889701840000001</c:v>
                </c:pt>
                <c:pt idx="1378">
                  <c:v>51.734901430000001</c:v>
                </c:pt>
                <c:pt idx="1379">
                  <c:v>51.879760740000002</c:v>
                </c:pt>
                <c:pt idx="1380">
                  <c:v>51.906745909999998</c:v>
                </c:pt>
                <c:pt idx="1381">
                  <c:v>51.986274719999997</c:v>
                </c:pt>
                <c:pt idx="1382">
                  <c:v>51.716438289999999</c:v>
                </c:pt>
                <c:pt idx="1383">
                  <c:v>51.716438289999999</c:v>
                </c:pt>
                <c:pt idx="1384">
                  <c:v>51.822956089999998</c:v>
                </c:pt>
                <c:pt idx="1385">
                  <c:v>51.940834049999999</c:v>
                </c:pt>
                <c:pt idx="1386">
                  <c:v>52.101310730000002</c:v>
                </c:pt>
                <c:pt idx="1387">
                  <c:v>52.101310730000002</c:v>
                </c:pt>
                <c:pt idx="1388">
                  <c:v>51.977752690000003</c:v>
                </c:pt>
                <c:pt idx="1389">
                  <c:v>52.320007320000002</c:v>
                </c:pt>
                <c:pt idx="1390">
                  <c:v>52.436454769999997</c:v>
                </c:pt>
                <c:pt idx="1391">
                  <c:v>52.506053919999999</c:v>
                </c:pt>
                <c:pt idx="1392">
                  <c:v>52.514568330000003</c:v>
                </c:pt>
                <c:pt idx="1393">
                  <c:v>52.514568330000003</c:v>
                </c:pt>
                <c:pt idx="1394">
                  <c:v>52.511730190000002</c:v>
                </c:pt>
                <c:pt idx="1395">
                  <c:v>52.815650939999998</c:v>
                </c:pt>
                <c:pt idx="1396">
                  <c:v>52.815650939999998</c:v>
                </c:pt>
                <c:pt idx="1397">
                  <c:v>53.153644559999996</c:v>
                </c:pt>
                <c:pt idx="1398">
                  <c:v>52.680732730000003</c:v>
                </c:pt>
                <c:pt idx="1399">
                  <c:v>52.680732730000003</c:v>
                </c:pt>
                <c:pt idx="1400">
                  <c:v>52.095619200000002</c:v>
                </c:pt>
                <c:pt idx="1401">
                  <c:v>51.92235565</c:v>
                </c:pt>
                <c:pt idx="1402">
                  <c:v>51.92235565</c:v>
                </c:pt>
                <c:pt idx="1403">
                  <c:v>52.067211149999999</c:v>
                </c:pt>
                <c:pt idx="1404">
                  <c:v>51.749095920000002</c:v>
                </c:pt>
                <c:pt idx="1405">
                  <c:v>52.197883609999998</c:v>
                </c:pt>
                <c:pt idx="1406">
                  <c:v>52.635292049999997</c:v>
                </c:pt>
                <c:pt idx="1407">
                  <c:v>52.761680599999998</c:v>
                </c:pt>
                <c:pt idx="1408">
                  <c:v>52.761680599999998</c:v>
                </c:pt>
                <c:pt idx="1409">
                  <c:v>52.256103520000003</c:v>
                </c:pt>
                <c:pt idx="1410">
                  <c:v>52.358345030000002</c:v>
                </c:pt>
                <c:pt idx="1411">
                  <c:v>52.706287379999999</c:v>
                </c:pt>
                <c:pt idx="1412">
                  <c:v>52.706287379999999</c:v>
                </c:pt>
                <c:pt idx="1413">
                  <c:v>52.402381900000002</c:v>
                </c:pt>
                <c:pt idx="1414">
                  <c:v>51.824378969999998</c:v>
                </c:pt>
                <c:pt idx="1415">
                  <c:v>51.646858219999999</c:v>
                </c:pt>
                <c:pt idx="1416">
                  <c:v>51.61135101</c:v>
                </c:pt>
                <c:pt idx="1417">
                  <c:v>51.832893370000001</c:v>
                </c:pt>
                <c:pt idx="1418">
                  <c:v>51.832893370000001</c:v>
                </c:pt>
                <c:pt idx="1419">
                  <c:v>52.223438260000002</c:v>
                </c:pt>
                <c:pt idx="1420">
                  <c:v>52.80570221</c:v>
                </c:pt>
                <c:pt idx="1421">
                  <c:v>52.80570221</c:v>
                </c:pt>
                <c:pt idx="1422">
                  <c:v>52.577056880000001</c:v>
                </c:pt>
                <c:pt idx="1423">
                  <c:v>51.993377690000003</c:v>
                </c:pt>
                <c:pt idx="1424">
                  <c:v>52.149589540000001</c:v>
                </c:pt>
                <c:pt idx="1425">
                  <c:v>52.149589540000001</c:v>
                </c:pt>
                <c:pt idx="1426">
                  <c:v>52.017517089999998</c:v>
                </c:pt>
                <c:pt idx="1427">
                  <c:v>52.322853090000002</c:v>
                </c:pt>
                <c:pt idx="1428">
                  <c:v>52.322853090000002</c:v>
                </c:pt>
                <c:pt idx="1429">
                  <c:v>52.555763239999997</c:v>
                </c:pt>
                <c:pt idx="1430">
                  <c:v>52.693519590000001</c:v>
                </c:pt>
                <c:pt idx="1431">
                  <c:v>52.59268951</c:v>
                </c:pt>
                <c:pt idx="1432">
                  <c:v>52.59268951</c:v>
                </c:pt>
                <c:pt idx="1433">
                  <c:v>52.050182339999999</c:v>
                </c:pt>
                <c:pt idx="1434">
                  <c:v>52.050182339999999</c:v>
                </c:pt>
                <c:pt idx="1435">
                  <c:v>51.999053959999998</c:v>
                </c:pt>
                <c:pt idx="1436">
                  <c:v>52.068645480000001</c:v>
                </c:pt>
                <c:pt idx="1437">
                  <c:v>52.146747589999997</c:v>
                </c:pt>
                <c:pt idx="1438">
                  <c:v>52.146747589999997</c:v>
                </c:pt>
                <c:pt idx="1439">
                  <c:v>52.020355219999999</c:v>
                </c:pt>
                <c:pt idx="1440">
                  <c:v>51.972068790000002</c:v>
                </c:pt>
                <c:pt idx="1441">
                  <c:v>51.749114990000002</c:v>
                </c:pt>
                <c:pt idx="1442">
                  <c:v>52.048767089999998</c:v>
                </c:pt>
                <c:pt idx="1443">
                  <c:v>52.53018951</c:v>
                </c:pt>
                <c:pt idx="1444">
                  <c:v>52.53018951</c:v>
                </c:pt>
                <c:pt idx="1445">
                  <c:v>52.964759829999998</c:v>
                </c:pt>
                <c:pt idx="1446">
                  <c:v>52.780132289999997</c:v>
                </c:pt>
                <c:pt idx="1447">
                  <c:v>52.780132289999997</c:v>
                </c:pt>
                <c:pt idx="1448">
                  <c:v>52.58842087</c:v>
                </c:pt>
                <c:pt idx="1449">
                  <c:v>52.533031459999997</c:v>
                </c:pt>
                <c:pt idx="1450">
                  <c:v>52.533031459999997</c:v>
                </c:pt>
                <c:pt idx="1451">
                  <c:v>52.172302250000001</c:v>
                </c:pt>
                <c:pt idx="1452">
                  <c:v>52.345561979999999</c:v>
                </c:pt>
                <c:pt idx="1453">
                  <c:v>52.345561979999999</c:v>
                </c:pt>
                <c:pt idx="1454">
                  <c:v>52.575622559999999</c:v>
                </c:pt>
                <c:pt idx="1455">
                  <c:v>52.872447970000003</c:v>
                </c:pt>
                <c:pt idx="1456">
                  <c:v>52.844055179999998</c:v>
                </c:pt>
                <c:pt idx="1457">
                  <c:v>52.844055179999998</c:v>
                </c:pt>
                <c:pt idx="1458">
                  <c:v>53.004524230000001</c:v>
                </c:pt>
                <c:pt idx="1459">
                  <c:v>53.049968720000003</c:v>
                </c:pt>
                <c:pt idx="1460">
                  <c:v>52.601207729999999</c:v>
                </c:pt>
                <c:pt idx="1461">
                  <c:v>51.793128969999998</c:v>
                </c:pt>
                <c:pt idx="1462">
                  <c:v>51.997631069999997</c:v>
                </c:pt>
                <c:pt idx="1463">
                  <c:v>51.997631069999997</c:v>
                </c:pt>
                <c:pt idx="1464">
                  <c:v>52.649482730000003</c:v>
                </c:pt>
                <c:pt idx="1465">
                  <c:v>52.12260818</c:v>
                </c:pt>
                <c:pt idx="1466">
                  <c:v>52.12260818</c:v>
                </c:pt>
                <c:pt idx="1467">
                  <c:v>52.206398010000001</c:v>
                </c:pt>
                <c:pt idx="1468">
                  <c:v>52.606872559999999</c:v>
                </c:pt>
                <c:pt idx="1469">
                  <c:v>52.606872559999999</c:v>
                </c:pt>
                <c:pt idx="1470">
                  <c:v>52.271720889999997</c:v>
                </c:pt>
                <c:pt idx="1471">
                  <c:v>52.69068146</c:v>
                </c:pt>
                <c:pt idx="1472">
                  <c:v>52.69068146</c:v>
                </c:pt>
                <c:pt idx="1473">
                  <c:v>52.942054749999997</c:v>
                </c:pt>
                <c:pt idx="1474">
                  <c:v>53.098266600000002</c:v>
                </c:pt>
                <c:pt idx="1475">
                  <c:v>53.248798370000003</c:v>
                </c:pt>
                <c:pt idx="1476">
                  <c:v>53.270099639999998</c:v>
                </c:pt>
                <c:pt idx="1477">
                  <c:v>52.807128910000003</c:v>
                </c:pt>
                <c:pt idx="1478">
                  <c:v>52.807128910000003</c:v>
                </c:pt>
                <c:pt idx="1479">
                  <c:v>52.456348419999998</c:v>
                </c:pt>
                <c:pt idx="1480">
                  <c:v>52.219177250000001</c:v>
                </c:pt>
                <c:pt idx="1481">
                  <c:v>52.415161130000001</c:v>
                </c:pt>
                <c:pt idx="1482">
                  <c:v>52.415161130000001</c:v>
                </c:pt>
                <c:pt idx="1483">
                  <c:v>52.369720460000003</c:v>
                </c:pt>
                <c:pt idx="1484">
                  <c:v>51.980590820000003</c:v>
                </c:pt>
                <c:pt idx="1485">
                  <c:v>51.820110319999998</c:v>
                </c:pt>
                <c:pt idx="1486">
                  <c:v>51.703662870000002</c:v>
                </c:pt>
                <c:pt idx="1487">
                  <c:v>51.753368379999998</c:v>
                </c:pt>
                <c:pt idx="1488">
                  <c:v>51.753368379999998</c:v>
                </c:pt>
                <c:pt idx="1489">
                  <c:v>51.462230679999998</c:v>
                </c:pt>
                <c:pt idx="1490">
                  <c:v>51.639759060000003</c:v>
                </c:pt>
                <c:pt idx="1491">
                  <c:v>51.639759060000003</c:v>
                </c:pt>
                <c:pt idx="1492">
                  <c:v>51.717864990000002</c:v>
                </c:pt>
                <c:pt idx="1493">
                  <c:v>51.996223450000002</c:v>
                </c:pt>
                <c:pt idx="1494">
                  <c:v>52.257526400000003</c:v>
                </c:pt>
                <c:pt idx="1495">
                  <c:v>52.771617890000002</c:v>
                </c:pt>
                <c:pt idx="1496">
                  <c:v>52.987480159999997</c:v>
                </c:pt>
                <c:pt idx="1497">
                  <c:v>52.987480159999997</c:v>
                </c:pt>
                <c:pt idx="1498">
                  <c:v>53.074108119999998</c:v>
                </c:pt>
                <c:pt idx="1499">
                  <c:v>52.838371279999997</c:v>
                </c:pt>
                <c:pt idx="1500">
                  <c:v>52.94772339</c:v>
                </c:pt>
                <c:pt idx="1501">
                  <c:v>52.94772339</c:v>
                </c:pt>
                <c:pt idx="1502">
                  <c:v>52.13397217</c:v>
                </c:pt>
                <c:pt idx="1503">
                  <c:v>52.483329769999997</c:v>
                </c:pt>
                <c:pt idx="1504">
                  <c:v>52.636707309999998</c:v>
                </c:pt>
                <c:pt idx="1505">
                  <c:v>52.933509829999998</c:v>
                </c:pt>
                <c:pt idx="1506">
                  <c:v>52.930683139999999</c:v>
                </c:pt>
                <c:pt idx="1507">
                  <c:v>52.930683139999999</c:v>
                </c:pt>
                <c:pt idx="1508">
                  <c:v>52.770202640000001</c:v>
                </c:pt>
                <c:pt idx="1509">
                  <c:v>52.969024660000002</c:v>
                </c:pt>
                <c:pt idx="1510">
                  <c:v>52.969024660000002</c:v>
                </c:pt>
                <c:pt idx="1511">
                  <c:v>53.288562769999999</c:v>
                </c:pt>
                <c:pt idx="1512">
                  <c:v>53.128082280000001</c:v>
                </c:pt>
                <c:pt idx="1513">
                  <c:v>53.17778397</c:v>
                </c:pt>
                <c:pt idx="1514">
                  <c:v>53.0116272</c:v>
                </c:pt>
                <c:pt idx="1515">
                  <c:v>53.258735659999999</c:v>
                </c:pt>
                <c:pt idx="1516">
                  <c:v>53.258735659999999</c:v>
                </c:pt>
                <c:pt idx="1517">
                  <c:v>53.386547090000001</c:v>
                </c:pt>
                <c:pt idx="1518">
                  <c:v>53.70039749</c:v>
                </c:pt>
                <c:pt idx="1519">
                  <c:v>53.262989040000001</c:v>
                </c:pt>
                <c:pt idx="1520">
                  <c:v>53.130912780000003</c:v>
                </c:pt>
                <c:pt idx="1521">
                  <c:v>53.223228450000001</c:v>
                </c:pt>
                <c:pt idx="1522">
                  <c:v>53.223228450000001</c:v>
                </c:pt>
                <c:pt idx="1523">
                  <c:v>53.267261509999997</c:v>
                </c:pt>
                <c:pt idx="1524">
                  <c:v>53.643592830000003</c:v>
                </c:pt>
                <c:pt idx="1525">
                  <c:v>53.927631380000001</c:v>
                </c:pt>
                <c:pt idx="1526">
                  <c:v>53.927631380000001</c:v>
                </c:pt>
                <c:pt idx="1527">
                  <c:v>53.960289000000003</c:v>
                </c:pt>
                <c:pt idx="1528">
                  <c:v>53.913433070000004</c:v>
                </c:pt>
                <c:pt idx="1529">
                  <c:v>53.988697049999999</c:v>
                </c:pt>
                <c:pt idx="1530">
                  <c:v>53.832477570000002</c:v>
                </c:pt>
                <c:pt idx="1531">
                  <c:v>53.862297060000003</c:v>
                </c:pt>
                <c:pt idx="1532">
                  <c:v>53.862297060000003</c:v>
                </c:pt>
                <c:pt idx="1533">
                  <c:v>53.721702579999999</c:v>
                </c:pt>
                <c:pt idx="1534">
                  <c:v>53.620872499999997</c:v>
                </c:pt>
                <c:pt idx="1535">
                  <c:v>53.620872499999997</c:v>
                </c:pt>
                <c:pt idx="1536">
                  <c:v>53.740161899999997</c:v>
                </c:pt>
                <c:pt idx="1537">
                  <c:v>53.637908940000003</c:v>
                </c:pt>
                <c:pt idx="1538">
                  <c:v>53.643596649999999</c:v>
                </c:pt>
                <c:pt idx="1539">
                  <c:v>53.365253449999997</c:v>
                </c:pt>
                <c:pt idx="1540">
                  <c:v>53.261577610000003</c:v>
                </c:pt>
                <c:pt idx="1541">
                  <c:v>52.841205600000002</c:v>
                </c:pt>
                <c:pt idx="1542">
                  <c:v>52.841205600000002</c:v>
                </c:pt>
                <c:pt idx="1543">
                  <c:v>52.967597959999999</c:v>
                </c:pt>
                <c:pt idx="1544">
                  <c:v>53.048553470000002</c:v>
                </c:pt>
                <c:pt idx="1545">
                  <c:v>53.048553470000002</c:v>
                </c:pt>
                <c:pt idx="1546">
                  <c:v>53.18914032</c:v>
                </c:pt>
                <c:pt idx="1547">
                  <c:v>53.020149230000001</c:v>
                </c:pt>
                <c:pt idx="1548">
                  <c:v>53.020149230000001</c:v>
                </c:pt>
                <c:pt idx="1549">
                  <c:v>53.157897949999999</c:v>
                </c:pt>
                <c:pt idx="1550">
                  <c:v>53.376598360000003</c:v>
                </c:pt>
                <c:pt idx="1551">
                  <c:v>53.376598360000003</c:v>
                </c:pt>
                <c:pt idx="1552">
                  <c:v>53.362403870000001</c:v>
                </c:pt>
                <c:pt idx="1553">
                  <c:v>52.567119599999998</c:v>
                </c:pt>
                <c:pt idx="1554">
                  <c:v>51.739158629999999</c:v>
                </c:pt>
                <c:pt idx="1555">
                  <c:v>51.739158629999999</c:v>
                </c:pt>
                <c:pt idx="1556">
                  <c:v>51.821540830000004</c:v>
                </c:pt>
                <c:pt idx="1557">
                  <c:v>51.821540830000004</c:v>
                </c:pt>
                <c:pt idx="1558">
                  <c:v>52.080005649999997</c:v>
                </c:pt>
                <c:pt idx="1559">
                  <c:v>52.60262299</c:v>
                </c:pt>
                <c:pt idx="1560">
                  <c:v>52.782989499999999</c:v>
                </c:pt>
                <c:pt idx="1561">
                  <c:v>52.782989499999999</c:v>
                </c:pt>
                <c:pt idx="1562">
                  <c:v>53.018726350000001</c:v>
                </c:pt>
                <c:pt idx="1563">
                  <c:v>52.923576349999998</c:v>
                </c:pt>
                <c:pt idx="1564">
                  <c:v>52.48900604</c:v>
                </c:pt>
                <c:pt idx="1565">
                  <c:v>52.555755619999999</c:v>
                </c:pt>
                <c:pt idx="1566">
                  <c:v>52.27030182</c:v>
                </c:pt>
                <c:pt idx="1567">
                  <c:v>52.27030182</c:v>
                </c:pt>
                <c:pt idx="1568">
                  <c:v>52.288776400000003</c:v>
                </c:pt>
                <c:pt idx="1569">
                  <c:v>52.31717682</c:v>
                </c:pt>
                <c:pt idx="1570">
                  <c:v>52.31717682</c:v>
                </c:pt>
                <c:pt idx="1571">
                  <c:v>52.246162409999997</c:v>
                </c:pt>
                <c:pt idx="1572">
                  <c:v>52.109821320000002</c:v>
                </c:pt>
                <c:pt idx="1573">
                  <c:v>52.518836980000003</c:v>
                </c:pt>
                <c:pt idx="1574">
                  <c:v>52.699195860000003</c:v>
                </c:pt>
                <c:pt idx="1575">
                  <c:v>53.0428772</c:v>
                </c:pt>
                <c:pt idx="1576">
                  <c:v>53.0428772</c:v>
                </c:pt>
                <c:pt idx="1577">
                  <c:v>53.213294980000001</c:v>
                </c:pt>
                <c:pt idx="1578">
                  <c:v>53.280040739999997</c:v>
                </c:pt>
                <c:pt idx="1579">
                  <c:v>53.177787780000003</c:v>
                </c:pt>
                <c:pt idx="1580">
                  <c:v>53.177787780000003</c:v>
                </c:pt>
                <c:pt idx="1581">
                  <c:v>53.000267030000003</c:v>
                </c:pt>
                <c:pt idx="1582">
                  <c:v>52.856834409999998</c:v>
                </c:pt>
                <c:pt idx="1583">
                  <c:v>52.788665770000001</c:v>
                </c:pt>
                <c:pt idx="1584">
                  <c:v>52.274559019999998</c:v>
                </c:pt>
                <c:pt idx="1585">
                  <c:v>52.091361999999997</c:v>
                </c:pt>
                <c:pt idx="1586">
                  <c:v>52.091361999999997</c:v>
                </c:pt>
                <c:pt idx="1587">
                  <c:v>52.410900120000001</c:v>
                </c:pt>
                <c:pt idx="1588">
                  <c:v>52.744628910000003</c:v>
                </c:pt>
                <c:pt idx="1589">
                  <c:v>52.784393309999999</c:v>
                </c:pt>
                <c:pt idx="1590">
                  <c:v>52.784393309999999</c:v>
                </c:pt>
                <c:pt idx="1591">
                  <c:v>53.903484339999999</c:v>
                </c:pt>
                <c:pt idx="1592">
                  <c:v>53.903484339999999</c:v>
                </c:pt>
                <c:pt idx="1593">
                  <c:v>54.252849580000003</c:v>
                </c:pt>
                <c:pt idx="1594">
                  <c:v>53.815441130000004</c:v>
                </c:pt>
                <c:pt idx="1595">
                  <c:v>53.427734379999997</c:v>
                </c:pt>
                <c:pt idx="1596">
                  <c:v>53.427734379999997</c:v>
                </c:pt>
                <c:pt idx="1597">
                  <c:v>53.183471679999997</c:v>
                </c:pt>
                <c:pt idx="1598">
                  <c:v>52.902282710000001</c:v>
                </c:pt>
                <c:pt idx="1599">
                  <c:v>53.194824220000001</c:v>
                </c:pt>
                <c:pt idx="1600">
                  <c:v>53.379447939999999</c:v>
                </c:pt>
                <c:pt idx="1601">
                  <c:v>53.620872499999997</c:v>
                </c:pt>
                <c:pt idx="1602">
                  <c:v>53.620872499999997</c:v>
                </c:pt>
                <c:pt idx="1603">
                  <c:v>53.316963200000004</c:v>
                </c:pt>
                <c:pt idx="1604">
                  <c:v>53.174945829999999</c:v>
                </c:pt>
                <c:pt idx="1605">
                  <c:v>53.174945829999999</c:v>
                </c:pt>
                <c:pt idx="1606">
                  <c:v>53.326896669999996</c:v>
                </c:pt>
                <c:pt idx="1607">
                  <c:v>53.156475069999999</c:v>
                </c:pt>
                <c:pt idx="1608">
                  <c:v>53.339672090000001</c:v>
                </c:pt>
                <c:pt idx="1609">
                  <c:v>53.194824220000001</c:v>
                </c:pt>
                <c:pt idx="1610">
                  <c:v>53.047130580000001</c:v>
                </c:pt>
                <c:pt idx="1611">
                  <c:v>53.268684389999997</c:v>
                </c:pt>
                <c:pt idx="1612">
                  <c:v>53.268684389999997</c:v>
                </c:pt>
                <c:pt idx="1613">
                  <c:v>53.397911069999999</c:v>
                </c:pt>
                <c:pt idx="1614">
                  <c:v>53.852355959999997</c:v>
                </c:pt>
                <c:pt idx="1615">
                  <c:v>53.852355959999997</c:v>
                </c:pt>
                <c:pt idx="1616">
                  <c:v>54.045494079999997</c:v>
                </c:pt>
                <c:pt idx="1617">
                  <c:v>53.140861510000001</c:v>
                </c:pt>
                <c:pt idx="1618">
                  <c:v>53.140861510000001</c:v>
                </c:pt>
                <c:pt idx="1619">
                  <c:v>53.04571533</c:v>
                </c:pt>
                <c:pt idx="1620">
                  <c:v>53.410694120000002</c:v>
                </c:pt>
                <c:pt idx="1621">
                  <c:v>53.410694120000002</c:v>
                </c:pt>
                <c:pt idx="1622">
                  <c:v>53.211872100000001</c:v>
                </c:pt>
                <c:pt idx="1623">
                  <c:v>53.048545840000003</c:v>
                </c:pt>
                <c:pt idx="1624">
                  <c:v>53.605247499999997</c:v>
                </c:pt>
                <c:pt idx="1625">
                  <c:v>53.605247499999997</c:v>
                </c:pt>
                <c:pt idx="1626">
                  <c:v>53.924785610000001</c:v>
                </c:pt>
                <c:pt idx="1627">
                  <c:v>53.924785610000001</c:v>
                </c:pt>
                <c:pt idx="1628">
                  <c:v>53.608093259999997</c:v>
                </c:pt>
                <c:pt idx="1629">
                  <c:v>53.37519073</c:v>
                </c:pt>
                <c:pt idx="1630">
                  <c:v>53.670581820000002</c:v>
                </c:pt>
                <c:pt idx="1631">
                  <c:v>53.670581820000002</c:v>
                </c:pt>
                <c:pt idx="1632">
                  <c:v>54.08242035</c:v>
                </c:pt>
                <c:pt idx="1633">
                  <c:v>54.257102969999998</c:v>
                </c:pt>
                <c:pt idx="1634">
                  <c:v>54.257102969999998</c:v>
                </c:pt>
                <c:pt idx="1635">
                  <c:v>53.812599179999999</c:v>
                </c:pt>
                <c:pt idx="1636">
                  <c:v>53.637916560000001</c:v>
                </c:pt>
                <c:pt idx="1637">
                  <c:v>53.637916560000001</c:v>
                </c:pt>
                <c:pt idx="1638">
                  <c:v>53.681945800000001</c:v>
                </c:pt>
                <c:pt idx="1639">
                  <c:v>53.883605959999997</c:v>
                </c:pt>
                <c:pt idx="1640">
                  <c:v>53.883605959999997</c:v>
                </c:pt>
                <c:pt idx="1641">
                  <c:v>53.985851289999999</c:v>
                </c:pt>
                <c:pt idx="1642">
                  <c:v>53.936145779999997</c:v>
                </c:pt>
                <c:pt idx="1643">
                  <c:v>53.656372070000003</c:v>
                </c:pt>
                <c:pt idx="1644">
                  <c:v>52.852561950000002</c:v>
                </c:pt>
                <c:pt idx="1645">
                  <c:v>51.834312439999998</c:v>
                </c:pt>
                <c:pt idx="1646">
                  <c:v>51.834312439999998</c:v>
                </c:pt>
                <c:pt idx="1647">
                  <c:v>51.30743408</c:v>
                </c:pt>
                <c:pt idx="1648">
                  <c:v>51.138435360000003</c:v>
                </c:pt>
                <c:pt idx="1649">
                  <c:v>51.138435360000003</c:v>
                </c:pt>
                <c:pt idx="1650">
                  <c:v>51.279033660000003</c:v>
                </c:pt>
                <c:pt idx="1651">
                  <c:v>51.865562439999998</c:v>
                </c:pt>
                <c:pt idx="1652">
                  <c:v>51.947929379999998</c:v>
                </c:pt>
                <c:pt idx="1653">
                  <c:v>52.435039519999997</c:v>
                </c:pt>
                <c:pt idx="1654">
                  <c:v>52.408058169999997</c:v>
                </c:pt>
                <c:pt idx="1655">
                  <c:v>52.408058169999997</c:v>
                </c:pt>
                <c:pt idx="1656">
                  <c:v>52.57137299</c:v>
                </c:pt>
                <c:pt idx="1657">
                  <c:v>52.579902650000001</c:v>
                </c:pt>
                <c:pt idx="1658">
                  <c:v>52.778724670000003</c:v>
                </c:pt>
                <c:pt idx="1659">
                  <c:v>52.778724670000003</c:v>
                </c:pt>
                <c:pt idx="1660">
                  <c:v>53.297088619999997</c:v>
                </c:pt>
                <c:pt idx="1661">
                  <c:v>54.133556370000001</c:v>
                </c:pt>
                <c:pt idx="1662">
                  <c:v>54.19888306</c:v>
                </c:pt>
                <c:pt idx="1663">
                  <c:v>53.476013180000002</c:v>
                </c:pt>
                <c:pt idx="1664">
                  <c:v>52.606884000000001</c:v>
                </c:pt>
                <c:pt idx="1665">
                  <c:v>52.606884000000001</c:v>
                </c:pt>
                <c:pt idx="1666">
                  <c:v>52.67505646</c:v>
                </c:pt>
                <c:pt idx="1667">
                  <c:v>53.149383540000002</c:v>
                </c:pt>
                <c:pt idx="1668">
                  <c:v>53.345367430000003</c:v>
                </c:pt>
                <c:pt idx="1669">
                  <c:v>53.345367430000003</c:v>
                </c:pt>
                <c:pt idx="1670">
                  <c:v>53.524311070000003</c:v>
                </c:pt>
                <c:pt idx="1671">
                  <c:v>53.524311070000003</c:v>
                </c:pt>
                <c:pt idx="1672">
                  <c:v>53.595314029999997</c:v>
                </c:pt>
                <c:pt idx="1673">
                  <c:v>53.184886929999998</c:v>
                </c:pt>
                <c:pt idx="1674">
                  <c:v>53.146545410000002</c:v>
                </c:pt>
                <c:pt idx="1675">
                  <c:v>53.146545410000002</c:v>
                </c:pt>
                <c:pt idx="1676">
                  <c:v>53.656383509999998</c:v>
                </c:pt>
                <c:pt idx="1677">
                  <c:v>54.00858307</c:v>
                </c:pt>
                <c:pt idx="1678">
                  <c:v>53.835315700000002</c:v>
                </c:pt>
                <c:pt idx="1679">
                  <c:v>53.4817009</c:v>
                </c:pt>
                <c:pt idx="1680">
                  <c:v>53.200519559999996</c:v>
                </c:pt>
                <c:pt idx="1681">
                  <c:v>53.200519559999996</c:v>
                </c:pt>
                <c:pt idx="1682">
                  <c:v>53.179210660000003</c:v>
                </c:pt>
                <c:pt idx="1683">
                  <c:v>53.548450469999999</c:v>
                </c:pt>
                <c:pt idx="1684">
                  <c:v>53.548450469999999</c:v>
                </c:pt>
                <c:pt idx="1685">
                  <c:v>53.717449190000004</c:v>
                </c:pt>
                <c:pt idx="1686">
                  <c:v>53.93899536</c:v>
                </c:pt>
                <c:pt idx="1687">
                  <c:v>53.971656799999998</c:v>
                </c:pt>
                <c:pt idx="1688">
                  <c:v>53.99295807</c:v>
                </c:pt>
                <c:pt idx="1689">
                  <c:v>53.541351319999997</c:v>
                </c:pt>
                <c:pt idx="1690">
                  <c:v>53.541351319999997</c:v>
                </c:pt>
                <c:pt idx="1691">
                  <c:v>53.298492430000003</c:v>
                </c:pt>
                <c:pt idx="1692">
                  <c:v>53.379447939999999</c:v>
                </c:pt>
                <c:pt idx="1693">
                  <c:v>53.251628879999998</c:v>
                </c:pt>
                <c:pt idx="1694">
                  <c:v>53.251628879999998</c:v>
                </c:pt>
                <c:pt idx="1695">
                  <c:v>53.856616969999997</c:v>
                </c:pt>
                <c:pt idx="1696">
                  <c:v>53.856616969999997</c:v>
                </c:pt>
                <c:pt idx="1697">
                  <c:v>53.948932650000003</c:v>
                </c:pt>
                <c:pt idx="1698">
                  <c:v>53.605255130000003</c:v>
                </c:pt>
                <c:pt idx="1699">
                  <c:v>53.679100040000002</c:v>
                </c:pt>
                <c:pt idx="1700">
                  <c:v>53.679100040000002</c:v>
                </c:pt>
                <c:pt idx="1701">
                  <c:v>53.616615299999999</c:v>
                </c:pt>
                <c:pt idx="1702">
                  <c:v>53.671997070000003</c:v>
                </c:pt>
                <c:pt idx="1703">
                  <c:v>53.626564029999997</c:v>
                </c:pt>
                <c:pt idx="1704">
                  <c:v>53.490226749999998</c:v>
                </c:pt>
                <c:pt idx="1705">
                  <c:v>53.505847930000002</c:v>
                </c:pt>
                <c:pt idx="1706">
                  <c:v>53.505847930000002</c:v>
                </c:pt>
                <c:pt idx="1707">
                  <c:v>53.620872499999997</c:v>
                </c:pt>
                <c:pt idx="1708">
                  <c:v>53.754371640000002</c:v>
                </c:pt>
                <c:pt idx="1709">
                  <c:v>53.754371640000002</c:v>
                </c:pt>
                <c:pt idx="1710">
                  <c:v>54.269886020000001</c:v>
                </c:pt>
                <c:pt idx="1711">
                  <c:v>54.507049559999999</c:v>
                </c:pt>
                <c:pt idx="1712">
                  <c:v>54.48859787</c:v>
                </c:pt>
                <c:pt idx="1713">
                  <c:v>54.092369079999997</c:v>
                </c:pt>
                <c:pt idx="1714">
                  <c:v>53.921955109999999</c:v>
                </c:pt>
                <c:pt idx="1715">
                  <c:v>53.921955109999999</c:v>
                </c:pt>
                <c:pt idx="1716">
                  <c:v>54.478649140000002</c:v>
                </c:pt>
                <c:pt idx="1717">
                  <c:v>54.588005070000001</c:v>
                </c:pt>
                <c:pt idx="1718">
                  <c:v>54.399120330000002</c:v>
                </c:pt>
                <c:pt idx="1719">
                  <c:v>54.399120330000002</c:v>
                </c:pt>
                <c:pt idx="1720">
                  <c:v>54.250007629999999</c:v>
                </c:pt>
                <c:pt idx="1721">
                  <c:v>54.556751249999998</c:v>
                </c:pt>
                <c:pt idx="1722">
                  <c:v>54.161956789999998</c:v>
                </c:pt>
                <c:pt idx="1723">
                  <c:v>54.078166959999997</c:v>
                </c:pt>
                <c:pt idx="1724">
                  <c:v>54.421836849999998</c:v>
                </c:pt>
                <c:pt idx="1725">
                  <c:v>54.421836849999998</c:v>
                </c:pt>
                <c:pt idx="1726">
                  <c:v>54.586570739999999</c:v>
                </c:pt>
                <c:pt idx="1727">
                  <c:v>54.444561</c:v>
                </c:pt>
                <c:pt idx="1728">
                  <c:v>54.444561</c:v>
                </c:pt>
                <c:pt idx="1729">
                  <c:v>54.389183039999999</c:v>
                </c:pt>
                <c:pt idx="1730">
                  <c:v>54.607887269999999</c:v>
                </c:pt>
                <c:pt idx="1731">
                  <c:v>54.607887269999999</c:v>
                </c:pt>
                <c:pt idx="1732">
                  <c:v>54.935943600000002</c:v>
                </c:pt>
                <c:pt idx="1733">
                  <c:v>55.201515200000003</c:v>
                </c:pt>
                <c:pt idx="1734">
                  <c:v>55.201515200000003</c:v>
                </c:pt>
                <c:pt idx="1735">
                  <c:v>54.937366490000002</c:v>
                </c:pt>
                <c:pt idx="1736">
                  <c:v>54.616405489999998</c:v>
                </c:pt>
                <c:pt idx="1737">
                  <c:v>54.941627500000003</c:v>
                </c:pt>
                <c:pt idx="1738">
                  <c:v>54.941627500000003</c:v>
                </c:pt>
                <c:pt idx="1739">
                  <c:v>54.460186</c:v>
                </c:pt>
                <c:pt idx="1740">
                  <c:v>54.335205080000001</c:v>
                </c:pt>
                <c:pt idx="1741">
                  <c:v>54.335205080000001</c:v>
                </c:pt>
                <c:pt idx="1742">
                  <c:v>54.063957209999998</c:v>
                </c:pt>
                <c:pt idx="1743">
                  <c:v>53.862297060000003</c:v>
                </c:pt>
                <c:pt idx="1744">
                  <c:v>53.862297060000003</c:v>
                </c:pt>
                <c:pt idx="1745">
                  <c:v>53.983020779999997</c:v>
                </c:pt>
                <c:pt idx="1746">
                  <c:v>54.019935609999997</c:v>
                </c:pt>
                <c:pt idx="1747">
                  <c:v>54.166210169999999</c:v>
                </c:pt>
                <c:pt idx="1748">
                  <c:v>54.488586429999998</c:v>
                </c:pt>
                <c:pt idx="1749">
                  <c:v>54.791076660000002</c:v>
                </c:pt>
                <c:pt idx="1750">
                  <c:v>54.791076660000002</c:v>
                </c:pt>
                <c:pt idx="1751">
                  <c:v>54.674629209999999</c:v>
                </c:pt>
                <c:pt idx="1752">
                  <c:v>54.795341489999998</c:v>
                </c:pt>
                <c:pt idx="1753">
                  <c:v>54.627765660000001</c:v>
                </c:pt>
                <c:pt idx="1754">
                  <c:v>54.627765660000001</c:v>
                </c:pt>
                <c:pt idx="1755">
                  <c:v>54.781139369999998</c:v>
                </c:pt>
                <c:pt idx="1756">
                  <c:v>54.600776670000002</c:v>
                </c:pt>
                <c:pt idx="1757">
                  <c:v>54.325275419999997</c:v>
                </c:pt>
                <c:pt idx="1758">
                  <c:v>54.387756349999997</c:v>
                </c:pt>
                <c:pt idx="1759">
                  <c:v>54.387756349999997</c:v>
                </c:pt>
                <c:pt idx="1760">
                  <c:v>54.431774140000002</c:v>
                </c:pt>
                <c:pt idx="1761">
                  <c:v>54.539710999999997</c:v>
                </c:pt>
                <c:pt idx="1762">
                  <c:v>54.431774140000002</c:v>
                </c:pt>
                <c:pt idx="1763">
                  <c:v>54.431774140000002</c:v>
                </c:pt>
                <c:pt idx="1764">
                  <c:v>54.548229220000003</c:v>
                </c:pt>
                <c:pt idx="1765">
                  <c:v>54.548229220000003</c:v>
                </c:pt>
                <c:pt idx="1766">
                  <c:v>54.474384309999998</c:v>
                </c:pt>
                <c:pt idx="1767">
                  <c:v>54.60930252</c:v>
                </c:pt>
                <c:pt idx="1768">
                  <c:v>54.528350830000001</c:v>
                </c:pt>
                <c:pt idx="1769">
                  <c:v>54.528350830000001</c:v>
                </c:pt>
                <c:pt idx="1770">
                  <c:v>54.231548310000001</c:v>
                </c:pt>
                <c:pt idx="1771">
                  <c:v>54.50563812</c:v>
                </c:pt>
                <c:pt idx="1772">
                  <c:v>54.50563812</c:v>
                </c:pt>
                <c:pt idx="1773">
                  <c:v>54.644813540000001</c:v>
                </c:pt>
                <c:pt idx="1774">
                  <c:v>54.421844479999997</c:v>
                </c:pt>
                <c:pt idx="1775">
                  <c:v>54.421844479999997</c:v>
                </c:pt>
                <c:pt idx="1776">
                  <c:v>54.514152529999997</c:v>
                </c:pt>
                <c:pt idx="1777">
                  <c:v>54.609294890000001</c:v>
                </c:pt>
                <c:pt idx="1778">
                  <c:v>54.609294890000001</c:v>
                </c:pt>
                <c:pt idx="1779">
                  <c:v>54.816642760000001</c:v>
                </c:pt>
                <c:pt idx="1780">
                  <c:v>54.443145749999999</c:v>
                </c:pt>
                <c:pt idx="1781">
                  <c:v>54.384918210000002</c:v>
                </c:pt>
                <c:pt idx="1782">
                  <c:v>54.916053769999998</c:v>
                </c:pt>
                <c:pt idx="1783">
                  <c:v>55.308021549999999</c:v>
                </c:pt>
                <c:pt idx="1784">
                  <c:v>55.308021549999999</c:v>
                </c:pt>
                <c:pt idx="1785">
                  <c:v>55.178783420000002</c:v>
                </c:pt>
                <c:pt idx="1786">
                  <c:v>55.653125760000002</c:v>
                </c:pt>
                <c:pt idx="1787">
                  <c:v>55.22849274</c:v>
                </c:pt>
                <c:pt idx="1788">
                  <c:v>55.22849274</c:v>
                </c:pt>
                <c:pt idx="1789">
                  <c:v>54.81380463</c:v>
                </c:pt>
                <c:pt idx="1790">
                  <c:v>54.524097439999998</c:v>
                </c:pt>
                <c:pt idx="1791">
                  <c:v>54.599365229999997</c:v>
                </c:pt>
                <c:pt idx="1792">
                  <c:v>54.444568629999999</c:v>
                </c:pt>
                <c:pt idx="1793">
                  <c:v>54.562438960000001</c:v>
                </c:pt>
                <c:pt idx="1794">
                  <c:v>54.562438960000001</c:v>
                </c:pt>
                <c:pt idx="1795">
                  <c:v>54.606464389999999</c:v>
                </c:pt>
                <c:pt idx="1796">
                  <c:v>54.488594059999997</c:v>
                </c:pt>
                <c:pt idx="1797">
                  <c:v>54.488594059999997</c:v>
                </c:pt>
                <c:pt idx="1798">
                  <c:v>54.617816929999996</c:v>
                </c:pt>
                <c:pt idx="1799">
                  <c:v>54.65615845</c:v>
                </c:pt>
                <c:pt idx="1800">
                  <c:v>54.65615845</c:v>
                </c:pt>
                <c:pt idx="1801">
                  <c:v>54.58940887</c:v>
                </c:pt>
                <c:pt idx="1802">
                  <c:v>54.727172850000002</c:v>
                </c:pt>
                <c:pt idx="1803">
                  <c:v>54.727172850000002</c:v>
                </c:pt>
                <c:pt idx="1804">
                  <c:v>54.563854220000003</c:v>
                </c:pt>
                <c:pt idx="1805">
                  <c:v>54.883384700000001</c:v>
                </c:pt>
                <c:pt idx="1806">
                  <c:v>54.595104220000003</c:v>
                </c:pt>
                <c:pt idx="1807">
                  <c:v>54.595104220000003</c:v>
                </c:pt>
                <c:pt idx="1808">
                  <c:v>54.345153809999999</c:v>
                </c:pt>
                <c:pt idx="1809">
                  <c:v>54.345153809999999</c:v>
                </c:pt>
                <c:pt idx="1810">
                  <c:v>54.410480499999998</c:v>
                </c:pt>
                <c:pt idx="1811">
                  <c:v>54.25284576</c:v>
                </c:pt>
                <c:pt idx="1812">
                  <c:v>54.227283479999997</c:v>
                </c:pt>
                <c:pt idx="1813">
                  <c:v>54.227283479999997</c:v>
                </c:pt>
                <c:pt idx="1814">
                  <c:v>54.085266109999999</c:v>
                </c:pt>
                <c:pt idx="1815">
                  <c:v>53.849525450000002</c:v>
                </c:pt>
                <c:pt idx="1816">
                  <c:v>53.74869537</c:v>
                </c:pt>
                <c:pt idx="1817">
                  <c:v>53.696147920000001</c:v>
                </c:pt>
                <c:pt idx="1818">
                  <c:v>53.507263180000002</c:v>
                </c:pt>
                <c:pt idx="1819">
                  <c:v>53.507263180000002</c:v>
                </c:pt>
                <c:pt idx="1820">
                  <c:v>53.082633970000003</c:v>
                </c:pt>
                <c:pt idx="1821">
                  <c:v>52.795764920000003</c:v>
                </c:pt>
                <c:pt idx="1822">
                  <c:v>53.076953889999999</c:v>
                </c:pt>
                <c:pt idx="1823">
                  <c:v>53.076953889999999</c:v>
                </c:pt>
                <c:pt idx="1824">
                  <c:v>54.177574159999999</c:v>
                </c:pt>
                <c:pt idx="1825">
                  <c:v>54.791084290000001</c:v>
                </c:pt>
                <c:pt idx="1826">
                  <c:v>54.957237239999998</c:v>
                </c:pt>
                <c:pt idx="1827">
                  <c:v>54.454505920000003</c:v>
                </c:pt>
                <c:pt idx="1828">
                  <c:v>54.434619900000001</c:v>
                </c:pt>
                <c:pt idx="1829">
                  <c:v>54.434619900000001</c:v>
                </c:pt>
                <c:pt idx="1830">
                  <c:v>54.570960999999997</c:v>
                </c:pt>
                <c:pt idx="1831">
                  <c:v>55.042449949999998</c:v>
                </c:pt>
                <c:pt idx="1832">
                  <c:v>55.042449949999998</c:v>
                </c:pt>
                <c:pt idx="1833">
                  <c:v>55.219970699999998</c:v>
                </c:pt>
                <c:pt idx="1834">
                  <c:v>55.538085940000002</c:v>
                </c:pt>
                <c:pt idx="1835">
                  <c:v>55.538085940000002</c:v>
                </c:pt>
                <c:pt idx="1836">
                  <c:v>55.773841859999997</c:v>
                </c:pt>
                <c:pt idx="1837">
                  <c:v>55.797973630000001</c:v>
                </c:pt>
                <c:pt idx="1838">
                  <c:v>55.797973630000001</c:v>
                </c:pt>
                <c:pt idx="1839">
                  <c:v>55.76389313</c:v>
                </c:pt>
                <c:pt idx="1840">
                  <c:v>56.239646909999998</c:v>
                </c:pt>
                <c:pt idx="1841">
                  <c:v>55.567909239999999</c:v>
                </c:pt>
                <c:pt idx="1842">
                  <c:v>55.567909239999999</c:v>
                </c:pt>
                <c:pt idx="1843">
                  <c:v>54.971443180000001</c:v>
                </c:pt>
                <c:pt idx="1844">
                  <c:v>54.971443180000001</c:v>
                </c:pt>
                <c:pt idx="1845">
                  <c:v>55.269683839999999</c:v>
                </c:pt>
                <c:pt idx="1846">
                  <c:v>55.360572810000001</c:v>
                </c:pt>
                <c:pt idx="1847">
                  <c:v>55.141864779999999</c:v>
                </c:pt>
                <c:pt idx="1848">
                  <c:v>55.141864779999999</c:v>
                </c:pt>
                <c:pt idx="1849">
                  <c:v>54.774036410000001</c:v>
                </c:pt>
                <c:pt idx="1850">
                  <c:v>55.130504610000003</c:v>
                </c:pt>
                <c:pt idx="1851">
                  <c:v>55.364830019999999</c:v>
                </c:pt>
                <c:pt idx="1852">
                  <c:v>55.45288086</c:v>
                </c:pt>
                <c:pt idx="1853">
                  <c:v>55.45288086</c:v>
                </c:pt>
                <c:pt idx="1854">
                  <c:v>55.451454159999997</c:v>
                </c:pt>
                <c:pt idx="1855">
                  <c:v>55.397491459999998</c:v>
                </c:pt>
                <c:pt idx="1856">
                  <c:v>55.506843570000001</c:v>
                </c:pt>
                <c:pt idx="1857">
                  <c:v>55.506843570000001</c:v>
                </c:pt>
                <c:pt idx="1858">
                  <c:v>55.332160950000002</c:v>
                </c:pt>
                <c:pt idx="1859">
                  <c:v>55.441516880000002</c:v>
                </c:pt>
                <c:pt idx="1860">
                  <c:v>55.555126190000003</c:v>
                </c:pt>
                <c:pt idx="1861">
                  <c:v>55.33641815</c:v>
                </c:pt>
                <c:pt idx="1862">
                  <c:v>55.343517300000002</c:v>
                </c:pt>
                <c:pt idx="1863">
                  <c:v>55.343517300000002</c:v>
                </c:pt>
                <c:pt idx="1864">
                  <c:v>55.275352480000002</c:v>
                </c:pt>
                <c:pt idx="1865">
                  <c:v>55.175941469999998</c:v>
                </c:pt>
                <c:pt idx="1866">
                  <c:v>55.058067319999999</c:v>
                </c:pt>
                <c:pt idx="1867">
                  <c:v>55.058067319999999</c:v>
                </c:pt>
                <c:pt idx="1868">
                  <c:v>55.519615170000002</c:v>
                </c:pt>
                <c:pt idx="1869">
                  <c:v>55.519615170000002</c:v>
                </c:pt>
                <c:pt idx="1870">
                  <c:v>55.660205840000003</c:v>
                </c:pt>
                <c:pt idx="1871">
                  <c:v>54.776874540000001</c:v>
                </c:pt>
                <c:pt idx="1872">
                  <c:v>53.781349179999999</c:v>
                </c:pt>
                <c:pt idx="1873">
                  <c:v>53.781349179999999</c:v>
                </c:pt>
                <c:pt idx="1874">
                  <c:v>52.888080600000002</c:v>
                </c:pt>
                <c:pt idx="1875">
                  <c:v>52.258941649999997</c:v>
                </c:pt>
                <c:pt idx="1876">
                  <c:v>52.258941649999997</c:v>
                </c:pt>
                <c:pt idx="1877">
                  <c:v>52.084270480000001</c:v>
                </c:pt>
                <c:pt idx="1878">
                  <c:v>52.632453920000003</c:v>
                </c:pt>
                <c:pt idx="1879">
                  <c:v>52.632453920000003</c:v>
                </c:pt>
                <c:pt idx="1880">
                  <c:v>53.25164032</c:v>
                </c:pt>
                <c:pt idx="1881">
                  <c:v>54.092365260000001</c:v>
                </c:pt>
                <c:pt idx="1882">
                  <c:v>54.624919890000001</c:v>
                </c:pt>
                <c:pt idx="1883">
                  <c:v>54.624919890000001</c:v>
                </c:pt>
                <c:pt idx="1884">
                  <c:v>54.80244064</c:v>
                </c:pt>
                <c:pt idx="1885">
                  <c:v>54.866352079999999</c:v>
                </c:pt>
                <c:pt idx="1886">
                  <c:v>55.388969420000002</c:v>
                </c:pt>
                <c:pt idx="1887">
                  <c:v>56.307811739999998</c:v>
                </c:pt>
                <c:pt idx="1888">
                  <c:v>56.307811739999998</c:v>
                </c:pt>
                <c:pt idx="1889">
                  <c:v>56.641548159999999</c:v>
                </c:pt>
                <c:pt idx="1890">
                  <c:v>56.580474850000002</c:v>
                </c:pt>
                <c:pt idx="1891">
                  <c:v>56.424263000000003</c:v>
                </c:pt>
                <c:pt idx="1892">
                  <c:v>56.424263000000003</c:v>
                </c:pt>
                <c:pt idx="1893">
                  <c:v>56.05076218</c:v>
                </c:pt>
                <c:pt idx="1894">
                  <c:v>55.911590580000002</c:v>
                </c:pt>
                <c:pt idx="1895">
                  <c:v>55.68294144</c:v>
                </c:pt>
                <c:pt idx="1896">
                  <c:v>55.76389313</c:v>
                </c:pt>
                <c:pt idx="1897">
                  <c:v>55.76389313</c:v>
                </c:pt>
                <c:pt idx="1898">
                  <c:v>55.398914339999997</c:v>
                </c:pt>
                <c:pt idx="1899">
                  <c:v>55.59772873</c:v>
                </c:pt>
                <c:pt idx="1900">
                  <c:v>55.437263489999999</c:v>
                </c:pt>
                <c:pt idx="1901">
                  <c:v>55.437263489999999</c:v>
                </c:pt>
                <c:pt idx="1902">
                  <c:v>55.300914759999998</c:v>
                </c:pt>
                <c:pt idx="1903">
                  <c:v>55.069435120000001</c:v>
                </c:pt>
                <c:pt idx="1904">
                  <c:v>55.069435120000001</c:v>
                </c:pt>
                <c:pt idx="1905">
                  <c:v>54.870605470000001</c:v>
                </c:pt>
                <c:pt idx="1906">
                  <c:v>54.98423004</c:v>
                </c:pt>
                <c:pt idx="1907">
                  <c:v>54.98423004</c:v>
                </c:pt>
                <c:pt idx="1908">
                  <c:v>54.925994869999997</c:v>
                </c:pt>
                <c:pt idx="1909">
                  <c:v>54.917469019999999</c:v>
                </c:pt>
                <c:pt idx="1910">
                  <c:v>54.873451230000001</c:v>
                </c:pt>
                <c:pt idx="1911">
                  <c:v>54.873451230000001</c:v>
                </c:pt>
                <c:pt idx="1912">
                  <c:v>54.588001249999998</c:v>
                </c:pt>
                <c:pt idx="1913">
                  <c:v>54.588001249999998</c:v>
                </c:pt>
                <c:pt idx="1914">
                  <c:v>54.134971620000002</c:v>
                </c:pt>
                <c:pt idx="1915">
                  <c:v>54.235801700000003</c:v>
                </c:pt>
                <c:pt idx="1916">
                  <c:v>54.10373688</c:v>
                </c:pt>
                <c:pt idx="1917">
                  <c:v>54.10373688</c:v>
                </c:pt>
                <c:pt idx="1918">
                  <c:v>54.210247039999999</c:v>
                </c:pt>
                <c:pt idx="1919">
                  <c:v>54.234386440000002</c:v>
                </c:pt>
                <c:pt idx="1920">
                  <c:v>54.234386440000002</c:v>
                </c:pt>
                <c:pt idx="1921">
                  <c:v>54.03130341</c:v>
                </c:pt>
                <c:pt idx="1922">
                  <c:v>54.275573729999998</c:v>
                </c:pt>
                <c:pt idx="1923">
                  <c:v>54.275573729999998</c:v>
                </c:pt>
                <c:pt idx="1924">
                  <c:v>54.80102539</c:v>
                </c:pt>
                <c:pt idx="1925">
                  <c:v>55.273937230000001</c:v>
                </c:pt>
                <c:pt idx="1926">
                  <c:v>55.273937230000001</c:v>
                </c:pt>
                <c:pt idx="1927">
                  <c:v>55.50258255</c:v>
                </c:pt>
                <c:pt idx="1928">
                  <c:v>55.596313479999999</c:v>
                </c:pt>
                <c:pt idx="1929">
                  <c:v>55.516777040000001</c:v>
                </c:pt>
                <c:pt idx="1930">
                  <c:v>55.570739750000001</c:v>
                </c:pt>
                <c:pt idx="1931">
                  <c:v>55.762462620000001</c:v>
                </c:pt>
                <c:pt idx="1932">
                  <c:v>55.762462620000001</c:v>
                </c:pt>
                <c:pt idx="1933">
                  <c:v>55.357727050000001</c:v>
                </c:pt>
                <c:pt idx="1934">
                  <c:v>55.445770260000003</c:v>
                </c:pt>
                <c:pt idx="1935">
                  <c:v>55.482696529999998</c:v>
                </c:pt>
                <c:pt idx="1936">
                  <c:v>55.482696529999998</c:v>
                </c:pt>
                <c:pt idx="1937">
                  <c:v>55.471336360000002</c:v>
                </c:pt>
                <c:pt idx="1938">
                  <c:v>55.638916020000003</c:v>
                </c:pt>
                <c:pt idx="1939">
                  <c:v>55.711341859999997</c:v>
                </c:pt>
                <c:pt idx="1940">
                  <c:v>55.694293979999998</c:v>
                </c:pt>
                <c:pt idx="1941">
                  <c:v>55.278190610000003</c:v>
                </c:pt>
                <c:pt idx="1942">
                  <c:v>55.278190610000003</c:v>
                </c:pt>
                <c:pt idx="1943">
                  <c:v>54.970020290000001</c:v>
                </c:pt>
                <c:pt idx="1944">
                  <c:v>54.958660129999998</c:v>
                </c:pt>
                <c:pt idx="1945">
                  <c:v>54.958660129999998</c:v>
                </c:pt>
                <c:pt idx="1946">
                  <c:v>55.3094368</c:v>
                </c:pt>
                <c:pt idx="1947">
                  <c:v>54.887645720000002</c:v>
                </c:pt>
                <c:pt idx="1948">
                  <c:v>54.887645720000002</c:v>
                </c:pt>
                <c:pt idx="1949">
                  <c:v>54.816638949999998</c:v>
                </c:pt>
                <c:pt idx="1950">
                  <c:v>55.03250122</c:v>
                </c:pt>
                <c:pt idx="1951">
                  <c:v>55.03250122</c:v>
                </c:pt>
                <c:pt idx="1952">
                  <c:v>55.03534698</c:v>
                </c:pt>
                <c:pt idx="1953">
                  <c:v>55.136177060000001</c:v>
                </c:pt>
                <c:pt idx="1954">
                  <c:v>55.092155460000001</c:v>
                </c:pt>
                <c:pt idx="1955">
                  <c:v>54.948722840000002</c:v>
                </c:pt>
                <c:pt idx="1956">
                  <c:v>53.87507248</c:v>
                </c:pt>
                <c:pt idx="1957">
                  <c:v>53.35671997</c:v>
                </c:pt>
                <c:pt idx="1958">
                  <c:v>53.35671997</c:v>
                </c:pt>
                <c:pt idx="1959">
                  <c:v>53.424888609999996</c:v>
                </c:pt>
                <c:pt idx="1960">
                  <c:v>53.799816130000004</c:v>
                </c:pt>
                <c:pt idx="1961">
                  <c:v>53.799816130000004</c:v>
                </c:pt>
                <c:pt idx="1962">
                  <c:v>54.303966520000003</c:v>
                </c:pt>
                <c:pt idx="1963">
                  <c:v>54.717243189999998</c:v>
                </c:pt>
                <c:pt idx="1964">
                  <c:v>54.717243189999998</c:v>
                </c:pt>
                <c:pt idx="1965">
                  <c:v>56.519416810000003</c:v>
                </c:pt>
                <c:pt idx="1966">
                  <c:v>57.182628630000004</c:v>
                </c:pt>
                <c:pt idx="1967">
                  <c:v>57.182628630000004</c:v>
                </c:pt>
                <c:pt idx="1968">
                  <c:v>57.100261690000004</c:v>
                </c:pt>
                <c:pt idx="1969">
                  <c:v>57.063335420000001</c:v>
                </c:pt>
                <c:pt idx="1970">
                  <c:v>57.063335420000001</c:v>
                </c:pt>
                <c:pt idx="1971">
                  <c:v>57.215290070000002</c:v>
                </c:pt>
                <c:pt idx="1972">
                  <c:v>57.280616760000001</c:v>
                </c:pt>
                <c:pt idx="1973">
                  <c:v>56.90002441</c:v>
                </c:pt>
                <c:pt idx="1974">
                  <c:v>56.826164249999998</c:v>
                </c:pt>
                <c:pt idx="1975">
                  <c:v>56.726757050000003</c:v>
                </c:pt>
                <c:pt idx="1976">
                  <c:v>56.726757050000003</c:v>
                </c:pt>
                <c:pt idx="1977">
                  <c:v>56.826164249999998</c:v>
                </c:pt>
                <c:pt idx="1978">
                  <c:v>56.567687990000003</c:v>
                </c:pt>
                <c:pt idx="1979">
                  <c:v>56.390186309999997</c:v>
                </c:pt>
                <c:pt idx="1980">
                  <c:v>56.390186309999997</c:v>
                </c:pt>
                <c:pt idx="1981">
                  <c:v>56.544990540000001</c:v>
                </c:pt>
                <c:pt idx="1982">
                  <c:v>56.848899840000001</c:v>
                </c:pt>
                <c:pt idx="1983">
                  <c:v>56.848899840000001</c:v>
                </c:pt>
                <c:pt idx="1984">
                  <c:v>56.644397740000002</c:v>
                </c:pt>
                <c:pt idx="1985">
                  <c:v>56.914222719999998</c:v>
                </c:pt>
                <c:pt idx="1986">
                  <c:v>56.914222719999998</c:v>
                </c:pt>
                <c:pt idx="1987">
                  <c:v>56.613147740000002</c:v>
                </c:pt>
                <c:pt idx="1988">
                  <c:v>56.884391780000001</c:v>
                </c:pt>
                <c:pt idx="1989">
                  <c:v>56.884391780000001</c:v>
                </c:pt>
                <c:pt idx="1990">
                  <c:v>56.953979490000002</c:v>
                </c:pt>
                <c:pt idx="1991">
                  <c:v>56.966766360000001</c:v>
                </c:pt>
                <c:pt idx="1992">
                  <c:v>56.966766360000001</c:v>
                </c:pt>
                <c:pt idx="1993">
                  <c:v>57.490806579999997</c:v>
                </c:pt>
                <c:pt idx="1994">
                  <c:v>57.354473110000001</c:v>
                </c:pt>
                <c:pt idx="1995">
                  <c:v>57.354473110000001</c:v>
                </c:pt>
                <c:pt idx="1996">
                  <c:v>57.517784120000002</c:v>
                </c:pt>
                <c:pt idx="1997">
                  <c:v>57.154228209999999</c:v>
                </c:pt>
                <c:pt idx="1998">
                  <c:v>56.932685849999999</c:v>
                </c:pt>
                <c:pt idx="1999">
                  <c:v>56.932685849999999</c:v>
                </c:pt>
                <c:pt idx="2000">
                  <c:v>57.090320589999997</c:v>
                </c:pt>
                <c:pt idx="2001">
                  <c:v>57.090320589999997</c:v>
                </c:pt>
                <c:pt idx="2002">
                  <c:v>57.230915070000002</c:v>
                </c:pt>
                <c:pt idx="2003">
                  <c:v>56.610301970000002</c:v>
                </c:pt>
                <c:pt idx="2004">
                  <c:v>56.388763429999997</c:v>
                </c:pt>
                <c:pt idx="2005">
                  <c:v>56.388763429999997</c:v>
                </c:pt>
                <c:pt idx="2006">
                  <c:v>56.121776580000002</c:v>
                </c:pt>
                <c:pt idx="2007">
                  <c:v>56.260944369999997</c:v>
                </c:pt>
                <c:pt idx="2008">
                  <c:v>56.243907929999999</c:v>
                </c:pt>
                <c:pt idx="2009">
                  <c:v>56.293617249999997</c:v>
                </c:pt>
                <c:pt idx="2010">
                  <c:v>56.661430359999997</c:v>
                </c:pt>
                <c:pt idx="2011">
                  <c:v>56.661430359999997</c:v>
                </c:pt>
                <c:pt idx="2012">
                  <c:v>56.661430359999997</c:v>
                </c:pt>
                <c:pt idx="2013">
                  <c:v>56.803447720000001</c:v>
                </c:pt>
                <c:pt idx="2014">
                  <c:v>57.005107879999997</c:v>
                </c:pt>
                <c:pt idx="2015">
                  <c:v>57.005107879999997</c:v>
                </c:pt>
                <c:pt idx="2016">
                  <c:v>56.67563629</c:v>
                </c:pt>
                <c:pt idx="2017">
                  <c:v>56.493854519999999</c:v>
                </c:pt>
                <c:pt idx="2018">
                  <c:v>56.543567660000001</c:v>
                </c:pt>
                <c:pt idx="2019">
                  <c:v>56.496692660000001</c:v>
                </c:pt>
                <c:pt idx="2020">
                  <c:v>56.75515747</c:v>
                </c:pt>
                <c:pt idx="2021">
                  <c:v>56.75515747</c:v>
                </c:pt>
                <c:pt idx="2022">
                  <c:v>56.784984590000001</c:v>
                </c:pt>
                <c:pt idx="2023">
                  <c:v>57.090320589999997</c:v>
                </c:pt>
                <c:pt idx="2024">
                  <c:v>57.090320589999997</c:v>
                </c:pt>
                <c:pt idx="2025">
                  <c:v>56.749481199999998</c:v>
                </c:pt>
                <c:pt idx="2026">
                  <c:v>56.662849430000001</c:v>
                </c:pt>
                <c:pt idx="2027">
                  <c:v>57.087474819999997</c:v>
                </c:pt>
                <c:pt idx="2028">
                  <c:v>56.678474430000001</c:v>
                </c:pt>
                <c:pt idx="2029">
                  <c:v>56.380241390000002</c:v>
                </c:pt>
                <c:pt idx="2030">
                  <c:v>56.380241390000002</c:v>
                </c:pt>
                <c:pt idx="2031">
                  <c:v>55.867561340000002</c:v>
                </c:pt>
                <c:pt idx="2032">
                  <c:v>56.052185059999999</c:v>
                </c:pt>
                <c:pt idx="2033">
                  <c:v>56.303550719999997</c:v>
                </c:pt>
                <c:pt idx="2034">
                  <c:v>56.303550719999997</c:v>
                </c:pt>
                <c:pt idx="2035">
                  <c:v>56.562023160000003</c:v>
                </c:pt>
                <c:pt idx="2036">
                  <c:v>56.562023160000003</c:v>
                </c:pt>
                <c:pt idx="2037">
                  <c:v>56.648658750000003</c:v>
                </c:pt>
                <c:pt idx="2038">
                  <c:v>56.557758329999999</c:v>
                </c:pt>
                <c:pt idx="2039">
                  <c:v>56.500957489999998</c:v>
                </c:pt>
                <c:pt idx="2040">
                  <c:v>56.500957489999998</c:v>
                </c:pt>
                <c:pt idx="2041">
                  <c:v>56.544982910000002</c:v>
                </c:pt>
                <c:pt idx="2042">
                  <c:v>56.76794434</c:v>
                </c:pt>
                <c:pt idx="2043">
                  <c:v>56.76794434</c:v>
                </c:pt>
                <c:pt idx="2044">
                  <c:v>56.915641780000001</c:v>
                </c:pt>
                <c:pt idx="2045">
                  <c:v>56.44272995</c:v>
                </c:pt>
                <c:pt idx="2046">
                  <c:v>56.44272995</c:v>
                </c:pt>
                <c:pt idx="2047">
                  <c:v>56.59184647</c:v>
                </c:pt>
                <c:pt idx="2048">
                  <c:v>56.550666810000003</c:v>
                </c:pt>
                <c:pt idx="2049">
                  <c:v>56.550666810000003</c:v>
                </c:pt>
                <c:pt idx="2050">
                  <c:v>56.618835449999999</c:v>
                </c:pt>
                <c:pt idx="2051">
                  <c:v>56.427112579999999</c:v>
                </c:pt>
                <c:pt idx="2052">
                  <c:v>56.300720210000001</c:v>
                </c:pt>
                <c:pt idx="2053">
                  <c:v>56.485340119999996</c:v>
                </c:pt>
                <c:pt idx="2054">
                  <c:v>56.554924010000001</c:v>
                </c:pt>
                <c:pt idx="2055">
                  <c:v>56.554924010000001</c:v>
                </c:pt>
                <c:pt idx="2056">
                  <c:v>56.946887969999999</c:v>
                </c:pt>
                <c:pt idx="2057">
                  <c:v>56.87871552</c:v>
                </c:pt>
                <c:pt idx="2058">
                  <c:v>56.769367219999999</c:v>
                </c:pt>
                <c:pt idx="2059">
                  <c:v>56.769367219999999</c:v>
                </c:pt>
                <c:pt idx="2060">
                  <c:v>56.241069789999997</c:v>
                </c:pt>
                <c:pt idx="2061">
                  <c:v>56.502372739999998</c:v>
                </c:pt>
                <c:pt idx="2062">
                  <c:v>56.498115540000001</c:v>
                </c:pt>
                <c:pt idx="2063">
                  <c:v>56.547821040000002</c:v>
                </c:pt>
                <c:pt idx="2064">
                  <c:v>56.167224879999999</c:v>
                </c:pt>
                <c:pt idx="2065">
                  <c:v>56.167224879999999</c:v>
                </c:pt>
                <c:pt idx="2066">
                  <c:v>56.225444789999997</c:v>
                </c:pt>
                <c:pt idx="2067">
                  <c:v>56.049346919999998</c:v>
                </c:pt>
                <c:pt idx="2068">
                  <c:v>56.049346919999998</c:v>
                </c:pt>
                <c:pt idx="2069">
                  <c:v>56.175743099999998</c:v>
                </c:pt>
                <c:pt idx="2070">
                  <c:v>56.569122309999997</c:v>
                </c:pt>
                <c:pt idx="2071">
                  <c:v>56.569122309999997</c:v>
                </c:pt>
                <c:pt idx="2072">
                  <c:v>56.789237980000003</c:v>
                </c:pt>
                <c:pt idx="2073">
                  <c:v>56.611724850000002</c:v>
                </c:pt>
                <c:pt idx="2074">
                  <c:v>56.611724850000002</c:v>
                </c:pt>
                <c:pt idx="2075">
                  <c:v>56.732440949999997</c:v>
                </c:pt>
                <c:pt idx="2076">
                  <c:v>56.67421341</c:v>
                </c:pt>
                <c:pt idx="2077">
                  <c:v>56.861671450000003</c:v>
                </c:pt>
                <c:pt idx="2078">
                  <c:v>56.861671450000003</c:v>
                </c:pt>
                <c:pt idx="2079">
                  <c:v>56.627357480000001</c:v>
                </c:pt>
                <c:pt idx="2080">
                  <c:v>56.627357480000001</c:v>
                </c:pt>
                <c:pt idx="2081">
                  <c:v>56.462615970000002</c:v>
                </c:pt>
                <c:pt idx="2082">
                  <c:v>56.53646088</c:v>
                </c:pt>
                <c:pt idx="2083">
                  <c:v>56.60604858</c:v>
                </c:pt>
                <c:pt idx="2084">
                  <c:v>56.60604858</c:v>
                </c:pt>
                <c:pt idx="2085">
                  <c:v>56.782154079999998</c:v>
                </c:pt>
                <c:pt idx="2086">
                  <c:v>56.331962590000003</c:v>
                </c:pt>
                <c:pt idx="2087">
                  <c:v>56.26237106</c:v>
                </c:pt>
                <c:pt idx="2088">
                  <c:v>56.192787170000003</c:v>
                </c:pt>
                <c:pt idx="2089">
                  <c:v>56.26947784</c:v>
                </c:pt>
                <c:pt idx="2090">
                  <c:v>56.26947784</c:v>
                </c:pt>
                <c:pt idx="2091">
                  <c:v>56.235393520000002</c:v>
                </c:pt>
                <c:pt idx="2092">
                  <c:v>56.127460480000003</c:v>
                </c:pt>
                <c:pt idx="2093">
                  <c:v>56.001068119999999</c:v>
                </c:pt>
                <c:pt idx="2094">
                  <c:v>56.001068119999999</c:v>
                </c:pt>
                <c:pt idx="2095">
                  <c:v>56.118938450000002</c:v>
                </c:pt>
                <c:pt idx="2096">
                  <c:v>56.215507510000002</c:v>
                </c:pt>
                <c:pt idx="2097">
                  <c:v>56.502380369999997</c:v>
                </c:pt>
                <c:pt idx="2098">
                  <c:v>56.664276119999997</c:v>
                </c:pt>
                <c:pt idx="2099">
                  <c:v>56.790660860000003</c:v>
                </c:pt>
                <c:pt idx="2100">
                  <c:v>56.790660860000003</c:v>
                </c:pt>
                <c:pt idx="2101">
                  <c:v>56.929847719999998</c:v>
                </c:pt>
                <c:pt idx="2102">
                  <c:v>56.908546450000003</c:v>
                </c:pt>
                <c:pt idx="2103">
                  <c:v>56.908546450000003</c:v>
                </c:pt>
                <c:pt idx="2104">
                  <c:v>57.103099819999997</c:v>
                </c:pt>
                <c:pt idx="2105">
                  <c:v>56.826171879999997</c:v>
                </c:pt>
                <c:pt idx="2106">
                  <c:v>56.826171879999997</c:v>
                </c:pt>
                <c:pt idx="2107">
                  <c:v>56.687000269999999</c:v>
                </c:pt>
                <c:pt idx="2108">
                  <c:v>56.45835495</c:v>
                </c:pt>
                <c:pt idx="2109">
                  <c:v>56.45835495</c:v>
                </c:pt>
                <c:pt idx="2110">
                  <c:v>56.901439670000002</c:v>
                </c:pt>
                <c:pt idx="2111">
                  <c:v>56.698356629999999</c:v>
                </c:pt>
                <c:pt idx="2112">
                  <c:v>56.698356629999999</c:v>
                </c:pt>
                <c:pt idx="2113">
                  <c:v>56.202720640000003</c:v>
                </c:pt>
                <c:pt idx="2114">
                  <c:v>56.276569369999997</c:v>
                </c:pt>
                <c:pt idx="2115">
                  <c:v>56.276569369999997</c:v>
                </c:pt>
                <c:pt idx="2116">
                  <c:v>56.319183350000003</c:v>
                </c:pt>
                <c:pt idx="2117">
                  <c:v>56.24674606</c:v>
                </c:pt>
                <c:pt idx="2118">
                  <c:v>56.378822329999998</c:v>
                </c:pt>
                <c:pt idx="2119">
                  <c:v>56.378822329999998</c:v>
                </c:pt>
                <c:pt idx="2120">
                  <c:v>56.50805664</c:v>
                </c:pt>
                <c:pt idx="2121">
                  <c:v>56.218345640000003</c:v>
                </c:pt>
                <c:pt idx="2122">
                  <c:v>56.293617249999997</c:v>
                </c:pt>
                <c:pt idx="2123">
                  <c:v>56.185676569999998</c:v>
                </c:pt>
                <c:pt idx="2124">
                  <c:v>56.185676569999998</c:v>
                </c:pt>
                <c:pt idx="2125">
                  <c:v>56.153015140000001</c:v>
                </c:pt>
                <c:pt idx="2126">
                  <c:v>55.817852019999997</c:v>
                </c:pt>
                <c:pt idx="2127">
                  <c:v>55.715606690000001</c:v>
                </c:pt>
                <c:pt idx="2128">
                  <c:v>55.715606690000001</c:v>
                </c:pt>
                <c:pt idx="2129">
                  <c:v>55.867565159999998</c:v>
                </c:pt>
                <c:pt idx="2130">
                  <c:v>55.657371519999998</c:v>
                </c:pt>
                <c:pt idx="2131">
                  <c:v>55.613349909999997</c:v>
                </c:pt>
                <c:pt idx="2132">
                  <c:v>55.380451200000003</c:v>
                </c:pt>
                <c:pt idx="2133">
                  <c:v>55.442939760000002</c:v>
                </c:pt>
                <c:pt idx="2134">
                  <c:v>55.442939760000002</c:v>
                </c:pt>
                <c:pt idx="2135">
                  <c:v>55.346363070000002</c:v>
                </c:pt>
                <c:pt idx="2136">
                  <c:v>55.492656709999999</c:v>
                </c:pt>
                <c:pt idx="2137">
                  <c:v>55.485542299999999</c:v>
                </c:pt>
                <c:pt idx="2138">
                  <c:v>55.485542299999999</c:v>
                </c:pt>
                <c:pt idx="2139">
                  <c:v>55.390388489999999</c:v>
                </c:pt>
                <c:pt idx="2140">
                  <c:v>55.263988490000003</c:v>
                </c:pt>
                <c:pt idx="2141">
                  <c:v>55.259735110000001</c:v>
                </c:pt>
                <c:pt idx="2142">
                  <c:v>55.238433839999999</c:v>
                </c:pt>
                <c:pt idx="2143">
                  <c:v>55.61477661</c:v>
                </c:pt>
                <c:pt idx="2144">
                  <c:v>55.61477661</c:v>
                </c:pt>
                <c:pt idx="2145">
                  <c:v>55.648864750000001</c:v>
                </c:pt>
                <c:pt idx="2146">
                  <c:v>55.74826813</c:v>
                </c:pt>
                <c:pt idx="2147">
                  <c:v>55.74826813</c:v>
                </c:pt>
                <c:pt idx="2148">
                  <c:v>55.587787630000001</c:v>
                </c:pt>
                <c:pt idx="2149">
                  <c:v>55.587787630000001</c:v>
                </c:pt>
                <c:pt idx="2150">
                  <c:v>55.557960510000001</c:v>
                </c:pt>
                <c:pt idx="2151">
                  <c:v>55.692871089999997</c:v>
                </c:pt>
                <c:pt idx="2152">
                  <c:v>55.94425201</c:v>
                </c:pt>
                <c:pt idx="2153">
                  <c:v>55.94425201</c:v>
                </c:pt>
                <c:pt idx="2154">
                  <c:v>55.935737609999997</c:v>
                </c:pt>
                <c:pt idx="2155">
                  <c:v>55.665905000000002</c:v>
                </c:pt>
                <c:pt idx="2156">
                  <c:v>55.43725586</c:v>
                </c:pt>
                <c:pt idx="2157">
                  <c:v>55.599159239999999</c:v>
                </c:pt>
                <c:pt idx="2158">
                  <c:v>55.795135500000001</c:v>
                </c:pt>
                <c:pt idx="2159">
                  <c:v>55.795135500000001</c:v>
                </c:pt>
                <c:pt idx="2160">
                  <c:v>55.917278289999999</c:v>
                </c:pt>
                <c:pt idx="2161">
                  <c:v>55.685783389999997</c:v>
                </c:pt>
                <c:pt idx="2162">
                  <c:v>55.685783389999997</c:v>
                </c:pt>
                <c:pt idx="2163">
                  <c:v>55.506843570000001</c:v>
                </c:pt>
                <c:pt idx="2164">
                  <c:v>55.398914339999997</c:v>
                </c:pt>
                <c:pt idx="2165">
                  <c:v>55.089313509999997</c:v>
                </c:pt>
                <c:pt idx="2166">
                  <c:v>55.202930449999997</c:v>
                </c:pt>
                <c:pt idx="2167">
                  <c:v>55.366249080000003</c:v>
                </c:pt>
                <c:pt idx="2168">
                  <c:v>55.366249080000003</c:v>
                </c:pt>
                <c:pt idx="2169">
                  <c:v>54.951560970000003</c:v>
                </c:pt>
                <c:pt idx="2170">
                  <c:v>55.087890629999997</c:v>
                </c:pt>
                <c:pt idx="2171">
                  <c:v>55.204338069999999</c:v>
                </c:pt>
                <c:pt idx="2172">
                  <c:v>55.204338069999999</c:v>
                </c:pt>
                <c:pt idx="2173">
                  <c:v>55.32363892</c:v>
                </c:pt>
                <c:pt idx="2174">
                  <c:v>55.609088900000003</c:v>
                </c:pt>
                <c:pt idx="2175">
                  <c:v>55.759632109999998</c:v>
                </c:pt>
                <c:pt idx="2176">
                  <c:v>55.915843959999997</c:v>
                </c:pt>
                <c:pt idx="2177">
                  <c:v>55.742584229999999</c:v>
                </c:pt>
                <c:pt idx="2178">
                  <c:v>55.742584229999999</c:v>
                </c:pt>
                <c:pt idx="2179">
                  <c:v>55.71134567</c:v>
                </c:pt>
                <c:pt idx="2180">
                  <c:v>56.184265140000001</c:v>
                </c:pt>
                <c:pt idx="2181">
                  <c:v>56.184265140000001</c:v>
                </c:pt>
                <c:pt idx="2182">
                  <c:v>55.834899900000003</c:v>
                </c:pt>
                <c:pt idx="2183">
                  <c:v>55.685779570000001</c:v>
                </c:pt>
                <c:pt idx="2184">
                  <c:v>55.685779570000001</c:v>
                </c:pt>
                <c:pt idx="2185">
                  <c:v>55.895957950000003</c:v>
                </c:pt>
                <c:pt idx="2186">
                  <c:v>55.624713900000003</c:v>
                </c:pt>
                <c:pt idx="2187">
                  <c:v>55.624713900000003</c:v>
                </c:pt>
                <c:pt idx="2188">
                  <c:v>55.542350769999999</c:v>
                </c:pt>
                <c:pt idx="2189">
                  <c:v>55.509685519999998</c:v>
                </c:pt>
                <c:pt idx="2190">
                  <c:v>55.3250618</c:v>
                </c:pt>
                <c:pt idx="2191">
                  <c:v>55.3250618</c:v>
                </c:pt>
                <c:pt idx="2192">
                  <c:v>55.104938509999997</c:v>
                </c:pt>
                <c:pt idx="2193">
                  <c:v>55.104938509999997</c:v>
                </c:pt>
                <c:pt idx="2194">
                  <c:v>55.031085969999999</c:v>
                </c:pt>
                <c:pt idx="2195">
                  <c:v>54.952983860000003</c:v>
                </c:pt>
                <c:pt idx="2196">
                  <c:v>54.930259700000001</c:v>
                </c:pt>
                <c:pt idx="2197">
                  <c:v>54.930259700000001</c:v>
                </c:pt>
                <c:pt idx="2198">
                  <c:v>54.808124540000001</c:v>
                </c:pt>
                <c:pt idx="2199">
                  <c:v>55.194408420000002</c:v>
                </c:pt>
                <c:pt idx="2200">
                  <c:v>55.194408420000002</c:v>
                </c:pt>
                <c:pt idx="2201">
                  <c:v>55.249794010000002</c:v>
                </c:pt>
                <c:pt idx="2202">
                  <c:v>54.880542759999997</c:v>
                </c:pt>
                <c:pt idx="2203">
                  <c:v>54.880542759999997</c:v>
                </c:pt>
                <c:pt idx="2204">
                  <c:v>54.897590639999997</c:v>
                </c:pt>
                <c:pt idx="2205">
                  <c:v>54.514148710000001</c:v>
                </c:pt>
                <c:pt idx="2206">
                  <c:v>54.514148710000001</c:v>
                </c:pt>
                <c:pt idx="2207">
                  <c:v>52.980384829999998</c:v>
                </c:pt>
                <c:pt idx="2208">
                  <c:v>50.04350281</c:v>
                </c:pt>
                <c:pt idx="2209">
                  <c:v>48.174579620000003</c:v>
                </c:pt>
                <c:pt idx="2210">
                  <c:v>46.848148350000002</c:v>
                </c:pt>
                <c:pt idx="2211">
                  <c:v>45.810012819999997</c:v>
                </c:pt>
                <c:pt idx="2212">
                  <c:v>45.810012819999997</c:v>
                </c:pt>
                <c:pt idx="2213">
                  <c:v>44.394119259999997</c:v>
                </c:pt>
                <c:pt idx="2214">
                  <c:v>43.435504909999999</c:v>
                </c:pt>
                <c:pt idx="2215">
                  <c:v>42.608970640000003</c:v>
                </c:pt>
                <c:pt idx="2216">
                  <c:v>42.608970640000003</c:v>
                </c:pt>
                <c:pt idx="2217">
                  <c:v>41.39048004</c:v>
                </c:pt>
                <c:pt idx="2218">
                  <c:v>39.757297520000002</c:v>
                </c:pt>
                <c:pt idx="2219">
                  <c:v>38.18234253</c:v>
                </c:pt>
                <c:pt idx="2220">
                  <c:v>36.536384580000004</c:v>
                </c:pt>
                <c:pt idx="2221">
                  <c:v>35.447128300000003</c:v>
                </c:pt>
                <c:pt idx="2222">
                  <c:v>35.447128300000003</c:v>
                </c:pt>
                <c:pt idx="2223">
                  <c:v>33.866493230000003</c:v>
                </c:pt>
                <c:pt idx="2224">
                  <c:v>33.027179719999999</c:v>
                </c:pt>
                <c:pt idx="2225">
                  <c:v>31.93933487</c:v>
                </c:pt>
                <c:pt idx="2226">
                  <c:v>31.93933487</c:v>
                </c:pt>
                <c:pt idx="2227">
                  <c:v>31.40109825</c:v>
                </c:pt>
                <c:pt idx="2228">
                  <c:v>30.502141949999999</c:v>
                </c:pt>
                <c:pt idx="2229">
                  <c:v>29.96106339</c:v>
                </c:pt>
                <c:pt idx="2230">
                  <c:v>29.50518417</c:v>
                </c:pt>
                <c:pt idx="2231">
                  <c:v>28.69285202</c:v>
                </c:pt>
                <c:pt idx="2232">
                  <c:v>28.69285202</c:v>
                </c:pt>
                <c:pt idx="2233">
                  <c:v>28.092136379999999</c:v>
                </c:pt>
                <c:pt idx="2234">
                  <c:v>27.972839359999998</c:v>
                </c:pt>
                <c:pt idx="2235">
                  <c:v>27.972839359999998</c:v>
                </c:pt>
                <c:pt idx="2236">
                  <c:v>26.28568649</c:v>
                </c:pt>
                <c:pt idx="2237">
                  <c:v>25.29300117</c:v>
                </c:pt>
                <c:pt idx="2238">
                  <c:v>25.29300117</c:v>
                </c:pt>
                <c:pt idx="2239">
                  <c:v>24.862695689999999</c:v>
                </c:pt>
                <c:pt idx="2240">
                  <c:v>24.27900696</c:v>
                </c:pt>
                <c:pt idx="2241">
                  <c:v>23.82596779</c:v>
                </c:pt>
                <c:pt idx="2242">
                  <c:v>23.82596779</c:v>
                </c:pt>
                <c:pt idx="2243">
                  <c:v>23.722295760000002</c:v>
                </c:pt>
                <c:pt idx="2244">
                  <c:v>23.54335785</c:v>
                </c:pt>
                <c:pt idx="2245">
                  <c:v>23.127254489999999</c:v>
                </c:pt>
                <c:pt idx="2246">
                  <c:v>22.608896260000002</c:v>
                </c:pt>
                <c:pt idx="2247">
                  <c:v>22.476823809999999</c:v>
                </c:pt>
                <c:pt idx="2248">
                  <c:v>22.476823809999999</c:v>
                </c:pt>
                <c:pt idx="2249">
                  <c:v>22.401554109999999</c:v>
                </c:pt>
                <c:pt idx="2250">
                  <c:v>21.65881538</c:v>
                </c:pt>
                <c:pt idx="2251">
                  <c:v>21.65881538</c:v>
                </c:pt>
                <c:pt idx="2252">
                  <c:v>21.154653549999999</c:v>
                </c:pt>
                <c:pt idx="2253">
                  <c:v>20.667541499999999</c:v>
                </c:pt>
                <c:pt idx="2254">
                  <c:v>20.664703370000002</c:v>
                </c:pt>
                <c:pt idx="2255">
                  <c:v>19.41638756</c:v>
                </c:pt>
                <c:pt idx="2256">
                  <c:v>18.612573619999999</c:v>
                </c:pt>
                <c:pt idx="2257">
                  <c:v>18.612573619999999</c:v>
                </c:pt>
                <c:pt idx="2258">
                  <c:v>19.214723589999998</c:v>
                </c:pt>
                <c:pt idx="2259">
                  <c:v>19.572608949999999</c:v>
                </c:pt>
                <c:pt idx="2260">
                  <c:v>18.514585490000002</c:v>
                </c:pt>
                <c:pt idx="2261">
                  <c:v>18.514585490000002</c:v>
                </c:pt>
                <c:pt idx="2262">
                  <c:v>18.102737430000001</c:v>
                </c:pt>
                <c:pt idx="2263">
                  <c:v>17.635507579999999</c:v>
                </c:pt>
                <c:pt idx="2264">
                  <c:v>16.725193019999999</c:v>
                </c:pt>
                <c:pt idx="2265">
                  <c:v>16.990762709999998</c:v>
                </c:pt>
                <c:pt idx="2266">
                  <c:v>16.735128400000001</c:v>
                </c:pt>
                <c:pt idx="2267">
                  <c:v>16.735128400000001</c:v>
                </c:pt>
                <c:pt idx="2268">
                  <c:v>15.7012558</c:v>
                </c:pt>
                <c:pt idx="2269">
                  <c:v>15.039464949999999</c:v>
                </c:pt>
                <c:pt idx="2270">
                  <c:v>15.039464949999999</c:v>
                </c:pt>
                <c:pt idx="2271">
                  <c:v>14.54808807</c:v>
                </c:pt>
                <c:pt idx="2272">
                  <c:v>13.867836</c:v>
                </c:pt>
                <c:pt idx="2273">
                  <c:v>13.867836</c:v>
                </c:pt>
                <c:pt idx="2274">
                  <c:v>14.19305134</c:v>
                </c:pt>
                <c:pt idx="2275">
                  <c:v>13.45740795</c:v>
                </c:pt>
                <c:pt idx="2276">
                  <c:v>13.45740795</c:v>
                </c:pt>
                <c:pt idx="2277">
                  <c:v>12.61951923</c:v>
                </c:pt>
                <c:pt idx="2278">
                  <c:v>12.059977529999999</c:v>
                </c:pt>
                <c:pt idx="2279">
                  <c:v>11.97902107</c:v>
                </c:pt>
                <c:pt idx="2280">
                  <c:v>11.70635128</c:v>
                </c:pt>
                <c:pt idx="2281">
                  <c:v>10.700885769999999</c:v>
                </c:pt>
                <c:pt idx="2282">
                  <c:v>10.700885769999999</c:v>
                </c:pt>
                <c:pt idx="2283">
                  <c:v>10.04335403</c:v>
                </c:pt>
                <c:pt idx="2284">
                  <c:v>8.9810666999999995</c:v>
                </c:pt>
                <c:pt idx="2285">
                  <c:v>8.11335564</c:v>
                </c:pt>
                <c:pt idx="2286">
                  <c:v>8.11335564</c:v>
                </c:pt>
                <c:pt idx="2287">
                  <c:v>7.01557779</c:v>
                </c:pt>
                <c:pt idx="2288">
                  <c:v>6.5057358699999996</c:v>
                </c:pt>
                <c:pt idx="2289">
                  <c:v>6.3409962699999998</c:v>
                </c:pt>
                <c:pt idx="2290">
                  <c:v>6.0654854800000004</c:v>
                </c:pt>
                <c:pt idx="2291">
                  <c:v>6.1137704800000003</c:v>
                </c:pt>
                <c:pt idx="2292">
                  <c:v>6.1137704800000003</c:v>
                </c:pt>
                <c:pt idx="2293">
                  <c:v>6.19756222</c:v>
                </c:pt>
                <c:pt idx="2294">
                  <c:v>6.36514282</c:v>
                </c:pt>
                <c:pt idx="2295">
                  <c:v>6.3694028899999999</c:v>
                </c:pt>
                <c:pt idx="2296">
                  <c:v>6.3694028899999999</c:v>
                </c:pt>
                <c:pt idx="2297">
                  <c:v>6.9474067699999997</c:v>
                </c:pt>
                <c:pt idx="2298">
                  <c:v>7.2200822799999997</c:v>
                </c:pt>
                <c:pt idx="2299">
                  <c:v>6.6449136700000002</c:v>
                </c:pt>
                <c:pt idx="2300">
                  <c:v>6.2614641200000003</c:v>
                </c:pt>
                <c:pt idx="2301">
                  <c:v>6.3722348200000001</c:v>
                </c:pt>
                <c:pt idx="2302">
                  <c:v>6.3722348200000001</c:v>
                </c:pt>
                <c:pt idx="2303">
                  <c:v>6.15353394</c:v>
                </c:pt>
                <c:pt idx="2304">
                  <c:v>6.1549539600000003</c:v>
                </c:pt>
                <c:pt idx="2305">
                  <c:v>6.1549539600000003</c:v>
                </c:pt>
                <c:pt idx="2306">
                  <c:v>6.2529478100000002</c:v>
                </c:pt>
                <c:pt idx="2307">
                  <c:v>6.4148468999999997</c:v>
                </c:pt>
                <c:pt idx="2308">
                  <c:v>6.5469160100000003</c:v>
                </c:pt>
                <c:pt idx="2309">
                  <c:v>6.39779711</c:v>
                </c:pt>
                <c:pt idx="2310">
                  <c:v>6.3480925600000004</c:v>
                </c:pt>
                <c:pt idx="2311">
                  <c:v>6.3480925600000004</c:v>
                </c:pt>
                <c:pt idx="2312">
                  <c:v>6.3480920799999998</c:v>
                </c:pt>
                <c:pt idx="2313">
                  <c:v>6.4546074899999999</c:v>
                </c:pt>
                <c:pt idx="2314">
                  <c:v>6.7088155699999996</c:v>
                </c:pt>
                <c:pt idx="2315">
                  <c:v>6.7088155699999996</c:v>
                </c:pt>
                <c:pt idx="2316">
                  <c:v>6.4844298399999998</c:v>
                </c:pt>
                <c:pt idx="2317">
                  <c:v>6.4517622000000001</c:v>
                </c:pt>
                <c:pt idx="2318">
                  <c:v>6.6051368699999999</c:v>
                </c:pt>
                <c:pt idx="2319">
                  <c:v>6.4304595000000004</c:v>
                </c:pt>
                <c:pt idx="2320">
                  <c:v>6.3125901200000003</c:v>
                </c:pt>
                <c:pt idx="2321">
                  <c:v>6.3125901200000003</c:v>
                </c:pt>
                <c:pt idx="2322">
                  <c:v>6.40632248</c:v>
                </c:pt>
                <c:pt idx="2323">
                  <c:v>6.3864397999999998</c:v>
                </c:pt>
                <c:pt idx="2324">
                  <c:v>6.3864397999999998</c:v>
                </c:pt>
                <c:pt idx="2325">
                  <c:v>6.43330526</c:v>
                </c:pt>
                <c:pt idx="2326">
                  <c:v>6.5554413800000004</c:v>
                </c:pt>
                <c:pt idx="2327">
                  <c:v>6.5554413800000004</c:v>
                </c:pt>
                <c:pt idx="2328">
                  <c:v>6.6264433900000004</c:v>
                </c:pt>
                <c:pt idx="2329">
                  <c:v>6.7443184900000004</c:v>
                </c:pt>
                <c:pt idx="2330">
                  <c:v>6.6789922700000002</c:v>
                </c:pt>
                <c:pt idx="2331">
                  <c:v>6.6789922700000002</c:v>
                </c:pt>
                <c:pt idx="2332">
                  <c:v>6.3608732200000002</c:v>
                </c:pt>
                <c:pt idx="2333">
                  <c:v>6.5270295100000002</c:v>
                </c:pt>
                <c:pt idx="2334">
                  <c:v>6.7187523799999997</c:v>
                </c:pt>
                <c:pt idx="2335">
                  <c:v>6.6250276599999998</c:v>
                </c:pt>
                <c:pt idx="2336">
                  <c:v>6.4460897399999997</c:v>
                </c:pt>
                <c:pt idx="2337">
                  <c:v>6.4460897399999997</c:v>
                </c:pt>
                <c:pt idx="2338">
                  <c:v>6.1890416100000003</c:v>
                </c:pt>
                <c:pt idx="2339">
                  <c:v>6.22170925</c:v>
                </c:pt>
                <c:pt idx="2340">
                  <c:v>6.22170925</c:v>
                </c:pt>
                <c:pt idx="2341">
                  <c:v>6.50999689</c:v>
                </c:pt>
                <c:pt idx="2342">
                  <c:v>6.7286973000000003</c:v>
                </c:pt>
                <c:pt idx="2343">
                  <c:v>6.8877572999999996</c:v>
                </c:pt>
                <c:pt idx="2344">
                  <c:v>6.6307077400000001</c:v>
                </c:pt>
                <c:pt idx="2345">
                  <c:v>6.5767469399999996</c:v>
                </c:pt>
                <c:pt idx="2346">
                  <c:v>6.5767469399999996</c:v>
                </c:pt>
                <c:pt idx="2347">
                  <c:v>6.6292877199999998</c:v>
                </c:pt>
                <c:pt idx="2348">
                  <c:v>6.6292924900000001</c:v>
                </c:pt>
                <c:pt idx="2349">
                  <c:v>7.0283594100000002</c:v>
                </c:pt>
                <c:pt idx="2350">
                  <c:v>7.0283594100000002</c:v>
                </c:pt>
                <c:pt idx="2351">
                  <c:v>7.1874136899999996</c:v>
                </c:pt>
                <c:pt idx="2352">
                  <c:v>6.8337922100000004</c:v>
                </c:pt>
                <c:pt idx="2353">
                  <c:v>6.6775770200000002</c:v>
                </c:pt>
                <c:pt idx="2354">
                  <c:v>6.5000557900000002</c:v>
                </c:pt>
                <c:pt idx="2355">
                  <c:v>6.7088203399999999</c:v>
                </c:pt>
                <c:pt idx="2356">
                  <c:v>6.7088203399999999</c:v>
                </c:pt>
                <c:pt idx="2357">
                  <c:v>6.8082337400000004</c:v>
                </c:pt>
                <c:pt idx="2358">
                  <c:v>6.9261093100000002</c:v>
                </c:pt>
                <c:pt idx="2359">
                  <c:v>6.9261083599999997</c:v>
                </c:pt>
                <c:pt idx="2360">
                  <c:v>6.6449179599999999</c:v>
                </c:pt>
                <c:pt idx="2361">
                  <c:v>6.3481011399999998</c:v>
                </c:pt>
                <c:pt idx="2362">
                  <c:v>6.3481011399999998</c:v>
                </c:pt>
                <c:pt idx="2363">
                  <c:v>6.7358026500000001</c:v>
                </c:pt>
                <c:pt idx="2364">
                  <c:v>6.8849206000000001</c:v>
                </c:pt>
                <c:pt idx="2365">
                  <c:v>6.8167543400000001</c:v>
                </c:pt>
                <c:pt idx="2366">
                  <c:v>6.8167543400000001</c:v>
                </c:pt>
                <c:pt idx="2367">
                  <c:v>7.0198340400000001</c:v>
                </c:pt>
                <c:pt idx="2368">
                  <c:v>7.3677720999999998</c:v>
                </c:pt>
                <c:pt idx="2369">
                  <c:v>7.3677720999999998</c:v>
                </c:pt>
                <c:pt idx="2370">
                  <c:v>7.0311951600000002</c:v>
                </c:pt>
                <c:pt idx="2371">
                  <c:v>7.0311951600000002</c:v>
                </c:pt>
                <c:pt idx="2372">
                  <c:v>7.7739386599999998</c:v>
                </c:pt>
                <c:pt idx="2373">
                  <c:v>7.5310959799999999</c:v>
                </c:pt>
                <c:pt idx="2374">
                  <c:v>6.6250314699999997</c:v>
                </c:pt>
                <c:pt idx="2375">
                  <c:v>6.6250314699999997</c:v>
                </c:pt>
                <c:pt idx="2376">
                  <c:v>6.7287063600000003</c:v>
                </c:pt>
                <c:pt idx="2377">
                  <c:v>6.8891859100000001</c:v>
                </c:pt>
                <c:pt idx="2378">
                  <c:v>6.8124985699999998</c:v>
                </c:pt>
                <c:pt idx="2379">
                  <c:v>6.6861023900000003</c:v>
                </c:pt>
                <c:pt idx="2380">
                  <c:v>6.5554451900000004</c:v>
                </c:pt>
                <c:pt idx="2381">
                  <c:v>6.5554451900000004</c:v>
                </c:pt>
                <c:pt idx="2382">
                  <c:v>6.3821845100000001</c:v>
                </c:pt>
                <c:pt idx="2383">
                  <c:v>6.5071601899999996</c:v>
                </c:pt>
                <c:pt idx="2384">
                  <c:v>6.8792495699999998</c:v>
                </c:pt>
                <c:pt idx="2385">
                  <c:v>6.8792495699999998</c:v>
                </c:pt>
                <c:pt idx="2386">
                  <c:v>6.8735642400000003</c:v>
                </c:pt>
                <c:pt idx="2387">
                  <c:v>6.9758100499999998</c:v>
                </c:pt>
                <c:pt idx="2388">
                  <c:v>6.6718926400000003</c:v>
                </c:pt>
                <c:pt idx="2389">
                  <c:v>6.4872741700000001</c:v>
                </c:pt>
                <c:pt idx="2390">
                  <c:v>6.8934416799999996</c:v>
                </c:pt>
                <c:pt idx="2391">
                  <c:v>6.8934416799999996</c:v>
                </c:pt>
                <c:pt idx="2392">
                  <c:v>6.8210196500000002</c:v>
                </c:pt>
                <c:pt idx="2393">
                  <c:v>6.4901237500000004</c:v>
                </c:pt>
                <c:pt idx="2394">
                  <c:v>6.4901237500000004</c:v>
                </c:pt>
                <c:pt idx="2395">
                  <c:v>6.6747322100000002</c:v>
                </c:pt>
                <c:pt idx="2396">
                  <c:v>6.6747322100000002</c:v>
                </c:pt>
                <c:pt idx="2397">
                  <c:v>6.6718916899999998</c:v>
                </c:pt>
                <c:pt idx="2398">
                  <c:v>6.6250367199999998</c:v>
                </c:pt>
                <c:pt idx="2399">
                  <c:v>6.3608913400000002</c:v>
                </c:pt>
                <c:pt idx="2400">
                  <c:v>6.3608913400000002</c:v>
                </c:pt>
                <c:pt idx="2401">
                  <c:v>6.7556929600000002</c:v>
                </c:pt>
                <c:pt idx="2402">
                  <c:v>6.6363973600000001</c:v>
                </c:pt>
                <c:pt idx="2403">
                  <c:v>6.6363973600000001</c:v>
                </c:pt>
                <c:pt idx="2404">
                  <c:v>6.14786243</c:v>
                </c:pt>
                <c:pt idx="2405">
                  <c:v>6.5341477399999999</c:v>
                </c:pt>
                <c:pt idx="2406">
                  <c:v>6.5341477399999999</c:v>
                </c:pt>
                <c:pt idx="2407">
                  <c:v>6.7997169499999996</c:v>
                </c:pt>
                <c:pt idx="2408">
                  <c:v>6.9928560299999996</c:v>
                </c:pt>
                <c:pt idx="2409">
                  <c:v>7.0553422000000001</c:v>
                </c:pt>
                <c:pt idx="2410">
                  <c:v>7.0553422000000001</c:v>
                </c:pt>
                <c:pt idx="2411">
                  <c:v>6.9829149199999998</c:v>
                </c:pt>
                <c:pt idx="2412">
                  <c:v>6.9914398200000001</c:v>
                </c:pt>
                <c:pt idx="2413">
                  <c:v>6.9346299199999999</c:v>
                </c:pt>
                <c:pt idx="2414">
                  <c:v>7.15049505</c:v>
                </c:pt>
                <c:pt idx="2415">
                  <c:v>6.9885954899999998</c:v>
                </c:pt>
                <c:pt idx="2416">
                  <c:v>6.9885954899999998</c:v>
                </c:pt>
                <c:pt idx="2417">
                  <c:v>7.2044553799999997</c:v>
                </c:pt>
                <c:pt idx="2418">
                  <c:v>7.1320281000000003</c:v>
                </c:pt>
                <c:pt idx="2419">
                  <c:v>7.1320281000000003</c:v>
                </c:pt>
                <c:pt idx="2420">
                  <c:v>6.9403104799999999</c:v>
                </c:pt>
                <c:pt idx="2421">
                  <c:v>7.4686050399999999</c:v>
                </c:pt>
                <c:pt idx="2422">
                  <c:v>7.5296754799999999</c:v>
                </c:pt>
                <c:pt idx="2423">
                  <c:v>7.1348738699999998</c:v>
                </c:pt>
                <c:pt idx="2424">
                  <c:v>7.1859979599999999</c:v>
                </c:pt>
                <c:pt idx="2425">
                  <c:v>7.1859979599999999</c:v>
                </c:pt>
                <c:pt idx="2426">
                  <c:v>7.6006774899999998</c:v>
                </c:pt>
                <c:pt idx="2427">
                  <c:v>7.1874098799999997</c:v>
                </c:pt>
                <c:pt idx="2428">
                  <c:v>6.9459824599999997</c:v>
                </c:pt>
                <c:pt idx="2429">
                  <c:v>6.9459824599999997</c:v>
                </c:pt>
                <c:pt idx="2430">
                  <c:v>7.1107225400000003</c:v>
                </c:pt>
                <c:pt idx="2431">
                  <c:v>7.0808997199999997</c:v>
                </c:pt>
                <c:pt idx="2432">
                  <c:v>7.29818487</c:v>
                </c:pt>
                <c:pt idx="2433">
                  <c:v>6.8295354799999997</c:v>
                </c:pt>
                <c:pt idx="2434">
                  <c:v>6.8948621699999997</c:v>
                </c:pt>
                <c:pt idx="2435">
                  <c:v>6.8948621699999997</c:v>
                </c:pt>
                <c:pt idx="2436">
                  <c:v>7.3052892700000003</c:v>
                </c:pt>
                <c:pt idx="2437">
                  <c:v>7.2754716899999998</c:v>
                </c:pt>
                <c:pt idx="2438">
                  <c:v>7.2754716899999998</c:v>
                </c:pt>
                <c:pt idx="2439">
                  <c:v>7.1164026299999996</c:v>
                </c:pt>
                <c:pt idx="2440">
                  <c:v>6.9104790700000001</c:v>
                </c:pt>
                <c:pt idx="2441">
                  <c:v>6.9104790700000001</c:v>
                </c:pt>
                <c:pt idx="2442">
                  <c:v>6.8167548199999999</c:v>
                </c:pt>
                <c:pt idx="2443">
                  <c:v>6.8693036999999997</c:v>
                </c:pt>
                <c:pt idx="2444">
                  <c:v>6.8693036999999997</c:v>
                </c:pt>
                <c:pt idx="2445">
                  <c:v>6.8806657800000002</c:v>
                </c:pt>
                <c:pt idx="2446">
                  <c:v>7.0965256700000001</c:v>
                </c:pt>
                <c:pt idx="2447">
                  <c:v>7.0979452099999998</c:v>
                </c:pt>
                <c:pt idx="2448">
                  <c:v>7.0226783800000003</c:v>
                </c:pt>
                <c:pt idx="2449">
                  <c:v>6.97297382</c:v>
                </c:pt>
                <c:pt idx="2450">
                  <c:v>6.94883585</c:v>
                </c:pt>
                <c:pt idx="2451">
                  <c:v>6.94883585</c:v>
                </c:pt>
                <c:pt idx="2452">
                  <c:v>6.8167586299999998</c:v>
                </c:pt>
                <c:pt idx="2453">
                  <c:v>6.8096542400000004</c:v>
                </c:pt>
                <c:pt idx="2454">
                  <c:v>6.8096542400000004</c:v>
                </c:pt>
                <c:pt idx="2455">
                  <c:v>6.51568127</c:v>
                </c:pt>
                <c:pt idx="2456">
                  <c:v>6.3097620000000001</c:v>
                </c:pt>
                <c:pt idx="2457">
                  <c:v>6.5227904299999997</c:v>
                </c:pt>
                <c:pt idx="2458">
                  <c:v>6.4560442</c:v>
                </c:pt>
                <c:pt idx="2459">
                  <c:v>6.3253879499999996</c:v>
                </c:pt>
                <c:pt idx="2460">
                  <c:v>6.3253879499999996</c:v>
                </c:pt>
                <c:pt idx="2461">
                  <c:v>6.2273940999999997</c:v>
                </c:pt>
                <c:pt idx="2462">
                  <c:v>6.1521310800000002</c:v>
                </c:pt>
                <c:pt idx="2463">
                  <c:v>6.3381691</c:v>
                </c:pt>
                <c:pt idx="2464">
                  <c:v>6.3381691</c:v>
                </c:pt>
                <c:pt idx="2465">
                  <c:v>6.6307120299999998</c:v>
                </c:pt>
                <c:pt idx="2466">
                  <c:v>6.6307120299999998</c:v>
                </c:pt>
                <c:pt idx="2467">
                  <c:v>6.9360466000000001</c:v>
                </c:pt>
                <c:pt idx="2468">
                  <c:v>7.0084772099999997</c:v>
                </c:pt>
                <c:pt idx="2469">
                  <c:v>7.0084772099999997</c:v>
                </c:pt>
                <c:pt idx="2470">
                  <c:v>7.1732125299999998</c:v>
                </c:pt>
                <c:pt idx="2471">
                  <c:v>7.0610222800000004</c:v>
                </c:pt>
                <c:pt idx="2472">
                  <c:v>6.6576995800000001</c:v>
                </c:pt>
                <c:pt idx="2473">
                  <c:v>7.12208796</c:v>
                </c:pt>
                <c:pt idx="2474">
                  <c:v>6.6335525500000001</c:v>
                </c:pt>
                <c:pt idx="2475">
                  <c:v>6.6335525500000001</c:v>
                </c:pt>
                <c:pt idx="2476">
                  <c:v>6.8806610099999999</c:v>
                </c:pt>
                <c:pt idx="2477">
                  <c:v>7.4615044599999996</c:v>
                </c:pt>
                <c:pt idx="2478">
                  <c:v>7.1220960599999996</c:v>
                </c:pt>
                <c:pt idx="2479">
                  <c:v>7.1220960599999996</c:v>
                </c:pt>
                <c:pt idx="2480">
                  <c:v>6.8508467700000004</c:v>
                </c:pt>
                <c:pt idx="2481">
                  <c:v>7.1448059099999996</c:v>
                </c:pt>
                <c:pt idx="2482">
                  <c:v>7.1448059099999996</c:v>
                </c:pt>
                <c:pt idx="2483">
                  <c:v>6.3253793700000003</c:v>
                </c:pt>
                <c:pt idx="2484">
                  <c:v>5.7374386800000003</c:v>
                </c:pt>
                <c:pt idx="2485">
                  <c:v>5.7374386800000003</c:v>
                </c:pt>
                <c:pt idx="2486">
                  <c:v>6.6576995800000001</c:v>
                </c:pt>
                <c:pt idx="2487">
                  <c:v>6.8763999900000004</c:v>
                </c:pt>
                <c:pt idx="2488">
                  <c:v>6.8082337400000004</c:v>
                </c:pt>
                <c:pt idx="2489">
                  <c:v>6.8082337400000004</c:v>
                </c:pt>
                <c:pt idx="2490">
                  <c:v>6.3125982299999999</c:v>
                </c:pt>
                <c:pt idx="2491">
                  <c:v>6.7329664200000003</c:v>
                </c:pt>
                <c:pt idx="2492">
                  <c:v>6.7329664200000003</c:v>
                </c:pt>
                <c:pt idx="2493">
                  <c:v>6.6321363399999997</c:v>
                </c:pt>
                <c:pt idx="2494">
                  <c:v>7.2357039500000004</c:v>
                </c:pt>
                <c:pt idx="2495">
                  <c:v>6.5582895299999997</c:v>
                </c:pt>
                <c:pt idx="2496">
                  <c:v>6.5582895299999997</c:v>
                </c:pt>
                <c:pt idx="2497">
                  <c:v>6.3466849300000003</c:v>
                </c:pt>
                <c:pt idx="2498">
                  <c:v>6.1847853700000002</c:v>
                </c:pt>
                <c:pt idx="2499">
                  <c:v>6.16348743</c:v>
                </c:pt>
                <c:pt idx="2500">
                  <c:v>6.3168625799999996</c:v>
                </c:pt>
                <c:pt idx="2501">
                  <c:v>6.7287101700000003</c:v>
                </c:pt>
                <c:pt idx="2502">
                  <c:v>6.7287101700000003</c:v>
                </c:pt>
                <c:pt idx="2503">
                  <c:v>7.0084815000000003</c:v>
                </c:pt>
                <c:pt idx="2504">
                  <c:v>6.7926163700000002</c:v>
                </c:pt>
                <c:pt idx="2505">
                  <c:v>6.7926163700000002</c:v>
                </c:pt>
                <c:pt idx="2506">
                  <c:v>6.8906049700000001</c:v>
                </c:pt>
                <c:pt idx="2507">
                  <c:v>7.0752234500000002</c:v>
                </c:pt>
                <c:pt idx="2508">
                  <c:v>6.6917786599999998</c:v>
                </c:pt>
                <c:pt idx="2509">
                  <c:v>6.7585287100000002</c:v>
                </c:pt>
                <c:pt idx="2510">
                  <c:v>7.1007857300000001</c:v>
                </c:pt>
                <c:pt idx="2511">
                  <c:v>6.9388909300000003</c:v>
                </c:pt>
                <c:pt idx="2512">
                  <c:v>6.9388909300000003</c:v>
                </c:pt>
                <c:pt idx="2513">
                  <c:v>7.0908446300000003</c:v>
                </c:pt>
                <c:pt idx="2514">
                  <c:v>6.8522582099999996</c:v>
                </c:pt>
                <c:pt idx="2515">
                  <c:v>6.8522582099999996</c:v>
                </c:pt>
                <c:pt idx="2516">
                  <c:v>6.8806610099999999</c:v>
                </c:pt>
                <c:pt idx="2517">
                  <c:v>6.4361486399999999</c:v>
                </c:pt>
                <c:pt idx="2518">
                  <c:v>6.4361486399999999</c:v>
                </c:pt>
                <c:pt idx="2519">
                  <c:v>6.0285658800000004</c:v>
                </c:pt>
                <c:pt idx="2520">
                  <c:v>6.5838522900000003</c:v>
                </c:pt>
                <c:pt idx="2521">
                  <c:v>6.5838522900000003</c:v>
                </c:pt>
                <c:pt idx="2522">
                  <c:v>6.6505989999999997</c:v>
                </c:pt>
                <c:pt idx="2523">
                  <c:v>6.6335573200000004</c:v>
                </c:pt>
                <c:pt idx="2524">
                  <c:v>6.6534423800000004</c:v>
                </c:pt>
                <c:pt idx="2525">
                  <c:v>6.6534423800000004</c:v>
                </c:pt>
                <c:pt idx="2526">
                  <c:v>6.1464376400000003</c:v>
                </c:pt>
                <c:pt idx="2527">
                  <c:v>6.1464376400000003</c:v>
                </c:pt>
                <c:pt idx="2528">
                  <c:v>6.34526491</c:v>
                </c:pt>
                <c:pt idx="2529">
                  <c:v>6.4730811099999999</c:v>
                </c:pt>
                <c:pt idx="2530">
                  <c:v>6.2344951599999998</c:v>
                </c:pt>
                <c:pt idx="2531">
                  <c:v>6.2344951599999998</c:v>
                </c:pt>
                <c:pt idx="2532">
                  <c:v>6.66053915</c:v>
                </c:pt>
                <c:pt idx="2533">
                  <c:v>6.7940320999999999</c:v>
                </c:pt>
                <c:pt idx="2534">
                  <c:v>6.9403061900000003</c:v>
                </c:pt>
                <c:pt idx="2535">
                  <c:v>7.0951056499999998</c:v>
                </c:pt>
                <c:pt idx="2536">
                  <c:v>6.9346213299999997</c:v>
                </c:pt>
                <c:pt idx="2537">
                  <c:v>6.9346213299999997</c:v>
                </c:pt>
                <c:pt idx="2538">
                  <c:v>7.0240898100000004</c:v>
                </c:pt>
                <c:pt idx="2539">
                  <c:v>6.8423128100000001</c:v>
                </c:pt>
                <c:pt idx="2540">
                  <c:v>6.8451566699999997</c:v>
                </c:pt>
                <c:pt idx="2541">
                  <c:v>6.8451566699999997</c:v>
                </c:pt>
                <c:pt idx="2542">
                  <c:v>6.9346299199999999</c:v>
                </c:pt>
                <c:pt idx="2543">
                  <c:v>6.9374656699999999</c:v>
                </c:pt>
                <c:pt idx="2544">
                  <c:v>6.8906011600000001</c:v>
                </c:pt>
                <c:pt idx="2545">
                  <c:v>6.5994734800000003</c:v>
                </c:pt>
                <c:pt idx="2546">
                  <c:v>6.6434974699999998</c:v>
                </c:pt>
                <c:pt idx="2547">
                  <c:v>6.6434974699999998</c:v>
                </c:pt>
                <c:pt idx="2548">
                  <c:v>6.7698945999999998</c:v>
                </c:pt>
                <c:pt idx="2549">
                  <c:v>6.8394804000000002</c:v>
                </c:pt>
                <c:pt idx="2550">
                  <c:v>6.8394804000000002</c:v>
                </c:pt>
                <c:pt idx="2551">
                  <c:v>6.33674479</c:v>
                </c:pt>
                <c:pt idx="2552">
                  <c:v>6.4801816900000002</c:v>
                </c:pt>
                <c:pt idx="2553">
                  <c:v>6.4801816900000002</c:v>
                </c:pt>
                <c:pt idx="2554">
                  <c:v>6.3907136900000001</c:v>
                </c:pt>
                <c:pt idx="2555">
                  <c:v>6.2827787400000004</c:v>
                </c:pt>
                <c:pt idx="2556">
                  <c:v>6.2827787400000004</c:v>
                </c:pt>
                <c:pt idx="2557">
                  <c:v>6.0995774300000001</c:v>
                </c:pt>
                <c:pt idx="2558">
                  <c:v>5.9021782900000002</c:v>
                </c:pt>
                <c:pt idx="2559">
                  <c:v>5.9007539700000002</c:v>
                </c:pt>
                <c:pt idx="2560">
                  <c:v>6.0186252600000003</c:v>
                </c:pt>
                <c:pt idx="2561">
                  <c:v>6.42337179</c:v>
                </c:pt>
                <c:pt idx="2562">
                  <c:v>6.8834962800000001</c:v>
                </c:pt>
                <c:pt idx="2563">
                  <c:v>6.8834962800000001</c:v>
                </c:pt>
                <c:pt idx="2564">
                  <c:v>7.1760482799999998</c:v>
                </c:pt>
                <c:pt idx="2565">
                  <c:v>6.9104871699999997</c:v>
                </c:pt>
                <c:pt idx="2566">
                  <c:v>6.9104871699999997</c:v>
                </c:pt>
                <c:pt idx="2567">
                  <c:v>6.7301344900000002</c:v>
                </c:pt>
                <c:pt idx="2568">
                  <c:v>6.8536820399999998</c:v>
                </c:pt>
                <c:pt idx="2569">
                  <c:v>6.6505942300000003</c:v>
                </c:pt>
                <c:pt idx="2570">
                  <c:v>6.5554451900000004</c:v>
                </c:pt>
                <c:pt idx="2571">
                  <c:v>6.7755708700000001</c:v>
                </c:pt>
                <c:pt idx="2572">
                  <c:v>6.7755708700000001</c:v>
                </c:pt>
                <c:pt idx="2573">
                  <c:v>6.5256223699999998</c:v>
                </c:pt>
                <c:pt idx="2574">
                  <c:v>6.3395848299999997</c:v>
                </c:pt>
                <c:pt idx="2575">
                  <c:v>5.98454189</c:v>
                </c:pt>
                <c:pt idx="2576">
                  <c:v>5.98454189</c:v>
                </c:pt>
                <c:pt idx="2577">
                  <c:v>5.9319930100000002</c:v>
                </c:pt>
                <c:pt idx="2578">
                  <c:v>5.8155417399999996</c:v>
                </c:pt>
                <c:pt idx="2579">
                  <c:v>6.0669145599999998</c:v>
                </c:pt>
                <c:pt idx="2580">
                  <c:v>6.5384077999999999</c:v>
                </c:pt>
                <c:pt idx="2581">
                  <c:v>6.4205369900000004</c:v>
                </c:pt>
                <c:pt idx="2582">
                  <c:v>6.4205369900000004</c:v>
                </c:pt>
                <c:pt idx="2583">
                  <c:v>6.1123628600000002</c:v>
                </c:pt>
                <c:pt idx="2584">
                  <c:v>6.4617166499999996</c:v>
                </c:pt>
                <c:pt idx="2585">
                  <c:v>7.4728650999999999</c:v>
                </c:pt>
                <c:pt idx="2586">
                  <c:v>7.3592505499999996</c:v>
                </c:pt>
                <c:pt idx="2587">
                  <c:v>7.2399549499999996</c:v>
                </c:pt>
                <c:pt idx="2588">
                  <c:v>7.2399549499999996</c:v>
                </c:pt>
                <c:pt idx="2589">
                  <c:v>7.1277642300000004</c:v>
                </c:pt>
                <c:pt idx="2590">
                  <c:v>6.9530878100000004</c:v>
                </c:pt>
                <c:pt idx="2591">
                  <c:v>6.9530878100000004</c:v>
                </c:pt>
                <c:pt idx="2592">
                  <c:v>7.3564100300000002</c:v>
                </c:pt>
                <c:pt idx="2593">
                  <c:v>7.1803131100000002</c:v>
                </c:pt>
                <c:pt idx="2594">
                  <c:v>6.8252744700000001</c:v>
                </c:pt>
                <c:pt idx="2595">
                  <c:v>6.5426635700000002</c:v>
                </c:pt>
                <c:pt idx="2596">
                  <c:v>6.02572536</c:v>
                </c:pt>
                <c:pt idx="2597">
                  <c:v>6.02572536</c:v>
                </c:pt>
                <c:pt idx="2598">
                  <c:v>6.0938925700000004</c:v>
                </c:pt>
                <c:pt idx="2599">
                  <c:v>6.1677393900000004</c:v>
                </c:pt>
                <c:pt idx="2600">
                  <c:v>6.1677393900000004</c:v>
                </c:pt>
                <c:pt idx="2601">
                  <c:v>5.9902229299999998</c:v>
                </c:pt>
                <c:pt idx="2602">
                  <c:v>6.4233727500000004</c:v>
                </c:pt>
                <c:pt idx="2603">
                  <c:v>6.4233727500000004</c:v>
                </c:pt>
                <c:pt idx="2604">
                  <c:v>6.6264557799999997</c:v>
                </c:pt>
                <c:pt idx="2605">
                  <c:v>6.6264557799999997</c:v>
                </c:pt>
                <c:pt idx="2606">
                  <c:v>6.7826719300000002</c:v>
                </c:pt>
                <c:pt idx="2607">
                  <c:v>6.5668067900000002</c:v>
                </c:pt>
                <c:pt idx="2608">
                  <c:v>7.19451427</c:v>
                </c:pt>
                <c:pt idx="2609">
                  <c:v>7.19451427</c:v>
                </c:pt>
                <c:pt idx="2610">
                  <c:v>7.2385396999999996</c:v>
                </c:pt>
                <c:pt idx="2611">
                  <c:v>6.8451566699999997</c:v>
                </c:pt>
                <c:pt idx="2612">
                  <c:v>6.8266992599999998</c:v>
                </c:pt>
                <c:pt idx="2613">
                  <c:v>6.8266992599999998</c:v>
                </c:pt>
                <c:pt idx="2614">
                  <c:v>6.8877649300000003</c:v>
                </c:pt>
                <c:pt idx="2615">
                  <c:v>6.8877649300000003</c:v>
                </c:pt>
                <c:pt idx="2616">
                  <c:v>6.8210191699999996</c:v>
                </c:pt>
                <c:pt idx="2617">
                  <c:v>6.2984056500000003</c:v>
                </c:pt>
                <c:pt idx="2618">
                  <c:v>6.2984056500000003</c:v>
                </c:pt>
                <c:pt idx="2619">
                  <c:v>6.2245583499999997</c:v>
                </c:pt>
                <c:pt idx="2620">
                  <c:v>6.5824279800000003</c:v>
                </c:pt>
                <c:pt idx="2621">
                  <c:v>6.3282189400000002</c:v>
                </c:pt>
                <c:pt idx="2622">
                  <c:v>6.3282189400000002</c:v>
                </c:pt>
                <c:pt idx="2623">
                  <c:v>6.4063310600000003</c:v>
                </c:pt>
                <c:pt idx="2624">
                  <c:v>6.0740151400000002</c:v>
                </c:pt>
                <c:pt idx="2625">
                  <c:v>6.0740151400000002</c:v>
                </c:pt>
                <c:pt idx="2626">
                  <c:v>5.7345933899999997</c:v>
                </c:pt>
                <c:pt idx="2627">
                  <c:v>6.18478584</c:v>
                </c:pt>
                <c:pt idx="2628">
                  <c:v>6.18478584</c:v>
                </c:pt>
                <c:pt idx="2629">
                  <c:v>6.3807644799999998</c:v>
                </c:pt>
                <c:pt idx="2630">
                  <c:v>6.4801778800000003</c:v>
                </c:pt>
                <c:pt idx="2631">
                  <c:v>6.6108350800000002</c:v>
                </c:pt>
                <c:pt idx="2632">
                  <c:v>6.6576995800000001</c:v>
                </c:pt>
                <c:pt idx="2633">
                  <c:v>6.4901185000000003</c:v>
                </c:pt>
                <c:pt idx="2634">
                  <c:v>6.4901185000000003</c:v>
                </c:pt>
                <c:pt idx="2635">
                  <c:v>6.4404182399999996</c:v>
                </c:pt>
                <c:pt idx="2636">
                  <c:v>6.8309602700000003</c:v>
                </c:pt>
                <c:pt idx="2637">
                  <c:v>6.6136794099999996</c:v>
                </c:pt>
                <c:pt idx="2638">
                  <c:v>6.6136794099999996</c:v>
                </c:pt>
                <c:pt idx="2639">
                  <c:v>6.7457518600000004</c:v>
                </c:pt>
                <c:pt idx="2640">
                  <c:v>6.8863410900000002</c:v>
                </c:pt>
                <c:pt idx="2641">
                  <c:v>6.8621940600000002</c:v>
                </c:pt>
                <c:pt idx="2642">
                  <c:v>6.4957947699999998</c:v>
                </c:pt>
                <c:pt idx="2643">
                  <c:v>6.4432539899999997</c:v>
                </c:pt>
                <c:pt idx="2644">
                  <c:v>6.4432539899999997</c:v>
                </c:pt>
                <c:pt idx="2645">
                  <c:v>6.4049158100000003</c:v>
                </c:pt>
                <c:pt idx="2646">
                  <c:v>6.3651471099999997</c:v>
                </c:pt>
                <c:pt idx="2647">
                  <c:v>6.3097577100000004</c:v>
                </c:pt>
                <c:pt idx="2648">
                  <c:v>6.3097577100000004</c:v>
                </c:pt>
                <c:pt idx="2649">
                  <c:v>6.1918859499999996</c:v>
                </c:pt>
                <c:pt idx="2650">
                  <c:v>6.2515320799999996</c:v>
                </c:pt>
                <c:pt idx="2651">
                  <c:v>6.5455045700000003</c:v>
                </c:pt>
                <c:pt idx="2652">
                  <c:v>6.6065697700000001</c:v>
                </c:pt>
                <c:pt idx="2653">
                  <c:v>6.4006500199999996</c:v>
                </c:pt>
                <c:pt idx="2654">
                  <c:v>6.1265592599999996</c:v>
                </c:pt>
                <c:pt idx="2655">
                  <c:v>6.1265592599999996</c:v>
                </c:pt>
                <c:pt idx="2656">
                  <c:v>6.19615078</c:v>
                </c:pt>
                <c:pt idx="2657">
                  <c:v>6.5171060599999997</c:v>
                </c:pt>
                <c:pt idx="2658">
                  <c:v>6.5171060599999997</c:v>
                </c:pt>
                <c:pt idx="2659">
                  <c:v>6.5085845000000004</c:v>
                </c:pt>
                <c:pt idx="2660">
                  <c:v>6.7301354399999997</c:v>
                </c:pt>
                <c:pt idx="2661">
                  <c:v>5.2574234000000004</c:v>
                </c:pt>
                <c:pt idx="2662">
                  <c:v>5.2574234000000004</c:v>
                </c:pt>
                <c:pt idx="2663">
                  <c:v>13.41480732</c:v>
                </c:pt>
                <c:pt idx="2664">
                  <c:v>27.235778809999999</c:v>
                </c:pt>
                <c:pt idx="2665">
                  <c:v>35.964057920000002</c:v>
                </c:pt>
                <c:pt idx="2666">
                  <c:v>35.964057920000002</c:v>
                </c:pt>
                <c:pt idx="2667">
                  <c:v>51.452289579999999</c:v>
                </c:pt>
                <c:pt idx="2668">
                  <c:v>51.452289579999999</c:v>
                </c:pt>
                <c:pt idx="2669">
                  <c:v>55.58352661</c:v>
                </c:pt>
                <c:pt idx="2670">
                  <c:v>58.378398900000001</c:v>
                </c:pt>
                <c:pt idx="2671">
                  <c:v>60.255847930000002</c:v>
                </c:pt>
                <c:pt idx="2672">
                  <c:v>60.255847930000002</c:v>
                </c:pt>
                <c:pt idx="2673">
                  <c:v>61.203086849999998</c:v>
                </c:pt>
                <c:pt idx="2674">
                  <c:v>60.132293699999998</c:v>
                </c:pt>
                <c:pt idx="2675">
                  <c:v>59.368244169999997</c:v>
                </c:pt>
                <c:pt idx="2676">
                  <c:v>59.368244169999997</c:v>
                </c:pt>
              </c:numCache>
            </c:numRef>
          </c:yVal>
          <c:smooth val="0"/>
        </c:ser>
        <c:dLbls>
          <c:showLegendKey val="0"/>
          <c:showVal val="0"/>
          <c:showCatName val="0"/>
          <c:showSerName val="0"/>
          <c:showPercent val="0"/>
          <c:showBubbleSize val="0"/>
        </c:dLbls>
        <c:axId val="396863032"/>
        <c:axId val="875909312"/>
      </c:scatterChart>
      <c:valAx>
        <c:axId val="729267384"/>
        <c:scaling>
          <c:orientation val="minMax"/>
          <c:max val="300"/>
        </c:scaling>
        <c:delete val="0"/>
        <c:axPos val="b"/>
        <c:title>
          <c:tx>
            <c:rich>
              <a:bodyPr/>
              <a:lstStyle/>
              <a:p>
                <a:pPr>
                  <a:defRPr sz="950" b="1" i="0" u="none" strike="noStrike" baseline="0">
                    <a:solidFill>
                      <a:srgbClr val="000000"/>
                    </a:solidFill>
                    <a:latin typeface="Arial"/>
                    <a:ea typeface="Arial"/>
                    <a:cs typeface="Arial"/>
                  </a:defRPr>
                </a:pPr>
                <a:r>
                  <a:rPr lang="en-GB"/>
                  <a:t>Time (s)</a:t>
                </a:r>
              </a:p>
            </c:rich>
          </c:tx>
          <c:layout>
            <c:manualLayout>
              <c:xMode val="edge"/>
              <c:yMode val="edge"/>
              <c:x val="0.4932781799379527"/>
              <c:y val="0.8949152542372881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729269344"/>
        <c:crosses val="autoZero"/>
        <c:crossBetween val="midCat"/>
      </c:valAx>
      <c:valAx>
        <c:axId val="729269344"/>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en-GB"/>
                  <a:t>Traverse Speed (mm/min), Distance Travelled (mm), Spindle Speed (rpm), Z Axis Position (mm)</a:t>
                </a:r>
              </a:p>
            </c:rich>
          </c:tx>
          <c:layout>
            <c:manualLayout>
              <c:xMode val="edge"/>
              <c:yMode val="edge"/>
              <c:x val="1.1375387797311277E-2"/>
              <c:y val="0.2508474576271186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729267384"/>
        <c:crosses val="autoZero"/>
        <c:crossBetween val="midCat"/>
      </c:valAx>
      <c:valAx>
        <c:axId val="396863032"/>
        <c:scaling>
          <c:orientation val="minMax"/>
        </c:scaling>
        <c:delete val="1"/>
        <c:axPos val="b"/>
        <c:numFmt formatCode="0" sourceLinked="1"/>
        <c:majorTickMark val="out"/>
        <c:minorTickMark val="none"/>
        <c:tickLblPos val="none"/>
        <c:crossAx val="875909312"/>
        <c:crosses val="autoZero"/>
        <c:crossBetween val="midCat"/>
      </c:valAx>
      <c:valAx>
        <c:axId val="875909312"/>
        <c:scaling>
          <c:orientation val="minMax"/>
        </c:scaling>
        <c:delete val="0"/>
        <c:axPos val="r"/>
        <c:title>
          <c:tx>
            <c:rich>
              <a:bodyPr/>
              <a:lstStyle/>
              <a:p>
                <a:pPr>
                  <a:defRPr sz="950" b="1" i="0" u="none" strike="noStrike" baseline="0">
                    <a:solidFill>
                      <a:srgbClr val="000000"/>
                    </a:solidFill>
                    <a:latin typeface="Arial"/>
                    <a:ea typeface="Arial"/>
                    <a:cs typeface="Arial"/>
                  </a:defRPr>
                </a:pPr>
                <a:r>
                  <a:rPr lang="en-GB"/>
                  <a:t>Down and Traverse Force (kN), Torque (Nm)</a:t>
                </a:r>
              </a:p>
            </c:rich>
          </c:tx>
          <c:layout>
            <c:manualLayout>
              <c:xMode val="edge"/>
              <c:yMode val="edge"/>
              <c:x val="0.96483971044467465"/>
              <c:y val="0.26271186440677963"/>
            </c:manualLayout>
          </c:layout>
          <c:overlay val="0"/>
          <c:spPr>
            <a:noFill/>
            <a:ln w="25400">
              <a:noFill/>
            </a:ln>
          </c:spPr>
        </c:title>
        <c:numFmt formatCode="0" sourceLinked="0"/>
        <c:majorTickMark val="cross"/>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396863032"/>
        <c:crosses val="max"/>
        <c:crossBetween val="midCat"/>
      </c:valAx>
      <c:spPr>
        <a:noFill/>
        <a:ln w="12700">
          <a:solidFill>
            <a:srgbClr val="808080"/>
          </a:solidFill>
          <a:prstDash val="solid"/>
        </a:ln>
      </c:spPr>
    </c:plotArea>
    <c:legend>
      <c:legendPos val="b"/>
      <c:layout>
        <c:manualLayout>
          <c:xMode val="edge"/>
          <c:yMode val="edge"/>
          <c:x val="8.3764219234746667E-2"/>
          <c:y val="0.9542372881355935"/>
          <c:w val="0.83040330920372263"/>
          <c:h val="4.0677966101694892E-2"/>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50" b="1" i="0" u="none" strike="noStrike" baseline="0">
                <a:solidFill>
                  <a:srgbClr val="000000"/>
                </a:solidFill>
                <a:latin typeface="Arial"/>
                <a:ea typeface="Arial"/>
                <a:cs typeface="Arial"/>
              </a:defRPr>
            </a:pPr>
            <a:r>
              <a:rPr lang="en-GB" sz="1800" b="1" i="0" baseline="0">
                <a:effectLst/>
              </a:rPr>
              <a:t>Second Weld 7075-2014 (50mm/min) </a:t>
            </a:r>
            <a:endParaRPr lang="en-GB">
              <a:effectLst/>
            </a:endParaRPr>
          </a:p>
        </c:rich>
      </c:tx>
      <c:layout>
        <c:manualLayout>
          <c:xMode val="edge"/>
          <c:yMode val="edge"/>
          <c:x val="0.19429687568123752"/>
          <c:y val="2.0342542574620034E-2"/>
        </c:manualLayout>
      </c:layout>
      <c:overlay val="0"/>
      <c:spPr>
        <a:noFill/>
        <a:ln w="25400">
          <a:noFill/>
        </a:ln>
      </c:spPr>
    </c:title>
    <c:autoTitleDeleted val="0"/>
    <c:plotArea>
      <c:layout>
        <c:manualLayout>
          <c:layoutTarget val="inner"/>
          <c:xMode val="edge"/>
          <c:yMode val="edge"/>
          <c:x val="0.10858324715615311"/>
          <c:y val="0.12372881355932204"/>
          <c:w val="0.82523267838676317"/>
          <c:h val="0.75254237288135573"/>
        </c:manualLayout>
      </c:layout>
      <c:scatterChart>
        <c:scatterStyle val="lineMarker"/>
        <c:varyColors val="0"/>
        <c:ser>
          <c:idx val="0"/>
          <c:order val="0"/>
          <c:tx>
            <c:strRef>
              <c:f>sheet1!$H$1</c:f>
              <c:strCache>
                <c:ptCount val="1"/>
                <c:pt idx="0">
                  <c:v>Marker</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H$2:$H$5000</c:f>
            </c:numRef>
          </c:yVal>
          <c:smooth val="0"/>
        </c:ser>
        <c:ser>
          <c:idx val="8"/>
          <c:order val="1"/>
          <c:tx>
            <c:v>Distance Travelled</c:v>
          </c:tx>
          <c:spPr>
            <a:ln w="25400">
              <a:solidFill>
                <a:srgbClr val="993300"/>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I$2:$I$5000</c:f>
              <c:numCache>
                <c:formatCode>0.00000000</c:formatCode>
                <c:ptCount val="4999"/>
                <c:pt idx="0">
                  <c:v>6.9063720699999998</c:v>
                </c:pt>
                <c:pt idx="1">
                  <c:v>6.9063720699999998</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2207E-4</c:v>
                </c:pt>
                <c:pt idx="365">
                  <c:v>1.2207E-4</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2.4414E-4</c:v>
                </c:pt>
                <c:pt idx="449">
                  <c:v>3.4179700000000002E-3</c:v>
                </c:pt>
                <c:pt idx="450">
                  <c:v>3.4179700000000002E-3</c:v>
                </c:pt>
                <c:pt idx="451">
                  <c:v>6.1035200000000003E-3</c:v>
                </c:pt>
                <c:pt idx="452">
                  <c:v>9.8876999999999993E-3</c:v>
                </c:pt>
                <c:pt idx="453">
                  <c:v>9.8876999999999993E-3</c:v>
                </c:pt>
                <c:pt idx="454">
                  <c:v>1.464844E-2</c:v>
                </c:pt>
                <c:pt idx="455">
                  <c:v>2.0263670000000001E-2</c:v>
                </c:pt>
                <c:pt idx="456">
                  <c:v>2.6489260000000001E-2</c:v>
                </c:pt>
                <c:pt idx="457">
                  <c:v>2.6489260000000001E-2</c:v>
                </c:pt>
                <c:pt idx="458">
                  <c:v>4.162598E-2</c:v>
                </c:pt>
                <c:pt idx="459">
                  <c:v>4.162598E-2</c:v>
                </c:pt>
                <c:pt idx="460">
                  <c:v>4.9682619999999997E-2</c:v>
                </c:pt>
                <c:pt idx="461">
                  <c:v>6.0058590000000002E-2</c:v>
                </c:pt>
                <c:pt idx="462">
                  <c:v>7.0678710000000006E-2</c:v>
                </c:pt>
                <c:pt idx="463">
                  <c:v>7.0678710000000006E-2</c:v>
                </c:pt>
                <c:pt idx="464">
                  <c:v>8.203125E-2</c:v>
                </c:pt>
                <c:pt idx="465">
                  <c:v>9.4970700000000005E-2</c:v>
                </c:pt>
                <c:pt idx="466">
                  <c:v>9.4970700000000005E-2</c:v>
                </c:pt>
                <c:pt idx="467">
                  <c:v>0.12231445000000001</c:v>
                </c:pt>
                <c:pt idx="468">
                  <c:v>0.13708496000000001</c:v>
                </c:pt>
                <c:pt idx="469">
                  <c:v>0.13708496000000001</c:v>
                </c:pt>
                <c:pt idx="470">
                  <c:v>0.15405273</c:v>
                </c:pt>
                <c:pt idx="471">
                  <c:v>0.16955566</c:v>
                </c:pt>
                <c:pt idx="472">
                  <c:v>0.16955566</c:v>
                </c:pt>
                <c:pt idx="473">
                  <c:v>0.18554688</c:v>
                </c:pt>
                <c:pt idx="474">
                  <c:v>0.20544434</c:v>
                </c:pt>
                <c:pt idx="475">
                  <c:v>0.22473145</c:v>
                </c:pt>
                <c:pt idx="476">
                  <c:v>0.24475098000000001</c:v>
                </c:pt>
                <c:pt idx="477">
                  <c:v>0.265625</c:v>
                </c:pt>
                <c:pt idx="478">
                  <c:v>0.265625</c:v>
                </c:pt>
                <c:pt idx="479">
                  <c:v>0.28881836</c:v>
                </c:pt>
                <c:pt idx="480">
                  <c:v>0.31298828000000001</c:v>
                </c:pt>
                <c:pt idx="481">
                  <c:v>0.33459473000000001</c:v>
                </c:pt>
                <c:pt idx="482">
                  <c:v>0.33459473000000001</c:v>
                </c:pt>
                <c:pt idx="483">
                  <c:v>0.35888671999999999</c:v>
                </c:pt>
                <c:pt idx="484">
                  <c:v>0.38549804999999998</c:v>
                </c:pt>
                <c:pt idx="485">
                  <c:v>0.41174316</c:v>
                </c:pt>
                <c:pt idx="486">
                  <c:v>0.43872070000000002</c:v>
                </c:pt>
                <c:pt idx="487">
                  <c:v>0.46447754000000002</c:v>
                </c:pt>
                <c:pt idx="488">
                  <c:v>0.46447754000000002</c:v>
                </c:pt>
                <c:pt idx="489">
                  <c:v>0.49755859000000002</c:v>
                </c:pt>
                <c:pt idx="490">
                  <c:v>0.52709961000000005</c:v>
                </c:pt>
                <c:pt idx="491">
                  <c:v>0.52709961000000005</c:v>
                </c:pt>
                <c:pt idx="492">
                  <c:v>0.55541991999999996</c:v>
                </c:pt>
                <c:pt idx="493">
                  <c:v>0.58422852000000003</c:v>
                </c:pt>
                <c:pt idx="494">
                  <c:v>0.61828612999999999</c:v>
                </c:pt>
                <c:pt idx="495">
                  <c:v>0.65307616999999996</c:v>
                </c:pt>
                <c:pt idx="496">
                  <c:v>0.68432616999999996</c:v>
                </c:pt>
                <c:pt idx="497">
                  <c:v>0.68432616999999996</c:v>
                </c:pt>
                <c:pt idx="498">
                  <c:v>0.72180175999999996</c:v>
                </c:pt>
                <c:pt idx="499">
                  <c:v>0.75988770000000005</c:v>
                </c:pt>
                <c:pt idx="500">
                  <c:v>0.79394531000000002</c:v>
                </c:pt>
                <c:pt idx="501">
                  <c:v>0.79394531000000002</c:v>
                </c:pt>
                <c:pt idx="502">
                  <c:v>0.83117675999999996</c:v>
                </c:pt>
                <c:pt idx="503">
                  <c:v>0.86633300999999996</c:v>
                </c:pt>
                <c:pt idx="504">
                  <c:v>0.90502930000000004</c:v>
                </c:pt>
                <c:pt idx="505">
                  <c:v>0.94140625</c:v>
                </c:pt>
                <c:pt idx="506">
                  <c:v>0.98193359000000002</c:v>
                </c:pt>
                <c:pt idx="507">
                  <c:v>0.98193359000000002</c:v>
                </c:pt>
                <c:pt idx="508">
                  <c:v>1.02636719</c:v>
                </c:pt>
                <c:pt idx="509">
                  <c:v>1.0689697300000001</c:v>
                </c:pt>
                <c:pt idx="510">
                  <c:v>1.10925293</c:v>
                </c:pt>
                <c:pt idx="511">
                  <c:v>1.10925293</c:v>
                </c:pt>
                <c:pt idx="512">
                  <c:v>1.2005615199999999</c:v>
                </c:pt>
                <c:pt idx="513">
                  <c:v>1.2005615199999999</c:v>
                </c:pt>
                <c:pt idx="514">
                  <c:v>1.24597168</c:v>
                </c:pt>
                <c:pt idx="515">
                  <c:v>1.2926025400000001</c:v>
                </c:pt>
                <c:pt idx="516">
                  <c:v>1.33691406</c:v>
                </c:pt>
                <c:pt idx="517">
                  <c:v>1.33691406</c:v>
                </c:pt>
                <c:pt idx="518">
                  <c:v>1.3883056600000001</c:v>
                </c:pt>
                <c:pt idx="519">
                  <c:v>1.43737793</c:v>
                </c:pt>
                <c:pt idx="520">
                  <c:v>1.4869384800000001</c:v>
                </c:pt>
                <c:pt idx="521">
                  <c:v>1.5375976600000001</c:v>
                </c:pt>
                <c:pt idx="522">
                  <c:v>1.5859375</c:v>
                </c:pt>
                <c:pt idx="523">
                  <c:v>1.5859375</c:v>
                </c:pt>
                <c:pt idx="524">
                  <c:v>1.6422119100000001</c:v>
                </c:pt>
                <c:pt idx="525">
                  <c:v>1.6994628899999999</c:v>
                </c:pt>
                <c:pt idx="526">
                  <c:v>1.6994628899999999</c:v>
                </c:pt>
                <c:pt idx="527">
                  <c:v>1.7492675799999999</c:v>
                </c:pt>
                <c:pt idx="528">
                  <c:v>1.8079833999999999</c:v>
                </c:pt>
                <c:pt idx="529">
                  <c:v>1.8601074200000001</c:v>
                </c:pt>
                <c:pt idx="530">
                  <c:v>1.9213867200000001</c:v>
                </c:pt>
                <c:pt idx="531">
                  <c:v>1.9748535199999999</c:v>
                </c:pt>
                <c:pt idx="532">
                  <c:v>1.9748535199999999</c:v>
                </c:pt>
                <c:pt idx="533">
                  <c:v>2.0327148400000001</c:v>
                </c:pt>
                <c:pt idx="534">
                  <c:v>2.0961914099999999</c:v>
                </c:pt>
                <c:pt idx="535">
                  <c:v>2.15234375</c:v>
                </c:pt>
                <c:pt idx="536">
                  <c:v>2.15234375</c:v>
                </c:pt>
                <c:pt idx="537">
                  <c:v>2.2180175800000002</c:v>
                </c:pt>
                <c:pt idx="538">
                  <c:v>2.33288574</c:v>
                </c:pt>
                <c:pt idx="539">
                  <c:v>2.33288574</c:v>
                </c:pt>
                <c:pt idx="540">
                  <c:v>2.4057617200000001</c:v>
                </c:pt>
                <c:pt idx="541">
                  <c:v>2.4703369099999999</c:v>
                </c:pt>
                <c:pt idx="542">
                  <c:v>2.4703369099999999</c:v>
                </c:pt>
                <c:pt idx="543">
                  <c:v>2.5356445299999999</c:v>
                </c:pt>
                <c:pt idx="544">
                  <c:v>2.5966796900000002</c:v>
                </c:pt>
                <c:pt idx="545">
                  <c:v>2.5966796900000002</c:v>
                </c:pt>
                <c:pt idx="546">
                  <c:v>2.6683349600000001</c:v>
                </c:pt>
                <c:pt idx="547">
                  <c:v>2.8052978500000001</c:v>
                </c:pt>
                <c:pt idx="548">
                  <c:v>2.8052978500000001</c:v>
                </c:pt>
                <c:pt idx="549">
                  <c:v>2.8742675800000002</c:v>
                </c:pt>
                <c:pt idx="550">
                  <c:v>2.9498291000000001</c:v>
                </c:pt>
                <c:pt idx="551">
                  <c:v>3.0162353500000001</c:v>
                </c:pt>
                <c:pt idx="552">
                  <c:v>3.0162353500000001</c:v>
                </c:pt>
                <c:pt idx="553">
                  <c:v>3.0885009800000001</c:v>
                </c:pt>
                <c:pt idx="554">
                  <c:v>3.1607666000000001</c:v>
                </c:pt>
                <c:pt idx="555">
                  <c:v>3.2401122999999998</c:v>
                </c:pt>
                <c:pt idx="556">
                  <c:v>3.3098144500000002</c:v>
                </c:pt>
                <c:pt idx="557">
                  <c:v>3.3850097699999999</c:v>
                </c:pt>
                <c:pt idx="558">
                  <c:v>3.3850097699999999</c:v>
                </c:pt>
                <c:pt idx="559">
                  <c:v>3.4666747999999998</c:v>
                </c:pt>
                <c:pt idx="560">
                  <c:v>3.5385742200000001</c:v>
                </c:pt>
                <c:pt idx="561">
                  <c:v>3.5385742200000001</c:v>
                </c:pt>
                <c:pt idx="562">
                  <c:v>3.6112060499999998</c:v>
                </c:pt>
                <c:pt idx="563">
                  <c:v>3.7810058600000001</c:v>
                </c:pt>
                <c:pt idx="564">
                  <c:v>3.7810058600000001</c:v>
                </c:pt>
                <c:pt idx="565">
                  <c:v>3.8562011699999998</c:v>
                </c:pt>
                <c:pt idx="566">
                  <c:v>3.9372558600000001</c:v>
                </c:pt>
                <c:pt idx="567">
                  <c:v>3.9372558600000001</c:v>
                </c:pt>
                <c:pt idx="568">
                  <c:v>4.0134277300000001</c:v>
                </c:pt>
                <c:pt idx="569">
                  <c:v>4.1027832000000002</c:v>
                </c:pt>
                <c:pt idx="570">
                  <c:v>4.1868896500000004</c:v>
                </c:pt>
                <c:pt idx="571">
                  <c:v>4.1868896500000004</c:v>
                </c:pt>
                <c:pt idx="572">
                  <c:v>4.3568115199999999</c:v>
                </c:pt>
                <c:pt idx="573">
                  <c:v>4.3568115199999999</c:v>
                </c:pt>
                <c:pt idx="574">
                  <c:v>4.4379882799999999</c:v>
                </c:pt>
                <c:pt idx="575">
                  <c:v>4.5308837899999999</c:v>
                </c:pt>
                <c:pt idx="576">
                  <c:v>4.6129150399999999</c:v>
                </c:pt>
                <c:pt idx="577">
                  <c:v>4.6129150399999999</c:v>
                </c:pt>
                <c:pt idx="578">
                  <c:v>4.7088622999999998</c:v>
                </c:pt>
                <c:pt idx="579">
                  <c:v>4.7918701199999996</c:v>
                </c:pt>
                <c:pt idx="580">
                  <c:v>4.7918701199999996</c:v>
                </c:pt>
                <c:pt idx="581">
                  <c:v>4.9876709000000004</c:v>
                </c:pt>
                <c:pt idx="582">
                  <c:v>5.07336426</c:v>
                </c:pt>
                <c:pt idx="583">
                  <c:v>5.07336426</c:v>
                </c:pt>
                <c:pt idx="584">
                  <c:v>5.1596679700000001</c:v>
                </c:pt>
                <c:pt idx="585">
                  <c:v>5.2679443399999997</c:v>
                </c:pt>
                <c:pt idx="586">
                  <c:v>5.3560790999999996</c:v>
                </c:pt>
                <c:pt idx="587">
                  <c:v>5.3560790999999996</c:v>
                </c:pt>
                <c:pt idx="588">
                  <c:v>5.4583740199999999</c:v>
                </c:pt>
                <c:pt idx="589">
                  <c:v>5.5490722699999999</c:v>
                </c:pt>
                <c:pt idx="590">
                  <c:v>5.5490722699999999</c:v>
                </c:pt>
                <c:pt idx="591">
                  <c:v>5.7445068399999997</c:v>
                </c:pt>
                <c:pt idx="592">
                  <c:v>5.8511962899999999</c:v>
                </c:pt>
                <c:pt idx="593">
                  <c:v>5.8511962899999999</c:v>
                </c:pt>
                <c:pt idx="594">
                  <c:v>5.9509277300000001</c:v>
                </c:pt>
                <c:pt idx="595">
                  <c:v>6.0454101600000003</c:v>
                </c:pt>
                <c:pt idx="596">
                  <c:v>6.0454101600000003</c:v>
                </c:pt>
                <c:pt idx="597">
                  <c:v>6.1542968800000004</c:v>
                </c:pt>
                <c:pt idx="598">
                  <c:v>6.2563476600000003</c:v>
                </c:pt>
                <c:pt idx="599">
                  <c:v>6.3608398399999997</c:v>
                </c:pt>
                <c:pt idx="600">
                  <c:v>6.4572753900000004</c:v>
                </c:pt>
                <c:pt idx="601">
                  <c:v>6.5700683599999996</c:v>
                </c:pt>
                <c:pt idx="602">
                  <c:v>6.6763915999999996</c:v>
                </c:pt>
                <c:pt idx="603">
                  <c:v>6.6763915999999996</c:v>
                </c:pt>
                <c:pt idx="604">
                  <c:v>6.7833252000000002</c:v>
                </c:pt>
                <c:pt idx="605">
                  <c:v>6.89147949</c:v>
                </c:pt>
                <c:pt idx="606">
                  <c:v>6.89147949</c:v>
                </c:pt>
                <c:pt idx="607">
                  <c:v>7.0075683599999996</c:v>
                </c:pt>
                <c:pt idx="608">
                  <c:v>7.0935058599999996</c:v>
                </c:pt>
                <c:pt idx="609">
                  <c:v>7.2200927699999999</c:v>
                </c:pt>
                <c:pt idx="610">
                  <c:v>7.3308105499999998</c:v>
                </c:pt>
                <c:pt idx="611">
                  <c:v>7.4434814500000002</c:v>
                </c:pt>
                <c:pt idx="612">
                  <c:v>7.4434814500000002</c:v>
                </c:pt>
                <c:pt idx="613">
                  <c:v>7.5643310499999998</c:v>
                </c:pt>
                <c:pt idx="614">
                  <c:v>7.6700439500000002</c:v>
                </c:pt>
                <c:pt idx="615">
                  <c:v>7.7846679700000001</c:v>
                </c:pt>
                <c:pt idx="616">
                  <c:v>7.7846679700000001</c:v>
                </c:pt>
                <c:pt idx="617">
                  <c:v>7.8916015599999998</c:v>
                </c:pt>
                <c:pt idx="618">
                  <c:v>8.1253662099999993</c:v>
                </c:pt>
                <c:pt idx="619">
                  <c:v>8.1253662099999993</c:v>
                </c:pt>
                <c:pt idx="620">
                  <c:v>8.2521972699999999</c:v>
                </c:pt>
                <c:pt idx="621">
                  <c:v>8.37109375</c:v>
                </c:pt>
                <c:pt idx="622">
                  <c:v>8.4906005899999997</c:v>
                </c:pt>
                <c:pt idx="623">
                  <c:v>8.4906005899999997</c:v>
                </c:pt>
                <c:pt idx="624">
                  <c:v>8.6031494100000003</c:v>
                </c:pt>
                <c:pt idx="625">
                  <c:v>8.7237548799999995</c:v>
                </c:pt>
                <c:pt idx="626">
                  <c:v>8.7237548799999995</c:v>
                </c:pt>
                <c:pt idx="627">
                  <c:v>8.85546875</c:v>
                </c:pt>
                <c:pt idx="628">
                  <c:v>9.1030273400000006</c:v>
                </c:pt>
                <c:pt idx="629">
                  <c:v>9.1030273400000006</c:v>
                </c:pt>
                <c:pt idx="630">
                  <c:v>9.2185058600000005</c:v>
                </c:pt>
                <c:pt idx="631">
                  <c:v>9.3530273400000006</c:v>
                </c:pt>
                <c:pt idx="632">
                  <c:v>9.3530273400000006</c:v>
                </c:pt>
                <c:pt idx="633">
                  <c:v>9.4713134799999992</c:v>
                </c:pt>
                <c:pt idx="634">
                  <c:v>9.6069335900000006</c:v>
                </c:pt>
                <c:pt idx="635">
                  <c:v>9.6069335900000006</c:v>
                </c:pt>
                <c:pt idx="636">
                  <c:v>9.8734130899999997</c:v>
                </c:pt>
                <c:pt idx="637">
                  <c:v>10.004394530000001</c:v>
                </c:pt>
                <c:pt idx="638">
                  <c:v>10.004394530000001</c:v>
                </c:pt>
                <c:pt idx="639">
                  <c:v>10.144042969999999</c:v>
                </c:pt>
                <c:pt idx="640">
                  <c:v>10.267089840000001</c:v>
                </c:pt>
                <c:pt idx="641">
                  <c:v>10.267089840000001</c:v>
                </c:pt>
                <c:pt idx="642">
                  <c:v>10.408813479999999</c:v>
                </c:pt>
                <c:pt idx="643">
                  <c:v>10.53320313</c:v>
                </c:pt>
                <c:pt idx="644">
                  <c:v>10.67675781</c:v>
                </c:pt>
                <c:pt idx="645">
                  <c:v>10.67675781</c:v>
                </c:pt>
                <c:pt idx="646">
                  <c:v>10.937988280000001</c:v>
                </c:pt>
                <c:pt idx="647">
                  <c:v>11.075439449999999</c:v>
                </c:pt>
                <c:pt idx="648">
                  <c:v>11.075439449999999</c:v>
                </c:pt>
                <c:pt idx="649">
                  <c:v>11.21264648</c:v>
                </c:pt>
                <c:pt idx="650">
                  <c:v>11.35180664</c:v>
                </c:pt>
                <c:pt idx="651">
                  <c:v>11.35180664</c:v>
                </c:pt>
                <c:pt idx="652">
                  <c:v>11.500610350000001</c:v>
                </c:pt>
                <c:pt idx="653">
                  <c:v>11.631469729999999</c:v>
                </c:pt>
                <c:pt idx="654">
                  <c:v>11.78210449</c:v>
                </c:pt>
                <c:pt idx="655">
                  <c:v>11.91430664</c:v>
                </c:pt>
                <c:pt idx="656">
                  <c:v>12.06713867</c:v>
                </c:pt>
                <c:pt idx="657">
                  <c:v>12.06713867</c:v>
                </c:pt>
                <c:pt idx="658">
                  <c:v>12.22155762</c:v>
                </c:pt>
                <c:pt idx="659">
                  <c:v>12.35546875</c:v>
                </c:pt>
                <c:pt idx="660">
                  <c:v>12.35546875</c:v>
                </c:pt>
                <c:pt idx="661">
                  <c:v>12.501220699999999</c:v>
                </c:pt>
                <c:pt idx="662">
                  <c:v>12.646972659999999</c:v>
                </c:pt>
                <c:pt idx="663">
                  <c:v>12.80541992</c:v>
                </c:pt>
                <c:pt idx="664">
                  <c:v>12.942016600000001</c:v>
                </c:pt>
                <c:pt idx="665">
                  <c:v>13.102172850000001</c:v>
                </c:pt>
                <c:pt idx="666">
                  <c:v>13.102172850000001</c:v>
                </c:pt>
                <c:pt idx="667">
                  <c:v>13.251464840000001</c:v>
                </c:pt>
                <c:pt idx="668">
                  <c:v>13.41320801</c:v>
                </c:pt>
                <c:pt idx="669">
                  <c:v>13.55395508</c:v>
                </c:pt>
                <c:pt idx="670">
                  <c:v>13.55395508</c:v>
                </c:pt>
                <c:pt idx="671">
                  <c:v>13.85961914</c:v>
                </c:pt>
                <c:pt idx="672">
                  <c:v>13.85961914</c:v>
                </c:pt>
                <c:pt idx="673">
                  <c:v>14.02355957</c:v>
                </c:pt>
                <c:pt idx="674">
                  <c:v>14.16821289</c:v>
                </c:pt>
                <c:pt idx="675">
                  <c:v>14.32336426</c:v>
                </c:pt>
                <c:pt idx="676">
                  <c:v>14.32336426</c:v>
                </c:pt>
                <c:pt idx="677">
                  <c:v>14.469238280000001</c:v>
                </c:pt>
                <c:pt idx="678">
                  <c:v>14.63781738</c:v>
                </c:pt>
                <c:pt idx="679">
                  <c:v>14.63781738</c:v>
                </c:pt>
                <c:pt idx="680">
                  <c:v>14.95532227</c:v>
                </c:pt>
                <c:pt idx="681">
                  <c:v>15.114624020000001</c:v>
                </c:pt>
                <c:pt idx="682">
                  <c:v>15.114624020000001</c:v>
                </c:pt>
                <c:pt idx="683">
                  <c:v>15.275878909999999</c:v>
                </c:pt>
                <c:pt idx="684">
                  <c:v>15.448852540000001</c:v>
                </c:pt>
                <c:pt idx="685">
                  <c:v>15.588500979999999</c:v>
                </c:pt>
                <c:pt idx="686">
                  <c:v>15.588500979999999</c:v>
                </c:pt>
                <c:pt idx="687">
                  <c:v>15.75158691</c:v>
                </c:pt>
                <c:pt idx="688">
                  <c:v>15.92736816</c:v>
                </c:pt>
                <c:pt idx="689">
                  <c:v>16.080688479999999</c:v>
                </c:pt>
                <c:pt idx="690">
                  <c:v>16.23449707</c:v>
                </c:pt>
                <c:pt idx="691">
                  <c:v>16.413208010000002</c:v>
                </c:pt>
                <c:pt idx="692">
                  <c:v>16.413208010000002</c:v>
                </c:pt>
                <c:pt idx="693">
                  <c:v>16.58032227</c:v>
                </c:pt>
                <c:pt idx="694">
                  <c:v>16.749023439999998</c:v>
                </c:pt>
                <c:pt idx="695">
                  <c:v>16.749023439999998</c:v>
                </c:pt>
                <c:pt idx="696">
                  <c:v>16.918334959999999</c:v>
                </c:pt>
                <c:pt idx="697">
                  <c:v>17.07580566</c:v>
                </c:pt>
                <c:pt idx="698">
                  <c:v>17.259155270000001</c:v>
                </c:pt>
                <c:pt idx="699">
                  <c:v>17.418334959999999</c:v>
                </c:pt>
                <c:pt idx="700">
                  <c:v>17.60327148</c:v>
                </c:pt>
                <c:pt idx="701">
                  <c:v>17.60327148</c:v>
                </c:pt>
                <c:pt idx="702">
                  <c:v>17.77709961</c:v>
                </c:pt>
                <c:pt idx="703">
                  <c:v>17.95141602</c:v>
                </c:pt>
                <c:pt idx="704">
                  <c:v>18.12658691</c:v>
                </c:pt>
                <c:pt idx="705">
                  <c:v>18.12658691</c:v>
                </c:pt>
                <c:pt idx="706">
                  <c:v>18.30297852</c:v>
                </c:pt>
                <c:pt idx="707">
                  <c:v>18.479003909999999</c:v>
                </c:pt>
                <c:pt idx="708">
                  <c:v>18.64477539</c:v>
                </c:pt>
                <c:pt idx="709">
                  <c:v>18.848876950000001</c:v>
                </c:pt>
                <c:pt idx="710">
                  <c:v>19.015136720000001</c:v>
                </c:pt>
                <c:pt idx="711">
                  <c:v>19.015136720000001</c:v>
                </c:pt>
                <c:pt idx="712">
                  <c:v>19.195922849999999</c:v>
                </c:pt>
                <c:pt idx="713">
                  <c:v>19.37719727</c:v>
                </c:pt>
                <c:pt idx="714">
                  <c:v>19.571533200000001</c:v>
                </c:pt>
                <c:pt idx="715">
                  <c:v>19.571533200000001</c:v>
                </c:pt>
                <c:pt idx="716">
                  <c:v>19.74206543</c:v>
                </c:pt>
                <c:pt idx="717">
                  <c:v>19.938842770000001</c:v>
                </c:pt>
                <c:pt idx="718">
                  <c:v>20.109985349999999</c:v>
                </c:pt>
                <c:pt idx="719">
                  <c:v>20.309082029999999</c:v>
                </c:pt>
                <c:pt idx="720">
                  <c:v>20.495605470000001</c:v>
                </c:pt>
                <c:pt idx="721">
                  <c:v>20.495605470000001</c:v>
                </c:pt>
                <c:pt idx="722">
                  <c:v>20.668823239999998</c:v>
                </c:pt>
                <c:pt idx="723">
                  <c:v>20.870483400000001</c:v>
                </c:pt>
                <c:pt idx="724">
                  <c:v>21.046142580000001</c:v>
                </c:pt>
                <c:pt idx="725">
                  <c:v>21.046142580000001</c:v>
                </c:pt>
                <c:pt idx="726">
                  <c:v>21.248779299999999</c:v>
                </c:pt>
                <c:pt idx="727">
                  <c:v>21.43969727</c:v>
                </c:pt>
                <c:pt idx="728">
                  <c:v>21.631347659999999</c:v>
                </c:pt>
                <c:pt idx="729">
                  <c:v>21.822753909999999</c:v>
                </c:pt>
                <c:pt idx="730">
                  <c:v>22.002685549999999</c:v>
                </c:pt>
                <c:pt idx="731">
                  <c:v>22.002685549999999</c:v>
                </c:pt>
                <c:pt idx="732">
                  <c:v>22.21081543</c:v>
                </c:pt>
                <c:pt idx="733">
                  <c:v>22.391357419999999</c:v>
                </c:pt>
                <c:pt idx="734">
                  <c:v>22.391357419999999</c:v>
                </c:pt>
                <c:pt idx="735">
                  <c:v>22.600830080000001</c:v>
                </c:pt>
                <c:pt idx="736">
                  <c:v>22.995239260000002</c:v>
                </c:pt>
                <c:pt idx="737">
                  <c:v>22.995239260000002</c:v>
                </c:pt>
                <c:pt idx="738">
                  <c:v>23.192626950000001</c:v>
                </c:pt>
                <c:pt idx="739">
                  <c:v>23.39221191</c:v>
                </c:pt>
                <c:pt idx="740">
                  <c:v>23.39221191</c:v>
                </c:pt>
                <c:pt idx="741">
                  <c:v>23.592407229999999</c:v>
                </c:pt>
                <c:pt idx="742">
                  <c:v>23.778442380000001</c:v>
                </c:pt>
                <c:pt idx="743">
                  <c:v>23.9942627</c:v>
                </c:pt>
                <c:pt idx="744">
                  <c:v>23.9942627</c:v>
                </c:pt>
                <c:pt idx="745">
                  <c:v>24.415161130000001</c:v>
                </c:pt>
                <c:pt idx="746">
                  <c:v>24.415161130000001</c:v>
                </c:pt>
                <c:pt idx="747">
                  <c:v>24.61901855</c:v>
                </c:pt>
                <c:pt idx="748">
                  <c:v>24.809570310000002</c:v>
                </c:pt>
                <c:pt idx="749">
                  <c:v>25.01586914</c:v>
                </c:pt>
                <c:pt idx="750">
                  <c:v>25.01586914</c:v>
                </c:pt>
                <c:pt idx="751">
                  <c:v>25.222290040000001</c:v>
                </c:pt>
                <c:pt idx="752">
                  <c:v>25.42956543</c:v>
                </c:pt>
                <c:pt idx="753">
                  <c:v>25.42956543</c:v>
                </c:pt>
                <c:pt idx="754">
                  <c:v>25.862915040000001</c:v>
                </c:pt>
                <c:pt idx="755">
                  <c:v>26.072998049999999</c:v>
                </c:pt>
                <c:pt idx="756">
                  <c:v>26.072998049999999</c:v>
                </c:pt>
                <c:pt idx="757">
                  <c:v>26.268066409999999</c:v>
                </c:pt>
                <c:pt idx="758">
                  <c:v>26.495483400000001</c:v>
                </c:pt>
                <c:pt idx="759">
                  <c:v>26.495483400000001</c:v>
                </c:pt>
                <c:pt idx="760">
                  <c:v>26.708374020000001</c:v>
                </c:pt>
                <c:pt idx="761">
                  <c:v>26.922363279999999</c:v>
                </c:pt>
                <c:pt idx="762">
                  <c:v>27.136352540000001</c:v>
                </c:pt>
                <c:pt idx="763">
                  <c:v>27.3359375</c:v>
                </c:pt>
                <c:pt idx="764">
                  <c:v>27.56799316</c:v>
                </c:pt>
                <c:pt idx="765">
                  <c:v>27.56799316</c:v>
                </c:pt>
                <c:pt idx="766">
                  <c:v>27.76965332</c:v>
                </c:pt>
                <c:pt idx="767">
                  <c:v>28.003173830000001</c:v>
                </c:pt>
                <c:pt idx="768">
                  <c:v>28.205566409999999</c:v>
                </c:pt>
                <c:pt idx="769">
                  <c:v>28.205566409999999</c:v>
                </c:pt>
                <c:pt idx="770">
                  <c:v>28.440551760000002</c:v>
                </c:pt>
                <c:pt idx="771">
                  <c:v>28.661499020000001</c:v>
                </c:pt>
                <c:pt idx="772">
                  <c:v>28.88293457</c:v>
                </c:pt>
                <c:pt idx="773">
                  <c:v>29.10522461</c:v>
                </c:pt>
                <c:pt idx="774">
                  <c:v>29.327514650000001</c:v>
                </c:pt>
                <c:pt idx="775">
                  <c:v>29.327514650000001</c:v>
                </c:pt>
                <c:pt idx="776">
                  <c:v>29.551147459999999</c:v>
                </c:pt>
                <c:pt idx="777">
                  <c:v>29.760498049999999</c:v>
                </c:pt>
                <c:pt idx="778">
                  <c:v>30.00195313</c:v>
                </c:pt>
                <c:pt idx="779">
                  <c:v>30.00195313</c:v>
                </c:pt>
                <c:pt idx="780">
                  <c:v>30.43920898</c:v>
                </c:pt>
                <c:pt idx="781">
                  <c:v>30.43920898</c:v>
                </c:pt>
                <c:pt idx="782">
                  <c:v>30.73254395</c:v>
                </c:pt>
                <c:pt idx="783">
                  <c:v>30.928710939999998</c:v>
                </c:pt>
                <c:pt idx="784">
                  <c:v>30.928710939999998</c:v>
                </c:pt>
                <c:pt idx="785">
                  <c:v>31.14233398</c:v>
                </c:pt>
                <c:pt idx="786">
                  <c:v>31.422607419999999</c:v>
                </c:pt>
                <c:pt idx="787">
                  <c:v>31.637695310000002</c:v>
                </c:pt>
                <c:pt idx="788">
                  <c:v>31.637695310000002</c:v>
                </c:pt>
                <c:pt idx="789">
                  <c:v>32.102905270000001</c:v>
                </c:pt>
                <c:pt idx="790">
                  <c:v>32.102905270000001</c:v>
                </c:pt>
                <c:pt idx="791">
                  <c:v>32.337280270000001</c:v>
                </c:pt>
                <c:pt idx="792">
                  <c:v>32.572509770000003</c:v>
                </c:pt>
                <c:pt idx="793">
                  <c:v>32.80859375</c:v>
                </c:pt>
                <c:pt idx="794">
                  <c:v>32.80859375</c:v>
                </c:pt>
                <c:pt idx="795">
                  <c:v>33.028320309999998</c:v>
                </c:pt>
                <c:pt idx="796">
                  <c:v>33.282470699999998</c:v>
                </c:pt>
                <c:pt idx="797">
                  <c:v>33.282470699999998</c:v>
                </c:pt>
                <c:pt idx="798">
                  <c:v>33.7598877</c:v>
                </c:pt>
                <c:pt idx="799">
                  <c:v>33.98278809</c:v>
                </c:pt>
                <c:pt idx="800">
                  <c:v>33.98278809</c:v>
                </c:pt>
                <c:pt idx="801">
                  <c:v>34.224121089999997</c:v>
                </c:pt>
                <c:pt idx="802">
                  <c:v>34.483154300000002</c:v>
                </c:pt>
                <c:pt idx="803">
                  <c:v>34.483154300000002</c:v>
                </c:pt>
                <c:pt idx="804">
                  <c:v>34.777709960000003</c:v>
                </c:pt>
                <c:pt idx="805">
                  <c:v>35.02160645</c:v>
                </c:pt>
                <c:pt idx="806">
                  <c:v>35.02160645</c:v>
                </c:pt>
                <c:pt idx="807">
                  <c:v>35.476196289999997</c:v>
                </c:pt>
                <c:pt idx="808">
                  <c:v>35.722167970000001</c:v>
                </c:pt>
                <c:pt idx="809">
                  <c:v>35.722167970000001</c:v>
                </c:pt>
                <c:pt idx="810">
                  <c:v>36.004638669999999</c:v>
                </c:pt>
                <c:pt idx="811">
                  <c:v>36.004638669999999</c:v>
                </c:pt>
                <c:pt idx="812">
                  <c:v>36.323852539999997</c:v>
                </c:pt>
                <c:pt idx="813">
                  <c:v>36.5723877</c:v>
                </c:pt>
                <c:pt idx="814">
                  <c:v>36.822021479999997</c:v>
                </c:pt>
                <c:pt idx="815">
                  <c:v>36.822021479999997</c:v>
                </c:pt>
                <c:pt idx="816">
                  <c:v>37.32421875</c:v>
                </c:pt>
                <c:pt idx="817">
                  <c:v>37.32421875</c:v>
                </c:pt>
                <c:pt idx="818">
                  <c:v>37.559082029999999</c:v>
                </c:pt>
                <c:pt idx="819">
                  <c:v>37.8302002</c:v>
                </c:pt>
                <c:pt idx="820">
                  <c:v>38.102783199999998</c:v>
                </c:pt>
                <c:pt idx="821">
                  <c:v>38.102783199999998</c:v>
                </c:pt>
                <c:pt idx="822">
                  <c:v>38.358032229999999</c:v>
                </c:pt>
                <c:pt idx="823">
                  <c:v>38.613891600000002</c:v>
                </c:pt>
                <c:pt idx="824">
                  <c:v>38.870727539999997</c:v>
                </c:pt>
                <c:pt idx="825">
                  <c:v>39.109863279999999</c:v>
                </c:pt>
                <c:pt idx="826">
                  <c:v>39.349365229999997</c:v>
                </c:pt>
                <c:pt idx="827">
                  <c:v>39.349365229999997</c:v>
                </c:pt>
                <c:pt idx="828">
                  <c:v>39.645629880000001</c:v>
                </c:pt>
                <c:pt idx="829">
                  <c:v>39.905761720000001</c:v>
                </c:pt>
                <c:pt idx="830">
                  <c:v>39.905761720000001</c:v>
                </c:pt>
                <c:pt idx="831">
                  <c:v>40.148071289999997</c:v>
                </c:pt>
                <c:pt idx="832">
                  <c:v>40.428588869999999</c:v>
                </c:pt>
                <c:pt idx="833">
                  <c:v>40.69140625</c:v>
                </c:pt>
                <c:pt idx="834">
                  <c:v>40.973632809999998</c:v>
                </c:pt>
                <c:pt idx="835">
                  <c:v>41.219482419999999</c:v>
                </c:pt>
                <c:pt idx="836">
                  <c:v>41.219482419999999</c:v>
                </c:pt>
                <c:pt idx="837">
                  <c:v>41.484985350000002</c:v>
                </c:pt>
                <c:pt idx="838">
                  <c:v>41.731933589999997</c:v>
                </c:pt>
                <c:pt idx="839">
                  <c:v>42.018066410000003</c:v>
                </c:pt>
                <c:pt idx="840">
                  <c:v>42.018066410000003</c:v>
                </c:pt>
                <c:pt idx="841">
                  <c:v>42.285766600000002</c:v>
                </c:pt>
                <c:pt idx="842">
                  <c:v>42.785888669999999</c:v>
                </c:pt>
                <c:pt idx="843">
                  <c:v>42.785888669999999</c:v>
                </c:pt>
                <c:pt idx="844">
                  <c:v>43.055786130000001</c:v>
                </c:pt>
                <c:pt idx="845">
                  <c:v>43.307373050000002</c:v>
                </c:pt>
                <c:pt idx="846">
                  <c:v>43.579589839999997</c:v>
                </c:pt>
                <c:pt idx="847">
                  <c:v>43.579589839999997</c:v>
                </c:pt>
                <c:pt idx="848">
                  <c:v>43.852050779999999</c:v>
                </c:pt>
                <c:pt idx="849">
                  <c:v>44.125732419999999</c:v>
                </c:pt>
                <c:pt idx="850">
                  <c:v>44.38049316</c:v>
                </c:pt>
                <c:pt idx="851">
                  <c:v>44.67553711</c:v>
                </c:pt>
                <c:pt idx="852">
                  <c:v>44.971435550000002</c:v>
                </c:pt>
                <c:pt idx="853">
                  <c:v>44.971435550000002</c:v>
                </c:pt>
                <c:pt idx="854">
                  <c:v>45.20861816</c:v>
                </c:pt>
                <c:pt idx="855">
                  <c:v>45.486572270000003</c:v>
                </c:pt>
                <c:pt idx="856">
                  <c:v>45.486572270000003</c:v>
                </c:pt>
                <c:pt idx="857">
                  <c:v>45.904785160000003</c:v>
                </c:pt>
                <c:pt idx="858">
                  <c:v>45.904785160000003</c:v>
                </c:pt>
                <c:pt idx="859">
                  <c:v>46.465209960000003</c:v>
                </c:pt>
                <c:pt idx="860">
                  <c:v>46.746948240000002</c:v>
                </c:pt>
                <c:pt idx="861">
                  <c:v>46.746948240000002</c:v>
                </c:pt>
                <c:pt idx="862">
                  <c:v>47.008789059999998</c:v>
                </c:pt>
                <c:pt idx="863">
                  <c:v>47.29528809</c:v>
                </c:pt>
                <c:pt idx="864">
                  <c:v>47.586669919999999</c:v>
                </c:pt>
                <c:pt idx="865">
                  <c:v>47.586669919999999</c:v>
                </c:pt>
                <c:pt idx="866">
                  <c:v>47.898925779999999</c:v>
                </c:pt>
                <c:pt idx="867">
                  <c:v>48.1697998</c:v>
                </c:pt>
                <c:pt idx="868">
                  <c:v>48.481933589999997</c:v>
                </c:pt>
                <c:pt idx="869">
                  <c:v>48.753051759999998</c:v>
                </c:pt>
                <c:pt idx="870">
                  <c:v>49.065795899999998</c:v>
                </c:pt>
                <c:pt idx="871">
                  <c:v>49.065795899999998</c:v>
                </c:pt>
                <c:pt idx="872">
                  <c:v>49.336425779999999</c:v>
                </c:pt>
                <c:pt idx="873">
                  <c:v>49.649169919999999</c:v>
                </c:pt>
                <c:pt idx="874">
                  <c:v>49.649169919999999</c:v>
                </c:pt>
                <c:pt idx="875">
                  <c:v>49.940917970000001</c:v>
                </c:pt>
                <c:pt idx="876">
                  <c:v>50.211791990000002</c:v>
                </c:pt>
                <c:pt idx="877">
                  <c:v>50.524414059999998</c:v>
                </c:pt>
                <c:pt idx="878">
                  <c:v>50.816284179999997</c:v>
                </c:pt>
                <c:pt idx="879">
                  <c:v>51.087036130000001</c:v>
                </c:pt>
                <c:pt idx="880">
                  <c:v>51.087036130000001</c:v>
                </c:pt>
                <c:pt idx="881">
                  <c:v>51.378540039999997</c:v>
                </c:pt>
                <c:pt idx="882">
                  <c:v>51.670532229999999</c:v>
                </c:pt>
                <c:pt idx="883">
                  <c:v>51.982666020000003</c:v>
                </c:pt>
                <c:pt idx="884">
                  <c:v>51.982666020000003</c:v>
                </c:pt>
                <c:pt idx="885">
                  <c:v>52.565917970000001</c:v>
                </c:pt>
                <c:pt idx="886">
                  <c:v>52.565917970000001</c:v>
                </c:pt>
                <c:pt idx="887">
                  <c:v>52.857666020000003</c:v>
                </c:pt>
                <c:pt idx="888">
                  <c:v>53.149291990000002</c:v>
                </c:pt>
                <c:pt idx="889">
                  <c:v>53.420166020000003</c:v>
                </c:pt>
                <c:pt idx="890">
                  <c:v>53.420166020000003</c:v>
                </c:pt>
                <c:pt idx="891">
                  <c:v>53.73254395</c:v>
                </c:pt>
                <c:pt idx="892">
                  <c:v>54.023925779999999</c:v>
                </c:pt>
                <c:pt idx="893">
                  <c:v>54.2947998</c:v>
                </c:pt>
                <c:pt idx="894">
                  <c:v>54.2947998</c:v>
                </c:pt>
                <c:pt idx="895">
                  <c:v>54.899169919999999</c:v>
                </c:pt>
                <c:pt idx="896">
                  <c:v>54.899169919999999</c:v>
                </c:pt>
                <c:pt idx="897">
                  <c:v>55.17004395</c:v>
                </c:pt>
                <c:pt idx="898">
                  <c:v>55.482666020000003</c:v>
                </c:pt>
                <c:pt idx="899">
                  <c:v>55.482666020000003</c:v>
                </c:pt>
                <c:pt idx="900">
                  <c:v>55.795410160000003</c:v>
                </c:pt>
                <c:pt idx="901">
                  <c:v>56.06640625</c:v>
                </c:pt>
                <c:pt idx="902">
                  <c:v>56.37866211</c:v>
                </c:pt>
                <c:pt idx="903">
                  <c:v>56.773803710000003</c:v>
                </c:pt>
                <c:pt idx="904">
                  <c:v>56.773803710000003</c:v>
                </c:pt>
                <c:pt idx="905">
                  <c:v>57.044921879999997</c:v>
                </c:pt>
                <c:pt idx="906">
                  <c:v>57.336425779999999</c:v>
                </c:pt>
                <c:pt idx="907">
                  <c:v>57.628051759999998</c:v>
                </c:pt>
                <c:pt idx="908">
                  <c:v>57.628051759999998</c:v>
                </c:pt>
                <c:pt idx="909">
                  <c:v>57.9197998</c:v>
                </c:pt>
                <c:pt idx="910">
                  <c:v>58.232421879999997</c:v>
                </c:pt>
                <c:pt idx="911">
                  <c:v>58.232421879999997</c:v>
                </c:pt>
                <c:pt idx="912">
                  <c:v>58.773925779999999</c:v>
                </c:pt>
                <c:pt idx="913">
                  <c:v>59.044677729999997</c:v>
                </c:pt>
                <c:pt idx="914">
                  <c:v>59.044677729999997</c:v>
                </c:pt>
                <c:pt idx="915">
                  <c:v>59.357666020000003</c:v>
                </c:pt>
                <c:pt idx="916">
                  <c:v>59.670166020000003</c:v>
                </c:pt>
                <c:pt idx="917">
                  <c:v>59.94116211</c:v>
                </c:pt>
                <c:pt idx="918">
                  <c:v>59.94116211</c:v>
                </c:pt>
                <c:pt idx="919">
                  <c:v>60.253784179999997</c:v>
                </c:pt>
                <c:pt idx="920">
                  <c:v>60.545654300000002</c:v>
                </c:pt>
                <c:pt idx="921">
                  <c:v>60.81640625</c:v>
                </c:pt>
                <c:pt idx="922">
                  <c:v>61.128540039999997</c:v>
                </c:pt>
                <c:pt idx="923">
                  <c:v>61.420410160000003</c:v>
                </c:pt>
                <c:pt idx="924">
                  <c:v>61.420410160000003</c:v>
                </c:pt>
                <c:pt idx="925">
                  <c:v>61.712158199999998</c:v>
                </c:pt>
                <c:pt idx="926">
                  <c:v>61.982666020000003</c:v>
                </c:pt>
                <c:pt idx="927">
                  <c:v>61.982666020000003</c:v>
                </c:pt>
                <c:pt idx="928">
                  <c:v>62.295410160000003</c:v>
                </c:pt>
                <c:pt idx="929">
                  <c:v>62.85778809</c:v>
                </c:pt>
                <c:pt idx="930">
                  <c:v>62.85778809</c:v>
                </c:pt>
                <c:pt idx="931">
                  <c:v>63.169921879999997</c:v>
                </c:pt>
                <c:pt idx="932">
                  <c:v>63.461669919999999</c:v>
                </c:pt>
                <c:pt idx="933">
                  <c:v>63.461669919999999</c:v>
                </c:pt>
                <c:pt idx="934">
                  <c:v>63.732666020000003</c:v>
                </c:pt>
                <c:pt idx="935">
                  <c:v>64.04455566</c:v>
                </c:pt>
                <c:pt idx="936">
                  <c:v>64.315673829999994</c:v>
                </c:pt>
                <c:pt idx="937">
                  <c:v>64.315673829999994</c:v>
                </c:pt>
                <c:pt idx="938">
                  <c:v>64.94140625</c:v>
                </c:pt>
                <c:pt idx="939">
                  <c:v>64.94140625</c:v>
                </c:pt>
                <c:pt idx="940">
                  <c:v>65.212036130000001</c:v>
                </c:pt>
                <c:pt idx="941">
                  <c:v>65.524414059999998</c:v>
                </c:pt>
                <c:pt idx="942">
                  <c:v>65.816650390000007</c:v>
                </c:pt>
                <c:pt idx="943">
                  <c:v>65.816650390000007</c:v>
                </c:pt>
                <c:pt idx="944">
                  <c:v>66.087158200000005</c:v>
                </c:pt>
                <c:pt idx="945">
                  <c:v>66.399658200000005</c:v>
                </c:pt>
                <c:pt idx="946">
                  <c:v>66.399658200000005</c:v>
                </c:pt>
                <c:pt idx="947">
                  <c:v>66.982666019999996</c:v>
                </c:pt>
                <c:pt idx="948">
                  <c:v>67.274536130000001</c:v>
                </c:pt>
                <c:pt idx="949">
                  <c:v>67.274536130000001</c:v>
                </c:pt>
                <c:pt idx="950">
                  <c:v>67.545166019999996</c:v>
                </c:pt>
                <c:pt idx="951">
                  <c:v>67.85778809</c:v>
                </c:pt>
                <c:pt idx="952">
                  <c:v>67.85778809</c:v>
                </c:pt>
                <c:pt idx="953">
                  <c:v>68.149169920000006</c:v>
                </c:pt>
                <c:pt idx="954">
                  <c:v>68.440551760000005</c:v>
                </c:pt>
                <c:pt idx="955">
                  <c:v>68.732543949999993</c:v>
                </c:pt>
                <c:pt idx="956">
                  <c:v>69.023925779999999</c:v>
                </c:pt>
                <c:pt idx="957">
                  <c:v>69.315673829999994</c:v>
                </c:pt>
                <c:pt idx="958">
                  <c:v>69.315673829999994</c:v>
                </c:pt>
                <c:pt idx="959">
                  <c:v>69.586425779999999</c:v>
                </c:pt>
                <c:pt idx="960">
                  <c:v>69.899169920000006</c:v>
                </c:pt>
                <c:pt idx="961">
                  <c:v>70.190795899999998</c:v>
                </c:pt>
                <c:pt idx="962">
                  <c:v>70.190795899999998</c:v>
                </c:pt>
                <c:pt idx="963">
                  <c:v>70.482666019999996</c:v>
                </c:pt>
                <c:pt idx="964">
                  <c:v>71.04528809</c:v>
                </c:pt>
                <c:pt idx="965">
                  <c:v>71.04528809</c:v>
                </c:pt>
                <c:pt idx="966">
                  <c:v>71.337036130000001</c:v>
                </c:pt>
                <c:pt idx="967">
                  <c:v>71.608154299999995</c:v>
                </c:pt>
                <c:pt idx="968">
                  <c:v>71.608154299999995</c:v>
                </c:pt>
                <c:pt idx="969">
                  <c:v>71.92028809</c:v>
                </c:pt>
                <c:pt idx="970">
                  <c:v>72.233154299999995</c:v>
                </c:pt>
                <c:pt idx="971">
                  <c:v>72.503784179999997</c:v>
                </c:pt>
                <c:pt idx="972">
                  <c:v>72.503784179999997</c:v>
                </c:pt>
                <c:pt idx="973">
                  <c:v>73.087280269999994</c:v>
                </c:pt>
                <c:pt idx="974">
                  <c:v>73.087280269999994</c:v>
                </c:pt>
                <c:pt idx="975">
                  <c:v>73.357910160000003</c:v>
                </c:pt>
                <c:pt idx="976">
                  <c:v>73.670166019999996</c:v>
                </c:pt>
                <c:pt idx="977">
                  <c:v>73.962036130000001</c:v>
                </c:pt>
                <c:pt idx="978">
                  <c:v>73.962036130000001</c:v>
                </c:pt>
                <c:pt idx="979">
                  <c:v>74.232666019999996</c:v>
                </c:pt>
                <c:pt idx="980">
                  <c:v>74.545166019999996</c:v>
                </c:pt>
                <c:pt idx="981">
                  <c:v>74.545166019999996</c:v>
                </c:pt>
                <c:pt idx="982">
                  <c:v>75.128417970000001</c:v>
                </c:pt>
                <c:pt idx="983">
                  <c:v>75.419921880000004</c:v>
                </c:pt>
                <c:pt idx="984">
                  <c:v>75.419921880000004</c:v>
                </c:pt>
                <c:pt idx="985">
                  <c:v>75.73278809</c:v>
                </c:pt>
                <c:pt idx="986">
                  <c:v>76.003662109999993</c:v>
                </c:pt>
                <c:pt idx="987">
                  <c:v>76.003662109999993</c:v>
                </c:pt>
                <c:pt idx="988">
                  <c:v>76.315917970000001</c:v>
                </c:pt>
                <c:pt idx="989">
                  <c:v>76.586791989999995</c:v>
                </c:pt>
                <c:pt idx="990">
                  <c:v>76.899291989999995</c:v>
                </c:pt>
                <c:pt idx="991">
                  <c:v>77.170410160000003</c:v>
                </c:pt>
                <c:pt idx="992">
                  <c:v>77.482910160000003</c:v>
                </c:pt>
                <c:pt idx="993">
                  <c:v>77.482910160000003</c:v>
                </c:pt>
                <c:pt idx="994">
                  <c:v>77.753540040000004</c:v>
                </c:pt>
                <c:pt idx="995">
                  <c:v>78.045654299999995</c:v>
                </c:pt>
                <c:pt idx="996">
                  <c:v>78.35778809</c:v>
                </c:pt>
                <c:pt idx="997">
                  <c:v>78.35778809</c:v>
                </c:pt>
                <c:pt idx="998">
                  <c:v>78.649536130000001</c:v>
                </c:pt>
                <c:pt idx="999">
                  <c:v>78.941040040000004</c:v>
                </c:pt>
                <c:pt idx="1000">
                  <c:v>79.211669920000006</c:v>
                </c:pt>
                <c:pt idx="1001">
                  <c:v>79.544921880000004</c:v>
                </c:pt>
                <c:pt idx="1002">
                  <c:v>79.815795899999998</c:v>
                </c:pt>
                <c:pt idx="1003">
                  <c:v>79.815795899999998</c:v>
                </c:pt>
                <c:pt idx="1004">
                  <c:v>80.128662109999993</c:v>
                </c:pt>
                <c:pt idx="1005">
                  <c:v>80.419921880000004</c:v>
                </c:pt>
                <c:pt idx="1006">
                  <c:v>80.690673829999994</c:v>
                </c:pt>
                <c:pt idx="1007">
                  <c:v>80.690673829999994</c:v>
                </c:pt>
                <c:pt idx="1008">
                  <c:v>81.253295899999998</c:v>
                </c:pt>
                <c:pt idx="1009">
                  <c:v>81.253295899999998</c:v>
                </c:pt>
                <c:pt idx="1010">
                  <c:v>81.566284179999997</c:v>
                </c:pt>
                <c:pt idx="1011">
                  <c:v>81.857666019999996</c:v>
                </c:pt>
                <c:pt idx="1012">
                  <c:v>82.149291989999995</c:v>
                </c:pt>
                <c:pt idx="1013">
                  <c:v>82.149291989999995</c:v>
                </c:pt>
                <c:pt idx="1014">
                  <c:v>82.420532230000006</c:v>
                </c:pt>
                <c:pt idx="1015">
                  <c:v>82.732910160000003</c:v>
                </c:pt>
                <c:pt idx="1016">
                  <c:v>82.732910160000003</c:v>
                </c:pt>
                <c:pt idx="1017">
                  <c:v>83.337158200000005</c:v>
                </c:pt>
                <c:pt idx="1018">
                  <c:v>83.608032230000006</c:v>
                </c:pt>
                <c:pt idx="1019">
                  <c:v>83.608032230000006</c:v>
                </c:pt>
                <c:pt idx="1020">
                  <c:v>83.920776369999999</c:v>
                </c:pt>
                <c:pt idx="1021">
                  <c:v>84.191040040000004</c:v>
                </c:pt>
                <c:pt idx="1022">
                  <c:v>84.191040040000004</c:v>
                </c:pt>
                <c:pt idx="1023">
                  <c:v>84.503784179999997</c:v>
                </c:pt>
                <c:pt idx="1024">
                  <c:v>84.795043949999993</c:v>
                </c:pt>
                <c:pt idx="1025">
                  <c:v>85.107543949999993</c:v>
                </c:pt>
                <c:pt idx="1026">
                  <c:v>85.378295899999998</c:v>
                </c:pt>
                <c:pt idx="1027">
                  <c:v>85.690917970000001</c:v>
                </c:pt>
                <c:pt idx="1028">
                  <c:v>85.690917970000001</c:v>
                </c:pt>
                <c:pt idx="1029">
                  <c:v>85.982543949999993</c:v>
                </c:pt>
                <c:pt idx="1030">
                  <c:v>86.274047850000002</c:v>
                </c:pt>
                <c:pt idx="1031">
                  <c:v>86.274047850000002</c:v>
                </c:pt>
                <c:pt idx="1032">
                  <c:v>86.566162109999993</c:v>
                </c:pt>
                <c:pt idx="1033">
                  <c:v>86.857666019999996</c:v>
                </c:pt>
                <c:pt idx="1034">
                  <c:v>87.149414059999998</c:v>
                </c:pt>
                <c:pt idx="1035">
                  <c:v>87.462036130000001</c:v>
                </c:pt>
                <c:pt idx="1036">
                  <c:v>87.732666019999996</c:v>
                </c:pt>
                <c:pt idx="1037">
                  <c:v>87.732666019999996</c:v>
                </c:pt>
                <c:pt idx="1038">
                  <c:v>88.045654299999995</c:v>
                </c:pt>
                <c:pt idx="1039">
                  <c:v>88.336914059999998</c:v>
                </c:pt>
                <c:pt idx="1040">
                  <c:v>88.608032230000006</c:v>
                </c:pt>
                <c:pt idx="1041">
                  <c:v>88.608032230000006</c:v>
                </c:pt>
                <c:pt idx="1042">
                  <c:v>88.92028809</c:v>
                </c:pt>
                <c:pt idx="1043">
                  <c:v>89.191040040000004</c:v>
                </c:pt>
                <c:pt idx="1044">
                  <c:v>89.503540040000004</c:v>
                </c:pt>
                <c:pt idx="1045">
                  <c:v>89.774291989999995</c:v>
                </c:pt>
                <c:pt idx="1046">
                  <c:v>90.087036130000001</c:v>
                </c:pt>
                <c:pt idx="1047">
                  <c:v>90.087036130000001</c:v>
                </c:pt>
                <c:pt idx="1048">
                  <c:v>90.378295899999998</c:v>
                </c:pt>
                <c:pt idx="1049">
                  <c:v>90.649169920000006</c:v>
                </c:pt>
                <c:pt idx="1050">
                  <c:v>90.649169920000006</c:v>
                </c:pt>
                <c:pt idx="1051">
                  <c:v>90.961669920000006</c:v>
                </c:pt>
                <c:pt idx="1052">
                  <c:v>91.54528809</c:v>
                </c:pt>
                <c:pt idx="1053">
                  <c:v>91.54528809</c:v>
                </c:pt>
                <c:pt idx="1054">
                  <c:v>91.815551760000005</c:v>
                </c:pt>
                <c:pt idx="1055">
                  <c:v>92.128417970000001</c:v>
                </c:pt>
                <c:pt idx="1056">
                  <c:v>92.128417970000001</c:v>
                </c:pt>
                <c:pt idx="1057">
                  <c:v>92.420410160000003</c:v>
                </c:pt>
                <c:pt idx="1058">
                  <c:v>92.690917970000001</c:v>
                </c:pt>
                <c:pt idx="1059">
                  <c:v>93.004028320000003</c:v>
                </c:pt>
                <c:pt idx="1060">
                  <c:v>93.004028320000003</c:v>
                </c:pt>
                <c:pt idx="1061">
                  <c:v>93.587280269999994</c:v>
                </c:pt>
                <c:pt idx="1062">
                  <c:v>93.587280269999994</c:v>
                </c:pt>
                <c:pt idx="1063">
                  <c:v>93.879028320000003</c:v>
                </c:pt>
                <c:pt idx="1064">
                  <c:v>94.191162109999993</c:v>
                </c:pt>
                <c:pt idx="1065">
                  <c:v>94.462402339999997</c:v>
                </c:pt>
                <c:pt idx="1066">
                  <c:v>94.462402339999997</c:v>
                </c:pt>
                <c:pt idx="1067">
                  <c:v>94.774169920000006</c:v>
                </c:pt>
                <c:pt idx="1068">
                  <c:v>95.045532230000006</c:v>
                </c:pt>
                <c:pt idx="1069">
                  <c:v>95.35778809</c:v>
                </c:pt>
                <c:pt idx="1070">
                  <c:v>95.649291989999995</c:v>
                </c:pt>
                <c:pt idx="1071">
                  <c:v>95.940917970000001</c:v>
                </c:pt>
                <c:pt idx="1072">
                  <c:v>95.940917970000001</c:v>
                </c:pt>
                <c:pt idx="1073">
                  <c:v>96.232421880000004</c:v>
                </c:pt>
                <c:pt idx="1074">
                  <c:v>96.503417970000001</c:v>
                </c:pt>
                <c:pt idx="1075">
                  <c:v>96.815673829999994</c:v>
                </c:pt>
                <c:pt idx="1076">
                  <c:v>96.815673829999994</c:v>
                </c:pt>
                <c:pt idx="1077">
                  <c:v>97.086669920000006</c:v>
                </c:pt>
                <c:pt idx="1078">
                  <c:v>97.399414059999998</c:v>
                </c:pt>
                <c:pt idx="1079">
                  <c:v>97.669921880000004</c:v>
                </c:pt>
                <c:pt idx="1080">
                  <c:v>97.982910160000003</c:v>
                </c:pt>
                <c:pt idx="1081">
                  <c:v>98.253417970000001</c:v>
                </c:pt>
                <c:pt idx="1082">
                  <c:v>98.253417970000001</c:v>
                </c:pt>
                <c:pt idx="1083">
                  <c:v>98.545166019999996</c:v>
                </c:pt>
                <c:pt idx="1084">
                  <c:v>98.816162109999993</c:v>
                </c:pt>
                <c:pt idx="1085">
                  <c:v>98.816162109999993</c:v>
                </c:pt>
                <c:pt idx="1086">
                  <c:v>99.128662109999993</c:v>
                </c:pt>
                <c:pt idx="1087">
                  <c:v>99.441528320000003</c:v>
                </c:pt>
                <c:pt idx="1088">
                  <c:v>99.712158200000005</c:v>
                </c:pt>
                <c:pt idx="1089">
                  <c:v>99.983032230000006</c:v>
                </c:pt>
                <c:pt idx="1090">
                  <c:v>100.29553223000001</c:v>
                </c:pt>
                <c:pt idx="1091">
                  <c:v>100.29553223000001</c:v>
                </c:pt>
                <c:pt idx="1092">
                  <c:v>100.58728026999999</c:v>
                </c:pt>
                <c:pt idx="1093">
                  <c:v>100.87890625</c:v>
                </c:pt>
                <c:pt idx="1094">
                  <c:v>101.17028809</c:v>
                </c:pt>
                <c:pt idx="1095">
                  <c:v>101.17028809</c:v>
                </c:pt>
                <c:pt idx="1096">
                  <c:v>101.48278809</c:v>
                </c:pt>
                <c:pt idx="1097">
                  <c:v>101.75366210999999</c:v>
                </c:pt>
                <c:pt idx="1098">
                  <c:v>102.06591797</c:v>
                </c:pt>
                <c:pt idx="1099">
                  <c:v>102.35778809</c:v>
                </c:pt>
                <c:pt idx="1100">
                  <c:v>102.62841797</c:v>
                </c:pt>
                <c:pt idx="1101">
                  <c:v>102.62841797</c:v>
                </c:pt>
                <c:pt idx="1102">
                  <c:v>102.9407959</c:v>
                </c:pt>
                <c:pt idx="1103">
                  <c:v>103.21166992000001</c:v>
                </c:pt>
                <c:pt idx="1104">
                  <c:v>103.21166992000001</c:v>
                </c:pt>
                <c:pt idx="1105">
                  <c:v>103.79553223000001</c:v>
                </c:pt>
                <c:pt idx="1106">
                  <c:v>104.10778809</c:v>
                </c:pt>
                <c:pt idx="1107">
                  <c:v>104.10778809</c:v>
                </c:pt>
                <c:pt idx="1108">
                  <c:v>104.39978026999999</c:v>
                </c:pt>
                <c:pt idx="1109">
                  <c:v>104.69140625</c:v>
                </c:pt>
                <c:pt idx="1110">
                  <c:v>104.69140625</c:v>
                </c:pt>
                <c:pt idx="1111">
                  <c:v>104.9621582</c:v>
                </c:pt>
                <c:pt idx="1112">
                  <c:v>105.27490234</c:v>
                </c:pt>
                <c:pt idx="1113">
                  <c:v>105.56628418</c:v>
                </c:pt>
                <c:pt idx="1114">
                  <c:v>105.8371582</c:v>
                </c:pt>
                <c:pt idx="1115">
                  <c:v>106.14990234</c:v>
                </c:pt>
                <c:pt idx="1116">
                  <c:v>106.42028809</c:v>
                </c:pt>
                <c:pt idx="1117">
                  <c:v>106.42028809</c:v>
                </c:pt>
                <c:pt idx="1118">
                  <c:v>106.7121582</c:v>
                </c:pt>
                <c:pt idx="1119">
                  <c:v>107.02441406</c:v>
                </c:pt>
                <c:pt idx="1120">
                  <c:v>107.02441406</c:v>
                </c:pt>
                <c:pt idx="1121">
                  <c:v>107.29528809</c:v>
                </c:pt>
                <c:pt idx="1122">
                  <c:v>107.60742188</c:v>
                </c:pt>
                <c:pt idx="1123">
                  <c:v>107.91992188</c:v>
                </c:pt>
                <c:pt idx="1124">
                  <c:v>108.1907959</c:v>
                </c:pt>
                <c:pt idx="1125">
                  <c:v>108.48205566</c:v>
                </c:pt>
                <c:pt idx="1126">
                  <c:v>108.48205566</c:v>
                </c:pt>
                <c:pt idx="1127">
                  <c:v>108.79516602</c:v>
                </c:pt>
                <c:pt idx="1128">
                  <c:v>109.06604004</c:v>
                </c:pt>
                <c:pt idx="1129">
                  <c:v>109.06604004</c:v>
                </c:pt>
                <c:pt idx="1130">
                  <c:v>109.37878418</c:v>
                </c:pt>
                <c:pt idx="1131">
                  <c:v>109.96203613</c:v>
                </c:pt>
                <c:pt idx="1132">
                  <c:v>109.96203613</c:v>
                </c:pt>
                <c:pt idx="1133">
                  <c:v>110.25402832</c:v>
                </c:pt>
                <c:pt idx="1134">
                  <c:v>110.56628418</c:v>
                </c:pt>
                <c:pt idx="1135">
                  <c:v>110.56628418</c:v>
                </c:pt>
                <c:pt idx="1136">
                  <c:v>110.83728026999999</c:v>
                </c:pt>
                <c:pt idx="1137">
                  <c:v>111.12890625</c:v>
                </c:pt>
                <c:pt idx="1138">
                  <c:v>111.42041016</c:v>
                </c:pt>
                <c:pt idx="1139">
                  <c:v>111.42041016</c:v>
                </c:pt>
                <c:pt idx="1140">
                  <c:v>112.00341797</c:v>
                </c:pt>
                <c:pt idx="1141">
                  <c:v>112.2746582</c:v>
                </c:pt>
                <c:pt idx="1142">
                  <c:v>112.2746582</c:v>
                </c:pt>
                <c:pt idx="1143">
                  <c:v>112.58703613</c:v>
                </c:pt>
                <c:pt idx="1144">
                  <c:v>112.85778809</c:v>
                </c:pt>
                <c:pt idx="1145">
                  <c:v>112.85778809</c:v>
                </c:pt>
                <c:pt idx="1146">
                  <c:v>113.17016602</c:v>
                </c:pt>
                <c:pt idx="1147">
                  <c:v>113.46166992000001</c:v>
                </c:pt>
                <c:pt idx="1148">
                  <c:v>113.73266602</c:v>
                </c:pt>
                <c:pt idx="1149">
                  <c:v>114.04479980000001</c:v>
                </c:pt>
                <c:pt idx="1150">
                  <c:v>114.33679198999999</c:v>
                </c:pt>
                <c:pt idx="1151">
                  <c:v>114.33679198999999</c:v>
                </c:pt>
                <c:pt idx="1152">
                  <c:v>114.62866210999999</c:v>
                </c:pt>
                <c:pt idx="1153">
                  <c:v>114.89929198999999</c:v>
                </c:pt>
                <c:pt idx="1154">
                  <c:v>115.21228026999999</c:v>
                </c:pt>
                <c:pt idx="1155">
                  <c:v>115.21228026999999</c:v>
                </c:pt>
                <c:pt idx="1156">
                  <c:v>115.50378418</c:v>
                </c:pt>
                <c:pt idx="1157">
                  <c:v>115.79553223000001</c:v>
                </c:pt>
                <c:pt idx="1158">
                  <c:v>116.08728026999999</c:v>
                </c:pt>
                <c:pt idx="1159">
                  <c:v>116.39941406</c:v>
                </c:pt>
                <c:pt idx="1160">
                  <c:v>116.39941406</c:v>
                </c:pt>
                <c:pt idx="1161">
                  <c:v>116.77380371</c:v>
                </c:pt>
                <c:pt idx="1162">
                  <c:v>117.04479980000001</c:v>
                </c:pt>
                <c:pt idx="1163">
                  <c:v>117.04479980000001</c:v>
                </c:pt>
                <c:pt idx="1164">
                  <c:v>117.35729980000001</c:v>
                </c:pt>
                <c:pt idx="1165">
                  <c:v>117.64892578</c:v>
                </c:pt>
                <c:pt idx="1166">
                  <c:v>117.96166992000001</c:v>
                </c:pt>
                <c:pt idx="1167">
                  <c:v>118.23242188</c:v>
                </c:pt>
                <c:pt idx="1168">
                  <c:v>118.5032959</c:v>
                </c:pt>
                <c:pt idx="1169">
                  <c:v>118.5032959</c:v>
                </c:pt>
                <c:pt idx="1170">
                  <c:v>118.81591797</c:v>
                </c:pt>
                <c:pt idx="1171">
                  <c:v>119.10791016</c:v>
                </c:pt>
                <c:pt idx="1172">
                  <c:v>119.10791016</c:v>
                </c:pt>
                <c:pt idx="1173">
                  <c:v>119.3996582</c:v>
                </c:pt>
                <c:pt idx="1174">
                  <c:v>119.69104004</c:v>
                </c:pt>
                <c:pt idx="1175">
                  <c:v>120.00390625</c:v>
                </c:pt>
                <c:pt idx="1176">
                  <c:v>120.2746582</c:v>
                </c:pt>
                <c:pt idx="1177">
                  <c:v>120.5456543</c:v>
                </c:pt>
                <c:pt idx="1178">
                  <c:v>120.81652832</c:v>
                </c:pt>
                <c:pt idx="1179">
                  <c:v>120.81652832</c:v>
                </c:pt>
                <c:pt idx="1180">
                  <c:v>121.14953613</c:v>
                </c:pt>
                <c:pt idx="1181">
                  <c:v>121.44128418</c:v>
                </c:pt>
                <c:pt idx="1182">
                  <c:v>121.44128418</c:v>
                </c:pt>
                <c:pt idx="1183">
                  <c:v>121.71228026999999</c:v>
                </c:pt>
                <c:pt idx="1184">
                  <c:v>122.31604004</c:v>
                </c:pt>
                <c:pt idx="1185">
                  <c:v>122.31604004</c:v>
                </c:pt>
                <c:pt idx="1186">
                  <c:v>122.58691406</c:v>
                </c:pt>
                <c:pt idx="1187">
                  <c:v>122.89941406</c:v>
                </c:pt>
                <c:pt idx="1188">
                  <c:v>122.89941406</c:v>
                </c:pt>
                <c:pt idx="1189">
                  <c:v>123.17004394999999</c:v>
                </c:pt>
                <c:pt idx="1190">
                  <c:v>123.48242188</c:v>
                </c:pt>
                <c:pt idx="1191">
                  <c:v>123.77429198999999</c:v>
                </c:pt>
                <c:pt idx="1192">
                  <c:v>123.77429198999999</c:v>
                </c:pt>
                <c:pt idx="1193">
                  <c:v>124.33691406</c:v>
                </c:pt>
                <c:pt idx="1194">
                  <c:v>124.33691406</c:v>
                </c:pt>
                <c:pt idx="1195">
                  <c:v>124.64953613</c:v>
                </c:pt>
                <c:pt idx="1196">
                  <c:v>124.92028809</c:v>
                </c:pt>
                <c:pt idx="1197">
                  <c:v>125.23303223000001</c:v>
                </c:pt>
                <c:pt idx="1198">
                  <c:v>125.23303223000001</c:v>
                </c:pt>
                <c:pt idx="1199">
                  <c:v>125.52453613</c:v>
                </c:pt>
                <c:pt idx="1200">
                  <c:v>125.7956543</c:v>
                </c:pt>
                <c:pt idx="1201">
                  <c:v>126.10803223000001</c:v>
                </c:pt>
                <c:pt idx="1202">
                  <c:v>126.37878418</c:v>
                </c:pt>
                <c:pt idx="1203">
                  <c:v>126.67041016</c:v>
                </c:pt>
                <c:pt idx="1204">
                  <c:v>126.67041016</c:v>
                </c:pt>
                <c:pt idx="1205">
                  <c:v>126.96166992000001</c:v>
                </c:pt>
                <c:pt idx="1206">
                  <c:v>127.25378418</c:v>
                </c:pt>
                <c:pt idx="1207">
                  <c:v>127.25378418</c:v>
                </c:pt>
                <c:pt idx="1208">
                  <c:v>127.5657959</c:v>
                </c:pt>
                <c:pt idx="1209">
                  <c:v>127.83654785</c:v>
                </c:pt>
                <c:pt idx="1210">
                  <c:v>128.14916991999999</c:v>
                </c:pt>
                <c:pt idx="1211">
                  <c:v>128.42004395000001</c:v>
                </c:pt>
                <c:pt idx="1212">
                  <c:v>128.73229979999999</c:v>
                </c:pt>
                <c:pt idx="1213">
                  <c:v>128.73229979999999</c:v>
                </c:pt>
                <c:pt idx="1214">
                  <c:v>129.02392578000001</c:v>
                </c:pt>
                <c:pt idx="1215">
                  <c:v>129.31555176000001</c:v>
                </c:pt>
                <c:pt idx="1216">
                  <c:v>129.60729979999999</c:v>
                </c:pt>
                <c:pt idx="1217">
                  <c:v>129.60729979999999</c:v>
                </c:pt>
                <c:pt idx="1218">
                  <c:v>129.92004395000001</c:v>
                </c:pt>
                <c:pt idx="1219">
                  <c:v>130.48266602000001</c:v>
                </c:pt>
                <c:pt idx="1220">
                  <c:v>130.48266602000001</c:v>
                </c:pt>
                <c:pt idx="1221">
                  <c:v>130.75341796999999</c:v>
                </c:pt>
                <c:pt idx="1222">
                  <c:v>131.04541015999999</c:v>
                </c:pt>
                <c:pt idx="1223">
                  <c:v>131.04541015999999</c:v>
                </c:pt>
                <c:pt idx="1224">
                  <c:v>131.33703613</c:v>
                </c:pt>
                <c:pt idx="1225">
                  <c:v>131.62902832</c:v>
                </c:pt>
                <c:pt idx="1226">
                  <c:v>131.94128418</c:v>
                </c:pt>
                <c:pt idx="1227">
                  <c:v>131.94128418</c:v>
                </c:pt>
                <c:pt idx="1228">
                  <c:v>132.52453613</c:v>
                </c:pt>
                <c:pt idx="1229">
                  <c:v>132.52453613</c:v>
                </c:pt>
                <c:pt idx="1230">
                  <c:v>132.81652832</c:v>
                </c:pt>
                <c:pt idx="1231">
                  <c:v>133.10778809000001</c:v>
                </c:pt>
                <c:pt idx="1232">
                  <c:v>133.39929198999999</c:v>
                </c:pt>
                <c:pt idx="1233">
                  <c:v>133.39929198999999</c:v>
                </c:pt>
                <c:pt idx="1234">
                  <c:v>133.69128418</c:v>
                </c:pt>
                <c:pt idx="1235">
                  <c:v>133.98254395000001</c:v>
                </c:pt>
                <c:pt idx="1236">
                  <c:v>134.25354003999999</c:v>
                </c:pt>
                <c:pt idx="1237">
                  <c:v>134.56591796999999</c:v>
                </c:pt>
                <c:pt idx="1238">
                  <c:v>134.85729979999999</c:v>
                </c:pt>
                <c:pt idx="1239">
                  <c:v>134.85729979999999</c:v>
                </c:pt>
                <c:pt idx="1240">
                  <c:v>135.12829590000001</c:v>
                </c:pt>
                <c:pt idx="1241">
                  <c:v>135.44079590000001</c:v>
                </c:pt>
                <c:pt idx="1242">
                  <c:v>135.44079590000001</c:v>
                </c:pt>
                <c:pt idx="1243">
                  <c:v>135.71154784999999</c:v>
                </c:pt>
                <c:pt idx="1244">
                  <c:v>136.02429198999999</c:v>
                </c:pt>
                <c:pt idx="1245">
                  <c:v>136.29492188</c:v>
                </c:pt>
                <c:pt idx="1246">
                  <c:v>136.60791015999999</c:v>
                </c:pt>
                <c:pt idx="1247">
                  <c:v>136.89916991999999</c:v>
                </c:pt>
                <c:pt idx="1248">
                  <c:v>136.89916991999999</c:v>
                </c:pt>
                <c:pt idx="1249">
                  <c:v>137.17028809000001</c:v>
                </c:pt>
                <c:pt idx="1250">
                  <c:v>137.48278809000001</c:v>
                </c:pt>
                <c:pt idx="1251">
                  <c:v>137.79479979999999</c:v>
                </c:pt>
                <c:pt idx="1252">
                  <c:v>137.79479979999999</c:v>
                </c:pt>
                <c:pt idx="1253">
                  <c:v>138.06604003999999</c:v>
                </c:pt>
                <c:pt idx="1254">
                  <c:v>138.37841796999999</c:v>
                </c:pt>
                <c:pt idx="1255">
                  <c:v>138.67004395000001</c:v>
                </c:pt>
                <c:pt idx="1256">
                  <c:v>138.94079590000001</c:v>
                </c:pt>
                <c:pt idx="1257">
                  <c:v>139.23229979999999</c:v>
                </c:pt>
                <c:pt idx="1258">
                  <c:v>139.23229979999999</c:v>
                </c:pt>
                <c:pt idx="1259">
                  <c:v>139.54467772999999</c:v>
                </c:pt>
                <c:pt idx="1260">
                  <c:v>139.83642578000001</c:v>
                </c:pt>
                <c:pt idx="1261">
                  <c:v>139.83642578000001</c:v>
                </c:pt>
                <c:pt idx="1262">
                  <c:v>140.41992188</c:v>
                </c:pt>
                <c:pt idx="1263">
                  <c:v>140.71130371000001</c:v>
                </c:pt>
                <c:pt idx="1264">
                  <c:v>140.71130371000001</c:v>
                </c:pt>
                <c:pt idx="1265">
                  <c:v>141.00329590000001</c:v>
                </c:pt>
                <c:pt idx="1266">
                  <c:v>141.29516602000001</c:v>
                </c:pt>
                <c:pt idx="1267">
                  <c:v>141.29516602000001</c:v>
                </c:pt>
                <c:pt idx="1268">
                  <c:v>141.6081543</c:v>
                </c:pt>
                <c:pt idx="1269">
                  <c:v>141.87854003999999</c:v>
                </c:pt>
                <c:pt idx="1270">
                  <c:v>142.19128418</c:v>
                </c:pt>
                <c:pt idx="1271">
                  <c:v>142.4621582</c:v>
                </c:pt>
                <c:pt idx="1272">
                  <c:v>142.75378418</c:v>
                </c:pt>
                <c:pt idx="1273">
                  <c:v>142.75378418</c:v>
                </c:pt>
                <c:pt idx="1274">
                  <c:v>143.04577637</c:v>
                </c:pt>
                <c:pt idx="1275">
                  <c:v>143.35778809000001</c:v>
                </c:pt>
                <c:pt idx="1276">
                  <c:v>143.64978027000001</c:v>
                </c:pt>
                <c:pt idx="1277">
                  <c:v>143.64978027000001</c:v>
                </c:pt>
                <c:pt idx="1278">
                  <c:v>143.9206543</c:v>
                </c:pt>
                <c:pt idx="1279">
                  <c:v>144.21179198999999</c:v>
                </c:pt>
                <c:pt idx="1280">
                  <c:v>144.52441406</c:v>
                </c:pt>
                <c:pt idx="1281">
                  <c:v>144.81579590000001</c:v>
                </c:pt>
                <c:pt idx="1282">
                  <c:v>145.08691406</c:v>
                </c:pt>
                <c:pt idx="1283">
                  <c:v>145.08691406</c:v>
                </c:pt>
                <c:pt idx="1284">
                  <c:v>145.35778809000001</c:v>
                </c:pt>
                <c:pt idx="1285">
                  <c:v>145.64916991999999</c:v>
                </c:pt>
                <c:pt idx="1286">
                  <c:v>145.96179198999999</c:v>
                </c:pt>
                <c:pt idx="1287">
                  <c:v>145.96179198999999</c:v>
                </c:pt>
                <c:pt idx="1288">
                  <c:v>146.25280762</c:v>
                </c:pt>
                <c:pt idx="1289">
                  <c:v>146.52404784999999</c:v>
                </c:pt>
                <c:pt idx="1290">
                  <c:v>146.83666991999999</c:v>
                </c:pt>
                <c:pt idx="1291">
                  <c:v>147.10717772999999</c:v>
                </c:pt>
                <c:pt idx="1292">
                  <c:v>147.42004395000001</c:v>
                </c:pt>
                <c:pt idx="1293">
                  <c:v>147.42004395000001</c:v>
                </c:pt>
                <c:pt idx="1294">
                  <c:v>147.66979979999999</c:v>
                </c:pt>
                <c:pt idx="1295">
                  <c:v>148.00378418</c:v>
                </c:pt>
                <c:pt idx="1296">
                  <c:v>148.27453613</c:v>
                </c:pt>
                <c:pt idx="1297">
                  <c:v>148.27453613</c:v>
                </c:pt>
                <c:pt idx="1298">
                  <c:v>148.69091796999999</c:v>
                </c:pt>
                <c:pt idx="1299">
                  <c:v>148.96166991999999</c:v>
                </c:pt>
                <c:pt idx="1300">
                  <c:v>149.27392578000001</c:v>
                </c:pt>
                <c:pt idx="1301">
                  <c:v>149.27392578000001</c:v>
                </c:pt>
                <c:pt idx="1302">
                  <c:v>149.54467772999999</c:v>
                </c:pt>
                <c:pt idx="1303">
                  <c:v>149.85729979999999</c:v>
                </c:pt>
                <c:pt idx="1304">
                  <c:v>149.85729979999999</c:v>
                </c:pt>
                <c:pt idx="1305">
                  <c:v>150.12829590000001</c:v>
                </c:pt>
                <c:pt idx="1306">
                  <c:v>150.73266602000001</c:v>
                </c:pt>
                <c:pt idx="1307">
                  <c:v>150.73266602000001</c:v>
                </c:pt>
                <c:pt idx="1308">
                  <c:v>151.00329590000001</c:v>
                </c:pt>
                <c:pt idx="1309">
                  <c:v>151.27404784999999</c:v>
                </c:pt>
                <c:pt idx="1310">
                  <c:v>151.58691406</c:v>
                </c:pt>
                <c:pt idx="1311">
                  <c:v>151.58691406</c:v>
                </c:pt>
                <c:pt idx="1312">
                  <c:v>151.89941406</c:v>
                </c:pt>
                <c:pt idx="1313">
                  <c:v>152.17041015999999</c:v>
                </c:pt>
                <c:pt idx="1314">
                  <c:v>152.17041015999999</c:v>
                </c:pt>
                <c:pt idx="1315">
                  <c:v>152.48291015999999</c:v>
                </c:pt>
                <c:pt idx="1316">
                  <c:v>153.04553222999999</c:v>
                </c:pt>
                <c:pt idx="1317">
                  <c:v>153.04553222999999</c:v>
                </c:pt>
                <c:pt idx="1318">
                  <c:v>153.35778809000001</c:v>
                </c:pt>
                <c:pt idx="1319">
                  <c:v>153.67004395000001</c:v>
                </c:pt>
                <c:pt idx="1320">
                  <c:v>153.67004395000001</c:v>
                </c:pt>
                <c:pt idx="1321">
                  <c:v>153.94104003999999</c:v>
                </c:pt>
                <c:pt idx="1322">
                  <c:v>154.25366210999999</c:v>
                </c:pt>
                <c:pt idx="1323">
                  <c:v>154.54479979999999</c:v>
                </c:pt>
                <c:pt idx="1324">
                  <c:v>154.81591796999999</c:v>
                </c:pt>
                <c:pt idx="1325">
                  <c:v>155.12817383000001</c:v>
                </c:pt>
                <c:pt idx="1326">
                  <c:v>155.12817383000001</c:v>
                </c:pt>
                <c:pt idx="1327">
                  <c:v>155.39892578000001</c:v>
                </c:pt>
                <c:pt idx="1328">
                  <c:v>155.71166991999999</c:v>
                </c:pt>
                <c:pt idx="1329">
                  <c:v>156.02404784999999</c:v>
                </c:pt>
                <c:pt idx="1330">
                  <c:v>156.02404784999999</c:v>
                </c:pt>
                <c:pt idx="1331">
                  <c:v>156.29504395000001</c:v>
                </c:pt>
                <c:pt idx="1332">
                  <c:v>156.56567383000001</c:v>
                </c:pt>
                <c:pt idx="1333">
                  <c:v>156.87829590000001</c:v>
                </c:pt>
                <c:pt idx="1334">
                  <c:v>157.17041015999999</c:v>
                </c:pt>
                <c:pt idx="1335">
                  <c:v>157.46154784999999</c:v>
                </c:pt>
                <c:pt idx="1336">
                  <c:v>157.46154784999999</c:v>
                </c:pt>
                <c:pt idx="1337">
                  <c:v>157.75354003999999</c:v>
                </c:pt>
                <c:pt idx="1338">
                  <c:v>158.02429198999999</c:v>
                </c:pt>
                <c:pt idx="1339">
                  <c:v>158.02429198999999</c:v>
                </c:pt>
                <c:pt idx="1340">
                  <c:v>158.33679198999999</c:v>
                </c:pt>
                <c:pt idx="1341">
                  <c:v>158.94079590000001</c:v>
                </c:pt>
                <c:pt idx="1342">
                  <c:v>158.94079590000001</c:v>
                </c:pt>
                <c:pt idx="1343">
                  <c:v>159.25341796999999</c:v>
                </c:pt>
                <c:pt idx="1344">
                  <c:v>159.52429198999999</c:v>
                </c:pt>
                <c:pt idx="1345">
                  <c:v>159.52429198999999</c:v>
                </c:pt>
                <c:pt idx="1346">
                  <c:v>159.79504395000001</c:v>
                </c:pt>
                <c:pt idx="1347">
                  <c:v>160.10742188</c:v>
                </c:pt>
                <c:pt idx="1348">
                  <c:v>160.41992188</c:v>
                </c:pt>
                <c:pt idx="1349">
                  <c:v>160.41992188</c:v>
                </c:pt>
                <c:pt idx="1350">
                  <c:v>161.00317383000001</c:v>
                </c:pt>
                <c:pt idx="1351">
                  <c:v>161.00317383000001</c:v>
                </c:pt>
                <c:pt idx="1352">
                  <c:v>161.29541015999999</c:v>
                </c:pt>
                <c:pt idx="1353">
                  <c:v>161.56616210999999</c:v>
                </c:pt>
                <c:pt idx="1354">
                  <c:v>161.87854003999999</c:v>
                </c:pt>
                <c:pt idx="1355">
                  <c:v>161.87854003999999</c:v>
                </c:pt>
                <c:pt idx="1356">
                  <c:v>162.14953613</c:v>
                </c:pt>
                <c:pt idx="1357">
                  <c:v>162.44128418</c:v>
                </c:pt>
                <c:pt idx="1358">
                  <c:v>162.44128418</c:v>
                </c:pt>
                <c:pt idx="1359">
                  <c:v>162.85766602000001</c:v>
                </c:pt>
                <c:pt idx="1360">
                  <c:v>163.12854003999999</c:v>
                </c:pt>
                <c:pt idx="1361">
                  <c:v>163.46166991999999</c:v>
                </c:pt>
                <c:pt idx="1362">
                  <c:v>163.73254395000001</c:v>
                </c:pt>
                <c:pt idx="1363">
                  <c:v>163.73254395000001</c:v>
                </c:pt>
                <c:pt idx="1364">
                  <c:v>164.02416991999999</c:v>
                </c:pt>
                <c:pt idx="1365">
                  <c:v>164.31555176000001</c:v>
                </c:pt>
                <c:pt idx="1366">
                  <c:v>164.31555176000001</c:v>
                </c:pt>
                <c:pt idx="1367">
                  <c:v>164.62866210999999</c:v>
                </c:pt>
                <c:pt idx="1368">
                  <c:v>165.16992188</c:v>
                </c:pt>
                <c:pt idx="1369">
                  <c:v>165.16992188</c:v>
                </c:pt>
                <c:pt idx="1370">
                  <c:v>165.48278809000001</c:v>
                </c:pt>
                <c:pt idx="1371">
                  <c:v>165.79528809000001</c:v>
                </c:pt>
                <c:pt idx="1372">
                  <c:v>166.06640625</c:v>
                </c:pt>
                <c:pt idx="1373">
                  <c:v>166.06640625</c:v>
                </c:pt>
                <c:pt idx="1374">
                  <c:v>166.33703613</c:v>
                </c:pt>
                <c:pt idx="1375">
                  <c:v>166.64953613</c:v>
                </c:pt>
                <c:pt idx="1376">
                  <c:v>166.64953613</c:v>
                </c:pt>
                <c:pt idx="1377">
                  <c:v>167.21203613</c:v>
                </c:pt>
                <c:pt idx="1378">
                  <c:v>167.21203613</c:v>
                </c:pt>
                <c:pt idx="1379">
                  <c:v>167.52441406</c:v>
                </c:pt>
                <c:pt idx="1380">
                  <c:v>167.83654784999999</c:v>
                </c:pt>
                <c:pt idx="1381">
                  <c:v>168.10754395000001</c:v>
                </c:pt>
                <c:pt idx="1382">
                  <c:v>168.10754395000001</c:v>
                </c:pt>
                <c:pt idx="1383">
                  <c:v>168.42004395000001</c:v>
                </c:pt>
                <c:pt idx="1384">
                  <c:v>168.71154784999999</c:v>
                </c:pt>
                <c:pt idx="1385">
                  <c:v>168.71154784999999</c:v>
                </c:pt>
                <c:pt idx="1386">
                  <c:v>169.29479979999999</c:v>
                </c:pt>
                <c:pt idx="1387">
                  <c:v>169.58642578000001</c:v>
                </c:pt>
                <c:pt idx="1388">
                  <c:v>169.58642578000001</c:v>
                </c:pt>
                <c:pt idx="1389">
                  <c:v>169.87805176000001</c:v>
                </c:pt>
                <c:pt idx="1390">
                  <c:v>170.14892578000001</c:v>
                </c:pt>
                <c:pt idx="1391">
                  <c:v>170.46203613</c:v>
                </c:pt>
                <c:pt idx="1392">
                  <c:v>170.46203613</c:v>
                </c:pt>
                <c:pt idx="1393">
                  <c:v>170.75329590000001</c:v>
                </c:pt>
                <c:pt idx="1394">
                  <c:v>171.04553222999999</c:v>
                </c:pt>
                <c:pt idx="1395">
                  <c:v>171.31616210999999</c:v>
                </c:pt>
                <c:pt idx="1396">
                  <c:v>171.62878418</c:v>
                </c:pt>
                <c:pt idx="1397">
                  <c:v>171.92053222999999</c:v>
                </c:pt>
                <c:pt idx="1398">
                  <c:v>171.92053222999999</c:v>
                </c:pt>
                <c:pt idx="1399">
                  <c:v>172.21228027000001</c:v>
                </c:pt>
                <c:pt idx="1400">
                  <c:v>172.4831543</c:v>
                </c:pt>
                <c:pt idx="1401">
                  <c:v>172.4831543</c:v>
                </c:pt>
                <c:pt idx="1402">
                  <c:v>172.79553222999999</c:v>
                </c:pt>
                <c:pt idx="1403">
                  <c:v>173.39941406</c:v>
                </c:pt>
                <c:pt idx="1404">
                  <c:v>173.39941406</c:v>
                </c:pt>
                <c:pt idx="1405">
                  <c:v>173.67004395000001</c:v>
                </c:pt>
                <c:pt idx="1406">
                  <c:v>173.9621582</c:v>
                </c:pt>
                <c:pt idx="1407">
                  <c:v>173.9621582</c:v>
                </c:pt>
                <c:pt idx="1408">
                  <c:v>174.25354003999999</c:v>
                </c:pt>
                <c:pt idx="1409">
                  <c:v>174.54504395000001</c:v>
                </c:pt>
                <c:pt idx="1410">
                  <c:v>174.85754395000001</c:v>
                </c:pt>
                <c:pt idx="1411">
                  <c:v>174.85754395000001</c:v>
                </c:pt>
                <c:pt idx="1412">
                  <c:v>175.39929198999999</c:v>
                </c:pt>
                <c:pt idx="1413">
                  <c:v>175.39929198999999</c:v>
                </c:pt>
                <c:pt idx="1414">
                  <c:v>175.71154784999999</c:v>
                </c:pt>
                <c:pt idx="1415">
                  <c:v>176.00354003999999</c:v>
                </c:pt>
                <c:pt idx="1416">
                  <c:v>176.00354003999999</c:v>
                </c:pt>
                <c:pt idx="1417">
                  <c:v>176.37878418</c:v>
                </c:pt>
                <c:pt idx="1418">
                  <c:v>176.6496582</c:v>
                </c:pt>
                <c:pt idx="1419">
                  <c:v>176.6496582</c:v>
                </c:pt>
                <c:pt idx="1420">
                  <c:v>177.02416991999999</c:v>
                </c:pt>
                <c:pt idx="1421">
                  <c:v>177.41967772999999</c:v>
                </c:pt>
                <c:pt idx="1422">
                  <c:v>177.69067383000001</c:v>
                </c:pt>
                <c:pt idx="1423">
                  <c:v>177.69067383000001</c:v>
                </c:pt>
                <c:pt idx="1424">
                  <c:v>178.00354003999999</c:v>
                </c:pt>
                <c:pt idx="1425">
                  <c:v>178.29516602000001</c:v>
                </c:pt>
                <c:pt idx="1426">
                  <c:v>178.60766602000001</c:v>
                </c:pt>
                <c:pt idx="1427">
                  <c:v>178.60766602000001</c:v>
                </c:pt>
                <c:pt idx="1428">
                  <c:v>178.87866210999999</c:v>
                </c:pt>
                <c:pt idx="1429">
                  <c:v>179.19104003999999</c:v>
                </c:pt>
                <c:pt idx="1430">
                  <c:v>179.46191406</c:v>
                </c:pt>
                <c:pt idx="1431">
                  <c:v>179.79467772999999</c:v>
                </c:pt>
                <c:pt idx="1432">
                  <c:v>179.79467772999999</c:v>
                </c:pt>
                <c:pt idx="1433">
                  <c:v>179.79846190999999</c:v>
                </c:pt>
                <c:pt idx="1434">
                  <c:v>179.79870604999999</c:v>
                </c:pt>
                <c:pt idx="1435">
                  <c:v>179.79907227000001</c:v>
                </c:pt>
                <c:pt idx="1436">
                  <c:v>179.79919434000001</c:v>
                </c:pt>
                <c:pt idx="1437">
                  <c:v>179.79943847999999</c:v>
                </c:pt>
                <c:pt idx="1438">
                  <c:v>179.79968262</c:v>
                </c:pt>
                <c:pt idx="1439">
                  <c:v>179.79968262</c:v>
                </c:pt>
                <c:pt idx="1440">
                  <c:v>179.79980469</c:v>
                </c:pt>
                <c:pt idx="1441">
                  <c:v>179.79992676000001</c:v>
                </c:pt>
                <c:pt idx="1442">
                  <c:v>179.79992676000001</c:v>
                </c:pt>
                <c:pt idx="1443">
                  <c:v>179.80004883000001</c:v>
                </c:pt>
                <c:pt idx="1444">
                  <c:v>179.80017090000001</c:v>
                </c:pt>
                <c:pt idx="1445">
                  <c:v>179.80017090000001</c:v>
                </c:pt>
                <c:pt idx="1446">
                  <c:v>179.80029296999999</c:v>
                </c:pt>
                <c:pt idx="1447">
                  <c:v>179.80029296999999</c:v>
                </c:pt>
                <c:pt idx="1448">
                  <c:v>179.80029296999999</c:v>
                </c:pt>
                <c:pt idx="1449">
                  <c:v>179.80041503999999</c:v>
                </c:pt>
                <c:pt idx="1450">
                  <c:v>179.80053710999999</c:v>
                </c:pt>
                <c:pt idx="1451">
                  <c:v>179.80053710999999</c:v>
                </c:pt>
                <c:pt idx="1452">
                  <c:v>179.80053710999999</c:v>
                </c:pt>
                <c:pt idx="1453">
                  <c:v>179.80065918</c:v>
                </c:pt>
                <c:pt idx="1454">
                  <c:v>179.80065918</c:v>
                </c:pt>
                <c:pt idx="1455">
                  <c:v>179.80065918</c:v>
                </c:pt>
                <c:pt idx="1456">
                  <c:v>179.80065918</c:v>
                </c:pt>
                <c:pt idx="1457">
                  <c:v>179.80065918</c:v>
                </c:pt>
                <c:pt idx="1458">
                  <c:v>179.80065918</c:v>
                </c:pt>
                <c:pt idx="1459">
                  <c:v>179.80053710999999</c:v>
                </c:pt>
                <c:pt idx="1460">
                  <c:v>179.80053710999999</c:v>
                </c:pt>
                <c:pt idx="1461">
                  <c:v>179.80053710999999</c:v>
                </c:pt>
                <c:pt idx="1462">
                  <c:v>179.80053710999999</c:v>
                </c:pt>
                <c:pt idx="1463">
                  <c:v>179.80053710999999</c:v>
                </c:pt>
                <c:pt idx="1464">
                  <c:v>179.80053710999999</c:v>
                </c:pt>
                <c:pt idx="1465">
                  <c:v>179.80053710999999</c:v>
                </c:pt>
                <c:pt idx="1466">
                  <c:v>179.80053710999999</c:v>
                </c:pt>
                <c:pt idx="1467">
                  <c:v>179.80053710999999</c:v>
                </c:pt>
                <c:pt idx="1468">
                  <c:v>179.80053710999999</c:v>
                </c:pt>
                <c:pt idx="1469">
                  <c:v>179.80053710999999</c:v>
                </c:pt>
                <c:pt idx="1470">
                  <c:v>179.80041503999999</c:v>
                </c:pt>
                <c:pt idx="1471">
                  <c:v>179.80041503999999</c:v>
                </c:pt>
                <c:pt idx="1472">
                  <c:v>179.80041503999999</c:v>
                </c:pt>
                <c:pt idx="1473">
                  <c:v>179.80041503999999</c:v>
                </c:pt>
                <c:pt idx="1474">
                  <c:v>179.80041503999999</c:v>
                </c:pt>
                <c:pt idx="1475">
                  <c:v>179.80041503999999</c:v>
                </c:pt>
                <c:pt idx="1476">
                  <c:v>179.80041503999999</c:v>
                </c:pt>
                <c:pt idx="1477">
                  <c:v>179.80041503999999</c:v>
                </c:pt>
                <c:pt idx="1478">
                  <c:v>179.80041503999999</c:v>
                </c:pt>
                <c:pt idx="1479">
                  <c:v>179.80041503999999</c:v>
                </c:pt>
                <c:pt idx="1480">
                  <c:v>179.80041503999999</c:v>
                </c:pt>
                <c:pt idx="1481">
                  <c:v>179.80029296999999</c:v>
                </c:pt>
                <c:pt idx="1482">
                  <c:v>179.80029296999999</c:v>
                </c:pt>
                <c:pt idx="1483">
                  <c:v>179.80029296999999</c:v>
                </c:pt>
                <c:pt idx="1484">
                  <c:v>179.80029296999999</c:v>
                </c:pt>
                <c:pt idx="1485">
                  <c:v>179.80029296999999</c:v>
                </c:pt>
                <c:pt idx="1486">
                  <c:v>179.80029296999999</c:v>
                </c:pt>
                <c:pt idx="1487">
                  <c:v>179.80029296999999</c:v>
                </c:pt>
                <c:pt idx="1488">
                  <c:v>179.80029296999999</c:v>
                </c:pt>
                <c:pt idx="1489">
                  <c:v>179.80029296999999</c:v>
                </c:pt>
                <c:pt idx="1490">
                  <c:v>179.80029296999999</c:v>
                </c:pt>
                <c:pt idx="1491">
                  <c:v>179.80029296999999</c:v>
                </c:pt>
                <c:pt idx="1492">
                  <c:v>179.80029296999999</c:v>
                </c:pt>
                <c:pt idx="1493">
                  <c:v>179.80029296999999</c:v>
                </c:pt>
                <c:pt idx="1494">
                  <c:v>179.80029296999999</c:v>
                </c:pt>
                <c:pt idx="1495">
                  <c:v>179.80029296999999</c:v>
                </c:pt>
                <c:pt idx="1496">
                  <c:v>179.80029296999999</c:v>
                </c:pt>
                <c:pt idx="1497">
                  <c:v>179.80029296999999</c:v>
                </c:pt>
                <c:pt idx="1498">
                  <c:v>179.80029296999999</c:v>
                </c:pt>
                <c:pt idx="1499">
                  <c:v>179.80029296999999</c:v>
                </c:pt>
                <c:pt idx="1500">
                  <c:v>179.80029296999999</c:v>
                </c:pt>
                <c:pt idx="1501">
                  <c:v>179.80029296999999</c:v>
                </c:pt>
                <c:pt idx="1502">
                  <c:v>179.80029296999999</c:v>
                </c:pt>
                <c:pt idx="1503">
                  <c:v>179.80029296999999</c:v>
                </c:pt>
                <c:pt idx="1504">
                  <c:v>179.80029296999999</c:v>
                </c:pt>
                <c:pt idx="1505">
                  <c:v>179.80029296999999</c:v>
                </c:pt>
                <c:pt idx="1506">
                  <c:v>179.80029296999999</c:v>
                </c:pt>
                <c:pt idx="1507">
                  <c:v>179.80029296999999</c:v>
                </c:pt>
                <c:pt idx="1508">
                  <c:v>179.80029296999999</c:v>
                </c:pt>
                <c:pt idx="1509">
                  <c:v>179.80029296999999</c:v>
                </c:pt>
                <c:pt idx="1510">
                  <c:v>179.80029296999999</c:v>
                </c:pt>
                <c:pt idx="1511">
                  <c:v>179.80029296999999</c:v>
                </c:pt>
                <c:pt idx="1512">
                  <c:v>179.80029296999999</c:v>
                </c:pt>
                <c:pt idx="1513">
                  <c:v>179.80029296999999</c:v>
                </c:pt>
                <c:pt idx="1514">
                  <c:v>179.80029296999999</c:v>
                </c:pt>
                <c:pt idx="1515">
                  <c:v>179.80029296999999</c:v>
                </c:pt>
                <c:pt idx="1516">
                  <c:v>179.80029296999999</c:v>
                </c:pt>
                <c:pt idx="1517">
                  <c:v>179.80029296999999</c:v>
                </c:pt>
                <c:pt idx="1518">
                  <c:v>179.80029296999999</c:v>
                </c:pt>
                <c:pt idx="1519">
                  <c:v>179.80029296999999</c:v>
                </c:pt>
                <c:pt idx="1520">
                  <c:v>179.80029296999999</c:v>
                </c:pt>
                <c:pt idx="1521">
                  <c:v>179.80029296999999</c:v>
                </c:pt>
                <c:pt idx="1522">
                  <c:v>179.80029296999999</c:v>
                </c:pt>
                <c:pt idx="1523">
                  <c:v>179.80029296999999</c:v>
                </c:pt>
                <c:pt idx="1524">
                  <c:v>179.80029296999999</c:v>
                </c:pt>
                <c:pt idx="1525">
                  <c:v>179.80029296999999</c:v>
                </c:pt>
                <c:pt idx="1526">
                  <c:v>179.80029296999999</c:v>
                </c:pt>
                <c:pt idx="1527">
                  <c:v>179.80029296999999</c:v>
                </c:pt>
                <c:pt idx="1528">
                  <c:v>179.80029296999999</c:v>
                </c:pt>
                <c:pt idx="1529">
                  <c:v>179.80029296999999</c:v>
                </c:pt>
                <c:pt idx="1530">
                  <c:v>179.80029296999999</c:v>
                </c:pt>
                <c:pt idx="1531">
                  <c:v>179.80029296999999</c:v>
                </c:pt>
                <c:pt idx="1532">
                  <c:v>179.80029296999999</c:v>
                </c:pt>
                <c:pt idx="1533">
                  <c:v>179.80029296999999</c:v>
                </c:pt>
                <c:pt idx="1534">
                  <c:v>179.80029296999999</c:v>
                </c:pt>
                <c:pt idx="1535">
                  <c:v>179.80029296999999</c:v>
                </c:pt>
                <c:pt idx="1536">
                  <c:v>179.80029296999999</c:v>
                </c:pt>
                <c:pt idx="1537">
                  <c:v>179.80029296999999</c:v>
                </c:pt>
                <c:pt idx="1538">
                  <c:v>179.80029296999999</c:v>
                </c:pt>
                <c:pt idx="1539">
                  <c:v>179.80029296999999</c:v>
                </c:pt>
                <c:pt idx="1540">
                  <c:v>179.80029296999999</c:v>
                </c:pt>
                <c:pt idx="1541">
                  <c:v>179.80029296999999</c:v>
                </c:pt>
                <c:pt idx="1542">
                  <c:v>179.80029296999999</c:v>
                </c:pt>
                <c:pt idx="1543">
                  <c:v>179.80029296999999</c:v>
                </c:pt>
                <c:pt idx="1544">
                  <c:v>179.80029296999999</c:v>
                </c:pt>
                <c:pt idx="1545">
                  <c:v>179.80029296999999</c:v>
                </c:pt>
                <c:pt idx="1546">
                  <c:v>179.80029296999999</c:v>
                </c:pt>
                <c:pt idx="1547">
                  <c:v>179.80029296999999</c:v>
                </c:pt>
                <c:pt idx="1548">
                  <c:v>179.80029296999999</c:v>
                </c:pt>
                <c:pt idx="1549">
                  <c:v>179.80029296999999</c:v>
                </c:pt>
                <c:pt idx="1550">
                  <c:v>179.80029296999999</c:v>
                </c:pt>
                <c:pt idx="1551">
                  <c:v>179.80029296999999</c:v>
                </c:pt>
                <c:pt idx="1552">
                  <c:v>179.80029296999999</c:v>
                </c:pt>
                <c:pt idx="1553">
                  <c:v>179.80029296999999</c:v>
                </c:pt>
                <c:pt idx="1554">
                  <c:v>179.80029296999999</c:v>
                </c:pt>
                <c:pt idx="1555">
                  <c:v>179.80029296999999</c:v>
                </c:pt>
                <c:pt idx="1556">
                  <c:v>179.80029296999999</c:v>
                </c:pt>
                <c:pt idx="1557">
                  <c:v>179.80029296999999</c:v>
                </c:pt>
                <c:pt idx="1558">
                  <c:v>179.80029296999999</c:v>
                </c:pt>
                <c:pt idx="1559">
                  <c:v>179.80029296999999</c:v>
                </c:pt>
                <c:pt idx="1560">
                  <c:v>179.80029296999999</c:v>
                </c:pt>
                <c:pt idx="1561">
                  <c:v>179.80029296999999</c:v>
                </c:pt>
                <c:pt idx="1562">
                  <c:v>179.80029296999999</c:v>
                </c:pt>
                <c:pt idx="1563">
                  <c:v>179.80029296999999</c:v>
                </c:pt>
                <c:pt idx="1564">
                  <c:v>179.80029296999999</c:v>
                </c:pt>
                <c:pt idx="1565">
                  <c:v>179.80029296999999</c:v>
                </c:pt>
                <c:pt idx="1566">
                  <c:v>179.80029296999999</c:v>
                </c:pt>
                <c:pt idx="1567">
                  <c:v>179.80029296999999</c:v>
                </c:pt>
                <c:pt idx="1568">
                  <c:v>179.80029296999999</c:v>
                </c:pt>
                <c:pt idx="1569">
                  <c:v>179.80029296999999</c:v>
                </c:pt>
                <c:pt idx="1570">
                  <c:v>179.80029296999999</c:v>
                </c:pt>
                <c:pt idx="1571">
                  <c:v>179.80029296999999</c:v>
                </c:pt>
                <c:pt idx="1572">
                  <c:v>179.80029296999999</c:v>
                </c:pt>
                <c:pt idx="1573">
                  <c:v>179.80029296999999</c:v>
                </c:pt>
                <c:pt idx="1574">
                  <c:v>179.80029296999999</c:v>
                </c:pt>
                <c:pt idx="1575">
                  <c:v>179.80029296999999</c:v>
                </c:pt>
                <c:pt idx="1576">
                  <c:v>179.80029296999999</c:v>
                </c:pt>
                <c:pt idx="1577">
                  <c:v>179.80029296999999</c:v>
                </c:pt>
                <c:pt idx="1578">
                  <c:v>179.80029296999999</c:v>
                </c:pt>
                <c:pt idx="1579">
                  <c:v>179.80029296999999</c:v>
                </c:pt>
                <c:pt idx="1580">
                  <c:v>179.80029296999999</c:v>
                </c:pt>
                <c:pt idx="1581">
                  <c:v>179.80029296999999</c:v>
                </c:pt>
                <c:pt idx="1582">
                  <c:v>179.80029296999999</c:v>
                </c:pt>
                <c:pt idx="1583">
                  <c:v>179.80029296999999</c:v>
                </c:pt>
                <c:pt idx="1584">
                  <c:v>179.80029296999999</c:v>
                </c:pt>
                <c:pt idx="1585">
                  <c:v>179.80029296999999</c:v>
                </c:pt>
                <c:pt idx="1586">
                  <c:v>179.80029296999999</c:v>
                </c:pt>
                <c:pt idx="1587">
                  <c:v>179.80029296999999</c:v>
                </c:pt>
                <c:pt idx="1588">
                  <c:v>179.80029296999999</c:v>
                </c:pt>
                <c:pt idx="1589">
                  <c:v>179.80029296999999</c:v>
                </c:pt>
                <c:pt idx="1590">
                  <c:v>179.80029296999999</c:v>
                </c:pt>
                <c:pt idx="1591">
                  <c:v>179.80029296999999</c:v>
                </c:pt>
                <c:pt idx="1592">
                  <c:v>179.80029296999999</c:v>
                </c:pt>
                <c:pt idx="1593">
                  <c:v>179.80029296999999</c:v>
                </c:pt>
                <c:pt idx="1594">
                  <c:v>179.80029296999999</c:v>
                </c:pt>
                <c:pt idx="1595">
                  <c:v>179.80029296999999</c:v>
                </c:pt>
                <c:pt idx="1596">
                  <c:v>179.80029296999999</c:v>
                </c:pt>
                <c:pt idx="1597">
                  <c:v>179.80029296999999</c:v>
                </c:pt>
                <c:pt idx="1598">
                  <c:v>179.80029296999999</c:v>
                </c:pt>
                <c:pt idx="1599">
                  <c:v>179.80029296999999</c:v>
                </c:pt>
                <c:pt idx="1600">
                  <c:v>179.80029296999999</c:v>
                </c:pt>
                <c:pt idx="1601">
                  <c:v>179.80029296999999</c:v>
                </c:pt>
                <c:pt idx="1602">
                  <c:v>179.80029296999999</c:v>
                </c:pt>
                <c:pt idx="1603">
                  <c:v>179.80029296999999</c:v>
                </c:pt>
                <c:pt idx="1604">
                  <c:v>179.80029296999999</c:v>
                </c:pt>
                <c:pt idx="1605">
                  <c:v>179.80029296999999</c:v>
                </c:pt>
                <c:pt idx="1606">
                  <c:v>179.80029296999999</c:v>
                </c:pt>
                <c:pt idx="1607">
                  <c:v>179.80029296999999</c:v>
                </c:pt>
                <c:pt idx="1608">
                  <c:v>179.80029296999999</c:v>
                </c:pt>
                <c:pt idx="1609">
                  <c:v>179.80029296999999</c:v>
                </c:pt>
                <c:pt idx="1610">
                  <c:v>179.80029296999999</c:v>
                </c:pt>
                <c:pt idx="1611">
                  <c:v>179.80029296999999</c:v>
                </c:pt>
                <c:pt idx="1612">
                  <c:v>179.80029296999999</c:v>
                </c:pt>
                <c:pt idx="1613">
                  <c:v>179.80029296999999</c:v>
                </c:pt>
                <c:pt idx="1614">
                  <c:v>179.80029296999999</c:v>
                </c:pt>
                <c:pt idx="1615">
                  <c:v>179.80029296999999</c:v>
                </c:pt>
                <c:pt idx="1616">
                  <c:v>179.80029296999999</c:v>
                </c:pt>
                <c:pt idx="1617">
                  <c:v>179.80029296999999</c:v>
                </c:pt>
                <c:pt idx="1618">
                  <c:v>179.80029296999999</c:v>
                </c:pt>
                <c:pt idx="1619">
                  <c:v>179.80029296999999</c:v>
                </c:pt>
                <c:pt idx="1620">
                  <c:v>179.80029296999999</c:v>
                </c:pt>
                <c:pt idx="1621">
                  <c:v>179.80029296999999</c:v>
                </c:pt>
                <c:pt idx="1622">
                  <c:v>179.80029296999999</c:v>
                </c:pt>
                <c:pt idx="1623">
                  <c:v>179.80029296999999</c:v>
                </c:pt>
                <c:pt idx="1624">
                  <c:v>179.80029296999999</c:v>
                </c:pt>
                <c:pt idx="1625">
                  <c:v>179.80029296999999</c:v>
                </c:pt>
                <c:pt idx="1626">
                  <c:v>179.80029296999999</c:v>
                </c:pt>
                <c:pt idx="1627">
                  <c:v>179.80029296999999</c:v>
                </c:pt>
                <c:pt idx="1628">
                  <c:v>179.80029296999999</c:v>
                </c:pt>
                <c:pt idx="1629">
                  <c:v>179.80029296999999</c:v>
                </c:pt>
                <c:pt idx="1630">
                  <c:v>179.80029296999999</c:v>
                </c:pt>
                <c:pt idx="1631">
                  <c:v>179.80029296999999</c:v>
                </c:pt>
                <c:pt idx="1632">
                  <c:v>179.80029296999999</c:v>
                </c:pt>
                <c:pt idx="1633">
                  <c:v>179.80029296999999</c:v>
                </c:pt>
                <c:pt idx="1634">
                  <c:v>179.80029296999999</c:v>
                </c:pt>
                <c:pt idx="1635">
                  <c:v>179.80029296999999</c:v>
                </c:pt>
                <c:pt idx="1636">
                  <c:v>179.80029296999999</c:v>
                </c:pt>
                <c:pt idx="1637">
                  <c:v>179.80029296999999</c:v>
                </c:pt>
                <c:pt idx="1638">
                  <c:v>179.80029296999999</c:v>
                </c:pt>
                <c:pt idx="1639">
                  <c:v>179.80029296999999</c:v>
                </c:pt>
                <c:pt idx="1640">
                  <c:v>179.80029296999999</c:v>
                </c:pt>
                <c:pt idx="1641">
                  <c:v>179.80029296999999</c:v>
                </c:pt>
                <c:pt idx="1642">
                  <c:v>179.80029296999999</c:v>
                </c:pt>
                <c:pt idx="1643">
                  <c:v>179.80029296999999</c:v>
                </c:pt>
                <c:pt idx="1644">
                  <c:v>179.80029296999999</c:v>
                </c:pt>
                <c:pt idx="1645">
                  <c:v>179.80029296999999</c:v>
                </c:pt>
                <c:pt idx="1646">
                  <c:v>179.80029296999999</c:v>
                </c:pt>
                <c:pt idx="1647">
                  <c:v>179.80029296999999</c:v>
                </c:pt>
                <c:pt idx="1648">
                  <c:v>179.80029296999999</c:v>
                </c:pt>
                <c:pt idx="1649">
                  <c:v>179.80029296999999</c:v>
                </c:pt>
                <c:pt idx="1650">
                  <c:v>179.80029296999999</c:v>
                </c:pt>
                <c:pt idx="1651">
                  <c:v>179.80029296999999</c:v>
                </c:pt>
                <c:pt idx="1652">
                  <c:v>179.80029296999999</c:v>
                </c:pt>
                <c:pt idx="1653">
                  <c:v>179.80029296999999</c:v>
                </c:pt>
                <c:pt idx="1654">
                  <c:v>179.80029296999999</c:v>
                </c:pt>
                <c:pt idx="1655">
                  <c:v>179.80029296999999</c:v>
                </c:pt>
                <c:pt idx="1656">
                  <c:v>179.80029296999999</c:v>
                </c:pt>
                <c:pt idx="1657">
                  <c:v>179.80029296999999</c:v>
                </c:pt>
                <c:pt idx="1658">
                  <c:v>179.80029296999999</c:v>
                </c:pt>
                <c:pt idx="1659">
                  <c:v>179.80029296999999</c:v>
                </c:pt>
                <c:pt idx="1660">
                  <c:v>179.80029296999999</c:v>
                </c:pt>
                <c:pt idx="1661">
                  <c:v>179.80029296999999</c:v>
                </c:pt>
                <c:pt idx="1662">
                  <c:v>179.80029296999999</c:v>
                </c:pt>
                <c:pt idx="1663">
                  <c:v>179.80029296999999</c:v>
                </c:pt>
                <c:pt idx="1664">
                  <c:v>179.80029296999999</c:v>
                </c:pt>
                <c:pt idx="1665">
                  <c:v>179.80029296999999</c:v>
                </c:pt>
                <c:pt idx="1666">
                  <c:v>179.80029296999999</c:v>
                </c:pt>
                <c:pt idx="1667">
                  <c:v>179.80029296999999</c:v>
                </c:pt>
                <c:pt idx="1668">
                  <c:v>179.80029296999999</c:v>
                </c:pt>
                <c:pt idx="1669">
                  <c:v>179.80029296999999</c:v>
                </c:pt>
                <c:pt idx="1670">
                  <c:v>179.80029296999999</c:v>
                </c:pt>
                <c:pt idx="1671">
                  <c:v>179.80029296999999</c:v>
                </c:pt>
                <c:pt idx="1672">
                  <c:v>179.80029296999999</c:v>
                </c:pt>
                <c:pt idx="1673">
                  <c:v>179.80029296999999</c:v>
                </c:pt>
                <c:pt idx="1674">
                  <c:v>179.80029296999999</c:v>
                </c:pt>
                <c:pt idx="1675">
                  <c:v>179.80029296999999</c:v>
                </c:pt>
                <c:pt idx="1676">
                  <c:v>179.80029296999999</c:v>
                </c:pt>
                <c:pt idx="1677">
                  <c:v>179.80029296999999</c:v>
                </c:pt>
                <c:pt idx="1678">
                  <c:v>179.80029296999999</c:v>
                </c:pt>
                <c:pt idx="1679">
                  <c:v>179.80029296999999</c:v>
                </c:pt>
                <c:pt idx="1680">
                  <c:v>179.80029296999999</c:v>
                </c:pt>
                <c:pt idx="1681">
                  <c:v>179.80029296999999</c:v>
                </c:pt>
                <c:pt idx="1682">
                  <c:v>179.80029296999999</c:v>
                </c:pt>
                <c:pt idx="1683">
                  <c:v>179.80029296999999</c:v>
                </c:pt>
                <c:pt idx="1684">
                  <c:v>179.80029296999999</c:v>
                </c:pt>
                <c:pt idx="1685">
                  <c:v>179.80029296999999</c:v>
                </c:pt>
                <c:pt idx="1686">
                  <c:v>179.80029296999999</c:v>
                </c:pt>
                <c:pt idx="1687">
                  <c:v>179.80029296999999</c:v>
                </c:pt>
                <c:pt idx="1688">
                  <c:v>179.80029296999999</c:v>
                </c:pt>
                <c:pt idx="1689">
                  <c:v>179.80029296999999</c:v>
                </c:pt>
                <c:pt idx="1690">
                  <c:v>179.80029296999999</c:v>
                </c:pt>
                <c:pt idx="1691">
                  <c:v>179.80029296999999</c:v>
                </c:pt>
                <c:pt idx="1692">
                  <c:v>179.80029296999999</c:v>
                </c:pt>
                <c:pt idx="1693">
                  <c:v>179.80029296999999</c:v>
                </c:pt>
                <c:pt idx="1694">
                  <c:v>179.80029296999999</c:v>
                </c:pt>
                <c:pt idx="1695">
                  <c:v>179.80029296999999</c:v>
                </c:pt>
                <c:pt idx="1696">
                  <c:v>179.80029296999999</c:v>
                </c:pt>
                <c:pt idx="1697">
                  <c:v>179.80029296999999</c:v>
                </c:pt>
                <c:pt idx="1698">
                  <c:v>179.80029296999999</c:v>
                </c:pt>
                <c:pt idx="1699">
                  <c:v>179.80029296999999</c:v>
                </c:pt>
                <c:pt idx="1700">
                  <c:v>179.80029296999999</c:v>
                </c:pt>
                <c:pt idx="1701">
                  <c:v>179.80029296999999</c:v>
                </c:pt>
                <c:pt idx="1702">
                  <c:v>179.80029296999999</c:v>
                </c:pt>
                <c:pt idx="1703">
                  <c:v>179.80029296999999</c:v>
                </c:pt>
                <c:pt idx="1704">
                  <c:v>179.80029296999999</c:v>
                </c:pt>
                <c:pt idx="1705">
                  <c:v>179.80029296999999</c:v>
                </c:pt>
                <c:pt idx="1706">
                  <c:v>179.80029296999999</c:v>
                </c:pt>
                <c:pt idx="1707">
                  <c:v>179.80029296999999</c:v>
                </c:pt>
                <c:pt idx="1708">
                  <c:v>179.80029296999999</c:v>
                </c:pt>
                <c:pt idx="1709">
                  <c:v>179.80029296999999</c:v>
                </c:pt>
                <c:pt idx="1710">
                  <c:v>179.80029296999999</c:v>
                </c:pt>
                <c:pt idx="1711">
                  <c:v>179.80029296999999</c:v>
                </c:pt>
                <c:pt idx="1712">
                  <c:v>179.80029296999999</c:v>
                </c:pt>
                <c:pt idx="1713">
                  <c:v>179.80029296999999</c:v>
                </c:pt>
                <c:pt idx="1714">
                  <c:v>179.80029296999999</c:v>
                </c:pt>
                <c:pt idx="1715">
                  <c:v>179.80029296999999</c:v>
                </c:pt>
                <c:pt idx="1716">
                  <c:v>179.80029296999999</c:v>
                </c:pt>
                <c:pt idx="1717">
                  <c:v>179.80029296999999</c:v>
                </c:pt>
                <c:pt idx="1718">
                  <c:v>179.80029296999999</c:v>
                </c:pt>
                <c:pt idx="1719">
                  <c:v>179.80029296999999</c:v>
                </c:pt>
                <c:pt idx="1720">
                  <c:v>179.80029296999999</c:v>
                </c:pt>
                <c:pt idx="1721">
                  <c:v>179.80029296999999</c:v>
                </c:pt>
                <c:pt idx="1722">
                  <c:v>179.80029296999999</c:v>
                </c:pt>
                <c:pt idx="1723">
                  <c:v>179.80029296999999</c:v>
                </c:pt>
                <c:pt idx="1724">
                  <c:v>179.80029296999999</c:v>
                </c:pt>
                <c:pt idx="1725">
                  <c:v>179.80029296999999</c:v>
                </c:pt>
                <c:pt idx="1726">
                  <c:v>179.80029296999999</c:v>
                </c:pt>
                <c:pt idx="1727">
                  <c:v>179.80029296999999</c:v>
                </c:pt>
                <c:pt idx="1728">
                  <c:v>179.80029296999999</c:v>
                </c:pt>
                <c:pt idx="1729">
                  <c:v>179.80029296999999</c:v>
                </c:pt>
                <c:pt idx="1730">
                  <c:v>179.80029296999999</c:v>
                </c:pt>
                <c:pt idx="1731">
                  <c:v>179.80029296999999</c:v>
                </c:pt>
                <c:pt idx="1732">
                  <c:v>179.80029296999999</c:v>
                </c:pt>
                <c:pt idx="1733">
                  <c:v>179.80029296999999</c:v>
                </c:pt>
                <c:pt idx="1734">
                  <c:v>179.80029296999999</c:v>
                </c:pt>
                <c:pt idx="1735">
                  <c:v>179.80029296999999</c:v>
                </c:pt>
                <c:pt idx="1736">
                  <c:v>179.80029296999999</c:v>
                </c:pt>
                <c:pt idx="1737">
                  <c:v>179.80029296999999</c:v>
                </c:pt>
                <c:pt idx="1738">
                  <c:v>179.80029296999999</c:v>
                </c:pt>
                <c:pt idx="1739">
                  <c:v>179.80029296999999</c:v>
                </c:pt>
                <c:pt idx="1740">
                  <c:v>179.80029296999999</c:v>
                </c:pt>
                <c:pt idx="1741">
                  <c:v>179.80029296999999</c:v>
                </c:pt>
                <c:pt idx="1742">
                  <c:v>179.80029296999999</c:v>
                </c:pt>
                <c:pt idx="1743">
                  <c:v>179.80029296999999</c:v>
                </c:pt>
                <c:pt idx="1744">
                  <c:v>179.80029296999999</c:v>
                </c:pt>
                <c:pt idx="1745">
                  <c:v>179.80029296999999</c:v>
                </c:pt>
                <c:pt idx="1746">
                  <c:v>179.80029296999999</c:v>
                </c:pt>
                <c:pt idx="1747">
                  <c:v>179.80029296999999</c:v>
                </c:pt>
                <c:pt idx="1748">
                  <c:v>179.80029296999999</c:v>
                </c:pt>
                <c:pt idx="1749">
                  <c:v>179.80029296999999</c:v>
                </c:pt>
                <c:pt idx="1750">
                  <c:v>179.80029296999999</c:v>
                </c:pt>
                <c:pt idx="1751">
                  <c:v>179.80029296999999</c:v>
                </c:pt>
                <c:pt idx="1752">
                  <c:v>179.80029296999999</c:v>
                </c:pt>
                <c:pt idx="1753">
                  <c:v>179.80029296999999</c:v>
                </c:pt>
                <c:pt idx="1754">
                  <c:v>179.80029296999999</c:v>
                </c:pt>
                <c:pt idx="1755">
                  <c:v>179.80029296999999</c:v>
                </c:pt>
                <c:pt idx="1756">
                  <c:v>179.80029296999999</c:v>
                </c:pt>
                <c:pt idx="1757">
                  <c:v>179.80029296999999</c:v>
                </c:pt>
                <c:pt idx="1758">
                  <c:v>179.80029296999999</c:v>
                </c:pt>
                <c:pt idx="1759">
                  <c:v>179.80029296999999</c:v>
                </c:pt>
                <c:pt idx="1760">
                  <c:v>179.80029296999999</c:v>
                </c:pt>
                <c:pt idx="1761">
                  <c:v>179.80029296999999</c:v>
                </c:pt>
                <c:pt idx="1762">
                  <c:v>179.80029296999999</c:v>
                </c:pt>
                <c:pt idx="1763">
                  <c:v>179.80029296999999</c:v>
                </c:pt>
                <c:pt idx="1764">
                  <c:v>179.80029296999999</c:v>
                </c:pt>
                <c:pt idx="1765">
                  <c:v>179.80029296999999</c:v>
                </c:pt>
                <c:pt idx="1766">
                  <c:v>179.80029296999999</c:v>
                </c:pt>
                <c:pt idx="1767">
                  <c:v>179.80029296999999</c:v>
                </c:pt>
                <c:pt idx="1768">
                  <c:v>179.80029296999999</c:v>
                </c:pt>
                <c:pt idx="1769">
                  <c:v>179.80029296999999</c:v>
                </c:pt>
                <c:pt idx="1770">
                  <c:v>179.80029296999999</c:v>
                </c:pt>
                <c:pt idx="1771">
                  <c:v>179.80029296999999</c:v>
                </c:pt>
                <c:pt idx="1772">
                  <c:v>179.80029296999999</c:v>
                </c:pt>
                <c:pt idx="1773">
                  <c:v>179.80029296999999</c:v>
                </c:pt>
                <c:pt idx="1774">
                  <c:v>179.80029296999999</c:v>
                </c:pt>
                <c:pt idx="1775">
                  <c:v>179.80029296999999</c:v>
                </c:pt>
                <c:pt idx="1776">
                  <c:v>179.80029296999999</c:v>
                </c:pt>
                <c:pt idx="1777">
                  <c:v>179.80029296999999</c:v>
                </c:pt>
                <c:pt idx="1778">
                  <c:v>179.80029296999999</c:v>
                </c:pt>
                <c:pt idx="1779">
                  <c:v>179.80029296999999</c:v>
                </c:pt>
                <c:pt idx="1780">
                  <c:v>179.80029296999999</c:v>
                </c:pt>
                <c:pt idx="1781">
                  <c:v>179.80029296999999</c:v>
                </c:pt>
                <c:pt idx="1782">
                  <c:v>179.80029296999999</c:v>
                </c:pt>
                <c:pt idx="1783">
                  <c:v>179.80029296999999</c:v>
                </c:pt>
                <c:pt idx="1784">
                  <c:v>179.80029296999999</c:v>
                </c:pt>
                <c:pt idx="1785">
                  <c:v>179.80029296999999</c:v>
                </c:pt>
                <c:pt idx="1786">
                  <c:v>179.80029296999999</c:v>
                </c:pt>
                <c:pt idx="1787">
                  <c:v>179.80029296999999</c:v>
                </c:pt>
                <c:pt idx="1788">
                  <c:v>179.80029296999999</c:v>
                </c:pt>
                <c:pt idx="1789">
                  <c:v>179.80029296999999</c:v>
                </c:pt>
                <c:pt idx="1790">
                  <c:v>179.80029296999999</c:v>
                </c:pt>
                <c:pt idx="1791">
                  <c:v>179.80029296999999</c:v>
                </c:pt>
                <c:pt idx="1792">
                  <c:v>179.80029296999999</c:v>
                </c:pt>
                <c:pt idx="1793">
                  <c:v>179.80029296999999</c:v>
                </c:pt>
                <c:pt idx="1794">
                  <c:v>179.80029296999999</c:v>
                </c:pt>
                <c:pt idx="1795">
                  <c:v>179.80029296999999</c:v>
                </c:pt>
                <c:pt idx="1796">
                  <c:v>179.80029296999999</c:v>
                </c:pt>
                <c:pt idx="1797">
                  <c:v>179.80029296999999</c:v>
                </c:pt>
                <c:pt idx="1798">
                  <c:v>179.80029296999999</c:v>
                </c:pt>
                <c:pt idx="1799">
                  <c:v>179.80029296999999</c:v>
                </c:pt>
                <c:pt idx="1800">
                  <c:v>179.80029296999999</c:v>
                </c:pt>
                <c:pt idx="1801">
                  <c:v>179.80029296999999</c:v>
                </c:pt>
                <c:pt idx="1802">
                  <c:v>179.80029296999999</c:v>
                </c:pt>
                <c:pt idx="1803">
                  <c:v>179.80029296999999</c:v>
                </c:pt>
                <c:pt idx="1804">
                  <c:v>179.80029296999999</c:v>
                </c:pt>
                <c:pt idx="1805">
                  <c:v>179.80029296999999</c:v>
                </c:pt>
                <c:pt idx="1806">
                  <c:v>179.80029296999999</c:v>
                </c:pt>
                <c:pt idx="1807">
                  <c:v>179.80029296999999</c:v>
                </c:pt>
                <c:pt idx="1808">
                  <c:v>179.80029296999999</c:v>
                </c:pt>
                <c:pt idx="1809">
                  <c:v>179.80029296999999</c:v>
                </c:pt>
                <c:pt idx="1810">
                  <c:v>179.80029296999999</c:v>
                </c:pt>
                <c:pt idx="1811">
                  <c:v>179.80029296999999</c:v>
                </c:pt>
                <c:pt idx="1812">
                  <c:v>179.80029296999999</c:v>
                </c:pt>
                <c:pt idx="1813">
                  <c:v>179.80029296999999</c:v>
                </c:pt>
                <c:pt idx="1814">
                  <c:v>179.80029296999999</c:v>
                </c:pt>
                <c:pt idx="1815">
                  <c:v>179.80029296999999</c:v>
                </c:pt>
                <c:pt idx="1816">
                  <c:v>179.80029296999999</c:v>
                </c:pt>
                <c:pt idx="1817">
                  <c:v>179.80029296999999</c:v>
                </c:pt>
                <c:pt idx="1818">
                  <c:v>179.80029296999999</c:v>
                </c:pt>
                <c:pt idx="1819">
                  <c:v>179.80029296999999</c:v>
                </c:pt>
                <c:pt idx="1820">
                  <c:v>179.80029296999999</c:v>
                </c:pt>
                <c:pt idx="1821">
                  <c:v>179.80029296999999</c:v>
                </c:pt>
                <c:pt idx="1822">
                  <c:v>179.80029296999999</c:v>
                </c:pt>
                <c:pt idx="1823">
                  <c:v>179.80029296999999</c:v>
                </c:pt>
                <c:pt idx="1824">
                  <c:v>179.80029296999999</c:v>
                </c:pt>
                <c:pt idx="1825">
                  <c:v>179.80029296999999</c:v>
                </c:pt>
                <c:pt idx="1826">
                  <c:v>179.80029296999999</c:v>
                </c:pt>
                <c:pt idx="1827">
                  <c:v>179.80029296999999</c:v>
                </c:pt>
                <c:pt idx="1828">
                  <c:v>179.80029296999999</c:v>
                </c:pt>
                <c:pt idx="1829">
                  <c:v>179.80029296999999</c:v>
                </c:pt>
                <c:pt idx="1830">
                  <c:v>179.80029296999999</c:v>
                </c:pt>
                <c:pt idx="1831">
                  <c:v>179.80029296999999</c:v>
                </c:pt>
                <c:pt idx="1832">
                  <c:v>179.80029296999999</c:v>
                </c:pt>
                <c:pt idx="1833">
                  <c:v>179.80029296999999</c:v>
                </c:pt>
                <c:pt idx="1834">
                  <c:v>179.80029296999999</c:v>
                </c:pt>
                <c:pt idx="1835">
                  <c:v>179.80029296999999</c:v>
                </c:pt>
                <c:pt idx="1836">
                  <c:v>179.80029296999999</c:v>
                </c:pt>
                <c:pt idx="1837">
                  <c:v>179.80029296999999</c:v>
                </c:pt>
                <c:pt idx="1838">
                  <c:v>179.80029296999999</c:v>
                </c:pt>
                <c:pt idx="1839">
                  <c:v>179.80029296999999</c:v>
                </c:pt>
                <c:pt idx="1840">
                  <c:v>179.80029296999999</c:v>
                </c:pt>
                <c:pt idx="1841">
                  <c:v>179.80029296999999</c:v>
                </c:pt>
                <c:pt idx="1842">
                  <c:v>179.80029296999999</c:v>
                </c:pt>
                <c:pt idx="1843">
                  <c:v>179.80029296999999</c:v>
                </c:pt>
                <c:pt idx="1844">
                  <c:v>179.80029296999999</c:v>
                </c:pt>
                <c:pt idx="1845">
                  <c:v>179.80029296999999</c:v>
                </c:pt>
                <c:pt idx="1846">
                  <c:v>179.80029296999999</c:v>
                </c:pt>
                <c:pt idx="1847">
                  <c:v>179.80029296999999</c:v>
                </c:pt>
                <c:pt idx="1848">
                  <c:v>179.80029296999999</c:v>
                </c:pt>
                <c:pt idx="1849">
                  <c:v>179.80029296999999</c:v>
                </c:pt>
                <c:pt idx="1850">
                  <c:v>179.80029296999999</c:v>
                </c:pt>
                <c:pt idx="1851">
                  <c:v>179.80029296999999</c:v>
                </c:pt>
                <c:pt idx="1852">
                  <c:v>179.80029296999999</c:v>
                </c:pt>
                <c:pt idx="1853">
                  <c:v>179.80029296999999</c:v>
                </c:pt>
                <c:pt idx="1854">
                  <c:v>179.80029296999999</c:v>
                </c:pt>
                <c:pt idx="1855">
                  <c:v>179.80029296999999</c:v>
                </c:pt>
                <c:pt idx="1856">
                  <c:v>179.80029296999999</c:v>
                </c:pt>
                <c:pt idx="1857">
                  <c:v>179.80029296999999</c:v>
                </c:pt>
                <c:pt idx="1858">
                  <c:v>179.80029296999999</c:v>
                </c:pt>
                <c:pt idx="1859">
                  <c:v>179.80029296999999</c:v>
                </c:pt>
                <c:pt idx="1860">
                  <c:v>179.80029296999999</c:v>
                </c:pt>
                <c:pt idx="1861">
                  <c:v>179.80029296999999</c:v>
                </c:pt>
                <c:pt idx="1862">
                  <c:v>179.80029296999999</c:v>
                </c:pt>
                <c:pt idx="1863">
                  <c:v>179.80029296999999</c:v>
                </c:pt>
                <c:pt idx="1864">
                  <c:v>179.80029296999999</c:v>
                </c:pt>
                <c:pt idx="1865">
                  <c:v>179.80029296999999</c:v>
                </c:pt>
                <c:pt idx="1866">
                  <c:v>179.80029296999999</c:v>
                </c:pt>
                <c:pt idx="1867">
                  <c:v>179.80029296999999</c:v>
                </c:pt>
                <c:pt idx="1868">
                  <c:v>179.80029296999999</c:v>
                </c:pt>
                <c:pt idx="1869">
                  <c:v>179.80029296999999</c:v>
                </c:pt>
                <c:pt idx="1870">
                  <c:v>179.80029296999999</c:v>
                </c:pt>
                <c:pt idx="1871">
                  <c:v>179.80029296999999</c:v>
                </c:pt>
                <c:pt idx="1872">
                  <c:v>179.80029296999999</c:v>
                </c:pt>
                <c:pt idx="1873">
                  <c:v>179.80029296999999</c:v>
                </c:pt>
                <c:pt idx="1874">
                  <c:v>179.80029296999999</c:v>
                </c:pt>
                <c:pt idx="1875">
                  <c:v>179.80029296999999</c:v>
                </c:pt>
                <c:pt idx="1876">
                  <c:v>179.80029296999999</c:v>
                </c:pt>
                <c:pt idx="1877">
                  <c:v>179.80029296999999</c:v>
                </c:pt>
                <c:pt idx="1878">
                  <c:v>179.80029296999999</c:v>
                </c:pt>
                <c:pt idx="1879">
                  <c:v>179.80029296999999</c:v>
                </c:pt>
                <c:pt idx="1880">
                  <c:v>179.80029296999999</c:v>
                </c:pt>
                <c:pt idx="1881">
                  <c:v>179.80029296999999</c:v>
                </c:pt>
                <c:pt idx="1882">
                  <c:v>179.80029296999999</c:v>
                </c:pt>
                <c:pt idx="1883">
                  <c:v>179.80029296999999</c:v>
                </c:pt>
                <c:pt idx="1884">
                  <c:v>179.80029296999999</c:v>
                </c:pt>
                <c:pt idx="1885">
                  <c:v>179.80029296999999</c:v>
                </c:pt>
                <c:pt idx="1886">
                  <c:v>179.80029296999999</c:v>
                </c:pt>
                <c:pt idx="1887">
                  <c:v>179.80029296999999</c:v>
                </c:pt>
                <c:pt idx="1888">
                  <c:v>179.80029296999999</c:v>
                </c:pt>
                <c:pt idx="1889">
                  <c:v>179.80029296999999</c:v>
                </c:pt>
                <c:pt idx="1890">
                  <c:v>179.80029296999999</c:v>
                </c:pt>
                <c:pt idx="1891">
                  <c:v>179.80029296999999</c:v>
                </c:pt>
                <c:pt idx="1892">
                  <c:v>179.80029296999999</c:v>
                </c:pt>
              </c:numCache>
            </c:numRef>
          </c:yVal>
          <c:smooth val="0"/>
        </c:ser>
        <c:ser>
          <c:idx val="1"/>
          <c:order val="2"/>
          <c:tx>
            <c:strRef>
              <c:f>sheet1!$J$1</c:f>
              <c:strCache>
                <c:ptCount val="1"/>
                <c:pt idx="0">
                  <c:v>Sts_00</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J$2:$J$5000</c:f>
            </c:numRef>
          </c:yVal>
          <c:smooth val="0"/>
        </c:ser>
        <c:ser>
          <c:idx val="9"/>
          <c:order val="3"/>
          <c:tx>
            <c:v>Traverse Speed</c:v>
          </c:tx>
          <c:spPr>
            <a:ln w="25400">
              <a:solidFill>
                <a:srgbClr val="008000"/>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K$2:$K$5000</c:f>
              <c:numCache>
                <c:formatCode>0.00000000</c:formatCode>
                <c:ptCount val="4999"/>
                <c:pt idx="0">
                  <c:v>0</c:v>
                </c:pt>
                <c:pt idx="1">
                  <c:v>0</c:v>
                </c:pt>
                <c:pt idx="2">
                  <c:v>-1.33333E-3</c:v>
                </c:pt>
                <c:pt idx="3">
                  <c:v>2.6666699999999999E-3</c:v>
                </c:pt>
                <c:pt idx="4">
                  <c:v>0</c:v>
                </c:pt>
                <c:pt idx="5">
                  <c:v>-1.33333E-3</c:v>
                </c:pt>
                <c:pt idx="6">
                  <c:v>-1.33333E-3</c:v>
                </c:pt>
                <c:pt idx="7">
                  <c:v>-1.33333E-3</c:v>
                </c:pt>
                <c:pt idx="8">
                  <c:v>1.33333E-3</c:v>
                </c:pt>
                <c:pt idx="9">
                  <c:v>-1.33333E-3</c:v>
                </c:pt>
                <c:pt idx="10">
                  <c:v>-1.33333E-3</c:v>
                </c:pt>
                <c:pt idx="11">
                  <c:v>-1.33333E-3</c:v>
                </c:pt>
                <c:pt idx="12">
                  <c:v>1.33333E-3</c:v>
                </c:pt>
                <c:pt idx="13">
                  <c:v>1.33333E-3</c:v>
                </c:pt>
                <c:pt idx="14">
                  <c:v>-4.0000000000000001E-3</c:v>
                </c:pt>
                <c:pt idx="15">
                  <c:v>-1.33333E-3</c:v>
                </c:pt>
                <c:pt idx="16">
                  <c:v>0</c:v>
                </c:pt>
                <c:pt idx="17">
                  <c:v>0</c:v>
                </c:pt>
                <c:pt idx="18">
                  <c:v>2.6666699999999999E-3</c:v>
                </c:pt>
                <c:pt idx="19">
                  <c:v>1.33333E-3</c:v>
                </c:pt>
                <c:pt idx="20">
                  <c:v>0</c:v>
                </c:pt>
                <c:pt idx="21">
                  <c:v>-1.33333E-3</c:v>
                </c:pt>
                <c:pt idx="22">
                  <c:v>-1.33333E-3</c:v>
                </c:pt>
                <c:pt idx="23">
                  <c:v>-1.33333E-3</c:v>
                </c:pt>
                <c:pt idx="24">
                  <c:v>0</c:v>
                </c:pt>
                <c:pt idx="25">
                  <c:v>1.33333E-3</c:v>
                </c:pt>
                <c:pt idx="26">
                  <c:v>1.33333E-3</c:v>
                </c:pt>
                <c:pt idx="27">
                  <c:v>1.33333E-3</c:v>
                </c:pt>
                <c:pt idx="28">
                  <c:v>-1.33333E-3</c:v>
                </c:pt>
                <c:pt idx="29">
                  <c:v>-1.33333E-3</c:v>
                </c:pt>
                <c:pt idx="30">
                  <c:v>-1.33333E-3</c:v>
                </c:pt>
                <c:pt idx="31">
                  <c:v>1.33333E-3</c:v>
                </c:pt>
                <c:pt idx="32">
                  <c:v>1.33333E-3</c:v>
                </c:pt>
                <c:pt idx="33">
                  <c:v>0</c:v>
                </c:pt>
                <c:pt idx="34">
                  <c:v>0</c:v>
                </c:pt>
                <c:pt idx="35">
                  <c:v>0</c:v>
                </c:pt>
                <c:pt idx="36">
                  <c:v>-2.6666699999999999E-3</c:v>
                </c:pt>
                <c:pt idx="37">
                  <c:v>0</c:v>
                </c:pt>
                <c:pt idx="38">
                  <c:v>0</c:v>
                </c:pt>
                <c:pt idx="39">
                  <c:v>0</c:v>
                </c:pt>
                <c:pt idx="40">
                  <c:v>0</c:v>
                </c:pt>
                <c:pt idx="41">
                  <c:v>-4.0000000000000001E-3</c:v>
                </c:pt>
                <c:pt idx="42">
                  <c:v>-4.0000000000000001E-3</c:v>
                </c:pt>
                <c:pt idx="43">
                  <c:v>1.33333E-3</c:v>
                </c:pt>
                <c:pt idx="44">
                  <c:v>-1.33333E-3</c:v>
                </c:pt>
                <c:pt idx="45">
                  <c:v>-1.33333E-3</c:v>
                </c:pt>
                <c:pt idx="46">
                  <c:v>1.33333E-3</c:v>
                </c:pt>
                <c:pt idx="47">
                  <c:v>0</c:v>
                </c:pt>
                <c:pt idx="48">
                  <c:v>-1.33333E-3</c:v>
                </c:pt>
                <c:pt idx="49">
                  <c:v>1.33333E-3</c:v>
                </c:pt>
                <c:pt idx="50">
                  <c:v>1.33333E-3</c:v>
                </c:pt>
                <c:pt idx="51">
                  <c:v>1.33333E-3</c:v>
                </c:pt>
                <c:pt idx="52">
                  <c:v>-1.33333E-3</c:v>
                </c:pt>
                <c:pt idx="53">
                  <c:v>4.0000000000000001E-3</c:v>
                </c:pt>
                <c:pt idx="54">
                  <c:v>0</c:v>
                </c:pt>
                <c:pt idx="55">
                  <c:v>0</c:v>
                </c:pt>
                <c:pt idx="56">
                  <c:v>0</c:v>
                </c:pt>
                <c:pt idx="57">
                  <c:v>2.6666699999999999E-3</c:v>
                </c:pt>
                <c:pt idx="58">
                  <c:v>2.6666699999999999E-3</c:v>
                </c:pt>
                <c:pt idx="59">
                  <c:v>-1.33333E-3</c:v>
                </c:pt>
                <c:pt idx="60">
                  <c:v>0</c:v>
                </c:pt>
                <c:pt idx="61">
                  <c:v>0</c:v>
                </c:pt>
                <c:pt idx="62">
                  <c:v>-1.33333E-3</c:v>
                </c:pt>
                <c:pt idx="63">
                  <c:v>0</c:v>
                </c:pt>
                <c:pt idx="64">
                  <c:v>-1.33333E-3</c:v>
                </c:pt>
                <c:pt idx="65">
                  <c:v>-1.33333E-3</c:v>
                </c:pt>
                <c:pt idx="66">
                  <c:v>0</c:v>
                </c:pt>
                <c:pt idx="67">
                  <c:v>0</c:v>
                </c:pt>
                <c:pt idx="68">
                  <c:v>0</c:v>
                </c:pt>
                <c:pt idx="69">
                  <c:v>1.33333E-3</c:v>
                </c:pt>
                <c:pt idx="70">
                  <c:v>0</c:v>
                </c:pt>
                <c:pt idx="71">
                  <c:v>0</c:v>
                </c:pt>
                <c:pt idx="72">
                  <c:v>1.33333E-3</c:v>
                </c:pt>
                <c:pt idx="73">
                  <c:v>1.33333E-3</c:v>
                </c:pt>
                <c:pt idx="74">
                  <c:v>1.33333E-3</c:v>
                </c:pt>
                <c:pt idx="75">
                  <c:v>0</c:v>
                </c:pt>
                <c:pt idx="76">
                  <c:v>-2.6666699999999999E-3</c:v>
                </c:pt>
                <c:pt idx="77">
                  <c:v>-2.6666699999999999E-3</c:v>
                </c:pt>
                <c:pt idx="78">
                  <c:v>0</c:v>
                </c:pt>
                <c:pt idx="79">
                  <c:v>0</c:v>
                </c:pt>
                <c:pt idx="80">
                  <c:v>0</c:v>
                </c:pt>
                <c:pt idx="81">
                  <c:v>0</c:v>
                </c:pt>
                <c:pt idx="82">
                  <c:v>0</c:v>
                </c:pt>
                <c:pt idx="83">
                  <c:v>-1.33333E-3</c:v>
                </c:pt>
                <c:pt idx="84">
                  <c:v>-1.33333E-3</c:v>
                </c:pt>
                <c:pt idx="85">
                  <c:v>1.33333E-3</c:v>
                </c:pt>
                <c:pt idx="86">
                  <c:v>1.33333E-3</c:v>
                </c:pt>
                <c:pt idx="87">
                  <c:v>1.33333E-3</c:v>
                </c:pt>
                <c:pt idx="88">
                  <c:v>-1.33333E-3</c:v>
                </c:pt>
                <c:pt idx="89">
                  <c:v>1.33333E-3</c:v>
                </c:pt>
                <c:pt idx="90">
                  <c:v>1.33333E-3</c:v>
                </c:pt>
                <c:pt idx="91">
                  <c:v>1.33333E-3</c:v>
                </c:pt>
                <c:pt idx="92">
                  <c:v>0</c:v>
                </c:pt>
                <c:pt idx="93">
                  <c:v>0</c:v>
                </c:pt>
                <c:pt idx="94">
                  <c:v>0</c:v>
                </c:pt>
                <c:pt idx="95">
                  <c:v>-2.6666699999999999E-3</c:v>
                </c:pt>
                <c:pt idx="96">
                  <c:v>-2.6666699999999999E-3</c:v>
                </c:pt>
                <c:pt idx="97">
                  <c:v>-1.33333E-3</c:v>
                </c:pt>
                <c:pt idx="98">
                  <c:v>1.33333E-3</c:v>
                </c:pt>
                <c:pt idx="99">
                  <c:v>-1.33333E-3</c:v>
                </c:pt>
                <c:pt idx="100">
                  <c:v>-1.33333E-3</c:v>
                </c:pt>
                <c:pt idx="101">
                  <c:v>1.33333E-3</c:v>
                </c:pt>
                <c:pt idx="102">
                  <c:v>1.33333E-3</c:v>
                </c:pt>
                <c:pt idx="103">
                  <c:v>0</c:v>
                </c:pt>
                <c:pt idx="104">
                  <c:v>0</c:v>
                </c:pt>
                <c:pt idx="105">
                  <c:v>0</c:v>
                </c:pt>
                <c:pt idx="106">
                  <c:v>0</c:v>
                </c:pt>
                <c:pt idx="107">
                  <c:v>-1.33333E-3</c:v>
                </c:pt>
                <c:pt idx="108">
                  <c:v>1.33333E-3</c:v>
                </c:pt>
                <c:pt idx="109">
                  <c:v>2.6666699999999999E-3</c:v>
                </c:pt>
                <c:pt idx="110">
                  <c:v>0</c:v>
                </c:pt>
                <c:pt idx="111">
                  <c:v>0</c:v>
                </c:pt>
                <c:pt idx="112">
                  <c:v>0</c:v>
                </c:pt>
                <c:pt idx="113">
                  <c:v>-1.33333E-3</c:v>
                </c:pt>
                <c:pt idx="114">
                  <c:v>1.33333E-3</c:v>
                </c:pt>
                <c:pt idx="115">
                  <c:v>1.33333E-3</c:v>
                </c:pt>
                <c:pt idx="116">
                  <c:v>1.33333E-3</c:v>
                </c:pt>
                <c:pt idx="117">
                  <c:v>-2.6666699999999999E-3</c:v>
                </c:pt>
                <c:pt idx="118">
                  <c:v>0</c:v>
                </c:pt>
                <c:pt idx="119">
                  <c:v>0</c:v>
                </c:pt>
                <c:pt idx="120">
                  <c:v>-1.33333E-3</c:v>
                </c:pt>
                <c:pt idx="121">
                  <c:v>1.33333E-3</c:v>
                </c:pt>
                <c:pt idx="122">
                  <c:v>1.33333E-3</c:v>
                </c:pt>
                <c:pt idx="123">
                  <c:v>2.6666699999999999E-3</c:v>
                </c:pt>
                <c:pt idx="124">
                  <c:v>0</c:v>
                </c:pt>
                <c:pt idx="125">
                  <c:v>-4.0000000000000001E-3</c:v>
                </c:pt>
                <c:pt idx="126">
                  <c:v>-4.0000000000000001E-3</c:v>
                </c:pt>
                <c:pt idx="127">
                  <c:v>0</c:v>
                </c:pt>
                <c:pt idx="128">
                  <c:v>1.33333E-3</c:v>
                </c:pt>
                <c:pt idx="129">
                  <c:v>-2.6666699999999999E-3</c:v>
                </c:pt>
                <c:pt idx="130">
                  <c:v>-1.33333E-3</c:v>
                </c:pt>
                <c:pt idx="131">
                  <c:v>-1.33333E-3</c:v>
                </c:pt>
                <c:pt idx="132">
                  <c:v>-1.33333E-3</c:v>
                </c:pt>
                <c:pt idx="133">
                  <c:v>1.33333E-3</c:v>
                </c:pt>
                <c:pt idx="134">
                  <c:v>0</c:v>
                </c:pt>
                <c:pt idx="135">
                  <c:v>0</c:v>
                </c:pt>
                <c:pt idx="136">
                  <c:v>-1.33333E-3</c:v>
                </c:pt>
                <c:pt idx="137">
                  <c:v>0</c:v>
                </c:pt>
                <c:pt idx="138">
                  <c:v>0</c:v>
                </c:pt>
                <c:pt idx="139">
                  <c:v>2.6666699999999999E-3</c:v>
                </c:pt>
                <c:pt idx="140">
                  <c:v>-1.33333E-3</c:v>
                </c:pt>
                <c:pt idx="141">
                  <c:v>-1.33333E-3</c:v>
                </c:pt>
                <c:pt idx="142">
                  <c:v>0</c:v>
                </c:pt>
                <c:pt idx="143">
                  <c:v>4.0000000000000001E-3</c:v>
                </c:pt>
                <c:pt idx="144">
                  <c:v>0</c:v>
                </c:pt>
                <c:pt idx="145">
                  <c:v>0</c:v>
                </c:pt>
                <c:pt idx="146">
                  <c:v>-1.33333E-3</c:v>
                </c:pt>
                <c:pt idx="147">
                  <c:v>-1.33333E-3</c:v>
                </c:pt>
                <c:pt idx="148">
                  <c:v>1.33333E-3</c:v>
                </c:pt>
                <c:pt idx="149">
                  <c:v>0</c:v>
                </c:pt>
                <c:pt idx="150">
                  <c:v>1.33333E-3</c:v>
                </c:pt>
                <c:pt idx="151">
                  <c:v>1.33333E-3</c:v>
                </c:pt>
                <c:pt idx="152">
                  <c:v>0</c:v>
                </c:pt>
                <c:pt idx="153">
                  <c:v>1.33333E-3</c:v>
                </c:pt>
                <c:pt idx="154">
                  <c:v>-1.33333E-3</c:v>
                </c:pt>
                <c:pt idx="155">
                  <c:v>0</c:v>
                </c:pt>
                <c:pt idx="156">
                  <c:v>-1.33333E-3</c:v>
                </c:pt>
                <c:pt idx="157">
                  <c:v>-1.33333E-3</c:v>
                </c:pt>
                <c:pt idx="158">
                  <c:v>0</c:v>
                </c:pt>
                <c:pt idx="159">
                  <c:v>0</c:v>
                </c:pt>
                <c:pt idx="160">
                  <c:v>0</c:v>
                </c:pt>
                <c:pt idx="161">
                  <c:v>0</c:v>
                </c:pt>
                <c:pt idx="162">
                  <c:v>2.6666699999999999E-3</c:v>
                </c:pt>
                <c:pt idx="163">
                  <c:v>1.33333E-3</c:v>
                </c:pt>
                <c:pt idx="164">
                  <c:v>0</c:v>
                </c:pt>
                <c:pt idx="165">
                  <c:v>1.33333E-3</c:v>
                </c:pt>
                <c:pt idx="166">
                  <c:v>0</c:v>
                </c:pt>
                <c:pt idx="167">
                  <c:v>0</c:v>
                </c:pt>
                <c:pt idx="168">
                  <c:v>2.6666699999999999E-3</c:v>
                </c:pt>
                <c:pt idx="169">
                  <c:v>0</c:v>
                </c:pt>
                <c:pt idx="170">
                  <c:v>0</c:v>
                </c:pt>
                <c:pt idx="171">
                  <c:v>2.6666699999999999E-3</c:v>
                </c:pt>
                <c:pt idx="172">
                  <c:v>0</c:v>
                </c:pt>
                <c:pt idx="173">
                  <c:v>0</c:v>
                </c:pt>
                <c:pt idx="174">
                  <c:v>-1.33333E-3</c:v>
                </c:pt>
                <c:pt idx="175">
                  <c:v>-1.33333E-3</c:v>
                </c:pt>
                <c:pt idx="176">
                  <c:v>-1.33333E-3</c:v>
                </c:pt>
                <c:pt idx="177">
                  <c:v>1.33333E-3</c:v>
                </c:pt>
                <c:pt idx="178">
                  <c:v>1.33333E-3</c:v>
                </c:pt>
                <c:pt idx="179">
                  <c:v>0</c:v>
                </c:pt>
                <c:pt idx="180">
                  <c:v>0</c:v>
                </c:pt>
                <c:pt idx="181">
                  <c:v>-2.6666699999999999E-3</c:v>
                </c:pt>
                <c:pt idx="182">
                  <c:v>1.33333E-3</c:v>
                </c:pt>
                <c:pt idx="183">
                  <c:v>1.33333E-3</c:v>
                </c:pt>
                <c:pt idx="184">
                  <c:v>1.33333E-3</c:v>
                </c:pt>
                <c:pt idx="185">
                  <c:v>1.33333E-3</c:v>
                </c:pt>
                <c:pt idx="186">
                  <c:v>1.33333E-3</c:v>
                </c:pt>
                <c:pt idx="187">
                  <c:v>1.33333E-3</c:v>
                </c:pt>
                <c:pt idx="188">
                  <c:v>-1.33333E-3</c:v>
                </c:pt>
                <c:pt idx="189">
                  <c:v>1.33333E-3</c:v>
                </c:pt>
                <c:pt idx="190">
                  <c:v>0</c:v>
                </c:pt>
                <c:pt idx="191">
                  <c:v>0</c:v>
                </c:pt>
                <c:pt idx="192">
                  <c:v>-1.33333E-3</c:v>
                </c:pt>
                <c:pt idx="193">
                  <c:v>2.6666699999999999E-3</c:v>
                </c:pt>
                <c:pt idx="194">
                  <c:v>1.33333E-3</c:v>
                </c:pt>
                <c:pt idx="195">
                  <c:v>1.33333E-3</c:v>
                </c:pt>
                <c:pt idx="196">
                  <c:v>0</c:v>
                </c:pt>
                <c:pt idx="197">
                  <c:v>-2.6666699999999999E-3</c:v>
                </c:pt>
                <c:pt idx="198">
                  <c:v>-1.33333E-3</c:v>
                </c:pt>
                <c:pt idx="199">
                  <c:v>2.6666699999999999E-3</c:v>
                </c:pt>
                <c:pt idx="200">
                  <c:v>1.33333E-3</c:v>
                </c:pt>
                <c:pt idx="201">
                  <c:v>1.33333E-3</c:v>
                </c:pt>
                <c:pt idx="202">
                  <c:v>0</c:v>
                </c:pt>
                <c:pt idx="203">
                  <c:v>0</c:v>
                </c:pt>
                <c:pt idx="204">
                  <c:v>1.33333E-3</c:v>
                </c:pt>
                <c:pt idx="205">
                  <c:v>1.33333E-3</c:v>
                </c:pt>
                <c:pt idx="206">
                  <c:v>2.6666699999999999E-3</c:v>
                </c:pt>
                <c:pt idx="207">
                  <c:v>-1.33333E-3</c:v>
                </c:pt>
                <c:pt idx="208">
                  <c:v>-2.6666699999999999E-3</c:v>
                </c:pt>
                <c:pt idx="209">
                  <c:v>-2.6666699999999999E-3</c:v>
                </c:pt>
                <c:pt idx="210">
                  <c:v>-1.33333E-3</c:v>
                </c:pt>
                <c:pt idx="211">
                  <c:v>-1.33333E-3</c:v>
                </c:pt>
                <c:pt idx="212">
                  <c:v>2.6666699999999999E-3</c:v>
                </c:pt>
                <c:pt idx="213">
                  <c:v>2.6666699999999999E-3</c:v>
                </c:pt>
                <c:pt idx="214">
                  <c:v>0</c:v>
                </c:pt>
                <c:pt idx="215">
                  <c:v>-2.6666699999999999E-3</c:v>
                </c:pt>
                <c:pt idx="216">
                  <c:v>1.33333E-3</c:v>
                </c:pt>
                <c:pt idx="217">
                  <c:v>0</c:v>
                </c:pt>
                <c:pt idx="218">
                  <c:v>0</c:v>
                </c:pt>
                <c:pt idx="219">
                  <c:v>0</c:v>
                </c:pt>
                <c:pt idx="220">
                  <c:v>1.33333E-3</c:v>
                </c:pt>
                <c:pt idx="221">
                  <c:v>0</c:v>
                </c:pt>
                <c:pt idx="222">
                  <c:v>0</c:v>
                </c:pt>
                <c:pt idx="223">
                  <c:v>0</c:v>
                </c:pt>
                <c:pt idx="224">
                  <c:v>0</c:v>
                </c:pt>
                <c:pt idx="225">
                  <c:v>-1.33333E-3</c:v>
                </c:pt>
                <c:pt idx="226">
                  <c:v>1.33333E-3</c:v>
                </c:pt>
                <c:pt idx="227">
                  <c:v>4.0000000000000001E-3</c:v>
                </c:pt>
                <c:pt idx="228">
                  <c:v>-2.6666699999999999E-3</c:v>
                </c:pt>
                <c:pt idx="229">
                  <c:v>-2.6666699999999999E-3</c:v>
                </c:pt>
                <c:pt idx="230">
                  <c:v>-1.33333E-3</c:v>
                </c:pt>
                <c:pt idx="231">
                  <c:v>-2.6666699999999999E-3</c:v>
                </c:pt>
                <c:pt idx="232">
                  <c:v>-2.6666699999999999E-3</c:v>
                </c:pt>
                <c:pt idx="233">
                  <c:v>-2.6666699999999999E-3</c:v>
                </c:pt>
                <c:pt idx="234">
                  <c:v>-2.6666699999999999E-3</c:v>
                </c:pt>
                <c:pt idx="235">
                  <c:v>0</c:v>
                </c:pt>
                <c:pt idx="236">
                  <c:v>-1.33333E-3</c:v>
                </c:pt>
                <c:pt idx="237">
                  <c:v>-1.33333E-3</c:v>
                </c:pt>
                <c:pt idx="238">
                  <c:v>0</c:v>
                </c:pt>
                <c:pt idx="239">
                  <c:v>0</c:v>
                </c:pt>
                <c:pt idx="240">
                  <c:v>2.6666699999999999E-3</c:v>
                </c:pt>
                <c:pt idx="241">
                  <c:v>-1.33333E-3</c:v>
                </c:pt>
                <c:pt idx="242">
                  <c:v>-1.33333E-3</c:v>
                </c:pt>
                <c:pt idx="243">
                  <c:v>-1.33333E-3</c:v>
                </c:pt>
                <c:pt idx="244">
                  <c:v>0</c:v>
                </c:pt>
                <c:pt idx="245">
                  <c:v>0</c:v>
                </c:pt>
                <c:pt idx="246">
                  <c:v>-1.33333E-3</c:v>
                </c:pt>
                <c:pt idx="247">
                  <c:v>0</c:v>
                </c:pt>
                <c:pt idx="248">
                  <c:v>0</c:v>
                </c:pt>
                <c:pt idx="249">
                  <c:v>0</c:v>
                </c:pt>
                <c:pt idx="250">
                  <c:v>-2.6666699999999999E-3</c:v>
                </c:pt>
                <c:pt idx="251">
                  <c:v>-1.33333E-3</c:v>
                </c:pt>
                <c:pt idx="252">
                  <c:v>-1.33333E-3</c:v>
                </c:pt>
                <c:pt idx="253">
                  <c:v>0</c:v>
                </c:pt>
                <c:pt idx="254">
                  <c:v>-1.33333E-3</c:v>
                </c:pt>
                <c:pt idx="255">
                  <c:v>-1.33333E-3</c:v>
                </c:pt>
                <c:pt idx="256">
                  <c:v>1.33333E-3</c:v>
                </c:pt>
                <c:pt idx="257">
                  <c:v>-1.33333E-3</c:v>
                </c:pt>
                <c:pt idx="258">
                  <c:v>-1.33333E-3</c:v>
                </c:pt>
                <c:pt idx="259">
                  <c:v>-1.33333E-3</c:v>
                </c:pt>
                <c:pt idx="260">
                  <c:v>0</c:v>
                </c:pt>
                <c:pt idx="261">
                  <c:v>2.6666699999999999E-3</c:v>
                </c:pt>
                <c:pt idx="262">
                  <c:v>-1.33333E-3</c:v>
                </c:pt>
                <c:pt idx="263">
                  <c:v>0</c:v>
                </c:pt>
                <c:pt idx="264">
                  <c:v>0</c:v>
                </c:pt>
                <c:pt idx="265">
                  <c:v>0</c:v>
                </c:pt>
                <c:pt idx="266">
                  <c:v>0</c:v>
                </c:pt>
                <c:pt idx="267">
                  <c:v>1.33333E-3</c:v>
                </c:pt>
                <c:pt idx="268">
                  <c:v>1.33333E-3</c:v>
                </c:pt>
                <c:pt idx="269">
                  <c:v>0</c:v>
                </c:pt>
                <c:pt idx="270">
                  <c:v>0</c:v>
                </c:pt>
                <c:pt idx="271">
                  <c:v>0</c:v>
                </c:pt>
                <c:pt idx="272">
                  <c:v>1.33333E-3</c:v>
                </c:pt>
                <c:pt idx="273">
                  <c:v>2.6666699999999999E-3</c:v>
                </c:pt>
                <c:pt idx="274">
                  <c:v>2.6666699999999999E-3</c:v>
                </c:pt>
                <c:pt idx="275">
                  <c:v>2.6666699999999999E-3</c:v>
                </c:pt>
                <c:pt idx="276">
                  <c:v>-1.33333E-3</c:v>
                </c:pt>
                <c:pt idx="277">
                  <c:v>0</c:v>
                </c:pt>
                <c:pt idx="278">
                  <c:v>0</c:v>
                </c:pt>
                <c:pt idx="279">
                  <c:v>1.33333E-3</c:v>
                </c:pt>
                <c:pt idx="280">
                  <c:v>1.33333E-3</c:v>
                </c:pt>
                <c:pt idx="281">
                  <c:v>-4.0000000000000001E-3</c:v>
                </c:pt>
                <c:pt idx="282">
                  <c:v>1.33333E-3</c:v>
                </c:pt>
                <c:pt idx="283">
                  <c:v>2.6666699999999999E-3</c:v>
                </c:pt>
                <c:pt idx="284">
                  <c:v>1.33333E-3</c:v>
                </c:pt>
                <c:pt idx="285">
                  <c:v>1.33333E-3</c:v>
                </c:pt>
                <c:pt idx="286">
                  <c:v>-1.33333E-3</c:v>
                </c:pt>
                <c:pt idx="287">
                  <c:v>4.0000000000000001E-3</c:v>
                </c:pt>
                <c:pt idx="288">
                  <c:v>0</c:v>
                </c:pt>
                <c:pt idx="289">
                  <c:v>1.33333E-3</c:v>
                </c:pt>
                <c:pt idx="290">
                  <c:v>1.33333E-3</c:v>
                </c:pt>
                <c:pt idx="291">
                  <c:v>1.33333E-3</c:v>
                </c:pt>
                <c:pt idx="292">
                  <c:v>-1.33333E-3</c:v>
                </c:pt>
                <c:pt idx="293">
                  <c:v>0</c:v>
                </c:pt>
                <c:pt idx="294">
                  <c:v>0</c:v>
                </c:pt>
                <c:pt idx="295">
                  <c:v>0</c:v>
                </c:pt>
                <c:pt idx="296">
                  <c:v>0</c:v>
                </c:pt>
                <c:pt idx="297">
                  <c:v>-1.33333E-3</c:v>
                </c:pt>
                <c:pt idx="298">
                  <c:v>0</c:v>
                </c:pt>
                <c:pt idx="299">
                  <c:v>-1.33333E-3</c:v>
                </c:pt>
                <c:pt idx="300">
                  <c:v>-1.33333E-3</c:v>
                </c:pt>
                <c:pt idx="301">
                  <c:v>1.33333E-3</c:v>
                </c:pt>
                <c:pt idx="302">
                  <c:v>0</c:v>
                </c:pt>
                <c:pt idx="303">
                  <c:v>0</c:v>
                </c:pt>
                <c:pt idx="304">
                  <c:v>0</c:v>
                </c:pt>
                <c:pt idx="305">
                  <c:v>0</c:v>
                </c:pt>
                <c:pt idx="306">
                  <c:v>0</c:v>
                </c:pt>
                <c:pt idx="307">
                  <c:v>0</c:v>
                </c:pt>
                <c:pt idx="308">
                  <c:v>0</c:v>
                </c:pt>
                <c:pt idx="309">
                  <c:v>0</c:v>
                </c:pt>
                <c:pt idx="310">
                  <c:v>-2.6666699999999999E-3</c:v>
                </c:pt>
                <c:pt idx="311">
                  <c:v>-2.6666699999999999E-3</c:v>
                </c:pt>
                <c:pt idx="312">
                  <c:v>0</c:v>
                </c:pt>
                <c:pt idx="313">
                  <c:v>0</c:v>
                </c:pt>
                <c:pt idx="314">
                  <c:v>0</c:v>
                </c:pt>
                <c:pt idx="315">
                  <c:v>1.33333E-3</c:v>
                </c:pt>
                <c:pt idx="316">
                  <c:v>-1.33333E-3</c:v>
                </c:pt>
                <c:pt idx="317">
                  <c:v>-1.33333E-3</c:v>
                </c:pt>
                <c:pt idx="318">
                  <c:v>-1.33333E-3</c:v>
                </c:pt>
                <c:pt idx="319">
                  <c:v>1.33333E-3</c:v>
                </c:pt>
                <c:pt idx="320">
                  <c:v>0</c:v>
                </c:pt>
                <c:pt idx="321">
                  <c:v>0</c:v>
                </c:pt>
                <c:pt idx="322">
                  <c:v>0</c:v>
                </c:pt>
                <c:pt idx="323">
                  <c:v>0</c:v>
                </c:pt>
                <c:pt idx="324">
                  <c:v>-1.33333E-3</c:v>
                </c:pt>
                <c:pt idx="325">
                  <c:v>1.33333E-3</c:v>
                </c:pt>
                <c:pt idx="326">
                  <c:v>1.33333E-3</c:v>
                </c:pt>
                <c:pt idx="327">
                  <c:v>1.33333E-3</c:v>
                </c:pt>
                <c:pt idx="328">
                  <c:v>0</c:v>
                </c:pt>
                <c:pt idx="329">
                  <c:v>0</c:v>
                </c:pt>
                <c:pt idx="330">
                  <c:v>0</c:v>
                </c:pt>
                <c:pt idx="331">
                  <c:v>0</c:v>
                </c:pt>
                <c:pt idx="332">
                  <c:v>0</c:v>
                </c:pt>
                <c:pt idx="333">
                  <c:v>-1.33333E-3</c:v>
                </c:pt>
                <c:pt idx="334">
                  <c:v>0</c:v>
                </c:pt>
                <c:pt idx="335">
                  <c:v>-1.33333E-3</c:v>
                </c:pt>
                <c:pt idx="336">
                  <c:v>0</c:v>
                </c:pt>
                <c:pt idx="337">
                  <c:v>0</c:v>
                </c:pt>
                <c:pt idx="338">
                  <c:v>1.33333E-3</c:v>
                </c:pt>
                <c:pt idx="339">
                  <c:v>-4.0000000000000001E-3</c:v>
                </c:pt>
                <c:pt idx="340">
                  <c:v>-4.0000000000000001E-3</c:v>
                </c:pt>
                <c:pt idx="341">
                  <c:v>1.33333E-3</c:v>
                </c:pt>
                <c:pt idx="342">
                  <c:v>1.33333E-3</c:v>
                </c:pt>
                <c:pt idx="343">
                  <c:v>1.33333E-3</c:v>
                </c:pt>
                <c:pt idx="344">
                  <c:v>0</c:v>
                </c:pt>
                <c:pt idx="345">
                  <c:v>-1.33333E-3</c:v>
                </c:pt>
                <c:pt idx="346">
                  <c:v>-1.33333E-3</c:v>
                </c:pt>
                <c:pt idx="347">
                  <c:v>-1.33333E-3</c:v>
                </c:pt>
                <c:pt idx="348">
                  <c:v>0</c:v>
                </c:pt>
                <c:pt idx="349">
                  <c:v>-1.33333E-3</c:v>
                </c:pt>
                <c:pt idx="350">
                  <c:v>-1.33333E-3</c:v>
                </c:pt>
                <c:pt idx="351">
                  <c:v>0</c:v>
                </c:pt>
                <c:pt idx="352">
                  <c:v>0</c:v>
                </c:pt>
                <c:pt idx="353">
                  <c:v>-4.0000000000000001E-3</c:v>
                </c:pt>
                <c:pt idx="354">
                  <c:v>1.33333E-3</c:v>
                </c:pt>
                <c:pt idx="355">
                  <c:v>-1.33333E-3</c:v>
                </c:pt>
                <c:pt idx="356">
                  <c:v>-1.33333E-3</c:v>
                </c:pt>
                <c:pt idx="357">
                  <c:v>0</c:v>
                </c:pt>
                <c:pt idx="358">
                  <c:v>1.33333E-3</c:v>
                </c:pt>
                <c:pt idx="359">
                  <c:v>-1.33333E-3</c:v>
                </c:pt>
                <c:pt idx="360">
                  <c:v>-1.33333E-3</c:v>
                </c:pt>
                <c:pt idx="361">
                  <c:v>-5.3333299999999998E-3</c:v>
                </c:pt>
                <c:pt idx="362">
                  <c:v>-5.3333299999999998E-3</c:v>
                </c:pt>
                <c:pt idx="363">
                  <c:v>-4.0000000000000001E-3</c:v>
                </c:pt>
                <c:pt idx="364">
                  <c:v>4.0000000000000001E-3</c:v>
                </c:pt>
                <c:pt idx="365">
                  <c:v>4.0000000000000001E-3</c:v>
                </c:pt>
                <c:pt idx="366">
                  <c:v>2.6666699999999999E-3</c:v>
                </c:pt>
                <c:pt idx="367">
                  <c:v>-2.6666699999999999E-3</c:v>
                </c:pt>
                <c:pt idx="368">
                  <c:v>1.33333E-3</c:v>
                </c:pt>
                <c:pt idx="369">
                  <c:v>-1.33333E-3</c:v>
                </c:pt>
                <c:pt idx="370">
                  <c:v>1.33333E-3</c:v>
                </c:pt>
                <c:pt idx="371">
                  <c:v>-1.33333E-3</c:v>
                </c:pt>
                <c:pt idx="372">
                  <c:v>-1.33333E-3</c:v>
                </c:pt>
                <c:pt idx="373">
                  <c:v>1.33333E-3</c:v>
                </c:pt>
                <c:pt idx="374">
                  <c:v>2.6666699999999999E-3</c:v>
                </c:pt>
                <c:pt idx="375">
                  <c:v>2.6666699999999999E-3</c:v>
                </c:pt>
                <c:pt idx="376">
                  <c:v>2.6666699999999999E-3</c:v>
                </c:pt>
                <c:pt idx="377">
                  <c:v>1.33333E-3</c:v>
                </c:pt>
                <c:pt idx="378">
                  <c:v>0</c:v>
                </c:pt>
                <c:pt idx="379">
                  <c:v>0</c:v>
                </c:pt>
                <c:pt idx="380">
                  <c:v>-1.33333E-3</c:v>
                </c:pt>
                <c:pt idx="381">
                  <c:v>0</c:v>
                </c:pt>
                <c:pt idx="382">
                  <c:v>0</c:v>
                </c:pt>
                <c:pt idx="383">
                  <c:v>0</c:v>
                </c:pt>
                <c:pt idx="384">
                  <c:v>1.33333E-3</c:v>
                </c:pt>
                <c:pt idx="385">
                  <c:v>-1.33333E-3</c:v>
                </c:pt>
                <c:pt idx="386">
                  <c:v>0</c:v>
                </c:pt>
                <c:pt idx="387">
                  <c:v>-2.6666699999999999E-3</c:v>
                </c:pt>
                <c:pt idx="388">
                  <c:v>-1.33333E-3</c:v>
                </c:pt>
                <c:pt idx="389">
                  <c:v>-1.33333E-3</c:v>
                </c:pt>
                <c:pt idx="390">
                  <c:v>0</c:v>
                </c:pt>
                <c:pt idx="391">
                  <c:v>-2.6666699999999999E-3</c:v>
                </c:pt>
                <c:pt idx="392">
                  <c:v>0</c:v>
                </c:pt>
                <c:pt idx="393">
                  <c:v>0</c:v>
                </c:pt>
                <c:pt idx="394">
                  <c:v>-1.33333E-3</c:v>
                </c:pt>
                <c:pt idx="395">
                  <c:v>-1.33333E-3</c:v>
                </c:pt>
                <c:pt idx="396">
                  <c:v>-1.33333E-3</c:v>
                </c:pt>
                <c:pt idx="397">
                  <c:v>1.33333E-3</c:v>
                </c:pt>
                <c:pt idx="398">
                  <c:v>0</c:v>
                </c:pt>
                <c:pt idx="399">
                  <c:v>0</c:v>
                </c:pt>
                <c:pt idx="400">
                  <c:v>2.6666699999999999E-3</c:v>
                </c:pt>
                <c:pt idx="401">
                  <c:v>1.33333E-3</c:v>
                </c:pt>
                <c:pt idx="402">
                  <c:v>-1.33333E-3</c:v>
                </c:pt>
                <c:pt idx="403">
                  <c:v>-1.33333E-3</c:v>
                </c:pt>
                <c:pt idx="404">
                  <c:v>-1.33333E-3</c:v>
                </c:pt>
                <c:pt idx="405">
                  <c:v>0</c:v>
                </c:pt>
                <c:pt idx="406">
                  <c:v>0</c:v>
                </c:pt>
                <c:pt idx="407">
                  <c:v>-1.33333E-3</c:v>
                </c:pt>
                <c:pt idx="408">
                  <c:v>1.33333E-3</c:v>
                </c:pt>
                <c:pt idx="409">
                  <c:v>1.33333E-3</c:v>
                </c:pt>
                <c:pt idx="410">
                  <c:v>1.33333E-3</c:v>
                </c:pt>
                <c:pt idx="411">
                  <c:v>-1.33333E-3</c:v>
                </c:pt>
                <c:pt idx="412">
                  <c:v>0</c:v>
                </c:pt>
                <c:pt idx="413">
                  <c:v>0</c:v>
                </c:pt>
                <c:pt idx="414">
                  <c:v>1.33333E-3</c:v>
                </c:pt>
                <c:pt idx="415">
                  <c:v>1.33333E-3</c:v>
                </c:pt>
                <c:pt idx="416">
                  <c:v>0</c:v>
                </c:pt>
                <c:pt idx="417">
                  <c:v>0</c:v>
                </c:pt>
                <c:pt idx="418">
                  <c:v>1.33333E-3</c:v>
                </c:pt>
                <c:pt idx="419">
                  <c:v>1.33333E-3</c:v>
                </c:pt>
                <c:pt idx="420">
                  <c:v>-1.33333E-3</c:v>
                </c:pt>
                <c:pt idx="421">
                  <c:v>1.33333E-3</c:v>
                </c:pt>
                <c:pt idx="422">
                  <c:v>1.33333E-3</c:v>
                </c:pt>
                <c:pt idx="423">
                  <c:v>-1.33333E-3</c:v>
                </c:pt>
                <c:pt idx="424">
                  <c:v>0</c:v>
                </c:pt>
                <c:pt idx="425">
                  <c:v>1.33333E-3</c:v>
                </c:pt>
                <c:pt idx="426">
                  <c:v>0</c:v>
                </c:pt>
                <c:pt idx="427">
                  <c:v>0</c:v>
                </c:pt>
                <c:pt idx="428">
                  <c:v>0</c:v>
                </c:pt>
                <c:pt idx="429">
                  <c:v>4.0000000000000001E-3</c:v>
                </c:pt>
                <c:pt idx="430">
                  <c:v>-1.33333E-3</c:v>
                </c:pt>
                <c:pt idx="431">
                  <c:v>0</c:v>
                </c:pt>
                <c:pt idx="432">
                  <c:v>-1.33333E-3</c:v>
                </c:pt>
                <c:pt idx="433">
                  <c:v>0</c:v>
                </c:pt>
                <c:pt idx="434">
                  <c:v>0</c:v>
                </c:pt>
                <c:pt idx="435">
                  <c:v>-1.33333E-3</c:v>
                </c:pt>
                <c:pt idx="436">
                  <c:v>2.6666699999999999E-3</c:v>
                </c:pt>
                <c:pt idx="437">
                  <c:v>1.33333E-3</c:v>
                </c:pt>
                <c:pt idx="438">
                  <c:v>1.33333E-3</c:v>
                </c:pt>
                <c:pt idx="439">
                  <c:v>-1.33333E-3</c:v>
                </c:pt>
                <c:pt idx="440">
                  <c:v>-2.6666699999999999E-3</c:v>
                </c:pt>
                <c:pt idx="441">
                  <c:v>-1.33333E-3</c:v>
                </c:pt>
                <c:pt idx="442">
                  <c:v>1.33333E-3</c:v>
                </c:pt>
                <c:pt idx="443">
                  <c:v>0</c:v>
                </c:pt>
                <c:pt idx="444">
                  <c:v>0</c:v>
                </c:pt>
                <c:pt idx="445">
                  <c:v>1.33333E-3</c:v>
                </c:pt>
                <c:pt idx="446">
                  <c:v>2.6666699999999999E-3</c:v>
                </c:pt>
                <c:pt idx="447">
                  <c:v>2.6666699999999999E-3</c:v>
                </c:pt>
                <c:pt idx="448">
                  <c:v>3.866667E-2</c:v>
                </c:pt>
                <c:pt idx="449">
                  <c:v>0.72400003999999996</c:v>
                </c:pt>
                <c:pt idx="450">
                  <c:v>0.72400003999999996</c:v>
                </c:pt>
                <c:pt idx="451">
                  <c:v>1.06666672</c:v>
                </c:pt>
                <c:pt idx="452">
                  <c:v>1.4506666699999999</c:v>
                </c:pt>
                <c:pt idx="453">
                  <c:v>1.4506666699999999</c:v>
                </c:pt>
                <c:pt idx="454">
                  <c:v>1.8146666300000001</c:v>
                </c:pt>
                <c:pt idx="455">
                  <c:v>2.2239999799999999</c:v>
                </c:pt>
                <c:pt idx="456">
                  <c:v>2.5586667099999998</c:v>
                </c:pt>
                <c:pt idx="457">
                  <c:v>2.5586667099999998</c:v>
                </c:pt>
                <c:pt idx="458">
                  <c:v>3.2706666000000002</c:v>
                </c:pt>
                <c:pt idx="459">
                  <c:v>3.2706666000000002</c:v>
                </c:pt>
                <c:pt idx="460">
                  <c:v>3.5773332099999999</c:v>
                </c:pt>
                <c:pt idx="461">
                  <c:v>4.0026669500000001</c:v>
                </c:pt>
                <c:pt idx="462">
                  <c:v>4.3680000300000001</c:v>
                </c:pt>
                <c:pt idx="463">
                  <c:v>4.3680000300000001</c:v>
                </c:pt>
                <c:pt idx="464">
                  <c:v>4.7413334799999998</c:v>
                </c:pt>
                <c:pt idx="465">
                  <c:v>5.0693335499999996</c:v>
                </c:pt>
                <c:pt idx="466">
                  <c:v>5.0693335499999996</c:v>
                </c:pt>
                <c:pt idx="467">
                  <c:v>5.8959999099999996</c:v>
                </c:pt>
                <c:pt idx="468">
                  <c:v>6.2146668399999996</c:v>
                </c:pt>
                <c:pt idx="469">
                  <c:v>6.2146668399999996</c:v>
                </c:pt>
                <c:pt idx="470">
                  <c:v>6.6453332899999999</c:v>
                </c:pt>
                <c:pt idx="471">
                  <c:v>6.9866666799999999</c:v>
                </c:pt>
                <c:pt idx="472">
                  <c:v>6.9866666799999999</c:v>
                </c:pt>
                <c:pt idx="473">
                  <c:v>7.2826666800000002</c:v>
                </c:pt>
                <c:pt idx="474">
                  <c:v>7.7533335699999997</c:v>
                </c:pt>
                <c:pt idx="475">
                  <c:v>8.1146669399999993</c:v>
                </c:pt>
                <c:pt idx="476">
                  <c:v>8.4746666000000008</c:v>
                </c:pt>
                <c:pt idx="477">
                  <c:v>8.7866668699999995</c:v>
                </c:pt>
                <c:pt idx="478">
                  <c:v>8.7866668699999995</c:v>
                </c:pt>
                <c:pt idx="479">
                  <c:v>9.1719999300000001</c:v>
                </c:pt>
                <c:pt idx="480">
                  <c:v>9.5159997900000004</c:v>
                </c:pt>
                <c:pt idx="481">
                  <c:v>9.8173332200000001</c:v>
                </c:pt>
                <c:pt idx="482">
                  <c:v>9.8173332200000001</c:v>
                </c:pt>
                <c:pt idx="483">
                  <c:v>10.243999479999999</c:v>
                </c:pt>
                <c:pt idx="484">
                  <c:v>10.56933308</c:v>
                </c:pt>
                <c:pt idx="485">
                  <c:v>11.00533295</c:v>
                </c:pt>
                <c:pt idx="486">
                  <c:v>11.393333439999999</c:v>
                </c:pt>
                <c:pt idx="487">
                  <c:v>11.765334129999999</c:v>
                </c:pt>
                <c:pt idx="488">
                  <c:v>11.765334129999999</c:v>
                </c:pt>
                <c:pt idx="489">
                  <c:v>12.210666659999999</c:v>
                </c:pt>
                <c:pt idx="490">
                  <c:v>12.54666615</c:v>
                </c:pt>
                <c:pt idx="491">
                  <c:v>12.54666615</c:v>
                </c:pt>
                <c:pt idx="492">
                  <c:v>12.88399982</c:v>
                </c:pt>
                <c:pt idx="493">
                  <c:v>13.16800022</c:v>
                </c:pt>
                <c:pt idx="494">
                  <c:v>13.53200054</c:v>
                </c:pt>
                <c:pt idx="495">
                  <c:v>13.83333302</c:v>
                </c:pt>
                <c:pt idx="496">
                  <c:v>14.196000099999999</c:v>
                </c:pt>
                <c:pt idx="497">
                  <c:v>14.196000099999999</c:v>
                </c:pt>
                <c:pt idx="498">
                  <c:v>14.789333340000001</c:v>
                </c:pt>
                <c:pt idx="499">
                  <c:v>15.167999269999999</c:v>
                </c:pt>
                <c:pt idx="500">
                  <c:v>15.549332619999999</c:v>
                </c:pt>
                <c:pt idx="501">
                  <c:v>15.549332619999999</c:v>
                </c:pt>
                <c:pt idx="502">
                  <c:v>15.802667619999999</c:v>
                </c:pt>
                <c:pt idx="503">
                  <c:v>16.109333039999999</c:v>
                </c:pt>
                <c:pt idx="504">
                  <c:v>16.475999829999999</c:v>
                </c:pt>
                <c:pt idx="505">
                  <c:v>16.671998980000001</c:v>
                </c:pt>
                <c:pt idx="506">
                  <c:v>17.124000550000002</c:v>
                </c:pt>
                <c:pt idx="507">
                  <c:v>17.124000550000002</c:v>
                </c:pt>
                <c:pt idx="508">
                  <c:v>17.629333500000001</c:v>
                </c:pt>
                <c:pt idx="509">
                  <c:v>18.033332819999998</c:v>
                </c:pt>
                <c:pt idx="510">
                  <c:v>18.432001110000002</c:v>
                </c:pt>
                <c:pt idx="511">
                  <c:v>18.432001110000002</c:v>
                </c:pt>
                <c:pt idx="512">
                  <c:v>18.997333529999999</c:v>
                </c:pt>
                <c:pt idx="513">
                  <c:v>18.997333529999999</c:v>
                </c:pt>
                <c:pt idx="514">
                  <c:v>19.314666750000001</c:v>
                </c:pt>
                <c:pt idx="515">
                  <c:v>19.821332930000001</c:v>
                </c:pt>
                <c:pt idx="516">
                  <c:v>20.263999940000001</c:v>
                </c:pt>
                <c:pt idx="517">
                  <c:v>20.263999940000001</c:v>
                </c:pt>
                <c:pt idx="518">
                  <c:v>20.507999420000001</c:v>
                </c:pt>
                <c:pt idx="519">
                  <c:v>20.875999449999998</c:v>
                </c:pt>
                <c:pt idx="520">
                  <c:v>21.12133408</c:v>
                </c:pt>
                <c:pt idx="521">
                  <c:v>21.549333570000002</c:v>
                </c:pt>
                <c:pt idx="522">
                  <c:v>22.074665070000002</c:v>
                </c:pt>
                <c:pt idx="523">
                  <c:v>22.074665070000002</c:v>
                </c:pt>
                <c:pt idx="524">
                  <c:v>22.408000950000002</c:v>
                </c:pt>
                <c:pt idx="525">
                  <c:v>22.771999359999999</c:v>
                </c:pt>
                <c:pt idx="526">
                  <c:v>22.771999359999999</c:v>
                </c:pt>
                <c:pt idx="527">
                  <c:v>22.903999330000001</c:v>
                </c:pt>
                <c:pt idx="528">
                  <c:v>23.336000439999999</c:v>
                </c:pt>
                <c:pt idx="529">
                  <c:v>23.84399986</c:v>
                </c:pt>
                <c:pt idx="530">
                  <c:v>24.346666339999999</c:v>
                </c:pt>
                <c:pt idx="531">
                  <c:v>24.615999219999999</c:v>
                </c:pt>
                <c:pt idx="532">
                  <c:v>24.615999219999999</c:v>
                </c:pt>
                <c:pt idx="533">
                  <c:v>24.719999309999999</c:v>
                </c:pt>
                <c:pt idx="534">
                  <c:v>25.219999309999999</c:v>
                </c:pt>
                <c:pt idx="535">
                  <c:v>25.694665910000001</c:v>
                </c:pt>
                <c:pt idx="536">
                  <c:v>25.694665910000001</c:v>
                </c:pt>
                <c:pt idx="537">
                  <c:v>26.147998810000001</c:v>
                </c:pt>
                <c:pt idx="538">
                  <c:v>26.498664860000002</c:v>
                </c:pt>
                <c:pt idx="539">
                  <c:v>26.498664860000002</c:v>
                </c:pt>
                <c:pt idx="540">
                  <c:v>27.113332750000001</c:v>
                </c:pt>
                <c:pt idx="541">
                  <c:v>27.530666350000001</c:v>
                </c:pt>
                <c:pt idx="542">
                  <c:v>27.530666350000001</c:v>
                </c:pt>
                <c:pt idx="543">
                  <c:v>27.87733459</c:v>
                </c:pt>
                <c:pt idx="544">
                  <c:v>28.067998889999998</c:v>
                </c:pt>
                <c:pt idx="545">
                  <c:v>28.067998889999998</c:v>
                </c:pt>
                <c:pt idx="546">
                  <c:v>28.509334559999999</c:v>
                </c:pt>
                <c:pt idx="547">
                  <c:v>29.34266663</c:v>
                </c:pt>
                <c:pt idx="548">
                  <c:v>29.34266663</c:v>
                </c:pt>
                <c:pt idx="549">
                  <c:v>29.52933311</c:v>
                </c:pt>
                <c:pt idx="550">
                  <c:v>29.957332610000002</c:v>
                </c:pt>
                <c:pt idx="551">
                  <c:v>30.46666527</c:v>
                </c:pt>
                <c:pt idx="552">
                  <c:v>30.46666527</c:v>
                </c:pt>
                <c:pt idx="553">
                  <c:v>30.877332689999999</c:v>
                </c:pt>
                <c:pt idx="554">
                  <c:v>30.89599991</c:v>
                </c:pt>
                <c:pt idx="555">
                  <c:v>31.507999420000001</c:v>
                </c:pt>
                <c:pt idx="556">
                  <c:v>31.984001159999998</c:v>
                </c:pt>
                <c:pt idx="557">
                  <c:v>32.225334169999996</c:v>
                </c:pt>
                <c:pt idx="558">
                  <c:v>32.225334169999996</c:v>
                </c:pt>
                <c:pt idx="559">
                  <c:v>32.489334110000001</c:v>
                </c:pt>
                <c:pt idx="560">
                  <c:v>32.889331820000002</c:v>
                </c:pt>
                <c:pt idx="561">
                  <c:v>32.889331820000002</c:v>
                </c:pt>
                <c:pt idx="562">
                  <c:v>33.394668580000001</c:v>
                </c:pt>
                <c:pt idx="563">
                  <c:v>34.025333400000001</c:v>
                </c:pt>
                <c:pt idx="564">
                  <c:v>34.025333400000001</c:v>
                </c:pt>
                <c:pt idx="565">
                  <c:v>34.573333740000002</c:v>
                </c:pt>
                <c:pt idx="566">
                  <c:v>34.744003300000003</c:v>
                </c:pt>
                <c:pt idx="567">
                  <c:v>34.744003300000003</c:v>
                </c:pt>
                <c:pt idx="568">
                  <c:v>34.947998050000002</c:v>
                </c:pt>
                <c:pt idx="569">
                  <c:v>35.470664980000002</c:v>
                </c:pt>
                <c:pt idx="570">
                  <c:v>36.010665889999999</c:v>
                </c:pt>
                <c:pt idx="571">
                  <c:v>36.010665889999999</c:v>
                </c:pt>
                <c:pt idx="572">
                  <c:v>36.41866684</c:v>
                </c:pt>
                <c:pt idx="573">
                  <c:v>36.41866684</c:v>
                </c:pt>
                <c:pt idx="574">
                  <c:v>37.131999970000003</c:v>
                </c:pt>
                <c:pt idx="575">
                  <c:v>37.215999600000004</c:v>
                </c:pt>
                <c:pt idx="576">
                  <c:v>37.565334319999998</c:v>
                </c:pt>
                <c:pt idx="577">
                  <c:v>37.565334319999998</c:v>
                </c:pt>
                <c:pt idx="578">
                  <c:v>38.223999020000001</c:v>
                </c:pt>
                <c:pt idx="579">
                  <c:v>38.322666169999998</c:v>
                </c:pt>
                <c:pt idx="580">
                  <c:v>38.322666169999998</c:v>
                </c:pt>
                <c:pt idx="581">
                  <c:v>39.273334499999997</c:v>
                </c:pt>
                <c:pt idx="582">
                  <c:v>39.531997680000003</c:v>
                </c:pt>
                <c:pt idx="583">
                  <c:v>39.531997680000003</c:v>
                </c:pt>
                <c:pt idx="584">
                  <c:v>39.730667109999999</c:v>
                </c:pt>
                <c:pt idx="585">
                  <c:v>40.417335510000001</c:v>
                </c:pt>
                <c:pt idx="586">
                  <c:v>40.68400192</c:v>
                </c:pt>
                <c:pt idx="587">
                  <c:v>40.68400192</c:v>
                </c:pt>
                <c:pt idx="588">
                  <c:v>40.83333588</c:v>
                </c:pt>
                <c:pt idx="589">
                  <c:v>41.513332370000001</c:v>
                </c:pt>
                <c:pt idx="590">
                  <c:v>41.513332370000001</c:v>
                </c:pt>
                <c:pt idx="591">
                  <c:v>41.94533157</c:v>
                </c:pt>
                <c:pt idx="592">
                  <c:v>42.545330049999997</c:v>
                </c:pt>
                <c:pt idx="593">
                  <c:v>42.545330049999997</c:v>
                </c:pt>
                <c:pt idx="594">
                  <c:v>42.634666439999997</c:v>
                </c:pt>
                <c:pt idx="595">
                  <c:v>43.276000979999999</c:v>
                </c:pt>
                <c:pt idx="596">
                  <c:v>43.276000979999999</c:v>
                </c:pt>
                <c:pt idx="597">
                  <c:v>43.614665989999999</c:v>
                </c:pt>
                <c:pt idx="598">
                  <c:v>43.708000179999999</c:v>
                </c:pt>
                <c:pt idx="599">
                  <c:v>44.330665590000002</c:v>
                </c:pt>
                <c:pt idx="600">
                  <c:v>44.59599686</c:v>
                </c:pt>
                <c:pt idx="601">
                  <c:v>44.909332280000001</c:v>
                </c:pt>
                <c:pt idx="602">
                  <c:v>45.391998289999997</c:v>
                </c:pt>
                <c:pt idx="603">
                  <c:v>45.391998289999997</c:v>
                </c:pt>
                <c:pt idx="604">
                  <c:v>45.701332090000001</c:v>
                </c:pt>
                <c:pt idx="605">
                  <c:v>46.097335819999998</c:v>
                </c:pt>
                <c:pt idx="606">
                  <c:v>46.097335819999998</c:v>
                </c:pt>
                <c:pt idx="607">
                  <c:v>46.505332950000003</c:v>
                </c:pt>
                <c:pt idx="608">
                  <c:v>46.645336149999999</c:v>
                </c:pt>
                <c:pt idx="609">
                  <c:v>47.150665279999998</c:v>
                </c:pt>
                <c:pt idx="610">
                  <c:v>47.529335019999998</c:v>
                </c:pt>
                <c:pt idx="611">
                  <c:v>47.900001529999997</c:v>
                </c:pt>
                <c:pt idx="612">
                  <c:v>47.900001529999997</c:v>
                </c:pt>
                <c:pt idx="613">
                  <c:v>48.406665799999999</c:v>
                </c:pt>
                <c:pt idx="614">
                  <c:v>48.62533569</c:v>
                </c:pt>
                <c:pt idx="615">
                  <c:v>48.965335850000002</c:v>
                </c:pt>
                <c:pt idx="616">
                  <c:v>48.965335850000002</c:v>
                </c:pt>
                <c:pt idx="617">
                  <c:v>49.31599808</c:v>
                </c:pt>
                <c:pt idx="618">
                  <c:v>50.152000430000001</c:v>
                </c:pt>
                <c:pt idx="619">
                  <c:v>50.152000430000001</c:v>
                </c:pt>
                <c:pt idx="620">
                  <c:v>50.47333527</c:v>
                </c:pt>
                <c:pt idx="621">
                  <c:v>50.921333310000001</c:v>
                </c:pt>
                <c:pt idx="622">
                  <c:v>51.089332579999997</c:v>
                </c:pt>
                <c:pt idx="623">
                  <c:v>51.089332579999997</c:v>
                </c:pt>
                <c:pt idx="624">
                  <c:v>51.617336270000003</c:v>
                </c:pt>
                <c:pt idx="625">
                  <c:v>51.797332760000003</c:v>
                </c:pt>
                <c:pt idx="626">
                  <c:v>51.797332760000003</c:v>
                </c:pt>
                <c:pt idx="627">
                  <c:v>52.325332639999999</c:v>
                </c:pt>
                <c:pt idx="628">
                  <c:v>53.073333740000002</c:v>
                </c:pt>
                <c:pt idx="629">
                  <c:v>53.073333740000002</c:v>
                </c:pt>
                <c:pt idx="630">
                  <c:v>53.430664059999998</c:v>
                </c:pt>
                <c:pt idx="631">
                  <c:v>53.652000430000001</c:v>
                </c:pt>
                <c:pt idx="632">
                  <c:v>53.652000430000001</c:v>
                </c:pt>
                <c:pt idx="633">
                  <c:v>54.238666530000003</c:v>
                </c:pt>
                <c:pt idx="634">
                  <c:v>54.309333799999997</c:v>
                </c:pt>
                <c:pt idx="635">
                  <c:v>54.309333799999997</c:v>
                </c:pt>
                <c:pt idx="636">
                  <c:v>55.083999630000001</c:v>
                </c:pt>
                <c:pt idx="637">
                  <c:v>55.678668979999998</c:v>
                </c:pt>
                <c:pt idx="638">
                  <c:v>55.678668979999998</c:v>
                </c:pt>
                <c:pt idx="639">
                  <c:v>55.922668459999997</c:v>
                </c:pt>
                <c:pt idx="640">
                  <c:v>56.293334960000003</c:v>
                </c:pt>
                <c:pt idx="641">
                  <c:v>56.293334960000003</c:v>
                </c:pt>
                <c:pt idx="642">
                  <c:v>56.741333009999998</c:v>
                </c:pt>
                <c:pt idx="643">
                  <c:v>57.065334319999998</c:v>
                </c:pt>
                <c:pt idx="644">
                  <c:v>57.483997340000002</c:v>
                </c:pt>
                <c:pt idx="645">
                  <c:v>57.483997340000002</c:v>
                </c:pt>
                <c:pt idx="646">
                  <c:v>58.152000430000001</c:v>
                </c:pt>
                <c:pt idx="647">
                  <c:v>58.520000459999999</c:v>
                </c:pt>
                <c:pt idx="648">
                  <c:v>58.520000459999999</c:v>
                </c:pt>
                <c:pt idx="649">
                  <c:v>58.832000729999997</c:v>
                </c:pt>
                <c:pt idx="650">
                  <c:v>59.230667109999999</c:v>
                </c:pt>
                <c:pt idx="651">
                  <c:v>59.230667109999999</c:v>
                </c:pt>
                <c:pt idx="652">
                  <c:v>59.578666689999999</c:v>
                </c:pt>
                <c:pt idx="653">
                  <c:v>59.9679985</c:v>
                </c:pt>
                <c:pt idx="654">
                  <c:v>60.357334139999999</c:v>
                </c:pt>
                <c:pt idx="655">
                  <c:v>60.587997440000002</c:v>
                </c:pt>
                <c:pt idx="656">
                  <c:v>61.203998570000003</c:v>
                </c:pt>
                <c:pt idx="657">
                  <c:v>61.203998570000003</c:v>
                </c:pt>
                <c:pt idx="658">
                  <c:v>61.46266937</c:v>
                </c:pt>
                <c:pt idx="659">
                  <c:v>61.902664180000002</c:v>
                </c:pt>
                <c:pt idx="660">
                  <c:v>61.902664180000002</c:v>
                </c:pt>
                <c:pt idx="661">
                  <c:v>62.15466309</c:v>
                </c:pt>
                <c:pt idx="662">
                  <c:v>62.45867157</c:v>
                </c:pt>
                <c:pt idx="663">
                  <c:v>63.057331089999998</c:v>
                </c:pt>
                <c:pt idx="664">
                  <c:v>63.131996149999999</c:v>
                </c:pt>
                <c:pt idx="665">
                  <c:v>63.73466492</c:v>
                </c:pt>
                <c:pt idx="666">
                  <c:v>63.73466492</c:v>
                </c:pt>
                <c:pt idx="667">
                  <c:v>63.925331120000003</c:v>
                </c:pt>
                <c:pt idx="668">
                  <c:v>64.518661499999993</c:v>
                </c:pt>
                <c:pt idx="669">
                  <c:v>64.838668819999995</c:v>
                </c:pt>
                <c:pt idx="670">
                  <c:v>64.838668819999995</c:v>
                </c:pt>
                <c:pt idx="671">
                  <c:v>65.549331670000001</c:v>
                </c:pt>
                <c:pt idx="672">
                  <c:v>65.549331670000001</c:v>
                </c:pt>
                <c:pt idx="673">
                  <c:v>65.761337280000006</c:v>
                </c:pt>
                <c:pt idx="674">
                  <c:v>66.213333129999995</c:v>
                </c:pt>
                <c:pt idx="675">
                  <c:v>66.61733246</c:v>
                </c:pt>
                <c:pt idx="676">
                  <c:v>66.61733246</c:v>
                </c:pt>
                <c:pt idx="677">
                  <c:v>66.965332029999999</c:v>
                </c:pt>
                <c:pt idx="678">
                  <c:v>67.438667300000006</c:v>
                </c:pt>
                <c:pt idx="679">
                  <c:v>67.438667300000006</c:v>
                </c:pt>
                <c:pt idx="680">
                  <c:v>68.057334900000001</c:v>
                </c:pt>
                <c:pt idx="681">
                  <c:v>68.421333309999994</c:v>
                </c:pt>
                <c:pt idx="682">
                  <c:v>68.421333309999994</c:v>
                </c:pt>
                <c:pt idx="683">
                  <c:v>68.689331050000007</c:v>
                </c:pt>
                <c:pt idx="684">
                  <c:v>69.227996829999995</c:v>
                </c:pt>
                <c:pt idx="685">
                  <c:v>69.463996890000004</c:v>
                </c:pt>
                <c:pt idx="686">
                  <c:v>69.463996890000004</c:v>
                </c:pt>
                <c:pt idx="687">
                  <c:v>69.888000489999996</c:v>
                </c:pt>
                <c:pt idx="688">
                  <c:v>70.189331050000007</c:v>
                </c:pt>
                <c:pt idx="689">
                  <c:v>70.506660460000006</c:v>
                </c:pt>
                <c:pt idx="690">
                  <c:v>70.937332150000003</c:v>
                </c:pt>
                <c:pt idx="691">
                  <c:v>71.222671509999998</c:v>
                </c:pt>
                <c:pt idx="692">
                  <c:v>71.222671509999998</c:v>
                </c:pt>
                <c:pt idx="693">
                  <c:v>71.598663329999994</c:v>
                </c:pt>
                <c:pt idx="694">
                  <c:v>72.068000789999999</c:v>
                </c:pt>
                <c:pt idx="695">
                  <c:v>72.068000789999999</c:v>
                </c:pt>
                <c:pt idx="696">
                  <c:v>72.38266754</c:v>
                </c:pt>
                <c:pt idx="697">
                  <c:v>72.759994509999999</c:v>
                </c:pt>
                <c:pt idx="698">
                  <c:v>73.101333620000005</c:v>
                </c:pt>
                <c:pt idx="699">
                  <c:v>73.403999330000005</c:v>
                </c:pt>
                <c:pt idx="700">
                  <c:v>73.751998900000004</c:v>
                </c:pt>
                <c:pt idx="701">
                  <c:v>73.751998900000004</c:v>
                </c:pt>
                <c:pt idx="702">
                  <c:v>74.173339839999997</c:v>
                </c:pt>
                <c:pt idx="703">
                  <c:v>74.709335330000002</c:v>
                </c:pt>
                <c:pt idx="704">
                  <c:v>74.855995179999994</c:v>
                </c:pt>
                <c:pt idx="705">
                  <c:v>74.855995179999994</c:v>
                </c:pt>
                <c:pt idx="706">
                  <c:v>75.333328249999994</c:v>
                </c:pt>
                <c:pt idx="707">
                  <c:v>75.634666440000004</c:v>
                </c:pt>
                <c:pt idx="708">
                  <c:v>75.928001399999999</c:v>
                </c:pt>
                <c:pt idx="709">
                  <c:v>76.493331909999995</c:v>
                </c:pt>
                <c:pt idx="710">
                  <c:v>76.690666199999995</c:v>
                </c:pt>
                <c:pt idx="711">
                  <c:v>76.690666199999995</c:v>
                </c:pt>
                <c:pt idx="712">
                  <c:v>77.122665409999996</c:v>
                </c:pt>
                <c:pt idx="713">
                  <c:v>77.569335940000002</c:v>
                </c:pt>
                <c:pt idx="714">
                  <c:v>77.795997619999994</c:v>
                </c:pt>
                <c:pt idx="715">
                  <c:v>77.795997619999994</c:v>
                </c:pt>
                <c:pt idx="716">
                  <c:v>78.254661560000002</c:v>
                </c:pt>
                <c:pt idx="717">
                  <c:v>78.705329899999995</c:v>
                </c:pt>
                <c:pt idx="718">
                  <c:v>78.957328799999999</c:v>
                </c:pt>
                <c:pt idx="719">
                  <c:v>79.316001889999995</c:v>
                </c:pt>
                <c:pt idx="720">
                  <c:v>79.885330199999999</c:v>
                </c:pt>
                <c:pt idx="721">
                  <c:v>79.885330199999999</c:v>
                </c:pt>
                <c:pt idx="722">
                  <c:v>80.04533386</c:v>
                </c:pt>
                <c:pt idx="723">
                  <c:v>80.314666750000001</c:v>
                </c:pt>
                <c:pt idx="724">
                  <c:v>80.994667050000004</c:v>
                </c:pt>
                <c:pt idx="725">
                  <c:v>80.994667050000004</c:v>
                </c:pt>
                <c:pt idx="726">
                  <c:v>81.050666809999996</c:v>
                </c:pt>
                <c:pt idx="727">
                  <c:v>81.430664059999998</c:v>
                </c:pt>
                <c:pt idx="728">
                  <c:v>81.953330989999998</c:v>
                </c:pt>
                <c:pt idx="729">
                  <c:v>82.114662170000003</c:v>
                </c:pt>
                <c:pt idx="730">
                  <c:v>82.535995479999997</c:v>
                </c:pt>
                <c:pt idx="731">
                  <c:v>82.535995479999997</c:v>
                </c:pt>
                <c:pt idx="732">
                  <c:v>83.066665650000004</c:v>
                </c:pt>
                <c:pt idx="733">
                  <c:v>83.400001529999997</c:v>
                </c:pt>
                <c:pt idx="734">
                  <c:v>83.400001529999997</c:v>
                </c:pt>
                <c:pt idx="735">
                  <c:v>83.615997309999997</c:v>
                </c:pt>
                <c:pt idx="736">
                  <c:v>84.604003910000003</c:v>
                </c:pt>
                <c:pt idx="737">
                  <c:v>84.604003910000003</c:v>
                </c:pt>
                <c:pt idx="738">
                  <c:v>84.622665409999996</c:v>
                </c:pt>
                <c:pt idx="739">
                  <c:v>85.121330259999993</c:v>
                </c:pt>
                <c:pt idx="740">
                  <c:v>85.121330259999993</c:v>
                </c:pt>
                <c:pt idx="741">
                  <c:v>85.673332209999998</c:v>
                </c:pt>
                <c:pt idx="742">
                  <c:v>85.83733368</c:v>
                </c:pt>
                <c:pt idx="743">
                  <c:v>86.192001340000004</c:v>
                </c:pt>
                <c:pt idx="744">
                  <c:v>86.192001340000004</c:v>
                </c:pt>
                <c:pt idx="745">
                  <c:v>87.198661799999996</c:v>
                </c:pt>
                <c:pt idx="746">
                  <c:v>87.198661799999996</c:v>
                </c:pt>
                <c:pt idx="747">
                  <c:v>87.353332519999995</c:v>
                </c:pt>
                <c:pt idx="748">
                  <c:v>87.626663210000004</c:v>
                </c:pt>
                <c:pt idx="749">
                  <c:v>88.174667360000001</c:v>
                </c:pt>
                <c:pt idx="750">
                  <c:v>88.174667360000001</c:v>
                </c:pt>
                <c:pt idx="751">
                  <c:v>88.501335139999995</c:v>
                </c:pt>
                <c:pt idx="752">
                  <c:v>88.786666870000005</c:v>
                </c:pt>
                <c:pt idx="753">
                  <c:v>88.786666870000005</c:v>
                </c:pt>
                <c:pt idx="754">
                  <c:v>89.607994079999997</c:v>
                </c:pt>
                <c:pt idx="755">
                  <c:v>90.073333739999995</c:v>
                </c:pt>
                <c:pt idx="756">
                  <c:v>90.073333739999995</c:v>
                </c:pt>
                <c:pt idx="757">
                  <c:v>90.133331299999995</c:v>
                </c:pt>
                <c:pt idx="758">
                  <c:v>90.585334779999997</c:v>
                </c:pt>
                <c:pt idx="759">
                  <c:v>90.585334779999997</c:v>
                </c:pt>
                <c:pt idx="760">
                  <c:v>90.955993649999996</c:v>
                </c:pt>
                <c:pt idx="761">
                  <c:v>91.597328189999999</c:v>
                </c:pt>
                <c:pt idx="762">
                  <c:v>91.75733185</c:v>
                </c:pt>
                <c:pt idx="763">
                  <c:v>91.965339659999998</c:v>
                </c:pt>
                <c:pt idx="764">
                  <c:v>92.496002200000007</c:v>
                </c:pt>
                <c:pt idx="765">
                  <c:v>92.496002200000007</c:v>
                </c:pt>
                <c:pt idx="766">
                  <c:v>92.949333190000004</c:v>
                </c:pt>
                <c:pt idx="767">
                  <c:v>93.398666379999995</c:v>
                </c:pt>
                <c:pt idx="768">
                  <c:v>93.472000120000004</c:v>
                </c:pt>
                <c:pt idx="769">
                  <c:v>93.472000120000004</c:v>
                </c:pt>
                <c:pt idx="770">
                  <c:v>93.781333919999994</c:v>
                </c:pt>
                <c:pt idx="771">
                  <c:v>94.301330570000005</c:v>
                </c:pt>
                <c:pt idx="772">
                  <c:v>94.833335880000007</c:v>
                </c:pt>
                <c:pt idx="773">
                  <c:v>95.226669310000005</c:v>
                </c:pt>
                <c:pt idx="774">
                  <c:v>95.297332760000003</c:v>
                </c:pt>
                <c:pt idx="775">
                  <c:v>95.297332760000003</c:v>
                </c:pt>
                <c:pt idx="776">
                  <c:v>95.578666690000006</c:v>
                </c:pt>
                <c:pt idx="777">
                  <c:v>96.263999940000005</c:v>
                </c:pt>
                <c:pt idx="778">
                  <c:v>96.630661009999997</c:v>
                </c:pt>
                <c:pt idx="779">
                  <c:v>96.630661009999997</c:v>
                </c:pt>
                <c:pt idx="780">
                  <c:v>97.118667599999995</c:v>
                </c:pt>
                <c:pt idx="781">
                  <c:v>97.118667599999995</c:v>
                </c:pt>
                <c:pt idx="782">
                  <c:v>97.706665040000004</c:v>
                </c:pt>
                <c:pt idx="783">
                  <c:v>97.89733124</c:v>
                </c:pt>
                <c:pt idx="784">
                  <c:v>97.89733124</c:v>
                </c:pt>
                <c:pt idx="785">
                  <c:v>98.354667660000004</c:v>
                </c:pt>
                <c:pt idx="786">
                  <c:v>98.883995060000004</c:v>
                </c:pt>
                <c:pt idx="787">
                  <c:v>99.173332209999998</c:v>
                </c:pt>
                <c:pt idx="788">
                  <c:v>99.173332209999998</c:v>
                </c:pt>
                <c:pt idx="789">
                  <c:v>99.630668639999996</c:v>
                </c:pt>
                <c:pt idx="790">
                  <c:v>99.630668639999996</c:v>
                </c:pt>
                <c:pt idx="791">
                  <c:v>100.12000275</c:v>
                </c:pt>
                <c:pt idx="792">
                  <c:v>100.60133362000001</c:v>
                </c:pt>
                <c:pt idx="793">
                  <c:v>100.99333190999999</c:v>
                </c:pt>
                <c:pt idx="794">
                  <c:v>100.99333190999999</c:v>
                </c:pt>
                <c:pt idx="795">
                  <c:v>101.39599609</c:v>
                </c:pt>
                <c:pt idx="796">
                  <c:v>101.62400055000001</c:v>
                </c:pt>
                <c:pt idx="797">
                  <c:v>101.62400055000001</c:v>
                </c:pt>
                <c:pt idx="798">
                  <c:v>102.27200317</c:v>
                </c:pt>
                <c:pt idx="799">
                  <c:v>102.54533386</c:v>
                </c:pt>
                <c:pt idx="800">
                  <c:v>102.54533386</c:v>
                </c:pt>
                <c:pt idx="801">
                  <c:v>103.15066528</c:v>
                </c:pt>
                <c:pt idx="802">
                  <c:v>103.57599639999999</c:v>
                </c:pt>
                <c:pt idx="803">
                  <c:v>103.57599639999999</c:v>
                </c:pt>
                <c:pt idx="804">
                  <c:v>104</c:v>
                </c:pt>
                <c:pt idx="805">
                  <c:v>104.37466431</c:v>
                </c:pt>
                <c:pt idx="806">
                  <c:v>104.37466431</c:v>
                </c:pt>
                <c:pt idx="807">
                  <c:v>104.91200256</c:v>
                </c:pt>
                <c:pt idx="808">
                  <c:v>105.18133545000001</c:v>
                </c:pt>
                <c:pt idx="809">
                  <c:v>105.18133545000001</c:v>
                </c:pt>
                <c:pt idx="810">
                  <c:v>105.70133971999999</c:v>
                </c:pt>
                <c:pt idx="811">
                  <c:v>105.70133971999999</c:v>
                </c:pt>
                <c:pt idx="812">
                  <c:v>106.30799866</c:v>
                </c:pt>
                <c:pt idx="813">
                  <c:v>106.41867065</c:v>
                </c:pt>
                <c:pt idx="814">
                  <c:v>106.75466919</c:v>
                </c:pt>
                <c:pt idx="815">
                  <c:v>106.75466919</c:v>
                </c:pt>
                <c:pt idx="816">
                  <c:v>107.50133513999999</c:v>
                </c:pt>
                <c:pt idx="817">
                  <c:v>107.50133513999999</c:v>
                </c:pt>
                <c:pt idx="818">
                  <c:v>108.05999756</c:v>
                </c:pt>
                <c:pt idx="819">
                  <c:v>108.43066406</c:v>
                </c:pt>
                <c:pt idx="820">
                  <c:v>108.93199921</c:v>
                </c:pt>
                <c:pt idx="821">
                  <c:v>108.93199921</c:v>
                </c:pt>
                <c:pt idx="822">
                  <c:v>109.30532837</c:v>
                </c:pt>
                <c:pt idx="823">
                  <c:v>109.63999939</c:v>
                </c:pt>
                <c:pt idx="824">
                  <c:v>109.97067260999999</c:v>
                </c:pt>
                <c:pt idx="825">
                  <c:v>110.23733521</c:v>
                </c:pt>
                <c:pt idx="826">
                  <c:v>110.45733643</c:v>
                </c:pt>
                <c:pt idx="827">
                  <c:v>110.45733643</c:v>
                </c:pt>
                <c:pt idx="828">
                  <c:v>110.94666290000001</c:v>
                </c:pt>
                <c:pt idx="829">
                  <c:v>111.23332977</c:v>
                </c:pt>
                <c:pt idx="830">
                  <c:v>111.23332977</c:v>
                </c:pt>
                <c:pt idx="831">
                  <c:v>111.65467072</c:v>
                </c:pt>
                <c:pt idx="832">
                  <c:v>111.92933655</c:v>
                </c:pt>
                <c:pt idx="833">
                  <c:v>112.36799621999999</c:v>
                </c:pt>
                <c:pt idx="834">
                  <c:v>112.61066436999999</c:v>
                </c:pt>
                <c:pt idx="835">
                  <c:v>113.16000366</c:v>
                </c:pt>
                <c:pt idx="836">
                  <c:v>113.16000366</c:v>
                </c:pt>
                <c:pt idx="837">
                  <c:v>113.6146698</c:v>
                </c:pt>
                <c:pt idx="838">
                  <c:v>113.91867065</c:v>
                </c:pt>
                <c:pt idx="839">
                  <c:v>114.38266754</c:v>
                </c:pt>
                <c:pt idx="840">
                  <c:v>114.38266754</c:v>
                </c:pt>
                <c:pt idx="841">
                  <c:v>114.73600005999999</c:v>
                </c:pt>
                <c:pt idx="842">
                  <c:v>115.42400360000001</c:v>
                </c:pt>
                <c:pt idx="843">
                  <c:v>115.42400360000001</c:v>
                </c:pt>
                <c:pt idx="844">
                  <c:v>115.69332885999999</c:v>
                </c:pt>
                <c:pt idx="845">
                  <c:v>115.92266083</c:v>
                </c:pt>
                <c:pt idx="846">
                  <c:v>116.45066833</c:v>
                </c:pt>
                <c:pt idx="847">
                  <c:v>116.45066833</c:v>
                </c:pt>
                <c:pt idx="848">
                  <c:v>116.66799927</c:v>
                </c:pt>
                <c:pt idx="849">
                  <c:v>117.1293335</c:v>
                </c:pt>
                <c:pt idx="850">
                  <c:v>117.45333099</c:v>
                </c:pt>
                <c:pt idx="851">
                  <c:v>117.8853302</c:v>
                </c:pt>
                <c:pt idx="852">
                  <c:v>118.24533081</c:v>
                </c:pt>
                <c:pt idx="853">
                  <c:v>118.24533081</c:v>
                </c:pt>
                <c:pt idx="854">
                  <c:v>118.42266846</c:v>
                </c:pt>
                <c:pt idx="855">
                  <c:v>118.84933472</c:v>
                </c:pt>
                <c:pt idx="856">
                  <c:v>118.84933472</c:v>
                </c:pt>
                <c:pt idx="857">
                  <c:v>119.57333374</c:v>
                </c:pt>
                <c:pt idx="858">
                  <c:v>119.57333374</c:v>
                </c:pt>
                <c:pt idx="859">
                  <c:v>120.22267151</c:v>
                </c:pt>
                <c:pt idx="860">
                  <c:v>120.66800689999999</c:v>
                </c:pt>
                <c:pt idx="861">
                  <c:v>120.66800689999999</c:v>
                </c:pt>
                <c:pt idx="862">
                  <c:v>120.83733368</c:v>
                </c:pt>
                <c:pt idx="863">
                  <c:v>122.00132751</c:v>
                </c:pt>
                <c:pt idx="864">
                  <c:v>124.13067627</c:v>
                </c:pt>
                <c:pt idx="865">
                  <c:v>124.13067627</c:v>
                </c:pt>
                <c:pt idx="866">
                  <c:v>125.02266693</c:v>
                </c:pt>
                <c:pt idx="867">
                  <c:v>125.06133269999999</c:v>
                </c:pt>
                <c:pt idx="868">
                  <c:v>124.85334014999999</c:v>
                </c:pt>
                <c:pt idx="869">
                  <c:v>124.95733643</c:v>
                </c:pt>
                <c:pt idx="870">
                  <c:v>124.92799377</c:v>
                </c:pt>
                <c:pt idx="871">
                  <c:v>124.92799377</c:v>
                </c:pt>
                <c:pt idx="872">
                  <c:v>124.95333099</c:v>
                </c:pt>
                <c:pt idx="873">
                  <c:v>124.94265747</c:v>
                </c:pt>
                <c:pt idx="874">
                  <c:v>124.94265747</c:v>
                </c:pt>
                <c:pt idx="875">
                  <c:v>124.93599700999999</c:v>
                </c:pt>
                <c:pt idx="876">
                  <c:v>125.03199768</c:v>
                </c:pt>
                <c:pt idx="877">
                  <c:v>124.98132323999999</c:v>
                </c:pt>
                <c:pt idx="878">
                  <c:v>125.03466797</c:v>
                </c:pt>
                <c:pt idx="879">
                  <c:v>125.02665709999999</c:v>
                </c:pt>
                <c:pt idx="880">
                  <c:v>125.02665709999999</c:v>
                </c:pt>
                <c:pt idx="881">
                  <c:v>124.96533203</c:v>
                </c:pt>
                <c:pt idx="882">
                  <c:v>125.06800079</c:v>
                </c:pt>
                <c:pt idx="883">
                  <c:v>124.99066925</c:v>
                </c:pt>
                <c:pt idx="884">
                  <c:v>124.99066925</c:v>
                </c:pt>
                <c:pt idx="885">
                  <c:v>125.05066681</c:v>
                </c:pt>
                <c:pt idx="886">
                  <c:v>125.05066681</c:v>
                </c:pt>
                <c:pt idx="887">
                  <c:v>125.03733063</c:v>
                </c:pt>
                <c:pt idx="888">
                  <c:v>125.08399199999999</c:v>
                </c:pt>
                <c:pt idx="889">
                  <c:v>125.05199432000001</c:v>
                </c:pt>
                <c:pt idx="890">
                  <c:v>125.05199432000001</c:v>
                </c:pt>
                <c:pt idx="891">
                  <c:v>125.07466888</c:v>
                </c:pt>
                <c:pt idx="892">
                  <c:v>124.93466187</c:v>
                </c:pt>
                <c:pt idx="893">
                  <c:v>124.90266418</c:v>
                </c:pt>
                <c:pt idx="894">
                  <c:v>124.90266418</c:v>
                </c:pt>
                <c:pt idx="895">
                  <c:v>124.88399506</c:v>
                </c:pt>
                <c:pt idx="896">
                  <c:v>124.88399506</c:v>
                </c:pt>
                <c:pt idx="897">
                  <c:v>124.91333770999999</c:v>
                </c:pt>
                <c:pt idx="898">
                  <c:v>124.94932556000001</c:v>
                </c:pt>
                <c:pt idx="899">
                  <c:v>124.94932556000001</c:v>
                </c:pt>
                <c:pt idx="900">
                  <c:v>124.97600555</c:v>
                </c:pt>
                <c:pt idx="901">
                  <c:v>125.01066589</c:v>
                </c:pt>
                <c:pt idx="902">
                  <c:v>124.96799469</c:v>
                </c:pt>
                <c:pt idx="903">
                  <c:v>124.92400360000001</c:v>
                </c:pt>
                <c:pt idx="904">
                  <c:v>124.92400360000001</c:v>
                </c:pt>
                <c:pt idx="905">
                  <c:v>125.03466797</c:v>
                </c:pt>
                <c:pt idx="906">
                  <c:v>125.02133942</c:v>
                </c:pt>
                <c:pt idx="907">
                  <c:v>124.96933746000001</c:v>
                </c:pt>
                <c:pt idx="908">
                  <c:v>124.96933746000001</c:v>
                </c:pt>
                <c:pt idx="909">
                  <c:v>124.97466278</c:v>
                </c:pt>
                <c:pt idx="910">
                  <c:v>124.90933228</c:v>
                </c:pt>
                <c:pt idx="911">
                  <c:v>124.90933228</c:v>
                </c:pt>
                <c:pt idx="912">
                  <c:v>124.96799469</c:v>
                </c:pt>
                <c:pt idx="913">
                  <c:v>124.91734314</c:v>
                </c:pt>
                <c:pt idx="914">
                  <c:v>124.91734314</c:v>
                </c:pt>
                <c:pt idx="915">
                  <c:v>125.00666046000001</c:v>
                </c:pt>
                <c:pt idx="916">
                  <c:v>124.89333344000001</c:v>
                </c:pt>
                <c:pt idx="917">
                  <c:v>124.96132660000001</c:v>
                </c:pt>
                <c:pt idx="918">
                  <c:v>124.96132660000001</c:v>
                </c:pt>
                <c:pt idx="919">
                  <c:v>125.05467224</c:v>
                </c:pt>
                <c:pt idx="920">
                  <c:v>125.05732727</c:v>
                </c:pt>
                <c:pt idx="921">
                  <c:v>125.09599304</c:v>
                </c:pt>
                <c:pt idx="922">
                  <c:v>124.92533874999999</c:v>
                </c:pt>
                <c:pt idx="923">
                  <c:v>125.08799744</c:v>
                </c:pt>
                <c:pt idx="924">
                  <c:v>125.08799744</c:v>
                </c:pt>
                <c:pt idx="925">
                  <c:v>125.06532288</c:v>
                </c:pt>
                <c:pt idx="926">
                  <c:v>124.98666382</c:v>
                </c:pt>
                <c:pt idx="927">
                  <c:v>124.98666382</c:v>
                </c:pt>
                <c:pt idx="928">
                  <c:v>125.16799164</c:v>
                </c:pt>
                <c:pt idx="929">
                  <c:v>125.06800079</c:v>
                </c:pt>
                <c:pt idx="930">
                  <c:v>125.06800079</c:v>
                </c:pt>
                <c:pt idx="931">
                  <c:v>124.99999237</c:v>
                </c:pt>
                <c:pt idx="932">
                  <c:v>125.04000854</c:v>
                </c:pt>
                <c:pt idx="933">
                  <c:v>125.04000854</c:v>
                </c:pt>
                <c:pt idx="934">
                  <c:v>125.11200714</c:v>
                </c:pt>
                <c:pt idx="935">
                  <c:v>124.80666351000001</c:v>
                </c:pt>
                <c:pt idx="936">
                  <c:v>124.91999817</c:v>
                </c:pt>
                <c:pt idx="937">
                  <c:v>124.91999817</c:v>
                </c:pt>
                <c:pt idx="938">
                  <c:v>125.03334045</c:v>
                </c:pt>
                <c:pt idx="939">
                  <c:v>125.03334045</c:v>
                </c:pt>
                <c:pt idx="940">
                  <c:v>124.99467468</c:v>
                </c:pt>
                <c:pt idx="941">
                  <c:v>124.93067169</c:v>
                </c:pt>
                <c:pt idx="942">
                  <c:v>125.12666321</c:v>
                </c:pt>
                <c:pt idx="943">
                  <c:v>125.12666321</c:v>
                </c:pt>
                <c:pt idx="944">
                  <c:v>124.97600555</c:v>
                </c:pt>
                <c:pt idx="945">
                  <c:v>125.04933167</c:v>
                </c:pt>
                <c:pt idx="946">
                  <c:v>125.04933167</c:v>
                </c:pt>
                <c:pt idx="947">
                  <c:v>124.99733734</c:v>
                </c:pt>
                <c:pt idx="948">
                  <c:v>125.06800079</c:v>
                </c:pt>
                <c:pt idx="949">
                  <c:v>125.06800079</c:v>
                </c:pt>
                <c:pt idx="950">
                  <c:v>124.95200348</c:v>
                </c:pt>
                <c:pt idx="951">
                  <c:v>125.11333466000001</c:v>
                </c:pt>
                <c:pt idx="952">
                  <c:v>125.11333466000001</c:v>
                </c:pt>
                <c:pt idx="953">
                  <c:v>125.03066253999999</c:v>
                </c:pt>
                <c:pt idx="954">
                  <c:v>124.98666382</c:v>
                </c:pt>
                <c:pt idx="955">
                  <c:v>125.07733154</c:v>
                </c:pt>
                <c:pt idx="956">
                  <c:v>124.91466522</c:v>
                </c:pt>
                <c:pt idx="957">
                  <c:v>125.00933838</c:v>
                </c:pt>
                <c:pt idx="958">
                  <c:v>125.00933838</c:v>
                </c:pt>
                <c:pt idx="959">
                  <c:v>124.90133667000001</c:v>
                </c:pt>
                <c:pt idx="960">
                  <c:v>124.90666962</c:v>
                </c:pt>
                <c:pt idx="961">
                  <c:v>124.93333435</c:v>
                </c:pt>
                <c:pt idx="962">
                  <c:v>124.93333435</c:v>
                </c:pt>
                <c:pt idx="963">
                  <c:v>124.91200256</c:v>
                </c:pt>
                <c:pt idx="964">
                  <c:v>124.96533203</c:v>
                </c:pt>
                <c:pt idx="965">
                  <c:v>124.96533203</c:v>
                </c:pt>
                <c:pt idx="966">
                  <c:v>124.95200348</c:v>
                </c:pt>
                <c:pt idx="967">
                  <c:v>125.10399628</c:v>
                </c:pt>
                <c:pt idx="968">
                  <c:v>125.10399628</c:v>
                </c:pt>
                <c:pt idx="969">
                  <c:v>124.96132660000001</c:v>
                </c:pt>
                <c:pt idx="970">
                  <c:v>125.04266357</c:v>
                </c:pt>
                <c:pt idx="971">
                  <c:v>125.01999664</c:v>
                </c:pt>
                <c:pt idx="972">
                  <c:v>125.01999664</c:v>
                </c:pt>
                <c:pt idx="973">
                  <c:v>125.13333129999999</c:v>
                </c:pt>
                <c:pt idx="974">
                  <c:v>125.13333129999999</c:v>
                </c:pt>
                <c:pt idx="975">
                  <c:v>124.98267365</c:v>
                </c:pt>
                <c:pt idx="976">
                  <c:v>125.03466797</c:v>
                </c:pt>
                <c:pt idx="977">
                  <c:v>125.08666992000001</c:v>
                </c:pt>
                <c:pt idx="978">
                  <c:v>125.08666992000001</c:v>
                </c:pt>
                <c:pt idx="979">
                  <c:v>124.97466278</c:v>
                </c:pt>
                <c:pt idx="980">
                  <c:v>125.08399199999999</c:v>
                </c:pt>
                <c:pt idx="981">
                  <c:v>125.08399199999999</c:v>
                </c:pt>
                <c:pt idx="982">
                  <c:v>125.02266693</c:v>
                </c:pt>
                <c:pt idx="983">
                  <c:v>124.91466522</c:v>
                </c:pt>
                <c:pt idx="984">
                  <c:v>124.91466522</c:v>
                </c:pt>
                <c:pt idx="985">
                  <c:v>124.97866821</c:v>
                </c:pt>
                <c:pt idx="986">
                  <c:v>125.02266693</c:v>
                </c:pt>
                <c:pt idx="987">
                  <c:v>125.02266693</c:v>
                </c:pt>
                <c:pt idx="988">
                  <c:v>124.89732361</c:v>
                </c:pt>
                <c:pt idx="989">
                  <c:v>124.93200684</c:v>
                </c:pt>
                <c:pt idx="990">
                  <c:v>124.86666870000001</c:v>
                </c:pt>
                <c:pt idx="991">
                  <c:v>124.95866393999999</c:v>
                </c:pt>
                <c:pt idx="992">
                  <c:v>125.06667328</c:v>
                </c:pt>
                <c:pt idx="993">
                  <c:v>125.06667328</c:v>
                </c:pt>
                <c:pt idx="994">
                  <c:v>124.92266083</c:v>
                </c:pt>
                <c:pt idx="995">
                  <c:v>125.12266541</c:v>
                </c:pt>
                <c:pt idx="996">
                  <c:v>125.01199341</c:v>
                </c:pt>
                <c:pt idx="997">
                  <c:v>125.01199341</c:v>
                </c:pt>
                <c:pt idx="998">
                  <c:v>125.06266785</c:v>
                </c:pt>
                <c:pt idx="999">
                  <c:v>125.03466797</c:v>
                </c:pt>
                <c:pt idx="1000">
                  <c:v>124.93733978</c:v>
                </c:pt>
                <c:pt idx="1001">
                  <c:v>125.03334045</c:v>
                </c:pt>
                <c:pt idx="1002">
                  <c:v>124.95733643</c:v>
                </c:pt>
                <c:pt idx="1003">
                  <c:v>124.95733643</c:v>
                </c:pt>
                <c:pt idx="1004">
                  <c:v>125.15067291</c:v>
                </c:pt>
                <c:pt idx="1005">
                  <c:v>124.95066833</c:v>
                </c:pt>
                <c:pt idx="1006">
                  <c:v>124.93200684</c:v>
                </c:pt>
                <c:pt idx="1007">
                  <c:v>124.93200684</c:v>
                </c:pt>
                <c:pt idx="1008">
                  <c:v>124.92533874999999</c:v>
                </c:pt>
                <c:pt idx="1009">
                  <c:v>124.92533874999999</c:v>
                </c:pt>
                <c:pt idx="1010">
                  <c:v>125.01999664</c:v>
                </c:pt>
                <c:pt idx="1011">
                  <c:v>124.89732361</c:v>
                </c:pt>
                <c:pt idx="1012">
                  <c:v>124.90000153</c:v>
                </c:pt>
                <c:pt idx="1013">
                  <c:v>124.90000153</c:v>
                </c:pt>
                <c:pt idx="1014">
                  <c:v>125.05333709999999</c:v>
                </c:pt>
                <c:pt idx="1015">
                  <c:v>124.88399506</c:v>
                </c:pt>
                <c:pt idx="1016">
                  <c:v>124.88399506</c:v>
                </c:pt>
                <c:pt idx="1017">
                  <c:v>124.91065979</c:v>
                </c:pt>
                <c:pt idx="1018">
                  <c:v>125.00533295</c:v>
                </c:pt>
                <c:pt idx="1019">
                  <c:v>125.00533295</c:v>
                </c:pt>
                <c:pt idx="1020">
                  <c:v>125.11734009</c:v>
                </c:pt>
                <c:pt idx="1021">
                  <c:v>124.96933746000001</c:v>
                </c:pt>
                <c:pt idx="1022">
                  <c:v>124.96933746000001</c:v>
                </c:pt>
                <c:pt idx="1023">
                  <c:v>125.12799835</c:v>
                </c:pt>
                <c:pt idx="1024">
                  <c:v>124.98267365</c:v>
                </c:pt>
                <c:pt idx="1025">
                  <c:v>125.06266785</c:v>
                </c:pt>
                <c:pt idx="1026">
                  <c:v>124.99066925</c:v>
                </c:pt>
                <c:pt idx="1027">
                  <c:v>124.99467468</c:v>
                </c:pt>
                <c:pt idx="1028">
                  <c:v>124.99467468</c:v>
                </c:pt>
                <c:pt idx="1029">
                  <c:v>125.00800323</c:v>
                </c:pt>
                <c:pt idx="1030">
                  <c:v>124.86666870000001</c:v>
                </c:pt>
                <c:pt idx="1031">
                  <c:v>124.86666870000001</c:v>
                </c:pt>
                <c:pt idx="1032">
                  <c:v>124.99467468</c:v>
                </c:pt>
                <c:pt idx="1033">
                  <c:v>124.89066314999999</c:v>
                </c:pt>
                <c:pt idx="1034">
                  <c:v>124.99467468</c:v>
                </c:pt>
                <c:pt idx="1035">
                  <c:v>124.94799805</c:v>
                </c:pt>
                <c:pt idx="1036">
                  <c:v>124.88133240000001</c:v>
                </c:pt>
                <c:pt idx="1037">
                  <c:v>124.88133240000001</c:v>
                </c:pt>
                <c:pt idx="1038">
                  <c:v>125.08133698</c:v>
                </c:pt>
                <c:pt idx="1039">
                  <c:v>124.91599273999999</c:v>
                </c:pt>
                <c:pt idx="1040">
                  <c:v>125.02400208</c:v>
                </c:pt>
                <c:pt idx="1041">
                  <c:v>125.02400208</c:v>
                </c:pt>
                <c:pt idx="1042">
                  <c:v>125.00267029</c:v>
                </c:pt>
                <c:pt idx="1043">
                  <c:v>124.99999237</c:v>
                </c:pt>
                <c:pt idx="1044">
                  <c:v>125.07466888</c:v>
                </c:pt>
                <c:pt idx="1045">
                  <c:v>124.962677</c:v>
                </c:pt>
                <c:pt idx="1046">
                  <c:v>125.15333557</c:v>
                </c:pt>
                <c:pt idx="1047">
                  <c:v>125.15333557</c:v>
                </c:pt>
                <c:pt idx="1048">
                  <c:v>125.04000854</c:v>
                </c:pt>
                <c:pt idx="1049">
                  <c:v>124.99333190999999</c:v>
                </c:pt>
                <c:pt idx="1050">
                  <c:v>124.99333190999999</c:v>
                </c:pt>
                <c:pt idx="1051">
                  <c:v>125.00399779999999</c:v>
                </c:pt>
                <c:pt idx="1052">
                  <c:v>125.07733154</c:v>
                </c:pt>
                <c:pt idx="1053">
                  <c:v>125.07733154</c:v>
                </c:pt>
                <c:pt idx="1054">
                  <c:v>124.85066223</c:v>
                </c:pt>
                <c:pt idx="1055">
                  <c:v>124.86399840999999</c:v>
                </c:pt>
                <c:pt idx="1056">
                  <c:v>124.86399840999999</c:v>
                </c:pt>
                <c:pt idx="1057">
                  <c:v>124.99333190999999</c:v>
                </c:pt>
                <c:pt idx="1058">
                  <c:v>124.8706665</c:v>
                </c:pt>
                <c:pt idx="1059">
                  <c:v>125.06133269999999</c:v>
                </c:pt>
                <c:pt idx="1060">
                  <c:v>125.06133269999999</c:v>
                </c:pt>
                <c:pt idx="1061">
                  <c:v>125.03866576999999</c:v>
                </c:pt>
                <c:pt idx="1062">
                  <c:v>125.03866576999999</c:v>
                </c:pt>
                <c:pt idx="1063">
                  <c:v>125.07733154</c:v>
                </c:pt>
                <c:pt idx="1064">
                  <c:v>125.03733063</c:v>
                </c:pt>
                <c:pt idx="1065">
                  <c:v>125.10133362000001</c:v>
                </c:pt>
                <c:pt idx="1066">
                  <c:v>125.10133362000001</c:v>
                </c:pt>
                <c:pt idx="1067">
                  <c:v>124.88800049</c:v>
                </c:pt>
                <c:pt idx="1068">
                  <c:v>125.05467224</c:v>
                </c:pt>
                <c:pt idx="1069">
                  <c:v>125.07733154</c:v>
                </c:pt>
                <c:pt idx="1070">
                  <c:v>125.04667664</c:v>
                </c:pt>
                <c:pt idx="1071">
                  <c:v>125.06667328</c:v>
                </c:pt>
                <c:pt idx="1072">
                  <c:v>125.06667328</c:v>
                </c:pt>
                <c:pt idx="1073">
                  <c:v>124.93599700999999</c:v>
                </c:pt>
                <c:pt idx="1074">
                  <c:v>125.02532959</c:v>
                </c:pt>
                <c:pt idx="1075">
                  <c:v>124.90399170000001</c:v>
                </c:pt>
                <c:pt idx="1076">
                  <c:v>124.90399170000001</c:v>
                </c:pt>
                <c:pt idx="1077">
                  <c:v>124.95600890999999</c:v>
                </c:pt>
                <c:pt idx="1078">
                  <c:v>124.97466278</c:v>
                </c:pt>
                <c:pt idx="1079">
                  <c:v>124.8706665</c:v>
                </c:pt>
                <c:pt idx="1080">
                  <c:v>125.05732727</c:v>
                </c:pt>
                <c:pt idx="1081">
                  <c:v>124.97067260999999</c:v>
                </c:pt>
                <c:pt idx="1082">
                  <c:v>124.97067260999999</c:v>
                </c:pt>
                <c:pt idx="1083">
                  <c:v>124.95200348</c:v>
                </c:pt>
                <c:pt idx="1084">
                  <c:v>125.02532959</c:v>
                </c:pt>
                <c:pt idx="1085">
                  <c:v>125.02532959</c:v>
                </c:pt>
                <c:pt idx="1086">
                  <c:v>124.90133667000001</c:v>
                </c:pt>
                <c:pt idx="1087">
                  <c:v>125.12000275</c:v>
                </c:pt>
                <c:pt idx="1088">
                  <c:v>125.03334045</c:v>
                </c:pt>
                <c:pt idx="1089">
                  <c:v>124.96666718</c:v>
                </c:pt>
                <c:pt idx="1090">
                  <c:v>125.07599639999999</c:v>
                </c:pt>
                <c:pt idx="1091">
                  <c:v>125.07599639999999</c:v>
                </c:pt>
                <c:pt idx="1092">
                  <c:v>125.02532959</c:v>
                </c:pt>
                <c:pt idx="1093">
                  <c:v>125.09066009999999</c:v>
                </c:pt>
                <c:pt idx="1094">
                  <c:v>125.04667664</c:v>
                </c:pt>
                <c:pt idx="1095">
                  <c:v>125.04667664</c:v>
                </c:pt>
                <c:pt idx="1096">
                  <c:v>125.07066345</c:v>
                </c:pt>
                <c:pt idx="1097">
                  <c:v>125.05599976000001</c:v>
                </c:pt>
                <c:pt idx="1098">
                  <c:v>124.97866821</c:v>
                </c:pt>
                <c:pt idx="1099">
                  <c:v>125.08933258</c:v>
                </c:pt>
                <c:pt idx="1100">
                  <c:v>125.01066589</c:v>
                </c:pt>
                <c:pt idx="1101">
                  <c:v>125.01066589</c:v>
                </c:pt>
                <c:pt idx="1102">
                  <c:v>124.91333770999999</c:v>
                </c:pt>
                <c:pt idx="1103">
                  <c:v>124.94533539</c:v>
                </c:pt>
                <c:pt idx="1104">
                  <c:v>124.94533539</c:v>
                </c:pt>
                <c:pt idx="1105">
                  <c:v>125.05199432000001</c:v>
                </c:pt>
                <c:pt idx="1106">
                  <c:v>124.88266754</c:v>
                </c:pt>
                <c:pt idx="1107">
                  <c:v>124.88266754</c:v>
                </c:pt>
                <c:pt idx="1108">
                  <c:v>124.95866393999999</c:v>
                </c:pt>
                <c:pt idx="1109">
                  <c:v>125.02400208</c:v>
                </c:pt>
                <c:pt idx="1110">
                  <c:v>125.02400208</c:v>
                </c:pt>
                <c:pt idx="1111">
                  <c:v>124.90933228</c:v>
                </c:pt>
                <c:pt idx="1112">
                  <c:v>125.08399199999999</c:v>
                </c:pt>
                <c:pt idx="1113">
                  <c:v>124.92400360000001</c:v>
                </c:pt>
                <c:pt idx="1114">
                  <c:v>124.97067260999999</c:v>
                </c:pt>
                <c:pt idx="1115">
                  <c:v>125.08399199999999</c:v>
                </c:pt>
                <c:pt idx="1116">
                  <c:v>125.00666046000001</c:v>
                </c:pt>
                <c:pt idx="1117">
                  <c:v>125.00666046000001</c:v>
                </c:pt>
                <c:pt idx="1118">
                  <c:v>125.08000183</c:v>
                </c:pt>
                <c:pt idx="1119">
                  <c:v>125.01467133</c:v>
                </c:pt>
                <c:pt idx="1120">
                  <c:v>125.01467133</c:v>
                </c:pt>
                <c:pt idx="1121">
                  <c:v>125.08534241</c:v>
                </c:pt>
                <c:pt idx="1122">
                  <c:v>124.97600555</c:v>
                </c:pt>
                <c:pt idx="1123">
                  <c:v>124.94400786999999</c:v>
                </c:pt>
                <c:pt idx="1124">
                  <c:v>124.98933411</c:v>
                </c:pt>
                <c:pt idx="1125">
                  <c:v>124.82933807000001</c:v>
                </c:pt>
                <c:pt idx="1126">
                  <c:v>124.82933807000001</c:v>
                </c:pt>
                <c:pt idx="1127">
                  <c:v>124.95999908</c:v>
                </c:pt>
                <c:pt idx="1128">
                  <c:v>124.95466614</c:v>
                </c:pt>
                <c:pt idx="1129">
                  <c:v>124.95466614</c:v>
                </c:pt>
                <c:pt idx="1130">
                  <c:v>125.04133606000001</c:v>
                </c:pt>
                <c:pt idx="1131">
                  <c:v>124.94400786999999</c:v>
                </c:pt>
                <c:pt idx="1132">
                  <c:v>124.94400786999999</c:v>
                </c:pt>
                <c:pt idx="1133">
                  <c:v>125.11866759999999</c:v>
                </c:pt>
                <c:pt idx="1134">
                  <c:v>124.96533203</c:v>
                </c:pt>
                <c:pt idx="1135">
                  <c:v>124.96533203</c:v>
                </c:pt>
                <c:pt idx="1136">
                  <c:v>125.05066681</c:v>
                </c:pt>
                <c:pt idx="1137">
                  <c:v>125.01866149999999</c:v>
                </c:pt>
                <c:pt idx="1138">
                  <c:v>125.04000854</c:v>
                </c:pt>
                <c:pt idx="1139">
                  <c:v>125.04000854</c:v>
                </c:pt>
                <c:pt idx="1140">
                  <c:v>124.91065979</c:v>
                </c:pt>
                <c:pt idx="1141">
                  <c:v>125.04800415</c:v>
                </c:pt>
                <c:pt idx="1142">
                  <c:v>125.04800415</c:v>
                </c:pt>
                <c:pt idx="1143">
                  <c:v>125.07199097</c:v>
                </c:pt>
                <c:pt idx="1144">
                  <c:v>125.03466797</c:v>
                </c:pt>
                <c:pt idx="1145">
                  <c:v>125.03466797</c:v>
                </c:pt>
                <c:pt idx="1146">
                  <c:v>125.03334045</c:v>
                </c:pt>
                <c:pt idx="1147">
                  <c:v>124.95333099</c:v>
                </c:pt>
                <c:pt idx="1148">
                  <c:v>125.05199432000001</c:v>
                </c:pt>
                <c:pt idx="1149">
                  <c:v>124.85334014999999</c:v>
                </c:pt>
                <c:pt idx="1150">
                  <c:v>124.90666962</c:v>
                </c:pt>
                <c:pt idx="1151">
                  <c:v>124.90666962</c:v>
                </c:pt>
                <c:pt idx="1152">
                  <c:v>124.99066925</c:v>
                </c:pt>
                <c:pt idx="1153">
                  <c:v>124.87599944999999</c:v>
                </c:pt>
                <c:pt idx="1154">
                  <c:v>125.01999664</c:v>
                </c:pt>
                <c:pt idx="1155">
                  <c:v>125.01999664</c:v>
                </c:pt>
                <c:pt idx="1156">
                  <c:v>124.92266083</c:v>
                </c:pt>
                <c:pt idx="1157">
                  <c:v>124.96799469</c:v>
                </c:pt>
                <c:pt idx="1158">
                  <c:v>125.00399779999999</c:v>
                </c:pt>
                <c:pt idx="1159">
                  <c:v>124.96666718</c:v>
                </c:pt>
                <c:pt idx="1160">
                  <c:v>124.96666718</c:v>
                </c:pt>
                <c:pt idx="1161">
                  <c:v>124.91466522</c:v>
                </c:pt>
                <c:pt idx="1162">
                  <c:v>124.96533203</c:v>
                </c:pt>
                <c:pt idx="1163">
                  <c:v>124.96533203</c:v>
                </c:pt>
                <c:pt idx="1164">
                  <c:v>124.92533874999999</c:v>
                </c:pt>
                <c:pt idx="1165">
                  <c:v>124.94132996</c:v>
                </c:pt>
                <c:pt idx="1166">
                  <c:v>124.94666290000001</c:v>
                </c:pt>
                <c:pt idx="1167">
                  <c:v>124.90799713</c:v>
                </c:pt>
                <c:pt idx="1168">
                  <c:v>124.94265747</c:v>
                </c:pt>
                <c:pt idx="1169">
                  <c:v>124.94265747</c:v>
                </c:pt>
                <c:pt idx="1170">
                  <c:v>124.95466614</c:v>
                </c:pt>
                <c:pt idx="1171">
                  <c:v>125.00399779999999</c:v>
                </c:pt>
                <c:pt idx="1172">
                  <c:v>125.00399779999999</c:v>
                </c:pt>
                <c:pt idx="1173">
                  <c:v>125.03199768</c:v>
                </c:pt>
                <c:pt idx="1174">
                  <c:v>124.91999817</c:v>
                </c:pt>
                <c:pt idx="1175">
                  <c:v>125.06000519</c:v>
                </c:pt>
                <c:pt idx="1176">
                  <c:v>125.01467133</c:v>
                </c:pt>
                <c:pt idx="1177">
                  <c:v>125.03733063</c:v>
                </c:pt>
                <c:pt idx="1178">
                  <c:v>125.08666992000001</c:v>
                </c:pt>
                <c:pt idx="1179">
                  <c:v>125.08666992000001</c:v>
                </c:pt>
                <c:pt idx="1180">
                  <c:v>124.97600555</c:v>
                </c:pt>
                <c:pt idx="1181">
                  <c:v>125.05732727</c:v>
                </c:pt>
                <c:pt idx="1182">
                  <c:v>125.05732727</c:v>
                </c:pt>
                <c:pt idx="1183">
                  <c:v>125.08799744</c:v>
                </c:pt>
                <c:pt idx="1184">
                  <c:v>125.09732819</c:v>
                </c:pt>
                <c:pt idx="1185">
                  <c:v>125.09732819</c:v>
                </c:pt>
                <c:pt idx="1186">
                  <c:v>125.01066589</c:v>
                </c:pt>
                <c:pt idx="1187">
                  <c:v>125.06133269999999</c:v>
                </c:pt>
                <c:pt idx="1188">
                  <c:v>125.06133269999999</c:v>
                </c:pt>
                <c:pt idx="1189">
                  <c:v>125.00134276999999</c:v>
                </c:pt>
                <c:pt idx="1190">
                  <c:v>124.92533874999999</c:v>
                </c:pt>
                <c:pt idx="1191">
                  <c:v>125.02400208</c:v>
                </c:pt>
                <c:pt idx="1192">
                  <c:v>125.02400208</c:v>
                </c:pt>
                <c:pt idx="1193">
                  <c:v>124.97600555</c:v>
                </c:pt>
                <c:pt idx="1194">
                  <c:v>124.97600555</c:v>
                </c:pt>
                <c:pt idx="1195">
                  <c:v>124.94666290000001</c:v>
                </c:pt>
                <c:pt idx="1196">
                  <c:v>124.93866730000001</c:v>
                </c:pt>
                <c:pt idx="1197">
                  <c:v>124.98933411</c:v>
                </c:pt>
                <c:pt idx="1198">
                  <c:v>124.98933411</c:v>
                </c:pt>
                <c:pt idx="1199">
                  <c:v>124.92133330999999</c:v>
                </c:pt>
                <c:pt idx="1200">
                  <c:v>125.01199341</c:v>
                </c:pt>
                <c:pt idx="1201">
                  <c:v>124.94666290000001</c:v>
                </c:pt>
                <c:pt idx="1202">
                  <c:v>124.98267365</c:v>
                </c:pt>
                <c:pt idx="1203">
                  <c:v>124.99066925</c:v>
                </c:pt>
                <c:pt idx="1204">
                  <c:v>124.99066925</c:v>
                </c:pt>
                <c:pt idx="1205">
                  <c:v>124.95466614</c:v>
                </c:pt>
                <c:pt idx="1206">
                  <c:v>125.09867096000001</c:v>
                </c:pt>
                <c:pt idx="1207">
                  <c:v>125.09867096000001</c:v>
                </c:pt>
                <c:pt idx="1208">
                  <c:v>124.96933746000001</c:v>
                </c:pt>
                <c:pt idx="1209">
                  <c:v>124.99333190999999</c:v>
                </c:pt>
                <c:pt idx="1210">
                  <c:v>125.03466797</c:v>
                </c:pt>
                <c:pt idx="1211">
                  <c:v>125.05333709999999</c:v>
                </c:pt>
                <c:pt idx="1212">
                  <c:v>125.05199432000001</c:v>
                </c:pt>
                <c:pt idx="1213">
                  <c:v>125.05199432000001</c:v>
                </c:pt>
                <c:pt idx="1214">
                  <c:v>124.91867065</c:v>
                </c:pt>
                <c:pt idx="1215">
                  <c:v>124.99066925</c:v>
                </c:pt>
                <c:pt idx="1216">
                  <c:v>124.90000153</c:v>
                </c:pt>
                <c:pt idx="1217">
                  <c:v>124.90000153</c:v>
                </c:pt>
                <c:pt idx="1218">
                  <c:v>124.91333770999999</c:v>
                </c:pt>
                <c:pt idx="1219">
                  <c:v>124.92666626</c:v>
                </c:pt>
                <c:pt idx="1220">
                  <c:v>124.92666626</c:v>
                </c:pt>
                <c:pt idx="1221">
                  <c:v>124.92133330999999</c:v>
                </c:pt>
                <c:pt idx="1222">
                  <c:v>124.96666718</c:v>
                </c:pt>
                <c:pt idx="1223">
                  <c:v>124.96666718</c:v>
                </c:pt>
                <c:pt idx="1224">
                  <c:v>124.95466614</c:v>
                </c:pt>
                <c:pt idx="1225">
                  <c:v>125.04532623</c:v>
                </c:pt>
                <c:pt idx="1226">
                  <c:v>124.94666290000001</c:v>
                </c:pt>
                <c:pt idx="1227">
                  <c:v>124.94666290000001</c:v>
                </c:pt>
                <c:pt idx="1228">
                  <c:v>125.03199768</c:v>
                </c:pt>
                <c:pt idx="1229">
                  <c:v>125.03199768</c:v>
                </c:pt>
                <c:pt idx="1230">
                  <c:v>125.07466888</c:v>
                </c:pt>
                <c:pt idx="1231">
                  <c:v>125.01866149999999</c:v>
                </c:pt>
                <c:pt idx="1232">
                  <c:v>124.9853363</c:v>
                </c:pt>
                <c:pt idx="1233">
                  <c:v>124.9853363</c:v>
                </c:pt>
                <c:pt idx="1234">
                  <c:v>125.13067627</c:v>
                </c:pt>
                <c:pt idx="1235">
                  <c:v>124.98132323999999</c:v>
                </c:pt>
                <c:pt idx="1236">
                  <c:v>125.01600646999999</c:v>
                </c:pt>
                <c:pt idx="1237">
                  <c:v>125.10800171</c:v>
                </c:pt>
                <c:pt idx="1238">
                  <c:v>124.93067169</c:v>
                </c:pt>
                <c:pt idx="1239">
                  <c:v>124.93067169</c:v>
                </c:pt>
                <c:pt idx="1240">
                  <c:v>125.00533295</c:v>
                </c:pt>
                <c:pt idx="1241">
                  <c:v>124.90000153</c:v>
                </c:pt>
                <c:pt idx="1242">
                  <c:v>124.90000153</c:v>
                </c:pt>
                <c:pt idx="1243">
                  <c:v>124.92133330999999</c:v>
                </c:pt>
                <c:pt idx="1244">
                  <c:v>124.92666626</c:v>
                </c:pt>
                <c:pt idx="1245">
                  <c:v>124.81999207</c:v>
                </c:pt>
                <c:pt idx="1246">
                  <c:v>125.02665709999999</c:v>
                </c:pt>
                <c:pt idx="1247">
                  <c:v>124.87732697</c:v>
                </c:pt>
                <c:pt idx="1248">
                  <c:v>124.87732697</c:v>
                </c:pt>
                <c:pt idx="1249">
                  <c:v>124.97067260999999</c:v>
                </c:pt>
                <c:pt idx="1250">
                  <c:v>125.06266785</c:v>
                </c:pt>
                <c:pt idx="1251">
                  <c:v>124.93866730000001</c:v>
                </c:pt>
                <c:pt idx="1252">
                  <c:v>124.93866730000001</c:v>
                </c:pt>
                <c:pt idx="1253">
                  <c:v>125.11065674</c:v>
                </c:pt>
                <c:pt idx="1254">
                  <c:v>124.99866486000001</c:v>
                </c:pt>
                <c:pt idx="1255">
                  <c:v>125.07199097</c:v>
                </c:pt>
                <c:pt idx="1256">
                  <c:v>125.02532959</c:v>
                </c:pt>
                <c:pt idx="1257">
                  <c:v>124.99999237</c:v>
                </c:pt>
                <c:pt idx="1258">
                  <c:v>124.99999237</c:v>
                </c:pt>
                <c:pt idx="1259">
                  <c:v>124.99199677</c:v>
                </c:pt>
                <c:pt idx="1260">
                  <c:v>124.99999237</c:v>
                </c:pt>
                <c:pt idx="1261">
                  <c:v>124.99999237</c:v>
                </c:pt>
                <c:pt idx="1262">
                  <c:v>124.97733307</c:v>
                </c:pt>
                <c:pt idx="1263">
                  <c:v>124.94265747</c:v>
                </c:pt>
                <c:pt idx="1264">
                  <c:v>124.94265747</c:v>
                </c:pt>
                <c:pt idx="1265">
                  <c:v>124.94000244</c:v>
                </c:pt>
                <c:pt idx="1266">
                  <c:v>124.91333770999999</c:v>
                </c:pt>
                <c:pt idx="1267">
                  <c:v>124.91333770999999</c:v>
                </c:pt>
                <c:pt idx="1268">
                  <c:v>125.08000183</c:v>
                </c:pt>
                <c:pt idx="1269">
                  <c:v>124.92266083</c:v>
                </c:pt>
                <c:pt idx="1270">
                  <c:v>124.90666962</c:v>
                </c:pt>
                <c:pt idx="1271">
                  <c:v>124.99600220000001</c:v>
                </c:pt>
                <c:pt idx="1272">
                  <c:v>124.97733307</c:v>
                </c:pt>
                <c:pt idx="1273">
                  <c:v>124.97733307</c:v>
                </c:pt>
                <c:pt idx="1274">
                  <c:v>125.11734009</c:v>
                </c:pt>
                <c:pt idx="1275">
                  <c:v>124.94000244</c:v>
                </c:pt>
                <c:pt idx="1276">
                  <c:v>125.10932922000001</c:v>
                </c:pt>
                <c:pt idx="1277">
                  <c:v>125.10932922000001</c:v>
                </c:pt>
                <c:pt idx="1278">
                  <c:v>125.11466217</c:v>
                </c:pt>
                <c:pt idx="1279">
                  <c:v>124.97733307</c:v>
                </c:pt>
                <c:pt idx="1280">
                  <c:v>125.12133025999999</c:v>
                </c:pt>
                <c:pt idx="1281">
                  <c:v>124.97466278</c:v>
                </c:pt>
                <c:pt idx="1282">
                  <c:v>125.06667328</c:v>
                </c:pt>
                <c:pt idx="1283">
                  <c:v>125.06667328</c:v>
                </c:pt>
                <c:pt idx="1284">
                  <c:v>125.12266541</c:v>
                </c:pt>
                <c:pt idx="1285">
                  <c:v>124.98666382</c:v>
                </c:pt>
                <c:pt idx="1286">
                  <c:v>125.06800079</c:v>
                </c:pt>
                <c:pt idx="1287">
                  <c:v>125.06800079</c:v>
                </c:pt>
                <c:pt idx="1288">
                  <c:v>124.80800628999999</c:v>
                </c:pt>
                <c:pt idx="1289">
                  <c:v>124.93599700999999</c:v>
                </c:pt>
                <c:pt idx="1290">
                  <c:v>124.97200012</c:v>
                </c:pt>
                <c:pt idx="1291">
                  <c:v>124.90666962</c:v>
                </c:pt>
                <c:pt idx="1292">
                  <c:v>125.00666046000001</c:v>
                </c:pt>
                <c:pt idx="1293">
                  <c:v>125.00666046000001</c:v>
                </c:pt>
                <c:pt idx="1294">
                  <c:v>124.96533203</c:v>
                </c:pt>
                <c:pt idx="1295">
                  <c:v>125.06399536000001</c:v>
                </c:pt>
                <c:pt idx="1296">
                  <c:v>125.06133269999999</c:v>
                </c:pt>
                <c:pt idx="1297">
                  <c:v>125.06133269999999</c:v>
                </c:pt>
                <c:pt idx="1298">
                  <c:v>125.10533905</c:v>
                </c:pt>
                <c:pt idx="1299">
                  <c:v>125.01600646999999</c:v>
                </c:pt>
                <c:pt idx="1300">
                  <c:v>125.06532288</c:v>
                </c:pt>
                <c:pt idx="1301">
                  <c:v>125.06532288</c:v>
                </c:pt>
                <c:pt idx="1302">
                  <c:v>124.96400452</c:v>
                </c:pt>
                <c:pt idx="1303">
                  <c:v>124.97733307</c:v>
                </c:pt>
                <c:pt idx="1304">
                  <c:v>124.97733307</c:v>
                </c:pt>
                <c:pt idx="1305">
                  <c:v>125.12133025999999</c:v>
                </c:pt>
                <c:pt idx="1306">
                  <c:v>125.04667664</c:v>
                </c:pt>
                <c:pt idx="1307">
                  <c:v>125.04667664</c:v>
                </c:pt>
                <c:pt idx="1308">
                  <c:v>124.92133330999999</c:v>
                </c:pt>
                <c:pt idx="1309">
                  <c:v>124.95999908</c:v>
                </c:pt>
                <c:pt idx="1310">
                  <c:v>124.99999237</c:v>
                </c:pt>
                <c:pt idx="1311">
                  <c:v>124.99999237</c:v>
                </c:pt>
                <c:pt idx="1312">
                  <c:v>124.95200348</c:v>
                </c:pt>
                <c:pt idx="1313">
                  <c:v>125.01733398</c:v>
                </c:pt>
                <c:pt idx="1314">
                  <c:v>125.01733398</c:v>
                </c:pt>
                <c:pt idx="1315">
                  <c:v>124.99866486000001</c:v>
                </c:pt>
                <c:pt idx="1316">
                  <c:v>125.06266785</c:v>
                </c:pt>
                <c:pt idx="1317">
                  <c:v>125.06266785</c:v>
                </c:pt>
                <c:pt idx="1318">
                  <c:v>124.99866486000001</c:v>
                </c:pt>
                <c:pt idx="1319">
                  <c:v>125.01733398</c:v>
                </c:pt>
                <c:pt idx="1320">
                  <c:v>125.01733398</c:v>
                </c:pt>
                <c:pt idx="1321">
                  <c:v>124.97466278</c:v>
                </c:pt>
                <c:pt idx="1322">
                  <c:v>125.12932587</c:v>
                </c:pt>
                <c:pt idx="1323">
                  <c:v>124.96132660000001</c:v>
                </c:pt>
                <c:pt idx="1324">
                  <c:v>125.04399872</c:v>
                </c:pt>
                <c:pt idx="1325">
                  <c:v>124.98267365</c:v>
                </c:pt>
                <c:pt idx="1326">
                  <c:v>124.98267365</c:v>
                </c:pt>
                <c:pt idx="1327">
                  <c:v>124.91999817</c:v>
                </c:pt>
                <c:pt idx="1328">
                  <c:v>125.01999664</c:v>
                </c:pt>
                <c:pt idx="1329">
                  <c:v>124.85334014999999</c:v>
                </c:pt>
                <c:pt idx="1330">
                  <c:v>124.85334014999999</c:v>
                </c:pt>
                <c:pt idx="1331">
                  <c:v>124.92799377</c:v>
                </c:pt>
                <c:pt idx="1332">
                  <c:v>124.91466522</c:v>
                </c:pt>
                <c:pt idx="1333">
                  <c:v>124.95733643</c:v>
                </c:pt>
                <c:pt idx="1334">
                  <c:v>125.05333709999999</c:v>
                </c:pt>
                <c:pt idx="1335">
                  <c:v>124.97466278</c:v>
                </c:pt>
                <c:pt idx="1336">
                  <c:v>124.97466278</c:v>
                </c:pt>
                <c:pt idx="1337">
                  <c:v>125.02133942</c:v>
                </c:pt>
                <c:pt idx="1338">
                  <c:v>125.02800750999999</c:v>
                </c:pt>
                <c:pt idx="1339">
                  <c:v>125.02800750999999</c:v>
                </c:pt>
                <c:pt idx="1340">
                  <c:v>124.98132323999999</c:v>
                </c:pt>
                <c:pt idx="1341">
                  <c:v>124.97999573</c:v>
                </c:pt>
                <c:pt idx="1342">
                  <c:v>124.97999573</c:v>
                </c:pt>
                <c:pt idx="1343">
                  <c:v>125.1000061</c:v>
                </c:pt>
                <c:pt idx="1344">
                  <c:v>125.04266357</c:v>
                </c:pt>
                <c:pt idx="1345">
                  <c:v>125.04266357</c:v>
                </c:pt>
                <c:pt idx="1346">
                  <c:v>125.09066009999999</c:v>
                </c:pt>
                <c:pt idx="1347">
                  <c:v>125.08933258</c:v>
                </c:pt>
                <c:pt idx="1348">
                  <c:v>124.98400116000001</c:v>
                </c:pt>
                <c:pt idx="1349">
                  <c:v>124.98400116000001</c:v>
                </c:pt>
                <c:pt idx="1350">
                  <c:v>124.83733368</c:v>
                </c:pt>
                <c:pt idx="1351">
                  <c:v>124.83733368</c:v>
                </c:pt>
                <c:pt idx="1352">
                  <c:v>125.01733398</c:v>
                </c:pt>
                <c:pt idx="1353">
                  <c:v>124.99866486000001</c:v>
                </c:pt>
                <c:pt idx="1354">
                  <c:v>124.94799805</c:v>
                </c:pt>
                <c:pt idx="1355">
                  <c:v>124.94799805</c:v>
                </c:pt>
                <c:pt idx="1356">
                  <c:v>125.00134276999999</c:v>
                </c:pt>
                <c:pt idx="1357">
                  <c:v>124.97200012</c:v>
                </c:pt>
                <c:pt idx="1358">
                  <c:v>124.97200012</c:v>
                </c:pt>
                <c:pt idx="1359">
                  <c:v>124.99733734</c:v>
                </c:pt>
                <c:pt idx="1360">
                  <c:v>125.04399872</c:v>
                </c:pt>
                <c:pt idx="1361">
                  <c:v>125.02133942</c:v>
                </c:pt>
                <c:pt idx="1362">
                  <c:v>125.02532959</c:v>
                </c:pt>
                <c:pt idx="1363">
                  <c:v>125.02532959</c:v>
                </c:pt>
                <c:pt idx="1364">
                  <c:v>124.99733734</c:v>
                </c:pt>
                <c:pt idx="1365">
                  <c:v>124.82800293</c:v>
                </c:pt>
                <c:pt idx="1366">
                  <c:v>124.82800293</c:v>
                </c:pt>
                <c:pt idx="1367">
                  <c:v>125.02400208</c:v>
                </c:pt>
                <c:pt idx="1368">
                  <c:v>124.87333679</c:v>
                </c:pt>
                <c:pt idx="1369">
                  <c:v>124.87333679</c:v>
                </c:pt>
                <c:pt idx="1370">
                  <c:v>125.00267029</c:v>
                </c:pt>
                <c:pt idx="1371">
                  <c:v>124.92266083</c:v>
                </c:pt>
                <c:pt idx="1372">
                  <c:v>125.00533295</c:v>
                </c:pt>
                <c:pt idx="1373">
                  <c:v>125.00533295</c:v>
                </c:pt>
                <c:pt idx="1374">
                  <c:v>124.95866393999999</c:v>
                </c:pt>
                <c:pt idx="1375">
                  <c:v>124.98799133</c:v>
                </c:pt>
                <c:pt idx="1376">
                  <c:v>124.98799133</c:v>
                </c:pt>
                <c:pt idx="1377">
                  <c:v>124.97733307</c:v>
                </c:pt>
                <c:pt idx="1378">
                  <c:v>124.97733307</c:v>
                </c:pt>
                <c:pt idx="1379">
                  <c:v>125.10399628</c:v>
                </c:pt>
                <c:pt idx="1380">
                  <c:v>124.95466614</c:v>
                </c:pt>
                <c:pt idx="1381">
                  <c:v>125.01866149999999</c:v>
                </c:pt>
                <c:pt idx="1382">
                  <c:v>125.01866149999999</c:v>
                </c:pt>
                <c:pt idx="1383">
                  <c:v>125.06266785</c:v>
                </c:pt>
                <c:pt idx="1384">
                  <c:v>125.01733398</c:v>
                </c:pt>
                <c:pt idx="1385">
                  <c:v>125.01733398</c:v>
                </c:pt>
                <c:pt idx="1386">
                  <c:v>124.95999908</c:v>
                </c:pt>
                <c:pt idx="1387">
                  <c:v>124.91200256</c:v>
                </c:pt>
                <c:pt idx="1388">
                  <c:v>124.91200256</c:v>
                </c:pt>
                <c:pt idx="1389">
                  <c:v>124.91867065</c:v>
                </c:pt>
                <c:pt idx="1390">
                  <c:v>124.90533447</c:v>
                </c:pt>
                <c:pt idx="1391">
                  <c:v>125.00267029</c:v>
                </c:pt>
                <c:pt idx="1392">
                  <c:v>125.00267029</c:v>
                </c:pt>
                <c:pt idx="1393">
                  <c:v>124.83733368</c:v>
                </c:pt>
                <c:pt idx="1394">
                  <c:v>125.00666046000001</c:v>
                </c:pt>
                <c:pt idx="1395">
                  <c:v>124.99733734</c:v>
                </c:pt>
                <c:pt idx="1396">
                  <c:v>124.95999908</c:v>
                </c:pt>
                <c:pt idx="1397">
                  <c:v>125.08266449</c:v>
                </c:pt>
                <c:pt idx="1398">
                  <c:v>125.08266449</c:v>
                </c:pt>
                <c:pt idx="1399">
                  <c:v>124.94400786999999</c:v>
                </c:pt>
                <c:pt idx="1400">
                  <c:v>125.06933594</c:v>
                </c:pt>
                <c:pt idx="1401">
                  <c:v>125.06933594</c:v>
                </c:pt>
                <c:pt idx="1402">
                  <c:v>125.03600311</c:v>
                </c:pt>
                <c:pt idx="1403">
                  <c:v>125.06399536000001</c:v>
                </c:pt>
                <c:pt idx="1404">
                  <c:v>125.06399536000001</c:v>
                </c:pt>
                <c:pt idx="1405">
                  <c:v>124.93733978</c:v>
                </c:pt>
                <c:pt idx="1406">
                  <c:v>125.13733673</c:v>
                </c:pt>
                <c:pt idx="1407">
                  <c:v>125.13733673</c:v>
                </c:pt>
                <c:pt idx="1408">
                  <c:v>125.03466797</c:v>
                </c:pt>
                <c:pt idx="1409">
                  <c:v>125.02400208</c:v>
                </c:pt>
                <c:pt idx="1410">
                  <c:v>125.00666046000001</c:v>
                </c:pt>
                <c:pt idx="1411">
                  <c:v>125.00666046000001</c:v>
                </c:pt>
                <c:pt idx="1412">
                  <c:v>125.01999664</c:v>
                </c:pt>
                <c:pt idx="1413">
                  <c:v>125.01999664</c:v>
                </c:pt>
                <c:pt idx="1414">
                  <c:v>124.91200256</c:v>
                </c:pt>
                <c:pt idx="1415">
                  <c:v>124.96533203</c:v>
                </c:pt>
                <c:pt idx="1416">
                  <c:v>124.96533203</c:v>
                </c:pt>
                <c:pt idx="1417">
                  <c:v>124.962677</c:v>
                </c:pt>
                <c:pt idx="1418">
                  <c:v>125.01066589</c:v>
                </c:pt>
                <c:pt idx="1419">
                  <c:v>125.01066589</c:v>
                </c:pt>
                <c:pt idx="1420">
                  <c:v>125.03334045</c:v>
                </c:pt>
                <c:pt idx="1421">
                  <c:v>124.86933136</c:v>
                </c:pt>
                <c:pt idx="1422">
                  <c:v>124.91599273999999</c:v>
                </c:pt>
                <c:pt idx="1423">
                  <c:v>124.91599273999999</c:v>
                </c:pt>
                <c:pt idx="1424">
                  <c:v>124.95733643</c:v>
                </c:pt>
                <c:pt idx="1425">
                  <c:v>124.99066925</c:v>
                </c:pt>
                <c:pt idx="1426">
                  <c:v>125.00533295</c:v>
                </c:pt>
                <c:pt idx="1427">
                  <c:v>125.00533295</c:v>
                </c:pt>
                <c:pt idx="1428">
                  <c:v>124.99199677</c:v>
                </c:pt>
                <c:pt idx="1429">
                  <c:v>125.10800171</c:v>
                </c:pt>
                <c:pt idx="1430">
                  <c:v>125.01332855</c:v>
                </c:pt>
                <c:pt idx="1431">
                  <c:v>125.04133606000001</c:v>
                </c:pt>
                <c:pt idx="1432">
                  <c:v>125.04133606000001</c:v>
                </c:pt>
                <c:pt idx="1433">
                  <c:v>50.898666380000002</c:v>
                </c:pt>
                <c:pt idx="1434">
                  <c:v>6.9333339999999993E-2</c:v>
                </c:pt>
                <c:pt idx="1435">
                  <c:v>0.12800001</c:v>
                </c:pt>
                <c:pt idx="1436">
                  <c:v>0.10266667</c:v>
                </c:pt>
                <c:pt idx="1437">
                  <c:v>9.4666669999999994E-2</c:v>
                </c:pt>
                <c:pt idx="1438">
                  <c:v>8.2666669999999998E-2</c:v>
                </c:pt>
                <c:pt idx="1439">
                  <c:v>8.2666669999999998E-2</c:v>
                </c:pt>
                <c:pt idx="1440">
                  <c:v>0.06</c:v>
                </c:pt>
                <c:pt idx="1441">
                  <c:v>7.0666660000000006E-2</c:v>
                </c:pt>
                <c:pt idx="1442">
                  <c:v>7.0666660000000006E-2</c:v>
                </c:pt>
                <c:pt idx="1443">
                  <c:v>4.5333329999999998E-2</c:v>
                </c:pt>
                <c:pt idx="1444">
                  <c:v>3.7333329999999998E-2</c:v>
                </c:pt>
                <c:pt idx="1445">
                  <c:v>3.7333329999999998E-2</c:v>
                </c:pt>
                <c:pt idx="1446">
                  <c:v>3.2000000000000001E-2</c:v>
                </c:pt>
                <c:pt idx="1447">
                  <c:v>3.4666669999999997E-2</c:v>
                </c:pt>
                <c:pt idx="1448">
                  <c:v>3.4666669999999997E-2</c:v>
                </c:pt>
                <c:pt idx="1449">
                  <c:v>2.8000000000000001E-2</c:v>
                </c:pt>
                <c:pt idx="1450">
                  <c:v>0.04</c:v>
                </c:pt>
                <c:pt idx="1451">
                  <c:v>0.04</c:v>
                </c:pt>
                <c:pt idx="1452">
                  <c:v>2.266667E-2</c:v>
                </c:pt>
                <c:pt idx="1453">
                  <c:v>1.866667E-2</c:v>
                </c:pt>
                <c:pt idx="1454">
                  <c:v>6.6666700000000004E-3</c:v>
                </c:pt>
                <c:pt idx="1455">
                  <c:v>-1.33333E-3</c:v>
                </c:pt>
                <c:pt idx="1456">
                  <c:v>-1.33333E-3</c:v>
                </c:pt>
                <c:pt idx="1457">
                  <c:v>-1.33333E-3</c:v>
                </c:pt>
                <c:pt idx="1458">
                  <c:v>-2.6666699999999999E-3</c:v>
                </c:pt>
                <c:pt idx="1459">
                  <c:v>-2.6666699999999999E-3</c:v>
                </c:pt>
                <c:pt idx="1460">
                  <c:v>-2.6666699999999999E-3</c:v>
                </c:pt>
                <c:pt idx="1461">
                  <c:v>-4.0000000000000001E-3</c:v>
                </c:pt>
                <c:pt idx="1462">
                  <c:v>-1.33333E-3</c:v>
                </c:pt>
                <c:pt idx="1463">
                  <c:v>-1.33333E-3</c:v>
                </c:pt>
                <c:pt idx="1464">
                  <c:v>-4.0000000000000001E-3</c:v>
                </c:pt>
                <c:pt idx="1465">
                  <c:v>-4.0000000000000001E-3</c:v>
                </c:pt>
                <c:pt idx="1466">
                  <c:v>-6.6666700000000004E-3</c:v>
                </c:pt>
                <c:pt idx="1467">
                  <c:v>-6.6666700000000004E-3</c:v>
                </c:pt>
                <c:pt idx="1468">
                  <c:v>-8.0000000000000002E-3</c:v>
                </c:pt>
                <c:pt idx="1469">
                  <c:v>-1.466667E-2</c:v>
                </c:pt>
                <c:pt idx="1470">
                  <c:v>-1.066667E-2</c:v>
                </c:pt>
                <c:pt idx="1471">
                  <c:v>-4.0000000000000001E-3</c:v>
                </c:pt>
                <c:pt idx="1472">
                  <c:v>-4.0000000000000001E-3</c:v>
                </c:pt>
                <c:pt idx="1473">
                  <c:v>0</c:v>
                </c:pt>
                <c:pt idx="1474">
                  <c:v>-6.6666700000000004E-3</c:v>
                </c:pt>
                <c:pt idx="1475">
                  <c:v>-6.6666700000000004E-3</c:v>
                </c:pt>
                <c:pt idx="1476">
                  <c:v>-6.6666700000000004E-3</c:v>
                </c:pt>
                <c:pt idx="1477">
                  <c:v>-5.3333299999999998E-3</c:v>
                </c:pt>
                <c:pt idx="1478">
                  <c:v>-4.0000000000000001E-3</c:v>
                </c:pt>
                <c:pt idx="1479">
                  <c:v>-2.6666699999999999E-3</c:v>
                </c:pt>
                <c:pt idx="1480">
                  <c:v>-8.0000000000000002E-3</c:v>
                </c:pt>
                <c:pt idx="1481">
                  <c:v>-6.6666700000000004E-3</c:v>
                </c:pt>
                <c:pt idx="1482">
                  <c:v>-6.6666700000000004E-3</c:v>
                </c:pt>
                <c:pt idx="1483">
                  <c:v>-2.6666699999999999E-3</c:v>
                </c:pt>
                <c:pt idx="1484">
                  <c:v>-2.6666699999999999E-3</c:v>
                </c:pt>
                <c:pt idx="1485">
                  <c:v>-2.6666699999999999E-3</c:v>
                </c:pt>
                <c:pt idx="1486">
                  <c:v>-2.6666699999999999E-3</c:v>
                </c:pt>
                <c:pt idx="1487">
                  <c:v>0</c:v>
                </c:pt>
                <c:pt idx="1488">
                  <c:v>-2.6666699999999999E-3</c:v>
                </c:pt>
                <c:pt idx="1489">
                  <c:v>1.33333E-3</c:v>
                </c:pt>
                <c:pt idx="1490">
                  <c:v>1.33333E-3</c:v>
                </c:pt>
                <c:pt idx="1491">
                  <c:v>-4.0000000000000001E-3</c:v>
                </c:pt>
                <c:pt idx="1492">
                  <c:v>-4.0000000000000001E-3</c:v>
                </c:pt>
                <c:pt idx="1493">
                  <c:v>-2.6666699999999999E-3</c:v>
                </c:pt>
                <c:pt idx="1494">
                  <c:v>2.6666699999999999E-3</c:v>
                </c:pt>
                <c:pt idx="1495">
                  <c:v>2.6666699999999999E-3</c:v>
                </c:pt>
                <c:pt idx="1496">
                  <c:v>1.33333E-3</c:v>
                </c:pt>
                <c:pt idx="1497">
                  <c:v>-1.33333E-3</c:v>
                </c:pt>
                <c:pt idx="1498">
                  <c:v>-1.33333E-3</c:v>
                </c:pt>
                <c:pt idx="1499">
                  <c:v>-1.33333E-3</c:v>
                </c:pt>
                <c:pt idx="1500">
                  <c:v>-2.6666699999999999E-3</c:v>
                </c:pt>
                <c:pt idx="1501">
                  <c:v>-2.6666699999999999E-3</c:v>
                </c:pt>
                <c:pt idx="1502">
                  <c:v>-2.6666699999999999E-3</c:v>
                </c:pt>
                <c:pt idx="1503">
                  <c:v>0</c:v>
                </c:pt>
                <c:pt idx="1504">
                  <c:v>-1.33333E-3</c:v>
                </c:pt>
                <c:pt idx="1505">
                  <c:v>-2.6666699999999999E-3</c:v>
                </c:pt>
                <c:pt idx="1506">
                  <c:v>1.33333E-3</c:v>
                </c:pt>
                <c:pt idx="1507">
                  <c:v>1.33333E-3</c:v>
                </c:pt>
                <c:pt idx="1508">
                  <c:v>2.6666699999999999E-3</c:v>
                </c:pt>
                <c:pt idx="1509">
                  <c:v>0</c:v>
                </c:pt>
                <c:pt idx="1510">
                  <c:v>-2.6666699999999999E-3</c:v>
                </c:pt>
                <c:pt idx="1511">
                  <c:v>-2.6666699999999999E-3</c:v>
                </c:pt>
                <c:pt idx="1512">
                  <c:v>0</c:v>
                </c:pt>
                <c:pt idx="1513">
                  <c:v>0</c:v>
                </c:pt>
                <c:pt idx="1514">
                  <c:v>0</c:v>
                </c:pt>
                <c:pt idx="1515">
                  <c:v>0</c:v>
                </c:pt>
                <c:pt idx="1516">
                  <c:v>0</c:v>
                </c:pt>
                <c:pt idx="1517">
                  <c:v>0</c:v>
                </c:pt>
                <c:pt idx="1518">
                  <c:v>0</c:v>
                </c:pt>
                <c:pt idx="1519">
                  <c:v>0</c:v>
                </c:pt>
                <c:pt idx="1520">
                  <c:v>0</c:v>
                </c:pt>
                <c:pt idx="1521">
                  <c:v>-1.33333E-3</c:v>
                </c:pt>
                <c:pt idx="1522">
                  <c:v>0</c:v>
                </c:pt>
                <c:pt idx="1523">
                  <c:v>-1.33333E-3</c:v>
                </c:pt>
                <c:pt idx="1524">
                  <c:v>0</c:v>
                </c:pt>
                <c:pt idx="1525">
                  <c:v>0</c:v>
                </c:pt>
                <c:pt idx="1526">
                  <c:v>0</c:v>
                </c:pt>
                <c:pt idx="1527">
                  <c:v>0</c:v>
                </c:pt>
                <c:pt idx="1528">
                  <c:v>0</c:v>
                </c:pt>
                <c:pt idx="1529">
                  <c:v>-1.33333E-3</c:v>
                </c:pt>
                <c:pt idx="1530">
                  <c:v>-1.33333E-3</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1.33333E-3</c:v>
                </c:pt>
                <c:pt idx="1546">
                  <c:v>1.33333E-3</c:v>
                </c:pt>
                <c:pt idx="1547">
                  <c:v>0</c:v>
                </c:pt>
                <c:pt idx="1548">
                  <c:v>0</c:v>
                </c:pt>
                <c:pt idx="1549">
                  <c:v>0</c:v>
                </c:pt>
                <c:pt idx="1550">
                  <c:v>-1.33333E-3</c:v>
                </c:pt>
                <c:pt idx="1551">
                  <c:v>0</c:v>
                </c:pt>
                <c:pt idx="1552">
                  <c:v>0</c:v>
                </c:pt>
                <c:pt idx="1553">
                  <c:v>-1.33333E-3</c:v>
                </c:pt>
                <c:pt idx="1554">
                  <c:v>0</c:v>
                </c:pt>
                <c:pt idx="1555">
                  <c:v>0</c:v>
                </c:pt>
                <c:pt idx="1556">
                  <c:v>0</c:v>
                </c:pt>
                <c:pt idx="1557">
                  <c:v>0</c:v>
                </c:pt>
                <c:pt idx="1558">
                  <c:v>0</c:v>
                </c:pt>
                <c:pt idx="1559">
                  <c:v>0</c:v>
                </c:pt>
                <c:pt idx="1560">
                  <c:v>0</c:v>
                </c:pt>
                <c:pt idx="1561">
                  <c:v>0</c:v>
                </c:pt>
                <c:pt idx="1562">
                  <c:v>0</c:v>
                </c:pt>
                <c:pt idx="1563">
                  <c:v>0</c:v>
                </c:pt>
                <c:pt idx="1564">
                  <c:v>1.33333E-3</c:v>
                </c:pt>
                <c:pt idx="1565">
                  <c:v>1.33333E-3</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1.33333E-3</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2.6666699999999999E-3</c:v>
                </c:pt>
                <c:pt idx="1605">
                  <c:v>-2.6666699999999999E-3</c:v>
                </c:pt>
                <c:pt idx="1606">
                  <c:v>-2.6666699999999999E-3</c:v>
                </c:pt>
                <c:pt idx="1607">
                  <c:v>0</c:v>
                </c:pt>
                <c:pt idx="1608">
                  <c:v>0</c:v>
                </c:pt>
                <c:pt idx="1609">
                  <c:v>-1.33333E-3</c:v>
                </c:pt>
                <c:pt idx="1610">
                  <c:v>0</c:v>
                </c:pt>
                <c:pt idx="1611">
                  <c:v>-1.33333E-3</c:v>
                </c:pt>
                <c:pt idx="1612">
                  <c:v>-1.33333E-3</c:v>
                </c:pt>
                <c:pt idx="1613">
                  <c:v>0</c:v>
                </c:pt>
                <c:pt idx="1614">
                  <c:v>1.33333E-3</c:v>
                </c:pt>
                <c:pt idx="1615">
                  <c:v>0</c:v>
                </c:pt>
                <c:pt idx="1616">
                  <c:v>0</c:v>
                </c:pt>
                <c:pt idx="1617">
                  <c:v>-1.33333E-3</c:v>
                </c:pt>
                <c:pt idx="1618">
                  <c:v>0</c:v>
                </c:pt>
                <c:pt idx="1619">
                  <c:v>0</c:v>
                </c:pt>
                <c:pt idx="1620">
                  <c:v>-2.6666699999999999E-3</c:v>
                </c:pt>
                <c:pt idx="1621">
                  <c:v>-1.33333E-3</c:v>
                </c:pt>
                <c:pt idx="1622">
                  <c:v>-1.33333E-3</c:v>
                </c:pt>
                <c:pt idx="1623">
                  <c:v>0</c:v>
                </c:pt>
                <c:pt idx="1624">
                  <c:v>-1.33333E-3</c:v>
                </c:pt>
                <c:pt idx="1625">
                  <c:v>-1.33333E-3</c:v>
                </c:pt>
                <c:pt idx="1626">
                  <c:v>0</c:v>
                </c:pt>
                <c:pt idx="1627">
                  <c:v>0</c:v>
                </c:pt>
                <c:pt idx="1628">
                  <c:v>0</c:v>
                </c:pt>
                <c:pt idx="1629">
                  <c:v>1.33333E-3</c:v>
                </c:pt>
                <c:pt idx="1630">
                  <c:v>0</c:v>
                </c:pt>
                <c:pt idx="1631">
                  <c:v>0</c:v>
                </c:pt>
                <c:pt idx="1632">
                  <c:v>0</c:v>
                </c:pt>
                <c:pt idx="1633">
                  <c:v>0</c:v>
                </c:pt>
                <c:pt idx="1634">
                  <c:v>0</c:v>
                </c:pt>
                <c:pt idx="1635">
                  <c:v>0</c:v>
                </c:pt>
                <c:pt idx="1636">
                  <c:v>-1.33333E-3</c:v>
                </c:pt>
                <c:pt idx="1637">
                  <c:v>-1.33333E-3</c:v>
                </c:pt>
                <c:pt idx="1638">
                  <c:v>0</c:v>
                </c:pt>
                <c:pt idx="1639">
                  <c:v>-1.33333E-3</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1.33333E-3</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1.33333E-3</c:v>
                </c:pt>
                <c:pt idx="1682">
                  <c:v>1.33333E-3</c:v>
                </c:pt>
                <c:pt idx="1683">
                  <c:v>1.33333E-3</c:v>
                </c:pt>
                <c:pt idx="1684">
                  <c:v>1.33333E-3</c:v>
                </c:pt>
                <c:pt idx="1685">
                  <c:v>0</c:v>
                </c:pt>
                <c:pt idx="1686">
                  <c:v>0</c:v>
                </c:pt>
                <c:pt idx="1687">
                  <c:v>0</c:v>
                </c:pt>
                <c:pt idx="1688">
                  <c:v>0</c:v>
                </c:pt>
                <c:pt idx="1689">
                  <c:v>0</c:v>
                </c:pt>
                <c:pt idx="1690">
                  <c:v>0</c:v>
                </c:pt>
                <c:pt idx="1691">
                  <c:v>0</c:v>
                </c:pt>
                <c:pt idx="1692">
                  <c:v>0</c:v>
                </c:pt>
                <c:pt idx="1693">
                  <c:v>0</c:v>
                </c:pt>
                <c:pt idx="1694">
                  <c:v>0</c:v>
                </c:pt>
                <c:pt idx="1695">
                  <c:v>-1.33333E-3</c:v>
                </c:pt>
                <c:pt idx="1696">
                  <c:v>-1.33333E-3</c:v>
                </c:pt>
                <c:pt idx="1697">
                  <c:v>0</c:v>
                </c:pt>
                <c:pt idx="1698">
                  <c:v>0</c:v>
                </c:pt>
                <c:pt idx="1699">
                  <c:v>0</c:v>
                </c:pt>
                <c:pt idx="1700">
                  <c:v>0</c:v>
                </c:pt>
                <c:pt idx="1701">
                  <c:v>0</c:v>
                </c:pt>
                <c:pt idx="1702">
                  <c:v>0</c:v>
                </c:pt>
                <c:pt idx="1703">
                  <c:v>0</c:v>
                </c:pt>
                <c:pt idx="1704">
                  <c:v>1.33333E-3</c:v>
                </c:pt>
                <c:pt idx="1705">
                  <c:v>1.33333E-3</c:v>
                </c:pt>
                <c:pt idx="1706">
                  <c:v>0</c:v>
                </c:pt>
                <c:pt idx="1707">
                  <c:v>0</c:v>
                </c:pt>
                <c:pt idx="1708">
                  <c:v>0</c:v>
                </c:pt>
                <c:pt idx="1709">
                  <c:v>0</c:v>
                </c:pt>
                <c:pt idx="1710">
                  <c:v>0</c:v>
                </c:pt>
                <c:pt idx="1711">
                  <c:v>0</c:v>
                </c:pt>
                <c:pt idx="1712">
                  <c:v>-1.33333E-3</c:v>
                </c:pt>
                <c:pt idx="1713">
                  <c:v>0</c:v>
                </c:pt>
                <c:pt idx="1714">
                  <c:v>0</c:v>
                </c:pt>
                <c:pt idx="1715">
                  <c:v>0</c:v>
                </c:pt>
                <c:pt idx="1716">
                  <c:v>0</c:v>
                </c:pt>
                <c:pt idx="1717">
                  <c:v>0</c:v>
                </c:pt>
                <c:pt idx="1718">
                  <c:v>0</c:v>
                </c:pt>
                <c:pt idx="1719">
                  <c:v>0</c:v>
                </c:pt>
                <c:pt idx="1720">
                  <c:v>0</c:v>
                </c:pt>
                <c:pt idx="1721">
                  <c:v>0</c:v>
                </c:pt>
                <c:pt idx="1722">
                  <c:v>0</c:v>
                </c:pt>
                <c:pt idx="1723">
                  <c:v>1.33333E-3</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1.33333E-3</c:v>
                </c:pt>
                <c:pt idx="1750">
                  <c:v>-1.33333E-3</c:v>
                </c:pt>
                <c:pt idx="1751">
                  <c:v>0</c:v>
                </c:pt>
                <c:pt idx="1752">
                  <c:v>0</c:v>
                </c:pt>
                <c:pt idx="1753">
                  <c:v>0</c:v>
                </c:pt>
                <c:pt idx="1754">
                  <c:v>0</c:v>
                </c:pt>
                <c:pt idx="1755">
                  <c:v>0</c:v>
                </c:pt>
                <c:pt idx="1756">
                  <c:v>0</c:v>
                </c:pt>
                <c:pt idx="1757">
                  <c:v>0</c:v>
                </c:pt>
                <c:pt idx="1758">
                  <c:v>1.33333E-3</c:v>
                </c:pt>
                <c:pt idx="1759">
                  <c:v>0</c:v>
                </c:pt>
                <c:pt idx="1760">
                  <c:v>0</c:v>
                </c:pt>
                <c:pt idx="1761">
                  <c:v>-1.33333E-3</c:v>
                </c:pt>
                <c:pt idx="1762">
                  <c:v>0</c:v>
                </c:pt>
                <c:pt idx="1763">
                  <c:v>0</c:v>
                </c:pt>
                <c:pt idx="1764">
                  <c:v>1.33333E-3</c:v>
                </c:pt>
                <c:pt idx="1765">
                  <c:v>-1.33333E-3</c:v>
                </c:pt>
                <c:pt idx="1766">
                  <c:v>-1.33333E-3</c:v>
                </c:pt>
                <c:pt idx="1767">
                  <c:v>0</c:v>
                </c:pt>
                <c:pt idx="1768">
                  <c:v>0</c:v>
                </c:pt>
                <c:pt idx="1769">
                  <c:v>0</c:v>
                </c:pt>
                <c:pt idx="1770">
                  <c:v>0</c:v>
                </c:pt>
                <c:pt idx="1771">
                  <c:v>0</c:v>
                </c:pt>
                <c:pt idx="1772">
                  <c:v>0</c:v>
                </c:pt>
                <c:pt idx="1773">
                  <c:v>1.33333E-3</c:v>
                </c:pt>
                <c:pt idx="1774">
                  <c:v>-1.33333E-3</c:v>
                </c:pt>
                <c:pt idx="1775">
                  <c:v>0</c:v>
                </c:pt>
                <c:pt idx="1776">
                  <c:v>0</c:v>
                </c:pt>
                <c:pt idx="1777">
                  <c:v>0</c:v>
                </c:pt>
                <c:pt idx="1778">
                  <c:v>-1.33333E-3</c:v>
                </c:pt>
                <c:pt idx="1779">
                  <c:v>0</c:v>
                </c:pt>
                <c:pt idx="1780">
                  <c:v>0</c:v>
                </c:pt>
                <c:pt idx="1781">
                  <c:v>0</c:v>
                </c:pt>
                <c:pt idx="1782">
                  <c:v>0</c:v>
                </c:pt>
                <c:pt idx="1783">
                  <c:v>-1.33333E-3</c:v>
                </c:pt>
                <c:pt idx="1784">
                  <c:v>0</c:v>
                </c:pt>
                <c:pt idx="1785">
                  <c:v>0</c:v>
                </c:pt>
                <c:pt idx="1786">
                  <c:v>0</c:v>
                </c:pt>
                <c:pt idx="1787">
                  <c:v>0</c:v>
                </c:pt>
                <c:pt idx="1788">
                  <c:v>0</c:v>
                </c:pt>
                <c:pt idx="1789">
                  <c:v>0</c:v>
                </c:pt>
                <c:pt idx="1790">
                  <c:v>-1.33333E-3</c:v>
                </c:pt>
                <c:pt idx="1791">
                  <c:v>1.33333E-3</c:v>
                </c:pt>
                <c:pt idx="1792">
                  <c:v>1.33333E-3</c:v>
                </c:pt>
                <c:pt idx="1793">
                  <c:v>0</c:v>
                </c:pt>
                <c:pt idx="1794">
                  <c:v>-1.33333E-3</c:v>
                </c:pt>
                <c:pt idx="1795">
                  <c:v>1.33333E-3</c:v>
                </c:pt>
                <c:pt idx="1796">
                  <c:v>1.33333E-3</c:v>
                </c:pt>
                <c:pt idx="1797">
                  <c:v>0</c:v>
                </c:pt>
                <c:pt idx="1798">
                  <c:v>0</c:v>
                </c:pt>
                <c:pt idx="1799">
                  <c:v>0</c:v>
                </c:pt>
                <c:pt idx="1800">
                  <c:v>0</c:v>
                </c:pt>
                <c:pt idx="1801">
                  <c:v>0</c:v>
                </c:pt>
                <c:pt idx="1802">
                  <c:v>0</c:v>
                </c:pt>
                <c:pt idx="1803">
                  <c:v>0</c:v>
                </c:pt>
                <c:pt idx="1804">
                  <c:v>0</c:v>
                </c:pt>
                <c:pt idx="1805">
                  <c:v>-1.33333E-3</c:v>
                </c:pt>
                <c:pt idx="1806">
                  <c:v>0</c:v>
                </c:pt>
                <c:pt idx="1807">
                  <c:v>0</c:v>
                </c:pt>
                <c:pt idx="1808">
                  <c:v>0</c:v>
                </c:pt>
                <c:pt idx="1809">
                  <c:v>0</c:v>
                </c:pt>
                <c:pt idx="1810">
                  <c:v>0</c:v>
                </c:pt>
                <c:pt idx="1811">
                  <c:v>0</c:v>
                </c:pt>
                <c:pt idx="1812">
                  <c:v>0</c:v>
                </c:pt>
                <c:pt idx="1813">
                  <c:v>1.33333E-3</c:v>
                </c:pt>
                <c:pt idx="1814">
                  <c:v>-1.33333E-3</c:v>
                </c:pt>
                <c:pt idx="1815">
                  <c:v>-1.33333E-3</c:v>
                </c:pt>
                <c:pt idx="1816">
                  <c:v>1.33333E-3</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1.33333E-3</c:v>
                </c:pt>
                <c:pt idx="1830">
                  <c:v>0</c:v>
                </c:pt>
                <c:pt idx="1831">
                  <c:v>-1.33333E-3</c:v>
                </c:pt>
                <c:pt idx="1832">
                  <c:v>0</c:v>
                </c:pt>
                <c:pt idx="1833">
                  <c:v>0</c:v>
                </c:pt>
                <c:pt idx="1834">
                  <c:v>0</c:v>
                </c:pt>
                <c:pt idx="1835">
                  <c:v>1.33333E-3</c:v>
                </c:pt>
                <c:pt idx="1836">
                  <c:v>0</c:v>
                </c:pt>
                <c:pt idx="1837">
                  <c:v>0</c:v>
                </c:pt>
                <c:pt idx="1838">
                  <c:v>0</c:v>
                </c:pt>
                <c:pt idx="1839">
                  <c:v>1.33333E-3</c:v>
                </c:pt>
                <c:pt idx="1840">
                  <c:v>-1.33333E-3</c:v>
                </c:pt>
                <c:pt idx="1841">
                  <c:v>0</c:v>
                </c:pt>
                <c:pt idx="1842">
                  <c:v>0</c:v>
                </c:pt>
                <c:pt idx="1843">
                  <c:v>0</c:v>
                </c:pt>
                <c:pt idx="1844">
                  <c:v>0</c:v>
                </c:pt>
                <c:pt idx="1845">
                  <c:v>0</c:v>
                </c:pt>
                <c:pt idx="1846">
                  <c:v>-1.33333E-3</c:v>
                </c:pt>
                <c:pt idx="1847">
                  <c:v>-1.33333E-3</c:v>
                </c:pt>
                <c:pt idx="1848">
                  <c:v>0</c:v>
                </c:pt>
                <c:pt idx="1849">
                  <c:v>0</c:v>
                </c:pt>
                <c:pt idx="1850">
                  <c:v>0</c:v>
                </c:pt>
                <c:pt idx="1851">
                  <c:v>0</c:v>
                </c:pt>
                <c:pt idx="1852">
                  <c:v>0</c:v>
                </c:pt>
                <c:pt idx="1853">
                  <c:v>0</c:v>
                </c:pt>
                <c:pt idx="1854">
                  <c:v>0</c:v>
                </c:pt>
                <c:pt idx="1855">
                  <c:v>0</c:v>
                </c:pt>
                <c:pt idx="1856">
                  <c:v>0</c:v>
                </c:pt>
                <c:pt idx="1857">
                  <c:v>0</c:v>
                </c:pt>
                <c:pt idx="1858">
                  <c:v>0</c:v>
                </c:pt>
                <c:pt idx="1859">
                  <c:v>1.33333E-3</c:v>
                </c:pt>
                <c:pt idx="1860">
                  <c:v>1.33333E-3</c:v>
                </c:pt>
                <c:pt idx="1861">
                  <c:v>1.33333E-3</c:v>
                </c:pt>
                <c:pt idx="1862">
                  <c:v>1.33333E-3</c:v>
                </c:pt>
                <c:pt idx="1863">
                  <c:v>1.33333E-3</c:v>
                </c:pt>
                <c:pt idx="1864">
                  <c:v>-1.33333E-3</c:v>
                </c:pt>
                <c:pt idx="1865">
                  <c:v>0</c:v>
                </c:pt>
                <c:pt idx="1866">
                  <c:v>-1.33333E-3</c:v>
                </c:pt>
                <c:pt idx="1867">
                  <c:v>1.33333E-3</c:v>
                </c:pt>
                <c:pt idx="1868">
                  <c:v>0</c:v>
                </c:pt>
                <c:pt idx="1869">
                  <c:v>0</c:v>
                </c:pt>
                <c:pt idx="1870">
                  <c:v>0</c:v>
                </c:pt>
                <c:pt idx="1871">
                  <c:v>0</c:v>
                </c:pt>
                <c:pt idx="1872">
                  <c:v>-1.33333E-3</c:v>
                </c:pt>
                <c:pt idx="1873">
                  <c:v>-1.33333E-3</c:v>
                </c:pt>
                <c:pt idx="1874">
                  <c:v>0</c:v>
                </c:pt>
                <c:pt idx="1875">
                  <c:v>0</c:v>
                </c:pt>
                <c:pt idx="1876">
                  <c:v>-2.6666699999999999E-3</c:v>
                </c:pt>
                <c:pt idx="1877">
                  <c:v>0</c:v>
                </c:pt>
                <c:pt idx="1878">
                  <c:v>0</c:v>
                </c:pt>
                <c:pt idx="1879">
                  <c:v>1.33333E-3</c:v>
                </c:pt>
                <c:pt idx="1880">
                  <c:v>2.6666699999999999E-3</c:v>
                </c:pt>
                <c:pt idx="1881">
                  <c:v>2.6666699999999999E-3</c:v>
                </c:pt>
                <c:pt idx="1882">
                  <c:v>2.6666699999999999E-3</c:v>
                </c:pt>
                <c:pt idx="1883">
                  <c:v>1.33333E-3</c:v>
                </c:pt>
                <c:pt idx="1884">
                  <c:v>0</c:v>
                </c:pt>
                <c:pt idx="1885">
                  <c:v>0</c:v>
                </c:pt>
                <c:pt idx="1886">
                  <c:v>0</c:v>
                </c:pt>
                <c:pt idx="1887">
                  <c:v>0</c:v>
                </c:pt>
                <c:pt idx="1888">
                  <c:v>0</c:v>
                </c:pt>
                <c:pt idx="1889">
                  <c:v>1.33333E-3</c:v>
                </c:pt>
                <c:pt idx="1890">
                  <c:v>1.33333E-3</c:v>
                </c:pt>
                <c:pt idx="1891">
                  <c:v>0</c:v>
                </c:pt>
                <c:pt idx="1892">
                  <c:v>0</c:v>
                </c:pt>
              </c:numCache>
            </c:numRef>
          </c:yVal>
          <c:smooth val="0"/>
        </c:ser>
        <c:ser>
          <c:idx val="2"/>
          <c:order val="4"/>
          <c:tx>
            <c:strRef>
              <c:f>sheet1!$L$1</c:f>
              <c:strCache>
                <c:ptCount val="1"/>
                <c:pt idx="0">
                  <c:v>Sts_01</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L$2:$L$5000</c:f>
            </c:numRef>
          </c:yVal>
          <c:smooth val="0"/>
        </c:ser>
        <c:ser>
          <c:idx val="10"/>
          <c:order val="5"/>
          <c:tx>
            <c:v>Z axis Position</c:v>
          </c:tx>
          <c:spPr>
            <a:ln w="25400">
              <a:solidFill>
                <a:srgbClr val="0000FF"/>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M$2:$M$5000</c:f>
              <c:numCache>
                <c:formatCode>0.00000000</c:formatCode>
                <c:ptCount val="4999"/>
                <c:pt idx="0">
                  <c:v>1.6102905300000001</c:v>
                </c:pt>
                <c:pt idx="1">
                  <c:v>1.6102905300000001</c:v>
                </c:pt>
                <c:pt idx="2">
                  <c:v>2.0024108900000002</c:v>
                </c:pt>
                <c:pt idx="3">
                  <c:v>2.0024108900000002</c:v>
                </c:pt>
                <c:pt idx="4">
                  <c:v>2.0024414099999999</c:v>
                </c:pt>
                <c:pt idx="5">
                  <c:v>2.0024414099999999</c:v>
                </c:pt>
                <c:pt idx="6">
                  <c:v>2.0024108900000002</c:v>
                </c:pt>
                <c:pt idx="7">
                  <c:v>2.0024108900000002</c:v>
                </c:pt>
                <c:pt idx="8">
                  <c:v>2.0021362300000001</c:v>
                </c:pt>
                <c:pt idx="9">
                  <c:v>2.0021057099999999</c:v>
                </c:pt>
                <c:pt idx="10">
                  <c:v>2.0021057099999999</c:v>
                </c:pt>
                <c:pt idx="11">
                  <c:v>2.00195313</c:v>
                </c:pt>
                <c:pt idx="12">
                  <c:v>2.0019226099999998</c:v>
                </c:pt>
                <c:pt idx="13">
                  <c:v>2.0019226099999998</c:v>
                </c:pt>
                <c:pt idx="14">
                  <c:v>2.0025329599999999</c:v>
                </c:pt>
                <c:pt idx="15">
                  <c:v>2.0022582999999998</c:v>
                </c:pt>
                <c:pt idx="16">
                  <c:v>2.0024108900000002</c:v>
                </c:pt>
                <c:pt idx="17">
                  <c:v>2.0024108900000002</c:v>
                </c:pt>
                <c:pt idx="18">
                  <c:v>2.0032043499999999</c:v>
                </c:pt>
                <c:pt idx="19">
                  <c:v>2.0031127899999999</c:v>
                </c:pt>
                <c:pt idx="20">
                  <c:v>2.00238037</c:v>
                </c:pt>
                <c:pt idx="21">
                  <c:v>2.00238037</c:v>
                </c:pt>
                <c:pt idx="22">
                  <c:v>2.0025329599999999</c:v>
                </c:pt>
                <c:pt idx="23">
                  <c:v>2.0025634800000001</c:v>
                </c:pt>
                <c:pt idx="24">
                  <c:v>2.0027465800000002</c:v>
                </c:pt>
                <c:pt idx="25">
                  <c:v>2.00280762</c:v>
                </c:pt>
                <c:pt idx="26">
                  <c:v>2.00280762</c:v>
                </c:pt>
                <c:pt idx="27">
                  <c:v>2.0028686499999999</c:v>
                </c:pt>
                <c:pt idx="28">
                  <c:v>2.00280762</c:v>
                </c:pt>
                <c:pt idx="29">
                  <c:v>2.00280762</c:v>
                </c:pt>
                <c:pt idx="30">
                  <c:v>2.0027770999999999</c:v>
                </c:pt>
                <c:pt idx="31">
                  <c:v>2.0023193400000001</c:v>
                </c:pt>
                <c:pt idx="32">
                  <c:v>2.0023193400000001</c:v>
                </c:pt>
                <c:pt idx="33">
                  <c:v>2.0026550300000001</c:v>
                </c:pt>
                <c:pt idx="34">
                  <c:v>2.0028381300000002</c:v>
                </c:pt>
                <c:pt idx="35">
                  <c:v>2.0028381300000002</c:v>
                </c:pt>
                <c:pt idx="36">
                  <c:v>1.9584960899999999</c:v>
                </c:pt>
                <c:pt idx="37">
                  <c:v>1.88345337</c:v>
                </c:pt>
                <c:pt idx="38">
                  <c:v>1.81335449</c:v>
                </c:pt>
                <c:pt idx="39">
                  <c:v>1.7437438999999999</c:v>
                </c:pt>
                <c:pt idx="40">
                  <c:v>1.6785278299999999</c:v>
                </c:pt>
                <c:pt idx="41">
                  <c:v>1.6785278299999999</c:v>
                </c:pt>
                <c:pt idx="42">
                  <c:v>1.60830688</c:v>
                </c:pt>
                <c:pt idx="43">
                  <c:v>1.5335083</c:v>
                </c:pt>
                <c:pt idx="44">
                  <c:v>1.46820068</c:v>
                </c:pt>
                <c:pt idx="45">
                  <c:v>1.46820068</c:v>
                </c:pt>
                <c:pt idx="46">
                  <c:v>1.3984069800000001</c:v>
                </c:pt>
                <c:pt idx="47">
                  <c:v>1.3336181600000001</c:v>
                </c:pt>
                <c:pt idx="48">
                  <c:v>1.2587280300000001</c:v>
                </c:pt>
                <c:pt idx="49">
                  <c:v>1.1887512200000001</c:v>
                </c:pt>
                <c:pt idx="50">
                  <c:v>1.1238403299999999</c:v>
                </c:pt>
                <c:pt idx="51">
                  <c:v>1.1238403299999999</c:v>
                </c:pt>
                <c:pt idx="52">
                  <c:v>1.0483398399999999</c:v>
                </c:pt>
                <c:pt idx="53">
                  <c:v>0.98309325999999997</c:v>
                </c:pt>
                <c:pt idx="54">
                  <c:v>0.90802002000000004</c:v>
                </c:pt>
                <c:pt idx="55">
                  <c:v>0.90802002000000004</c:v>
                </c:pt>
                <c:pt idx="56">
                  <c:v>0.83810425</c:v>
                </c:pt>
                <c:pt idx="57">
                  <c:v>0.69854735999999995</c:v>
                </c:pt>
                <c:pt idx="58">
                  <c:v>0.69854735999999995</c:v>
                </c:pt>
                <c:pt idx="59">
                  <c:v>0.63354491999999996</c:v>
                </c:pt>
                <c:pt idx="60">
                  <c:v>0.56311034999999998</c:v>
                </c:pt>
                <c:pt idx="61">
                  <c:v>0.56311034999999998</c:v>
                </c:pt>
                <c:pt idx="62">
                  <c:v>0.49304198999999999</c:v>
                </c:pt>
                <c:pt idx="63">
                  <c:v>0.42333984000000002</c:v>
                </c:pt>
                <c:pt idx="64">
                  <c:v>0.34844971000000002</c:v>
                </c:pt>
                <c:pt idx="65">
                  <c:v>0.34844971000000002</c:v>
                </c:pt>
                <c:pt idx="66">
                  <c:v>0.21334839</c:v>
                </c:pt>
                <c:pt idx="67">
                  <c:v>0.21334839</c:v>
                </c:pt>
                <c:pt idx="68">
                  <c:v>0.17468262000000001</c:v>
                </c:pt>
                <c:pt idx="69">
                  <c:v>0.13757324000000001</c:v>
                </c:pt>
                <c:pt idx="70">
                  <c:v>0.10253906</c:v>
                </c:pt>
                <c:pt idx="71">
                  <c:v>0.10253906</c:v>
                </c:pt>
                <c:pt idx="72">
                  <c:v>7.049561E-2</c:v>
                </c:pt>
                <c:pt idx="73">
                  <c:v>3.6010739999999999E-2</c:v>
                </c:pt>
                <c:pt idx="74">
                  <c:v>3.6010739999999999E-2</c:v>
                </c:pt>
                <c:pt idx="75">
                  <c:v>-3.616333E-2</c:v>
                </c:pt>
                <c:pt idx="76">
                  <c:v>-6.9458010000000001E-2</c:v>
                </c:pt>
                <c:pt idx="77">
                  <c:v>-6.9458010000000001E-2</c:v>
                </c:pt>
                <c:pt idx="78">
                  <c:v>-0.10424804999999999</c:v>
                </c:pt>
                <c:pt idx="79">
                  <c:v>-0.13906859999999999</c:v>
                </c:pt>
                <c:pt idx="80">
                  <c:v>-0.13906859999999999</c:v>
                </c:pt>
                <c:pt idx="81">
                  <c:v>-0.17428589</c:v>
                </c:pt>
                <c:pt idx="82">
                  <c:v>-0.20916747999999999</c:v>
                </c:pt>
                <c:pt idx="83">
                  <c:v>-0.24176025000000001</c:v>
                </c:pt>
                <c:pt idx="84">
                  <c:v>-0.27865601000000001</c:v>
                </c:pt>
                <c:pt idx="85">
                  <c:v>-0.31314087000000002</c:v>
                </c:pt>
                <c:pt idx="86">
                  <c:v>-0.34588623000000002</c:v>
                </c:pt>
                <c:pt idx="87">
                  <c:v>-0.34588623000000002</c:v>
                </c:pt>
                <c:pt idx="88">
                  <c:v>-0.38031006000000001</c:v>
                </c:pt>
                <c:pt idx="89">
                  <c:v>-0.41574096999999999</c:v>
                </c:pt>
                <c:pt idx="90">
                  <c:v>-0.41574096999999999</c:v>
                </c:pt>
                <c:pt idx="91">
                  <c:v>-0.45306395999999999</c:v>
                </c:pt>
                <c:pt idx="92">
                  <c:v>-0.52062987999999999</c:v>
                </c:pt>
                <c:pt idx="93">
                  <c:v>-0.52062987999999999</c:v>
                </c:pt>
                <c:pt idx="94">
                  <c:v>-0.55206299000000003</c:v>
                </c:pt>
                <c:pt idx="95">
                  <c:v>-0.58990478999999996</c:v>
                </c:pt>
                <c:pt idx="96">
                  <c:v>-0.58990478999999996</c:v>
                </c:pt>
                <c:pt idx="97">
                  <c:v>-0.62478637999999997</c:v>
                </c:pt>
                <c:pt idx="98">
                  <c:v>-0.65872191999999996</c:v>
                </c:pt>
                <c:pt idx="99">
                  <c:v>-0.69100952000000004</c:v>
                </c:pt>
                <c:pt idx="100">
                  <c:v>-0.69100952000000004</c:v>
                </c:pt>
                <c:pt idx="101">
                  <c:v>-0.76199340999999998</c:v>
                </c:pt>
                <c:pt idx="102">
                  <c:v>-0.76199340999999998</c:v>
                </c:pt>
                <c:pt idx="103">
                  <c:v>-0.79360962000000002</c:v>
                </c:pt>
                <c:pt idx="104">
                  <c:v>-0.83111572</c:v>
                </c:pt>
                <c:pt idx="105">
                  <c:v>-0.86431884999999997</c:v>
                </c:pt>
                <c:pt idx="106">
                  <c:v>-0.86431884999999997</c:v>
                </c:pt>
                <c:pt idx="107">
                  <c:v>-0.89871215999999998</c:v>
                </c:pt>
                <c:pt idx="108">
                  <c:v>-0.93249512000000001</c:v>
                </c:pt>
                <c:pt idx="109">
                  <c:v>-0.96704102000000003</c:v>
                </c:pt>
                <c:pt idx="110">
                  <c:v>-0.96704102000000003</c:v>
                </c:pt>
                <c:pt idx="111">
                  <c:v>-1.0371704100000001</c:v>
                </c:pt>
                <c:pt idx="112">
                  <c:v>-1.0371704100000001</c:v>
                </c:pt>
                <c:pt idx="113">
                  <c:v>-1.07226563</c:v>
                </c:pt>
                <c:pt idx="114">
                  <c:v>-1.1069030799999999</c:v>
                </c:pt>
                <c:pt idx="115">
                  <c:v>-1.14080811</c:v>
                </c:pt>
                <c:pt idx="116">
                  <c:v>-1.14080811</c:v>
                </c:pt>
                <c:pt idx="117">
                  <c:v>-1.1756286600000001</c:v>
                </c:pt>
                <c:pt idx="118">
                  <c:v>-1.21051025</c:v>
                </c:pt>
                <c:pt idx="119">
                  <c:v>-1.21051025</c:v>
                </c:pt>
                <c:pt idx="120">
                  <c:v>-1.2803344699999999</c:v>
                </c:pt>
                <c:pt idx="121">
                  <c:v>-1.3123474100000001</c:v>
                </c:pt>
                <c:pt idx="122">
                  <c:v>-1.3123474100000001</c:v>
                </c:pt>
                <c:pt idx="123">
                  <c:v>-1.34918213</c:v>
                </c:pt>
                <c:pt idx="124">
                  <c:v>-1.3818054200000001</c:v>
                </c:pt>
                <c:pt idx="125">
                  <c:v>-1.41882324</c:v>
                </c:pt>
                <c:pt idx="126">
                  <c:v>-1.41882324</c:v>
                </c:pt>
                <c:pt idx="127">
                  <c:v>-1.4539489699999999</c:v>
                </c:pt>
                <c:pt idx="128">
                  <c:v>-1.4915771499999999</c:v>
                </c:pt>
                <c:pt idx="129">
                  <c:v>-1.52331543</c:v>
                </c:pt>
                <c:pt idx="130">
                  <c:v>-1.5582275400000001</c:v>
                </c:pt>
                <c:pt idx="131">
                  <c:v>-1.5931701700000001</c:v>
                </c:pt>
                <c:pt idx="132">
                  <c:v>-1.5931701700000001</c:v>
                </c:pt>
                <c:pt idx="133">
                  <c:v>-1.6254882799999999</c:v>
                </c:pt>
                <c:pt idx="134">
                  <c:v>-1.66275024</c:v>
                </c:pt>
                <c:pt idx="135">
                  <c:v>-1.66275024</c:v>
                </c:pt>
                <c:pt idx="136">
                  <c:v>-1.6977233899999999</c:v>
                </c:pt>
                <c:pt idx="137">
                  <c:v>-1.7671203600000001</c:v>
                </c:pt>
                <c:pt idx="138">
                  <c:v>-1.7671203600000001</c:v>
                </c:pt>
                <c:pt idx="139">
                  <c:v>-1.7997741700000001</c:v>
                </c:pt>
                <c:pt idx="140">
                  <c:v>-1.83682251</c:v>
                </c:pt>
                <c:pt idx="141">
                  <c:v>-1.83682251</c:v>
                </c:pt>
                <c:pt idx="142">
                  <c:v>-1.8686218299999999</c:v>
                </c:pt>
                <c:pt idx="143">
                  <c:v>-1.90606689</c:v>
                </c:pt>
                <c:pt idx="144">
                  <c:v>-1.9406738299999999</c:v>
                </c:pt>
                <c:pt idx="145">
                  <c:v>-1.9406738299999999</c:v>
                </c:pt>
                <c:pt idx="146">
                  <c:v>-2.01095581</c:v>
                </c:pt>
                <c:pt idx="147">
                  <c:v>-2.01095581</c:v>
                </c:pt>
                <c:pt idx="148">
                  <c:v>-2.0430603000000001</c:v>
                </c:pt>
                <c:pt idx="149">
                  <c:v>-2.0809631300000002</c:v>
                </c:pt>
                <c:pt idx="150">
                  <c:v>-2.1153564500000002</c:v>
                </c:pt>
                <c:pt idx="151">
                  <c:v>-2.1153564500000002</c:v>
                </c:pt>
                <c:pt idx="152">
                  <c:v>-2.1497802699999999</c:v>
                </c:pt>
                <c:pt idx="153">
                  <c:v>-2.1822509800000001</c:v>
                </c:pt>
                <c:pt idx="154">
                  <c:v>-2.2193298299999999</c:v>
                </c:pt>
                <c:pt idx="155">
                  <c:v>-2.2542114299999998</c:v>
                </c:pt>
                <c:pt idx="156">
                  <c:v>-2.28872681</c:v>
                </c:pt>
                <c:pt idx="157">
                  <c:v>-2.28872681</c:v>
                </c:pt>
                <c:pt idx="158">
                  <c:v>-2.32073975</c:v>
                </c:pt>
                <c:pt idx="159">
                  <c:v>-2.3554992700000001</c:v>
                </c:pt>
                <c:pt idx="160">
                  <c:v>-2.3554992700000001</c:v>
                </c:pt>
                <c:pt idx="161">
                  <c:v>-2.3932189899999998</c:v>
                </c:pt>
                <c:pt idx="162">
                  <c:v>-2.4259338399999999</c:v>
                </c:pt>
                <c:pt idx="163">
                  <c:v>-2.4639587399999998</c:v>
                </c:pt>
                <c:pt idx="164">
                  <c:v>-2.4965515100000002</c:v>
                </c:pt>
                <c:pt idx="165">
                  <c:v>-2.5312194799999999</c:v>
                </c:pt>
                <c:pt idx="166">
                  <c:v>-2.5664672899999998</c:v>
                </c:pt>
                <c:pt idx="167">
                  <c:v>-2.5664672899999998</c:v>
                </c:pt>
                <c:pt idx="168">
                  <c:v>-2.60122681</c:v>
                </c:pt>
                <c:pt idx="169">
                  <c:v>-2.6329345700000002</c:v>
                </c:pt>
                <c:pt idx="170">
                  <c:v>-2.6329345700000002</c:v>
                </c:pt>
                <c:pt idx="171">
                  <c:v>-2.67001343</c:v>
                </c:pt>
                <c:pt idx="172">
                  <c:v>-2.7403564500000002</c:v>
                </c:pt>
                <c:pt idx="173">
                  <c:v>-2.7403564500000002</c:v>
                </c:pt>
                <c:pt idx="174">
                  <c:v>-2.7723998999999999</c:v>
                </c:pt>
                <c:pt idx="175">
                  <c:v>-2.80450439</c:v>
                </c:pt>
                <c:pt idx="176">
                  <c:v>-2.80450439</c:v>
                </c:pt>
                <c:pt idx="177">
                  <c:v>-2.8412475599999998</c:v>
                </c:pt>
                <c:pt idx="178">
                  <c:v>-2.8781127899999999</c:v>
                </c:pt>
                <c:pt idx="179">
                  <c:v>-2.9096984899999998</c:v>
                </c:pt>
                <c:pt idx="180">
                  <c:v>-2.9096984899999998</c:v>
                </c:pt>
                <c:pt idx="181">
                  <c:v>-2.9794616700000001</c:v>
                </c:pt>
                <c:pt idx="182">
                  <c:v>-3.0141601599999999</c:v>
                </c:pt>
                <c:pt idx="183">
                  <c:v>-3.0141601599999999</c:v>
                </c:pt>
                <c:pt idx="184">
                  <c:v>-3.0468444799999999</c:v>
                </c:pt>
                <c:pt idx="185">
                  <c:v>-3.0765380900000001</c:v>
                </c:pt>
                <c:pt idx="186">
                  <c:v>-3.1107482900000001</c:v>
                </c:pt>
                <c:pt idx="187">
                  <c:v>-3.1107482900000001</c:v>
                </c:pt>
                <c:pt idx="188">
                  <c:v>-3.1455993699999998</c:v>
                </c:pt>
                <c:pt idx="189">
                  <c:v>-3.17739868</c:v>
                </c:pt>
                <c:pt idx="190">
                  <c:v>-3.2181701700000001</c:v>
                </c:pt>
                <c:pt idx="191">
                  <c:v>-3.2181701700000001</c:v>
                </c:pt>
                <c:pt idx="192">
                  <c:v>-3.2595214800000001</c:v>
                </c:pt>
                <c:pt idx="193">
                  <c:v>-3.2937011699999998</c:v>
                </c:pt>
                <c:pt idx="194">
                  <c:v>-3.3304443400000001</c:v>
                </c:pt>
                <c:pt idx="195">
                  <c:v>-3.3304443400000001</c:v>
                </c:pt>
                <c:pt idx="196">
                  <c:v>-3.3627319299999998</c:v>
                </c:pt>
                <c:pt idx="197">
                  <c:v>-3.3959655799999999</c:v>
                </c:pt>
                <c:pt idx="198">
                  <c:v>-3.4322509800000001</c:v>
                </c:pt>
                <c:pt idx="199">
                  <c:v>-3.4642639200000001</c:v>
                </c:pt>
                <c:pt idx="200">
                  <c:v>-3.4945983900000002</c:v>
                </c:pt>
                <c:pt idx="201">
                  <c:v>-3.4945983900000002</c:v>
                </c:pt>
                <c:pt idx="202">
                  <c:v>-3.5305786100000001</c:v>
                </c:pt>
                <c:pt idx="203">
                  <c:v>-3.5615844700000001</c:v>
                </c:pt>
                <c:pt idx="204">
                  <c:v>-3.5962524400000002</c:v>
                </c:pt>
                <c:pt idx="205">
                  <c:v>-3.5962524400000002</c:v>
                </c:pt>
                <c:pt idx="206">
                  <c:v>-3.6296081500000001</c:v>
                </c:pt>
                <c:pt idx="207">
                  <c:v>-3.6679992700000001</c:v>
                </c:pt>
                <c:pt idx="208">
                  <c:v>-3.70541382</c:v>
                </c:pt>
                <c:pt idx="209">
                  <c:v>-3.7424011199999998</c:v>
                </c:pt>
                <c:pt idx="210">
                  <c:v>-3.7722167999999998</c:v>
                </c:pt>
                <c:pt idx="211">
                  <c:v>-3.7722167999999998</c:v>
                </c:pt>
                <c:pt idx="212">
                  <c:v>-3.8202819799999999</c:v>
                </c:pt>
                <c:pt idx="213">
                  <c:v>-3.8202819799999999</c:v>
                </c:pt>
                <c:pt idx="214">
                  <c:v>-3.85342407</c:v>
                </c:pt>
                <c:pt idx="215">
                  <c:v>-3.88357544</c:v>
                </c:pt>
                <c:pt idx="216">
                  <c:v>-3.9153747600000002</c:v>
                </c:pt>
                <c:pt idx="217">
                  <c:v>-3.9483337399999998</c:v>
                </c:pt>
                <c:pt idx="218">
                  <c:v>-3.9760742200000001</c:v>
                </c:pt>
                <c:pt idx="219">
                  <c:v>-3.9760742200000001</c:v>
                </c:pt>
                <c:pt idx="220">
                  <c:v>-4.0071105999999999</c:v>
                </c:pt>
                <c:pt idx="221">
                  <c:v>-4.0429992700000001</c:v>
                </c:pt>
                <c:pt idx="222">
                  <c:v>-4.0760192899999996</c:v>
                </c:pt>
                <c:pt idx="223">
                  <c:v>-4.0760192899999996</c:v>
                </c:pt>
                <c:pt idx="224">
                  <c:v>-4.1098327599999998</c:v>
                </c:pt>
                <c:pt idx="225">
                  <c:v>-4.1416626000000001</c:v>
                </c:pt>
                <c:pt idx="226">
                  <c:v>-4.1806030300000003</c:v>
                </c:pt>
                <c:pt idx="227">
                  <c:v>-4.2189636200000002</c:v>
                </c:pt>
                <c:pt idx="228">
                  <c:v>-4.2536315900000004</c:v>
                </c:pt>
                <c:pt idx="229">
                  <c:v>-4.2536315900000004</c:v>
                </c:pt>
                <c:pt idx="230">
                  <c:v>-4.28482056</c:v>
                </c:pt>
                <c:pt idx="231">
                  <c:v>-4.3220825200000004</c:v>
                </c:pt>
                <c:pt idx="232">
                  <c:v>-4.3601074200000003</c:v>
                </c:pt>
                <c:pt idx="233">
                  <c:v>-4.3601074200000003</c:v>
                </c:pt>
                <c:pt idx="234">
                  <c:v>-4.39471436</c:v>
                </c:pt>
                <c:pt idx="235">
                  <c:v>-4.4302063</c:v>
                </c:pt>
                <c:pt idx="236">
                  <c:v>-4.4632263200000004</c:v>
                </c:pt>
                <c:pt idx="237">
                  <c:v>-4.5013122599999997</c:v>
                </c:pt>
                <c:pt idx="238">
                  <c:v>-4.5339965800000002</c:v>
                </c:pt>
                <c:pt idx="239">
                  <c:v>-4.5339965800000002</c:v>
                </c:pt>
                <c:pt idx="240">
                  <c:v>-4.5724487299999996</c:v>
                </c:pt>
                <c:pt idx="241">
                  <c:v>-4.60598755</c:v>
                </c:pt>
                <c:pt idx="242">
                  <c:v>-4.6438903800000002</c:v>
                </c:pt>
                <c:pt idx="243">
                  <c:v>-4.6438903800000002</c:v>
                </c:pt>
                <c:pt idx="244">
                  <c:v>-4.7144164999999996</c:v>
                </c:pt>
                <c:pt idx="245">
                  <c:v>-4.7144164999999996</c:v>
                </c:pt>
                <c:pt idx="246">
                  <c:v>-4.75</c:v>
                </c:pt>
                <c:pt idx="247">
                  <c:v>-4.7822876000000001</c:v>
                </c:pt>
                <c:pt idx="248">
                  <c:v>-4.8200378400000004</c:v>
                </c:pt>
                <c:pt idx="249">
                  <c:v>-4.8200378400000004</c:v>
                </c:pt>
                <c:pt idx="250">
                  <c:v>-4.8555602999999996</c:v>
                </c:pt>
                <c:pt idx="251">
                  <c:v>-4.8877868700000002</c:v>
                </c:pt>
                <c:pt idx="252">
                  <c:v>-4.8877868700000002</c:v>
                </c:pt>
                <c:pt idx="253">
                  <c:v>-4.9597778300000002</c:v>
                </c:pt>
                <c:pt idx="254">
                  <c:v>-4.99200439</c:v>
                </c:pt>
                <c:pt idx="255">
                  <c:v>-4.99200439</c:v>
                </c:pt>
                <c:pt idx="256">
                  <c:v>-5.0272522000000004</c:v>
                </c:pt>
                <c:pt idx="257">
                  <c:v>-5.0622253400000004</c:v>
                </c:pt>
                <c:pt idx="258">
                  <c:v>-5.0622253400000004</c:v>
                </c:pt>
                <c:pt idx="259">
                  <c:v>-5.0971984900000002</c:v>
                </c:pt>
                <c:pt idx="260">
                  <c:v>-5.1322937</c:v>
                </c:pt>
                <c:pt idx="261">
                  <c:v>-5.1649780300000003</c:v>
                </c:pt>
                <c:pt idx="262">
                  <c:v>-5.2028808599999996</c:v>
                </c:pt>
                <c:pt idx="263">
                  <c:v>-5.23809814</c:v>
                </c:pt>
                <c:pt idx="264">
                  <c:v>-5.2734069799999999</c:v>
                </c:pt>
                <c:pt idx="265">
                  <c:v>-5.2734069799999999</c:v>
                </c:pt>
                <c:pt idx="266">
                  <c:v>-5.3081359900000002</c:v>
                </c:pt>
                <c:pt idx="267">
                  <c:v>-5.3406677199999999</c:v>
                </c:pt>
                <c:pt idx="268">
                  <c:v>-5.3406677199999999</c:v>
                </c:pt>
                <c:pt idx="269">
                  <c:v>-5.3779907199999997</c:v>
                </c:pt>
                <c:pt idx="270">
                  <c:v>-5.4477844199999996</c:v>
                </c:pt>
                <c:pt idx="271">
                  <c:v>-5.4477844199999996</c:v>
                </c:pt>
                <c:pt idx="272">
                  <c:v>-5.4800109900000002</c:v>
                </c:pt>
                <c:pt idx="273">
                  <c:v>-5.5150146500000004</c:v>
                </c:pt>
                <c:pt idx="274">
                  <c:v>-5.5150146500000004</c:v>
                </c:pt>
                <c:pt idx="275">
                  <c:v>-5.5503539999999996</c:v>
                </c:pt>
                <c:pt idx="276">
                  <c:v>-5.5870361300000004</c:v>
                </c:pt>
                <c:pt idx="277">
                  <c:v>-5.6224975600000002</c:v>
                </c:pt>
                <c:pt idx="278">
                  <c:v>-5.6224975600000002</c:v>
                </c:pt>
                <c:pt idx="279">
                  <c:v>-5.69293213</c:v>
                </c:pt>
                <c:pt idx="280">
                  <c:v>-5.69293213</c:v>
                </c:pt>
                <c:pt idx="281">
                  <c:v>-5.7278137200000003</c:v>
                </c:pt>
                <c:pt idx="282">
                  <c:v>-5.7603454599999999</c:v>
                </c:pt>
                <c:pt idx="283">
                  <c:v>-5.78991699</c:v>
                </c:pt>
                <c:pt idx="284">
                  <c:v>-5.8252868700000002</c:v>
                </c:pt>
                <c:pt idx="285">
                  <c:v>-5.8252868700000002</c:v>
                </c:pt>
                <c:pt idx="286">
                  <c:v>-5.8576049799999996</c:v>
                </c:pt>
                <c:pt idx="287">
                  <c:v>-5.8946227999999996</c:v>
                </c:pt>
                <c:pt idx="288">
                  <c:v>-5.93002319</c:v>
                </c:pt>
                <c:pt idx="289">
                  <c:v>-5.9672546400000002</c:v>
                </c:pt>
                <c:pt idx="290">
                  <c:v>-6.0019836399999997</c:v>
                </c:pt>
                <c:pt idx="291">
                  <c:v>-6.0019836399999997</c:v>
                </c:pt>
                <c:pt idx="292">
                  <c:v>-6.0344543499999999</c:v>
                </c:pt>
                <c:pt idx="293">
                  <c:v>-6.0645141599999999</c:v>
                </c:pt>
                <c:pt idx="294">
                  <c:v>-6.0970459000000004</c:v>
                </c:pt>
                <c:pt idx="295">
                  <c:v>-6.0970459000000004</c:v>
                </c:pt>
                <c:pt idx="296">
                  <c:v>-6.1441650399999999</c:v>
                </c:pt>
                <c:pt idx="297">
                  <c:v>-6.1816711399999997</c:v>
                </c:pt>
                <c:pt idx="298">
                  <c:v>-6.2138061499999999</c:v>
                </c:pt>
                <c:pt idx="299">
                  <c:v>-6.2501525899999999</c:v>
                </c:pt>
                <c:pt idx="300">
                  <c:v>-6.2501525899999999</c:v>
                </c:pt>
                <c:pt idx="301">
                  <c:v>-6.2817382799999999</c:v>
                </c:pt>
                <c:pt idx="302">
                  <c:v>-6.31674194</c:v>
                </c:pt>
                <c:pt idx="303">
                  <c:v>-6.3489074700000003</c:v>
                </c:pt>
                <c:pt idx="304">
                  <c:v>-6.3489074700000003</c:v>
                </c:pt>
                <c:pt idx="305">
                  <c:v>-6.3830871599999996</c:v>
                </c:pt>
                <c:pt idx="306">
                  <c:v>-6.4375305200000001</c:v>
                </c:pt>
                <c:pt idx="307">
                  <c:v>-6.4691467300000003</c:v>
                </c:pt>
                <c:pt idx="308">
                  <c:v>-6.4691467300000003</c:v>
                </c:pt>
                <c:pt idx="309">
                  <c:v>-6.5031127900000003</c:v>
                </c:pt>
                <c:pt idx="310">
                  <c:v>-6.54025269</c:v>
                </c:pt>
                <c:pt idx="311">
                  <c:v>-6.54025269</c:v>
                </c:pt>
                <c:pt idx="312">
                  <c:v>-6.5718078599999998</c:v>
                </c:pt>
                <c:pt idx="313">
                  <c:v>-6.6090698200000002</c:v>
                </c:pt>
                <c:pt idx="314">
                  <c:v>-6.6412658699999998</c:v>
                </c:pt>
                <c:pt idx="315">
                  <c:v>-6.67459106</c:v>
                </c:pt>
                <c:pt idx="316">
                  <c:v>-6.7124939000000001</c:v>
                </c:pt>
                <c:pt idx="317">
                  <c:v>-6.7446594199999996</c:v>
                </c:pt>
                <c:pt idx="318">
                  <c:v>-6.7446594199999996</c:v>
                </c:pt>
                <c:pt idx="319">
                  <c:v>-6.7763366700000001</c:v>
                </c:pt>
                <c:pt idx="320">
                  <c:v>-6.8119201699999996</c:v>
                </c:pt>
                <c:pt idx="321">
                  <c:v>-6.8119201699999996</c:v>
                </c:pt>
                <c:pt idx="322">
                  <c:v>-6.8457641599999999</c:v>
                </c:pt>
                <c:pt idx="323">
                  <c:v>-6.8795471199999998</c:v>
                </c:pt>
                <c:pt idx="324">
                  <c:v>-6.9107665999999996</c:v>
                </c:pt>
                <c:pt idx="325">
                  <c:v>-6.94735718</c:v>
                </c:pt>
                <c:pt idx="326">
                  <c:v>-6.9783630399999996</c:v>
                </c:pt>
                <c:pt idx="327">
                  <c:v>-6.9783630399999996</c:v>
                </c:pt>
                <c:pt idx="328">
                  <c:v>-7.01376343</c:v>
                </c:pt>
                <c:pt idx="329">
                  <c:v>-7.0476379400000004</c:v>
                </c:pt>
                <c:pt idx="330">
                  <c:v>-7.0802307100000004</c:v>
                </c:pt>
                <c:pt idx="331">
                  <c:v>-7.0802307100000004</c:v>
                </c:pt>
                <c:pt idx="332">
                  <c:v>-7.1089477499999996</c:v>
                </c:pt>
                <c:pt idx="333">
                  <c:v>-7.1428833000000003</c:v>
                </c:pt>
                <c:pt idx="334">
                  <c:v>-7.1723938</c:v>
                </c:pt>
                <c:pt idx="335">
                  <c:v>-7.20397949</c:v>
                </c:pt>
                <c:pt idx="336">
                  <c:v>-7.2366638200000004</c:v>
                </c:pt>
                <c:pt idx="337">
                  <c:v>-7.2366638200000004</c:v>
                </c:pt>
                <c:pt idx="338">
                  <c:v>-7.2672119100000003</c:v>
                </c:pt>
                <c:pt idx="339">
                  <c:v>-7.29873657</c:v>
                </c:pt>
                <c:pt idx="340">
                  <c:v>-7.29873657</c:v>
                </c:pt>
                <c:pt idx="341">
                  <c:v>-7.3298645000000002</c:v>
                </c:pt>
                <c:pt idx="342">
                  <c:v>-7.3912963899999999</c:v>
                </c:pt>
                <c:pt idx="343">
                  <c:v>-7.3912963899999999</c:v>
                </c:pt>
                <c:pt idx="344">
                  <c:v>-7.4216613799999998</c:v>
                </c:pt>
                <c:pt idx="345">
                  <c:v>-7.4576415999999996</c:v>
                </c:pt>
                <c:pt idx="346">
                  <c:v>-7.4886779800000003</c:v>
                </c:pt>
                <c:pt idx="347">
                  <c:v>-7.4886779800000003</c:v>
                </c:pt>
                <c:pt idx="348">
                  <c:v>-7.5195617700000001</c:v>
                </c:pt>
                <c:pt idx="349">
                  <c:v>-7.5487060499999998</c:v>
                </c:pt>
                <c:pt idx="350">
                  <c:v>-7.57403564</c:v>
                </c:pt>
                <c:pt idx="351">
                  <c:v>-7.6051025399999999</c:v>
                </c:pt>
                <c:pt idx="352">
                  <c:v>-7.6051025399999999</c:v>
                </c:pt>
                <c:pt idx="353">
                  <c:v>-7.6376342800000003</c:v>
                </c:pt>
                <c:pt idx="354">
                  <c:v>-7.6645507799999999</c:v>
                </c:pt>
                <c:pt idx="355">
                  <c:v>-7.6882324200000003</c:v>
                </c:pt>
                <c:pt idx="356">
                  <c:v>-7.6882324200000003</c:v>
                </c:pt>
                <c:pt idx="357">
                  <c:v>-7.6987304700000001</c:v>
                </c:pt>
                <c:pt idx="358">
                  <c:v>-7.7004394500000002</c:v>
                </c:pt>
                <c:pt idx="359">
                  <c:v>-7.7013244600000004</c:v>
                </c:pt>
                <c:pt idx="360">
                  <c:v>-7.7017517099999999</c:v>
                </c:pt>
                <c:pt idx="361">
                  <c:v>-7.7015075700000004</c:v>
                </c:pt>
                <c:pt idx="362">
                  <c:v>-7.7015075700000004</c:v>
                </c:pt>
                <c:pt idx="363">
                  <c:v>-7.7015075700000004</c:v>
                </c:pt>
                <c:pt idx="364">
                  <c:v>-7.7009582500000002</c:v>
                </c:pt>
                <c:pt idx="365">
                  <c:v>-7.7009582500000002</c:v>
                </c:pt>
                <c:pt idx="366">
                  <c:v>-7.7020873999999999</c:v>
                </c:pt>
                <c:pt idx="367">
                  <c:v>-7.7006530800000004</c:v>
                </c:pt>
                <c:pt idx="368">
                  <c:v>-7.7008056600000003</c:v>
                </c:pt>
                <c:pt idx="369">
                  <c:v>-7.7012023899999997</c:v>
                </c:pt>
                <c:pt idx="370">
                  <c:v>-7.70040894</c:v>
                </c:pt>
                <c:pt idx="371">
                  <c:v>-7.7003784199999998</c:v>
                </c:pt>
                <c:pt idx="372">
                  <c:v>-7.7003784199999998</c:v>
                </c:pt>
                <c:pt idx="373">
                  <c:v>-7.7003478999999997</c:v>
                </c:pt>
                <c:pt idx="374">
                  <c:v>-7.7001037600000002</c:v>
                </c:pt>
                <c:pt idx="375">
                  <c:v>-7.7001037600000002</c:v>
                </c:pt>
                <c:pt idx="376">
                  <c:v>-7.7000427199999999</c:v>
                </c:pt>
                <c:pt idx="377">
                  <c:v>-7.7002258299999999</c:v>
                </c:pt>
                <c:pt idx="378">
                  <c:v>-7.7006225600000002</c:v>
                </c:pt>
                <c:pt idx="379">
                  <c:v>-7.7006225600000002</c:v>
                </c:pt>
                <c:pt idx="380">
                  <c:v>-7.7003173800000004</c:v>
                </c:pt>
                <c:pt idx="381">
                  <c:v>-7.7005615199999999</c:v>
                </c:pt>
                <c:pt idx="382">
                  <c:v>-7.7002563500000001</c:v>
                </c:pt>
                <c:pt idx="383">
                  <c:v>-7.7002563500000001</c:v>
                </c:pt>
                <c:pt idx="384">
                  <c:v>-7.6994628900000004</c:v>
                </c:pt>
                <c:pt idx="385">
                  <c:v>-7.6996460000000004</c:v>
                </c:pt>
                <c:pt idx="386">
                  <c:v>-7.7005310099999997</c:v>
                </c:pt>
                <c:pt idx="387">
                  <c:v>-7.7000427199999999</c:v>
                </c:pt>
                <c:pt idx="388">
                  <c:v>-7.6997985800000004</c:v>
                </c:pt>
                <c:pt idx="389">
                  <c:v>-7.6997985800000004</c:v>
                </c:pt>
                <c:pt idx="390">
                  <c:v>-7.6999816900000004</c:v>
                </c:pt>
                <c:pt idx="391">
                  <c:v>-7.7001037600000002</c:v>
                </c:pt>
                <c:pt idx="392">
                  <c:v>-7.7001647899999996</c:v>
                </c:pt>
                <c:pt idx="393">
                  <c:v>-7.7001647899999996</c:v>
                </c:pt>
                <c:pt idx="394">
                  <c:v>-7.6996765099999998</c:v>
                </c:pt>
                <c:pt idx="395">
                  <c:v>-7.7001037600000002</c:v>
                </c:pt>
                <c:pt idx="396">
                  <c:v>-7.7001037600000002</c:v>
                </c:pt>
                <c:pt idx="397">
                  <c:v>-7.6999511700000003</c:v>
                </c:pt>
                <c:pt idx="398">
                  <c:v>-7.7003173800000004</c:v>
                </c:pt>
                <c:pt idx="399">
                  <c:v>-7.7003173800000004</c:v>
                </c:pt>
                <c:pt idx="400">
                  <c:v>-7.7005615199999999</c:v>
                </c:pt>
                <c:pt idx="401">
                  <c:v>-7.6999816900000004</c:v>
                </c:pt>
                <c:pt idx="402">
                  <c:v>-7.6990661600000001</c:v>
                </c:pt>
                <c:pt idx="403">
                  <c:v>-7.6990661600000001</c:v>
                </c:pt>
                <c:pt idx="404">
                  <c:v>-7.7001037600000002</c:v>
                </c:pt>
                <c:pt idx="405">
                  <c:v>-7.7002868700000002</c:v>
                </c:pt>
                <c:pt idx="406">
                  <c:v>-7.6999816900000004</c:v>
                </c:pt>
                <c:pt idx="407">
                  <c:v>-7.7001647899999996</c:v>
                </c:pt>
                <c:pt idx="408">
                  <c:v>-7.7002258299999999</c:v>
                </c:pt>
                <c:pt idx="409">
                  <c:v>-7.7002258299999999</c:v>
                </c:pt>
                <c:pt idx="410">
                  <c:v>-7.6999816900000004</c:v>
                </c:pt>
                <c:pt idx="411">
                  <c:v>-7.7002563500000001</c:v>
                </c:pt>
                <c:pt idx="412">
                  <c:v>-7.7001037600000002</c:v>
                </c:pt>
                <c:pt idx="413">
                  <c:v>-7.7001037600000002</c:v>
                </c:pt>
                <c:pt idx="414">
                  <c:v>-7.6996765099999998</c:v>
                </c:pt>
                <c:pt idx="415">
                  <c:v>-7.7000427199999999</c:v>
                </c:pt>
                <c:pt idx="416">
                  <c:v>-7.7001953099999998</c:v>
                </c:pt>
                <c:pt idx="417">
                  <c:v>-7.7001342800000003</c:v>
                </c:pt>
                <c:pt idx="418">
                  <c:v>-7.6996765099999998</c:v>
                </c:pt>
                <c:pt idx="419">
                  <c:v>-7.6996765099999998</c:v>
                </c:pt>
                <c:pt idx="420">
                  <c:v>-7.7001342800000003</c:v>
                </c:pt>
                <c:pt idx="421">
                  <c:v>-7.6999816900000004</c:v>
                </c:pt>
                <c:pt idx="422">
                  <c:v>-7.6999816900000004</c:v>
                </c:pt>
                <c:pt idx="423">
                  <c:v>-7.6998596199999998</c:v>
                </c:pt>
                <c:pt idx="424">
                  <c:v>-7.7001647899999996</c:v>
                </c:pt>
                <c:pt idx="425">
                  <c:v>-7.7003784199999998</c:v>
                </c:pt>
                <c:pt idx="426">
                  <c:v>-7.6999511700000003</c:v>
                </c:pt>
                <c:pt idx="427">
                  <c:v>-7.69973755</c:v>
                </c:pt>
                <c:pt idx="428">
                  <c:v>-7.69973755</c:v>
                </c:pt>
                <c:pt idx="429">
                  <c:v>-7.7001037600000002</c:v>
                </c:pt>
                <c:pt idx="430">
                  <c:v>-7.6999511700000003</c:v>
                </c:pt>
                <c:pt idx="431">
                  <c:v>-7.6997070299999999</c:v>
                </c:pt>
                <c:pt idx="432">
                  <c:v>-7.6997070299999999</c:v>
                </c:pt>
                <c:pt idx="433">
                  <c:v>-7.6997070299999999</c:v>
                </c:pt>
                <c:pt idx="434">
                  <c:v>-7.6997070299999999</c:v>
                </c:pt>
                <c:pt idx="435">
                  <c:v>-7.7000427199999999</c:v>
                </c:pt>
                <c:pt idx="436">
                  <c:v>-7.70007324</c:v>
                </c:pt>
                <c:pt idx="437">
                  <c:v>-7.6999511700000003</c:v>
                </c:pt>
                <c:pt idx="438">
                  <c:v>-7.6999511700000003</c:v>
                </c:pt>
                <c:pt idx="439">
                  <c:v>-7.7000122099999997</c:v>
                </c:pt>
                <c:pt idx="440">
                  <c:v>-7.6998596199999998</c:v>
                </c:pt>
                <c:pt idx="441">
                  <c:v>-7.7002258299999999</c:v>
                </c:pt>
                <c:pt idx="442">
                  <c:v>-7.7000122099999997</c:v>
                </c:pt>
                <c:pt idx="443">
                  <c:v>-7.6997070299999999</c:v>
                </c:pt>
                <c:pt idx="444">
                  <c:v>-7.6997070299999999</c:v>
                </c:pt>
                <c:pt idx="445">
                  <c:v>-7.7001037600000002</c:v>
                </c:pt>
                <c:pt idx="446">
                  <c:v>-7.6955261200000002</c:v>
                </c:pt>
                <c:pt idx="447">
                  <c:v>-7.6955261200000002</c:v>
                </c:pt>
                <c:pt idx="448">
                  <c:v>-7.7391052199999999</c:v>
                </c:pt>
                <c:pt idx="449">
                  <c:v>-7.7937011700000003</c:v>
                </c:pt>
                <c:pt idx="450">
                  <c:v>-7.8159484900000002</c:v>
                </c:pt>
                <c:pt idx="451">
                  <c:v>-7.8190307600000004</c:v>
                </c:pt>
                <c:pt idx="452">
                  <c:v>-7.8221130399999996</c:v>
                </c:pt>
                <c:pt idx="453">
                  <c:v>-7.8221130399999996</c:v>
                </c:pt>
                <c:pt idx="454">
                  <c:v>-7.8297729499999997</c:v>
                </c:pt>
                <c:pt idx="455">
                  <c:v>-7.8372802699999999</c:v>
                </c:pt>
                <c:pt idx="456">
                  <c:v>-7.8447265599999998</c:v>
                </c:pt>
                <c:pt idx="457">
                  <c:v>-7.8447265599999998</c:v>
                </c:pt>
                <c:pt idx="458">
                  <c:v>-7.8484802199999999</c:v>
                </c:pt>
                <c:pt idx="459">
                  <c:v>-7.8572997999999998</c:v>
                </c:pt>
                <c:pt idx="460">
                  <c:v>-7.8616027800000001</c:v>
                </c:pt>
                <c:pt idx="461">
                  <c:v>-7.8608093300000004</c:v>
                </c:pt>
                <c:pt idx="462">
                  <c:v>-7.8735351600000003</c:v>
                </c:pt>
                <c:pt idx="463">
                  <c:v>-7.8735351600000003</c:v>
                </c:pt>
                <c:pt idx="464">
                  <c:v>-7.8713073700000002</c:v>
                </c:pt>
                <c:pt idx="465">
                  <c:v>-7.8782348600000001</c:v>
                </c:pt>
                <c:pt idx="466">
                  <c:v>-7.8782348600000001</c:v>
                </c:pt>
                <c:pt idx="467">
                  <c:v>-7.8800659199999998</c:v>
                </c:pt>
                <c:pt idx="468">
                  <c:v>-7.8906860400000003</c:v>
                </c:pt>
                <c:pt idx="469">
                  <c:v>-7.8906860400000003</c:v>
                </c:pt>
                <c:pt idx="470">
                  <c:v>-7.8907470699999998</c:v>
                </c:pt>
                <c:pt idx="471">
                  <c:v>-7.8921203599999998</c:v>
                </c:pt>
                <c:pt idx="472">
                  <c:v>-7.8921203599999998</c:v>
                </c:pt>
                <c:pt idx="473">
                  <c:v>-7.8994445799999999</c:v>
                </c:pt>
                <c:pt idx="474">
                  <c:v>-7.89825439</c:v>
                </c:pt>
                <c:pt idx="475">
                  <c:v>-7.9049072300000001</c:v>
                </c:pt>
                <c:pt idx="476">
                  <c:v>-7.9044799799999996</c:v>
                </c:pt>
                <c:pt idx="477">
                  <c:v>-7.9083862299999996</c:v>
                </c:pt>
                <c:pt idx="478">
                  <c:v>-7.9083862299999996</c:v>
                </c:pt>
                <c:pt idx="479">
                  <c:v>-7.9109191900000004</c:v>
                </c:pt>
                <c:pt idx="480">
                  <c:v>-7.9143066400000004</c:v>
                </c:pt>
                <c:pt idx="481">
                  <c:v>-7.9183349600000001</c:v>
                </c:pt>
                <c:pt idx="482">
                  <c:v>-7.9183349600000001</c:v>
                </c:pt>
                <c:pt idx="483">
                  <c:v>-7.9160461399999997</c:v>
                </c:pt>
                <c:pt idx="484">
                  <c:v>-7.9271850600000002</c:v>
                </c:pt>
                <c:pt idx="485">
                  <c:v>-7.9271850600000002</c:v>
                </c:pt>
                <c:pt idx="486">
                  <c:v>-7.9292602499999996</c:v>
                </c:pt>
                <c:pt idx="487">
                  <c:v>-7.9356079099999999</c:v>
                </c:pt>
                <c:pt idx="488">
                  <c:v>-7.9356079099999999</c:v>
                </c:pt>
                <c:pt idx="489">
                  <c:v>-7.9387817399999996</c:v>
                </c:pt>
                <c:pt idx="490">
                  <c:v>-7.9427795400000001</c:v>
                </c:pt>
                <c:pt idx="491">
                  <c:v>-7.9427795400000001</c:v>
                </c:pt>
                <c:pt idx="492">
                  <c:v>-7.94055176</c:v>
                </c:pt>
                <c:pt idx="493">
                  <c:v>-7.9536132799999999</c:v>
                </c:pt>
                <c:pt idx="494">
                  <c:v>-7.9483032199999997</c:v>
                </c:pt>
                <c:pt idx="495">
                  <c:v>-7.95651245</c:v>
                </c:pt>
                <c:pt idx="496">
                  <c:v>-7.9602355999999999</c:v>
                </c:pt>
                <c:pt idx="497">
                  <c:v>-7.9602355999999999</c:v>
                </c:pt>
                <c:pt idx="498">
                  <c:v>-7.9576110800000004</c:v>
                </c:pt>
                <c:pt idx="499">
                  <c:v>-7.9701538100000002</c:v>
                </c:pt>
                <c:pt idx="500">
                  <c:v>-7.9673767099999999</c:v>
                </c:pt>
                <c:pt idx="501">
                  <c:v>-7.9673767099999999</c:v>
                </c:pt>
                <c:pt idx="502">
                  <c:v>-7.9714965800000002</c:v>
                </c:pt>
                <c:pt idx="503">
                  <c:v>-7.9792175299999997</c:v>
                </c:pt>
                <c:pt idx="504">
                  <c:v>-7.9771728499999996</c:v>
                </c:pt>
                <c:pt idx="505">
                  <c:v>-7.9863281300000004</c:v>
                </c:pt>
                <c:pt idx="506">
                  <c:v>-7.98403931</c:v>
                </c:pt>
                <c:pt idx="507">
                  <c:v>-7.98403931</c:v>
                </c:pt>
                <c:pt idx="508">
                  <c:v>-7.9873046900000002</c:v>
                </c:pt>
                <c:pt idx="509">
                  <c:v>-7.9968261700000003</c:v>
                </c:pt>
                <c:pt idx="510">
                  <c:v>-7.9938659699999999</c:v>
                </c:pt>
                <c:pt idx="511">
                  <c:v>-7.9938659699999999</c:v>
                </c:pt>
                <c:pt idx="512">
                  <c:v>-8.0004882800000008</c:v>
                </c:pt>
                <c:pt idx="513">
                  <c:v>-8.0004882800000008</c:v>
                </c:pt>
                <c:pt idx="514">
                  <c:v>-8.0054321300000009</c:v>
                </c:pt>
                <c:pt idx="515">
                  <c:v>-8.0093994100000003</c:v>
                </c:pt>
                <c:pt idx="516">
                  <c:v>-8.0093078599999998</c:v>
                </c:pt>
                <c:pt idx="517">
                  <c:v>-8.0093078599999998</c:v>
                </c:pt>
                <c:pt idx="518">
                  <c:v>-8.0191650400000007</c:v>
                </c:pt>
                <c:pt idx="519">
                  <c:v>-8.0146179199999992</c:v>
                </c:pt>
                <c:pt idx="520">
                  <c:v>-8.0223083499999994</c:v>
                </c:pt>
                <c:pt idx="521">
                  <c:v>-8.0246887200000003</c:v>
                </c:pt>
                <c:pt idx="522">
                  <c:v>-8.0220031699999996</c:v>
                </c:pt>
                <c:pt idx="523">
                  <c:v>-8.0220031699999996</c:v>
                </c:pt>
                <c:pt idx="524">
                  <c:v>-8.0335082999999994</c:v>
                </c:pt>
                <c:pt idx="525">
                  <c:v>-8.0312805199999993</c:v>
                </c:pt>
                <c:pt idx="526">
                  <c:v>-8.0312805199999993</c:v>
                </c:pt>
                <c:pt idx="527">
                  <c:v>-8.0364379899999996</c:v>
                </c:pt>
                <c:pt idx="528">
                  <c:v>-8.0373840300000001</c:v>
                </c:pt>
                <c:pt idx="529">
                  <c:v>-8.0363464400000009</c:v>
                </c:pt>
                <c:pt idx="530">
                  <c:v>-8.0467834499999995</c:v>
                </c:pt>
                <c:pt idx="531">
                  <c:v>-8.0426940899999995</c:v>
                </c:pt>
                <c:pt idx="532">
                  <c:v>-8.0426940899999995</c:v>
                </c:pt>
                <c:pt idx="533">
                  <c:v>-8.0485534699999999</c:v>
                </c:pt>
                <c:pt idx="534">
                  <c:v>-8.0498046900000002</c:v>
                </c:pt>
                <c:pt idx="535">
                  <c:v>-8.0485839800000001</c:v>
                </c:pt>
                <c:pt idx="536">
                  <c:v>-8.0485839800000001</c:v>
                </c:pt>
                <c:pt idx="537">
                  <c:v>-8.0560607900000001</c:v>
                </c:pt>
                <c:pt idx="538">
                  <c:v>-8.0599365200000008</c:v>
                </c:pt>
                <c:pt idx="539">
                  <c:v>-8.0599365200000008</c:v>
                </c:pt>
                <c:pt idx="540">
                  <c:v>-8.0614929199999992</c:v>
                </c:pt>
                <c:pt idx="541">
                  <c:v>-8.0578002899999994</c:v>
                </c:pt>
                <c:pt idx="542">
                  <c:v>-8.0578002899999994</c:v>
                </c:pt>
                <c:pt idx="543">
                  <c:v>-8.0653686499999999</c:v>
                </c:pt>
                <c:pt idx="544">
                  <c:v>-8.0669555699999993</c:v>
                </c:pt>
                <c:pt idx="545">
                  <c:v>-8.0669555699999993</c:v>
                </c:pt>
                <c:pt idx="546">
                  <c:v>-8.0705871600000005</c:v>
                </c:pt>
                <c:pt idx="547">
                  <c:v>-8.0717773400000006</c:v>
                </c:pt>
                <c:pt idx="548">
                  <c:v>-8.0717773400000006</c:v>
                </c:pt>
                <c:pt idx="549">
                  <c:v>-8.0791626000000001</c:v>
                </c:pt>
                <c:pt idx="550">
                  <c:v>-8.0738525400000007</c:v>
                </c:pt>
                <c:pt idx="551">
                  <c:v>-8.07897949</c:v>
                </c:pt>
                <c:pt idx="552">
                  <c:v>-8.07897949</c:v>
                </c:pt>
                <c:pt idx="553">
                  <c:v>-8.0813293500000007</c:v>
                </c:pt>
                <c:pt idx="554">
                  <c:v>-8.0743103000000005</c:v>
                </c:pt>
                <c:pt idx="555">
                  <c:v>-8.0792236299999995</c:v>
                </c:pt>
                <c:pt idx="556">
                  <c:v>-8.0863952599999998</c:v>
                </c:pt>
                <c:pt idx="557">
                  <c:v>-8.0864868199999993</c:v>
                </c:pt>
                <c:pt idx="558">
                  <c:v>-8.0864868199999993</c:v>
                </c:pt>
                <c:pt idx="559">
                  <c:v>-8.0856933600000005</c:v>
                </c:pt>
                <c:pt idx="560">
                  <c:v>-8.0882568399999997</c:v>
                </c:pt>
                <c:pt idx="561">
                  <c:v>-8.0882568399999997</c:v>
                </c:pt>
                <c:pt idx="562">
                  <c:v>-8.0945739700000008</c:v>
                </c:pt>
                <c:pt idx="563">
                  <c:v>-8.0926208499999994</c:v>
                </c:pt>
                <c:pt idx="564">
                  <c:v>-8.0926208499999994</c:v>
                </c:pt>
                <c:pt idx="565">
                  <c:v>-8.0957946799999991</c:v>
                </c:pt>
                <c:pt idx="566">
                  <c:v>-8.0950012200000003</c:v>
                </c:pt>
                <c:pt idx="567">
                  <c:v>-8.0950012200000003</c:v>
                </c:pt>
                <c:pt idx="568">
                  <c:v>-8.0965270999999994</c:v>
                </c:pt>
                <c:pt idx="569">
                  <c:v>-8.0973815899999995</c:v>
                </c:pt>
                <c:pt idx="570">
                  <c:v>-8.1005859400000002</c:v>
                </c:pt>
                <c:pt idx="571">
                  <c:v>-8.1005859400000002</c:v>
                </c:pt>
                <c:pt idx="572">
                  <c:v>-8.0991210900000006</c:v>
                </c:pt>
                <c:pt idx="573">
                  <c:v>-8.0991210900000006</c:v>
                </c:pt>
                <c:pt idx="574">
                  <c:v>-8.1035156300000004</c:v>
                </c:pt>
                <c:pt idx="575">
                  <c:v>-8.1044921900000002</c:v>
                </c:pt>
                <c:pt idx="576">
                  <c:v>-8.1036987299999996</c:v>
                </c:pt>
                <c:pt idx="577">
                  <c:v>-8.1036987299999996</c:v>
                </c:pt>
                <c:pt idx="578">
                  <c:v>-8.1034240700000009</c:v>
                </c:pt>
                <c:pt idx="579">
                  <c:v>-8.1025390599999998</c:v>
                </c:pt>
                <c:pt idx="580">
                  <c:v>-8.1025390599999998</c:v>
                </c:pt>
                <c:pt idx="581">
                  <c:v>-8.1062316899999995</c:v>
                </c:pt>
                <c:pt idx="582">
                  <c:v>-8.1083984400000002</c:v>
                </c:pt>
                <c:pt idx="583">
                  <c:v>-8.1083984400000002</c:v>
                </c:pt>
                <c:pt idx="584">
                  <c:v>-8.1085815399999994</c:v>
                </c:pt>
                <c:pt idx="585">
                  <c:v>-8.1107788099999993</c:v>
                </c:pt>
                <c:pt idx="586">
                  <c:v>-8.1112365700000009</c:v>
                </c:pt>
                <c:pt idx="587">
                  <c:v>-8.1112365700000009</c:v>
                </c:pt>
                <c:pt idx="588">
                  <c:v>-8.1094970699999998</c:v>
                </c:pt>
                <c:pt idx="589">
                  <c:v>-8.1097412099999993</c:v>
                </c:pt>
                <c:pt idx="590">
                  <c:v>-8.1097412099999993</c:v>
                </c:pt>
                <c:pt idx="591">
                  <c:v>-8.1154480000000007</c:v>
                </c:pt>
                <c:pt idx="592">
                  <c:v>-8.1147460900000006</c:v>
                </c:pt>
                <c:pt idx="593">
                  <c:v>-8.1147460900000006</c:v>
                </c:pt>
                <c:pt idx="594">
                  <c:v>-8.1119689899999994</c:v>
                </c:pt>
                <c:pt idx="595">
                  <c:v>-8.1159973099999991</c:v>
                </c:pt>
                <c:pt idx="596">
                  <c:v>-8.1159973099999991</c:v>
                </c:pt>
                <c:pt idx="597">
                  <c:v>-8.1160278300000002</c:v>
                </c:pt>
                <c:pt idx="598">
                  <c:v>-8.1161498999999999</c:v>
                </c:pt>
                <c:pt idx="599">
                  <c:v>-8.1169738799999998</c:v>
                </c:pt>
                <c:pt idx="600">
                  <c:v>-8.1169738799999998</c:v>
                </c:pt>
                <c:pt idx="601">
                  <c:v>-8.1222839400000009</c:v>
                </c:pt>
                <c:pt idx="602">
                  <c:v>-8.1171569800000007</c:v>
                </c:pt>
                <c:pt idx="603">
                  <c:v>-8.1171569800000007</c:v>
                </c:pt>
                <c:pt idx="604">
                  <c:v>-8.1189269999999993</c:v>
                </c:pt>
                <c:pt idx="605">
                  <c:v>-8.12109375</c:v>
                </c:pt>
                <c:pt idx="606">
                  <c:v>-8.12109375</c:v>
                </c:pt>
                <c:pt idx="607">
                  <c:v>-8.1232605000000007</c:v>
                </c:pt>
                <c:pt idx="608">
                  <c:v>-8.1229247999999998</c:v>
                </c:pt>
                <c:pt idx="609">
                  <c:v>-8.1202087400000007</c:v>
                </c:pt>
                <c:pt idx="610">
                  <c:v>-8.1232605000000007</c:v>
                </c:pt>
                <c:pt idx="611">
                  <c:v>-8.1259765599999998</c:v>
                </c:pt>
                <c:pt idx="612">
                  <c:v>-8.1259765599999998</c:v>
                </c:pt>
                <c:pt idx="613">
                  <c:v>-8.1278991699999992</c:v>
                </c:pt>
                <c:pt idx="614">
                  <c:v>-8.1258239700000008</c:v>
                </c:pt>
                <c:pt idx="615">
                  <c:v>-8.1263732900000001</c:v>
                </c:pt>
                <c:pt idx="616">
                  <c:v>-8.1263732900000001</c:v>
                </c:pt>
                <c:pt idx="617">
                  <c:v>-8.1321411099999992</c:v>
                </c:pt>
                <c:pt idx="618">
                  <c:v>-8.1284179699999992</c:v>
                </c:pt>
                <c:pt idx="619">
                  <c:v>-8.1284179699999992</c:v>
                </c:pt>
                <c:pt idx="620">
                  <c:v>-8.1323547400000002</c:v>
                </c:pt>
                <c:pt idx="621">
                  <c:v>-8.1293334999999995</c:v>
                </c:pt>
                <c:pt idx="622">
                  <c:v>-8.1338806199999993</c:v>
                </c:pt>
                <c:pt idx="623">
                  <c:v>-8.1338806199999993</c:v>
                </c:pt>
                <c:pt idx="624">
                  <c:v>-8.1329040500000005</c:v>
                </c:pt>
                <c:pt idx="625">
                  <c:v>-8.1336364700000008</c:v>
                </c:pt>
                <c:pt idx="626">
                  <c:v>-8.1336364700000008</c:v>
                </c:pt>
                <c:pt idx="627">
                  <c:v>-8.1371765099999998</c:v>
                </c:pt>
                <c:pt idx="628">
                  <c:v>-8.1362915000000005</c:v>
                </c:pt>
                <c:pt idx="629">
                  <c:v>-8.1362915000000005</c:v>
                </c:pt>
                <c:pt idx="630">
                  <c:v>-8.1387939500000002</c:v>
                </c:pt>
                <c:pt idx="631">
                  <c:v>-8.1406555199999993</c:v>
                </c:pt>
                <c:pt idx="632">
                  <c:v>-8.1406555199999993</c:v>
                </c:pt>
                <c:pt idx="633">
                  <c:v>-8.1383972199999999</c:v>
                </c:pt>
                <c:pt idx="634">
                  <c:v>-8.1351928699999991</c:v>
                </c:pt>
                <c:pt idx="635">
                  <c:v>-8.1351928699999991</c:v>
                </c:pt>
                <c:pt idx="636">
                  <c:v>-8.1374816899999995</c:v>
                </c:pt>
                <c:pt idx="637">
                  <c:v>-8.1410522499999995</c:v>
                </c:pt>
                <c:pt idx="638">
                  <c:v>-8.1410522499999995</c:v>
                </c:pt>
                <c:pt idx="639">
                  <c:v>-8.1435241699999992</c:v>
                </c:pt>
                <c:pt idx="640">
                  <c:v>-8.14453125</c:v>
                </c:pt>
                <c:pt idx="641">
                  <c:v>-8.14453125</c:v>
                </c:pt>
                <c:pt idx="642">
                  <c:v>-8.1445617699999993</c:v>
                </c:pt>
                <c:pt idx="643">
                  <c:v>-8.1416931199999993</c:v>
                </c:pt>
                <c:pt idx="644">
                  <c:v>-8.1468200700000004</c:v>
                </c:pt>
                <c:pt idx="645">
                  <c:v>-8.1468200700000004</c:v>
                </c:pt>
                <c:pt idx="646">
                  <c:v>-8.1452636700000003</c:v>
                </c:pt>
                <c:pt idx="647">
                  <c:v>-8.1464843800000004</c:v>
                </c:pt>
                <c:pt idx="648">
                  <c:v>-8.1464843800000004</c:v>
                </c:pt>
                <c:pt idx="649">
                  <c:v>-8.1484375</c:v>
                </c:pt>
                <c:pt idx="650">
                  <c:v>-8.1509704599999999</c:v>
                </c:pt>
                <c:pt idx="651">
                  <c:v>-8.1509704599999999</c:v>
                </c:pt>
                <c:pt idx="652">
                  <c:v>-8.1524047900000003</c:v>
                </c:pt>
                <c:pt idx="653">
                  <c:v>-8.1522521999999995</c:v>
                </c:pt>
                <c:pt idx="654">
                  <c:v>-8.1517944300000007</c:v>
                </c:pt>
                <c:pt idx="655">
                  <c:v>-8.1535949700000003</c:v>
                </c:pt>
                <c:pt idx="656">
                  <c:v>-8.1560058600000005</c:v>
                </c:pt>
                <c:pt idx="657">
                  <c:v>-8.1560058600000005</c:v>
                </c:pt>
                <c:pt idx="658">
                  <c:v>-8.1515502899999994</c:v>
                </c:pt>
                <c:pt idx="659">
                  <c:v>-8.1561584499999995</c:v>
                </c:pt>
                <c:pt idx="660">
                  <c:v>-8.1561584499999995</c:v>
                </c:pt>
                <c:pt idx="661">
                  <c:v>-8.1542053200000009</c:v>
                </c:pt>
                <c:pt idx="662">
                  <c:v>-8.1561279300000002</c:v>
                </c:pt>
                <c:pt idx="663">
                  <c:v>-8.15625</c:v>
                </c:pt>
                <c:pt idx="664">
                  <c:v>-8.1540222199999999</c:v>
                </c:pt>
                <c:pt idx="665">
                  <c:v>-8.1594238299999997</c:v>
                </c:pt>
                <c:pt idx="666">
                  <c:v>-8.1594238299999997</c:v>
                </c:pt>
                <c:pt idx="667">
                  <c:v>-8.1575622600000006</c:v>
                </c:pt>
                <c:pt idx="668">
                  <c:v>-8.1564025900000008</c:v>
                </c:pt>
                <c:pt idx="669">
                  <c:v>-8.1576232900000001</c:v>
                </c:pt>
                <c:pt idx="670">
                  <c:v>-8.1576232900000001</c:v>
                </c:pt>
                <c:pt idx="671">
                  <c:v>-8.1612854000000006</c:v>
                </c:pt>
                <c:pt idx="672">
                  <c:v>-8.1624145499999994</c:v>
                </c:pt>
                <c:pt idx="673">
                  <c:v>-8.1567688</c:v>
                </c:pt>
                <c:pt idx="674">
                  <c:v>-8.1579894999999993</c:v>
                </c:pt>
                <c:pt idx="675">
                  <c:v>-8.1624450700000004</c:v>
                </c:pt>
                <c:pt idx="676">
                  <c:v>-8.1624450700000004</c:v>
                </c:pt>
                <c:pt idx="677">
                  <c:v>-8.1625671400000002</c:v>
                </c:pt>
                <c:pt idx="678">
                  <c:v>-8.1609497100000006</c:v>
                </c:pt>
                <c:pt idx="679">
                  <c:v>-8.1609497100000006</c:v>
                </c:pt>
                <c:pt idx="680">
                  <c:v>-8.1608886700000003</c:v>
                </c:pt>
                <c:pt idx="681">
                  <c:v>-8.1616210900000006</c:v>
                </c:pt>
                <c:pt idx="682">
                  <c:v>-8.1616210900000006</c:v>
                </c:pt>
                <c:pt idx="683">
                  <c:v>-8.1644287099999993</c:v>
                </c:pt>
                <c:pt idx="684">
                  <c:v>-8.1640930199999993</c:v>
                </c:pt>
                <c:pt idx="685">
                  <c:v>-8.1592102099999995</c:v>
                </c:pt>
                <c:pt idx="686">
                  <c:v>-8.1592102099999995</c:v>
                </c:pt>
                <c:pt idx="687">
                  <c:v>-8.1615905800000004</c:v>
                </c:pt>
                <c:pt idx="688">
                  <c:v>-8.1612243699999993</c:v>
                </c:pt>
                <c:pt idx="689">
                  <c:v>-8.1631774900000007</c:v>
                </c:pt>
                <c:pt idx="690">
                  <c:v>-8.1650695800000008</c:v>
                </c:pt>
                <c:pt idx="691">
                  <c:v>-8.1655578599999998</c:v>
                </c:pt>
                <c:pt idx="692">
                  <c:v>-8.1655578599999998</c:v>
                </c:pt>
                <c:pt idx="693">
                  <c:v>-8.1689758300000008</c:v>
                </c:pt>
                <c:pt idx="694">
                  <c:v>-8.1675720199999997</c:v>
                </c:pt>
                <c:pt idx="695">
                  <c:v>-8.1675720199999997</c:v>
                </c:pt>
                <c:pt idx="696">
                  <c:v>-8.1640014599999997</c:v>
                </c:pt>
                <c:pt idx="697">
                  <c:v>-8.1655883800000009</c:v>
                </c:pt>
                <c:pt idx="698">
                  <c:v>-8.1629638700000005</c:v>
                </c:pt>
                <c:pt idx="699">
                  <c:v>-8.1647338900000008</c:v>
                </c:pt>
                <c:pt idx="700">
                  <c:v>-8.1639709499999995</c:v>
                </c:pt>
                <c:pt idx="701">
                  <c:v>-8.1639709499999995</c:v>
                </c:pt>
                <c:pt idx="702">
                  <c:v>-8.1686706499999993</c:v>
                </c:pt>
                <c:pt idx="703">
                  <c:v>-8.1687927200000008</c:v>
                </c:pt>
                <c:pt idx="704">
                  <c:v>-8.1685791000000005</c:v>
                </c:pt>
                <c:pt idx="705">
                  <c:v>-8.1685791000000005</c:v>
                </c:pt>
                <c:pt idx="706">
                  <c:v>-8.1683349599999993</c:v>
                </c:pt>
                <c:pt idx="707">
                  <c:v>-8.1694641099999998</c:v>
                </c:pt>
                <c:pt idx="708">
                  <c:v>-8.1706543000000007</c:v>
                </c:pt>
                <c:pt idx="709">
                  <c:v>-8.1724243199999993</c:v>
                </c:pt>
                <c:pt idx="710">
                  <c:v>-8.1693115200000008</c:v>
                </c:pt>
                <c:pt idx="711">
                  <c:v>-8.1693115200000008</c:v>
                </c:pt>
                <c:pt idx="712">
                  <c:v>-8.1690979000000006</c:v>
                </c:pt>
                <c:pt idx="713">
                  <c:v>-8.1675415000000005</c:v>
                </c:pt>
                <c:pt idx="714">
                  <c:v>-8.1664123499999999</c:v>
                </c:pt>
                <c:pt idx="715">
                  <c:v>-8.1664123499999999</c:v>
                </c:pt>
                <c:pt idx="716">
                  <c:v>-8.1689453099999998</c:v>
                </c:pt>
                <c:pt idx="717">
                  <c:v>-8.1680297900000003</c:v>
                </c:pt>
                <c:pt idx="718">
                  <c:v>-8.1690979000000006</c:v>
                </c:pt>
                <c:pt idx="719">
                  <c:v>-8.1698303200000009</c:v>
                </c:pt>
                <c:pt idx="720">
                  <c:v>-8.1728210400000005</c:v>
                </c:pt>
                <c:pt idx="721">
                  <c:v>-8.1728210400000005</c:v>
                </c:pt>
                <c:pt idx="722">
                  <c:v>-8.1724243199999993</c:v>
                </c:pt>
                <c:pt idx="723">
                  <c:v>-8.1706237799999997</c:v>
                </c:pt>
                <c:pt idx="724">
                  <c:v>-8.1732788099999993</c:v>
                </c:pt>
                <c:pt idx="725">
                  <c:v>-8.1732788099999993</c:v>
                </c:pt>
                <c:pt idx="726">
                  <c:v>-8.1667785599999991</c:v>
                </c:pt>
                <c:pt idx="727">
                  <c:v>-8.1708068800000007</c:v>
                </c:pt>
                <c:pt idx="728">
                  <c:v>-8.1727905300000003</c:v>
                </c:pt>
                <c:pt idx="729">
                  <c:v>-8.1689758300000008</c:v>
                </c:pt>
                <c:pt idx="730">
                  <c:v>-8.1717224099999992</c:v>
                </c:pt>
                <c:pt idx="731">
                  <c:v>-8.1717224099999992</c:v>
                </c:pt>
                <c:pt idx="732">
                  <c:v>-8.1730651900000009</c:v>
                </c:pt>
                <c:pt idx="733">
                  <c:v>-8.1731567399999996</c:v>
                </c:pt>
                <c:pt idx="734">
                  <c:v>-8.1731567399999996</c:v>
                </c:pt>
                <c:pt idx="735">
                  <c:v>-8.1729431199999993</c:v>
                </c:pt>
                <c:pt idx="736">
                  <c:v>-8.1725463900000008</c:v>
                </c:pt>
                <c:pt idx="737">
                  <c:v>-8.1742553699999991</c:v>
                </c:pt>
                <c:pt idx="738">
                  <c:v>-8.1737060499999998</c:v>
                </c:pt>
                <c:pt idx="739">
                  <c:v>-8.1777343800000004</c:v>
                </c:pt>
                <c:pt idx="740">
                  <c:v>-8.1777343800000004</c:v>
                </c:pt>
                <c:pt idx="741">
                  <c:v>-8.1744384799999992</c:v>
                </c:pt>
                <c:pt idx="742">
                  <c:v>-8.17221069</c:v>
                </c:pt>
                <c:pt idx="743">
                  <c:v>-8.1728210400000005</c:v>
                </c:pt>
                <c:pt idx="744">
                  <c:v>-8.1728210400000005</c:v>
                </c:pt>
                <c:pt idx="745">
                  <c:v>-8.1770935100000006</c:v>
                </c:pt>
                <c:pt idx="746">
                  <c:v>-8.1770935100000006</c:v>
                </c:pt>
                <c:pt idx="747">
                  <c:v>-8.1758117699999993</c:v>
                </c:pt>
                <c:pt idx="748">
                  <c:v>-8.1761779800000003</c:v>
                </c:pt>
                <c:pt idx="749">
                  <c:v>-8.1730956999999993</c:v>
                </c:pt>
                <c:pt idx="750">
                  <c:v>-8.1730956999999993</c:v>
                </c:pt>
                <c:pt idx="751">
                  <c:v>-8.1738586400000006</c:v>
                </c:pt>
                <c:pt idx="752">
                  <c:v>-8.1743469199999996</c:v>
                </c:pt>
                <c:pt idx="753">
                  <c:v>-8.1743469199999996</c:v>
                </c:pt>
                <c:pt idx="754">
                  <c:v>-8.1743774400000007</c:v>
                </c:pt>
                <c:pt idx="755">
                  <c:v>-8.1751708999999995</c:v>
                </c:pt>
                <c:pt idx="756">
                  <c:v>-8.1751708999999995</c:v>
                </c:pt>
                <c:pt idx="757">
                  <c:v>-8.1767883300000008</c:v>
                </c:pt>
                <c:pt idx="758">
                  <c:v>-8.1770324700000003</c:v>
                </c:pt>
                <c:pt idx="759">
                  <c:v>-8.1770324700000003</c:v>
                </c:pt>
                <c:pt idx="760">
                  <c:v>-8.1736755399999996</c:v>
                </c:pt>
                <c:pt idx="761">
                  <c:v>-8.1739196799999991</c:v>
                </c:pt>
                <c:pt idx="762">
                  <c:v>-8.1736450200000004</c:v>
                </c:pt>
                <c:pt idx="763">
                  <c:v>-8.1767883300000008</c:v>
                </c:pt>
                <c:pt idx="764">
                  <c:v>-8.1757202099999997</c:v>
                </c:pt>
                <c:pt idx="765">
                  <c:v>-8.1757202099999997</c:v>
                </c:pt>
                <c:pt idx="766">
                  <c:v>-8.1743774400000007</c:v>
                </c:pt>
                <c:pt idx="767">
                  <c:v>-8.1776122999999998</c:v>
                </c:pt>
                <c:pt idx="768">
                  <c:v>-8.1770324700000003</c:v>
                </c:pt>
                <c:pt idx="769">
                  <c:v>-8.1770324700000003</c:v>
                </c:pt>
                <c:pt idx="770">
                  <c:v>-8.1779480000000007</c:v>
                </c:pt>
                <c:pt idx="771">
                  <c:v>-8.1761474599999993</c:v>
                </c:pt>
                <c:pt idx="772">
                  <c:v>-8.1727600099999993</c:v>
                </c:pt>
                <c:pt idx="773">
                  <c:v>-8.1748657199999997</c:v>
                </c:pt>
                <c:pt idx="774">
                  <c:v>-8.1781616199999991</c:v>
                </c:pt>
                <c:pt idx="775">
                  <c:v>-8.1781616199999991</c:v>
                </c:pt>
                <c:pt idx="776">
                  <c:v>-8.1810913099999993</c:v>
                </c:pt>
                <c:pt idx="777">
                  <c:v>-8.1779785199999999</c:v>
                </c:pt>
                <c:pt idx="778">
                  <c:v>-8.1722717300000003</c:v>
                </c:pt>
                <c:pt idx="779">
                  <c:v>-8.1722717300000003</c:v>
                </c:pt>
                <c:pt idx="780">
                  <c:v>-8.1826477099999995</c:v>
                </c:pt>
                <c:pt idx="781">
                  <c:v>-8.1826477099999995</c:v>
                </c:pt>
                <c:pt idx="782">
                  <c:v>-8.1780395499999994</c:v>
                </c:pt>
                <c:pt idx="783">
                  <c:v>-8.1759033199999998</c:v>
                </c:pt>
                <c:pt idx="784">
                  <c:v>-8.1759033199999998</c:v>
                </c:pt>
                <c:pt idx="785">
                  <c:v>-8.1768188500000001</c:v>
                </c:pt>
                <c:pt idx="786">
                  <c:v>-8.1795959499999995</c:v>
                </c:pt>
                <c:pt idx="787">
                  <c:v>-8.1791076700000005</c:v>
                </c:pt>
                <c:pt idx="788">
                  <c:v>-8.1791076700000005</c:v>
                </c:pt>
                <c:pt idx="789">
                  <c:v>-8.1747436499999999</c:v>
                </c:pt>
                <c:pt idx="790">
                  <c:v>-8.1747436499999999</c:v>
                </c:pt>
                <c:pt idx="791">
                  <c:v>-8.1776428200000009</c:v>
                </c:pt>
                <c:pt idx="792">
                  <c:v>-8.1777648900000006</c:v>
                </c:pt>
                <c:pt idx="793">
                  <c:v>-8.1784057600000004</c:v>
                </c:pt>
                <c:pt idx="794">
                  <c:v>-8.1784057600000004</c:v>
                </c:pt>
                <c:pt idx="795">
                  <c:v>-8.1770324700000003</c:v>
                </c:pt>
                <c:pt idx="796">
                  <c:v>-8.1752014200000005</c:v>
                </c:pt>
                <c:pt idx="797">
                  <c:v>-8.1752014200000005</c:v>
                </c:pt>
                <c:pt idx="798">
                  <c:v>-8.1774597199999999</c:v>
                </c:pt>
                <c:pt idx="799">
                  <c:v>-8.1762084999999995</c:v>
                </c:pt>
                <c:pt idx="800">
                  <c:v>-8.1762084999999995</c:v>
                </c:pt>
                <c:pt idx="801">
                  <c:v>-8.17578125</c:v>
                </c:pt>
                <c:pt idx="802">
                  <c:v>-8.1761474599999993</c:v>
                </c:pt>
                <c:pt idx="803">
                  <c:v>-8.1761474599999993</c:v>
                </c:pt>
                <c:pt idx="804">
                  <c:v>-8.1789550799999997</c:v>
                </c:pt>
                <c:pt idx="805">
                  <c:v>-8.1788635299999992</c:v>
                </c:pt>
                <c:pt idx="806">
                  <c:v>-8.1788635299999992</c:v>
                </c:pt>
                <c:pt idx="807">
                  <c:v>-8.1835327099999997</c:v>
                </c:pt>
                <c:pt idx="808">
                  <c:v>-8.1797790500000005</c:v>
                </c:pt>
                <c:pt idx="809">
                  <c:v>-8.1797790500000005</c:v>
                </c:pt>
                <c:pt idx="810">
                  <c:v>-8.1812439000000001</c:v>
                </c:pt>
                <c:pt idx="811">
                  <c:v>-8.1812439000000001</c:v>
                </c:pt>
                <c:pt idx="812">
                  <c:v>-8.1748046900000002</c:v>
                </c:pt>
                <c:pt idx="813">
                  <c:v>-8.1763305699999993</c:v>
                </c:pt>
                <c:pt idx="814">
                  <c:v>-8.1771240200000008</c:v>
                </c:pt>
                <c:pt idx="815">
                  <c:v>-8.1771240200000008</c:v>
                </c:pt>
                <c:pt idx="816">
                  <c:v>-8.1722717300000003</c:v>
                </c:pt>
                <c:pt idx="817">
                  <c:v>-8.1722717300000003</c:v>
                </c:pt>
                <c:pt idx="818">
                  <c:v>-8.1784973099999991</c:v>
                </c:pt>
                <c:pt idx="819">
                  <c:v>-8.1774597199999999</c:v>
                </c:pt>
                <c:pt idx="820">
                  <c:v>-8.1810607900000001</c:v>
                </c:pt>
                <c:pt idx="821">
                  <c:v>-8.1810607900000001</c:v>
                </c:pt>
                <c:pt idx="822">
                  <c:v>-8.1804199200000003</c:v>
                </c:pt>
                <c:pt idx="823">
                  <c:v>-8.18307495</c:v>
                </c:pt>
                <c:pt idx="824">
                  <c:v>-8.1860656699999996</c:v>
                </c:pt>
                <c:pt idx="825">
                  <c:v>-8.1789550799999997</c:v>
                </c:pt>
                <c:pt idx="826">
                  <c:v>-8.1795654300000002</c:v>
                </c:pt>
                <c:pt idx="827">
                  <c:v>-8.1795654300000002</c:v>
                </c:pt>
                <c:pt idx="828">
                  <c:v>-8.1809387200000003</c:v>
                </c:pt>
                <c:pt idx="829">
                  <c:v>-8.1824645999999994</c:v>
                </c:pt>
                <c:pt idx="830">
                  <c:v>-8.1824645999999994</c:v>
                </c:pt>
                <c:pt idx="831">
                  <c:v>-8.1823730500000007</c:v>
                </c:pt>
                <c:pt idx="832">
                  <c:v>-8.1845092800000003</c:v>
                </c:pt>
                <c:pt idx="833">
                  <c:v>-8.1834716800000002</c:v>
                </c:pt>
                <c:pt idx="834">
                  <c:v>-8.1831970199999997</c:v>
                </c:pt>
                <c:pt idx="835">
                  <c:v>-8.1846313500000001</c:v>
                </c:pt>
                <c:pt idx="836">
                  <c:v>-8.1846313500000001</c:v>
                </c:pt>
                <c:pt idx="837">
                  <c:v>-8.1843566899999995</c:v>
                </c:pt>
                <c:pt idx="838">
                  <c:v>-8.1845703099999998</c:v>
                </c:pt>
                <c:pt idx="839">
                  <c:v>-8.1872558600000005</c:v>
                </c:pt>
                <c:pt idx="840">
                  <c:v>-8.1872558600000005</c:v>
                </c:pt>
                <c:pt idx="841">
                  <c:v>-8.1854858400000001</c:v>
                </c:pt>
                <c:pt idx="842">
                  <c:v>-8.1845397900000005</c:v>
                </c:pt>
                <c:pt idx="843">
                  <c:v>-8.1845397900000005</c:v>
                </c:pt>
                <c:pt idx="844">
                  <c:v>-8.1826782199999997</c:v>
                </c:pt>
                <c:pt idx="845">
                  <c:v>-8.1838073700000002</c:v>
                </c:pt>
                <c:pt idx="846">
                  <c:v>-8.1829528800000002</c:v>
                </c:pt>
                <c:pt idx="847">
                  <c:v>-8.1829528800000002</c:v>
                </c:pt>
                <c:pt idx="848">
                  <c:v>-8.1817627000000002</c:v>
                </c:pt>
                <c:pt idx="849">
                  <c:v>-8.18392944</c:v>
                </c:pt>
                <c:pt idx="850">
                  <c:v>-8.18392944</c:v>
                </c:pt>
                <c:pt idx="851">
                  <c:v>-8.1814269999999993</c:v>
                </c:pt>
                <c:pt idx="852">
                  <c:v>-8.1807251000000001</c:v>
                </c:pt>
                <c:pt idx="853">
                  <c:v>-8.1807251000000001</c:v>
                </c:pt>
                <c:pt idx="854">
                  <c:v>-8.1825256300000007</c:v>
                </c:pt>
                <c:pt idx="855">
                  <c:v>-8.1798400900000008</c:v>
                </c:pt>
                <c:pt idx="856">
                  <c:v>-8.1798400900000008</c:v>
                </c:pt>
                <c:pt idx="857">
                  <c:v>-8.1798400900000008</c:v>
                </c:pt>
                <c:pt idx="858">
                  <c:v>-8.1798400900000008</c:v>
                </c:pt>
                <c:pt idx="859">
                  <c:v>-8.1772155800000004</c:v>
                </c:pt>
                <c:pt idx="860">
                  <c:v>-8.1845703099999998</c:v>
                </c:pt>
                <c:pt idx="861">
                  <c:v>-8.1845703099999998</c:v>
                </c:pt>
                <c:pt idx="862">
                  <c:v>-8.1795654300000002</c:v>
                </c:pt>
                <c:pt idx="863">
                  <c:v>-8.1824951200000005</c:v>
                </c:pt>
                <c:pt idx="864">
                  <c:v>-8.17950439</c:v>
                </c:pt>
                <c:pt idx="865">
                  <c:v>-8.17950439</c:v>
                </c:pt>
                <c:pt idx="866">
                  <c:v>-8.1795654300000002</c:v>
                </c:pt>
                <c:pt idx="867">
                  <c:v>-8.1822204599999999</c:v>
                </c:pt>
                <c:pt idx="868">
                  <c:v>-8.1839599599999993</c:v>
                </c:pt>
                <c:pt idx="869">
                  <c:v>-8.1815185499999998</c:v>
                </c:pt>
                <c:pt idx="870">
                  <c:v>-8.17987061</c:v>
                </c:pt>
                <c:pt idx="871">
                  <c:v>-8.17987061</c:v>
                </c:pt>
                <c:pt idx="872">
                  <c:v>-8.1769714400000009</c:v>
                </c:pt>
                <c:pt idx="873">
                  <c:v>-8.1813049299999996</c:v>
                </c:pt>
                <c:pt idx="874">
                  <c:v>-8.1813049299999996</c:v>
                </c:pt>
                <c:pt idx="875">
                  <c:v>-8.1794738799999998</c:v>
                </c:pt>
                <c:pt idx="876">
                  <c:v>-8.1777343800000004</c:v>
                </c:pt>
                <c:pt idx="877">
                  <c:v>-8.1773986799999996</c:v>
                </c:pt>
                <c:pt idx="878">
                  <c:v>-8.1806335400000005</c:v>
                </c:pt>
                <c:pt idx="879">
                  <c:v>-8.18307495</c:v>
                </c:pt>
                <c:pt idx="880">
                  <c:v>-8.18307495</c:v>
                </c:pt>
                <c:pt idx="881">
                  <c:v>-8.1871032699999997</c:v>
                </c:pt>
                <c:pt idx="882">
                  <c:v>-8.1867065399999994</c:v>
                </c:pt>
                <c:pt idx="883">
                  <c:v>-8.1809387200000003</c:v>
                </c:pt>
                <c:pt idx="884">
                  <c:v>-8.1809387200000003</c:v>
                </c:pt>
                <c:pt idx="885">
                  <c:v>-8.1818237299999996</c:v>
                </c:pt>
                <c:pt idx="886">
                  <c:v>-8.1847534199999998</c:v>
                </c:pt>
                <c:pt idx="887">
                  <c:v>-8.1815185499999998</c:v>
                </c:pt>
                <c:pt idx="888">
                  <c:v>-8.1808471699999998</c:v>
                </c:pt>
                <c:pt idx="889">
                  <c:v>-8.1809997600000006</c:v>
                </c:pt>
                <c:pt idx="890">
                  <c:v>-8.1809997600000006</c:v>
                </c:pt>
                <c:pt idx="891">
                  <c:v>-8.1794433600000005</c:v>
                </c:pt>
                <c:pt idx="892">
                  <c:v>-8.1773376500000001</c:v>
                </c:pt>
                <c:pt idx="893">
                  <c:v>-8.1794128399999995</c:v>
                </c:pt>
                <c:pt idx="894">
                  <c:v>-8.1794128399999995</c:v>
                </c:pt>
                <c:pt idx="895">
                  <c:v>-8.1802063</c:v>
                </c:pt>
                <c:pt idx="896">
                  <c:v>-8.1802063</c:v>
                </c:pt>
                <c:pt idx="897">
                  <c:v>-8.1840209999999995</c:v>
                </c:pt>
                <c:pt idx="898">
                  <c:v>-8.1842346199999998</c:v>
                </c:pt>
                <c:pt idx="899">
                  <c:v>-8.1842346199999998</c:v>
                </c:pt>
                <c:pt idx="900">
                  <c:v>-8.1832275400000007</c:v>
                </c:pt>
                <c:pt idx="901">
                  <c:v>-8.1853942899999996</c:v>
                </c:pt>
                <c:pt idx="902">
                  <c:v>-8.1813964800000001</c:v>
                </c:pt>
                <c:pt idx="903">
                  <c:v>-8.1813964800000001</c:v>
                </c:pt>
                <c:pt idx="904">
                  <c:v>-8.1848754899999996</c:v>
                </c:pt>
                <c:pt idx="905">
                  <c:v>-8.1869201700000005</c:v>
                </c:pt>
                <c:pt idx="906">
                  <c:v>-8.1847229000000006</c:v>
                </c:pt>
                <c:pt idx="907">
                  <c:v>-8.1815490700000009</c:v>
                </c:pt>
                <c:pt idx="908">
                  <c:v>-8.1815490700000009</c:v>
                </c:pt>
                <c:pt idx="909">
                  <c:v>-8.1825561499999999</c:v>
                </c:pt>
                <c:pt idx="910">
                  <c:v>-8.1841735799999995</c:v>
                </c:pt>
                <c:pt idx="911">
                  <c:v>-8.1841735799999995</c:v>
                </c:pt>
                <c:pt idx="912">
                  <c:v>-8.1894836400000006</c:v>
                </c:pt>
                <c:pt idx="913">
                  <c:v>-8.1871337900000007</c:v>
                </c:pt>
                <c:pt idx="914">
                  <c:v>-8.1871337900000007</c:v>
                </c:pt>
                <c:pt idx="915">
                  <c:v>-8.1889038099999993</c:v>
                </c:pt>
                <c:pt idx="916">
                  <c:v>-8.1848754899999996</c:v>
                </c:pt>
                <c:pt idx="917">
                  <c:v>-8.1853942899999996</c:v>
                </c:pt>
                <c:pt idx="918">
                  <c:v>-8.1853942899999996</c:v>
                </c:pt>
                <c:pt idx="919">
                  <c:v>-8.1871032699999997</c:v>
                </c:pt>
                <c:pt idx="920">
                  <c:v>-8.1869201700000005</c:v>
                </c:pt>
                <c:pt idx="921">
                  <c:v>-8.1875305199999993</c:v>
                </c:pt>
                <c:pt idx="922">
                  <c:v>-8.18444824</c:v>
                </c:pt>
                <c:pt idx="923">
                  <c:v>-8.1869506800000007</c:v>
                </c:pt>
                <c:pt idx="924">
                  <c:v>-8.1869506800000007</c:v>
                </c:pt>
                <c:pt idx="925">
                  <c:v>-8.1864013700000005</c:v>
                </c:pt>
                <c:pt idx="926">
                  <c:v>-8.1887817399999996</c:v>
                </c:pt>
                <c:pt idx="927">
                  <c:v>-8.1887817399999996</c:v>
                </c:pt>
                <c:pt idx="928">
                  <c:v>-8.1885376000000001</c:v>
                </c:pt>
                <c:pt idx="929">
                  <c:v>-8.1895141599999999</c:v>
                </c:pt>
                <c:pt idx="930">
                  <c:v>-8.1895141599999999</c:v>
                </c:pt>
                <c:pt idx="931">
                  <c:v>-8.1871948200000002</c:v>
                </c:pt>
                <c:pt idx="932">
                  <c:v>-8.1881713900000008</c:v>
                </c:pt>
                <c:pt idx="933">
                  <c:v>-8.1881713900000008</c:v>
                </c:pt>
                <c:pt idx="934">
                  <c:v>-8.1899108900000002</c:v>
                </c:pt>
                <c:pt idx="935">
                  <c:v>-8.1915283199999998</c:v>
                </c:pt>
                <c:pt idx="936">
                  <c:v>-8.19192505</c:v>
                </c:pt>
                <c:pt idx="937">
                  <c:v>-8.19192505</c:v>
                </c:pt>
                <c:pt idx="938">
                  <c:v>-8.1946411099999992</c:v>
                </c:pt>
                <c:pt idx="939">
                  <c:v>-8.1946411099999992</c:v>
                </c:pt>
                <c:pt idx="940">
                  <c:v>-8.1931457499999993</c:v>
                </c:pt>
                <c:pt idx="941">
                  <c:v>-8.1915283199999998</c:v>
                </c:pt>
                <c:pt idx="942">
                  <c:v>-8.1912536599999992</c:v>
                </c:pt>
                <c:pt idx="943">
                  <c:v>-8.1912536599999992</c:v>
                </c:pt>
                <c:pt idx="944">
                  <c:v>-8.1930236799999996</c:v>
                </c:pt>
                <c:pt idx="945">
                  <c:v>-8.1915588400000008</c:v>
                </c:pt>
                <c:pt idx="946">
                  <c:v>-8.1915588400000008</c:v>
                </c:pt>
                <c:pt idx="947">
                  <c:v>-8.1905212400000007</c:v>
                </c:pt>
                <c:pt idx="948">
                  <c:v>-8.1911315899999995</c:v>
                </c:pt>
                <c:pt idx="949">
                  <c:v>-8.1911315899999995</c:v>
                </c:pt>
                <c:pt idx="950">
                  <c:v>-8.1928710900000006</c:v>
                </c:pt>
                <c:pt idx="951">
                  <c:v>-8.1935730000000007</c:v>
                </c:pt>
                <c:pt idx="952">
                  <c:v>-8.1935730000000007</c:v>
                </c:pt>
                <c:pt idx="953">
                  <c:v>-8.1927795400000001</c:v>
                </c:pt>
                <c:pt idx="954">
                  <c:v>-8.1931762700000004</c:v>
                </c:pt>
                <c:pt idx="955">
                  <c:v>-8.1963501000000001</c:v>
                </c:pt>
                <c:pt idx="956">
                  <c:v>-8.1957092300000003</c:v>
                </c:pt>
                <c:pt idx="957">
                  <c:v>-8.1963806199999993</c:v>
                </c:pt>
                <c:pt idx="958">
                  <c:v>-8.1963806199999993</c:v>
                </c:pt>
                <c:pt idx="959">
                  <c:v>-8.1924438500000001</c:v>
                </c:pt>
                <c:pt idx="960">
                  <c:v>-8.1908569300000007</c:v>
                </c:pt>
                <c:pt idx="961">
                  <c:v>-8.1939697299999992</c:v>
                </c:pt>
                <c:pt idx="962">
                  <c:v>-8.1939697299999992</c:v>
                </c:pt>
                <c:pt idx="963">
                  <c:v>-8.1913146999999995</c:v>
                </c:pt>
                <c:pt idx="964">
                  <c:v>-8.1951599099999992</c:v>
                </c:pt>
                <c:pt idx="965">
                  <c:v>-8.1951599099999992</c:v>
                </c:pt>
                <c:pt idx="966">
                  <c:v>-8.19497681</c:v>
                </c:pt>
                <c:pt idx="967">
                  <c:v>-8.1960449200000003</c:v>
                </c:pt>
                <c:pt idx="968">
                  <c:v>-8.1960449200000003</c:v>
                </c:pt>
                <c:pt idx="969">
                  <c:v>-8.1955871600000005</c:v>
                </c:pt>
                <c:pt idx="970">
                  <c:v>-8.1972351099999994</c:v>
                </c:pt>
                <c:pt idx="971">
                  <c:v>-8.1936645499999994</c:v>
                </c:pt>
                <c:pt idx="972">
                  <c:v>-8.1936645499999994</c:v>
                </c:pt>
                <c:pt idx="973">
                  <c:v>-8.1929321300000009</c:v>
                </c:pt>
                <c:pt idx="974">
                  <c:v>-8.1929321300000009</c:v>
                </c:pt>
                <c:pt idx="975">
                  <c:v>-8.1921997100000006</c:v>
                </c:pt>
                <c:pt idx="976">
                  <c:v>-8.1929321300000009</c:v>
                </c:pt>
                <c:pt idx="977">
                  <c:v>-8.1920166000000005</c:v>
                </c:pt>
                <c:pt idx="978">
                  <c:v>-8.1920166000000005</c:v>
                </c:pt>
                <c:pt idx="979">
                  <c:v>-8.1942748999999999</c:v>
                </c:pt>
                <c:pt idx="980">
                  <c:v>-8.1941833499999994</c:v>
                </c:pt>
                <c:pt idx="981">
                  <c:v>-8.1941833499999994</c:v>
                </c:pt>
                <c:pt idx="982">
                  <c:v>-8.19921875</c:v>
                </c:pt>
                <c:pt idx="983">
                  <c:v>-8.19921875</c:v>
                </c:pt>
                <c:pt idx="984">
                  <c:v>-8.19921875</c:v>
                </c:pt>
                <c:pt idx="985">
                  <c:v>-8.2017822299999992</c:v>
                </c:pt>
                <c:pt idx="986">
                  <c:v>-8.1978759799999992</c:v>
                </c:pt>
                <c:pt idx="987">
                  <c:v>-8.1978759799999992</c:v>
                </c:pt>
                <c:pt idx="988">
                  <c:v>-8.1980285599999991</c:v>
                </c:pt>
                <c:pt idx="989">
                  <c:v>-8.1998291000000005</c:v>
                </c:pt>
                <c:pt idx="990">
                  <c:v>-8.1977539099999994</c:v>
                </c:pt>
                <c:pt idx="991">
                  <c:v>-8.1985473599999992</c:v>
                </c:pt>
                <c:pt idx="992">
                  <c:v>-8.1986389200000005</c:v>
                </c:pt>
                <c:pt idx="993">
                  <c:v>-8.1986389200000005</c:v>
                </c:pt>
                <c:pt idx="994">
                  <c:v>-8.1997680699999993</c:v>
                </c:pt>
                <c:pt idx="995">
                  <c:v>-8.20330811</c:v>
                </c:pt>
                <c:pt idx="996">
                  <c:v>-8.2001953099999998</c:v>
                </c:pt>
                <c:pt idx="997">
                  <c:v>-8.2001953099999998</c:v>
                </c:pt>
                <c:pt idx="998">
                  <c:v>-8.2026062</c:v>
                </c:pt>
                <c:pt idx="999">
                  <c:v>-8.2012329099999999</c:v>
                </c:pt>
                <c:pt idx="1000">
                  <c:v>-8.2001647900000005</c:v>
                </c:pt>
                <c:pt idx="1001">
                  <c:v>-8.2009582499999993</c:v>
                </c:pt>
                <c:pt idx="1002">
                  <c:v>-8.1979370100000004</c:v>
                </c:pt>
                <c:pt idx="1003">
                  <c:v>-8.1979370100000004</c:v>
                </c:pt>
                <c:pt idx="1004">
                  <c:v>-8.20227051</c:v>
                </c:pt>
                <c:pt idx="1005">
                  <c:v>-8.1984863299999997</c:v>
                </c:pt>
                <c:pt idx="1006">
                  <c:v>-8.1986694300000007</c:v>
                </c:pt>
                <c:pt idx="1007">
                  <c:v>-8.1986694300000007</c:v>
                </c:pt>
                <c:pt idx="1008">
                  <c:v>-8.1993408199999998</c:v>
                </c:pt>
                <c:pt idx="1009">
                  <c:v>-8.1993408199999998</c:v>
                </c:pt>
                <c:pt idx="1010">
                  <c:v>-8.2033691399999995</c:v>
                </c:pt>
                <c:pt idx="1011">
                  <c:v>-8.2034301799999998</c:v>
                </c:pt>
                <c:pt idx="1012">
                  <c:v>-8.2019653300000002</c:v>
                </c:pt>
                <c:pt idx="1013">
                  <c:v>-8.2019653300000002</c:v>
                </c:pt>
                <c:pt idx="1014">
                  <c:v>-8.1991271999999995</c:v>
                </c:pt>
                <c:pt idx="1015">
                  <c:v>-8.1993408199999998</c:v>
                </c:pt>
                <c:pt idx="1016">
                  <c:v>-8.1993408199999998</c:v>
                </c:pt>
                <c:pt idx="1017">
                  <c:v>-8.2043456999999993</c:v>
                </c:pt>
                <c:pt idx="1018">
                  <c:v>-8.2036132800000008</c:v>
                </c:pt>
                <c:pt idx="1019">
                  <c:v>-8.2036132800000008</c:v>
                </c:pt>
                <c:pt idx="1020">
                  <c:v>-8.2007446300000009</c:v>
                </c:pt>
                <c:pt idx="1021">
                  <c:v>-8.1996765099999998</c:v>
                </c:pt>
                <c:pt idx="1022">
                  <c:v>-8.1996765099999998</c:v>
                </c:pt>
                <c:pt idx="1023">
                  <c:v>-8.2023010299999992</c:v>
                </c:pt>
                <c:pt idx="1024">
                  <c:v>-8.2041931199999993</c:v>
                </c:pt>
                <c:pt idx="1025">
                  <c:v>-8.2041931199999993</c:v>
                </c:pt>
                <c:pt idx="1026">
                  <c:v>-8.2048950200000004</c:v>
                </c:pt>
                <c:pt idx="1027">
                  <c:v>-8.2030029300000002</c:v>
                </c:pt>
                <c:pt idx="1028">
                  <c:v>-8.2030029300000002</c:v>
                </c:pt>
                <c:pt idx="1029">
                  <c:v>-8.2048339800000001</c:v>
                </c:pt>
                <c:pt idx="1030">
                  <c:v>-8.2037963900000008</c:v>
                </c:pt>
                <c:pt idx="1031">
                  <c:v>-8.2037963900000008</c:v>
                </c:pt>
                <c:pt idx="1032">
                  <c:v>-8.2054748499999999</c:v>
                </c:pt>
                <c:pt idx="1033">
                  <c:v>-8.2032165500000005</c:v>
                </c:pt>
                <c:pt idx="1034">
                  <c:v>-8.2028503399999995</c:v>
                </c:pt>
                <c:pt idx="1035">
                  <c:v>-8.2023620600000005</c:v>
                </c:pt>
                <c:pt idx="1036">
                  <c:v>-8.2029113799999998</c:v>
                </c:pt>
                <c:pt idx="1037">
                  <c:v>-8.2029113799999998</c:v>
                </c:pt>
                <c:pt idx="1038">
                  <c:v>-8.2038268999999993</c:v>
                </c:pt>
                <c:pt idx="1039">
                  <c:v>-8.2054443399999997</c:v>
                </c:pt>
                <c:pt idx="1040">
                  <c:v>-8.2083435100000006</c:v>
                </c:pt>
                <c:pt idx="1041">
                  <c:v>-8.2083435100000006</c:v>
                </c:pt>
                <c:pt idx="1042">
                  <c:v>-8.2104797400000002</c:v>
                </c:pt>
                <c:pt idx="1043">
                  <c:v>-8.2102356000000007</c:v>
                </c:pt>
                <c:pt idx="1044">
                  <c:v>-8.2092285199999999</c:v>
                </c:pt>
                <c:pt idx="1045">
                  <c:v>-8.2048644999999993</c:v>
                </c:pt>
                <c:pt idx="1046">
                  <c:v>-8.2066650400000007</c:v>
                </c:pt>
                <c:pt idx="1047">
                  <c:v>-8.2066650400000007</c:v>
                </c:pt>
                <c:pt idx="1048">
                  <c:v>-8.20651245</c:v>
                </c:pt>
                <c:pt idx="1049">
                  <c:v>-8.2058715800000002</c:v>
                </c:pt>
                <c:pt idx="1050">
                  <c:v>-8.2058715800000002</c:v>
                </c:pt>
                <c:pt idx="1051">
                  <c:v>-8.2044677700000008</c:v>
                </c:pt>
                <c:pt idx="1052">
                  <c:v>-8.2082519499999993</c:v>
                </c:pt>
                <c:pt idx="1053">
                  <c:v>-8.2082519499999993</c:v>
                </c:pt>
                <c:pt idx="1054">
                  <c:v>-8.2072753899999995</c:v>
                </c:pt>
                <c:pt idx="1055">
                  <c:v>-8.2086181600000003</c:v>
                </c:pt>
                <c:pt idx="1056">
                  <c:v>-8.2086181600000003</c:v>
                </c:pt>
                <c:pt idx="1057">
                  <c:v>-8.2074279800000003</c:v>
                </c:pt>
                <c:pt idx="1058">
                  <c:v>-8.2077941899999995</c:v>
                </c:pt>
                <c:pt idx="1059">
                  <c:v>-8.2080993699999993</c:v>
                </c:pt>
                <c:pt idx="1060">
                  <c:v>-8.2080993699999993</c:v>
                </c:pt>
                <c:pt idx="1061">
                  <c:v>-8.21075439</c:v>
                </c:pt>
                <c:pt idx="1062">
                  <c:v>-8.21075439</c:v>
                </c:pt>
                <c:pt idx="1063">
                  <c:v>-8.2079162599999993</c:v>
                </c:pt>
                <c:pt idx="1064">
                  <c:v>-8.20651245</c:v>
                </c:pt>
                <c:pt idx="1065">
                  <c:v>-8.2117614700000008</c:v>
                </c:pt>
                <c:pt idx="1066">
                  <c:v>-8.2117614700000008</c:v>
                </c:pt>
                <c:pt idx="1067">
                  <c:v>-8.2120056199999993</c:v>
                </c:pt>
                <c:pt idx="1068">
                  <c:v>-8.2114257800000008</c:v>
                </c:pt>
                <c:pt idx="1069">
                  <c:v>-8.2110595699999998</c:v>
                </c:pt>
                <c:pt idx="1070">
                  <c:v>-8.2110595699999998</c:v>
                </c:pt>
                <c:pt idx="1071">
                  <c:v>-8.2104187</c:v>
                </c:pt>
                <c:pt idx="1072">
                  <c:v>-8.2104187</c:v>
                </c:pt>
                <c:pt idx="1073">
                  <c:v>-8.2116088900000008</c:v>
                </c:pt>
                <c:pt idx="1074">
                  <c:v>-8.2104187</c:v>
                </c:pt>
                <c:pt idx="1075">
                  <c:v>-8.2100524900000007</c:v>
                </c:pt>
                <c:pt idx="1076">
                  <c:v>-8.2100524900000007</c:v>
                </c:pt>
                <c:pt idx="1077">
                  <c:v>-8.2113037099999993</c:v>
                </c:pt>
                <c:pt idx="1078">
                  <c:v>-8.2122802700000008</c:v>
                </c:pt>
                <c:pt idx="1079">
                  <c:v>-8.2122802700000008</c:v>
                </c:pt>
                <c:pt idx="1080">
                  <c:v>-8.2138977099999995</c:v>
                </c:pt>
                <c:pt idx="1081">
                  <c:v>-8.2110900900000008</c:v>
                </c:pt>
                <c:pt idx="1082">
                  <c:v>-8.2110900900000008</c:v>
                </c:pt>
                <c:pt idx="1083">
                  <c:v>-8.2133483900000002</c:v>
                </c:pt>
                <c:pt idx="1084">
                  <c:v>-8.2174987799999997</c:v>
                </c:pt>
                <c:pt idx="1085">
                  <c:v>-8.2174987799999997</c:v>
                </c:pt>
                <c:pt idx="1086">
                  <c:v>-8.2165222199999999</c:v>
                </c:pt>
                <c:pt idx="1087">
                  <c:v>-8.2183532699999997</c:v>
                </c:pt>
                <c:pt idx="1088">
                  <c:v>-8.2176818800000007</c:v>
                </c:pt>
                <c:pt idx="1089">
                  <c:v>-8.2164306600000003</c:v>
                </c:pt>
                <c:pt idx="1090">
                  <c:v>-8.2184448200000002</c:v>
                </c:pt>
                <c:pt idx="1091">
                  <c:v>-8.2184448200000002</c:v>
                </c:pt>
                <c:pt idx="1092">
                  <c:v>-8.2196960400000005</c:v>
                </c:pt>
                <c:pt idx="1093">
                  <c:v>-8.2202148400000006</c:v>
                </c:pt>
                <c:pt idx="1094">
                  <c:v>-8.2167358400000001</c:v>
                </c:pt>
                <c:pt idx="1095">
                  <c:v>-8.2167358400000001</c:v>
                </c:pt>
                <c:pt idx="1096">
                  <c:v>-8.2200317399999996</c:v>
                </c:pt>
                <c:pt idx="1097">
                  <c:v>-8.2176513700000005</c:v>
                </c:pt>
                <c:pt idx="1098">
                  <c:v>-8.2185363799999998</c:v>
                </c:pt>
                <c:pt idx="1099">
                  <c:v>-8.2211303699999991</c:v>
                </c:pt>
                <c:pt idx="1100">
                  <c:v>-8.2209777800000001</c:v>
                </c:pt>
                <c:pt idx="1101">
                  <c:v>-8.2209777800000001</c:v>
                </c:pt>
                <c:pt idx="1102">
                  <c:v>-8.2221984900000002</c:v>
                </c:pt>
                <c:pt idx="1103">
                  <c:v>-8.2185058600000005</c:v>
                </c:pt>
                <c:pt idx="1104">
                  <c:v>-8.2185058600000005</c:v>
                </c:pt>
                <c:pt idx="1105">
                  <c:v>-8.2202758800000009</c:v>
                </c:pt>
                <c:pt idx="1106">
                  <c:v>-8.2247314500000002</c:v>
                </c:pt>
                <c:pt idx="1107">
                  <c:v>-8.2247314500000002</c:v>
                </c:pt>
                <c:pt idx="1108">
                  <c:v>-8.2269287099999993</c:v>
                </c:pt>
                <c:pt idx="1109">
                  <c:v>-8.2225646999999995</c:v>
                </c:pt>
                <c:pt idx="1110">
                  <c:v>-8.2225646999999995</c:v>
                </c:pt>
                <c:pt idx="1111">
                  <c:v>-8.2232971199999998</c:v>
                </c:pt>
                <c:pt idx="1112">
                  <c:v>-8.2290039099999994</c:v>
                </c:pt>
                <c:pt idx="1113">
                  <c:v>-8.2293395999999994</c:v>
                </c:pt>
                <c:pt idx="1114">
                  <c:v>-8.2293395999999994</c:v>
                </c:pt>
                <c:pt idx="1115">
                  <c:v>-8.23080444</c:v>
                </c:pt>
                <c:pt idx="1116">
                  <c:v>-8.2295227099999995</c:v>
                </c:pt>
                <c:pt idx="1117">
                  <c:v>-8.2295227099999995</c:v>
                </c:pt>
                <c:pt idx="1118">
                  <c:v>-8.2315063500000001</c:v>
                </c:pt>
                <c:pt idx="1119">
                  <c:v>-8.2258911099999992</c:v>
                </c:pt>
                <c:pt idx="1120">
                  <c:v>-8.2258911099999992</c:v>
                </c:pt>
                <c:pt idx="1121">
                  <c:v>-8.2294311499999999</c:v>
                </c:pt>
                <c:pt idx="1122">
                  <c:v>-8.2272949200000003</c:v>
                </c:pt>
                <c:pt idx="1123">
                  <c:v>-8.2299194300000007</c:v>
                </c:pt>
                <c:pt idx="1124">
                  <c:v>-8.2301940899999995</c:v>
                </c:pt>
                <c:pt idx="1125">
                  <c:v>-8.2297363299999997</c:v>
                </c:pt>
                <c:pt idx="1126">
                  <c:v>-8.2297363299999997</c:v>
                </c:pt>
                <c:pt idx="1127">
                  <c:v>-8.2323608400000001</c:v>
                </c:pt>
                <c:pt idx="1128">
                  <c:v>-8.2311706499999993</c:v>
                </c:pt>
                <c:pt idx="1129">
                  <c:v>-8.2311706499999993</c:v>
                </c:pt>
                <c:pt idx="1130">
                  <c:v>-8.2335510299999992</c:v>
                </c:pt>
                <c:pt idx="1131">
                  <c:v>-8.2350768999999993</c:v>
                </c:pt>
                <c:pt idx="1132">
                  <c:v>-8.2366332999999994</c:v>
                </c:pt>
                <c:pt idx="1133">
                  <c:v>-8.2347412099999993</c:v>
                </c:pt>
                <c:pt idx="1134">
                  <c:v>-8.2328491199999991</c:v>
                </c:pt>
                <c:pt idx="1135">
                  <c:v>-8.2328491199999991</c:v>
                </c:pt>
                <c:pt idx="1136">
                  <c:v>-8.2353515599999998</c:v>
                </c:pt>
                <c:pt idx="1137">
                  <c:v>-8.2326965300000001</c:v>
                </c:pt>
                <c:pt idx="1138">
                  <c:v>-8.2346801799999998</c:v>
                </c:pt>
                <c:pt idx="1139">
                  <c:v>-8.2346801799999998</c:v>
                </c:pt>
                <c:pt idx="1140">
                  <c:v>-8.2311706499999993</c:v>
                </c:pt>
                <c:pt idx="1141">
                  <c:v>-8.2341003399999995</c:v>
                </c:pt>
                <c:pt idx="1142">
                  <c:v>-8.2341003399999995</c:v>
                </c:pt>
                <c:pt idx="1143">
                  <c:v>-8.2322082499999993</c:v>
                </c:pt>
                <c:pt idx="1144">
                  <c:v>-8.2319030800000004</c:v>
                </c:pt>
                <c:pt idx="1145">
                  <c:v>-8.2319030800000004</c:v>
                </c:pt>
                <c:pt idx="1146">
                  <c:v>-8.2324523900000006</c:v>
                </c:pt>
                <c:pt idx="1147">
                  <c:v>-8.2325439500000002</c:v>
                </c:pt>
                <c:pt idx="1148">
                  <c:v>-8.2327880899999997</c:v>
                </c:pt>
                <c:pt idx="1149">
                  <c:v>-8.23403931</c:v>
                </c:pt>
                <c:pt idx="1150">
                  <c:v>-8.2341308600000005</c:v>
                </c:pt>
                <c:pt idx="1151">
                  <c:v>-8.2341308600000005</c:v>
                </c:pt>
                <c:pt idx="1152">
                  <c:v>-8.2336120600000005</c:v>
                </c:pt>
                <c:pt idx="1153">
                  <c:v>-8.2405700700000004</c:v>
                </c:pt>
                <c:pt idx="1154">
                  <c:v>-8.2412719699999997</c:v>
                </c:pt>
                <c:pt idx="1155">
                  <c:v>-8.2412719699999997</c:v>
                </c:pt>
                <c:pt idx="1156">
                  <c:v>-8.23522949</c:v>
                </c:pt>
                <c:pt idx="1157">
                  <c:v>-8.2353210400000005</c:v>
                </c:pt>
                <c:pt idx="1158">
                  <c:v>-8.2361450200000004</c:v>
                </c:pt>
                <c:pt idx="1159">
                  <c:v>-8.2363586400000006</c:v>
                </c:pt>
                <c:pt idx="1160">
                  <c:v>-8.2363586400000006</c:v>
                </c:pt>
                <c:pt idx="1161">
                  <c:v>-8.2392272900000005</c:v>
                </c:pt>
                <c:pt idx="1162">
                  <c:v>-8.2445373499999999</c:v>
                </c:pt>
                <c:pt idx="1163">
                  <c:v>-8.2445373499999999</c:v>
                </c:pt>
                <c:pt idx="1164">
                  <c:v>-8.2424621600000005</c:v>
                </c:pt>
                <c:pt idx="1165">
                  <c:v>-8.2378845199999997</c:v>
                </c:pt>
                <c:pt idx="1166">
                  <c:v>-8.2390747100000006</c:v>
                </c:pt>
                <c:pt idx="1167">
                  <c:v>-8.2382507300000007</c:v>
                </c:pt>
                <c:pt idx="1168">
                  <c:v>-8.2387695300000008</c:v>
                </c:pt>
                <c:pt idx="1169">
                  <c:v>-8.2387695300000008</c:v>
                </c:pt>
                <c:pt idx="1170">
                  <c:v>-8.2408447299999992</c:v>
                </c:pt>
                <c:pt idx="1171">
                  <c:v>-8.2421569800000007</c:v>
                </c:pt>
                <c:pt idx="1172">
                  <c:v>-8.2421569800000007</c:v>
                </c:pt>
                <c:pt idx="1173">
                  <c:v>-8.24575806</c:v>
                </c:pt>
                <c:pt idx="1174">
                  <c:v>-8.2451477099999995</c:v>
                </c:pt>
                <c:pt idx="1175">
                  <c:v>-8.2473144499999993</c:v>
                </c:pt>
                <c:pt idx="1176">
                  <c:v>-8.2496337900000007</c:v>
                </c:pt>
                <c:pt idx="1177">
                  <c:v>-8.2482299799999996</c:v>
                </c:pt>
                <c:pt idx="1178">
                  <c:v>-8.2463684100000005</c:v>
                </c:pt>
                <c:pt idx="1179">
                  <c:v>-8.2463684100000005</c:v>
                </c:pt>
                <c:pt idx="1180">
                  <c:v>-8.2445983900000002</c:v>
                </c:pt>
                <c:pt idx="1181">
                  <c:v>-8.2495727500000005</c:v>
                </c:pt>
                <c:pt idx="1182">
                  <c:v>-8.2495727500000005</c:v>
                </c:pt>
                <c:pt idx="1183">
                  <c:v>-8.2472534199999998</c:v>
                </c:pt>
                <c:pt idx="1184">
                  <c:v>-8.24523926</c:v>
                </c:pt>
                <c:pt idx="1185">
                  <c:v>-8.24523926</c:v>
                </c:pt>
                <c:pt idx="1186">
                  <c:v>-8.2448120100000004</c:v>
                </c:pt>
                <c:pt idx="1187">
                  <c:v>-8.2486572299999992</c:v>
                </c:pt>
                <c:pt idx="1188">
                  <c:v>-8.2486572299999992</c:v>
                </c:pt>
                <c:pt idx="1189">
                  <c:v>-8.2481994600000004</c:v>
                </c:pt>
                <c:pt idx="1190">
                  <c:v>-8.2516784699999999</c:v>
                </c:pt>
                <c:pt idx="1191">
                  <c:v>-8.2484435999999999</c:v>
                </c:pt>
                <c:pt idx="1192">
                  <c:v>-8.2484435999999999</c:v>
                </c:pt>
                <c:pt idx="1193">
                  <c:v>-8.2482910199999999</c:v>
                </c:pt>
                <c:pt idx="1194">
                  <c:v>-8.2482910199999999</c:v>
                </c:pt>
                <c:pt idx="1195">
                  <c:v>-8.2481994600000004</c:v>
                </c:pt>
                <c:pt idx="1196">
                  <c:v>-8.2467956499999993</c:v>
                </c:pt>
                <c:pt idx="1197">
                  <c:v>-8.2453308100000005</c:v>
                </c:pt>
                <c:pt idx="1198">
                  <c:v>-8.2453308100000005</c:v>
                </c:pt>
                <c:pt idx="1199">
                  <c:v>-8.2451171900000002</c:v>
                </c:pt>
                <c:pt idx="1200">
                  <c:v>-8.2444457999999994</c:v>
                </c:pt>
                <c:pt idx="1201">
                  <c:v>-8.2453918500000007</c:v>
                </c:pt>
                <c:pt idx="1202">
                  <c:v>-8.2480773900000006</c:v>
                </c:pt>
                <c:pt idx="1203">
                  <c:v>-8.2489318800000007</c:v>
                </c:pt>
                <c:pt idx="1204">
                  <c:v>-8.2489318800000007</c:v>
                </c:pt>
                <c:pt idx="1205">
                  <c:v>-8.2497558600000005</c:v>
                </c:pt>
                <c:pt idx="1206">
                  <c:v>-8.2519531300000004</c:v>
                </c:pt>
                <c:pt idx="1207">
                  <c:v>-8.2519531300000004</c:v>
                </c:pt>
                <c:pt idx="1208">
                  <c:v>-8.2489929199999992</c:v>
                </c:pt>
                <c:pt idx="1209">
                  <c:v>-8.2491149900000007</c:v>
                </c:pt>
                <c:pt idx="1210">
                  <c:v>-8.2512206999999993</c:v>
                </c:pt>
                <c:pt idx="1211">
                  <c:v>-8.2513732900000001</c:v>
                </c:pt>
                <c:pt idx="1212">
                  <c:v>-8.2537841800000002</c:v>
                </c:pt>
                <c:pt idx="1213">
                  <c:v>-8.2537841800000002</c:v>
                </c:pt>
                <c:pt idx="1214">
                  <c:v>-8.25476074</c:v>
                </c:pt>
                <c:pt idx="1215">
                  <c:v>-8.25747681</c:v>
                </c:pt>
                <c:pt idx="1216">
                  <c:v>-8.2533569300000007</c:v>
                </c:pt>
                <c:pt idx="1217">
                  <c:v>-8.2533569300000007</c:v>
                </c:pt>
                <c:pt idx="1218">
                  <c:v>-8.2517700200000004</c:v>
                </c:pt>
                <c:pt idx="1219">
                  <c:v>-8.2535095199999997</c:v>
                </c:pt>
                <c:pt idx="1220">
                  <c:v>-8.2535095199999997</c:v>
                </c:pt>
                <c:pt idx="1221">
                  <c:v>-8.25799561</c:v>
                </c:pt>
                <c:pt idx="1222">
                  <c:v>-8.2556457499999993</c:v>
                </c:pt>
                <c:pt idx="1223">
                  <c:v>-8.2556457499999993</c:v>
                </c:pt>
                <c:pt idx="1224">
                  <c:v>-8.2543945300000008</c:v>
                </c:pt>
                <c:pt idx="1225">
                  <c:v>-8.2556152300000001</c:v>
                </c:pt>
                <c:pt idx="1226">
                  <c:v>-8.2527770999999994</c:v>
                </c:pt>
                <c:pt idx="1227">
                  <c:v>-8.2527770999999994</c:v>
                </c:pt>
                <c:pt idx="1228">
                  <c:v>-8.2516784699999999</c:v>
                </c:pt>
                <c:pt idx="1229">
                  <c:v>-8.2516784699999999</c:v>
                </c:pt>
                <c:pt idx="1230">
                  <c:v>-8.2532043500000007</c:v>
                </c:pt>
                <c:pt idx="1231">
                  <c:v>-8.2548522900000005</c:v>
                </c:pt>
                <c:pt idx="1232">
                  <c:v>-8.2563781699999996</c:v>
                </c:pt>
                <c:pt idx="1233">
                  <c:v>-8.2563781699999996</c:v>
                </c:pt>
                <c:pt idx="1234">
                  <c:v>-8.2578125</c:v>
                </c:pt>
                <c:pt idx="1235">
                  <c:v>-8.2559814500000002</c:v>
                </c:pt>
                <c:pt idx="1236">
                  <c:v>-8.2559814500000002</c:v>
                </c:pt>
                <c:pt idx="1237">
                  <c:v>-8.2539978000000005</c:v>
                </c:pt>
                <c:pt idx="1238">
                  <c:v>-8.2517700200000004</c:v>
                </c:pt>
                <c:pt idx="1239">
                  <c:v>-8.2517700200000004</c:v>
                </c:pt>
                <c:pt idx="1240">
                  <c:v>-8.25476074</c:v>
                </c:pt>
                <c:pt idx="1241">
                  <c:v>-8.2510376000000001</c:v>
                </c:pt>
                <c:pt idx="1242">
                  <c:v>-8.2510376000000001</c:v>
                </c:pt>
                <c:pt idx="1243">
                  <c:v>-8.2550354000000006</c:v>
                </c:pt>
                <c:pt idx="1244">
                  <c:v>-8.2570190399999994</c:v>
                </c:pt>
                <c:pt idx="1245">
                  <c:v>-8.2546691899999995</c:v>
                </c:pt>
                <c:pt idx="1246">
                  <c:v>-8.2557372999999998</c:v>
                </c:pt>
                <c:pt idx="1247">
                  <c:v>-8.2561340300000001</c:v>
                </c:pt>
                <c:pt idx="1248">
                  <c:v>-8.2561340300000001</c:v>
                </c:pt>
                <c:pt idx="1249">
                  <c:v>-8.25762939</c:v>
                </c:pt>
                <c:pt idx="1250">
                  <c:v>-8.2548522900000005</c:v>
                </c:pt>
                <c:pt idx="1251">
                  <c:v>-8.2551574700000003</c:v>
                </c:pt>
                <c:pt idx="1252">
                  <c:v>-8.2551574700000003</c:v>
                </c:pt>
                <c:pt idx="1253">
                  <c:v>-8.2563476599999994</c:v>
                </c:pt>
                <c:pt idx="1254">
                  <c:v>-8.2536315899999995</c:v>
                </c:pt>
                <c:pt idx="1255">
                  <c:v>-8.2575073200000002</c:v>
                </c:pt>
                <c:pt idx="1256">
                  <c:v>-8.2527465800000002</c:v>
                </c:pt>
                <c:pt idx="1257">
                  <c:v>-8.2523498499999999</c:v>
                </c:pt>
                <c:pt idx="1258">
                  <c:v>-8.2523498499999999</c:v>
                </c:pt>
                <c:pt idx="1259">
                  <c:v>-8.2515564000000001</c:v>
                </c:pt>
                <c:pt idx="1260">
                  <c:v>-8.24981689</c:v>
                </c:pt>
                <c:pt idx="1261">
                  <c:v>-8.24981689</c:v>
                </c:pt>
                <c:pt idx="1262">
                  <c:v>-8.24914551</c:v>
                </c:pt>
                <c:pt idx="1263">
                  <c:v>-8.24557495</c:v>
                </c:pt>
                <c:pt idx="1264">
                  <c:v>-8.24557495</c:v>
                </c:pt>
                <c:pt idx="1265">
                  <c:v>-8.2475585900000006</c:v>
                </c:pt>
                <c:pt idx="1266">
                  <c:v>-8.2479553200000009</c:v>
                </c:pt>
                <c:pt idx="1267">
                  <c:v>-8.2479553200000009</c:v>
                </c:pt>
                <c:pt idx="1268">
                  <c:v>-8.2479553200000009</c:v>
                </c:pt>
                <c:pt idx="1269">
                  <c:v>-8.2459716800000002</c:v>
                </c:pt>
                <c:pt idx="1270">
                  <c:v>-8.2453308100000005</c:v>
                </c:pt>
                <c:pt idx="1271">
                  <c:v>-8.2478027300000001</c:v>
                </c:pt>
                <c:pt idx="1272">
                  <c:v>-8.2497253399999995</c:v>
                </c:pt>
                <c:pt idx="1273">
                  <c:v>-8.2497253399999995</c:v>
                </c:pt>
                <c:pt idx="1274">
                  <c:v>-8.2465515099999998</c:v>
                </c:pt>
                <c:pt idx="1275">
                  <c:v>-8.2444457999999994</c:v>
                </c:pt>
                <c:pt idx="1276">
                  <c:v>-8.2483825700000004</c:v>
                </c:pt>
                <c:pt idx="1277">
                  <c:v>-8.2483825700000004</c:v>
                </c:pt>
                <c:pt idx="1278">
                  <c:v>-8.2473754899999996</c:v>
                </c:pt>
                <c:pt idx="1279">
                  <c:v>-8.2460327099999997</c:v>
                </c:pt>
                <c:pt idx="1280">
                  <c:v>-8.2440185499999998</c:v>
                </c:pt>
                <c:pt idx="1281">
                  <c:v>-8.2409057600000004</c:v>
                </c:pt>
                <c:pt idx="1282">
                  <c:v>-8.2392272900000005</c:v>
                </c:pt>
                <c:pt idx="1283">
                  <c:v>-8.2392272900000005</c:v>
                </c:pt>
                <c:pt idx="1284">
                  <c:v>-8.2402954099999999</c:v>
                </c:pt>
                <c:pt idx="1285">
                  <c:v>-8.2412109400000002</c:v>
                </c:pt>
                <c:pt idx="1286">
                  <c:v>-8.2428283699999998</c:v>
                </c:pt>
                <c:pt idx="1287">
                  <c:v>-8.2428283699999998</c:v>
                </c:pt>
                <c:pt idx="1288">
                  <c:v>-8.2372741699999992</c:v>
                </c:pt>
                <c:pt idx="1289">
                  <c:v>-8.2400512700000004</c:v>
                </c:pt>
                <c:pt idx="1290">
                  <c:v>-8.2417602500000005</c:v>
                </c:pt>
                <c:pt idx="1291">
                  <c:v>-8.2437133800000009</c:v>
                </c:pt>
                <c:pt idx="1292">
                  <c:v>-8.2467346199999998</c:v>
                </c:pt>
                <c:pt idx="1293">
                  <c:v>-8.2467346199999998</c:v>
                </c:pt>
                <c:pt idx="1294">
                  <c:v>-8.2425842300000003</c:v>
                </c:pt>
                <c:pt idx="1295">
                  <c:v>-8.2409973099999991</c:v>
                </c:pt>
                <c:pt idx="1296">
                  <c:v>-8.2443542500000007</c:v>
                </c:pt>
                <c:pt idx="1297">
                  <c:v>-8.2443542500000007</c:v>
                </c:pt>
                <c:pt idx="1298">
                  <c:v>-8.2393493699999993</c:v>
                </c:pt>
                <c:pt idx="1299">
                  <c:v>-8.2405700700000004</c:v>
                </c:pt>
                <c:pt idx="1300">
                  <c:v>-8.2441101099999994</c:v>
                </c:pt>
                <c:pt idx="1301">
                  <c:v>-8.2441101099999994</c:v>
                </c:pt>
                <c:pt idx="1302">
                  <c:v>-8.24133301</c:v>
                </c:pt>
                <c:pt idx="1303">
                  <c:v>-8.2438964800000001</c:v>
                </c:pt>
                <c:pt idx="1304">
                  <c:v>-8.2438964800000001</c:v>
                </c:pt>
                <c:pt idx="1305">
                  <c:v>-8.2435913099999993</c:v>
                </c:pt>
                <c:pt idx="1306">
                  <c:v>-8.2426147499999995</c:v>
                </c:pt>
                <c:pt idx="1307">
                  <c:v>-8.2431640599999998</c:v>
                </c:pt>
                <c:pt idx="1308">
                  <c:v>-8.2442016599999999</c:v>
                </c:pt>
                <c:pt idx="1309">
                  <c:v>-8.2467041000000005</c:v>
                </c:pt>
                <c:pt idx="1310">
                  <c:v>-8.2448425299999997</c:v>
                </c:pt>
                <c:pt idx="1311">
                  <c:v>-8.2448425299999997</c:v>
                </c:pt>
                <c:pt idx="1312">
                  <c:v>-8.2423095699999998</c:v>
                </c:pt>
                <c:pt idx="1313">
                  <c:v>-8.2400207499999993</c:v>
                </c:pt>
                <c:pt idx="1314">
                  <c:v>-8.2400207499999993</c:v>
                </c:pt>
                <c:pt idx="1315">
                  <c:v>-8.2390136700000003</c:v>
                </c:pt>
                <c:pt idx="1316">
                  <c:v>-8.2398376500000001</c:v>
                </c:pt>
                <c:pt idx="1317">
                  <c:v>-8.2398376500000001</c:v>
                </c:pt>
                <c:pt idx="1318">
                  <c:v>-8.2415771499999995</c:v>
                </c:pt>
                <c:pt idx="1319">
                  <c:v>-8.2407531699999996</c:v>
                </c:pt>
                <c:pt idx="1320">
                  <c:v>-8.2407531699999996</c:v>
                </c:pt>
                <c:pt idx="1321">
                  <c:v>-8.2402954099999999</c:v>
                </c:pt>
                <c:pt idx="1322">
                  <c:v>-8.2437744100000003</c:v>
                </c:pt>
                <c:pt idx="1323">
                  <c:v>-8.2434692399999996</c:v>
                </c:pt>
                <c:pt idx="1324">
                  <c:v>-8.2456970199999997</c:v>
                </c:pt>
                <c:pt idx="1325">
                  <c:v>-8.2448425299999997</c:v>
                </c:pt>
                <c:pt idx="1326">
                  <c:v>-8.2448425299999997</c:v>
                </c:pt>
                <c:pt idx="1327">
                  <c:v>-8.2408142099999999</c:v>
                </c:pt>
                <c:pt idx="1328">
                  <c:v>-8.2427063</c:v>
                </c:pt>
                <c:pt idx="1329">
                  <c:v>-8.2403259299999991</c:v>
                </c:pt>
                <c:pt idx="1330">
                  <c:v>-8.2403259299999991</c:v>
                </c:pt>
                <c:pt idx="1331">
                  <c:v>-8.24133301</c:v>
                </c:pt>
                <c:pt idx="1332">
                  <c:v>-8.2471008300000008</c:v>
                </c:pt>
                <c:pt idx="1333">
                  <c:v>-8.2436523400000006</c:v>
                </c:pt>
                <c:pt idx="1334">
                  <c:v>-8.24609375</c:v>
                </c:pt>
                <c:pt idx="1335">
                  <c:v>-8.2467346199999998</c:v>
                </c:pt>
                <c:pt idx="1336">
                  <c:v>-8.2467346199999998</c:v>
                </c:pt>
                <c:pt idx="1337">
                  <c:v>-8.2432861299999995</c:v>
                </c:pt>
                <c:pt idx="1338">
                  <c:v>-8.2427978500000005</c:v>
                </c:pt>
                <c:pt idx="1339">
                  <c:v>-8.2427978500000005</c:v>
                </c:pt>
                <c:pt idx="1340">
                  <c:v>-8.2471008300000008</c:v>
                </c:pt>
                <c:pt idx="1341">
                  <c:v>-8.24661255</c:v>
                </c:pt>
                <c:pt idx="1342">
                  <c:v>-8.2460632300000007</c:v>
                </c:pt>
                <c:pt idx="1343">
                  <c:v>-8.2505798299999995</c:v>
                </c:pt>
                <c:pt idx="1344">
                  <c:v>-8.25085449</c:v>
                </c:pt>
                <c:pt idx="1345">
                  <c:v>-8.25085449</c:v>
                </c:pt>
                <c:pt idx="1346">
                  <c:v>-8.2525024400000007</c:v>
                </c:pt>
                <c:pt idx="1347">
                  <c:v>-8.2511291500000006</c:v>
                </c:pt>
                <c:pt idx="1348">
                  <c:v>-8.2486267099999999</c:v>
                </c:pt>
                <c:pt idx="1349">
                  <c:v>-8.2486267099999999</c:v>
                </c:pt>
                <c:pt idx="1350">
                  <c:v>-8.2504272499999995</c:v>
                </c:pt>
                <c:pt idx="1351">
                  <c:v>-8.2504272499999995</c:v>
                </c:pt>
                <c:pt idx="1352">
                  <c:v>-8.2553405800000004</c:v>
                </c:pt>
                <c:pt idx="1353">
                  <c:v>-8.2544860799999995</c:v>
                </c:pt>
                <c:pt idx="1354">
                  <c:v>-8.2514648400000006</c:v>
                </c:pt>
                <c:pt idx="1355">
                  <c:v>-8.2514648400000006</c:v>
                </c:pt>
                <c:pt idx="1356">
                  <c:v>-8.2520446799999991</c:v>
                </c:pt>
                <c:pt idx="1357">
                  <c:v>-8.2509460400000005</c:v>
                </c:pt>
                <c:pt idx="1358">
                  <c:v>-8.2509460400000005</c:v>
                </c:pt>
                <c:pt idx="1359">
                  <c:v>-8.2523193399999997</c:v>
                </c:pt>
                <c:pt idx="1360">
                  <c:v>-8.2558898900000006</c:v>
                </c:pt>
                <c:pt idx="1361">
                  <c:v>-8.2543334999999995</c:v>
                </c:pt>
                <c:pt idx="1362">
                  <c:v>-8.2496032699999997</c:v>
                </c:pt>
                <c:pt idx="1363">
                  <c:v>-8.2496032699999997</c:v>
                </c:pt>
                <c:pt idx="1364">
                  <c:v>-8.2514038099999993</c:v>
                </c:pt>
                <c:pt idx="1365">
                  <c:v>-8.2473754899999996</c:v>
                </c:pt>
                <c:pt idx="1366">
                  <c:v>-8.2473754899999996</c:v>
                </c:pt>
                <c:pt idx="1367">
                  <c:v>-8.2494506800000007</c:v>
                </c:pt>
                <c:pt idx="1368">
                  <c:v>-8.2497863799999998</c:v>
                </c:pt>
                <c:pt idx="1369">
                  <c:v>-8.2497863799999998</c:v>
                </c:pt>
                <c:pt idx="1370">
                  <c:v>-8.2492370600000005</c:v>
                </c:pt>
                <c:pt idx="1371">
                  <c:v>-8.25033569</c:v>
                </c:pt>
                <c:pt idx="1372">
                  <c:v>-8.2495727500000005</c:v>
                </c:pt>
                <c:pt idx="1373">
                  <c:v>-8.2495727500000005</c:v>
                </c:pt>
                <c:pt idx="1374">
                  <c:v>-8.2501525900000008</c:v>
                </c:pt>
                <c:pt idx="1375">
                  <c:v>-8.24981689</c:v>
                </c:pt>
                <c:pt idx="1376">
                  <c:v>-8.24981689</c:v>
                </c:pt>
                <c:pt idx="1377">
                  <c:v>-8.2427673299999995</c:v>
                </c:pt>
                <c:pt idx="1378">
                  <c:v>-8.2427673299999995</c:v>
                </c:pt>
                <c:pt idx="1379">
                  <c:v>-8.24591064</c:v>
                </c:pt>
                <c:pt idx="1380">
                  <c:v>-8.24642944</c:v>
                </c:pt>
                <c:pt idx="1381">
                  <c:v>-8.2437133800000009</c:v>
                </c:pt>
                <c:pt idx="1382">
                  <c:v>-8.2437133800000009</c:v>
                </c:pt>
                <c:pt idx="1383">
                  <c:v>-8.2416076700000005</c:v>
                </c:pt>
                <c:pt idx="1384">
                  <c:v>-8.23880005</c:v>
                </c:pt>
                <c:pt idx="1385">
                  <c:v>-8.23880005</c:v>
                </c:pt>
                <c:pt idx="1386">
                  <c:v>-8.2354126000000001</c:v>
                </c:pt>
                <c:pt idx="1387">
                  <c:v>-8.2411498999999999</c:v>
                </c:pt>
                <c:pt idx="1388">
                  <c:v>-8.2411498999999999</c:v>
                </c:pt>
                <c:pt idx="1389">
                  <c:v>-8.2395019499999993</c:v>
                </c:pt>
                <c:pt idx="1390">
                  <c:v>-8.2366027800000001</c:v>
                </c:pt>
                <c:pt idx="1391">
                  <c:v>-8.2371520999999994</c:v>
                </c:pt>
                <c:pt idx="1392">
                  <c:v>-8.2371520999999994</c:v>
                </c:pt>
                <c:pt idx="1393">
                  <c:v>-8.2365112299999996</c:v>
                </c:pt>
                <c:pt idx="1394">
                  <c:v>-8.2393493699999993</c:v>
                </c:pt>
                <c:pt idx="1395">
                  <c:v>-8.2392883300000008</c:v>
                </c:pt>
                <c:pt idx="1396">
                  <c:v>-8.2389831499999993</c:v>
                </c:pt>
                <c:pt idx="1397">
                  <c:v>-8.2369079599999999</c:v>
                </c:pt>
                <c:pt idx="1398">
                  <c:v>-8.2369079599999999</c:v>
                </c:pt>
                <c:pt idx="1399">
                  <c:v>-8.2362670900000001</c:v>
                </c:pt>
                <c:pt idx="1400">
                  <c:v>-8.23742676</c:v>
                </c:pt>
                <c:pt idx="1401">
                  <c:v>-8.23742676</c:v>
                </c:pt>
                <c:pt idx="1402">
                  <c:v>-8.2348327599999998</c:v>
                </c:pt>
                <c:pt idx="1403">
                  <c:v>-8.2353820800000008</c:v>
                </c:pt>
                <c:pt idx="1404">
                  <c:v>-8.2353820800000008</c:v>
                </c:pt>
                <c:pt idx="1405">
                  <c:v>-8.2337646499999995</c:v>
                </c:pt>
                <c:pt idx="1406">
                  <c:v>-8.2382507300000007</c:v>
                </c:pt>
                <c:pt idx="1407">
                  <c:v>-8.2382507300000007</c:v>
                </c:pt>
                <c:pt idx="1408">
                  <c:v>-8.2380065899999995</c:v>
                </c:pt>
                <c:pt idx="1409">
                  <c:v>-8.23913574</c:v>
                </c:pt>
                <c:pt idx="1410">
                  <c:v>-8.2406005899999997</c:v>
                </c:pt>
                <c:pt idx="1411">
                  <c:v>-8.2406005899999997</c:v>
                </c:pt>
                <c:pt idx="1412">
                  <c:v>-8.2406921400000002</c:v>
                </c:pt>
                <c:pt idx="1413">
                  <c:v>-8.2406921400000002</c:v>
                </c:pt>
                <c:pt idx="1414">
                  <c:v>-8.2431640599999998</c:v>
                </c:pt>
                <c:pt idx="1415">
                  <c:v>-8.2422180199999993</c:v>
                </c:pt>
                <c:pt idx="1416">
                  <c:v>-8.2422180199999993</c:v>
                </c:pt>
                <c:pt idx="1417">
                  <c:v>-8.2451782199999997</c:v>
                </c:pt>
                <c:pt idx="1418">
                  <c:v>-8.2450561499999999</c:v>
                </c:pt>
                <c:pt idx="1419">
                  <c:v>-8.2450561499999999</c:v>
                </c:pt>
                <c:pt idx="1420">
                  <c:v>-8.2453613299999997</c:v>
                </c:pt>
                <c:pt idx="1421">
                  <c:v>-8.24185181</c:v>
                </c:pt>
                <c:pt idx="1422">
                  <c:v>-8.2468872100000006</c:v>
                </c:pt>
                <c:pt idx="1423">
                  <c:v>-8.2468872100000006</c:v>
                </c:pt>
                <c:pt idx="1424">
                  <c:v>-8.2460632300000007</c:v>
                </c:pt>
                <c:pt idx="1425">
                  <c:v>-8.2467041000000005</c:v>
                </c:pt>
                <c:pt idx="1426">
                  <c:v>-8.2471923799999995</c:v>
                </c:pt>
                <c:pt idx="1427">
                  <c:v>-8.2471923799999995</c:v>
                </c:pt>
                <c:pt idx="1428">
                  <c:v>-8.2466430699999993</c:v>
                </c:pt>
                <c:pt idx="1429">
                  <c:v>-8.2470703099999998</c:v>
                </c:pt>
                <c:pt idx="1430">
                  <c:v>-8.2464599599999993</c:v>
                </c:pt>
                <c:pt idx="1431">
                  <c:v>-8.2457275400000007</c:v>
                </c:pt>
                <c:pt idx="1432">
                  <c:v>-8.2457275400000007</c:v>
                </c:pt>
                <c:pt idx="1433">
                  <c:v>-8.2276306199999993</c:v>
                </c:pt>
                <c:pt idx="1434">
                  <c:v>-8.2023010299999992</c:v>
                </c:pt>
                <c:pt idx="1435">
                  <c:v>-8.1818847699999999</c:v>
                </c:pt>
                <c:pt idx="1436">
                  <c:v>-8.1645813</c:v>
                </c:pt>
                <c:pt idx="1437">
                  <c:v>-8.1488342300000003</c:v>
                </c:pt>
                <c:pt idx="1438">
                  <c:v>-8.1246337900000007</c:v>
                </c:pt>
                <c:pt idx="1439">
                  <c:v>-8.1246337900000007</c:v>
                </c:pt>
                <c:pt idx="1440">
                  <c:v>-8.1039428699999991</c:v>
                </c:pt>
                <c:pt idx="1441">
                  <c:v>-8.0771179199999992</c:v>
                </c:pt>
                <c:pt idx="1442">
                  <c:v>-8.0771179199999992</c:v>
                </c:pt>
                <c:pt idx="1443">
                  <c:v>-8.0522155800000004</c:v>
                </c:pt>
                <c:pt idx="1444">
                  <c:v>-8.0229492199999992</c:v>
                </c:pt>
                <c:pt idx="1445">
                  <c:v>-7.9956054700000001</c:v>
                </c:pt>
                <c:pt idx="1446">
                  <c:v>-7.9693908699999998</c:v>
                </c:pt>
                <c:pt idx="1447">
                  <c:v>-7.9390564000000001</c:v>
                </c:pt>
                <c:pt idx="1448">
                  <c:v>-7.9390564000000001</c:v>
                </c:pt>
                <c:pt idx="1449">
                  <c:v>-7.9113159199999998</c:v>
                </c:pt>
                <c:pt idx="1450">
                  <c:v>-7.8766784699999999</c:v>
                </c:pt>
                <c:pt idx="1451">
                  <c:v>-7.8766784699999999</c:v>
                </c:pt>
                <c:pt idx="1452">
                  <c:v>-7.8432006799999998</c:v>
                </c:pt>
                <c:pt idx="1453">
                  <c:v>-7.8117980999999999</c:v>
                </c:pt>
                <c:pt idx="1454">
                  <c:v>-7.7814025899999999</c:v>
                </c:pt>
                <c:pt idx="1455">
                  <c:v>-7.7461547900000003</c:v>
                </c:pt>
                <c:pt idx="1456">
                  <c:v>-7.7154540999999996</c:v>
                </c:pt>
                <c:pt idx="1457">
                  <c:v>-7.7154540999999996</c:v>
                </c:pt>
                <c:pt idx="1458">
                  <c:v>-7.6801452599999998</c:v>
                </c:pt>
                <c:pt idx="1459">
                  <c:v>-7.64862061</c:v>
                </c:pt>
                <c:pt idx="1460">
                  <c:v>-7.64862061</c:v>
                </c:pt>
                <c:pt idx="1461">
                  <c:v>-7.6150207500000002</c:v>
                </c:pt>
                <c:pt idx="1462">
                  <c:v>-7.5493469199999996</c:v>
                </c:pt>
                <c:pt idx="1463">
                  <c:v>-7.5493469199999996</c:v>
                </c:pt>
                <c:pt idx="1464">
                  <c:v>-7.5166626000000001</c:v>
                </c:pt>
                <c:pt idx="1465">
                  <c:v>-7.48590088</c:v>
                </c:pt>
                <c:pt idx="1466">
                  <c:v>-7.4504699700000003</c:v>
                </c:pt>
                <c:pt idx="1467">
                  <c:v>-7.4504699700000003</c:v>
                </c:pt>
                <c:pt idx="1468">
                  <c:v>-7.4151001000000001</c:v>
                </c:pt>
                <c:pt idx="1469">
                  <c:v>-7.3797302199999999</c:v>
                </c:pt>
                <c:pt idx="1470">
                  <c:v>-7.3458862299999996</c:v>
                </c:pt>
                <c:pt idx="1471">
                  <c:v>-7.3115844699999997</c:v>
                </c:pt>
                <c:pt idx="1472">
                  <c:v>-7.3115844699999997</c:v>
                </c:pt>
                <c:pt idx="1473">
                  <c:v>-7.2777404800000003</c:v>
                </c:pt>
                <c:pt idx="1474">
                  <c:v>-7.2435913100000002</c:v>
                </c:pt>
                <c:pt idx="1475">
                  <c:v>-7.20974731</c:v>
                </c:pt>
                <c:pt idx="1476">
                  <c:v>-7.20974731</c:v>
                </c:pt>
                <c:pt idx="1477">
                  <c:v>-7.1777038600000003</c:v>
                </c:pt>
                <c:pt idx="1478">
                  <c:v>-7.1405334500000004</c:v>
                </c:pt>
                <c:pt idx="1479">
                  <c:v>-7.1068420400000001</c:v>
                </c:pt>
                <c:pt idx="1480">
                  <c:v>-7.0739746099999996</c:v>
                </c:pt>
                <c:pt idx="1481">
                  <c:v>-7.0364379899999996</c:v>
                </c:pt>
                <c:pt idx="1482">
                  <c:v>-7.0364379899999996</c:v>
                </c:pt>
                <c:pt idx="1483">
                  <c:v>-7.0013427699999999</c:v>
                </c:pt>
                <c:pt idx="1484">
                  <c:v>-6.9688720699999998</c:v>
                </c:pt>
                <c:pt idx="1485">
                  <c:v>-6.93173218</c:v>
                </c:pt>
                <c:pt idx="1486">
                  <c:v>-6.93173218</c:v>
                </c:pt>
                <c:pt idx="1487">
                  <c:v>-6.8968810999999999</c:v>
                </c:pt>
                <c:pt idx="1488">
                  <c:v>-6.8646545400000001</c:v>
                </c:pt>
                <c:pt idx="1489">
                  <c:v>-6.8302002000000002</c:v>
                </c:pt>
                <c:pt idx="1490">
                  <c:v>-6.7957763699999996</c:v>
                </c:pt>
                <c:pt idx="1491">
                  <c:v>-6.7591247599999997</c:v>
                </c:pt>
                <c:pt idx="1492">
                  <c:v>-6.7591247599999997</c:v>
                </c:pt>
                <c:pt idx="1493">
                  <c:v>-6.7268676799999998</c:v>
                </c:pt>
                <c:pt idx="1494">
                  <c:v>-6.6892700200000004</c:v>
                </c:pt>
                <c:pt idx="1495">
                  <c:v>-6.6892700200000004</c:v>
                </c:pt>
                <c:pt idx="1496">
                  <c:v>-6.6545104999999998</c:v>
                </c:pt>
                <c:pt idx="1497">
                  <c:v>-6.5883483900000002</c:v>
                </c:pt>
                <c:pt idx="1498">
                  <c:v>-6.5883483900000002</c:v>
                </c:pt>
                <c:pt idx="1499">
                  <c:v>-6.5518798800000004</c:v>
                </c:pt>
                <c:pt idx="1500">
                  <c:v>-6.5185852100000004</c:v>
                </c:pt>
                <c:pt idx="1501">
                  <c:v>-6.5185852100000004</c:v>
                </c:pt>
                <c:pt idx="1502">
                  <c:v>-6.4873046900000002</c:v>
                </c:pt>
                <c:pt idx="1503">
                  <c:v>-6.4494934099999996</c:v>
                </c:pt>
                <c:pt idx="1504">
                  <c:v>-6.4187316900000004</c:v>
                </c:pt>
                <c:pt idx="1505">
                  <c:v>-6.3818359400000002</c:v>
                </c:pt>
                <c:pt idx="1506">
                  <c:v>-6.3483581500000001</c:v>
                </c:pt>
                <c:pt idx="1507">
                  <c:v>-6.3483581500000001</c:v>
                </c:pt>
                <c:pt idx="1508">
                  <c:v>-6.3142700200000004</c:v>
                </c:pt>
                <c:pt idx="1509">
                  <c:v>-6.2795410199999999</c:v>
                </c:pt>
                <c:pt idx="1510">
                  <c:v>-6.2449951199999996</c:v>
                </c:pt>
                <c:pt idx="1511">
                  <c:v>-6.2449951199999996</c:v>
                </c:pt>
                <c:pt idx="1512">
                  <c:v>-6.2124939000000001</c:v>
                </c:pt>
                <c:pt idx="1513">
                  <c:v>-6.1746826199999996</c:v>
                </c:pt>
                <c:pt idx="1514">
                  <c:v>-6.1417846699999998</c:v>
                </c:pt>
                <c:pt idx="1515">
                  <c:v>-6.1068115199999999</c:v>
                </c:pt>
                <c:pt idx="1516">
                  <c:v>-6.0692443799999998</c:v>
                </c:pt>
                <c:pt idx="1517">
                  <c:v>-6.0692443799999998</c:v>
                </c:pt>
                <c:pt idx="1518">
                  <c:v>-6.0352477999999996</c:v>
                </c:pt>
                <c:pt idx="1519">
                  <c:v>-6.0011596699999998</c:v>
                </c:pt>
                <c:pt idx="1520">
                  <c:v>-6.0011596699999998</c:v>
                </c:pt>
                <c:pt idx="1521">
                  <c:v>-5.9666747999999998</c:v>
                </c:pt>
                <c:pt idx="1522">
                  <c:v>-5.93377686</c:v>
                </c:pt>
                <c:pt idx="1523">
                  <c:v>-5.90353394</c:v>
                </c:pt>
                <c:pt idx="1524">
                  <c:v>-5.8679504400000004</c:v>
                </c:pt>
                <c:pt idx="1525">
                  <c:v>-5.83712769</c:v>
                </c:pt>
                <c:pt idx="1526">
                  <c:v>-5.83712769</c:v>
                </c:pt>
                <c:pt idx="1527">
                  <c:v>-5.7994689900000003</c:v>
                </c:pt>
                <c:pt idx="1528">
                  <c:v>-5.7622070299999999</c:v>
                </c:pt>
                <c:pt idx="1529">
                  <c:v>-5.7296752900000003</c:v>
                </c:pt>
                <c:pt idx="1530">
                  <c:v>-5.7296752900000003</c:v>
                </c:pt>
                <c:pt idx="1531">
                  <c:v>-5.6611022899999996</c:v>
                </c:pt>
                <c:pt idx="1532">
                  <c:v>-5.6232910199999999</c:v>
                </c:pt>
                <c:pt idx="1533">
                  <c:v>-5.6232910199999999</c:v>
                </c:pt>
                <c:pt idx="1534">
                  <c:v>-5.5886230499999998</c:v>
                </c:pt>
                <c:pt idx="1535">
                  <c:v>-5.5537109400000002</c:v>
                </c:pt>
                <c:pt idx="1536">
                  <c:v>-5.5537109400000002</c:v>
                </c:pt>
                <c:pt idx="1537">
                  <c:v>-5.5162353499999996</c:v>
                </c:pt>
                <c:pt idx="1538">
                  <c:v>-5.4833679200000001</c:v>
                </c:pt>
                <c:pt idx="1539">
                  <c:v>-5.4480590800000002</c:v>
                </c:pt>
                <c:pt idx="1540">
                  <c:v>-5.4160461399999997</c:v>
                </c:pt>
                <c:pt idx="1541">
                  <c:v>-5.3785400399999999</c:v>
                </c:pt>
                <c:pt idx="1542">
                  <c:v>-5.3785400399999999</c:v>
                </c:pt>
                <c:pt idx="1543">
                  <c:v>-5.3441772500000004</c:v>
                </c:pt>
                <c:pt idx="1544">
                  <c:v>-5.30877686</c:v>
                </c:pt>
                <c:pt idx="1545">
                  <c:v>-5.2729492200000001</c:v>
                </c:pt>
                <c:pt idx="1546">
                  <c:v>-5.2729492200000001</c:v>
                </c:pt>
                <c:pt idx="1547">
                  <c:v>-5.2385559099999996</c:v>
                </c:pt>
                <c:pt idx="1548">
                  <c:v>-5.2030639599999997</c:v>
                </c:pt>
                <c:pt idx="1549">
                  <c:v>-5.1702575700000004</c:v>
                </c:pt>
                <c:pt idx="1550">
                  <c:v>-5.1331787100000001</c:v>
                </c:pt>
                <c:pt idx="1551">
                  <c:v>-5.1004333500000003</c:v>
                </c:pt>
                <c:pt idx="1552">
                  <c:v>-5.1004333500000003</c:v>
                </c:pt>
                <c:pt idx="1553">
                  <c:v>-5.06555176</c:v>
                </c:pt>
                <c:pt idx="1554">
                  <c:v>-5.0280151399999999</c:v>
                </c:pt>
                <c:pt idx="1555">
                  <c:v>-4.9955444299999998</c:v>
                </c:pt>
                <c:pt idx="1556">
                  <c:v>-4.9955444299999998</c:v>
                </c:pt>
                <c:pt idx="1557">
                  <c:v>-4.9608764599999997</c:v>
                </c:pt>
                <c:pt idx="1558">
                  <c:v>-4.9233398399999997</c:v>
                </c:pt>
                <c:pt idx="1559">
                  <c:v>-4.8906860400000003</c:v>
                </c:pt>
                <c:pt idx="1560">
                  <c:v>-4.8555297900000003</c:v>
                </c:pt>
                <c:pt idx="1561">
                  <c:v>-4.8207092300000003</c:v>
                </c:pt>
                <c:pt idx="1562">
                  <c:v>-4.8207092300000003</c:v>
                </c:pt>
                <c:pt idx="1563">
                  <c:v>-4.7855835000000004</c:v>
                </c:pt>
                <c:pt idx="1564">
                  <c:v>-4.75338745</c:v>
                </c:pt>
                <c:pt idx="1565">
                  <c:v>-4.75338745</c:v>
                </c:pt>
                <c:pt idx="1566">
                  <c:v>-4.6754760700000002</c:v>
                </c:pt>
                <c:pt idx="1567">
                  <c:v>-4.6754760700000002</c:v>
                </c:pt>
                <c:pt idx="1568">
                  <c:v>-4.6407775899999999</c:v>
                </c:pt>
                <c:pt idx="1569">
                  <c:v>-4.6060790999999996</c:v>
                </c:pt>
                <c:pt idx="1570">
                  <c:v>-4.5735473600000001</c:v>
                </c:pt>
                <c:pt idx="1571">
                  <c:v>-4.5735473600000001</c:v>
                </c:pt>
                <c:pt idx="1572">
                  <c:v>-4.5389404300000002</c:v>
                </c:pt>
                <c:pt idx="1573">
                  <c:v>-4.5012512200000003</c:v>
                </c:pt>
                <c:pt idx="1574">
                  <c:v>-4.5012512200000003</c:v>
                </c:pt>
                <c:pt idx="1575">
                  <c:v>-4.42596436</c:v>
                </c:pt>
                <c:pt idx="1576">
                  <c:v>-4.3933105499999998</c:v>
                </c:pt>
                <c:pt idx="1577">
                  <c:v>-4.3933105499999998</c:v>
                </c:pt>
                <c:pt idx="1578">
                  <c:v>-4.3607177699999999</c:v>
                </c:pt>
                <c:pt idx="1579">
                  <c:v>-4.3284912100000001</c:v>
                </c:pt>
                <c:pt idx="1580">
                  <c:v>-4.2910156300000004</c:v>
                </c:pt>
                <c:pt idx="1581">
                  <c:v>-4.2910156300000004</c:v>
                </c:pt>
                <c:pt idx="1582">
                  <c:v>-4.25576782</c:v>
                </c:pt>
                <c:pt idx="1583">
                  <c:v>-4.2235412600000002</c:v>
                </c:pt>
                <c:pt idx="1584">
                  <c:v>-4.1861572300000001</c:v>
                </c:pt>
                <c:pt idx="1585">
                  <c:v>-4.15115356</c:v>
                </c:pt>
                <c:pt idx="1586">
                  <c:v>-4.1189575200000004</c:v>
                </c:pt>
                <c:pt idx="1587">
                  <c:v>-4.1189575200000004</c:v>
                </c:pt>
                <c:pt idx="1588">
                  <c:v>-4.0834960899999997</c:v>
                </c:pt>
                <c:pt idx="1589">
                  <c:v>-4.0482482900000001</c:v>
                </c:pt>
                <c:pt idx="1590">
                  <c:v>-4.0482482900000001</c:v>
                </c:pt>
                <c:pt idx="1591">
                  <c:v>-4.0133361799999996</c:v>
                </c:pt>
                <c:pt idx="1592">
                  <c:v>-3.94616699</c:v>
                </c:pt>
                <c:pt idx="1593">
                  <c:v>-3.94616699</c:v>
                </c:pt>
                <c:pt idx="1594">
                  <c:v>-3.9081420900000001</c:v>
                </c:pt>
                <c:pt idx="1595">
                  <c:v>-3.87576294</c:v>
                </c:pt>
                <c:pt idx="1596">
                  <c:v>-3.8413085900000001</c:v>
                </c:pt>
                <c:pt idx="1597">
                  <c:v>-3.8413085900000001</c:v>
                </c:pt>
                <c:pt idx="1598">
                  <c:v>-3.8032226599999999</c:v>
                </c:pt>
                <c:pt idx="1599">
                  <c:v>-3.77081299</c:v>
                </c:pt>
                <c:pt idx="1600">
                  <c:v>-3.77081299</c:v>
                </c:pt>
                <c:pt idx="1601">
                  <c:v>-3.6985778800000002</c:v>
                </c:pt>
                <c:pt idx="1602">
                  <c:v>-3.6633911100000001</c:v>
                </c:pt>
                <c:pt idx="1603">
                  <c:v>-3.6633911100000001</c:v>
                </c:pt>
                <c:pt idx="1604">
                  <c:v>-3.6310730000000002</c:v>
                </c:pt>
                <c:pt idx="1605">
                  <c:v>-3.5933532700000002</c:v>
                </c:pt>
                <c:pt idx="1606">
                  <c:v>-3.5933532700000002</c:v>
                </c:pt>
                <c:pt idx="1607">
                  <c:v>-3.5603942900000001</c:v>
                </c:pt>
                <c:pt idx="1608">
                  <c:v>-3.5235900899999999</c:v>
                </c:pt>
                <c:pt idx="1609">
                  <c:v>-3.4884033200000002</c:v>
                </c:pt>
                <c:pt idx="1610">
                  <c:v>-3.4532470700000002</c:v>
                </c:pt>
                <c:pt idx="1611">
                  <c:v>-3.418396</c:v>
                </c:pt>
                <c:pt idx="1612">
                  <c:v>-3.418396</c:v>
                </c:pt>
                <c:pt idx="1613">
                  <c:v>-3.3825988800000002</c:v>
                </c:pt>
                <c:pt idx="1614">
                  <c:v>-3.3480224600000001</c:v>
                </c:pt>
                <c:pt idx="1615">
                  <c:v>-3.31622314</c:v>
                </c:pt>
                <c:pt idx="1616">
                  <c:v>-3.31622314</c:v>
                </c:pt>
                <c:pt idx="1617">
                  <c:v>-3.2806701700000001</c:v>
                </c:pt>
                <c:pt idx="1618">
                  <c:v>-3.24371338</c:v>
                </c:pt>
                <c:pt idx="1619">
                  <c:v>-3.2085876500000001</c:v>
                </c:pt>
                <c:pt idx="1620">
                  <c:v>-3.1729126000000001</c:v>
                </c:pt>
                <c:pt idx="1621">
                  <c:v>-3.1358337399999998</c:v>
                </c:pt>
                <c:pt idx="1622">
                  <c:v>-3.1358337399999998</c:v>
                </c:pt>
                <c:pt idx="1623">
                  <c:v>-3.1037292500000002</c:v>
                </c:pt>
                <c:pt idx="1624">
                  <c:v>-3.0658264200000001</c:v>
                </c:pt>
                <c:pt idx="1625">
                  <c:v>-3.0658264200000001</c:v>
                </c:pt>
                <c:pt idx="1626">
                  <c:v>-3.0307312</c:v>
                </c:pt>
                <c:pt idx="1627">
                  <c:v>-2.9608764600000002</c:v>
                </c:pt>
                <c:pt idx="1628">
                  <c:v>-2.9608764600000002</c:v>
                </c:pt>
                <c:pt idx="1629">
                  <c:v>-2.92611694</c:v>
                </c:pt>
                <c:pt idx="1630">
                  <c:v>-2.8935546900000002</c:v>
                </c:pt>
                <c:pt idx="1631">
                  <c:v>-2.8935546900000002</c:v>
                </c:pt>
                <c:pt idx="1632">
                  <c:v>-2.8559265100000002</c:v>
                </c:pt>
                <c:pt idx="1633">
                  <c:v>-2.8209228500000001</c:v>
                </c:pt>
                <c:pt idx="1634">
                  <c:v>-2.78796387</c:v>
                </c:pt>
                <c:pt idx="1635">
                  <c:v>-2.78796387</c:v>
                </c:pt>
                <c:pt idx="1636">
                  <c:v>-2.7152099600000001</c:v>
                </c:pt>
                <c:pt idx="1637">
                  <c:v>-2.7152099600000001</c:v>
                </c:pt>
                <c:pt idx="1638">
                  <c:v>-2.6806945799999999</c:v>
                </c:pt>
                <c:pt idx="1639">
                  <c:v>-2.6459045400000001</c:v>
                </c:pt>
                <c:pt idx="1640">
                  <c:v>-2.61065674</c:v>
                </c:pt>
                <c:pt idx="1641">
                  <c:v>-2.61065674</c:v>
                </c:pt>
                <c:pt idx="1642">
                  <c:v>-2.5754699699999999</c:v>
                </c:pt>
                <c:pt idx="1643">
                  <c:v>-2.5432434100000001</c:v>
                </c:pt>
                <c:pt idx="1644">
                  <c:v>-2.5053405799999999</c:v>
                </c:pt>
                <c:pt idx="1645">
                  <c:v>-2.4731140100000002</c:v>
                </c:pt>
                <c:pt idx="1646">
                  <c:v>-2.43826294</c:v>
                </c:pt>
                <c:pt idx="1647">
                  <c:v>-2.43826294</c:v>
                </c:pt>
                <c:pt idx="1648">
                  <c:v>-2.4057312</c:v>
                </c:pt>
                <c:pt idx="1649">
                  <c:v>-2.3679809600000001</c:v>
                </c:pt>
                <c:pt idx="1650">
                  <c:v>-2.3328552199999999</c:v>
                </c:pt>
                <c:pt idx="1651">
                  <c:v>-2.3328552199999999</c:v>
                </c:pt>
                <c:pt idx="1652">
                  <c:v>-2.30078125</c:v>
                </c:pt>
                <c:pt idx="1653">
                  <c:v>-2.2631835900000001</c:v>
                </c:pt>
                <c:pt idx="1654">
                  <c:v>-2.2332458499999999</c:v>
                </c:pt>
                <c:pt idx="1655">
                  <c:v>-2.1952819799999999</c:v>
                </c:pt>
                <c:pt idx="1656">
                  <c:v>-2.1601867700000001</c:v>
                </c:pt>
                <c:pt idx="1657">
                  <c:v>-2.1601867700000001</c:v>
                </c:pt>
                <c:pt idx="1658">
                  <c:v>-2.1259460400000001</c:v>
                </c:pt>
                <c:pt idx="1659">
                  <c:v>-2.0902404799999998</c:v>
                </c:pt>
                <c:pt idx="1660">
                  <c:v>-2.0556030299999999</c:v>
                </c:pt>
                <c:pt idx="1661">
                  <c:v>-2.0556030299999999</c:v>
                </c:pt>
                <c:pt idx="1662">
                  <c:v>-2.0208740199999999</c:v>
                </c:pt>
                <c:pt idx="1663">
                  <c:v>-1.9830322300000001</c:v>
                </c:pt>
                <c:pt idx="1664">
                  <c:v>-1.9507751499999999</c:v>
                </c:pt>
                <c:pt idx="1665">
                  <c:v>-1.91503906</c:v>
                </c:pt>
                <c:pt idx="1666">
                  <c:v>-1.88262939</c:v>
                </c:pt>
                <c:pt idx="1667">
                  <c:v>-1.88262939</c:v>
                </c:pt>
                <c:pt idx="1668">
                  <c:v>-1.84561157</c:v>
                </c:pt>
                <c:pt idx="1669">
                  <c:v>-1.8103027300000001</c:v>
                </c:pt>
                <c:pt idx="1670">
                  <c:v>-1.8103027300000001</c:v>
                </c:pt>
                <c:pt idx="1671">
                  <c:v>-1.7404785199999999</c:v>
                </c:pt>
                <c:pt idx="1672">
                  <c:v>-1.7056579599999999</c:v>
                </c:pt>
                <c:pt idx="1673">
                  <c:v>-1.7056579599999999</c:v>
                </c:pt>
                <c:pt idx="1674">
                  <c:v>-1.67047119</c:v>
                </c:pt>
                <c:pt idx="1675">
                  <c:v>-1.63565063</c:v>
                </c:pt>
                <c:pt idx="1676">
                  <c:v>-1.63565063</c:v>
                </c:pt>
                <c:pt idx="1677">
                  <c:v>-1.6030273399999999</c:v>
                </c:pt>
                <c:pt idx="1678">
                  <c:v>-1.5679626499999999</c:v>
                </c:pt>
                <c:pt idx="1679">
                  <c:v>-1.5302123999999999</c:v>
                </c:pt>
                <c:pt idx="1680">
                  <c:v>-1.4947204599999999</c:v>
                </c:pt>
                <c:pt idx="1681">
                  <c:v>-1.46246338</c:v>
                </c:pt>
                <c:pt idx="1682">
                  <c:v>-1.42559814</c:v>
                </c:pt>
                <c:pt idx="1683">
                  <c:v>-1.42559814</c:v>
                </c:pt>
                <c:pt idx="1684">
                  <c:v>-1.3930664100000001</c:v>
                </c:pt>
                <c:pt idx="1685">
                  <c:v>-1.35751343</c:v>
                </c:pt>
                <c:pt idx="1686">
                  <c:v>-1.35751343</c:v>
                </c:pt>
                <c:pt idx="1687">
                  <c:v>-1.32302856</c:v>
                </c:pt>
                <c:pt idx="1688">
                  <c:v>-1.2874755899999999</c:v>
                </c:pt>
                <c:pt idx="1689">
                  <c:v>-1.25021362</c:v>
                </c:pt>
                <c:pt idx="1690">
                  <c:v>-1.2155151399999999</c:v>
                </c:pt>
                <c:pt idx="1691">
                  <c:v>-1.1824340799999999</c:v>
                </c:pt>
                <c:pt idx="1692">
                  <c:v>-1.1824340799999999</c:v>
                </c:pt>
                <c:pt idx="1693">
                  <c:v>-1.1447753899999999</c:v>
                </c:pt>
                <c:pt idx="1694">
                  <c:v>-1.11001587</c:v>
                </c:pt>
                <c:pt idx="1695">
                  <c:v>-1.0749511700000001</c:v>
                </c:pt>
                <c:pt idx="1696">
                  <c:v>-1.0749511700000001</c:v>
                </c:pt>
                <c:pt idx="1697">
                  <c:v>-1.04251099</c:v>
                </c:pt>
                <c:pt idx="1698">
                  <c:v>-1.0050659200000001</c:v>
                </c:pt>
                <c:pt idx="1699">
                  <c:v>-0.96987915000000002</c:v>
                </c:pt>
                <c:pt idx="1700">
                  <c:v>-0.93469237999999999</c:v>
                </c:pt>
                <c:pt idx="1701">
                  <c:v>-0.89755249000000004</c:v>
                </c:pt>
                <c:pt idx="1702">
                  <c:v>-0.89755249000000004</c:v>
                </c:pt>
                <c:pt idx="1703">
                  <c:v>-0.86511229999999995</c:v>
                </c:pt>
                <c:pt idx="1704">
                  <c:v>-0.83056640999999998</c:v>
                </c:pt>
                <c:pt idx="1705">
                  <c:v>-0.83056640999999998</c:v>
                </c:pt>
                <c:pt idx="1706">
                  <c:v>-0.79199218999999998</c:v>
                </c:pt>
                <c:pt idx="1707">
                  <c:v>-0.72525024000000005</c:v>
                </c:pt>
                <c:pt idx="1708">
                  <c:v>-0.72525024000000005</c:v>
                </c:pt>
                <c:pt idx="1709">
                  <c:v>-0.68951415999999999</c:v>
                </c:pt>
                <c:pt idx="1710">
                  <c:v>-0.65499878</c:v>
                </c:pt>
                <c:pt idx="1711">
                  <c:v>-0.65499878</c:v>
                </c:pt>
                <c:pt idx="1712">
                  <c:v>-0.62033081000000001</c:v>
                </c:pt>
                <c:pt idx="1713">
                  <c:v>-0.58496093999999998</c:v>
                </c:pt>
                <c:pt idx="1714">
                  <c:v>-0.55227660999999995</c:v>
                </c:pt>
                <c:pt idx="1715">
                  <c:v>-0.51742553999999996</c:v>
                </c:pt>
                <c:pt idx="1716">
                  <c:v>-0.48010254000000002</c:v>
                </c:pt>
                <c:pt idx="1717">
                  <c:v>-0.48010254000000002</c:v>
                </c:pt>
                <c:pt idx="1718">
                  <c:v>-0.44509887999999997</c:v>
                </c:pt>
                <c:pt idx="1719">
                  <c:v>-0.41018676999999998</c:v>
                </c:pt>
                <c:pt idx="1720">
                  <c:v>-0.37503051999999998</c:v>
                </c:pt>
                <c:pt idx="1721">
                  <c:v>-0.37503051999999998</c:v>
                </c:pt>
                <c:pt idx="1722">
                  <c:v>-0.33984375</c:v>
                </c:pt>
                <c:pt idx="1723">
                  <c:v>-0.30310059</c:v>
                </c:pt>
                <c:pt idx="1724">
                  <c:v>-0.27014159999999998</c:v>
                </c:pt>
                <c:pt idx="1725">
                  <c:v>-0.23767089999999999</c:v>
                </c:pt>
                <c:pt idx="1726">
                  <c:v>-0.19989013999999999</c:v>
                </c:pt>
                <c:pt idx="1727">
                  <c:v>-0.19989013999999999</c:v>
                </c:pt>
                <c:pt idx="1728">
                  <c:v>-0.16445923000000001</c:v>
                </c:pt>
                <c:pt idx="1729">
                  <c:v>-0.12969971</c:v>
                </c:pt>
                <c:pt idx="1730">
                  <c:v>-9.4573969999999993E-2</c:v>
                </c:pt>
                <c:pt idx="1731">
                  <c:v>-9.4573969999999993E-2</c:v>
                </c:pt>
                <c:pt idx="1732">
                  <c:v>-6.0180659999999997E-2</c:v>
                </c:pt>
                <c:pt idx="1733">
                  <c:v>-2.29187E-2</c:v>
                </c:pt>
                <c:pt idx="1734">
                  <c:v>9.9792500000000003E-3</c:v>
                </c:pt>
                <c:pt idx="1735">
                  <c:v>4.7637939999999997E-2</c:v>
                </c:pt>
                <c:pt idx="1736">
                  <c:v>7.7514650000000004E-2</c:v>
                </c:pt>
                <c:pt idx="1737">
                  <c:v>7.7514650000000004E-2</c:v>
                </c:pt>
                <c:pt idx="1738">
                  <c:v>0.11276245</c:v>
                </c:pt>
                <c:pt idx="1739">
                  <c:v>0.14816283999999999</c:v>
                </c:pt>
                <c:pt idx="1740">
                  <c:v>0.18035888999999999</c:v>
                </c:pt>
                <c:pt idx="1741">
                  <c:v>0.18035888999999999</c:v>
                </c:pt>
                <c:pt idx="1742">
                  <c:v>0.21520996000000001</c:v>
                </c:pt>
                <c:pt idx="1743">
                  <c:v>0.25314331000000001</c:v>
                </c:pt>
                <c:pt idx="1744">
                  <c:v>0.28802489999999997</c:v>
                </c:pt>
                <c:pt idx="1745">
                  <c:v>0.32269287000000002</c:v>
                </c:pt>
                <c:pt idx="1746">
                  <c:v>0.35531615999999999</c:v>
                </c:pt>
                <c:pt idx="1747">
                  <c:v>0.35531615999999999</c:v>
                </c:pt>
                <c:pt idx="1748">
                  <c:v>0.39245605</c:v>
                </c:pt>
                <c:pt idx="1749">
                  <c:v>0.42797851999999997</c:v>
                </c:pt>
                <c:pt idx="1750">
                  <c:v>0.42797851999999997</c:v>
                </c:pt>
                <c:pt idx="1751">
                  <c:v>0.46090698000000002</c:v>
                </c:pt>
                <c:pt idx="1752">
                  <c:v>0.53323363999999995</c:v>
                </c:pt>
                <c:pt idx="1753">
                  <c:v>0.53323363999999995</c:v>
                </c:pt>
                <c:pt idx="1754">
                  <c:v>0.56781006000000001</c:v>
                </c:pt>
                <c:pt idx="1755">
                  <c:v>0.60321044999999995</c:v>
                </c:pt>
                <c:pt idx="1756">
                  <c:v>0.60321044999999995</c:v>
                </c:pt>
                <c:pt idx="1757">
                  <c:v>0.63558959999999998</c:v>
                </c:pt>
                <c:pt idx="1758">
                  <c:v>0.67315674000000003</c:v>
                </c:pt>
                <c:pt idx="1759">
                  <c:v>0.70599365000000003</c:v>
                </c:pt>
                <c:pt idx="1760">
                  <c:v>0.70599365000000003</c:v>
                </c:pt>
                <c:pt idx="1761">
                  <c:v>0.77792357999999995</c:v>
                </c:pt>
                <c:pt idx="1762">
                  <c:v>0.81060790999999999</c:v>
                </c:pt>
                <c:pt idx="1763">
                  <c:v>0.81060790999999999</c:v>
                </c:pt>
                <c:pt idx="1764">
                  <c:v>0.84564209000000001</c:v>
                </c:pt>
                <c:pt idx="1765">
                  <c:v>0.88320922999999996</c:v>
                </c:pt>
                <c:pt idx="1766">
                  <c:v>0.88320922999999996</c:v>
                </c:pt>
                <c:pt idx="1767">
                  <c:v>0.91827393000000002</c:v>
                </c:pt>
                <c:pt idx="1768">
                  <c:v>0.95339965999999998</c:v>
                </c:pt>
                <c:pt idx="1769">
                  <c:v>0.95339965999999998</c:v>
                </c:pt>
                <c:pt idx="1770">
                  <c:v>1.02331543</c:v>
                </c:pt>
                <c:pt idx="1771">
                  <c:v>1.0584411600000001</c:v>
                </c:pt>
                <c:pt idx="1772">
                  <c:v>1.0584411600000001</c:v>
                </c:pt>
                <c:pt idx="1773">
                  <c:v>1.0931396499999999</c:v>
                </c:pt>
                <c:pt idx="1774">
                  <c:v>1.1286315899999999</c:v>
                </c:pt>
                <c:pt idx="1775">
                  <c:v>1.1657714800000001</c:v>
                </c:pt>
                <c:pt idx="1776">
                  <c:v>1.1657714800000001</c:v>
                </c:pt>
                <c:pt idx="1777">
                  <c:v>1.1953430199999999</c:v>
                </c:pt>
                <c:pt idx="1778">
                  <c:v>1.23318481</c:v>
                </c:pt>
                <c:pt idx="1779">
                  <c:v>1.26583862</c:v>
                </c:pt>
                <c:pt idx="1780">
                  <c:v>1.3038635300000001</c:v>
                </c:pt>
                <c:pt idx="1781">
                  <c:v>1.34103394</c:v>
                </c:pt>
                <c:pt idx="1782">
                  <c:v>1.34103394</c:v>
                </c:pt>
                <c:pt idx="1783">
                  <c:v>1.3733215299999999</c:v>
                </c:pt>
                <c:pt idx="1784">
                  <c:v>1.4060058600000001</c:v>
                </c:pt>
                <c:pt idx="1785">
                  <c:v>1.4060058600000001</c:v>
                </c:pt>
                <c:pt idx="1786">
                  <c:v>1.4434204100000001</c:v>
                </c:pt>
                <c:pt idx="1787">
                  <c:v>1.5086364699999999</c:v>
                </c:pt>
                <c:pt idx="1788">
                  <c:v>1.5086364699999999</c:v>
                </c:pt>
                <c:pt idx="1789">
                  <c:v>1.5432128899999999</c:v>
                </c:pt>
                <c:pt idx="1790">
                  <c:v>1.5462951700000001</c:v>
                </c:pt>
                <c:pt idx="1791">
                  <c:v>1.5469055199999999</c:v>
                </c:pt>
                <c:pt idx="1792">
                  <c:v>1.5469055199999999</c:v>
                </c:pt>
                <c:pt idx="1793">
                  <c:v>1.5476074200000001</c:v>
                </c:pt>
                <c:pt idx="1794">
                  <c:v>1.5483398399999999</c:v>
                </c:pt>
                <c:pt idx="1795">
                  <c:v>1.5483703600000001</c:v>
                </c:pt>
                <c:pt idx="1796">
                  <c:v>1.5483703600000001</c:v>
                </c:pt>
                <c:pt idx="1797">
                  <c:v>1.5488891600000001</c:v>
                </c:pt>
                <c:pt idx="1798">
                  <c:v>1.5488891600000001</c:v>
                </c:pt>
                <c:pt idx="1799">
                  <c:v>1.54925537</c:v>
                </c:pt>
                <c:pt idx="1800">
                  <c:v>1.5495300299999999</c:v>
                </c:pt>
                <c:pt idx="1801">
                  <c:v>1.5495300299999999</c:v>
                </c:pt>
                <c:pt idx="1802">
                  <c:v>1.5495300299999999</c:v>
                </c:pt>
                <c:pt idx="1803">
                  <c:v>1.5500793500000001</c:v>
                </c:pt>
                <c:pt idx="1804">
                  <c:v>1.55026245</c:v>
                </c:pt>
                <c:pt idx="1805">
                  <c:v>1.55026245</c:v>
                </c:pt>
                <c:pt idx="1806">
                  <c:v>1.55044556</c:v>
                </c:pt>
                <c:pt idx="1807">
                  <c:v>1.55059814</c:v>
                </c:pt>
                <c:pt idx="1808">
                  <c:v>1.55059814</c:v>
                </c:pt>
                <c:pt idx="1809">
                  <c:v>1.55099487</c:v>
                </c:pt>
                <c:pt idx="1810">
                  <c:v>1.5505065899999999</c:v>
                </c:pt>
                <c:pt idx="1811">
                  <c:v>1.5505065899999999</c:v>
                </c:pt>
                <c:pt idx="1812">
                  <c:v>1.55044556</c:v>
                </c:pt>
                <c:pt idx="1813">
                  <c:v>1.5510559100000001</c:v>
                </c:pt>
                <c:pt idx="1814">
                  <c:v>1.55059814</c:v>
                </c:pt>
                <c:pt idx="1815">
                  <c:v>1.5505371100000001</c:v>
                </c:pt>
                <c:pt idx="1816">
                  <c:v>1.5504150400000001</c:v>
                </c:pt>
                <c:pt idx="1817">
                  <c:v>1.55090332</c:v>
                </c:pt>
                <c:pt idx="1818">
                  <c:v>1.55090332</c:v>
                </c:pt>
                <c:pt idx="1819">
                  <c:v>1.5510559100000001</c:v>
                </c:pt>
                <c:pt idx="1820">
                  <c:v>1.55026245</c:v>
                </c:pt>
                <c:pt idx="1821">
                  <c:v>1.55026245</c:v>
                </c:pt>
                <c:pt idx="1822">
                  <c:v>1.5506896999999999</c:v>
                </c:pt>
                <c:pt idx="1823">
                  <c:v>1.5511474599999999</c:v>
                </c:pt>
                <c:pt idx="1824">
                  <c:v>1.5511474599999999</c:v>
                </c:pt>
                <c:pt idx="1825">
                  <c:v>1.5514526399999999</c:v>
                </c:pt>
                <c:pt idx="1826">
                  <c:v>1.5510253899999999</c:v>
                </c:pt>
                <c:pt idx="1827">
                  <c:v>1.5510559100000001</c:v>
                </c:pt>
                <c:pt idx="1828">
                  <c:v>1.5510559100000001</c:v>
                </c:pt>
                <c:pt idx="1829">
                  <c:v>1.55047607</c:v>
                </c:pt>
                <c:pt idx="1830">
                  <c:v>1.5501708999999999</c:v>
                </c:pt>
                <c:pt idx="1831">
                  <c:v>1.5501708999999999</c:v>
                </c:pt>
                <c:pt idx="1832">
                  <c:v>1.55096436</c:v>
                </c:pt>
                <c:pt idx="1833">
                  <c:v>1.55108643</c:v>
                </c:pt>
                <c:pt idx="1834">
                  <c:v>1.55108643</c:v>
                </c:pt>
                <c:pt idx="1835">
                  <c:v>1.5505065899999999</c:v>
                </c:pt>
                <c:pt idx="1836">
                  <c:v>1.5501708999999999</c:v>
                </c:pt>
                <c:pt idx="1837">
                  <c:v>1.5501708999999999</c:v>
                </c:pt>
                <c:pt idx="1838">
                  <c:v>1.5505065899999999</c:v>
                </c:pt>
                <c:pt idx="1839">
                  <c:v>1.5508422900000001</c:v>
                </c:pt>
                <c:pt idx="1840">
                  <c:v>1.55123901</c:v>
                </c:pt>
                <c:pt idx="1841">
                  <c:v>1.5512085</c:v>
                </c:pt>
                <c:pt idx="1842">
                  <c:v>1.55090332</c:v>
                </c:pt>
                <c:pt idx="1843">
                  <c:v>1.55065918</c:v>
                </c:pt>
                <c:pt idx="1844">
                  <c:v>1.55065918</c:v>
                </c:pt>
                <c:pt idx="1845">
                  <c:v>1.55090332</c:v>
                </c:pt>
                <c:pt idx="1846">
                  <c:v>1.5513916000000001</c:v>
                </c:pt>
                <c:pt idx="1847">
                  <c:v>1.5513916000000001</c:v>
                </c:pt>
                <c:pt idx="1848">
                  <c:v>1.55154419</c:v>
                </c:pt>
                <c:pt idx="1849">
                  <c:v>1.54992676</c:v>
                </c:pt>
                <c:pt idx="1850">
                  <c:v>1.54992676</c:v>
                </c:pt>
                <c:pt idx="1851">
                  <c:v>1.5506896999999999</c:v>
                </c:pt>
                <c:pt idx="1852">
                  <c:v>1.55078125</c:v>
                </c:pt>
                <c:pt idx="1853">
                  <c:v>1.55078125</c:v>
                </c:pt>
                <c:pt idx="1854">
                  <c:v>1.55130005</c:v>
                </c:pt>
                <c:pt idx="1855">
                  <c:v>1.5514526399999999</c:v>
                </c:pt>
                <c:pt idx="1856">
                  <c:v>1.55166626</c:v>
                </c:pt>
                <c:pt idx="1857">
                  <c:v>1.55166626</c:v>
                </c:pt>
                <c:pt idx="1858">
                  <c:v>1.5510559100000001</c:v>
                </c:pt>
                <c:pt idx="1859">
                  <c:v>1.55163574</c:v>
                </c:pt>
                <c:pt idx="1860">
                  <c:v>1.55163574</c:v>
                </c:pt>
                <c:pt idx="1861">
                  <c:v>1.5513610799999999</c:v>
                </c:pt>
                <c:pt idx="1862">
                  <c:v>1.5513916000000001</c:v>
                </c:pt>
                <c:pt idx="1863">
                  <c:v>1.5513916000000001</c:v>
                </c:pt>
                <c:pt idx="1864">
                  <c:v>1.5508422900000001</c:v>
                </c:pt>
                <c:pt idx="1865">
                  <c:v>1.5508728000000001</c:v>
                </c:pt>
                <c:pt idx="1866">
                  <c:v>1.5507202099999999</c:v>
                </c:pt>
                <c:pt idx="1867">
                  <c:v>1.5507202099999999</c:v>
                </c:pt>
                <c:pt idx="1868">
                  <c:v>1.5516052199999999</c:v>
                </c:pt>
                <c:pt idx="1869">
                  <c:v>1.5516052199999999</c:v>
                </c:pt>
                <c:pt idx="1870">
                  <c:v>1.55184937</c:v>
                </c:pt>
                <c:pt idx="1871">
                  <c:v>1.5516052199999999</c:v>
                </c:pt>
                <c:pt idx="1872">
                  <c:v>1.55133057</c:v>
                </c:pt>
                <c:pt idx="1873">
                  <c:v>1.55133057</c:v>
                </c:pt>
                <c:pt idx="1874">
                  <c:v>1.55096436</c:v>
                </c:pt>
                <c:pt idx="1875">
                  <c:v>1.55154419</c:v>
                </c:pt>
                <c:pt idx="1876">
                  <c:v>1.5513610799999999</c:v>
                </c:pt>
                <c:pt idx="1877">
                  <c:v>1.5515136700000001</c:v>
                </c:pt>
                <c:pt idx="1878">
                  <c:v>1.5515136700000001</c:v>
                </c:pt>
                <c:pt idx="1879">
                  <c:v>1.55078125</c:v>
                </c:pt>
                <c:pt idx="1880">
                  <c:v>1.5505371100000001</c:v>
                </c:pt>
                <c:pt idx="1881">
                  <c:v>1.55154419</c:v>
                </c:pt>
                <c:pt idx="1882">
                  <c:v>1.55154419</c:v>
                </c:pt>
                <c:pt idx="1883">
                  <c:v>1.5512695299999999</c:v>
                </c:pt>
                <c:pt idx="1884">
                  <c:v>1.5513610799999999</c:v>
                </c:pt>
                <c:pt idx="1885">
                  <c:v>1.5512085</c:v>
                </c:pt>
                <c:pt idx="1886">
                  <c:v>1.55096436</c:v>
                </c:pt>
                <c:pt idx="1887">
                  <c:v>1.55096436</c:v>
                </c:pt>
                <c:pt idx="1888">
                  <c:v>1.55099487</c:v>
                </c:pt>
                <c:pt idx="1889">
                  <c:v>1.5514831499999999</c:v>
                </c:pt>
                <c:pt idx="1890">
                  <c:v>1.5514831499999999</c:v>
                </c:pt>
                <c:pt idx="1891">
                  <c:v>1.55133057</c:v>
                </c:pt>
                <c:pt idx="1892">
                  <c:v>1.5513916000000001</c:v>
                </c:pt>
              </c:numCache>
            </c:numRef>
          </c:yVal>
          <c:smooth val="0"/>
        </c:ser>
        <c:ser>
          <c:idx val="3"/>
          <c:order val="6"/>
          <c:tx>
            <c:strRef>
              <c:f>sheet1!$N$1</c:f>
              <c:strCache>
                <c:ptCount val="1"/>
                <c:pt idx="0">
                  <c:v>Sts_02</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N$2:$N$5000</c:f>
            </c:numRef>
          </c:yVal>
          <c:smooth val="0"/>
        </c:ser>
        <c:ser>
          <c:idx val="4"/>
          <c:order val="11"/>
          <c:tx>
            <c:strRef>
              <c:f>sheet1!$S$1</c:f>
              <c:strCache>
                <c:ptCount val="1"/>
                <c:pt idx="0">
                  <c:v>Y Force (N)</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S$2:$S$5000</c:f>
            </c:numRef>
          </c:yVal>
          <c:smooth val="0"/>
        </c:ser>
        <c:ser>
          <c:idx val="5"/>
          <c:order val="15"/>
          <c:tx>
            <c:v>Spindle speed</c:v>
          </c:tx>
          <c:spPr>
            <a:ln w="25400">
              <a:solidFill>
                <a:srgbClr val="FF0000"/>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W$2:$W$5000</c:f>
              <c:numCache>
                <c:formatCode>0.00000000</c:formatCode>
                <c:ptCount val="4999"/>
                <c:pt idx="0">
                  <c:v>247</c:v>
                </c:pt>
                <c:pt idx="1">
                  <c:v>247</c:v>
                </c:pt>
                <c:pt idx="2">
                  <c:v>0</c:v>
                </c:pt>
                <c:pt idx="3">
                  <c:v>4</c:v>
                </c:pt>
                <c:pt idx="4">
                  <c:v>49</c:v>
                </c:pt>
                <c:pt idx="5">
                  <c:v>49</c:v>
                </c:pt>
                <c:pt idx="6">
                  <c:v>103</c:v>
                </c:pt>
                <c:pt idx="7">
                  <c:v>103</c:v>
                </c:pt>
                <c:pt idx="8">
                  <c:v>138</c:v>
                </c:pt>
                <c:pt idx="9">
                  <c:v>166</c:v>
                </c:pt>
                <c:pt idx="10">
                  <c:v>166</c:v>
                </c:pt>
                <c:pt idx="11">
                  <c:v>215</c:v>
                </c:pt>
                <c:pt idx="12">
                  <c:v>215</c:v>
                </c:pt>
                <c:pt idx="13">
                  <c:v>245</c:v>
                </c:pt>
                <c:pt idx="14">
                  <c:v>301</c:v>
                </c:pt>
                <c:pt idx="15">
                  <c:v>335</c:v>
                </c:pt>
                <c:pt idx="16">
                  <c:v>368</c:v>
                </c:pt>
                <c:pt idx="17">
                  <c:v>368</c:v>
                </c:pt>
                <c:pt idx="18">
                  <c:v>399</c:v>
                </c:pt>
                <c:pt idx="19">
                  <c:v>427</c:v>
                </c:pt>
                <c:pt idx="20">
                  <c:v>427</c:v>
                </c:pt>
                <c:pt idx="21">
                  <c:v>460</c:v>
                </c:pt>
                <c:pt idx="22">
                  <c:v>498</c:v>
                </c:pt>
                <c:pt idx="23">
                  <c:v>529</c:v>
                </c:pt>
                <c:pt idx="24">
                  <c:v>561</c:v>
                </c:pt>
                <c:pt idx="25">
                  <c:v>591</c:v>
                </c:pt>
                <c:pt idx="26">
                  <c:v>591</c:v>
                </c:pt>
                <c:pt idx="27">
                  <c:v>608</c:v>
                </c:pt>
                <c:pt idx="28">
                  <c:v>607</c:v>
                </c:pt>
                <c:pt idx="29">
                  <c:v>607</c:v>
                </c:pt>
                <c:pt idx="30">
                  <c:v>607</c:v>
                </c:pt>
                <c:pt idx="31">
                  <c:v>606</c:v>
                </c:pt>
                <c:pt idx="32">
                  <c:v>605</c:v>
                </c:pt>
                <c:pt idx="33">
                  <c:v>606</c:v>
                </c:pt>
                <c:pt idx="34">
                  <c:v>604</c:v>
                </c:pt>
                <c:pt idx="35">
                  <c:v>604</c:v>
                </c:pt>
                <c:pt idx="36">
                  <c:v>604</c:v>
                </c:pt>
                <c:pt idx="37">
                  <c:v>602</c:v>
                </c:pt>
                <c:pt idx="38">
                  <c:v>602</c:v>
                </c:pt>
                <c:pt idx="39">
                  <c:v>602</c:v>
                </c:pt>
                <c:pt idx="40">
                  <c:v>602</c:v>
                </c:pt>
                <c:pt idx="41">
                  <c:v>602</c:v>
                </c:pt>
                <c:pt idx="42">
                  <c:v>602</c:v>
                </c:pt>
                <c:pt idx="43">
                  <c:v>602</c:v>
                </c:pt>
                <c:pt idx="44">
                  <c:v>600</c:v>
                </c:pt>
                <c:pt idx="45">
                  <c:v>600</c:v>
                </c:pt>
                <c:pt idx="46">
                  <c:v>601</c:v>
                </c:pt>
                <c:pt idx="47">
                  <c:v>602</c:v>
                </c:pt>
                <c:pt idx="48">
                  <c:v>600</c:v>
                </c:pt>
                <c:pt idx="49">
                  <c:v>600</c:v>
                </c:pt>
                <c:pt idx="50">
                  <c:v>600</c:v>
                </c:pt>
                <c:pt idx="51">
                  <c:v>600</c:v>
                </c:pt>
                <c:pt idx="52">
                  <c:v>600</c:v>
                </c:pt>
                <c:pt idx="53">
                  <c:v>602</c:v>
                </c:pt>
                <c:pt idx="54">
                  <c:v>602</c:v>
                </c:pt>
                <c:pt idx="55">
                  <c:v>602</c:v>
                </c:pt>
                <c:pt idx="56">
                  <c:v>600</c:v>
                </c:pt>
                <c:pt idx="57">
                  <c:v>600</c:v>
                </c:pt>
                <c:pt idx="58">
                  <c:v>601</c:v>
                </c:pt>
                <c:pt idx="59">
                  <c:v>601</c:v>
                </c:pt>
                <c:pt idx="60">
                  <c:v>600</c:v>
                </c:pt>
                <c:pt idx="61">
                  <c:v>600</c:v>
                </c:pt>
                <c:pt idx="62">
                  <c:v>600</c:v>
                </c:pt>
                <c:pt idx="63">
                  <c:v>600</c:v>
                </c:pt>
                <c:pt idx="64">
                  <c:v>601</c:v>
                </c:pt>
                <c:pt idx="65">
                  <c:v>601</c:v>
                </c:pt>
                <c:pt idx="66">
                  <c:v>600</c:v>
                </c:pt>
                <c:pt idx="67">
                  <c:v>602</c:v>
                </c:pt>
                <c:pt idx="68">
                  <c:v>600</c:v>
                </c:pt>
                <c:pt idx="69">
                  <c:v>600</c:v>
                </c:pt>
                <c:pt idx="70">
                  <c:v>601</c:v>
                </c:pt>
                <c:pt idx="71">
                  <c:v>601</c:v>
                </c:pt>
                <c:pt idx="72">
                  <c:v>600</c:v>
                </c:pt>
                <c:pt idx="73">
                  <c:v>601</c:v>
                </c:pt>
                <c:pt idx="74">
                  <c:v>601</c:v>
                </c:pt>
                <c:pt idx="75">
                  <c:v>601</c:v>
                </c:pt>
                <c:pt idx="76">
                  <c:v>601</c:v>
                </c:pt>
                <c:pt idx="77">
                  <c:v>601</c:v>
                </c:pt>
                <c:pt idx="78">
                  <c:v>601</c:v>
                </c:pt>
                <c:pt idx="79">
                  <c:v>601</c:v>
                </c:pt>
                <c:pt idx="80">
                  <c:v>601</c:v>
                </c:pt>
                <c:pt idx="81">
                  <c:v>600</c:v>
                </c:pt>
                <c:pt idx="82">
                  <c:v>600</c:v>
                </c:pt>
                <c:pt idx="83">
                  <c:v>601</c:v>
                </c:pt>
                <c:pt idx="84">
                  <c:v>601</c:v>
                </c:pt>
                <c:pt idx="85">
                  <c:v>602</c:v>
                </c:pt>
                <c:pt idx="86">
                  <c:v>601</c:v>
                </c:pt>
                <c:pt idx="87">
                  <c:v>601</c:v>
                </c:pt>
                <c:pt idx="88">
                  <c:v>600</c:v>
                </c:pt>
                <c:pt idx="89">
                  <c:v>600</c:v>
                </c:pt>
                <c:pt idx="90">
                  <c:v>600</c:v>
                </c:pt>
                <c:pt idx="91">
                  <c:v>600</c:v>
                </c:pt>
                <c:pt idx="92">
                  <c:v>602</c:v>
                </c:pt>
                <c:pt idx="93">
                  <c:v>600</c:v>
                </c:pt>
                <c:pt idx="94">
                  <c:v>602</c:v>
                </c:pt>
                <c:pt idx="95">
                  <c:v>601</c:v>
                </c:pt>
                <c:pt idx="96">
                  <c:v>601</c:v>
                </c:pt>
                <c:pt idx="97">
                  <c:v>601</c:v>
                </c:pt>
                <c:pt idx="98">
                  <c:v>602</c:v>
                </c:pt>
                <c:pt idx="99">
                  <c:v>600</c:v>
                </c:pt>
                <c:pt idx="100">
                  <c:v>600</c:v>
                </c:pt>
                <c:pt idx="101">
                  <c:v>601</c:v>
                </c:pt>
                <c:pt idx="102">
                  <c:v>600</c:v>
                </c:pt>
                <c:pt idx="103">
                  <c:v>601</c:v>
                </c:pt>
                <c:pt idx="104">
                  <c:v>600</c:v>
                </c:pt>
                <c:pt idx="105">
                  <c:v>601</c:v>
                </c:pt>
                <c:pt idx="106">
                  <c:v>601</c:v>
                </c:pt>
                <c:pt idx="107">
                  <c:v>601</c:v>
                </c:pt>
                <c:pt idx="108">
                  <c:v>600</c:v>
                </c:pt>
                <c:pt idx="109">
                  <c:v>600</c:v>
                </c:pt>
                <c:pt idx="110">
                  <c:v>600</c:v>
                </c:pt>
                <c:pt idx="111">
                  <c:v>600</c:v>
                </c:pt>
                <c:pt idx="112">
                  <c:v>600</c:v>
                </c:pt>
                <c:pt idx="113">
                  <c:v>600</c:v>
                </c:pt>
                <c:pt idx="114">
                  <c:v>600</c:v>
                </c:pt>
                <c:pt idx="115">
                  <c:v>600</c:v>
                </c:pt>
                <c:pt idx="116">
                  <c:v>600</c:v>
                </c:pt>
                <c:pt idx="117">
                  <c:v>602</c:v>
                </c:pt>
                <c:pt idx="118">
                  <c:v>600</c:v>
                </c:pt>
                <c:pt idx="119">
                  <c:v>600</c:v>
                </c:pt>
                <c:pt idx="120">
                  <c:v>601</c:v>
                </c:pt>
                <c:pt idx="121">
                  <c:v>600</c:v>
                </c:pt>
                <c:pt idx="122">
                  <c:v>600</c:v>
                </c:pt>
                <c:pt idx="123">
                  <c:v>600</c:v>
                </c:pt>
                <c:pt idx="124">
                  <c:v>601</c:v>
                </c:pt>
                <c:pt idx="125">
                  <c:v>601</c:v>
                </c:pt>
                <c:pt idx="126">
                  <c:v>601</c:v>
                </c:pt>
                <c:pt idx="127">
                  <c:v>600</c:v>
                </c:pt>
                <c:pt idx="128">
                  <c:v>600</c:v>
                </c:pt>
                <c:pt idx="129">
                  <c:v>600</c:v>
                </c:pt>
                <c:pt idx="130">
                  <c:v>601</c:v>
                </c:pt>
                <c:pt idx="131">
                  <c:v>601</c:v>
                </c:pt>
                <c:pt idx="132">
                  <c:v>601</c:v>
                </c:pt>
                <c:pt idx="133">
                  <c:v>601</c:v>
                </c:pt>
                <c:pt idx="134">
                  <c:v>600</c:v>
                </c:pt>
                <c:pt idx="135">
                  <c:v>600</c:v>
                </c:pt>
                <c:pt idx="136">
                  <c:v>601</c:v>
                </c:pt>
                <c:pt idx="137">
                  <c:v>601</c:v>
                </c:pt>
                <c:pt idx="138">
                  <c:v>601</c:v>
                </c:pt>
                <c:pt idx="139">
                  <c:v>601</c:v>
                </c:pt>
                <c:pt idx="140">
                  <c:v>600</c:v>
                </c:pt>
                <c:pt idx="141">
                  <c:v>600</c:v>
                </c:pt>
                <c:pt idx="142">
                  <c:v>602</c:v>
                </c:pt>
                <c:pt idx="143">
                  <c:v>600</c:v>
                </c:pt>
                <c:pt idx="144">
                  <c:v>601</c:v>
                </c:pt>
                <c:pt idx="145">
                  <c:v>601</c:v>
                </c:pt>
                <c:pt idx="146">
                  <c:v>600</c:v>
                </c:pt>
                <c:pt idx="147">
                  <c:v>600</c:v>
                </c:pt>
                <c:pt idx="148">
                  <c:v>601</c:v>
                </c:pt>
                <c:pt idx="149">
                  <c:v>602</c:v>
                </c:pt>
                <c:pt idx="150">
                  <c:v>600</c:v>
                </c:pt>
                <c:pt idx="151">
                  <c:v>600</c:v>
                </c:pt>
                <c:pt idx="152">
                  <c:v>600</c:v>
                </c:pt>
                <c:pt idx="153">
                  <c:v>601</c:v>
                </c:pt>
                <c:pt idx="154">
                  <c:v>601</c:v>
                </c:pt>
                <c:pt idx="155">
                  <c:v>600</c:v>
                </c:pt>
                <c:pt idx="156">
                  <c:v>601</c:v>
                </c:pt>
                <c:pt idx="157">
                  <c:v>601</c:v>
                </c:pt>
                <c:pt idx="158">
                  <c:v>601</c:v>
                </c:pt>
                <c:pt idx="159">
                  <c:v>600</c:v>
                </c:pt>
                <c:pt idx="160">
                  <c:v>600</c:v>
                </c:pt>
                <c:pt idx="161">
                  <c:v>601</c:v>
                </c:pt>
                <c:pt idx="162">
                  <c:v>600</c:v>
                </c:pt>
                <c:pt idx="163">
                  <c:v>602</c:v>
                </c:pt>
                <c:pt idx="164">
                  <c:v>601</c:v>
                </c:pt>
                <c:pt idx="165">
                  <c:v>601</c:v>
                </c:pt>
                <c:pt idx="166">
                  <c:v>602</c:v>
                </c:pt>
                <c:pt idx="167">
                  <c:v>602</c:v>
                </c:pt>
                <c:pt idx="168">
                  <c:v>602</c:v>
                </c:pt>
                <c:pt idx="169">
                  <c:v>600</c:v>
                </c:pt>
                <c:pt idx="170">
                  <c:v>600</c:v>
                </c:pt>
                <c:pt idx="171">
                  <c:v>600</c:v>
                </c:pt>
                <c:pt idx="172">
                  <c:v>600</c:v>
                </c:pt>
                <c:pt idx="173">
                  <c:v>601</c:v>
                </c:pt>
                <c:pt idx="174">
                  <c:v>600</c:v>
                </c:pt>
                <c:pt idx="175">
                  <c:v>601</c:v>
                </c:pt>
                <c:pt idx="176">
                  <c:v>601</c:v>
                </c:pt>
                <c:pt idx="177">
                  <c:v>601</c:v>
                </c:pt>
                <c:pt idx="178">
                  <c:v>600</c:v>
                </c:pt>
                <c:pt idx="179">
                  <c:v>601</c:v>
                </c:pt>
                <c:pt idx="180">
                  <c:v>601</c:v>
                </c:pt>
                <c:pt idx="181">
                  <c:v>601</c:v>
                </c:pt>
                <c:pt idx="182">
                  <c:v>601</c:v>
                </c:pt>
                <c:pt idx="183">
                  <c:v>601</c:v>
                </c:pt>
                <c:pt idx="184">
                  <c:v>601</c:v>
                </c:pt>
                <c:pt idx="185">
                  <c:v>600</c:v>
                </c:pt>
                <c:pt idx="186">
                  <c:v>601</c:v>
                </c:pt>
                <c:pt idx="187">
                  <c:v>601</c:v>
                </c:pt>
                <c:pt idx="188">
                  <c:v>600</c:v>
                </c:pt>
                <c:pt idx="189">
                  <c:v>602</c:v>
                </c:pt>
                <c:pt idx="190">
                  <c:v>602</c:v>
                </c:pt>
                <c:pt idx="191">
                  <c:v>600</c:v>
                </c:pt>
                <c:pt idx="192">
                  <c:v>600</c:v>
                </c:pt>
                <c:pt idx="193">
                  <c:v>600</c:v>
                </c:pt>
                <c:pt idx="194">
                  <c:v>600</c:v>
                </c:pt>
                <c:pt idx="195">
                  <c:v>600</c:v>
                </c:pt>
                <c:pt idx="196">
                  <c:v>600</c:v>
                </c:pt>
                <c:pt idx="197">
                  <c:v>601</c:v>
                </c:pt>
                <c:pt idx="198">
                  <c:v>601</c:v>
                </c:pt>
                <c:pt idx="199">
                  <c:v>601</c:v>
                </c:pt>
                <c:pt idx="200">
                  <c:v>600</c:v>
                </c:pt>
                <c:pt idx="201">
                  <c:v>600</c:v>
                </c:pt>
                <c:pt idx="202">
                  <c:v>600</c:v>
                </c:pt>
                <c:pt idx="203">
                  <c:v>600</c:v>
                </c:pt>
                <c:pt idx="204">
                  <c:v>600</c:v>
                </c:pt>
                <c:pt idx="205">
                  <c:v>600</c:v>
                </c:pt>
                <c:pt idx="206">
                  <c:v>601</c:v>
                </c:pt>
                <c:pt idx="207">
                  <c:v>601</c:v>
                </c:pt>
                <c:pt idx="208">
                  <c:v>601</c:v>
                </c:pt>
                <c:pt idx="209">
                  <c:v>600</c:v>
                </c:pt>
                <c:pt idx="210">
                  <c:v>601</c:v>
                </c:pt>
                <c:pt idx="211">
                  <c:v>601</c:v>
                </c:pt>
                <c:pt idx="212">
                  <c:v>600</c:v>
                </c:pt>
                <c:pt idx="213">
                  <c:v>600</c:v>
                </c:pt>
                <c:pt idx="214">
                  <c:v>601</c:v>
                </c:pt>
                <c:pt idx="215">
                  <c:v>600</c:v>
                </c:pt>
                <c:pt idx="216">
                  <c:v>600</c:v>
                </c:pt>
                <c:pt idx="217">
                  <c:v>600</c:v>
                </c:pt>
                <c:pt idx="218">
                  <c:v>601</c:v>
                </c:pt>
                <c:pt idx="219">
                  <c:v>601</c:v>
                </c:pt>
                <c:pt idx="220">
                  <c:v>600</c:v>
                </c:pt>
                <c:pt idx="221">
                  <c:v>600</c:v>
                </c:pt>
                <c:pt idx="222">
                  <c:v>599</c:v>
                </c:pt>
                <c:pt idx="223">
                  <c:v>599</c:v>
                </c:pt>
                <c:pt idx="224">
                  <c:v>600</c:v>
                </c:pt>
                <c:pt idx="225">
                  <c:v>599</c:v>
                </c:pt>
                <c:pt idx="226">
                  <c:v>599</c:v>
                </c:pt>
                <c:pt idx="227">
                  <c:v>600</c:v>
                </c:pt>
                <c:pt idx="228">
                  <c:v>601</c:v>
                </c:pt>
                <c:pt idx="229">
                  <c:v>601</c:v>
                </c:pt>
                <c:pt idx="230">
                  <c:v>601</c:v>
                </c:pt>
                <c:pt idx="231">
                  <c:v>600</c:v>
                </c:pt>
                <c:pt idx="232">
                  <c:v>600</c:v>
                </c:pt>
                <c:pt idx="233">
                  <c:v>600</c:v>
                </c:pt>
                <c:pt idx="234">
                  <c:v>600</c:v>
                </c:pt>
                <c:pt idx="235">
                  <c:v>600</c:v>
                </c:pt>
                <c:pt idx="236">
                  <c:v>600</c:v>
                </c:pt>
                <c:pt idx="237">
                  <c:v>601</c:v>
                </c:pt>
                <c:pt idx="238">
                  <c:v>600</c:v>
                </c:pt>
                <c:pt idx="239">
                  <c:v>600</c:v>
                </c:pt>
                <c:pt idx="240">
                  <c:v>600</c:v>
                </c:pt>
                <c:pt idx="241">
                  <c:v>600</c:v>
                </c:pt>
                <c:pt idx="242">
                  <c:v>601</c:v>
                </c:pt>
                <c:pt idx="243">
                  <c:v>601</c:v>
                </c:pt>
                <c:pt idx="244">
                  <c:v>601</c:v>
                </c:pt>
                <c:pt idx="245">
                  <c:v>600</c:v>
                </c:pt>
                <c:pt idx="246">
                  <c:v>600</c:v>
                </c:pt>
                <c:pt idx="247">
                  <c:v>600</c:v>
                </c:pt>
                <c:pt idx="248">
                  <c:v>601</c:v>
                </c:pt>
                <c:pt idx="249">
                  <c:v>601</c:v>
                </c:pt>
                <c:pt idx="250">
                  <c:v>600</c:v>
                </c:pt>
                <c:pt idx="251">
                  <c:v>601</c:v>
                </c:pt>
                <c:pt idx="252">
                  <c:v>601</c:v>
                </c:pt>
                <c:pt idx="253">
                  <c:v>600</c:v>
                </c:pt>
                <c:pt idx="254">
                  <c:v>600</c:v>
                </c:pt>
                <c:pt idx="255">
                  <c:v>600</c:v>
                </c:pt>
                <c:pt idx="256">
                  <c:v>600</c:v>
                </c:pt>
                <c:pt idx="257">
                  <c:v>601</c:v>
                </c:pt>
                <c:pt idx="258">
                  <c:v>601</c:v>
                </c:pt>
                <c:pt idx="259">
                  <c:v>600</c:v>
                </c:pt>
                <c:pt idx="260">
                  <c:v>600</c:v>
                </c:pt>
                <c:pt idx="261">
                  <c:v>600</c:v>
                </c:pt>
                <c:pt idx="262">
                  <c:v>600</c:v>
                </c:pt>
                <c:pt idx="263">
                  <c:v>600</c:v>
                </c:pt>
                <c:pt idx="264">
                  <c:v>600</c:v>
                </c:pt>
                <c:pt idx="265">
                  <c:v>600</c:v>
                </c:pt>
                <c:pt idx="266">
                  <c:v>600</c:v>
                </c:pt>
                <c:pt idx="267">
                  <c:v>600</c:v>
                </c:pt>
                <c:pt idx="268">
                  <c:v>600</c:v>
                </c:pt>
                <c:pt idx="269">
                  <c:v>600</c:v>
                </c:pt>
                <c:pt idx="270">
                  <c:v>600</c:v>
                </c:pt>
                <c:pt idx="271">
                  <c:v>600</c:v>
                </c:pt>
                <c:pt idx="272">
                  <c:v>601</c:v>
                </c:pt>
                <c:pt idx="273">
                  <c:v>600</c:v>
                </c:pt>
                <c:pt idx="274">
                  <c:v>600</c:v>
                </c:pt>
                <c:pt idx="275">
                  <c:v>600</c:v>
                </c:pt>
                <c:pt idx="276">
                  <c:v>601</c:v>
                </c:pt>
                <c:pt idx="277">
                  <c:v>601</c:v>
                </c:pt>
                <c:pt idx="278">
                  <c:v>601</c:v>
                </c:pt>
                <c:pt idx="279">
                  <c:v>600</c:v>
                </c:pt>
                <c:pt idx="280">
                  <c:v>601</c:v>
                </c:pt>
                <c:pt idx="281">
                  <c:v>601</c:v>
                </c:pt>
                <c:pt idx="282">
                  <c:v>601</c:v>
                </c:pt>
                <c:pt idx="283">
                  <c:v>601</c:v>
                </c:pt>
                <c:pt idx="284">
                  <c:v>601</c:v>
                </c:pt>
                <c:pt idx="285">
                  <c:v>600</c:v>
                </c:pt>
                <c:pt idx="286">
                  <c:v>600</c:v>
                </c:pt>
                <c:pt idx="287">
                  <c:v>600</c:v>
                </c:pt>
                <c:pt idx="288">
                  <c:v>600</c:v>
                </c:pt>
                <c:pt idx="289">
                  <c:v>600</c:v>
                </c:pt>
                <c:pt idx="290">
                  <c:v>601</c:v>
                </c:pt>
                <c:pt idx="291">
                  <c:v>601</c:v>
                </c:pt>
                <c:pt idx="292">
                  <c:v>600</c:v>
                </c:pt>
                <c:pt idx="293">
                  <c:v>601</c:v>
                </c:pt>
                <c:pt idx="294">
                  <c:v>600</c:v>
                </c:pt>
                <c:pt idx="295">
                  <c:v>600</c:v>
                </c:pt>
                <c:pt idx="296">
                  <c:v>600</c:v>
                </c:pt>
                <c:pt idx="297">
                  <c:v>600</c:v>
                </c:pt>
                <c:pt idx="298">
                  <c:v>601</c:v>
                </c:pt>
                <c:pt idx="299">
                  <c:v>600</c:v>
                </c:pt>
                <c:pt idx="300">
                  <c:v>600</c:v>
                </c:pt>
                <c:pt idx="301">
                  <c:v>600</c:v>
                </c:pt>
                <c:pt idx="302">
                  <c:v>600</c:v>
                </c:pt>
                <c:pt idx="303">
                  <c:v>601</c:v>
                </c:pt>
                <c:pt idx="304">
                  <c:v>601</c:v>
                </c:pt>
                <c:pt idx="305">
                  <c:v>600</c:v>
                </c:pt>
                <c:pt idx="306">
                  <c:v>600</c:v>
                </c:pt>
                <c:pt idx="307">
                  <c:v>601</c:v>
                </c:pt>
                <c:pt idx="308">
                  <c:v>601</c:v>
                </c:pt>
                <c:pt idx="309">
                  <c:v>600</c:v>
                </c:pt>
                <c:pt idx="310">
                  <c:v>600</c:v>
                </c:pt>
                <c:pt idx="311">
                  <c:v>600</c:v>
                </c:pt>
                <c:pt idx="312">
                  <c:v>599</c:v>
                </c:pt>
                <c:pt idx="313">
                  <c:v>600</c:v>
                </c:pt>
                <c:pt idx="314">
                  <c:v>600</c:v>
                </c:pt>
                <c:pt idx="315">
                  <c:v>600</c:v>
                </c:pt>
                <c:pt idx="316">
                  <c:v>601</c:v>
                </c:pt>
                <c:pt idx="317">
                  <c:v>600</c:v>
                </c:pt>
                <c:pt idx="318">
                  <c:v>600</c:v>
                </c:pt>
                <c:pt idx="319">
                  <c:v>600</c:v>
                </c:pt>
                <c:pt idx="320">
                  <c:v>600</c:v>
                </c:pt>
                <c:pt idx="321">
                  <c:v>600</c:v>
                </c:pt>
                <c:pt idx="322">
                  <c:v>599</c:v>
                </c:pt>
                <c:pt idx="323">
                  <c:v>600</c:v>
                </c:pt>
                <c:pt idx="324">
                  <c:v>599</c:v>
                </c:pt>
                <c:pt idx="325">
                  <c:v>601</c:v>
                </c:pt>
                <c:pt idx="326">
                  <c:v>601</c:v>
                </c:pt>
                <c:pt idx="327">
                  <c:v>601</c:v>
                </c:pt>
                <c:pt idx="328">
                  <c:v>599</c:v>
                </c:pt>
                <c:pt idx="329">
                  <c:v>598</c:v>
                </c:pt>
                <c:pt idx="330">
                  <c:v>598</c:v>
                </c:pt>
                <c:pt idx="331">
                  <c:v>598</c:v>
                </c:pt>
                <c:pt idx="332">
                  <c:v>601</c:v>
                </c:pt>
                <c:pt idx="333">
                  <c:v>598</c:v>
                </c:pt>
                <c:pt idx="334">
                  <c:v>599</c:v>
                </c:pt>
                <c:pt idx="335">
                  <c:v>598</c:v>
                </c:pt>
                <c:pt idx="336">
                  <c:v>599</c:v>
                </c:pt>
                <c:pt idx="337">
                  <c:v>599</c:v>
                </c:pt>
                <c:pt idx="338">
                  <c:v>599</c:v>
                </c:pt>
                <c:pt idx="339">
                  <c:v>599</c:v>
                </c:pt>
                <c:pt idx="340">
                  <c:v>599</c:v>
                </c:pt>
                <c:pt idx="341">
                  <c:v>598</c:v>
                </c:pt>
                <c:pt idx="342">
                  <c:v>599</c:v>
                </c:pt>
                <c:pt idx="343">
                  <c:v>601</c:v>
                </c:pt>
                <c:pt idx="344">
                  <c:v>600</c:v>
                </c:pt>
                <c:pt idx="345">
                  <c:v>601</c:v>
                </c:pt>
                <c:pt idx="346">
                  <c:v>601</c:v>
                </c:pt>
                <c:pt idx="347">
                  <c:v>599</c:v>
                </c:pt>
                <c:pt idx="348">
                  <c:v>598</c:v>
                </c:pt>
                <c:pt idx="349">
                  <c:v>599</c:v>
                </c:pt>
                <c:pt idx="350">
                  <c:v>599</c:v>
                </c:pt>
                <c:pt idx="351">
                  <c:v>601</c:v>
                </c:pt>
                <c:pt idx="352">
                  <c:v>601</c:v>
                </c:pt>
                <c:pt idx="353">
                  <c:v>600</c:v>
                </c:pt>
                <c:pt idx="354">
                  <c:v>600</c:v>
                </c:pt>
                <c:pt idx="355">
                  <c:v>599</c:v>
                </c:pt>
                <c:pt idx="356">
                  <c:v>599</c:v>
                </c:pt>
                <c:pt idx="357">
                  <c:v>600</c:v>
                </c:pt>
                <c:pt idx="358">
                  <c:v>601</c:v>
                </c:pt>
                <c:pt idx="359">
                  <c:v>601</c:v>
                </c:pt>
                <c:pt idx="360">
                  <c:v>602</c:v>
                </c:pt>
                <c:pt idx="361">
                  <c:v>602</c:v>
                </c:pt>
                <c:pt idx="362">
                  <c:v>602</c:v>
                </c:pt>
                <c:pt idx="363">
                  <c:v>602</c:v>
                </c:pt>
                <c:pt idx="364">
                  <c:v>602</c:v>
                </c:pt>
                <c:pt idx="365">
                  <c:v>602</c:v>
                </c:pt>
                <c:pt idx="366">
                  <c:v>603</c:v>
                </c:pt>
                <c:pt idx="367">
                  <c:v>602</c:v>
                </c:pt>
                <c:pt idx="368">
                  <c:v>602</c:v>
                </c:pt>
                <c:pt idx="369">
                  <c:v>602</c:v>
                </c:pt>
                <c:pt idx="370">
                  <c:v>602</c:v>
                </c:pt>
                <c:pt idx="371">
                  <c:v>602</c:v>
                </c:pt>
                <c:pt idx="372">
                  <c:v>602</c:v>
                </c:pt>
                <c:pt idx="373">
                  <c:v>602</c:v>
                </c:pt>
                <c:pt idx="374">
                  <c:v>600</c:v>
                </c:pt>
                <c:pt idx="375">
                  <c:v>600</c:v>
                </c:pt>
                <c:pt idx="376">
                  <c:v>602</c:v>
                </c:pt>
                <c:pt idx="377">
                  <c:v>602</c:v>
                </c:pt>
                <c:pt idx="378">
                  <c:v>601</c:v>
                </c:pt>
                <c:pt idx="379">
                  <c:v>601</c:v>
                </c:pt>
                <c:pt idx="380">
                  <c:v>600</c:v>
                </c:pt>
                <c:pt idx="381">
                  <c:v>601</c:v>
                </c:pt>
                <c:pt idx="382">
                  <c:v>601</c:v>
                </c:pt>
                <c:pt idx="383">
                  <c:v>601</c:v>
                </c:pt>
                <c:pt idx="384">
                  <c:v>602</c:v>
                </c:pt>
                <c:pt idx="385">
                  <c:v>600</c:v>
                </c:pt>
                <c:pt idx="386">
                  <c:v>600</c:v>
                </c:pt>
                <c:pt idx="387">
                  <c:v>601</c:v>
                </c:pt>
                <c:pt idx="388">
                  <c:v>600</c:v>
                </c:pt>
                <c:pt idx="389">
                  <c:v>600</c:v>
                </c:pt>
                <c:pt idx="390">
                  <c:v>600</c:v>
                </c:pt>
                <c:pt idx="391">
                  <c:v>600</c:v>
                </c:pt>
                <c:pt idx="392">
                  <c:v>600</c:v>
                </c:pt>
                <c:pt idx="393">
                  <c:v>600</c:v>
                </c:pt>
                <c:pt idx="394">
                  <c:v>600</c:v>
                </c:pt>
                <c:pt idx="395">
                  <c:v>600</c:v>
                </c:pt>
                <c:pt idx="396">
                  <c:v>601</c:v>
                </c:pt>
                <c:pt idx="397">
                  <c:v>600</c:v>
                </c:pt>
                <c:pt idx="398">
                  <c:v>600</c:v>
                </c:pt>
                <c:pt idx="399">
                  <c:v>600</c:v>
                </c:pt>
                <c:pt idx="400">
                  <c:v>600</c:v>
                </c:pt>
                <c:pt idx="401">
                  <c:v>600</c:v>
                </c:pt>
                <c:pt idx="402">
                  <c:v>600</c:v>
                </c:pt>
                <c:pt idx="403">
                  <c:v>600</c:v>
                </c:pt>
                <c:pt idx="404">
                  <c:v>600</c:v>
                </c:pt>
                <c:pt idx="405">
                  <c:v>601</c:v>
                </c:pt>
                <c:pt idx="406">
                  <c:v>600</c:v>
                </c:pt>
                <c:pt idx="407">
                  <c:v>600</c:v>
                </c:pt>
                <c:pt idx="408">
                  <c:v>601</c:v>
                </c:pt>
                <c:pt idx="409">
                  <c:v>601</c:v>
                </c:pt>
                <c:pt idx="410">
                  <c:v>600</c:v>
                </c:pt>
                <c:pt idx="411">
                  <c:v>602</c:v>
                </c:pt>
                <c:pt idx="412">
                  <c:v>600</c:v>
                </c:pt>
                <c:pt idx="413">
                  <c:v>600</c:v>
                </c:pt>
                <c:pt idx="414">
                  <c:v>601</c:v>
                </c:pt>
                <c:pt idx="415">
                  <c:v>600</c:v>
                </c:pt>
                <c:pt idx="416">
                  <c:v>601</c:v>
                </c:pt>
                <c:pt idx="417">
                  <c:v>600</c:v>
                </c:pt>
                <c:pt idx="418">
                  <c:v>600</c:v>
                </c:pt>
                <c:pt idx="419">
                  <c:v>600</c:v>
                </c:pt>
                <c:pt idx="420">
                  <c:v>601</c:v>
                </c:pt>
                <c:pt idx="421">
                  <c:v>601</c:v>
                </c:pt>
                <c:pt idx="422">
                  <c:v>601</c:v>
                </c:pt>
                <c:pt idx="423">
                  <c:v>600</c:v>
                </c:pt>
                <c:pt idx="424">
                  <c:v>602</c:v>
                </c:pt>
                <c:pt idx="425">
                  <c:v>600</c:v>
                </c:pt>
                <c:pt idx="426">
                  <c:v>600</c:v>
                </c:pt>
                <c:pt idx="427">
                  <c:v>601</c:v>
                </c:pt>
                <c:pt idx="428">
                  <c:v>601</c:v>
                </c:pt>
                <c:pt idx="429">
                  <c:v>601</c:v>
                </c:pt>
                <c:pt idx="430">
                  <c:v>600</c:v>
                </c:pt>
                <c:pt idx="431">
                  <c:v>601</c:v>
                </c:pt>
                <c:pt idx="432">
                  <c:v>601</c:v>
                </c:pt>
                <c:pt idx="433">
                  <c:v>601</c:v>
                </c:pt>
                <c:pt idx="434">
                  <c:v>600</c:v>
                </c:pt>
                <c:pt idx="435">
                  <c:v>600</c:v>
                </c:pt>
                <c:pt idx="436">
                  <c:v>601</c:v>
                </c:pt>
                <c:pt idx="437">
                  <c:v>600</c:v>
                </c:pt>
                <c:pt idx="438">
                  <c:v>600</c:v>
                </c:pt>
                <c:pt idx="439">
                  <c:v>600</c:v>
                </c:pt>
                <c:pt idx="440">
                  <c:v>600</c:v>
                </c:pt>
                <c:pt idx="441">
                  <c:v>600</c:v>
                </c:pt>
                <c:pt idx="442">
                  <c:v>600</c:v>
                </c:pt>
                <c:pt idx="443">
                  <c:v>600</c:v>
                </c:pt>
                <c:pt idx="444">
                  <c:v>600</c:v>
                </c:pt>
                <c:pt idx="445">
                  <c:v>601</c:v>
                </c:pt>
                <c:pt idx="446">
                  <c:v>600</c:v>
                </c:pt>
                <c:pt idx="447">
                  <c:v>600</c:v>
                </c:pt>
                <c:pt idx="448">
                  <c:v>600</c:v>
                </c:pt>
                <c:pt idx="449">
                  <c:v>599</c:v>
                </c:pt>
                <c:pt idx="450">
                  <c:v>597</c:v>
                </c:pt>
                <c:pt idx="451">
                  <c:v>599</c:v>
                </c:pt>
                <c:pt idx="452">
                  <c:v>598</c:v>
                </c:pt>
                <c:pt idx="453">
                  <c:v>598</c:v>
                </c:pt>
                <c:pt idx="454">
                  <c:v>600</c:v>
                </c:pt>
                <c:pt idx="455">
                  <c:v>600</c:v>
                </c:pt>
                <c:pt idx="456">
                  <c:v>601</c:v>
                </c:pt>
                <c:pt idx="457">
                  <c:v>601</c:v>
                </c:pt>
                <c:pt idx="458">
                  <c:v>600</c:v>
                </c:pt>
                <c:pt idx="459">
                  <c:v>600</c:v>
                </c:pt>
                <c:pt idx="460">
                  <c:v>600</c:v>
                </c:pt>
                <c:pt idx="461">
                  <c:v>602</c:v>
                </c:pt>
                <c:pt idx="462">
                  <c:v>601</c:v>
                </c:pt>
                <c:pt idx="463">
                  <c:v>601</c:v>
                </c:pt>
                <c:pt idx="464">
                  <c:v>601</c:v>
                </c:pt>
                <c:pt idx="465">
                  <c:v>601</c:v>
                </c:pt>
                <c:pt idx="466">
                  <c:v>601</c:v>
                </c:pt>
                <c:pt idx="467">
                  <c:v>601</c:v>
                </c:pt>
                <c:pt idx="468">
                  <c:v>602</c:v>
                </c:pt>
                <c:pt idx="469">
                  <c:v>603</c:v>
                </c:pt>
                <c:pt idx="470">
                  <c:v>600</c:v>
                </c:pt>
                <c:pt idx="471">
                  <c:v>600</c:v>
                </c:pt>
                <c:pt idx="472">
                  <c:v>600</c:v>
                </c:pt>
                <c:pt idx="473">
                  <c:v>601</c:v>
                </c:pt>
                <c:pt idx="474">
                  <c:v>601</c:v>
                </c:pt>
                <c:pt idx="475">
                  <c:v>600</c:v>
                </c:pt>
                <c:pt idx="476">
                  <c:v>600</c:v>
                </c:pt>
                <c:pt idx="477">
                  <c:v>600</c:v>
                </c:pt>
                <c:pt idx="478">
                  <c:v>600</c:v>
                </c:pt>
                <c:pt idx="479">
                  <c:v>601</c:v>
                </c:pt>
                <c:pt idx="480">
                  <c:v>600</c:v>
                </c:pt>
                <c:pt idx="481">
                  <c:v>600</c:v>
                </c:pt>
                <c:pt idx="482">
                  <c:v>600</c:v>
                </c:pt>
                <c:pt idx="483">
                  <c:v>600</c:v>
                </c:pt>
                <c:pt idx="484">
                  <c:v>600</c:v>
                </c:pt>
                <c:pt idx="485">
                  <c:v>600</c:v>
                </c:pt>
                <c:pt idx="486">
                  <c:v>601</c:v>
                </c:pt>
                <c:pt idx="487">
                  <c:v>600</c:v>
                </c:pt>
                <c:pt idx="488">
                  <c:v>600</c:v>
                </c:pt>
                <c:pt idx="489">
                  <c:v>601</c:v>
                </c:pt>
                <c:pt idx="490">
                  <c:v>600</c:v>
                </c:pt>
                <c:pt idx="491">
                  <c:v>600</c:v>
                </c:pt>
                <c:pt idx="492">
                  <c:v>601</c:v>
                </c:pt>
                <c:pt idx="493">
                  <c:v>600</c:v>
                </c:pt>
                <c:pt idx="494">
                  <c:v>600</c:v>
                </c:pt>
                <c:pt idx="495">
                  <c:v>600</c:v>
                </c:pt>
                <c:pt idx="496">
                  <c:v>601</c:v>
                </c:pt>
                <c:pt idx="497">
                  <c:v>601</c:v>
                </c:pt>
                <c:pt idx="498">
                  <c:v>601</c:v>
                </c:pt>
                <c:pt idx="499">
                  <c:v>600</c:v>
                </c:pt>
                <c:pt idx="500">
                  <c:v>600</c:v>
                </c:pt>
                <c:pt idx="501">
                  <c:v>600</c:v>
                </c:pt>
                <c:pt idx="502">
                  <c:v>601</c:v>
                </c:pt>
                <c:pt idx="503">
                  <c:v>600</c:v>
                </c:pt>
                <c:pt idx="504">
                  <c:v>601</c:v>
                </c:pt>
                <c:pt idx="505">
                  <c:v>601</c:v>
                </c:pt>
                <c:pt idx="506">
                  <c:v>602</c:v>
                </c:pt>
                <c:pt idx="507">
                  <c:v>602</c:v>
                </c:pt>
                <c:pt idx="508">
                  <c:v>600</c:v>
                </c:pt>
                <c:pt idx="509">
                  <c:v>601</c:v>
                </c:pt>
                <c:pt idx="510">
                  <c:v>601</c:v>
                </c:pt>
                <c:pt idx="511">
                  <c:v>601</c:v>
                </c:pt>
                <c:pt idx="512">
                  <c:v>600</c:v>
                </c:pt>
                <c:pt idx="513">
                  <c:v>601</c:v>
                </c:pt>
                <c:pt idx="514">
                  <c:v>601</c:v>
                </c:pt>
                <c:pt idx="515">
                  <c:v>601</c:v>
                </c:pt>
                <c:pt idx="516">
                  <c:v>600</c:v>
                </c:pt>
                <c:pt idx="517">
                  <c:v>600</c:v>
                </c:pt>
                <c:pt idx="518">
                  <c:v>600</c:v>
                </c:pt>
                <c:pt idx="519">
                  <c:v>601</c:v>
                </c:pt>
                <c:pt idx="520">
                  <c:v>600</c:v>
                </c:pt>
                <c:pt idx="521">
                  <c:v>600</c:v>
                </c:pt>
                <c:pt idx="522">
                  <c:v>601</c:v>
                </c:pt>
                <c:pt idx="523">
                  <c:v>601</c:v>
                </c:pt>
                <c:pt idx="524">
                  <c:v>600</c:v>
                </c:pt>
                <c:pt idx="525">
                  <c:v>601</c:v>
                </c:pt>
                <c:pt idx="526">
                  <c:v>601</c:v>
                </c:pt>
                <c:pt idx="527">
                  <c:v>601</c:v>
                </c:pt>
                <c:pt idx="528">
                  <c:v>600</c:v>
                </c:pt>
                <c:pt idx="529">
                  <c:v>600</c:v>
                </c:pt>
                <c:pt idx="530">
                  <c:v>600</c:v>
                </c:pt>
                <c:pt idx="531">
                  <c:v>600</c:v>
                </c:pt>
                <c:pt idx="532">
                  <c:v>600</c:v>
                </c:pt>
                <c:pt idx="533">
                  <c:v>600</c:v>
                </c:pt>
                <c:pt idx="534">
                  <c:v>600</c:v>
                </c:pt>
                <c:pt idx="535">
                  <c:v>600</c:v>
                </c:pt>
                <c:pt idx="536">
                  <c:v>600</c:v>
                </c:pt>
                <c:pt idx="537">
                  <c:v>600</c:v>
                </c:pt>
                <c:pt idx="538">
                  <c:v>601</c:v>
                </c:pt>
                <c:pt idx="539">
                  <c:v>600</c:v>
                </c:pt>
                <c:pt idx="540">
                  <c:v>601</c:v>
                </c:pt>
                <c:pt idx="541">
                  <c:v>601</c:v>
                </c:pt>
                <c:pt idx="542">
                  <c:v>601</c:v>
                </c:pt>
                <c:pt idx="543">
                  <c:v>601</c:v>
                </c:pt>
                <c:pt idx="544">
                  <c:v>600</c:v>
                </c:pt>
                <c:pt idx="545">
                  <c:v>600</c:v>
                </c:pt>
                <c:pt idx="546">
                  <c:v>600</c:v>
                </c:pt>
                <c:pt idx="547">
                  <c:v>602</c:v>
                </c:pt>
                <c:pt idx="548">
                  <c:v>601</c:v>
                </c:pt>
                <c:pt idx="549">
                  <c:v>601</c:v>
                </c:pt>
                <c:pt idx="550">
                  <c:v>601</c:v>
                </c:pt>
                <c:pt idx="551">
                  <c:v>600</c:v>
                </c:pt>
                <c:pt idx="552">
                  <c:v>600</c:v>
                </c:pt>
                <c:pt idx="553">
                  <c:v>601</c:v>
                </c:pt>
                <c:pt idx="554">
                  <c:v>601</c:v>
                </c:pt>
                <c:pt idx="555">
                  <c:v>601</c:v>
                </c:pt>
                <c:pt idx="556">
                  <c:v>600</c:v>
                </c:pt>
                <c:pt idx="557">
                  <c:v>600</c:v>
                </c:pt>
                <c:pt idx="558">
                  <c:v>600</c:v>
                </c:pt>
                <c:pt idx="559">
                  <c:v>601</c:v>
                </c:pt>
                <c:pt idx="560">
                  <c:v>600</c:v>
                </c:pt>
                <c:pt idx="561">
                  <c:v>600</c:v>
                </c:pt>
                <c:pt idx="562">
                  <c:v>601</c:v>
                </c:pt>
                <c:pt idx="563">
                  <c:v>600</c:v>
                </c:pt>
                <c:pt idx="564">
                  <c:v>601</c:v>
                </c:pt>
                <c:pt idx="565">
                  <c:v>602</c:v>
                </c:pt>
                <c:pt idx="566">
                  <c:v>601</c:v>
                </c:pt>
                <c:pt idx="567">
                  <c:v>601</c:v>
                </c:pt>
                <c:pt idx="568">
                  <c:v>600</c:v>
                </c:pt>
                <c:pt idx="569">
                  <c:v>601</c:v>
                </c:pt>
                <c:pt idx="570">
                  <c:v>600</c:v>
                </c:pt>
                <c:pt idx="571">
                  <c:v>600</c:v>
                </c:pt>
                <c:pt idx="572">
                  <c:v>600</c:v>
                </c:pt>
                <c:pt idx="573">
                  <c:v>601</c:v>
                </c:pt>
                <c:pt idx="574">
                  <c:v>600</c:v>
                </c:pt>
                <c:pt idx="575">
                  <c:v>600</c:v>
                </c:pt>
                <c:pt idx="576">
                  <c:v>600</c:v>
                </c:pt>
                <c:pt idx="577">
                  <c:v>600</c:v>
                </c:pt>
                <c:pt idx="578">
                  <c:v>600</c:v>
                </c:pt>
                <c:pt idx="579">
                  <c:v>600</c:v>
                </c:pt>
                <c:pt idx="580">
                  <c:v>600</c:v>
                </c:pt>
                <c:pt idx="581">
                  <c:v>600</c:v>
                </c:pt>
                <c:pt idx="582">
                  <c:v>601</c:v>
                </c:pt>
                <c:pt idx="583">
                  <c:v>601</c:v>
                </c:pt>
                <c:pt idx="584">
                  <c:v>601</c:v>
                </c:pt>
                <c:pt idx="585">
                  <c:v>600</c:v>
                </c:pt>
                <c:pt idx="586">
                  <c:v>600</c:v>
                </c:pt>
                <c:pt idx="587">
                  <c:v>600</c:v>
                </c:pt>
                <c:pt idx="588">
                  <c:v>600</c:v>
                </c:pt>
                <c:pt idx="589">
                  <c:v>600</c:v>
                </c:pt>
                <c:pt idx="590">
                  <c:v>600</c:v>
                </c:pt>
                <c:pt idx="591">
                  <c:v>600</c:v>
                </c:pt>
                <c:pt idx="592">
                  <c:v>600</c:v>
                </c:pt>
                <c:pt idx="593">
                  <c:v>600</c:v>
                </c:pt>
                <c:pt idx="594">
                  <c:v>600</c:v>
                </c:pt>
                <c:pt idx="595">
                  <c:v>600</c:v>
                </c:pt>
                <c:pt idx="596">
                  <c:v>600</c:v>
                </c:pt>
                <c:pt idx="597">
                  <c:v>600</c:v>
                </c:pt>
                <c:pt idx="598">
                  <c:v>600</c:v>
                </c:pt>
                <c:pt idx="599">
                  <c:v>600</c:v>
                </c:pt>
                <c:pt idx="600">
                  <c:v>600</c:v>
                </c:pt>
                <c:pt idx="601">
                  <c:v>601</c:v>
                </c:pt>
                <c:pt idx="602">
                  <c:v>601</c:v>
                </c:pt>
                <c:pt idx="603">
                  <c:v>601</c:v>
                </c:pt>
                <c:pt idx="604">
                  <c:v>601</c:v>
                </c:pt>
                <c:pt idx="605">
                  <c:v>601</c:v>
                </c:pt>
                <c:pt idx="606">
                  <c:v>601</c:v>
                </c:pt>
                <c:pt idx="607">
                  <c:v>600</c:v>
                </c:pt>
                <c:pt idx="608">
                  <c:v>600</c:v>
                </c:pt>
                <c:pt idx="609">
                  <c:v>600</c:v>
                </c:pt>
                <c:pt idx="610">
                  <c:v>600</c:v>
                </c:pt>
                <c:pt idx="611">
                  <c:v>601</c:v>
                </c:pt>
                <c:pt idx="612">
                  <c:v>601</c:v>
                </c:pt>
                <c:pt idx="613">
                  <c:v>601</c:v>
                </c:pt>
                <c:pt idx="614">
                  <c:v>601</c:v>
                </c:pt>
                <c:pt idx="615">
                  <c:v>600</c:v>
                </c:pt>
                <c:pt idx="616">
                  <c:v>600</c:v>
                </c:pt>
                <c:pt idx="617">
                  <c:v>601</c:v>
                </c:pt>
                <c:pt idx="618">
                  <c:v>600</c:v>
                </c:pt>
                <c:pt idx="619">
                  <c:v>601</c:v>
                </c:pt>
                <c:pt idx="620">
                  <c:v>601</c:v>
                </c:pt>
                <c:pt idx="621">
                  <c:v>601</c:v>
                </c:pt>
                <c:pt idx="622">
                  <c:v>600</c:v>
                </c:pt>
                <c:pt idx="623">
                  <c:v>600</c:v>
                </c:pt>
                <c:pt idx="624">
                  <c:v>601</c:v>
                </c:pt>
                <c:pt idx="625">
                  <c:v>601</c:v>
                </c:pt>
                <c:pt idx="626">
                  <c:v>601</c:v>
                </c:pt>
                <c:pt idx="627">
                  <c:v>601</c:v>
                </c:pt>
                <c:pt idx="628">
                  <c:v>600</c:v>
                </c:pt>
                <c:pt idx="629">
                  <c:v>600</c:v>
                </c:pt>
                <c:pt idx="630">
                  <c:v>600</c:v>
                </c:pt>
                <c:pt idx="631">
                  <c:v>601</c:v>
                </c:pt>
                <c:pt idx="632">
                  <c:v>601</c:v>
                </c:pt>
                <c:pt idx="633">
                  <c:v>601</c:v>
                </c:pt>
                <c:pt idx="634">
                  <c:v>601</c:v>
                </c:pt>
                <c:pt idx="635">
                  <c:v>601</c:v>
                </c:pt>
                <c:pt idx="636">
                  <c:v>600</c:v>
                </c:pt>
                <c:pt idx="637">
                  <c:v>600</c:v>
                </c:pt>
                <c:pt idx="638">
                  <c:v>600</c:v>
                </c:pt>
                <c:pt idx="639">
                  <c:v>600</c:v>
                </c:pt>
                <c:pt idx="640">
                  <c:v>600</c:v>
                </c:pt>
                <c:pt idx="641">
                  <c:v>600</c:v>
                </c:pt>
                <c:pt idx="642">
                  <c:v>601</c:v>
                </c:pt>
                <c:pt idx="643">
                  <c:v>600</c:v>
                </c:pt>
                <c:pt idx="644">
                  <c:v>600</c:v>
                </c:pt>
                <c:pt idx="645">
                  <c:v>600</c:v>
                </c:pt>
                <c:pt idx="646">
                  <c:v>601</c:v>
                </c:pt>
                <c:pt idx="647">
                  <c:v>600</c:v>
                </c:pt>
                <c:pt idx="648">
                  <c:v>600</c:v>
                </c:pt>
                <c:pt idx="649">
                  <c:v>600</c:v>
                </c:pt>
                <c:pt idx="650">
                  <c:v>600</c:v>
                </c:pt>
                <c:pt idx="651">
                  <c:v>600</c:v>
                </c:pt>
                <c:pt idx="652">
                  <c:v>600</c:v>
                </c:pt>
                <c:pt idx="653">
                  <c:v>600</c:v>
                </c:pt>
                <c:pt idx="654">
                  <c:v>600</c:v>
                </c:pt>
                <c:pt idx="655">
                  <c:v>601</c:v>
                </c:pt>
                <c:pt idx="656">
                  <c:v>601</c:v>
                </c:pt>
                <c:pt idx="657">
                  <c:v>601</c:v>
                </c:pt>
                <c:pt idx="658">
                  <c:v>600</c:v>
                </c:pt>
                <c:pt idx="659">
                  <c:v>601</c:v>
                </c:pt>
                <c:pt idx="660">
                  <c:v>601</c:v>
                </c:pt>
                <c:pt idx="661">
                  <c:v>600</c:v>
                </c:pt>
                <c:pt idx="662">
                  <c:v>601</c:v>
                </c:pt>
                <c:pt idx="663">
                  <c:v>600</c:v>
                </c:pt>
                <c:pt idx="664">
                  <c:v>600</c:v>
                </c:pt>
                <c:pt idx="665">
                  <c:v>601</c:v>
                </c:pt>
                <c:pt idx="666">
                  <c:v>601</c:v>
                </c:pt>
                <c:pt idx="667">
                  <c:v>601</c:v>
                </c:pt>
                <c:pt idx="668">
                  <c:v>601</c:v>
                </c:pt>
                <c:pt idx="669">
                  <c:v>600</c:v>
                </c:pt>
                <c:pt idx="670">
                  <c:v>600</c:v>
                </c:pt>
                <c:pt idx="671">
                  <c:v>601</c:v>
                </c:pt>
                <c:pt idx="672">
                  <c:v>601</c:v>
                </c:pt>
                <c:pt idx="673">
                  <c:v>601</c:v>
                </c:pt>
                <c:pt idx="674">
                  <c:v>600</c:v>
                </c:pt>
                <c:pt idx="675">
                  <c:v>600</c:v>
                </c:pt>
                <c:pt idx="676">
                  <c:v>600</c:v>
                </c:pt>
                <c:pt idx="677">
                  <c:v>601</c:v>
                </c:pt>
                <c:pt idx="678">
                  <c:v>602</c:v>
                </c:pt>
                <c:pt idx="679">
                  <c:v>602</c:v>
                </c:pt>
                <c:pt idx="680">
                  <c:v>601</c:v>
                </c:pt>
                <c:pt idx="681">
                  <c:v>600</c:v>
                </c:pt>
                <c:pt idx="682">
                  <c:v>600</c:v>
                </c:pt>
                <c:pt idx="683">
                  <c:v>602</c:v>
                </c:pt>
                <c:pt idx="684">
                  <c:v>600</c:v>
                </c:pt>
                <c:pt idx="685">
                  <c:v>600</c:v>
                </c:pt>
                <c:pt idx="686">
                  <c:v>600</c:v>
                </c:pt>
                <c:pt idx="687">
                  <c:v>600</c:v>
                </c:pt>
                <c:pt idx="688">
                  <c:v>601</c:v>
                </c:pt>
                <c:pt idx="689">
                  <c:v>601</c:v>
                </c:pt>
                <c:pt idx="690">
                  <c:v>600</c:v>
                </c:pt>
                <c:pt idx="691">
                  <c:v>600</c:v>
                </c:pt>
                <c:pt idx="692">
                  <c:v>600</c:v>
                </c:pt>
                <c:pt idx="693">
                  <c:v>600</c:v>
                </c:pt>
                <c:pt idx="694">
                  <c:v>600</c:v>
                </c:pt>
                <c:pt idx="695">
                  <c:v>600</c:v>
                </c:pt>
                <c:pt idx="696">
                  <c:v>601</c:v>
                </c:pt>
                <c:pt idx="697">
                  <c:v>602</c:v>
                </c:pt>
                <c:pt idx="698">
                  <c:v>600</c:v>
                </c:pt>
                <c:pt idx="699">
                  <c:v>600</c:v>
                </c:pt>
                <c:pt idx="700">
                  <c:v>600</c:v>
                </c:pt>
                <c:pt idx="701">
                  <c:v>600</c:v>
                </c:pt>
                <c:pt idx="702">
                  <c:v>600</c:v>
                </c:pt>
                <c:pt idx="703">
                  <c:v>602</c:v>
                </c:pt>
                <c:pt idx="704">
                  <c:v>601</c:v>
                </c:pt>
                <c:pt idx="705">
                  <c:v>601</c:v>
                </c:pt>
                <c:pt idx="706">
                  <c:v>601</c:v>
                </c:pt>
                <c:pt idx="707">
                  <c:v>600</c:v>
                </c:pt>
                <c:pt idx="708">
                  <c:v>600</c:v>
                </c:pt>
                <c:pt idx="709">
                  <c:v>601</c:v>
                </c:pt>
                <c:pt idx="710">
                  <c:v>600</c:v>
                </c:pt>
                <c:pt idx="711">
                  <c:v>600</c:v>
                </c:pt>
                <c:pt idx="712">
                  <c:v>600</c:v>
                </c:pt>
                <c:pt idx="713">
                  <c:v>600</c:v>
                </c:pt>
                <c:pt idx="714">
                  <c:v>600</c:v>
                </c:pt>
                <c:pt idx="715">
                  <c:v>600</c:v>
                </c:pt>
                <c:pt idx="716">
                  <c:v>600</c:v>
                </c:pt>
                <c:pt idx="717">
                  <c:v>602</c:v>
                </c:pt>
                <c:pt idx="718">
                  <c:v>602</c:v>
                </c:pt>
                <c:pt idx="719">
                  <c:v>601</c:v>
                </c:pt>
                <c:pt idx="720">
                  <c:v>600</c:v>
                </c:pt>
                <c:pt idx="721">
                  <c:v>600</c:v>
                </c:pt>
                <c:pt idx="722">
                  <c:v>601</c:v>
                </c:pt>
                <c:pt idx="723">
                  <c:v>600</c:v>
                </c:pt>
                <c:pt idx="724">
                  <c:v>601</c:v>
                </c:pt>
                <c:pt idx="725">
                  <c:v>601</c:v>
                </c:pt>
                <c:pt idx="726">
                  <c:v>601</c:v>
                </c:pt>
                <c:pt idx="727">
                  <c:v>600</c:v>
                </c:pt>
                <c:pt idx="728">
                  <c:v>600</c:v>
                </c:pt>
                <c:pt idx="729">
                  <c:v>600</c:v>
                </c:pt>
                <c:pt idx="730">
                  <c:v>600</c:v>
                </c:pt>
                <c:pt idx="731">
                  <c:v>600</c:v>
                </c:pt>
                <c:pt idx="732">
                  <c:v>601</c:v>
                </c:pt>
                <c:pt idx="733">
                  <c:v>600</c:v>
                </c:pt>
                <c:pt idx="734">
                  <c:v>600</c:v>
                </c:pt>
                <c:pt idx="735">
                  <c:v>601</c:v>
                </c:pt>
                <c:pt idx="736">
                  <c:v>600</c:v>
                </c:pt>
                <c:pt idx="737">
                  <c:v>600</c:v>
                </c:pt>
                <c:pt idx="738">
                  <c:v>600</c:v>
                </c:pt>
                <c:pt idx="739">
                  <c:v>600</c:v>
                </c:pt>
                <c:pt idx="740">
                  <c:v>600</c:v>
                </c:pt>
                <c:pt idx="741">
                  <c:v>600</c:v>
                </c:pt>
                <c:pt idx="742">
                  <c:v>601</c:v>
                </c:pt>
                <c:pt idx="743">
                  <c:v>600</c:v>
                </c:pt>
                <c:pt idx="744">
                  <c:v>600</c:v>
                </c:pt>
                <c:pt idx="745">
                  <c:v>600</c:v>
                </c:pt>
                <c:pt idx="746">
                  <c:v>600</c:v>
                </c:pt>
                <c:pt idx="747">
                  <c:v>601</c:v>
                </c:pt>
                <c:pt idx="748">
                  <c:v>602</c:v>
                </c:pt>
                <c:pt idx="749">
                  <c:v>600</c:v>
                </c:pt>
                <c:pt idx="750">
                  <c:v>600</c:v>
                </c:pt>
                <c:pt idx="751">
                  <c:v>601</c:v>
                </c:pt>
                <c:pt idx="752">
                  <c:v>601</c:v>
                </c:pt>
                <c:pt idx="753">
                  <c:v>601</c:v>
                </c:pt>
                <c:pt idx="754">
                  <c:v>600</c:v>
                </c:pt>
                <c:pt idx="755">
                  <c:v>600</c:v>
                </c:pt>
                <c:pt idx="756">
                  <c:v>600</c:v>
                </c:pt>
                <c:pt idx="757">
                  <c:v>600</c:v>
                </c:pt>
                <c:pt idx="758">
                  <c:v>600</c:v>
                </c:pt>
                <c:pt idx="759">
                  <c:v>600</c:v>
                </c:pt>
                <c:pt idx="760">
                  <c:v>601</c:v>
                </c:pt>
                <c:pt idx="761">
                  <c:v>600</c:v>
                </c:pt>
                <c:pt idx="762">
                  <c:v>600</c:v>
                </c:pt>
                <c:pt idx="763">
                  <c:v>600</c:v>
                </c:pt>
                <c:pt idx="764">
                  <c:v>600</c:v>
                </c:pt>
                <c:pt idx="765">
                  <c:v>600</c:v>
                </c:pt>
                <c:pt idx="766">
                  <c:v>601</c:v>
                </c:pt>
                <c:pt idx="767">
                  <c:v>600</c:v>
                </c:pt>
                <c:pt idx="768">
                  <c:v>601</c:v>
                </c:pt>
                <c:pt idx="769">
                  <c:v>601</c:v>
                </c:pt>
                <c:pt idx="770">
                  <c:v>601</c:v>
                </c:pt>
                <c:pt idx="771">
                  <c:v>600</c:v>
                </c:pt>
                <c:pt idx="772">
                  <c:v>600</c:v>
                </c:pt>
                <c:pt idx="773">
                  <c:v>601</c:v>
                </c:pt>
                <c:pt idx="774">
                  <c:v>601</c:v>
                </c:pt>
                <c:pt idx="775">
                  <c:v>601</c:v>
                </c:pt>
                <c:pt idx="776">
                  <c:v>601</c:v>
                </c:pt>
                <c:pt idx="777">
                  <c:v>600</c:v>
                </c:pt>
                <c:pt idx="778">
                  <c:v>600</c:v>
                </c:pt>
                <c:pt idx="779">
                  <c:v>600</c:v>
                </c:pt>
                <c:pt idx="780">
                  <c:v>601</c:v>
                </c:pt>
                <c:pt idx="781">
                  <c:v>601</c:v>
                </c:pt>
                <c:pt idx="782">
                  <c:v>600</c:v>
                </c:pt>
                <c:pt idx="783">
                  <c:v>600</c:v>
                </c:pt>
                <c:pt idx="784">
                  <c:v>600</c:v>
                </c:pt>
                <c:pt idx="785">
                  <c:v>600</c:v>
                </c:pt>
                <c:pt idx="786">
                  <c:v>601</c:v>
                </c:pt>
                <c:pt idx="787">
                  <c:v>601</c:v>
                </c:pt>
                <c:pt idx="788">
                  <c:v>601</c:v>
                </c:pt>
                <c:pt idx="789">
                  <c:v>600</c:v>
                </c:pt>
                <c:pt idx="790">
                  <c:v>601</c:v>
                </c:pt>
                <c:pt idx="791">
                  <c:v>600</c:v>
                </c:pt>
                <c:pt idx="792">
                  <c:v>600</c:v>
                </c:pt>
                <c:pt idx="793">
                  <c:v>601</c:v>
                </c:pt>
                <c:pt idx="794">
                  <c:v>601</c:v>
                </c:pt>
                <c:pt idx="795">
                  <c:v>601</c:v>
                </c:pt>
                <c:pt idx="796">
                  <c:v>600</c:v>
                </c:pt>
                <c:pt idx="797">
                  <c:v>600</c:v>
                </c:pt>
                <c:pt idx="798">
                  <c:v>600</c:v>
                </c:pt>
                <c:pt idx="799">
                  <c:v>601</c:v>
                </c:pt>
                <c:pt idx="800">
                  <c:v>601</c:v>
                </c:pt>
                <c:pt idx="801">
                  <c:v>601</c:v>
                </c:pt>
                <c:pt idx="802">
                  <c:v>600</c:v>
                </c:pt>
                <c:pt idx="803">
                  <c:v>600</c:v>
                </c:pt>
                <c:pt idx="804">
                  <c:v>600</c:v>
                </c:pt>
                <c:pt idx="805">
                  <c:v>601</c:v>
                </c:pt>
                <c:pt idx="806">
                  <c:v>601</c:v>
                </c:pt>
                <c:pt idx="807">
                  <c:v>601</c:v>
                </c:pt>
                <c:pt idx="808">
                  <c:v>601</c:v>
                </c:pt>
                <c:pt idx="809">
                  <c:v>601</c:v>
                </c:pt>
                <c:pt idx="810">
                  <c:v>601</c:v>
                </c:pt>
                <c:pt idx="811">
                  <c:v>601</c:v>
                </c:pt>
                <c:pt idx="812">
                  <c:v>600</c:v>
                </c:pt>
                <c:pt idx="813">
                  <c:v>601</c:v>
                </c:pt>
                <c:pt idx="814">
                  <c:v>601</c:v>
                </c:pt>
                <c:pt idx="815">
                  <c:v>601</c:v>
                </c:pt>
                <c:pt idx="816">
                  <c:v>601</c:v>
                </c:pt>
                <c:pt idx="817">
                  <c:v>600</c:v>
                </c:pt>
                <c:pt idx="818">
                  <c:v>600</c:v>
                </c:pt>
                <c:pt idx="819">
                  <c:v>601</c:v>
                </c:pt>
                <c:pt idx="820">
                  <c:v>600</c:v>
                </c:pt>
                <c:pt idx="821">
                  <c:v>600</c:v>
                </c:pt>
                <c:pt idx="822">
                  <c:v>600</c:v>
                </c:pt>
                <c:pt idx="823">
                  <c:v>601</c:v>
                </c:pt>
                <c:pt idx="824">
                  <c:v>601</c:v>
                </c:pt>
                <c:pt idx="825">
                  <c:v>600</c:v>
                </c:pt>
                <c:pt idx="826">
                  <c:v>600</c:v>
                </c:pt>
                <c:pt idx="827">
                  <c:v>600</c:v>
                </c:pt>
                <c:pt idx="828">
                  <c:v>602</c:v>
                </c:pt>
                <c:pt idx="829">
                  <c:v>600</c:v>
                </c:pt>
                <c:pt idx="830">
                  <c:v>600</c:v>
                </c:pt>
                <c:pt idx="831">
                  <c:v>600</c:v>
                </c:pt>
                <c:pt idx="832">
                  <c:v>601</c:v>
                </c:pt>
                <c:pt idx="833">
                  <c:v>600</c:v>
                </c:pt>
                <c:pt idx="834">
                  <c:v>600</c:v>
                </c:pt>
                <c:pt idx="835">
                  <c:v>600</c:v>
                </c:pt>
                <c:pt idx="836">
                  <c:v>600</c:v>
                </c:pt>
                <c:pt idx="837">
                  <c:v>601</c:v>
                </c:pt>
                <c:pt idx="838">
                  <c:v>601</c:v>
                </c:pt>
                <c:pt idx="839">
                  <c:v>600</c:v>
                </c:pt>
                <c:pt idx="840">
                  <c:v>600</c:v>
                </c:pt>
                <c:pt idx="841">
                  <c:v>601</c:v>
                </c:pt>
                <c:pt idx="842">
                  <c:v>600</c:v>
                </c:pt>
                <c:pt idx="843">
                  <c:v>600</c:v>
                </c:pt>
                <c:pt idx="844">
                  <c:v>600</c:v>
                </c:pt>
                <c:pt idx="845">
                  <c:v>600</c:v>
                </c:pt>
                <c:pt idx="846">
                  <c:v>602</c:v>
                </c:pt>
                <c:pt idx="847">
                  <c:v>602</c:v>
                </c:pt>
                <c:pt idx="848">
                  <c:v>600</c:v>
                </c:pt>
                <c:pt idx="849">
                  <c:v>601</c:v>
                </c:pt>
                <c:pt idx="850">
                  <c:v>601</c:v>
                </c:pt>
                <c:pt idx="851">
                  <c:v>601</c:v>
                </c:pt>
                <c:pt idx="852">
                  <c:v>601</c:v>
                </c:pt>
                <c:pt idx="853">
                  <c:v>601</c:v>
                </c:pt>
                <c:pt idx="854">
                  <c:v>600</c:v>
                </c:pt>
                <c:pt idx="855">
                  <c:v>600</c:v>
                </c:pt>
                <c:pt idx="856">
                  <c:v>600</c:v>
                </c:pt>
                <c:pt idx="857">
                  <c:v>601</c:v>
                </c:pt>
                <c:pt idx="858">
                  <c:v>601</c:v>
                </c:pt>
                <c:pt idx="859">
                  <c:v>600</c:v>
                </c:pt>
                <c:pt idx="860">
                  <c:v>600</c:v>
                </c:pt>
                <c:pt idx="861">
                  <c:v>600</c:v>
                </c:pt>
                <c:pt idx="862">
                  <c:v>601</c:v>
                </c:pt>
                <c:pt idx="863">
                  <c:v>600</c:v>
                </c:pt>
                <c:pt idx="864">
                  <c:v>601</c:v>
                </c:pt>
                <c:pt idx="865">
                  <c:v>601</c:v>
                </c:pt>
                <c:pt idx="866">
                  <c:v>602</c:v>
                </c:pt>
                <c:pt idx="867">
                  <c:v>600</c:v>
                </c:pt>
                <c:pt idx="868">
                  <c:v>600</c:v>
                </c:pt>
                <c:pt idx="869">
                  <c:v>600</c:v>
                </c:pt>
                <c:pt idx="870">
                  <c:v>600</c:v>
                </c:pt>
                <c:pt idx="871">
                  <c:v>600</c:v>
                </c:pt>
                <c:pt idx="872">
                  <c:v>600</c:v>
                </c:pt>
                <c:pt idx="873">
                  <c:v>601</c:v>
                </c:pt>
                <c:pt idx="874">
                  <c:v>601</c:v>
                </c:pt>
                <c:pt idx="875">
                  <c:v>600</c:v>
                </c:pt>
                <c:pt idx="876">
                  <c:v>602</c:v>
                </c:pt>
                <c:pt idx="877">
                  <c:v>601</c:v>
                </c:pt>
                <c:pt idx="878">
                  <c:v>600</c:v>
                </c:pt>
                <c:pt idx="879">
                  <c:v>600</c:v>
                </c:pt>
                <c:pt idx="880">
                  <c:v>600</c:v>
                </c:pt>
                <c:pt idx="881">
                  <c:v>601</c:v>
                </c:pt>
                <c:pt idx="882">
                  <c:v>600</c:v>
                </c:pt>
                <c:pt idx="883">
                  <c:v>600</c:v>
                </c:pt>
                <c:pt idx="884">
                  <c:v>600</c:v>
                </c:pt>
                <c:pt idx="885">
                  <c:v>600</c:v>
                </c:pt>
                <c:pt idx="886">
                  <c:v>601</c:v>
                </c:pt>
                <c:pt idx="887">
                  <c:v>600</c:v>
                </c:pt>
                <c:pt idx="888">
                  <c:v>601</c:v>
                </c:pt>
                <c:pt idx="889">
                  <c:v>600</c:v>
                </c:pt>
                <c:pt idx="890">
                  <c:v>600</c:v>
                </c:pt>
                <c:pt idx="891">
                  <c:v>600</c:v>
                </c:pt>
                <c:pt idx="892">
                  <c:v>600</c:v>
                </c:pt>
                <c:pt idx="893">
                  <c:v>601</c:v>
                </c:pt>
                <c:pt idx="894">
                  <c:v>601</c:v>
                </c:pt>
                <c:pt idx="895">
                  <c:v>600</c:v>
                </c:pt>
                <c:pt idx="896">
                  <c:v>600</c:v>
                </c:pt>
                <c:pt idx="897">
                  <c:v>600</c:v>
                </c:pt>
                <c:pt idx="898">
                  <c:v>601</c:v>
                </c:pt>
                <c:pt idx="899">
                  <c:v>601</c:v>
                </c:pt>
                <c:pt idx="900">
                  <c:v>601</c:v>
                </c:pt>
                <c:pt idx="901">
                  <c:v>602</c:v>
                </c:pt>
                <c:pt idx="902">
                  <c:v>600</c:v>
                </c:pt>
                <c:pt idx="903">
                  <c:v>600</c:v>
                </c:pt>
                <c:pt idx="904">
                  <c:v>600</c:v>
                </c:pt>
                <c:pt idx="905">
                  <c:v>601</c:v>
                </c:pt>
                <c:pt idx="906">
                  <c:v>601</c:v>
                </c:pt>
                <c:pt idx="907">
                  <c:v>601</c:v>
                </c:pt>
                <c:pt idx="908">
                  <c:v>601</c:v>
                </c:pt>
                <c:pt idx="909">
                  <c:v>600</c:v>
                </c:pt>
                <c:pt idx="910">
                  <c:v>601</c:v>
                </c:pt>
                <c:pt idx="911">
                  <c:v>601</c:v>
                </c:pt>
                <c:pt idx="912">
                  <c:v>601</c:v>
                </c:pt>
                <c:pt idx="913">
                  <c:v>601</c:v>
                </c:pt>
                <c:pt idx="914">
                  <c:v>601</c:v>
                </c:pt>
                <c:pt idx="915">
                  <c:v>602</c:v>
                </c:pt>
                <c:pt idx="916">
                  <c:v>600</c:v>
                </c:pt>
                <c:pt idx="917">
                  <c:v>600</c:v>
                </c:pt>
                <c:pt idx="918">
                  <c:v>600</c:v>
                </c:pt>
                <c:pt idx="919">
                  <c:v>601</c:v>
                </c:pt>
                <c:pt idx="920">
                  <c:v>601</c:v>
                </c:pt>
                <c:pt idx="921">
                  <c:v>601</c:v>
                </c:pt>
                <c:pt idx="922">
                  <c:v>601</c:v>
                </c:pt>
                <c:pt idx="923">
                  <c:v>601</c:v>
                </c:pt>
                <c:pt idx="924">
                  <c:v>601</c:v>
                </c:pt>
                <c:pt idx="925">
                  <c:v>600</c:v>
                </c:pt>
                <c:pt idx="926">
                  <c:v>601</c:v>
                </c:pt>
                <c:pt idx="927">
                  <c:v>601</c:v>
                </c:pt>
                <c:pt idx="928">
                  <c:v>600</c:v>
                </c:pt>
                <c:pt idx="929">
                  <c:v>601</c:v>
                </c:pt>
                <c:pt idx="930">
                  <c:v>600</c:v>
                </c:pt>
                <c:pt idx="931">
                  <c:v>601</c:v>
                </c:pt>
                <c:pt idx="932">
                  <c:v>601</c:v>
                </c:pt>
                <c:pt idx="933">
                  <c:v>601</c:v>
                </c:pt>
                <c:pt idx="934">
                  <c:v>601</c:v>
                </c:pt>
                <c:pt idx="935">
                  <c:v>600</c:v>
                </c:pt>
                <c:pt idx="936">
                  <c:v>600</c:v>
                </c:pt>
                <c:pt idx="937">
                  <c:v>600</c:v>
                </c:pt>
                <c:pt idx="938">
                  <c:v>600</c:v>
                </c:pt>
                <c:pt idx="939">
                  <c:v>600</c:v>
                </c:pt>
                <c:pt idx="940">
                  <c:v>601</c:v>
                </c:pt>
                <c:pt idx="941">
                  <c:v>601</c:v>
                </c:pt>
                <c:pt idx="942">
                  <c:v>601</c:v>
                </c:pt>
                <c:pt idx="943">
                  <c:v>601</c:v>
                </c:pt>
                <c:pt idx="944">
                  <c:v>601</c:v>
                </c:pt>
                <c:pt idx="945">
                  <c:v>601</c:v>
                </c:pt>
                <c:pt idx="946">
                  <c:v>601</c:v>
                </c:pt>
                <c:pt idx="947">
                  <c:v>601</c:v>
                </c:pt>
                <c:pt idx="948">
                  <c:v>601</c:v>
                </c:pt>
                <c:pt idx="949">
                  <c:v>601</c:v>
                </c:pt>
                <c:pt idx="950">
                  <c:v>601</c:v>
                </c:pt>
                <c:pt idx="951">
                  <c:v>600</c:v>
                </c:pt>
                <c:pt idx="952">
                  <c:v>600</c:v>
                </c:pt>
                <c:pt idx="953">
                  <c:v>601</c:v>
                </c:pt>
                <c:pt idx="954">
                  <c:v>600</c:v>
                </c:pt>
                <c:pt idx="955">
                  <c:v>601</c:v>
                </c:pt>
                <c:pt idx="956">
                  <c:v>601</c:v>
                </c:pt>
                <c:pt idx="957">
                  <c:v>600</c:v>
                </c:pt>
                <c:pt idx="958">
                  <c:v>600</c:v>
                </c:pt>
                <c:pt idx="959">
                  <c:v>600</c:v>
                </c:pt>
                <c:pt idx="960">
                  <c:v>600</c:v>
                </c:pt>
                <c:pt idx="961">
                  <c:v>601</c:v>
                </c:pt>
                <c:pt idx="962">
                  <c:v>601</c:v>
                </c:pt>
                <c:pt idx="963">
                  <c:v>600</c:v>
                </c:pt>
                <c:pt idx="964">
                  <c:v>600</c:v>
                </c:pt>
                <c:pt idx="965">
                  <c:v>601</c:v>
                </c:pt>
                <c:pt idx="966">
                  <c:v>600</c:v>
                </c:pt>
                <c:pt idx="967">
                  <c:v>600</c:v>
                </c:pt>
                <c:pt idx="968">
                  <c:v>600</c:v>
                </c:pt>
                <c:pt idx="969">
                  <c:v>600</c:v>
                </c:pt>
                <c:pt idx="970">
                  <c:v>601</c:v>
                </c:pt>
                <c:pt idx="971">
                  <c:v>600</c:v>
                </c:pt>
                <c:pt idx="972">
                  <c:v>600</c:v>
                </c:pt>
                <c:pt idx="973">
                  <c:v>600</c:v>
                </c:pt>
                <c:pt idx="974">
                  <c:v>600</c:v>
                </c:pt>
                <c:pt idx="975">
                  <c:v>600</c:v>
                </c:pt>
                <c:pt idx="976">
                  <c:v>601</c:v>
                </c:pt>
                <c:pt idx="977">
                  <c:v>601</c:v>
                </c:pt>
                <c:pt idx="978">
                  <c:v>601</c:v>
                </c:pt>
                <c:pt idx="979">
                  <c:v>601</c:v>
                </c:pt>
                <c:pt idx="980">
                  <c:v>602</c:v>
                </c:pt>
                <c:pt idx="981">
                  <c:v>602</c:v>
                </c:pt>
                <c:pt idx="982">
                  <c:v>600</c:v>
                </c:pt>
                <c:pt idx="983">
                  <c:v>601</c:v>
                </c:pt>
                <c:pt idx="984">
                  <c:v>601</c:v>
                </c:pt>
                <c:pt idx="985">
                  <c:v>601</c:v>
                </c:pt>
                <c:pt idx="986">
                  <c:v>601</c:v>
                </c:pt>
                <c:pt idx="987">
                  <c:v>601</c:v>
                </c:pt>
                <c:pt idx="988">
                  <c:v>600</c:v>
                </c:pt>
                <c:pt idx="989">
                  <c:v>601</c:v>
                </c:pt>
                <c:pt idx="990">
                  <c:v>601</c:v>
                </c:pt>
                <c:pt idx="991">
                  <c:v>601</c:v>
                </c:pt>
                <c:pt idx="992">
                  <c:v>601</c:v>
                </c:pt>
                <c:pt idx="993">
                  <c:v>601</c:v>
                </c:pt>
                <c:pt idx="994">
                  <c:v>600</c:v>
                </c:pt>
                <c:pt idx="995">
                  <c:v>600</c:v>
                </c:pt>
                <c:pt idx="996">
                  <c:v>600</c:v>
                </c:pt>
                <c:pt idx="997">
                  <c:v>600</c:v>
                </c:pt>
                <c:pt idx="998">
                  <c:v>600</c:v>
                </c:pt>
                <c:pt idx="999">
                  <c:v>600</c:v>
                </c:pt>
                <c:pt idx="1000">
                  <c:v>600</c:v>
                </c:pt>
                <c:pt idx="1001">
                  <c:v>600</c:v>
                </c:pt>
                <c:pt idx="1002">
                  <c:v>600</c:v>
                </c:pt>
                <c:pt idx="1003">
                  <c:v>600</c:v>
                </c:pt>
                <c:pt idx="1004">
                  <c:v>600</c:v>
                </c:pt>
                <c:pt idx="1005">
                  <c:v>600</c:v>
                </c:pt>
                <c:pt idx="1006">
                  <c:v>600</c:v>
                </c:pt>
                <c:pt idx="1007">
                  <c:v>600</c:v>
                </c:pt>
                <c:pt idx="1008">
                  <c:v>601</c:v>
                </c:pt>
                <c:pt idx="1009">
                  <c:v>601</c:v>
                </c:pt>
                <c:pt idx="1010">
                  <c:v>600</c:v>
                </c:pt>
                <c:pt idx="1011">
                  <c:v>600</c:v>
                </c:pt>
                <c:pt idx="1012">
                  <c:v>600</c:v>
                </c:pt>
                <c:pt idx="1013">
                  <c:v>600</c:v>
                </c:pt>
                <c:pt idx="1014">
                  <c:v>601</c:v>
                </c:pt>
                <c:pt idx="1015">
                  <c:v>600</c:v>
                </c:pt>
                <c:pt idx="1016">
                  <c:v>600</c:v>
                </c:pt>
                <c:pt idx="1017">
                  <c:v>600</c:v>
                </c:pt>
                <c:pt idx="1018">
                  <c:v>600</c:v>
                </c:pt>
                <c:pt idx="1019">
                  <c:v>600</c:v>
                </c:pt>
                <c:pt idx="1020">
                  <c:v>601</c:v>
                </c:pt>
                <c:pt idx="1021">
                  <c:v>601</c:v>
                </c:pt>
                <c:pt idx="1022">
                  <c:v>601</c:v>
                </c:pt>
                <c:pt idx="1023">
                  <c:v>602</c:v>
                </c:pt>
                <c:pt idx="1024">
                  <c:v>601</c:v>
                </c:pt>
                <c:pt idx="1025">
                  <c:v>601</c:v>
                </c:pt>
                <c:pt idx="1026">
                  <c:v>600</c:v>
                </c:pt>
                <c:pt idx="1027">
                  <c:v>601</c:v>
                </c:pt>
                <c:pt idx="1028">
                  <c:v>601</c:v>
                </c:pt>
                <c:pt idx="1029">
                  <c:v>601</c:v>
                </c:pt>
                <c:pt idx="1030">
                  <c:v>600</c:v>
                </c:pt>
                <c:pt idx="1031">
                  <c:v>600</c:v>
                </c:pt>
                <c:pt idx="1032">
                  <c:v>600</c:v>
                </c:pt>
                <c:pt idx="1033">
                  <c:v>601</c:v>
                </c:pt>
                <c:pt idx="1034">
                  <c:v>600</c:v>
                </c:pt>
                <c:pt idx="1035">
                  <c:v>600</c:v>
                </c:pt>
                <c:pt idx="1036">
                  <c:v>600</c:v>
                </c:pt>
                <c:pt idx="1037">
                  <c:v>600</c:v>
                </c:pt>
                <c:pt idx="1038">
                  <c:v>600</c:v>
                </c:pt>
                <c:pt idx="1039">
                  <c:v>600</c:v>
                </c:pt>
                <c:pt idx="1040">
                  <c:v>601</c:v>
                </c:pt>
                <c:pt idx="1041">
                  <c:v>601</c:v>
                </c:pt>
                <c:pt idx="1042">
                  <c:v>600</c:v>
                </c:pt>
                <c:pt idx="1043">
                  <c:v>601</c:v>
                </c:pt>
                <c:pt idx="1044">
                  <c:v>601</c:v>
                </c:pt>
                <c:pt idx="1045">
                  <c:v>601</c:v>
                </c:pt>
                <c:pt idx="1046">
                  <c:v>600</c:v>
                </c:pt>
                <c:pt idx="1047">
                  <c:v>600</c:v>
                </c:pt>
                <c:pt idx="1048">
                  <c:v>600</c:v>
                </c:pt>
                <c:pt idx="1049">
                  <c:v>600</c:v>
                </c:pt>
                <c:pt idx="1050">
                  <c:v>600</c:v>
                </c:pt>
                <c:pt idx="1051">
                  <c:v>601</c:v>
                </c:pt>
                <c:pt idx="1052">
                  <c:v>600</c:v>
                </c:pt>
                <c:pt idx="1053">
                  <c:v>601</c:v>
                </c:pt>
                <c:pt idx="1054">
                  <c:v>600</c:v>
                </c:pt>
                <c:pt idx="1055">
                  <c:v>601</c:v>
                </c:pt>
                <c:pt idx="1056">
                  <c:v>601</c:v>
                </c:pt>
                <c:pt idx="1057">
                  <c:v>600</c:v>
                </c:pt>
                <c:pt idx="1058">
                  <c:v>600</c:v>
                </c:pt>
                <c:pt idx="1059">
                  <c:v>601</c:v>
                </c:pt>
                <c:pt idx="1060">
                  <c:v>601</c:v>
                </c:pt>
                <c:pt idx="1061">
                  <c:v>601</c:v>
                </c:pt>
                <c:pt idx="1062">
                  <c:v>600</c:v>
                </c:pt>
                <c:pt idx="1063">
                  <c:v>601</c:v>
                </c:pt>
                <c:pt idx="1064">
                  <c:v>600</c:v>
                </c:pt>
                <c:pt idx="1065">
                  <c:v>600</c:v>
                </c:pt>
                <c:pt idx="1066">
                  <c:v>600</c:v>
                </c:pt>
                <c:pt idx="1067">
                  <c:v>600</c:v>
                </c:pt>
                <c:pt idx="1068">
                  <c:v>601</c:v>
                </c:pt>
                <c:pt idx="1069">
                  <c:v>600</c:v>
                </c:pt>
                <c:pt idx="1070">
                  <c:v>600</c:v>
                </c:pt>
                <c:pt idx="1071">
                  <c:v>600</c:v>
                </c:pt>
                <c:pt idx="1072">
                  <c:v>601</c:v>
                </c:pt>
                <c:pt idx="1073">
                  <c:v>600</c:v>
                </c:pt>
                <c:pt idx="1074">
                  <c:v>601</c:v>
                </c:pt>
                <c:pt idx="1075">
                  <c:v>601</c:v>
                </c:pt>
                <c:pt idx="1076">
                  <c:v>601</c:v>
                </c:pt>
                <c:pt idx="1077">
                  <c:v>600</c:v>
                </c:pt>
                <c:pt idx="1078">
                  <c:v>601</c:v>
                </c:pt>
                <c:pt idx="1079">
                  <c:v>601</c:v>
                </c:pt>
                <c:pt idx="1080">
                  <c:v>600</c:v>
                </c:pt>
                <c:pt idx="1081">
                  <c:v>600</c:v>
                </c:pt>
                <c:pt idx="1082">
                  <c:v>600</c:v>
                </c:pt>
                <c:pt idx="1083">
                  <c:v>600</c:v>
                </c:pt>
                <c:pt idx="1084">
                  <c:v>601</c:v>
                </c:pt>
                <c:pt idx="1085">
                  <c:v>601</c:v>
                </c:pt>
                <c:pt idx="1086">
                  <c:v>600</c:v>
                </c:pt>
                <c:pt idx="1087">
                  <c:v>601</c:v>
                </c:pt>
                <c:pt idx="1088">
                  <c:v>601</c:v>
                </c:pt>
                <c:pt idx="1089">
                  <c:v>601</c:v>
                </c:pt>
                <c:pt idx="1090">
                  <c:v>601</c:v>
                </c:pt>
                <c:pt idx="1091">
                  <c:v>601</c:v>
                </c:pt>
                <c:pt idx="1092">
                  <c:v>600</c:v>
                </c:pt>
                <c:pt idx="1093">
                  <c:v>601</c:v>
                </c:pt>
                <c:pt idx="1094">
                  <c:v>601</c:v>
                </c:pt>
                <c:pt idx="1095">
                  <c:v>601</c:v>
                </c:pt>
                <c:pt idx="1096">
                  <c:v>601</c:v>
                </c:pt>
                <c:pt idx="1097">
                  <c:v>600</c:v>
                </c:pt>
                <c:pt idx="1098">
                  <c:v>601</c:v>
                </c:pt>
                <c:pt idx="1099">
                  <c:v>600</c:v>
                </c:pt>
                <c:pt idx="1100">
                  <c:v>602</c:v>
                </c:pt>
                <c:pt idx="1101">
                  <c:v>602</c:v>
                </c:pt>
                <c:pt idx="1102">
                  <c:v>600</c:v>
                </c:pt>
                <c:pt idx="1103">
                  <c:v>601</c:v>
                </c:pt>
                <c:pt idx="1104">
                  <c:v>601</c:v>
                </c:pt>
                <c:pt idx="1105">
                  <c:v>600</c:v>
                </c:pt>
                <c:pt idx="1106">
                  <c:v>600</c:v>
                </c:pt>
                <c:pt idx="1107">
                  <c:v>600</c:v>
                </c:pt>
                <c:pt idx="1108">
                  <c:v>600</c:v>
                </c:pt>
                <c:pt idx="1109">
                  <c:v>601</c:v>
                </c:pt>
                <c:pt idx="1110">
                  <c:v>601</c:v>
                </c:pt>
                <c:pt idx="1111">
                  <c:v>601</c:v>
                </c:pt>
                <c:pt idx="1112">
                  <c:v>602</c:v>
                </c:pt>
                <c:pt idx="1113">
                  <c:v>600</c:v>
                </c:pt>
                <c:pt idx="1114">
                  <c:v>600</c:v>
                </c:pt>
                <c:pt idx="1115">
                  <c:v>601</c:v>
                </c:pt>
                <c:pt idx="1116">
                  <c:v>600</c:v>
                </c:pt>
                <c:pt idx="1117">
                  <c:v>600</c:v>
                </c:pt>
                <c:pt idx="1118">
                  <c:v>600</c:v>
                </c:pt>
                <c:pt idx="1119">
                  <c:v>600</c:v>
                </c:pt>
                <c:pt idx="1120">
                  <c:v>600</c:v>
                </c:pt>
                <c:pt idx="1121">
                  <c:v>600</c:v>
                </c:pt>
                <c:pt idx="1122">
                  <c:v>601</c:v>
                </c:pt>
                <c:pt idx="1123">
                  <c:v>601</c:v>
                </c:pt>
                <c:pt idx="1124">
                  <c:v>601</c:v>
                </c:pt>
                <c:pt idx="1125">
                  <c:v>600</c:v>
                </c:pt>
                <c:pt idx="1126">
                  <c:v>600</c:v>
                </c:pt>
                <c:pt idx="1127">
                  <c:v>600</c:v>
                </c:pt>
                <c:pt idx="1128">
                  <c:v>600</c:v>
                </c:pt>
                <c:pt idx="1129">
                  <c:v>600</c:v>
                </c:pt>
                <c:pt idx="1130">
                  <c:v>600</c:v>
                </c:pt>
                <c:pt idx="1131">
                  <c:v>601</c:v>
                </c:pt>
                <c:pt idx="1132">
                  <c:v>601</c:v>
                </c:pt>
                <c:pt idx="1133">
                  <c:v>600</c:v>
                </c:pt>
                <c:pt idx="1134">
                  <c:v>600</c:v>
                </c:pt>
                <c:pt idx="1135">
                  <c:v>600</c:v>
                </c:pt>
                <c:pt idx="1136">
                  <c:v>600</c:v>
                </c:pt>
                <c:pt idx="1137">
                  <c:v>602</c:v>
                </c:pt>
                <c:pt idx="1138">
                  <c:v>601</c:v>
                </c:pt>
                <c:pt idx="1139">
                  <c:v>601</c:v>
                </c:pt>
                <c:pt idx="1140">
                  <c:v>601</c:v>
                </c:pt>
                <c:pt idx="1141">
                  <c:v>600</c:v>
                </c:pt>
                <c:pt idx="1142">
                  <c:v>600</c:v>
                </c:pt>
                <c:pt idx="1143">
                  <c:v>600</c:v>
                </c:pt>
                <c:pt idx="1144">
                  <c:v>601</c:v>
                </c:pt>
                <c:pt idx="1145">
                  <c:v>601</c:v>
                </c:pt>
                <c:pt idx="1146">
                  <c:v>601</c:v>
                </c:pt>
                <c:pt idx="1147">
                  <c:v>600</c:v>
                </c:pt>
                <c:pt idx="1148">
                  <c:v>602</c:v>
                </c:pt>
                <c:pt idx="1149">
                  <c:v>602</c:v>
                </c:pt>
                <c:pt idx="1150">
                  <c:v>600</c:v>
                </c:pt>
                <c:pt idx="1151">
                  <c:v>600</c:v>
                </c:pt>
                <c:pt idx="1152">
                  <c:v>601</c:v>
                </c:pt>
                <c:pt idx="1153">
                  <c:v>601</c:v>
                </c:pt>
                <c:pt idx="1154">
                  <c:v>600</c:v>
                </c:pt>
                <c:pt idx="1155">
                  <c:v>600</c:v>
                </c:pt>
                <c:pt idx="1156">
                  <c:v>600</c:v>
                </c:pt>
                <c:pt idx="1157">
                  <c:v>600</c:v>
                </c:pt>
                <c:pt idx="1158">
                  <c:v>600</c:v>
                </c:pt>
                <c:pt idx="1159">
                  <c:v>600</c:v>
                </c:pt>
                <c:pt idx="1160">
                  <c:v>600</c:v>
                </c:pt>
                <c:pt idx="1161">
                  <c:v>601</c:v>
                </c:pt>
                <c:pt idx="1162">
                  <c:v>600</c:v>
                </c:pt>
                <c:pt idx="1163">
                  <c:v>600</c:v>
                </c:pt>
                <c:pt idx="1164">
                  <c:v>601</c:v>
                </c:pt>
                <c:pt idx="1165">
                  <c:v>600</c:v>
                </c:pt>
                <c:pt idx="1166">
                  <c:v>600</c:v>
                </c:pt>
                <c:pt idx="1167">
                  <c:v>600</c:v>
                </c:pt>
                <c:pt idx="1168">
                  <c:v>600</c:v>
                </c:pt>
                <c:pt idx="1169">
                  <c:v>600</c:v>
                </c:pt>
                <c:pt idx="1170">
                  <c:v>601</c:v>
                </c:pt>
                <c:pt idx="1171">
                  <c:v>600</c:v>
                </c:pt>
                <c:pt idx="1172">
                  <c:v>600</c:v>
                </c:pt>
                <c:pt idx="1173">
                  <c:v>601</c:v>
                </c:pt>
                <c:pt idx="1174">
                  <c:v>600</c:v>
                </c:pt>
                <c:pt idx="1175">
                  <c:v>600</c:v>
                </c:pt>
                <c:pt idx="1176">
                  <c:v>600</c:v>
                </c:pt>
                <c:pt idx="1177">
                  <c:v>601</c:v>
                </c:pt>
                <c:pt idx="1178">
                  <c:v>602</c:v>
                </c:pt>
                <c:pt idx="1179">
                  <c:v>602</c:v>
                </c:pt>
                <c:pt idx="1180">
                  <c:v>601</c:v>
                </c:pt>
                <c:pt idx="1181">
                  <c:v>600</c:v>
                </c:pt>
                <c:pt idx="1182">
                  <c:v>600</c:v>
                </c:pt>
                <c:pt idx="1183">
                  <c:v>601</c:v>
                </c:pt>
                <c:pt idx="1184">
                  <c:v>600</c:v>
                </c:pt>
                <c:pt idx="1185">
                  <c:v>601</c:v>
                </c:pt>
                <c:pt idx="1186">
                  <c:v>600</c:v>
                </c:pt>
                <c:pt idx="1187">
                  <c:v>601</c:v>
                </c:pt>
                <c:pt idx="1188">
                  <c:v>601</c:v>
                </c:pt>
                <c:pt idx="1189">
                  <c:v>601</c:v>
                </c:pt>
                <c:pt idx="1190">
                  <c:v>600</c:v>
                </c:pt>
                <c:pt idx="1191">
                  <c:v>600</c:v>
                </c:pt>
                <c:pt idx="1192">
                  <c:v>600</c:v>
                </c:pt>
                <c:pt idx="1193">
                  <c:v>600</c:v>
                </c:pt>
                <c:pt idx="1194">
                  <c:v>601</c:v>
                </c:pt>
                <c:pt idx="1195">
                  <c:v>600</c:v>
                </c:pt>
                <c:pt idx="1196">
                  <c:v>600</c:v>
                </c:pt>
                <c:pt idx="1197">
                  <c:v>601</c:v>
                </c:pt>
                <c:pt idx="1198">
                  <c:v>601</c:v>
                </c:pt>
                <c:pt idx="1199">
                  <c:v>601</c:v>
                </c:pt>
                <c:pt idx="1200">
                  <c:v>601</c:v>
                </c:pt>
                <c:pt idx="1201">
                  <c:v>601</c:v>
                </c:pt>
                <c:pt idx="1202">
                  <c:v>600</c:v>
                </c:pt>
                <c:pt idx="1203">
                  <c:v>601</c:v>
                </c:pt>
                <c:pt idx="1204">
                  <c:v>601</c:v>
                </c:pt>
                <c:pt idx="1205">
                  <c:v>601</c:v>
                </c:pt>
                <c:pt idx="1206">
                  <c:v>601</c:v>
                </c:pt>
                <c:pt idx="1207">
                  <c:v>601</c:v>
                </c:pt>
                <c:pt idx="1208">
                  <c:v>601</c:v>
                </c:pt>
                <c:pt idx="1209">
                  <c:v>601</c:v>
                </c:pt>
                <c:pt idx="1210">
                  <c:v>600</c:v>
                </c:pt>
                <c:pt idx="1211">
                  <c:v>600</c:v>
                </c:pt>
                <c:pt idx="1212">
                  <c:v>600</c:v>
                </c:pt>
                <c:pt idx="1213">
                  <c:v>600</c:v>
                </c:pt>
                <c:pt idx="1214">
                  <c:v>600</c:v>
                </c:pt>
                <c:pt idx="1215">
                  <c:v>600</c:v>
                </c:pt>
                <c:pt idx="1216">
                  <c:v>601</c:v>
                </c:pt>
                <c:pt idx="1217">
                  <c:v>601</c:v>
                </c:pt>
                <c:pt idx="1218">
                  <c:v>601</c:v>
                </c:pt>
                <c:pt idx="1219">
                  <c:v>601</c:v>
                </c:pt>
                <c:pt idx="1220">
                  <c:v>600</c:v>
                </c:pt>
                <c:pt idx="1221">
                  <c:v>600</c:v>
                </c:pt>
                <c:pt idx="1222">
                  <c:v>600</c:v>
                </c:pt>
                <c:pt idx="1223">
                  <c:v>600</c:v>
                </c:pt>
                <c:pt idx="1224">
                  <c:v>601</c:v>
                </c:pt>
                <c:pt idx="1225">
                  <c:v>601</c:v>
                </c:pt>
                <c:pt idx="1226">
                  <c:v>601</c:v>
                </c:pt>
                <c:pt idx="1227">
                  <c:v>601</c:v>
                </c:pt>
                <c:pt idx="1228">
                  <c:v>600</c:v>
                </c:pt>
                <c:pt idx="1229">
                  <c:v>600</c:v>
                </c:pt>
                <c:pt idx="1230">
                  <c:v>601</c:v>
                </c:pt>
                <c:pt idx="1231">
                  <c:v>600</c:v>
                </c:pt>
                <c:pt idx="1232">
                  <c:v>600</c:v>
                </c:pt>
                <c:pt idx="1233">
                  <c:v>600</c:v>
                </c:pt>
                <c:pt idx="1234">
                  <c:v>600</c:v>
                </c:pt>
                <c:pt idx="1235">
                  <c:v>600</c:v>
                </c:pt>
                <c:pt idx="1236">
                  <c:v>600</c:v>
                </c:pt>
                <c:pt idx="1237">
                  <c:v>600</c:v>
                </c:pt>
                <c:pt idx="1238">
                  <c:v>601</c:v>
                </c:pt>
                <c:pt idx="1239">
                  <c:v>601</c:v>
                </c:pt>
                <c:pt idx="1240">
                  <c:v>600</c:v>
                </c:pt>
                <c:pt idx="1241">
                  <c:v>600</c:v>
                </c:pt>
                <c:pt idx="1242">
                  <c:v>600</c:v>
                </c:pt>
                <c:pt idx="1243">
                  <c:v>601</c:v>
                </c:pt>
                <c:pt idx="1244">
                  <c:v>600</c:v>
                </c:pt>
                <c:pt idx="1245">
                  <c:v>600</c:v>
                </c:pt>
                <c:pt idx="1246">
                  <c:v>600</c:v>
                </c:pt>
                <c:pt idx="1247">
                  <c:v>600</c:v>
                </c:pt>
                <c:pt idx="1248">
                  <c:v>600</c:v>
                </c:pt>
                <c:pt idx="1249">
                  <c:v>600</c:v>
                </c:pt>
                <c:pt idx="1250">
                  <c:v>602</c:v>
                </c:pt>
                <c:pt idx="1251">
                  <c:v>602</c:v>
                </c:pt>
                <c:pt idx="1252">
                  <c:v>602</c:v>
                </c:pt>
                <c:pt idx="1253">
                  <c:v>600</c:v>
                </c:pt>
                <c:pt idx="1254">
                  <c:v>600</c:v>
                </c:pt>
                <c:pt idx="1255">
                  <c:v>600</c:v>
                </c:pt>
                <c:pt idx="1256">
                  <c:v>600</c:v>
                </c:pt>
                <c:pt idx="1257">
                  <c:v>602</c:v>
                </c:pt>
                <c:pt idx="1258">
                  <c:v>602</c:v>
                </c:pt>
                <c:pt idx="1259">
                  <c:v>600</c:v>
                </c:pt>
                <c:pt idx="1260">
                  <c:v>600</c:v>
                </c:pt>
                <c:pt idx="1261">
                  <c:v>600</c:v>
                </c:pt>
                <c:pt idx="1262">
                  <c:v>600</c:v>
                </c:pt>
                <c:pt idx="1263">
                  <c:v>601</c:v>
                </c:pt>
                <c:pt idx="1264">
                  <c:v>600</c:v>
                </c:pt>
                <c:pt idx="1265">
                  <c:v>600</c:v>
                </c:pt>
                <c:pt idx="1266">
                  <c:v>600</c:v>
                </c:pt>
                <c:pt idx="1267">
                  <c:v>600</c:v>
                </c:pt>
                <c:pt idx="1268">
                  <c:v>601</c:v>
                </c:pt>
                <c:pt idx="1269">
                  <c:v>600</c:v>
                </c:pt>
                <c:pt idx="1270">
                  <c:v>601</c:v>
                </c:pt>
                <c:pt idx="1271">
                  <c:v>601</c:v>
                </c:pt>
                <c:pt idx="1272">
                  <c:v>601</c:v>
                </c:pt>
                <c:pt idx="1273">
                  <c:v>601</c:v>
                </c:pt>
                <c:pt idx="1274">
                  <c:v>600</c:v>
                </c:pt>
                <c:pt idx="1275">
                  <c:v>601</c:v>
                </c:pt>
                <c:pt idx="1276">
                  <c:v>600</c:v>
                </c:pt>
                <c:pt idx="1277">
                  <c:v>600</c:v>
                </c:pt>
                <c:pt idx="1278">
                  <c:v>601</c:v>
                </c:pt>
                <c:pt idx="1279">
                  <c:v>601</c:v>
                </c:pt>
                <c:pt idx="1280">
                  <c:v>601</c:v>
                </c:pt>
                <c:pt idx="1281">
                  <c:v>600</c:v>
                </c:pt>
                <c:pt idx="1282">
                  <c:v>600</c:v>
                </c:pt>
                <c:pt idx="1283">
                  <c:v>600</c:v>
                </c:pt>
                <c:pt idx="1284">
                  <c:v>601</c:v>
                </c:pt>
                <c:pt idx="1285">
                  <c:v>600</c:v>
                </c:pt>
                <c:pt idx="1286">
                  <c:v>601</c:v>
                </c:pt>
                <c:pt idx="1287">
                  <c:v>601</c:v>
                </c:pt>
                <c:pt idx="1288">
                  <c:v>600</c:v>
                </c:pt>
                <c:pt idx="1289">
                  <c:v>600</c:v>
                </c:pt>
                <c:pt idx="1290">
                  <c:v>600</c:v>
                </c:pt>
                <c:pt idx="1291">
                  <c:v>600</c:v>
                </c:pt>
                <c:pt idx="1292">
                  <c:v>600</c:v>
                </c:pt>
                <c:pt idx="1293">
                  <c:v>600</c:v>
                </c:pt>
                <c:pt idx="1294">
                  <c:v>600</c:v>
                </c:pt>
                <c:pt idx="1295">
                  <c:v>600</c:v>
                </c:pt>
                <c:pt idx="1296">
                  <c:v>600</c:v>
                </c:pt>
                <c:pt idx="1297">
                  <c:v>600</c:v>
                </c:pt>
                <c:pt idx="1298">
                  <c:v>601</c:v>
                </c:pt>
                <c:pt idx="1299">
                  <c:v>601</c:v>
                </c:pt>
                <c:pt idx="1300">
                  <c:v>600</c:v>
                </c:pt>
                <c:pt idx="1301">
                  <c:v>600</c:v>
                </c:pt>
                <c:pt idx="1302">
                  <c:v>601</c:v>
                </c:pt>
                <c:pt idx="1303">
                  <c:v>600</c:v>
                </c:pt>
                <c:pt idx="1304">
                  <c:v>600</c:v>
                </c:pt>
                <c:pt idx="1305">
                  <c:v>601</c:v>
                </c:pt>
                <c:pt idx="1306">
                  <c:v>601</c:v>
                </c:pt>
                <c:pt idx="1307">
                  <c:v>600</c:v>
                </c:pt>
                <c:pt idx="1308">
                  <c:v>600</c:v>
                </c:pt>
                <c:pt idx="1309">
                  <c:v>601</c:v>
                </c:pt>
                <c:pt idx="1310">
                  <c:v>600</c:v>
                </c:pt>
                <c:pt idx="1311">
                  <c:v>600</c:v>
                </c:pt>
                <c:pt idx="1312">
                  <c:v>600</c:v>
                </c:pt>
                <c:pt idx="1313">
                  <c:v>600</c:v>
                </c:pt>
                <c:pt idx="1314">
                  <c:v>600</c:v>
                </c:pt>
                <c:pt idx="1315">
                  <c:v>601</c:v>
                </c:pt>
                <c:pt idx="1316">
                  <c:v>600</c:v>
                </c:pt>
                <c:pt idx="1317">
                  <c:v>601</c:v>
                </c:pt>
                <c:pt idx="1318">
                  <c:v>601</c:v>
                </c:pt>
                <c:pt idx="1319">
                  <c:v>600</c:v>
                </c:pt>
                <c:pt idx="1320">
                  <c:v>600</c:v>
                </c:pt>
                <c:pt idx="1321">
                  <c:v>600</c:v>
                </c:pt>
                <c:pt idx="1322">
                  <c:v>601</c:v>
                </c:pt>
                <c:pt idx="1323">
                  <c:v>600</c:v>
                </c:pt>
                <c:pt idx="1324">
                  <c:v>600</c:v>
                </c:pt>
                <c:pt idx="1325">
                  <c:v>600</c:v>
                </c:pt>
                <c:pt idx="1326">
                  <c:v>600</c:v>
                </c:pt>
                <c:pt idx="1327">
                  <c:v>601</c:v>
                </c:pt>
                <c:pt idx="1328">
                  <c:v>600</c:v>
                </c:pt>
                <c:pt idx="1329">
                  <c:v>600</c:v>
                </c:pt>
                <c:pt idx="1330">
                  <c:v>600</c:v>
                </c:pt>
                <c:pt idx="1331">
                  <c:v>600</c:v>
                </c:pt>
                <c:pt idx="1332">
                  <c:v>601</c:v>
                </c:pt>
                <c:pt idx="1333">
                  <c:v>601</c:v>
                </c:pt>
                <c:pt idx="1334">
                  <c:v>601</c:v>
                </c:pt>
                <c:pt idx="1335">
                  <c:v>601</c:v>
                </c:pt>
                <c:pt idx="1336">
                  <c:v>601</c:v>
                </c:pt>
                <c:pt idx="1337">
                  <c:v>601</c:v>
                </c:pt>
                <c:pt idx="1338">
                  <c:v>600</c:v>
                </c:pt>
                <c:pt idx="1339">
                  <c:v>600</c:v>
                </c:pt>
                <c:pt idx="1340">
                  <c:v>600</c:v>
                </c:pt>
                <c:pt idx="1341">
                  <c:v>600</c:v>
                </c:pt>
                <c:pt idx="1342">
                  <c:v>600</c:v>
                </c:pt>
                <c:pt idx="1343">
                  <c:v>600</c:v>
                </c:pt>
                <c:pt idx="1344">
                  <c:v>601</c:v>
                </c:pt>
                <c:pt idx="1345">
                  <c:v>601</c:v>
                </c:pt>
                <c:pt idx="1346">
                  <c:v>600</c:v>
                </c:pt>
                <c:pt idx="1347">
                  <c:v>601</c:v>
                </c:pt>
                <c:pt idx="1348">
                  <c:v>601</c:v>
                </c:pt>
                <c:pt idx="1349">
                  <c:v>601</c:v>
                </c:pt>
                <c:pt idx="1350">
                  <c:v>600</c:v>
                </c:pt>
                <c:pt idx="1351">
                  <c:v>600</c:v>
                </c:pt>
                <c:pt idx="1352">
                  <c:v>601</c:v>
                </c:pt>
                <c:pt idx="1353">
                  <c:v>600</c:v>
                </c:pt>
                <c:pt idx="1354">
                  <c:v>600</c:v>
                </c:pt>
                <c:pt idx="1355">
                  <c:v>600</c:v>
                </c:pt>
                <c:pt idx="1356">
                  <c:v>600</c:v>
                </c:pt>
                <c:pt idx="1357">
                  <c:v>601</c:v>
                </c:pt>
                <c:pt idx="1358">
                  <c:v>601</c:v>
                </c:pt>
                <c:pt idx="1359">
                  <c:v>601</c:v>
                </c:pt>
                <c:pt idx="1360">
                  <c:v>601</c:v>
                </c:pt>
                <c:pt idx="1361">
                  <c:v>600</c:v>
                </c:pt>
                <c:pt idx="1362">
                  <c:v>601</c:v>
                </c:pt>
                <c:pt idx="1363">
                  <c:v>601</c:v>
                </c:pt>
                <c:pt idx="1364">
                  <c:v>600</c:v>
                </c:pt>
                <c:pt idx="1365">
                  <c:v>600</c:v>
                </c:pt>
                <c:pt idx="1366">
                  <c:v>600</c:v>
                </c:pt>
                <c:pt idx="1367">
                  <c:v>601</c:v>
                </c:pt>
                <c:pt idx="1368">
                  <c:v>600</c:v>
                </c:pt>
                <c:pt idx="1369">
                  <c:v>600</c:v>
                </c:pt>
                <c:pt idx="1370">
                  <c:v>600</c:v>
                </c:pt>
                <c:pt idx="1371">
                  <c:v>600</c:v>
                </c:pt>
                <c:pt idx="1372">
                  <c:v>600</c:v>
                </c:pt>
                <c:pt idx="1373">
                  <c:v>600</c:v>
                </c:pt>
                <c:pt idx="1374">
                  <c:v>601</c:v>
                </c:pt>
                <c:pt idx="1375">
                  <c:v>601</c:v>
                </c:pt>
                <c:pt idx="1376">
                  <c:v>601</c:v>
                </c:pt>
                <c:pt idx="1377">
                  <c:v>600</c:v>
                </c:pt>
                <c:pt idx="1378">
                  <c:v>601</c:v>
                </c:pt>
                <c:pt idx="1379">
                  <c:v>601</c:v>
                </c:pt>
                <c:pt idx="1380">
                  <c:v>600</c:v>
                </c:pt>
                <c:pt idx="1381">
                  <c:v>600</c:v>
                </c:pt>
                <c:pt idx="1382">
                  <c:v>600</c:v>
                </c:pt>
                <c:pt idx="1383">
                  <c:v>600</c:v>
                </c:pt>
                <c:pt idx="1384">
                  <c:v>601</c:v>
                </c:pt>
                <c:pt idx="1385">
                  <c:v>601</c:v>
                </c:pt>
                <c:pt idx="1386">
                  <c:v>601</c:v>
                </c:pt>
                <c:pt idx="1387">
                  <c:v>601</c:v>
                </c:pt>
                <c:pt idx="1388">
                  <c:v>601</c:v>
                </c:pt>
                <c:pt idx="1389">
                  <c:v>601</c:v>
                </c:pt>
                <c:pt idx="1390">
                  <c:v>600</c:v>
                </c:pt>
                <c:pt idx="1391">
                  <c:v>600</c:v>
                </c:pt>
                <c:pt idx="1392">
                  <c:v>601</c:v>
                </c:pt>
                <c:pt idx="1393">
                  <c:v>601</c:v>
                </c:pt>
                <c:pt idx="1394">
                  <c:v>600</c:v>
                </c:pt>
                <c:pt idx="1395">
                  <c:v>600</c:v>
                </c:pt>
                <c:pt idx="1396">
                  <c:v>600</c:v>
                </c:pt>
                <c:pt idx="1397">
                  <c:v>600</c:v>
                </c:pt>
                <c:pt idx="1398">
                  <c:v>600</c:v>
                </c:pt>
                <c:pt idx="1399">
                  <c:v>600</c:v>
                </c:pt>
                <c:pt idx="1400">
                  <c:v>600</c:v>
                </c:pt>
                <c:pt idx="1401">
                  <c:v>600</c:v>
                </c:pt>
                <c:pt idx="1402">
                  <c:v>601</c:v>
                </c:pt>
                <c:pt idx="1403">
                  <c:v>600</c:v>
                </c:pt>
                <c:pt idx="1404">
                  <c:v>600</c:v>
                </c:pt>
                <c:pt idx="1405">
                  <c:v>601</c:v>
                </c:pt>
                <c:pt idx="1406">
                  <c:v>600</c:v>
                </c:pt>
                <c:pt idx="1407">
                  <c:v>600</c:v>
                </c:pt>
                <c:pt idx="1408">
                  <c:v>600</c:v>
                </c:pt>
                <c:pt idx="1409">
                  <c:v>600</c:v>
                </c:pt>
                <c:pt idx="1410">
                  <c:v>601</c:v>
                </c:pt>
                <c:pt idx="1411">
                  <c:v>601</c:v>
                </c:pt>
                <c:pt idx="1412">
                  <c:v>600</c:v>
                </c:pt>
                <c:pt idx="1413">
                  <c:v>600</c:v>
                </c:pt>
                <c:pt idx="1414">
                  <c:v>601</c:v>
                </c:pt>
                <c:pt idx="1415">
                  <c:v>600</c:v>
                </c:pt>
                <c:pt idx="1416">
                  <c:v>600</c:v>
                </c:pt>
                <c:pt idx="1417">
                  <c:v>601</c:v>
                </c:pt>
                <c:pt idx="1418">
                  <c:v>600</c:v>
                </c:pt>
                <c:pt idx="1419">
                  <c:v>600</c:v>
                </c:pt>
                <c:pt idx="1420">
                  <c:v>601</c:v>
                </c:pt>
                <c:pt idx="1421">
                  <c:v>601</c:v>
                </c:pt>
                <c:pt idx="1422">
                  <c:v>600</c:v>
                </c:pt>
                <c:pt idx="1423">
                  <c:v>600</c:v>
                </c:pt>
                <c:pt idx="1424">
                  <c:v>600</c:v>
                </c:pt>
                <c:pt idx="1425">
                  <c:v>600</c:v>
                </c:pt>
                <c:pt idx="1426">
                  <c:v>601</c:v>
                </c:pt>
                <c:pt idx="1427">
                  <c:v>601</c:v>
                </c:pt>
                <c:pt idx="1428">
                  <c:v>600</c:v>
                </c:pt>
                <c:pt idx="1429">
                  <c:v>600</c:v>
                </c:pt>
                <c:pt idx="1430">
                  <c:v>601</c:v>
                </c:pt>
                <c:pt idx="1431">
                  <c:v>600</c:v>
                </c:pt>
                <c:pt idx="1432">
                  <c:v>600</c:v>
                </c:pt>
                <c:pt idx="1433">
                  <c:v>601</c:v>
                </c:pt>
                <c:pt idx="1434">
                  <c:v>602</c:v>
                </c:pt>
                <c:pt idx="1435">
                  <c:v>601</c:v>
                </c:pt>
                <c:pt idx="1436">
                  <c:v>601</c:v>
                </c:pt>
                <c:pt idx="1437">
                  <c:v>602</c:v>
                </c:pt>
                <c:pt idx="1438">
                  <c:v>601</c:v>
                </c:pt>
                <c:pt idx="1439">
                  <c:v>601</c:v>
                </c:pt>
                <c:pt idx="1440">
                  <c:v>602</c:v>
                </c:pt>
                <c:pt idx="1441">
                  <c:v>602</c:v>
                </c:pt>
                <c:pt idx="1442">
                  <c:v>602</c:v>
                </c:pt>
                <c:pt idx="1443">
                  <c:v>602</c:v>
                </c:pt>
                <c:pt idx="1444">
                  <c:v>602</c:v>
                </c:pt>
                <c:pt idx="1445">
                  <c:v>602</c:v>
                </c:pt>
                <c:pt idx="1446">
                  <c:v>603</c:v>
                </c:pt>
                <c:pt idx="1447">
                  <c:v>602</c:v>
                </c:pt>
                <c:pt idx="1448">
                  <c:v>602</c:v>
                </c:pt>
                <c:pt idx="1449">
                  <c:v>602</c:v>
                </c:pt>
                <c:pt idx="1450">
                  <c:v>602</c:v>
                </c:pt>
                <c:pt idx="1451">
                  <c:v>602</c:v>
                </c:pt>
                <c:pt idx="1452">
                  <c:v>602</c:v>
                </c:pt>
                <c:pt idx="1453">
                  <c:v>602</c:v>
                </c:pt>
                <c:pt idx="1454">
                  <c:v>602</c:v>
                </c:pt>
                <c:pt idx="1455">
                  <c:v>602</c:v>
                </c:pt>
                <c:pt idx="1456">
                  <c:v>602</c:v>
                </c:pt>
                <c:pt idx="1457">
                  <c:v>602</c:v>
                </c:pt>
                <c:pt idx="1458">
                  <c:v>602</c:v>
                </c:pt>
                <c:pt idx="1459">
                  <c:v>602</c:v>
                </c:pt>
                <c:pt idx="1460">
                  <c:v>602</c:v>
                </c:pt>
                <c:pt idx="1461">
                  <c:v>602</c:v>
                </c:pt>
                <c:pt idx="1462">
                  <c:v>602</c:v>
                </c:pt>
                <c:pt idx="1463">
                  <c:v>601</c:v>
                </c:pt>
                <c:pt idx="1464">
                  <c:v>602</c:v>
                </c:pt>
                <c:pt idx="1465">
                  <c:v>602</c:v>
                </c:pt>
                <c:pt idx="1466">
                  <c:v>602</c:v>
                </c:pt>
                <c:pt idx="1467">
                  <c:v>602</c:v>
                </c:pt>
                <c:pt idx="1468">
                  <c:v>602</c:v>
                </c:pt>
                <c:pt idx="1469">
                  <c:v>602</c:v>
                </c:pt>
                <c:pt idx="1470">
                  <c:v>602</c:v>
                </c:pt>
                <c:pt idx="1471">
                  <c:v>602</c:v>
                </c:pt>
                <c:pt idx="1472">
                  <c:v>602</c:v>
                </c:pt>
                <c:pt idx="1473">
                  <c:v>600</c:v>
                </c:pt>
                <c:pt idx="1474">
                  <c:v>602</c:v>
                </c:pt>
                <c:pt idx="1475">
                  <c:v>602</c:v>
                </c:pt>
                <c:pt idx="1476">
                  <c:v>602</c:v>
                </c:pt>
                <c:pt idx="1477">
                  <c:v>603</c:v>
                </c:pt>
                <c:pt idx="1478">
                  <c:v>600</c:v>
                </c:pt>
                <c:pt idx="1479">
                  <c:v>600</c:v>
                </c:pt>
                <c:pt idx="1480">
                  <c:v>600</c:v>
                </c:pt>
                <c:pt idx="1481">
                  <c:v>602</c:v>
                </c:pt>
                <c:pt idx="1482">
                  <c:v>602</c:v>
                </c:pt>
                <c:pt idx="1483">
                  <c:v>600</c:v>
                </c:pt>
                <c:pt idx="1484">
                  <c:v>600</c:v>
                </c:pt>
                <c:pt idx="1485">
                  <c:v>602</c:v>
                </c:pt>
                <c:pt idx="1486">
                  <c:v>602</c:v>
                </c:pt>
                <c:pt idx="1487">
                  <c:v>600</c:v>
                </c:pt>
                <c:pt idx="1488">
                  <c:v>601</c:v>
                </c:pt>
                <c:pt idx="1489">
                  <c:v>601</c:v>
                </c:pt>
                <c:pt idx="1490">
                  <c:v>601</c:v>
                </c:pt>
                <c:pt idx="1491">
                  <c:v>601</c:v>
                </c:pt>
                <c:pt idx="1492">
                  <c:v>601</c:v>
                </c:pt>
                <c:pt idx="1493">
                  <c:v>601</c:v>
                </c:pt>
                <c:pt idx="1494">
                  <c:v>601</c:v>
                </c:pt>
                <c:pt idx="1495">
                  <c:v>601</c:v>
                </c:pt>
                <c:pt idx="1496">
                  <c:v>601</c:v>
                </c:pt>
                <c:pt idx="1497">
                  <c:v>601</c:v>
                </c:pt>
                <c:pt idx="1498">
                  <c:v>601</c:v>
                </c:pt>
                <c:pt idx="1499">
                  <c:v>601</c:v>
                </c:pt>
                <c:pt idx="1500">
                  <c:v>601</c:v>
                </c:pt>
                <c:pt idx="1501">
                  <c:v>601</c:v>
                </c:pt>
                <c:pt idx="1502">
                  <c:v>602</c:v>
                </c:pt>
                <c:pt idx="1503">
                  <c:v>602</c:v>
                </c:pt>
                <c:pt idx="1504">
                  <c:v>602</c:v>
                </c:pt>
                <c:pt idx="1505">
                  <c:v>602</c:v>
                </c:pt>
                <c:pt idx="1506">
                  <c:v>602</c:v>
                </c:pt>
                <c:pt idx="1507">
                  <c:v>602</c:v>
                </c:pt>
                <c:pt idx="1508">
                  <c:v>602</c:v>
                </c:pt>
                <c:pt idx="1509">
                  <c:v>602</c:v>
                </c:pt>
                <c:pt idx="1510">
                  <c:v>601</c:v>
                </c:pt>
                <c:pt idx="1511">
                  <c:v>601</c:v>
                </c:pt>
                <c:pt idx="1512">
                  <c:v>600</c:v>
                </c:pt>
                <c:pt idx="1513">
                  <c:v>600</c:v>
                </c:pt>
                <c:pt idx="1514">
                  <c:v>600</c:v>
                </c:pt>
                <c:pt idx="1515">
                  <c:v>600</c:v>
                </c:pt>
                <c:pt idx="1516">
                  <c:v>601</c:v>
                </c:pt>
                <c:pt idx="1517">
                  <c:v>601</c:v>
                </c:pt>
                <c:pt idx="1518">
                  <c:v>601</c:v>
                </c:pt>
                <c:pt idx="1519">
                  <c:v>601</c:v>
                </c:pt>
                <c:pt idx="1520">
                  <c:v>601</c:v>
                </c:pt>
                <c:pt idx="1521">
                  <c:v>600</c:v>
                </c:pt>
                <c:pt idx="1522">
                  <c:v>601</c:v>
                </c:pt>
                <c:pt idx="1523">
                  <c:v>600</c:v>
                </c:pt>
                <c:pt idx="1524">
                  <c:v>600</c:v>
                </c:pt>
                <c:pt idx="1525">
                  <c:v>600</c:v>
                </c:pt>
                <c:pt idx="1526">
                  <c:v>600</c:v>
                </c:pt>
                <c:pt idx="1527">
                  <c:v>600</c:v>
                </c:pt>
                <c:pt idx="1528">
                  <c:v>600</c:v>
                </c:pt>
                <c:pt idx="1529">
                  <c:v>600</c:v>
                </c:pt>
                <c:pt idx="1530">
                  <c:v>600</c:v>
                </c:pt>
                <c:pt idx="1531">
                  <c:v>601</c:v>
                </c:pt>
                <c:pt idx="1532">
                  <c:v>600</c:v>
                </c:pt>
                <c:pt idx="1533">
                  <c:v>600</c:v>
                </c:pt>
                <c:pt idx="1534">
                  <c:v>602</c:v>
                </c:pt>
                <c:pt idx="1535">
                  <c:v>601</c:v>
                </c:pt>
                <c:pt idx="1536">
                  <c:v>601</c:v>
                </c:pt>
                <c:pt idx="1537">
                  <c:v>601</c:v>
                </c:pt>
                <c:pt idx="1538">
                  <c:v>600</c:v>
                </c:pt>
                <c:pt idx="1539">
                  <c:v>600</c:v>
                </c:pt>
                <c:pt idx="1540">
                  <c:v>600</c:v>
                </c:pt>
                <c:pt idx="1541">
                  <c:v>601</c:v>
                </c:pt>
                <c:pt idx="1542">
                  <c:v>601</c:v>
                </c:pt>
                <c:pt idx="1543">
                  <c:v>600</c:v>
                </c:pt>
                <c:pt idx="1544">
                  <c:v>601</c:v>
                </c:pt>
                <c:pt idx="1545">
                  <c:v>600</c:v>
                </c:pt>
                <c:pt idx="1546">
                  <c:v>600</c:v>
                </c:pt>
                <c:pt idx="1547">
                  <c:v>601</c:v>
                </c:pt>
                <c:pt idx="1548">
                  <c:v>600</c:v>
                </c:pt>
                <c:pt idx="1549">
                  <c:v>601</c:v>
                </c:pt>
                <c:pt idx="1550">
                  <c:v>600</c:v>
                </c:pt>
                <c:pt idx="1551">
                  <c:v>600</c:v>
                </c:pt>
                <c:pt idx="1552">
                  <c:v>600</c:v>
                </c:pt>
                <c:pt idx="1553">
                  <c:v>601</c:v>
                </c:pt>
                <c:pt idx="1554">
                  <c:v>600</c:v>
                </c:pt>
                <c:pt idx="1555">
                  <c:v>600</c:v>
                </c:pt>
                <c:pt idx="1556">
                  <c:v>600</c:v>
                </c:pt>
                <c:pt idx="1557">
                  <c:v>600</c:v>
                </c:pt>
                <c:pt idx="1558">
                  <c:v>600</c:v>
                </c:pt>
                <c:pt idx="1559">
                  <c:v>601</c:v>
                </c:pt>
                <c:pt idx="1560">
                  <c:v>600</c:v>
                </c:pt>
                <c:pt idx="1561">
                  <c:v>601</c:v>
                </c:pt>
                <c:pt idx="1562">
                  <c:v>601</c:v>
                </c:pt>
                <c:pt idx="1563">
                  <c:v>600</c:v>
                </c:pt>
                <c:pt idx="1564">
                  <c:v>601</c:v>
                </c:pt>
                <c:pt idx="1565">
                  <c:v>601</c:v>
                </c:pt>
                <c:pt idx="1566">
                  <c:v>600</c:v>
                </c:pt>
                <c:pt idx="1567">
                  <c:v>600</c:v>
                </c:pt>
                <c:pt idx="1568">
                  <c:v>600</c:v>
                </c:pt>
                <c:pt idx="1569">
                  <c:v>602</c:v>
                </c:pt>
                <c:pt idx="1570">
                  <c:v>601</c:v>
                </c:pt>
                <c:pt idx="1571">
                  <c:v>601</c:v>
                </c:pt>
                <c:pt idx="1572">
                  <c:v>601</c:v>
                </c:pt>
                <c:pt idx="1573">
                  <c:v>601</c:v>
                </c:pt>
                <c:pt idx="1574">
                  <c:v>601</c:v>
                </c:pt>
                <c:pt idx="1575">
                  <c:v>602</c:v>
                </c:pt>
                <c:pt idx="1576">
                  <c:v>600</c:v>
                </c:pt>
                <c:pt idx="1577">
                  <c:v>600</c:v>
                </c:pt>
                <c:pt idx="1578">
                  <c:v>600</c:v>
                </c:pt>
                <c:pt idx="1579">
                  <c:v>600</c:v>
                </c:pt>
                <c:pt idx="1580">
                  <c:v>600</c:v>
                </c:pt>
                <c:pt idx="1581">
                  <c:v>600</c:v>
                </c:pt>
                <c:pt idx="1582">
                  <c:v>601</c:v>
                </c:pt>
                <c:pt idx="1583">
                  <c:v>601</c:v>
                </c:pt>
                <c:pt idx="1584">
                  <c:v>600</c:v>
                </c:pt>
                <c:pt idx="1585">
                  <c:v>600</c:v>
                </c:pt>
                <c:pt idx="1586">
                  <c:v>600</c:v>
                </c:pt>
                <c:pt idx="1587">
                  <c:v>600</c:v>
                </c:pt>
                <c:pt idx="1588">
                  <c:v>602</c:v>
                </c:pt>
                <c:pt idx="1589">
                  <c:v>600</c:v>
                </c:pt>
                <c:pt idx="1590">
                  <c:v>600</c:v>
                </c:pt>
                <c:pt idx="1591">
                  <c:v>601</c:v>
                </c:pt>
                <c:pt idx="1592">
                  <c:v>601</c:v>
                </c:pt>
                <c:pt idx="1593">
                  <c:v>601</c:v>
                </c:pt>
                <c:pt idx="1594">
                  <c:v>600</c:v>
                </c:pt>
                <c:pt idx="1595">
                  <c:v>600</c:v>
                </c:pt>
                <c:pt idx="1596">
                  <c:v>601</c:v>
                </c:pt>
                <c:pt idx="1597">
                  <c:v>601</c:v>
                </c:pt>
                <c:pt idx="1598">
                  <c:v>600</c:v>
                </c:pt>
                <c:pt idx="1599">
                  <c:v>601</c:v>
                </c:pt>
                <c:pt idx="1600">
                  <c:v>601</c:v>
                </c:pt>
                <c:pt idx="1601">
                  <c:v>600</c:v>
                </c:pt>
                <c:pt idx="1602">
                  <c:v>601</c:v>
                </c:pt>
                <c:pt idx="1603">
                  <c:v>601</c:v>
                </c:pt>
                <c:pt idx="1604">
                  <c:v>601</c:v>
                </c:pt>
                <c:pt idx="1605">
                  <c:v>600</c:v>
                </c:pt>
                <c:pt idx="1606">
                  <c:v>600</c:v>
                </c:pt>
                <c:pt idx="1607">
                  <c:v>600</c:v>
                </c:pt>
                <c:pt idx="1608">
                  <c:v>600</c:v>
                </c:pt>
                <c:pt idx="1609">
                  <c:v>600</c:v>
                </c:pt>
                <c:pt idx="1610">
                  <c:v>601</c:v>
                </c:pt>
                <c:pt idx="1611">
                  <c:v>601</c:v>
                </c:pt>
                <c:pt idx="1612">
                  <c:v>601</c:v>
                </c:pt>
                <c:pt idx="1613">
                  <c:v>600</c:v>
                </c:pt>
                <c:pt idx="1614">
                  <c:v>600</c:v>
                </c:pt>
                <c:pt idx="1615">
                  <c:v>600</c:v>
                </c:pt>
                <c:pt idx="1616">
                  <c:v>600</c:v>
                </c:pt>
                <c:pt idx="1617">
                  <c:v>600</c:v>
                </c:pt>
                <c:pt idx="1618">
                  <c:v>601</c:v>
                </c:pt>
                <c:pt idx="1619">
                  <c:v>601</c:v>
                </c:pt>
                <c:pt idx="1620">
                  <c:v>600</c:v>
                </c:pt>
                <c:pt idx="1621">
                  <c:v>600</c:v>
                </c:pt>
                <c:pt idx="1622">
                  <c:v>600</c:v>
                </c:pt>
                <c:pt idx="1623">
                  <c:v>600</c:v>
                </c:pt>
                <c:pt idx="1624">
                  <c:v>600</c:v>
                </c:pt>
                <c:pt idx="1625">
                  <c:v>600</c:v>
                </c:pt>
                <c:pt idx="1626">
                  <c:v>600</c:v>
                </c:pt>
                <c:pt idx="1627">
                  <c:v>600</c:v>
                </c:pt>
                <c:pt idx="1628">
                  <c:v>601</c:v>
                </c:pt>
                <c:pt idx="1629">
                  <c:v>600</c:v>
                </c:pt>
                <c:pt idx="1630">
                  <c:v>601</c:v>
                </c:pt>
                <c:pt idx="1631">
                  <c:v>601</c:v>
                </c:pt>
                <c:pt idx="1632">
                  <c:v>600</c:v>
                </c:pt>
                <c:pt idx="1633">
                  <c:v>601</c:v>
                </c:pt>
                <c:pt idx="1634">
                  <c:v>600</c:v>
                </c:pt>
                <c:pt idx="1635">
                  <c:v>600</c:v>
                </c:pt>
                <c:pt idx="1636">
                  <c:v>600</c:v>
                </c:pt>
                <c:pt idx="1637">
                  <c:v>600</c:v>
                </c:pt>
                <c:pt idx="1638">
                  <c:v>601</c:v>
                </c:pt>
                <c:pt idx="1639">
                  <c:v>600</c:v>
                </c:pt>
                <c:pt idx="1640">
                  <c:v>601</c:v>
                </c:pt>
                <c:pt idx="1641">
                  <c:v>601</c:v>
                </c:pt>
                <c:pt idx="1642">
                  <c:v>601</c:v>
                </c:pt>
                <c:pt idx="1643">
                  <c:v>600</c:v>
                </c:pt>
                <c:pt idx="1644">
                  <c:v>601</c:v>
                </c:pt>
                <c:pt idx="1645">
                  <c:v>601</c:v>
                </c:pt>
                <c:pt idx="1646">
                  <c:v>600</c:v>
                </c:pt>
                <c:pt idx="1647">
                  <c:v>600</c:v>
                </c:pt>
                <c:pt idx="1648">
                  <c:v>601</c:v>
                </c:pt>
                <c:pt idx="1649">
                  <c:v>600</c:v>
                </c:pt>
                <c:pt idx="1650">
                  <c:v>601</c:v>
                </c:pt>
                <c:pt idx="1651">
                  <c:v>601</c:v>
                </c:pt>
                <c:pt idx="1652">
                  <c:v>600</c:v>
                </c:pt>
                <c:pt idx="1653">
                  <c:v>600</c:v>
                </c:pt>
                <c:pt idx="1654">
                  <c:v>600</c:v>
                </c:pt>
                <c:pt idx="1655">
                  <c:v>600</c:v>
                </c:pt>
                <c:pt idx="1656">
                  <c:v>600</c:v>
                </c:pt>
                <c:pt idx="1657">
                  <c:v>600</c:v>
                </c:pt>
                <c:pt idx="1658">
                  <c:v>600</c:v>
                </c:pt>
                <c:pt idx="1659">
                  <c:v>600</c:v>
                </c:pt>
                <c:pt idx="1660">
                  <c:v>601</c:v>
                </c:pt>
                <c:pt idx="1661">
                  <c:v>601</c:v>
                </c:pt>
                <c:pt idx="1662">
                  <c:v>601</c:v>
                </c:pt>
                <c:pt idx="1663">
                  <c:v>600</c:v>
                </c:pt>
                <c:pt idx="1664">
                  <c:v>600</c:v>
                </c:pt>
                <c:pt idx="1665">
                  <c:v>600</c:v>
                </c:pt>
                <c:pt idx="1666">
                  <c:v>600</c:v>
                </c:pt>
                <c:pt idx="1667">
                  <c:v>600</c:v>
                </c:pt>
                <c:pt idx="1668">
                  <c:v>600</c:v>
                </c:pt>
                <c:pt idx="1669">
                  <c:v>601</c:v>
                </c:pt>
                <c:pt idx="1670">
                  <c:v>601</c:v>
                </c:pt>
                <c:pt idx="1671">
                  <c:v>601</c:v>
                </c:pt>
                <c:pt idx="1672">
                  <c:v>600</c:v>
                </c:pt>
                <c:pt idx="1673">
                  <c:v>600</c:v>
                </c:pt>
                <c:pt idx="1674">
                  <c:v>601</c:v>
                </c:pt>
                <c:pt idx="1675">
                  <c:v>600</c:v>
                </c:pt>
                <c:pt idx="1676">
                  <c:v>600</c:v>
                </c:pt>
                <c:pt idx="1677">
                  <c:v>600</c:v>
                </c:pt>
                <c:pt idx="1678">
                  <c:v>600</c:v>
                </c:pt>
                <c:pt idx="1679">
                  <c:v>601</c:v>
                </c:pt>
                <c:pt idx="1680">
                  <c:v>601</c:v>
                </c:pt>
                <c:pt idx="1681">
                  <c:v>600</c:v>
                </c:pt>
                <c:pt idx="1682">
                  <c:v>600</c:v>
                </c:pt>
                <c:pt idx="1683">
                  <c:v>600</c:v>
                </c:pt>
                <c:pt idx="1684">
                  <c:v>600</c:v>
                </c:pt>
                <c:pt idx="1685">
                  <c:v>601</c:v>
                </c:pt>
                <c:pt idx="1686">
                  <c:v>601</c:v>
                </c:pt>
                <c:pt idx="1687">
                  <c:v>600</c:v>
                </c:pt>
                <c:pt idx="1688">
                  <c:v>601</c:v>
                </c:pt>
                <c:pt idx="1689">
                  <c:v>600</c:v>
                </c:pt>
                <c:pt idx="1690">
                  <c:v>600</c:v>
                </c:pt>
                <c:pt idx="1691">
                  <c:v>600</c:v>
                </c:pt>
                <c:pt idx="1692">
                  <c:v>600</c:v>
                </c:pt>
                <c:pt idx="1693">
                  <c:v>601</c:v>
                </c:pt>
                <c:pt idx="1694">
                  <c:v>600</c:v>
                </c:pt>
                <c:pt idx="1695">
                  <c:v>600</c:v>
                </c:pt>
                <c:pt idx="1696">
                  <c:v>600</c:v>
                </c:pt>
                <c:pt idx="1697">
                  <c:v>600</c:v>
                </c:pt>
                <c:pt idx="1698">
                  <c:v>600</c:v>
                </c:pt>
                <c:pt idx="1699">
                  <c:v>600</c:v>
                </c:pt>
                <c:pt idx="1700">
                  <c:v>600</c:v>
                </c:pt>
                <c:pt idx="1701">
                  <c:v>600</c:v>
                </c:pt>
                <c:pt idx="1702">
                  <c:v>600</c:v>
                </c:pt>
                <c:pt idx="1703">
                  <c:v>601</c:v>
                </c:pt>
                <c:pt idx="1704">
                  <c:v>600</c:v>
                </c:pt>
                <c:pt idx="1705">
                  <c:v>600</c:v>
                </c:pt>
                <c:pt idx="1706">
                  <c:v>600</c:v>
                </c:pt>
                <c:pt idx="1707">
                  <c:v>601</c:v>
                </c:pt>
                <c:pt idx="1708">
                  <c:v>600</c:v>
                </c:pt>
                <c:pt idx="1709">
                  <c:v>602</c:v>
                </c:pt>
                <c:pt idx="1710">
                  <c:v>600</c:v>
                </c:pt>
                <c:pt idx="1711">
                  <c:v>600</c:v>
                </c:pt>
                <c:pt idx="1712">
                  <c:v>601</c:v>
                </c:pt>
                <c:pt idx="1713">
                  <c:v>600</c:v>
                </c:pt>
                <c:pt idx="1714">
                  <c:v>600</c:v>
                </c:pt>
                <c:pt idx="1715">
                  <c:v>600</c:v>
                </c:pt>
                <c:pt idx="1716">
                  <c:v>600</c:v>
                </c:pt>
                <c:pt idx="1717">
                  <c:v>600</c:v>
                </c:pt>
                <c:pt idx="1718">
                  <c:v>600</c:v>
                </c:pt>
                <c:pt idx="1719">
                  <c:v>600</c:v>
                </c:pt>
                <c:pt idx="1720">
                  <c:v>600</c:v>
                </c:pt>
                <c:pt idx="1721">
                  <c:v>600</c:v>
                </c:pt>
                <c:pt idx="1722">
                  <c:v>600</c:v>
                </c:pt>
                <c:pt idx="1723">
                  <c:v>602</c:v>
                </c:pt>
                <c:pt idx="1724">
                  <c:v>600</c:v>
                </c:pt>
                <c:pt idx="1725">
                  <c:v>600</c:v>
                </c:pt>
                <c:pt idx="1726">
                  <c:v>600</c:v>
                </c:pt>
                <c:pt idx="1727">
                  <c:v>600</c:v>
                </c:pt>
                <c:pt idx="1728">
                  <c:v>601</c:v>
                </c:pt>
                <c:pt idx="1729">
                  <c:v>601</c:v>
                </c:pt>
                <c:pt idx="1730">
                  <c:v>601</c:v>
                </c:pt>
                <c:pt idx="1731">
                  <c:v>601</c:v>
                </c:pt>
                <c:pt idx="1732">
                  <c:v>600</c:v>
                </c:pt>
                <c:pt idx="1733">
                  <c:v>600</c:v>
                </c:pt>
                <c:pt idx="1734">
                  <c:v>600</c:v>
                </c:pt>
                <c:pt idx="1735">
                  <c:v>600</c:v>
                </c:pt>
                <c:pt idx="1736">
                  <c:v>600</c:v>
                </c:pt>
                <c:pt idx="1737">
                  <c:v>600</c:v>
                </c:pt>
                <c:pt idx="1738">
                  <c:v>600</c:v>
                </c:pt>
                <c:pt idx="1739">
                  <c:v>601</c:v>
                </c:pt>
                <c:pt idx="1740">
                  <c:v>602</c:v>
                </c:pt>
                <c:pt idx="1741">
                  <c:v>602</c:v>
                </c:pt>
                <c:pt idx="1742">
                  <c:v>600</c:v>
                </c:pt>
                <c:pt idx="1743">
                  <c:v>600</c:v>
                </c:pt>
                <c:pt idx="1744">
                  <c:v>601</c:v>
                </c:pt>
                <c:pt idx="1745">
                  <c:v>601</c:v>
                </c:pt>
                <c:pt idx="1746">
                  <c:v>600</c:v>
                </c:pt>
                <c:pt idx="1747">
                  <c:v>600</c:v>
                </c:pt>
                <c:pt idx="1748">
                  <c:v>600</c:v>
                </c:pt>
                <c:pt idx="1749">
                  <c:v>600</c:v>
                </c:pt>
                <c:pt idx="1750">
                  <c:v>600</c:v>
                </c:pt>
                <c:pt idx="1751">
                  <c:v>601</c:v>
                </c:pt>
                <c:pt idx="1752">
                  <c:v>600</c:v>
                </c:pt>
                <c:pt idx="1753">
                  <c:v>601</c:v>
                </c:pt>
                <c:pt idx="1754">
                  <c:v>601</c:v>
                </c:pt>
                <c:pt idx="1755">
                  <c:v>600</c:v>
                </c:pt>
                <c:pt idx="1756">
                  <c:v>600</c:v>
                </c:pt>
                <c:pt idx="1757">
                  <c:v>600</c:v>
                </c:pt>
                <c:pt idx="1758">
                  <c:v>601</c:v>
                </c:pt>
                <c:pt idx="1759">
                  <c:v>600</c:v>
                </c:pt>
                <c:pt idx="1760">
                  <c:v>600</c:v>
                </c:pt>
                <c:pt idx="1761">
                  <c:v>600</c:v>
                </c:pt>
                <c:pt idx="1762">
                  <c:v>600</c:v>
                </c:pt>
                <c:pt idx="1763">
                  <c:v>600</c:v>
                </c:pt>
                <c:pt idx="1764">
                  <c:v>601</c:v>
                </c:pt>
                <c:pt idx="1765">
                  <c:v>601</c:v>
                </c:pt>
                <c:pt idx="1766">
                  <c:v>601</c:v>
                </c:pt>
                <c:pt idx="1767">
                  <c:v>600</c:v>
                </c:pt>
                <c:pt idx="1768">
                  <c:v>600</c:v>
                </c:pt>
                <c:pt idx="1769">
                  <c:v>600</c:v>
                </c:pt>
                <c:pt idx="1770">
                  <c:v>601</c:v>
                </c:pt>
                <c:pt idx="1771">
                  <c:v>600</c:v>
                </c:pt>
                <c:pt idx="1772">
                  <c:v>600</c:v>
                </c:pt>
                <c:pt idx="1773">
                  <c:v>601</c:v>
                </c:pt>
                <c:pt idx="1774">
                  <c:v>600</c:v>
                </c:pt>
                <c:pt idx="1775">
                  <c:v>600</c:v>
                </c:pt>
                <c:pt idx="1776">
                  <c:v>600</c:v>
                </c:pt>
                <c:pt idx="1777">
                  <c:v>600</c:v>
                </c:pt>
                <c:pt idx="1778">
                  <c:v>600</c:v>
                </c:pt>
                <c:pt idx="1779">
                  <c:v>600</c:v>
                </c:pt>
                <c:pt idx="1780">
                  <c:v>600</c:v>
                </c:pt>
                <c:pt idx="1781">
                  <c:v>600</c:v>
                </c:pt>
                <c:pt idx="1782">
                  <c:v>600</c:v>
                </c:pt>
                <c:pt idx="1783">
                  <c:v>600</c:v>
                </c:pt>
                <c:pt idx="1784">
                  <c:v>601</c:v>
                </c:pt>
                <c:pt idx="1785">
                  <c:v>601</c:v>
                </c:pt>
                <c:pt idx="1786">
                  <c:v>600</c:v>
                </c:pt>
                <c:pt idx="1787">
                  <c:v>600</c:v>
                </c:pt>
                <c:pt idx="1788">
                  <c:v>601</c:v>
                </c:pt>
                <c:pt idx="1789">
                  <c:v>601</c:v>
                </c:pt>
                <c:pt idx="1790">
                  <c:v>600</c:v>
                </c:pt>
                <c:pt idx="1791">
                  <c:v>601</c:v>
                </c:pt>
                <c:pt idx="1792">
                  <c:v>601</c:v>
                </c:pt>
                <c:pt idx="1793">
                  <c:v>600</c:v>
                </c:pt>
                <c:pt idx="1794">
                  <c:v>600</c:v>
                </c:pt>
                <c:pt idx="1795">
                  <c:v>600</c:v>
                </c:pt>
                <c:pt idx="1796">
                  <c:v>601</c:v>
                </c:pt>
                <c:pt idx="1797">
                  <c:v>600</c:v>
                </c:pt>
                <c:pt idx="1798">
                  <c:v>601</c:v>
                </c:pt>
                <c:pt idx="1799">
                  <c:v>600</c:v>
                </c:pt>
                <c:pt idx="1800">
                  <c:v>601</c:v>
                </c:pt>
                <c:pt idx="1801">
                  <c:v>600</c:v>
                </c:pt>
                <c:pt idx="1802">
                  <c:v>600</c:v>
                </c:pt>
                <c:pt idx="1803">
                  <c:v>601</c:v>
                </c:pt>
                <c:pt idx="1804">
                  <c:v>600</c:v>
                </c:pt>
                <c:pt idx="1805">
                  <c:v>600</c:v>
                </c:pt>
                <c:pt idx="1806">
                  <c:v>600</c:v>
                </c:pt>
                <c:pt idx="1807">
                  <c:v>600</c:v>
                </c:pt>
                <c:pt idx="1808">
                  <c:v>600</c:v>
                </c:pt>
                <c:pt idx="1809">
                  <c:v>600</c:v>
                </c:pt>
                <c:pt idx="1810">
                  <c:v>601</c:v>
                </c:pt>
                <c:pt idx="1811">
                  <c:v>601</c:v>
                </c:pt>
                <c:pt idx="1812">
                  <c:v>600</c:v>
                </c:pt>
                <c:pt idx="1813">
                  <c:v>600</c:v>
                </c:pt>
                <c:pt idx="1814">
                  <c:v>600</c:v>
                </c:pt>
                <c:pt idx="1815">
                  <c:v>601</c:v>
                </c:pt>
                <c:pt idx="1816">
                  <c:v>600</c:v>
                </c:pt>
                <c:pt idx="1817">
                  <c:v>600</c:v>
                </c:pt>
                <c:pt idx="1818">
                  <c:v>600</c:v>
                </c:pt>
                <c:pt idx="1819">
                  <c:v>600</c:v>
                </c:pt>
                <c:pt idx="1820">
                  <c:v>601</c:v>
                </c:pt>
                <c:pt idx="1821">
                  <c:v>601</c:v>
                </c:pt>
                <c:pt idx="1822">
                  <c:v>600</c:v>
                </c:pt>
                <c:pt idx="1823">
                  <c:v>600</c:v>
                </c:pt>
                <c:pt idx="1824">
                  <c:v>601</c:v>
                </c:pt>
                <c:pt idx="1825">
                  <c:v>600</c:v>
                </c:pt>
                <c:pt idx="1826">
                  <c:v>601</c:v>
                </c:pt>
                <c:pt idx="1827">
                  <c:v>601</c:v>
                </c:pt>
                <c:pt idx="1828">
                  <c:v>601</c:v>
                </c:pt>
                <c:pt idx="1829">
                  <c:v>600</c:v>
                </c:pt>
                <c:pt idx="1830">
                  <c:v>600</c:v>
                </c:pt>
                <c:pt idx="1831">
                  <c:v>600</c:v>
                </c:pt>
                <c:pt idx="1832">
                  <c:v>600</c:v>
                </c:pt>
                <c:pt idx="1833">
                  <c:v>600</c:v>
                </c:pt>
                <c:pt idx="1834">
                  <c:v>600</c:v>
                </c:pt>
                <c:pt idx="1835">
                  <c:v>600</c:v>
                </c:pt>
                <c:pt idx="1836">
                  <c:v>601</c:v>
                </c:pt>
                <c:pt idx="1837">
                  <c:v>601</c:v>
                </c:pt>
                <c:pt idx="1838">
                  <c:v>601</c:v>
                </c:pt>
                <c:pt idx="1839">
                  <c:v>600</c:v>
                </c:pt>
                <c:pt idx="1840">
                  <c:v>600</c:v>
                </c:pt>
                <c:pt idx="1841">
                  <c:v>601</c:v>
                </c:pt>
                <c:pt idx="1842">
                  <c:v>600</c:v>
                </c:pt>
                <c:pt idx="1843">
                  <c:v>601</c:v>
                </c:pt>
                <c:pt idx="1844">
                  <c:v>601</c:v>
                </c:pt>
                <c:pt idx="1845">
                  <c:v>601</c:v>
                </c:pt>
                <c:pt idx="1846">
                  <c:v>600</c:v>
                </c:pt>
                <c:pt idx="1847">
                  <c:v>600</c:v>
                </c:pt>
                <c:pt idx="1848">
                  <c:v>600</c:v>
                </c:pt>
                <c:pt idx="1849">
                  <c:v>600</c:v>
                </c:pt>
                <c:pt idx="1850">
                  <c:v>602</c:v>
                </c:pt>
                <c:pt idx="1851">
                  <c:v>600</c:v>
                </c:pt>
                <c:pt idx="1852">
                  <c:v>601</c:v>
                </c:pt>
                <c:pt idx="1853">
                  <c:v>601</c:v>
                </c:pt>
                <c:pt idx="1854">
                  <c:v>600</c:v>
                </c:pt>
                <c:pt idx="1855">
                  <c:v>601</c:v>
                </c:pt>
                <c:pt idx="1856">
                  <c:v>601</c:v>
                </c:pt>
                <c:pt idx="1857">
                  <c:v>601</c:v>
                </c:pt>
                <c:pt idx="1858">
                  <c:v>601</c:v>
                </c:pt>
                <c:pt idx="1859">
                  <c:v>601</c:v>
                </c:pt>
                <c:pt idx="1860">
                  <c:v>601</c:v>
                </c:pt>
                <c:pt idx="1861">
                  <c:v>600</c:v>
                </c:pt>
                <c:pt idx="1862">
                  <c:v>601</c:v>
                </c:pt>
                <c:pt idx="1863">
                  <c:v>601</c:v>
                </c:pt>
                <c:pt idx="1864">
                  <c:v>601</c:v>
                </c:pt>
                <c:pt idx="1865">
                  <c:v>601</c:v>
                </c:pt>
                <c:pt idx="1866">
                  <c:v>600</c:v>
                </c:pt>
                <c:pt idx="1867">
                  <c:v>600</c:v>
                </c:pt>
                <c:pt idx="1868">
                  <c:v>601</c:v>
                </c:pt>
                <c:pt idx="1869">
                  <c:v>601</c:v>
                </c:pt>
                <c:pt idx="1870">
                  <c:v>600</c:v>
                </c:pt>
                <c:pt idx="1871">
                  <c:v>601</c:v>
                </c:pt>
                <c:pt idx="1872">
                  <c:v>600</c:v>
                </c:pt>
                <c:pt idx="1873">
                  <c:v>600</c:v>
                </c:pt>
                <c:pt idx="1874">
                  <c:v>601</c:v>
                </c:pt>
                <c:pt idx="1875">
                  <c:v>602</c:v>
                </c:pt>
                <c:pt idx="1876">
                  <c:v>601</c:v>
                </c:pt>
                <c:pt idx="1877">
                  <c:v>601</c:v>
                </c:pt>
                <c:pt idx="1878">
                  <c:v>602</c:v>
                </c:pt>
                <c:pt idx="1879">
                  <c:v>595</c:v>
                </c:pt>
                <c:pt idx="1880">
                  <c:v>579</c:v>
                </c:pt>
                <c:pt idx="1881">
                  <c:v>548</c:v>
                </c:pt>
                <c:pt idx="1882">
                  <c:v>548</c:v>
                </c:pt>
                <c:pt idx="1883">
                  <c:v>522</c:v>
                </c:pt>
                <c:pt idx="1884">
                  <c:v>522</c:v>
                </c:pt>
                <c:pt idx="1885">
                  <c:v>445</c:v>
                </c:pt>
                <c:pt idx="1886">
                  <c:v>412</c:v>
                </c:pt>
                <c:pt idx="1887">
                  <c:v>412</c:v>
                </c:pt>
                <c:pt idx="1888">
                  <c:v>381</c:v>
                </c:pt>
                <c:pt idx="1889">
                  <c:v>345</c:v>
                </c:pt>
                <c:pt idx="1890">
                  <c:v>345</c:v>
                </c:pt>
                <c:pt idx="1891">
                  <c:v>314</c:v>
                </c:pt>
                <c:pt idx="1892">
                  <c:v>314</c:v>
                </c:pt>
              </c:numCache>
            </c:numRef>
          </c:yVal>
          <c:smooth val="0"/>
        </c:ser>
        <c:ser>
          <c:idx val="6"/>
          <c:order val="16"/>
          <c:tx>
            <c:strRef>
              <c:f>sheet1!$X$1</c:f>
              <c:strCache>
                <c:ptCount val="1"/>
                <c:pt idx="0">
                  <c:v>Sts_07</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X$2:$X$5000</c:f>
            </c:numRef>
          </c:yVal>
          <c:smooth val="0"/>
        </c:ser>
        <c:ser>
          <c:idx val="7"/>
          <c:order val="18"/>
          <c:tx>
            <c:strRef>
              <c:f>sheet1!$Z$1</c:f>
              <c:strCache>
                <c:ptCount val="1"/>
                <c:pt idx="0">
                  <c:v>Sts_08</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Z$2:$Z$5000</c:f>
            </c:numRef>
          </c:yVal>
          <c:smooth val="0"/>
        </c:ser>
        <c:ser>
          <c:idx val="11"/>
          <c:order val="7"/>
          <c:tx>
            <c:strRef>
              <c:f>sheet1!$O$1</c:f>
              <c:strCache>
                <c:ptCount val="1"/>
                <c:pt idx="0">
                  <c:v>Z velocity (mm/min)</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O$2:$O$5000</c:f>
            </c:numRef>
          </c:yVal>
          <c:smooth val="0"/>
        </c:ser>
        <c:ser>
          <c:idx val="12"/>
          <c:order val="8"/>
          <c:tx>
            <c:strRef>
              <c:f>sheet1!$P$1</c:f>
              <c:strCache>
                <c:ptCount val="1"/>
                <c:pt idx="0">
                  <c:v>Sts_03</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P$2:$P$5000</c:f>
            </c:numRef>
          </c:yVal>
          <c:smooth val="0"/>
        </c:ser>
        <c:ser>
          <c:idx val="13"/>
          <c:order val="9"/>
          <c:tx>
            <c:strRef>
              <c:f>sheet1!$Q$1</c:f>
              <c:strCache>
                <c:ptCount val="1"/>
                <c:pt idx="0">
                  <c:v>X Force (N)</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Q$2:$Q$5000</c:f>
            </c:numRef>
          </c:yVal>
          <c:smooth val="0"/>
        </c:ser>
        <c:ser>
          <c:idx val="14"/>
          <c:order val="12"/>
          <c:tx>
            <c:strRef>
              <c:f>sheet1!$T$1</c:f>
              <c:strCache>
                <c:ptCount val="1"/>
                <c:pt idx="0">
                  <c:v>Y Force (kN)</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T$2:$T$5000</c:f>
            </c:numRef>
          </c:yVal>
          <c:smooth val="0"/>
        </c:ser>
        <c:ser>
          <c:idx val="15"/>
          <c:order val="13"/>
          <c:tx>
            <c:strRef>
              <c:f>sheet1!$U$1</c:f>
              <c:strCache>
                <c:ptCount val="1"/>
                <c:pt idx="0">
                  <c:v>Z Force (N)</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U$2:$U$5000</c:f>
            </c:numRef>
          </c:yVal>
          <c:smooth val="0"/>
        </c:ser>
        <c:ser>
          <c:idx val="16"/>
          <c:order val="19"/>
          <c:tx>
            <c:strRef>
              <c:f>sheet1!$AA$1</c:f>
              <c:strCache>
                <c:ptCount val="1"/>
                <c:pt idx="0">
                  <c:v>Tool Temperature (°C)</c:v>
                </c:pt>
              </c:strCache>
            </c:strRef>
          </c:tx>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AA$2:$AA$5000</c:f>
            </c:numRef>
          </c:yVal>
          <c:smooth val="0"/>
        </c:ser>
        <c:dLbls>
          <c:showLegendKey val="0"/>
          <c:showVal val="0"/>
          <c:showCatName val="0"/>
          <c:showSerName val="0"/>
          <c:showPercent val="0"/>
          <c:showBubbleSize val="0"/>
        </c:dLbls>
        <c:axId val="648409024"/>
        <c:axId val="648408240"/>
      </c:scatterChart>
      <c:scatterChart>
        <c:scatterStyle val="lineMarker"/>
        <c:varyColors val="0"/>
        <c:ser>
          <c:idx val="11"/>
          <c:order val="10"/>
          <c:tx>
            <c:v>Traverse Force</c:v>
          </c:tx>
          <c:spPr>
            <a:ln w="25400">
              <a:solidFill>
                <a:srgbClr val="000080"/>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R$2:$R$5000</c:f>
              <c:numCache>
                <c:formatCode>0.0000</c:formatCode>
                <c:ptCount val="4999"/>
                <c:pt idx="0">
                  <c:v>-3.4711296079999995E-2</c:v>
                </c:pt>
                <c:pt idx="1">
                  <c:v>-3.4711296079999995E-2</c:v>
                </c:pt>
                <c:pt idx="2">
                  <c:v>-9.5963704999999996E-4</c:v>
                </c:pt>
                <c:pt idx="3">
                  <c:v>-2.2230823E-3</c:v>
                </c:pt>
                <c:pt idx="4">
                  <c:v>-7.4983711199999997E-3</c:v>
                </c:pt>
                <c:pt idx="5">
                  <c:v>-5.75480413E-3</c:v>
                </c:pt>
                <c:pt idx="6">
                  <c:v>-9.5495853399999997E-3</c:v>
                </c:pt>
                <c:pt idx="7">
                  <c:v>-9.5495853399999997E-3</c:v>
                </c:pt>
                <c:pt idx="8">
                  <c:v>6.2581420000000005E-5</c:v>
                </c:pt>
                <c:pt idx="9">
                  <c:v>6.6546921699999996E-3</c:v>
                </c:pt>
                <c:pt idx="10">
                  <c:v>6.6546921699999996E-3</c:v>
                </c:pt>
                <c:pt idx="11">
                  <c:v>1.211317539E-2</c:v>
                </c:pt>
                <c:pt idx="12">
                  <c:v>1.211317539E-2</c:v>
                </c:pt>
                <c:pt idx="13">
                  <c:v>1.200004292E-2</c:v>
                </c:pt>
                <c:pt idx="14">
                  <c:v>-5.0246629699999996E-3</c:v>
                </c:pt>
                <c:pt idx="15">
                  <c:v>1.6237131120000001E-2</c:v>
                </c:pt>
                <c:pt idx="16">
                  <c:v>-1.5122309680000001E-2</c:v>
                </c:pt>
                <c:pt idx="17">
                  <c:v>-1.5122309680000001E-2</c:v>
                </c:pt>
                <c:pt idx="18">
                  <c:v>-7.9575157169999994E-2</c:v>
                </c:pt>
                <c:pt idx="19">
                  <c:v>-5.023558426E-2</c:v>
                </c:pt>
                <c:pt idx="20">
                  <c:v>-2.6553157809999998E-2</c:v>
                </c:pt>
                <c:pt idx="21">
                  <c:v>-2.6553157809999998E-2</c:v>
                </c:pt>
                <c:pt idx="22">
                  <c:v>-1.298394489E-2</c:v>
                </c:pt>
                <c:pt idx="23">
                  <c:v>2.64628911E-3</c:v>
                </c:pt>
                <c:pt idx="24">
                  <c:v>4.623971558E-2</c:v>
                </c:pt>
                <c:pt idx="25">
                  <c:v>-3.1958251950000002E-2</c:v>
                </c:pt>
                <c:pt idx="26">
                  <c:v>-3.1958251950000002E-2</c:v>
                </c:pt>
                <c:pt idx="27">
                  <c:v>-3.5654766080000004E-2</c:v>
                </c:pt>
                <c:pt idx="28">
                  <c:v>3.597536087E-2</c:v>
                </c:pt>
                <c:pt idx="29">
                  <c:v>3.597536087E-2</c:v>
                </c:pt>
                <c:pt idx="30">
                  <c:v>-1.153860474E-2</c:v>
                </c:pt>
                <c:pt idx="31">
                  <c:v>4.86341629E-2</c:v>
                </c:pt>
                <c:pt idx="32">
                  <c:v>4.86341629E-2</c:v>
                </c:pt>
                <c:pt idx="33">
                  <c:v>-3.332196045E-2</c:v>
                </c:pt>
                <c:pt idx="34">
                  <c:v>4.7807289119999999E-2</c:v>
                </c:pt>
                <c:pt idx="35">
                  <c:v>4.7807289119999999E-2</c:v>
                </c:pt>
                <c:pt idx="36">
                  <c:v>-3.3664611819999996E-2</c:v>
                </c:pt>
                <c:pt idx="37">
                  <c:v>0.17526945495999999</c:v>
                </c:pt>
                <c:pt idx="38">
                  <c:v>0.13345779418999998</c:v>
                </c:pt>
                <c:pt idx="39">
                  <c:v>0.13345779418999998</c:v>
                </c:pt>
                <c:pt idx="40">
                  <c:v>6.5582946779999998E-2</c:v>
                </c:pt>
                <c:pt idx="41">
                  <c:v>0.12249221038999999</c:v>
                </c:pt>
                <c:pt idx="42">
                  <c:v>-6.1237365719999999E-2</c:v>
                </c:pt>
                <c:pt idx="43">
                  <c:v>3.7042133329999997E-2</c:v>
                </c:pt>
                <c:pt idx="44">
                  <c:v>4.6183982849999999E-2</c:v>
                </c:pt>
                <c:pt idx="45">
                  <c:v>4.6183982849999999E-2</c:v>
                </c:pt>
                <c:pt idx="46">
                  <c:v>-2.6323156359999999E-2</c:v>
                </c:pt>
                <c:pt idx="47">
                  <c:v>0.16541000366</c:v>
                </c:pt>
                <c:pt idx="48">
                  <c:v>-2.78649282E-3</c:v>
                </c:pt>
                <c:pt idx="49">
                  <c:v>2.3764734270000001E-2</c:v>
                </c:pt>
                <c:pt idx="50">
                  <c:v>4.7518615719999997E-2</c:v>
                </c:pt>
                <c:pt idx="51">
                  <c:v>4.7518615719999997E-2</c:v>
                </c:pt>
                <c:pt idx="52">
                  <c:v>1.0101683619999999E-2</c:v>
                </c:pt>
                <c:pt idx="53">
                  <c:v>0.15112277222000001</c:v>
                </c:pt>
                <c:pt idx="54">
                  <c:v>-7.7502395629999998E-2</c:v>
                </c:pt>
                <c:pt idx="55">
                  <c:v>-7.7502395629999998E-2</c:v>
                </c:pt>
                <c:pt idx="56">
                  <c:v>1.5776135439999998E-2</c:v>
                </c:pt>
                <c:pt idx="57">
                  <c:v>6.2765991209999997E-2</c:v>
                </c:pt>
                <c:pt idx="58">
                  <c:v>4.913944244E-2</c:v>
                </c:pt>
                <c:pt idx="59">
                  <c:v>0.11349000549</c:v>
                </c:pt>
                <c:pt idx="60">
                  <c:v>-9.0872764590000002E-2</c:v>
                </c:pt>
                <c:pt idx="61">
                  <c:v>-9.0872764590000002E-2</c:v>
                </c:pt>
                <c:pt idx="62">
                  <c:v>1.2729492999999999E-4</c:v>
                </c:pt>
                <c:pt idx="63">
                  <c:v>-4.3285991670000003E-2</c:v>
                </c:pt>
                <c:pt idx="64">
                  <c:v>-0.13218518065999998</c:v>
                </c:pt>
                <c:pt idx="65">
                  <c:v>-0.13218518065999998</c:v>
                </c:pt>
                <c:pt idx="66">
                  <c:v>4.5976551059999995E-2</c:v>
                </c:pt>
                <c:pt idx="67">
                  <c:v>2.5224292759999999E-2</c:v>
                </c:pt>
                <c:pt idx="68">
                  <c:v>0.12184273528999999</c:v>
                </c:pt>
                <c:pt idx="69">
                  <c:v>8.5140808109999994E-2</c:v>
                </c:pt>
                <c:pt idx="70">
                  <c:v>-5.81826162E-3</c:v>
                </c:pt>
                <c:pt idx="71">
                  <c:v>-5.81826162E-3</c:v>
                </c:pt>
                <c:pt idx="72">
                  <c:v>-5.0304832459999997E-2</c:v>
                </c:pt>
                <c:pt idx="73">
                  <c:v>-0.16122633362</c:v>
                </c:pt>
                <c:pt idx="74">
                  <c:v>-0.16122633362</c:v>
                </c:pt>
                <c:pt idx="75">
                  <c:v>8.6835494999999999E-2</c:v>
                </c:pt>
                <c:pt idx="76">
                  <c:v>9.4514663700000001E-2</c:v>
                </c:pt>
                <c:pt idx="77">
                  <c:v>9.4514663700000001E-2</c:v>
                </c:pt>
                <c:pt idx="78">
                  <c:v>0.15025332642</c:v>
                </c:pt>
                <c:pt idx="79">
                  <c:v>-2.7633838650000003E-2</c:v>
                </c:pt>
                <c:pt idx="80">
                  <c:v>-2.7633838650000003E-2</c:v>
                </c:pt>
                <c:pt idx="81">
                  <c:v>0.17939915466</c:v>
                </c:pt>
                <c:pt idx="82">
                  <c:v>0.11794930266999999</c:v>
                </c:pt>
                <c:pt idx="83">
                  <c:v>-3.0190856929999999E-2</c:v>
                </c:pt>
                <c:pt idx="84">
                  <c:v>0.15923152160999998</c:v>
                </c:pt>
                <c:pt idx="85">
                  <c:v>8.2558479310000002E-2</c:v>
                </c:pt>
                <c:pt idx="86">
                  <c:v>0.24992468262</c:v>
                </c:pt>
                <c:pt idx="87">
                  <c:v>0.24992468262</c:v>
                </c:pt>
                <c:pt idx="88">
                  <c:v>0.21971347046</c:v>
                </c:pt>
                <c:pt idx="89">
                  <c:v>3.4548229220000004E-2</c:v>
                </c:pt>
                <c:pt idx="90">
                  <c:v>3.4548229220000004E-2</c:v>
                </c:pt>
                <c:pt idx="91">
                  <c:v>0.16391389465</c:v>
                </c:pt>
                <c:pt idx="92">
                  <c:v>4.9966445919999998E-2</c:v>
                </c:pt>
                <c:pt idx="93">
                  <c:v>7.5374343869999999E-2</c:v>
                </c:pt>
                <c:pt idx="94">
                  <c:v>-1.5968957900000001E-2</c:v>
                </c:pt>
                <c:pt idx="95">
                  <c:v>-6.5281005859999991E-2</c:v>
                </c:pt>
                <c:pt idx="96">
                  <c:v>-6.5281005859999991E-2</c:v>
                </c:pt>
                <c:pt idx="97">
                  <c:v>2.4482921600000002E-2</c:v>
                </c:pt>
                <c:pt idx="98">
                  <c:v>-0.22713375854000001</c:v>
                </c:pt>
                <c:pt idx="99">
                  <c:v>-0.10399949646000001</c:v>
                </c:pt>
                <c:pt idx="100">
                  <c:v>-0.10399949646000001</c:v>
                </c:pt>
                <c:pt idx="101">
                  <c:v>2.5619444800000003E-3</c:v>
                </c:pt>
                <c:pt idx="102">
                  <c:v>-5.1850353239999994E-2</c:v>
                </c:pt>
                <c:pt idx="103">
                  <c:v>4.4697532649999996E-2</c:v>
                </c:pt>
                <c:pt idx="104">
                  <c:v>-0.25328686522999999</c:v>
                </c:pt>
                <c:pt idx="105">
                  <c:v>-0.22987026978</c:v>
                </c:pt>
                <c:pt idx="106">
                  <c:v>-0.22987026978</c:v>
                </c:pt>
                <c:pt idx="107">
                  <c:v>-0.21928056334999999</c:v>
                </c:pt>
                <c:pt idx="108">
                  <c:v>-0.26103289795000001</c:v>
                </c:pt>
                <c:pt idx="109">
                  <c:v>-6.323753738E-2</c:v>
                </c:pt>
                <c:pt idx="110">
                  <c:v>-6.323753738E-2</c:v>
                </c:pt>
                <c:pt idx="111">
                  <c:v>-0.12350588226000001</c:v>
                </c:pt>
                <c:pt idx="112">
                  <c:v>-0.12350588226000001</c:v>
                </c:pt>
                <c:pt idx="113">
                  <c:v>-0.17080451965000001</c:v>
                </c:pt>
                <c:pt idx="114">
                  <c:v>-0.35091671753000003</c:v>
                </c:pt>
                <c:pt idx="115">
                  <c:v>-0.26596481322999999</c:v>
                </c:pt>
                <c:pt idx="116">
                  <c:v>-0.26596481322999999</c:v>
                </c:pt>
                <c:pt idx="117">
                  <c:v>-0.29200250243999998</c:v>
                </c:pt>
                <c:pt idx="118">
                  <c:v>-0.15973435974</c:v>
                </c:pt>
                <c:pt idx="119">
                  <c:v>-0.15973435974</c:v>
                </c:pt>
                <c:pt idx="120">
                  <c:v>-0.2411053772</c:v>
                </c:pt>
                <c:pt idx="121">
                  <c:v>-0.22046377563</c:v>
                </c:pt>
                <c:pt idx="122">
                  <c:v>-0.22046377563</c:v>
                </c:pt>
                <c:pt idx="123">
                  <c:v>-0.27100164794999998</c:v>
                </c:pt>
                <c:pt idx="124">
                  <c:v>-0.15193635559000002</c:v>
                </c:pt>
                <c:pt idx="125">
                  <c:v>-6.3356948849999997E-2</c:v>
                </c:pt>
                <c:pt idx="126">
                  <c:v>-6.3356948849999997E-2</c:v>
                </c:pt>
                <c:pt idx="127">
                  <c:v>-0.32464526367000002</c:v>
                </c:pt>
                <c:pt idx="128">
                  <c:v>-0.16436222839</c:v>
                </c:pt>
                <c:pt idx="129">
                  <c:v>-0.14176774597</c:v>
                </c:pt>
                <c:pt idx="130">
                  <c:v>-0.11640483093000001</c:v>
                </c:pt>
                <c:pt idx="131">
                  <c:v>-0.16135766602000001</c:v>
                </c:pt>
                <c:pt idx="132">
                  <c:v>-0.16135766602000001</c:v>
                </c:pt>
                <c:pt idx="133">
                  <c:v>-0.26514349365000001</c:v>
                </c:pt>
                <c:pt idx="134">
                  <c:v>-0.13948165893999998</c:v>
                </c:pt>
                <c:pt idx="135">
                  <c:v>-0.13948165893999998</c:v>
                </c:pt>
                <c:pt idx="136">
                  <c:v>-0.21411262511999998</c:v>
                </c:pt>
                <c:pt idx="137">
                  <c:v>-0.18592552185</c:v>
                </c:pt>
                <c:pt idx="138">
                  <c:v>-0.18967276001</c:v>
                </c:pt>
                <c:pt idx="139">
                  <c:v>-0.30601690674000004</c:v>
                </c:pt>
                <c:pt idx="140">
                  <c:v>-0.17767762756</c:v>
                </c:pt>
                <c:pt idx="141">
                  <c:v>-0.17767762756</c:v>
                </c:pt>
                <c:pt idx="142">
                  <c:v>-0.20058686829000003</c:v>
                </c:pt>
                <c:pt idx="143">
                  <c:v>-0.13952548218000002</c:v>
                </c:pt>
                <c:pt idx="144">
                  <c:v>-0.21603915405000002</c:v>
                </c:pt>
                <c:pt idx="145">
                  <c:v>-0.21603915405000002</c:v>
                </c:pt>
                <c:pt idx="146">
                  <c:v>-9.0088150020000007E-2</c:v>
                </c:pt>
                <c:pt idx="147">
                  <c:v>-9.0088150020000007E-2</c:v>
                </c:pt>
                <c:pt idx="148">
                  <c:v>-0.20696131897</c:v>
                </c:pt>
                <c:pt idx="149">
                  <c:v>-0.13136195373999998</c:v>
                </c:pt>
                <c:pt idx="150">
                  <c:v>-0.17916525269</c:v>
                </c:pt>
                <c:pt idx="151">
                  <c:v>-0.17916525269</c:v>
                </c:pt>
                <c:pt idx="152">
                  <c:v>-0.21801675414999999</c:v>
                </c:pt>
                <c:pt idx="153">
                  <c:v>-0.11884358978000001</c:v>
                </c:pt>
                <c:pt idx="154">
                  <c:v>-0.11884358978000001</c:v>
                </c:pt>
                <c:pt idx="155">
                  <c:v>-0.15933699035999999</c:v>
                </c:pt>
                <c:pt idx="156">
                  <c:v>-0.10588926696999999</c:v>
                </c:pt>
                <c:pt idx="157">
                  <c:v>-0.10588926696999999</c:v>
                </c:pt>
                <c:pt idx="158">
                  <c:v>-0.14846125792999998</c:v>
                </c:pt>
                <c:pt idx="159">
                  <c:v>-0.21659851074</c:v>
                </c:pt>
                <c:pt idx="160">
                  <c:v>-0.21659851074</c:v>
                </c:pt>
                <c:pt idx="161">
                  <c:v>-0.34766180419999998</c:v>
                </c:pt>
                <c:pt idx="162">
                  <c:v>-0.23221972656000001</c:v>
                </c:pt>
                <c:pt idx="163">
                  <c:v>-0.37361157227000003</c:v>
                </c:pt>
                <c:pt idx="164">
                  <c:v>-0.31303613281000003</c:v>
                </c:pt>
                <c:pt idx="165">
                  <c:v>-0.27663467407000003</c:v>
                </c:pt>
                <c:pt idx="166">
                  <c:v>-0.35401239013999997</c:v>
                </c:pt>
                <c:pt idx="167">
                  <c:v>-0.35401239013999997</c:v>
                </c:pt>
                <c:pt idx="168">
                  <c:v>-0.10140920258</c:v>
                </c:pt>
                <c:pt idx="169">
                  <c:v>-0.18927606201</c:v>
                </c:pt>
                <c:pt idx="170">
                  <c:v>-0.18927606201</c:v>
                </c:pt>
                <c:pt idx="171">
                  <c:v>-0.16767570495999998</c:v>
                </c:pt>
                <c:pt idx="172">
                  <c:v>-0.11252219391</c:v>
                </c:pt>
                <c:pt idx="173">
                  <c:v>-0.35638940430000005</c:v>
                </c:pt>
                <c:pt idx="174">
                  <c:v>-0.28651669312</c:v>
                </c:pt>
                <c:pt idx="175">
                  <c:v>-0.35951751709000002</c:v>
                </c:pt>
                <c:pt idx="176">
                  <c:v>-0.35951751709000002</c:v>
                </c:pt>
                <c:pt idx="177">
                  <c:v>-0.11286551666</c:v>
                </c:pt>
                <c:pt idx="178">
                  <c:v>-8.8796218869999999E-2</c:v>
                </c:pt>
                <c:pt idx="179">
                  <c:v>-0.18797200011999998</c:v>
                </c:pt>
                <c:pt idx="180">
                  <c:v>-0.18797200011999998</c:v>
                </c:pt>
                <c:pt idx="181">
                  <c:v>-9.1975685119999998E-2</c:v>
                </c:pt>
                <c:pt idx="182">
                  <c:v>-0.37907159424000003</c:v>
                </c:pt>
                <c:pt idx="183">
                  <c:v>-0.37907159424000003</c:v>
                </c:pt>
                <c:pt idx="184">
                  <c:v>-0.34904916382000001</c:v>
                </c:pt>
                <c:pt idx="185">
                  <c:v>-0.34593771362000003</c:v>
                </c:pt>
                <c:pt idx="186">
                  <c:v>-0.21548139954000001</c:v>
                </c:pt>
                <c:pt idx="187">
                  <c:v>-0.21548139954000001</c:v>
                </c:pt>
                <c:pt idx="188">
                  <c:v>-8.3205757140000003E-2</c:v>
                </c:pt>
                <c:pt idx="189">
                  <c:v>-0.39838085938000001</c:v>
                </c:pt>
                <c:pt idx="190">
                  <c:v>-0.42740328978999997</c:v>
                </c:pt>
                <c:pt idx="191">
                  <c:v>-0.42740328978999997</c:v>
                </c:pt>
                <c:pt idx="192">
                  <c:v>-0.23658317566000001</c:v>
                </c:pt>
                <c:pt idx="193">
                  <c:v>-0.35038534546</c:v>
                </c:pt>
                <c:pt idx="194">
                  <c:v>-0.19966171264999999</c:v>
                </c:pt>
                <c:pt idx="195">
                  <c:v>-0.19966171264999999</c:v>
                </c:pt>
                <c:pt idx="196">
                  <c:v>-0.22917358397999998</c:v>
                </c:pt>
                <c:pt idx="197">
                  <c:v>-0.36634249878000003</c:v>
                </c:pt>
                <c:pt idx="198">
                  <c:v>-0.36969512938999999</c:v>
                </c:pt>
                <c:pt idx="199">
                  <c:v>-0.36969512938999999</c:v>
                </c:pt>
                <c:pt idx="200">
                  <c:v>-0.24722207642000002</c:v>
                </c:pt>
                <c:pt idx="201">
                  <c:v>-0.24722207642000002</c:v>
                </c:pt>
                <c:pt idx="202">
                  <c:v>-0.17532739258000002</c:v>
                </c:pt>
                <c:pt idx="203">
                  <c:v>-0.46041400146</c:v>
                </c:pt>
                <c:pt idx="204">
                  <c:v>-0.26623587035999996</c:v>
                </c:pt>
                <c:pt idx="205">
                  <c:v>-0.26623587035999996</c:v>
                </c:pt>
                <c:pt idx="206">
                  <c:v>8.076699066000001E-2</c:v>
                </c:pt>
                <c:pt idx="207">
                  <c:v>0.12569327545</c:v>
                </c:pt>
                <c:pt idx="208">
                  <c:v>0.25499295043999998</c:v>
                </c:pt>
                <c:pt idx="209">
                  <c:v>0.37805108643000002</c:v>
                </c:pt>
                <c:pt idx="210">
                  <c:v>0.8542179565400001</c:v>
                </c:pt>
                <c:pt idx="211">
                  <c:v>0.8542179565400001</c:v>
                </c:pt>
                <c:pt idx="212">
                  <c:v>0.59814855957000002</c:v>
                </c:pt>
                <c:pt idx="213">
                  <c:v>0.59814855957000002</c:v>
                </c:pt>
                <c:pt idx="214">
                  <c:v>0.39236685181000003</c:v>
                </c:pt>
                <c:pt idx="215">
                  <c:v>0.72977526854999997</c:v>
                </c:pt>
                <c:pt idx="216">
                  <c:v>0.85951629638999993</c:v>
                </c:pt>
                <c:pt idx="217">
                  <c:v>0.85951629638999993</c:v>
                </c:pt>
                <c:pt idx="218">
                  <c:v>0.75466815185999991</c:v>
                </c:pt>
                <c:pt idx="219">
                  <c:v>0.75466815185999991</c:v>
                </c:pt>
                <c:pt idx="220">
                  <c:v>0.59757641602</c:v>
                </c:pt>
                <c:pt idx="221">
                  <c:v>0.73194512939</c:v>
                </c:pt>
                <c:pt idx="222">
                  <c:v>0.80082531737999996</c:v>
                </c:pt>
                <c:pt idx="223">
                  <c:v>0.80082531737999996</c:v>
                </c:pt>
                <c:pt idx="224">
                  <c:v>0.61549969482</c:v>
                </c:pt>
                <c:pt idx="225">
                  <c:v>0.73105871581999993</c:v>
                </c:pt>
                <c:pt idx="226">
                  <c:v>0.73105871581999993</c:v>
                </c:pt>
                <c:pt idx="227">
                  <c:v>-0.11484074402</c:v>
                </c:pt>
                <c:pt idx="228">
                  <c:v>-0.20343130493</c:v>
                </c:pt>
                <c:pt idx="229">
                  <c:v>-0.20343130493</c:v>
                </c:pt>
                <c:pt idx="230">
                  <c:v>-0.41951824951</c:v>
                </c:pt>
                <c:pt idx="231">
                  <c:v>-0.37009732056</c:v>
                </c:pt>
                <c:pt idx="232">
                  <c:v>-0.27679449463</c:v>
                </c:pt>
                <c:pt idx="233">
                  <c:v>-0.27679449463</c:v>
                </c:pt>
                <c:pt idx="234">
                  <c:v>-0.46481918335</c:v>
                </c:pt>
                <c:pt idx="235">
                  <c:v>-0.31841528319999995</c:v>
                </c:pt>
                <c:pt idx="236">
                  <c:v>-0.45861791992000001</c:v>
                </c:pt>
                <c:pt idx="237">
                  <c:v>-0.55425231933999997</c:v>
                </c:pt>
                <c:pt idx="238">
                  <c:v>-0.31985717773</c:v>
                </c:pt>
                <c:pt idx="239">
                  <c:v>-0.31985717773</c:v>
                </c:pt>
                <c:pt idx="240">
                  <c:v>-0.36292651367000001</c:v>
                </c:pt>
                <c:pt idx="241">
                  <c:v>-4.7232032779999995E-2</c:v>
                </c:pt>
                <c:pt idx="242">
                  <c:v>0.10296290588</c:v>
                </c:pt>
                <c:pt idx="243">
                  <c:v>0.10296290588</c:v>
                </c:pt>
                <c:pt idx="244">
                  <c:v>5.0364185329999998E-2</c:v>
                </c:pt>
                <c:pt idx="245">
                  <c:v>-9.1807737399999985E-3</c:v>
                </c:pt>
                <c:pt idx="246">
                  <c:v>2.178837967E-2</c:v>
                </c:pt>
                <c:pt idx="247">
                  <c:v>0.19651533507999999</c:v>
                </c:pt>
                <c:pt idx="248">
                  <c:v>-0.15773728943000001</c:v>
                </c:pt>
                <c:pt idx="249">
                  <c:v>-0.15773728943000001</c:v>
                </c:pt>
                <c:pt idx="250">
                  <c:v>5.0066490169999998E-2</c:v>
                </c:pt>
                <c:pt idx="251">
                  <c:v>0.41036425781000002</c:v>
                </c:pt>
                <c:pt idx="252">
                  <c:v>0.41036425781000002</c:v>
                </c:pt>
                <c:pt idx="253">
                  <c:v>0.51257098389</c:v>
                </c:pt>
                <c:pt idx="254">
                  <c:v>0.48278759766000001</c:v>
                </c:pt>
                <c:pt idx="255">
                  <c:v>0.48278759766000001</c:v>
                </c:pt>
                <c:pt idx="256">
                  <c:v>0.41739614868000002</c:v>
                </c:pt>
                <c:pt idx="257">
                  <c:v>0.25511694336000001</c:v>
                </c:pt>
                <c:pt idx="258">
                  <c:v>0.25511694336000001</c:v>
                </c:pt>
                <c:pt idx="259">
                  <c:v>0.16370581055</c:v>
                </c:pt>
                <c:pt idx="260">
                  <c:v>0.46242578125</c:v>
                </c:pt>
                <c:pt idx="261">
                  <c:v>0.21749262999999999</c:v>
                </c:pt>
                <c:pt idx="262">
                  <c:v>0.40271035767000002</c:v>
                </c:pt>
                <c:pt idx="263">
                  <c:v>0.77550903319999998</c:v>
                </c:pt>
                <c:pt idx="264">
                  <c:v>0.45759017943999997</c:v>
                </c:pt>
                <c:pt idx="265">
                  <c:v>0.45759017943999997</c:v>
                </c:pt>
                <c:pt idx="266">
                  <c:v>0.1139457016</c:v>
                </c:pt>
                <c:pt idx="267">
                  <c:v>-0.19318640137000001</c:v>
                </c:pt>
                <c:pt idx="268">
                  <c:v>-0.19318640137000001</c:v>
                </c:pt>
                <c:pt idx="269">
                  <c:v>0.30092663574</c:v>
                </c:pt>
                <c:pt idx="270">
                  <c:v>0.10008995819000001</c:v>
                </c:pt>
                <c:pt idx="271">
                  <c:v>0.10008995819000001</c:v>
                </c:pt>
                <c:pt idx="272">
                  <c:v>0.62822137451000004</c:v>
                </c:pt>
                <c:pt idx="273">
                  <c:v>0.21775138855000001</c:v>
                </c:pt>
                <c:pt idx="274">
                  <c:v>0.21775138855000001</c:v>
                </c:pt>
                <c:pt idx="275">
                  <c:v>-0.13220561218000002</c:v>
                </c:pt>
                <c:pt idx="276">
                  <c:v>0.53280200194999994</c:v>
                </c:pt>
                <c:pt idx="277">
                  <c:v>0.36887359618999999</c:v>
                </c:pt>
                <c:pt idx="278">
                  <c:v>0.36887359618999999</c:v>
                </c:pt>
                <c:pt idx="279">
                  <c:v>0.13491894531000001</c:v>
                </c:pt>
                <c:pt idx="280">
                  <c:v>0.15628263854999999</c:v>
                </c:pt>
                <c:pt idx="281">
                  <c:v>0.69312384032999996</c:v>
                </c:pt>
                <c:pt idx="282">
                  <c:v>0.67007489013999999</c:v>
                </c:pt>
                <c:pt idx="283">
                  <c:v>9.5269508360000005E-2</c:v>
                </c:pt>
                <c:pt idx="284">
                  <c:v>5.7669994350000003E-2</c:v>
                </c:pt>
                <c:pt idx="285">
                  <c:v>5.7669994350000003E-2</c:v>
                </c:pt>
                <c:pt idx="286">
                  <c:v>0.45540286255000001</c:v>
                </c:pt>
                <c:pt idx="287">
                  <c:v>0.38742724609000001</c:v>
                </c:pt>
                <c:pt idx="288">
                  <c:v>0.38742724609000001</c:v>
                </c:pt>
                <c:pt idx="289">
                  <c:v>0.37334991454999999</c:v>
                </c:pt>
                <c:pt idx="290">
                  <c:v>0.40666265869000001</c:v>
                </c:pt>
                <c:pt idx="291">
                  <c:v>0.40666265869000001</c:v>
                </c:pt>
                <c:pt idx="292">
                  <c:v>0.46577691650000003</c:v>
                </c:pt>
                <c:pt idx="293">
                  <c:v>7.9440567020000005E-2</c:v>
                </c:pt>
                <c:pt idx="294">
                  <c:v>4.1021667479999996E-2</c:v>
                </c:pt>
                <c:pt idx="295">
                  <c:v>4.1021667479999996E-2</c:v>
                </c:pt>
                <c:pt idx="296">
                  <c:v>0.49072186278999996</c:v>
                </c:pt>
                <c:pt idx="297">
                  <c:v>0.50603768921000003</c:v>
                </c:pt>
                <c:pt idx="298">
                  <c:v>0.23341259766</c:v>
                </c:pt>
                <c:pt idx="299">
                  <c:v>0.52848669433999995</c:v>
                </c:pt>
                <c:pt idx="300">
                  <c:v>0.52848669433999995</c:v>
                </c:pt>
                <c:pt idx="301">
                  <c:v>0.46697589111000004</c:v>
                </c:pt>
                <c:pt idx="302">
                  <c:v>0.13631759643999999</c:v>
                </c:pt>
                <c:pt idx="303">
                  <c:v>0.19753176880000001</c:v>
                </c:pt>
                <c:pt idx="304">
                  <c:v>0.19753176880000001</c:v>
                </c:pt>
                <c:pt idx="305">
                  <c:v>-3.7033374790000004E-2</c:v>
                </c:pt>
                <c:pt idx="306">
                  <c:v>-3.7033374790000004E-2</c:v>
                </c:pt>
                <c:pt idx="307">
                  <c:v>9.8994125370000005E-2</c:v>
                </c:pt>
                <c:pt idx="308">
                  <c:v>0.91060723876999994</c:v>
                </c:pt>
                <c:pt idx="309">
                  <c:v>0.47025592040999997</c:v>
                </c:pt>
                <c:pt idx="310">
                  <c:v>0.52596209716999998</c:v>
                </c:pt>
                <c:pt idx="311">
                  <c:v>0.52596209716999998</c:v>
                </c:pt>
                <c:pt idx="312">
                  <c:v>0.71229174805000006</c:v>
                </c:pt>
                <c:pt idx="313">
                  <c:v>0.13359477234</c:v>
                </c:pt>
                <c:pt idx="314">
                  <c:v>0.17880249023</c:v>
                </c:pt>
                <c:pt idx="315">
                  <c:v>0.17880249023</c:v>
                </c:pt>
                <c:pt idx="316">
                  <c:v>0.34073345947</c:v>
                </c:pt>
                <c:pt idx="317">
                  <c:v>0.29877838135000001</c:v>
                </c:pt>
                <c:pt idx="318">
                  <c:v>0.29877838135000001</c:v>
                </c:pt>
                <c:pt idx="319">
                  <c:v>1.7223211289999998E-2</c:v>
                </c:pt>
                <c:pt idx="320">
                  <c:v>0.35698614501999998</c:v>
                </c:pt>
                <c:pt idx="321">
                  <c:v>0.35698614501999998</c:v>
                </c:pt>
                <c:pt idx="322">
                  <c:v>0.41176885986</c:v>
                </c:pt>
                <c:pt idx="323">
                  <c:v>0.38630880737000001</c:v>
                </c:pt>
                <c:pt idx="324">
                  <c:v>0.68504937743999994</c:v>
                </c:pt>
                <c:pt idx="325">
                  <c:v>0.28562869263000001</c:v>
                </c:pt>
                <c:pt idx="326">
                  <c:v>0.43294305420000001</c:v>
                </c:pt>
                <c:pt idx="327">
                  <c:v>0.43294305420000001</c:v>
                </c:pt>
                <c:pt idx="328">
                  <c:v>0.29162878418000004</c:v>
                </c:pt>
                <c:pt idx="329">
                  <c:v>0.31884451293999999</c:v>
                </c:pt>
                <c:pt idx="330">
                  <c:v>0.55130944824000006</c:v>
                </c:pt>
                <c:pt idx="331">
                  <c:v>0.55130944824000006</c:v>
                </c:pt>
                <c:pt idx="332">
                  <c:v>8.3607315060000006E-2</c:v>
                </c:pt>
                <c:pt idx="333">
                  <c:v>0.20257853699</c:v>
                </c:pt>
                <c:pt idx="334">
                  <c:v>0.28691430664000001</c:v>
                </c:pt>
                <c:pt idx="335">
                  <c:v>0.15076489258</c:v>
                </c:pt>
                <c:pt idx="336">
                  <c:v>0.55996630859000007</c:v>
                </c:pt>
                <c:pt idx="337">
                  <c:v>0.55996630859000007</c:v>
                </c:pt>
                <c:pt idx="338">
                  <c:v>0.37156045532000004</c:v>
                </c:pt>
                <c:pt idx="339">
                  <c:v>0.40966339111</c:v>
                </c:pt>
                <c:pt idx="340">
                  <c:v>0.40966339111</c:v>
                </c:pt>
                <c:pt idx="341">
                  <c:v>0.25144013977000002</c:v>
                </c:pt>
                <c:pt idx="342">
                  <c:v>0.47964169311999999</c:v>
                </c:pt>
                <c:pt idx="343">
                  <c:v>0.47964169311999999</c:v>
                </c:pt>
                <c:pt idx="344">
                  <c:v>2.3440673830000001E-2</c:v>
                </c:pt>
                <c:pt idx="345">
                  <c:v>0.10554665375000001</c:v>
                </c:pt>
                <c:pt idx="346">
                  <c:v>0.18523214722</c:v>
                </c:pt>
                <c:pt idx="347">
                  <c:v>0.18523214722</c:v>
                </c:pt>
                <c:pt idx="348">
                  <c:v>-2.3332714079999997E-2</c:v>
                </c:pt>
                <c:pt idx="349">
                  <c:v>5.4489086149999998E-2</c:v>
                </c:pt>
                <c:pt idx="350">
                  <c:v>5.4489086149999998E-2</c:v>
                </c:pt>
                <c:pt idx="351">
                  <c:v>0.14240840148999998</c:v>
                </c:pt>
                <c:pt idx="352">
                  <c:v>0.14240840148999998</c:v>
                </c:pt>
                <c:pt idx="353">
                  <c:v>-0.28066842651000001</c:v>
                </c:pt>
                <c:pt idx="354">
                  <c:v>-0.27558676147</c:v>
                </c:pt>
                <c:pt idx="355">
                  <c:v>-1.7898387910000001E-2</c:v>
                </c:pt>
                <c:pt idx="356">
                  <c:v>-1.7898387910000001E-2</c:v>
                </c:pt>
                <c:pt idx="357">
                  <c:v>-8.8669067380000008E-2</c:v>
                </c:pt>
                <c:pt idx="358">
                  <c:v>-0.1117327652</c:v>
                </c:pt>
                <c:pt idx="359">
                  <c:v>-0.11481176757999999</c:v>
                </c:pt>
                <c:pt idx="360">
                  <c:v>8.9190963749999991E-2</c:v>
                </c:pt>
                <c:pt idx="361">
                  <c:v>0.39388275146000001</c:v>
                </c:pt>
                <c:pt idx="362">
                  <c:v>0.39388275146000001</c:v>
                </c:pt>
                <c:pt idx="363">
                  <c:v>0.22059857177999997</c:v>
                </c:pt>
                <c:pt idx="364">
                  <c:v>0.19846394348000002</c:v>
                </c:pt>
                <c:pt idx="365">
                  <c:v>0.19846394348000002</c:v>
                </c:pt>
                <c:pt idx="366">
                  <c:v>0.11190226746000001</c:v>
                </c:pt>
                <c:pt idx="367">
                  <c:v>0.42052059937000003</c:v>
                </c:pt>
                <c:pt idx="368">
                  <c:v>0.51160238647</c:v>
                </c:pt>
                <c:pt idx="369">
                  <c:v>0.14087400818000001</c:v>
                </c:pt>
                <c:pt idx="370">
                  <c:v>0.20786679077</c:v>
                </c:pt>
                <c:pt idx="371">
                  <c:v>-3.0554370880000001E-2</c:v>
                </c:pt>
                <c:pt idx="372">
                  <c:v>-3.0554370880000001E-2</c:v>
                </c:pt>
                <c:pt idx="373">
                  <c:v>3.9239204409999999E-2</c:v>
                </c:pt>
                <c:pt idx="374">
                  <c:v>0.51157348632999999</c:v>
                </c:pt>
                <c:pt idx="375">
                  <c:v>0.51157348632999999</c:v>
                </c:pt>
                <c:pt idx="376">
                  <c:v>0.47716699218999997</c:v>
                </c:pt>
                <c:pt idx="377">
                  <c:v>0.34390341187000001</c:v>
                </c:pt>
                <c:pt idx="378">
                  <c:v>5.1845100399999997E-2</c:v>
                </c:pt>
                <c:pt idx="379">
                  <c:v>5.1845100399999997E-2</c:v>
                </c:pt>
                <c:pt idx="380">
                  <c:v>0.68213476562999997</c:v>
                </c:pt>
                <c:pt idx="381">
                  <c:v>0.81336779785000002</c:v>
                </c:pt>
                <c:pt idx="382">
                  <c:v>8.3299591059999997E-2</c:v>
                </c:pt>
                <c:pt idx="383">
                  <c:v>8.3299591059999997E-2</c:v>
                </c:pt>
                <c:pt idx="384">
                  <c:v>0.31949182129000003</c:v>
                </c:pt>
                <c:pt idx="385">
                  <c:v>0.37377651977999998</c:v>
                </c:pt>
                <c:pt idx="386">
                  <c:v>8.2137252810000005E-2</c:v>
                </c:pt>
                <c:pt idx="387">
                  <c:v>0.31971063232000002</c:v>
                </c:pt>
                <c:pt idx="388">
                  <c:v>0.23012768554999999</c:v>
                </c:pt>
                <c:pt idx="389">
                  <c:v>0.23012768554999999</c:v>
                </c:pt>
                <c:pt idx="390">
                  <c:v>0.55286145019999999</c:v>
                </c:pt>
                <c:pt idx="391">
                  <c:v>0.20229353333</c:v>
                </c:pt>
                <c:pt idx="392">
                  <c:v>5.9183177949999999E-2</c:v>
                </c:pt>
                <c:pt idx="393">
                  <c:v>5.9183177949999999E-2</c:v>
                </c:pt>
                <c:pt idx="394">
                  <c:v>0.55075500487999995</c:v>
                </c:pt>
                <c:pt idx="395">
                  <c:v>0.50179458618000006</c:v>
                </c:pt>
                <c:pt idx="396">
                  <c:v>0.50421786498999999</c:v>
                </c:pt>
                <c:pt idx="397">
                  <c:v>0.46574249268000001</c:v>
                </c:pt>
                <c:pt idx="398">
                  <c:v>0.27454721068999999</c:v>
                </c:pt>
                <c:pt idx="399">
                  <c:v>0.27454721068999999</c:v>
                </c:pt>
                <c:pt idx="400">
                  <c:v>0.56563171387</c:v>
                </c:pt>
                <c:pt idx="401">
                  <c:v>0.30757846069</c:v>
                </c:pt>
                <c:pt idx="402">
                  <c:v>0.45341180419999999</c:v>
                </c:pt>
                <c:pt idx="403">
                  <c:v>0.45341180419999999</c:v>
                </c:pt>
                <c:pt idx="404">
                  <c:v>0.44233569336</c:v>
                </c:pt>
                <c:pt idx="405">
                  <c:v>0.40273202515000001</c:v>
                </c:pt>
                <c:pt idx="406">
                  <c:v>0.62397979735999998</c:v>
                </c:pt>
                <c:pt idx="407">
                  <c:v>0.41241357421999997</c:v>
                </c:pt>
                <c:pt idx="408">
                  <c:v>0.63003839111000004</c:v>
                </c:pt>
                <c:pt idx="409">
                  <c:v>0.63003839111000004</c:v>
                </c:pt>
                <c:pt idx="410">
                  <c:v>0.51565844726999999</c:v>
                </c:pt>
                <c:pt idx="411">
                  <c:v>0.23403433228000001</c:v>
                </c:pt>
                <c:pt idx="412">
                  <c:v>0.43973663330000001</c:v>
                </c:pt>
                <c:pt idx="413">
                  <c:v>0.43973663330000001</c:v>
                </c:pt>
                <c:pt idx="414">
                  <c:v>0.40422714233000001</c:v>
                </c:pt>
                <c:pt idx="415">
                  <c:v>0.59278137206999992</c:v>
                </c:pt>
                <c:pt idx="416">
                  <c:v>0.50507153319999998</c:v>
                </c:pt>
                <c:pt idx="417">
                  <c:v>0.6123470459</c:v>
                </c:pt>
                <c:pt idx="418">
                  <c:v>0.78835485839999997</c:v>
                </c:pt>
                <c:pt idx="419">
                  <c:v>0.78835485839999997</c:v>
                </c:pt>
                <c:pt idx="420">
                  <c:v>0.46559219359999998</c:v>
                </c:pt>
                <c:pt idx="421">
                  <c:v>0.66306732178000005</c:v>
                </c:pt>
                <c:pt idx="422">
                  <c:v>0.66306732178000005</c:v>
                </c:pt>
                <c:pt idx="423">
                  <c:v>0.6592734375</c:v>
                </c:pt>
                <c:pt idx="424">
                  <c:v>0.55408312987999997</c:v>
                </c:pt>
                <c:pt idx="425">
                  <c:v>0.48912997437</c:v>
                </c:pt>
                <c:pt idx="426">
                  <c:v>0.48256005859000001</c:v>
                </c:pt>
                <c:pt idx="427">
                  <c:v>0.59726660156</c:v>
                </c:pt>
                <c:pt idx="428">
                  <c:v>0.59726660156</c:v>
                </c:pt>
                <c:pt idx="429">
                  <c:v>0.24057666015999998</c:v>
                </c:pt>
                <c:pt idx="430">
                  <c:v>0.44227618408000002</c:v>
                </c:pt>
                <c:pt idx="431">
                  <c:v>0.44364178466999998</c:v>
                </c:pt>
                <c:pt idx="432">
                  <c:v>0.44364178466999998</c:v>
                </c:pt>
                <c:pt idx="433">
                  <c:v>0.64004095458999999</c:v>
                </c:pt>
                <c:pt idx="434">
                  <c:v>0.64004095458999999</c:v>
                </c:pt>
                <c:pt idx="435">
                  <c:v>0.62415472411999995</c:v>
                </c:pt>
                <c:pt idx="436">
                  <c:v>0.70699694824000003</c:v>
                </c:pt>
                <c:pt idx="437">
                  <c:v>0.51607861328000004</c:v>
                </c:pt>
                <c:pt idx="438">
                  <c:v>0.51607861328000004</c:v>
                </c:pt>
                <c:pt idx="439">
                  <c:v>0.50781146239999997</c:v>
                </c:pt>
                <c:pt idx="440">
                  <c:v>0.39705810546999998</c:v>
                </c:pt>
                <c:pt idx="441">
                  <c:v>0.39705810546999998</c:v>
                </c:pt>
                <c:pt idx="442">
                  <c:v>0.42186376952999999</c:v>
                </c:pt>
                <c:pt idx="443">
                  <c:v>0.37581481933999999</c:v>
                </c:pt>
                <c:pt idx="444">
                  <c:v>0.37581481933999999</c:v>
                </c:pt>
                <c:pt idx="445">
                  <c:v>0.54266503906000008</c:v>
                </c:pt>
                <c:pt idx="446">
                  <c:v>0.61013336182</c:v>
                </c:pt>
                <c:pt idx="447">
                  <c:v>0.61013336182</c:v>
                </c:pt>
                <c:pt idx="448">
                  <c:v>0.43312725829999998</c:v>
                </c:pt>
                <c:pt idx="449">
                  <c:v>0.49476098632999999</c:v>
                </c:pt>
                <c:pt idx="450">
                  <c:v>0.10481351471000001</c:v>
                </c:pt>
                <c:pt idx="451">
                  <c:v>0.53146887206999993</c:v>
                </c:pt>
                <c:pt idx="452">
                  <c:v>0.27696990967000001</c:v>
                </c:pt>
                <c:pt idx="453">
                  <c:v>0.27696990967000001</c:v>
                </c:pt>
                <c:pt idx="454">
                  <c:v>3.442805099E-2</c:v>
                </c:pt>
                <c:pt idx="455">
                  <c:v>0.11982289886</c:v>
                </c:pt>
                <c:pt idx="456">
                  <c:v>0.16289363098000001</c:v>
                </c:pt>
                <c:pt idx="457">
                  <c:v>0.16289363098000001</c:v>
                </c:pt>
                <c:pt idx="458">
                  <c:v>0.42185675049000004</c:v>
                </c:pt>
                <c:pt idx="459">
                  <c:v>0.19290362549000001</c:v>
                </c:pt>
                <c:pt idx="460">
                  <c:v>0.16495043945000001</c:v>
                </c:pt>
                <c:pt idx="461">
                  <c:v>0.65799017333999998</c:v>
                </c:pt>
                <c:pt idx="462">
                  <c:v>0.72326464843999994</c:v>
                </c:pt>
                <c:pt idx="463">
                  <c:v>0.72326464843999994</c:v>
                </c:pt>
                <c:pt idx="464">
                  <c:v>1.0965449218799999</c:v>
                </c:pt>
                <c:pt idx="465">
                  <c:v>0.80620343018000007</c:v>
                </c:pt>
                <c:pt idx="466">
                  <c:v>0.80620343018000007</c:v>
                </c:pt>
                <c:pt idx="467">
                  <c:v>1.4610590820299998</c:v>
                </c:pt>
                <c:pt idx="468">
                  <c:v>1.28920214844</c:v>
                </c:pt>
                <c:pt idx="469">
                  <c:v>1.28920214844</c:v>
                </c:pt>
                <c:pt idx="470">
                  <c:v>1.7763189697299999</c:v>
                </c:pt>
                <c:pt idx="471">
                  <c:v>1.8761894531299999</c:v>
                </c:pt>
                <c:pt idx="472">
                  <c:v>1.8761894531299999</c:v>
                </c:pt>
                <c:pt idx="473">
                  <c:v>2.4553952636700003</c:v>
                </c:pt>
                <c:pt idx="474">
                  <c:v>2.13394702148</c:v>
                </c:pt>
                <c:pt idx="475">
                  <c:v>2.4821787109400004</c:v>
                </c:pt>
                <c:pt idx="476">
                  <c:v>2.4821787109400004</c:v>
                </c:pt>
                <c:pt idx="477">
                  <c:v>2.8720410156299998</c:v>
                </c:pt>
                <c:pt idx="478">
                  <c:v>2.8720410156299998</c:v>
                </c:pt>
                <c:pt idx="479">
                  <c:v>3.4684379882799998</c:v>
                </c:pt>
                <c:pt idx="480">
                  <c:v>3.2831059570300001</c:v>
                </c:pt>
                <c:pt idx="481">
                  <c:v>3.8383725585900001</c:v>
                </c:pt>
                <c:pt idx="482">
                  <c:v>3.8383725585900001</c:v>
                </c:pt>
                <c:pt idx="483">
                  <c:v>3.7244758300799998</c:v>
                </c:pt>
                <c:pt idx="484">
                  <c:v>3.9193713378900004</c:v>
                </c:pt>
                <c:pt idx="485">
                  <c:v>3.9193713378900004</c:v>
                </c:pt>
                <c:pt idx="486">
                  <c:v>4.5614589843800006</c:v>
                </c:pt>
                <c:pt idx="487">
                  <c:v>5.0716196289099997</c:v>
                </c:pt>
                <c:pt idx="488">
                  <c:v>5.0716196289099997</c:v>
                </c:pt>
                <c:pt idx="489">
                  <c:v>5.0340444335900001</c:v>
                </c:pt>
                <c:pt idx="490">
                  <c:v>5.7300244140599998</c:v>
                </c:pt>
                <c:pt idx="491">
                  <c:v>5.7300244140599998</c:v>
                </c:pt>
                <c:pt idx="492">
                  <c:v>5.5876611328100001</c:v>
                </c:pt>
                <c:pt idx="493">
                  <c:v>5.6797944335900006</c:v>
                </c:pt>
                <c:pt idx="494">
                  <c:v>6.1410839843800007</c:v>
                </c:pt>
                <c:pt idx="495">
                  <c:v>5.9730932617199999</c:v>
                </c:pt>
                <c:pt idx="496">
                  <c:v>6.70751953125</c:v>
                </c:pt>
                <c:pt idx="497">
                  <c:v>6.70751953125</c:v>
                </c:pt>
                <c:pt idx="498">
                  <c:v>6.6843642578099995</c:v>
                </c:pt>
                <c:pt idx="499">
                  <c:v>7.1221313476599999</c:v>
                </c:pt>
                <c:pt idx="500">
                  <c:v>7.17349121094</c:v>
                </c:pt>
                <c:pt idx="501">
                  <c:v>7.17349121094</c:v>
                </c:pt>
                <c:pt idx="502">
                  <c:v>7.2812172851599994</c:v>
                </c:pt>
                <c:pt idx="503">
                  <c:v>7.9043437499999998</c:v>
                </c:pt>
                <c:pt idx="504">
                  <c:v>7.7001513671900002</c:v>
                </c:pt>
                <c:pt idx="505">
                  <c:v>7.5950258789099996</c:v>
                </c:pt>
                <c:pt idx="506">
                  <c:v>8.1980888671900001</c:v>
                </c:pt>
                <c:pt idx="507">
                  <c:v>8.1980888671900001</c:v>
                </c:pt>
                <c:pt idx="508">
                  <c:v>7.8994467773400006</c:v>
                </c:pt>
                <c:pt idx="509">
                  <c:v>8.6409277343799999</c:v>
                </c:pt>
                <c:pt idx="510">
                  <c:v>8.4065937500000008</c:v>
                </c:pt>
                <c:pt idx="511">
                  <c:v>8.4065937500000008</c:v>
                </c:pt>
                <c:pt idx="512">
                  <c:v>8.5253896484399991</c:v>
                </c:pt>
                <c:pt idx="513">
                  <c:v>9.1908066406300009</c:v>
                </c:pt>
                <c:pt idx="514">
                  <c:v>8.9924765625000003</c:v>
                </c:pt>
                <c:pt idx="515">
                  <c:v>9.4061513671899988</c:v>
                </c:pt>
                <c:pt idx="516">
                  <c:v>9.3054052734399999</c:v>
                </c:pt>
                <c:pt idx="517">
                  <c:v>9.3054052734399999</c:v>
                </c:pt>
                <c:pt idx="518">
                  <c:v>9.5605498046899999</c:v>
                </c:pt>
                <c:pt idx="519">
                  <c:v>10.054158203130001</c:v>
                </c:pt>
                <c:pt idx="520">
                  <c:v>9.7387890625000004</c:v>
                </c:pt>
                <c:pt idx="521">
                  <c:v>9.7387890625000004</c:v>
                </c:pt>
                <c:pt idx="522">
                  <c:v>10.17324414063</c:v>
                </c:pt>
                <c:pt idx="523">
                  <c:v>10.17324414063</c:v>
                </c:pt>
                <c:pt idx="524">
                  <c:v>10.36409179688</c:v>
                </c:pt>
                <c:pt idx="525">
                  <c:v>10.547616210939999</c:v>
                </c:pt>
                <c:pt idx="526">
                  <c:v>10.547616210939999</c:v>
                </c:pt>
                <c:pt idx="527">
                  <c:v>10.806640625</c:v>
                </c:pt>
                <c:pt idx="528">
                  <c:v>11.270169921880001</c:v>
                </c:pt>
                <c:pt idx="529">
                  <c:v>11.202959960939999</c:v>
                </c:pt>
                <c:pt idx="530">
                  <c:v>11.522137695310001</c:v>
                </c:pt>
                <c:pt idx="531">
                  <c:v>11.411311523439998</c:v>
                </c:pt>
                <c:pt idx="532">
                  <c:v>11.411311523439998</c:v>
                </c:pt>
                <c:pt idx="533">
                  <c:v>11.652434570310001</c:v>
                </c:pt>
                <c:pt idx="534">
                  <c:v>12.06261035156</c:v>
                </c:pt>
                <c:pt idx="535">
                  <c:v>11.84362109375</c:v>
                </c:pt>
                <c:pt idx="536">
                  <c:v>11.84362109375</c:v>
                </c:pt>
                <c:pt idx="537">
                  <c:v>12.282892578130001</c:v>
                </c:pt>
                <c:pt idx="538">
                  <c:v>12.149067382810001</c:v>
                </c:pt>
                <c:pt idx="539">
                  <c:v>12.065998046880001</c:v>
                </c:pt>
                <c:pt idx="540">
                  <c:v>12.828393554689999</c:v>
                </c:pt>
                <c:pt idx="541">
                  <c:v>12.581860351560001</c:v>
                </c:pt>
                <c:pt idx="542">
                  <c:v>12.581860351560001</c:v>
                </c:pt>
                <c:pt idx="543">
                  <c:v>13.14395703125</c:v>
                </c:pt>
                <c:pt idx="544">
                  <c:v>12.816209960939998</c:v>
                </c:pt>
                <c:pt idx="545">
                  <c:v>12.816209960939998</c:v>
                </c:pt>
                <c:pt idx="546">
                  <c:v>12.877052734380001</c:v>
                </c:pt>
                <c:pt idx="547">
                  <c:v>13.29966699219</c:v>
                </c:pt>
                <c:pt idx="548">
                  <c:v>13.29966699219</c:v>
                </c:pt>
                <c:pt idx="549">
                  <c:v>13.639221679689999</c:v>
                </c:pt>
                <c:pt idx="550">
                  <c:v>13.434953125</c:v>
                </c:pt>
                <c:pt idx="551">
                  <c:v>13.472182617189999</c:v>
                </c:pt>
                <c:pt idx="552">
                  <c:v>13.472182617189999</c:v>
                </c:pt>
                <c:pt idx="553">
                  <c:v>13.64646289063</c:v>
                </c:pt>
                <c:pt idx="554">
                  <c:v>13.535037109380001</c:v>
                </c:pt>
                <c:pt idx="555">
                  <c:v>13.535037109380001</c:v>
                </c:pt>
                <c:pt idx="556">
                  <c:v>13.568333007810001</c:v>
                </c:pt>
                <c:pt idx="557">
                  <c:v>13.643497070310001</c:v>
                </c:pt>
                <c:pt idx="558">
                  <c:v>13.643497070310001</c:v>
                </c:pt>
                <c:pt idx="559">
                  <c:v>14.41456445313</c:v>
                </c:pt>
                <c:pt idx="560">
                  <c:v>14.345114257810001</c:v>
                </c:pt>
                <c:pt idx="561">
                  <c:v>14.345114257810001</c:v>
                </c:pt>
                <c:pt idx="562">
                  <c:v>14.72488476563</c:v>
                </c:pt>
                <c:pt idx="563">
                  <c:v>14.29162304688</c:v>
                </c:pt>
                <c:pt idx="564">
                  <c:v>14.631296875</c:v>
                </c:pt>
                <c:pt idx="565">
                  <c:v>14.28244238281</c:v>
                </c:pt>
                <c:pt idx="566">
                  <c:v>14.34478613281</c:v>
                </c:pt>
                <c:pt idx="567">
                  <c:v>14.34478613281</c:v>
                </c:pt>
                <c:pt idx="568">
                  <c:v>14.87064355469</c:v>
                </c:pt>
                <c:pt idx="569">
                  <c:v>14.68676367188</c:v>
                </c:pt>
                <c:pt idx="570">
                  <c:v>14.979221679689999</c:v>
                </c:pt>
                <c:pt idx="571">
                  <c:v>14.979221679689999</c:v>
                </c:pt>
                <c:pt idx="572">
                  <c:v>14.877054687499999</c:v>
                </c:pt>
                <c:pt idx="573">
                  <c:v>15.14881542969</c:v>
                </c:pt>
                <c:pt idx="574">
                  <c:v>15.39787695313</c:v>
                </c:pt>
                <c:pt idx="575">
                  <c:v>14.99783886719</c:v>
                </c:pt>
                <c:pt idx="576">
                  <c:v>15.22994824219</c:v>
                </c:pt>
                <c:pt idx="577">
                  <c:v>15.22994824219</c:v>
                </c:pt>
                <c:pt idx="578">
                  <c:v>15.10877832031</c:v>
                </c:pt>
                <c:pt idx="579">
                  <c:v>15.176918945310002</c:v>
                </c:pt>
                <c:pt idx="580">
                  <c:v>15.176918945310002</c:v>
                </c:pt>
                <c:pt idx="581">
                  <c:v>15.60516894531</c:v>
                </c:pt>
                <c:pt idx="582">
                  <c:v>16.168895507809999</c:v>
                </c:pt>
                <c:pt idx="583">
                  <c:v>16.168895507809999</c:v>
                </c:pt>
                <c:pt idx="584">
                  <c:v>15.790895507810001</c:v>
                </c:pt>
                <c:pt idx="585">
                  <c:v>15.898623046880001</c:v>
                </c:pt>
                <c:pt idx="586">
                  <c:v>16.34084082031</c:v>
                </c:pt>
                <c:pt idx="587">
                  <c:v>16.34084082031</c:v>
                </c:pt>
                <c:pt idx="588">
                  <c:v>16.031740234379999</c:v>
                </c:pt>
                <c:pt idx="589">
                  <c:v>16.207153320310002</c:v>
                </c:pt>
                <c:pt idx="590">
                  <c:v>16.207153320310002</c:v>
                </c:pt>
                <c:pt idx="591">
                  <c:v>15.927990234380001</c:v>
                </c:pt>
                <c:pt idx="592">
                  <c:v>16.527980468749998</c:v>
                </c:pt>
                <c:pt idx="593">
                  <c:v>16.527980468749998</c:v>
                </c:pt>
                <c:pt idx="594">
                  <c:v>16.184033203129999</c:v>
                </c:pt>
                <c:pt idx="595">
                  <c:v>16.58199609375</c:v>
                </c:pt>
                <c:pt idx="596">
                  <c:v>16.58199609375</c:v>
                </c:pt>
                <c:pt idx="597">
                  <c:v>16.21463867188</c:v>
                </c:pt>
                <c:pt idx="598">
                  <c:v>16.796808593750001</c:v>
                </c:pt>
                <c:pt idx="599">
                  <c:v>16.361940429689998</c:v>
                </c:pt>
                <c:pt idx="600">
                  <c:v>16.361940429689998</c:v>
                </c:pt>
                <c:pt idx="601">
                  <c:v>16.721921875</c:v>
                </c:pt>
                <c:pt idx="602">
                  <c:v>16.458080078129999</c:v>
                </c:pt>
                <c:pt idx="603">
                  <c:v>16.458080078129999</c:v>
                </c:pt>
                <c:pt idx="604">
                  <c:v>16.912949218750001</c:v>
                </c:pt>
                <c:pt idx="605">
                  <c:v>16.642396484379997</c:v>
                </c:pt>
                <c:pt idx="606">
                  <c:v>16.642396484379997</c:v>
                </c:pt>
                <c:pt idx="607">
                  <c:v>16.972136718750001</c:v>
                </c:pt>
                <c:pt idx="608">
                  <c:v>17.230464843749999</c:v>
                </c:pt>
                <c:pt idx="609">
                  <c:v>16.670630859379997</c:v>
                </c:pt>
                <c:pt idx="610">
                  <c:v>17.377558593749999</c:v>
                </c:pt>
                <c:pt idx="611">
                  <c:v>16.842398437500002</c:v>
                </c:pt>
                <c:pt idx="612">
                  <c:v>16.842398437500002</c:v>
                </c:pt>
                <c:pt idx="613">
                  <c:v>17.015355468749998</c:v>
                </c:pt>
                <c:pt idx="614">
                  <c:v>17.509585937499999</c:v>
                </c:pt>
                <c:pt idx="615">
                  <c:v>17.198105468750001</c:v>
                </c:pt>
                <c:pt idx="616">
                  <c:v>17.198105468750001</c:v>
                </c:pt>
                <c:pt idx="617">
                  <c:v>17.321925781249998</c:v>
                </c:pt>
                <c:pt idx="618">
                  <c:v>17.089373046879999</c:v>
                </c:pt>
                <c:pt idx="619">
                  <c:v>17.459296875</c:v>
                </c:pt>
                <c:pt idx="620">
                  <c:v>17.914041015629998</c:v>
                </c:pt>
                <c:pt idx="621">
                  <c:v>17.37606835938</c:v>
                </c:pt>
                <c:pt idx="622">
                  <c:v>17.571720703129998</c:v>
                </c:pt>
                <c:pt idx="623">
                  <c:v>17.571720703129998</c:v>
                </c:pt>
                <c:pt idx="624">
                  <c:v>17.33111523438</c:v>
                </c:pt>
                <c:pt idx="625">
                  <c:v>17.69740625</c:v>
                </c:pt>
                <c:pt idx="626">
                  <c:v>17.69740625</c:v>
                </c:pt>
                <c:pt idx="627">
                  <c:v>18.044949218749998</c:v>
                </c:pt>
                <c:pt idx="628">
                  <c:v>17.939015625</c:v>
                </c:pt>
                <c:pt idx="629">
                  <c:v>18.247298828129999</c:v>
                </c:pt>
                <c:pt idx="630">
                  <c:v>17.833087890629997</c:v>
                </c:pt>
                <c:pt idx="631">
                  <c:v>17.75718945313</c:v>
                </c:pt>
                <c:pt idx="632">
                  <c:v>17.75718945313</c:v>
                </c:pt>
                <c:pt idx="633">
                  <c:v>18.353205078129999</c:v>
                </c:pt>
                <c:pt idx="634">
                  <c:v>18.08824414063</c:v>
                </c:pt>
                <c:pt idx="635">
                  <c:v>18.08824414063</c:v>
                </c:pt>
                <c:pt idx="636">
                  <c:v>18.31151367188</c:v>
                </c:pt>
                <c:pt idx="637">
                  <c:v>17.91598046875</c:v>
                </c:pt>
                <c:pt idx="638">
                  <c:v>18.249613281249999</c:v>
                </c:pt>
                <c:pt idx="639">
                  <c:v>18.11553710938</c:v>
                </c:pt>
                <c:pt idx="640">
                  <c:v>18.207007812499999</c:v>
                </c:pt>
                <c:pt idx="641">
                  <c:v>18.207007812499999</c:v>
                </c:pt>
                <c:pt idx="642">
                  <c:v>18.483761718749999</c:v>
                </c:pt>
                <c:pt idx="643">
                  <c:v>17.935521484379997</c:v>
                </c:pt>
                <c:pt idx="644">
                  <c:v>18.36545117188</c:v>
                </c:pt>
                <c:pt idx="645">
                  <c:v>18.36545117188</c:v>
                </c:pt>
                <c:pt idx="646">
                  <c:v>17.990386718749999</c:v>
                </c:pt>
                <c:pt idx="647">
                  <c:v>18.715259765629998</c:v>
                </c:pt>
                <c:pt idx="648">
                  <c:v>18.715259765629998</c:v>
                </c:pt>
                <c:pt idx="649">
                  <c:v>18.342089843749999</c:v>
                </c:pt>
                <c:pt idx="650">
                  <c:v>18.526734375</c:v>
                </c:pt>
                <c:pt idx="651">
                  <c:v>18.526734375</c:v>
                </c:pt>
                <c:pt idx="652">
                  <c:v>18.032904296879998</c:v>
                </c:pt>
                <c:pt idx="653">
                  <c:v>18.05883984375</c:v>
                </c:pt>
                <c:pt idx="654">
                  <c:v>18.05490429688</c:v>
                </c:pt>
                <c:pt idx="655">
                  <c:v>18.003359374999999</c:v>
                </c:pt>
                <c:pt idx="656">
                  <c:v>18.655271484379998</c:v>
                </c:pt>
                <c:pt idx="657">
                  <c:v>18.655271484379998</c:v>
                </c:pt>
                <c:pt idx="658">
                  <c:v>18.19077734375</c:v>
                </c:pt>
                <c:pt idx="659">
                  <c:v>18.681880859379998</c:v>
                </c:pt>
                <c:pt idx="660">
                  <c:v>18.681880859379998</c:v>
                </c:pt>
                <c:pt idx="661">
                  <c:v>18.228437499999998</c:v>
                </c:pt>
                <c:pt idx="662">
                  <c:v>18.143603515629998</c:v>
                </c:pt>
                <c:pt idx="663">
                  <c:v>18.191197265629999</c:v>
                </c:pt>
                <c:pt idx="664">
                  <c:v>18.331691406249998</c:v>
                </c:pt>
                <c:pt idx="665">
                  <c:v>19.00539648438</c:v>
                </c:pt>
                <c:pt idx="666">
                  <c:v>19.00539648438</c:v>
                </c:pt>
                <c:pt idx="667">
                  <c:v>18.588671874999999</c:v>
                </c:pt>
                <c:pt idx="668">
                  <c:v>18.88037109375</c:v>
                </c:pt>
                <c:pt idx="669">
                  <c:v>18.33974414063</c:v>
                </c:pt>
                <c:pt idx="670">
                  <c:v>18.33974414063</c:v>
                </c:pt>
                <c:pt idx="671">
                  <c:v>18.373578125000002</c:v>
                </c:pt>
                <c:pt idx="672">
                  <c:v>19.06621484375</c:v>
                </c:pt>
                <c:pt idx="673">
                  <c:v>18.575021484379999</c:v>
                </c:pt>
                <c:pt idx="674">
                  <c:v>18.851775390629999</c:v>
                </c:pt>
                <c:pt idx="675">
                  <c:v>18.561748046879998</c:v>
                </c:pt>
                <c:pt idx="676">
                  <c:v>18.561748046879998</c:v>
                </c:pt>
                <c:pt idx="677">
                  <c:v>18.462380859379998</c:v>
                </c:pt>
                <c:pt idx="678">
                  <c:v>19.21645507813</c:v>
                </c:pt>
                <c:pt idx="679">
                  <c:v>19.21645507813</c:v>
                </c:pt>
                <c:pt idx="680">
                  <c:v>18.8314921875</c:v>
                </c:pt>
                <c:pt idx="681">
                  <c:v>18.608996093750001</c:v>
                </c:pt>
                <c:pt idx="682">
                  <c:v>18.608996093750001</c:v>
                </c:pt>
                <c:pt idx="683">
                  <c:v>18.580230468749999</c:v>
                </c:pt>
                <c:pt idx="684">
                  <c:v>18.736634765629997</c:v>
                </c:pt>
                <c:pt idx="685">
                  <c:v>18.749910156249999</c:v>
                </c:pt>
                <c:pt idx="686">
                  <c:v>18.749910156249999</c:v>
                </c:pt>
                <c:pt idx="687">
                  <c:v>18.714794921879999</c:v>
                </c:pt>
                <c:pt idx="688">
                  <c:v>19.44243359375</c:v>
                </c:pt>
                <c:pt idx="689">
                  <c:v>19.44243359375</c:v>
                </c:pt>
                <c:pt idx="690">
                  <c:v>19.105042968749999</c:v>
                </c:pt>
                <c:pt idx="691">
                  <c:v>18.79007421875</c:v>
                </c:pt>
                <c:pt idx="692">
                  <c:v>18.79007421875</c:v>
                </c:pt>
                <c:pt idx="693">
                  <c:v>18.916722656249998</c:v>
                </c:pt>
                <c:pt idx="694">
                  <c:v>19.027095703129998</c:v>
                </c:pt>
                <c:pt idx="695">
                  <c:v>19.027095703129998</c:v>
                </c:pt>
                <c:pt idx="696">
                  <c:v>19.192654296879997</c:v>
                </c:pt>
                <c:pt idx="697">
                  <c:v>19.60517773438</c:v>
                </c:pt>
                <c:pt idx="698">
                  <c:v>19.057621093750001</c:v>
                </c:pt>
                <c:pt idx="699">
                  <c:v>19.339136718750002</c:v>
                </c:pt>
                <c:pt idx="700">
                  <c:v>18.908640625</c:v>
                </c:pt>
                <c:pt idx="701">
                  <c:v>18.908640625</c:v>
                </c:pt>
                <c:pt idx="702">
                  <c:v>18.906748046879997</c:v>
                </c:pt>
                <c:pt idx="703">
                  <c:v>19.427744140629997</c:v>
                </c:pt>
                <c:pt idx="704">
                  <c:v>19.192572265629998</c:v>
                </c:pt>
                <c:pt idx="705">
                  <c:v>19.192572265629998</c:v>
                </c:pt>
                <c:pt idx="706">
                  <c:v>19.548535156250001</c:v>
                </c:pt>
                <c:pt idx="707">
                  <c:v>19.248136718750001</c:v>
                </c:pt>
                <c:pt idx="708">
                  <c:v>19.40941210938</c:v>
                </c:pt>
                <c:pt idx="709">
                  <c:v>19.850980468749999</c:v>
                </c:pt>
                <c:pt idx="710">
                  <c:v>19.346658203129998</c:v>
                </c:pt>
                <c:pt idx="711">
                  <c:v>19.346658203129998</c:v>
                </c:pt>
                <c:pt idx="712">
                  <c:v>19.76469921875</c:v>
                </c:pt>
                <c:pt idx="713">
                  <c:v>19.108132812499999</c:v>
                </c:pt>
                <c:pt idx="714">
                  <c:v>19.17890820313</c:v>
                </c:pt>
                <c:pt idx="715">
                  <c:v>19.17890820313</c:v>
                </c:pt>
                <c:pt idx="716">
                  <c:v>19.57490429688</c:v>
                </c:pt>
                <c:pt idx="717">
                  <c:v>19.449220703129999</c:v>
                </c:pt>
                <c:pt idx="718">
                  <c:v>19.78182421875</c:v>
                </c:pt>
                <c:pt idx="719">
                  <c:v>19.311130859379997</c:v>
                </c:pt>
                <c:pt idx="720">
                  <c:v>19.48728515625</c:v>
                </c:pt>
                <c:pt idx="721">
                  <c:v>19.48728515625</c:v>
                </c:pt>
                <c:pt idx="722">
                  <c:v>20.064158203129999</c:v>
                </c:pt>
                <c:pt idx="723">
                  <c:v>19.677603515629997</c:v>
                </c:pt>
                <c:pt idx="724">
                  <c:v>20.037369140629998</c:v>
                </c:pt>
                <c:pt idx="725">
                  <c:v>20.037369140629998</c:v>
                </c:pt>
                <c:pt idx="726">
                  <c:v>19.463335937499998</c:v>
                </c:pt>
                <c:pt idx="727">
                  <c:v>19.778859375</c:v>
                </c:pt>
                <c:pt idx="728">
                  <c:v>19.496615234379998</c:v>
                </c:pt>
                <c:pt idx="729">
                  <c:v>19.527033203129999</c:v>
                </c:pt>
                <c:pt idx="730">
                  <c:v>19.922658203129998</c:v>
                </c:pt>
                <c:pt idx="731">
                  <c:v>19.922658203129998</c:v>
                </c:pt>
                <c:pt idx="732">
                  <c:v>19.36736914063</c:v>
                </c:pt>
                <c:pt idx="733">
                  <c:v>19.457027343749999</c:v>
                </c:pt>
                <c:pt idx="734">
                  <c:v>19.457027343749999</c:v>
                </c:pt>
                <c:pt idx="735">
                  <c:v>19.630705078129999</c:v>
                </c:pt>
                <c:pt idx="736">
                  <c:v>19.831707031250001</c:v>
                </c:pt>
                <c:pt idx="737">
                  <c:v>20.053958984379999</c:v>
                </c:pt>
                <c:pt idx="738">
                  <c:v>19.487472656249999</c:v>
                </c:pt>
                <c:pt idx="739">
                  <c:v>19.583681640629997</c:v>
                </c:pt>
                <c:pt idx="740">
                  <c:v>19.583681640629997</c:v>
                </c:pt>
                <c:pt idx="741">
                  <c:v>19.54924609375</c:v>
                </c:pt>
                <c:pt idx="742">
                  <c:v>19.736013671879999</c:v>
                </c:pt>
                <c:pt idx="743">
                  <c:v>20.33258984375</c:v>
                </c:pt>
                <c:pt idx="744">
                  <c:v>20.33258984375</c:v>
                </c:pt>
                <c:pt idx="745">
                  <c:v>19.773066406249999</c:v>
                </c:pt>
                <c:pt idx="746">
                  <c:v>20.114734375000001</c:v>
                </c:pt>
                <c:pt idx="747">
                  <c:v>19.56465039063</c:v>
                </c:pt>
                <c:pt idx="748">
                  <c:v>19.845347656249999</c:v>
                </c:pt>
                <c:pt idx="749">
                  <c:v>20.325423828129999</c:v>
                </c:pt>
                <c:pt idx="750">
                  <c:v>20.325423828129999</c:v>
                </c:pt>
                <c:pt idx="751">
                  <c:v>19.790253906250001</c:v>
                </c:pt>
                <c:pt idx="752">
                  <c:v>19.96859960938</c:v>
                </c:pt>
                <c:pt idx="753">
                  <c:v>19.96859960938</c:v>
                </c:pt>
                <c:pt idx="754">
                  <c:v>19.482105468749999</c:v>
                </c:pt>
                <c:pt idx="755">
                  <c:v>19.777128906249999</c:v>
                </c:pt>
                <c:pt idx="756">
                  <c:v>19.777128906249999</c:v>
                </c:pt>
                <c:pt idx="757">
                  <c:v>19.86195703125</c:v>
                </c:pt>
                <c:pt idx="758">
                  <c:v>20.2958125</c:v>
                </c:pt>
                <c:pt idx="759">
                  <c:v>20.2958125</c:v>
                </c:pt>
                <c:pt idx="760">
                  <c:v>19.663068359379999</c:v>
                </c:pt>
                <c:pt idx="761">
                  <c:v>20.086009765629999</c:v>
                </c:pt>
                <c:pt idx="762">
                  <c:v>19.561568359379997</c:v>
                </c:pt>
                <c:pt idx="763">
                  <c:v>19.561568359379997</c:v>
                </c:pt>
                <c:pt idx="764">
                  <c:v>20.136031249999998</c:v>
                </c:pt>
                <c:pt idx="765">
                  <c:v>20.136031249999998</c:v>
                </c:pt>
                <c:pt idx="766">
                  <c:v>19.84408203125</c:v>
                </c:pt>
                <c:pt idx="767">
                  <c:v>20.211736328129998</c:v>
                </c:pt>
                <c:pt idx="768">
                  <c:v>19.74176953125</c:v>
                </c:pt>
                <c:pt idx="769">
                  <c:v>19.74176953125</c:v>
                </c:pt>
                <c:pt idx="770">
                  <c:v>19.81704101563</c:v>
                </c:pt>
                <c:pt idx="771">
                  <c:v>20.403003906249999</c:v>
                </c:pt>
                <c:pt idx="772">
                  <c:v>19.913193359379999</c:v>
                </c:pt>
                <c:pt idx="773">
                  <c:v>20.156267578129999</c:v>
                </c:pt>
                <c:pt idx="774">
                  <c:v>19.765425781249998</c:v>
                </c:pt>
                <c:pt idx="775">
                  <c:v>19.765425781249998</c:v>
                </c:pt>
                <c:pt idx="776">
                  <c:v>19.748914062499999</c:v>
                </c:pt>
                <c:pt idx="777">
                  <c:v>20.28156835938</c:v>
                </c:pt>
                <c:pt idx="778">
                  <c:v>19.843492187500001</c:v>
                </c:pt>
                <c:pt idx="779">
                  <c:v>19.843492187500001</c:v>
                </c:pt>
                <c:pt idx="780">
                  <c:v>19.86838085938</c:v>
                </c:pt>
                <c:pt idx="781">
                  <c:v>20.219503906250001</c:v>
                </c:pt>
                <c:pt idx="782">
                  <c:v>20.835513671879998</c:v>
                </c:pt>
                <c:pt idx="783">
                  <c:v>20.073414062499999</c:v>
                </c:pt>
                <c:pt idx="784">
                  <c:v>20.073414062499999</c:v>
                </c:pt>
                <c:pt idx="785">
                  <c:v>19.91508984375</c:v>
                </c:pt>
                <c:pt idx="786">
                  <c:v>20.133333984379998</c:v>
                </c:pt>
                <c:pt idx="787">
                  <c:v>19.993037109379998</c:v>
                </c:pt>
                <c:pt idx="788">
                  <c:v>19.993037109379998</c:v>
                </c:pt>
                <c:pt idx="789">
                  <c:v>20.415078125000001</c:v>
                </c:pt>
                <c:pt idx="790">
                  <c:v>19.80816015625</c:v>
                </c:pt>
                <c:pt idx="791">
                  <c:v>19.893287109379997</c:v>
                </c:pt>
                <c:pt idx="792">
                  <c:v>20.366933593750002</c:v>
                </c:pt>
                <c:pt idx="793">
                  <c:v>20.188111328129999</c:v>
                </c:pt>
                <c:pt idx="794">
                  <c:v>20.188111328129999</c:v>
                </c:pt>
                <c:pt idx="795">
                  <c:v>20.356708984379999</c:v>
                </c:pt>
                <c:pt idx="796">
                  <c:v>19.873757812499999</c:v>
                </c:pt>
                <c:pt idx="797">
                  <c:v>19.873757812499999</c:v>
                </c:pt>
                <c:pt idx="798">
                  <c:v>19.850230468749999</c:v>
                </c:pt>
                <c:pt idx="799">
                  <c:v>19.97030078125</c:v>
                </c:pt>
                <c:pt idx="800">
                  <c:v>19.97030078125</c:v>
                </c:pt>
                <c:pt idx="801">
                  <c:v>20.181197265629997</c:v>
                </c:pt>
                <c:pt idx="802">
                  <c:v>19.809792968749999</c:v>
                </c:pt>
                <c:pt idx="803">
                  <c:v>19.809792968749999</c:v>
                </c:pt>
                <c:pt idx="804">
                  <c:v>19.506183593749999</c:v>
                </c:pt>
                <c:pt idx="805">
                  <c:v>19.578199218750001</c:v>
                </c:pt>
                <c:pt idx="806">
                  <c:v>19.578199218750001</c:v>
                </c:pt>
                <c:pt idx="807">
                  <c:v>19.997662109379998</c:v>
                </c:pt>
                <c:pt idx="808">
                  <c:v>20.342925781249999</c:v>
                </c:pt>
                <c:pt idx="809">
                  <c:v>20.342925781249999</c:v>
                </c:pt>
                <c:pt idx="810">
                  <c:v>20.049117187499998</c:v>
                </c:pt>
                <c:pt idx="811">
                  <c:v>20.049117187499998</c:v>
                </c:pt>
                <c:pt idx="812">
                  <c:v>20.1925234375</c:v>
                </c:pt>
                <c:pt idx="813">
                  <c:v>19.829603515629998</c:v>
                </c:pt>
                <c:pt idx="814">
                  <c:v>20.090693359379998</c:v>
                </c:pt>
                <c:pt idx="815">
                  <c:v>20.090693359379998</c:v>
                </c:pt>
                <c:pt idx="816">
                  <c:v>19.752685546879999</c:v>
                </c:pt>
                <c:pt idx="817">
                  <c:v>19.94830273438</c:v>
                </c:pt>
                <c:pt idx="818">
                  <c:v>20.413130859379997</c:v>
                </c:pt>
                <c:pt idx="819">
                  <c:v>20.00132421875</c:v>
                </c:pt>
                <c:pt idx="820">
                  <c:v>20.3665078125</c:v>
                </c:pt>
                <c:pt idx="821">
                  <c:v>20.3665078125</c:v>
                </c:pt>
                <c:pt idx="822">
                  <c:v>20.333958984379997</c:v>
                </c:pt>
                <c:pt idx="823">
                  <c:v>20.340753906250001</c:v>
                </c:pt>
                <c:pt idx="824">
                  <c:v>20.340753906250001</c:v>
                </c:pt>
                <c:pt idx="825">
                  <c:v>20.01956640625</c:v>
                </c:pt>
                <c:pt idx="826">
                  <c:v>20.628185546879998</c:v>
                </c:pt>
                <c:pt idx="827">
                  <c:v>20.628185546879998</c:v>
                </c:pt>
                <c:pt idx="828">
                  <c:v>20.463318359379997</c:v>
                </c:pt>
                <c:pt idx="829">
                  <c:v>20.385953125</c:v>
                </c:pt>
                <c:pt idx="830">
                  <c:v>20.385953125</c:v>
                </c:pt>
                <c:pt idx="831">
                  <c:v>20.246218750000001</c:v>
                </c:pt>
                <c:pt idx="832">
                  <c:v>20.032298828129999</c:v>
                </c:pt>
                <c:pt idx="833">
                  <c:v>20.451550781249999</c:v>
                </c:pt>
                <c:pt idx="834">
                  <c:v>20.186642578129998</c:v>
                </c:pt>
                <c:pt idx="835">
                  <c:v>20.498748046879999</c:v>
                </c:pt>
                <c:pt idx="836">
                  <c:v>20.498748046879999</c:v>
                </c:pt>
                <c:pt idx="837">
                  <c:v>20.64545703125</c:v>
                </c:pt>
                <c:pt idx="838">
                  <c:v>20.03998828125</c:v>
                </c:pt>
                <c:pt idx="839">
                  <c:v>20.608996093750001</c:v>
                </c:pt>
                <c:pt idx="840">
                  <c:v>20.608996093750001</c:v>
                </c:pt>
                <c:pt idx="841">
                  <c:v>20.32712890625</c:v>
                </c:pt>
                <c:pt idx="842">
                  <c:v>20.604175781249999</c:v>
                </c:pt>
                <c:pt idx="843">
                  <c:v>20.717519531250002</c:v>
                </c:pt>
                <c:pt idx="844">
                  <c:v>20.475951171879998</c:v>
                </c:pt>
                <c:pt idx="845">
                  <c:v>19.959738281250001</c:v>
                </c:pt>
                <c:pt idx="846">
                  <c:v>20.665328124999998</c:v>
                </c:pt>
                <c:pt idx="847">
                  <c:v>20.665328124999998</c:v>
                </c:pt>
                <c:pt idx="848">
                  <c:v>20.242027343749999</c:v>
                </c:pt>
                <c:pt idx="849">
                  <c:v>20.637095703129997</c:v>
                </c:pt>
                <c:pt idx="850">
                  <c:v>20.637095703129997</c:v>
                </c:pt>
                <c:pt idx="851">
                  <c:v>19.972441406249999</c:v>
                </c:pt>
                <c:pt idx="852">
                  <c:v>19.92459765625</c:v>
                </c:pt>
                <c:pt idx="853">
                  <c:v>19.92459765625</c:v>
                </c:pt>
                <c:pt idx="854">
                  <c:v>20.142816406249999</c:v>
                </c:pt>
                <c:pt idx="855">
                  <c:v>20.476394531250001</c:v>
                </c:pt>
                <c:pt idx="856">
                  <c:v>20.476394531250001</c:v>
                </c:pt>
                <c:pt idx="857">
                  <c:v>20.538984374999998</c:v>
                </c:pt>
                <c:pt idx="858">
                  <c:v>20.538984374999998</c:v>
                </c:pt>
                <c:pt idx="859">
                  <c:v>20.464201171879999</c:v>
                </c:pt>
                <c:pt idx="860">
                  <c:v>20.60250390625</c:v>
                </c:pt>
                <c:pt idx="861">
                  <c:v>20.60250390625</c:v>
                </c:pt>
                <c:pt idx="862">
                  <c:v>20.181689453129998</c:v>
                </c:pt>
                <c:pt idx="863">
                  <c:v>20.59371484375</c:v>
                </c:pt>
                <c:pt idx="864">
                  <c:v>20.346789062500001</c:v>
                </c:pt>
                <c:pt idx="865">
                  <c:v>20.346789062500001</c:v>
                </c:pt>
                <c:pt idx="866">
                  <c:v>20.825488281249999</c:v>
                </c:pt>
                <c:pt idx="867">
                  <c:v>20.700087890629998</c:v>
                </c:pt>
                <c:pt idx="868">
                  <c:v>20.700087890629998</c:v>
                </c:pt>
                <c:pt idx="869">
                  <c:v>20.83077734375</c:v>
                </c:pt>
                <c:pt idx="870">
                  <c:v>20.27355859375</c:v>
                </c:pt>
                <c:pt idx="871">
                  <c:v>20.27355859375</c:v>
                </c:pt>
                <c:pt idx="872">
                  <c:v>20.6022421875</c:v>
                </c:pt>
                <c:pt idx="873">
                  <c:v>20.815281250000002</c:v>
                </c:pt>
                <c:pt idx="874">
                  <c:v>20.815281250000002</c:v>
                </c:pt>
                <c:pt idx="875">
                  <c:v>20.493888671879997</c:v>
                </c:pt>
                <c:pt idx="876">
                  <c:v>20.802982421879999</c:v>
                </c:pt>
                <c:pt idx="877">
                  <c:v>20.432017578129997</c:v>
                </c:pt>
                <c:pt idx="878">
                  <c:v>20.603248046879997</c:v>
                </c:pt>
                <c:pt idx="879">
                  <c:v>20.23094726563</c:v>
                </c:pt>
                <c:pt idx="880">
                  <c:v>20.23094726563</c:v>
                </c:pt>
                <c:pt idx="881">
                  <c:v>20.060777343750001</c:v>
                </c:pt>
                <c:pt idx="882">
                  <c:v>20.881710937499999</c:v>
                </c:pt>
                <c:pt idx="883">
                  <c:v>20.492494140629997</c:v>
                </c:pt>
                <c:pt idx="884">
                  <c:v>20.492494140629997</c:v>
                </c:pt>
                <c:pt idx="885">
                  <c:v>20.539791015629998</c:v>
                </c:pt>
                <c:pt idx="886">
                  <c:v>20.44705859375</c:v>
                </c:pt>
                <c:pt idx="887">
                  <c:v>20.352550781249999</c:v>
                </c:pt>
                <c:pt idx="888">
                  <c:v>20.626806640629997</c:v>
                </c:pt>
                <c:pt idx="889">
                  <c:v>20.102757812499998</c:v>
                </c:pt>
                <c:pt idx="890">
                  <c:v>20.102757812499998</c:v>
                </c:pt>
                <c:pt idx="891">
                  <c:v>20.294146484379997</c:v>
                </c:pt>
                <c:pt idx="892">
                  <c:v>20.102960937500001</c:v>
                </c:pt>
                <c:pt idx="893">
                  <c:v>20.120332031250001</c:v>
                </c:pt>
                <c:pt idx="894">
                  <c:v>20.120332031250001</c:v>
                </c:pt>
                <c:pt idx="895">
                  <c:v>20.436933593749998</c:v>
                </c:pt>
                <c:pt idx="896">
                  <c:v>20.076406250000002</c:v>
                </c:pt>
                <c:pt idx="897">
                  <c:v>20.428929687499998</c:v>
                </c:pt>
                <c:pt idx="898">
                  <c:v>20.135128906249999</c:v>
                </c:pt>
                <c:pt idx="899">
                  <c:v>20.135128906249999</c:v>
                </c:pt>
                <c:pt idx="900">
                  <c:v>20.332421875000001</c:v>
                </c:pt>
                <c:pt idx="901">
                  <c:v>20.321751953129997</c:v>
                </c:pt>
                <c:pt idx="902">
                  <c:v>20.385124999999999</c:v>
                </c:pt>
                <c:pt idx="903">
                  <c:v>20.385124999999999</c:v>
                </c:pt>
                <c:pt idx="904">
                  <c:v>20.0833046875</c:v>
                </c:pt>
                <c:pt idx="905">
                  <c:v>20.20025585938</c:v>
                </c:pt>
                <c:pt idx="906">
                  <c:v>20.659863281250001</c:v>
                </c:pt>
                <c:pt idx="907">
                  <c:v>20.152980468749998</c:v>
                </c:pt>
                <c:pt idx="908">
                  <c:v>20.152980468749998</c:v>
                </c:pt>
                <c:pt idx="909">
                  <c:v>20.425003906250002</c:v>
                </c:pt>
                <c:pt idx="910">
                  <c:v>19.987964843749999</c:v>
                </c:pt>
                <c:pt idx="911">
                  <c:v>19.987964843749999</c:v>
                </c:pt>
                <c:pt idx="912">
                  <c:v>20.265296875000001</c:v>
                </c:pt>
                <c:pt idx="913">
                  <c:v>19.747134765629998</c:v>
                </c:pt>
                <c:pt idx="914">
                  <c:v>19.747134765629998</c:v>
                </c:pt>
                <c:pt idx="915">
                  <c:v>20.230767578129999</c:v>
                </c:pt>
                <c:pt idx="916">
                  <c:v>19.89603710938</c:v>
                </c:pt>
                <c:pt idx="917">
                  <c:v>20.251892578129997</c:v>
                </c:pt>
                <c:pt idx="918">
                  <c:v>20.251892578129997</c:v>
                </c:pt>
                <c:pt idx="919">
                  <c:v>20.07530078125</c:v>
                </c:pt>
                <c:pt idx="920">
                  <c:v>20.0259296875</c:v>
                </c:pt>
                <c:pt idx="921">
                  <c:v>20.0259296875</c:v>
                </c:pt>
                <c:pt idx="922">
                  <c:v>19.76737109375</c:v>
                </c:pt>
                <c:pt idx="923">
                  <c:v>19.869863281250002</c:v>
                </c:pt>
                <c:pt idx="924">
                  <c:v>19.869863281250002</c:v>
                </c:pt>
                <c:pt idx="925">
                  <c:v>19.62833789063</c:v>
                </c:pt>
                <c:pt idx="926">
                  <c:v>19.8184453125</c:v>
                </c:pt>
                <c:pt idx="927">
                  <c:v>19.8184453125</c:v>
                </c:pt>
                <c:pt idx="928">
                  <c:v>20.351710937499998</c:v>
                </c:pt>
                <c:pt idx="929">
                  <c:v>19.79156445313</c:v>
                </c:pt>
                <c:pt idx="930">
                  <c:v>20.12381835938</c:v>
                </c:pt>
                <c:pt idx="931">
                  <c:v>19.823400390629999</c:v>
                </c:pt>
                <c:pt idx="932">
                  <c:v>20.075841796879999</c:v>
                </c:pt>
                <c:pt idx="933">
                  <c:v>20.075841796879999</c:v>
                </c:pt>
                <c:pt idx="934">
                  <c:v>20.131652343750002</c:v>
                </c:pt>
                <c:pt idx="935">
                  <c:v>19.668621093750001</c:v>
                </c:pt>
                <c:pt idx="936">
                  <c:v>19.88276171875</c:v>
                </c:pt>
                <c:pt idx="937">
                  <c:v>19.88276171875</c:v>
                </c:pt>
                <c:pt idx="938">
                  <c:v>19.577087890629997</c:v>
                </c:pt>
                <c:pt idx="939">
                  <c:v>19.992890625000001</c:v>
                </c:pt>
                <c:pt idx="940">
                  <c:v>20.278191406249999</c:v>
                </c:pt>
                <c:pt idx="941">
                  <c:v>20.06675390625</c:v>
                </c:pt>
                <c:pt idx="942">
                  <c:v>20.029554687499999</c:v>
                </c:pt>
                <c:pt idx="943">
                  <c:v>20.029554687499999</c:v>
                </c:pt>
                <c:pt idx="944">
                  <c:v>19.608320312499998</c:v>
                </c:pt>
                <c:pt idx="945">
                  <c:v>20.077408203129998</c:v>
                </c:pt>
                <c:pt idx="946">
                  <c:v>20.077408203129998</c:v>
                </c:pt>
                <c:pt idx="947">
                  <c:v>19.562886718750001</c:v>
                </c:pt>
                <c:pt idx="948">
                  <c:v>19.674644531249999</c:v>
                </c:pt>
                <c:pt idx="949">
                  <c:v>19.674644531249999</c:v>
                </c:pt>
                <c:pt idx="950">
                  <c:v>19.76318359375</c:v>
                </c:pt>
                <c:pt idx="951">
                  <c:v>20.017121093749999</c:v>
                </c:pt>
                <c:pt idx="952">
                  <c:v>20.017121093749999</c:v>
                </c:pt>
                <c:pt idx="953">
                  <c:v>19.89659570313</c:v>
                </c:pt>
                <c:pt idx="954">
                  <c:v>19.688207031249998</c:v>
                </c:pt>
                <c:pt idx="955">
                  <c:v>20.01972851563</c:v>
                </c:pt>
                <c:pt idx="956">
                  <c:v>20.01972851563</c:v>
                </c:pt>
                <c:pt idx="957">
                  <c:v>19.98399804688</c:v>
                </c:pt>
                <c:pt idx="958">
                  <c:v>19.98399804688</c:v>
                </c:pt>
                <c:pt idx="959">
                  <c:v>19.49066796875</c:v>
                </c:pt>
                <c:pt idx="960">
                  <c:v>19.55791992188</c:v>
                </c:pt>
                <c:pt idx="961">
                  <c:v>19.5842109375</c:v>
                </c:pt>
                <c:pt idx="962">
                  <c:v>19.5842109375</c:v>
                </c:pt>
                <c:pt idx="963">
                  <c:v>19.433058593750001</c:v>
                </c:pt>
                <c:pt idx="964">
                  <c:v>19.523681640629999</c:v>
                </c:pt>
                <c:pt idx="965">
                  <c:v>19.170890624999998</c:v>
                </c:pt>
                <c:pt idx="966">
                  <c:v>19.228666015629997</c:v>
                </c:pt>
                <c:pt idx="967">
                  <c:v>20.021484375</c:v>
                </c:pt>
                <c:pt idx="968">
                  <c:v>20.021484375</c:v>
                </c:pt>
                <c:pt idx="969">
                  <c:v>19.522650390629998</c:v>
                </c:pt>
                <c:pt idx="970">
                  <c:v>19.861925781250001</c:v>
                </c:pt>
                <c:pt idx="971">
                  <c:v>19.841367187500001</c:v>
                </c:pt>
                <c:pt idx="972">
                  <c:v>19.841367187500001</c:v>
                </c:pt>
                <c:pt idx="973">
                  <c:v>19.57427539063</c:v>
                </c:pt>
                <c:pt idx="974">
                  <c:v>19.57427539063</c:v>
                </c:pt>
                <c:pt idx="975">
                  <c:v>19.214103515629997</c:v>
                </c:pt>
                <c:pt idx="976">
                  <c:v>19.448681640629999</c:v>
                </c:pt>
                <c:pt idx="977">
                  <c:v>19.325332031249999</c:v>
                </c:pt>
                <c:pt idx="978">
                  <c:v>19.325332031249999</c:v>
                </c:pt>
                <c:pt idx="979">
                  <c:v>19.583656250000001</c:v>
                </c:pt>
                <c:pt idx="980">
                  <c:v>19.891574218750002</c:v>
                </c:pt>
                <c:pt idx="981">
                  <c:v>19.891574218750002</c:v>
                </c:pt>
                <c:pt idx="982">
                  <c:v>19.711908203129997</c:v>
                </c:pt>
                <c:pt idx="983">
                  <c:v>19.377380859379997</c:v>
                </c:pt>
                <c:pt idx="984">
                  <c:v>19.377380859379997</c:v>
                </c:pt>
                <c:pt idx="985">
                  <c:v>19.600816406250001</c:v>
                </c:pt>
                <c:pt idx="986">
                  <c:v>19.60198632813</c:v>
                </c:pt>
                <c:pt idx="987">
                  <c:v>19.60198632813</c:v>
                </c:pt>
                <c:pt idx="988">
                  <c:v>19.368679687499998</c:v>
                </c:pt>
                <c:pt idx="989">
                  <c:v>19.620466796879999</c:v>
                </c:pt>
                <c:pt idx="990">
                  <c:v>19.27256640625</c:v>
                </c:pt>
                <c:pt idx="991">
                  <c:v>19.54539453125</c:v>
                </c:pt>
                <c:pt idx="992">
                  <c:v>19.46744726563</c:v>
                </c:pt>
                <c:pt idx="993">
                  <c:v>19.46744726563</c:v>
                </c:pt>
                <c:pt idx="994">
                  <c:v>19.073935546879998</c:v>
                </c:pt>
                <c:pt idx="995">
                  <c:v>19.608068359379999</c:v>
                </c:pt>
                <c:pt idx="996">
                  <c:v>19.318169921879999</c:v>
                </c:pt>
                <c:pt idx="997">
                  <c:v>19.318169921879999</c:v>
                </c:pt>
                <c:pt idx="998">
                  <c:v>19.746841796879998</c:v>
                </c:pt>
                <c:pt idx="999">
                  <c:v>19.438433593749998</c:v>
                </c:pt>
                <c:pt idx="1000">
                  <c:v>19.550355468749999</c:v>
                </c:pt>
                <c:pt idx="1001">
                  <c:v>19.55551367188</c:v>
                </c:pt>
                <c:pt idx="1002">
                  <c:v>19.340238281249999</c:v>
                </c:pt>
                <c:pt idx="1003">
                  <c:v>19.340238281249999</c:v>
                </c:pt>
                <c:pt idx="1004">
                  <c:v>19.471671874999998</c:v>
                </c:pt>
                <c:pt idx="1005">
                  <c:v>19.277347656250001</c:v>
                </c:pt>
                <c:pt idx="1006">
                  <c:v>19.59808984375</c:v>
                </c:pt>
                <c:pt idx="1007">
                  <c:v>19.59808984375</c:v>
                </c:pt>
                <c:pt idx="1008">
                  <c:v>19.518324218749999</c:v>
                </c:pt>
                <c:pt idx="1009">
                  <c:v>18.906748046879997</c:v>
                </c:pt>
                <c:pt idx="1010">
                  <c:v>19.417447265629999</c:v>
                </c:pt>
                <c:pt idx="1011">
                  <c:v>19.26987890625</c:v>
                </c:pt>
                <c:pt idx="1012">
                  <c:v>19.436566406250002</c:v>
                </c:pt>
                <c:pt idx="1013">
                  <c:v>19.436566406250002</c:v>
                </c:pt>
                <c:pt idx="1014">
                  <c:v>19.535048828129998</c:v>
                </c:pt>
                <c:pt idx="1015">
                  <c:v>19.139531250000001</c:v>
                </c:pt>
                <c:pt idx="1016">
                  <c:v>19.139531250000001</c:v>
                </c:pt>
                <c:pt idx="1017">
                  <c:v>19.613445312500001</c:v>
                </c:pt>
                <c:pt idx="1018">
                  <c:v>19.545228515629997</c:v>
                </c:pt>
                <c:pt idx="1019">
                  <c:v>19.545228515629997</c:v>
                </c:pt>
                <c:pt idx="1020">
                  <c:v>19.164625000000001</c:v>
                </c:pt>
                <c:pt idx="1021">
                  <c:v>19.200953125000002</c:v>
                </c:pt>
                <c:pt idx="1022">
                  <c:v>19.200953125000002</c:v>
                </c:pt>
                <c:pt idx="1023">
                  <c:v>19.444859375</c:v>
                </c:pt>
                <c:pt idx="1024">
                  <c:v>19.059843749999999</c:v>
                </c:pt>
                <c:pt idx="1025">
                  <c:v>19.059843749999999</c:v>
                </c:pt>
                <c:pt idx="1026">
                  <c:v>19.636275390629997</c:v>
                </c:pt>
                <c:pt idx="1027">
                  <c:v>19.551699218749999</c:v>
                </c:pt>
                <c:pt idx="1028">
                  <c:v>19.551699218749999</c:v>
                </c:pt>
                <c:pt idx="1029">
                  <c:v>19.228628906250002</c:v>
                </c:pt>
                <c:pt idx="1030">
                  <c:v>19.207042968749999</c:v>
                </c:pt>
                <c:pt idx="1031">
                  <c:v>19.207042968749999</c:v>
                </c:pt>
                <c:pt idx="1032">
                  <c:v>19.723996093749999</c:v>
                </c:pt>
                <c:pt idx="1033">
                  <c:v>19.427458984379999</c:v>
                </c:pt>
                <c:pt idx="1034">
                  <c:v>19.680134765629997</c:v>
                </c:pt>
                <c:pt idx="1035">
                  <c:v>19.305962890629999</c:v>
                </c:pt>
                <c:pt idx="1036">
                  <c:v>19.37418554688</c:v>
                </c:pt>
                <c:pt idx="1037">
                  <c:v>19.37418554688</c:v>
                </c:pt>
                <c:pt idx="1038">
                  <c:v>19.693490234379997</c:v>
                </c:pt>
                <c:pt idx="1039">
                  <c:v>19.374605468750001</c:v>
                </c:pt>
                <c:pt idx="1040">
                  <c:v>19.716380859379999</c:v>
                </c:pt>
                <c:pt idx="1041">
                  <c:v>19.716380859379999</c:v>
                </c:pt>
                <c:pt idx="1042">
                  <c:v>19.425443359379997</c:v>
                </c:pt>
                <c:pt idx="1043">
                  <c:v>19.315337890629998</c:v>
                </c:pt>
                <c:pt idx="1044">
                  <c:v>19.676066406250001</c:v>
                </c:pt>
                <c:pt idx="1045">
                  <c:v>19.61161132813</c:v>
                </c:pt>
                <c:pt idx="1046">
                  <c:v>19.661359375</c:v>
                </c:pt>
                <c:pt idx="1047">
                  <c:v>19.661359375</c:v>
                </c:pt>
                <c:pt idx="1048">
                  <c:v>19.63959375</c:v>
                </c:pt>
                <c:pt idx="1049">
                  <c:v>19.7243125</c:v>
                </c:pt>
                <c:pt idx="1050">
                  <c:v>19.7243125</c:v>
                </c:pt>
                <c:pt idx="1051">
                  <c:v>19.744566406250001</c:v>
                </c:pt>
                <c:pt idx="1052">
                  <c:v>19.76502148438</c:v>
                </c:pt>
                <c:pt idx="1053">
                  <c:v>19.672044921879998</c:v>
                </c:pt>
                <c:pt idx="1054">
                  <c:v>19.172052734379999</c:v>
                </c:pt>
                <c:pt idx="1055">
                  <c:v>19.337078125000001</c:v>
                </c:pt>
                <c:pt idx="1056">
                  <c:v>19.337078125000001</c:v>
                </c:pt>
                <c:pt idx="1057">
                  <c:v>19.349949218750002</c:v>
                </c:pt>
                <c:pt idx="1058">
                  <c:v>19.15133203125</c:v>
                </c:pt>
                <c:pt idx="1059">
                  <c:v>19.463603515629998</c:v>
                </c:pt>
                <c:pt idx="1060">
                  <c:v>19.463603515629998</c:v>
                </c:pt>
                <c:pt idx="1061">
                  <c:v>19.114791015629997</c:v>
                </c:pt>
                <c:pt idx="1062">
                  <c:v>19.581703125000001</c:v>
                </c:pt>
                <c:pt idx="1063">
                  <c:v>19.468380859379998</c:v>
                </c:pt>
                <c:pt idx="1064">
                  <c:v>19.116794921879997</c:v>
                </c:pt>
                <c:pt idx="1065">
                  <c:v>19.621605468750001</c:v>
                </c:pt>
                <c:pt idx="1066">
                  <c:v>19.621605468750001</c:v>
                </c:pt>
                <c:pt idx="1067">
                  <c:v>19.154636718750002</c:v>
                </c:pt>
                <c:pt idx="1068">
                  <c:v>19.403509765629998</c:v>
                </c:pt>
                <c:pt idx="1069">
                  <c:v>19.215734375</c:v>
                </c:pt>
                <c:pt idx="1070">
                  <c:v>19.215734375</c:v>
                </c:pt>
                <c:pt idx="1071">
                  <c:v>19.49498242188</c:v>
                </c:pt>
                <c:pt idx="1072">
                  <c:v>19.49498242188</c:v>
                </c:pt>
                <c:pt idx="1073">
                  <c:v>19.10868554688</c:v>
                </c:pt>
                <c:pt idx="1074">
                  <c:v>19.453599609379999</c:v>
                </c:pt>
                <c:pt idx="1075">
                  <c:v>19.163652343750002</c:v>
                </c:pt>
                <c:pt idx="1076">
                  <c:v>19.163652343750002</c:v>
                </c:pt>
                <c:pt idx="1077">
                  <c:v>19.203634765629999</c:v>
                </c:pt>
                <c:pt idx="1078">
                  <c:v>19.324412109379999</c:v>
                </c:pt>
                <c:pt idx="1079">
                  <c:v>19.324412109379999</c:v>
                </c:pt>
                <c:pt idx="1080">
                  <c:v>19.17462890625</c:v>
                </c:pt>
                <c:pt idx="1081">
                  <c:v>19.373572265629999</c:v>
                </c:pt>
                <c:pt idx="1082">
                  <c:v>19.373572265629999</c:v>
                </c:pt>
                <c:pt idx="1083">
                  <c:v>19.172214843750002</c:v>
                </c:pt>
                <c:pt idx="1084">
                  <c:v>19.31072265625</c:v>
                </c:pt>
                <c:pt idx="1085">
                  <c:v>19.31072265625</c:v>
                </c:pt>
                <c:pt idx="1086">
                  <c:v>18.908484375</c:v>
                </c:pt>
                <c:pt idx="1087">
                  <c:v>19.462707031250002</c:v>
                </c:pt>
                <c:pt idx="1088">
                  <c:v>19.100121093750001</c:v>
                </c:pt>
                <c:pt idx="1089">
                  <c:v>19.085613281250001</c:v>
                </c:pt>
                <c:pt idx="1090">
                  <c:v>19.437402343750001</c:v>
                </c:pt>
                <c:pt idx="1091">
                  <c:v>19.437402343750001</c:v>
                </c:pt>
                <c:pt idx="1092">
                  <c:v>19.114714843750001</c:v>
                </c:pt>
                <c:pt idx="1093">
                  <c:v>19.460869140629999</c:v>
                </c:pt>
                <c:pt idx="1094">
                  <c:v>18.976480468750001</c:v>
                </c:pt>
                <c:pt idx="1095">
                  <c:v>18.976480468750001</c:v>
                </c:pt>
                <c:pt idx="1096">
                  <c:v>19.16434570313</c:v>
                </c:pt>
                <c:pt idx="1097">
                  <c:v>18.98247851563</c:v>
                </c:pt>
                <c:pt idx="1098">
                  <c:v>19.072212890629999</c:v>
                </c:pt>
                <c:pt idx="1099">
                  <c:v>18.963527343749998</c:v>
                </c:pt>
                <c:pt idx="1100">
                  <c:v>18.75047851563</c:v>
                </c:pt>
                <c:pt idx="1101">
                  <c:v>18.75047851563</c:v>
                </c:pt>
                <c:pt idx="1102">
                  <c:v>19.03630859375</c:v>
                </c:pt>
                <c:pt idx="1103">
                  <c:v>18.9638125</c:v>
                </c:pt>
                <c:pt idx="1104">
                  <c:v>18.9638125</c:v>
                </c:pt>
                <c:pt idx="1105">
                  <c:v>18.951097656249999</c:v>
                </c:pt>
                <c:pt idx="1106">
                  <c:v>18.376472656250002</c:v>
                </c:pt>
                <c:pt idx="1107">
                  <c:v>18.376472656250002</c:v>
                </c:pt>
                <c:pt idx="1108">
                  <c:v>18.508535156250002</c:v>
                </c:pt>
                <c:pt idx="1109">
                  <c:v>18.494294921879998</c:v>
                </c:pt>
                <c:pt idx="1110">
                  <c:v>18.494294921879998</c:v>
                </c:pt>
                <c:pt idx="1111">
                  <c:v>18.708066406250001</c:v>
                </c:pt>
                <c:pt idx="1112">
                  <c:v>19.01287109375</c:v>
                </c:pt>
                <c:pt idx="1113">
                  <c:v>18.70508398438</c:v>
                </c:pt>
                <c:pt idx="1114">
                  <c:v>18.70508398438</c:v>
                </c:pt>
                <c:pt idx="1115">
                  <c:v>18.7379140625</c:v>
                </c:pt>
                <c:pt idx="1116">
                  <c:v>18.639234375000001</c:v>
                </c:pt>
                <c:pt idx="1117">
                  <c:v>18.639234375000001</c:v>
                </c:pt>
                <c:pt idx="1118">
                  <c:v>19.008423828129999</c:v>
                </c:pt>
                <c:pt idx="1119">
                  <c:v>18.563599609379999</c:v>
                </c:pt>
                <c:pt idx="1120">
                  <c:v>18.563599609379999</c:v>
                </c:pt>
                <c:pt idx="1121">
                  <c:v>19.01045117188</c:v>
                </c:pt>
                <c:pt idx="1122">
                  <c:v>18.902644531250001</c:v>
                </c:pt>
                <c:pt idx="1123">
                  <c:v>18.902644531250001</c:v>
                </c:pt>
                <c:pt idx="1124">
                  <c:v>19.115816406250001</c:v>
                </c:pt>
                <c:pt idx="1125">
                  <c:v>18.58437304688</c:v>
                </c:pt>
                <c:pt idx="1126">
                  <c:v>18.58437304688</c:v>
                </c:pt>
                <c:pt idx="1127">
                  <c:v>19.05337890625</c:v>
                </c:pt>
                <c:pt idx="1128">
                  <c:v>18.863937499999999</c:v>
                </c:pt>
                <c:pt idx="1129">
                  <c:v>18.863937499999999</c:v>
                </c:pt>
                <c:pt idx="1130">
                  <c:v>19.201134765629998</c:v>
                </c:pt>
                <c:pt idx="1131">
                  <c:v>18.9884375</c:v>
                </c:pt>
                <c:pt idx="1132">
                  <c:v>18.79644335938</c:v>
                </c:pt>
                <c:pt idx="1133">
                  <c:v>19.182017578129997</c:v>
                </c:pt>
                <c:pt idx="1134">
                  <c:v>18.968441406250001</c:v>
                </c:pt>
                <c:pt idx="1135">
                  <c:v>18.968441406250001</c:v>
                </c:pt>
                <c:pt idx="1136">
                  <c:v>19.225900390629999</c:v>
                </c:pt>
                <c:pt idx="1137">
                  <c:v>19.303367187500001</c:v>
                </c:pt>
                <c:pt idx="1138">
                  <c:v>19.20354296875</c:v>
                </c:pt>
                <c:pt idx="1139">
                  <c:v>19.20354296875</c:v>
                </c:pt>
                <c:pt idx="1140">
                  <c:v>19.291394531249999</c:v>
                </c:pt>
                <c:pt idx="1141">
                  <c:v>18.994921874999999</c:v>
                </c:pt>
                <c:pt idx="1142">
                  <c:v>18.994921874999999</c:v>
                </c:pt>
                <c:pt idx="1143">
                  <c:v>18.79225390625</c:v>
                </c:pt>
                <c:pt idx="1144">
                  <c:v>18.801308593750001</c:v>
                </c:pt>
                <c:pt idx="1145">
                  <c:v>18.801308593750001</c:v>
                </c:pt>
                <c:pt idx="1146">
                  <c:v>19.157244140629999</c:v>
                </c:pt>
                <c:pt idx="1147">
                  <c:v>18.821828125</c:v>
                </c:pt>
                <c:pt idx="1148">
                  <c:v>19.147685546879998</c:v>
                </c:pt>
                <c:pt idx="1149">
                  <c:v>19.147685546879998</c:v>
                </c:pt>
                <c:pt idx="1150">
                  <c:v>18.9178828125</c:v>
                </c:pt>
                <c:pt idx="1151">
                  <c:v>18.9178828125</c:v>
                </c:pt>
                <c:pt idx="1152">
                  <c:v>18.79533984375</c:v>
                </c:pt>
                <c:pt idx="1153">
                  <c:v>18.64896679688</c:v>
                </c:pt>
                <c:pt idx="1154">
                  <c:v>19.125066406249999</c:v>
                </c:pt>
                <c:pt idx="1155">
                  <c:v>19.125066406249999</c:v>
                </c:pt>
                <c:pt idx="1156">
                  <c:v>18.685761718750001</c:v>
                </c:pt>
                <c:pt idx="1157">
                  <c:v>19.068181640629998</c:v>
                </c:pt>
                <c:pt idx="1158">
                  <c:v>19.068181640629998</c:v>
                </c:pt>
                <c:pt idx="1159">
                  <c:v>18.57169726563</c:v>
                </c:pt>
                <c:pt idx="1160">
                  <c:v>18.57169726563</c:v>
                </c:pt>
                <c:pt idx="1161">
                  <c:v>18.193638671879999</c:v>
                </c:pt>
                <c:pt idx="1162">
                  <c:v>18.546455078129998</c:v>
                </c:pt>
                <c:pt idx="1163">
                  <c:v>18.546455078129998</c:v>
                </c:pt>
                <c:pt idx="1164">
                  <c:v>18.59784765625</c:v>
                </c:pt>
                <c:pt idx="1165">
                  <c:v>18.756125000000001</c:v>
                </c:pt>
                <c:pt idx="1166">
                  <c:v>18.799818359379998</c:v>
                </c:pt>
                <c:pt idx="1167">
                  <c:v>18.746423828129998</c:v>
                </c:pt>
                <c:pt idx="1168">
                  <c:v>18.843400390629998</c:v>
                </c:pt>
                <c:pt idx="1169">
                  <c:v>18.843400390629998</c:v>
                </c:pt>
                <c:pt idx="1170">
                  <c:v>18.728980468749999</c:v>
                </c:pt>
                <c:pt idx="1171">
                  <c:v>18.499675781250001</c:v>
                </c:pt>
                <c:pt idx="1172">
                  <c:v>18.499675781250001</c:v>
                </c:pt>
                <c:pt idx="1173">
                  <c:v>18.683064453129997</c:v>
                </c:pt>
                <c:pt idx="1174">
                  <c:v>18.72120703125</c:v>
                </c:pt>
                <c:pt idx="1175">
                  <c:v>19.145859375000001</c:v>
                </c:pt>
                <c:pt idx="1176">
                  <c:v>18.731951171879999</c:v>
                </c:pt>
                <c:pt idx="1177">
                  <c:v>18.988289062500002</c:v>
                </c:pt>
                <c:pt idx="1178">
                  <c:v>19.20481640625</c:v>
                </c:pt>
                <c:pt idx="1179">
                  <c:v>19.20481640625</c:v>
                </c:pt>
                <c:pt idx="1180">
                  <c:v>18.720347656249999</c:v>
                </c:pt>
                <c:pt idx="1181">
                  <c:v>18.925181640629997</c:v>
                </c:pt>
                <c:pt idx="1182">
                  <c:v>18.925181640629997</c:v>
                </c:pt>
                <c:pt idx="1183">
                  <c:v>18.831148437500001</c:v>
                </c:pt>
                <c:pt idx="1184">
                  <c:v>18.782519531249999</c:v>
                </c:pt>
                <c:pt idx="1185">
                  <c:v>18.782519531249999</c:v>
                </c:pt>
                <c:pt idx="1186">
                  <c:v>18.860779296879997</c:v>
                </c:pt>
                <c:pt idx="1187">
                  <c:v>18.97930078125</c:v>
                </c:pt>
                <c:pt idx="1188">
                  <c:v>18.97930078125</c:v>
                </c:pt>
                <c:pt idx="1189">
                  <c:v>18.699937500000001</c:v>
                </c:pt>
                <c:pt idx="1190">
                  <c:v>18.873714843750001</c:v>
                </c:pt>
                <c:pt idx="1191">
                  <c:v>18.952615234379998</c:v>
                </c:pt>
                <c:pt idx="1192">
                  <c:v>18.952615234379998</c:v>
                </c:pt>
                <c:pt idx="1193">
                  <c:v>19.19003320313</c:v>
                </c:pt>
                <c:pt idx="1194">
                  <c:v>19.19003320313</c:v>
                </c:pt>
                <c:pt idx="1195">
                  <c:v>18.927761718749998</c:v>
                </c:pt>
                <c:pt idx="1196">
                  <c:v>19.161207031250001</c:v>
                </c:pt>
                <c:pt idx="1197">
                  <c:v>19.075226562499999</c:v>
                </c:pt>
                <c:pt idx="1198">
                  <c:v>19.075226562499999</c:v>
                </c:pt>
                <c:pt idx="1199">
                  <c:v>18.950671875000001</c:v>
                </c:pt>
                <c:pt idx="1200">
                  <c:v>19.28363671875</c:v>
                </c:pt>
                <c:pt idx="1201">
                  <c:v>18.678386718750001</c:v>
                </c:pt>
                <c:pt idx="1202">
                  <c:v>18.596550781249999</c:v>
                </c:pt>
                <c:pt idx="1203">
                  <c:v>18.875589843749999</c:v>
                </c:pt>
                <c:pt idx="1204">
                  <c:v>18.875589843749999</c:v>
                </c:pt>
                <c:pt idx="1205">
                  <c:v>18.9440390625</c:v>
                </c:pt>
                <c:pt idx="1206">
                  <c:v>19.195390625000002</c:v>
                </c:pt>
                <c:pt idx="1207">
                  <c:v>19.195390625000002</c:v>
                </c:pt>
                <c:pt idx="1208">
                  <c:v>19.009</c:v>
                </c:pt>
                <c:pt idx="1209">
                  <c:v>19.362349609379997</c:v>
                </c:pt>
                <c:pt idx="1210">
                  <c:v>19.249019531249999</c:v>
                </c:pt>
                <c:pt idx="1211">
                  <c:v>18.955826171879998</c:v>
                </c:pt>
                <c:pt idx="1212">
                  <c:v>19.462582031250001</c:v>
                </c:pt>
                <c:pt idx="1213">
                  <c:v>19.462582031250001</c:v>
                </c:pt>
                <c:pt idx="1214">
                  <c:v>18.96098828125</c:v>
                </c:pt>
                <c:pt idx="1215">
                  <c:v>19.192394531249999</c:v>
                </c:pt>
                <c:pt idx="1216">
                  <c:v>19.081007812500001</c:v>
                </c:pt>
                <c:pt idx="1217">
                  <c:v>19.081007812500001</c:v>
                </c:pt>
                <c:pt idx="1218">
                  <c:v>19.292205078129999</c:v>
                </c:pt>
                <c:pt idx="1219">
                  <c:v>19.49158398438</c:v>
                </c:pt>
                <c:pt idx="1220">
                  <c:v>19.04666796875</c:v>
                </c:pt>
                <c:pt idx="1221">
                  <c:v>19.171169921879997</c:v>
                </c:pt>
                <c:pt idx="1222">
                  <c:v>19.119314453129999</c:v>
                </c:pt>
                <c:pt idx="1223">
                  <c:v>19.119314453129999</c:v>
                </c:pt>
                <c:pt idx="1224">
                  <c:v>19.20607421875</c:v>
                </c:pt>
                <c:pt idx="1225">
                  <c:v>19.449613281249999</c:v>
                </c:pt>
                <c:pt idx="1226">
                  <c:v>19.091750000000001</c:v>
                </c:pt>
                <c:pt idx="1227">
                  <c:v>19.091750000000001</c:v>
                </c:pt>
                <c:pt idx="1228">
                  <c:v>19.403761718750001</c:v>
                </c:pt>
                <c:pt idx="1229">
                  <c:v>19.182785156249999</c:v>
                </c:pt>
                <c:pt idx="1230">
                  <c:v>19.446970703129999</c:v>
                </c:pt>
                <c:pt idx="1231">
                  <c:v>19.160978515629999</c:v>
                </c:pt>
                <c:pt idx="1232">
                  <c:v>18.949246093749998</c:v>
                </c:pt>
                <c:pt idx="1233">
                  <c:v>18.949246093749998</c:v>
                </c:pt>
                <c:pt idx="1234">
                  <c:v>19.276585937499998</c:v>
                </c:pt>
                <c:pt idx="1235">
                  <c:v>19.0723359375</c:v>
                </c:pt>
                <c:pt idx="1236">
                  <c:v>19.0723359375</c:v>
                </c:pt>
                <c:pt idx="1237">
                  <c:v>19.555152343749999</c:v>
                </c:pt>
                <c:pt idx="1238">
                  <c:v>19.21090234375</c:v>
                </c:pt>
                <c:pt idx="1239">
                  <c:v>19.21090234375</c:v>
                </c:pt>
                <c:pt idx="1240">
                  <c:v>19.40847070313</c:v>
                </c:pt>
                <c:pt idx="1241">
                  <c:v>19.166634765629997</c:v>
                </c:pt>
                <c:pt idx="1242">
                  <c:v>19.166634765629997</c:v>
                </c:pt>
                <c:pt idx="1243">
                  <c:v>19.200722656250001</c:v>
                </c:pt>
                <c:pt idx="1244">
                  <c:v>19.146105468750001</c:v>
                </c:pt>
                <c:pt idx="1245">
                  <c:v>19.048552734379999</c:v>
                </c:pt>
                <c:pt idx="1246">
                  <c:v>19.757515625</c:v>
                </c:pt>
                <c:pt idx="1247">
                  <c:v>19.232458984379999</c:v>
                </c:pt>
                <c:pt idx="1248">
                  <c:v>19.232458984379999</c:v>
                </c:pt>
                <c:pt idx="1249">
                  <c:v>19.562412109379999</c:v>
                </c:pt>
                <c:pt idx="1250">
                  <c:v>19.55626367188</c:v>
                </c:pt>
                <c:pt idx="1251">
                  <c:v>19.55669140625</c:v>
                </c:pt>
                <c:pt idx="1252">
                  <c:v>19.55669140625</c:v>
                </c:pt>
                <c:pt idx="1253">
                  <c:v>19.37766796875</c:v>
                </c:pt>
                <c:pt idx="1254">
                  <c:v>19.12119921875</c:v>
                </c:pt>
                <c:pt idx="1255">
                  <c:v>19.651738281250001</c:v>
                </c:pt>
                <c:pt idx="1256">
                  <c:v>19.181099609379999</c:v>
                </c:pt>
                <c:pt idx="1257">
                  <c:v>19.377966796879999</c:v>
                </c:pt>
                <c:pt idx="1258">
                  <c:v>19.377966796879999</c:v>
                </c:pt>
                <c:pt idx="1259">
                  <c:v>19.688541015629998</c:v>
                </c:pt>
                <c:pt idx="1260">
                  <c:v>19.205535156250001</c:v>
                </c:pt>
                <c:pt idx="1261">
                  <c:v>19.205535156250001</c:v>
                </c:pt>
                <c:pt idx="1262">
                  <c:v>19.549988281249998</c:v>
                </c:pt>
                <c:pt idx="1263">
                  <c:v>19.701140625000001</c:v>
                </c:pt>
                <c:pt idx="1264">
                  <c:v>19.701140625000001</c:v>
                </c:pt>
                <c:pt idx="1265">
                  <c:v>19.423994140629997</c:v>
                </c:pt>
                <c:pt idx="1266">
                  <c:v>19.37</c:v>
                </c:pt>
                <c:pt idx="1267">
                  <c:v>19.37</c:v>
                </c:pt>
                <c:pt idx="1268">
                  <c:v>19.693751953129997</c:v>
                </c:pt>
                <c:pt idx="1269">
                  <c:v>19.427734375</c:v>
                </c:pt>
                <c:pt idx="1270">
                  <c:v>19.653580078129998</c:v>
                </c:pt>
                <c:pt idx="1271">
                  <c:v>19.653580078129998</c:v>
                </c:pt>
                <c:pt idx="1272">
                  <c:v>19.690144531249999</c:v>
                </c:pt>
                <c:pt idx="1273">
                  <c:v>19.690144531249999</c:v>
                </c:pt>
                <c:pt idx="1274">
                  <c:v>19.845695312499998</c:v>
                </c:pt>
                <c:pt idx="1275">
                  <c:v>19.559474609379997</c:v>
                </c:pt>
                <c:pt idx="1276">
                  <c:v>19.889968750000001</c:v>
                </c:pt>
                <c:pt idx="1277">
                  <c:v>19.889968750000001</c:v>
                </c:pt>
                <c:pt idx="1278">
                  <c:v>19.431753906250002</c:v>
                </c:pt>
                <c:pt idx="1279">
                  <c:v>19.571460937499999</c:v>
                </c:pt>
                <c:pt idx="1280">
                  <c:v>19.571460937499999</c:v>
                </c:pt>
                <c:pt idx="1281">
                  <c:v>19.44774414063</c:v>
                </c:pt>
                <c:pt idx="1282">
                  <c:v>19.82005078125</c:v>
                </c:pt>
                <c:pt idx="1283">
                  <c:v>19.82005078125</c:v>
                </c:pt>
                <c:pt idx="1284">
                  <c:v>19.45202734375</c:v>
                </c:pt>
                <c:pt idx="1285">
                  <c:v>19.21623828125</c:v>
                </c:pt>
                <c:pt idx="1286">
                  <c:v>19.636882812500001</c:v>
                </c:pt>
                <c:pt idx="1287">
                  <c:v>19.636882812500001</c:v>
                </c:pt>
                <c:pt idx="1288">
                  <c:v>19.274984374999999</c:v>
                </c:pt>
                <c:pt idx="1289">
                  <c:v>19.591566406249999</c:v>
                </c:pt>
                <c:pt idx="1290">
                  <c:v>19.467521484379997</c:v>
                </c:pt>
                <c:pt idx="1291">
                  <c:v>19.311839843750001</c:v>
                </c:pt>
                <c:pt idx="1292">
                  <c:v>19.63198242188</c:v>
                </c:pt>
                <c:pt idx="1293">
                  <c:v>19.63198242188</c:v>
                </c:pt>
                <c:pt idx="1294">
                  <c:v>19.709183593750002</c:v>
                </c:pt>
                <c:pt idx="1295">
                  <c:v>19.700269531250001</c:v>
                </c:pt>
                <c:pt idx="1296">
                  <c:v>19.789714843750001</c:v>
                </c:pt>
                <c:pt idx="1297">
                  <c:v>19.789714843750001</c:v>
                </c:pt>
                <c:pt idx="1298">
                  <c:v>19.572203125000001</c:v>
                </c:pt>
                <c:pt idx="1299">
                  <c:v>19.46827734375</c:v>
                </c:pt>
                <c:pt idx="1300">
                  <c:v>19.946277343750001</c:v>
                </c:pt>
                <c:pt idx="1301">
                  <c:v>19.946277343750001</c:v>
                </c:pt>
                <c:pt idx="1302">
                  <c:v>19.668093750000001</c:v>
                </c:pt>
                <c:pt idx="1303">
                  <c:v>19.982138671879998</c:v>
                </c:pt>
                <c:pt idx="1304">
                  <c:v>19.982138671879998</c:v>
                </c:pt>
                <c:pt idx="1305">
                  <c:v>19.914476562499999</c:v>
                </c:pt>
                <c:pt idx="1306">
                  <c:v>20.284394531250001</c:v>
                </c:pt>
                <c:pt idx="1307">
                  <c:v>20.042523437500002</c:v>
                </c:pt>
                <c:pt idx="1308">
                  <c:v>19.591357421879998</c:v>
                </c:pt>
                <c:pt idx="1309">
                  <c:v>19.99441796875</c:v>
                </c:pt>
                <c:pt idx="1310">
                  <c:v>20.166681640629999</c:v>
                </c:pt>
                <c:pt idx="1311">
                  <c:v>20.166681640629999</c:v>
                </c:pt>
                <c:pt idx="1312">
                  <c:v>19.82078515625</c:v>
                </c:pt>
                <c:pt idx="1313">
                  <c:v>20.001166015629998</c:v>
                </c:pt>
                <c:pt idx="1314">
                  <c:v>20.001166015629998</c:v>
                </c:pt>
                <c:pt idx="1315">
                  <c:v>19.570099609379998</c:v>
                </c:pt>
                <c:pt idx="1316">
                  <c:v>19.913376953129998</c:v>
                </c:pt>
                <c:pt idx="1317">
                  <c:v>19.576556640629999</c:v>
                </c:pt>
                <c:pt idx="1318">
                  <c:v>19.603009765629999</c:v>
                </c:pt>
                <c:pt idx="1319">
                  <c:v>19.53526171875</c:v>
                </c:pt>
                <c:pt idx="1320">
                  <c:v>19.53526171875</c:v>
                </c:pt>
                <c:pt idx="1321">
                  <c:v>19.359066406250001</c:v>
                </c:pt>
                <c:pt idx="1322">
                  <c:v>19.839980468749999</c:v>
                </c:pt>
                <c:pt idx="1323">
                  <c:v>19.46827734375</c:v>
                </c:pt>
                <c:pt idx="1324">
                  <c:v>19.46827734375</c:v>
                </c:pt>
                <c:pt idx="1325">
                  <c:v>19.947015624999999</c:v>
                </c:pt>
                <c:pt idx="1326">
                  <c:v>19.947015624999999</c:v>
                </c:pt>
                <c:pt idx="1327">
                  <c:v>19.680652343750001</c:v>
                </c:pt>
                <c:pt idx="1328">
                  <c:v>19.98021289063</c:v>
                </c:pt>
                <c:pt idx="1329">
                  <c:v>19.46294726563</c:v>
                </c:pt>
                <c:pt idx="1330">
                  <c:v>19.46294726563</c:v>
                </c:pt>
                <c:pt idx="1331">
                  <c:v>19.696652343749999</c:v>
                </c:pt>
                <c:pt idx="1332">
                  <c:v>19.72982421875</c:v>
                </c:pt>
                <c:pt idx="1333">
                  <c:v>19.5644375</c:v>
                </c:pt>
                <c:pt idx="1334">
                  <c:v>19.854757812500001</c:v>
                </c:pt>
                <c:pt idx="1335">
                  <c:v>19.342105468749999</c:v>
                </c:pt>
                <c:pt idx="1336">
                  <c:v>19.342105468749999</c:v>
                </c:pt>
                <c:pt idx="1337">
                  <c:v>19.766402343749998</c:v>
                </c:pt>
                <c:pt idx="1338">
                  <c:v>19.289044921879999</c:v>
                </c:pt>
                <c:pt idx="1339">
                  <c:v>19.289044921879999</c:v>
                </c:pt>
                <c:pt idx="1340">
                  <c:v>19.192234375000002</c:v>
                </c:pt>
                <c:pt idx="1341">
                  <c:v>19.216949218749999</c:v>
                </c:pt>
                <c:pt idx="1342">
                  <c:v>19.10294140625</c:v>
                </c:pt>
                <c:pt idx="1343">
                  <c:v>19.356718749999999</c:v>
                </c:pt>
                <c:pt idx="1344">
                  <c:v>19.2971171875</c:v>
                </c:pt>
                <c:pt idx="1345">
                  <c:v>19.2971171875</c:v>
                </c:pt>
                <c:pt idx="1346">
                  <c:v>19.419734375000001</c:v>
                </c:pt>
                <c:pt idx="1347">
                  <c:v>19.576105468750001</c:v>
                </c:pt>
                <c:pt idx="1348">
                  <c:v>19.679937500000001</c:v>
                </c:pt>
                <c:pt idx="1349">
                  <c:v>19.679937500000001</c:v>
                </c:pt>
                <c:pt idx="1350">
                  <c:v>19.63029101563</c:v>
                </c:pt>
                <c:pt idx="1351">
                  <c:v>19.222746093750001</c:v>
                </c:pt>
                <c:pt idx="1352">
                  <c:v>19.533404296879997</c:v>
                </c:pt>
                <c:pt idx="1353">
                  <c:v>19.232048828129997</c:v>
                </c:pt>
                <c:pt idx="1354">
                  <c:v>19.429515625000001</c:v>
                </c:pt>
                <c:pt idx="1355">
                  <c:v>19.429515625000001</c:v>
                </c:pt>
                <c:pt idx="1356">
                  <c:v>19.585898437499999</c:v>
                </c:pt>
                <c:pt idx="1357">
                  <c:v>19.365951171879999</c:v>
                </c:pt>
                <c:pt idx="1358">
                  <c:v>19.365951171879999</c:v>
                </c:pt>
                <c:pt idx="1359">
                  <c:v>18.818347656250001</c:v>
                </c:pt>
                <c:pt idx="1360">
                  <c:v>19.225453125000001</c:v>
                </c:pt>
                <c:pt idx="1361">
                  <c:v>19.009910156250001</c:v>
                </c:pt>
                <c:pt idx="1362">
                  <c:v>19.26095898438</c:v>
                </c:pt>
                <c:pt idx="1363">
                  <c:v>19.26095898438</c:v>
                </c:pt>
                <c:pt idx="1364">
                  <c:v>19.40042578125</c:v>
                </c:pt>
                <c:pt idx="1365">
                  <c:v>18.97797265625</c:v>
                </c:pt>
                <c:pt idx="1366">
                  <c:v>18.97797265625</c:v>
                </c:pt>
                <c:pt idx="1367">
                  <c:v>19.176539062500002</c:v>
                </c:pt>
                <c:pt idx="1368">
                  <c:v>18.820925781250001</c:v>
                </c:pt>
                <c:pt idx="1369">
                  <c:v>18.918349609379998</c:v>
                </c:pt>
                <c:pt idx="1370">
                  <c:v>19.305726562499999</c:v>
                </c:pt>
                <c:pt idx="1371">
                  <c:v>19.117119140629999</c:v>
                </c:pt>
                <c:pt idx="1372">
                  <c:v>19.536578124999998</c:v>
                </c:pt>
                <c:pt idx="1373">
                  <c:v>19.536578124999998</c:v>
                </c:pt>
                <c:pt idx="1374">
                  <c:v>19.07457226563</c:v>
                </c:pt>
                <c:pt idx="1375">
                  <c:v>19.008523437499999</c:v>
                </c:pt>
                <c:pt idx="1376">
                  <c:v>19.008523437499999</c:v>
                </c:pt>
                <c:pt idx="1377">
                  <c:v>19.09250195313</c:v>
                </c:pt>
                <c:pt idx="1378">
                  <c:v>18.90171484375</c:v>
                </c:pt>
                <c:pt idx="1379">
                  <c:v>19.223806640629999</c:v>
                </c:pt>
                <c:pt idx="1380">
                  <c:v>18.97870703125</c:v>
                </c:pt>
                <c:pt idx="1381">
                  <c:v>19.335531249999999</c:v>
                </c:pt>
                <c:pt idx="1382">
                  <c:v>19.335531249999999</c:v>
                </c:pt>
                <c:pt idx="1383">
                  <c:v>19.398605468749999</c:v>
                </c:pt>
                <c:pt idx="1384">
                  <c:v>19.471167968749999</c:v>
                </c:pt>
                <c:pt idx="1385">
                  <c:v>19.471167968749999</c:v>
                </c:pt>
                <c:pt idx="1386">
                  <c:v>19.36649414063</c:v>
                </c:pt>
                <c:pt idx="1387">
                  <c:v>18.901945312500001</c:v>
                </c:pt>
                <c:pt idx="1388">
                  <c:v>18.901945312500001</c:v>
                </c:pt>
                <c:pt idx="1389">
                  <c:v>18.71606640625</c:v>
                </c:pt>
                <c:pt idx="1390">
                  <c:v>18.915066406249998</c:v>
                </c:pt>
                <c:pt idx="1391">
                  <c:v>19.266525390629997</c:v>
                </c:pt>
                <c:pt idx="1392">
                  <c:v>19.266525390629997</c:v>
                </c:pt>
                <c:pt idx="1393">
                  <c:v>18.85469921875</c:v>
                </c:pt>
                <c:pt idx="1394">
                  <c:v>19.272300781249999</c:v>
                </c:pt>
                <c:pt idx="1395">
                  <c:v>19.272300781249999</c:v>
                </c:pt>
                <c:pt idx="1396">
                  <c:v>18.984857421879997</c:v>
                </c:pt>
                <c:pt idx="1397">
                  <c:v>19.047300781250001</c:v>
                </c:pt>
                <c:pt idx="1398">
                  <c:v>19.047300781250001</c:v>
                </c:pt>
                <c:pt idx="1399">
                  <c:v>18.869917968749998</c:v>
                </c:pt>
                <c:pt idx="1400">
                  <c:v>19.143175781250001</c:v>
                </c:pt>
                <c:pt idx="1401">
                  <c:v>19.143175781250001</c:v>
                </c:pt>
                <c:pt idx="1402">
                  <c:v>18.897488281249998</c:v>
                </c:pt>
                <c:pt idx="1403">
                  <c:v>19.107621093750002</c:v>
                </c:pt>
                <c:pt idx="1404">
                  <c:v>19.083708984379999</c:v>
                </c:pt>
                <c:pt idx="1405">
                  <c:v>18.753027343749999</c:v>
                </c:pt>
                <c:pt idx="1406">
                  <c:v>19.02887890625</c:v>
                </c:pt>
                <c:pt idx="1407">
                  <c:v>19.02887890625</c:v>
                </c:pt>
                <c:pt idx="1408">
                  <c:v>18.722212890629997</c:v>
                </c:pt>
                <c:pt idx="1409">
                  <c:v>18.894072265629998</c:v>
                </c:pt>
                <c:pt idx="1410">
                  <c:v>18.760962890629997</c:v>
                </c:pt>
                <c:pt idx="1411">
                  <c:v>18.760962890629997</c:v>
                </c:pt>
                <c:pt idx="1412">
                  <c:v>18.964865234379999</c:v>
                </c:pt>
                <c:pt idx="1413">
                  <c:v>18.964865234379999</c:v>
                </c:pt>
                <c:pt idx="1414">
                  <c:v>18.80218164063</c:v>
                </c:pt>
                <c:pt idx="1415">
                  <c:v>18.692380859379998</c:v>
                </c:pt>
                <c:pt idx="1416">
                  <c:v>18.692380859379998</c:v>
                </c:pt>
                <c:pt idx="1417">
                  <c:v>18.440945312499998</c:v>
                </c:pt>
                <c:pt idx="1418">
                  <c:v>18.759214843750001</c:v>
                </c:pt>
                <c:pt idx="1419">
                  <c:v>18.759214843750001</c:v>
                </c:pt>
                <c:pt idx="1420">
                  <c:v>18.982898437500001</c:v>
                </c:pt>
                <c:pt idx="1421">
                  <c:v>18.812527343749998</c:v>
                </c:pt>
                <c:pt idx="1422">
                  <c:v>18.997068359379998</c:v>
                </c:pt>
                <c:pt idx="1423">
                  <c:v>18.997068359379998</c:v>
                </c:pt>
                <c:pt idx="1424">
                  <c:v>18.62224609375</c:v>
                </c:pt>
                <c:pt idx="1425">
                  <c:v>18.959474609379999</c:v>
                </c:pt>
                <c:pt idx="1426">
                  <c:v>18.651363281249999</c:v>
                </c:pt>
                <c:pt idx="1427">
                  <c:v>18.651363281249999</c:v>
                </c:pt>
                <c:pt idx="1428">
                  <c:v>18.44165234375</c:v>
                </c:pt>
                <c:pt idx="1429">
                  <c:v>18.927349609379998</c:v>
                </c:pt>
                <c:pt idx="1430">
                  <c:v>18.6527109375</c:v>
                </c:pt>
                <c:pt idx="1431">
                  <c:v>18.893371093750002</c:v>
                </c:pt>
                <c:pt idx="1432">
                  <c:v>18.893371093750002</c:v>
                </c:pt>
                <c:pt idx="1433">
                  <c:v>18.05794921875</c:v>
                </c:pt>
                <c:pt idx="1434">
                  <c:v>16.21078125</c:v>
                </c:pt>
                <c:pt idx="1435">
                  <c:v>13.763611328130001</c:v>
                </c:pt>
                <c:pt idx="1436">
                  <c:v>13.763611328130001</c:v>
                </c:pt>
                <c:pt idx="1437">
                  <c:v>10.93541699219</c:v>
                </c:pt>
                <c:pt idx="1438">
                  <c:v>9.8170605468800005</c:v>
                </c:pt>
                <c:pt idx="1439">
                  <c:v>9.8170605468800005</c:v>
                </c:pt>
                <c:pt idx="1440">
                  <c:v>8.97348242188</c:v>
                </c:pt>
                <c:pt idx="1441">
                  <c:v>8.2735537109399999</c:v>
                </c:pt>
                <c:pt idx="1442">
                  <c:v>8.2735537109399999</c:v>
                </c:pt>
                <c:pt idx="1443">
                  <c:v>7.3305927734400003</c:v>
                </c:pt>
                <c:pt idx="1444">
                  <c:v>6.80930761719</c:v>
                </c:pt>
                <c:pt idx="1445">
                  <c:v>6.3794682617199996</c:v>
                </c:pt>
                <c:pt idx="1446">
                  <c:v>5.7548916015599998</c:v>
                </c:pt>
                <c:pt idx="1447">
                  <c:v>5.10533642578</c:v>
                </c:pt>
                <c:pt idx="1448">
                  <c:v>5.10533642578</c:v>
                </c:pt>
                <c:pt idx="1449">
                  <c:v>4.3006113281300005</c:v>
                </c:pt>
                <c:pt idx="1450">
                  <c:v>3.38974267578</c:v>
                </c:pt>
                <c:pt idx="1451">
                  <c:v>3.38974267578</c:v>
                </c:pt>
                <c:pt idx="1452">
                  <c:v>2.7272019043000002</c:v>
                </c:pt>
                <c:pt idx="1453">
                  <c:v>2.0815268554699999</c:v>
                </c:pt>
                <c:pt idx="1454">
                  <c:v>1.56278845215</c:v>
                </c:pt>
                <c:pt idx="1455">
                  <c:v>1.3181640625</c:v>
                </c:pt>
                <c:pt idx="1456">
                  <c:v>1.1981721191399999</c:v>
                </c:pt>
                <c:pt idx="1457">
                  <c:v>1.1981721191399999</c:v>
                </c:pt>
                <c:pt idx="1458">
                  <c:v>1.0272320556600001</c:v>
                </c:pt>
                <c:pt idx="1459">
                  <c:v>0.93854919433999995</c:v>
                </c:pt>
                <c:pt idx="1460">
                  <c:v>0.93854919433999995</c:v>
                </c:pt>
                <c:pt idx="1461">
                  <c:v>0.77115295409999995</c:v>
                </c:pt>
                <c:pt idx="1462">
                  <c:v>0.64853094481999995</c:v>
                </c:pt>
                <c:pt idx="1463">
                  <c:v>0.64853094481999995</c:v>
                </c:pt>
                <c:pt idx="1464">
                  <c:v>0.69907208251999997</c:v>
                </c:pt>
                <c:pt idx="1465">
                  <c:v>0.64535253906000001</c:v>
                </c:pt>
                <c:pt idx="1466">
                  <c:v>0.48635098266999999</c:v>
                </c:pt>
                <c:pt idx="1467">
                  <c:v>0.48635098266999999</c:v>
                </c:pt>
                <c:pt idx="1468">
                  <c:v>0.70611120605</c:v>
                </c:pt>
                <c:pt idx="1469">
                  <c:v>0.71216394042999998</c:v>
                </c:pt>
                <c:pt idx="1470">
                  <c:v>0.71216394042999998</c:v>
                </c:pt>
                <c:pt idx="1471">
                  <c:v>0.89408526611000005</c:v>
                </c:pt>
                <c:pt idx="1472">
                  <c:v>0.89408526611000005</c:v>
                </c:pt>
                <c:pt idx="1473">
                  <c:v>0.85200469970999992</c:v>
                </c:pt>
                <c:pt idx="1474">
                  <c:v>0.94133007812999991</c:v>
                </c:pt>
                <c:pt idx="1475">
                  <c:v>0.86744006348000002</c:v>
                </c:pt>
                <c:pt idx="1476">
                  <c:v>0.86744006348000002</c:v>
                </c:pt>
                <c:pt idx="1477">
                  <c:v>0.95402703856999993</c:v>
                </c:pt>
                <c:pt idx="1478">
                  <c:v>0.93512042236000004</c:v>
                </c:pt>
                <c:pt idx="1479">
                  <c:v>0.71298382567999996</c:v>
                </c:pt>
                <c:pt idx="1480">
                  <c:v>0.82814520264000002</c:v>
                </c:pt>
                <c:pt idx="1481">
                  <c:v>0.80670300293000008</c:v>
                </c:pt>
                <c:pt idx="1482">
                  <c:v>0.80670300293000008</c:v>
                </c:pt>
                <c:pt idx="1483">
                  <c:v>0.77968872069999995</c:v>
                </c:pt>
                <c:pt idx="1484">
                  <c:v>0.79910064696999994</c:v>
                </c:pt>
                <c:pt idx="1485">
                  <c:v>0.87259313964999996</c:v>
                </c:pt>
                <c:pt idx="1486">
                  <c:v>0.87259313964999996</c:v>
                </c:pt>
                <c:pt idx="1487">
                  <c:v>0.83311407470999999</c:v>
                </c:pt>
                <c:pt idx="1488">
                  <c:v>0.61313830566000005</c:v>
                </c:pt>
                <c:pt idx="1489">
                  <c:v>0.85329870604999991</c:v>
                </c:pt>
                <c:pt idx="1490">
                  <c:v>0.92984100341999998</c:v>
                </c:pt>
                <c:pt idx="1491">
                  <c:v>0.76144805908000002</c:v>
                </c:pt>
                <c:pt idx="1492">
                  <c:v>0.76144805908000002</c:v>
                </c:pt>
                <c:pt idx="1493">
                  <c:v>0.81381121826000002</c:v>
                </c:pt>
                <c:pt idx="1494">
                  <c:v>0.89451239013999995</c:v>
                </c:pt>
                <c:pt idx="1495">
                  <c:v>0.89451239013999995</c:v>
                </c:pt>
                <c:pt idx="1496">
                  <c:v>0.89385534668</c:v>
                </c:pt>
                <c:pt idx="1497">
                  <c:v>0.92621325684</c:v>
                </c:pt>
                <c:pt idx="1498">
                  <c:v>0.92621325684</c:v>
                </c:pt>
                <c:pt idx="1499">
                  <c:v>0.93512255859000004</c:v>
                </c:pt>
                <c:pt idx="1500">
                  <c:v>0.75076092529000005</c:v>
                </c:pt>
                <c:pt idx="1501">
                  <c:v>0.75076092529000005</c:v>
                </c:pt>
                <c:pt idx="1502">
                  <c:v>0.74037707520000007</c:v>
                </c:pt>
                <c:pt idx="1503">
                  <c:v>0.61464782714999999</c:v>
                </c:pt>
                <c:pt idx="1504">
                  <c:v>0.74075909423999997</c:v>
                </c:pt>
                <c:pt idx="1505">
                  <c:v>0.61919146728999996</c:v>
                </c:pt>
                <c:pt idx="1506">
                  <c:v>0.64529669189000005</c:v>
                </c:pt>
                <c:pt idx="1507">
                  <c:v>0.64529669189000005</c:v>
                </c:pt>
                <c:pt idx="1508">
                  <c:v>0.72554315185999996</c:v>
                </c:pt>
                <c:pt idx="1509">
                  <c:v>0.70711193848000009</c:v>
                </c:pt>
                <c:pt idx="1510">
                  <c:v>0.83192169188999998</c:v>
                </c:pt>
                <c:pt idx="1511">
                  <c:v>0.83192169188999998</c:v>
                </c:pt>
                <c:pt idx="1512">
                  <c:v>0.72470825194999999</c:v>
                </c:pt>
                <c:pt idx="1513">
                  <c:v>0.72458752440999996</c:v>
                </c:pt>
                <c:pt idx="1514">
                  <c:v>0.93450341797000003</c:v>
                </c:pt>
                <c:pt idx="1515">
                  <c:v>0.84664660645000001</c:v>
                </c:pt>
                <c:pt idx="1516">
                  <c:v>0.97139385986000004</c:v>
                </c:pt>
                <c:pt idx="1517">
                  <c:v>0.97139385986000004</c:v>
                </c:pt>
                <c:pt idx="1518">
                  <c:v>0.81222924805000007</c:v>
                </c:pt>
                <c:pt idx="1519">
                  <c:v>0.83020587158000003</c:v>
                </c:pt>
                <c:pt idx="1520">
                  <c:v>0.83020587158000003</c:v>
                </c:pt>
                <c:pt idx="1521">
                  <c:v>0.96792498779000002</c:v>
                </c:pt>
                <c:pt idx="1522">
                  <c:v>0.83684216309000004</c:v>
                </c:pt>
                <c:pt idx="1523">
                  <c:v>1.1097363281299999</c:v>
                </c:pt>
                <c:pt idx="1524">
                  <c:v>0.86826739501999994</c:v>
                </c:pt>
                <c:pt idx="1525">
                  <c:v>0.90826739501999998</c:v>
                </c:pt>
                <c:pt idx="1526">
                  <c:v>0.90826739501999998</c:v>
                </c:pt>
                <c:pt idx="1527">
                  <c:v>0.89272662353999999</c:v>
                </c:pt>
                <c:pt idx="1528">
                  <c:v>0.80605456542999998</c:v>
                </c:pt>
                <c:pt idx="1529">
                  <c:v>1.03610021973</c:v>
                </c:pt>
                <c:pt idx="1530">
                  <c:v>1.03610021973</c:v>
                </c:pt>
                <c:pt idx="1531">
                  <c:v>0.71328509521000005</c:v>
                </c:pt>
                <c:pt idx="1532">
                  <c:v>0.94516534423999998</c:v>
                </c:pt>
                <c:pt idx="1533">
                  <c:v>0.94516534423999998</c:v>
                </c:pt>
                <c:pt idx="1534">
                  <c:v>0.88139044189000004</c:v>
                </c:pt>
                <c:pt idx="1535">
                  <c:v>1.1013308105499999</c:v>
                </c:pt>
                <c:pt idx="1536">
                  <c:v>1.1013308105499999</c:v>
                </c:pt>
                <c:pt idx="1537">
                  <c:v>0.8696894531299999</c:v>
                </c:pt>
                <c:pt idx="1538">
                  <c:v>0.98130700683999994</c:v>
                </c:pt>
                <c:pt idx="1539">
                  <c:v>1.0205700073199999</c:v>
                </c:pt>
                <c:pt idx="1540">
                  <c:v>1.0205700073199999</c:v>
                </c:pt>
                <c:pt idx="1541">
                  <c:v>0.92587719727000006</c:v>
                </c:pt>
                <c:pt idx="1542">
                  <c:v>0.92587719727000006</c:v>
                </c:pt>
                <c:pt idx="1543">
                  <c:v>0.79422113036999997</c:v>
                </c:pt>
                <c:pt idx="1544">
                  <c:v>1.1926517334</c:v>
                </c:pt>
                <c:pt idx="1545">
                  <c:v>1.0652545166</c:v>
                </c:pt>
                <c:pt idx="1546">
                  <c:v>1.0652545166</c:v>
                </c:pt>
                <c:pt idx="1547">
                  <c:v>0.86320996094000002</c:v>
                </c:pt>
                <c:pt idx="1548">
                  <c:v>1.1942636718799999</c:v>
                </c:pt>
                <c:pt idx="1549">
                  <c:v>1.1081103515599999</c:v>
                </c:pt>
                <c:pt idx="1550">
                  <c:v>1.2829822998</c:v>
                </c:pt>
                <c:pt idx="1551">
                  <c:v>1.1692133789100001</c:v>
                </c:pt>
                <c:pt idx="1552">
                  <c:v>1.1692133789100001</c:v>
                </c:pt>
                <c:pt idx="1553">
                  <c:v>1.0485286865200001</c:v>
                </c:pt>
                <c:pt idx="1554">
                  <c:v>1.18236352539</c:v>
                </c:pt>
                <c:pt idx="1555">
                  <c:v>1.01156689453</c:v>
                </c:pt>
                <c:pt idx="1556">
                  <c:v>1.01156689453</c:v>
                </c:pt>
                <c:pt idx="1557">
                  <c:v>1.1266864013700002</c:v>
                </c:pt>
                <c:pt idx="1558">
                  <c:v>1.18635424805</c:v>
                </c:pt>
                <c:pt idx="1559">
                  <c:v>1.02544555664</c:v>
                </c:pt>
                <c:pt idx="1560">
                  <c:v>1.27512939453</c:v>
                </c:pt>
                <c:pt idx="1561">
                  <c:v>1.02066033936</c:v>
                </c:pt>
                <c:pt idx="1562">
                  <c:v>1.02066033936</c:v>
                </c:pt>
                <c:pt idx="1563">
                  <c:v>1.26653393555</c:v>
                </c:pt>
                <c:pt idx="1564">
                  <c:v>1.24316210938</c:v>
                </c:pt>
                <c:pt idx="1565">
                  <c:v>1.24316210938</c:v>
                </c:pt>
                <c:pt idx="1566">
                  <c:v>1.2594283447299999</c:v>
                </c:pt>
                <c:pt idx="1567">
                  <c:v>1.3080817871100001</c:v>
                </c:pt>
                <c:pt idx="1568">
                  <c:v>1.08307873535</c:v>
                </c:pt>
                <c:pt idx="1569">
                  <c:v>1.30619396973</c:v>
                </c:pt>
                <c:pt idx="1570">
                  <c:v>1.15394421387</c:v>
                </c:pt>
                <c:pt idx="1571">
                  <c:v>1.15394421387</c:v>
                </c:pt>
                <c:pt idx="1572">
                  <c:v>1.28833203125</c:v>
                </c:pt>
                <c:pt idx="1573">
                  <c:v>1.29802075195</c:v>
                </c:pt>
                <c:pt idx="1574">
                  <c:v>1.29802075195</c:v>
                </c:pt>
                <c:pt idx="1575">
                  <c:v>1.14901147461</c:v>
                </c:pt>
                <c:pt idx="1576">
                  <c:v>1.3622465820299998</c:v>
                </c:pt>
                <c:pt idx="1577">
                  <c:v>1.3622465820299998</c:v>
                </c:pt>
                <c:pt idx="1578">
                  <c:v>1.4628536377000001</c:v>
                </c:pt>
                <c:pt idx="1579">
                  <c:v>1.2219169921899999</c:v>
                </c:pt>
                <c:pt idx="1580">
                  <c:v>1.2682126464800001</c:v>
                </c:pt>
                <c:pt idx="1581">
                  <c:v>1.2682126464800001</c:v>
                </c:pt>
                <c:pt idx="1582">
                  <c:v>1.3750070800799998</c:v>
                </c:pt>
                <c:pt idx="1583">
                  <c:v>1.2129473877000001</c:v>
                </c:pt>
                <c:pt idx="1584">
                  <c:v>1.3462015380900001</c:v>
                </c:pt>
                <c:pt idx="1585">
                  <c:v>1.38614001465</c:v>
                </c:pt>
                <c:pt idx="1586">
                  <c:v>1.3177938232399999</c:v>
                </c:pt>
                <c:pt idx="1587">
                  <c:v>1.3177938232399999</c:v>
                </c:pt>
                <c:pt idx="1588">
                  <c:v>1.4302159423799998</c:v>
                </c:pt>
                <c:pt idx="1589">
                  <c:v>1.28209350586</c:v>
                </c:pt>
                <c:pt idx="1590">
                  <c:v>1.28209350586</c:v>
                </c:pt>
                <c:pt idx="1591">
                  <c:v>1.2857709960899999</c:v>
                </c:pt>
                <c:pt idx="1592">
                  <c:v>1.2842442627000001</c:v>
                </c:pt>
                <c:pt idx="1593">
                  <c:v>1.2528035888700002</c:v>
                </c:pt>
                <c:pt idx="1594">
                  <c:v>1.4596845703100001</c:v>
                </c:pt>
                <c:pt idx="1595">
                  <c:v>1.4371395263700002</c:v>
                </c:pt>
                <c:pt idx="1596">
                  <c:v>1.4032980957000001</c:v>
                </c:pt>
                <c:pt idx="1597">
                  <c:v>1.4032980957000001</c:v>
                </c:pt>
                <c:pt idx="1598">
                  <c:v>1.3796704101600001</c:v>
                </c:pt>
                <c:pt idx="1599">
                  <c:v>1.35582495117</c:v>
                </c:pt>
                <c:pt idx="1600">
                  <c:v>1.35582495117</c:v>
                </c:pt>
                <c:pt idx="1601">
                  <c:v>1.4714498291</c:v>
                </c:pt>
                <c:pt idx="1602">
                  <c:v>1.5838621826200001</c:v>
                </c:pt>
                <c:pt idx="1603">
                  <c:v>1.5838621826200001</c:v>
                </c:pt>
                <c:pt idx="1604">
                  <c:v>1.5192348632799999</c:v>
                </c:pt>
                <c:pt idx="1605">
                  <c:v>1.29463183594</c:v>
                </c:pt>
                <c:pt idx="1606">
                  <c:v>1.29463183594</c:v>
                </c:pt>
                <c:pt idx="1607">
                  <c:v>1.39409106445</c:v>
                </c:pt>
                <c:pt idx="1608">
                  <c:v>1.32344726563</c:v>
                </c:pt>
                <c:pt idx="1609">
                  <c:v>1.48865844727</c:v>
                </c:pt>
                <c:pt idx="1610">
                  <c:v>1.4478778076200001</c:v>
                </c:pt>
                <c:pt idx="1611">
                  <c:v>1.33442382813</c:v>
                </c:pt>
                <c:pt idx="1612">
                  <c:v>1.33442382813</c:v>
                </c:pt>
                <c:pt idx="1613">
                  <c:v>1.3976193847699998</c:v>
                </c:pt>
                <c:pt idx="1614">
                  <c:v>1.12938098145</c:v>
                </c:pt>
                <c:pt idx="1615">
                  <c:v>1.48634313965</c:v>
                </c:pt>
                <c:pt idx="1616">
                  <c:v>1.48634313965</c:v>
                </c:pt>
                <c:pt idx="1617">
                  <c:v>1.4368193359399999</c:v>
                </c:pt>
                <c:pt idx="1618">
                  <c:v>1.3814984130899999</c:v>
                </c:pt>
                <c:pt idx="1619">
                  <c:v>1.4059255371100001</c:v>
                </c:pt>
                <c:pt idx="1620">
                  <c:v>1.4083569335899999</c:v>
                </c:pt>
                <c:pt idx="1621">
                  <c:v>1.4063715820299998</c:v>
                </c:pt>
                <c:pt idx="1622">
                  <c:v>1.4063715820299998</c:v>
                </c:pt>
                <c:pt idx="1623">
                  <c:v>1.3249736328100001</c:v>
                </c:pt>
                <c:pt idx="1624">
                  <c:v>1.4835971679700002</c:v>
                </c:pt>
                <c:pt idx="1625">
                  <c:v>1.4835971679700002</c:v>
                </c:pt>
                <c:pt idx="1626">
                  <c:v>1.4751048583999999</c:v>
                </c:pt>
                <c:pt idx="1627">
                  <c:v>1.39600756836</c:v>
                </c:pt>
                <c:pt idx="1628">
                  <c:v>1.4874033203100001</c:v>
                </c:pt>
                <c:pt idx="1629">
                  <c:v>1.4149885253899999</c:v>
                </c:pt>
                <c:pt idx="1630">
                  <c:v>1.44048583984</c:v>
                </c:pt>
                <c:pt idx="1631">
                  <c:v>1.44048583984</c:v>
                </c:pt>
                <c:pt idx="1632">
                  <c:v>1.4154367675799999</c:v>
                </c:pt>
                <c:pt idx="1633">
                  <c:v>1.42979101563</c:v>
                </c:pt>
                <c:pt idx="1634">
                  <c:v>1.49956616211</c:v>
                </c:pt>
                <c:pt idx="1635">
                  <c:v>1.49956616211</c:v>
                </c:pt>
                <c:pt idx="1636">
                  <c:v>1.29584350586</c:v>
                </c:pt>
                <c:pt idx="1637">
                  <c:v>1.44338867188</c:v>
                </c:pt>
                <c:pt idx="1638">
                  <c:v>1.3584958496100001</c:v>
                </c:pt>
                <c:pt idx="1639">
                  <c:v>1.4114508056599999</c:v>
                </c:pt>
                <c:pt idx="1640">
                  <c:v>1.49183862305</c:v>
                </c:pt>
                <c:pt idx="1641">
                  <c:v>1.49183862305</c:v>
                </c:pt>
                <c:pt idx="1642">
                  <c:v>1.3536984863299999</c:v>
                </c:pt>
                <c:pt idx="1643">
                  <c:v>1.57495239258</c:v>
                </c:pt>
                <c:pt idx="1644">
                  <c:v>1.35534570313</c:v>
                </c:pt>
                <c:pt idx="1645">
                  <c:v>1.35534570313</c:v>
                </c:pt>
                <c:pt idx="1646">
                  <c:v>1.5495206298799999</c:v>
                </c:pt>
                <c:pt idx="1647">
                  <c:v>1.5495206298799999</c:v>
                </c:pt>
                <c:pt idx="1648">
                  <c:v>1.35409985352</c:v>
                </c:pt>
                <c:pt idx="1649">
                  <c:v>1.5108729247999999</c:v>
                </c:pt>
                <c:pt idx="1650">
                  <c:v>1.4414003906299999</c:v>
                </c:pt>
                <c:pt idx="1651">
                  <c:v>1.4414003906299999</c:v>
                </c:pt>
                <c:pt idx="1652">
                  <c:v>1.3823626709000001</c:v>
                </c:pt>
                <c:pt idx="1653">
                  <c:v>1.51029956055</c:v>
                </c:pt>
                <c:pt idx="1654">
                  <c:v>1.4167567138700001</c:v>
                </c:pt>
                <c:pt idx="1655">
                  <c:v>1.61922790527</c:v>
                </c:pt>
                <c:pt idx="1656">
                  <c:v>1.3414605712900001</c:v>
                </c:pt>
                <c:pt idx="1657">
                  <c:v>1.3414605712900001</c:v>
                </c:pt>
                <c:pt idx="1658">
                  <c:v>1.4294788818399999</c:v>
                </c:pt>
                <c:pt idx="1659">
                  <c:v>1.5510925293</c:v>
                </c:pt>
                <c:pt idx="1660">
                  <c:v>1.3972722168</c:v>
                </c:pt>
                <c:pt idx="1661">
                  <c:v>1.3972722168</c:v>
                </c:pt>
                <c:pt idx="1662">
                  <c:v>1.6444449462899999</c:v>
                </c:pt>
                <c:pt idx="1663">
                  <c:v>1.5159558105499999</c:v>
                </c:pt>
                <c:pt idx="1664">
                  <c:v>1.3981584472699999</c:v>
                </c:pt>
                <c:pt idx="1665">
                  <c:v>1.6170067138700002</c:v>
                </c:pt>
                <c:pt idx="1666">
                  <c:v>1.4716584472699998</c:v>
                </c:pt>
                <c:pt idx="1667">
                  <c:v>1.4716584472699998</c:v>
                </c:pt>
                <c:pt idx="1668">
                  <c:v>1.5983316650399999</c:v>
                </c:pt>
                <c:pt idx="1669">
                  <c:v>1.5061706543</c:v>
                </c:pt>
                <c:pt idx="1670">
                  <c:v>1.5061706543</c:v>
                </c:pt>
                <c:pt idx="1671">
                  <c:v>1.5391251220700002</c:v>
                </c:pt>
                <c:pt idx="1672">
                  <c:v>1.4163693847699999</c:v>
                </c:pt>
                <c:pt idx="1673">
                  <c:v>1.4163693847699999</c:v>
                </c:pt>
                <c:pt idx="1674">
                  <c:v>1.5635571289100001</c:v>
                </c:pt>
                <c:pt idx="1675">
                  <c:v>1.59308825684</c:v>
                </c:pt>
                <c:pt idx="1676">
                  <c:v>1.59308825684</c:v>
                </c:pt>
                <c:pt idx="1677">
                  <c:v>1.5597053222699999</c:v>
                </c:pt>
                <c:pt idx="1678">
                  <c:v>1.62938122559</c:v>
                </c:pt>
                <c:pt idx="1679">
                  <c:v>1.4351120605500001</c:v>
                </c:pt>
                <c:pt idx="1680">
                  <c:v>1.5914929199200001</c:v>
                </c:pt>
                <c:pt idx="1681">
                  <c:v>1.6037292480500001</c:v>
                </c:pt>
                <c:pt idx="1682">
                  <c:v>1.4633409423799999</c:v>
                </c:pt>
                <c:pt idx="1683">
                  <c:v>1.4633409423799999</c:v>
                </c:pt>
                <c:pt idx="1684">
                  <c:v>1.6630876464800002</c:v>
                </c:pt>
                <c:pt idx="1685">
                  <c:v>1.5531884765599999</c:v>
                </c:pt>
                <c:pt idx="1686">
                  <c:v>1.5531884765599999</c:v>
                </c:pt>
                <c:pt idx="1687">
                  <c:v>1.6494508056599999</c:v>
                </c:pt>
                <c:pt idx="1688">
                  <c:v>1.5422337646499999</c:v>
                </c:pt>
                <c:pt idx="1689">
                  <c:v>1.5498347168</c:v>
                </c:pt>
                <c:pt idx="1690">
                  <c:v>1.6426237793</c:v>
                </c:pt>
                <c:pt idx="1691">
                  <c:v>1.4764443359399999</c:v>
                </c:pt>
                <c:pt idx="1692">
                  <c:v>1.4764443359399999</c:v>
                </c:pt>
                <c:pt idx="1693">
                  <c:v>1.7004974365200001</c:v>
                </c:pt>
                <c:pt idx="1694">
                  <c:v>1.6491677246100001</c:v>
                </c:pt>
                <c:pt idx="1695">
                  <c:v>1.6002546386700001</c:v>
                </c:pt>
                <c:pt idx="1696">
                  <c:v>1.6002546386700001</c:v>
                </c:pt>
                <c:pt idx="1697">
                  <c:v>1.5714100341799999</c:v>
                </c:pt>
                <c:pt idx="1698">
                  <c:v>1.51954553223</c:v>
                </c:pt>
                <c:pt idx="1699">
                  <c:v>1.77822851563</c:v>
                </c:pt>
                <c:pt idx="1700">
                  <c:v>1.49983752441</c:v>
                </c:pt>
                <c:pt idx="1701">
                  <c:v>1.54485546875</c:v>
                </c:pt>
                <c:pt idx="1702">
                  <c:v>1.54485546875</c:v>
                </c:pt>
                <c:pt idx="1703">
                  <c:v>1.6248309326200001</c:v>
                </c:pt>
                <c:pt idx="1704">
                  <c:v>1.47836975098</c:v>
                </c:pt>
                <c:pt idx="1705">
                  <c:v>1.47836975098</c:v>
                </c:pt>
                <c:pt idx="1706">
                  <c:v>1.65729650879</c:v>
                </c:pt>
                <c:pt idx="1707">
                  <c:v>1.5609655761700001</c:v>
                </c:pt>
                <c:pt idx="1708">
                  <c:v>1.71097229004</c:v>
                </c:pt>
                <c:pt idx="1709">
                  <c:v>1.52918933105</c:v>
                </c:pt>
                <c:pt idx="1710">
                  <c:v>1.4600490722699999</c:v>
                </c:pt>
                <c:pt idx="1711">
                  <c:v>1.4600490722699999</c:v>
                </c:pt>
                <c:pt idx="1712">
                  <c:v>1.69399584961</c:v>
                </c:pt>
                <c:pt idx="1713">
                  <c:v>1.54531970215</c:v>
                </c:pt>
                <c:pt idx="1714">
                  <c:v>1.6526263427700001</c:v>
                </c:pt>
                <c:pt idx="1715">
                  <c:v>1.6526263427700001</c:v>
                </c:pt>
                <c:pt idx="1716">
                  <c:v>1.6142767334000001</c:v>
                </c:pt>
                <c:pt idx="1717">
                  <c:v>1.6142767334000001</c:v>
                </c:pt>
                <c:pt idx="1718">
                  <c:v>1.67858984375</c:v>
                </c:pt>
                <c:pt idx="1719">
                  <c:v>1.4254230957</c:v>
                </c:pt>
                <c:pt idx="1720">
                  <c:v>1.7282425537100001</c:v>
                </c:pt>
                <c:pt idx="1721">
                  <c:v>1.7282425537100001</c:v>
                </c:pt>
                <c:pt idx="1722">
                  <c:v>1.5705883789100001</c:v>
                </c:pt>
                <c:pt idx="1723">
                  <c:v>1.49428344727</c:v>
                </c:pt>
                <c:pt idx="1724">
                  <c:v>1.67273376465</c:v>
                </c:pt>
                <c:pt idx="1725">
                  <c:v>1.5614733886700001</c:v>
                </c:pt>
                <c:pt idx="1726">
                  <c:v>1.7199632568400001</c:v>
                </c:pt>
                <c:pt idx="1727">
                  <c:v>1.7199632568400001</c:v>
                </c:pt>
                <c:pt idx="1728">
                  <c:v>1.5839531250000001</c:v>
                </c:pt>
                <c:pt idx="1729">
                  <c:v>1.69395666504</c:v>
                </c:pt>
                <c:pt idx="1730">
                  <c:v>1.7440520019499999</c:v>
                </c:pt>
                <c:pt idx="1731">
                  <c:v>1.7440520019499999</c:v>
                </c:pt>
                <c:pt idx="1732">
                  <c:v>1.6005300293</c:v>
                </c:pt>
                <c:pt idx="1733">
                  <c:v>1.68366113281</c:v>
                </c:pt>
                <c:pt idx="1734">
                  <c:v>1.6072365722699999</c:v>
                </c:pt>
                <c:pt idx="1735">
                  <c:v>1.666390625</c:v>
                </c:pt>
                <c:pt idx="1736">
                  <c:v>1.6945568847699999</c:v>
                </c:pt>
                <c:pt idx="1737">
                  <c:v>1.6945568847699999</c:v>
                </c:pt>
                <c:pt idx="1738">
                  <c:v>1.61864453125</c:v>
                </c:pt>
                <c:pt idx="1739">
                  <c:v>1.7961643066399999</c:v>
                </c:pt>
                <c:pt idx="1740">
                  <c:v>1.6312785644500001</c:v>
                </c:pt>
                <c:pt idx="1741">
                  <c:v>1.6312785644500001</c:v>
                </c:pt>
                <c:pt idx="1742">
                  <c:v>1.4665783691400001</c:v>
                </c:pt>
                <c:pt idx="1743">
                  <c:v>1.7325974121100001</c:v>
                </c:pt>
                <c:pt idx="1744">
                  <c:v>1.6340056152300002</c:v>
                </c:pt>
                <c:pt idx="1745">
                  <c:v>1.81238696289</c:v>
                </c:pt>
                <c:pt idx="1746">
                  <c:v>1.8038820800799999</c:v>
                </c:pt>
                <c:pt idx="1747">
                  <c:v>1.8038820800799999</c:v>
                </c:pt>
                <c:pt idx="1748">
                  <c:v>1.64887817383</c:v>
                </c:pt>
                <c:pt idx="1749">
                  <c:v>1.81544921875</c:v>
                </c:pt>
                <c:pt idx="1750">
                  <c:v>1.81544921875</c:v>
                </c:pt>
                <c:pt idx="1751">
                  <c:v>1.6276611328100001</c:v>
                </c:pt>
                <c:pt idx="1752">
                  <c:v>1.6929296874999999</c:v>
                </c:pt>
                <c:pt idx="1753">
                  <c:v>1.6929296874999999</c:v>
                </c:pt>
                <c:pt idx="1754">
                  <c:v>1.55239978027</c:v>
                </c:pt>
                <c:pt idx="1755">
                  <c:v>1.84428845215</c:v>
                </c:pt>
                <c:pt idx="1756">
                  <c:v>1.84428845215</c:v>
                </c:pt>
                <c:pt idx="1757">
                  <c:v>1.6442626953100001</c:v>
                </c:pt>
                <c:pt idx="1758">
                  <c:v>1.7739296874999999</c:v>
                </c:pt>
                <c:pt idx="1759">
                  <c:v>1.66943164063</c:v>
                </c:pt>
                <c:pt idx="1760">
                  <c:v>1.66943164063</c:v>
                </c:pt>
                <c:pt idx="1761">
                  <c:v>1.7850673828100001</c:v>
                </c:pt>
                <c:pt idx="1762">
                  <c:v>1.6115726318399999</c:v>
                </c:pt>
                <c:pt idx="1763">
                  <c:v>1.6115726318399999</c:v>
                </c:pt>
                <c:pt idx="1764">
                  <c:v>1.7370152587900001</c:v>
                </c:pt>
                <c:pt idx="1765">
                  <c:v>1.74682739258</c:v>
                </c:pt>
                <c:pt idx="1766">
                  <c:v>1.74682739258</c:v>
                </c:pt>
                <c:pt idx="1767">
                  <c:v>1.7031960449200001</c:v>
                </c:pt>
                <c:pt idx="1768">
                  <c:v>1.77632836914</c:v>
                </c:pt>
                <c:pt idx="1769">
                  <c:v>1.77632836914</c:v>
                </c:pt>
                <c:pt idx="1770">
                  <c:v>1.79270410156</c:v>
                </c:pt>
                <c:pt idx="1771">
                  <c:v>1.59263903809</c:v>
                </c:pt>
                <c:pt idx="1772">
                  <c:v>1.59263903809</c:v>
                </c:pt>
                <c:pt idx="1773">
                  <c:v>1.63932458496</c:v>
                </c:pt>
                <c:pt idx="1774">
                  <c:v>1.7548806152300001</c:v>
                </c:pt>
                <c:pt idx="1775">
                  <c:v>1.5762321777300001</c:v>
                </c:pt>
                <c:pt idx="1776">
                  <c:v>1.5762321777300001</c:v>
                </c:pt>
                <c:pt idx="1777">
                  <c:v>1.75691308594</c:v>
                </c:pt>
                <c:pt idx="1778">
                  <c:v>1.6049595947299999</c:v>
                </c:pt>
                <c:pt idx="1779">
                  <c:v>1.5976673584000001</c:v>
                </c:pt>
                <c:pt idx="1780">
                  <c:v>1.72285424805</c:v>
                </c:pt>
                <c:pt idx="1781">
                  <c:v>1.55978088379</c:v>
                </c:pt>
                <c:pt idx="1782">
                  <c:v>1.55978088379</c:v>
                </c:pt>
                <c:pt idx="1783">
                  <c:v>1.78284692383</c:v>
                </c:pt>
                <c:pt idx="1784">
                  <c:v>1.7645759277300002</c:v>
                </c:pt>
                <c:pt idx="1785">
                  <c:v>1.7645759277300002</c:v>
                </c:pt>
                <c:pt idx="1786">
                  <c:v>1.8966582031299999</c:v>
                </c:pt>
                <c:pt idx="1787">
                  <c:v>1.8688459472699999</c:v>
                </c:pt>
                <c:pt idx="1788">
                  <c:v>1.7226589355499999</c:v>
                </c:pt>
                <c:pt idx="1789">
                  <c:v>1.6973209228499999</c:v>
                </c:pt>
                <c:pt idx="1790">
                  <c:v>1.6991132812500001</c:v>
                </c:pt>
                <c:pt idx="1791">
                  <c:v>1.6786285400400001</c:v>
                </c:pt>
                <c:pt idx="1792">
                  <c:v>1.6786285400400001</c:v>
                </c:pt>
                <c:pt idx="1793">
                  <c:v>1.8936882324200002</c:v>
                </c:pt>
                <c:pt idx="1794">
                  <c:v>1.72003710938</c:v>
                </c:pt>
                <c:pt idx="1795">
                  <c:v>1.7256582031299998</c:v>
                </c:pt>
                <c:pt idx="1796">
                  <c:v>1.7256582031299998</c:v>
                </c:pt>
                <c:pt idx="1797">
                  <c:v>1.4887917480499999</c:v>
                </c:pt>
                <c:pt idx="1798">
                  <c:v>1.4887917480499999</c:v>
                </c:pt>
                <c:pt idx="1799">
                  <c:v>1.76568688965</c:v>
                </c:pt>
                <c:pt idx="1800">
                  <c:v>1.6738398437499999</c:v>
                </c:pt>
                <c:pt idx="1801">
                  <c:v>1.645515625</c:v>
                </c:pt>
                <c:pt idx="1802">
                  <c:v>1.645515625</c:v>
                </c:pt>
                <c:pt idx="1803">
                  <c:v>1.76158886719</c:v>
                </c:pt>
                <c:pt idx="1804">
                  <c:v>1.62591418457</c:v>
                </c:pt>
                <c:pt idx="1805">
                  <c:v>1.62591418457</c:v>
                </c:pt>
                <c:pt idx="1806">
                  <c:v>1.70495703125</c:v>
                </c:pt>
                <c:pt idx="1807">
                  <c:v>1.72240686035</c:v>
                </c:pt>
                <c:pt idx="1808">
                  <c:v>1.72240686035</c:v>
                </c:pt>
                <c:pt idx="1809">
                  <c:v>1.90807751465</c:v>
                </c:pt>
                <c:pt idx="1810">
                  <c:v>1.6309982910199998</c:v>
                </c:pt>
                <c:pt idx="1811">
                  <c:v>1.6309982910199998</c:v>
                </c:pt>
                <c:pt idx="1812">
                  <c:v>1.7805559082</c:v>
                </c:pt>
                <c:pt idx="1813">
                  <c:v>1.71277502441</c:v>
                </c:pt>
                <c:pt idx="1814">
                  <c:v>1.82845507813</c:v>
                </c:pt>
                <c:pt idx="1815">
                  <c:v>1.8367779541</c:v>
                </c:pt>
                <c:pt idx="1816">
                  <c:v>1.6697066650399999</c:v>
                </c:pt>
                <c:pt idx="1817">
                  <c:v>1.9406188964800002</c:v>
                </c:pt>
                <c:pt idx="1818">
                  <c:v>1.9406188964800002</c:v>
                </c:pt>
                <c:pt idx="1819">
                  <c:v>1.76324780273</c:v>
                </c:pt>
                <c:pt idx="1820">
                  <c:v>1.7306066894500001</c:v>
                </c:pt>
                <c:pt idx="1821">
                  <c:v>1.7306066894500001</c:v>
                </c:pt>
                <c:pt idx="1822">
                  <c:v>1.83894433594</c:v>
                </c:pt>
                <c:pt idx="1823">
                  <c:v>1.7713952636700001</c:v>
                </c:pt>
                <c:pt idx="1824">
                  <c:v>1.7713952636700001</c:v>
                </c:pt>
                <c:pt idx="1825">
                  <c:v>1.7097770996100001</c:v>
                </c:pt>
                <c:pt idx="1826">
                  <c:v>1.8571430664100002</c:v>
                </c:pt>
                <c:pt idx="1827">
                  <c:v>1.9753386230500001</c:v>
                </c:pt>
                <c:pt idx="1828">
                  <c:v>1.9753386230500001</c:v>
                </c:pt>
                <c:pt idx="1829">
                  <c:v>1.6245280761700001</c:v>
                </c:pt>
                <c:pt idx="1830">
                  <c:v>1.7544013671900001</c:v>
                </c:pt>
                <c:pt idx="1831">
                  <c:v>1.7544013671900001</c:v>
                </c:pt>
                <c:pt idx="1832">
                  <c:v>1.83359606934</c:v>
                </c:pt>
                <c:pt idx="1833">
                  <c:v>2.0173160400399999</c:v>
                </c:pt>
                <c:pt idx="1834">
                  <c:v>2.0173160400399999</c:v>
                </c:pt>
                <c:pt idx="1835">
                  <c:v>1.8036765136700001</c:v>
                </c:pt>
                <c:pt idx="1836">
                  <c:v>1.7841726074200002</c:v>
                </c:pt>
                <c:pt idx="1837">
                  <c:v>1.7841726074200002</c:v>
                </c:pt>
                <c:pt idx="1838">
                  <c:v>1.7462545166000001</c:v>
                </c:pt>
                <c:pt idx="1839">
                  <c:v>1.6637468261700001</c:v>
                </c:pt>
                <c:pt idx="1840">
                  <c:v>1.8559504394499999</c:v>
                </c:pt>
                <c:pt idx="1841">
                  <c:v>1.7777336425799999</c:v>
                </c:pt>
                <c:pt idx="1842">
                  <c:v>1.8239707031299999</c:v>
                </c:pt>
                <c:pt idx="1843">
                  <c:v>1.77221875</c:v>
                </c:pt>
                <c:pt idx="1844">
                  <c:v>1.77221875</c:v>
                </c:pt>
                <c:pt idx="1845">
                  <c:v>1.7012834472699998</c:v>
                </c:pt>
                <c:pt idx="1846">
                  <c:v>1.9300983886700001</c:v>
                </c:pt>
                <c:pt idx="1847">
                  <c:v>1.9300983886700001</c:v>
                </c:pt>
                <c:pt idx="1848">
                  <c:v>1.8209185791</c:v>
                </c:pt>
                <c:pt idx="1849">
                  <c:v>1.7739658203099999</c:v>
                </c:pt>
                <c:pt idx="1850">
                  <c:v>1.83859997559</c:v>
                </c:pt>
                <c:pt idx="1851">
                  <c:v>1.6604777831999999</c:v>
                </c:pt>
                <c:pt idx="1852">
                  <c:v>1.8994962158200002</c:v>
                </c:pt>
                <c:pt idx="1853">
                  <c:v>1.8994962158200002</c:v>
                </c:pt>
                <c:pt idx="1854">
                  <c:v>1.8425550537099999</c:v>
                </c:pt>
                <c:pt idx="1855">
                  <c:v>1.7297604980500001</c:v>
                </c:pt>
                <c:pt idx="1856">
                  <c:v>1.8887203369100001</c:v>
                </c:pt>
                <c:pt idx="1857">
                  <c:v>1.8887203369100001</c:v>
                </c:pt>
                <c:pt idx="1858">
                  <c:v>1.69928540039</c:v>
                </c:pt>
                <c:pt idx="1859">
                  <c:v>1.7139610595700001</c:v>
                </c:pt>
                <c:pt idx="1860">
                  <c:v>1.7139610595700001</c:v>
                </c:pt>
                <c:pt idx="1861">
                  <c:v>1.6132003173799998</c:v>
                </c:pt>
                <c:pt idx="1862">
                  <c:v>1.9199167480500001</c:v>
                </c:pt>
                <c:pt idx="1863">
                  <c:v>1.9199167480500001</c:v>
                </c:pt>
                <c:pt idx="1864">
                  <c:v>1.7440513916</c:v>
                </c:pt>
                <c:pt idx="1865">
                  <c:v>1.87519750977</c:v>
                </c:pt>
                <c:pt idx="1866">
                  <c:v>1.79173303223</c:v>
                </c:pt>
                <c:pt idx="1867">
                  <c:v>1.8383765869099999</c:v>
                </c:pt>
                <c:pt idx="1868">
                  <c:v>1.9414650878899999</c:v>
                </c:pt>
                <c:pt idx="1869">
                  <c:v>1.9414650878899999</c:v>
                </c:pt>
                <c:pt idx="1870">
                  <c:v>1.7220422363299999</c:v>
                </c:pt>
                <c:pt idx="1871">
                  <c:v>1.82515368652</c:v>
                </c:pt>
                <c:pt idx="1872">
                  <c:v>1.7158658447299999</c:v>
                </c:pt>
                <c:pt idx="1873">
                  <c:v>1.7158658447299999</c:v>
                </c:pt>
                <c:pt idx="1874">
                  <c:v>1.85964624023</c:v>
                </c:pt>
                <c:pt idx="1875">
                  <c:v>1.95107592773</c:v>
                </c:pt>
                <c:pt idx="1876">
                  <c:v>1.77824609375</c:v>
                </c:pt>
                <c:pt idx="1877">
                  <c:v>1.9506448974600001</c:v>
                </c:pt>
                <c:pt idx="1878">
                  <c:v>1.9506448974600001</c:v>
                </c:pt>
                <c:pt idx="1879">
                  <c:v>1.71500793457</c:v>
                </c:pt>
                <c:pt idx="1880">
                  <c:v>1.88897363281</c:v>
                </c:pt>
                <c:pt idx="1881">
                  <c:v>1.7166002197299999</c:v>
                </c:pt>
                <c:pt idx="1882">
                  <c:v>1.7166002197299999</c:v>
                </c:pt>
                <c:pt idx="1883">
                  <c:v>1.6336795654299998</c:v>
                </c:pt>
                <c:pt idx="1884">
                  <c:v>1.8722246093799999</c:v>
                </c:pt>
                <c:pt idx="1885">
                  <c:v>1.81284692383</c:v>
                </c:pt>
                <c:pt idx="1886">
                  <c:v>1.70612438965</c:v>
                </c:pt>
                <c:pt idx="1887">
                  <c:v>1.70612438965</c:v>
                </c:pt>
                <c:pt idx="1888">
                  <c:v>1.8485703124999999</c:v>
                </c:pt>
                <c:pt idx="1889">
                  <c:v>1.7653781738299998</c:v>
                </c:pt>
                <c:pt idx="1890">
                  <c:v>1.7653781738299998</c:v>
                </c:pt>
                <c:pt idx="1891">
                  <c:v>1.8824982910199999</c:v>
                </c:pt>
                <c:pt idx="1892">
                  <c:v>1.8824982910199999</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2"/>
          <c:order val="14"/>
          <c:tx>
            <c:v>Downforce</c:v>
          </c:tx>
          <c:spPr>
            <a:ln w="25400">
              <a:solidFill>
                <a:srgbClr val="FF6600"/>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V$2:$V$5000</c:f>
              <c:numCache>
                <c:formatCode>0.0000</c:formatCode>
                <c:ptCount val="4999"/>
                <c:pt idx="0">
                  <c:v>-1.7191667559999999E-2</c:v>
                </c:pt>
                <c:pt idx="1">
                  <c:v>-1.7191667559999999E-2</c:v>
                </c:pt>
                <c:pt idx="2">
                  <c:v>1.002164459E-2</c:v>
                </c:pt>
                <c:pt idx="3">
                  <c:v>9.2292823800000003E-3</c:v>
                </c:pt>
                <c:pt idx="4">
                  <c:v>1.614843178E-2</c:v>
                </c:pt>
                <c:pt idx="5">
                  <c:v>1.075362587E-2</c:v>
                </c:pt>
                <c:pt idx="6">
                  <c:v>1.3379013500000002E-3</c:v>
                </c:pt>
                <c:pt idx="7">
                  <c:v>1.3379013500000002E-3</c:v>
                </c:pt>
                <c:pt idx="8">
                  <c:v>-4.9560493469999994E-2</c:v>
                </c:pt>
                <c:pt idx="9">
                  <c:v>-4.4098434450000001E-2</c:v>
                </c:pt>
                <c:pt idx="10">
                  <c:v>-4.4098434450000001E-2</c:v>
                </c:pt>
                <c:pt idx="11">
                  <c:v>-7.0390823359999993E-2</c:v>
                </c:pt>
                <c:pt idx="12">
                  <c:v>-7.0390823359999993E-2</c:v>
                </c:pt>
                <c:pt idx="13">
                  <c:v>-0.10530281067</c:v>
                </c:pt>
                <c:pt idx="14">
                  <c:v>2.9651697160000001E-2</c:v>
                </c:pt>
                <c:pt idx="15">
                  <c:v>-1.49775753E-2</c:v>
                </c:pt>
                <c:pt idx="16">
                  <c:v>9.1773586300000001E-3</c:v>
                </c:pt>
                <c:pt idx="17">
                  <c:v>9.1773586300000001E-3</c:v>
                </c:pt>
                <c:pt idx="18">
                  <c:v>0.16158599854</c:v>
                </c:pt>
                <c:pt idx="19">
                  <c:v>8.4910736080000007E-2</c:v>
                </c:pt>
                <c:pt idx="20">
                  <c:v>8.4910736080000007E-2</c:v>
                </c:pt>
                <c:pt idx="21">
                  <c:v>4.5821013500000002E-3</c:v>
                </c:pt>
                <c:pt idx="22">
                  <c:v>2.6069036480000002E-2</c:v>
                </c:pt>
                <c:pt idx="23">
                  <c:v>3.647731781E-2</c:v>
                </c:pt>
                <c:pt idx="24">
                  <c:v>7.0851890560000005E-2</c:v>
                </c:pt>
                <c:pt idx="25">
                  <c:v>8.0076171880000005E-2</c:v>
                </c:pt>
                <c:pt idx="26">
                  <c:v>8.0076171880000005E-2</c:v>
                </c:pt>
                <c:pt idx="27">
                  <c:v>8.9162818909999997E-2</c:v>
                </c:pt>
                <c:pt idx="28">
                  <c:v>9.0857025149999993E-2</c:v>
                </c:pt>
                <c:pt idx="29">
                  <c:v>9.0857025149999993E-2</c:v>
                </c:pt>
                <c:pt idx="30">
                  <c:v>7.5665481569999998E-2</c:v>
                </c:pt>
                <c:pt idx="31">
                  <c:v>8.870329284999999E-2</c:v>
                </c:pt>
                <c:pt idx="32">
                  <c:v>1.407635212E-2</c:v>
                </c:pt>
                <c:pt idx="33">
                  <c:v>4.1981285100000001E-2</c:v>
                </c:pt>
                <c:pt idx="34">
                  <c:v>0.11771936035</c:v>
                </c:pt>
                <c:pt idx="35">
                  <c:v>0.11771936035</c:v>
                </c:pt>
                <c:pt idx="36">
                  <c:v>-1.6238167299999998E-3</c:v>
                </c:pt>
                <c:pt idx="37">
                  <c:v>1.9537456509999999E-2</c:v>
                </c:pt>
                <c:pt idx="38">
                  <c:v>1.491185951E-2</c:v>
                </c:pt>
                <c:pt idx="39">
                  <c:v>1.491185951E-2</c:v>
                </c:pt>
                <c:pt idx="40">
                  <c:v>5.5666908260000002E-2</c:v>
                </c:pt>
                <c:pt idx="41">
                  <c:v>2.5332622529999998E-2</c:v>
                </c:pt>
                <c:pt idx="42">
                  <c:v>3.7621853399999999E-3</c:v>
                </c:pt>
                <c:pt idx="43">
                  <c:v>7.8152961729999998E-2</c:v>
                </c:pt>
                <c:pt idx="44">
                  <c:v>-3.0060293200000001E-2</c:v>
                </c:pt>
                <c:pt idx="45">
                  <c:v>-3.0060293200000001E-2</c:v>
                </c:pt>
                <c:pt idx="46">
                  <c:v>3.4430843350000004E-2</c:v>
                </c:pt>
                <c:pt idx="47">
                  <c:v>7.1200973510000001E-2</c:v>
                </c:pt>
                <c:pt idx="48">
                  <c:v>6.0339427950000003E-2</c:v>
                </c:pt>
                <c:pt idx="49">
                  <c:v>8.8674484250000005E-2</c:v>
                </c:pt>
                <c:pt idx="50">
                  <c:v>8.570117188000001E-2</c:v>
                </c:pt>
                <c:pt idx="51">
                  <c:v>8.570117188000001E-2</c:v>
                </c:pt>
                <c:pt idx="52">
                  <c:v>-1.9501827240000002E-2</c:v>
                </c:pt>
                <c:pt idx="53">
                  <c:v>-1.8588390350000001E-2</c:v>
                </c:pt>
                <c:pt idx="54">
                  <c:v>-2.1137527469999997E-2</c:v>
                </c:pt>
                <c:pt idx="55">
                  <c:v>-2.1137527469999997E-2</c:v>
                </c:pt>
                <c:pt idx="56">
                  <c:v>-4.6462406159999997E-2</c:v>
                </c:pt>
                <c:pt idx="57">
                  <c:v>9.1116333000000008E-4</c:v>
                </c:pt>
                <c:pt idx="58">
                  <c:v>5.7178089139999999E-2</c:v>
                </c:pt>
                <c:pt idx="59">
                  <c:v>1.46892095E-3</c:v>
                </c:pt>
                <c:pt idx="60">
                  <c:v>-6.2046241760000002E-2</c:v>
                </c:pt>
                <c:pt idx="61">
                  <c:v>-6.2046241760000002E-2</c:v>
                </c:pt>
                <c:pt idx="62">
                  <c:v>-3.3305141449999999E-2</c:v>
                </c:pt>
                <c:pt idx="63">
                  <c:v>-6.3882449999999987E-5</c:v>
                </c:pt>
                <c:pt idx="64">
                  <c:v>-4.3234250000000004E-5</c:v>
                </c:pt>
                <c:pt idx="65">
                  <c:v>-4.3234250000000004E-5</c:v>
                </c:pt>
                <c:pt idx="66">
                  <c:v>4.8158092499999999E-2</c:v>
                </c:pt>
                <c:pt idx="67">
                  <c:v>6.58191538E-3</c:v>
                </c:pt>
                <c:pt idx="68">
                  <c:v>-5.4935924529999999E-2</c:v>
                </c:pt>
                <c:pt idx="69">
                  <c:v>-4.8473968499999995E-3</c:v>
                </c:pt>
                <c:pt idx="70">
                  <c:v>2.7405700679999999E-2</c:v>
                </c:pt>
                <c:pt idx="71">
                  <c:v>2.7405700679999999E-2</c:v>
                </c:pt>
                <c:pt idx="72">
                  <c:v>0.12273783874999999</c:v>
                </c:pt>
                <c:pt idx="73">
                  <c:v>0.19324874878000001</c:v>
                </c:pt>
                <c:pt idx="74">
                  <c:v>0.19324874878000001</c:v>
                </c:pt>
                <c:pt idx="75">
                  <c:v>0.20076629639000002</c:v>
                </c:pt>
                <c:pt idx="76">
                  <c:v>8.1338088990000001E-2</c:v>
                </c:pt>
                <c:pt idx="77">
                  <c:v>8.1338088990000001E-2</c:v>
                </c:pt>
                <c:pt idx="78">
                  <c:v>0.12750074768</c:v>
                </c:pt>
                <c:pt idx="79">
                  <c:v>0.19363916015999999</c:v>
                </c:pt>
                <c:pt idx="80">
                  <c:v>0.19363916015999999</c:v>
                </c:pt>
                <c:pt idx="81">
                  <c:v>0.12429972839</c:v>
                </c:pt>
                <c:pt idx="82">
                  <c:v>0.16398149108999999</c:v>
                </c:pt>
                <c:pt idx="83">
                  <c:v>0.11457114409999999</c:v>
                </c:pt>
                <c:pt idx="84">
                  <c:v>0.24547067261</c:v>
                </c:pt>
                <c:pt idx="85">
                  <c:v>0.33460565186000002</c:v>
                </c:pt>
                <c:pt idx="86">
                  <c:v>0.26340744019000001</c:v>
                </c:pt>
                <c:pt idx="87">
                  <c:v>0.26340744019000001</c:v>
                </c:pt>
                <c:pt idx="88">
                  <c:v>0.33572741698999997</c:v>
                </c:pt>
                <c:pt idx="89">
                  <c:v>0.30214331055000004</c:v>
                </c:pt>
                <c:pt idx="90">
                  <c:v>0.30214331055000004</c:v>
                </c:pt>
                <c:pt idx="91">
                  <c:v>0.31796264648</c:v>
                </c:pt>
                <c:pt idx="92">
                  <c:v>0.33436480713</c:v>
                </c:pt>
                <c:pt idx="93">
                  <c:v>0.33097543335000001</c:v>
                </c:pt>
                <c:pt idx="94">
                  <c:v>0.55718310546999994</c:v>
                </c:pt>
                <c:pt idx="95">
                  <c:v>0.40415597533999997</c:v>
                </c:pt>
                <c:pt idx="96">
                  <c:v>0.40415597533999997</c:v>
                </c:pt>
                <c:pt idx="97">
                  <c:v>0.4719838562</c:v>
                </c:pt>
                <c:pt idx="98">
                  <c:v>0.63930700683999997</c:v>
                </c:pt>
                <c:pt idx="99">
                  <c:v>0.72142297362999996</c:v>
                </c:pt>
                <c:pt idx="100">
                  <c:v>0.72142297362999996</c:v>
                </c:pt>
                <c:pt idx="101">
                  <c:v>0.92534149170000002</c:v>
                </c:pt>
                <c:pt idx="102">
                  <c:v>1.01377233887</c:v>
                </c:pt>
                <c:pt idx="103">
                  <c:v>1.1311340331999999</c:v>
                </c:pt>
                <c:pt idx="104">
                  <c:v>1.1034084472699999</c:v>
                </c:pt>
                <c:pt idx="105">
                  <c:v>0.98393859862999999</c:v>
                </c:pt>
                <c:pt idx="106">
                  <c:v>0.98393859862999999</c:v>
                </c:pt>
                <c:pt idx="107">
                  <c:v>1.18625317383</c:v>
                </c:pt>
                <c:pt idx="108">
                  <c:v>1.2942828369100001</c:v>
                </c:pt>
                <c:pt idx="109">
                  <c:v>1.38987207031</c:v>
                </c:pt>
                <c:pt idx="110">
                  <c:v>1.38987207031</c:v>
                </c:pt>
                <c:pt idx="111">
                  <c:v>1.3083577880899999</c:v>
                </c:pt>
                <c:pt idx="112">
                  <c:v>1.3083577880899999</c:v>
                </c:pt>
                <c:pt idx="113">
                  <c:v>1.4053385009799999</c:v>
                </c:pt>
                <c:pt idx="114">
                  <c:v>1.4266439208999999</c:v>
                </c:pt>
                <c:pt idx="115">
                  <c:v>1.58928808594</c:v>
                </c:pt>
                <c:pt idx="116">
                  <c:v>1.58928808594</c:v>
                </c:pt>
                <c:pt idx="117">
                  <c:v>1.6580976562500001</c:v>
                </c:pt>
                <c:pt idx="118">
                  <c:v>1.6390777587900001</c:v>
                </c:pt>
                <c:pt idx="119">
                  <c:v>1.6390777587900001</c:v>
                </c:pt>
                <c:pt idx="120">
                  <c:v>1.66373986816</c:v>
                </c:pt>
                <c:pt idx="121">
                  <c:v>1.81052612305</c:v>
                </c:pt>
                <c:pt idx="122">
                  <c:v>1.81052612305</c:v>
                </c:pt>
                <c:pt idx="123">
                  <c:v>1.8775656738299999</c:v>
                </c:pt>
                <c:pt idx="124">
                  <c:v>1.88529199219</c:v>
                </c:pt>
                <c:pt idx="125">
                  <c:v>1.9497326660199998</c:v>
                </c:pt>
                <c:pt idx="126">
                  <c:v>1.9497326660199998</c:v>
                </c:pt>
                <c:pt idx="127">
                  <c:v>1.9213034668</c:v>
                </c:pt>
                <c:pt idx="128">
                  <c:v>1.93079138184</c:v>
                </c:pt>
                <c:pt idx="129">
                  <c:v>1.93079138184</c:v>
                </c:pt>
                <c:pt idx="130">
                  <c:v>2.0480463867200003</c:v>
                </c:pt>
                <c:pt idx="131">
                  <c:v>2.0837004394499998</c:v>
                </c:pt>
                <c:pt idx="132">
                  <c:v>2.0837004394499998</c:v>
                </c:pt>
                <c:pt idx="133">
                  <c:v>2.0898183593800002</c:v>
                </c:pt>
                <c:pt idx="134">
                  <c:v>2.1335534668</c:v>
                </c:pt>
                <c:pt idx="135">
                  <c:v>2.1335534668</c:v>
                </c:pt>
                <c:pt idx="136">
                  <c:v>2.1623017578099999</c:v>
                </c:pt>
                <c:pt idx="137">
                  <c:v>2.1667685546900004</c:v>
                </c:pt>
                <c:pt idx="138">
                  <c:v>2.2535888671900004</c:v>
                </c:pt>
                <c:pt idx="139">
                  <c:v>2.2468459472700002</c:v>
                </c:pt>
                <c:pt idx="140">
                  <c:v>2.3152080078099999</c:v>
                </c:pt>
                <c:pt idx="141">
                  <c:v>2.3152080078099999</c:v>
                </c:pt>
                <c:pt idx="142">
                  <c:v>2.4307570800799998</c:v>
                </c:pt>
                <c:pt idx="143">
                  <c:v>2.4439948730499998</c:v>
                </c:pt>
                <c:pt idx="144">
                  <c:v>2.4832700195299999</c:v>
                </c:pt>
                <c:pt idx="145">
                  <c:v>2.4832700195299999</c:v>
                </c:pt>
                <c:pt idx="146">
                  <c:v>2.4720419921900003</c:v>
                </c:pt>
                <c:pt idx="147">
                  <c:v>2.4720419921900003</c:v>
                </c:pt>
                <c:pt idx="148">
                  <c:v>2.5045495605500001</c:v>
                </c:pt>
                <c:pt idx="149">
                  <c:v>2.4681030273400002</c:v>
                </c:pt>
                <c:pt idx="150">
                  <c:v>2.5572421875</c:v>
                </c:pt>
                <c:pt idx="151">
                  <c:v>2.5572421875</c:v>
                </c:pt>
                <c:pt idx="152">
                  <c:v>2.6468928222700003</c:v>
                </c:pt>
                <c:pt idx="153">
                  <c:v>2.68795825195</c:v>
                </c:pt>
                <c:pt idx="154">
                  <c:v>2.68795825195</c:v>
                </c:pt>
                <c:pt idx="155">
                  <c:v>2.7521284179700003</c:v>
                </c:pt>
                <c:pt idx="156">
                  <c:v>2.8665004882799998</c:v>
                </c:pt>
                <c:pt idx="157">
                  <c:v>2.8665004882799998</c:v>
                </c:pt>
                <c:pt idx="158">
                  <c:v>2.9371020507800001</c:v>
                </c:pt>
                <c:pt idx="159">
                  <c:v>2.9387055664099999</c:v>
                </c:pt>
                <c:pt idx="160">
                  <c:v>2.9387055664099999</c:v>
                </c:pt>
                <c:pt idx="161">
                  <c:v>2.9187353515599996</c:v>
                </c:pt>
                <c:pt idx="162">
                  <c:v>2.8812531738299998</c:v>
                </c:pt>
                <c:pt idx="163">
                  <c:v>2.8133139648400003</c:v>
                </c:pt>
                <c:pt idx="164">
                  <c:v>2.8186518554700002</c:v>
                </c:pt>
                <c:pt idx="165">
                  <c:v>2.8447192382799997</c:v>
                </c:pt>
                <c:pt idx="166">
                  <c:v>2.8137927246099999</c:v>
                </c:pt>
                <c:pt idx="167">
                  <c:v>2.8137927246099999</c:v>
                </c:pt>
                <c:pt idx="168">
                  <c:v>2.8526384277300001</c:v>
                </c:pt>
                <c:pt idx="169">
                  <c:v>2.9881625976599997</c:v>
                </c:pt>
                <c:pt idx="170">
                  <c:v>2.9881625976599997</c:v>
                </c:pt>
                <c:pt idx="171">
                  <c:v>3.0999892578099999</c:v>
                </c:pt>
                <c:pt idx="172">
                  <c:v>3.2960632324199999</c:v>
                </c:pt>
                <c:pt idx="173">
                  <c:v>3.4182512206999998</c:v>
                </c:pt>
                <c:pt idx="174">
                  <c:v>3.5288183593799998</c:v>
                </c:pt>
                <c:pt idx="175">
                  <c:v>3.5924858398400001</c:v>
                </c:pt>
                <c:pt idx="176">
                  <c:v>3.5924858398400001</c:v>
                </c:pt>
                <c:pt idx="177">
                  <c:v>3.7249714355500001</c:v>
                </c:pt>
                <c:pt idx="178">
                  <c:v>3.8832272949200002</c:v>
                </c:pt>
                <c:pt idx="179">
                  <c:v>3.9761660156300001</c:v>
                </c:pt>
                <c:pt idx="180">
                  <c:v>3.9761660156300001</c:v>
                </c:pt>
                <c:pt idx="181">
                  <c:v>4.0623234863299995</c:v>
                </c:pt>
                <c:pt idx="182">
                  <c:v>4.0690805664100003</c:v>
                </c:pt>
                <c:pt idx="183">
                  <c:v>4.0690805664100003</c:v>
                </c:pt>
                <c:pt idx="184">
                  <c:v>4.0396596679700005</c:v>
                </c:pt>
                <c:pt idx="185">
                  <c:v>4.1170122070300001</c:v>
                </c:pt>
                <c:pt idx="186">
                  <c:v>4.2352431640599999</c:v>
                </c:pt>
                <c:pt idx="187">
                  <c:v>4.2352431640599999</c:v>
                </c:pt>
                <c:pt idx="188">
                  <c:v>4.2608647460900002</c:v>
                </c:pt>
                <c:pt idx="189">
                  <c:v>4.4203251953100002</c:v>
                </c:pt>
                <c:pt idx="190">
                  <c:v>4.4203251953100002</c:v>
                </c:pt>
                <c:pt idx="191">
                  <c:v>4.7122929687499999</c:v>
                </c:pt>
                <c:pt idx="192">
                  <c:v>4.9681621093800006</c:v>
                </c:pt>
                <c:pt idx="193">
                  <c:v>5.0405341796899998</c:v>
                </c:pt>
                <c:pt idx="194">
                  <c:v>5.1524746093800005</c:v>
                </c:pt>
                <c:pt idx="195">
                  <c:v>5.1524746093800005</c:v>
                </c:pt>
                <c:pt idx="196">
                  <c:v>5.2790498046900005</c:v>
                </c:pt>
                <c:pt idx="197">
                  <c:v>5.5177534179699999</c:v>
                </c:pt>
                <c:pt idx="198">
                  <c:v>5.7138393554699993</c:v>
                </c:pt>
                <c:pt idx="199">
                  <c:v>5.7138393554699993</c:v>
                </c:pt>
                <c:pt idx="200">
                  <c:v>6.1835341796900005</c:v>
                </c:pt>
                <c:pt idx="201">
                  <c:v>6.1835341796900005</c:v>
                </c:pt>
                <c:pt idx="202">
                  <c:v>6.4382963867199994</c:v>
                </c:pt>
                <c:pt idx="203">
                  <c:v>6.7985097656300004</c:v>
                </c:pt>
                <c:pt idx="204">
                  <c:v>7.1967905273400001</c:v>
                </c:pt>
                <c:pt idx="205">
                  <c:v>7.1967905273400001</c:v>
                </c:pt>
                <c:pt idx="206">
                  <c:v>7.0563916015599997</c:v>
                </c:pt>
                <c:pt idx="207">
                  <c:v>6.3696474609400004</c:v>
                </c:pt>
                <c:pt idx="208">
                  <c:v>5.9907358398400001</c:v>
                </c:pt>
                <c:pt idx="209">
                  <c:v>6.1389101562499997</c:v>
                </c:pt>
                <c:pt idx="210">
                  <c:v>6.6261640625</c:v>
                </c:pt>
                <c:pt idx="211">
                  <c:v>6.6261640625</c:v>
                </c:pt>
                <c:pt idx="212">
                  <c:v>7.4960483398399997</c:v>
                </c:pt>
                <c:pt idx="213">
                  <c:v>7.4960483398399997</c:v>
                </c:pt>
                <c:pt idx="214">
                  <c:v>7.7237211914100001</c:v>
                </c:pt>
                <c:pt idx="215">
                  <c:v>8.1819033203099991</c:v>
                </c:pt>
                <c:pt idx="216">
                  <c:v>8.6573173828100014</c:v>
                </c:pt>
                <c:pt idx="217">
                  <c:v>8.6573173828100014</c:v>
                </c:pt>
                <c:pt idx="218">
                  <c:v>10.467437500000001</c:v>
                </c:pt>
                <c:pt idx="219">
                  <c:v>10.467437500000001</c:v>
                </c:pt>
                <c:pt idx="220">
                  <c:v>11.047529296880001</c:v>
                </c:pt>
                <c:pt idx="221">
                  <c:v>11.329965820310001</c:v>
                </c:pt>
                <c:pt idx="222">
                  <c:v>11.60345898438</c:v>
                </c:pt>
                <c:pt idx="223">
                  <c:v>11.60345898438</c:v>
                </c:pt>
                <c:pt idx="224">
                  <c:v>11.82660742188</c:v>
                </c:pt>
                <c:pt idx="225">
                  <c:v>11.927460937499999</c:v>
                </c:pt>
                <c:pt idx="226">
                  <c:v>11.927460937499999</c:v>
                </c:pt>
                <c:pt idx="227">
                  <c:v>11.67147851563</c:v>
                </c:pt>
                <c:pt idx="228">
                  <c:v>10.69792675781</c:v>
                </c:pt>
                <c:pt idx="229">
                  <c:v>10.69792675781</c:v>
                </c:pt>
                <c:pt idx="230">
                  <c:v>10.44266015625</c:v>
                </c:pt>
                <c:pt idx="231">
                  <c:v>10.127541015630001</c:v>
                </c:pt>
                <c:pt idx="232">
                  <c:v>10.043370117189999</c:v>
                </c:pt>
                <c:pt idx="233">
                  <c:v>10.043370117189999</c:v>
                </c:pt>
                <c:pt idx="234">
                  <c:v>10.112666015630001</c:v>
                </c:pt>
                <c:pt idx="235">
                  <c:v>10.026401367189999</c:v>
                </c:pt>
                <c:pt idx="236">
                  <c:v>9.9195195312499997</c:v>
                </c:pt>
                <c:pt idx="237">
                  <c:v>9.9121699218800003</c:v>
                </c:pt>
                <c:pt idx="238">
                  <c:v>9.8075361328100001</c:v>
                </c:pt>
                <c:pt idx="239">
                  <c:v>9.8075361328100001</c:v>
                </c:pt>
                <c:pt idx="240">
                  <c:v>9.6187382812499997</c:v>
                </c:pt>
                <c:pt idx="241">
                  <c:v>9.3847949218800011</c:v>
                </c:pt>
                <c:pt idx="242">
                  <c:v>9.3620253906300004</c:v>
                </c:pt>
                <c:pt idx="243">
                  <c:v>9.3620253906300004</c:v>
                </c:pt>
                <c:pt idx="244">
                  <c:v>9.3155488281299998</c:v>
                </c:pt>
                <c:pt idx="245">
                  <c:v>9.2694101562500002</c:v>
                </c:pt>
                <c:pt idx="246">
                  <c:v>9.1947460937500001</c:v>
                </c:pt>
                <c:pt idx="247">
                  <c:v>9.220662109380001</c:v>
                </c:pt>
                <c:pt idx="248">
                  <c:v>9.1625175781300001</c:v>
                </c:pt>
                <c:pt idx="249">
                  <c:v>9.1625175781300001</c:v>
                </c:pt>
                <c:pt idx="250">
                  <c:v>9.1001972656300012</c:v>
                </c:pt>
                <c:pt idx="251">
                  <c:v>9.1372871093800008</c:v>
                </c:pt>
                <c:pt idx="252">
                  <c:v>9.1372871093800008</c:v>
                </c:pt>
                <c:pt idx="253">
                  <c:v>9.2324374999999996</c:v>
                </c:pt>
                <c:pt idx="254">
                  <c:v>9.2470136718799996</c:v>
                </c:pt>
                <c:pt idx="255">
                  <c:v>9.2470136718799996</c:v>
                </c:pt>
                <c:pt idx="256">
                  <c:v>9.2142626953100013</c:v>
                </c:pt>
                <c:pt idx="257">
                  <c:v>9.2462148437499998</c:v>
                </c:pt>
                <c:pt idx="258">
                  <c:v>9.2462148437499998</c:v>
                </c:pt>
                <c:pt idx="259">
                  <c:v>9.2093417968800004</c:v>
                </c:pt>
                <c:pt idx="260">
                  <c:v>9.2206855468800004</c:v>
                </c:pt>
                <c:pt idx="261">
                  <c:v>9.155754882810001</c:v>
                </c:pt>
                <c:pt idx="262">
                  <c:v>9.0998476562500006</c:v>
                </c:pt>
                <c:pt idx="263">
                  <c:v>9.0912050781300007</c:v>
                </c:pt>
                <c:pt idx="264">
                  <c:v>9.0240761718800009</c:v>
                </c:pt>
                <c:pt idx="265">
                  <c:v>9.0240761718800009</c:v>
                </c:pt>
                <c:pt idx="266">
                  <c:v>9.048298828130001</c:v>
                </c:pt>
                <c:pt idx="267">
                  <c:v>9.0747353515600011</c:v>
                </c:pt>
                <c:pt idx="268">
                  <c:v>9.0747353515600011</c:v>
                </c:pt>
                <c:pt idx="269">
                  <c:v>9.1068232421899999</c:v>
                </c:pt>
                <c:pt idx="270">
                  <c:v>9.1562646484399988</c:v>
                </c:pt>
                <c:pt idx="271">
                  <c:v>9.1428857421899998</c:v>
                </c:pt>
                <c:pt idx="272">
                  <c:v>9.1872587890600013</c:v>
                </c:pt>
                <c:pt idx="273">
                  <c:v>9.1526074218800009</c:v>
                </c:pt>
                <c:pt idx="274">
                  <c:v>9.1526074218800009</c:v>
                </c:pt>
                <c:pt idx="275">
                  <c:v>9.1328867187499991</c:v>
                </c:pt>
                <c:pt idx="276">
                  <c:v>9.2427158203099999</c:v>
                </c:pt>
                <c:pt idx="277">
                  <c:v>9.1739824218799999</c:v>
                </c:pt>
                <c:pt idx="278">
                  <c:v>9.1739824218799999</c:v>
                </c:pt>
                <c:pt idx="279">
                  <c:v>9.1079970703100006</c:v>
                </c:pt>
                <c:pt idx="280">
                  <c:v>9.0791884765600006</c:v>
                </c:pt>
                <c:pt idx="281">
                  <c:v>9.1274902343799997</c:v>
                </c:pt>
                <c:pt idx="282">
                  <c:v>9.1423886718800009</c:v>
                </c:pt>
                <c:pt idx="283">
                  <c:v>9.1460478515600006</c:v>
                </c:pt>
                <c:pt idx="284">
                  <c:v>9.130740234380001</c:v>
                </c:pt>
                <c:pt idx="285">
                  <c:v>9.130740234380001</c:v>
                </c:pt>
                <c:pt idx="286">
                  <c:v>9.1883476562500004</c:v>
                </c:pt>
                <c:pt idx="287">
                  <c:v>9.1870996093800006</c:v>
                </c:pt>
                <c:pt idx="288">
                  <c:v>9.1870996093800006</c:v>
                </c:pt>
                <c:pt idx="289">
                  <c:v>9.225955078130001</c:v>
                </c:pt>
                <c:pt idx="290">
                  <c:v>9.2451230468799999</c:v>
                </c:pt>
                <c:pt idx="291">
                  <c:v>9.2451230468799999</c:v>
                </c:pt>
                <c:pt idx="292">
                  <c:v>9.2808417968800008</c:v>
                </c:pt>
                <c:pt idx="293">
                  <c:v>9.2537958984399999</c:v>
                </c:pt>
                <c:pt idx="294">
                  <c:v>9.236322265630001</c:v>
                </c:pt>
                <c:pt idx="295">
                  <c:v>9.236322265630001</c:v>
                </c:pt>
                <c:pt idx="296">
                  <c:v>9.3588125000000009</c:v>
                </c:pt>
                <c:pt idx="297">
                  <c:v>9.33022949219</c:v>
                </c:pt>
                <c:pt idx="298">
                  <c:v>9.3697890625000007</c:v>
                </c:pt>
                <c:pt idx="299">
                  <c:v>9.60163574219</c:v>
                </c:pt>
                <c:pt idx="300">
                  <c:v>9.60163574219</c:v>
                </c:pt>
                <c:pt idx="301">
                  <c:v>9.73553808594</c:v>
                </c:pt>
                <c:pt idx="302">
                  <c:v>9.7454374999999995</c:v>
                </c:pt>
                <c:pt idx="303">
                  <c:v>9.8592871093800003</c:v>
                </c:pt>
                <c:pt idx="304">
                  <c:v>9.8592871093800003</c:v>
                </c:pt>
                <c:pt idx="305">
                  <c:v>9.9597451171899998</c:v>
                </c:pt>
                <c:pt idx="306">
                  <c:v>9.9597451171899998</c:v>
                </c:pt>
                <c:pt idx="307">
                  <c:v>10.06309082031</c:v>
                </c:pt>
                <c:pt idx="308">
                  <c:v>10.243533203130001</c:v>
                </c:pt>
                <c:pt idx="309">
                  <c:v>10.369509765630001</c:v>
                </c:pt>
                <c:pt idx="310">
                  <c:v>10.479245117189999</c:v>
                </c:pt>
                <c:pt idx="311">
                  <c:v>10.479245117189999</c:v>
                </c:pt>
                <c:pt idx="312">
                  <c:v>10.596204101560001</c:v>
                </c:pt>
                <c:pt idx="313">
                  <c:v>10.642465820310001</c:v>
                </c:pt>
                <c:pt idx="314">
                  <c:v>10.735317382810001</c:v>
                </c:pt>
                <c:pt idx="315">
                  <c:v>10.735317382810001</c:v>
                </c:pt>
                <c:pt idx="316">
                  <c:v>10.98183789063</c:v>
                </c:pt>
                <c:pt idx="317">
                  <c:v>11.00116308594</c:v>
                </c:pt>
                <c:pt idx="318">
                  <c:v>11.00116308594</c:v>
                </c:pt>
                <c:pt idx="319">
                  <c:v>11.324592773439999</c:v>
                </c:pt>
                <c:pt idx="320">
                  <c:v>11.486339843750001</c:v>
                </c:pt>
                <c:pt idx="321">
                  <c:v>11.486339843750001</c:v>
                </c:pt>
                <c:pt idx="322">
                  <c:v>11.678861328130001</c:v>
                </c:pt>
                <c:pt idx="323">
                  <c:v>11.849317382810002</c:v>
                </c:pt>
                <c:pt idx="324">
                  <c:v>12.15209960938</c:v>
                </c:pt>
                <c:pt idx="325">
                  <c:v>12.287777343749999</c:v>
                </c:pt>
                <c:pt idx="326">
                  <c:v>12.497247070310001</c:v>
                </c:pt>
                <c:pt idx="327">
                  <c:v>12.497247070310001</c:v>
                </c:pt>
                <c:pt idx="328">
                  <c:v>12.88982421875</c:v>
                </c:pt>
                <c:pt idx="329">
                  <c:v>13.08536132813</c:v>
                </c:pt>
                <c:pt idx="330">
                  <c:v>13.600257812500001</c:v>
                </c:pt>
                <c:pt idx="331">
                  <c:v>13.600257812500001</c:v>
                </c:pt>
                <c:pt idx="332">
                  <c:v>14.172885742189999</c:v>
                </c:pt>
                <c:pt idx="333">
                  <c:v>14.785059570310001</c:v>
                </c:pt>
                <c:pt idx="334">
                  <c:v>15.40331542969</c:v>
                </c:pt>
                <c:pt idx="335">
                  <c:v>16.062008789060002</c:v>
                </c:pt>
                <c:pt idx="336">
                  <c:v>16.866947265629999</c:v>
                </c:pt>
                <c:pt idx="337">
                  <c:v>16.866947265629999</c:v>
                </c:pt>
                <c:pt idx="338">
                  <c:v>17.501613281249998</c:v>
                </c:pt>
                <c:pt idx="339">
                  <c:v>18.145378906249999</c:v>
                </c:pt>
                <c:pt idx="340">
                  <c:v>18.145378906249999</c:v>
                </c:pt>
                <c:pt idx="341">
                  <c:v>18.78774414063</c:v>
                </c:pt>
                <c:pt idx="342">
                  <c:v>19.640652343749998</c:v>
                </c:pt>
                <c:pt idx="343">
                  <c:v>20.458324218750001</c:v>
                </c:pt>
                <c:pt idx="344">
                  <c:v>20.65919921875</c:v>
                </c:pt>
                <c:pt idx="345">
                  <c:v>20.938785156249999</c:v>
                </c:pt>
                <c:pt idx="346">
                  <c:v>21.639601562500001</c:v>
                </c:pt>
                <c:pt idx="347">
                  <c:v>21.639601562500001</c:v>
                </c:pt>
                <c:pt idx="348">
                  <c:v>22.494150390629997</c:v>
                </c:pt>
                <c:pt idx="349">
                  <c:v>23.663837890629999</c:v>
                </c:pt>
                <c:pt idx="350">
                  <c:v>23.663837890629999</c:v>
                </c:pt>
                <c:pt idx="351">
                  <c:v>25.71910351563</c:v>
                </c:pt>
                <c:pt idx="352">
                  <c:v>25.71910351563</c:v>
                </c:pt>
                <c:pt idx="353">
                  <c:v>26.62381640625</c:v>
                </c:pt>
                <c:pt idx="354">
                  <c:v>27.886923828129998</c:v>
                </c:pt>
                <c:pt idx="355">
                  <c:v>29.261751953129998</c:v>
                </c:pt>
                <c:pt idx="356">
                  <c:v>29.261751953129998</c:v>
                </c:pt>
                <c:pt idx="357">
                  <c:v>30.470410156250001</c:v>
                </c:pt>
                <c:pt idx="358">
                  <c:v>30.37721484375</c:v>
                </c:pt>
                <c:pt idx="359">
                  <c:v>29.380599609379999</c:v>
                </c:pt>
                <c:pt idx="360">
                  <c:v>28.45553710938</c:v>
                </c:pt>
                <c:pt idx="361">
                  <c:v>27.439910156250001</c:v>
                </c:pt>
                <c:pt idx="362">
                  <c:v>27.439910156250001</c:v>
                </c:pt>
                <c:pt idx="363">
                  <c:v>26.459808593750001</c:v>
                </c:pt>
                <c:pt idx="364">
                  <c:v>25.813650390629999</c:v>
                </c:pt>
                <c:pt idx="365">
                  <c:v>25.813650390629999</c:v>
                </c:pt>
                <c:pt idx="366">
                  <c:v>24.870818359379999</c:v>
                </c:pt>
                <c:pt idx="367">
                  <c:v>24.25678515625</c:v>
                </c:pt>
                <c:pt idx="368">
                  <c:v>23.913847656249999</c:v>
                </c:pt>
                <c:pt idx="369">
                  <c:v>23.577568359379999</c:v>
                </c:pt>
                <c:pt idx="370">
                  <c:v>23.264496093750001</c:v>
                </c:pt>
                <c:pt idx="371">
                  <c:v>22.965496093750001</c:v>
                </c:pt>
                <c:pt idx="372">
                  <c:v>22.965496093750001</c:v>
                </c:pt>
                <c:pt idx="373">
                  <c:v>22.73309179688</c:v>
                </c:pt>
                <c:pt idx="374">
                  <c:v>22.60688867188</c:v>
                </c:pt>
                <c:pt idx="375">
                  <c:v>22.60688867188</c:v>
                </c:pt>
                <c:pt idx="376">
                  <c:v>22.424197265629999</c:v>
                </c:pt>
                <c:pt idx="377">
                  <c:v>22.286443359379998</c:v>
                </c:pt>
                <c:pt idx="378">
                  <c:v>22.087578125</c:v>
                </c:pt>
                <c:pt idx="379">
                  <c:v>22.087578125</c:v>
                </c:pt>
                <c:pt idx="380">
                  <c:v>21.985121093749999</c:v>
                </c:pt>
                <c:pt idx="381">
                  <c:v>21.870566406249999</c:v>
                </c:pt>
                <c:pt idx="382">
                  <c:v>21.67759960938</c:v>
                </c:pt>
                <c:pt idx="383">
                  <c:v>21.67759960938</c:v>
                </c:pt>
                <c:pt idx="384">
                  <c:v>21.699052734379997</c:v>
                </c:pt>
                <c:pt idx="385">
                  <c:v>21.64627734375</c:v>
                </c:pt>
                <c:pt idx="386">
                  <c:v>21.497832031249999</c:v>
                </c:pt>
                <c:pt idx="387">
                  <c:v>21.477396484379998</c:v>
                </c:pt>
                <c:pt idx="388">
                  <c:v>21.44897265625</c:v>
                </c:pt>
                <c:pt idx="389">
                  <c:v>21.44897265625</c:v>
                </c:pt>
                <c:pt idx="390">
                  <c:v>21.517660156249999</c:v>
                </c:pt>
                <c:pt idx="391">
                  <c:v>21.422255859379998</c:v>
                </c:pt>
                <c:pt idx="392">
                  <c:v>21.383140624999999</c:v>
                </c:pt>
                <c:pt idx="393">
                  <c:v>21.383140624999999</c:v>
                </c:pt>
                <c:pt idx="394">
                  <c:v>21.474812499999999</c:v>
                </c:pt>
                <c:pt idx="395">
                  <c:v>21.428833984379999</c:v>
                </c:pt>
                <c:pt idx="396">
                  <c:v>21.369615234379999</c:v>
                </c:pt>
                <c:pt idx="397">
                  <c:v>21.30765234375</c:v>
                </c:pt>
                <c:pt idx="398">
                  <c:v>21.19634375</c:v>
                </c:pt>
                <c:pt idx="399">
                  <c:v>21.19634375</c:v>
                </c:pt>
                <c:pt idx="400">
                  <c:v>21.186648437500001</c:v>
                </c:pt>
                <c:pt idx="401">
                  <c:v>21.091789062499998</c:v>
                </c:pt>
                <c:pt idx="402">
                  <c:v>21.145988281249998</c:v>
                </c:pt>
                <c:pt idx="403">
                  <c:v>21.145988281249998</c:v>
                </c:pt>
                <c:pt idx="404">
                  <c:v>21.097980468749999</c:v>
                </c:pt>
                <c:pt idx="405">
                  <c:v>21.081822265629999</c:v>
                </c:pt>
                <c:pt idx="406">
                  <c:v>21.102496093749998</c:v>
                </c:pt>
                <c:pt idx="407">
                  <c:v>21.11533984375</c:v>
                </c:pt>
                <c:pt idx="408">
                  <c:v>21.090802734379999</c:v>
                </c:pt>
                <c:pt idx="409">
                  <c:v>21.090802734379999</c:v>
                </c:pt>
                <c:pt idx="410">
                  <c:v>21.035667968750001</c:v>
                </c:pt>
                <c:pt idx="411">
                  <c:v>20.962021484379999</c:v>
                </c:pt>
                <c:pt idx="412">
                  <c:v>20.9602734375</c:v>
                </c:pt>
                <c:pt idx="413">
                  <c:v>20.9602734375</c:v>
                </c:pt>
                <c:pt idx="414">
                  <c:v>20.957304687499999</c:v>
                </c:pt>
                <c:pt idx="415">
                  <c:v>21.008615234379999</c:v>
                </c:pt>
                <c:pt idx="416">
                  <c:v>21.068425781249999</c:v>
                </c:pt>
                <c:pt idx="417">
                  <c:v>21.103226562500002</c:v>
                </c:pt>
                <c:pt idx="418">
                  <c:v>21.146337890629997</c:v>
                </c:pt>
                <c:pt idx="419">
                  <c:v>21.146337890629997</c:v>
                </c:pt>
                <c:pt idx="420">
                  <c:v>21.065984374999999</c:v>
                </c:pt>
                <c:pt idx="421">
                  <c:v>21.09204296875</c:v>
                </c:pt>
                <c:pt idx="422">
                  <c:v>21.09204296875</c:v>
                </c:pt>
                <c:pt idx="423">
                  <c:v>21.11788671875</c:v>
                </c:pt>
                <c:pt idx="424">
                  <c:v>21.048421874999999</c:v>
                </c:pt>
                <c:pt idx="425">
                  <c:v>20.96494921875</c:v>
                </c:pt>
                <c:pt idx="426">
                  <c:v>20.9946796875</c:v>
                </c:pt>
                <c:pt idx="427">
                  <c:v>21.095816406250002</c:v>
                </c:pt>
                <c:pt idx="428">
                  <c:v>21.095816406250002</c:v>
                </c:pt>
                <c:pt idx="429">
                  <c:v>21.014656250000002</c:v>
                </c:pt>
                <c:pt idx="430">
                  <c:v>21.069953125000001</c:v>
                </c:pt>
                <c:pt idx="431">
                  <c:v>21.150359375000001</c:v>
                </c:pt>
                <c:pt idx="432">
                  <c:v>21.150359375000001</c:v>
                </c:pt>
                <c:pt idx="433">
                  <c:v>21.26202148438</c:v>
                </c:pt>
                <c:pt idx="434">
                  <c:v>21.26202148438</c:v>
                </c:pt>
                <c:pt idx="435">
                  <c:v>21.250052734379999</c:v>
                </c:pt>
                <c:pt idx="436">
                  <c:v>21.280529296879998</c:v>
                </c:pt>
                <c:pt idx="437">
                  <c:v>21.276501953129998</c:v>
                </c:pt>
                <c:pt idx="438">
                  <c:v>21.276501953129998</c:v>
                </c:pt>
                <c:pt idx="439">
                  <c:v>21.264464843750002</c:v>
                </c:pt>
                <c:pt idx="440">
                  <c:v>21.278037109379998</c:v>
                </c:pt>
                <c:pt idx="441">
                  <c:v>21.278037109379998</c:v>
                </c:pt>
                <c:pt idx="442">
                  <c:v>21.21287109375</c:v>
                </c:pt>
                <c:pt idx="443">
                  <c:v>21.223876953129999</c:v>
                </c:pt>
                <c:pt idx="444">
                  <c:v>21.223876953129999</c:v>
                </c:pt>
                <c:pt idx="445">
                  <c:v>21.262410156249999</c:v>
                </c:pt>
                <c:pt idx="446">
                  <c:v>21.321648437499999</c:v>
                </c:pt>
                <c:pt idx="447">
                  <c:v>21.321648437499999</c:v>
                </c:pt>
                <c:pt idx="448">
                  <c:v>21.342746093750002</c:v>
                </c:pt>
                <c:pt idx="449">
                  <c:v>23.185488281249999</c:v>
                </c:pt>
                <c:pt idx="450">
                  <c:v>28.059281250000002</c:v>
                </c:pt>
                <c:pt idx="451">
                  <c:v>31.79103515625</c:v>
                </c:pt>
                <c:pt idx="452">
                  <c:v>33.53526171875</c:v>
                </c:pt>
                <c:pt idx="453">
                  <c:v>33.53526171875</c:v>
                </c:pt>
                <c:pt idx="454">
                  <c:v>34.203441406250001</c:v>
                </c:pt>
                <c:pt idx="455">
                  <c:v>34.543374999999997</c:v>
                </c:pt>
                <c:pt idx="456">
                  <c:v>34.614624999999997</c:v>
                </c:pt>
                <c:pt idx="457">
                  <c:v>34.614624999999997</c:v>
                </c:pt>
                <c:pt idx="458">
                  <c:v>34.748980468749998</c:v>
                </c:pt>
                <c:pt idx="459">
                  <c:v>34.709835937500003</c:v>
                </c:pt>
                <c:pt idx="460">
                  <c:v>34.744613281249997</c:v>
                </c:pt>
                <c:pt idx="461">
                  <c:v>34.857593749999999</c:v>
                </c:pt>
                <c:pt idx="462">
                  <c:v>34.709695312500003</c:v>
                </c:pt>
                <c:pt idx="463">
                  <c:v>34.709695312500003</c:v>
                </c:pt>
                <c:pt idx="464">
                  <c:v>34.788894531250001</c:v>
                </c:pt>
                <c:pt idx="465">
                  <c:v>34.817445312499999</c:v>
                </c:pt>
                <c:pt idx="466">
                  <c:v>34.817445312499999</c:v>
                </c:pt>
                <c:pt idx="467">
                  <c:v>34.876410156250003</c:v>
                </c:pt>
                <c:pt idx="468">
                  <c:v>34.693511718750003</c:v>
                </c:pt>
                <c:pt idx="469">
                  <c:v>34.693511718750003</c:v>
                </c:pt>
                <c:pt idx="470">
                  <c:v>34.925914062499999</c:v>
                </c:pt>
                <c:pt idx="471">
                  <c:v>34.891941406249998</c:v>
                </c:pt>
                <c:pt idx="472">
                  <c:v>34.891941406249998</c:v>
                </c:pt>
                <c:pt idx="473">
                  <c:v>34.926382812500002</c:v>
                </c:pt>
                <c:pt idx="474">
                  <c:v>34.844312500000001</c:v>
                </c:pt>
                <c:pt idx="475">
                  <c:v>34.864667968749998</c:v>
                </c:pt>
                <c:pt idx="476">
                  <c:v>34.864667968749998</c:v>
                </c:pt>
                <c:pt idx="477">
                  <c:v>34.8478984375</c:v>
                </c:pt>
                <c:pt idx="478">
                  <c:v>34.8478984375</c:v>
                </c:pt>
                <c:pt idx="479">
                  <c:v>34.95608984375</c:v>
                </c:pt>
                <c:pt idx="480">
                  <c:v>34.901867187500002</c:v>
                </c:pt>
                <c:pt idx="481">
                  <c:v>35.015082031250003</c:v>
                </c:pt>
                <c:pt idx="482">
                  <c:v>35.015082031250003</c:v>
                </c:pt>
                <c:pt idx="483">
                  <c:v>34.932593750000002</c:v>
                </c:pt>
                <c:pt idx="484">
                  <c:v>34.839687499999997</c:v>
                </c:pt>
                <c:pt idx="485">
                  <c:v>34.839687499999997</c:v>
                </c:pt>
                <c:pt idx="486">
                  <c:v>34.837070312500003</c:v>
                </c:pt>
                <c:pt idx="487">
                  <c:v>34.814804687500001</c:v>
                </c:pt>
                <c:pt idx="488">
                  <c:v>34.814804687500001</c:v>
                </c:pt>
                <c:pt idx="489">
                  <c:v>34.804117187499997</c:v>
                </c:pt>
                <c:pt idx="490">
                  <c:v>34.935660156250002</c:v>
                </c:pt>
                <c:pt idx="491">
                  <c:v>34.935660156250002</c:v>
                </c:pt>
                <c:pt idx="492">
                  <c:v>34.882484374999997</c:v>
                </c:pt>
                <c:pt idx="493">
                  <c:v>34.780773437500002</c:v>
                </c:pt>
                <c:pt idx="494">
                  <c:v>34.874457031250003</c:v>
                </c:pt>
                <c:pt idx="495">
                  <c:v>34.827695312499998</c:v>
                </c:pt>
                <c:pt idx="496">
                  <c:v>34.868480468750001</c:v>
                </c:pt>
                <c:pt idx="497">
                  <c:v>34.868480468750001</c:v>
                </c:pt>
                <c:pt idx="498">
                  <c:v>35.055320312500001</c:v>
                </c:pt>
                <c:pt idx="499">
                  <c:v>34.798644531249998</c:v>
                </c:pt>
                <c:pt idx="500">
                  <c:v>34.928874999999998</c:v>
                </c:pt>
                <c:pt idx="501">
                  <c:v>34.928874999999998</c:v>
                </c:pt>
                <c:pt idx="502">
                  <c:v>34.790679687500003</c:v>
                </c:pt>
                <c:pt idx="503">
                  <c:v>34.839675781250001</c:v>
                </c:pt>
                <c:pt idx="504">
                  <c:v>34.782683593750001</c:v>
                </c:pt>
                <c:pt idx="505">
                  <c:v>34.790601562500001</c:v>
                </c:pt>
                <c:pt idx="506">
                  <c:v>34.904023437500001</c:v>
                </c:pt>
                <c:pt idx="507">
                  <c:v>34.904023437500001</c:v>
                </c:pt>
                <c:pt idx="508">
                  <c:v>34.934757812500003</c:v>
                </c:pt>
                <c:pt idx="509">
                  <c:v>34.869085937500003</c:v>
                </c:pt>
                <c:pt idx="510">
                  <c:v>34.905351562500002</c:v>
                </c:pt>
                <c:pt idx="511">
                  <c:v>34.905351562500002</c:v>
                </c:pt>
                <c:pt idx="512">
                  <c:v>34.864550781250003</c:v>
                </c:pt>
                <c:pt idx="513">
                  <c:v>34.8508671875</c:v>
                </c:pt>
                <c:pt idx="514">
                  <c:v>34.867421874999998</c:v>
                </c:pt>
                <c:pt idx="515">
                  <c:v>34.852199218750002</c:v>
                </c:pt>
                <c:pt idx="516">
                  <c:v>34.808945312500001</c:v>
                </c:pt>
                <c:pt idx="517">
                  <c:v>34.808945312500001</c:v>
                </c:pt>
                <c:pt idx="518">
                  <c:v>34.781160156250003</c:v>
                </c:pt>
                <c:pt idx="519">
                  <c:v>34.857121093750003</c:v>
                </c:pt>
                <c:pt idx="520">
                  <c:v>34.899636718750003</c:v>
                </c:pt>
                <c:pt idx="521">
                  <c:v>34.899636718750003</c:v>
                </c:pt>
                <c:pt idx="522">
                  <c:v>34.949414062499997</c:v>
                </c:pt>
                <c:pt idx="523">
                  <c:v>34.949414062499997</c:v>
                </c:pt>
                <c:pt idx="524">
                  <c:v>34.836117187500001</c:v>
                </c:pt>
                <c:pt idx="525">
                  <c:v>34.931199218750002</c:v>
                </c:pt>
                <c:pt idx="526">
                  <c:v>34.931199218750002</c:v>
                </c:pt>
                <c:pt idx="527">
                  <c:v>34.957230468749998</c:v>
                </c:pt>
                <c:pt idx="528">
                  <c:v>34.888832031249997</c:v>
                </c:pt>
                <c:pt idx="529">
                  <c:v>34.887566406250002</c:v>
                </c:pt>
                <c:pt idx="530">
                  <c:v>34.887566406250002</c:v>
                </c:pt>
                <c:pt idx="531">
                  <c:v>34.856468749999998</c:v>
                </c:pt>
                <c:pt idx="532">
                  <c:v>34.856468749999998</c:v>
                </c:pt>
                <c:pt idx="533">
                  <c:v>34.8508984375</c:v>
                </c:pt>
                <c:pt idx="534">
                  <c:v>34.874710937499998</c:v>
                </c:pt>
                <c:pt idx="535">
                  <c:v>34.976343749999998</c:v>
                </c:pt>
                <c:pt idx="536">
                  <c:v>34.976343749999998</c:v>
                </c:pt>
                <c:pt idx="537">
                  <c:v>34.886625000000002</c:v>
                </c:pt>
                <c:pt idx="538">
                  <c:v>34.886945312500004</c:v>
                </c:pt>
                <c:pt idx="539">
                  <c:v>34.84071484375</c:v>
                </c:pt>
                <c:pt idx="540">
                  <c:v>34.910160156250001</c:v>
                </c:pt>
                <c:pt idx="541">
                  <c:v>35.068804687499998</c:v>
                </c:pt>
                <c:pt idx="542">
                  <c:v>35.068804687499998</c:v>
                </c:pt>
                <c:pt idx="543">
                  <c:v>34.989281249999998</c:v>
                </c:pt>
                <c:pt idx="544">
                  <c:v>34.985464843750002</c:v>
                </c:pt>
                <c:pt idx="545">
                  <c:v>34.985464843750002</c:v>
                </c:pt>
                <c:pt idx="546">
                  <c:v>34.870085937500001</c:v>
                </c:pt>
                <c:pt idx="547">
                  <c:v>34.857761718749998</c:v>
                </c:pt>
                <c:pt idx="548">
                  <c:v>34.857761718749998</c:v>
                </c:pt>
                <c:pt idx="549">
                  <c:v>34.846195312500001</c:v>
                </c:pt>
                <c:pt idx="550">
                  <c:v>35.008070312500003</c:v>
                </c:pt>
                <c:pt idx="551">
                  <c:v>34.996312500000002</c:v>
                </c:pt>
                <c:pt idx="552">
                  <c:v>34.996312500000002</c:v>
                </c:pt>
                <c:pt idx="553">
                  <c:v>35.087082031249999</c:v>
                </c:pt>
                <c:pt idx="554">
                  <c:v>35.123898437500003</c:v>
                </c:pt>
                <c:pt idx="555">
                  <c:v>35.123898437500003</c:v>
                </c:pt>
                <c:pt idx="556">
                  <c:v>34.80224609375</c:v>
                </c:pt>
                <c:pt idx="557">
                  <c:v>34.771847656250003</c:v>
                </c:pt>
                <c:pt idx="558">
                  <c:v>34.771847656250003</c:v>
                </c:pt>
                <c:pt idx="559">
                  <c:v>34.8779296875</c:v>
                </c:pt>
                <c:pt idx="560">
                  <c:v>34.740195312499999</c:v>
                </c:pt>
                <c:pt idx="561">
                  <c:v>34.740195312499999</c:v>
                </c:pt>
                <c:pt idx="562">
                  <c:v>34.759343749999999</c:v>
                </c:pt>
                <c:pt idx="563">
                  <c:v>35.067898437499998</c:v>
                </c:pt>
                <c:pt idx="564">
                  <c:v>34.96428515625</c:v>
                </c:pt>
                <c:pt idx="565">
                  <c:v>34.976414062499998</c:v>
                </c:pt>
                <c:pt idx="566">
                  <c:v>34.976289062500001</c:v>
                </c:pt>
                <c:pt idx="567">
                  <c:v>34.976289062500001</c:v>
                </c:pt>
                <c:pt idx="568">
                  <c:v>35.020640624999999</c:v>
                </c:pt>
                <c:pt idx="569">
                  <c:v>34.999535156249998</c:v>
                </c:pt>
                <c:pt idx="570">
                  <c:v>34.896257812499996</c:v>
                </c:pt>
                <c:pt idx="571">
                  <c:v>34.896257812499996</c:v>
                </c:pt>
                <c:pt idx="572">
                  <c:v>35.050175781249997</c:v>
                </c:pt>
                <c:pt idx="573">
                  <c:v>34.978023437499999</c:v>
                </c:pt>
                <c:pt idx="574">
                  <c:v>34.87737109375</c:v>
                </c:pt>
                <c:pt idx="575">
                  <c:v>34.949144531249999</c:v>
                </c:pt>
                <c:pt idx="576">
                  <c:v>34.971476562500001</c:v>
                </c:pt>
                <c:pt idx="577">
                  <c:v>34.971476562500001</c:v>
                </c:pt>
                <c:pt idx="578">
                  <c:v>35.064304687499998</c:v>
                </c:pt>
                <c:pt idx="579">
                  <c:v>34.905179687500002</c:v>
                </c:pt>
                <c:pt idx="580">
                  <c:v>34.905179687500002</c:v>
                </c:pt>
                <c:pt idx="581">
                  <c:v>34.830746093750001</c:v>
                </c:pt>
                <c:pt idx="582">
                  <c:v>34.938945312500003</c:v>
                </c:pt>
                <c:pt idx="583">
                  <c:v>34.938945312500003</c:v>
                </c:pt>
                <c:pt idx="584">
                  <c:v>34.970734374999999</c:v>
                </c:pt>
                <c:pt idx="585">
                  <c:v>34.856031250000001</c:v>
                </c:pt>
                <c:pt idx="586">
                  <c:v>34.898242187500003</c:v>
                </c:pt>
                <c:pt idx="587">
                  <c:v>34.898242187500003</c:v>
                </c:pt>
                <c:pt idx="588">
                  <c:v>34.926066406250001</c:v>
                </c:pt>
                <c:pt idx="589">
                  <c:v>34.848781250000002</c:v>
                </c:pt>
                <c:pt idx="590">
                  <c:v>34.848781250000002</c:v>
                </c:pt>
                <c:pt idx="591">
                  <c:v>34.810230468749999</c:v>
                </c:pt>
                <c:pt idx="592">
                  <c:v>34.977054687500001</c:v>
                </c:pt>
                <c:pt idx="593">
                  <c:v>34.977054687500001</c:v>
                </c:pt>
                <c:pt idx="594">
                  <c:v>35.009644531249997</c:v>
                </c:pt>
                <c:pt idx="595">
                  <c:v>34.965449218750003</c:v>
                </c:pt>
                <c:pt idx="596">
                  <c:v>34.965449218750003</c:v>
                </c:pt>
                <c:pt idx="597">
                  <c:v>35.008976562500003</c:v>
                </c:pt>
                <c:pt idx="598">
                  <c:v>34.951960937499997</c:v>
                </c:pt>
                <c:pt idx="599">
                  <c:v>34.943449218749997</c:v>
                </c:pt>
                <c:pt idx="600">
                  <c:v>34.943449218749997</c:v>
                </c:pt>
                <c:pt idx="601">
                  <c:v>34.844906250000001</c:v>
                </c:pt>
                <c:pt idx="602">
                  <c:v>35.111429687499999</c:v>
                </c:pt>
                <c:pt idx="603">
                  <c:v>35.111429687499999</c:v>
                </c:pt>
                <c:pt idx="604">
                  <c:v>35.027511718749999</c:v>
                </c:pt>
                <c:pt idx="605">
                  <c:v>34.983093750000002</c:v>
                </c:pt>
                <c:pt idx="606">
                  <c:v>34.983093750000002</c:v>
                </c:pt>
                <c:pt idx="607">
                  <c:v>34.879640625</c:v>
                </c:pt>
                <c:pt idx="608">
                  <c:v>34.931335937500002</c:v>
                </c:pt>
                <c:pt idx="609">
                  <c:v>35.09790234375</c:v>
                </c:pt>
                <c:pt idx="610">
                  <c:v>34.859398437499998</c:v>
                </c:pt>
                <c:pt idx="611">
                  <c:v>34.8767421875</c:v>
                </c:pt>
                <c:pt idx="612">
                  <c:v>34.8767421875</c:v>
                </c:pt>
                <c:pt idx="613">
                  <c:v>34.839953125000001</c:v>
                </c:pt>
                <c:pt idx="614">
                  <c:v>34.972769531250002</c:v>
                </c:pt>
                <c:pt idx="615">
                  <c:v>34.9844453125</c:v>
                </c:pt>
                <c:pt idx="616">
                  <c:v>34.9844453125</c:v>
                </c:pt>
                <c:pt idx="617">
                  <c:v>34.6554140625</c:v>
                </c:pt>
                <c:pt idx="618">
                  <c:v>34.928296875000001</c:v>
                </c:pt>
                <c:pt idx="619">
                  <c:v>34.848621093749998</c:v>
                </c:pt>
                <c:pt idx="620">
                  <c:v>34.995460937499999</c:v>
                </c:pt>
                <c:pt idx="621">
                  <c:v>35.007406250000003</c:v>
                </c:pt>
                <c:pt idx="622">
                  <c:v>34.963875000000002</c:v>
                </c:pt>
                <c:pt idx="623">
                  <c:v>34.963875000000002</c:v>
                </c:pt>
                <c:pt idx="624">
                  <c:v>34.991339843749998</c:v>
                </c:pt>
                <c:pt idx="625">
                  <c:v>34.929960937499999</c:v>
                </c:pt>
                <c:pt idx="626">
                  <c:v>34.929960937499999</c:v>
                </c:pt>
                <c:pt idx="627">
                  <c:v>34.907773437499998</c:v>
                </c:pt>
                <c:pt idx="628">
                  <c:v>34.948749999999997</c:v>
                </c:pt>
                <c:pt idx="629">
                  <c:v>34.937566406249999</c:v>
                </c:pt>
                <c:pt idx="630">
                  <c:v>34.829859374999998</c:v>
                </c:pt>
                <c:pt idx="631">
                  <c:v>34.815511718750003</c:v>
                </c:pt>
                <c:pt idx="632">
                  <c:v>34.815511718750003</c:v>
                </c:pt>
                <c:pt idx="633">
                  <c:v>34.957804687500001</c:v>
                </c:pt>
                <c:pt idx="634">
                  <c:v>34.952484374999997</c:v>
                </c:pt>
                <c:pt idx="635">
                  <c:v>34.952484374999997</c:v>
                </c:pt>
                <c:pt idx="636">
                  <c:v>34.795289062499997</c:v>
                </c:pt>
                <c:pt idx="637">
                  <c:v>34.648605468749999</c:v>
                </c:pt>
                <c:pt idx="638">
                  <c:v>34.63420703125</c:v>
                </c:pt>
                <c:pt idx="639">
                  <c:v>34.741101562499999</c:v>
                </c:pt>
                <c:pt idx="640">
                  <c:v>34.756625</c:v>
                </c:pt>
                <c:pt idx="641">
                  <c:v>34.756625</c:v>
                </c:pt>
                <c:pt idx="642">
                  <c:v>34.95347265625</c:v>
                </c:pt>
                <c:pt idx="643">
                  <c:v>35.03714453125</c:v>
                </c:pt>
                <c:pt idx="644">
                  <c:v>34.898742187499998</c:v>
                </c:pt>
                <c:pt idx="645">
                  <c:v>34.898742187499998</c:v>
                </c:pt>
                <c:pt idx="646">
                  <c:v>34.979996093750003</c:v>
                </c:pt>
                <c:pt idx="647">
                  <c:v>34.784929687499996</c:v>
                </c:pt>
                <c:pt idx="648">
                  <c:v>34.784929687499996</c:v>
                </c:pt>
                <c:pt idx="649">
                  <c:v>34.616050781250003</c:v>
                </c:pt>
                <c:pt idx="650">
                  <c:v>34.576027343749999</c:v>
                </c:pt>
                <c:pt idx="651">
                  <c:v>34.576027343749999</c:v>
                </c:pt>
                <c:pt idx="652">
                  <c:v>34.7734375</c:v>
                </c:pt>
                <c:pt idx="653">
                  <c:v>34.761363281249999</c:v>
                </c:pt>
                <c:pt idx="654">
                  <c:v>34.905191406249997</c:v>
                </c:pt>
                <c:pt idx="655">
                  <c:v>34.855453124999997</c:v>
                </c:pt>
                <c:pt idx="656">
                  <c:v>34.937632812499999</c:v>
                </c:pt>
                <c:pt idx="657">
                  <c:v>34.937632812499999</c:v>
                </c:pt>
                <c:pt idx="658">
                  <c:v>35.060726562500001</c:v>
                </c:pt>
                <c:pt idx="659">
                  <c:v>35.038660156250003</c:v>
                </c:pt>
                <c:pt idx="660">
                  <c:v>35.038660156250003</c:v>
                </c:pt>
                <c:pt idx="661">
                  <c:v>35.094652343749999</c:v>
                </c:pt>
                <c:pt idx="662">
                  <c:v>34.985710937500002</c:v>
                </c:pt>
                <c:pt idx="663">
                  <c:v>35.057074218750003</c:v>
                </c:pt>
                <c:pt idx="664">
                  <c:v>34.925624999999997</c:v>
                </c:pt>
                <c:pt idx="665">
                  <c:v>34.796976562499999</c:v>
                </c:pt>
                <c:pt idx="666">
                  <c:v>34.796976562499999</c:v>
                </c:pt>
                <c:pt idx="667">
                  <c:v>34.9861875</c:v>
                </c:pt>
                <c:pt idx="668">
                  <c:v>34.904074218749997</c:v>
                </c:pt>
                <c:pt idx="669">
                  <c:v>34.879554687499997</c:v>
                </c:pt>
                <c:pt idx="670">
                  <c:v>34.879554687499997</c:v>
                </c:pt>
                <c:pt idx="671">
                  <c:v>34.767804687500004</c:v>
                </c:pt>
                <c:pt idx="672">
                  <c:v>34.818007812499999</c:v>
                </c:pt>
                <c:pt idx="673">
                  <c:v>35.122460937500001</c:v>
                </c:pt>
                <c:pt idx="674">
                  <c:v>35.065421874999998</c:v>
                </c:pt>
                <c:pt idx="675">
                  <c:v>35.02483203125</c:v>
                </c:pt>
                <c:pt idx="676">
                  <c:v>35.02483203125</c:v>
                </c:pt>
                <c:pt idx="677">
                  <c:v>34.9679140625</c:v>
                </c:pt>
                <c:pt idx="678">
                  <c:v>34.980820312500001</c:v>
                </c:pt>
                <c:pt idx="679">
                  <c:v>34.980820312500001</c:v>
                </c:pt>
                <c:pt idx="680">
                  <c:v>35.109375</c:v>
                </c:pt>
                <c:pt idx="681">
                  <c:v>34.848070312499999</c:v>
                </c:pt>
                <c:pt idx="682">
                  <c:v>34.848070312499999</c:v>
                </c:pt>
                <c:pt idx="683">
                  <c:v>34.793679687500003</c:v>
                </c:pt>
                <c:pt idx="684">
                  <c:v>34.998539062500001</c:v>
                </c:pt>
                <c:pt idx="685">
                  <c:v>35.286570312499997</c:v>
                </c:pt>
                <c:pt idx="686">
                  <c:v>35.286570312499997</c:v>
                </c:pt>
                <c:pt idx="687">
                  <c:v>35.143683593749998</c:v>
                </c:pt>
                <c:pt idx="688">
                  <c:v>34.923378906250001</c:v>
                </c:pt>
                <c:pt idx="689">
                  <c:v>34.923378906250001</c:v>
                </c:pt>
                <c:pt idx="690">
                  <c:v>34.747242187499999</c:v>
                </c:pt>
                <c:pt idx="691">
                  <c:v>34.83084375</c:v>
                </c:pt>
                <c:pt idx="692">
                  <c:v>34.83084375</c:v>
                </c:pt>
                <c:pt idx="693">
                  <c:v>34.655242187500001</c:v>
                </c:pt>
                <c:pt idx="694">
                  <c:v>35.011914062499997</c:v>
                </c:pt>
                <c:pt idx="695">
                  <c:v>35.011914062499997</c:v>
                </c:pt>
                <c:pt idx="696">
                  <c:v>35.160246093749997</c:v>
                </c:pt>
                <c:pt idx="697">
                  <c:v>35.108617187500002</c:v>
                </c:pt>
                <c:pt idx="698">
                  <c:v>35.204273437499999</c:v>
                </c:pt>
                <c:pt idx="699">
                  <c:v>34.925628906249997</c:v>
                </c:pt>
                <c:pt idx="700">
                  <c:v>34.931785156250001</c:v>
                </c:pt>
                <c:pt idx="701">
                  <c:v>34.931785156250001</c:v>
                </c:pt>
                <c:pt idx="702">
                  <c:v>34.773101562500003</c:v>
                </c:pt>
                <c:pt idx="703">
                  <c:v>34.769019531250002</c:v>
                </c:pt>
                <c:pt idx="704">
                  <c:v>34.883117187499998</c:v>
                </c:pt>
                <c:pt idx="705">
                  <c:v>34.883117187499998</c:v>
                </c:pt>
                <c:pt idx="706">
                  <c:v>34.903054687500003</c:v>
                </c:pt>
                <c:pt idx="707">
                  <c:v>34.887492187500001</c:v>
                </c:pt>
                <c:pt idx="708">
                  <c:v>34.748164062500003</c:v>
                </c:pt>
                <c:pt idx="709">
                  <c:v>34.869949218750001</c:v>
                </c:pt>
                <c:pt idx="710">
                  <c:v>35.1327421875</c:v>
                </c:pt>
                <c:pt idx="711">
                  <c:v>35.1327421875</c:v>
                </c:pt>
                <c:pt idx="712">
                  <c:v>35.031132812499997</c:v>
                </c:pt>
                <c:pt idx="713">
                  <c:v>35.123214843749999</c:v>
                </c:pt>
                <c:pt idx="714">
                  <c:v>34.934785156250001</c:v>
                </c:pt>
                <c:pt idx="715">
                  <c:v>34.934785156250001</c:v>
                </c:pt>
                <c:pt idx="716">
                  <c:v>34.894335937500003</c:v>
                </c:pt>
                <c:pt idx="717">
                  <c:v>34.820093749999998</c:v>
                </c:pt>
                <c:pt idx="718">
                  <c:v>34.806539062500001</c:v>
                </c:pt>
                <c:pt idx="719">
                  <c:v>34.850082031249997</c:v>
                </c:pt>
                <c:pt idx="720">
                  <c:v>34.737593750000002</c:v>
                </c:pt>
                <c:pt idx="721">
                  <c:v>34.737593750000002</c:v>
                </c:pt>
                <c:pt idx="722">
                  <c:v>34.812167968750003</c:v>
                </c:pt>
                <c:pt idx="723">
                  <c:v>34.875121093750003</c:v>
                </c:pt>
                <c:pt idx="724">
                  <c:v>35.010238281249997</c:v>
                </c:pt>
                <c:pt idx="725">
                  <c:v>35.010238281249997</c:v>
                </c:pt>
                <c:pt idx="726">
                  <c:v>35.197226562499999</c:v>
                </c:pt>
                <c:pt idx="727">
                  <c:v>35.01318359375</c:v>
                </c:pt>
                <c:pt idx="728">
                  <c:v>34.962617187500001</c:v>
                </c:pt>
                <c:pt idx="729">
                  <c:v>35.009539062499996</c:v>
                </c:pt>
                <c:pt idx="730">
                  <c:v>34.956132812500002</c:v>
                </c:pt>
                <c:pt idx="731">
                  <c:v>34.956132812500002</c:v>
                </c:pt>
                <c:pt idx="732">
                  <c:v>34.934664062499998</c:v>
                </c:pt>
                <c:pt idx="733">
                  <c:v>34.8171015625</c:v>
                </c:pt>
                <c:pt idx="734">
                  <c:v>34.8171015625</c:v>
                </c:pt>
                <c:pt idx="735">
                  <c:v>34.905039062500002</c:v>
                </c:pt>
                <c:pt idx="736">
                  <c:v>34.76032421875</c:v>
                </c:pt>
                <c:pt idx="737">
                  <c:v>34.808449218749999</c:v>
                </c:pt>
                <c:pt idx="738">
                  <c:v>34.840445312500002</c:v>
                </c:pt>
                <c:pt idx="739">
                  <c:v>34.693207031249997</c:v>
                </c:pt>
                <c:pt idx="740">
                  <c:v>34.693207031249997</c:v>
                </c:pt>
                <c:pt idx="741">
                  <c:v>35.161781249999997</c:v>
                </c:pt>
                <c:pt idx="742">
                  <c:v>35.103433593749997</c:v>
                </c:pt>
                <c:pt idx="743">
                  <c:v>34.936039062500001</c:v>
                </c:pt>
                <c:pt idx="744">
                  <c:v>34.936039062500001</c:v>
                </c:pt>
                <c:pt idx="745">
                  <c:v>34.913558593749997</c:v>
                </c:pt>
                <c:pt idx="746">
                  <c:v>34.883699218750003</c:v>
                </c:pt>
                <c:pt idx="747">
                  <c:v>35.151742187499998</c:v>
                </c:pt>
                <c:pt idx="748">
                  <c:v>35.051945312500003</c:v>
                </c:pt>
                <c:pt idx="749">
                  <c:v>35.026371093750001</c:v>
                </c:pt>
                <c:pt idx="750">
                  <c:v>35.026371093750001</c:v>
                </c:pt>
                <c:pt idx="751">
                  <c:v>34.897988281250001</c:v>
                </c:pt>
                <c:pt idx="752">
                  <c:v>34.813980468750003</c:v>
                </c:pt>
                <c:pt idx="753">
                  <c:v>34.813980468750003</c:v>
                </c:pt>
                <c:pt idx="754">
                  <c:v>34.962835937500003</c:v>
                </c:pt>
                <c:pt idx="755">
                  <c:v>34.948003906250001</c:v>
                </c:pt>
                <c:pt idx="756">
                  <c:v>34.948003906250001</c:v>
                </c:pt>
                <c:pt idx="757">
                  <c:v>34.908875000000002</c:v>
                </c:pt>
                <c:pt idx="758">
                  <c:v>34.915824218749997</c:v>
                </c:pt>
                <c:pt idx="759">
                  <c:v>34.915824218749997</c:v>
                </c:pt>
                <c:pt idx="760">
                  <c:v>35.129312499999997</c:v>
                </c:pt>
                <c:pt idx="761">
                  <c:v>34.887957031249996</c:v>
                </c:pt>
                <c:pt idx="762">
                  <c:v>34.905046874999996</c:v>
                </c:pt>
                <c:pt idx="763">
                  <c:v>34.905046874999996</c:v>
                </c:pt>
                <c:pt idx="764">
                  <c:v>34.728476562499999</c:v>
                </c:pt>
                <c:pt idx="765">
                  <c:v>34.728476562499999</c:v>
                </c:pt>
                <c:pt idx="766">
                  <c:v>34.896000000000001</c:v>
                </c:pt>
                <c:pt idx="767">
                  <c:v>34.75753125</c:v>
                </c:pt>
                <c:pt idx="768">
                  <c:v>34.946921875000001</c:v>
                </c:pt>
                <c:pt idx="769">
                  <c:v>34.946921875000001</c:v>
                </c:pt>
                <c:pt idx="770">
                  <c:v>34.831570312499998</c:v>
                </c:pt>
                <c:pt idx="771">
                  <c:v>34.866265624999997</c:v>
                </c:pt>
                <c:pt idx="772">
                  <c:v>35.004226562500001</c:v>
                </c:pt>
                <c:pt idx="773">
                  <c:v>34.903289062500001</c:v>
                </c:pt>
                <c:pt idx="774">
                  <c:v>34.967757812499997</c:v>
                </c:pt>
                <c:pt idx="775">
                  <c:v>34.967757812499997</c:v>
                </c:pt>
                <c:pt idx="776">
                  <c:v>34.948324218750003</c:v>
                </c:pt>
                <c:pt idx="777">
                  <c:v>35.110343749999998</c:v>
                </c:pt>
                <c:pt idx="778">
                  <c:v>35.208128906250003</c:v>
                </c:pt>
                <c:pt idx="779">
                  <c:v>35.208128906250003</c:v>
                </c:pt>
                <c:pt idx="780">
                  <c:v>35.065300781250002</c:v>
                </c:pt>
                <c:pt idx="781">
                  <c:v>35.069660156250002</c:v>
                </c:pt>
                <c:pt idx="782">
                  <c:v>34.994925781249997</c:v>
                </c:pt>
                <c:pt idx="783">
                  <c:v>35.143195312499998</c:v>
                </c:pt>
                <c:pt idx="784">
                  <c:v>35.143195312499998</c:v>
                </c:pt>
                <c:pt idx="785">
                  <c:v>34.880804687500003</c:v>
                </c:pt>
                <c:pt idx="786">
                  <c:v>34.957789062499998</c:v>
                </c:pt>
                <c:pt idx="787">
                  <c:v>34.949941406249998</c:v>
                </c:pt>
                <c:pt idx="788">
                  <c:v>34.949941406249998</c:v>
                </c:pt>
                <c:pt idx="789">
                  <c:v>35.024015624999997</c:v>
                </c:pt>
                <c:pt idx="790">
                  <c:v>35.138796874999997</c:v>
                </c:pt>
                <c:pt idx="791">
                  <c:v>34.875394531250002</c:v>
                </c:pt>
                <c:pt idx="792">
                  <c:v>34.813304687500001</c:v>
                </c:pt>
                <c:pt idx="793">
                  <c:v>34.858828125000002</c:v>
                </c:pt>
                <c:pt idx="794">
                  <c:v>34.858828125000002</c:v>
                </c:pt>
                <c:pt idx="795">
                  <c:v>34.899007812500003</c:v>
                </c:pt>
                <c:pt idx="796">
                  <c:v>35.0580703125</c:v>
                </c:pt>
                <c:pt idx="797">
                  <c:v>35.0580703125</c:v>
                </c:pt>
                <c:pt idx="798">
                  <c:v>34.923992187499998</c:v>
                </c:pt>
                <c:pt idx="799">
                  <c:v>34.862789062499999</c:v>
                </c:pt>
                <c:pt idx="800">
                  <c:v>34.862789062499999</c:v>
                </c:pt>
                <c:pt idx="801">
                  <c:v>34.828499999999998</c:v>
                </c:pt>
                <c:pt idx="802">
                  <c:v>34.945671875000002</c:v>
                </c:pt>
                <c:pt idx="803">
                  <c:v>34.945671875000002</c:v>
                </c:pt>
                <c:pt idx="804">
                  <c:v>34.911843750000003</c:v>
                </c:pt>
                <c:pt idx="805">
                  <c:v>34.926457031250003</c:v>
                </c:pt>
                <c:pt idx="806">
                  <c:v>34.926457031250003</c:v>
                </c:pt>
                <c:pt idx="807">
                  <c:v>34.872156250000003</c:v>
                </c:pt>
                <c:pt idx="808">
                  <c:v>35.16733984375</c:v>
                </c:pt>
                <c:pt idx="809">
                  <c:v>35.16733984375</c:v>
                </c:pt>
                <c:pt idx="810">
                  <c:v>35.286542968749998</c:v>
                </c:pt>
                <c:pt idx="811">
                  <c:v>35.286542968749998</c:v>
                </c:pt>
                <c:pt idx="812">
                  <c:v>35.075554687500002</c:v>
                </c:pt>
                <c:pt idx="813">
                  <c:v>35.04893359375</c:v>
                </c:pt>
                <c:pt idx="814">
                  <c:v>34.643082031250003</c:v>
                </c:pt>
                <c:pt idx="815">
                  <c:v>34.643082031250003</c:v>
                </c:pt>
                <c:pt idx="816">
                  <c:v>34.91786328125</c:v>
                </c:pt>
                <c:pt idx="817">
                  <c:v>34.902648437499998</c:v>
                </c:pt>
                <c:pt idx="818">
                  <c:v>34.7197265625</c:v>
                </c:pt>
                <c:pt idx="819">
                  <c:v>34.811457031250001</c:v>
                </c:pt>
                <c:pt idx="820">
                  <c:v>34.767601562499998</c:v>
                </c:pt>
                <c:pt idx="821">
                  <c:v>34.767601562499998</c:v>
                </c:pt>
                <c:pt idx="822">
                  <c:v>34.992914062499999</c:v>
                </c:pt>
                <c:pt idx="823">
                  <c:v>34.924871093749999</c:v>
                </c:pt>
                <c:pt idx="824">
                  <c:v>34.924871093749999</c:v>
                </c:pt>
                <c:pt idx="825">
                  <c:v>35.246570312499998</c:v>
                </c:pt>
                <c:pt idx="826">
                  <c:v>35.046367187500003</c:v>
                </c:pt>
                <c:pt idx="827">
                  <c:v>35.046367187500003</c:v>
                </c:pt>
                <c:pt idx="828">
                  <c:v>35.100433593749997</c:v>
                </c:pt>
                <c:pt idx="829">
                  <c:v>35.020105468750003</c:v>
                </c:pt>
                <c:pt idx="830">
                  <c:v>35.020105468750003</c:v>
                </c:pt>
                <c:pt idx="831">
                  <c:v>35.172718750000001</c:v>
                </c:pt>
                <c:pt idx="832">
                  <c:v>35.096460937499998</c:v>
                </c:pt>
                <c:pt idx="833">
                  <c:v>35.063976562500002</c:v>
                </c:pt>
                <c:pt idx="834">
                  <c:v>35.263011718750001</c:v>
                </c:pt>
                <c:pt idx="835">
                  <c:v>35.037824218750004</c:v>
                </c:pt>
                <c:pt idx="836">
                  <c:v>35.037824218750004</c:v>
                </c:pt>
                <c:pt idx="837">
                  <c:v>35.220953125000001</c:v>
                </c:pt>
                <c:pt idx="838">
                  <c:v>35.133781249999998</c:v>
                </c:pt>
                <c:pt idx="839">
                  <c:v>35.051675781249997</c:v>
                </c:pt>
                <c:pt idx="840">
                  <c:v>35.051675781249997</c:v>
                </c:pt>
                <c:pt idx="841">
                  <c:v>35.213855468749998</c:v>
                </c:pt>
                <c:pt idx="842">
                  <c:v>35.228800781250001</c:v>
                </c:pt>
                <c:pt idx="843">
                  <c:v>35.171953125000002</c:v>
                </c:pt>
                <c:pt idx="844">
                  <c:v>35.275265625000003</c:v>
                </c:pt>
                <c:pt idx="845">
                  <c:v>35.114085937500001</c:v>
                </c:pt>
                <c:pt idx="846">
                  <c:v>34.9713984375</c:v>
                </c:pt>
                <c:pt idx="847">
                  <c:v>34.9713984375</c:v>
                </c:pt>
                <c:pt idx="848">
                  <c:v>35.178624999999997</c:v>
                </c:pt>
                <c:pt idx="849">
                  <c:v>34.920054687499999</c:v>
                </c:pt>
                <c:pt idx="850">
                  <c:v>34.920054687499999</c:v>
                </c:pt>
                <c:pt idx="851">
                  <c:v>34.978398437499997</c:v>
                </c:pt>
                <c:pt idx="852">
                  <c:v>35.034753906250003</c:v>
                </c:pt>
                <c:pt idx="853">
                  <c:v>35.034753906250003</c:v>
                </c:pt>
                <c:pt idx="854">
                  <c:v>35.076562500000001</c:v>
                </c:pt>
                <c:pt idx="855">
                  <c:v>34.923628906250002</c:v>
                </c:pt>
                <c:pt idx="856">
                  <c:v>34.923628906250002</c:v>
                </c:pt>
                <c:pt idx="857">
                  <c:v>34.932140625000002</c:v>
                </c:pt>
                <c:pt idx="858">
                  <c:v>34.932140625000002</c:v>
                </c:pt>
                <c:pt idx="859">
                  <c:v>35.158824218749999</c:v>
                </c:pt>
                <c:pt idx="860">
                  <c:v>35.050613281250001</c:v>
                </c:pt>
                <c:pt idx="861">
                  <c:v>35.050613281250001</c:v>
                </c:pt>
                <c:pt idx="862">
                  <c:v>35.043261718750003</c:v>
                </c:pt>
                <c:pt idx="863">
                  <c:v>34.972019531249998</c:v>
                </c:pt>
                <c:pt idx="864">
                  <c:v>35.148328124999999</c:v>
                </c:pt>
                <c:pt idx="865">
                  <c:v>35.148328124999999</c:v>
                </c:pt>
                <c:pt idx="866">
                  <c:v>35.023593750000003</c:v>
                </c:pt>
                <c:pt idx="867">
                  <c:v>35.103640624999997</c:v>
                </c:pt>
                <c:pt idx="868">
                  <c:v>35.103640624999997</c:v>
                </c:pt>
                <c:pt idx="869">
                  <c:v>35.108308593750003</c:v>
                </c:pt>
                <c:pt idx="870">
                  <c:v>35.222128906249999</c:v>
                </c:pt>
                <c:pt idx="871">
                  <c:v>35.222128906249999</c:v>
                </c:pt>
                <c:pt idx="872">
                  <c:v>35.013804687499999</c:v>
                </c:pt>
                <c:pt idx="873">
                  <c:v>34.970539062500002</c:v>
                </c:pt>
                <c:pt idx="874">
                  <c:v>34.970539062500002</c:v>
                </c:pt>
                <c:pt idx="875">
                  <c:v>34.9094609375</c:v>
                </c:pt>
                <c:pt idx="876">
                  <c:v>35.057968750000001</c:v>
                </c:pt>
                <c:pt idx="877">
                  <c:v>35.0021640625</c:v>
                </c:pt>
                <c:pt idx="878">
                  <c:v>34.886097656250001</c:v>
                </c:pt>
                <c:pt idx="879">
                  <c:v>35.038945312499997</c:v>
                </c:pt>
                <c:pt idx="880">
                  <c:v>35.038945312499997</c:v>
                </c:pt>
                <c:pt idx="881">
                  <c:v>34.916656250000003</c:v>
                </c:pt>
                <c:pt idx="882">
                  <c:v>34.978917968749997</c:v>
                </c:pt>
                <c:pt idx="883">
                  <c:v>35.31340625</c:v>
                </c:pt>
                <c:pt idx="884">
                  <c:v>35.31340625</c:v>
                </c:pt>
                <c:pt idx="885">
                  <c:v>35.110648437499997</c:v>
                </c:pt>
                <c:pt idx="886">
                  <c:v>35.150742187500001</c:v>
                </c:pt>
                <c:pt idx="887">
                  <c:v>35.114046875</c:v>
                </c:pt>
                <c:pt idx="888">
                  <c:v>35.147019531250002</c:v>
                </c:pt>
                <c:pt idx="889">
                  <c:v>35.113519531249999</c:v>
                </c:pt>
                <c:pt idx="890">
                  <c:v>35.113519531249999</c:v>
                </c:pt>
                <c:pt idx="891">
                  <c:v>34.942132812499999</c:v>
                </c:pt>
                <c:pt idx="892">
                  <c:v>34.988304687499998</c:v>
                </c:pt>
                <c:pt idx="893">
                  <c:v>34.730035156249997</c:v>
                </c:pt>
                <c:pt idx="894">
                  <c:v>34.730035156249997</c:v>
                </c:pt>
                <c:pt idx="895">
                  <c:v>34.679003906250003</c:v>
                </c:pt>
                <c:pt idx="896">
                  <c:v>34.696683593750002</c:v>
                </c:pt>
                <c:pt idx="897">
                  <c:v>34.717867187499998</c:v>
                </c:pt>
                <c:pt idx="898">
                  <c:v>34.9828046875</c:v>
                </c:pt>
                <c:pt idx="899">
                  <c:v>34.9828046875</c:v>
                </c:pt>
                <c:pt idx="900">
                  <c:v>35.021175781250001</c:v>
                </c:pt>
                <c:pt idx="901">
                  <c:v>35.127054687499999</c:v>
                </c:pt>
                <c:pt idx="902">
                  <c:v>35.08377734375</c:v>
                </c:pt>
                <c:pt idx="903">
                  <c:v>35.08377734375</c:v>
                </c:pt>
                <c:pt idx="904">
                  <c:v>35.1055390625</c:v>
                </c:pt>
                <c:pt idx="905">
                  <c:v>34.908230468749998</c:v>
                </c:pt>
                <c:pt idx="906">
                  <c:v>35.082355468750002</c:v>
                </c:pt>
                <c:pt idx="907">
                  <c:v>35.05451171875</c:v>
                </c:pt>
                <c:pt idx="908">
                  <c:v>35.05451171875</c:v>
                </c:pt>
                <c:pt idx="909">
                  <c:v>34.932183593749997</c:v>
                </c:pt>
                <c:pt idx="910">
                  <c:v>34.822242187500002</c:v>
                </c:pt>
                <c:pt idx="911">
                  <c:v>34.822242187500002</c:v>
                </c:pt>
                <c:pt idx="912">
                  <c:v>34.84333203125</c:v>
                </c:pt>
                <c:pt idx="913">
                  <c:v>34.979687499999997</c:v>
                </c:pt>
                <c:pt idx="914">
                  <c:v>34.979687499999997</c:v>
                </c:pt>
                <c:pt idx="915">
                  <c:v>34.985425781250001</c:v>
                </c:pt>
                <c:pt idx="916">
                  <c:v>35.217156250000002</c:v>
                </c:pt>
                <c:pt idx="917">
                  <c:v>35.115195312499999</c:v>
                </c:pt>
                <c:pt idx="918">
                  <c:v>35.115195312499999</c:v>
                </c:pt>
                <c:pt idx="919">
                  <c:v>35.196132812499997</c:v>
                </c:pt>
                <c:pt idx="920">
                  <c:v>34.94925390625</c:v>
                </c:pt>
                <c:pt idx="921">
                  <c:v>34.94925390625</c:v>
                </c:pt>
                <c:pt idx="922">
                  <c:v>35.0604765625</c:v>
                </c:pt>
                <c:pt idx="923">
                  <c:v>34.943167968749997</c:v>
                </c:pt>
                <c:pt idx="924">
                  <c:v>34.943167968749997</c:v>
                </c:pt>
                <c:pt idx="925">
                  <c:v>34.832441406249998</c:v>
                </c:pt>
                <c:pt idx="926">
                  <c:v>34.770796875000002</c:v>
                </c:pt>
                <c:pt idx="927">
                  <c:v>34.770796875000002</c:v>
                </c:pt>
                <c:pt idx="928">
                  <c:v>34.796937499999999</c:v>
                </c:pt>
                <c:pt idx="929">
                  <c:v>34.903339843749997</c:v>
                </c:pt>
                <c:pt idx="930">
                  <c:v>34.825031250000002</c:v>
                </c:pt>
                <c:pt idx="931">
                  <c:v>34.938835937500002</c:v>
                </c:pt>
                <c:pt idx="932">
                  <c:v>34.846535156249999</c:v>
                </c:pt>
                <c:pt idx="933">
                  <c:v>34.846535156249999</c:v>
                </c:pt>
                <c:pt idx="934">
                  <c:v>34.977105468749997</c:v>
                </c:pt>
                <c:pt idx="935">
                  <c:v>34.764226562499999</c:v>
                </c:pt>
                <c:pt idx="936">
                  <c:v>34.701093749999998</c:v>
                </c:pt>
                <c:pt idx="937">
                  <c:v>34.701093749999998</c:v>
                </c:pt>
                <c:pt idx="938">
                  <c:v>35.061539062500003</c:v>
                </c:pt>
                <c:pt idx="939">
                  <c:v>35.016207031249998</c:v>
                </c:pt>
                <c:pt idx="940">
                  <c:v>35.278300781250003</c:v>
                </c:pt>
                <c:pt idx="941">
                  <c:v>35.182601562499997</c:v>
                </c:pt>
                <c:pt idx="942">
                  <c:v>35.173124999999999</c:v>
                </c:pt>
                <c:pt idx="943">
                  <c:v>35.173124999999999</c:v>
                </c:pt>
                <c:pt idx="944">
                  <c:v>35.065992187500001</c:v>
                </c:pt>
                <c:pt idx="945">
                  <c:v>34.93101171875</c:v>
                </c:pt>
                <c:pt idx="946">
                  <c:v>34.93101171875</c:v>
                </c:pt>
                <c:pt idx="947">
                  <c:v>35.049519531249999</c:v>
                </c:pt>
                <c:pt idx="948">
                  <c:v>34.886621093750001</c:v>
                </c:pt>
                <c:pt idx="949">
                  <c:v>34.886621093750001</c:v>
                </c:pt>
                <c:pt idx="950">
                  <c:v>34.857152343750002</c:v>
                </c:pt>
                <c:pt idx="951">
                  <c:v>34.891871093749998</c:v>
                </c:pt>
                <c:pt idx="952">
                  <c:v>34.891871093749998</c:v>
                </c:pt>
                <c:pt idx="953">
                  <c:v>35.133148437499997</c:v>
                </c:pt>
                <c:pt idx="954">
                  <c:v>35.028027343749997</c:v>
                </c:pt>
                <c:pt idx="955">
                  <c:v>34.999000000000002</c:v>
                </c:pt>
                <c:pt idx="956">
                  <c:v>34.999000000000002</c:v>
                </c:pt>
                <c:pt idx="957">
                  <c:v>35.102499999999999</c:v>
                </c:pt>
                <c:pt idx="958">
                  <c:v>35.102499999999999</c:v>
                </c:pt>
                <c:pt idx="959">
                  <c:v>35.201988281250003</c:v>
                </c:pt>
                <c:pt idx="960">
                  <c:v>35.050320312499998</c:v>
                </c:pt>
                <c:pt idx="961">
                  <c:v>34.980722656250002</c:v>
                </c:pt>
                <c:pt idx="962">
                  <c:v>34.980722656250002</c:v>
                </c:pt>
                <c:pt idx="963">
                  <c:v>34.931242187499997</c:v>
                </c:pt>
                <c:pt idx="964">
                  <c:v>34.935277343750002</c:v>
                </c:pt>
                <c:pt idx="965">
                  <c:v>35.079484375</c:v>
                </c:pt>
                <c:pt idx="966">
                  <c:v>35.086437500000002</c:v>
                </c:pt>
                <c:pt idx="967">
                  <c:v>35.097000000000001</c:v>
                </c:pt>
                <c:pt idx="968">
                  <c:v>35.097000000000001</c:v>
                </c:pt>
                <c:pt idx="969">
                  <c:v>35.187660156249997</c:v>
                </c:pt>
                <c:pt idx="970">
                  <c:v>35.181652343750002</c:v>
                </c:pt>
                <c:pt idx="971">
                  <c:v>35.282878906249998</c:v>
                </c:pt>
                <c:pt idx="972">
                  <c:v>35.282878906249998</c:v>
                </c:pt>
                <c:pt idx="973">
                  <c:v>35.089046875000001</c:v>
                </c:pt>
                <c:pt idx="974">
                  <c:v>35.089046875000001</c:v>
                </c:pt>
                <c:pt idx="975">
                  <c:v>35.04216796875</c:v>
                </c:pt>
                <c:pt idx="976">
                  <c:v>34.887593750000001</c:v>
                </c:pt>
                <c:pt idx="977">
                  <c:v>34.961296875000002</c:v>
                </c:pt>
                <c:pt idx="978">
                  <c:v>34.961296875000002</c:v>
                </c:pt>
                <c:pt idx="979">
                  <c:v>34.766156250000002</c:v>
                </c:pt>
                <c:pt idx="980">
                  <c:v>34.770210937500003</c:v>
                </c:pt>
                <c:pt idx="981">
                  <c:v>34.770210937500003</c:v>
                </c:pt>
                <c:pt idx="982">
                  <c:v>34.819976562500003</c:v>
                </c:pt>
                <c:pt idx="983">
                  <c:v>35.051781249999998</c:v>
                </c:pt>
                <c:pt idx="984">
                  <c:v>35.051781249999998</c:v>
                </c:pt>
                <c:pt idx="985">
                  <c:v>35.070394531250003</c:v>
                </c:pt>
                <c:pt idx="986">
                  <c:v>35.2736484375</c:v>
                </c:pt>
                <c:pt idx="987">
                  <c:v>35.2736484375</c:v>
                </c:pt>
                <c:pt idx="988">
                  <c:v>35.210351562500001</c:v>
                </c:pt>
                <c:pt idx="989">
                  <c:v>35.066011718749998</c:v>
                </c:pt>
                <c:pt idx="990">
                  <c:v>35.211542968750003</c:v>
                </c:pt>
                <c:pt idx="991">
                  <c:v>35.211542968750003</c:v>
                </c:pt>
                <c:pt idx="992">
                  <c:v>35.161000000000001</c:v>
                </c:pt>
                <c:pt idx="993">
                  <c:v>35.161000000000001</c:v>
                </c:pt>
                <c:pt idx="994">
                  <c:v>35.130289062499997</c:v>
                </c:pt>
                <c:pt idx="995">
                  <c:v>35.097328124999997</c:v>
                </c:pt>
                <c:pt idx="996">
                  <c:v>35.206781249999999</c:v>
                </c:pt>
                <c:pt idx="997">
                  <c:v>35.206781249999999</c:v>
                </c:pt>
                <c:pt idx="998">
                  <c:v>35.095781250000002</c:v>
                </c:pt>
                <c:pt idx="999">
                  <c:v>35.2578125</c:v>
                </c:pt>
                <c:pt idx="1000">
                  <c:v>35.2578125</c:v>
                </c:pt>
                <c:pt idx="1001">
                  <c:v>35.095374999999997</c:v>
                </c:pt>
                <c:pt idx="1002">
                  <c:v>34.941031250000002</c:v>
                </c:pt>
                <c:pt idx="1003">
                  <c:v>34.941031250000002</c:v>
                </c:pt>
                <c:pt idx="1004">
                  <c:v>34.80705859375</c:v>
                </c:pt>
                <c:pt idx="1005">
                  <c:v>34.921707031250001</c:v>
                </c:pt>
                <c:pt idx="1006">
                  <c:v>34.947183593749997</c:v>
                </c:pt>
                <c:pt idx="1007">
                  <c:v>34.947183593749997</c:v>
                </c:pt>
                <c:pt idx="1008">
                  <c:v>35.003578124999997</c:v>
                </c:pt>
                <c:pt idx="1009">
                  <c:v>34.951761718749999</c:v>
                </c:pt>
                <c:pt idx="1010">
                  <c:v>34.753855468749997</c:v>
                </c:pt>
                <c:pt idx="1011">
                  <c:v>34.985054687500003</c:v>
                </c:pt>
                <c:pt idx="1012">
                  <c:v>35.01911328125</c:v>
                </c:pt>
                <c:pt idx="1013">
                  <c:v>35.01911328125</c:v>
                </c:pt>
                <c:pt idx="1014">
                  <c:v>35.142238281250002</c:v>
                </c:pt>
                <c:pt idx="1015">
                  <c:v>35.054277343750002</c:v>
                </c:pt>
                <c:pt idx="1016">
                  <c:v>35.054277343750002</c:v>
                </c:pt>
                <c:pt idx="1017">
                  <c:v>34.659890625000003</c:v>
                </c:pt>
                <c:pt idx="1018">
                  <c:v>34.925039062499998</c:v>
                </c:pt>
                <c:pt idx="1019">
                  <c:v>34.925039062499998</c:v>
                </c:pt>
                <c:pt idx="1020">
                  <c:v>35.056558593749997</c:v>
                </c:pt>
                <c:pt idx="1021">
                  <c:v>34.871273437500001</c:v>
                </c:pt>
                <c:pt idx="1022">
                  <c:v>34.871273437500001</c:v>
                </c:pt>
                <c:pt idx="1023">
                  <c:v>34.791281249999997</c:v>
                </c:pt>
                <c:pt idx="1024">
                  <c:v>34.854183593750001</c:v>
                </c:pt>
                <c:pt idx="1025">
                  <c:v>34.854183593750001</c:v>
                </c:pt>
                <c:pt idx="1026">
                  <c:v>35.085269531249999</c:v>
                </c:pt>
                <c:pt idx="1027">
                  <c:v>35.062519531249997</c:v>
                </c:pt>
                <c:pt idx="1028">
                  <c:v>35.062519531249997</c:v>
                </c:pt>
                <c:pt idx="1029">
                  <c:v>35.119460937500001</c:v>
                </c:pt>
                <c:pt idx="1030">
                  <c:v>35.009937499999999</c:v>
                </c:pt>
                <c:pt idx="1031">
                  <c:v>35.009937499999999</c:v>
                </c:pt>
                <c:pt idx="1032">
                  <c:v>35.008972656250002</c:v>
                </c:pt>
                <c:pt idx="1033">
                  <c:v>34.962660156250003</c:v>
                </c:pt>
                <c:pt idx="1034">
                  <c:v>34.867285156249999</c:v>
                </c:pt>
                <c:pt idx="1035">
                  <c:v>34.910738281249998</c:v>
                </c:pt>
                <c:pt idx="1036">
                  <c:v>34.77957421875</c:v>
                </c:pt>
                <c:pt idx="1037">
                  <c:v>34.77957421875</c:v>
                </c:pt>
                <c:pt idx="1038">
                  <c:v>34.778953125000001</c:v>
                </c:pt>
                <c:pt idx="1039">
                  <c:v>34.717156250000002</c:v>
                </c:pt>
                <c:pt idx="1040">
                  <c:v>34.752792968750001</c:v>
                </c:pt>
                <c:pt idx="1041">
                  <c:v>34.752792968750001</c:v>
                </c:pt>
                <c:pt idx="1042">
                  <c:v>34.9853515625</c:v>
                </c:pt>
                <c:pt idx="1043">
                  <c:v>35.077441406250003</c:v>
                </c:pt>
                <c:pt idx="1044">
                  <c:v>35.305374999999998</c:v>
                </c:pt>
                <c:pt idx="1045">
                  <c:v>35.274425781250002</c:v>
                </c:pt>
                <c:pt idx="1046">
                  <c:v>35.075835937500003</c:v>
                </c:pt>
                <c:pt idx="1047">
                  <c:v>35.075835937500003</c:v>
                </c:pt>
                <c:pt idx="1048">
                  <c:v>35.086664062499999</c:v>
                </c:pt>
                <c:pt idx="1049">
                  <c:v>35.043257812500002</c:v>
                </c:pt>
                <c:pt idx="1050">
                  <c:v>35.043257812500002</c:v>
                </c:pt>
                <c:pt idx="1051">
                  <c:v>35.076960937499997</c:v>
                </c:pt>
                <c:pt idx="1052">
                  <c:v>34.853820312499998</c:v>
                </c:pt>
                <c:pt idx="1053">
                  <c:v>34.842945312499999</c:v>
                </c:pt>
                <c:pt idx="1054">
                  <c:v>34.953644531249999</c:v>
                </c:pt>
                <c:pt idx="1055">
                  <c:v>34.812113281249999</c:v>
                </c:pt>
                <c:pt idx="1056">
                  <c:v>34.812113281249999</c:v>
                </c:pt>
                <c:pt idx="1057">
                  <c:v>34.974453124999997</c:v>
                </c:pt>
                <c:pt idx="1058">
                  <c:v>34.888472656250002</c:v>
                </c:pt>
                <c:pt idx="1059">
                  <c:v>34.904890625</c:v>
                </c:pt>
                <c:pt idx="1060">
                  <c:v>34.904890625</c:v>
                </c:pt>
                <c:pt idx="1061">
                  <c:v>34.926316406250002</c:v>
                </c:pt>
                <c:pt idx="1062">
                  <c:v>34.894457031249999</c:v>
                </c:pt>
                <c:pt idx="1063">
                  <c:v>35.104031249999998</c:v>
                </c:pt>
                <c:pt idx="1064">
                  <c:v>35.035125000000001</c:v>
                </c:pt>
                <c:pt idx="1065">
                  <c:v>35.060136718750002</c:v>
                </c:pt>
                <c:pt idx="1066">
                  <c:v>35.060136718750002</c:v>
                </c:pt>
                <c:pt idx="1067">
                  <c:v>35.0451328125</c:v>
                </c:pt>
                <c:pt idx="1068">
                  <c:v>35.043820312500003</c:v>
                </c:pt>
                <c:pt idx="1069">
                  <c:v>35.173460937500003</c:v>
                </c:pt>
                <c:pt idx="1070">
                  <c:v>35.173460937500003</c:v>
                </c:pt>
                <c:pt idx="1071">
                  <c:v>34.958257812500001</c:v>
                </c:pt>
                <c:pt idx="1072">
                  <c:v>34.958257812500001</c:v>
                </c:pt>
                <c:pt idx="1073">
                  <c:v>34.886425781249997</c:v>
                </c:pt>
                <c:pt idx="1074">
                  <c:v>34.818308593749997</c:v>
                </c:pt>
                <c:pt idx="1075">
                  <c:v>34.909121093750002</c:v>
                </c:pt>
                <c:pt idx="1076">
                  <c:v>34.909121093750002</c:v>
                </c:pt>
                <c:pt idx="1077">
                  <c:v>34.82537109375</c:v>
                </c:pt>
                <c:pt idx="1078">
                  <c:v>34.90537890625</c:v>
                </c:pt>
                <c:pt idx="1079">
                  <c:v>34.90537890625</c:v>
                </c:pt>
                <c:pt idx="1080">
                  <c:v>34.903363281250002</c:v>
                </c:pt>
                <c:pt idx="1081">
                  <c:v>35.014210937500003</c:v>
                </c:pt>
                <c:pt idx="1082">
                  <c:v>35.014210937500003</c:v>
                </c:pt>
                <c:pt idx="1083">
                  <c:v>34.814453125</c:v>
                </c:pt>
                <c:pt idx="1084">
                  <c:v>34.893664062500001</c:v>
                </c:pt>
                <c:pt idx="1085">
                  <c:v>34.893664062500001</c:v>
                </c:pt>
                <c:pt idx="1086">
                  <c:v>35.002796875000001</c:v>
                </c:pt>
                <c:pt idx="1087">
                  <c:v>35.0205078125</c:v>
                </c:pt>
                <c:pt idx="1088">
                  <c:v>35.075117187499998</c:v>
                </c:pt>
                <c:pt idx="1089">
                  <c:v>34.819105468750003</c:v>
                </c:pt>
                <c:pt idx="1090">
                  <c:v>34.863726562499998</c:v>
                </c:pt>
                <c:pt idx="1091">
                  <c:v>34.863726562499998</c:v>
                </c:pt>
                <c:pt idx="1092">
                  <c:v>34.698507812499997</c:v>
                </c:pt>
                <c:pt idx="1093">
                  <c:v>34.950968750000001</c:v>
                </c:pt>
                <c:pt idx="1094">
                  <c:v>35.105058593750002</c:v>
                </c:pt>
                <c:pt idx="1095">
                  <c:v>35.105058593750002</c:v>
                </c:pt>
                <c:pt idx="1096">
                  <c:v>34.965730468750003</c:v>
                </c:pt>
                <c:pt idx="1097">
                  <c:v>35.027742187500003</c:v>
                </c:pt>
                <c:pt idx="1098">
                  <c:v>34.909941406249999</c:v>
                </c:pt>
                <c:pt idx="1099">
                  <c:v>34.97823828125</c:v>
                </c:pt>
                <c:pt idx="1100">
                  <c:v>34.993316406250003</c:v>
                </c:pt>
                <c:pt idx="1101">
                  <c:v>34.993316406250003</c:v>
                </c:pt>
                <c:pt idx="1102">
                  <c:v>34.983417968749997</c:v>
                </c:pt>
                <c:pt idx="1103">
                  <c:v>35.158374999999999</c:v>
                </c:pt>
                <c:pt idx="1104">
                  <c:v>35.158374999999999</c:v>
                </c:pt>
                <c:pt idx="1105">
                  <c:v>34.922667968749998</c:v>
                </c:pt>
                <c:pt idx="1106">
                  <c:v>35.000996093749997</c:v>
                </c:pt>
                <c:pt idx="1107">
                  <c:v>35.000996093749997</c:v>
                </c:pt>
                <c:pt idx="1108">
                  <c:v>35.074249999999999</c:v>
                </c:pt>
                <c:pt idx="1109">
                  <c:v>35.1794765625</c:v>
                </c:pt>
                <c:pt idx="1110">
                  <c:v>35.1794765625</c:v>
                </c:pt>
                <c:pt idx="1111">
                  <c:v>34.985843750000001</c:v>
                </c:pt>
                <c:pt idx="1112">
                  <c:v>34.552871093749999</c:v>
                </c:pt>
                <c:pt idx="1113">
                  <c:v>34.586027343749997</c:v>
                </c:pt>
                <c:pt idx="1114">
                  <c:v>34.586027343749997</c:v>
                </c:pt>
                <c:pt idx="1115">
                  <c:v>35.116820312500003</c:v>
                </c:pt>
                <c:pt idx="1116">
                  <c:v>35.144750000000002</c:v>
                </c:pt>
                <c:pt idx="1117">
                  <c:v>35.144750000000002</c:v>
                </c:pt>
                <c:pt idx="1118">
                  <c:v>35.30712890625</c:v>
                </c:pt>
                <c:pt idx="1119">
                  <c:v>35.216570312499996</c:v>
                </c:pt>
                <c:pt idx="1120">
                  <c:v>35.216570312499996</c:v>
                </c:pt>
                <c:pt idx="1121">
                  <c:v>35.15276171875</c:v>
                </c:pt>
                <c:pt idx="1122">
                  <c:v>35.0373203125</c:v>
                </c:pt>
                <c:pt idx="1123">
                  <c:v>35.0373203125</c:v>
                </c:pt>
                <c:pt idx="1124">
                  <c:v>34.904324218749998</c:v>
                </c:pt>
                <c:pt idx="1125">
                  <c:v>34.851394531250001</c:v>
                </c:pt>
                <c:pt idx="1126">
                  <c:v>34.851394531250001</c:v>
                </c:pt>
                <c:pt idx="1127">
                  <c:v>34.883585937500001</c:v>
                </c:pt>
                <c:pt idx="1128">
                  <c:v>34.961976562499999</c:v>
                </c:pt>
                <c:pt idx="1129">
                  <c:v>34.961976562499999</c:v>
                </c:pt>
                <c:pt idx="1130">
                  <c:v>34.880125</c:v>
                </c:pt>
                <c:pt idx="1131">
                  <c:v>35.070421875000001</c:v>
                </c:pt>
                <c:pt idx="1132">
                  <c:v>35.069714843749999</c:v>
                </c:pt>
                <c:pt idx="1133">
                  <c:v>35.256625</c:v>
                </c:pt>
                <c:pt idx="1134">
                  <c:v>35.233367187500001</c:v>
                </c:pt>
                <c:pt idx="1135">
                  <c:v>35.233367187500001</c:v>
                </c:pt>
                <c:pt idx="1136">
                  <c:v>35.111453124999997</c:v>
                </c:pt>
                <c:pt idx="1137">
                  <c:v>35.233785156250001</c:v>
                </c:pt>
                <c:pt idx="1138">
                  <c:v>35.05133984375</c:v>
                </c:pt>
                <c:pt idx="1139">
                  <c:v>35.05133984375</c:v>
                </c:pt>
                <c:pt idx="1140">
                  <c:v>35.118027343750001</c:v>
                </c:pt>
                <c:pt idx="1141">
                  <c:v>35.223226562500003</c:v>
                </c:pt>
                <c:pt idx="1142">
                  <c:v>35.104433593750002</c:v>
                </c:pt>
                <c:pt idx="1143">
                  <c:v>35.143804687500001</c:v>
                </c:pt>
                <c:pt idx="1144">
                  <c:v>34.908914062500003</c:v>
                </c:pt>
                <c:pt idx="1145">
                  <c:v>34.908914062500003</c:v>
                </c:pt>
                <c:pt idx="1146">
                  <c:v>34.917191406249998</c:v>
                </c:pt>
                <c:pt idx="1147">
                  <c:v>34.899492187500002</c:v>
                </c:pt>
                <c:pt idx="1148">
                  <c:v>34.876238281249996</c:v>
                </c:pt>
                <c:pt idx="1149">
                  <c:v>34.876238281249996</c:v>
                </c:pt>
                <c:pt idx="1150">
                  <c:v>34.649304687499999</c:v>
                </c:pt>
                <c:pt idx="1151">
                  <c:v>34.649304687499999</c:v>
                </c:pt>
                <c:pt idx="1152">
                  <c:v>34.758132812500001</c:v>
                </c:pt>
                <c:pt idx="1153">
                  <c:v>34.693839843749998</c:v>
                </c:pt>
                <c:pt idx="1154">
                  <c:v>34.849843749999998</c:v>
                </c:pt>
                <c:pt idx="1155">
                  <c:v>34.849843749999998</c:v>
                </c:pt>
                <c:pt idx="1156">
                  <c:v>35.240578124999999</c:v>
                </c:pt>
                <c:pt idx="1157">
                  <c:v>35.079917968750003</c:v>
                </c:pt>
                <c:pt idx="1158">
                  <c:v>35.079917968750003</c:v>
                </c:pt>
                <c:pt idx="1159">
                  <c:v>34.831843749999997</c:v>
                </c:pt>
                <c:pt idx="1160">
                  <c:v>34.831843749999997</c:v>
                </c:pt>
                <c:pt idx="1161">
                  <c:v>34.986054687500001</c:v>
                </c:pt>
                <c:pt idx="1162">
                  <c:v>34.778304687499997</c:v>
                </c:pt>
                <c:pt idx="1163">
                  <c:v>34.778304687499997</c:v>
                </c:pt>
                <c:pt idx="1164">
                  <c:v>35.084742187499998</c:v>
                </c:pt>
                <c:pt idx="1165">
                  <c:v>35.09573828125</c:v>
                </c:pt>
                <c:pt idx="1166">
                  <c:v>35.040468750000002</c:v>
                </c:pt>
                <c:pt idx="1167">
                  <c:v>34.902425781250003</c:v>
                </c:pt>
                <c:pt idx="1168">
                  <c:v>34.806894531250002</c:v>
                </c:pt>
                <c:pt idx="1169">
                  <c:v>34.806894531250002</c:v>
                </c:pt>
                <c:pt idx="1170">
                  <c:v>34.796542968750003</c:v>
                </c:pt>
                <c:pt idx="1171">
                  <c:v>34.7326328125</c:v>
                </c:pt>
                <c:pt idx="1172">
                  <c:v>34.7326328125</c:v>
                </c:pt>
                <c:pt idx="1173">
                  <c:v>34.955074218749999</c:v>
                </c:pt>
                <c:pt idx="1174">
                  <c:v>34.978101562500001</c:v>
                </c:pt>
                <c:pt idx="1175">
                  <c:v>35.0299921875</c:v>
                </c:pt>
                <c:pt idx="1176">
                  <c:v>35.017742187499998</c:v>
                </c:pt>
                <c:pt idx="1177">
                  <c:v>35.087335937500001</c:v>
                </c:pt>
                <c:pt idx="1178">
                  <c:v>35.331839843749997</c:v>
                </c:pt>
                <c:pt idx="1179">
                  <c:v>35.331839843749997</c:v>
                </c:pt>
                <c:pt idx="1180">
                  <c:v>35.279304687500002</c:v>
                </c:pt>
                <c:pt idx="1181">
                  <c:v>34.939374999999998</c:v>
                </c:pt>
                <c:pt idx="1182">
                  <c:v>34.939374999999998</c:v>
                </c:pt>
                <c:pt idx="1183">
                  <c:v>35.164507812499998</c:v>
                </c:pt>
                <c:pt idx="1184">
                  <c:v>35.004664062499998</c:v>
                </c:pt>
                <c:pt idx="1185">
                  <c:v>35.004664062499998</c:v>
                </c:pt>
                <c:pt idx="1186">
                  <c:v>34.788371093750001</c:v>
                </c:pt>
                <c:pt idx="1187">
                  <c:v>34.835394531250003</c:v>
                </c:pt>
                <c:pt idx="1188">
                  <c:v>34.835394531250003</c:v>
                </c:pt>
                <c:pt idx="1189">
                  <c:v>35.062722656250003</c:v>
                </c:pt>
                <c:pt idx="1190">
                  <c:v>34.990488281250002</c:v>
                </c:pt>
                <c:pt idx="1191">
                  <c:v>35.237679687499998</c:v>
                </c:pt>
                <c:pt idx="1192">
                  <c:v>35.237679687499998</c:v>
                </c:pt>
                <c:pt idx="1193">
                  <c:v>34.937980468749998</c:v>
                </c:pt>
                <c:pt idx="1194">
                  <c:v>34.937980468749998</c:v>
                </c:pt>
                <c:pt idx="1195">
                  <c:v>35.070093749999998</c:v>
                </c:pt>
                <c:pt idx="1196">
                  <c:v>35.017757812500001</c:v>
                </c:pt>
                <c:pt idx="1197">
                  <c:v>35.091039062500002</c:v>
                </c:pt>
                <c:pt idx="1198">
                  <c:v>35.091039062500002</c:v>
                </c:pt>
                <c:pt idx="1199">
                  <c:v>34.935734375000003</c:v>
                </c:pt>
                <c:pt idx="1200">
                  <c:v>35.000980468750001</c:v>
                </c:pt>
                <c:pt idx="1201">
                  <c:v>35.000980468750001</c:v>
                </c:pt>
                <c:pt idx="1202">
                  <c:v>34.712632812499997</c:v>
                </c:pt>
                <c:pt idx="1203">
                  <c:v>34.998792968750003</c:v>
                </c:pt>
                <c:pt idx="1204">
                  <c:v>34.998792968750003</c:v>
                </c:pt>
                <c:pt idx="1205">
                  <c:v>34.958605468750001</c:v>
                </c:pt>
                <c:pt idx="1206">
                  <c:v>35.045992187499998</c:v>
                </c:pt>
                <c:pt idx="1207">
                  <c:v>35.045992187499998</c:v>
                </c:pt>
                <c:pt idx="1208">
                  <c:v>35.058511718749997</c:v>
                </c:pt>
                <c:pt idx="1209">
                  <c:v>35.0371796875</c:v>
                </c:pt>
                <c:pt idx="1210">
                  <c:v>35.145703124999997</c:v>
                </c:pt>
                <c:pt idx="1211">
                  <c:v>35.032640624999999</c:v>
                </c:pt>
                <c:pt idx="1212">
                  <c:v>34.999746093749998</c:v>
                </c:pt>
                <c:pt idx="1213">
                  <c:v>34.999746093749998</c:v>
                </c:pt>
                <c:pt idx="1214">
                  <c:v>35.000195312499997</c:v>
                </c:pt>
                <c:pt idx="1215">
                  <c:v>34.963570312500003</c:v>
                </c:pt>
                <c:pt idx="1216">
                  <c:v>35.228292968749997</c:v>
                </c:pt>
                <c:pt idx="1217">
                  <c:v>35.228292968749997</c:v>
                </c:pt>
                <c:pt idx="1218">
                  <c:v>35.099062500000002</c:v>
                </c:pt>
                <c:pt idx="1219">
                  <c:v>35.020484375000002</c:v>
                </c:pt>
                <c:pt idx="1220">
                  <c:v>34.939624999999999</c:v>
                </c:pt>
                <c:pt idx="1221">
                  <c:v>34.749499999999998</c:v>
                </c:pt>
                <c:pt idx="1222">
                  <c:v>34.989878906249999</c:v>
                </c:pt>
                <c:pt idx="1223">
                  <c:v>34.989878906249999</c:v>
                </c:pt>
                <c:pt idx="1224">
                  <c:v>34.935355468749997</c:v>
                </c:pt>
                <c:pt idx="1225">
                  <c:v>34.929375</c:v>
                </c:pt>
                <c:pt idx="1226">
                  <c:v>34.920023437499999</c:v>
                </c:pt>
                <c:pt idx="1227">
                  <c:v>34.920023437499999</c:v>
                </c:pt>
                <c:pt idx="1228">
                  <c:v>34.83147265625</c:v>
                </c:pt>
                <c:pt idx="1229">
                  <c:v>35.197839843750003</c:v>
                </c:pt>
                <c:pt idx="1230">
                  <c:v>35.1091640625</c:v>
                </c:pt>
                <c:pt idx="1231">
                  <c:v>35.006722656249998</c:v>
                </c:pt>
                <c:pt idx="1232">
                  <c:v>34.980101562500003</c:v>
                </c:pt>
                <c:pt idx="1233">
                  <c:v>34.980101562500003</c:v>
                </c:pt>
                <c:pt idx="1234">
                  <c:v>34.982824218749997</c:v>
                </c:pt>
                <c:pt idx="1235">
                  <c:v>35.226914062500001</c:v>
                </c:pt>
                <c:pt idx="1236">
                  <c:v>35.226914062500001</c:v>
                </c:pt>
                <c:pt idx="1237">
                  <c:v>35.087093750000001</c:v>
                </c:pt>
                <c:pt idx="1238">
                  <c:v>34.958039062499999</c:v>
                </c:pt>
                <c:pt idx="1239">
                  <c:v>34.958039062499999</c:v>
                </c:pt>
                <c:pt idx="1240">
                  <c:v>35.044917968749999</c:v>
                </c:pt>
                <c:pt idx="1241">
                  <c:v>35.057378906250001</c:v>
                </c:pt>
                <c:pt idx="1242">
                  <c:v>35.057378906250001</c:v>
                </c:pt>
                <c:pt idx="1243">
                  <c:v>34.909605468750001</c:v>
                </c:pt>
                <c:pt idx="1244">
                  <c:v>34.946957031250001</c:v>
                </c:pt>
                <c:pt idx="1245">
                  <c:v>34.957281250000001</c:v>
                </c:pt>
                <c:pt idx="1246">
                  <c:v>34.947570312499998</c:v>
                </c:pt>
                <c:pt idx="1247">
                  <c:v>35.07704296875</c:v>
                </c:pt>
                <c:pt idx="1248">
                  <c:v>35.07704296875</c:v>
                </c:pt>
                <c:pt idx="1249">
                  <c:v>35.034070312499999</c:v>
                </c:pt>
                <c:pt idx="1250">
                  <c:v>35.229402343750003</c:v>
                </c:pt>
                <c:pt idx="1251">
                  <c:v>35.169312499999997</c:v>
                </c:pt>
                <c:pt idx="1252">
                  <c:v>35.169312499999997</c:v>
                </c:pt>
                <c:pt idx="1253">
                  <c:v>35.23660546875</c:v>
                </c:pt>
                <c:pt idx="1254">
                  <c:v>35.244992187500003</c:v>
                </c:pt>
                <c:pt idx="1255">
                  <c:v>35.180832031249999</c:v>
                </c:pt>
                <c:pt idx="1256">
                  <c:v>35.235960937500003</c:v>
                </c:pt>
                <c:pt idx="1257">
                  <c:v>35.129906249999998</c:v>
                </c:pt>
                <c:pt idx="1258">
                  <c:v>35.129906249999998</c:v>
                </c:pt>
                <c:pt idx="1259">
                  <c:v>35.123382812499997</c:v>
                </c:pt>
                <c:pt idx="1260">
                  <c:v>35.094535156249997</c:v>
                </c:pt>
                <c:pt idx="1261">
                  <c:v>35.094535156249997</c:v>
                </c:pt>
                <c:pt idx="1262">
                  <c:v>35.058406249999997</c:v>
                </c:pt>
                <c:pt idx="1263">
                  <c:v>35.128749999999997</c:v>
                </c:pt>
                <c:pt idx="1264">
                  <c:v>34.896324218750003</c:v>
                </c:pt>
                <c:pt idx="1265">
                  <c:v>34.966332031249998</c:v>
                </c:pt>
                <c:pt idx="1266">
                  <c:v>34.964136718749998</c:v>
                </c:pt>
                <c:pt idx="1267">
                  <c:v>34.964136718749998</c:v>
                </c:pt>
                <c:pt idx="1268">
                  <c:v>35.09549609375</c:v>
                </c:pt>
                <c:pt idx="1269">
                  <c:v>35.128718749999997</c:v>
                </c:pt>
                <c:pt idx="1270">
                  <c:v>35.036441406249999</c:v>
                </c:pt>
                <c:pt idx="1271">
                  <c:v>35.036441406249999</c:v>
                </c:pt>
                <c:pt idx="1272">
                  <c:v>35.07139453125</c:v>
                </c:pt>
                <c:pt idx="1273">
                  <c:v>35.07139453125</c:v>
                </c:pt>
                <c:pt idx="1274">
                  <c:v>35.156644531250002</c:v>
                </c:pt>
                <c:pt idx="1275">
                  <c:v>35.177160156249997</c:v>
                </c:pt>
                <c:pt idx="1276">
                  <c:v>35.05726953125</c:v>
                </c:pt>
                <c:pt idx="1277">
                  <c:v>35.05726953125</c:v>
                </c:pt>
                <c:pt idx="1278">
                  <c:v>35.196210937499998</c:v>
                </c:pt>
                <c:pt idx="1279">
                  <c:v>35.163570312499999</c:v>
                </c:pt>
                <c:pt idx="1280">
                  <c:v>35.163570312499999</c:v>
                </c:pt>
                <c:pt idx="1281">
                  <c:v>35.158488281250001</c:v>
                </c:pt>
                <c:pt idx="1282">
                  <c:v>35.083195312500003</c:v>
                </c:pt>
                <c:pt idx="1283">
                  <c:v>35.083195312500003</c:v>
                </c:pt>
                <c:pt idx="1284">
                  <c:v>34.999484375000002</c:v>
                </c:pt>
                <c:pt idx="1285">
                  <c:v>34.809886718750001</c:v>
                </c:pt>
                <c:pt idx="1286">
                  <c:v>34.7542890625</c:v>
                </c:pt>
                <c:pt idx="1287">
                  <c:v>34.7542890625</c:v>
                </c:pt>
                <c:pt idx="1288">
                  <c:v>34.952523437499998</c:v>
                </c:pt>
                <c:pt idx="1289">
                  <c:v>34.821621093749997</c:v>
                </c:pt>
                <c:pt idx="1290">
                  <c:v>34.888070312499998</c:v>
                </c:pt>
                <c:pt idx="1291">
                  <c:v>34.869054687499997</c:v>
                </c:pt>
                <c:pt idx="1292">
                  <c:v>35.063292968749998</c:v>
                </c:pt>
                <c:pt idx="1293">
                  <c:v>35.063292968749998</c:v>
                </c:pt>
                <c:pt idx="1294">
                  <c:v>35.153539062500002</c:v>
                </c:pt>
                <c:pt idx="1295">
                  <c:v>35.000101562499999</c:v>
                </c:pt>
                <c:pt idx="1296">
                  <c:v>34.949039062499999</c:v>
                </c:pt>
                <c:pt idx="1297">
                  <c:v>34.949039062499999</c:v>
                </c:pt>
                <c:pt idx="1298">
                  <c:v>35.203593750000003</c:v>
                </c:pt>
                <c:pt idx="1299">
                  <c:v>34.958605468750001</c:v>
                </c:pt>
                <c:pt idx="1300">
                  <c:v>34.871292968749998</c:v>
                </c:pt>
                <c:pt idx="1301">
                  <c:v>34.871292968749998</c:v>
                </c:pt>
                <c:pt idx="1302">
                  <c:v>35.104367187500003</c:v>
                </c:pt>
                <c:pt idx="1303">
                  <c:v>34.971910156249997</c:v>
                </c:pt>
                <c:pt idx="1304">
                  <c:v>34.971910156249997</c:v>
                </c:pt>
                <c:pt idx="1305">
                  <c:v>35.103695312500001</c:v>
                </c:pt>
                <c:pt idx="1306">
                  <c:v>35.087503906249999</c:v>
                </c:pt>
                <c:pt idx="1307">
                  <c:v>35.163554687500003</c:v>
                </c:pt>
                <c:pt idx="1308">
                  <c:v>35.146671875000003</c:v>
                </c:pt>
                <c:pt idx="1309">
                  <c:v>34.950367187499999</c:v>
                </c:pt>
                <c:pt idx="1310">
                  <c:v>35.099101562500003</c:v>
                </c:pt>
                <c:pt idx="1311">
                  <c:v>35.099101562500003</c:v>
                </c:pt>
                <c:pt idx="1312">
                  <c:v>35.12088671875</c:v>
                </c:pt>
                <c:pt idx="1313">
                  <c:v>35.1434140625</c:v>
                </c:pt>
                <c:pt idx="1314">
                  <c:v>35.1434140625</c:v>
                </c:pt>
                <c:pt idx="1315">
                  <c:v>35.2101015625</c:v>
                </c:pt>
                <c:pt idx="1316">
                  <c:v>34.968390624999998</c:v>
                </c:pt>
                <c:pt idx="1317">
                  <c:v>34.893917968750003</c:v>
                </c:pt>
                <c:pt idx="1318">
                  <c:v>34.786207031250001</c:v>
                </c:pt>
                <c:pt idx="1319">
                  <c:v>34.915906249999999</c:v>
                </c:pt>
                <c:pt idx="1320">
                  <c:v>34.915906249999999</c:v>
                </c:pt>
                <c:pt idx="1321">
                  <c:v>34.781695312499998</c:v>
                </c:pt>
                <c:pt idx="1322">
                  <c:v>34.64540234375</c:v>
                </c:pt>
                <c:pt idx="1323">
                  <c:v>34.808152343750002</c:v>
                </c:pt>
                <c:pt idx="1324">
                  <c:v>34.808152343750002</c:v>
                </c:pt>
                <c:pt idx="1325">
                  <c:v>35.054726562500001</c:v>
                </c:pt>
                <c:pt idx="1326">
                  <c:v>35.054726562500001</c:v>
                </c:pt>
                <c:pt idx="1327">
                  <c:v>35.150136718749998</c:v>
                </c:pt>
                <c:pt idx="1328">
                  <c:v>35.041335937500001</c:v>
                </c:pt>
                <c:pt idx="1329">
                  <c:v>35.08558984375</c:v>
                </c:pt>
                <c:pt idx="1330">
                  <c:v>35.08558984375</c:v>
                </c:pt>
                <c:pt idx="1331">
                  <c:v>34.900804687499999</c:v>
                </c:pt>
                <c:pt idx="1332">
                  <c:v>34.948617187499998</c:v>
                </c:pt>
                <c:pt idx="1333">
                  <c:v>34.948617187499998</c:v>
                </c:pt>
                <c:pt idx="1334">
                  <c:v>34.933496093750001</c:v>
                </c:pt>
                <c:pt idx="1335">
                  <c:v>35.005785156249999</c:v>
                </c:pt>
                <c:pt idx="1336">
                  <c:v>35.005785156249999</c:v>
                </c:pt>
                <c:pt idx="1337">
                  <c:v>35.06818359375</c:v>
                </c:pt>
                <c:pt idx="1338">
                  <c:v>35.094742187500003</c:v>
                </c:pt>
                <c:pt idx="1339">
                  <c:v>35.094742187500003</c:v>
                </c:pt>
                <c:pt idx="1340">
                  <c:v>34.696085937500001</c:v>
                </c:pt>
                <c:pt idx="1341">
                  <c:v>34.795921874999998</c:v>
                </c:pt>
                <c:pt idx="1342">
                  <c:v>34.786660156250001</c:v>
                </c:pt>
                <c:pt idx="1343">
                  <c:v>34.91824609375</c:v>
                </c:pt>
                <c:pt idx="1344">
                  <c:v>35.001582031250003</c:v>
                </c:pt>
                <c:pt idx="1345">
                  <c:v>35.001582031250003</c:v>
                </c:pt>
                <c:pt idx="1346">
                  <c:v>34.965406250000001</c:v>
                </c:pt>
                <c:pt idx="1347">
                  <c:v>35.130398437499998</c:v>
                </c:pt>
                <c:pt idx="1348">
                  <c:v>35.08182421875</c:v>
                </c:pt>
                <c:pt idx="1349">
                  <c:v>35.08182421875</c:v>
                </c:pt>
                <c:pt idx="1350">
                  <c:v>35.113195312499997</c:v>
                </c:pt>
                <c:pt idx="1351">
                  <c:v>34.954296874999997</c:v>
                </c:pt>
                <c:pt idx="1352">
                  <c:v>34.848777343750001</c:v>
                </c:pt>
                <c:pt idx="1353">
                  <c:v>34.981937500000001</c:v>
                </c:pt>
                <c:pt idx="1354">
                  <c:v>35.040933593749997</c:v>
                </c:pt>
                <c:pt idx="1355">
                  <c:v>35.040933593749997</c:v>
                </c:pt>
                <c:pt idx="1356">
                  <c:v>35.010769531249998</c:v>
                </c:pt>
                <c:pt idx="1357">
                  <c:v>34.974308593750003</c:v>
                </c:pt>
                <c:pt idx="1358">
                  <c:v>34.974308593750003</c:v>
                </c:pt>
                <c:pt idx="1359">
                  <c:v>34.839742187500001</c:v>
                </c:pt>
                <c:pt idx="1360">
                  <c:v>34.630917968749998</c:v>
                </c:pt>
                <c:pt idx="1361">
                  <c:v>35.072156249999999</c:v>
                </c:pt>
                <c:pt idx="1362">
                  <c:v>35.205136718749998</c:v>
                </c:pt>
                <c:pt idx="1363">
                  <c:v>35.205136718749998</c:v>
                </c:pt>
                <c:pt idx="1364">
                  <c:v>35.257871093749998</c:v>
                </c:pt>
                <c:pt idx="1365">
                  <c:v>35.215628906249997</c:v>
                </c:pt>
                <c:pt idx="1366">
                  <c:v>35.215628906249997</c:v>
                </c:pt>
                <c:pt idx="1367">
                  <c:v>35.043203124999998</c:v>
                </c:pt>
                <c:pt idx="1368">
                  <c:v>34.99396484375</c:v>
                </c:pt>
                <c:pt idx="1369">
                  <c:v>34.920546874999999</c:v>
                </c:pt>
                <c:pt idx="1370">
                  <c:v>34.972593750000001</c:v>
                </c:pt>
                <c:pt idx="1371">
                  <c:v>34.912046875000001</c:v>
                </c:pt>
                <c:pt idx="1372">
                  <c:v>34.958851562500001</c:v>
                </c:pt>
                <c:pt idx="1373">
                  <c:v>34.958851562500001</c:v>
                </c:pt>
                <c:pt idx="1374">
                  <c:v>35.109515625</c:v>
                </c:pt>
                <c:pt idx="1375">
                  <c:v>34.991812500000002</c:v>
                </c:pt>
                <c:pt idx="1376">
                  <c:v>34.991812500000002</c:v>
                </c:pt>
                <c:pt idx="1377">
                  <c:v>35.173929687499999</c:v>
                </c:pt>
                <c:pt idx="1378">
                  <c:v>35.148335937500001</c:v>
                </c:pt>
                <c:pt idx="1379">
                  <c:v>34.986281249999998</c:v>
                </c:pt>
                <c:pt idx="1380">
                  <c:v>35.055863281249998</c:v>
                </c:pt>
                <c:pt idx="1381">
                  <c:v>35.113093749999997</c:v>
                </c:pt>
                <c:pt idx="1382">
                  <c:v>35.113093749999997</c:v>
                </c:pt>
                <c:pt idx="1383">
                  <c:v>35.3669453125</c:v>
                </c:pt>
                <c:pt idx="1384">
                  <c:v>35.259960937499997</c:v>
                </c:pt>
                <c:pt idx="1385">
                  <c:v>35.259960937499997</c:v>
                </c:pt>
                <c:pt idx="1386">
                  <c:v>35.348765624999999</c:v>
                </c:pt>
                <c:pt idx="1387">
                  <c:v>34.889039062499997</c:v>
                </c:pt>
                <c:pt idx="1388">
                  <c:v>34.889039062499997</c:v>
                </c:pt>
                <c:pt idx="1389">
                  <c:v>35.045726562500001</c:v>
                </c:pt>
                <c:pt idx="1390">
                  <c:v>34.989476562500002</c:v>
                </c:pt>
                <c:pt idx="1391">
                  <c:v>34.889363281249999</c:v>
                </c:pt>
                <c:pt idx="1392">
                  <c:v>34.889363281249999</c:v>
                </c:pt>
                <c:pt idx="1393">
                  <c:v>34.7775859375</c:v>
                </c:pt>
                <c:pt idx="1394">
                  <c:v>34.812730468749997</c:v>
                </c:pt>
                <c:pt idx="1395">
                  <c:v>34.812730468749997</c:v>
                </c:pt>
                <c:pt idx="1396">
                  <c:v>35.112054687499999</c:v>
                </c:pt>
                <c:pt idx="1397">
                  <c:v>35.217402343750003</c:v>
                </c:pt>
                <c:pt idx="1398">
                  <c:v>35.217402343750003</c:v>
                </c:pt>
                <c:pt idx="1399">
                  <c:v>35.096257812499999</c:v>
                </c:pt>
                <c:pt idx="1400">
                  <c:v>34.984218749999997</c:v>
                </c:pt>
                <c:pt idx="1401">
                  <c:v>34.984218749999997</c:v>
                </c:pt>
                <c:pt idx="1402">
                  <c:v>35.191968750000001</c:v>
                </c:pt>
                <c:pt idx="1403">
                  <c:v>35.030769531250002</c:v>
                </c:pt>
                <c:pt idx="1404">
                  <c:v>35.12590625</c:v>
                </c:pt>
                <c:pt idx="1405">
                  <c:v>35.192304687499998</c:v>
                </c:pt>
                <c:pt idx="1406">
                  <c:v>35.034617187499997</c:v>
                </c:pt>
                <c:pt idx="1407">
                  <c:v>35.034617187499997</c:v>
                </c:pt>
                <c:pt idx="1408">
                  <c:v>34.991441406249997</c:v>
                </c:pt>
                <c:pt idx="1409">
                  <c:v>34.828777343749998</c:v>
                </c:pt>
                <c:pt idx="1410">
                  <c:v>34.808074218750001</c:v>
                </c:pt>
                <c:pt idx="1411">
                  <c:v>34.808074218750001</c:v>
                </c:pt>
                <c:pt idx="1412">
                  <c:v>34.795441406249999</c:v>
                </c:pt>
                <c:pt idx="1413">
                  <c:v>34.776628906249996</c:v>
                </c:pt>
                <c:pt idx="1414">
                  <c:v>34.840394531249999</c:v>
                </c:pt>
                <c:pt idx="1415">
                  <c:v>34.912136718749998</c:v>
                </c:pt>
                <c:pt idx="1416">
                  <c:v>34.912136718749998</c:v>
                </c:pt>
                <c:pt idx="1417">
                  <c:v>35.015425781250002</c:v>
                </c:pt>
                <c:pt idx="1418">
                  <c:v>34.940425781249999</c:v>
                </c:pt>
                <c:pt idx="1419">
                  <c:v>34.940425781249999</c:v>
                </c:pt>
                <c:pt idx="1420">
                  <c:v>35.040539062500002</c:v>
                </c:pt>
                <c:pt idx="1421">
                  <c:v>35.040539062500002</c:v>
                </c:pt>
                <c:pt idx="1422">
                  <c:v>34.897972656249998</c:v>
                </c:pt>
                <c:pt idx="1423">
                  <c:v>34.897972656249998</c:v>
                </c:pt>
                <c:pt idx="1424">
                  <c:v>35.025710937500001</c:v>
                </c:pt>
                <c:pt idx="1425">
                  <c:v>35.063648437499999</c:v>
                </c:pt>
                <c:pt idx="1426">
                  <c:v>35.20594921875</c:v>
                </c:pt>
                <c:pt idx="1427">
                  <c:v>35.20594921875</c:v>
                </c:pt>
                <c:pt idx="1428">
                  <c:v>35.041457031249998</c:v>
                </c:pt>
                <c:pt idx="1429">
                  <c:v>35.092519531249998</c:v>
                </c:pt>
                <c:pt idx="1430">
                  <c:v>35.2111796875</c:v>
                </c:pt>
                <c:pt idx="1431">
                  <c:v>35.209406250000001</c:v>
                </c:pt>
                <c:pt idx="1432">
                  <c:v>35.209406250000001</c:v>
                </c:pt>
                <c:pt idx="1433">
                  <c:v>34.761773437499997</c:v>
                </c:pt>
                <c:pt idx="1434">
                  <c:v>33.243710937499998</c:v>
                </c:pt>
                <c:pt idx="1435">
                  <c:v>29.87960546875</c:v>
                </c:pt>
                <c:pt idx="1436">
                  <c:v>29.87960546875</c:v>
                </c:pt>
                <c:pt idx="1437">
                  <c:v>24.222316406249998</c:v>
                </c:pt>
                <c:pt idx="1438">
                  <c:v>21.878496093750002</c:v>
                </c:pt>
                <c:pt idx="1439">
                  <c:v>21.878496093750002</c:v>
                </c:pt>
                <c:pt idx="1440">
                  <c:v>20.294796874999999</c:v>
                </c:pt>
                <c:pt idx="1441">
                  <c:v>18.393566406249999</c:v>
                </c:pt>
                <c:pt idx="1442">
                  <c:v>18.393566406249999</c:v>
                </c:pt>
                <c:pt idx="1443">
                  <c:v>16.769449218750001</c:v>
                </c:pt>
                <c:pt idx="1444">
                  <c:v>15.660135742189999</c:v>
                </c:pt>
                <c:pt idx="1445">
                  <c:v>14.293742187499999</c:v>
                </c:pt>
                <c:pt idx="1446">
                  <c:v>12.96569042969</c:v>
                </c:pt>
                <c:pt idx="1447">
                  <c:v>11.72903417969</c:v>
                </c:pt>
                <c:pt idx="1448">
                  <c:v>11.72903417969</c:v>
                </c:pt>
                <c:pt idx="1449">
                  <c:v>10.66688671875</c:v>
                </c:pt>
                <c:pt idx="1450">
                  <c:v>9.5429248046899993</c:v>
                </c:pt>
                <c:pt idx="1451">
                  <c:v>9.5429248046899993</c:v>
                </c:pt>
                <c:pt idx="1452">
                  <c:v>8.9247431640600006</c:v>
                </c:pt>
                <c:pt idx="1453">
                  <c:v>8.3977753906300006</c:v>
                </c:pt>
                <c:pt idx="1454">
                  <c:v>7.9646689453099997</c:v>
                </c:pt>
                <c:pt idx="1455">
                  <c:v>7.6025830078099998</c:v>
                </c:pt>
                <c:pt idx="1456">
                  <c:v>7.3273813476600003</c:v>
                </c:pt>
                <c:pt idx="1457">
                  <c:v>7.3273813476600003</c:v>
                </c:pt>
                <c:pt idx="1458">
                  <c:v>6.9723881835900006</c:v>
                </c:pt>
                <c:pt idx="1459">
                  <c:v>6.7484130859400002</c:v>
                </c:pt>
                <c:pt idx="1460">
                  <c:v>6.7484130859400002</c:v>
                </c:pt>
                <c:pt idx="1461">
                  <c:v>6.5305556640599995</c:v>
                </c:pt>
                <c:pt idx="1462">
                  <c:v>5.7228071289099995</c:v>
                </c:pt>
                <c:pt idx="1463">
                  <c:v>5.7228071289099995</c:v>
                </c:pt>
                <c:pt idx="1464">
                  <c:v>5.3689599609399998</c:v>
                </c:pt>
                <c:pt idx="1465">
                  <c:v>5.0297519531300008</c:v>
                </c:pt>
                <c:pt idx="1466">
                  <c:v>4.6260654296900006</c:v>
                </c:pt>
                <c:pt idx="1467">
                  <c:v>4.6260654296900006</c:v>
                </c:pt>
                <c:pt idx="1468">
                  <c:v>4.2587587890599998</c:v>
                </c:pt>
                <c:pt idx="1469">
                  <c:v>3.91091821289</c:v>
                </c:pt>
                <c:pt idx="1470">
                  <c:v>3.91091821289</c:v>
                </c:pt>
                <c:pt idx="1471">
                  <c:v>3.6512851562500002</c:v>
                </c:pt>
                <c:pt idx="1472">
                  <c:v>3.6512851562500002</c:v>
                </c:pt>
                <c:pt idx="1473">
                  <c:v>3.3889042968799998</c:v>
                </c:pt>
                <c:pt idx="1474">
                  <c:v>3.2747260742200002</c:v>
                </c:pt>
                <c:pt idx="1475">
                  <c:v>3.10841601563</c:v>
                </c:pt>
                <c:pt idx="1476">
                  <c:v>3.10841601563</c:v>
                </c:pt>
                <c:pt idx="1477">
                  <c:v>2.99800927734</c:v>
                </c:pt>
                <c:pt idx="1478">
                  <c:v>2.95542358398</c:v>
                </c:pt>
                <c:pt idx="1479">
                  <c:v>2.74943554688</c:v>
                </c:pt>
                <c:pt idx="1480">
                  <c:v>2.7951003418</c:v>
                </c:pt>
                <c:pt idx="1481">
                  <c:v>2.87319873047</c:v>
                </c:pt>
                <c:pt idx="1482">
                  <c:v>2.87319873047</c:v>
                </c:pt>
                <c:pt idx="1483">
                  <c:v>2.83219165039</c:v>
                </c:pt>
                <c:pt idx="1484">
                  <c:v>2.7439194335900003</c:v>
                </c:pt>
                <c:pt idx="1485">
                  <c:v>2.7398505859400002</c:v>
                </c:pt>
                <c:pt idx="1486">
                  <c:v>2.7398505859400002</c:v>
                </c:pt>
                <c:pt idx="1487">
                  <c:v>2.7374116210900001</c:v>
                </c:pt>
                <c:pt idx="1488">
                  <c:v>2.6328740234400003</c:v>
                </c:pt>
                <c:pt idx="1489">
                  <c:v>2.5621191406300001</c:v>
                </c:pt>
                <c:pt idx="1490">
                  <c:v>2.4968969726599997</c:v>
                </c:pt>
                <c:pt idx="1491">
                  <c:v>2.31033276367</c:v>
                </c:pt>
                <c:pt idx="1492">
                  <c:v>2.31033276367</c:v>
                </c:pt>
                <c:pt idx="1493">
                  <c:v>2.2846613769499999</c:v>
                </c:pt>
                <c:pt idx="1494">
                  <c:v>2.2723940429700002</c:v>
                </c:pt>
                <c:pt idx="1495">
                  <c:v>2.2723940429700002</c:v>
                </c:pt>
                <c:pt idx="1496">
                  <c:v>2.2344631347699999</c:v>
                </c:pt>
                <c:pt idx="1497">
                  <c:v>2.1489575195299997</c:v>
                </c:pt>
                <c:pt idx="1498">
                  <c:v>1.98389221191</c:v>
                </c:pt>
                <c:pt idx="1499">
                  <c:v>1.78236694336</c:v>
                </c:pt>
                <c:pt idx="1500">
                  <c:v>1.56293359375</c:v>
                </c:pt>
                <c:pt idx="1501">
                  <c:v>1.56293359375</c:v>
                </c:pt>
                <c:pt idx="1502">
                  <c:v>1.2753533935499999</c:v>
                </c:pt>
                <c:pt idx="1503">
                  <c:v>0.92857324218999993</c:v>
                </c:pt>
                <c:pt idx="1504">
                  <c:v>0.63005163574</c:v>
                </c:pt>
                <c:pt idx="1505">
                  <c:v>0.63005163574</c:v>
                </c:pt>
                <c:pt idx="1506">
                  <c:v>0.26249722289999999</c:v>
                </c:pt>
                <c:pt idx="1507">
                  <c:v>0.26249722289999999</c:v>
                </c:pt>
                <c:pt idx="1508">
                  <c:v>0.13174537659000002</c:v>
                </c:pt>
                <c:pt idx="1509">
                  <c:v>2.8919122699999997E-2</c:v>
                </c:pt>
                <c:pt idx="1510">
                  <c:v>1.652070999E-2</c:v>
                </c:pt>
                <c:pt idx="1511">
                  <c:v>1.652070999E-2</c:v>
                </c:pt>
                <c:pt idx="1512">
                  <c:v>7.3849244100000003E-3</c:v>
                </c:pt>
                <c:pt idx="1513">
                  <c:v>2.65651207E-2</c:v>
                </c:pt>
                <c:pt idx="1514">
                  <c:v>2.65651207E-2</c:v>
                </c:pt>
                <c:pt idx="1515">
                  <c:v>0.12141147614</c:v>
                </c:pt>
                <c:pt idx="1516">
                  <c:v>5.983955765E-2</c:v>
                </c:pt>
                <c:pt idx="1517">
                  <c:v>5.983955765E-2</c:v>
                </c:pt>
                <c:pt idx="1518">
                  <c:v>-8.2403244020000002E-2</c:v>
                </c:pt>
                <c:pt idx="1519">
                  <c:v>-0.2108999939</c:v>
                </c:pt>
                <c:pt idx="1520">
                  <c:v>-0.2108999939</c:v>
                </c:pt>
                <c:pt idx="1521">
                  <c:v>-0.32436230468999999</c:v>
                </c:pt>
                <c:pt idx="1522">
                  <c:v>-0.66398083496000004</c:v>
                </c:pt>
                <c:pt idx="1523">
                  <c:v>-1.09695690918</c:v>
                </c:pt>
                <c:pt idx="1524">
                  <c:v>-1.55108349609</c:v>
                </c:pt>
                <c:pt idx="1525">
                  <c:v>-1.6819011230500001</c:v>
                </c:pt>
                <c:pt idx="1526">
                  <c:v>-1.6819011230500001</c:v>
                </c:pt>
                <c:pt idx="1527">
                  <c:v>-1.6737800293</c:v>
                </c:pt>
                <c:pt idx="1528">
                  <c:v>-1.72531542969</c:v>
                </c:pt>
                <c:pt idx="1529">
                  <c:v>-1.6895485839800002</c:v>
                </c:pt>
                <c:pt idx="1530">
                  <c:v>-1.6895485839800002</c:v>
                </c:pt>
                <c:pt idx="1531">
                  <c:v>-1.5487634277300002</c:v>
                </c:pt>
                <c:pt idx="1532">
                  <c:v>-1.50456799316</c:v>
                </c:pt>
                <c:pt idx="1533">
                  <c:v>-1.50456799316</c:v>
                </c:pt>
                <c:pt idx="1534">
                  <c:v>-1.53526879883</c:v>
                </c:pt>
                <c:pt idx="1535">
                  <c:v>-1.53875891113</c:v>
                </c:pt>
                <c:pt idx="1536">
                  <c:v>-1.53875891113</c:v>
                </c:pt>
                <c:pt idx="1537">
                  <c:v>-1.5249239502</c:v>
                </c:pt>
                <c:pt idx="1538">
                  <c:v>-1.49180249023</c:v>
                </c:pt>
                <c:pt idx="1539">
                  <c:v>-1.42757348633</c:v>
                </c:pt>
                <c:pt idx="1540">
                  <c:v>-1.42757348633</c:v>
                </c:pt>
                <c:pt idx="1541">
                  <c:v>-1.52481591797</c:v>
                </c:pt>
                <c:pt idx="1542">
                  <c:v>-1.52481591797</c:v>
                </c:pt>
                <c:pt idx="1543">
                  <c:v>-1.6393347168000001</c:v>
                </c:pt>
                <c:pt idx="1544">
                  <c:v>-1.54392248535</c:v>
                </c:pt>
                <c:pt idx="1545">
                  <c:v>-1.42948596191</c:v>
                </c:pt>
                <c:pt idx="1546">
                  <c:v>-1.42948596191</c:v>
                </c:pt>
                <c:pt idx="1547">
                  <c:v>-1.4954719238299998</c:v>
                </c:pt>
                <c:pt idx="1548">
                  <c:v>-1.42431762695</c:v>
                </c:pt>
                <c:pt idx="1549">
                  <c:v>-1.4116354980500001</c:v>
                </c:pt>
                <c:pt idx="1550">
                  <c:v>-1.40497290039</c:v>
                </c:pt>
                <c:pt idx="1551">
                  <c:v>-1.4008771972699998</c:v>
                </c:pt>
                <c:pt idx="1552">
                  <c:v>-1.4008771972699998</c:v>
                </c:pt>
                <c:pt idx="1553">
                  <c:v>-1.4365040283200001</c:v>
                </c:pt>
                <c:pt idx="1554">
                  <c:v>-1.4039519042999999</c:v>
                </c:pt>
                <c:pt idx="1555">
                  <c:v>-1.43732983398</c:v>
                </c:pt>
                <c:pt idx="1556">
                  <c:v>-1.43732983398</c:v>
                </c:pt>
                <c:pt idx="1557">
                  <c:v>-1.5349342041</c:v>
                </c:pt>
                <c:pt idx="1558">
                  <c:v>-1.45156188965</c:v>
                </c:pt>
                <c:pt idx="1559">
                  <c:v>-1.46381604004</c:v>
                </c:pt>
                <c:pt idx="1560">
                  <c:v>-1.43239257813</c:v>
                </c:pt>
                <c:pt idx="1561">
                  <c:v>-1.4255019531299999</c:v>
                </c:pt>
                <c:pt idx="1562">
                  <c:v>-1.4255019531299999</c:v>
                </c:pt>
                <c:pt idx="1563">
                  <c:v>-1.44341052246</c:v>
                </c:pt>
                <c:pt idx="1564">
                  <c:v>-1.5027406005899999</c:v>
                </c:pt>
                <c:pt idx="1565">
                  <c:v>-1.5027406005899999</c:v>
                </c:pt>
                <c:pt idx="1566">
                  <c:v>-1.5201582031300001</c:v>
                </c:pt>
                <c:pt idx="1567">
                  <c:v>-1.4309162597699998</c:v>
                </c:pt>
                <c:pt idx="1568">
                  <c:v>-1.45877734375</c:v>
                </c:pt>
                <c:pt idx="1569">
                  <c:v>-1.5120546875</c:v>
                </c:pt>
                <c:pt idx="1570">
                  <c:v>-1.5887131347699999</c:v>
                </c:pt>
                <c:pt idx="1571">
                  <c:v>-1.5887131347699999</c:v>
                </c:pt>
                <c:pt idx="1572">
                  <c:v>-1.5672756347699999</c:v>
                </c:pt>
                <c:pt idx="1573">
                  <c:v>-1.5102734375</c:v>
                </c:pt>
                <c:pt idx="1574">
                  <c:v>-1.5102734375</c:v>
                </c:pt>
                <c:pt idx="1575">
                  <c:v>-1.4593356933600001</c:v>
                </c:pt>
                <c:pt idx="1576">
                  <c:v>-1.4809681396500001</c:v>
                </c:pt>
                <c:pt idx="1577">
                  <c:v>-1.4809681396500001</c:v>
                </c:pt>
                <c:pt idx="1578">
                  <c:v>-1.4701984863299999</c:v>
                </c:pt>
                <c:pt idx="1579">
                  <c:v>-1.5192829589800001</c:v>
                </c:pt>
                <c:pt idx="1580">
                  <c:v>-1.5473376464800002</c:v>
                </c:pt>
                <c:pt idx="1581">
                  <c:v>-1.5473376464800002</c:v>
                </c:pt>
                <c:pt idx="1582">
                  <c:v>-1.4640312499999999</c:v>
                </c:pt>
                <c:pt idx="1583">
                  <c:v>-1.49858227539</c:v>
                </c:pt>
                <c:pt idx="1584">
                  <c:v>-1.5441614990200001</c:v>
                </c:pt>
                <c:pt idx="1585">
                  <c:v>-1.5290388183600001</c:v>
                </c:pt>
                <c:pt idx="1586">
                  <c:v>-1.5291397705100001</c:v>
                </c:pt>
                <c:pt idx="1587">
                  <c:v>-1.5291397705100001</c:v>
                </c:pt>
                <c:pt idx="1588">
                  <c:v>-1.4726484375</c:v>
                </c:pt>
                <c:pt idx="1589">
                  <c:v>-1.45629125977</c:v>
                </c:pt>
                <c:pt idx="1590">
                  <c:v>-1.45629125977</c:v>
                </c:pt>
                <c:pt idx="1591">
                  <c:v>-1.45356518555</c:v>
                </c:pt>
                <c:pt idx="1592">
                  <c:v>-1.5264178466799998</c:v>
                </c:pt>
                <c:pt idx="1593">
                  <c:v>-1.5161162109399999</c:v>
                </c:pt>
                <c:pt idx="1594">
                  <c:v>-1.4415863037100001</c:v>
                </c:pt>
                <c:pt idx="1595">
                  <c:v>-1.47996618652</c:v>
                </c:pt>
                <c:pt idx="1596">
                  <c:v>-1.5492165527300001</c:v>
                </c:pt>
                <c:pt idx="1597">
                  <c:v>-1.5492165527300001</c:v>
                </c:pt>
                <c:pt idx="1598">
                  <c:v>-1.44789978027</c:v>
                </c:pt>
                <c:pt idx="1599">
                  <c:v>-1.47755383301</c:v>
                </c:pt>
                <c:pt idx="1600">
                  <c:v>-1.47755383301</c:v>
                </c:pt>
                <c:pt idx="1601">
                  <c:v>-1.5203035888700001</c:v>
                </c:pt>
                <c:pt idx="1602">
                  <c:v>-1.5131499023399999</c:v>
                </c:pt>
                <c:pt idx="1603">
                  <c:v>-1.5131499023399999</c:v>
                </c:pt>
                <c:pt idx="1604">
                  <c:v>-1.4871451415999999</c:v>
                </c:pt>
                <c:pt idx="1605">
                  <c:v>-1.48803381348</c:v>
                </c:pt>
                <c:pt idx="1606">
                  <c:v>-1.48803381348</c:v>
                </c:pt>
                <c:pt idx="1607">
                  <c:v>-1.4149423828100001</c:v>
                </c:pt>
                <c:pt idx="1608">
                  <c:v>-1.4949140624999999</c:v>
                </c:pt>
                <c:pt idx="1609">
                  <c:v>-1.4912707519499999</c:v>
                </c:pt>
                <c:pt idx="1610">
                  <c:v>-1.4952360839800001</c:v>
                </c:pt>
                <c:pt idx="1611">
                  <c:v>-1.46305432129</c:v>
                </c:pt>
                <c:pt idx="1612">
                  <c:v>-1.46305432129</c:v>
                </c:pt>
                <c:pt idx="1613">
                  <c:v>-1.35533569336</c:v>
                </c:pt>
                <c:pt idx="1614">
                  <c:v>-1.4092760009799998</c:v>
                </c:pt>
                <c:pt idx="1615">
                  <c:v>-1.5029140624999999</c:v>
                </c:pt>
                <c:pt idx="1616">
                  <c:v>-1.5029140624999999</c:v>
                </c:pt>
                <c:pt idx="1617">
                  <c:v>-1.48602807617</c:v>
                </c:pt>
                <c:pt idx="1618">
                  <c:v>-1.52878222656</c:v>
                </c:pt>
                <c:pt idx="1619">
                  <c:v>-1.4985764160199999</c:v>
                </c:pt>
                <c:pt idx="1620">
                  <c:v>-1.40266333008</c:v>
                </c:pt>
                <c:pt idx="1621">
                  <c:v>-1.45529040527</c:v>
                </c:pt>
                <c:pt idx="1622">
                  <c:v>-1.45529040527</c:v>
                </c:pt>
                <c:pt idx="1623">
                  <c:v>-1.5325482177700001</c:v>
                </c:pt>
                <c:pt idx="1624">
                  <c:v>-1.47796166992</c:v>
                </c:pt>
                <c:pt idx="1625">
                  <c:v>-1.47796166992</c:v>
                </c:pt>
                <c:pt idx="1626">
                  <c:v>-1.4399322509799999</c:v>
                </c:pt>
                <c:pt idx="1627">
                  <c:v>-1.5243079834</c:v>
                </c:pt>
                <c:pt idx="1628">
                  <c:v>-1.4756340332</c:v>
                </c:pt>
                <c:pt idx="1629">
                  <c:v>-1.5031097412100001</c:v>
                </c:pt>
                <c:pt idx="1630">
                  <c:v>-1.5255822753899999</c:v>
                </c:pt>
                <c:pt idx="1631">
                  <c:v>-1.5255822753899999</c:v>
                </c:pt>
                <c:pt idx="1632">
                  <c:v>-1.4950935058600001</c:v>
                </c:pt>
                <c:pt idx="1633">
                  <c:v>-1.4595798339800001</c:v>
                </c:pt>
                <c:pt idx="1634">
                  <c:v>-1.3957268066399999</c:v>
                </c:pt>
                <c:pt idx="1635">
                  <c:v>-1.3957268066399999</c:v>
                </c:pt>
                <c:pt idx="1636">
                  <c:v>-1.3812949218799999</c:v>
                </c:pt>
                <c:pt idx="1637">
                  <c:v>-1.36530603027</c:v>
                </c:pt>
                <c:pt idx="1638">
                  <c:v>-1.46231054688</c:v>
                </c:pt>
                <c:pt idx="1639">
                  <c:v>-1.47805871582</c:v>
                </c:pt>
                <c:pt idx="1640">
                  <c:v>-1.42588525391</c:v>
                </c:pt>
                <c:pt idx="1641">
                  <c:v>-1.42588525391</c:v>
                </c:pt>
                <c:pt idx="1642">
                  <c:v>-1.42866052246</c:v>
                </c:pt>
                <c:pt idx="1643">
                  <c:v>-1.43151330566</c:v>
                </c:pt>
                <c:pt idx="1644">
                  <c:v>-1.4361074218799998</c:v>
                </c:pt>
                <c:pt idx="1645">
                  <c:v>-1.4361074218799998</c:v>
                </c:pt>
                <c:pt idx="1646">
                  <c:v>-1.44986791992</c:v>
                </c:pt>
                <c:pt idx="1647">
                  <c:v>-1.4445056152300002</c:v>
                </c:pt>
                <c:pt idx="1648">
                  <c:v>-1.45576086426</c:v>
                </c:pt>
                <c:pt idx="1649">
                  <c:v>-1.4189572753899999</c:v>
                </c:pt>
                <c:pt idx="1650">
                  <c:v>-1.3648853759799999</c:v>
                </c:pt>
                <c:pt idx="1651">
                  <c:v>-1.3648853759799999</c:v>
                </c:pt>
                <c:pt idx="1652">
                  <c:v>-1.45623010254</c:v>
                </c:pt>
                <c:pt idx="1653">
                  <c:v>-1.45244470215</c:v>
                </c:pt>
                <c:pt idx="1654">
                  <c:v>-1.4451091308600001</c:v>
                </c:pt>
                <c:pt idx="1655">
                  <c:v>-1.3592854003899999</c:v>
                </c:pt>
                <c:pt idx="1656">
                  <c:v>-1.38139099121</c:v>
                </c:pt>
                <c:pt idx="1657">
                  <c:v>-1.38139099121</c:v>
                </c:pt>
                <c:pt idx="1658">
                  <c:v>-1.44921069336</c:v>
                </c:pt>
                <c:pt idx="1659">
                  <c:v>-1.37649487305</c:v>
                </c:pt>
                <c:pt idx="1660">
                  <c:v>-1.46474902344</c:v>
                </c:pt>
                <c:pt idx="1661">
                  <c:v>-1.46474902344</c:v>
                </c:pt>
                <c:pt idx="1662">
                  <c:v>-1.44671289063</c:v>
                </c:pt>
                <c:pt idx="1663">
                  <c:v>-1.42998254395</c:v>
                </c:pt>
                <c:pt idx="1664">
                  <c:v>-1.4557366943400001</c:v>
                </c:pt>
                <c:pt idx="1665">
                  <c:v>-1.30774780273</c:v>
                </c:pt>
                <c:pt idx="1666">
                  <c:v>-1.3540430908200001</c:v>
                </c:pt>
                <c:pt idx="1667">
                  <c:v>-1.3540430908200001</c:v>
                </c:pt>
                <c:pt idx="1668">
                  <c:v>-1.4004165039100001</c:v>
                </c:pt>
                <c:pt idx="1669">
                  <c:v>-1.4138109130900001</c:v>
                </c:pt>
                <c:pt idx="1670">
                  <c:v>-1.4138109130900001</c:v>
                </c:pt>
                <c:pt idx="1671">
                  <c:v>-1.4079069824200001</c:v>
                </c:pt>
                <c:pt idx="1672">
                  <c:v>-1.4345076904299998</c:v>
                </c:pt>
                <c:pt idx="1673">
                  <c:v>-1.4345076904299998</c:v>
                </c:pt>
                <c:pt idx="1674">
                  <c:v>-1.42681518555</c:v>
                </c:pt>
                <c:pt idx="1675">
                  <c:v>-1.4194543457</c:v>
                </c:pt>
                <c:pt idx="1676">
                  <c:v>-1.4194543457</c:v>
                </c:pt>
                <c:pt idx="1677">
                  <c:v>-1.44545739746</c:v>
                </c:pt>
                <c:pt idx="1678">
                  <c:v>-1.38364868164</c:v>
                </c:pt>
                <c:pt idx="1679">
                  <c:v>-1.33734667969</c:v>
                </c:pt>
                <c:pt idx="1680">
                  <c:v>-1.33734667969</c:v>
                </c:pt>
                <c:pt idx="1681">
                  <c:v>-1.33248815918</c:v>
                </c:pt>
                <c:pt idx="1682">
                  <c:v>-1.4129359130899999</c:v>
                </c:pt>
                <c:pt idx="1683">
                  <c:v>-1.4129359130899999</c:v>
                </c:pt>
                <c:pt idx="1684">
                  <c:v>-1.38920703125</c:v>
                </c:pt>
                <c:pt idx="1685">
                  <c:v>-1.39003198242</c:v>
                </c:pt>
                <c:pt idx="1686">
                  <c:v>-1.39003198242</c:v>
                </c:pt>
                <c:pt idx="1687">
                  <c:v>-1.3916776122999999</c:v>
                </c:pt>
                <c:pt idx="1688">
                  <c:v>-1.33733068848</c:v>
                </c:pt>
                <c:pt idx="1689">
                  <c:v>-1.3396918945299998</c:v>
                </c:pt>
                <c:pt idx="1690">
                  <c:v>-1.3737114257799998</c:v>
                </c:pt>
                <c:pt idx="1691">
                  <c:v>-1.3288865966799999</c:v>
                </c:pt>
                <c:pt idx="1692">
                  <c:v>-1.3288865966799999</c:v>
                </c:pt>
                <c:pt idx="1693">
                  <c:v>-1.2816311035199999</c:v>
                </c:pt>
                <c:pt idx="1694">
                  <c:v>-1.3226292724599999</c:v>
                </c:pt>
                <c:pt idx="1695">
                  <c:v>-1.3334909668000001</c:v>
                </c:pt>
                <c:pt idx="1696">
                  <c:v>-1.3334909668000001</c:v>
                </c:pt>
                <c:pt idx="1697">
                  <c:v>-1.3218190918000001</c:v>
                </c:pt>
                <c:pt idx="1698">
                  <c:v>-1.3400052490200001</c:v>
                </c:pt>
                <c:pt idx="1699">
                  <c:v>-1.2729550781299999</c:v>
                </c:pt>
                <c:pt idx="1700">
                  <c:v>-1.3048856201200001</c:v>
                </c:pt>
                <c:pt idx="1701">
                  <c:v>-1.33838964844</c:v>
                </c:pt>
                <c:pt idx="1702">
                  <c:v>-1.33838964844</c:v>
                </c:pt>
                <c:pt idx="1703">
                  <c:v>-1.36251745605</c:v>
                </c:pt>
                <c:pt idx="1704">
                  <c:v>-1.3983159179700002</c:v>
                </c:pt>
                <c:pt idx="1705">
                  <c:v>-1.3983159179700002</c:v>
                </c:pt>
                <c:pt idx="1706">
                  <c:v>-1.24669555664</c:v>
                </c:pt>
                <c:pt idx="1707">
                  <c:v>-1.20957543945</c:v>
                </c:pt>
                <c:pt idx="1708">
                  <c:v>-1.30463757324</c:v>
                </c:pt>
                <c:pt idx="1709">
                  <c:v>-1.28051403809</c:v>
                </c:pt>
                <c:pt idx="1710">
                  <c:v>-1.3322263183600001</c:v>
                </c:pt>
                <c:pt idx="1711">
                  <c:v>-1.3322263183600001</c:v>
                </c:pt>
                <c:pt idx="1712">
                  <c:v>-1.3602484130899999</c:v>
                </c:pt>
                <c:pt idx="1713">
                  <c:v>-1.3304230957000001</c:v>
                </c:pt>
                <c:pt idx="1714">
                  <c:v>-1.3192253418</c:v>
                </c:pt>
                <c:pt idx="1715">
                  <c:v>-1.3192253418</c:v>
                </c:pt>
                <c:pt idx="1716">
                  <c:v>-1.3463166503899999</c:v>
                </c:pt>
                <c:pt idx="1717">
                  <c:v>-1.3463166503899999</c:v>
                </c:pt>
                <c:pt idx="1718">
                  <c:v>-1.3149300537099999</c:v>
                </c:pt>
                <c:pt idx="1719">
                  <c:v>-1.3661378173799998</c:v>
                </c:pt>
                <c:pt idx="1720">
                  <c:v>-1.3721789550799999</c:v>
                </c:pt>
                <c:pt idx="1721">
                  <c:v>-1.3721789550799999</c:v>
                </c:pt>
                <c:pt idx="1722">
                  <c:v>-1.2887165527300002</c:v>
                </c:pt>
                <c:pt idx="1723">
                  <c:v>-1.41934484863</c:v>
                </c:pt>
                <c:pt idx="1724">
                  <c:v>-1.36263378906</c:v>
                </c:pt>
                <c:pt idx="1725">
                  <c:v>-1.2746184082000001</c:v>
                </c:pt>
                <c:pt idx="1726">
                  <c:v>-1.2478273925799999</c:v>
                </c:pt>
                <c:pt idx="1727">
                  <c:v>-1.2478273925799999</c:v>
                </c:pt>
                <c:pt idx="1728">
                  <c:v>-1.2618948974599999</c:v>
                </c:pt>
                <c:pt idx="1729">
                  <c:v>-1.2778481445299998</c:v>
                </c:pt>
                <c:pt idx="1730">
                  <c:v>-1.2541883544899999</c:v>
                </c:pt>
                <c:pt idx="1731">
                  <c:v>-1.2541883544899999</c:v>
                </c:pt>
                <c:pt idx="1732">
                  <c:v>-1.3602026367200002</c:v>
                </c:pt>
                <c:pt idx="1733">
                  <c:v>-1.37058569336</c:v>
                </c:pt>
                <c:pt idx="1734">
                  <c:v>-1.33628771973</c:v>
                </c:pt>
                <c:pt idx="1735">
                  <c:v>-1.3006926269499999</c:v>
                </c:pt>
                <c:pt idx="1736">
                  <c:v>-1.28910913086</c:v>
                </c:pt>
                <c:pt idx="1737">
                  <c:v>-1.28910913086</c:v>
                </c:pt>
                <c:pt idx="1738">
                  <c:v>-1.2893072509799999</c:v>
                </c:pt>
                <c:pt idx="1739">
                  <c:v>-1.21326062012</c:v>
                </c:pt>
                <c:pt idx="1740">
                  <c:v>-1.27903198242</c:v>
                </c:pt>
                <c:pt idx="1741">
                  <c:v>-1.27903198242</c:v>
                </c:pt>
                <c:pt idx="1742">
                  <c:v>-1.3007111816399999</c:v>
                </c:pt>
                <c:pt idx="1743">
                  <c:v>-1.2022911377000001</c:v>
                </c:pt>
                <c:pt idx="1744">
                  <c:v>-1.22869934082</c:v>
                </c:pt>
                <c:pt idx="1745">
                  <c:v>-1.2705079345700001</c:v>
                </c:pt>
                <c:pt idx="1746">
                  <c:v>-1.2677008056600001</c:v>
                </c:pt>
                <c:pt idx="1747">
                  <c:v>-1.2677008056600001</c:v>
                </c:pt>
                <c:pt idx="1748">
                  <c:v>-1.32643383789</c:v>
                </c:pt>
                <c:pt idx="1749">
                  <c:v>-1.25882592773</c:v>
                </c:pt>
                <c:pt idx="1750">
                  <c:v>-1.25882592773</c:v>
                </c:pt>
                <c:pt idx="1751">
                  <c:v>-1.15029882813</c:v>
                </c:pt>
                <c:pt idx="1752">
                  <c:v>-1.2101433105500001</c:v>
                </c:pt>
                <c:pt idx="1753">
                  <c:v>-1.2253046875</c:v>
                </c:pt>
                <c:pt idx="1754">
                  <c:v>-1.2512451171899999</c:v>
                </c:pt>
                <c:pt idx="1755">
                  <c:v>-1.19995739746</c:v>
                </c:pt>
                <c:pt idx="1756">
                  <c:v>-1.19995739746</c:v>
                </c:pt>
                <c:pt idx="1757">
                  <c:v>-1.2322260742200002</c:v>
                </c:pt>
                <c:pt idx="1758">
                  <c:v>-1.1938311767600001</c:v>
                </c:pt>
                <c:pt idx="1759">
                  <c:v>-1.1431955566400001</c:v>
                </c:pt>
                <c:pt idx="1760">
                  <c:v>-1.1431955566400001</c:v>
                </c:pt>
                <c:pt idx="1761">
                  <c:v>-1.24933068848</c:v>
                </c:pt>
                <c:pt idx="1762">
                  <c:v>-1.2274627685499999</c:v>
                </c:pt>
                <c:pt idx="1763">
                  <c:v>-1.2274627685499999</c:v>
                </c:pt>
                <c:pt idx="1764">
                  <c:v>-1.21831079102</c:v>
                </c:pt>
                <c:pt idx="1765">
                  <c:v>-1.18284851074</c:v>
                </c:pt>
                <c:pt idx="1766">
                  <c:v>-1.18284851074</c:v>
                </c:pt>
                <c:pt idx="1767">
                  <c:v>-1.2030013427700001</c:v>
                </c:pt>
                <c:pt idx="1768">
                  <c:v>-1.16599084473</c:v>
                </c:pt>
                <c:pt idx="1769">
                  <c:v>-1.16599084473</c:v>
                </c:pt>
                <c:pt idx="1770">
                  <c:v>-1.2456110839800001</c:v>
                </c:pt>
                <c:pt idx="1771">
                  <c:v>-1.1876861572299999</c:v>
                </c:pt>
                <c:pt idx="1772">
                  <c:v>-1.1876861572299999</c:v>
                </c:pt>
                <c:pt idx="1773">
                  <c:v>-1.2098941650399999</c:v>
                </c:pt>
                <c:pt idx="1774">
                  <c:v>-1.14194396973</c:v>
                </c:pt>
                <c:pt idx="1775">
                  <c:v>-1.16983215332</c:v>
                </c:pt>
                <c:pt idx="1776">
                  <c:v>-1.16983215332</c:v>
                </c:pt>
                <c:pt idx="1777">
                  <c:v>-1.2399136962899999</c:v>
                </c:pt>
                <c:pt idx="1778">
                  <c:v>-1.2493150634799999</c:v>
                </c:pt>
                <c:pt idx="1779">
                  <c:v>-1.1585792236299999</c:v>
                </c:pt>
                <c:pt idx="1780">
                  <c:v>-1.0898662109399999</c:v>
                </c:pt>
                <c:pt idx="1781">
                  <c:v>-1.1612445068399999</c:v>
                </c:pt>
                <c:pt idx="1782">
                  <c:v>-1.1612445068399999</c:v>
                </c:pt>
                <c:pt idx="1783">
                  <c:v>-1.1673527831999999</c:v>
                </c:pt>
                <c:pt idx="1784">
                  <c:v>-1.1507850341799999</c:v>
                </c:pt>
                <c:pt idx="1785">
                  <c:v>-1.1507850341799999</c:v>
                </c:pt>
                <c:pt idx="1786">
                  <c:v>-1.1269154052700001</c:v>
                </c:pt>
                <c:pt idx="1787">
                  <c:v>-1.0784742431600001</c:v>
                </c:pt>
                <c:pt idx="1788">
                  <c:v>-1.1221734619100001</c:v>
                </c:pt>
                <c:pt idx="1789">
                  <c:v>-1.21068127441</c:v>
                </c:pt>
                <c:pt idx="1790">
                  <c:v>-1.1363000488299999</c:v>
                </c:pt>
                <c:pt idx="1791">
                  <c:v>-1.0353043212899999</c:v>
                </c:pt>
                <c:pt idx="1792">
                  <c:v>-1.0353043212899999</c:v>
                </c:pt>
                <c:pt idx="1793">
                  <c:v>-0.88499670409999998</c:v>
                </c:pt>
                <c:pt idx="1794">
                  <c:v>-0.78494885253999991</c:v>
                </c:pt>
                <c:pt idx="1795">
                  <c:v>-0.78588537598000008</c:v>
                </c:pt>
                <c:pt idx="1796">
                  <c:v>-0.78588537598000008</c:v>
                </c:pt>
                <c:pt idx="1797">
                  <c:v>-0.73002429199000007</c:v>
                </c:pt>
                <c:pt idx="1798">
                  <c:v>-0.73002429199000007</c:v>
                </c:pt>
                <c:pt idx="1799">
                  <c:v>-0.62059002685999998</c:v>
                </c:pt>
                <c:pt idx="1800">
                  <c:v>-0.60204479979999992</c:v>
                </c:pt>
                <c:pt idx="1801">
                  <c:v>-0.53200964354999991</c:v>
                </c:pt>
                <c:pt idx="1802">
                  <c:v>-0.53200964354999991</c:v>
                </c:pt>
                <c:pt idx="1803">
                  <c:v>-0.50682559203999999</c:v>
                </c:pt>
                <c:pt idx="1804">
                  <c:v>-0.47491485595999999</c:v>
                </c:pt>
                <c:pt idx="1805">
                  <c:v>-0.47491485595999999</c:v>
                </c:pt>
                <c:pt idx="1806">
                  <c:v>-0.47264807129000003</c:v>
                </c:pt>
                <c:pt idx="1807">
                  <c:v>-0.42320523071000005</c:v>
                </c:pt>
                <c:pt idx="1808">
                  <c:v>-0.42320523071000005</c:v>
                </c:pt>
                <c:pt idx="1809">
                  <c:v>-0.35827395630000003</c:v>
                </c:pt>
                <c:pt idx="1810">
                  <c:v>-0.44362948607999997</c:v>
                </c:pt>
                <c:pt idx="1811">
                  <c:v>-0.44362948607999997</c:v>
                </c:pt>
                <c:pt idx="1812">
                  <c:v>-0.42211386107999999</c:v>
                </c:pt>
                <c:pt idx="1813">
                  <c:v>-0.35579055785999997</c:v>
                </c:pt>
                <c:pt idx="1814">
                  <c:v>-0.44337533568999998</c:v>
                </c:pt>
                <c:pt idx="1815">
                  <c:v>-0.44326922607000002</c:v>
                </c:pt>
                <c:pt idx="1816">
                  <c:v>-0.46231362915000002</c:v>
                </c:pt>
                <c:pt idx="1817">
                  <c:v>-0.34377059937000004</c:v>
                </c:pt>
                <c:pt idx="1818">
                  <c:v>-0.34377059937000004</c:v>
                </c:pt>
                <c:pt idx="1819">
                  <c:v>-0.36385809325999996</c:v>
                </c:pt>
                <c:pt idx="1820">
                  <c:v>-0.52850335692999995</c:v>
                </c:pt>
                <c:pt idx="1821">
                  <c:v>-0.52850335692999995</c:v>
                </c:pt>
                <c:pt idx="1822">
                  <c:v>-0.43821746825999996</c:v>
                </c:pt>
                <c:pt idx="1823">
                  <c:v>-0.32559609984999999</c:v>
                </c:pt>
                <c:pt idx="1824">
                  <c:v>-0.32559609984999999</c:v>
                </c:pt>
                <c:pt idx="1825">
                  <c:v>-0.33711077881000001</c:v>
                </c:pt>
                <c:pt idx="1826">
                  <c:v>-0.39109039306999999</c:v>
                </c:pt>
                <c:pt idx="1827">
                  <c:v>-0.35951644897000001</c:v>
                </c:pt>
                <c:pt idx="1828">
                  <c:v>-0.35951644897000001</c:v>
                </c:pt>
                <c:pt idx="1829">
                  <c:v>-0.4612225647</c:v>
                </c:pt>
                <c:pt idx="1830">
                  <c:v>-0.48458691406000004</c:v>
                </c:pt>
                <c:pt idx="1831">
                  <c:v>-0.48458691406000004</c:v>
                </c:pt>
                <c:pt idx="1832">
                  <c:v>-0.37700442505000004</c:v>
                </c:pt>
                <c:pt idx="1833">
                  <c:v>-0.35305316162</c:v>
                </c:pt>
                <c:pt idx="1834">
                  <c:v>-0.35305316162</c:v>
                </c:pt>
                <c:pt idx="1835">
                  <c:v>-0.45603857421999999</c:v>
                </c:pt>
                <c:pt idx="1836">
                  <c:v>-0.51088037108999995</c:v>
                </c:pt>
                <c:pt idx="1837">
                  <c:v>-0.51088037108999995</c:v>
                </c:pt>
                <c:pt idx="1838">
                  <c:v>-0.43822216796999997</c:v>
                </c:pt>
                <c:pt idx="1839">
                  <c:v>-0.39450601196000001</c:v>
                </c:pt>
                <c:pt idx="1840">
                  <c:v>-0.32628027343999999</c:v>
                </c:pt>
                <c:pt idx="1841">
                  <c:v>-0.32875152587999995</c:v>
                </c:pt>
                <c:pt idx="1842">
                  <c:v>-0.39658941650000001</c:v>
                </c:pt>
                <c:pt idx="1843">
                  <c:v>-0.46213980103000002</c:v>
                </c:pt>
                <c:pt idx="1844">
                  <c:v>-0.46213980103000002</c:v>
                </c:pt>
                <c:pt idx="1845">
                  <c:v>-0.40486282348999997</c:v>
                </c:pt>
                <c:pt idx="1846">
                  <c:v>-0.29946585083000005</c:v>
                </c:pt>
                <c:pt idx="1847">
                  <c:v>-0.29946585083000005</c:v>
                </c:pt>
                <c:pt idx="1848">
                  <c:v>-0.27430648803999996</c:v>
                </c:pt>
                <c:pt idx="1849">
                  <c:v>-0.50750891112999996</c:v>
                </c:pt>
                <c:pt idx="1850">
                  <c:v>-0.53353497313999998</c:v>
                </c:pt>
                <c:pt idx="1851">
                  <c:v>-0.45491558837999996</c:v>
                </c:pt>
                <c:pt idx="1852">
                  <c:v>-0.37638778687000002</c:v>
                </c:pt>
                <c:pt idx="1853">
                  <c:v>-0.37638778687000002</c:v>
                </c:pt>
                <c:pt idx="1854">
                  <c:v>-0.31774472046000002</c:v>
                </c:pt>
                <c:pt idx="1855">
                  <c:v>-0.28610354614</c:v>
                </c:pt>
                <c:pt idx="1856">
                  <c:v>-0.24901281738</c:v>
                </c:pt>
                <c:pt idx="1857">
                  <c:v>-0.24901281738</c:v>
                </c:pt>
                <c:pt idx="1858">
                  <c:v>-0.37047061157</c:v>
                </c:pt>
                <c:pt idx="1859">
                  <c:v>-0.25837533568999999</c:v>
                </c:pt>
                <c:pt idx="1860">
                  <c:v>-0.25837533568999999</c:v>
                </c:pt>
                <c:pt idx="1861">
                  <c:v>-0.30628253174000003</c:v>
                </c:pt>
                <c:pt idx="1862">
                  <c:v>-0.29852258301000001</c:v>
                </c:pt>
                <c:pt idx="1863">
                  <c:v>-0.29852258301000001</c:v>
                </c:pt>
                <c:pt idx="1864">
                  <c:v>-0.39614364624000004</c:v>
                </c:pt>
                <c:pt idx="1865">
                  <c:v>-0.40699020386000001</c:v>
                </c:pt>
                <c:pt idx="1866">
                  <c:v>-0.41438238525000004</c:v>
                </c:pt>
                <c:pt idx="1867">
                  <c:v>-0.39414596557999998</c:v>
                </c:pt>
                <c:pt idx="1868">
                  <c:v>-0.26411108397999999</c:v>
                </c:pt>
                <c:pt idx="1869">
                  <c:v>-0.26411108397999999</c:v>
                </c:pt>
                <c:pt idx="1870">
                  <c:v>-0.21755706787000001</c:v>
                </c:pt>
                <c:pt idx="1871">
                  <c:v>-0.26390246581999999</c:v>
                </c:pt>
                <c:pt idx="1872">
                  <c:v>-0.34419567871000001</c:v>
                </c:pt>
                <c:pt idx="1873">
                  <c:v>-0.34419567871000001</c:v>
                </c:pt>
                <c:pt idx="1874">
                  <c:v>-0.37062701415999999</c:v>
                </c:pt>
                <c:pt idx="1875">
                  <c:v>-0.27492294312000004</c:v>
                </c:pt>
                <c:pt idx="1876">
                  <c:v>-0.30447894287000005</c:v>
                </c:pt>
                <c:pt idx="1877">
                  <c:v>-0.28781304932000001</c:v>
                </c:pt>
                <c:pt idx="1878">
                  <c:v>-0.28781304932000001</c:v>
                </c:pt>
                <c:pt idx="1879">
                  <c:v>-0.42852081299</c:v>
                </c:pt>
                <c:pt idx="1880">
                  <c:v>-0.37438952637</c:v>
                </c:pt>
                <c:pt idx="1881">
                  <c:v>-0.28064620971999998</c:v>
                </c:pt>
                <c:pt idx="1882">
                  <c:v>-0.28064620971999998</c:v>
                </c:pt>
                <c:pt idx="1883">
                  <c:v>-0.32263119506999999</c:v>
                </c:pt>
                <c:pt idx="1884">
                  <c:v>-0.32263119506999999</c:v>
                </c:pt>
                <c:pt idx="1885">
                  <c:v>-0.33161087035999998</c:v>
                </c:pt>
                <c:pt idx="1886">
                  <c:v>-0.37517468261999998</c:v>
                </c:pt>
                <c:pt idx="1887">
                  <c:v>-0.37517468261999998</c:v>
                </c:pt>
                <c:pt idx="1888">
                  <c:v>-0.36926791382000002</c:v>
                </c:pt>
                <c:pt idx="1889">
                  <c:v>-0.32578439330999998</c:v>
                </c:pt>
                <c:pt idx="1890">
                  <c:v>-0.32578439330999998</c:v>
                </c:pt>
                <c:pt idx="1891">
                  <c:v>-0.28382998657000003</c:v>
                </c:pt>
                <c:pt idx="1892">
                  <c:v>-0.28382998657000003</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numCache>
            </c:numRef>
          </c:yVal>
          <c:smooth val="0"/>
        </c:ser>
        <c:ser>
          <c:idx val="13"/>
          <c:order val="17"/>
          <c:tx>
            <c:v>Torque</c:v>
          </c:tx>
          <c:spPr>
            <a:ln w="25400">
              <a:solidFill>
                <a:srgbClr val="FF99CC"/>
              </a:solidFill>
              <a:prstDash val="solid"/>
            </a:ln>
          </c:spPr>
          <c:marker>
            <c:symbol val="none"/>
          </c:marker>
          <c:xVal>
            <c:numRef>
              <c:f>sheet1!$G$2:$G$5000</c:f>
              <c:numCache>
                <c:formatCode>0.0000</c:formatCode>
                <c:ptCount val="4999"/>
                <c:pt idx="0" formatCode="0">
                  <c:v>0</c:v>
                </c:pt>
                <c:pt idx="1">
                  <c:v>4.7E-2</c:v>
                </c:pt>
                <c:pt idx="2">
                  <c:v>0.56200000000000006</c:v>
                </c:pt>
                <c:pt idx="3">
                  <c:v>0.67200000000000004</c:v>
                </c:pt>
                <c:pt idx="4">
                  <c:v>0.78100000000000003</c:v>
                </c:pt>
                <c:pt idx="5">
                  <c:v>0.89100000000000001</c:v>
                </c:pt>
                <c:pt idx="6">
                  <c:v>1</c:v>
                </c:pt>
                <c:pt idx="7">
                  <c:v>1.109</c:v>
                </c:pt>
                <c:pt idx="8">
                  <c:v>1.234</c:v>
                </c:pt>
                <c:pt idx="9">
                  <c:v>1.3440000000000001</c:v>
                </c:pt>
                <c:pt idx="10">
                  <c:v>1.4530000000000001</c:v>
                </c:pt>
                <c:pt idx="11">
                  <c:v>1.5620000000000001</c:v>
                </c:pt>
                <c:pt idx="12">
                  <c:v>1.6559999999999999</c:v>
                </c:pt>
                <c:pt idx="13">
                  <c:v>1.8280000000000001</c:v>
                </c:pt>
                <c:pt idx="14">
                  <c:v>1.9370000000000001</c:v>
                </c:pt>
                <c:pt idx="15">
                  <c:v>2.0619999999999998</c:v>
                </c:pt>
                <c:pt idx="16">
                  <c:v>2.1720000000000002</c:v>
                </c:pt>
                <c:pt idx="17">
                  <c:v>2.2810000000000001</c:v>
                </c:pt>
                <c:pt idx="18">
                  <c:v>2.391</c:v>
                </c:pt>
                <c:pt idx="19">
                  <c:v>2.5</c:v>
                </c:pt>
                <c:pt idx="20">
                  <c:v>2.609</c:v>
                </c:pt>
                <c:pt idx="21">
                  <c:v>2.734</c:v>
                </c:pt>
                <c:pt idx="22">
                  <c:v>2.8439999999999999</c:v>
                </c:pt>
                <c:pt idx="23">
                  <c:v>2.9529999999999998</c:v>
                </c:pt>
                <c:pt idx="24">
                  <c:v>3.0619999999999998</c:v>
                </c:pt>
                <c:pt idx="25">
                  <c:v>3.1720000000000002</c:v>
                </c:pt>
                <c:pt idx="26">
                  <c:v>3.2810000000000001</c:v>
                </c:pt>
                <c:pt idx="27">
                  <c:v>3.391</c:v>
                </c:pt>
                <c:pt idx="28">
                  <c:v>3.516</c:v>
                </c:pt>
                <c:pt idx="29">
                  <c:v>3.625</c:v>
                </c:pt>
                <c:pt idx="30">
                  <c:v>3.734</c:v>
                </c:pt>
                <c:pt idx="31">
                  <c:v>3.8439999999999999</c:v>
                </c:pt>
                <c:pt idx="32">
                  <c:v>3.9529999999999998</c:v>
                </c:pt>
                <c:pt idx="33">
                  <c:v>4.0620000000000003</c:v>
                </c:pt>
                <c:pt idx="34">
                  <c:v>4.1719999999999997</c:v>
                </c:pt>
                <c:pt idx="35">
                  <c:v>4.2969999999999997</c:v>
                </c:pt>
                <c:pt idx="36">
                  <c:v>4.4059999999999997</c:v>
                </c:pt>
                <c:pt idx="37">
                  <c:v>4.516</c:v>
                </c:pt>
                <c:pt idx="38">
                  <c:v>4.625</c:v>
                </c:pt>
                <c:pt idx="39">
                  <c:v>4.734</c:v>
                </c:pt>
                <c:pt idx="40">
                  <c:v>4.859</c:v>
                </c:pt>
                <c:pt idx="41">
                  <c:v>4.9690000000000003</c:v>
                </c:pt>
                <c:pt idx="42">
                  <c:v>5.0780000000000003</c:v>
                </c:pt>
                <c:pt idx="43">
                  <c:v>5.1870000000000003</c:v>
                </c:pt>
                <c:pt idx="44">
                  <c:v>5.2969999999999997</c:v>
                </c:pt>
                <c:pt idx="45">
                  <c:v>5.4059999999999997</c:v>
                </c:pt>
                <c:pt idx="46">
                  <c:v>5.5309999999999997</c:v>
                </c:pt>
                <c:pt idx="47">
                  <c:v>5.641</c:v>
                </c:pt>
                <c:pt idx="48">
                  <c:v>5.75</c:v>
                </c:pt>
                <c:pt idx="49">
                  <c:v>5.859</c:v>
                </c:pt>
                <c:pt idx="50">
                  <c:v>5.9690000000000003</c:v>
                </c:pt>
                <c:pt idx="51">
                  <c:v>6.0780000000000003</c:v>
                </c:pt>
                <c:pt idx="52">
                  <c:v>6.1870000000000003</c:v>
                </c:pt>
                <c:pt idx="53">
                  <c:v>6.2969999999999997</c:v>
                </c:pt>
                <c:pt idx="54">
                  <c:v>6.4219999999999997</c:v>
                </c:pt>
                <c:pt idx="55">
                  <c:v>6.5309999999999997</c:v>
                </c:pt>
                <c:pt idx="56">
                  <c:v>6.641</c:v>
                </c:pt>
                <c:pt idx="57">
                  <c:v>6.75</c:v>
                </c:pt>
                <c:pt idx="58">
                  <c:v>6.859</c:v>
                </c:pt>
                <c:pt idx="59">
                  <c:v>6.984</c:v>
                </c:pt>
                <c:pt idx="60">
                  <c:v>7.0940000000000003</c:v>
                </c:pt>
                <c:pt idx="61">
                  <c:v>7.2030000000000003</c:v>
                </c:pt>
                <c:pt idx="62">
                  <c:v>7.3120000000000003</c:v>
                </c:pt>
                <c:pt idx="63">
                  <c:v>7.4219999999999997</c:v>
                </c:pt>
                <c:pt idx="64">
                  <c:v>7.5309999999999997</c:v>
                </c:pt>
                <c:pt idx="65">
                  <c:v>7.641</c:v>
                </c:pt>
                <c:pt idx="66">
                  <c:v>7.766</c:v>
                </c:pt>
                <c:pt idx="67">
                  <c:v>7.875</c:v>
                </c:pt>
                <c:pt idx="68">
                  <c:v>7.984</c:v>
                </c:pt>
                <c:pt idx="69">
                  <c:v>8.0939999999999994</c:v>
                </c:pt>
                <c:pt idx="70">
                  <c:v>8.2189999999999994</c:v>
                </c:pt>
                <c:pt idx="71">
                  <c:v>8.3279999999999994</c:v>
                </c:pt>
                <c:pt idx="72">
                  <c:v>8.4369999999999994</c:v>
                </c:pt>
                <c:pt idx="73">
                  <c:v>8.5470000000000006</c:v>
                </c:pt>
                <c:pt idx="74">
                  <c:v>8.6560000000000006</c:v>
                </c:pt>
                <c:pt idx="75">
                  <c:v>8.766</c:v>
                </c:pt>
                <c:pt idx="76">
                  <c:v>8.891</c:v>
                </c:pt>
                <c:pt idx="77">
                  <c:v>9</c:v>
                </c:pt>
                <c:pt idx="78">
                  <c:v>9.109</c:v>
                </c:pt>
                <c:pt idx="79">
                  <c:v>9.2189999999999994</c:v>
                </c:pt>
                <c:pt idx="80">
                  <c:v>9.3279999999999994</c:v>
                </c:pt>
                <c:pt idx="81">
                  <c:v>9.4369999999999994</c:v>
                </c:pt>
                <c:pt idx="82">
                  <c:v>9.5470000000000006</c:v>
                </c:pt>
                <c:pt idx="83">
                  <c:v>9.6560000000000006</c:v>
                </c:pt>
                <c:pt idx="84">
                  <c:v>9.7810000000000006</c:v>
                </c:pt>
                <c:pt idx="85">
                  <c:v>9.891</c:v>
                </c:pt>
                <c:pt idx="86">
                  <c:v>10</c:v>
                </c:pt>
                <c:pt idx="87">
                  <c:v>10.109</c:v>
                </c:pt>
                <c:pt idx="88">
                  <c:v>10.218999999999999</c:v>
                </c:pt>
                <c:pt idx="89">
                  <c:v>10.343999999999999</c:v>
                </c:pt>
                <c:pt idx="90">
                  <c:v>10.452999999999999</c:v>
                </c:pt>
                <c:pt idx="91">
                  <c:v>10.561999999999999</c:v>
                </c:pt>
                <c:pt idx="92">
                  <c:v>10.672000000000001</c:v>
                </c:pt>
                <c:pt idx="93">
                  <c:v>10.781000000000001</c:v>
                </c:pt>
                <c:pt idx="94">
                  <c:v>10.891</c:v>
                </c:pt>
                <c:pt idx="95">
                  <c:v>11</c:v>
                </c:pt>
                <c:pt idx="96">
                  <c:v>11.125</c:v>
                </c:pt>
                <c:pt idx="97">
                  <c:v>11.234</c:v>
                </c:pt>
                <c:pt idx="98">
                  <c:v>11.343999999999999</c:v>
                </c:pt>
                <c:pt idx="99">
                  <c:v>11.452999999999999</c:v>
                </c:pt>
                <c:pt idx="100">
                  <c:v>11.561999999999999</c:v>
                </c:pt>
                <c:pt idx="101">
                  <c:v>11.672000000000001</c:v>
                </c:pt>
                <c:pt idx="102">
                  <c:v>11.781000000000001</c:v>
                </c:pt>
                <c:pt idx="103">
                  <c:v>11.906000000000001</c:v>
                </c:pt>
                <c:pt idx="104">
                  <c:v>12.016</c:v>
                </c:pt>
                <c:pt idx="105">
                  <c:v>12.125</c:v>
                </c:pt>
                <c:pt idx="106">
                  <c:v>12.234</c:v>
                </c:pt>
                <c:pt idx="107">
                  <c:v>12.343999999999999</c:v>
                </c:pt>
                <c:pt idx="108">
                  <c:v>12.452999999999999</c:v>
                </c:pt>
                <c:pt idx="109">
                  <c:v>12.561999999999999</c:v>
                </c:pt>
                <c:pt idx="110">
                  <c:v>12.686999999999999</c:v>
                </c:pt>
                <c:pt idx="111">
                  <c:v>12.797000000000001</c:v>
                </c:pt>
                <c:pt idx="112">
                  <c:v>12.906000000000001</c:v>
                </c:pt>
                <c:pt idx="113">
                  <c:v>13.016</c:v>
                </c:pt>
                <c:pt idx="114">
                  <c:v>13.125</c:v>
                </c:pt>
                <c:pt idx="115">
                  <c:v>13.234</c:v>
                </c:pt>
                <c:pt idx="116">
                  <c:v>13.343999999999999</c:v>
                </c:pt>
                <c:pt idx="117">
                  <c:v>13.452999999999999</c:v>
                </c:pt>
                <c:pt idx="118">
                  <c:v>13.577999999999999</c:v>
                </c:pt>
                <c:pt idx="119">
                  <c:v>13.686999999999999</c:v>
                </c:pt>
                <c:pt idx="120">
                  <c:v>13.797000000000001</c:v>
                </c:pt>
                <c:pt idx="121">
                  <c:v>13.906000000000001</c:v>
                </c:pt>
                <c:pt idx="122">
                  <c:v>14.016</c:v>
                </c:pt>
                <c:pt idx="123">
                  <c:v>14.125</c:v>
                </c:pt>
                <c:pt idx="124">
                  <c:v>14.25</c:v>
                </c:pt>
                <c:pt idx="125">
                  <c:v>14.359</c:v>
                </c:pt>
                <c:pt idx="126">
                  <c:v>14.468999999999999</c:v>
                </c:pt>
                <c:pt idx="127">
                  <c:v>14.577999999999999</c:v>
                </c:pt>
                <c:pt idx="128">
                  <c:v>14.686999999999999</c:v>
                </c:pt>
                <c:pt idx="129">
                  <c:v>14.797000000000001</c:v>
                </c:pt>
                <c:pt idx="130">
                  <c:v>14.922000000000001</c:v>
                </c:pt>
                <c:pt idx="131">
                  <c:v>15.031000000000001</c:v>
                </c:pt>
                <c:pt idx="132">
                  <c:v>15.141</c:v>
                </c:pt>
                <c:pt idx="133">
                  <c:v>15.25</c:v>
                </c:pt>
                <c:pt idx="134">
                  <c:v>15.359</c:v>
                </c:pt>
                <c:pt idx="135">
                  <c:v>15.468999999999999</c:v>
                </c:pt>
                <c:pt idx="136">
                  <c:v>15.577999999999999</c:v>
                </c:pt>
                <c:pt idx="137">
                  <c:v>15.702999999999999</c:v>
                </c:pt>
                <c:pt idx="138">
                  <c:v>15.811999999999999</c:v>
                </c:pt>
                <c:pt idx="139">
                  <c:v>15.922000000000001</c:v>
                </c:pt>
                <c:pt idx="140">
                  <c:v>16.030999999999999</c:v>
                </c:pt>
                <c:pt idx="141">
                  <c:v>16.140999999999998</c:v>
                </c:pt>
                <c:pt idx="142">
                  <c:v>16.25</c:v>
                </c:pt>
                <c:pt idx="143">
                  <c:v>16.375</c:v>
                </c:pt>
                <c:pt idx="144">
                  <c:v>16.484000000000002</c:v>
                </c:pt>
                <c:pt idx="145">
                  <c:v>16.594000000000001</c:v>
                </c:pt>
                <c:pt idx="146">
                  <c:v>16.702999999999999</c:v>
                </c:pt>
                <c:pt idx="147">
                  <c:v>16.812000000000001</c:v>
                </c:pt>
                <c:pt idx="148">
                  <c:v>16.922000000000001</c:v>
                </c:pt>
                <c:pt idx="149">
                  <c:v>17.047000000000001</c:v>
                </c:pt>
                <c:pt idx="150">
                  <c:v>17.155999999999999</c:v>
                </c:pt>
                <c:pt idx="151">
                  <c:v>17.265999999999998</c:v>
                </c:pt>
                <c:pt idx="152">
                  <c:v>17.375</c:v>
                </c:pt>
                <c:pt idx="153">
                  <c:v>17.5</c:v>
                </c:pt>
                <c:pt idx="154">
                  <c:v>17.609000000000002</c:v>
                </c:pt>
                <c:pt idx="155">
                  <c:v>17.719000000000001</c:v>
                </c:pt>
                <c:pt idx="156">
                  <c:v>17.827999999999999</c:v>
                </c:pt>
                <c:pt idx="157">
                  <c:v>17.937000000000001</c:v>
                </c:pt>
                <c:pt idx="158">
                  <c:v>18.047000000000001</c:v>
                </c:pt>
                <c:pt idx="159">
                  <c:v>18.155999999999999</c:v>
                </c:pt>
                <c:pt idx="160">
                  <c:v>18.265999999999998</c:v>
                </c:pt>
                <c:pt idx="161">
                  <c:v>18.390999999999998</c:v>
                </c:pt>
                <c:pt idx="162">
                  <c:v>18.5</c:v>
                </c:pt>
                <c:pt idx="163">
                  <c:v>18.609000000000002</c:v>
                </c:pt>
                <c:pt idx="164">
                  <c:v>18.719000000000001</c:v>
                </c:pt>
                <c:pt idx="165">
                  <c:v>18.827999999999999</c:v>
                </c:pt>
                <c:pt idx="166">
                  <c:v>18.937000000000001</c:v>
                </c:pt>
                <c:pt idx="167">
                  <c:v>19.047000000000001</c:v>
                </c:pt>
                <c:pt idx="168">
                  <c:v>19.155999999999999</c:v>
                </c:pt>
                <c:pt idx="169">
                  <c:v>19.280999999999999</c:v>
                </c:pt>
                <c:pt idx="170">
                  <c:v>19.390999999999998</c:v>
                </c:pt>
                <c:pt idx="171">
                  <c:v>19.5</c:v>
                </c:pt>
                <c:pt idx="172">
                  <c:v>19.609000000000002</c:v>
                </c:pt>
                <c:pt idx="173">
                  <c:v>19.719000000000001</c:v>
                </c:pt>
                <c:pt idx="174">
                  <c:v>19.827999999999999</c:v>
                </c:pt>
                <c:pt idx="175">
                  <c:v>19.937000000000001</c:v>
                </c:pt>
                <c:pt idx="176">
                  <c:v>20.062000000000001</c:v>
                </c:pt>
                <c:pt idx="177">
                  <c:v>20.172000000000001</c:v>
                </c:pt>
                <c:pt idx="178">
                  <c:v>20.280999999999999</c:v>
                </c:pt>
                <c:pt idx="179">
                  <c:v>20.390999999999998</c:v>
                </c:pt>
                <c:pt idx="180">
                  <c:v>20.5</c:v>
                </c:pt>
                <c:pt idx="181">
                  <c:v>20.625</c:v>
                </c:pt>
                <c:pt idx="182">
                  <c:v>20.734000000000002</c:v>
                </c:pt>
                <c:pt idx="183">
                  <c:v>20.844000000000001</c:v>
                </c:pt>
                <c:pt idx="184">
                  <c:v>20.952999999999999</c:v>
                </c:pt>
                <c:pt idx="185">
                  <c:v>21.062000000000001</c:v>
                </c:pt>
                <c:pt idx="186">
                  <c:v>21.172000000000001</c:v>
                </c:pt>
                <c:pt idx="187">
                  <c:v>21.297000000000001</c:v>
                </c:pt>
                <c:pt idx="188">
                  <c:v>21.405999999999999</c:v>
                </c:pt>
                <c:pt idx="189">
                  <c:v>21.515999999999998</c:v>
                </c:pt>
                <c:pt idx="190">
                  <c:v>21.625</c:v>
                </c:pt>
                <c:pt idx="191">
                  <c:v>21.734000000000002</c:v>
                </c:pt>
                <c:pt idx="192">
                  <c:v>21.844000000000001</c:v>
                </c:pt>
                <c:pt idx="193">
                  <c:v>21.969000000000001</c:v>
                </c:pt>
                <c:pt idx="194">
                  <c:v>22.077999999999999</c:v>
                </c:pt>
                <c:pt idx="195">
                  <c:v>22.187000000000001</c:v>
                </c:pt>
                <c:pt idx="196">
                  <c:v>22.297000000000001</c:v>
                </c:pt>
                <c:pt idx="197">
                  <c:v>22.405999999999999</c:v>
                </c:pt>
                <c:pt idx="198">
                  <c:v>22.515999999999998</c:v>
                </c:pt>
                <c:pt idx="199">
                  <c:v>22.625</c:v>
                </c:pt>
                <c:pt idx="200">
                  <c:v>22.75</c:v>
                </c:pt>
                <c:pt idx="201">
                  <c:v>22.859000000000002</c:v>
                </c:pt>
                <c:pt idx="202">
                  <c:v>22.969000000000001</c:v>
                </c:pt>
                <c:pt idx="203">
                  <c:v>23.077999999999999</c:v>
                </c:pt>
                <c:pt idx="204">
                  <c:v>23.187000000000001</c:v>
                </c:pt>
                <c:pt idx="205">
                  <c:v>23.297000000000001</c:v>
                </c:pt>
                <c:pt idx="206">
                  <c:v>23.405999999999999</c:v>
                </c:pt>
                <c:pt idx="207">
                  <c:v>23.530999999999999</c:v>
                </c:pt>
                <c:pt idx="208">
                  <c:v>23.640999999999998</c:v>
                </c:pt>
                <c:pt idx="209">
                  <c:v>23.75</c:v>
                </c:pt>
                <c:pt idx="210">
                  <c:v>23.859000000000002</c:v>
                </c:pt>
                <c:pt idx="211">
                  <c:v>23.984000000000002</c:v>
                </c:pt>
                <c:pt idx="212">
                  <c:v>24.094000000000001</c:v>
                </c:pt>
                <c:pt idx="213">
                  <c:v>24.202999999999999</c:v>
                </c:pt>
                <c:pt idx="214">
                  <c:v>24.312000000000001</c:v>
                </c:pt>
                <c:pt idx="215">
                  <c:v>24.422000000000001</c:v>
                </c:pt>
                <c:pt idx="216">
                  <c:v>24.530999999999999</c:v>
                </c:pt>
                <c:pt idx="217">
                  <c:v>24.640999999999998</c:v>
                </c:pt>
                <c:pt idx="218">
                  <c:v>24.765999999999998</c:v>
                </c:pt>
                <c:pt idx="219">
                  <c:v>24.875</c:v>
                </c:pt>
                <c:pt idx="220">
                  <c:v>24.984000000000002</c:v>
                </c:pt>
                <c:pt idx="221">
                  <c:v>25.094000000000001</c:v>
                </c:pt>
                <c:pt idx="222">
                  <c:v>25.202999999999999</c:v>
                </c:pt>
                <c:pt idx="223">
                  <c:v>25.312000000000001</c:v>
                </c:pt>
                <c:pt idx="224">
                  <c:v>25.437000000000001</c:v>
                </c:pt>
                <c:pt idx="225">
                  <c:v>25.547000000000001</c:v>
                </c:pt>
                <c:pt idx="226">
                  <c:v>25.655999999999999</c:v>
                </c:pt>
                <c:pt idx="227">
                  <c:v>25.765999999999998</c:v>
                </c:pt>
                <c:pt idx="228">
                  <c:v>25.875</c:v>
                </c:pt>
                <c:pt idx="229">
                  <c:v>25.984000000000002</c:v>
                </c:pt>
                <c:pt idx="230">
                  <c:v>26.094000000000001</c:v>
                </c:pt>
                <c:pt idx="231">
                  <c:v>26.202999999999999</c:v>
                </c:pt>
                <c:pt idx="232">
                  <c:v>26.327999999999999</c:v>
                </c:pt>
                <c:pt idx="233">
                  <c:v>26.437000000000001</c:v>
                </c:pt>
                <c:pt idx="234">
                  <c:v>26.547000000000001</c:v>
                </c:pt>
                <c:pt idx="235">
                  <c:v>26.655999999999999</c:v>
                </c:pt>
                <c:pt idx="236">
                  <c:v>26.765999999999998</c:v>
                </c:pt>
                <c:pt idx="237">
                  <c:v>26.875</c:v>
                </c:pt>
                <c:pt idx="238">
                  <c:v>26.984000000000002</c:v>
                </c:pt>
                <c:pt idx="239">
                  <c:v>27.109000000000002</c:v>
                </c:pt>
                <c:pt idx="240">
                  <c:v>27.219000000000001</c:v>
                </c:pt>
                <c:pt idx="241">
                  <c:v>27.327999999999999</c:v>
                </c:pt>
                <c:pt idx="242">
                  <c:v>27.437000000000001</c:v>
                </c:pt>
                <c:pt idx="243">
                  <c:v>27.547000000000001</c:v>
                </c:pt>
                <c:pt idx="244">
                  <c:v>27.655999999999999</c:v>
                </c:pt>
                <c:pt idx="245">
                  <c:v>27.765999999999998</c:v>
                </c:pt>
                <c:pt idx="246">
                  <c:v>27.890999999999998</c:v>
                </c:pt>
                <c:pt idx="247">
                  <c:v>28</c:v>
                </c:pt>
                <c:pt idx="248">
                  <c:v>28.109000000000002</c:v>
                </c:pt>
                <c:pt idx="249">
                  <c:v>28.219000000000001</c:v>
                </c:pt>
                <c:pt idx="250">
                  <c:v>28.327999999999999</c:v>
                </c:pt>
                <c:pt idx="251">
                  <c:v>28.452999999999999</c:v>
                </c:pt>
                <c:pt idx="252">
                  <c:v>28.562000000000001</c:v>
                </c:pt>
                <c:pt idx="253">
                  <c:v>28.672000000000001</c:v>
                </c:pt>
                <c:pt idx="254">
                  <c:v>28.780999999999999</c:v>
                </c:pt>
                <c:pt idx="255">
                  <c:v>28.890999999999998</c:v>
                </c:pt>
                <c:pt idx="256">
                  <c:v>29</c:v>
                </c:pt>
                <c:pt idx="257">
                  <c:v>29.125</c:v>
                </c:pt>
                <c:pt idx="258">
                  <c:v>29.234000000000002</c:v>
                </c:pt>
                <c:pt idx="259">
                  <c:v>29.344000000000001</c:v>
                </c:pt>
                <c:pt idx="260">
                  <c:v>29.452999999999999</c:v>
                </c:pt>
                <c:pt idx="261">
                  <c:v>29.562000000000001</c:v>
                </c:pt>
                <c:pt idx="262">
                  <c:v>29.687000000000001</c:v>
                </c:pt>
                <c:pt idx="263">
                  <c:v>29.797000000000001</c:v>
                </c:pt>
                <c:pt idx="264">
                  <c:v>29.905999999999999</c:v>
                </c:pt>
                <c:pt idx="265">
                  <c:v>30.015999999999998</c:v>
                </c:pt>
                <c:pt idx="266">
                  <c:v>30.125</c:v>
                </c:pt>
                <c:pt idx="267">
                  <c:v>30.234000000000002</c:v>
                </c:pt>
                <c:pt idx="268">
                  <c:v>30.359000000000002</c:v>
                </c:pt>
                <c:pt idx="269">
                  <c:v>30.469000000000001</c:v>
                </c:pt>
                <c:pt idx="270">
                  <c:v>30.577999999999999</c:v>
                </c:pt>
                <c:pt idx="271">
                  <c:v>30.687000000000001</c:v>
                </c:pt>
                <c:pt idx="272">
                  <c:v>30.797000000000001</c:v>
                </c:pt>
                <c:pt idx="273">
                  <c:v>30.905999999999999</c:v>
                </c:pt>
                <c:pt idx="274">
                  <c:v>31.015999999999998</c:v>
                </c:pt>
                <c:pt idx="275">
                  <c:v>31.140999999999998</c:v>
                </c:pt>
                <c:pt idx="276">
                  <c:v>31.25</c:v>
                </c:pt>
                <c:pt idx="277">
                  <c:v>31.359000000000002</c:v>
                </c:pt>
                <c:pt idx="278">
                  <c:v>31.469000000000001</c:v>
                </c:pt>
                <c:pt idx="279">
                  <c:v>31.577999999999999</c:v>
                </c:pt>
                <c:pt idx="280">
                  <c:v>31.687000000000001</c:v>
                </c:pt>
                <c:pt idx="281">
                  <c:v>31.797000000000001</c:v>
                </c:pt>
                <c:pt idx="282">
                  <c:v>31.922000000000001</c:v>
                </c:pt>
                <c:pt idx="283">
                  <c:v>32.030999999999999</c:v>
                </c:pt>
                <c:pt idx="284">
                  <c:v>32.140999999999998</c:v>
                </c:pt>
                <c:pt idx="285">
                  <c:v>32.25</c:v>
                </c:pt>
                <c:pt idx="286">
                  <c:v>32.359000000000002</c:v>
                </c:pt>
                <c:pt idx="287">
                  <c:v>32.469000000000001</c:v>
                </c:pt>
                <c:pt idx="288">
                  <c:v>32.578000000000003</c:v>
                </c:pt>
                <c:pt idx="289">
                  <c:v>32.703000000000003</c:v>
                </c:pt>
                <c:pt idx="290">
                  <c:v>32.811999999999998</c:v>
                </c:pt>
                <c:pt idx="291">
                  <c:v>32.921999999999997</c:v>
                </c:pt>
                <c:pt idx="292">
                  <c:v>33.030999999999999</c:v>
                </c:pt>
                <c:pt idx="293">
                  <c:v>33.140999999999998</c:v>
                </c:pt>
                <c:pt idx="294">
                  <c:v>33.25</c:v>
                </c:pt>
                <c:pt idx="295">
                  <c:v>33.359000000000002</c:v>
                </c:pt>
                <c:pt idx="296">
                  <c:v>33.484000000000002</c:v>
                </c:pt>
                <c:pt idx="297">
                  <c:v>33.594000000000001</c:v>
                </c:pt>
                <c:pt idx="298">
                  <c:v>33.703000000000003</c:v>
                </c:pt>
                <c:pt idx="299">
                  <c:v>33.811999999999998</c:v>
                </c:pt>
                <c:pt idx="300">
                  <c:v>33.921999999999997</c:v>
                </c:pt>
                <c:pt idx="301">
                  <c:v>34.046999999999997</c:v>
                </c:pt>
                <c:pt idx="302">
                  <c:v>34.155999999999999</c:v>
                </c:pt>
                <c:pt idx="303">
                  <c:v>34.265999999999998</c:v>
                </c:pt>
                <c:pt idx="304">
                  <c:v>34.375</c:v>
                </c:pt>
                <c:pt idx="305">
                  <c:v>34.484000000000002</c:v>
                </c:pt>
                <c:pt idx="306">
                  <c:v>34.594000000000001</c:v>
                </c:pt>
                <c:pt idx="307">
                  <c:v>34.719000000000001</c:v>
                </c:pt>
                <c:pt idx="308">
                  <c:v>34.828000000000003</c:v>
                </c:pt>
                <c:pt idx="309">
                  <c:v>34.936999999999998</c:v>
                </c:pt>
                <c:pt idx="310">
                  <c:v>35.046999999999997</c:v>
                </c:pt>
                <c:pt idx="311">
                  <c:v>35.155999999999999</c:v>
                </c:pt>
                <c:pt idx="312">
                  <c:v>35.265999999999998</c:v>
                </c:pt>
                <c:pt idx="313">
                  <c:v>35.375</c:v>
                </c:pt>
                <c:pt idx="314">
                  <c:v>35.5</c:v>
                </c:pt>
                <c:pt idx="315">
                  <c:v>35.609000000000002</c:v>
                </c:pt>
                <c:pt idx="316">
                  <c:v>35.719000000000001</c:v>
                </c:pt>
                <c:pt idx="317">
                  <c:v>35.828000000000003</c:v>
                </c:pt>
                <c:pt idx="318">
                  <c:v>35.936999999999998</c:v>
                </c:pt>
                <c:pt idx="319">
                  <c:v>36.061999999999998</c:v>
                </c:pt>
                <c:pt idx="320">
                  <c:v>36.171999999999997</c:v>
                </c:pt>
                <c:pt idx="321">
                  <c:v>36.280999999999999</c:v>
                </c:pt>
                <c:pt idx="322">
                  <c:v>36.390999999999998</c:v>
                </c:pt>
                <c:pt idx="323">
                  <c:v>36.5</c:v>
                </c:pt>
                <c:pt idx="324">
                  <c:v>36.609000000000002</c:v>
                </c:pt>
                <c:pt idx="325">
                  <c:v>36.719000000000001</c:v>
                </c:pt>
                <c:pt idx="326">
                  <c:v>36.828000000000003</c:v>
                </c:pt>
                <c:pt idx="327">
                  <c:v>36.953000000000003</c:v>
                </c:pt>
                <c:pt idx="328">
                  <c:v>37.061999999999998</c:v>
                </c:pt>
                <c:pt idx="329">
                  <c:v>37.171999999999997</c:v>
                </c:pt>
                <c:pt idx="330">
                  <c:v>37.280999999999999</c:v>
                </c:pt>
                <c:pt idx="331">
                  <c:v>37.390999999999998</c:v>
                </c:pt>
                <c:pt idx="332">
                  <c:v>37.5</c:v>
                </c:pt>
                <c:pt idx="333">
                  <c:v>37.609000000000002</c:v>
                </c:pt>
                <c:pt idx="334">
                  <c:v>37.719000000000001</c:v>
                </c:pt>
                <c:pt idx="335">
                  <c:v>37.844000000000001</c:v>
                </c:pt>
                <c:pt idx="336">
                  <c:v>37.953000000000003</c:v>
                </c:pt>
                <c:pt idx="337">
                  <c:v>38.061999999999998</c:v>
                </c:pt>
                <c:pt idx="338">
                  <c:v>38.171999999999997</c:v>
                </c:pt>
                <c:pt idx="339">
                  <c:v>38.280999999999999</c:v>
                </c:pt>
                <c:pt idx="340">
                  <c:v>38.390999999999998</c:v>
                </c:pt>
                <c:pt idx="341">
                  <c:v>38.515999999999998</c:v>
                </c:pt>
                <c:pt idx="342">
                  <c:v>38.625</c:v>
                </c:pt>
                <c:pt idx="343">
                  <c:v>38.734000000000002</c:v>
                </c:pt>
                <c:pt idx="344">
                  <c:v>38.859000000000002</c:v>
                </c:pt>
                <c:pt idx="345">
                  <c:v>38.969000000000001</c:v>
                </c:pt>
                <c:pt idx="346">
                  <c:v>39.078000000000003</c:v>
                </c:pt>
                <c:pt idx="347">
                  <c:v>39.186999999999998</c:v>
                </c:pt>
                <c:pt idx="348">
                  <c:v>39.296999999999997</c:v>
                </c:pt>
                <c:pt idx="349">
                  <c:v>39.405999999999999</c:v>
                </c:pt>
                <c:pt idx="350">
                  <c:v>39.515999999999998</c:v>
                </c:pt>
                <c:pt idx="351">
                  <c:v>39.640999999999998</c:v>
                </c:pt>
                <c:pt idx="352">
                  <c:v>39.75</c:v>
                </c:pt>
                <c:pt idx="353">
                  <c:v>39.859000000000002</c:v>
                </c:pt>
                <c:pt idx="354">
                  <c:v>39.969000000000001</c:v>
                </c:pt>
                <c:pt idx="355">
                  <c:v>40.078000000000003</c:v>
                </c:pt>
                <c:pt idx="356">
                  <c:v>40.203000000000003</c:v>
                </c:pt>
                <c:pt idx="357">
                  <c:v>40.311999999999998</c:v>
                </c:pt>
                <c:pt idx="358">
                  <c:v>40.421999999999997</c:v>
                </c:pt>
                <c:pt idx="359">
                  <c:v>40.530999999999999</c:v>
                </c:pt>
                <c:pt idx="360">
                  <c:v>40.640999999999998</c:v>
                </c:pt>
                <c:pt idx="361">
                  <c:v>40.75</c:v>
                </c:pt>
                <c:pt idx="362">
                  <c:v>40.875</c:v>
                </c:pt>
                <c:pt idx="363">
                  <c:v>40.984000000000002</c:v>
                </c:pt>
                <c:pt idx="364">
                  <c:v>41.094000000000001</c:v>
                </c:pt>
                <c:pt idx="365">
                  <c:v>41.203000000000003</c:v>
                </c:pt>
                <c:pt idx="366">
                  <c:v>41.311999999999998</c:v>
                </c:pt>
                <c:pt idx="367">
                  <c:v>41.421999999999997</c:v>
                </c:pt>
                <c:pt idx="368">
                  <c:v>41.530999999999999</c:v>
                </c:pt>
                <c:pt idx="369">
                  <c:v>41.640999999999998</c:v>
                </c:pt>
                <c:pt idx="370">
                  <c:v>41.765999999999998</c:v>
                </c:pt>
                <c:pt idx="371">
                  <c:v>41.875</c:v>
                </c:pt>
                <c:pt idx="372">
                  <c:v>41.984000000000002</c:v>
                </c:pt>
                <c:pt idx="373">
                  <c:v>42.094000000000001</c:v>
                </c:pt>
                <c:pt idx="374">
                  <c:v>42.203000000000003</c:v>
                </c:pt>
                <c:pt idx="375">
                  <c:v>42.311999999999998</c:v>
                </c:pt>
                <c:pt idx="376">
                  <c:v>42.436999999999998</c:v>
                </c:pt>
                <c:pt idx="377">
                  <c:v>42.546999999999997</c:v>
                </c:pt>
                <c:pt idx="378">
                  <c:v>42.655999999999999</c:v>
                </c:pt>
                <c:pt idx="379">
                  <c:v>42.765999999999998</c:v>
                </c:pt>
                <c:pt idx="380">
                  <c:v>42.875</c:v>
                </c:pt>
                <c:pt idx="381">
                  <c:v>42.984000000000002</c:v>
                </c:pt>
                <c:pt idx="382">
                  <c:v>43.109000000000002</c:v>
                </c:pt>
                <c:pt idx="383">
                  <c:v>43.219000000000001</c:v>
                </c:pt>
                <c:pt idx="384">
                  <c:v>43.328000000000003</c:v>
                </c:pt>
                <c:pt idx="385">
                  <c:v>43.436999999999998</c:v>
                </c:pt>
                <c:pt idx="386">
                  <c:v>43.546999999999997</c:v>
                </c:pt>
                <c:pt idx="387">
                  <c:v>43.671999999999997</c:v>
                </c:pt>
                <c:pt idx="388">
                  <c:v>43.780999999999999</c:v>
                </c:pt>
                <c:pt idx="389">
                  <c:v>43.890999999999998</c:v>
                </c:pt>
                <c:pt idx="390">
                  <c:v>44</c:v>
                </c:pt>
                <c:pt idx="391">
                  <c:v>44.109000000000002</c:v>
                </c:pt>
                <c:pt idx="392">
                  <c:v>44.219000000000001</c:v>
                </c:pt>
                <c:pt idx="393">
                  <c:v>44.328000000000003</c:v>
                </c:pt>
                <c:pt idx="394">
                  <c:v>44.436999999999998</c:v>
                </c:pt>
                <c:pt idx="395">
                  <c:v>44.561999999999998</c:v>
                </c:pt>
                <c:pt idx="396">
                  <c:v>44.671999999999997</c:v>
                </c:pt>
                <c:pt idx="397">
                  <c:v>44.780999999999999</c:v>
                </c:pt>
                <c:pt idx="398">
                  <c:v>44.890999999999998</c:v>
                </c:pt>
                <c:pt idx="399">
                  <c:v>45</c:v>
                </c:pt>
                <c:pt idx="400">
                  <c:v>45.109000000000002</c:v>
                </c:pt>
                <c:pt idx="401">
                  <c:v>45.234000000000002</c:v>
                </c:pt>
                <c:pt idx="402">
                  <c:v>45.344000000000001</c:v>
                </c:pt>
                <c:pt idx="403">
                  <c:v>45.453000000000003</c:v>
                </c:pt>
                <c:pt idx="404">
                  <c:v>45.561999999999998</c:v>
                </c:pt>
                <c:pt idx="405">
                  <c:v>45.671999999999997</c:v>
                </c:pt>
                <c:pt idx="406">
                  <c:v>45.780999999999999</c:v>
                </c:pt>
                <c:pt idx="407">
                  <c:v>45.905999999999999</c:v>
                </c:pt>
                <c:pt idx="408">
                  <c:v>46.015999999999998</c:v>
                </c:pt>
                <c:pt idx="409">
                  <c:v>46.125</c:v>
                </c:pt>
                <c:pt idx="410">
                  <c:v>46.234000000000002</c:v>
                </c:pt>
                <c:pt idx="411">
                  <c:v>46.344000000000001</c:v>
                </c:pt>
                <c:pt idx="412">
                  <c:v>46.453000000000003</c:v>
                </c:pt>
                <c:pt idx="413">
                  <c:v>46.561999999999998</c:v>
                </c:pt>
                <c:pt idx="414">
                  <c:v>46.671999999999997</c:v>
                </c:pt>
                <c:pt idx="415">
                  <c:v>46.796999999999997</c:v>
                </c:pt>
                <c:pt idx="416">
                  <c:v>46.905999999999999</c:v>
                </c:pt>
                <c:pt idx="417">
                  <c:v>47.015999999999998</c:v>
                </c:pt>
                <c:pt idx="418">
                  <c:v>47.125</c:v>
                </c:pt>
                <c:pt idx="419">
                  <c:v>47.234000000000002</c:v>
                </c:pt>
                <c:pt idx="420">
                  <c:v>47.344000000000001</c:v>
                </c:pt>
                <c:pt idx="421">
                  <c:v>47.453000000000003</c:v>
                </c:pt>
                <c:pt idx="422">
                  <c:v>47.578000000000003</c:v>
                </c:pt>
                <c:pt idx="423">
                  <c:v>47.686999999999998</c:v>
                </c:pt>
                <c:pt idx="424">
                  <c:v>47.796999999999997</c:v>
                </c:pt>
                <c:pt idx="425">
                  <c:v>47.905999999999999</c:v>
                </c:pt>
                <c:pt idx="426">
                  <c:v>48.015999999999998</c:v>
                </c:pt>
                <c:pt idx="427">
                  <c:v>48.125</c:v>
                </c:pt>
                <c:pt idx="428">
                  <c:v>48.25</c:v>
                </c:pt>
                <c:pt idx="429">
                  <c:v>48.359000000000002</c:v>
                </c:pt>
                <c:pt idx="430">
                  <c:v>48.469000000000001</c:v>
                </c:pt>
                <c:pt idx="431">
                  <c:v>48.578000000000003</c:v>
                </c:pt>
                <c:pt idx="432">
                  <c:v>48.686999999999998</c:v>
                </c:pt>
                <c:pt idx="433">
                  <c:v>48.796999999999997</c:v>
                </c:pt>
                <c:pt idx="434">
                  <c:v>48.905999999999999</c:v>
                </c:pt>
                <c:pt idx="435">
                  <c:v>49.030999999999999</c:v>
                </c:pt>
                <c:pt idx="436">
                  <c:v>49.140999999999998</c:v>
                </c:pt>
                <c:pt idx="437">
                  <c:v>49.25</c:v>
                </c:pt>
                <c:pt idx="438">
                  <c:v>49.359000000000002</c:v>
                </c:pt>
                <c:pt idx="439">
                  <c:v>49.469000000000001</c:v>
                </c:pt>
                <c:pt idx="440">
                  <c:v>49.578000000000003</c:v>
                </c:pt>
                <c:pt idx="441">
                  <c:v>49.703000000000003</c:v>
                </c:pt>
                <c:pt idx="442">
                  <c:v>49.811999999999998</c:v>
                </c:pt>
                <c:pt idx="443">
                  <c:v>49.921999999999997</c:v>
                </c:pt>
                <c:pt idx="444">
                  <c:v>50.030999999999999</c:v>
                </c:pt>
                <c:pt idx="445">
                  <c:v>50.155999999999999</c:v>
                </c:pt>
                <c:pt idx="446">
                  <c:v>50.265999999999998</c:v>
                </c:pt>
                <c:pt idx="447">
                  <c:v>50.375</c:v>
                </c:pt>
                <c:pt idx="448">
                  <c:v>50.484000000000002</c:v>
                </c:pt>
                <c:pt idx="449">
                  <c:v>50.594000000000001</c:v>
                </c:pt>
                <c:pt idx="450">
                  <c:v>50.703000000000003</c:v>
                </c:pt>
                <c:pt idx="451">
                  <c:v>50.811999999999998</c:v>
                </c:pt>
                <c:pt idx="452">
                  <c:v>50.936999999999998</c:v>
                </c:pt>
                <c:pt idx="453">
                  <c:v>51.046999999999997</c:v>
                </c:pt>
                <c:pt idx="454">
                  <c:v>51.155999999999999</c:v>
                </c:pt>
                <c:pt idx="455">
                  <c:v>51.265999999999998</c:v>
                </c:pt>
                <c:pt idx="456">
                  <c:v>51.375</c:v>
                </c:pt>
                <c:pt idx="457">
                  <c:v>51.484000000000002</c:v>
                </c:pt>
                <c:pt idx="458">
                  <c:v>51.594000000000001</c:v>
                </c:pt>
                <c:pt idx="459">
                  <c:v>51.719000000000001</c:v>
                </c:pt>
                <c:pt idx="460">
                  <c:v>51.828000000000003</c:v>
                </c:pt>
                <c:pt idx="461">
                  <c:v>51.936999999999998</c:v>
                </c:pt>
                <c:pt idx="462">
                  <c:v>52.046999999999997</c:v>
                </c:pt>
                <c:pt idx="463">
                  <c:v>52.155999999999999</c:v>
                </c:pt>
                <c:pt idx="464">
                  <c:v>52.265999999999998</c:v>
                </c:pt>
                <c:pt idx="465">
                  <c:v>52.375</c:v>
                </c:pt>
                <c:pt idx="466">
                  <c:v>52.5</c:v>
                </c:pt>
                <c:pt idx="467">
                  <c:v>52.609000000000002</c:v>
                </c:pt>
                <c:pt idx="468">
                  <c:v>52.719000000000001</c:v>
                </c:pt>
                <c:pt idx="469">
                  <c:v>52.828000000000003</c:v>
                </c:pt>
                <c:pt idx="470">
                  <c:v>52.936999999999998</c:v>
                </c:pt>
                <c:pt idx="471">
                  <c:v>53.046999999999997</c:v>
                </c:pt>
                <c:pt idx="472">
                  <c:v>53.171999999999997</c:v>
                </c:pt>
                <c:pt idx="473">
                  <c:v>53.280999999999999</c:v>
                </c:pt>
                <c:pt idx="474">
                  <c:v>53.390999999999998</c:v>
                </c:pt>
                <c:pt idx="475">
                  <c:v>53.5</c:v>
                </c:pt>
                <c:pt idx="476">
                  <c:v>53.609000000000002</c:v>
                </c:pt>
                <c:pt idx="477">
                  <c:v>53.734000000000002</c:v>
                </c:pt>
                <c:pt idx="478">
                  <c:v>53.844000000000001</c:v>
                </c:pt>
                <c:pt idx="479">
                  <c:v>53.953000000000003</c:v>
                </c:pt>
                <c:pt idx="480">
                  <c:v>54.061999999999998</c:v>
                </c:pt>
                <c:pt idx="481">
                  <c:v>54.171999999999997</c:v>
                </c:pt>
                <c:pt idx="482">
                  <c:v>54.280999999999999</c:v>
                </c:pt>
                <c:pt idx="483">
                  <c:v>54.390999999999998</c:v>
                </c:pt>
                <c:pt idx="484">
                  <c:v>54.515999999999998</c:v>
                </c:pt>
                <c:pt idx="485">
                  <c:v>54.625</c:v>
                </c:pt>
                <c:pt idx="486">
                  <c:v>54.734000000000002</c:v>
                </c:pt>
                <c:pt idx="487">
                  <c:v>54.844000000000001</c:v>
                </c:pt>
                <c:pt idx="488">
                  <c:v>54.953000000000003</c:v>
                </c:pt>
                <c:pt idx="489">
                  <c:v>55.078000000000003</c:v>
                </c:pt>
                <c:pt idx="490">
                  <c:v>55.186999999999998</c:v>
                </c:pt>
                <c:pt idx="491">
                  <c:v>55.296999999999997</c:v>
                </c:pt>
                <c:pt idx="492">
                  <c:v>55.405999999999999</c:v>
                </c:pt>
                <c:pt idx="493">
                  <c:v>55.515999999999998</c:v>
                </c:pt>
                <c:pt idx="494">
                  <c:v>55.625</c:v>
                </c:pt>
                <c:pt idx="495">
                  <c:v>55.75</c:v>
                </c:pt>
                <c:pt idx="496">
                  <c:v>55.859000000000002</c:v>
                </c:pt>
                <c:pt idx="497">
                  <c:v>55.969000000000001</c:v>
                </c:pt>
                <c:pt idx="498">
                  <c:v>56.078000000000003</c:v>
                </c:pt>
                <c:pt idx="499">
                  <c:v>56.186999999999998</c:v>
                </c:pt>
                <c:pt idx="500">
                  <c:v>56.296999999999997</c:v>
                </c:pt>
                <c:pt idx="501">
                  <c:v>56.405999999999999</c:v>
                </c:pt>
                <c:pt idx="502">
                  <c:v>56.530999999999999</c:v>
                </c:pt>
                <c:pt idx="503">
                  <c:v>56.640999999999998</c:v>
                </c:pt>
                <c:pt idx="504">
                  <c:v>56.75</c:v>
                </c:pt>
                <c:pt idx="505">
                  <c:v>56.875</c:v>
                </c:pt>
                <c:pt idx="506">
                  <c:v>56.984000000000002</c:v>
                </c:pt>
                <c:pt idx="507">
                  <c:v>57.094000000000001</c:v>
                </c:pt>
                <c:pt idx="508">
                  <c:v>57.203000000000003</c:v>
                </c:pt>
                <c:pt idx="509">
                  <c:v>57.311999999999998</c:v>
                </c:pt>
                <c:pt idx="510">
                  <c:v>57.421999999999997</c:v>
                </c:pt>
                <c:pt idx="511">
                  <c:v>57.530999999999999</c:v>
                </c:pt>
                <c:pt idx="512">
                  <c:v>57.655999999999999</c:v>
                </c:pt>
                <c:pt idx="513">
                  <c:v>57.765999999999998</c:v>
                </c:pt>
                <c:pt idx="514">
                  <c:v>57.875</c:v>
                </c:pt>
                <c:pt idx="515">
                  <c:v>57.984000000000002</c:v>
                </c:pt>
                <c:pt idx="516">
                  <c:v>58.094000000000001</c:v>
                </c:pt>
                <c:pt idx="517">
                  <c:v>58.203000000000003</c:v>
                </c:pt>
                <c:pt idx="518">
                  <c:v>58.328000000000003</c:v>
                </c:pt>
                <c:pt idx="519">
                  <c:v>58.436999999999998</c:v>
                </c:pt>
                <c:pt idx="520">
                  <c:v>58.546999999999997</c:v>
                </c:pt>
                <c:pt idx="521">
                  <c:v>58.655999999999999</c:v>
                </c:pt>
                <c:pt idx="522">
                  <c:v>58.765999999999998</c:v>
                </c:pt>
                <c:pt idx="523">
                  <c:v>58.890999999999998</c:v>
                </c:pt>
                <c:pt idx="524">
                  <c:v>59</c:v>
                </c:pt>
                <c:pt idx="525">
                  <c:v>59.109000000000002</c:v>
                </c:pt>
                <c:pt idx="526">
                  <c:v>59.219000000000001</c:v>
                </c:pt>
                <c:pt idx="527">
                  <c:v>59.328000000000003</c:v>
                </c:pt>
                <c:pt idx="528">
                  <c:v>59.436999999999998</c:v>
                </c:pt>
                <c:pt idx="529">
                  <c:v>59.561999999999998</c:v>
                </c:pt>
                <c:pt idx="530">
                  <c:v>59.671999999999997</c:v>
                </c:pt>
                <c:pt idx="531">
                  <c:v>59.780999999999999</c:v>
                </c:pt>
                <c:pt idx="532">
                  <c:v>59.890999999999998</c:v>
                </c:pt>
                <c:pt idx="533">
                  <c:v>60</c:v>
                </c:pt>
                <c:pt idx="534">
                  <c:v>60.109000000000002</c:v>
                </c:pt>
                <c:pt idx="535">
                  <c:v>60.234000000000002</c:v>
                </c:pt>
                <c:pt idx="536">
                  <c:v>60.344000000000001</c:v>
                </c:pt>
                <c:pt idx="537">
                  <c:v>60.453000000000003</c:v>
                </c:pt>
                <c:pt idx="538">
                  <c:v>60.561999999999998</c:v>
                </c:pt>
                <c:pt idx="539">
                  <c:v>60.686999999999998</c:v>
                </c:pt>
                <c:pt idx="540">
                  <c:v>60.796999999999997</c:v>
                </c:pt>
                <c:pt idx="541">
                  <c:v>60.905999999999999</c:v>
                </c:pt>
                <c:pt idx="542">
                  <c:v>61.015999999999998</c:v>
                </c:pt>
                <c:pt idx="543">
                  <c:v>61.125</c:v>
                </c:pt>
                <c:pt idx="544">
                  <c:v>61.234000000000002</c:v>
                </c:pt>
                <c:pt idx="545">
                  <c:v>61.344000000000001</c:v>
                </c:pt>
                <c:pt idx="546">
                  <c:v>61.453000000000003</c:v>
                </c:pt>
                <c:pt idx="547">
                  <c:v>61.578000000000003</c:v>
                </c:pt>
                <c:pt idx="548">
                  <c:v>61.686999999999998</c:v>
                </c:pt>
                <c:pt idx="549">
                  <c:v>61.796999999999997</c:v>
                </c:pt>
                <c:pt idx="550">
                  <c:v>61.905999999999999</c:v>
                </c:pt>
                <c:pt idx="551">
                  <c:v>62.015999999999998</c:v>
                </c:pt>
                <c:pt idx="552">
                  <c:v>62.140999999999998</c:v>
                </c:pt>
                <c:pt idx="553">
                  <c:v>62.25</c:v>
                </c:pt>
                <c:pt idx="554">
                  <c:v>62.359000000000002</c:v>
                </c:pt>
                <c:pt idx="555">
                  <c:v>62.469000000000001</c:v>
                </c:pt>
                <c:pt idx="556">
                  <c:v>62.594000000000001</c:v>
                </c:pt>
                <c:pt idx="557">
                  <c:v>62.703000000000003</c:v>
                </c:pt>
                <c:pt idx="558">
                  <c:v>62.811999999999998</c:v>
                </c:pt>
                <c:pt idx="559">
                  <c:v>62.921999999999997</c:v>
                </c:pt>
                <c:pt idx="560">
                  <c:v>63.030999999999999</c:v>
                </c:pt>
                <c:pt idx="561">
                  <c:v>63.140999999999998</c:v>
                </c:pt>
                <c:pt idx="562">
                  <c:v>63.265999999999998</c:v>
                </c:pt>
                <c:pt idx="563">
                  <c:v>63.375</c:v>
                </c:pt>
                <c:pt idx="564">
                  <c:v>63.484000000000002</c:v>
                </c:pt>
                <c:pt idx="565">
                  <c:v>63.594000000000001</c:v>
                </c:pt>
                <c:pt idx="566">
                  <c:v>63.703000000000003</c:v>
                </c:pt>
                <c:pt idx="567">
                  <c:v>63.811999999999998</c:v>
                </c:pt>
                <c:pt idx="568">
                  <c:v>63.921999999999997</c:v>
                </c:pt>
                <c:pt idx="569">
                  <c:v>64.046999999999997</c:v>
                </c:pt>
                <c:pt idx="570">
                  <c:v>64.156000000000006</c:v>
                </c:pt>
                <c:pt idx="571">
                  <c:v>64.266000000000005</c:v>
                </c:pt>
                <c:pt idx="572">
                  <c:v>64.375</c:v>
                </c:pt>
                <c:pt idx="573">
                  <c:v>64.483999999999995</c:v>
                </c:pt>
                <c:pt idx="574">
                  <c:v>64.608999999999995</c:v>
                </c:pt>
                <c:pt idx="575">
                  <c:v>64.718999999999994</c:v>
                </c:pt>
                <c:pt idx="576">
                  <c:v>64.828000000000003</c:v>
                </c:pt>
                <c:pt idx="577">
                  <c:v>64.936999999999998</c:v>
                </c:pt>
                <c:pt idx="578">
                  <c:v>65.046999999999997</c:v>
                </c:pt>
                <c:pt idx="579">
                  <c:v>65.156000000000006</c:v>
                </c:pt>
                <c:pt idx="580">
                  <c:v>65.281000000000006</c:v>
                </c:pt>
                <c:pt idx="581">
                  <c:v>65.391000000000005</c:v>
                </c:pt>
                <c:pt idx="582">
                  <c:v>65.5</c:v>
                </c:pt>
                <c:pt idx="583">
                  <c:v>65.608999999999995</c:v>
                </c:pt>
                <c:pt idx="584">
                  <c:v>65.718999999999994</c:v>
                </c:pt>
                <c:pt idx="585">
                  <c:v>65.828000000000003</c:v>
                </c:pt>
                <c:pt idx="586">
                  <c:v>65.953000000000003</c:v>
                </c:pt>
                <c:pt idx="587">
                  <c:v>66.061999999999998</c:v>
                </c:pt>
                <c:pt idx="588">
                  <c:v>66.171999999999997</c:v>
                </c:pt>
                <c:pt idx="589">
                  <c:v>66.281000000000006</c:v>
                </c:pt>
                <c:pt idx="590">
                  <c:v>66.391000000000005</c:v>
                </c:pt>
                <c:pt idx="591">
                  <c:v>66.516000000000005</c:v>
                </c:pt>
                <c:pt idx="592">
                  <c:v>66.625</c:v>
                </c:pt>
                <c:pt idx="593">
                  <c:v>66.733999999999995</c:v>
                </c:pt>
                <c:pt idx="594">
                  <c:v>66.843999999999994</c:v>
                </c:pt>
                <c:pt idx="595">
                  <c:v>66.953000000000003</c:v>
                </c:pt>
                <c:pt idx="596">
                  <c:v>67.061999999999998</c:v>
                </c:pt>
                <c:pt idx="597">
                  <c:v>67.171999999999997</c:v>
                </c:pt>
                <c:pt idx="598">
                  <c:v>67.296999999999997</c:v>
                </c:pt>
                <c:pt idx="599">
                  <c:v>67.406000000000006</c:v>
                </c:pt>
                <c:pt idx="600">
                  <c:v>67.516000000000005</c:v>
                </c:pt>
                <c:pt idx="601">
                  <c:v>67.625</c:v>
                </c:pt>
                <c:pt idx="602">
                  <c:v>67.75</c:v>
                </c:pt>
                <c:pt idx="603">
                  <c:v>67.858999999999995</c:v>
                </c:pt>
                <c:pt idx="604">
                  <c:v>67.968999999999994</c:v>
                </c:pt>
                <c:pt idx="605">
                  <c:v>68.078000000000003</c:v>
                </c:pt>
                <c:pt idx="606">
                  <c:v>68.186999999999998</c:v>
                </c:pt>
                <c:pt idx="607">
                  <c:v>68.296999999999997</c:v>
                </c:pt>
                <c:pt idx="608">
                  <c:v>68.421999999999997</c:v>
                </c:pt>
                <c:pt idx="609">
                  <c:v>68.531000000000006</c:v>
                </c:pt>
                <c:pt idx="610">
                  <c:v>68.641000000000005</c:v>
                </c:pt>
                <c:pt idx="611">
                  <c:v>68.75</c:v>
                </c:pt>
                <c:pt idx="612">
                  <c:v>68.875</c:v>
                </c:pt>
                <c:pt idx="613">
                  <c:v>68.983999999999995</c:v>
                </c:pt>
                <c:pt idx="614">
                  <c:v>69.093999999999994</c:v>
                </c:pt>
                <c:pt idx="615">
                  <c:v>69.203000000000003</c:v>
                </c:pt>
                <c:pt idx="616">
                  <c:v>69.311999999999998</c:v>
                </c:pt>
                <c:pt idx="617">
                  <c:v>69.421999999999997</c:v>
                </c:pt>
                <c:pt idx="618">
                  <c:v>69.546999999999997</c:v>
                </c:pt>
                <c:pt idx="619">
                  <c:v>69.656000000000006</c:v>
                </c:pt>
                <c:pt idx="620">
                  <c:v>69.766000000000005</c:v>
                </c:pt>
                <c:pt idx="621">
                  <c:v>69.875</c:v>
                </c:pt>
                <c:pt idx="622">
                  <c:v>69.983999999999995</c:v>
                </c:pt>
                <c:pt idx="623">
                  <c:v>70.093999999999994</c:v>
                </c:pt>
                <c:pt idx="624">
                  <c:v>70.203000000000003</c:v>
                </c:pt>
                <c:pt idx="625">
                  <c:v>70.328000000000003</c:v>
                </c:pt>
                <c:pt idx="626">
                  <c:v>70.436999999999998</c:v>
                </c:pt>
                <c:pt idx="627">
                  <c:v>70.546999999999997</c:v>
                </c:pt>
                <c:pt idx="628">
                  <c:v>70.656000000000006</c:v>
                </c:pt>
                <c:pt idx="629">
                  <c:v>70.766000000000005</c:v>
                </c:pt>
                <c:pt idx="630">
                  <c:v>70.875</c:v>
                </c:pt>
                <c:pt idx="631">
                  <c:v>70.983999999999995</c:v>
                </c:pt>
                <c:pt idx="632">
                  <c:v>71.108999999999995</c:v>
                </c:pt>
                <c:pt idx="633">
                  <c:v>71.218999999999994</c:v>
                </c:pt>
                <c:pt idx="634">
                  <c:v>71.328000000000003</c:v>
                </c:pt>
                <c:pt idx="635">
                  <c:v>71.436999999999998</c:v>
                </c:pt>
                <c:pt idx="636">
                  <c:v>71.561999999999998</c:v>
                </c:pt>
                <c:pt idx="637">
                  <c:v>71.671999999999997</c:v>
                </c:pt>
                <c:pt idx="638">
                  <c:v>71.781000000000006</c:v>
                </c:pt>
                <c:pt idx="639">
                  <c:v>71.891000000000005</c:v>
                </c:pt>
                <c:pt idx="640">
                  <c:v>72</c:v>
                </c:pt>
                <c:pt idx="641">
                  <c:v>72.108999999999995</c:v>
                </c:pt>
                <c:pt idx="642">
                  <c:v>72.233999999999995</c:v>
                </c:pt>
                <c:pt idx="643">
                  <c:v>72.343999999999994</c:v>
                </c:pt>
                <c:pt idx="644">
                  <c:v>72.453000000000003</c:v>
                </c:pt>
                <c:pt idx="645">
                  <c:v>72.561999999999998</c:v>
                </c:pt>
                <c:pt idx="646">
                  <c:v>72.671999999999997</c:v>
                </c:pt>
                <c:pt idx="647">
                  <c:v>72.781000000000006</c:v>
                </c:pt>
                <c:pt idx="648">
                  <c:v>72.906000000000006</c:v>
                </c:pt>
                <c:pt idx="649">
                  <c:v>73.016000000000005</c:v>
                </c:pt>
                <c:pt idx="650">
                  <c:v>73.125</c:v>
                </c:pt>
                <c:pt idx="651">
                  <c:v>73.233999999999995</c:v>
                </c:pt>
                <c:pt idx="652">
                  <c:v>73.343999999999994</c:v>
                </c:pt>
                <c:pt idx="653">
                  <c:v>73.468999999999994</c:v>
                </c:pt>
                <c:pt idx="654">
                  <c:v>73.578000000000003</c:v>
                </c:pt>
                <c:pt idx="655">
                  <c:v>73.686999999999998</c:v>
                </c:pt>
                <c:pt idx="656">
                  <c:v>73.796999999999997</c:v>
                </c:pt>
                <c:pt idx="657">
                  <c:v>73.906000000000006</c:v>
                </c:pt>
                <c:pt idx="658">
                  <c:v>74.016000000000005</c:v>
                </c:pt>
                <c:pt idx="659">
                  <c:v>74.125</c:v>
                </c:pt>
                <c:pt idx="660">
                  <c:v>74.25</c:v>
                </c:pt>
                <c:pt idx="661">
                  <c:v>74.358999999999995</c:v>
                </c:pt>
                <c:pt idx="662">
                  <c:v>74.468999999999994</c:v>
                </c:pt>
                <c:pt idx="663">
                  <c:v>74.578000000000003</c:v>
                </c:pt>
                <c:pt idx="664">
                  <c:v>74.686999999999998</c:v>
                </c:pt>
                <c:pt idx="665">
                  <c:v>74.796999999999997</c:v>
                </c:pt>
                <c:pt idx="666">
                  <c:v>74.906000000000006</c:v>
                </c:pt>
                <c:pt idx="667">
                  <c:v>75.031000000000006</c:v>
                </c:pt>
                <c:pt idx="668">
                  <c:v>75.141000000000005</c:v>
                </c:pt>
                <c:pt idx="669">
                  <c:v>75.25</c:v>
                </c:pt>
                <c:pt idx="670">
                  <c:v>75.358999999999995</c:v>
                </c:pt>
                <c:pt idx="671">
                  <c:v>75.468999999999994</c:v>
                </c:pt>
                <c:pt idx="672">
                  <c:v>75.578000000000003</c:v>
                </c:pt>
                <c:pt idx="673">
                  <c:v>75.703000000000003</c:v>
                </c:pt>
                <c:pt idx="674">
                  <c:v>75.811999999999998</c:v>
                </c:pt>
                <c:pt idx="675">
                  <c:v>75.921999999999997</c:v>
                </c:pt>
                <c:pt idx="676">
                  <c:v>76.031000000000006</c:v>
                </c:pt>
                <c:pt idx="677">
                  <c:v>76.141000000000005</c:v>
                </c:pt>
                <c:pt idx="678">
                  <c:v>76.266000000000005</c:v>
                </c:pt>
                <c:pt idx="679">
                  <c:v>76.375</c:v>
                </c:pt>
                <c:pt idx="680">
                  <c:v>76.483999999999995</c:v>
                </c:pt>
                <c:pt idx="681">
                  <c:v>76.593999999999994</c:v>
                </c:pt>
                <c:pt idx="682">
                  <c:v>76.703000000000003</c:v>
                </c:pt>
                <c:pt idx="683">
                  <c:v>76.811999999999998</c:v>
                </c:pt>
                <c:pt idx="684">
                  <c:v>76.921999999999997</c:v>
                </c:pt>
                <c:pt idx="685">
                  <c:v>77.046999999999997</c:v>
                </c:pt>
                <c:pt idx="686">
                  <c:v>77.156000000000006</c:v>
                </c:pt>
                <c:pt idx="687">
                  <c:v>77.266000000000005</c:v>
                </c:pt>
                <c:pt idx="688">
                  <c:v>77.375</c:v>
                </c:pt>
                <c:pt idx="689">
                  <c:v>77.483999999999995</c:v>
                </c:pt>
                <c:pt idx="690">
                  <c:v>77.593999999999994</c:v>
                </c:pt>
                <c:pt idx="691">
                  <c:v>77.703000000000003</c:v>
                </c:pt>
                <c:pt idx="692">
                  <c:v>77.828000000000003</c:v>
                </c:pt>
                <c:pt idx="693">
                  <c:v>77.936999999999998</c:v>
                </c:pt>
                <c:pt idx="694">
                  <c:v>78.046999999999997</c:v>
                </c:pt>
                <c:pt idx="695">
                  <c:v>78.156000000000006</c:v>
                </c:pt>
                <c:pt idx="696">
                  <c:v>78.266000000000005</c:v>
                </c:pt>
                <c:pt idx="697">
                  <c:v>78.375</c:v>
                </c:pt>
                <c:pt idx="698">
                  <c:v>78.483999999999995</c:v>
                </c:pt>
                <c:pt idx="699">
                  <c:v>78.593999999999994</c:v>
                </c:pt>
                <c:pt idx="700">
                  <c:v>78.718999999999994</c:v>
                </c:pt>
                <c:pt idx="701">
                  <c:v>78.828000000000003</c:v>
                </c:pt>
                <c:pt idx="702">
                  <c:v>78.936999999999998</c:v>
                </c:pt>
                <c:pt idx="703">
                  <c:v>79.046999999999997</c:v>
                </c:pt>
                <c:pt idx="704">
                  <c:v>79.156000000000006</c:v>
                </c:pt>
                <c:pt idx="705">
                  <c:v>79.266000000000005</c:v>
                </c:pt>
                <c:pt idx="706">
                  <c:v>79.375</c:v>
                </c:pt>
                <c:pt idx="707">
                  <c:v>79.5</c:v>
                </c:pt>
                <c:pt idx="708">
                  <c:v>79.608999999999995</c:v>
                </c:pt>
                <c:pt idx="709">
                  <c:v>79.718999999999994</c:v>
                </c:pt>
                <c:pt idx="710">
                  <c:v>79.828000000000003</c:v>
                </c:pt>
                <c:pt idx="711">
                  <c:v>79.936999999999998</c:v>
                </c:pt>
                <c:pt idx="712">
                  <c:v>80.046999999999997</c:v>
                </c:pt>
                <c:pt idx="713">
                  <c:v>80.156000000000006</c:v>
                </c:pt>
                <c:pt idx="714">
                  <c:v>80.281000000000006</c:v>
                </c:pt>
                <c:pt idx="715">
                  <c:v>80.391000000000005</c:v>
                </c:pt>
                <c:pt idx="716">
                  <c:v>80.5</c:v>
                </c:pt>
                <c:pt idx="717">
                  <c:v>80.608999999999995</c:v>
                </c:pt>
                <c:pt idx="718">
                  <c:v>80.718999999999994</c:v>
                </c:pt>
                <c:pt idx="719">
                  <c:v>80.828000000000003</c:v>
                </c:pt>
                <c:pt idx="720">
                  <c:v>80.936999999999998</c:v>
                </c:pt>
                <c:pt idx="721">
                  <c:v>81.061999999999998</c:v>
                </c:pt>
                <c:pt idx="722">
                  <c:v>81.171999999999997</c:v>
                </c:pt>
                <c:pt idx="723">
                  <c:v>81.281000000000006</c:v>
                </c:pt>
                <c:pt idx="724">
                  <c:v>81.391000000000005</c:v>
                </c:pt>
                <c:pt idx="725">
                  <c:v>81.5</c:v>
                </c:pt>
                <c:pt idx="726">
                  <c:v>81.608999999999995</c:v>
                </c:pt>
                <c:pt idx="727">
                  <c:v>81.718999999999994</c:v>
                </c:pt>
                <c:pt idx="728">
                  <c:v>81.843999999999994</c:v>
                </c:pt>
                <c:pt idx="729">
                  <c:v>81.953000000000003</c:v>
                </c:pt>
                <c:pt idx="730">
                  <c:v>82.061999999999998</c:v>
                </c:pt>
                <c:pt idx="731">
                  <c:v>82.171999999999997</c:v>
                </c:pt>
                <c:pt idx="732">
                  <c:v>82.281000000000006</c:v>
                </c:pt>
                <c:pt idx="733">
                  <c:v>82.406000000000006</c:v>
                </c:pt>
                <c:pt idx="734">
                  <c:v>82.516000000000005</c:v>
                </c:pt>
                <c:pt idx="735">
                  <c:v>82.625</c:v>
                </c:pt>
                <c:pt idx="736">
                  <c:v>82.733999999999995</c:v>
                </c:pt>
                <c:pt idx="737">
                  <c:v>82.843999999999994</c:v>
                </c:pt>
                <c:pt idx="738">
                  <c:v>82.953000000000003</c:v>
                </c:pt>
                <c:pt idx="739">
                  <c:v>83.061999999999998</c:v>
                </c:pt>
                <c:pt idx="740">
                  <c:v>83.171999999999997</c:v>
                </c:pt>
                <c:pt idx="741">
                  <c:v>83.296999999999997</c:v>
                </c:pt>
                <c:pt idx="742">
                  <c:v>83.406000000000006</c:v>
                </c:pt>
                <c:pt idx="743">
                  <c:v>83.516000000000005</c:v>
                </c:pt>
                <c:pt idx="744">
                  <c:v>83.625</c:v>
                </c:pt>
                <c:pt idx="745">
                  <c:v>83.75</c:v>
                </c:pt>
                <c:pt idx="746">
                  <c:v>83.858999999999995</c:v>
                </c:pt>
                <c:pt idx="747">
                  <c:v>83.968999999999994</c:v>
                </c:pt>
                <c:pt idx="748">
                  <c:v>84.078000000000003</c:v>
                </c:pt>
                <c:pt idx="749">
                  <c:v>84.186999999999998</c:v>
                </c:pt>
                <c:pt idx="750">
                  <c:v>84.296999999999997</c:v>
                </c:pt>
                <c:pt idx="751">
                  <c:v>84.406000000000006</c:v>
                </c:pt>
                <c:pt idx="752">
                  <c:v>84.531000000000006</c:v>
                </c:pt>
                <c:pt idx="753">
                  <c:v>84.641000000000005</c:v>
                </c:pt>
                <c:pt idx="754">
                  <c:v>84.75</c:v>
                </c:pt>
                <c:pt idx="755">
                  <c:v>84.858999999999995</c:v>
                </c:pt>
                <c:pt idx="756">
                  <c:v>84.968999999999994</c:v>
                </c:pt>
                <c:pt idx="757">
                  <c:v>85.078000000000003</c:v>
                </c:pt>
                <c:pt idx="758">
                  <c:v>85.186999999999998</c:v>
                </c:pt>
                <c:pt idx="759">
                  <c:v>85.311999999999998</c:v>
                </c:pt>
                <c:pt idx="760">
                  <c:v>85.421999999999997</c:v>
                </c:pt>
                <c:pt idx="761">
                  <c:v>85.531000000000006</c:v>
                </c:pt>
                <c:pt idx="762">
                  <c:v>85.641000000000005</c:v>
                </c:pt>
                <c:pt idx="763">
                  <c:v>85.75</c:v>
                </c:pt>
                <c:pt idx="764">
                  <c:v>85.858999999999995</c:v>
                </c:pt>
                <c:pt idx="765">
                  <c:v>85.983999999999995</c:v>
                </c:pt>
                <c:pt idx="766">
                  <c:v>86.093999999999994</c:v>
                </c:pt>
                <c:pt idx="767">
                  <c:v>86.203000000000003</c:v>
                </c:pt>
                <c:pt idx="768">
                  <c:v>86.311999999999998</c:v>
                </c:pt>
                <c:pt idx="769">
                  <c:v>86.421999999999997</c:v>
                </c:pt>
                <c:pt idx="770">
                  <c:v>86.531000000000006</c:v>
                </c:pt>
                <c:pt idx="771">
                  <c:v>86.641000000000005</c:v>
                </c:pt>
                <c:pt idx="772">
                  <c:v>86.766000000000005</c:v>
                </c:pt>
                <c:pt idx="773">
                  <c:v>86.875</c:v>
                </c:pt>
                <c:pt idx="774">
                  <c:v>86.983999999999995</c:v>
                </c:pt>
                <c:pt idx="775">
                  <c:v>87.093999999999994</c:v>
                </c:pt>
                <c:pt idx="776">
                  <c:v>87.203000000000003</c:v>
                </c:pt>
                <c:pt idx="777">
                  <c:v>87.328000000000003</c:v>
                </c:pt>
                <c:pt idx="778">
                  <c:v>87.436999999999998</c:v>
                </c:pt>
                <c:pt idx="779">
                  <c:v>87.546999999999997</c:v>
                </c:pt>
                <c:pt idx="780">
                  <c:v>87.656000000000006</c:v>
                </c:pt>
                <c:pt idx="781">
                  <c:v>87.766000000000005</c:v>
                </c:pt>
                <c:pt idx="782">
                  <c:v>87.875</c:v>
                </c:pt>
                <c:pt idx="783">
                  <c:v>88</c:v>
                </c:pt>
                <c:pt idx="784">
                  <c:v>88.108999999999995</c:v>
                </c:pt>
                <c:pt idx="785">
                  <c:v>88.218999999999994</c:v>
                </c:pt>
                <c:pt idx="786">
                  <c:v>88.328000000000003</c:v>
                </c:pt>
                <c:pt idx="787">
                  <c:v>88.436999999999998</c:v>
                </c:pt>
                <c:pt idx="788">
                  <c:v>88.546999999999997</c:v>
                </c:pt>
                <c:pt idx="789">
                  <c:v>88.671999999999997</c:v>
                </c:pt>
                <c:pt idx="790">
                  <c:v>88.781000000000006</c:v>
                </c:pt>
                <c:pt idx="791">
                  <c:v>88.891000000000005</c:v>
                </c:pt>
                <c:pt idx="792">
                  <c:v>89</c:v>
                </c:pt>
                <c:pt idx="793">
                  <c:v>89.108999999999995</c:v>
                </c:pt>
                <c:pt idx="794">
                  <c:v>89.218999999999994</c:v>
                </c:pt>
                <c:pt idx="795">
                  <c:v>89.328000000000003</c:v>
                </c:pt>
                <c:pt idx="796">
                  <c:v>89.453000000000003</c:v>
                </c:pt>
                <c:pt idx="797">
                  <c:v>89.561999999999998</c:v>
                </c:pt>
                <c:pt idx="798">
                  <c:v>89.671999999999997</c:v>
                </c:pt>
                <c:pt idx="799">
                  <c:v>89.781000000000006</c:v>
                </c:pt>
                <c:pt idx="800">
                  <c:v>89.891000000000005</c:v>
                </c:pt>
                <c:pt idx="801">
                  <c:v>90</c:v>
                </c:pt>
                <c:pt idx="802">
                  <c:v>90.108999999999995</c:v>
                </c:pt>
                <c:pt idx="803">
                  <c:v>90.233999999999995</c:v>
                </c:pt>
                <c:pt idx="804">
                  <c:v>90.343999999999994</c:v>
                </c:pt>
                <c:pt idx="805">
                  <c:v>90.453000000000003</c:v>
                </c:pt>
                <c:pt idx="806">
                  <c:v>90.561999999999998</c:v>
                </c:pt>
                <c:pt idx="807">
                  <c:v>90.671999999999997</c:v>
                </c:pt>
                <c:pt idx="808">
                  <c:v>90.796999999999997</c:v>
                </c:pt>
                <c:pt idx="809">
                  <c:v>90.906000000000006</c:v>
                </c:pt>
                <c:pt idx="810">
                  <c:v>91.016000000000005</c:v>
                </c:pt>
                <c:pt idx="811">
                  <c:v>91.125</c:v>
                </c:pt>
                <c:pt idx="812">
                  <c:v>91.233999999999995</c:v>
                </c:pt>
                <c:pt idx="813">
                  <c:v>91.343999999999994</c:v>
                </c:pt>
                <c:pt idx="814">
                  <c:v>91.468999999999994</c:v>
                </c:pt>
                <c:pt idx="815">
                  <c:v>91.578000000000003</c:v>
                </c:pt>
                <c:pt idx="816">
                  <c:v>91.686999999999998</c:v>
                </c:pt>
                <c:pt idx="817">
                  <c:v>91.796999999999997</c:v>
                </c:pt>
                <c:pt idx="818">
                  <c:v>91.906000000000006</c:v>
                </c:pt>
                <c:pt idx="819">
                  <c:v>92.016000000000005</c:v>
                </c:pt>
                <c:pt idx="820">
                  <c:v>92.125</c:v>
                </c:pt>
                <c:pt idx="821">
                  <c:v>92.25</c:v>
                </c:pt>
                <c:pt idx="822">
                  <c:v>92.358999999999995</c:v>
                </c:pt>
                <c:pt idx="823">
                  <c:v>92.468999999999994</c:v>
                </c:pt>
                <c:pt idx="824">
                  <c:v>92.578000000000003</c:v>
                </c:pt>
                <c:pt idx="825">
                  <c:v>92.703000000000003</c:v>
                </c:pt>
                <c:pt idx="826">
                  <c:v>92.811999999999998</c:v>
                </c:pt>
                <c:pt idx="827">
                  <c:v>92.921999999999997</c:v>
                </c:pt>
                <c:pt idx="828">
                  <c:v>93.031000000000006</c:v>
                </c:pt>
                <c:pt idx="829">
                  <c:v>93.141000000000005</c:v>
                </c:pt>
                <c:pt idx="830">
                  <c:v>93.25</c:v>
                </c:pt>
                <c:pt idx="831">
                  <c:v>93.358999999999995</c:v>
                </c:pt>
                <c:pt idx="832">
                  <c:v>93.483999999999995</c:v>
                </c:pt>
                <c:pt idx="833">
                  <c:v>93.593999999999994</c:v>
                </c:pt>
                <c:pt idx="834">
                  <c:v>93.703000000000003</c:v>
                </c:pt>
                <c:pt idx="835">
                  <c:v>93.811999999999998</c:v>
                </c:pt>
                <c:pt idx="836">
                  <c:v>93.921999999999997</c:v>
                </c:pt>
                <c:pt idx="837">
                  <c:v>94.031000000000006</c:v>
                </c:pt>
                <c:pt idx="838">
                  <c:v>94.156000000000006</c:v>
                </c:pt>
                <c:pt idx="839">
                  <c:v>94.266000000000005</c:v>
                </c:pt>
                <c:pt idx="840">
                  <c:v>94.375</c:v>
                </c:pt>
                <c:pt idx="841">
                  <c:v>94.483999999999995</c:v>
                </c:pt>
                <c:pt idx="842">
                  <c:v>94.593999999999994</c:v>
                </c:pt>
                <c:pt idx="843">
                  <c:v>94.703000000000003</c:v>
                </c:pt>
                <c:pt idx="844">
                  <c:v>94.811999999999998</c:v>
                </c:pt>
                <c:pt idx="845">
                  <c:v>94.936999999999998</c:v>
                </c:pt>
                <c:pt idx="846">
                  <c:v>95.046999999999997</c:v>
                </c:pt>
                <c:pt idx="847">
                  <c:v>95.156000000000006</c:v>
                </c:pt>
                <c:pt idx="848">
                  <c:v>95.266000000000005</c:v>
                </c:pt>
                <c:pt idx="849">
                  <c:v>95.375</c:v>
                </c:pt>
                <c:pt idx="850">
                  <c:v>95.5</c:v>
                </c:pt>
                <c:pt idx="851">
                  <c:v>95.608999999999995</c:v>
                </c:pt>
                <c:pt idx="852">
                  <c:v>95.718999999999994</c:v>
                </c:pt>
                <c:pt idx="853">
                  <c:v>95.828000000000003</c:v>
                </c:pt>
                <c:pt idx="854">
                  <c:v>95.936999999999998</c:v>
                </c:pt>
                <c:pt idx="855">
                  <c:v>96.046999999999997</c:v>
                </c:pt>
                <c:pt idx="856">
                  <c:v>96.171999999999997</c:v>
                </c:pt>
                <c:pt idx="857">
                  <c:v>96.281000000000006</c:v>
                </c:pt>
                <c:pt idx="858">
                  <c:v>96.391000000000005</c:v>
                </c:pt>
                <c:pt idx="859">
                  <c:v>96.5</c:v>
                </c:pt>
                <c:pt idx="860">
                  <c:v>96.608999999999995</c:v>
                </c:pt>
                <c:pt idx="861">
                  <c:v>96.718999999999994</c:v>
                </c:pt>
                <c:pt idx="862">
                  <c:v>96.843999999999994</c:v>
                </c:pt>
                <c:pt idx="863">
                  <c:v>96.953000000000003</c:v>
                </c:pt>
                <c:pt idx="864">
                  <c:v>97.061999999999998</c:v>
                </c:pt>
                <c:pt idx="865">
                  <c:v>97.171999999999997</c:v>
                </c:pt>
                <c:pt idx="866">
                  <c:v>97.281000000000006</c:v>
                </c:pt>
                <c:pt idx="867">
                  <c:v>97.391000000000005</c:v>
                </c:pt>
                <c:pt idx="868">
                  <c:v>97.516000000000005</c:v>
                </c:pt>
                <c:pt idx="869">
                  <c:v>97.625</c:v>
                </c:pt>
                <c:pt idx="870">
                  <c:v>97.733999999999995</c:v>
                </c:pt>
                <c:pt idx="871">
                  <c:v>97.843999999999994</c:v>
                </c:pt>
                <c:pt idx="872">
                  <c:v>97.953000000000003</c:v>
                </c:pt>
                <c:pt idx="873">
                  <c:v>98.061999999999998</c:v>
                </c:pt>
                <c:pt idx="874">
                  <c:v>98.171999999999997</c:v>
                </c:pt>
                <c:pt idx="875">
                  <c:v>98.296999999999997</c:v>
                </c:pt>
                <c:pt idx="876">
                  <c:v>98.406000000000006</c:v>
                </c:pt>
                <c:pt idx="877">
                  <c:v>98.516000000000005</c:v>
                </c:pt>
                <c:pt idx="878">
                  <c:v>98.625</c:v>
                </c:pt>
                <c:pt idx="879">
                  <c:v>98.733999999999995</c:v>
                </c:pt>
                <c:pt idx="880">
                  <c:v>98.843999999999994</c:v>
                </c:pt>
                <c:pt idx="881">
                  <c:v>98.953000000000003</c:v>
                </c:pt>
                <c:pt idx="882">
                  <c:v>99.078000000000003</c:v>
                </c:pt>
                <c:pt idx="883">
                  <c:v>99.186999999999998</c:v>
                </c:pt>
                <c:pt idx="884">
                  <c:v>99.296999999999997</c:v>
                </c:pt>
                <c:pt idx="885">
                  <c:v>99.406000000000006</c:v>
                </c:pt>
                <c:pt idx="886">
                  <c:v>99.516000000000005</c:v>
                </c:pt>
                <c:pt idx="887">
                  <c:v>99.641000000000005</c:v>
                </c:pt>
                <c:pt idx="888">
                  <c:v>99.75</c:v>
                </c:pt>
                <c:pt idx="889">
                  <c:v>99.858999999999995</c:v>
                </c:pt>
                <c:pt idx="890">
                  <c:v>99.968999999999994</c:v>
                </c:pt>
                <c:pt idx="891">
                  <c:v>100.078</c:v>
                </c:pt>
                <c:pt idx="892">
                  <c:v>100.203</c:v>
                </c:pt>
                <c:pt idx="893">
                  <c:v>100.312</c:v>
                </c:pt>
                <c:pt idx="894">
                  <c:v>100.422</c:v>
                </c:pt>
                <c:pt idx="895">
                  <c:v>100.53100000000001</c:v>
                </c:pt>
                <c:pt idx="896">
                  <c:v>100.64100000000001</c:v>
                </c:pt>
                <c:pt idx="897">
                  <c:v>100.75</c:v>
                </c:pt>
                <c:pt idx="898">
                  <c:v>100.85899999999999</c:v>
                </c:pt>
                <c:pt idx="899">
                  <c:v>100.98399999999999</c:v>
                </c:pt>
                <c:pt idx="900">
                  <c:v>101.09399999999999</c:v>
                </c:pt>
                <c:pt idx="901">
                  <c:v>101.203</c:v>
                </c:pt>
                <c:pt idx="902">
                  <c:v>101.312</c:v>
                </c:pt>
                <c:pt idx="903">
                  <c:v>101.437</c:v>
                </c:pt>
                <c:pt idx="904">
                  <c:v>101.547</c:v>
                </c:pt>
                <c:pt idx="905">
                  <c:v>101.65600000000001</c:v>
                </c:pt>
                <c:pt idx="906">
                  <c:v>101.76600000000001</c:v>
                </c:pt>
                <c:pt idx="907">
                  <c:v>101.875</c:v>
                </c:pt>
                <c:pt idx="908">
                  <c:v>101.98399999999999</c:v>
                </c:pt>
                <c:pt idx="909">
                  <c:v>102.09399999999999</c:v>
                </c:pt>
                <c:pt idx="910">
                  <c:v>102.21899999999999</c:v>
                </c:pt>
                <c:pt idx="911">
                  <c:v>102.328</c:v>
                </c:pt>
                <c:pt idx="912">
                  <c:v>102.437</c:v>
                </c:pt>
                <c:pt idx="913">
                  <c:v>102.562</c:v>
                </c:pt>
                <c:pt idx="914">
                  <c:v>102.672</c:v>
                </c:pt>
                <c:pt idx="915">
                  <c:v>102.78100000000001</c:v>
                </c:pt>
                <c:pt idx="916">
                  <c:v>102.89100000000001</c:v>
                </c:pt>
                <c:pt idx="917">
                  <c:v>103</c:v>
                </c:pt>
                <c:pt idx="918">
                  <c:v>103.10899999999999</c:v>
                </c:pt>
                <c:pt idx="919">
                  <c:v>103.21899999999999</c:v>
                </c:pt>
                <c:pt idx="920">
                  <c:v>103.328</c:v>
                </c:pt>
                <c:pt idx="921">
                  <c:v>103.453</c:v>
                </c:pt>
                <c:pt idx="922">
                  <c:v>103.562</c:v>
                </c:pt>
                <c:pt idx="923">
                  <c:v>103.672</c:v>
                </c:pt>
                <c:pt idx="924">
                  <c:v>103.78100000000001</c:v>
                </c:pt>
                <c:pt idx="925">
                  <c:v>103.90600000000001</c:v>
                </c:pt>
                <c:pt idx="926">
                  <c:v>104.01600000000001</c:v>
                </c:pt>
                <c:pt idx="927">
                  <c:v>104.125</c:v>
                </c:pt>
                <c:pt idx="928">
                  <c:v>104.23399999999999</c:v>
                </c:pt>
                <c:pt idx="929">
                  <c:v>104.34399999999999</c:v>
                </c:pt>
                <c:pt idx="930">
                  <c:v>104.453</c:v>
                </c:pt>
                <c:pt idx="931">
                  <c:v>104.578</c:v>
                </c:pt>
                <c:pt idx="932">
                  <c:v>104.687</c:v>
                </c:pt>
                <c:pt idx="933">
                  <c:v>104.797</c:v>
                </c:pt>
                <c:pt idx="934">
                  <c:v>104.90600000000001</c:v>
                </c:pt>
                <c:pt idx="935">
                  <c:v>105.01600000000001</c:v>
                </c:pt>
                <c:pt idx="936">
                  <c:v>105.125</c:v>
                </c:pt>
                <c:pt idx="937">
                  <c:v>105.23399999999999</c:v>
                </c:pt>
                <c:pt idx="938">
                  <c:v>105.35899999999999</c:v>
                </c:pt>
                <c:pt idx="939">
                  <c:v>105.46899999999999</c:v>
                </c:pt>
                <c:pt idx="940">
                  <c:v>105.578</c:v>
                </c:pt>
                <c:pt idx="941">
                  <c:v>105.687</c:v>
                </c:pt>
                <c:pt idx="942">
                  <c:v>105.797</c:v>
                </c:pt>
                <c:pt idx="943">
                  <c:v>105.90600000000001</c:v>
                </c:pt>
                <c:pt idx="944">
                  <c:v>106.03100000000001</c:v>
                </c:pt>
                <c:pt idx="945">
                  <c:v>106.14100000000001</c:v>
                </c:pt>
                <c:pt idx="946">
                  <c:v>106.25</c:v>
                </c:pt>
                <c:pt idx="947">
                  <c:v>106.35899999999999</c:v>
                </c:pt>
                <c:pt idx="948">
                  <c:v>106.46899999999999</c:v>
                </c:pt>
                <c:pt idx="949">
                  <c:v>106.578</c:v>
                </c:pt>
                <c:pt idx="950">
                  <c:v>106.687</c:v>
                </c:pt>
                <c:pt idx="951">
                  <c:v>106.812</c:v>
                </c:pt>
                <c:pt idx="952">
                  <c:v>106.922</c:v>
                </c:pt>
                <c:pt idx="953">
                  <c:v>107.03100000000001</c:v>
                </c:pt>
                <c:pt idx="954">
                  <c:v>107.14100000000001</c:v>
                </c:pt>
                <c:pt idx="955">
                  <c:v>107.25</c:v>
                </c:pt>
                <c:pt idx="956">
                  <c:v>107.35899999999999</c:v>
                </c:pt>
                <c:pt idx="957">
                  <c:v>107.48399999999999</c:v>
                </c:pt>
                <c:pt idx="958">
                  <c:v>107.59399999999999</c:v>
                </c:pt>
                <c:pt idx="959">
                  <c:v>107.703</c:v>
                </c:pt>
                <c:pt idx="960">
                  <c:v>107.812</c:v>
                </c:pt>
                <c:pt idx="961">
                  <c:v>107.922</c:v>
                </c:pt>
                <c:pt idx="962">
                  <c:v>108.047</c:v>
                </c:pt>
                <c:pt idx="963">
                  <c:v>108.15600000000001</c:v>
                </c:pt>
                <c:pt idx="964">
                  <c:v>108.26600000000001</c:v>
                </c:pt>
                <c:pt idx="965">
                  <c:v>108.375</c:v>
                </c:pt>
                <c:pt idx="966">
                  <c:v>108.48399999999999</c:v>
                </c:pt>
                <c:pt idx="967">
                  <c:v>108.59399999999999</c:v>
                </c:pt>
                <c:pt idx="968">
                  <c:v>108.71899999999999</c:v>
                </c:pt>
                <c:pt idx="969">
                  <c:v>108.828</c:v>
                </c:pt>
                <c:pt idx="970">
                  <c:v>108.937</c:v>
                </c:pt>
                <c:pt idx="971">
                  <c:v>109.047</c:v>
                </c:pt>
                <c:pt idx="972">
                  <c:v>109.15600000000001</c:v>
                </c:pt>
                <c:pt idx="973">
                  <c:v>109.26600000000001</c:v>
                </c:pt>
                <c:pt idx="974">
                  <c:v>109.39100000000001</c:v>
                </c:pt>
                <c:pt idx="975">
                  <c:v>109.5</c:v>
                </c:pt>
                <c:pt idx="976">
                  <c:v>109.60899999999999</c:v>
                </c:pt>
                <c:pt idx="977">
                  <c:v>109.71899999999999</c:v>
                </c:pt>
                <c:pt idx="978">
                  <c:v>109.828</c:v>
                </c:pt>
                <c:pt idx="979">
                  <c:v>109.937</c:v>
                </c:pt>
                <c:pt idx="980">
                  <c:v>110.062</c:v>
                </c:pt>
                <c:pt idx="981">
                  <c:v>110.172</c:v>
                </c:pt>
                <c:pt idx="982">
                  <c:v>110.28100000000001</c:v>
                </c:pt>
                <c:pt idx="983">
                  <c:v>110.39100000000001</c:v>
                </c:pt>
                <c:pt idx="984">
                  <c:v>110.5</c:v>
                </c:pt>
                <c:pt idx="985">
                  <c:v>110.60899999999999</c:v>
                </c:pt>
                <c:pt idx="986">
                  <c:v>110.73399999999999</c:v>
                </c:pt>
                <c:pt idx="987">
                  <c:v>110.84399999999999</c:v>
                </c:pt>
                <c:pt idx="988">
                  <c:v>110.953</c:v>
                </c:pt>
                <c:pt idx="989">
                  <c:v>111.062</c:v>
                </c:pt>
                <c:pt idx="990">
                  <c:v>111.172</c:v>
                </c:pt>
                <c:pt idx="991">
                  <c:v>111.28100000000001</c:v>
                </c:pt>
                <c:pt idx="992">
                  <c:v>111.40600000000001</c:v>
                </c:pt>
                <c:pt idx="993">
                  <c:v>111.51600000000001</c:v>
                </c:pt>
                <c:pt idx="994">
                  <c:v>111.625</c:v>
                </c:pt>
                <c:pt idx="995">
                  <c:v>111.73399999999999</c:v>
                </c:pt>
                <c:pt idx="996">
                  <c:v>111.84399999999999</c:v>
                </c:pt>
                <c:pt idx="997">
                  <c:v>111.953</c:v>
                </c:pt>
                <c:pt idx="998">
                  <c:v>112.062</c:v>
                </c:pt>
                <c:pt idx="999">
                  <c:v>112.187</c:v>
                </c:pt>
                <c:pt idx="1000">
                  <c:v>112.297</c:v>
                </c:pt>
                <c:pt idx="1001">
                  <c:v>112.40600000000001</c:v>
                </c:pt>
                <c:pt idx="1002">
                  <c:v>112.51600000000001</c:v>
                </c:pt>
                <c:pt idx="1003">
                  <c:v>112.64100000000001</c:v>
                </c:pt>
                <c:pt idx="1004">
                  <c:v>112.75</c:v>
                </c:pt>
                <c:pt idx="1005">
                  <c:v>112.85899999999999</c:v>
                </c:pt>
                <c:pt idx="1006">
                  <c:v>112.96899999999999</c:v>
                </c:pt>
                <c:pt idx="1007">
                  <c:v>113.078</c:v>
                </c:pt>
                <c:pt idx="1008">
                  <c:v>113.203</c:v>
                </c:pt>
                <c:pt idx="1009">
                  <c:v>113.312</c:v>
                </c:pt>
                <c:pt idx="1010">
                  <c:v>113.422</c:v>
                </c:pt>
                <c:pt idx="1011">
                  <c:v>113.53100000000001</c:v>
                </c:pt>
                <c:pt idx="1012">
                  <c:v>113.64100000000001</c:v>
                </c:pt>
                <c:pt idx="1013">
                  <c:v>113.75</c:v>
                </c:pt>
                <c:pt idx="1014">
                  <c:v>113.85899999999999</c:v>
                </c:pt>
                <c:pt idx="1015">
                  <c:v>113.96899999999999</c:v>
                </c:pt>
                <c:pt idx="1016">
                  <c:v>114.09399999999999</c:v>
                </c:pt>
                <c:pt idx="1017">
                  <c:v>114.203</c:v>
                </c:pt>
                <c:pt idx="1018">
                  <c:v>114.312</c:v>
                </c:pt>
                <c:pt idx="1019">
                  <c:v>114.422</c:v>
                </c:pt>
                <c:pt idx="1020">
                  <c:v>114.53100000000001</c:v>
                </c:pt>
                <c:pt idx="1021">
                  <c:v>114.65600000000001</c:v>
                </c:pt>
                <c:pt idx="1022">
                  <c:v>114.76600000000001</c:v>
                </c:pt>
                <c:pt idx="1023">
                  <c:v>114.875</c:v>
                </c:pt>
                <c:pt idx="1024">
                  <c:v>114.98399999999999</c:v>
                </c:pt>
                <c:pt idx="1025">
                  <c:v>115.09399999999999</c:v>
                </c:pt>
                <c:pt idx="1026">
                  <c:v>115.203</c:v>
                </c:pt>
                <c:pt idx="1027">
                  <c:v>115.328</c:v>
                </c:pt>
                <c:pt idx="1028">
                  <c:v>115.437</c:v>
                </c:pt>
                <c:pt idx="1029">
                  <c:v>115.547</c:v>
                </c:pt>
                <c:pt idx="1030">
                  <c:v>115.65600000000001</c:v>
                </c:pt>
                <c:pt idx="1031">
                  <c:v>115.76600000000001</c:v>
                </c:pt>
                <c:pt idx="1032">
                  <c:v>115.875</c:v>
                </c:pt>
                <c:pt idx="1033">
                  <c:v>115.98399999999999</c:v>
                </c:pt>
                <c:pt idx="1034">
                  <c:v>116.10899999999999</c:v>
                </c:pt>
                <c:pt idx="1035">
                  <c:v>116.21899999999999</c:v>
                </c:pt>
                <c:pt idx="1036">
                  <c:v>116.328</c:v>
                </c:pt>
                <c:pt idx="1037">
                  <c:v>116.437</c:v>
                </c:pt>
                <c:pt idx="1038">
                  <c:v>116.547</c:v>
                </c:pt>
                <c:pt idx="1039">
                  <c:v>116.672</c:v>
                </c:pt>
                <c:pt idx="1040">
                  <c:v>116.78100000000001</c:v>
                </c:pt>
                <c:pt idx="1041">
                  <c:v>116.89100000000001</c:v>
                </c:pt>
                <c:pt idx="1042">
                  <c:v>117</c:v>
                </c:pt>
                <c:pt idx="1043">
                  <c:v>117.10899999999999</c:v>
                </c:pt>
                <c:pt idx="1044">
                  <c:v>117.21899999999999</c:v>
                </c:pt>
                <c:pt idx="1045">
                  <c:v>117.328</c:v>
                </c:pt>
                <c:pt idx="1046">
                  <c:v>117.453</c:v>
                </c:pt>
                <c:pt idx="1047">
                  <c:v>117.562</c:v>
                </c:pt>
                <c:pt idx="1048">
                  <c:v>117.672</c:v>
                </c:pt>
                <c:pt idx="1049">
                  <c:v>117.78100000000001</c:v>
                </c:pt>
                <c:pt idx="1050">
                  <c:v>117.89100000000001</c:v>
                </c:pt>
                <c:pt idx="1051">
                  <c:v>118</c:v>
                </c:pt>
                <c:pt idx="1052">
                  <c:v>118.10899999999999</c:v>
                </c:pt>
                <c:pt idx="1053">
                  <c:v>118.23399999999999</c:v>
                </c:pt>
                <c:pt idx="1054">
                  <c:v>118.34399999999999</c:v>
                </c:pt>
                <c:pt idx="1055">
                  <c:v>118.453</c:v>
                </c:pt>
                <c:pt idx="1056">
                  <c:v>118.562</c:v>
                </c:pt>
                <c:pt idx="1057">
                  <c:v>118.672</c:v>
                </c:pt>
                <c:pt idx="1058">
                  <c:v>118.78100000000001</c:v>
                </c:pt>
                <c:pt idx="1059">
                  <c:v>118.89100000000001</c:v>
                </c:pt>
                <c:pt idx="1060">
                  <c:v>119.01600000000001</c:v>
                </c:pt>
                <c:pt idx="1061">
                  <c:v>119.125</c:v>
                </c:pt>
                <c:pt idx="1062">
                  <c:v>119.23399999999999</c:v>
                </c:pt>
                <c:pt idx="1063">
                  <c:v>119.34399999999999</c:v>
                </c:pt>
                <c:pt idx="1064">
                  <c:v>119.453</c:v>
                </c:pt>
                <c:pt idx="1065">
                  <c:v>119.562</c:v>
                </c:pt>
                <c:pt idx="1066">
                  <c:v>119.672</c:v>
                </c:pt>
                <c:pt idx="1067">
                  <c:v>119.797</c:v>
                </c:pt>
                <c:pt idx="1068">
                  <c:v>119.90600000000001</c:v>
                </c:pt>
                <c:pt idx="1069">
                  <c:v>120.01600000000001</c:v>
                </c:pt>
                <c:pt idx="1070">
                  <c:v>120.125</c:v>
                </c:pt>
                <c:pt idx="1071">
                  <c:v>120.23399999999999</c:v>
                </c:pt>
                <c:pt idx="1072">
                  <c:v>120.34399999999999</c:v>
                </c:pt>
                <c:pt idx="1073">
                  <c:v>120.453</c:v>
                </c:pt>
                <c:pt idx="1074">
                  <c:v>120.562</c:v>
                </c:pt>
                <c:pt idx="1075">
                  <c:v>120.687</c:v>
                </c:pt>
                <c:pt idx="1076">
                  <c:v>120.797</c:v>
                </c:pt>
                <c:pt idx="1077">
                  <c:v>120.90600000000001</c:v>
                </c:pt>
                <c:pt idx="1078">
                  <c:v>121.01600000000001</c:v>
                </c:pt>
                <c:pt idx="1079">
                  <c:v>121.125</c:v>
                </c:pt>
                <c:pt idx="1080">
                  <c:v>121.23399999999999</c:v>
                </c:pt>
                <c:pt idx="1081">
                  <c:v>121.35899999999999</c:v>
                </c:pt>
                <c:pt idx="1082">
                  <c:v>121.46899999999999</c:v>
                </c:pt>
                <c:pt idx="1083">
                  <c:v>121.578</c:v>
                </c:pt>
                <c:pt idx="1084">
                  <c:v>121.687</c:v>
                </c:pt>
                <c:pt idx="1085">
                  <c:v>121.797</c:v>
                </c:pt>
                <c:pt idx="1086">
                  <c:v>121.90600000000001</c:v>
                </c:pt>
                <c:pt idx="1087">
                  <c:v>122.01600000000001</c:v>
                </c:pt>
                <c:pt idx="1088">
                  <c:v>122.14100000000001</c:v>
                </c:pt>
                <c:pt idx="1089">
                  <c:v>122.25</c:v>
                </c:pt>
                <c:pt idx="1090">
                  <c:v>122.35899999999999</c:v>
                </c:pt>
                <c:pt idx="1091">
                  <c:v>122.46899999999999</c:v>
                </c:pt>
                <c:pt idx="1092">
                  <c:v>122.578</c:v>
                </c:pt>
                <c:pt idx="1093">
                  <c:v>122.687</c:v>
                </c:pt>
                <c:pt idx="1094">
                  <c:v>122.797</c:v>
                </c:pt>
                <c:pt idx="1095">
                  <c:v>122.922</c:v>
                </c:pt>
                <c:pt idx="1096">
                  <c:v>123.03100000000001</c:v>
                </c:pt>
                <c:pt idx="1097">
                  <c:v>123.14100000000001</c:v>
                </c:pt>
                <c:pt idx="1098">
                  <c:v>123.25</c:v>
                </c:pt>
                <c:pt idx="1099">
                  <c:v>123.35899999999999</c:v>
                </c:pt>
                <c:pt idx="1100">
                  <c:v>123.46899999999999</c:v>
                </c:pt>
                <c:pt idx="1101">
                  <c:v>123.59399999999999</c:v>
                </c:pt>
                <c:pt idx="1102">
                  <c:v>123.703</c:v>
                </c:pt>
                <c:pt idx="1103">
                  <c:v>123.812</c:v>
                </c:pt>
                <c:pt idx="1104">
                  <c:v>123.922</c:v>
                </c:pt>
                <c:pt idx="1105">
                  <c:v>124.03100000000001</c:v>
                </c:pt>
                <c:pt idx="1106">
                  <c:v>124.15600000000001</c:v>
                </c:pt>
                <c:pt idx="1107">
                  <c:v>124.26600000000001</c:v>
                </c:pt>
                <c:pt idx="1108">
                  <c:v>124.375</c:v>
                </c:pt>
                <c:pt idx="1109">
                  <c:v>124.48399999999999</c:v>
                </c:pt>
                <c:pt idx="1110">
                  <c:v>124.59399999999999</c:v>
                </c:pt>
                <c:pt idx="1111">
                  <c:v>124.703</c:v>
                </c:pt>
                <c:pt idx="1112">
                  <c:v>124.812</c:v>
                </c:pt>
                <c:pt idx="1113">
                  <c:v>124.937</c:v>
                </c:pt>
                <c:pt idx="1114">
                  <c:v>125.047</c:v>
                </c:pt>
                <c:pt idx="1115">
                  <c:v>125.15600000000001</c:v>
                </c:pt>
                <c:pt idx="1116">
                  <c:v>125.26600000000001</c:v>
                </c:pt>
                <c:pt idx="1117">
                  <c:v>125.375</c:v>
                </c:pt>
                <c:pt idx="1118">
                  <c:v>125.48399999999999</c:v>
                </c:pt>
                <c:pt idx="1119">
                  <c:v>125.60899999999999</c:v>
                </c:pt>
                <c:pt idx="1120">
                  <c:v>125.71899999999999</c:v>
                </c:pt>
                <c:pt idx="1121">
                  <c:v>125.828</c:v>
                </c:pt>
                <c:pt idx="1122">
                  <c:v>125.937</c:v>
                </c:pt>
                <c:pt idx="1123">
                  <c:v>126.047</c:v>
                </c:pt>
                <c:pt idx="1124">
                  <c:v>126.15600000000001</c:v>
                </c:pt>
                <c:pt idx="1125">
                  <c:v>126.26600000000001</c:v>
                </c:pt>
                <c:pt idx="1126">
                  <c:v>126.39100000000001</c:v>
                </c:pt>
                <c:pt idx="1127">
                  <c:v>126.5</c:v>
                </c:pt>
                <c:pt idx="1128">
                  <c:v>126.60899999999999</c:v>
                </c:pt>
                <c:pt idx="1129">
                  <c:v>126.71899999999999</c:v>
                </c:pt>
                <c:pt idx="1130">
                  <c:v>126.828</c:v>
                </c:pt>
                <c:pt idx="1131">
                  <c:v>126.953</c:v>
                </c:pt>
                <c:pt idx="1132">
                  <c:v>127.062</c:v>
                </c:pt>
                <c:pt idx="1133">
                  <c:v>127.172</c:v>
                </c:pt>
                <c:pt idx="1134">
                  <c:v>127.28100000000001</c:v>
                </c:pt>
                <c:pt idx="1135">
                  <c:v>127.39100000000001</c:v>
                </c:pt>
                <c:pt idx="1136">
                  <c:v>127.5</c:v>
                </c:pt>
                <c:pt idx="1137">
                  <c:v>127.625</c:v>
                </c:pt>
                <c:pt idx="1138">
                  <c:v>127.73399999999999</c:v>
                </c:pt>
                <c:pt idx="1139">
                  <c:v>127.84399999999999</c:v>
                </c:pt>
                <c:pt idx="1140">
                  <c:v>127.953</c:v>
                </c:pt>
                <c:pt idx="1141">
                  <c:v>128.06200000000001</c:v>
                </c:pt>
                <c:pt idx="1142">
                  <c:v>128.172</c:v>
                </c:pt>
                <c:pt idx="1143">
                  <c:v>128.28100000000001</c:v>
                </c:pt>
                <c:pt idx="1144">
                  <c:v>128.40600000000001</c:v>
                </c:pt>
                <c:pt idx="1145">
                  <c:v>128.51599999999999</c:v>
                </c:pt>
                <c:pt idx="1146">
                  <c:v>128.625</c:v>
                </c:pt>
                <c:pt idx="1147">
                  <c:v>128.73400000000001</c:v>
                </c:pt>
                <c:pt idx="1148">
                  <c:v>128.84399999999999</c:v>
                </c:pt>
                <c:pt idx="1149">
                  <c:v>128.96899999999999</c:v>
                </c:pt>
                <c:pt idx="1150">
                  <c:v>129.078</c:v>
                </c:pt>
                <c:pt idx="1151">
                  <c:v>129.18700000000001</c:v>
                </c:pt>
                <c:pt idx="1152">
                  <c:v>129.297</c:v>
                </c:pt>
                <c:pt idx="1153">
                  <c:v>129.40600000000001</c:v>
                </c:pt>
                <c:pt idx="1154">
                  <c:v>129.51599999999999</c:v>
                </c:pt>
                <c:pt idx="1155">
                  <c:v>129.625</c:v>
                </c:pt>
                <c:pt idx="1156">
                  <c:v>129.75</c:v>
                </c:pt>
                <c:pt idx="1157">
                  <c:v>129.85900000000001</c:v>
                </c:pt>
                <c:pt idx="1158">
                  <c:v>129.96899999999999</c:v>
                </c:pt>
                <c:pt idx="1159">
                  <c:v>130.078</c:v>
                </c:pt>
                <c:pt idx="1160">
                  <c:v>130.18700000000001</c:v>
                </c:pt>
                <c:pt idx="1161">
                  <c:v>130.31200000000001</c:v>
                </c:pt>
                <c:pt idx="1162">
                  <c:v>130.422</c:v>
                </c:pt>
                <c:pt idx="1163">
                  <c:v>130.53100000000001</c:v>
                </c:pt>
                <c:pt idx="1164">
                  <c:v>130.64099999999999</c:v>
                </c:pt>
                <c:pt idx="1165">
                  <c:v>130.75</c:v>
                </c:pt>
                <c:pt idx="1166">
                  <c:v>130.85900000000001</c:v>
                </c:pt>
                <c:pt idx="1167">
                  <c:v>130.98400000000001</c:v>
                </c:pt>
                <c:pt idx="1168">
                  <c:v>131.09399999999999</c:v>
                </c:pt>
                <c:pt idx="1169">
                  <c:v>131.203</c:v>
                </c:pt>
                <c:pt idx="1170">
                  <c:v>131.31200000000001</c:v>
                </c:pt>
                <c:pt idx="1171">
                  <c:v>131.422</c:v>
                </c:pt>
                <c:pt idx="1172">
                  <c:v>131.53100000000001</c:v>
                </c:pt>
                <c:pt idx="1173">
                  <c:v>131.64099999999999</c:v>
                </c:pt>
                <c:pt idx="1174">
                  <c:v>131.75</c:v>
                </c:pt>
                <c:pt idx="1175">
                  <c:v>131.875</c:v>
                </c:pt>
                <c:pt idx="1176">
                  <c:v>131.98400000000001</c:v>
                </c:pt>
                <c:pt idx="1177">
                  <c:v>132.09399999999999</c:v>
                </c:pt>
                <c:pt idx="1178">
                  <c:v>132.203</c:v>
                </c:pt>
                <c:pt idx="1179">
                  <c:v>132.31200000000001</c:v>
                </c:pt>
                <c:pt idx="1180">
                  <c:v>132.422</c:v>
                </c:pt>
                <c:pt idx="1181">
                  <c:v>132.53100000000001</c:v>
                </c:pt>
                <c:pt idx="1182">
                  <c:v>132.65600000000001</c:v>
                </c:pt>
                <c:pt idx="1183">
                  <c:v>132.76599999999999</c:v>
                </c:pt>
                <c:pt idx="1184">
                  <c:v>132.875</c:v>
                </c:pt>
                <c:pt idx="1185">
                  <c:v>132.98400000000001</c:v>
                </c:pt>
                <c:pt idx="1186">
                  <c:v>133.09399999999999</c:v>
                </c:pt>
                <c:pt idx="1187">
                  <c:v>133.21899999999999</c:v>
                </c:pt>
                <c:pt idx="1188">
                  <c:v>133.328</c:v>
                </c:pt>
                <c:pt idx="1189">
                  <c:v>133.43700000000001</c:v>
                </c:pt>
                <c:pt idx="1190">
                  <c:v>133.547</c:v>
                </c:pt>
                <c:pt idx="1191">
                  <c:v>133.65600000000001</c:v>
                </c:pt>
                <c:pt idx="1192">
                  <c:v>133.76599999999999</c:v>
                </c:pt>
                <c:pt idx="1193">
                  <c:v>133.89099999999999</c:v>
                </c:pt>
                <c:pt idx="1194">
                  <c:v>134</c:v>
                </c:pt>
                <c:pt idx="1195">
                  <c:v>134.10900000000001</c:v>
                </c:pt>
                <c:pt idx="1196">
                  <c:v>134.21899999999999</c:v>
                </c:pt>
                <c:pt idx="1197">
                  <c:v>134.328</c:v>
                </c:pt>
                <c:pt idx="1198">
                  <c:v>134.453</c:v>
                </c:pt>
                <c:pt idx="1199">
                  <c:v>134.56200000000001</c:v>
                </c:pt>
                <c:pt idx="1200">
                  <c:v>134.672</c:v>
                </c:pt>
                <c:pt idx="1201">
                  <c:v>134.78100000000001</c:v>
                </c:pt>
                <c:pt idx="1202">
                  <c:v>134.89099999999999</c:v>
                </c:pt>
                <c:pt idx="1203">
                  <c:v>135</c:v>
                </c:pt>
                <c:pt idx="1204">
                  <c:v>135.10900000000001</c:v>
                </c:pt>
                <c:pt idx="1205">
                  <c:v>135.23400000000001</c:v>
                </c:pt>
                <c:pt idx="1206">
                  <c:v>135.34399999999999</c:v>
                </c:pt>
                <c:pt idx="1207">
                  <c:v>135.453</c:v>
                </c:pt>
                <c:pt idx="1208">
                  <c:v>135.56200000000001</c:v>
                </c:pt>
                <c:pt idx="1209">
                  <c:v>135.672</c:v>
                </c:pt>
                <c:pt idx="1210">
                  <c:v>135.78100000000001</c:v>
                </c:pt>
                <c:pt idx="1211">
                  <c:v>135.89099999999999</c:v>
                </c:pt>
                <c:pt idx="1212">
                  <c:v>136</c:v>
                </c:pt>
                <c:pt idx="1213">
                  <c:v>136.125</c:v>
                </c:pt>
                <c:pt idx="1214">
                  <c:v>136.23400000000001</c:v>
                </c:pt>
                <c:pt idx="1215">
                  <c:v>136.34399999999999</c:v>
                </c:pt>
                <c:pt idx="1216">
                  <c:v>136.453</c:v>
                </c:pt>
                <c:pt idx="1217">
                  <c:v>136.56200000000001</c:v>
                </c:pt>
                <c:pt idx="1218">
                  <c:v>136.672</c:v>
                </c:pt>
                <c:pt idx="1219">
                  <c:v>136.78100000000001</c:v>
                </c:pt>
                <c:pt idx="1220">
                  <c:v>136.90600000000001</c:v>
                </c:pt>
                <c:pt idx="1221">
                  <c:v>137.01599999999999</c:v>
                </c:pt>
                <c:pt idx="1222">
                  <c:v>137.125</c:v>
                </c:pt>
                <c:pt idx="1223">
                  <c:v>137.23400000000001</c:v>
                </c:pt>
                <c:pt idx="1224">
                  <c:v>137.34399999999999</c:v>
                </c:pt>
                <c:pt idx="1225">
                  <c:v>137.453</c:v>
                </c:pt>
                <c:pt idx="1226">
                  <c:v>137.578</c:v>
                </c:pt>
                <c:pt idx="1227">
                  <c:v>137.68700000000001</c:v>
                </c:pt>
                <c:pt idx="1228">
                  <c:v>137.797</c:v>
                </c:pt>
                <c:pt idx="1229">
                  <c:v>137.90600000000001</c:v>
                </c:pt>
                <c:pt idx="1230">
                  <c:v>138.01599999999999</c:v>
                </c:pt>
                <c:pt idx="1231">
                  <c:v>138.125</c:v>
                </c:pt>
                <c:pt idx="1232">
                  <c:v>138.23400000000001</c:v>
                </c:pt>
                <c:pt idx="1233">
                  <c:v>138.35900000000001</c:v>
                </c:pt>
                <c:pt idx="1234">
                  <c:v>138.46899999999999</c:v>
                </c:pt>
                <c:pt idx="1235">
                  <c:v>138.578</c:v>
                </c:pt>
                <c:pt idx="1236">
                  <c:v>138.68700000000001</c:v>
                </c:pt>
                <c:pt idx="1237">
                  <c:v>138.797</c:v>
                </c:pt>
                <c:pt idx="1238">
                  <c:v>138.922</c:v>
                </c:pt>
                <c:pt idx="1239">
                  <c:v>139.03100000000001</c:v>
                </c:pt>
                <c:pt idx="1240">
                  <c:v>139.14099999999999</c:v>
                </c:pt>
                <c:pt idx="1241">
                  <c:v>139.25</c:v>
                </c:pt>
                <c:pt idx="1242">
                  <c:v>139.35900000000001</c:v>
                </c:pt>
                <c:pt idx="1243">
                  <c:v>139.46899999999999</c:v>
                </c:pt>
                <c:pt idx="1244">
                  <c:v>139.578</c:v>
                </c:pt>
                <c:pt idx="1245">
                  <c:v>139.703</c:v>
                </c:pt>
                <c:pt idx="1246">
                  <c:v>139.81200000000001</c:v>
                </c:pt>
                <c:pt idx="1247">
                  <c:v>139.922</c:v>
                </c:pt>
                <c:pt idx="1248">
                  <c:v>140.03100000000001</c:v>
                </c:pt>
                <c:pt idx="1249">
                  <c:v>140.14099999999999</c:v>
                </c:pt>
                <c:pt idx="1250">
                  <c:v>140.25</c:v>
                </c:pt>
                <c:pt idx="1251">
                  <c:v>140.375</c:v>
                </c:pt>
                <c:pt idx="1252">
                  <c:v>140.48400000000001</c:v>
                </c:pt>
                <c:pt idx="1253">
                  <c:v>140.59399999999999</c:v>
                </c:pt>
                <c:pt idx="1254">
                  <c:v>140.703</c:v>
                </c:pt>
                <c:pt idx="1255">
                  <c:v>140.81200000000001</c:v>
                </c:pt>
                <c:pt idx="1256">
                  <c:v>140.922</c:v>
                </c:pt>
                <c:pt idx="1257">
                  <c:v>141.047</c:v>
                </c:pt>
                <c:pt idx="1258">
                  <c:v>141.15600000000001</c:v>
                </c:pt>
                <c:pt idx="1259">
                  <c:v>141.26599999999999</c:v>
                </c:pt>
                <c:pt idx="1260">
                  <c:v>141.375</c:v>
                </c:pt>
                <c:pt idx="1261">
                  <c:v>141.48400000000001</c:v>
                </c:pt>
                <c:pt idx="1262">
                  <c:v>141.60900000000001</c:v>
                </c:pt>
                <c:pt idx="1263">
                  <c:v>141.71899999999999</c:v>
                </c:pt>
                <c:pt idx="1264">
                  <c:v>141.828</c:v>
                </c:pt>
                <c:pt idx="1265">
                  <c:v>141.93700000000001</c:v>
                </c:pt>
                <c:pt idx="1266">
                  <c:v>142.047</c:v>
                </c:pt>
                <c:pt idx="1267">
                  <c:v>142.172</c:v>
                </c:pt>
                <c:pt idx="1268">
                  <c:v>142.28100000000001</c:v>
                </c:pt>
                <c:pt idx="1269">
                  <c:v>142.39099999999999</c:v>
                </c:pt>
                <c:pt idx="1270">
                  <c:v>142.5</c:v>
                </c:pt>
                <c:pt idx="1271">
                  <c:v>142.60900000000001</c:v>
                </c:pt>
                <c:pt idx="1272">
                  <c:v>142.71899999999999</c:v>
                </c:pt>
                <c:pt idx="1273">
                  <c:v>142.828</c:v>
                </c:pt>
                <c:pt idx="1274">
                  <c:v>142.953</c:v>
                </c:pt>
                <c:pt idx="1275">
                  <c:v>143.06200000000001</c:v>
                </c:pt>
                <c:pt idx="1276">
                  <c:v>143.172</c:v>
                </c:pt>
                <c:pt idx="1277">
                  <c:v>143.28100000000001</c:v>
                </c:pt>
                <c:pt idx="1278">
                  <c:v>143.39099999999999</c:v>
                </c:pt>
                <c:pt idx="1279">
                  <c:v>143.5</c:v>
                </c:pt>
                <c:pt idx="1280">
                  <c:v>143.60900000000001</c:v>
                </c:pt>
                <c:pt idx="1281">
                  <c:v>143.73400000000001</c:v>
                </c:pt>
                <c:pt idx="1282">
                  <c:v>143.84399999999999</c:v>
                </c:pt>
                <c:pt idx="1283">
                  <c:v>143.953</c:v>
                </c:pt>
                <c:pt idx="1284">
                  <c:v>144.06200000000001</c:v>
                </c:pt>
                <c:pt idx="1285">
                  <c:v>144.172</c:v>
                </c:pt>
                <c:pt idx="1286">
                  <c:v>144.297</c:v>
                </c:pt>
                <c:pt idx="1287">
                  <c:v>144.40600000000001</c:v>
                </c:pt>
                <c:pt idx="1288">
                  <c:v>144.51599999999999</c:v>
                </c:pt>
                <c:pt idx="1289">
                  <c:v>144.625</c:v>
                </c:pt>
                <c:pt idx="1290">
                  <c:v>144.73400000000001</c:v>
                </c:pt>
                <c:pt idx="1291">
                  <c:v>144.84399999999999</c:v>
                </c:pt>
                <c:pt idx="1292">
                  <c:v>144.953</c:v>
                </c:pt>
                <c:pt idx="1293">
                  <c:v>145.078</c:v>
                </c:pt>
                <c:pt idx="1294">
                  <c:v>145.18700000000001</c:v>
                </c:pt>
                <c:pt idx="1295">
                  <c:v>145.297</c:v>
                </c:pt>
                <c:pt idx="1296">
                  <c:v>145.40600000000001</c:v>
                </c:pt>
                <c:pt idx="1297">
                  <c:v>145.51599999999999</c:v>
                </c:pt>
                <c:pt idx="1298">
                  <c:v>145.625</c:v>
                </c:pt>
                <c:pt idx="1299">
                  <c:v>145.75</c:v>
                </c:pt>
                <c:pt idx="1300">
                  <c:v>145.85900000000001</c:v>
                </c:pt>
                <c:pt idx="1301">
                  <c:v>145.96899999999999</c:v>
                </c:pt>
                <c:pt idx="1302">
                  <c:v>146.078</c:v>
                </c:pt>
                <c:pt idx="1303">
                  <c:v>146.18700000000001</c:v>
                </c:pt>
                <c:pt idx="1304">
                  <c:v>146.31200000000001</c:v>
                </c:pt>
                <c:pt idx="1305">
                  <c:v>146.422</c:v>
                </c:pt>
                <c:pt idx="1306">
                  <c:v>146.53100000000001</c:v>
                </c:pt>
                <c:pt idx="1307">
                  <c:v>146.64099999999999</c:v>
                </c:pt>
                <c:pt idx="1308">
                  <c:v>146.75</c:v>
                </c:pt>
                <c:pt idx="1309">
                  <c:v>146.85900000000001</c:v>
                </c:pt>
                <c:pt idx="1310">
                  <c:v>146.96899999999999</c:v>
                </c:pt>
                <c:pt idx="1311">
                  <c:v>147.09399999999999</c:v>
                </c:pt>
                <c:pt idx="1312">
                  <c:v>147.203</c:v>
                </c:pt>
                <c:pt idx="1313">
                  <c:v>147.31200000000001</c:v>
                </c:pt>
                <c:pt idx="1314">
                  <c:v>147.422</c:v>
                </c:pt>
                <c:pt idx="1315">
                  <c:v>147.53100000000001</c:v>
                </c:pt>
                <c:pt idx="1316">
                  <c:v>147.65600000000001</c:v>
                </c:pt>
                <c:pt idx="1317">
                  <c:v>147.76599999999999</c:v>
                </c:pt>
                <c:pt idx="1318">
                  <c:v>147.875</c:v>
                </c:pt>
                <c:pt idx="1319">
                  <c:v>147.98400000000001</c:v>
                </c:pt>
                <c:pt idx="1320">
                  <c:v>148.09399999999999</c:v>
                </c:pt>
                <c:pt idx="1321">
                  <c:v>148.203</c:v>
                </c:pt>
                <c:pt idx="1322">
                  <c:v>148.328</c:v>
                </c:pt>
                <c:pt idx="1323">
                  <c:v>148.43700000000001</c:v>
                </c:pt>
                <c:pt idx="1324">
                  <c:v>148.547</c:v>
                </c:pt>
                <c:pt idx="1325">
                  <c:v>148.65600000000001</c:v>
                </c:pt>
                <c:pt idx="1326">
                  <c:v>148.76599999999999</c:v>
                </c:pt>
                <c:pt idx="1327">
                  <c:v>148.89099999999999</c:v>
                </c:pt>
                <c:pt idx="1328">
                  <c:v>149</c:v>
                </c:pt>
                <c:pt idx="1329">
                  <c:v>149.10900000000001</c:v>
                </c:pt>
                <c:pt idx="1330">
                  <c:v>149.21899999999999</c:v>
                </c:pt>
                <c:pt idx="1331">
                  <c:v>149.328</c:v>
                </c:pt>
                <c:pt idx="1332">
                  <c:v>149.43700000000001</c:v>
                </c:pt>
                <c:pt idx="1333">
                  <c:v>149.547</c:v>
                </c:pt>
                <c:pt idx="1334">
                  <c:v>149.672</c:v>
                </c:pt>
                <c:pt idx="1335">
                  <c:v>149.78100000000001</c:v>
                </c:pt>
                <c:pt idx="1336">
                  <c:v>149.89099999999999</c:v>
                </c:pt>
                <c:pt idx="1337">
                  <c:v>150</c:v>
                </c:pt>
                <c:pt idx="1338">
                  <c:v>150.10900000000001</c:v>
                </c:pt>
                <c:pt idx="1339">
                  <c:v>150.21899999999999</c:v>
                </c:pt>
                <c:pt idx="1340">
                  <c:v>150.34399999999999</c:v>
                </c:pt>
                <c:pt idx="1341">
                  <c:v>150.453</c:v>
                </c:pt>
                <c:pt idx="1342">
                  <c:v>150.56200000000001</c:v>
                </c:pt>
                <c:pt idx="1343">
                  <c:v>150.672</c:v>
                </c:pt>
                <c:pt idx="1344">
                  <c:v>150.78100000000001</c:v>
                </c:pt>
                <c:pt idx="1345">
                  <c:v>150.89099999999999</c:v>
                </c:pt>
                <c:pt idx="1346">
                  <c:v>151.01599999999999</c:v>
                </c:pt>
                <c:pt idx="1347">
                  <c:v>151.125</c:v>
                </c:pt>
                <c:pt idx="1348">
                  <c:v>151.23400000000001</c:v>
                </c:pt>
                <c:pt idx="1349">
                  <c:v>151.34399999999999</c:v>
                </c:pt>
                <c:pt idx="1350">
                  <c:v>151.453</c:v>
                </c:pt>
                <c:pt idx="1351">
                  <c:v>151.56200000000001</c:v>
                </c:pt>
                <c:pt idx="1352">
                  <c:v>151.68700000000001</c:v>
                </c:pt>
                <c:pt idx="1353">
                  <c:v>151.797</c:v>
                </c:pt>
                <c:pt idx="1354">
                  <c:v>151.90600000000001</c:v>
                </c:pt>
                <c:pt idx="1355">
                  <c:v>152.01599999999999</c:v>
                </c:pt>
                <c:pt idx="1356">
                  <c:v>152.125</c:v>
                </c:pt>
                <c:pt idx="1357">
                  <c:v>152.23400000000001</c:v>
                </c:pt>
                <c:pt idx="1358">
                  <c:v>152.34399999999999</c:v>
                </c:pt>
                <c:pt idx="1359">
                  <c:v>152.453</c:v>
                </c:pt>
                <c:pt idx="1360">
                  <c:v>152.578</c:v>
                </c:pt>
                <c:pt idx="1361">
                  <c:v>152.68700000000001</c:v>
                </c:pt>
                <c:pt idx="1362">
                  <c:v>152.797</c:v>
                </c:pt>
                <c:pt idx="1363">
                  <c:v>152.90600000000001</c:v>
                </c:pt>
                <c:pt idx="1364">
                  <c:v>153.01599999999999</c:v>
                </c:pt>
                <c:pt idx="1365">
                  <c:v>153.125</c:v>
                </c:pt>
                <c:pt idx="1366">
                  <c:v>153.25</c:v>
                </c:pt>
                <c:pt idx="1367">
                  <c:v>153.35900000000001</c:v>
                </c:pt>
                <c:pt idx="1368">
                  <c:v>153.46899999999999</c:v>
                </c:pt>
                <c:pt idx="1369">
                  <c:v>153.578</c:v>
                </c:pt>
                <c:pt idx="1370">
                  <c:v>153.68700000000001</c:v>
                </c:pt>
                <c:pt idx="1371">
                  <c:v>153.797</c:v>
                </c:pt>
                <c:pt idx="1372">
                  <c:v>153.90600000000001</c:v>
                </c:pt>
                <c:pt idx="1373">
                  <c:v>154.03100000000001</c:v>
                </c:pt>
                <c:pt idx="1374">
                  <c:v>154.14099999999999</c:v>
                </c:pt>
                <c:pt idx="1375">
                  <c:v>154.25</c:v>
                </c:pt>
                <c:pt idx="1376">
                  <c:v>154.35900000000001</c:v>
                </c:pt>
                <c:pt idx="1377">
                  <c:v>154.46899999999999</c:v>
                </c:pt>
                <c:pt idx="1378">
                  <c:v>154.578</c:v>
                </c:pt>
                <c:pt idx="1379">
                  <c:v>154.703</c:v>
                </c:pt>
                <c:pt idx="1380">
                  <c:v>154.81200000000001</c:v>
                </c:pt>
                <c:pt idx="1381">
                  <c:v>154.922</c:v>
                </c:pt>
                <c:pt idx="1382">
                  <c:v>155.03100000000001</c:v>
                </c:pt>
                <c:pt idx="1383">
                  <c:v>155.14099999999999</c:v>
                </c:pt>
                <c:pt idx="1384">
                  <c:v>155.25</c:v>
                </c:pt>
                <c:pt idx="1385">
                  <c:v>155.375</c:v>
                </c:pt>
                <c:pt idx="1386">
                  <c:v>155.48400000000001</c:v>
                </c:pt>
                <c:pt idx="1387">
                  <c:v>155.59399999999999</c:v>
                </c:pt>
                <c:pt idx="1388">
                  <c:v>155.703</c:v>
                </c:pt>
                <c:pt idx="1389">
                  <c:v>155.81200000000001</c:v>
                </c:pt>
                <c:pt idx="1390">
                  <c:v>155.922</c:v>
                </c:pt>
                <c:pt idx="1391">
                  <c:v>156.03100000000001</c:v>
                </c:pt>
                <c:pt idx="1392">
                  <c:v>156.15600000000001</c:v>
                </c:pt>
                <c:pt idx="1393">
                  <c:v>156.26599999999999</c:v>
                </c:pt>
                <c:pt idx="1394">
                  <c:v>156.375</c:v>
                </c:pt>
                <c:pt idx="1395">
                  <c:v>156.48400000000001</c:v>
                </c:pt>
                <c:pt idx="1396">
                  <c:v>156.59399999999999</c:v>
                </c:pt>
                <c:pt idx="1397">
                  <c:v>156.703</c:v>
                </c:pt>
                <c:pt idx="1398">
                  <c:v>156.828</c:v>
                </c:pt>
                <c:pt idx="1399">
                  <c:v>156.93700000000001</c:v>
                </c:pt>
                <c:pt idx="1400">
                  <c:v>157.047</c:v>
                </c:pt>
                <c:pt idx="1401">
                  <c:v>157.15600000000001</c:v>
                </c:pt>
                <c:pt idx="1402">
                  <c:v>157.26599999999999</c:v>
                </c:pt>
                <c:pt idx="1403">
                  <c:v>157.39099999999999</c:v>
                </c:pt>
                <c:pt idx="1404">
                  <c:v>157.5</c:v>
                </c:pt>
                <c:pt idx="1405">
                  <c:v>157.60900000000001</c:v>
                </c:pt>
                <c:pt idx="1406">
                  <c:v>157.71899999999999</c:v>
                </c:pt>
                <c:pt idx="1407">
                  <c:v>157.828</c:v>
                </c:pt>
                <c:pt idx="1408">
                  <c:v>157.93700000000001</c:v>
                </c:pt>
                <c:pt idx="1409">
                  <c:v>158.06200000000001</c:v>
                </c:pt>
                <c:pt idx="1410">
                  <c:v>158.172</c:v>
                </c:pt>
                <c:pt idx="1411">
                  <c:v>158.28100000000001</c:v>
                </c:pt>
                <c:pt idx="1412">
                  <c:v>158.39099999999999</c:v>
                </c:pt>
                <c:pt idx="1413">
                  <c:v>158.5</c:v>
                </c:pt>
                <c:pt idx="1414">
                  <c:v>158.60900000000001</c:v>
                </c:pt>
                <c:pt idx="1415">
                  <c:v>158.73400000000001</c:v>
                </c:pt>
                <c:pt idx="1416">
                  <c:v>158.84399999999999</c:v>
                </c:pt>
                <c:pt idx="1417">
                  <c:v>158.953</c:v>
                </c:pt>
                <c:pt idx="1418">
                  <c:v>159.06200000000001</c:v>
                </c:pt>
                <c:pt idx="1419">
                  <c:v>159.172</c:v>
                </c:pt>
                <c:pt idx="1420">
                  <c:v>159.28100000000001</c:v>
                </c:pt>
                <c:pt idx="1421">
                  <c:v>159.39099999999999</c:v>
                </c:pt>
                <c:pt idx="1422">
                  <c:v>159.51599999999999</c:v>
                </c:pt>
                <c:pt idx="1423">
                  <c:v>159.625</c:v>
                </c:pt>
                <c:pt idx="1424">
                  <c:v>159.73400000000001</c:v>
                </c:pt>
                <c:pt idx="1425">
                  <c:v>159.84399999999999</c:v>
                </c:pt>
                <c:pt idx="1426">
                  <c:v>159.953</c:v>
                </c:pt>
                <c:pt idx="1427">
                  <c:v>160.078</c:v>
                </c:pt>
                <c:pt idx="1428">
                  <c:v>160.18700000000001</c:v>
                </c:pt>
                <c:pt idx="1429">
                  <c:v>160.297</c:v>
                </c:pt>
                <c:pt idx="1430">
                  <c:v>160.40600000000001</c:v>
                </c:pt>
                <c:pt idx="1431">
                  <c:v>160.53100000000001</c:v>
                </c:pt>
                <c:pt idx="1432">
                  <c:v>160.64099999999999</c:v>
                </c:pt>
                <c:pt idx="1433">
                  <c:v>160.76599999999999</c:v>
                </c:pt>
                <c:pt idx="1434">
                  <c:v>160.875</c:v>
                </c:pt>
                <c:pt idx="1435">
                  <c:v>160.98400000000001</c:v>
                </c:pt>
                <c:pt idx="1436">
                  <c:v>161.09399999999999</c:v>
                </c:pt>
                <c:pt idx="1437">
                  <c:v>161.203</c:v>
                </c:pt>
                <c:pt idx="1438">
                  <c:v>161.31200000000001</c:v>
                </c:pt>
                <c:pt idx="1439">
                  <c:v>161.43700000000001</c:v>
                </c:pt>
                <c:pt idx="1440">
                  <c:v>161.547</c:v>
                </c:pt>
                <c:pt idx="1441">
                  <c:v>161.65600000000001</c:v>
                </c:pt>
                <c:pt idx="1442">
                  <c:v>161.76599999999999</c:v>
                </c:pt>
                <c:pt idx="1443">
                  <c:v>161.89099999999999</c:v>
                </c:pt>
                <c:pt idx="1444">
                  <c:v>162</c:v>
                </c:pt>
                <c:pt idx="1445">
                  <c:v>162.10900000000001</c:v>
                </c:pt>
                <c:pt idx="1446">
                  <c:v>162.21899999999999</c:v>
                </c:pt>
                <c:pt idx="1447">
                  <c:v>162.328</c:v>
                </c:pt>
                <c:pt idx="1448">
                  <c:v>162.43700000000001</c:v>
                </c:pt>
                <c:pt idx="1449">
                  <c:v>162.56200000000001</c:v>
                </c:pt>
                <c:pt idx="1450">
                  <c:v>162.672</c:v>
                </c:pt>
                <c:pt idx="1451">
                  <c:v>162.78100000000001</c:v>
                </c:pt>
                <c:pt idx="1452">
                  <c:v>162.89099999999999</c:v>
                </c:pt>
                <c:pt idx="1453">
                  <c:v>163</c:v>
                </c:pt>
                <c:pt idx="1454">
                  <c:v>163.10900000000001</c:v>
                </c:pt>
                <c:pt idx="1455">
                  <c:v>163.21899999999999</c:v>
                </c:pt>
                <c:pt idx="1456">
                  <c:v>163.34399999999999</c:v>
                </c:pt>
                <c:pt idx="1457">
                  <c:v>163.453</c:v>
                </c:pt>
                <c:pt idx="1458">
                  <c:v>163.56200000000001</c:v>
                </c:pt>
                <c:pt idx="1459">
                  <c:v>163.672</c:v>
                </c:pt>
                <c:pt idx="1460">
                  <c:v>163.78100000000001</c:v>
                </c:pt>
                <c:pt idx="1461">
                  <c:v>163.90600000000001</c:v>
                </c:pt>
                <c:pt idx="1462">
                  <c:v>164.01599999999999</c:v>
                </c:pt>
                <c:pt idx="1463">
                  <c:v>164.125</c:v>
                </c:pt>
                <c:pt idx="1464">
                  <c:v>164.23400000000001</c:v>
                </c:pt>
                <c:pt idx="1465">
                  <c:v>164.35900000000001</c:v>
                </c:pt>
                <c:pt idx="1466">
                  <c:v>164.46899999999999</c:v>
                </c:pt>
                <c:pt idx="1467">
                  <c:v>164.578</c:v>
                </c:pt>
                <c:pt idx="1468">
                  <c:v>164.68700000000001</c:v>
                </c:pt>
                <c:pt idx="1469">
                  <c:v>164.797</c:v>
                </c:pt>
                <c:pt idx="1470">
                  <c:v>164.922</c:v>
                </c:pt>
                <c:pt idx="1471">
                  <c:v>165.03100000000001</c:v>
                </c:pt>
                <c:pt idx="1472">
                  <c:v>165.14099999999999</c:v>
                </c:pt>
                <c:pt idx="1473">
                  <c:v>165.25</c:v>
                </c:pt>
                <c:pt idx="1474">
                  <c:v>165.35900000000001</c:v>
                </c:pt>
                <c:pt idx="1475">
                  <c:v>165.46899999999999</c:v>
                </c:pt>
                <c:pt idx="1476">
                  <c:v>165.578</c:v>
                </c:pt>
                <c:pt idx="1477">
                  <c:v>165.703</c:v>
                </c:pt>
                <c:pt idx="1478">
                  <c:v>165.81200000000001</c:v>
                </c:pt>
                <c:pt idx="1479">
                  <c:v>165.922</c:v>
                </c:pt>
                <c:pt idx="1480">
                  <c:v>166.03100000000001</c:v>
                </c:pt>
                <c:pt idx="1481">
                  <c:v>166.14099999999999</c:v>
                </c:pt>
                <c:pt idx="1482">
                  <c:v>166.25</c:v>
                </c:pt>
                <c:pt idx="1483">
                  <c:v>166.35900000000001</c:v>
                </c:pt>
                <c:pt idx="1484">
                  <c:v>166.48400000000001</c:v>
                </c:pt>
                <c:pt idx="1485">
                  <c:v>166.59399999999999</c:v>
                </c:pt>
                <c:pt idx="1486">
                  <c:v>166.703</c:v>
                </c:pt>
                <c:pt idx="1487">
                  <c:v>166.81200000000001</c:v>
                </c:pt>
                <c:pt idx="1488">
                  <c:v>166.922</c:v>
                </c:pt>
                <c:pt idx="1489">
                  <c:v>167.03100000000001</c:v>
                </c:pt>
                <c:pt idx="1490">
                  <c:v>167.15600000000001</c:v>
                </c:pt>
                <c:pt idx="1491">
                  <c:v>167.26599999999999</c:v>
                </c:pt>
                <c:pt idx="1492">
                  <c:v>167.375</c:v>
                </c:pt>
                <c:pt idx="1493">
                  <c:v>167.48400000000001</c:v>
                </c:pt>
                <c:pt idx="1494">
                  <c:v>167.59399999999999</c:v>
                </c:pt>
                <c:pt idx="1495">
                  <c:v>167.703</c:v>
                </c:pt>
                <c:pt idx="1496">
                  <c:v>167.81200000000001</c:v>
                </c:pt>
                <c:pt idx="1497">
                  <c:v>167.93700000000001</c:v>
                </c:pt>
                <c:pt idx="1498">
                  <c:v>168.047</c:v>
                </c:pt>
                <c:pt idx="1499">
                  <c:v>168.15600000000001</c:v>
                </c:pt>
                <c:pt idx="1500">
                  <c:v>168.26599999999999</c:v>
                </c:pt>
                <c:pt idx="1501">
                  <c:v>168.375</c:v>
                </c:pt>
                <c:pt idx="1502">
                  <c:v>168.48400000000001</c:v>
                </c:pt>
                <c:pt idx="1503">
                  <c:v>168.60900000000001</c:v>
                </c:pt>
                <c:pt idx="1504">
                  <c:v>168.71899999999999</c:v>
                </c:pt>
                <c:pt idx="1505">
                  <c:v>168.828</c:v>
                </c:pt>
                <c:pt idx="1506">
                  <c:v>168.93700000000001</c:v>
                </c:pt>
                <c:pt idx="1507">
                  <c:v>169.06200000000001</c:v>
                </c:pt>
                <c:pt idx="1508">
                  <c:v>169.172</c:v>
                </c:pt>
                <c:pt idx="1509">
                  <c:v>169.28100000000001</c:v>
                </c:pt>
                <c:pt idx="1510">
                  <c:v>169.39099999999999</c:v>
                </c:pt>
                <c:pt idx="1511">
                  <c:v>169.5</c:v>
                </c:pt>
                <c:pt idx="1512">
                  <c:v>169.60900000000001</c:v>
                </c:pt>
                <c:pt idx="1513">
                  <c:v>169.71899999999999</c:v>
                </c:pt>
                <c:pt idx="1514">
                  <c:v>169.84399999999999</c:v>
                </c:pt>
                <c:pt idx="1515">
                  <c:v>169.953</c:v>
                </c:pt>
                <c:pt idx="1516">
                  <c:v>170.06200000000001</c:v>
                </c:pt>
                <c:pt idx="1517">
                  <c:v>170.172</c:v>
                </c:pt>
                <c:pt idx="1518">
                  <c:v>170.28100000000001</c:v>
                </c:pt>
                <c:pt idx="1519">
                  <c:v>170.40600000000001</c:v>
                </c:pt>
                <c:pt idx="1520">
                  <c:v>170.51599999999999</c:v>
                </c:pt>
                <c:pt idx="1521">
                  <c:v>170.625</c:v>
                </c:pt>
                <c:pt idx="1522">
                  <c:v>170.73400000000001</c:v>
                </c:pt>
                <c:pt idx="1523">
                  <c:v>170.84399999999999</c:v>
                </c:pt>
                <c:pt idx="1524">
                  <c:v>170.953</c:v>
                </c:pt>
                <c:pt idx="1525">
                  <c:v>171.06200000000001</c:v>
                </c:pt>
                <c:pt idx="1526">
                  <c:v>171.172</c:v>
                </c:pt>
                <c:pt idx="1527">
                  <c:v>171.297</c:v>
                </c:pt>
                <c:pt idx="1528">
                  <c:v>171.40600000000001</c:v>
                </c:pt>
                <c:pt idx="1529">
                  <c:v>171.51599999999999</c:v>
                </c:pt>
                <c:pt idx="1530">
                  <c:v>171.625</c:v>
                </c:pt>
                <c:pt idx="1531">
                  <c:v>171.75</c:v>
                </c:pt>
                <c:pt idx="1532">
                  <c:v>171.85900000000001</c:v>
                </c:pt>
                <c:pt idx="1533">
                  <c:v>171.96899999999999</c:v>
                </c:pt>
                <c:pt idx="1534">
                  <c:v>172.078</c:v>
                </c:pt>
                <c:pt idx="1535">
                  <c:v>172.18700000000001</c:v>
                </c:pt>
                <c:pt idx="1536">
                  <c:v>172.31200000000001</c:v>
                </c:pt>
                <c:pt idx="1537">
                  <c:v>172.422</c:v>
                </c:pt>
                <c:pt idx="1538">
                  <c:v>172.53100000000001</c:v>
                </c:pt>
                <c:pt idx="1539">
                  <c:v>172.64099999999999</c:v>
                </c:pt>
                <c:pt idx="1540">
                  <c:v>172.75</c:v>
                </c:pt>
                <c:pt idx="1541">
                  <c:v>172.85900000000001</c:v>
                </c:pt>
                <c:pt idx="1542">
                  <c:v>172.96899999999999</c:v>
                </c:pt>
                <c:pt idx="1543">
                  <c:v>173.09399999999999</c:v>
                </c:pt>
                <c:pt idx="1544">
                  <c:v>173.203</c:v>
                </c:pt>
                <c:pt idx="1545">
                  <c:v>173.31200000000001</c:v>
                </c:pt>
                <c:pt idx="1546">
                  <c:v>173.422</c:v>
                </c:pt>
                <c:pt idx="1547">
                  <c:v>173.53100000000001</c:v>
                </c:pt>
                <c:pt idx="1548">
                  <c:v>173.65600000000001</c:v>
                </c:pt>
                <c:pt idx="1549">
                  <c:v>173.76599999999999</c:v>
                </c:pt>
                <c:pt idx="1550">
                  <c:v>173.875</c:v>
                </c:pt>
                <c:pt idx="1551">
                  <c:v>173.98400000000001</c:v>
                </c:pt>
                <c:pt idx="1552">
                  <c:v>174.10900000000001</c:v>
                </c:pt>
                <c:pt idx="1553">
                  <c:v>174.21899999999999</c:v>
                </c:pt>
                <c:pt idx="1554">
                  <c:v>174.328</c:v>
                </c:pt>
                <c:pt idx="1555">
                  <c:v>174.43700000000001</c:v>
                </c:pt>
                <c:pt idx="1556">
                  <c:v>174.547</c:v>
                </c:pt>
                <c:pt idx="1557">
                  <c:v>174.65600000000001</c:v>
                </c:pt>
                <c:pt idx="1558">
                  <c:v>174.76599999999999</c:v>
                </c:pt>
                <c:pt idx="1559">
                  <c:v>174.875</c:v>
                </c:pt>
                <c:pt idx="1560">
                  <c:v>175</c:v>
                </c:pt>
                <c:pt idx="1561">
                  <c:v>175.10900000000001</c:v>
                </c:pt>
                <c:pt idx="1562">
                  <c:v>175.21899999999999</c:v>
                </c:pt>
                <c:pt idx="1563">
                  <c:v>175.328</c:v>
                </c:pt>
                <c:pt idx="1564">
                  <c:v>175.43700000000001</c:v>
                </c:pt>
                <c:pt idx="1565">
                  <c:v>175.56200000000001</c:v>
                </c:pt>
                <c:pt idx="1566">
                  <c:v>175.672</c:v>
                </c:pt>
                <c:pt idx="1567">
                  <c:v>175.78100000000001</c:v>
                </c:pt>
                <c:pt idx="1568">
                  <c:v>175.89099999999999</c:v>
                </c:pt>
                <c:pt idx="1569">
                  <c:v>176</c:v>
                </c:pt>
                <c:pt idx="1570">
                  <c:v>176.10900000000001</c:v>
                </c:pt>
                <c:pt idx="1571">
                  <c:v>176.21899999999999</c:v>
                </c:pt>
                <c:pt idx="1572">
                  <c:v>176.34399999999999</c:v>
                </c:pt>
                <c:pt idx="1573">
                  <c:v>176.453</c:v>
                </c:pt>
                <c:pt idx="1574">
                  <c:v>176.56200000000001</c:v>
                </c:pt>
                <c:pt idx="1575">
                  <c:v>176.672</c:v>
                </c:pt>
                <c:pt idx="1576">
                  <c:v>176.78100000000001</c:v>
                </c:pt>
                <c:pt idx="1577">
                  <c:v>176.90600000000001</c:v>
                </c:pt>
                <c:pt idx="1578">
                  <c:v>177.01599999999999</c:v>
                </c:pt>
                <c:pt idx="1579">
                  <c:v>177.125</c:v>
                </c:pt>
                <c:pt idx="1580">
                  <c:v>177.23400000000001</c:v>
                </c:pt>
                <c:pt idx="1581">
                  <c:v>177.34399999999999</c:v>
                </c:pt>
                <c:pt idx="1582">
                  <c:v>177.453</c:v>
                </c:pt>
                <c:pt idx="1583">
                  <c:v>177.578</c:v>
                </c:pt>
                <c:pt idx="1584">
                  <c:v>177.68700000000001</c:v>
                </c:pt>
                <c:pt idx="1585">
                  <c:v>177.797</c:v>
                </c:pt>
                <c:pt idx="1586">
                  <c:v>177.90600000000001</c:v>
                </c:pt>
                <c:pt idx="1587">
                  <c:v>178.01599999999999</c:v>
                </c:pt>
                <c:pt idx="1588">
                  <c:v>178.14099999999999</c:v>
                </c:pt>
                <c:pt idx="1589">
                  <c:v>178.25</c:v>
                </c:pt>
                <c:pt idx="1590">
                  <c:v>178.35900000000001</c:v>
                </c:pt>
                <c:pt idx="1591">
                  <c:v>178.46899999999999</c:v>
                </c:pt>
                <c:pt idx="1592">
                  <c:v>178.578</c:v>
                </c:pt>
                <c:pt idx="1593">
                  <c:v>178.68700000000001</c:v>
                </c:pt>
                <c:pt idx="1594">
                  <c:v>178.81200000000001</c:v>
                </c:pt>
                <c:pt idx="1595">
                  <c:v>178.922</c:v>
                </c:pt>
                <c:pt idx="1596">
                  <c:v>179.03100000000001</c:v>
                </c:pt>
                <c:pt idx="1597">
                  <c:v>179.14099999999999</c:v>
                </c:pt>
                <c:pt idx="1598">
                  <c:v>179.25</c:v>
                </c:pt>
                <c:pt idx="1599">
                  <c:v>179.35900000000001</c:v>
                </c:pt>
                <c:pt idx="1600">
                  <c:v>179.48400000000001</c:v>
                </c:pt>
                <c:pt idx="1601">
                  <c:v>179.59399999999999</c:v>
                </c:pt>
                <c:pt idx="1602">
                  <c:v>179.703</c:v>
                </c:pt>
                <c:pt idx="1603">
                  <c:v>179.81200000000001</c:v>
                </c:pt>
                <c:pt idx="1604">
                  <c:v>179.93700000000001</c:v>
                </c:pt>
                <c:pt idx="1605">
                  <c:v>180.047</c:v>
                </c:pt>
                <c:pt idx="1606">
                  <c:v>180.15600000000001</c:v>
                </c:pt>
                <c:pt idx="1607">
                  <c:v>180.26599999999999</c:v>
                </c:pt>
                <c:pt idx="1608">
                  <c:v>180.375</c:v>
                </c:pt>
                <c:pt idx="1609">
                  <c:v>180.48400000000001</c:v>
                </c:pt>
                <c:pt idx="1610">
                  <c:v>180.60900000000001</c:v>
                </c:pt>
                <c:pt idx="1611">
                  <c:v>180.71899999999999</c:v>
                </c:pt>
                <c:pt idx="1612">
                  <c:v>180.828</c:v>
                </c:pt>
                <c:pt idx="1613">
                  <c:v>180.93700000000001</c:v>
                </c:pt>
                <c:pt idx="1614">
                  <c:v>181.047</c:v>
                </c:pt>
                <c:pt idx="1615">
                  <c:v>181.15600000000001</c:v>
                </c:pt>
                <c:pt idx="1616">
                  <c:v>181.28100000000001</c:v>
                </c:pt>
                <c:pt idx="1617">
                  <c:v>181.39099999999999</c:v>
                </c:pt>
                <c:pt idx="1618">
                  <c:v>181.5</c:v>
                </c:pt>
                <c:pt idx="1619">
                  <c:v>181.60900000000001</c:v>
                </c:pt>
                <c:pt idx="1620">
                  <c:v>181.71899999999999</c:v>
                </c:pt>
                <c:pt idx="1621">
                  <c:v>181.828</c:v>
                </c:pt>
                <c:pt idx="1622">
                  <c:v>181.93700000000001</c:v>
                </c:pt>
                <c:pt idx="1623">
                  <c:v>182.047</c:v>
                </c:pt>
                <c:pt idx="1624">
                  <c:v>182.172</c:v>
                </c:pt>
                <c:pt idx="1625">
                  <c:v>182.28100000000001</c:v>
                </c:pt>
                <c:pt idx="1626">
                  <c:v>182.39099999999999</c:v>
                </c:pt>
                <c:pt idx="1627">
                  <c:v>182.5</c:v>
                </c:pt>
                <c:pt idx="1628">
                  <c:v>182.60900000000001</c:v>
                </c:pt>
                <c:pt idx="1629">
                  <c:v>182.73400000000001</c:v>
                </c:pt>
                <c:pt idx="1630">
                  <c:v>182.84399999999999</c:v>
                </c:pt>
                <c:pt idx="1631">
                  <c:v>182.953</c:v>
                </c:pt>
                <c:pt idx="1632">
                  <c:v>183.06200000000001</c:v>
                </c:pt>
                <c:pt idx="1633">
                  <c:v>183.172</c:v>
                </c:pt>
                <c:pt idx="1634">
                  <c:v>183.28100000000001</c:v>
                </c:pt>
                <c:pt idx="1635">
                  <c:v>183.39099999999999</c:v>
                </c:pt>
                <c:pt idx="1636">
                  <c:v>183.51599999999999</c:v>
                </c:pt>
                <c:pt idx="1637">
                  <c:v>183.625</c:v>
                </c:pt>
                <c:pt idx="1638">
                  <c:v>183.73400000000001</c:v>
                </c:pt>
                <c:pt idx="1639">
                  <c:v>183.84399999999999</c:v>
                </c:pt>
                <c:pt idx="1640">
                  <c:v>183.953</c:v>
                </c:pt>
                <c:pt idx="1641">
                  <c:v>184.06200000000001</c:v>
                </c:pt>
                <c:pt idx="1642">
                  <c:v>184.172</c:v>
                </c:pt>
                <c:pt idx="1643">
                  <c:v>184.297</c:v>
                </c:pt>
                <c:pt idx="1644">
                  <c:v>184.40600000000001</c:v>
                </c:pt>
                <c:pt idx="1645">
                  <c:v>184.51599999999999</c:v>
                </c:pt>
                <c:pt idx="1646">
                  <c:v>184.625</c:v>
                </c:pt>
                <c:pt idx="1647">
                  <c:v>184.73400000000001</c:v>
                </c:pt>
                <c:pt idx="1648">
                  <c:v>184.84399999999999</c:v>
                </c:pt>
                <c:pt idx="1649">
                  <c:v>184.953</c:v>
                </c:pt>
                <c:pt idx="1650">
                  <c:v>185.078</c:v>
                </c:pt>
                <c:pt idx="1651">
                  <c:v>185.18700000000001</c:v>
                </c:pt>
                <c:pt idx="1652">
                  <c:v>185.297</c:v>
                </c:pt>
                <c:pt idx="1653">
                  <c:v>185.40600000000001</c:v>
                </c:pt>
                <c:pt idx="1654">
                  <c:v>185.51599999999999</c:v>
                </c:pt>
                <c:pt idx="1655">
                  <c:v>185.64099999999999</c:v>
                </c:pt>
                <c:pt idx="1656">
                  <c:v>185.75</c:v>
                </c:pt>
                <c:pt idx="1657">
                  <c:v>185.85900000000001</c:v>
                </c:pt>
                <c:pt idx="1658">
                  <c:v>185.96899999999999</c:v>
                </c:pt>
                <c:pt idx="1659">
                  <c:v>186.078</c:v>
                </c:pt>
                <c:pt idx="1660">
                  <c:v>186.18700000000001</c:v>
                </c:pt>
                <c:pt idx="1661">
                  <c:v>186.31200000000001</c:v>
                </c:pt>
                <c:pt idx="1662">
                  <c:v>186.422</c:v>
                </c:pt>
                <c:pt idx="1663">
                  <c:v>186.53100000000001</c:v>
                </c:pt>
                <c:pt idx="1664">
                  <c:v>186.64099999999999</c:v>
                </c:pt>
                <c:pt idx="1665">
                  <c:v>186.75</c:v>
                </c:pt>
                <c:pt idx="1666">
                  <c:v>186.85900000000001</c:v>
                </c:pt>
                <c:pt idx="1667">
                  <c:v>186.98400000000001</c:v>
                </c:pt>
                <c:pt idx="1668">
                  <c:v>187.09399999999999</c:v>
                </c:pt>
                <c:pt idx="1669">
                  <c:v>187.203</c:v>
                </c:pt>
                <c:pt idx="1670">
                  <c:v>187.31200000000001</c:v>
                </c:pt>
                <c:pt idx="1671">
                  <c:v>187.422</c:v>
                </c:pt>
                <c:pt idx="1672">
                  <c:v>187.547</c:v>
                </c:pt>
                <c:pt idx="1673">
                  <c:v>187.65600000000001</c:v>
                </c:pt>
                <c:pt idx="1674">
                  <c:v>187.76599999999999</c:v>
                </c:pt>
                <c:pt idx="1675">
                  <c:v>187.875</c:v>
                </c:pt>
                <c:pt idx="1676">
                  <c:v>187.98400000000001</c:v>
                </c:pt>
                <c:pt idx="1677">
                  <c:v>188.09399999999999</c:v>
                </c:pt>
                <c:pt idx="1678">
                  <c:v>188.203</c:v>
                </c:pt>
                <c:pt idx="1679">
                  <c:v>188.328</c:v>
                </c:pt>
                <c:pt idx="1680">
                  <c:v>188.43700000000001</c:v>
                </c:pt>
                <c:pt idx="1681">
                  <c:v>188.547</c:v>
                </c:pt>
                <c:pt idx="1682">
                  <c:v>188.65600000000001</c:v>
                </c:pt>
                <c:pt idx="1683">
                  <c:v>188.76599999999999</c:v>
                </c:pt>
                <c:pt idx="1684">
                  <c:v>188.875</c:v>
                </c:pt>
                <c:pt idx="1685">
                  <c:v>189</c:v>
                </c:pt>
                <c:pt idx="1686">
                  <c:v>189.10900000000001</c:v>
                </c:pt>
                <c:pt idx="1687">
                  <c:v>189.21899999999999</c:v>
                </c:pt>
                <c:pt idx="1688">
                  <c:v>189.328</c:v>
                </c:pt>
                <c:pt idx="1689">
                  <c:v>189.43700000000001</c:v>
                </c:pt>
                <c:pt idx="1690">
                  <c:v>189.547</c:v>
                </c:pt>
                <c:pt idx="1691">
                  <c:v>189.65600000000001</c:v>
                </c:pt>
                <c:pt idx="1692">
                  <c:v>189.78100000000001</c:v>
                </c:pt>
                <c:pt idx="1693">
                  <c:v>189.89099999999999</c:v>
                </c:pt>
                <c:pt idx="1694">
                  <c:v>190</c:v>
                </c:pt>
                <c:pt idx="1695">
                  <c:v>190.10900000000001</c:v>
                </c:pt>
                <c:pt idx="1696">
                  <c:v>190.21899999999999</c:v>
                </c:pt>
                <c:pt idx="1697">
                  <c:v>190.328</c:v>
                </c:pt>
                <c:pt idx="1698">
                  <c:v>190.43700000000001</c:v>
                </c:pt>
                <c:pt idx="1699">
                  <c:v>190.56200000000001</c:v>
                </c:pt>
                <c:pt idx="1700">
                  <c:v>190.672</c:v>
                </c:pt>
                <c:pt idx="1701">
                  <c:v>190.78100000000001</c:v>
                </c:pt>
                <c:pt idx="1702">
                  <c:v>190.89099999999999</c:v>
                </c:pt>
                <c:pt idx="1703">
                  <c:v>191</c:v>
                </c:pt>
                <c:pt idx="1704">
                  <c:v>191.10900000000001</c:v>
                </c:pt>
                <c:pt idx="1705">
                  <c:v>191.23400000000001</c:v>
                </c:pt>
                <c:pt idx="1706">
                  <c:v>191.34399999999999</c:v>
                </c:pt>
                <c:pt idx="1707">
                  <c:v>191.453</c:v>
                </c:pt>
                <c:pt idx="1708">
                  <c:v>191.56200000000001</c:v>
                </c:pt>
                <c:pt idx="1709">
                  <c:v>191.672</c:v>
                </c:pt>
                <c:pt idx="1710">
                  <c:v>191.78100000000001</c:v>
                </c:pt>
                <c:pt idx="1711">
                  <c:v>191.89099999999999</c:v>
                </c:pt>
                <c:pt idx="1712">
                  <c:v>192.01599999999999</c:v>
                </c:pt>
                <c:pt idx="1713">
                  <c:v>192.125</c:v>
                </c:pt>
                <c:pt idx="1714">
                  <c:v>192.23400000000001</c:v>
                </c:pt>
                <c:pt idx="1715">
                  <c:v>192.35900000000001</c:v>
                </c:pt>
                <c:pt idx="1716">
                  <c:v>192.46899999999999</c:v>
                </c:pt>
                <c:pt idx="1717">
                  <c:v>192.578</c:v>
                </c:pt>
                <c:pt idx="1718">
                  <c:v>192.68700000000001</c:v>
                </c:pt>
                <c:pt idx="1719">
                  <c:v>192.797</c:v>
                </c:pt>
                <c:pt idx="1720">
                  <c:v>192.90600000000001</c:v>
                </c:pt>
                <c:pt idx="1721">
                  <c:v>193.01599999999999</c:v>
                </c:pt>
                <c:pt idx="1722">
                  <c:v>193.125</c:v>
                </c:pt>
                <c:pt idx="1723">
                  <c:v>193.25</c:v>
                </c:pt>
                <c:pt idx="1724">
                  <c:v>193.35900000000001</c:v>
                </c:pt>
                <c:pt idx="1725">
                  <c:v>193.46899999999999</c:v>
                </c:pt>
                <c:pt idx="1726">
                  <c:v>193.578</c:v>
                </c:pt>
                <c:pt idx="1727">
                  <c:v>193.68700000000001</c:v>
                </c:pt>
                <c:pt idx="1728">
                  <c:v>193.797</c:v>
                </c:pt>
                <c:pt idx="1729">
                  <c:v>193.922</c:v>
                </c:pt>
                <c:pt idx="1730">
                  <c:v>194.03100000000001</c:v>
                </c:pt>
                <c:pt idx="1731">
                  <c:v>194.14099999999999</c:v>
                </c:pt>
                <c:pt idx="1732">
                  <c:v>194.25</c:v>
                </c:pt>
                <c:pt idx="1733">
                  <c:v>194.35900000000001</c:v>
                </c:pt>
                <c:pt idx="1734">
                  <c:v>194.46899999999999</c:v>
                </c:pt>
                <c:pt idx="1735">
                  <c:v>194.578</c:v>
                </c:pt>
                <c:pt idx="1736">
                  <c:v>194.703</c:v>
                </c:pt>
                <c:pt idx="1737">
                  <c:v>194.81200000000001</c:v>
                </c:pt>
                <c:pt idx="1738">
                  <c:v>194.922</c:v>
                </c:pt>
                <c:pt idx="1739">
                  <c:v>195.03100000000001</c:v>
                </c:pt>
                <c:pt idx="1740">
                  <c:v>195.14099999999999</c:v>
                </c:pt>
                <c:pt idx="1741">
                  <c:v>195.25</c:v>
                </c:pt>
                <c:pt idx="1742">
                  <c:v>195.35900000000001</c:v>
                </c:pt>
                <c:pt idx="1743">
                  <c:v>195.46899999999999</c:v>
                </c:pt>
                <c:pt idx="1744">
                  <c:v>195.59399999999999</c:v>
                </c:pt>
                <c:pt idx="1745">
                  <c:v>195.703</c:v>
                </c:pt>
                <c:pt idx="1746">
                  <c:v>195.81200000000001</c:v>
                </c:pt>
                <c:pt idx="1747">
                  <c:v>195.922</c:v>
                </c:pt>
                <c:pt idx="1748">
                  <c:v>196.03100000000001</c:v>
                </c:pt>
                <c:pt idx="1749">
                  <c:v>196.14099999999999</c:v>
                </c:pt>
                <c:pt idx="1750">
                  <c:v>196.25</c:v>
                </c:pt>
                <c:pt idx="1751">
                  <c:v>196.375</c:v>
                </c:pt>
                <c:pt idx="1752">
                  <c:v>196.48400000000001</c:v>
                </c:pt>
                <c:pt idx="1753">
                  <c:v>196.59399999999999</c:v>
                </c:pt>
                <c:pt idx="1754">
                  <c:v>196.703</c:v>
                </c:pt>
                <c:pt idx="1755">
                  <c:v>196.81200000000001</c:v>
                </c:pt>
                <c:pt idx="1756">
                  <c:v>196.922</c:v>
                </c:pt>
                <c:pt idx="1757">
                  <c:v>197.03100000000001</c:v>
                </c:pt>
                <c:pt idx="1758">
                  <c:v>197.15600000000001</c:v>
                </c:pt>
                <c:pt idx="1759">
                  <c:v>197.26599999999999</c:v>
                </c:pt>
                <c:pt idx="1760">
                  <c:v>197.375</c:v>
                </c:pt>
                <c:pt idx="1761">
                  <c:v>197.48400000000001</c:v>
                </c:pt>
                <c:pt idx="1762">
                  <c:v>197.59399999999999</c:v>
                </c:pt>
                <c:pt idx="1763">
                  <c:v>197.703</c:v>
                </c:pt>
                <c:pt idx="1764">
                  <c:v>197.828</c:v>
                </c:pt>
                <c:pt idx="1765">
                  <c:v>197.93700000000001</c:v>
                </c:pt>
                <c:pt idx="1766">
                  <c:v>198.047</c:v>
                </c:pt>
                <c:pt idx="1767">
                  <c:v>198.15600000000001</c:v>
                </c:pt>
                <c:pt idx="1768">
                  <c:v>198.26599999999999</c:v>
                </c:pt>
                <c:pt idx="1769">
                  <c:v>198.375</c:v>
                </c:pt>
                <c:pt idx="1770">
                  <c:v>198.48400000000001</c:v>
                </c:pt>
                <c:pt idx="1771">
                  <c:v>198.60900000000001</c:v>
                </c:pt>
                <c:pt idx="1772">
                  <c:v>198.71899999999999</c:v>
                </c:pt>
                <c:pt idx="1773">
                  <c:v>198.828</c:v>
                </c:pt>
                <c:pt idx="1774">
                  <c:v>198.93700000000001</c:v>
                </c:pt>
                <c:pt idx="1775">
                  <c:v>199.047</c:v>
                </c:pt>
                <c:pt idx="1776">
                  <c:v>199.15600000000001</c:v>
                </c:pt>
                <c:pt idx="1777">
                  <c:v>199.26599999999999</c:v>
                </c:pt>
                <c:pt idx="1778">
                  <c:v>199.39099999999999</c:v>
                </c:pt>
                <c:pt idx="1779">
                  <c:v>199.5</c:v>
                </c:pt>
                <c:pt idx="1780">
                  <c:v>199.60900000000001</c:v>
                </c:pt>
                <c:pt idx="1781">
                  <c:v>199.71899999999999</c:v>
                </c:pt>
                <c:pt idx="1782">
                  <c:v>199.828</c:v>
                </c:pt>
                <c:pt idx="1783">
                  <c:v>199.953</c:v>
                </c:pt>
                <c:pt idx="1784">
                  <c:v>200.06200000000001</c:v>
                </c:pt>
                <c:pt idx="1785">
                  <c:v>200.172</c:v>
                </c:pt>
                <c:pt idx="1786">
                  <c:v>200.28100000000001</c:v>
                </c:pt>
                <c:pt idx="1787">
                  <c:v>200.39099999999999</c:v>
                </c:pt>
                <c:pt idx="1788">
                  <c:v>200.5</c:v>
                </c:pt>
                <c:pt idx="1789">
                  <c:v>200.60900000000001</c:v>
                </c:pt>
                <c:pt idx="1790">
                  <c:v>200.71899999999999</c:v>
                </c:pt>
                <c:pt idx="1791">
                  <c:v>200.84399999999999</c:v>
                </c:pt>
                <c:pt idx="1792">
                  <c:v>200.953</c:v>
                </c:pt>
                <c:pt idx="1793">
                  <c:v>201.06200000000001</c:v>
                </c:pt>
                <c:pt idx="1794">
                  <c:v>201.172</c:v>
                </c:pt>
                <c:pt idx="1795">
                  <c:v>201.28100000000001</c:v>
                </c:pt>
                <c:pt idx="1796">
                  <c:v>201.39099999999999</c:v>
                </c:pt>
                <c:pt idx="1797">
                  <c:v>201.5</c:v>
                </c:pt>
                <c:pt idx="1798">
                  <c:v>201.625</c:v>
                </c:pt>
                <c:pt idx="1799">
                  <c:v>201.73400000000001</c:v>
                </c:pt>
                <c:pt idx="1800">
                  <c:v>201.84399999999999</c:v>
                </c:pt>
                <c:pt idx="1801">
                  <c:v>201.953</c:v>
                </c:pt>
                <c:pt idx="1802">
                  <c:v>202.078</c:v>
                </c:pt>
                <c:pt idx="1803">
                  <c:v>202.18700000000001</c:v>
                </c:pt>
                <c:pt idx="1804">
                  <c:v>202.297</c:v>
                </c:pt>
                <c:pt idx="1805">
                  <c:v>202.40600000000001</c:v>
                </c:pt>
                <c:pt idx="1806">
                  <c:v>202.51599999999999</c:v>
                </c:pt>
                <c:pt idx="1807">
                  <c:v>202.625</c:v>
                </c:pt>
                <c:pt idx="1808">
                  <c:v>202.73400000000001</c:v>
                </c:pt>
                <c:pt idx="1809">
                  <c:v>202.85900000000001</c:v>
                </c:pt>
                <c:pt idx="1810">
                  <c:v>202.96899999999999</c:v>
                </c:pt>
                <c:pt idx="1811">
                  <c:v>203.078</c:v>
                </c:pt>
                <c:pt idx="1812">
                  <c:v>203.18700000000001</c:v>
                </c:pt>
                <c:pt idx="1813">
                  <c:v>203.297</c:v>
                </c:pt>
                <c:pt idx="1814">
                  <c:v>203.40600000000001</c:v>
                </c:pt>
                <c:pt idx="1815">
                  <c:v>203.51599999999999</c:v>
                </c:pt>
                <c:pt idx="1816">
                  <c:v>203.64099999999999</c:v>
                </c:pt>
                <c:pt idx="1817">
                  <c:v>203.75</c:v>
                </c:pt>
                <c:pt idx="1818">
                  <c:v>203.85900000000001</c:v>
                </c:pt>
                <c:pt idx="1819">
                  <c:v>203.96899999999999</c:v>
                </c:pt>
                <c:pt idx="1820">
                  <c:v>204.078</c:v>
                </c:pt>
                <c:pt idx="1821">
                  <c:v>204.203</c:v>
                </c:pt>
                <c:pt idx="1822">
                  <c:v>204.31200000000001</c:v>
                </c:pt>
                <c:pt idx="1823">
                  <c:v>204.422</c:v>
                </c:pt>
                <c:pt idx="1824">
                  <c:v>204.53100000000001</c:v>
                </c:pt>
                <c:pt idx="1825">
                  <c:v>204.64099999999999</c:v>
                </c:pt>
                <c:pt idx="1826">
                  <c:v>204.75</c:v>
                </c:pt>
                <c:pt idx="1827">
                  <c:v>204.875</c:v>
                </c:pt>
                <c:pt idx="1828">
                  <c:v>204.98400000000001</c:v>
                </c:pt>
                <c:pt idx="1829">
                  <c:v>205.09399999999999</c:v>
                </c:pt>
                <c:pt idx="1830">
                  <c:v>205.203</c:v>
                </c:pt>
                <c:pt idx="1831">
                  <c:v>205.31200000000001</c:v>
                </c:pt>
                <c:pt idx="1832">
                  <c:v>205.422</c:v>
                </c:pt>
                <c:pt idx="1833">
                  <c:v>205.53100000000001</c:v>
                </c:pt>
                <c:pt idx="1834">
                  <c:v>205.65600000000001</c:v>
                </c:pt>
                <c:pt idx="1835">
                  <c:v>205.76599999999999</c:v>
                </c:pt>
                <c:pt idx="1836">
                  <c:v>205.875</c:v>
                </c:pt>
                <c:pt idx="1837">
                  <c:v>205.98400000000001</c:v>
                </c:pt>
                <c:pt idx="1838">
                  <c:v>206.09399999999999</c:v>
                </c:pt>
                <c:pt idx="1839">
                  <c:v>206.203</c:v>
                </c:pt>
                <c:pt idx="1840">
                  <c:v>206.31200000000001</c:v>
                </c:pt>
                <c:pt idx="1841">
                  <c:v>206.43700000000001</c:v>
                </c:pt>
                <c:pt idx="1842">
                  <c:v>206.547</c:v>
                </c:pt>
                <c:pt idx="1843">
                  <c:v>206.65600000000001</c:v>
                </c:pt>
                <c:pt idx="1844">
                  <c:v>206.76599999999999</c:v>
                </c:pt>
                <c:pt idx="1845">
                  <c:v>206.875</c:v>
                </c:pt>
                <c:pt idx="1846">
                  <c:v>206.98400000000001</c:v>
                </c:pt>
                <c:pt idx="1847">
                  <c:v>207.09399999999999</c:v>
                </c:pt>
                <c:pt idx="1848">
                  <c:v>207.21899999999999</c:v>
                </c:pt>
                <c:pt idx="1849">
                  <c:v>207.328</c:v>
                </c:pt>
                <c:pt idx="1850">
                  <c:v>207.43700000000001</c:v>
                </c:pt>
                <c:pt idx="1851">
                  <c:v>207.547</c:v>
                </c:pt>
                <c:pt idx="1852">
                  <c:v>207.65600000000001</c:v>
                </c:pt>
                <c:pt idx="1853">
                  <c:v>207.78100000000001</c:v>
                </c:pt>
                <c:pt idx="1854">
                  <c:v>207.89099999999999</c:v>
                </c:pt>
                <c:pt idx="1855">
                  <c:v>208</c:v>
                </c:pt>
                <c:pt idx="1856">
                  <c:v>208.10900000000001</c:v>
                </c:pt>
                <c:pt idx="1857">
                  <c:v>208.21899999999999</c:v>
                </c:pt>
                <c:pt idx="1858">
                  <c:v>208.328</c:v>
                </c:pt>
                <c:pt idx="1859">
                  <c:v>208.43700000000001</c:v>
                </c:pt>
                <c:pt idx="1860">
                  <c:v>208.56200000000001</c:v>
                </c:pt>
                <c:pt idx="1861">
                  <c:v>208.672</c:v>
                </c:pt>
                <c:pt idx="1862">
                  <c:v>208.78100000000001</c:v>
                </c:pt>
                <c:pt idx="1863">
                  <c:v>208.89099999999999</c:v>
                </c:pt>
                <c:pt idx="1864">
                  <c:v>209</c:v>
                </c:pt>
                <c:pt idx="1865">
                  <c:v>209.125</c:v>
                </c:pt>
                <c:pt idx="1866">
                  <c:v>209.23400000000001</c:v>
                </c:pt>
                <c:pt idx="1867">
                  <c:v>209.34399999999999</c:v>
                </c:pt>
                <c:pt idx="1868">
                  <c:v>209.453</c:v>
                </c:pt>
                <c:pt idx="1869">
                  <c:v>209.56200000000001</c:v>
                </c:pt>
                <c:pt idx="1870">
                  <c:v>209.672</c:v>
                </c:pt>
                <c:pt idx="1871">
                  <c:v>209.78100000000001</c:v>
                </c:pt>
                <c:pt idx="1872">
                  <c:v>209.90600000000001</c:v>
                </c:pt>
                <c:pt idx="1873">
                  <c:v>210.01599999999999</c:v>
                </c:pt>
                <c:pt idx="1874">
                  <c:v>210.125</c:v>
                </c:pt>
                <c:pt idx="1875">
                  <c:v>210.23400000000001</c:v>
                </c:pt>
                <c:pt idx="1876">
                  <c:v>210.34399999999999</c:v>
                </c:pt>
                <c:pt idx="1877">
                  <c:v>210.46899999999999</c:v>
                </c:pt>
                <c:pt idx="1878">
                  <c:v>210.578</c:v>
                </c:pt>
                <c:pt idx="1879">
                  <c:v>210.68700000000001</c:v>
                </c:pt>
                <c:pt idx="1880">
                  <c:v>210.797</c:v>
                </c:pt>
                <c:pt idx="1881">
                  <c:v>210.90600000000001</c:v>
                </c:pt>
                <c:pt idx="1882">
                  <c:v>211.01599999999999</c:v>
                </c:pt>
                <c:pt idx="1883">
                  <c:v>211.14099999999999</c:v>
                </c:pt>
                <c:pt idx="1884">
                  <c:v>211.25</c:v>
                </c:pt>
                <c:pt idx="1885">
                  <c:v>211.35900000000001</c:v>
                </c:pt>
                <c:pt idx="1886">
                  <c:v>211.46899999999999</c:v>
                </c:pt>
                <c:pt idx="1887">
                  <c:v>211.578</c:v>
                </c:pt>
                <c:pt idx="1888">
                  <c:v>211.68700000000001</c:v>
                </c:pt>
                <c:pt idx="1889">
                  <c:v>211.797</c:v>
                </c:pt>
                <c:pt idx="1890">
                  <c:v>211.922</c:v>
                </c:pt>
                <c:pt idx="1891">
                  <c:v>212.03100000000001</c:v>
                </c:pt>
                <c:pt idx="1892">
                  <c:v>212.047</c:v>
                </c:pt>
                <c:pt idx="1893">
                  <c:v>212.14099999999999</c:v>
                </c:pt>
                <c:pt idx="1894">
                  <c:v>213.14099999999999</c:v>
                </c:pt>
                <c:pt idx="1895">
                  <c:v>214.14099999999999</c:v>
                </c:pt>
                <c:pt idx="1896">
                  <c:v>215.14099999999999</c:v>
                </c:pt>
                <c:pt idx="1897">
                  <c:v>216.14099999999999</c:v>
                </c:pt>
                <c:pt idx="1898">
                  <c:v>217.14099999999999</c:v>
                </c:pt>
                <c:pt idx="1899">
                  <c:v>218.14099999999999</c:v>
                </c:pt>
                <c:pt idx="1900">
                  <c:v>219.14099999999999</c:v>
                </c:pt>
                <c:pt idx="1901">
                  <c:v>220.14099999999999</c:v>
                </c:pt>
                <c:pt idx="1902">
                  <c:v>221.14099999999999</c:v>
                </c:pt>
                <c:pt idx="1903">
                  <c:v>222.14099999999999</c:v>
                </c:pt>
                <c:pt idx="1904">
                  <c:v>223.14099999999999</c:v>
                </c:pt>
                <c:pt idx="1905">
                  <c:v>224.14099999999999</c:v>
                </c:pt>
                <c:pt idx="1906">
                  <c:v>225.14099999999999</c:v>
                </c:pt>
                <c:pt idx="1907">
                  <c:v>226.14099999999999</c:v>
                </c:pt>
                <c:pt idx="1908">
                  <c:v>227.14099999999999</c:v>
                </c:pt>
                <c:pt idx="1909">
                  <c:v>228.14099999999999</c:v>
                </c:pt>
                <c:pt idx="1910">
                  <c:v>229.14099999999999</c:v>
                </c:pt>
                <c:pt idx="1911">
                  <c:v>230.14099999999999</c:v>
                </c:pt>
                <c:pt idx="1912">
                  <c:v>231.14099999999999</c:v>
                </c:pt>
                <c:pt idx="1913">
                  <c:v>232.14099999999999</c:v>
                </c:pt>
                <c:pt idx="1914">
                  <c:v>233.14099999999999</c:v>
                </c:pt>
                <c:pt idx="1915">
                  <c:v>234.14099999999999</c:v>
                </c:pt>
                <c:pt idx="1916">
                  <c:v>235.14099999999999</c:v>
                </c:pt>
                <c:pt idx="1917">
                  <c:v>236.14099999999999</c:v>
                </c:pt>
                <c:pt idx="1918">
                  <c:v>237.14099999999999</c:v>
                </c:pt>
                <c:pt idx="1919">
                  <c:v>238.14099999999999</c:v>
                </c:pt>
                <c:pt idx="1920">
                  <c:v>239.14099999999999</c:v>
                </c:pt>
                <c:pt idx="1921">
                  <c:v>240.14099999999999</c:v>
                </c:pt>
                <c:pt idx="1922">
                  <c:v>241.14099999999999</c:v>
                </c:pt>
                <c:pt idx="1923">
                  <c:v>242.14099999999999</c:v>
                </c:pt>
                <c:pt idx="1924">
                  <c:v>243.14099999999999</c:v>
                </c:pt>
                <c:pt idx="1925">
                  <c:v>244.14099999999999</c:v>
                </c:pt>
                <c:pt idx="1926">
                  <c:v>245.14099999999999</c:v>
                </c:pt>
                <c:pt idx="1927">
                  <c:v>246.14099999999999</c:v>
                </c:pt>
                <c:pt idx="1928">
                  <c:v>247.14099999999999</c:v>
                </c:pt>
                <c:pt idx="1929">
                  <c:v>248.14099999999999</c:v>
                </c:pt>
                <c:pt idx="1930">
                  <c:v>249.14099999999999</c:v>
                </c:pt>
                <c:pt idx="1931">
                  <c:v>250.14099999999999</c:v>
                </c:pt>
                <c:pt idx="1932">
                  <c:v>251.14099999999999</c:v>
                </c:pt>
                <c:pt idx="1933">
                  <c:v>252.14099999999999</c:v>
                </c:pt>
                <c:pt idx="1934">
                  <c:v>253.14099999999999</c:v>
                </c:pt>
                <c:pt idx="1935">
                  <c:v>254.14099999999999</c:v>
                </c:pt>
                <c:pt idx="1936">
                  <c:v>255.14099999999999</c:v>
                </c:pt>
                <c:pt idx="1937">
                  <c:v>256.14100000000002</c:v>
                </c:pt>
                <c:pt idx="1938">
                  <c:v>257.14100000000002</c:v>
                </c:pt>
                <c:pt idx="1939">
                  <c:v>258.14100000000002</c:v>
                </c:pt>
                <c:pt idx="1940">
                  <c:v>259.14100000000002</c:v>
                </c:pt>
                <c:pt idx="1941">
                  <c:v>260.14100000000002</c:v>
                </c:pt>
                <c:pt idx="1942">
                  <c:v>261.14100000000002</c:v>
                </c:pt>
                <c:pt idx="1943">
                  <c:v>262.14100000000002</c:v>
                </c:pt>
                <c:pt idx="1944">
                  <c:v>263.14100000000002</c:v>
                </c:pt>
                <c:pt idx="1945">
                  <c:v>264.14100000000002</c:v>
                </c:pt>
                <c:pt idx="1946">
                  <c:v>265.14100000000002</c:v>
                </c:pt>
                <c:pt idx="1947">
                  <c:v>266.14100000000002</c:v>
                </c:pt>
                <c:pt idx="1948">
                  <c:v>267.14100000000002</c:v>
                </c:pt>
                <c:pt idx="1949">
                  <c:v>268.14100000000002</c:v>
                </c:pt>
                <c:pt idx="1950">
                  <c:v>269.14100000000002</c:v>
                </c:pt>
                <c:pt idx="1951">
                  <c:v>270.14100000000002</c:v>
                </c:pt>
                <c:pt idx="1952">
                  <c:v>271.14100000000002</c:v>
                </c:pt>
                <c:pt idx="1953">
                  <c:v>272.14100000000002</c:v>
                </c:pt>
                <c:pt idx="1954">
                  <c:v>273.14100000000002</c:v>
                </c:pt>
                <c:pt idx="1955">
                  <c:v>274.14100000000002</c:v>
                </c:pt>
                <c:pt idx="1956">
                  <c:v>275.14100000000002</c:v>
                </c:pt>
                <c:pt idx="1957">
                  <c:v>276.14100000000002</c:v>
                </c:pt>
                <c:pt idx="1958">
                  <c:v>277.14100000000002</c:v>
                </c:pt>
                <c:pt idx="1959">
                  <c:v>278.14100000000002</c:v>
                </c:pt>
                <c:pt idx="1960">
                  <c:v>279.14100000000002</c:v>
                </c:pt>
                <c:pt idx="1961">
                  <c:v>280.14100000000002</c:v>
                </c:pt>
                <c:pt idx="1962">
                  <c:v>281.14100000000002</c:v>
                </c:pt>
                <c:pt idx="1963">
                  <c:v>282.14100000000002</c:v>
                </c:pt>
                <c:pt idx="1964">
                  <c:v>283.14100000000002</c:v>
                </c:pt>
                <c:pt idx="1965">
                  <c:v>284.14100000000002</c:v>
                </c:pt>
                <c:pt idx="1966">
                  <c:v>285.14100000000002</c:v>
                </c:pt>
                <c:pt idx="1967">
                  <c:v>286.14100000000002</c:v>
                </c:pt>
                <c:pt idx="1968">
                  <c:v>287.14100000000002</c:v>
                </c:pt>
                <c:pt idx="1969">
                  <c:v>288.14100000000002</c:v>
                </c:pt>
                <c:pt idx="1970">
                  <c:v>289.14100000000002</c:v>
                </c:pt>
                <c:pt idx="1971">
                  <c:v>290.14100000000002</c:v>
                </c:pt>
                <c:pt idx="1972">
                  <c:v>291.14100000000002</c:v>
                </c:pt>
                <c:pt idx="1973">
                  <c:v>292.14100000000002</c:v>
                </c:pt>
                <c:pt idx="1974">
                  <c:v>293.14100000000002</c:v>
                </c:pt>
                <c:pt idx="1975">
                  <c:v>294.14100000000002</c:v>
                </c:pt>
                <c:pt idx="1976">
                  <c:v>295.14100000000002</c:v>
                </c:pt>
                <c:pt idx="1977">
                  <c:v>296.14100000000002</c:v>
                </c:pt>
                <c:pt idx="1978">
                  <c:v>297.14100000000002</c:v>
                </c:pt>
                <c:pt idx="1979">
                  <c:v>298.14100000000002</c:v>
                </c:pt>
                <c:pt idx="1980">
                  <c:v>299.14100000000002</c:v>
                </c:pt>
                <c:pt idx="1981">
                  <c:v>300.14100000000002</c:v>
                </c:pt>
                <c:pt idx="1982">
                  <c:v>301.14100000000002</c:v>
                </c:pt>
                <c:pt idx="1983">
                  <c:v>302.14100000000002</c:v>
                </c:pt>
                <c:pt idx="1984">
                  <c:v>303.14100000000002</c:v>
                </c:pt>
                <c:pt idx="1985">
                  <c:v>304.14100000000002</c:v>
                </c:pt>
                <c:pt idx="1986">
                  <c:v>305.14100000000002</c:v>
                </c:pt>
                <c:pt idx="1987">
                  <c:v>306.14100000000002</c:v>
                </c:pt>
                <c:pt idx="1988">
                  <c:v>307.14100000000002</c:v>
                </c:pt>
                <c:pt idx="1989">
                  <c:v>308.14100000000002</c:v>
                </c:pt>
                <c:pt idx="1990">
                  <c:v>309.14100000000002</c:v>
                </c:pt>
                <c:pt idx="1991">
                  <c:v>310.14100000000002</c:v>
                </c:pt>
                <c:pt idx="1992">
                  <c:v>311.14100000000002</c:v>
                </c:pt>
                <c:pt idx="1993">
                  <c:v>312.14100000000002</c:v>
                </c:pt>
                <c:pt idx="1994">
                  <c:v>313.14100000000002</c:v>
                </c:pt>
                <c:pt idx="1995">
                  <c:v>314.14100000000002</c:v>
                </c:pt>
                <c:pt idx="1996">
                  <c:v>315.14100000000002</c:v>
                </c:pt>
                <c:pt idx="1997">
                  <c:v>316.14100000000002</c:v>
                </c:pt>
                <c:pt idx="1998">
                  <c:v>317.14100000000002</c:v>
                </c:pt>
                <c:pt idx="1999">
                  <c:v>318.14100000000002</c:v>
                </c:pt>
                <c:pt idx="2000">
                  <c:v>319.14100000000002</c:v>
                </c:pt>
                <c:pt idx="2001">
                  <c:v>320.14100000000002</c:v>
                </c:pt>
                <c:pt idx="2002">
                  <c:v>321.14100000000002</c:v>
                </c:pt>
                <c:pt idx="2003">
                  <c:v>322.14100000000002</c:v>
                </c:pt>
                <c:pt idx="2004">
                  <c:v>323.14100000000002</c:v>
                </c:pt>
                <c:pt idx="2005">
                  <c:v>324.14100000000002</c:v>
                </c:pt>
                <c:pt idx="2006">
                  <c:v>325.14100000000002</c:v>
                </c:pt>
                <c:pt idx="2007">
                  <c:v>326.14100000000002</c:v>
                </c:pt>
                <c:pt idx="2008">
                  <c:v>327.14100000000002</c:v>
                </c:pt>
                <c:pt idx="2009">
                  <c:v>328.14100000000002</c:v>
                </c:pt>
                <c:pt idx="2010">
                  <c:v>329.14100000000002</c:v>
                </c:pt>
                <c:pt idx="2011">
                  <c:v>330.14100000000002</c:v>
                </c:pt>
                <c:pt idx="2012">
                  <c:v>331.14100000000002</c:v>
                </c:pt>
                <c:pt idx="2013">
                  <c:v>332.14100000000002</c:v>
                </c:pt>
                <c:pt idx="2014">
                  <c:v>333.14100000000002</c:v>
                </c:pt>
                <c:pt idx="2015">
                  <c:v>334.14100000000002</c:v>
                </c:pt>
                <c:pt idx="2016">
                  <c:v>335.14100000000002</c:v>
                </c:pt>
                <c:pt idx="2017">
                  <c:v>336.14100000000002</c:v>
                </c:pt>
                <c:pt idx="2018">
                  <c:v>337.14100000000002</c:v>
                </c:pt>
                <c:pt idx="2019">
                  <c:v>338.14100000000002</c:v>
                </c:pt>
                <c:pt idx="2020">
                  <c:v>339.14100000000002</c:v>
                </c:pt>
                <c:pt idx="2021">
                  <c:v>340.14100000000002</c:v>
                </c:pt>
                <c:pt idx="2022">
                  <c:v>341.14100000000002</c:v>
                </c:pt>
                <c:pt idx="2023">
                  <c:v>342.14100000000002</c:v>
                </c:pt>
                <c:pt idx="2024">
                  <c:v>343.14100000000002</c:v>
                </c:pt>
                <c:pt idx="2025">
                  <c:v>344.14100000000002</c:v>
                </c:pt>
                <c:pt idx="2026">
                  <c:v>345.14100000000002</c:v>
                </c:pt>
                <c:pt idx="2027">
                  <c:v>346.14100000000002</c:v>
                </c:pt>
                <c:pt idx="2028">
                  <c:v>347.14100000000002</c:v>
                </c:pt>
                <c:pt idx="2029">
                  <c:v>348.14100000000002</c:v>
                </c:pt>
                <c:pt idx="2030">
                  <c:v>349.14100000000002</c:v>
                </c:pt>
                <c:pt idx="2031">
                  <c:v>350.14100000000002</c:v>
                </c:pt>
                <c:pt idx="2032">
                  <c:v>351.14100000000002</c:v>
                </c:pt>
                <c:pt idx="2033">
                  <c:v>352.14100000000002</c:v>
                </c:pt>
                <c:pt idx="2034">
                  <c:v>353.14100000000002</c:v>
                </c:pt>
                <c:pt idx="2035">
                  <c:v>354.14100000000002</c:v>
                </c:pt>
                <c:pt idx="2036">
                  <c:v>355.14100000000002</c:v>
                </c:pt>
                <c:pt idx="2037">
                  <c:v>356.14100000000002</c:v>
                </c:pt>
                <c:pt idx="2038">
                  <c:v>357.14100000000002</c:v>
                </c:pt>
                <c:pt idx="2039">
                  <c:v>358.14100000000002</c:v>
                </c:pt>
                <c:pt idx="2040">
                  <c:v>359.14100000000002</c:v>
                </c:pt>
                <c:pt idx="2041">
                  <c:v>360.14100000000002</c:v>
                </c:pt>
                <c:pt idx="2042">
                  <c:v>361.14100000000002</c:v>
                </c:pt>
                <c:pt idx="2043">
                  <c:v>362.14100000000002</c:v>
                </c:pt>
                <c:pt idx="2044">
                  <c:v>363.14100000000002</c:v>
                </c:pt>
                <c:pt idx="2045">
                  <c:v>364.14100000000002</c:v>
                </c:pt>
                <c:pt idx="2046">
                  <c:v>365.14100000000002</c:v>
                </c:pt>
                <c:pt idx="2047">
                  <c:v>366.14100000000002</c:v>
                </c:pt>
                <c:pt idx="2048">
                  <c:v>367.14100000000002</c:v>
                </c:pt>
                <c:pt idx="2049">
                  <c:v>368.14100000000002</c:v>
                </c:pt>
                <c:pt idx="2050">
                  <c:v>369.14100000000002</c:v>
                </c:pt>
                <c:pt idx="2051">
                  <c:v>370.14100000000002</c:v>
                </c:pt>
                <c:pt idx="2052">
                  <c:v>371.14100000000002</c:v>
                </c:pt>
                <c:pt idx="2053">
                  <c:v>372.14100000000002</c:v>
                </c:pt>
                <c:pt idx="2054">
                  <c:v>373.14100000000002</c:v>
                </c:pt>
                <c:pt idx="2055">
                  <c:v>374.14100000000002</c:v>
                </c:pt>
                <c:pt idx="2056">
                  <c:v>375.14100000000002</c:v>
                </c:pt>
                <c:pt idx="2057">
                  <c:v>376.14100000000002</c:v>
                </c:pt>
                <c:pt idx="2058">
                  <c:v>377.14100000000002</c:v>
                </c:pt>
                <c:pt idx="2059">
                  <c:v>378.14100000000002</c:v>
                </c:pt>
                <c:pt idx="2060">
                  <c:v>379.14100000000002</c:v>
                </c:pt>
                <c:pt idx="2061">
                  <c:v>380.14100000000002</c:v>
                </c:pt>
                <c:pt idx="2062">
                  <c:v>381.14100000000002</c:v>
                </c:pt>
                <c:pt idx="2063">
                  <c:v>382.14100000000002</c:v>
                </c:pt>
                <c:pt idx="2064">
                  <c:v>383.14100000000002</c:v>
                </c:pt>
                <c:pt idx="2065">
                  <c:v>384.14100000000002</c:v>
                </c:pt>
                <c:pt idx="2066">
                  <c:v>385.14100000000002</c:v>
                </c:pt>
                <c:pt idx="2067">
                  <c:v>386.14100000000002</c:v>
                </c:pt>
                <c:pt idx="2068">
                  <c:v>387.14100000000002</c:v>
                </c:pt>
                <c:pt idx="2069">
                  <c:v>388.14100000000002</c:v>
                </c:pt>
                <c:pt idx="2070">
                  <c:v>389.14100000000002</c:v>
                </c:pt>
                <c:pt idx="2071">
                  <c:v>390.14100000000002</c:v>
                </c:pt>
                <c:pt idx="2072">
                  <c:v>391.14100000000002</c:v>
                </c:pt>
                <c:pt idx="2073">
                  <c:v>392.14100000000002</c:v>
                </c:pt>
                <c:pt idx="2074">
                  <c:v>393.14100000000002</c:v>
                </c:pt>
                <c:pt idx="2075">
                  <c:v>394.14100000000002</c:v>
                </c:pt>
                <c:pt idx="2076">
                  <c:v>395.14100000000002</c:v>
                </c:pt>
                <c:pt idx="2077">
                  <c:v>396.14100000000002</c:v>
                </c:pt>
                <c:pt idx="2078">
                  <c:v>397.14100000000002</c:v>
                </c:pt>
                <c:pt idx="2079">
                  <c:v>398.14100000000002</c:v>
                </c:pt>
                <c:pt idx="2080">
                  <c:v>399.14100000000002</c:v>
                </c:pt>
                <c:pt idx="2081">
                  <c:v>400.14100000000002</c:v>
                </c:pt>
                <c:pt idx="2082">
                  <c:v>401.14100000000002</c:v>
                </c:pt>
                <c:pt idx="2083">
                  <c:v>402.14100000000002</c:v>
                </c:pt>
                <c:pt idx="2084">
                  <c:v>403.14100000000002</c:v>
                </c:pt>
                <c:pt idx="2085">
                  <c:v>404.14100000000002</c:v>
                </c:pt>
                <c:pt idx="2086">
                  <c:v>405.14100000000002</c:v>
                </c:pt>
                <c:pt idx="2087">
                  <c:v>406.14100000000002</c:v>
                </c:pt>
                <c:pt idx="2088">
                  <c:v>407.14100000000002</c:v>
                </c:pt>
                <c:pt idx="2089">
                  <c:v>408.14100000000002</c:v>
                </c:pt>
                <c:pt idx="2090">
                  <c:v>409.14100000000002</c:v>
                </c:pt>
                <c:pt idx="2091">
                  <c:v>410.14100000000002</c:v>
                </c:pt>
                <c:pt idx="2092">
                  <c:v>411.14100000000002</c:v>
                </c:pt>
                <c:pt idx="2093">
                  <c:v>412.14100000000002</c:v>
                </c:pt>
                <c:pt idx="2094">
                  <c:v>413.14100000000002</c:v>
                </c:pt>
                <c:pt idx="2095">
                  <c:v>414.14100000000002</c:v>
                </c:pt>
                <c:pt idx="2096">
                  <c:v>415.14100000000002</c:v>
                </c:pt>
                <c:pt idx="2097">
                  <c:v>416.14100000000002</c:v>
                </c:pt>
                <c:pt idx="2098">
                  <c:v>417.14100000000002</c:v>
                </c:pt>
                <c:pt idx="2099">
                  <c:v>418.14100000000002</c:v>
                </c:pt>
                <c:pt idx="2100">
                  <c:v>419.14100000000002</c:v>
                </c:pt>
                <c:pt idx="2101">
                  <c:v>420.14100000000002</c:v>
                </c:pt>
                <c:pt idx="2102">
                  <c:v>421.14100000000002</c:v>
                </c:pt>
                <c:pt idx="2103">
                  <c:v>422.14100000000002</c:v>
                </c:pt>
                <c:pt idx="2104">
                  <c:v>423.14100000000002</c:v>
                </c:pt>
                <c:pt idx="2105">
                  <c:v>424.14100000000002</c:v>
                </c:pt>
                <c:pt idx="2106">
                  <c:v>425.14100000000002</c:v>
                </c:pt>
                <c:pt idx="2107">
                  <c:v>426.14100000000002</c:v>
                </c:pt>
                <c:pt idx="2108">
                  <c:v>427.14100000000002</c:v>
                </c:pt>
                <c:pt idx="2109">
                  <c:v>428.14100000000002</c:v>
                </c:pt>
                <c:pt idx="2110">
                  <c:v>429.14100000000002</c:v>
                </c:pt>
                <c:pt idx="2111">
                  <c:v>430.14100000000002</c:v>
                </c:pt>
                <c:pt idx="2112">
                  <c:v>431.14100000000002</c:v>
                </c:pt>
                <c:pt idx="2113">
                  <c:v>432.14100000000002</c:v>
                </c:pt>
                <c:pt idx="2114">
                  <c:v>433.14100000000002</c:v>
                </c:pt>
                <c:pt idx="2115">
                  <c:v>434.14100000000002</c:v>
                </c:pt>
                <c:pt idx="2116">
                  <c:v>435.14100000000002</c:v>
                </c:pt>
                <c:pt idx="2117">
                  <c:v>436.14100000000002</c:v>
                </c:pt>
                <c:pt idx="2118">
                  <c:v>437.14100000000002</c:v>
                </c:pt>
                <c:pt idx="2119">
                  <c:v>438.14100000000002</c:v>
                </c:pt>
                <c:pt idx="2120">
                  <c:v>439.14100000000002</c:v>
                </c:pt>
                <c:pt idx="2121">
                  <c:v>440.14100000000002</c:v>
                </c:pt>
                <c:pt idx="2122">
                  <c:v>441.14100000000002</c:v>
                </c:pt>
                <c:pt idx="2123">
                  <c:v>442.14100000000002</c:v>
                </c:pt>
                <c:pt idx="2124">
                  <c:v>443.14100000000002</c:v>
                </c:pt>
                <c:pt idx="2125">
                  <c:v>444.14100000000002</c:v>
                </c:pt>
                <c:pt idx="2126">
                  <c:v>445.14100000000002</c:v>
                </c:pt>
                <c:pt idx="2127">
                  <c:v>446.14100000000002</c:v>
                </c:pt>
                <c:pt idx="2128">
                  <c:v>447.14100000000002</c:v>
                </c:pt>
                <c:pt idx="2129">
                  <c:v>448.14100000000002</c:v>
                </c:pt>
                <c:pt idx="2130">
                  <c:v>449.14100000000002</c:v>
                </c:pt>
                <c:pt idx="2131">
                  <c:v>450.14100000000002</c:v>
                </c:pt>
                <c:pt idx="2132">
                  <c:v>451.14100000000002</c:v>
                </c:pt>
                <c:pt idx="2133">
                  <c:v>452.14100000000002</c:v>
                </c:pt>
                <c:pt idx="2134">
                  <c:v>453.14100000000002</c:v>
                </c:pt>
                <c:pt idx="2135">
                  <c:v>454.14100000000002</c:v>
                </c:pt>
                <c:pt idx="2136">
                  <c:v>455.14100000000002</c:v>
                </c:pt>
                <c:pt idx="2137">
                  <c:v>456.14100000000002</c:v>
                </c:pt>
                <c:pt idx="2138">
                  <c:v>457.14100000000002</c:v>
                </c:pt>
                <c:pt idx="2139">
                  <c:v>458.14100000000002</c:v>
                </c:pt>
                <c:pt idx="2140">
                  <c:v>459.14100000000002</c:v>
                </c:pt>
                <c:pt idx="2141">
                  <c:v>460.14100000000002</c:v>
                </c:pt>
                <c:pt idx="2142">
                  <c:v>461.14100000000002</c:v>
                </c:pt>
                <c:pt idx="2143">
                  <c:v>462.14100000000002</c:v>
                </c:pt>
                <c:pt idx="2144">
                  <c:v>463.14100000000002</c:v>
                </c:pt>
                <c:pt idx="2145">
                  <c:v>464.14100000000002</c:v>
                </c:pt>
                <c:pt idx="2146">
                  <c:v>465.14100000000002</c:v>
                </c:pt>
                <c:pt idx="2147">
                  <c:v>466.14100000000002</c:v>
                </c:pt>
                <c:pt idx="2148">
                  <c:v>467.14100000000002</c:v>
                </c:pt>
                <c:pt idx="2149">
                  <c:v>468.14100000000002</c:v>
                </c:pt>
                <c:pt idx="2150">
                  <c:v>469.14100000000002</c:v>
                </c:pt>
                <c:pt idx="2151">
                  <c:v>470.14100000000002</c:v>
                </c:pt>
                <c:pt idx="2152">
                  <c:v>471.14100000000002</c:v>
                </c:pt>
                <c:pt idx="2153">
                  <c:v>472.14100000000002</c:v>
                </c:pt>
                <c:pt idx="2154">
                  <c:v>473.14100000000002</c:v>
                </c:pt>
                <c:pt idx="2155">
                  <c:v>474.14100000000002</c:v>
                </c:pt>
                <c:pt idx="2156">
                  <c:v>475.14100000000002</c:v>
                </c:pt>
                <c:pt idx="2157">
                  <c:v>476.14100000000002</c:v>
                </c:pt>
                <c:pt idx="2158">
                  <c:v>477.14100000000002</c:v>
                </c:pt>
                <c:pt idx="2159">
                  <c:v>478.14100000000002</c:v>
                </c:pt>
                <c:pt idx="2160">
                  <c:v>479.14100000000002</c:v>
                </c:pt>
                <c:pt idx="2161">
                  <c:v>480.14100000000002</c:v>
                </c:pt>
                <c:pt idx="2162">
                  <c:v>481.14100000000002</c:v>
                </c:pt>
                <c:pt idx="2163">
                  <c:v>482.14100000000002</c:v>
                </c:pt>
                <c:pt idx="2164">
                  <c:v>483.14100000000002</c:v>
                </c:pt>
                <c:pt idx="2165">
                  <c:v>484.14100000000002</c:v>
                </c:pt>
                <c:pt idx="2166">
                  <c:v>485.14100000000002</c:v>
                </c:pt>
                <c:pt idx="2167">
                  <c:v>486.14100000000002</c:v>
                </c:pt>
                <c:pt idx="2168">
                  <c:v>487.14100000000002</c:v>
                </c:pt>
                <c:pt idx="2169">
                  <c:v>488.14100000000002</c:v>
                </c:pt>
                <c:pt idx="2170">
                  <c:v>489.14100000000002</c:v>
                </c:pt>
                <c:pt idx="2171">
                  <c:v>490.14100000000002</c:v>
                </c:pt>
                <c:pt idx="2172">
                  <c:v>491.14100000000002</c:v>
                </c:pt>
                <c:pt idx="2173">
                  <c:v>492.14100000000002</c:v>
                </c:pt>
                <c:pt idx="2174">
                  <c:v>493.14100000000002</c:v>
                </c:pt>
                <c:pt idx="2175">
                  <c:v>494.14100000000002</c:v>
                </c:pt>
                <c:pt idx="2176">
                  <c:v>495.14100000000002</c:v>
                </c:pt>
                <c:pt idx="2177">
                  <c:v>496.14100000000002</c:v>
                </c:pt>
                <c:pt idx="2178">
                  <c:v>497.14100000000002</c:v>
                </c:pt>
                <c:pt idx="2179">
                  <c:v>498.14100000000002</c:v>
                </c:pt>
                <c:pt idx="2180">
                  <c:v>499.14100000000002</c:v>
                </c:pt>
                <c:pt idx="2181">
                  <c:v>500.14100000000002</c:v>
                </c:pt>
                <c:pt idx="2182">
                  <c:v>501.14100000000002</c:v>
                </c:pt>
                <c:pt idx="2183">
                  <c:v>502.14100000000002</c:v>
                </c:pt>
                <c:pt idx="2184">
                  <c:v>503.14100000000002</c:v>
                </c:pt>
                <c:pt idx="2185">
                  <c:v>504.14100000000002</c:v>
                </c:pt>
                <c:pt idx="2186">
                  <c:v>505.14100000000002</c:v>
                </c:pt>
                <c:pt idx="2187">
                  <c:v>506.14100000000002</c:v>
                </c:pt>
                <c:pt idx="2188">
                  <c:v>507.14100000000002</c:v>
                </c:pt>
                <c:pt idx="2189">
                  <c:v>508.14100000000002</c:v>
                </c:pt>
                <c:pt idx="2190">
                  <c:v>509.14100000000002</c:v>
                </c:pt>
                <c:pt idx="2191">
                  <c:v>510.14100000000002</c:v>
                </c:pt>
                <c:pt idx="2192">
                  <c:v>511.14100000000002</c:v>
                </c:pt>
                <c:pt idx="2193">
                  <c:v>512.14099999999996</c:v>
                </c:pt>
                <c:pt idx="2194">
                  <c:v>513.14099999999996</c:v>
                </c:pt>
                <c:pt idx="2195">
                  <c:v>514.14099999999996</c:v>
                </c:pt>
                <c:pt idx="2196">
                  <c:v>515.14099999999996</c:v>
                </c:pt>
                <c:pt idx="2197">
                  <c:v>516.14099999999996</c:v>
                </c:pt>
                <c:pt idx="2198">
                  <c:v>517.14099999999996</c:v>
                </c:pt>
                <c:pt idx="2199">
                  <c:v>518.14099999999996</c:v>
                </c:pt>
                <c:pt idx="2200">
                  <c:v>519.14099999999996</c:v>
                </c:pt>
                <c:pt idx="2201">
                  <c:v>520.14099999999996</c:v>
                </c:pt>
                <c:pt idx="2202">
                  <c:v>521.14099999999996</c:v>
                </c:pt>
                <c:pt idx="2203">
                  <c:v>522.14099999999996</c:v>
                </c:pt>
                <c:pt idx="2204">
                  <c:v>523.14099999999996</c:v>
                </c:pt>
                <c:pt idx="2205">
                  <c:v>524.14099999999996</c:v>
                </c:pt>
                <c:pt idx="2206">
                  <c:v>525.14099999999996</c:v>
                </c:pt>
                <c:pt idx="2207">
                  <c:v>526.14099999999996</c:v>
                </c:pt>
                <c:pt idx="2208">
                  <c:v>527.14099999999996</c:v>
                </c:pt>
                <c:pt idx="2209">
                  <c:v>528.14099999999996</c:v>
                </c:pt>
                <c:pt idx="2210">
                  <c:v>529.14099999999996</c:v>
                </c:pt>
                <c:pt idx="2211">
                  <c:v>530.14099999999996</c:v>
                </c:pt>
                <c:pt idx="2212">
                  <c:v>531.14099999999996</c:v>
                </c:pt>
                <c:pt idx="2213">
                  <c:v>532.14099999999996</c:v>
                </c:pt>
                <c:pt idx="2214">
                  <c:v>533.14099999999996</c:v>
                </c:pt>
                <c:pt idx="2215">
                  <c:v>534.14099999999996</c:v>
                </c:pt>
                <c:pt idx="2216">
                  <c:v>535.14099999999996</c:v>
                </c:pt>
                <c:pt idx="2217">
                  <c:v>536.14099999999996</c:v>
                </c:pt>
                <c:pt idx="2218">
                  <c:v>537.14099999999996</c:v>
                </c:pt>
                <c:pt idx="2219">
                  <c:v>538.14099999999996</c:v>
                </c:pt>
                <c:pt idx="2220">
                  <c:v>539.14099999999996</c:v>
                </c:pt>
                <c:pt idx="2221">
                  <c:v>540.14099999999996</c:v>
                </c:pt>
                <c:pt idx="2222">
                  <c:v>541.14099999999996</c:v>
                </c:pt>
                <c:pt idx="2223">
                  <c:v>542.14099999999996</c:v>
                </c:pt>
                <c:pt idx="2224">
                  <c:v>543.14099999999996</c:v>
                </c:pt>
                <c:pt idx="2225">
                  <c:v>544.14099999999996</c:v>
                </c:pt>
                <c:pt idx="2226">
                  <c:v>545.14099999999996</c:v>
                </c:pt>
                <c:pt idx="2227">
                  <c:v>546.14099999999996</c:v>
                </c:pt>
                <c:pt idx="2228">
                  <c:v>547.14099999999996</c:v>
                </c:pt>
                <c:pt idx="2229">
                  <c:v>548.14099999999996</c:v>
                </c:pt>
                <c:pt idx="2230">
                  <c:v>549.14099999999996</c:v>
                </c:pt>
                <c:pt idx="2231">
                  <c:v>550.14099999999996</c:v>
                </c:pt>
                <c:pt idx="2232">
                  <c:v>551.14099999999996</c:v>
                </c:pt>
                <c:pt idx="2233">
                  <c:v>552.14099999999996</c:v>
                </c:pt>
                <c:pt idx="2234">
                  <c:v>553.14099999999996</c:v>
                </c:pt>
                <c:pt idx="2235">
                  <c:v>554.14099999999996</c:v>
                </c:pt>
                <c:pt idx="2236">
                  <c:v>555.14099999999996</c:v>
                </c:pt>
                <c:pt idx="2237">
                  <c:v>556.14099999999996</c:v>
                </c:pt>
                <c:pt idx="2238">
                  <c:v>557.14099999999996</c:v>
                </c:pt>
                <c:pt idx="2239">
                  <c:v>558.14099999999996</c:v>
                </c:pt>
                <c:pt idx="2240">
                  <c:v>559.14099999999996</c:v>
                </c:pt>
                <c:pt idx="2241">
                  <c:v>560.14099999999996</c:v>
                </c:pt>
                <c:pt idx="2242">
                  <c:v>561.14099999999996</c:v>
                </c:pt>
                <c:pt idx="2243">
                  <c:v>562.14099999999996</c:v>
                </c:pt>
                <c:pt idx="2244">
                  <c:v>563.14099999999996</c:v>
                </c:pt>
                <c:pt idx="2245">
                  <c:v>564.14099999999996</c:v>
                </c:pt>
                <c:pt idx="2246">
                  <c:v>565.14099999999996</c:v>
                </c:pt>
                <c:pt idx="2247">
                  <c:v>566.14099999999996</c:v>
                </c:pt>
                <c:pt idx="2248">
                  <c:v>567.14099999999996</c:v>
                </c:pt>
                <c:pt idx="2249">
                  <c:v>568.14099999999996</c:v>
                </c:pt>
                <c:pt idx="2250">
                  <c:v>569.14099999999996</c:v>
                </c:pt>
                <c:pt idx="2251">
                  <c:v>570.14099999999996</c:v>
                </c:pt>
                <c:pt idx="2252">
                  <c:v>571.14099999999996</c:v>
                </c:pt>
                <c:pt idx="2253">
                  <c:v>572.14099999999996</c:v>
                </c:pt>
                <c:pt idx="2254">
                  <c:v>573.14099999999996</c:v>
                </c:pt>
                <c:pt idx="2255">
                  <c:v>574.14099999999996</c:v>
                </c:pt>
                <c:pt idx="2256">
                  <c:v>575.14099999999996</c:v>
                </c:pt>
                <c:pt idx="2257">
                  <c:v>576.14099999999996</c:v>
                </c:pt>
                <c:pt idx="2258">
                  <c:v>577.14099999999996</c:v>
                </c:pt>
                <c:pt idx="2259">
                  <c:v>578.14099999999996</c:v>
                </c:pt>
                <c:pt idx="2260">
                  <c:v>579.14099999999996</c:v>
                </c:pt>
                <c:pt idx="2261">
                  <c:v>580.14099999999996</c:v>
                </c:pt>
                <c:pt idx="2262">
                  <c:v>581.14099999999996</c:v>
                </c:pt>
                <c:pt idx="2263">
                  <c:v>582.14099999999996</c:v>
                </c:pt>
                <c:pt idx="2264">
                  <c:v>583.14099999999996</c:v>
                </c:pt>
                <c:pt idx="2265">
                  <c:v>584.14099999999996</c:v>
                </c:pt>
                <c:pt idx="2266">
                  <c:v>585.14099999999996</c:v>
                </c:pt>
                <c:pt idx="2267">
                  <c:v>586.14099999999996</c:v>
                </c:pt>
                <c:pt idx="2268">
                  <c:v>587.14099999999996</c:v>
                </c:pt>
                <c:pt idx="2269">
                  <c:v>588.14099999999996</c:v>
                </c:pt>
                <c:pt idx="2270">
                  <c:v>589.14099999999996</c:v>
                </c:pt>
                <c:pt idx="2271">
                  <c:v>590.14099999999996</c:v>
                </c:pt>
                <c:pt idx="2272">
                  <c:v>591.14099999999996</c:v>
                </c:pt>
                <c:pt idx="2273">
                  <c:v>592.14099999999996</c:v>
                </c:pt>
                <c:pt idx="2274">
                  <c:v>593.14099999999996</c:v>
                </c:pt>
                <c:pt idx="2275">
                  <c:v>594.14099999999996</c:v>
                </c:pt>
                <c:pt idx="2276">
                  <c:v>595.14099999999996</c:v>
                </c:pt>
                <c:pt idx="2277">
                  <c:v>596.14099999999996</c:v>
                </c:pt>
                <c:pt idx="2278">
                  <c:v>597.14099999999996</c:v>
                </c:pt>
                <c:pt idx="2279">
                  <c:v>598.14099999999996</c:v>
                </c:pt>
                <c:pt idx="2280">
                  <c:v>599.14099999999996</c:v>
                </c:pt>
                <c:pt idx="2281">
                  <c:v>600.14099999999996</c:v>
                </c:pt>
                <c:pt idx="2282">
                  <c:v>601.14099999999996</c:v>
                </c:pt>
                <c:pt idx="2283">
                  <c:v>602.14099999999996</c:v>
                </c:pt>
                <c:pt idx="2284">
                  <c:v>603.14099999999996</c:v>
                </c:pt>
                <c:pt idx="2285">
                  <c:v>604.14099999999996</c:v>
                </c:pt>
                <c:pt idx="2286">
                  <c:v>605.14099999999996</c:v>
                </c:pt>
                <c:pt idx="2287">
                  <c:v>606.14099999999996</c:v>
                </c:pt>
                <c:pt idx="2288">
                  <c:v>607.14099999999996</c:v>
                </c:pt>
                <c:pt idx="2289">
                  <c:v>608.14099999999996</c:v>
                </c:pt>
                <c:pt idx="2290">
                  <c:v>609.14099999999996</c:v>
                </c:pt>
                <c:pt idx="2291">
                  <c:v>610.14099999999996</c:v>
                </c:pt>
                <c:pt idx="2292">
                  <c:v>611.14099999999996</c:v>
                </c:pt>
                <c:pt idx="2293">
                  <c:v>612.14099999999996</c:v>
                </c:pt>
                <c:pt idx="2294">
                  <c:v>613.14099999999996</c:v>
                </c:pt>
                <c:pt idx="2295">
                  <c:v>614.14099999999996</c:v>
                </c:pt>
                <c:pt idx="2296">
                  <c:v>615.14099999999996</c:v>
                </c:pt>
                <c:pt idx="2297">
                  <c:v>616.14099999999996</c:v>
                </c:pt>
                <c:pt idx="2298">
                  <c:v>617.14099999999996</c:v>
                </c:pt>
                <c:pt idx="2299">
                  <c:v>618.14099999999996</c:v>
                </c:pt>
                <c:pt idx="2300">
                  <c:v>619.14099999999996</c:v>
                </c:pt>
                <c:pt idx="2301">
                  <c:v>620.14099999999996</c:v>
                </c:pt>
                <c:pt idx="2302">
                  <c:v>621.14099999999996</c:v>
                </c:pt>
                <c:pt idx="2303">
                  <c:v>622.14099999999996</c:v>
                </c:pt>
                <c:pt idx="2304">
                  <c:v>623.14099999999996</c:v>
                </c:pt>
                <c:pt idx="2305">
                  <c:v>624.14099999999996</c:v>
                </c:pt>
                <c:pt idx="2306">
                  <c:v>625.14099999999996</c:v>
                </c:pt>
                <c:pt idx="2307">
                  <c:v>626.14099999999996</c:v>
                </c:pt>
                <c:pt idx="2308">
                  <c:v>627.14099999999996</c:v>
                </c:pt>
                <c:pt idx="2309">
                  <c:v>628.14099999999996</c:v>
                </c:pt>
                <c:pt idx="2310">
                  <c:v>629.14099999999996</c:v>
                </c:pt>
                <c:pt idx="2311">
                  <c:v>630.14099999999996</c:v>
                </c:pt>
                <c:pt idx="2312">
                  <c:v>631.14099999999996</c:v>
                </c:pt>
                <c:pt idx="2313">
                  <c:v>632.14099999999996</c:v>
                </c:pt>
                <c:pt idx="2314">
                  <c:v>633.14099999999996</c:v>
                </c:pt>
                <c:pt idx="2315">
                  <c:v>634.14099999999996</c:v>
                </c:pt>
                <c:pt idx="2316">
                  <c:v>635.14099999999996</c:v>
                </c:pt>
                <c:pt idx="2317">
                  <c:v>636.14099999999996</c:v>
                </c:pt>
                <c:pt idx="2318">
                  <c:v>637.14099999999996</c:v>
                </c:pt>
                <c:pt idx="2319">
                  <c:v>638.14099999999996</c:v>
                </c:pt>
                <c:pt idx="2320">
                  <c:v>639.14099999999996</c:v>
                </c:pt>
                <c:pt idx="2321">
                  <c:v>640.14099999999996</c:v>
                </c:pt>
                <c:pt idx="2322">
                  <c:v>641.14099999999996</c:v>
                </c:pt>
                <c:pt idx="2323">
                  <c:v>642.14099999999996</c:v>
                </c:pt>
                <c:pt idx="2324">
                  <c:v>643.14099999999996</c:v>
                </c:pt>
                <c:pt idx="2325">
                  <c:v>644.14099999999996</c:v>
                </c:pt>
                <c:pt idx="2326">
                  <c:v>645.14099999999996</c:v>
                </c:pt>
                <c:pt idx="2327">
                  <c:v>646.14099999999996</c:v>
                </c:pt>
                <c:pt idx="2328">
                  <c:v>647.14099999999996</c:v>
                </c:pt>
                <c:pt idx="2329">
                  <c:v>648.14099999999996</c:v>
                </c:pt>
                <c:pt idx="2330">
                  <c:v>649.14099999999996</c:v>
                </c:pt>
                <c:pt idx="2331">
                  <c:v>650.14099999999996</c:v>
                </c:pt>
                <c:pt idx="2332">
                  <c:v>651.14099999999996</c:v>
                </c:pt>
                <c:pt idx="2333">
                  <c:v>652.14099999999996</c:v>
                </c:pt>
                <c:pt idx="2334">
                  <c:v>653.14099999999996</c:v>
                </c:pt>
                <c:pt idx="2335">
                  <c:v>654.14099999999996</c:v>
                </c:pt>
                <c:pt idx="2336">
                  <c:v>655.14099999999996</c:v>
                </c:pt>
                <c:pt idx="2337">
                  <c:v>656.14099999999996</c:v>
                </c:pt>
                <c:pt idx="2338">
                  <c:v>657.14099999999996</c:v>
                </c:pt>
                <c:pt idx="2339">
                  <c:v>658.14099999999996</c:v>
                </c:pt>
                <c:pt idx="2340">
                  <c:v>659.14099999999996</c:v>
                </c:pt>
                <c:pt idx="2341">
                  <c:v>660.14099999999996</c:v>
                </c:pt>
                <c:pt idx="2342">
                  <c:v>661.14099999999996</c:v>
                </c:pt>
                <c:pt idx="2343">
                  <c:v>662.14099999999996</c:v>
                </c:pt>
                <c:pt idx="2344">
                  <c:v>663.14099999999996</c:v>
                </c:pt>
                <c:pt idx="2345">
                  <c:v>664.14099999999996</c:v>
                </c:pt>
                <c:pt idx="2346">
                  <c:v>665.14099999999996</c:v>
                </c:pt>
                <c:pt idx="2347">
                  <c:v>666.14099999999996</c:v>
                </c:pt>
                <c:pt idx="2348">
                  <c:v>667.14099999999996</c:v>
                </c:pt>
                <c:pt idx="2349">
                  <c:v>668.14099999999996</c:v>
                </c:pt>
                <c:pt idx="2350">
                  <c:v>669.14099999999996</c:v>
                </c:pt>
                <c:pt idx="2351">
                  <c:v>670.14099999999996</c:v>
                </c:pt>
                <c:pt idx="2352">
                  <c:v>671.14099999999996</c:v>
                </c:pt>
                <c:pt idx="2353">
                  <c:v>672.14099999999996</c:v>
                </c:pt>
                <c:pt idx="2354">
                  <c:v>673.14099999999996</c:v>
                </c:pt>
                <c:pt idx="2355">
                  <c:v>674.14099999999996</c:v>
                </c:pt>
                <c:pt idx="2356">
                  <c:v>675.14099999999996</c:v>
                </c:pt>
                <c:pt idx="2357">
                  <c:v>676.14099999999996</c:v>
                </c:pt>
                <c:pt idx="2358">
                  <c:v>677.14099999999996</c:v>
                </c:pt>
                <c:pt idx="2359">
                  <c:v>678.14099999999996</c:v>
                </c:pt>
                <c:pt idx="2360">
                  <c:v>679.14099999999996</c:v>
                </c:pt>
                <c:pt idx="2361">
                  <c:v>680.14099999999996</c:v>
                </c:pt>
                <c:pt idx="2362">
                  <c:v>681.14099999999996</c:v>
                </c:pt>
                <c:pt idx="2363">
                  <c:v>682.14099999999996</c:v>
                </c:pt>
                <c:pt idx="2364">
                  <c:v>683.14099999999996</c:v>
                </c:pt>
                <c:pt idx="2365">
                  <c:v>684.14099999999996</c:v>
                </c:pt>
                <c:pt idx="2366">
                  <c:v>685.14099999999996</c:v>
                </c:pt>
                <c:pt idx="2367">
                  <c:v>686.14099999999996</c:v>
                </c:pt>
                <c:pt idx="2368">
                  <c:v>687.14099999999996</c:v>
                </c:pt>
                <c:pt idx="2369">
                  <c:v>688.14099999999996</c:v>
                </c:pt>
                <c:pt idx="2370">
                  <c:v>689.14099999999996</c:v>
                </c:pt>
                <c:pt idx="2371">
                  <c:v>690.14099999999996</c:v>
                </c:pt>
                <c:pt idx="2372">
                  <c:v>691.14099999999996</c:v>
                </c:pt>
                <c:pt idx="2373">
                  <c:v>692.14099999999996</c:v>
                </c:pt>
                <c:pt idx="2374">
                  <c:v>693.14099999999996</c:v>
                </c:pt>
                <c:pt idx="2375">
                  <c:v>694.14099999999996</c:v>
                </c:pt>
                <c:pt idx="2376">
                  <c:v>695.14099999999996</c:v>
                </c:pt>
                <c:pt idx="2377">
                  <c:v>696.14099999999996</c:v>
                </c:pt>
                <c:pt idx="2378">
                  <c:v>697.14099999999996</c:v>
                </c:pt>
                <c:pt idx="2379">
                  <c:v>698.14099999999996</c:v>
                </c:pt>
                <c:pt idx="2380">
                  <c:v>699.14099999999996</c:v>
                </c:pt>
                <c:pt idx="2381">
                  <c:v>700.14099999999996</c:v>
                </c:pt>
                <c:pt idx="2382">
                  <c:v>701.14099999999996</c:v>
                </c:pt>
                <c:pt idx="2383">
                  <c:v>702.14099999999996</c:v>
                </c:pt>
                <c:pt idx="2384">
                  <c:v>703.14099999999996</c:v>
                </c:pt>
                <c:pt idx="2385">
                  <c:v>704.14099999999996</c:v>
                </c:pt>
                <c:pt idx="2386">
                  <c:v>705.14099999999996</c:v>
                </c:pt>
                <c:pt idx="2387">
                  <c:v>706.14099999999996</c:v>
                </c:pt>
                <c:pt idx="2388">
                  <c:v>707.14099999999996</c:v>
                </c:pt>
                <c:pt idx="2389">
                  <c:v>708.14099999999996</c:v>
                </c:pt>
                <c:pt idx="2390">
                  <c:v>709.14099999999996</c:v>
                </c:pt>
                <c:pt idx="2391">
                  <c:v>710.14099999999996</c:v>
                </c:pt>
                <c:pt idx="2392">
                  <c:v>711.14099999999996</c:v>
                </c:pt>
                <c:pt idx="2393">
                  <c:v>712.14099999999996</c:v>
                </c:pt>
                <c:pt idx="2394">
                  <c:v>713.14099999999996</c:v>
                </c:pt>
                <c:pt idx="2395">
                  <c:v>714.14099999999996</c:v>
                </c:pt>
                <c:pt idx="2396">
                  <c:v>715.14099999999996</c:v>
                </c:pt>
                <c:pt idx="2397">
                  <c:v>716.14099999999996</c:v>
                </c:pt>
                <c:pt idx="2398">
                  <c:v>717.14099999999996</c:v>
                </c:pt>
                <c:pt idx="2399">
                  <c:v>718.14099999999996</c:v>
                </c:pt>
                <c:pt idx="2400">
                  <c:v>719.14099999999996</c:v>
                </c:pt>
                <c:pt idx="2401">
                  <c:v>720.14099999999996</c:v>
                </c:pt>
                <c:pt idx="2402">
                  <c:v>721.14099999999996</c:v>
                </c:pt>
                <c:pt idx="2403">
                  <c:v>722.14099999999996</c:v>
                </c:pt>
                <c:pt idx="2404">
                  <c:v>723.14099999999996</c:v>
                </c:pt>
                <c:pt idx="2405">
                  <c:v>724.14099999999996</c:v>
                </c:pt>
                <c:pt idx="2406">
                  <c:v>725.14099999999996</c:v>
                </c:pt>
                <c:pt idx="2407">
                  <c:v>726.14099999999996</c:v>
                </c:pt>
                <c:pt idx="2408">
                  <c:v>727.14099999999996</c:v>
                </c:pt>
                <c:pt idx="2409">
                  <c:v>728.14099999999996</c:v>
                </c:pt>
                <c:pt idx="2410">
                  <c:v>729.14099999999996</c:v>
                </c:pt>
                <c:pt idx="2411">
                  <c:v>730.14099999999996</c:v>
                </c:pt>
                <c:pt idx="2412">
                  <c:v>731.14099999999996</c:v>
                </c:pt>
                <c:pt idx="2413">
                  <c:v>732.14099999999996</c:v>
                </c:pt>
                <c:pt idx="2414">
                  <c:v>733.14099999999996</c:v>
                </c:pt>
                <c:pt idx="2415">
                  <c:v>734.14099999999996</c:v>
                </c:pt>
                <c:pt idx="2416">
                  <c:v>735.14099999999996</c:v>
                </c:pt>
                <c:pt idx="2417">
                  <c:v>736.14099999999996</c:v>
                </c:pt>
                <c:pt idx="2418">
                  <c:v>737.14099999999996</c:v>
                </c:pt>
                <c:pt idx="2419">
                  <c:v>738.14099999999996</c:v>
                </c:pt>
                <c:pt idx="2420">
                  <c:v>739.14099999999996</c:v>
                </c:pt>
                <c:pt idx="2421">
                  <c:v>740.14099999999996</c:v>
                </c:pt>
                <c:pt idx="2422">
                  <c:v>741.14099999999996</c:v>
                </c:pt>
                <c:pt idx="2423">
                  <c:v>742.14099999999996</c:v>
                </c:pt>
                <c:pt idx="2424">
                  <c:v>743.14099999999996</c:v>
                </c:pt>
                <c:pt idx="2425">
                  <c:v>744.14099999999996</c:v>
                </c:pt>
                <c:pt idx="2426">
                  <c:v>745.14099999999996</c:v>
                </c:pt>
                <c:pt idx="2427">
                  <c:v>746.14099999999996</c:v>
                </c:pt>
                <c:pt idx="2428">
                  <c:v>747.14099999999996</c:v>
                </c:pt>
                <c:pt idx="2429">
                  <c:v>748.14099999999996</c:v>
                </c:pt>
                <c:pt idx="2430">
                  <c:v>749.14099999999996</c:v>
                </c:pt>
                <c:pt idx="2431">
                  <c:v>750.14099999999996</c:v>
                </c:pt>
                <c:pt idx="2432">
                  <c:v>751.14099999999996</c:v>
                </c:pt>
                <c:pt idx="2433">
                  <c:v>752.14099999999996</c:v>
                </c:pt>
                <c:pt idx="2434">
                  <c:v>753.14099999999996</c:v>
                </c:pt>
                <c:pt idx="2435">
                  <c:v>754.14099999999996</c:v>
                </c:pt>
                <c:pt idx="2436">
                  <c:v>755.14099999999996</c:v>
                </c:pt>
                <c:pt idx="2437">
                  <c:v>756.14099999999996</c:v>
                </c:pt>
                <c:pt idx="2438">
                  <c:v>757.14099999999996</c:v>
                </c:pt>
                <c:pt idx="2439">
                  <c:v>758.14099999999996</c:v>
                </c:pt>
                <c:pt idx="2440">
                  <c:v>759.14099999999996</c:v>
                </c:pt>
                <c:pt idx="2441">
                  <c:v>760.14099999999996</c:v>
                </c:pt>
                <c:pt idx="2442">
                  <c:v>761.14099999999996</c:v>
                </c:pt>
                <c:pt idx="2443">
                  <c:v>762.14099999999996</c:v>
                </c:pt>
                <c:pt idx="2444">
                  <c:v>763.14099999999996</c:v>
                </c:pt>
                <c:pt idx="2445">
                  <c:v>764.14099999999996</c:v>
                </c:pt>
                <c:pt idx="2446">
                  <c:v>765.14099999999996</c:v>
                </c:pt>
                <c:pt idx="2447">
                  <c:v>766.14099999999996</c:v>
                </c:pt>
                <c:pt idx="2448">
                  <c:v>767.14099999999996</c:v>
                </c:pt>
                <c:pt idx="2449">
                  <c:v>768.14099999999996</c:v>
                </c:pt>
                <c:pt idx="2450">
                  <c:v>769.14099999999996</c:v>
                </c:pt>
                <c:pt idx="2451">
                  <c:v>770.14099999999996</c:v>
                </c:pt>
                <c:pt idx="2452">
                  <c:v>771.14099999999996</c:v>
                </c:pt>
                <c:pt idx="2453">
                  <c:v>772.14099999999996</c:v>
                </c:pt>
                <c:pt idx="2454">
                  <c:v>773.14099999999996</c:v>
                </c:pt>
                <c:pt idx="2455">
                  <c:v>774.14099999999996</c:v>
                </c:pt>
                <c:pt idx="2456">
                  <c:v>775.14099999999996</c:v>
                </c:pt>
                <c:pt idx="2457">
                  <c:v>776.14099999999996</c:v>
                </c:pt>
                <c:pt idx="2458">
                  <c:v>777.14099999999996</c:v>
                </c:pt>
                <c:pt idx="2459">
                  <c:v>778.14099999999996</c:v>
                </c:pt>
                <c:pt idx="2460">
                  <c:v>779.14099999999996</c:v>
                </c:pt>
                <c:pt idx="2461">
                  <c:v>780.14099999999996</c:v>
                </c:pt>
                <c:pt idx="2462">
                  <c:v>781.14099999999996</c:v>
                </c:pt>
                <c:pt idx="2463">
                  <c:v>782.14099999999996</c:v>
                </c:pt>
                <c:pt idx="2464">
                  <c:v>783.14099999999996</c:v>
                </c:pt>
                <c:pt idx="2465">
                  <c:v>784.14099999999996</c:v>
                </c:pt>
                <c:pt idx="2466">
                  <c:v>785.14099999999996</c:v>
                </c:pt>
                <c:pt idx="2467">
                  <c:v>786.14099999999996</c:v>
                </c:pt>
                <c:pt idx="2468">
                  <c:v>787.14099999999996</c:v>
                </c:pt>
                <c:pt idx="2469">
                  <c:v>788.14099999999996</c:v>
                </c:pt>
                <c:pt idx="2470">
                  <c:v>789.14099999999996</c:v>
                </c:pt>
                <c:pt idx="2471">
                  <c:v>790.14099999999996</c:v>
                </c:pt>
                <c:pt idx="2472">
                  <c:v>791.14099999999996</c:v>
                </c:pt>
                <c:pt idx="2473">
                  <c:v>792.14099999999996</c:v>
                </c:pt>
                <c:pt idx="2474">
                  <c:v>793.14099999999996</c:v>
                </c:pt>
                <c:pt idx="2475">
                  <c:v>794.14099999999996</c:v>
                </c:pt>
                <c:pt idx="2476">
                  <c:v>795.14099999999996</c:v>
                </c:pt>
                <c:pt idx="2477">
                  <c:v>796.14099999999996</c:v>
                </c:pt>
                <c:pt idx="2478">
                  <c:v>797.14099999999996</c:v>
                </c:pt>
                <c:pt idx="2479">
                  <c:v>798.14099999999996</c:v>
                </c:pt>
                <c:pt idx="2480">
                  <c:v>799.14099999999996</c:v>
                </c:pt>
                <c:pt idx="2481">
                  <c:v>800.14099999999996</c:v>
                </c:pt>
                <c:pt idx="2482">
                  <c:v>801.14099999999996</c:v>
                </c:pt>
                <c:pt idx="2483">
                  <c:v>802.14099999999996</c:v>
                </c:pt>
                <c:pt idx="2484">
                  <c:v>803.14099999999996</c:v>
                </c:pt>
                <c:pt idx="2485">
                  <c:v>804.14099999999996</c:v>
                </c:pt>
                <c:pt idx="2486">
                  <c:v>805.14099999999996</c:v>
                </c:pt>
                <c:pt idx="2487">
                  <c:v>806.14099999999996</c:v>
                </c:pt>
                <c:pt idx="2488">
                  <c:v>807.14099999999996</c:v>
                </c:pt>
                <c:pt idx="2489">
                  <c:v>808.14099999999996</c:v>
                </c:pt>
                <c:pt idx="2490">
                  <c:v>809.14099999999996</c:v>
                </c:pt>
                <c:pt idx="2491">
                  <c:v>810.14099999999996</c:v>
                </c:pt>
                <c:pt idx="2492">
                  <c:v>811.14099999999996</c:v>
                </c:pt>
                <c:pt idx="2493">
                  <c:v>812.14099999999996</c:v>
                </c:pt>
                <c:pt idx="2494">
                  <c:v>813.14099999999996</c:v>
                </c:pt>
                <c:pt idx="2495">
                  <c:v>814.14099999999996</c:v>
                </c:pt>
                <c:pt idx="2496">
                  <c:v>815.14099999999996</c:v>
                </c:pt>
                <c:pt idx="2497">
                  <c:v>816.14099999999996</c:v>
                </c:pt>
                <c:pt idx="2498">
                  <c:v>817.14099999999996</c:v>
                </c:pt>
                <c:pt idx="2499">
                  <c:v>818.14099999999996</c:v>
                </c:pt>
                <c:pt idx="2500">
                  <c:v>819.14099999999996</c:v>
                </c:pt>
                <c:pt idx="2501">
                  <c:v>820.14099999999996</c:v>
                </c:pt>
                <c:pt idx="2502">
                  <c:v>821.14099999999996</c:v>
                </c:pt>
                <c:pt idx="2503">
                  <c:v>822.14099999999996</c:v>
                </c:pt>
                <c:pt idx="2504">
                  <c:v>823.14099999999996</c:v>
                </c:pt>
                <c:pt idx="2505">
                  <c:v>824.14099999999996</c:v>
                </c:pt>
                <c:pt idx="2506">
                  <c:v>825.14099999999996</c:v>
                </c:pt>
                <c:pt idx="2507">
                  <c:v>826.14099999999996</c:v>
                </c:pt>
                <c:pt idx="2508">
                  <c:v>827.14099999999996</c:v>
                </c:pt>
                <c:pt idx="2509">
                  <c:v>828.14099999999996</c:v>
                </c:pt>
                <c:pt idx="2510">
                  <c:v>829.14099999999996</c:v>
                </c:pt>
                <c:pt idx="2511">
                  <c:v>830.14099999999996</c:v>
                </c:pt>
                <c:pt idx="2512">
                  <c:v>831.14099999999996</c:v>
                </c:pt>
                <c:pt idx="2513">
                  <c:v>832.14099999999996</c:v>
                </c:pt>
                <c:pt idx="2514">
                  <c:v>833.14099999999996</c:v>
                </c:pt>
                <c:pt idx="2515">
                  <c:v>834.14099999999996</c:v>
                </c:pt>
                <c:pt idx="2516">
                  <c:v>835.14099999999996</c:v>
                </c:pt>
                <c:pt idx="2517">
                  <c:v>836.14099999999996</c:v>
                </c:pt>
                <c:pt idx="2518">
                  <c:v>837.14099999999996</c:v>
                </c:pt>
                <c:pt idx="2519">
                  <c:v>838.14099999999996</c:v>
                </c:pt>
                <c:pt idx="2520">
                  <c:v>839.14099999999996</c:v>
                </c:pt>
                <c:pt idx="2521">
                  <c:v>840.14099999999996</c:v>
                </c:pt>
                <c:pt idx="2522">
                  <c:v>841.14099999999996</c:v>
                </c:pt>
                <c:pt idx="2523">
                  <c:v>842.14099999999996</c:v>
                </c:pt>
                <c:pt idx="2524">
                  <c:v>843.14099999999996</c:v>
                </c:pt>
                <c:pt idx="2525">
                  <c:v>844.14099999999996</c:v>
                </c:pt>
                <c:pt idx="2526">
                  <c:v>845.14099999999996</c:v>
                </c:pt>
                <c:pt idx="2527">
                  <c:v>846.14099999999996</c:v>
                </c:pt>
                <c:pt idx="2528">
                  <c:v>847.14099999999996</c:v>
                </c:pt>
                <c:pt idx="2529">
                  <c:v>848.14099999999996</c:v>
                </c:pt>
                <c:pt idx="2530">
                  <c:v>849.14099999999996</c:v>
                </c:pt>
                <c:pt idx="2531">
                  <c:v>850.14099999999996</c:v>
                </c:pt>
                <c:pt idx="2532">
                  <c:v>851.14099999999996</c:v>
                </c:pt>
                <c:pt idx="2533">
                  <c:v>852.14099999999996</c:v>
                </c:pt>
                <c:pt idx="2534">
                  <c:v>853.14099999999996</c:v>
                </c:pt>
                <c:pt idx="2535">
                  <c:v>854.14099999999996</c:v>
                </c:pt>
                <c:pt idx="2536">
                  <c:v>855.14099999999996</c:v>
                </c:pt>
                <c:pt idx="2537">
                  <c:v>856.14099999999996</c:v>
                </c:pt>
                <c:pt idx="2538">
                  <c:v>857.14099999999996</c:v>
                </c:pt>
                <c:pt idx="2539">
                  <c:v>858.14099999999996</c:v>
                </c:pt>
                <c:pt idx="2540">
                  <c:v>859.14099999999996</c:v>
                </c:pt>
                <c:pt idx="2541">
                  <c:v>860.14099999999996</c:v>
                </c:pt>
                <c:pt idx="2542">
                  <c:v>861.14099999999996</c:v>
                </c:pt>
                <c:pt idx="2543">
                  <c:v>862.14099999999996</c:v>
                </c:pt>
                <c:pt idx="2544">
                  <c:v>863.14099999999996</c:v>
                </c:pt>
                <c:pt idx="2545">
                  <c:v>864.14099999999996</c:v>
                </c:pt>
                <c:pt idx="2546">
                  <c:v>865.14099999999996</c:v>
                </c:pt>
                <c:pt idx="2547">
                  <c:v>866.14099999999996</c:v>
                </c:pt>
                <c:pt idx="2548">
                  <c:v>867.14099999999996</c:v>
                </c:pt>
                <c:pt idx="2549">
                  <c:v>868.14099999999996</c:v>
                </c:pt>
                <c:pt idx="2550">
                  <c:v>869.14099999999996</c:v>
                </c:pt>
                <c:pt idx="2551">
                  <c:v>870.14099999999996</c:v>
                </c:pt>
                <c:pt idx="2552">
                  <c:v>871.14099999999996</c:v>
                </c:pt>
                <c:pt idx="2553">
                  <c:v>872.14099999999996</c:v>
                </c:pt>
                <c:pt idx="2554">
                  <c:v>873.14099999999996</c:v>
                </c:pt>
                <c:pt idx="2555">
                  <c:v>874.14099999999996</c:v>
                </c:pt>
                <c:pt idx="2556">
                  <c:v>875.14099999999996</c:v>
                </c:pt>
                <c:pt idx="2557">
                  <c:v>876.14099999999996</c:v>
                </c:pt>
                <c:pt idx="2558">
                  <c:v>877.14099999999996</c:v>
                </c:pt>
                <c:pt idx="2559">
                  <c:v>878.14099999999996</c:v>
                </c:pt>
                <c:pt idx="2560">
                  <c:v>879.14099999999996</c:v>
                </c:pt>
                <c:pt idx="2561">
                  <c:v>880.14099999999996</c:v>
                </c:pt>
                <c:pt idx="2562">
                  <c:v>881.14099999999996</c:v>
                </c:pt>
                <c:pt idx="2563">
                  <c:v>882.14099999999996</c:v>
                </c:pt>
                <c:pt idx="2564">
                  <c:v>883.14099999999996</c:v>
                </c:pt>
                <c:pt idx="2565">
                  <c:v>884.14099999999996</c:v>
                </c:pt>
                <c:pt idx="2566">
                  <c:v>885.14099999999996</c:v>
                </c:pt>
                <c:pt idx="2567">
                  <c:v>886.14099999999996</c:v>
                </c:pt>
                <c:pt idx="2568">
                  <c:v>887.14099999999996</c:v>
                </c:pt>
                <c:pt idx="2569">
                  <c:v>888.14099999999996</c:v>
                </c:pt>
                <c:pt idx="2570">
                  <c:v>889.14099999999996</c:v>
                </c:pt>
                <c:pt idx="2571">
                  <c:v>890.14099999999996</c:v>
                </c:pt>
                <c:pt idx="2572">
                  <c:v>891.14099999999996</c:v>
                </c:pt>
                <c:pt idx="2573">
                  <c:v>892.14099999999996</c:v>
                </c:pt>
                <c:pt idx="2574">
                  <c:v>893.14099999999996</c:v>
                </c:pt>
                <c:pt idx="2575">
                  <c:v>894.14099999999996</c:v>
                </c:pt>
                <c:pt idx="2576">
                  <c:v>895.14099999999996</c:v>
                </c:pt>
                <c:pt idx="2577">
                  <c:v>896.14099999999996</c:v>
                </c:pt>
                <c:pt idx="2578">
                  <c:v>897.14099999999996</c:v>
                </c:pt>
                <c:pt idx="2579">
                  <c:v>898.14099999999996</c:v>
                </c:pt>
                <c:pt idx="2580">
                  <c:v>899.14099999999996</c:v>
                </c:pt>
                <c:pt idx="2581">
                  <c:v>900.14099999999996</c:v>
                </c:pt>
                <c:pt idx="2582">
                  <c:v>901.14099999999996</c:v>
                </c:pt>
                <c:pt idx="2583">
                  <c:v>902.14099999999996</c:v>
                </c:pt>
                <c:pt idx="2584">
                  <c:v>903.14099999999996</c:v>
                </c:pt>
                <c:pt idx="2585">
                  <c:v>904.14099999999996</c:v>
                </c:pt>
                <c:pt idx="2586">
                  <c:v>905.14099999999996</c:v>
                </c:pt>
                <c:pt idx="2587">
                  <c:v>906.14099999999996</c:v>
                </c:pt>
                <c:pt idx="2588">
                  <c:v>907.14099999999996</c:v>
                </c:pt>
                <c:pt idx="2589">
                  <c:v>908.14099999999996</c:v>
                </c:pt>
                <c:pt idx="2590">
                  <c:v>909.14099999999996</c:v>
                </c:pt>
                <c:pt idx="2591">
                  <c:v>910.14099999999996</c:v>
                </c:pt>
                <c:pt idx="2592">
                  <c:v>911.14099999999996</c:v>
                </c:pt>
                <c:pt idx="2593">
                  <c:v>912.14099999999996</c:v>
                </c:pt>
                <c:pt idx="2594">
                  <c:v>913.14099999999996</c:v>
                </c:pt>
                <c:pt idx="2595">
                  <c:v>914.14099999999996</c:v>
                </c:pt>
                <c:pt idx="2596">
                  <c:v>915.14099999999996</c:v>
                </c:pt>
                <c:pt idx="2597">
                  <c:v>916.14099999999996</c:v>
                </c:pt>
                <c:pt idx="2598">
                  <c:v>917.14099999999996</c:v>
                </c:pt>
                <c:pt idx="2599">
                  <c:v>918.14099999999996</c:v>
                </c:pt>
                <c:pt idx="2600">
                  <c:v>919.14099999999996</c:v>
                </c:pt>
                <c:pt idx="2601">
                  <c:v>920.14099999999996</c:v>
                </c:pt>
                <c:pt idx="2602">
                  <c:v>921.14099999999996</c:v>
                </c:pt>
                <c:pt idx="2603">
                  <c:v>922.14099999999996</c:v>
                </c:pt>
                <c:pt idx="2604">
                  <c:v>923.14099999999996</c:v>
                </c:pt>
                <c:pt idx="2605">
                  <c:v>924.14099999999996</c:v>
                </c:pt>
                <c:pt idx="2606">
                  <c:v>925.14099999999996</c:v>
                </c:pt>
                <c:pt idx="2607">
                  <c:v>926.14099999999996</c:v>
                </c:pt>
                <c:pt idx="2608">
                  <c:v>927.14099999999996</c:v>
                </c:pt>
                <c:pt idx="2609">
                  <c:v>928.14099999999996</c:v>
                </c:pt>
                <c:pt idx="2610">
                  <c:v>929.14099999999996</c:v>
                </c:pt>
                <c:pt idx="2611">
                  <c:v>930.14099999999996</c:v>
                </c:pt>
                <c:pt idx="2612">
                  <c:v>931.14099999999996</c:v>
                </c:pt>
                <c:pt idx="2613">
                  <c:v>932.14099999999996</c:v>
                </c:pt>
                <c:pt idx="2614">
                  <c:v>933.14099999999996</c:v>
                </c:pt>
                <c:pt idx="2615">
                  <c:v>934.14099999999996</c:v>
                </c:pt>
                <c:pt idx="2616">
                  <c:v>935.14099999999996</c:v>
                </c:pt>
                <c:pt idx="2617">
                  <c:v>936.14099999999996</c:v>
                </c:pt>
                <c:pt idx="2618">
                  <c:v>937.14099999999996</c:v>
                </c:pt>
                <c:pt idx="2619">
                  <c:v>938.14099999999996</c:v>
                </c:pt>
                <c:pt idx="2620">
                  <c:v>939.14099999999996</c:v>
                </c:pt>
                <c:pt idx="2621">
                  <c:v>940.14099999999996</c:v>
                </c:pt>
                <c:pt idx="2622">
                  <c:v>941.14099999999996</c:v>
                </c:pt>
                <c:pt idx="2623">
                  <c:v>942.14099999999996</c:v>
                </c:pt>
                <c:pt idx="2624">
                  <c:v>943.14099999999996</c:v>
                </c:pt>
                <c:pt idx="2625">
                  <c:v>944.14099999999996</c:v>
                </c:pt>
                <c:pt idx="2626">
                  <c:v>945.14099999999996</c:v>
                </c:pt>
                <c:pt idx="2627">
                  <c:v>946.14099999999996</c:v>
                </c:pt>
                <c:pt idx="2628">
                  <c:v>947.14099999999996</c:v>
                </c:pt>
                <c:pt idx="2629">
                  <c:v>948.14099999999996</c:v>
                </c:pt>
                <c:pt idx="2630">
                  <c:v>949.14099999999996</c:v>
                </c:pt>
                <c:pt idx="2631">
                  <c:v>950.14099999999996</c:v>
                </c:pt>
                <c:pt idx="2632">
                  <c:v>951.14099999999996</c:v>
                </c:pt>
                <c:pt idx="2633">
                  <c:v>952.14099999999996</c:v>
                </c:pt>
                <c:pt idx="2634">
                  <c:v>953.14099999999996</c:v>
                </c:pt>
                <c:pt idx="2635">
                  <c:v>954.14099999999996</c:v>
                </c:pt>
                <c:pt idx="2636">
                  <c:v>955.14099999999996</c:v>
                </c:pt>
                <c:pt idx="2637">
                  <c:v>956.14099999999996</c:v>
                </c:pt>
                <c:pt idx="2638">
                  <c:v>957.14099999999996</c:v>
                </c:pt>
                <c:pt idx="2639">
                  <c:v>958.14099999999996</c:v>
                </c:pt>
                <c:pt idx="2640">
                  <c:v>959.14099999999996</c:v>
                </c:pt>
                <c:pt idx="2641">
                  <c:v>960.14099999999996</c:v>
                </c:pt>
                <c:pt idx="2642">
                  <c:v>961.14099999999996</c:v>
                </c:pt>
                <c:pt idx="2643">
                  <c:v>962.14099999999996</c:v>
                </c:pt>
                <c:pt idx="2644">
                  <c:v>963.14099999999996</c:v>
                </c:pt>
                <c:pt idx="2645">
                  <c:v>964.14099999999996</c:v>
                </c:pt>
                <c:pt idx="2646">
                  <c:v>965.14099999999996</c:v>
                </c:pt>
                <c:pt idx="2647">
                  <c:v>966.14099999999996</c:v>
                </c:pt>
                <c:pt idx="2648">
                  <c:v>967.14099999999996</c:v>
                </c:pt>
                <c:pt idx="2649">
                  <c:v>968.14099999999996</c:v>
                </c:pt>
                <c:pt idx="2650">
                  <c:v>969.14099999999996</c:v>
                </c:pt>
                <c:pt idx="2651">
                  <c:v>970.14099999999996</c:v>
                </c:pt>
                <c:pt idx="2652">
                  <c:v>971.14099999999996</c:v>
                </c:pt>
                <c:pt idx="2653">
                  <c:v>972.14099999999996</c:v>
                </c:pt>
                <c:pt idx="2654">
                  <c:v>973.14099999999996</c:v>
                </c:pt>
                <c:pt idx="2655">
                  <c:v>974.14099999999996</c:v>
                </c:pt>
                <c:pt idx="2656">
                  <c:v>975.14099999999996</c:v>
                </c:pt>
                <c:pt idx="2657">
                  <c:v>976.14099999999996</c:v>
                </c:pt>
                <c:pt idx="2658">
                  <c:v>977.14099999999996</c:v>
                </c:pt>
                <c:pt idx="2659">
                  <c:v>978.14099999999996</c:v>
                </c:pt>
                <c:pt idx="2660">
                  <c:v>979.14099999999996</c:v>
                </c:pt>
                <c:pt idx="2661">
                  <c:v>980.14099999999996</c:v>
                </c:pt>
                <c:pt idx="2662">
                  <c:v>981.14099999999996</c:v>
                </c:pt>
                <c:pt idx="2663">
                  <c:v>982.14099999999996</c:v>
                </c:pt>
                <c:pt idx="2664">
                  <c:v>983.14099999999996</c:v>
                </c:pt>
                <c:pt idx="2665">
                  <c:v>984.14099999999996</c:v>
                </c:pt>
                <c:pt idx="2666">
                  <c:v>985.14099999999996</c:v>
                </c:pt>
                <c:pt idx="2667">
                  <c:v>986.14099999999996</c:v>
                </c:pt>
                <c:pt idx="2668">
                  <c:v>987.14099999999996</c:v>
                </c:pt>
                <c:pt idx="2669">
                  <c:v>988.14099999999996</c:v>
                </c:pt>
                <c:pt idx="2670">
                  <c:v>989.14099999999996</c:v>
                </c:pt>
                <c:pt idx="2671">
                  <c:v>990.14099999999996</c:v>
                </c:pt>
                <c:pt idx="2672">
                  <c:v>991.14099999999996</c:v>
                </c:pt>
                <c:pt idx="2673">
                  <c:v>992.14099999999996</c:v>
                </c:pt>
                <c:pt idx="2674">
                  <c:v>993.14099999999996</c:v>
                </c:pt>
                <c:pt idx="2675">
                  <c:v>994.14099999999996</c:v>
                </c:pt>
                <c:pt idx="2676">
                  <c:v>995.14099999999996</c:v>
                </c:pt>
                <c:pt idx="2677">
                  <c:v>996.14099999999996</c:v>
                </c:pt>
                <c:pt idx="2678">
                  <c:v>997.14099999999996</c:v>
                </c:pt>
                <c:pt idx="2679">
                  <c:v>998.14099999999996</c:v>
                </c:pt>
                <c:pt idx="2680">
                  <c:v>999.14099999999996</c:v>
                </c:pt>
                <c:pt idx="2681">
                  <c:v>1000.141</c:v>
                </c:pt>
                <c:pt idx="2682">
                  <c:v>1001.141</c:v>
                </c:pt>
                <c:pt idx="2683">
                  <c:v>1002.141</c:v>
                </c:pt>
                <c:pt idx="2684">
                  <c:v>1003.141</c:v>
                </c:pt>
                <c:pt idx="2685">
                  <c:v>1004.141</c:v>
                </c:pt>
                <c:pt idx="2686">
                  <c:v>1005.141</c:v>
                </c:pt>
                <c:pt idx="2687">
                  <c:v>1006.141</c:v>
                </c:pt>
                <c:pt idx="2688">
                  <c:v>1007.141</c:v>
                </c:pt>
                <c:pt idx="2689">
                  <c:v>1008.141</c:v>
                </c:pt>
                <c:pt idx="2690">
                  <c:v>1009.141</c:v>
                </c:pt>
                <c:pt idx="2691">
                  <c:v>1010.141</c:v>
                </c:pt>
                <c:pt idx="2692">
                  <c:v>1011.141</c:v>
                </c:pt>
                <c:pt idx="2693">
                  <c:v>1012.141</c:v>
                </c:pt>
                <c:pt idx="2694">
                  <c:v>1013.141</c:v>
                </c:pt>
                <c:pt idx="2695">
                  <c:v>1014.141</c:v>
                </c:pt>
                <c:pt idx="2696">
                  <c:v>1015.141</c:v>
                </c:pt>
                <c:pt idx="2697">
                  <c:v>1016.141</c:v>
                </c:pt>
                <c:pt idx="2698">
                  <c:v>1017.141</c:v>
                </c:pt>
                <c:pt idx="2699">
                  <c:v>1018.141</c:v>
                </c:pt>
                <c:pt idx="2700">
                  <c:v>1019.141</c:v>
                </c:pt>
                <c:pt idx="2701">
                  <c:v>1020.141</c:v>
                </c:pt>
                <c:pt idx="2702">
                  <c:v>1021.141</c:v>
                </c:pt>
                <c:pt idx="2703">
                  <c:v>1022.141</c:v>
                </c:pt>
                <c:pt idx="2704">
                  <c:v>1023.141</c:v>
                </c:pt>
                <c:pt idx="2705">
                  <c:v>1024.1410000000001</c:v>
                </c:pt>
                <c:pt idx="2706">
                  <c:v>1025.1410000000001</c:v>
                </c:pt>
                <c:pt idx="2707">
                  <c:v>1026.1410000000001</c:v>
                </c:pt>
                <c:pt idx="2708">
                  <c:v>1027.1410000000001</c:v>
                </c:pt>
                <c:pt idx="2709">
                  <c:v>1028.1410000000001</c:v>
                </c:pt>
                <c:pt idx="2710">
                  <c:v>1029.1410000000001</c:v>
                </c:pt>
                <c:pt idx="2711">
                  <c:v>1030.1410000000001</c:v>
                </c:pt>
                <c:pt idx="2712">
                  <c:v>1031.1410000000001</c:v>
                </c:pt>
                <c:pt idx="2713">
                  <c:v>1032.1410000000001</c:v>
                </c:pt>
                <c:pt idx="2714">
                  <c:v>1033.1410000000001</c:v>
                </c:pt>
                <c:pt idx="2715">
                  <c:v>1034.1410000000001</c:v>
                </c:pt>
                <c:pt idx="2716">
                  <c:v>1035.1410000000001</c:v>
                </c:pt>
                <c:pt idx="2717">
                  <c:v>1036.1410000000001</c:v>
                </c:pt>
                <c:pt idx="2718">
                  <c:v>1037.1410000000001</c:v>
                </c:pt>
                <c:pt idx="2719">
                  <c:v>1038.1410000000001</c:v>
                </c:pt>
                <c:pt idx="2720">
                  <c:v>1039.1410000000001</c:v>
                </c:pt>
                <c:pt idx="2721">
                  <c:v>1040.1410000000001</c:v>
                </c:pt>
                <c:pt idx="2722">
                  <c:v>1041.1410000000001</c:v>
                </c:pt>
                <c:pt idx="2723">
                  <c:v>1042.1410000000001</c:v>
                </c:pt>
                <c:pt idx="2724">
                  <c:v>1043.1410000000001</c:v>
                </c:pt>
                <c:pt idx="2725">
                  <c:v>1044.1410000000001</c:v>
                </c:pt>
                <c:pt idx="2726">
                  <c:v>1045.1410000000001</c:v>
                </c:pt>
                <c:pt idx="2727">
                  <c:v>1046.1410000000001</c:v>
                </c:pt>
                <c:pt idx="2728">
                  <c:v>1047.1410000000001</c:v>
                </c:pt>
                <c:pt idx="2729">
                  <c:v>1048.1410000000001</c:v>
                </c:pt>
                <c:pt idx="2730">
                  <c:v>1049.1410000000001</c:v>
                </c:pt>
                <c:pt idx="2731">
                  <c:v>1050.1410000000001</c:v>
                </c:pt>
                <c:pt idx="2732">
                  <c:v>1051.1410000000001</c:v>
                </c:pt>
                <c:pt idx="2733">
                  <c:v>1052.1410000000001</c:v>
                </c:pt>
                <c:pt idx="2734">
                  <c:v>1053.1410000000001</c:v>
                </c:pt>
                <c:pt idx="2735">
                  <c:v>1054.1410000000001</c:v>
                </c:pt>
                <c:pt idx="2736">
                  <c:v>1055.1410000000001</c:v>
                </c:pt>
                <c:pt idx="2737">
                  <c:v>1056.1410000000001</c:v>
                </c:pt>
                <c:pt idx="2738">
                  <c:v>1057.1410000000001</c:v>
                </c:pt>
                <c:pt idx="2739">
                  <c:v>1058.1410000000001</c:v>
                </c:pt>
                <c:pt idx="2740">
                  <c:v>1059.1410000000001</c:v>
                </c:pt>
                <c:pt idx="2741">
                  <c:v>1060.1410000000001</c:v>
                </c:pt>
                <c:pt idx="2742">
                  <c:v>1061.1410000000001</c:v>
                </c:pt>
                <c:pt idx="2743">
                  <c:v>1062.1410000000001</c:v>
                </c:pt>
                <c:pt idx="2744">
                  <c:v>1063.1410000000001</c:v>
                </c:pt>
                <c:pt idx="2745">
                  <c:v>1064.1410000000001</c:v>
                </c:pt>
                <c:pt idx="2746">
                  <c:v>1065.1410000000001</c:v>
                </c:pt>
                <c:pt idx="2747">
                  <c:v>1066.1410000000001</c:v>
                </c:pt>
                <c:pt idx="2748">
                  <c:v>1067.1410000000001</c:v>
                </c:pt>
                <c:pt idx="2749">
                  <c:v>1068.1410000000001</c:v>
                </c:pt>
                <c:pt idx="2750">
                  <c:v>1069.1410000000001</c:v>
                </c:pt>
                <c:pt idx="2751">
                  <c:v>1070.1410000000001</c:v>
                </c:pt>
                <c:pt idx="2752">
                  <c:v>1071.1410000000001</c:v>
                </c:pt>
                <c:pt idx="2753">
                  <c:v>1072.1410000000001</c:v>
                </c:pt>
                <c:pt idx="2754">
                  <c:v>1073.1410000000001</c:v>
                </c:pt>
                <c:pt idx="2755">
                  <c:v>1074.1410000000001</c:v>
                </c:pt>
                <c:pt idx="2756">
                  <c:v>1075.1410000000001</c:v>
                </c:pt>
                <c:pt idx="2757">
                  <c:v>1076.1410000000001</c:v>
                </c:pt>
                <c:pt idx="2758">
                  <c:v>1077.1410000000001</c:v>
                </c:pt>
                <c:pt idx="2759">
                  <c:v>1078.1410000000001</c:v>
                </c:pt>
                <c:pt idx="2760">
                  <c:v>1079.1410000000001</c:v>
                </c:pt>
                <c:pt idx="2761">
                  <c:v>1080.1410000000001</c:v>
                </c:pt>
                <c:pt idx="2762">
                  <c:v>1081.1410000000001</c:v>
                </c:pt>
                <c:pt idx="2763">
                  <c:v>1082.1410000000001</c:v>
                </c:pt>
                <c:pt idx="2764">
                  <c:v>1083.1410000000001</c:v>
                </c:pt>
                <c:pt idx="2765">
                  <c:v>1084.1410000000001</c:v>
                </c:pt>
                <c:pt idx="2766">
                  <c:v>1085.1410000000001</c:v>
                </c:pt>
                <c:pt idx="2767">
                  <c:v>1086.1410000000001</c:v>
                </c:pt>
                <c:pt idx="2768">
                  <c:v>1087.1410000000001</c:v>
                </c:pt>
                <c:pt idx="2769">
                  <c:v>1088.1410000000001</c:v>
                </c:pt>
                <c:pt idx="2770">
                  <c:v>1089.1410000000001</c:v>
                </c:pt>
                <c:pt idx="2771">
                  <c:v>1090.1410000000001</c:v>
                </c:pt>
                <c:pt idx="2772">
                  <c:v>1091.1410000000001</c:v>
                </c:pt>
                <c:pt idx="2773">
                  <c:v>1092.1410000000001</c:v>
                </c:pt>
                <c:pt idx="2774">
                  <c:v>1093.1410000000001</c:v>
                </c:pt>
                <c:pt idx="2775">
                  <c:v>1094.1410000000001</c:v>
                </c:pt>
                <c:pt idx="2776">
                  <c:v>1095.1410000000001</c:v>
                </c:pt>
                <c:pt idx="2777">
                  <c:v>1096.1410000000001</c:v>
                </c:pt>
                <c:pt idx="2778">
                  <c:v>1097.1410000000001</c:v>
                </c:pt>
                <c:pt idx="2779">
                  <c:v>1098.1410000000001</c:v>
                </c:pt>
                <c:pt idx="2780">
                  <c:v>1099.1410000000001</c:v>
                </c:pt>
                <c:pt idx="2781">
                  <c:v>1100.1410000000001</c:v>
                </c:pt>
                <c:pt idx="2782">
                  <c:v>1101.1410000000001</c:v>
                </c:pt>
                <c:pt idx="2783">
                  <c:v>1102.1410000000001</c:v>
                </c:pt>
                <c:pt idx="2784">
                  <c:v>1103.1410000000001</c:v>
                </c:pt>
                <c:pt idx="2785">
                  <c:v>1104.1410000000001</c:v>
                </c:pt>
                <c:pt idx="2786">
                  <c:v>1105.1410000000001</c:v>
                </c:pt>
                <c:pt idx="2787">
                  <c:v>1106.1410000000001</c:v>
                </c:pt>
                <c:pt idx="2788">
                  <c:v>1107.1410000000001</c:v>
                </c:pt>
                <c:pt idx="2789">
                  <c:v>1108.1410000000001</c:v>
                </c:pt>
                <c:pt idx="2790">
                  <c:v>1109.1410000000001</c:v>
                </c:pt>
                <c:pt idx="2791">
                  <c:v>1110.1410000000001</c:v>
                </c:pt>
                <c:pt idx="2792">
                  <c:v>1111.1410000000001</c:v>
                </c:pt>
                <c:pt idx="2793">
                  <c:v>1112.1410000000001</c:v>
                </c:pt>
                <c:pt idx="2794">
                  <c:v>1113.1410000000001</c:v>
                </c:pt>
                <c:pt idx="2795">
                  <c:v>1114.1410000000001</c:v>
                </c:pt>
                <c:pt idx="2796">
                  <c:v>1115.1410000000001</c:v>
                </c:pt>
                <c:pt idx="2797">
                  <c:v>1116.1410000000001</c:v>
                </c:pt>
                <c:pt idx="2798">
                  <c:v>1117.1410000000001</c:v>
                </c:pt>
                <c:pt idx="2799">
                  <c:v>1118.1410000000001</c:v>
                </c:pt>
                <c:pt idx="2800">
                  <c:v>1119.1410000000001</c:v>
                </c:pt>
                <c:pt idx="2801">
                  <c:v>1120.1410000000001</c:v>
                </c:pt>
                <c:pt idx="2802">
                  <c:v>1121.1410000000001</c:v>
                </c:pt>
                <c:pt idx="2803">
                  <c:v>1122.1410000000001</c:v>
                </c:pt>
                <c:pt idx="2804">
                  <c:v>1123.1410000000001</c:v>
                </c:pt>
                <c:pt idx="2805">
                  <c:v>1124.1410000000001</c:v>
                </c:pt>
                <c:pt idx="2806">
                  <c:v>1125.1410000000001</c:v>
                </c:pt>
                <c:pt idx="2807">
                  <c:v>1126.1410000000001</c:v>
                </c:pt>
                <c:pt idx="2808">
                  <c:v>1127.1410000000001</c:v>
                </c:pt>
                <c:pt idx="2809">
                  <c:v>1128.1410000000001</c:v>
                </c:pt>
                <c:pt idx="2810">
                  <c:v>1129.1410000000001</c:v>
                </c:pt>
                <c:pt idx="2811">
                  <c:v>1130.1410000000001</c:v>
                </c:pt>
                <c:pt idx="2812">
                  <c:v>1131.1410000000001</c:v>
                </c:pt>
                <c:pt idx="2813">
                  <c:v>1132.1410000000001</c:v>
                </c:pt>
                <c:pt idx="2814">
                  <c:v>1133.1410000000001</c:v>
                </c:pt>
                <c:pt idx="2815">
                  <c:v>1134.1410000000001</c:v>
                </c:pt>
                <c:pt idx="2816">
                  <c:v>1135.1410000000001</c:v>
                </c:pt>
                <c:pt idx="2817">
                  <c:v>1136.1410000000001</c:v>
                </c:pt>
                <c:pt idx="2818">
                  <c:v>1137.1410000000001</c:v>
                </c:pt>
                <c:pt idx="2819">
                  <c:v>1138.1410000000001</c:v>
                </c:pt>
                <c:pt idx="2820">
                  <c:v>1139.1410000000001</c:v>
                </c:pt>
                <c:pt idx="2821">
                  <c:v>1140.1410000000001</c:v>
                </c:pt>
                <c:pt idx="2822">
                  <c:v>1141.1410000000001</c:v>
                </c:pt>
                <c:pt idx="2823">
                  <c:v>1142.1410000000001</c:v>
                </c:pt>
                <c:pt idx="2824">
                  <c:v>1143.1410000000001</c:v>
                </c:pt>
                <c:pt idx="2825">
                  <c:v>1144.1410000000001</c:v>
                </c:pt>
                <c:pt idx="2826">
                  <c:v>1145.1410000000001</c:v>
                </c:pt>
                <c:pt idx="2827">
                  <c:v>1146.1410000000001</c:v>
                </c:pt>
                <c:pt idx="2828">
                  <c:v>1147.1410000000001</c:v>
                </c:pt>
                <c:pt idx="2829">
                  <c:v>1148.1410000000001</c:v>
                </c:pt>
                <c:pt idx="2830">
                  <c:v>1149.1410000000001</c:v>
                </c:pt>
                <c:pt idx="2831">
                  <c:v>1150.1410000000001</c:v>
                </c:pt>
                <c:pt idx="2832">
                  <c:v>1151.1410000000001</c:v>
                </c:pt>
                <c:pt idx="2833">
                  <c:v>1152.1410000000001</c:v>
                </c:pt>
                <c:pt idx="2834">
                  <c:v>1153.1410000000001</c:v>
                </c:pt>
                <c:pt idx="2835">
                  <c:v>1154.1410000000001</c:v>
                </c:pt>
                <c:pt idx="2836">
                  <c:v>1155.1410000000001</c:v>
                </c:pt>
                <c:pt idx="2837">
                  <c:v>1156.1410000000001</c:v>
                </c:pt>
                <c:pt idx="2838">
                  <c:v>1157.1410000000001</c:v>
                </c:pt>
                <c:pt idx="2839">
                  <c:v>1158.1410000000001</c:v>
                </c:pt>
                <c:pt idx="2840">
                  <c:v>1159.1410000000001</c:v>
                </c:pt>
                <c:pt idx="2841">
                  <c:v>1160.1410000000001</c:v>
                </c:pt>
                <c:pt idx="2842">
                  <c:v>1161.1410000000001</c:v>
                </c:pt>
                <c:pt idx="2843">
                  <c:v>1162.1410000000001</c:v>
                </c:pt>
                <c:pt idx="2844">
                  <c:v>1163.1410000000001</c:v>
                </c:pt>
                <c:pt idx="2845">
                  <c:v>1164.1410000000001</c:v>
                </c:pt>
                <c:pt idx="2846">
                  <c:v>1165.1410000000001</c:v>
                </c:pt>
                <c:pt idx="2847">
                  <c:v>1166.1410000000001</c:v>
                </c:pt>
                <c:pt idx="2848">
                  <c:v>1167.1410000000001</c:v>
                </c:pt>
                <c:pt idx="2849">
                  <c:v>1168.1410000000001</c:v>
                </c:pt>
                <c:pt idx="2850">
                  <c:v>1169.1410000000001</c:v>
                </c:pt>
                <c:pt idx="2851">
                  <c:v>1170.1410000000001</c:v>
                </c:pt>
                <c:pt idx="2852">
                  <c:v>1171.1410000000001</c:v>
                </c:pt>
                <c:pt idx="2853">
                  <c:v>1172.1410000000001</c:v>
                </c:pt>
                <c:pt idx="2854">
                  <c:v>1173.1410000000001</c:v>
                </c:pt>
                <c:pt idx="2855">
                  <c:v>1174.1410000000001</c:v>
                </c:pt>
                <c:pt idx="2856">
                  <c:v>1175.1410000000001</c:v>
                </c:pt>
                <c:pt idx="2857">
                  <c:v>1176.1410000000001</c:v>
                </c:pt>
                <c:pt idx="2858">
                  <c:v>1177.1410000000001</c:v>
                </c:pt>
                <c:pt idx="2859">
                  <c:v>1178.1410000000001</c:v>
                </c:pt>
                <c:pt idx="2860">
                  <c:v>1179.1410000000001</c:v>
                </c:pt>
                <c:pt idx="2861">
                  <c:v>1180.1410000000001</c:v>
                </c:pt>
                <c:pt idx="2862">
                  <c:v>1181.1410000000001</c:v>
                </c:pt>
                <c:pt idx="2863">
                  <c:v>1182.1410000000001</c:v>
                </c:pt>
                <c:pt idx="2864">
                  <c:v>1183.1410000000001</c:v>
                </c:pt>
                <c:pt idx="2865">
                  <c:v>1184.1410000000001</c:v>
                </c:pt>
                <c:pt idx="2866">
                  <c:v>1185.1410000000001</c:v>
                </c:pt>
                <c:pt idx="2867">
                  <c:v>1186.1410000000001</c:v>
                </c:pt>
                <c:pt idx="2868">
                  <c:v>1187.1410000000001</c:v>
                </c:pt>
                <c:pt idx="2869">
                  <c:v>1188.1410000000001</c:v>
                </c:pt>
                <c:pt idx="2870">
                  <c:v>1189.1410000000001</c:v>
                </c:pt>
                <c:pt idx="2871">
                  <c:v>1190.1410000000001</c:v>
                </c:pt>
                <c:pt idx="2872">
                  <c:v>1191.1410000000001</c:v>
                </c:pt>
                <c:pt idx="2873">
                  <c:v>1192.1410000000001</c:v>
                </c:pt>
                <c:pt idx="2874">
                  <c:v>1193.1410000000001</c:v>
                </c:pt>
                <c:pt idx="2875">
                  <c:v>1194.1410000000001</c:v>
                </c:pt>
                <c:pt idx="2876">
                  <c:v>1195.1410000000001</c:v>
                </c:pt>
                <c:pt idx="2877">
                  <c:v>1196.1410000000001</c:v>
                </c:pt>
                <c:pt idx="2878">
                  <c:v>1197.1410000000001</c:v>
                </c:pt>
                <c:pt idx="2879">
                  <c:v>1198.1410000000001</c:v>
                </c:pt>
                <c:pt idx="2880">
                  <c:v>1199.1410000000001</c:v>
                </c:pt>
                <c:pt idx="2881">
                  <c:v>1200.1410000000001</c:v>
                </c:pt>
                <c:pt idx="2882">
                  <c:v>1201.1410000000001</c:v>
                </c:pt>
                <c:pt idx="2883">
                  <c:v>1202.1410000000001</c:v>
                </c:pt>
                <c:pt idx="2884">
                  <c:v>1203.1410000000001</c:v>
                </c:pt>
                <c:pt idx="2885">
                  <c:v>1204.1410000000001</c:v>
                </c:pt>
                <c:pt idx="2886">
                  <c:v>1205.1410000000001</c:v>
                </c:pt>
                <c:pt idx="2887">
                  <c:v>1206.1410000000001</c:v>
                </c:pt>
                <c:pt idx="2888">
                  <c:v>1207.1410000000001</c:v>
                </c:pt>
                <c:pt idx="2889">
                  <c:v>1208.1410000000001</c:v>
                </c:pt>
                <c:pt idx="2890">
                  <c:v>1209.1410000000001</c:v>
                </c:pt>
                <c:pt idx="2891">
                  <c:v>1210.1410000000001</c:v>
                </c:pt>
                <c:pt idx="2892">
                  <c:v>1211.1410000000001</c:v>
                </c:pt>
                <c:pt idx="2893">
                  <c:v>1212.1410000000001</c:v>
                </c:pt>
                <c:pt idx="2894">
                  <c:v>1213.1410000000001</c:v>
                </c:pt>
                <c:pt idx="2895">
                  <c:v>1214.1410000000001</c:v>
                </c:pt>
                <c:pt idx="2896">
                  <c:v>1215.1410000000001</c:v>
                </c:pt>
                <c:pt idx="2897">
                  <c:v>1216.1410000000001</c:v>
                </c:pt>
                <c:pt idx="2898">
                  <c:v>1217.1410000000001</c:v>
                </c:pt>
                <c:pt idx="2899">
                  <c:v>1218.1410000000001</c:v>
                </c:pt>
                <c:pt idx="2900">
                  <c:v>1219.1410000000001</c:v>
                </c:pt>
                <c:pt idx="2901">
                  <c:v>1220.1410000000001</c:v>
                </c:pt>
                <c:pt idx="2902">
                  <c:v>1221.1410000000001</c:v>
                </c:pt>
                <c:pt idx="2903">
                  <c:v>1222.1410000000001</c:v>
                </c:pt>
                <c:pt idx="2904">
                  <c:v>1223.1410000000001</c:v>
                </c:pt>
                <c:pt idx="2905">
                  <c:v>1224.1410000000001</c:v>
                </c:pt>
                <c:pt idx="2906">
                  <c:v>1225.1410000000001</c:v>
                </c:pt>
                <c:pt idx="2907">
                  <c:v>1226.1410000000001</c:v>
                </c:pt>
                <c:pt idx="2908">
                  <c:v>1227.1410000000001</c:v>
                </c:pt>
                <c:pt idx="2909">
                  <c:v>1228.1410000000001</c:v>
                </c:pt>
                <c:pt idx="2910">
                  <c:v>1229.1410000000001</c:v>
                </c:pt>
                <c:pt idx="2911">
                  <c:v>1230.1410000000001</c:v>
                </c:pt>
                <c:pt idx="2912">
                  <c:v>1231.1410000000001</c:v>
                </c:pt>
                <c:pt idx="2913">
                  <c:v>1232.1410000000001</c:v>
                </c:pt>
                <c:pt idx="2914">
                  <c:v>1233.1410000000001</c:v>
                </c:pt>
                <c:pt idx="2915">
                  <c:v>1234.1410000000001</c:v>
                </c:pt>
                <c:pt idx="2916">
                  <c:v>1235.1410000000001</c:v>
                </c:pt>
                <c:pt idx="2917">
                  <c:v>1236.1410000000001</c:v>
                </c:pt>
                <c:pt idx="2918">
                  <c:v>1237.1410000000001</c:v>
                </c:pt>
                <c:pt idx="2919">
                  <c:v>1238.1410000000001</c:v>
                </c:pt>
                <c:pt idx="2920">
                  <c:v>1239.1410000000001</c:v>
                </c:pt>
                <c:pt idx="2921">
                  <c:v>1240.1410000000001</c:v>
                </c:pt>
                <c:pt idx="2922">
                  <c:v>1241.1410000000001</c:v>
                </c:pt>
                <c:pt idx="2923">
                  <c:v>1242.1410000000001</c:v>
                </c:pt>
                <c:pt idx="2924">
                  <c:v>1243.1410000000001</c:v>
                </c:pt>
                <c:pt idx="2925">
                  <c:v>1244.1410000000001</c:v>
                </c:pt>
                <c:pt idx="2926">
                  <c:v>1245.1410000000001</c:v>
                </c:pt>
                <c:pt idx="2927">
                  <c:v>1246.1410000000001</c:v>
                </c:pt>
                <c:pt idx="2928">
                  <c:v>1247.1410000000001</c:v>
                </c:pt>
                <c:pt idx="2929">
                  <c:v>1248.1410000000001</c:v>
                </c:pt>
                <c:pt idx="2930">
                  <c:v>1249.1410000000001</c:v>
                </c:pt>
                <c:pt idx="2931">
                  <c:v>1250.1410000000001</c:v>
                </c:pt>
                <c:pt idx="2932">
                  <c:v>1251.1410000000001</c:v>
                </c:pt>
                <c:pt idx="2933">
                  <c:v>1252.1410000000001</c:v>
                </c:pt>
                <c:pt idx="2934">
                  <c:v>1253.1410000000001</c:v>
                </c:pt>
                <c:pt idx="2935">
                  <c:v>1254.1410000000001</c:v>
                </c:pt>
                <c:pt idx="2936">
                  <c:v>1255.1410000000001</c:v>
                </c:pt>
                <c:pt idx="2937">
                  <c:v>1256.1410000000001</c:v>
                </c:pt>
                <c:pt idx="2938">
                  <c:v>1257.1410000000001</c:v>
                </c:pt>
                <c:pt idx="2939">
                  <c:v>1258.1410000000001</c:v>
                </c:pt>
                <c:pt idx="2940">
                  <c:v>1259.1410000000001</c:v>
                </c:pt>
                <c:pt idx="2941">
                  <c:v>1260.1410000000001</c:v>
                </c:pt>
                <c:pt idx="2942">
                  <c:v>1261.1410000000001</c:v>
                </c:pt>
                <c:pt idx="2943">
                  <c:v>1262.1410000000001</c:v>
                </c:pt>
                <c:pt idx="2944">
                  <c:v>1263.1410000000001</c:v>
                </c:pt>
                <c:pt idx="2945">
                  <c:v>1264.1410000000001</c:v>
                </c:pt>
                <c:pt idx="2946">
                  <c:v>1265.1410000000001</c:v>
                </c:pt>
                <c:pt idx="2947">
                  <c:v>1266.1410000000001</c:v>
                </c:pt>
                <c:pt idx="2948">
                  <c:v>1267.1410000000001</c:v>
                </c:pt>
                <c:pt idx="2949">
                  <c:v>1268.1410000000001</c:v>
                </c:pt>
                <c:pt idx="2950">
                  <c:v>1269.1410000000001</c:v>
                </c:pt>
                <c:pt idx="2951">
                  <c:v>1270.1410000000001</c:v>
                </c:pt>
                <c:pt idx="2952">
                  <c:v>1271.1410000000001</c:v>
                </c:pt>
                <c:pt idx="2953">
                  <c:v>1272.1410000000001</c:v>
                </c:pt>
                <c:pt idx="2954">
                  <c:v>1273.1410000000001</c:v>
                </c:pt>
                <c:pt idx="2955">
                  <c:v>1274.1410000000001</c:v>
                </c:pt>
                <c:pt idx="2956">
                  <c:v>1275.1410000000001</c:v>
                </c:pt>
                <c:pt idx="2957">
                  <c:v>1276.1410000000001</c:v>
                </c:pt>
                <c:pt idx="2958">
                  <c:v>1277.1410000000001</c:v>
                </c:pt>
                <c:pt idx="2959">
                  <c:v>1278.1410000000001</c:v>
                </c:pt>
                <c:pt idx="2960">
                  <c:v>1279.1410000000001</c:v>
                </c:pt>
                <c:pt idx="2961">
                  <c:v>1280.1410000000001</c:v>
                </c:pt>
                <c:pt idx="2962">
                  <c:v>1281.1410000000001</c:v>
                </c:pt>
                <c:pt idx="2963">
                  <c:v>1282.1410000000001</c:v>
                </c:pt>
                <c:pt idx="2964">
                  <c:v>1283.1410000000001</c:v>
                </c:pt>
                <c:pt idx="2965">
                  <c:v>1284.1410000000001</c:v>
                </c:pt>
                <c:pt idx="2966">
                  <c:v>1285.1410000000001</c:v>
                </c:pt>
                <c:pt idx="2967">
                  <c:v>1286.1410000000001</c:v>
                </c:pt>
                <c:pt idx="2968">
                  <c:v>1287.1410000000001</c:v>
                </c:pt>
                <c:pt idx="2969">
                  <c:v>1288.1410000000001</c:v>
                </c:pt>
                <c:pt idx="2970">
                  <c:v>1289.1410000000001</c:v>
                </c:pt>
                <c:pt idx="2971">
                  <c:v>1290.1410000000001</c:v>
                </c:pt>
                <c:pt idx="2972">
                  <c:v>1291.1410000000001</c:v>
                </c:pt>
                <c:pt idx="2973">
                  <c:v>1292.1410000000001</c:v>
                </c:pt>
                <c:pt idx="2974">
                  <c:v>1293.1410000000001</c:v>
                </c:pt>
                <c:pt idx="2975">
                  <c:v>1294.1410000000001</c:v>
                </c:pt>
                <c:pt idx="2976">
                  <c:v>1295.1410000000001</c:v>
                </c:pt>
                <c:pt idx="2977">
                  <c:v>1296.1410000000001</c:v>
                </c:pt>
                <c:pt idx="2978">
                  <c:v>1297.1410000000001</c:v>
                </c:pt>
                <c:pt idx="2979">
                  <c:v>1298.1410000000001</c:v>
                </c:pt>
                <c:pt idx="2980">
                  <c:v>1299.1410000000001</c:v>
                </c:pt>
                <c:pt idx="2981">
                  <c:v>1300.1410000000001</c:v>
                </c:pt>
                <c:pt idx="2982">
                  <c:v>1301.1410000000001</c:v>
                </c:pt>
                <c:pt idx="2983">
                  <c:v>1302.1410000000001</c:v>
                </c:pt>
                <c:pt idx="2984">
                  <c:v>1303.1410000000001</c:v>
                </c:pt>
                <c:pt idx="2985">
                  <c:v>1304.1410000000001</c:v>
                </c:pt>
                <c:pt idx="2986">
                  <c:v>1305.1410000000001</c:v>
                </c:pt>
                <c:pt idx="2987">
                  <c:v>1306.1410000000001</c:v>
                </c:pt>
                <c:pt idx="2988">
                  <c:v>1307.1410000000001</c:v>
                </c:pt>
                <c:pt idx="2989">
                  <c:v>1308.1410000000001</c:v>
                </c:pt>
                <c:pt idx="2990">
                  <c:v>1309.1410000000001</c:v>
                </c:pt>
                <c:pt idx="2991">
                  <c:v>1310.1410000000001</c:v>
                </c:pt>
                <c:pt idx="2992">
                  <c:v>1311.1410000000001</c:v>
                </c:pt>
                <c:pt idx="2993">
                  <c:v>1312.1410000000001</c:v>
                </c:pt>
                <c:pt idx="2994">
                  <c:v>1313.1410000000001</c:v>
                </c:pt>
                <c:pt idx="2995">
                  <c:v>1314.1410000000001</c:v>
                </c:pt>
                <c:pt idx="2996">
                  <c:v>1315.1410000000001</c:v>
                </c:pt>
                <c:pt idx="2997">
                  <c:v>1316.1410000000001</c:v>
                </c:pt>
                <c:pt idx="2998">
                  <c:v>1317.1410000000001</c:v>
                </c:pt>
                <c:pt idx="2999">
                  <c:v>1318.1410000000001</c:v>
                </c:pt>
                <c:pt idx="3000">
                  <c:v>1319.1410000000001</c:v>
                </c:pt>
                <c:pt idx="3001">
                  <c:v>1320.1410000000001</c:v>
                </c:pt>
                <c:pt idx="3002">
                  <c:v>1321.1410000000001</c:v>
                </c:pt>
                <c:pt idx="3003">
                  <c:v>1322.1410000000001</c:v>
                </c:pt>
                <c:pt idx="3004">
                  <c:v>1323.1410000000001</c:v>
                </c:pt>
                <c:pt idx="3005">
                  <c:v>1324.1410000000001</c:v>
                </c:pt>
                <c:pt idx="3006">
                  <c:v>1325.1410000000001</c:v>
                </c:pt>
                <c:pt idx="3007">
                  <c:v>1326.1410000000001</c:v>
                </c:pt>
                <c:pt idx="3008">
                  <c:v>1327.1410000000001</c:v>
                </c:pt>
                <c:pt idx="3009">
                  <c:v>1328.1410000000001</c:v>
                </c:pt>
                <c:pt idx="3010">
                  <c:v>1329.1410000000001</c:v>
                </c:pt>
                <c:pt idx="3011">
                  <c:v>1330.1410000000001</c:v>
                </c:pt>
                <c:pt idx="3012">
                  <c:v>1331.1410000000001</c:v>
                </c:pt>
                <c:pt idx="3013">
                  <c:v>1332.1410000000001</c:v>
                </c:pt>
                <c:pt idx="3014">
                  <c:v>1333.1410000000001</c:v>
                </c:pt>
                <c:pt idx="3015">
                  <c:v>1334.1410000000001</c:v>
                </c:pt>
                <c:pt idx="3016">
                  <c:v>1335.1410000000001</c:v>
                </c:pt>
                <c:pt idx="3017">
                  <c:v>1336.1410000000001</c:v>
                </c:pt>
                <c:pt idx="3018">
                  <c:v>1337.1410000000001</c:v>
                </c:pt>
                <c:pt idx="3019">
                  <c:v>1338.1410000000001</c:v>
                </c:pt>
                <c:pt idx="3020">
                  <c:v>1339.1410000000001</c:v>
                </c:pt>
                <c:pt idx="3021">
                  <c:v>1340.1410000000001</c:v>
                </c:pt>
                <c:pt idx="3022">
                  <c:v>1341.1410000000001</c:v>
                </c:pt>
                <c:pt idx="3023">
                  <c:v>1342.1410000000001</c:v>
                </c:pt>
                <c:pt idx="3024">
                  <c:v>1343.1410000000001</c:v>
                </c:pt>
                <c:pt idx="3025">
                  <c:v>1344.1410000000001</c:v>
                </c:pt>
                <c:pt idx="3026">
                  <c:v>1345.1410000000001</c:v>
                </c:pt>
                <c:pt idx="3027">
                  <c:v>1346.1410000000001</c:v>
                </c:pt>
                <c:pt idx="3028">
                  <c:v>1347.1410000000001</c:v>
                </c:pt>
                <c:pt idx="3029">
                  <c:v>1348.1410000000001</c:v>
                </c:pt>
                <c:pt idx="3030">
                  <c:v>1349.1410000000001</c:v>
                </c:pt>
                <c:pt idx="3031">
                  <c:v>1350.1410000000001</c:v>
                </c:pt>
                <c:pt idx="3032">
                  <c:v>1351.1410000000001</c:v>
                </c:pt>
                <c:pt idx="3033">
                  <c:v>1352.1410000000001</c:v>
                </c:pt>
                <c:pt idx="3034">
                  <c:v>1353.1410000000001</c:v>
                </c:pt>
                <c:pt idx="3035">
                  <c:v>1354.1410000000001</c:v>
                </c:pt>
                <c:pt idx="3036">
                  <c:v>1355.1410000000001</c:v>
                </c:pt>
                <c:pt idx="3037">
                  <c:v>1356.1410000000001</c:v>
                </c:pt>
                <c:pt idx="3038">
                  <c:v>1357.1410000000001</c:v>
                </c:pt>
                <c:pt idx="3039">
                  <c:v>1358.1410000000001</c:v>
                </c:pt>
                <c:pt idx="3040">
                  <c:v>1359.1410000000001</c:v>
                </c:pt>
                <c:pt idx="3041">
                  <c:v>1360.1410000000001</c:v>
                </c:pt>
                <c:pt idx="3042">
                  <c:v>1361.1410000000001</c:v>
                </c:pt>
                <c:pt idx="3043">
                  <c:v>1362.1410000000001</c:v>
                </c:pt>
                <c:pt idx="3044">
                  <c:v>1363.1410000000001</c:v>
                </c:pt>
                <c:pt idx="3045">
                  <c:v>1364.1410000000001</c:v>
                </c:pt>
                <c:pt idx="3046">
                  <c:v>1365.1410000000001</c:v>
                </c:pt>
                <c:pt idx="3047">
                  <c:v>1366.1410000000001</c:v>
                </c:pt>
                <c:pt idx="3048">
                  <c:v>1367.1410000000001</c:v>
                </c:pt>
                <c:pt idx="3049">
                  <c:v>1368.1410000000001</c:v>
                </c:pt>
                <c:pt idx="3050">
                  <c:v>1369.1410000000001</c:v>
                </c:pt>
                <c:pt idx="3051">
                  <c:v>1370.1410000000001</c:v>
                </c:pt>
                <c:pt idx="3052">
                  <c:v>1371.1410000000001</c:v>
                </c:pt>
                <c:pt idx="3053">
                  <c:v>1372.1410000000001</c:v>
                </c:pt>
                <c:pt idx="3054">
                  <c:v>1373.1410000000001</c:v>
                </c:pt>
                <c:pt idx="3055">
                  <c:v>1374.1410000000001</c:v>
                </c:pt>
                <c:pt idx="3056">
                  <c:v>1375.1410000000001</c:v>
                </c:pt>
                <c:pt idx="3057">
                  <c:v>1376.1410000000001</c:v>
                </c:pt>
                <c:pt idx="3058">
                  <c:v>1377.1410000000001</c:v>
                </c:pt>
                <c:pt idx="3059">
                  <c:v>1378.1410000000001</c:v>
                </c:pt>
                <c:pt idx="3060">
                  <c:v>1379.1410000000001</c:v>
                </c:pt>
                <c:pt idx="3061">
                  <c:v>1380.1410000000001</c:v>
                </c:pt>
                <c:pt idx="3062">
                  <c:v>1381.1410000000001</c:v>
                </c:pt>
                <c:pt idx="3063">
                  <c:v>1382.1410000000001</c:v>
                </c:pt>
                <c:pt idx="3064">
                  <c:v>1383.1410000000001</c:v>
                </c:pt>
                <c:pt idx="3065">
                  <c:v>1384.1410000000001</c:v>
                </c:pt>
                <c:pt idx="3066">
                  <c:v>1385.1410000000001</c:v>
                </c:pt>
                <c:pt idx="3067">
                  <c:v>1386.1410000000001</c:v>
                </c:pt>
                <c:pt idx="3068">
                  <c:v>1387.1410000000001</c:v>
                </c:pt>
                <c:pt idx="3069">
                  <c:v>1388.1410000000001</c:v>
                </c:pt>
                <c:pt idx="3070">
                  <c:v>1389.1410000000001</c:v>
                </c:pt>
                <c:pt idx="3071">
                  <c:v>1390.1410000000001</c:v>
                </c:pt>
                <c:pt idx="3072">
                  <c:v>1391.1410000000001</c:v>
                </c:pt>
                <c:pt idx="3073">
                  <c:v>1392.1410000000001</c:v>
                </c:pt>
                <c:pt idx="3074">
                  <c:v>1393.1410000000001</c:v>
                </c:pt>
                <c:pt idx="3075">
                  <c:v>1394.1410000000001</c:v>
                </c:pt>
                <c:pt idx="3076">
                  <c:v>1395.1410000000001</c:v>
                </c:pt>
                <c:pt idx="3077">
                  <c:v>1396.1410000000001</c:v>
                </c:pt>
                <c:pt idx="3078">
                  <c:v>1397.1410000000001</c:v>
                </c:pt>
                <c:pt idx="3079">
                  <c:v>1398.1410000000001</c:v>
                </c:pt>
                <c:pt idx="3080">
                  <c:v>1399.1410000000001</c:v>
                </c:pt>
                <c:pt idx="3081">
                  <c:v>1400.1410000000001</c:v>
                </c:pt>
                <c:pt idx="3082">
                  <c:v>1401.1410000000001</c:v>
                </c:pt>
                <c:pt idx="3083">
                  <c:v>1402.1410000000001</c:v>
                </c:pt>
                <c:pt idx="3084">
                  <c:v>1403.1410000000001</c:v>
                </c:pt>
                <c:pt idx="3085">
                  <c:v>1404.1410000000001</c:v>
                </c:pt>
                <c:pt idx="3086">
                  <c:v>1405.1410000000001</c:v>
                </c:pt>
                <c:pt idx="3087">
                  <c:v>1406.1410000000001</c:v>
                </c:pt>
                <c:pt idx="3088">
                  <c:v>1407.1410000000001</c:v>
                </c:pt>
                <c:pt idx="3089">
                  <c:v>1408.1410000000001</c:v>
                </c:pt>
                <c:pt idx="3090">
                  <c:v>1409.1410000000001</c:v>
                </c:pt>
                <c:pt idx="3091">
                  <c:v>1410.1410000000001</c:v>
                </c:pt>
                <c:pt idx="3092">
                  <c:v>1411.1410000000001</c:v>
                </c:pt>
                <c:pt idx="3093">
                  <c:v>1412.1410000000001</c:v>
                </c:pt>
                <c:pt idx="3094">
                  <c:v>1413.1410000000001</c:v>
                </c:pt>
                <c:pt idx="3095">
                  <c:v>1414.1410000000001</c:v>
                </c:pt>
                <c:pt idx="3096">
                  <c:v>1415.1410000000001</c:v>
                </c:pt>
                <c:pt idx="3097">
                  <c:v>1416.1410000000001</c:v>
                </c:pt>
                <c:pt idx="3098">
                  <c:v>1417.1410000000001</c:v>
                </c:pt>
                <c:pt idx="3099">
                  <c:v>1418.1410000000001</c:v>
                </c:pt>
                <c:pt idx="3100">
                  <c:v>1419.1410000000001</c:v>
                </c:pt>
                <c:pt idx="3101">
                  <c:v>1420.1410000000001</c:v>
                </c:pt>
                <c:pt idx="3102">
                  <c:v>1421.1410000000001</c:v>
                </c:pt>
                <c:pt idx="3103">
                  <c:v>1422.1410000000001</c:v>
                </c:pt>
                <c:pt idx="3104">
                  <c:v>1423.1410000000001</c:v>
                </c:pt>
                <c:pt idx="3105">
                  <c:v>1424.1410000000001</c:v>
                </c:pt>
                <c:pt idx="3106">
                  <c:v>1425.1410000000001</c:v>
                </c:pt>
                <c:pt idx="3107">
                  <c:v>1426.1410000000001</c:v>
                </c:pt>
                <c:pt idx="3108">
                  <c:v>1427.1410000000001</c:v>
                </c:pt>
                <c:pt idx="3109">
                  <c:v>1428.1410000000001</c:v>
                </c:pt>
                <c:pt idx="3110">
                  <c:v>1429.1410000000001</c:v>
                </c:pt>
                <c:pt idx="3111">
                  <c:v>1430.1410000000001</c:v>
                </c:pt>
                <c:pt idx="3112">
                  <c:v>1431.1410000000001</c:v>
                </c:pt>
                <c:pt idx="3113">
                  <c:v>1432.1410000000001</c:v>
                </c:pt>
                <c:pt idx="3114">
                  <c:v>1433.1410000000001</c:v>
                </c:pt>
                <c:pt idx="3115">
                  <c:v>1434.1410000000001</c:v>
                </c:pt>
                <c:pt idx="3116">
                  <c:v>1435.1410000000001</c:v>
                </c:pt>
                <c:pt idx="3117">
                  <c:v>1436.1410000000001</c:v>
                </c:pt>
                <c:pt idx="3118">
                  <c:v>1437.1410000000001</c:v>
                </c:pt>
                <c:pt idx="3119">
                  <c:v>1438.1410000000001</c:v>
                </c:pt>
                <c:pt idx="3120">
                  <c:v>1439.1410000000001</c:v>
                </c:pt>
                <c:pt idx="3121">
                  <c:v>1440.1410000000001</c:v>
                </c:pt>
                <c:pt idx="3122">
                  <c:v>1441.1410000000001</c:v>
                </c:pt>
                <c:pt idx="3123">
                  <c:v>1442.1410000000001</c:v>
                </c:pt>
                <c:pt idx="3124">
                  <c:v>1443.1410000000001</c:v>
                </c:pt>
                <c:pt idx="3125">
                  <c:v>1444.1410000000001</c:v>
                </c:pt>
                <c:pt idx="3126">
                  <c:v>1445.1410000000001</c:v>
                </c:pt>
                <c:pt idx="3127">
                  <c:v>1446.1410000000001</c:v>
                </c:pt>
                <c:pt idx="3128">
                  <c:v>1447.1410000000001</c:v>
                </c:pt>
                <c:pt idx="3129">
                  <c:v>1448.1410000000001</c:v>
                </c:pt>
                <c:pt idx="3130">
                  <c:v>1449.1410000000001</c:v>
                </c:pt>
                <c:pt idx="3131">
                  <c:v>1450.1410000000001</c:v>
                </c:pt>
                <c:pt idx="3132">
                  <c:v>1451.1410000000001</c:v>
                </c:pt>
                <c:pt idx="3133">
                  <c:v>1452.1410000000001</c:v>
                </c:pt>
                <c:pt idx="3134">
                  <c:v>1453.1410000000001</c:v>
                </c:pt>
                <c:pt idx="3135">
                  <c:v>1454.1410000000001</c:v>
                </c:pt>
                <c:pt idx="3136">
                  <c:v>1455.1410000000001</c:v>
                </c:pt>
                <c:pt idx="3137">
                  <c:v>1456.1410000000001</c:v>
                </c:pt>
                <c:pt idx="3138">
                  <c:v>1457.1410000000001</c:v>
                </c:pt>
                <c:pt idx="3139">
                  <c:v>1458.1410000000001</c:v>
                </c:pt>
                <c:pt idx="3140">
                  <c:v>1459.1410000000001</c:v>
                </c:pt>
                <c:pt idx="3141">
                  <c:v>1460.1410000000001</c:v>
                </c:pt>
                <c:pt idx="3142">
                  <c:v>1461.1410000000001</c:v>
                </c:pt>
                <c:pt idx="3143">
                  <c:v>1462.1410000000001</c:v>
                </c:pt>
                <c:pt idx="3144">
                  <c:v>1463.1410000000001</c:v>
                </c:pt>
                <c:pt idx="3145">
                  <c:v>1464.1410000000001</c:v>
                </c:pt>
                <c:pt idx="3146">
                  <c:v>1465.1410000000001</c:v>
                </c:pt>
                <c:pt idx="3147">
                  <c:v>1466.1410000000001</c:v>
                </c:pt>
                <c:pt idx="3148">
                  <c:v>1467.1410000000001</c:v>
                </c:pt>
                <c:pt idx="3149">
                  <c:v>1468.1410000000001</c:v>
                </c:pt>
                <c:pt idx="3150">
                  <c:v>1469.1410000000001</c:v>
                </c:pt>
                <c:pt idx="3151">
                  <c:v>1470.1410000000001</c:v>
                </c:pt>
                <c:pt idx="3152">
                  <c:v>1471.1410000000001</c:v>
                </c:pt>
                <c:pt idx="3153">
                  <c:v>1472.1410000000001</c:v>
                </c:pt>
                <c:pt idx="3154">
                  <c:v>1473.1410000000001</c:v>
                </c:pt>
                <c:pt idx="3155">
                  <c:v>1474.1410000000001</c:v>
                </c:pt>
                <c:pt idx="3156">
                  <c:v>1475.1410000000001</c:v>
                </c:pt>
                <c:pt idx="3157">
                  <c:v>1476.1410000000001</c:v>
                </c:pt>
                <c:pt idx="3158">
                  <c:v>1477.1410000000001</c:v>
                </c:pt>
                <c:pt idx="3159">
                  <c:v>1478.1410000000001</c:v>
                </c:pt>
                <c:pt idx="3160">
                  <c:v>1479.1410000000001</c:v>
                </c:pt>
                <c:pt idx="3161">
                  <c:v>1480.1410000000001</c:v>
                </c:pt>
                <c:pt idx="3162">
                  <c:v>1481.1410000000001</c:v>
                </c:pt>
                <c:pt idx="3163">
                  <c:v>1482.1410000000001</c:v>
                </c:pt>
                <c:pt idx="3164">
                  <c:v>1483.1410000000001</c:v>
                </c:pt>
                <c:pt idx="3165">
                  <c:v>1484.1410000000001</c:v>
                </c:pt>
                <c:pt idx="3166">
                  <c:v>1485.1410000000001</c:v>
                </c:pt>
                <c:pt idx="3167">
                  <c:v>1486.1410000000001</c:v>
                </c:pt>
                <c:pt idx="3168">
                  <c:v>1487.1410000000001</c:v>
                </c:pt>
                <c:pt idx="3169">
                  <c:v>1488.1410000000001</c:v>
                </c:pt>
                <c:pt idx="3170">
                  <c:v>1489.1410000000001</c:v>
                </c:pt>
                <c:pt idx="3171">
                  <c:v>1490.1410000000001</c:v>
                </c:pt>
                <c:pt idx="3172">
                  <c:v>1491.1410000000001</c:v>
                </c:pt>
                <c:pt idx="3173">
                  <c:v>1492.1410000000001</c:v>
                </c:pt>
                <c:pt idx="3174">
                  <c:v>1493.1410000000001</c:v>
                </c:pt>
                <c:pt idx="3175">
                  <c:v>1494.1410000000001</c:v>
                </c:pt>
                <c:pt idx="3176">
                  <c:v>1495.1410000000001</c:v>
                </c:pt>
                <c:pt idx="3177">
                  <c:v>1496.1410000000001</c:v>
                </c:pt>
                <c:pt idx="3178">
                  <c:v>1497.1410000000001</c:v>
                </c:pt>
                <c:pt idx="3179">
                  <c:v>1498.1410000000001</c:v>
                </c:pt>
                <c:pt idx="3180">
                  <c:v>1499.1410000000001</c:v>
                </c:pt>
                <c:pt idx="3181">
                  <c:v>1500.1410000000001</c:v>
                </c:pt>
                <c:pt idx="3182">
                  <c:v>1501.1410000000001</c:v>
                </c:pt>
                <c:pt idx="3183">
                  <c:v>1502.1410000000001</c:v>
                </c:pt>
                <c:pt idx="3184">
                  <c:v>1503.1410000000001</c:v>
                </c:pt>
                <c:pt idx="3185">
                  <c:v>1504.1410000000001</c:v>
                </c:pt>
                <c:pt idx="3186">
                  <c:v>1505.1410000000001</c:v>
                </c:pt>
                <c:pt idx="3187">
                  <c:v>1506.1410000000001</c:v>
                </c:pt>
                <c:pt idx="3188">
                  <c:v>1507.1410000000001</c:v>
                </c:pt>
                <c:pt idx="3189">
                  <c:v>1508.1410000000001</c:v>
                </c:pt>
                <c:pt idx="3190">
                  <c:v>1509.1410000000001</c:v>
                </c:pt>
                <c:pt idx="3191">
                  <c:v>1510.1410000000001</c:v>
                </c:pt>
                <c:pt idx="3192">
                  <c:v>1511.1410000000001</c:v>
                </c:pt>
                <c:pt idx="3193">
                  <c:v>1512.1410000000001</c:v>
                </c:pt>
                <c:pt idx="3194">
                  <c:v>1513.1410000000001</c:v>
                </c:pt>
                <c:pt idx="3195">
                  <c:v>1514.1410000000001</c:v>
                </c:pt>
                <c:pt idx="3196">
                  <c:v>1515.1410000000001</c:v>
                </c:pt>
                <c:pt idx="3197">
                  <c:v>1516.1410000000001</c:v>
                </c:pt>
                <c:pt idx="3198">
                  <c:v>1517.1410000000001</c:v>
                </c:pt>
                <c:pt idx="3199">
                  <c:v>1518.1410000000001</c:v>
                </c:pt>
                <c:pt idx="3200">
                  <c:v>1519.1410000000001</c:v>
                </c:pt>
                <c:pt idx="3201">
                  <c:v>1520.1410000000001</c:v>
                </c:pt>
                <c:pt idx="3202">
                  <c:v>1521.1410000000001</c:v>
                </c:pt>
                <c:pt idx="3203">
                  <c:v>1522.1410000000001</c:v>
                </c:pt>
                <c:pt idx="3204">
                  <c:v>1523.1410000000001</c:v>
                </c:pt>
                <c:pt idx="3205">
                  <c:v>1524.1410000000001</c:v>
                </c:pt>
                <c:pt idx="3206">
                  <c:v>1525.1410000000001</c:v>
                </c:pt>
                <c:pt idx="3207">
                  <c:v>1526.1410000000001</c:v>
                </c:pt>
                <c:pt idx="3208">
                  <c:v>1527.1410000000001</c:v>
                </c:pt>
                <c:pt idx="3209">
                  <c:v>1528.1410000000001</c:v>
                </c:pt>
                <c:pt idx="3210">
                  <c:v>1529.1410000000001</c:v>
                </c:pt>
                <c:pt idx="3211">
                  <c:v>1530.1410000000001</c:v>
                </c:pt>
                <c:pt idx="3212">
                  <c:v>1531.1410000000001</c:v>
                </c:pt>
                <c:pt idx="3213">
                  <c:v>1532.1410000000001</c:v>
                </c:pt>
                <c:pt idx="3214">
                  <c:v>1533.1410000000001</c:v>
                </c:pt>
                <c:pt idx="3215">
                  <c:v>1534.1410000000001</c:v>
                </c:pt>
                <c:pt idx="3216">
                  <c:v>1535.1410000000001</c:v>
                </c:pt>
                <c:pt idx="3217">
                  <c:v>1536.1410000000001</c:v>
                </c:pt>
                <c:pt idx="3218">
                  <c:v>1537.1410000000001</c:v>
                </c:pt>
                <c:pt idx="3219">
                  <c:v>1538.1410000000001</c:v>
                </c:pt>
                <c:pt idx="3220">
                  <c:v>1539.1410000000001</c:v>
                </c:pt>
                <c:pt idx="3221">
                  <c:v>1540.1410000000001</c:v>
                </c:pt>
                <c:pt idx="3222">
                  <c:v>1541.1410000000001</c:v>
                </c:pt>
                <c:pt idx="3223">
                  <c:v>1542.1410000000001</c:v>
                </c:pt>
                <c:pt idx="3224">
                  <c:v>1543.1410000000001</c:v>
                </c:pt>
                <c:pt idx="3225">
                  <c:v>1544.1410000000001</c:v>
                </c:pt>
                <c:pt idx="3226">
                  <c:v>1545.1410000000001</c:v>
                </c:pt>
                <c:pt idx="3227">
                  <c:v>1546.1410000000001</c:v>
                </c:pt>
                <c:pt idx="3228">
                  <c:v>1547.1410000000001</c:v>
                </c:pt>
                <c:pt idx="3229">
                  <c:v>1548.1410000000001</c:v>
                </c:pt>
                <c:pt idx="3230">
                  <c:v>1549.1410000000001</c:v>
                </c:pt>
                <c:pt idx="3231">
                  <c:v>1550.1410000000001</c:v>
                </c:pt>
                <c:pt idx="3232">
                  <c:v>1551.1410000000001</c:v>
                </c:pt>
                <c:pt idx="3233">
                  <c:v>1552.1410000000001</c:v>
                </c:pt>
                <c:pt idx="3234">
                  <c:v>1553.1410000000001</c:v>
                </c:pt>
                <c:pt idx="3235">
                  <c:v>1554.1410000000001</c:v>
                </c:pt>
                <c:pt idx="3236">
                  <c:v>1555.1410000000001</c:v>
                </c:pt>
                <c:pt idx="3237">
                  <c:v>1556.1410000000001</c:v>
                </c:pt>
                <c:pt idx="3238">
                  <c:v>1557.1410000000001</c:v>
                </c:pt>
                <c:pt idx="3239">
                  <c:v>1558.1410000000001</c:v>
                </c:pt>
                <c:pt idx="3240">
                  <c:v>1559.1410000000001</c:v>
                </c:pt>
                <c:pt idx="3241">
                  <c:v>1560.1410000000001</c:v>
                </c:pt>
                <c:pt idx="3242">
                  <c:v>1561.1410000000001</c:v>
                </c:pt>
                <c:pt idx="3243">
                  <c:v>1562.1410000000001</c:v>
                </c:pt>
                <c:pt idx="3244">
                  <c:v>1563.1410000000001</c:v>
                </c:pt>
                <c:pt idx="3245">
                  <c:v>1564.1410000000001</c:v>
                </c:pt>
                <c:pt idx="3246">
                  <c:v>1565.1410000000001</c:v>
                </c:pt>
                <c:pt idx="3247">
                  <c:v>1566.1410000000001</c:v>
                </c:pt>
                <c:pt idx="3248">
                  <c:v>1567.1410000000001</c:v>
                </c:pt>
                <c:pt idx="3249">
                  <c:v>1568.1410000000001</c:v>
                </c:pt>
                <c:pt idx="3250">
                  <c:v>1569.1410000000001</c:v>
                </c:pt>
                <c:pt idx="3251">
                  <c:v>1570.1410000000001</c:v>
                </c:pt>
                <c:pt idx="3252">
                  <c:v>1571.1410000000001</c:v>
                </c:pt>
                <c:pt idx="3253">
                  <c:v>1572.1410000000001</c:v>
                </c:pt>
                <c:pt idx="3254">
                  <c:v>1573.1410000000001</c:v>
                </c:pt>
                <c:pt idx="3255">
                  <c:v>1574.1410000000001</c:v>
                </c:pt>
                <c:pt idx="3256">
                  <c:v>1575.1410000000001</c:v>
                </c:pt>
                <c:pt idx="3257">
                  <c:v>1576.1410000000001</c:v>
                </c:pt>
                <c:pt idx="3258">
                  <c:v>1577.1410000000001</c:v>
                </c:pt>
                <c:pt idx="3259">
                  <c:v>1578.1410000000001</c:v>
                </c:pt>
                <c:pt idx="3260">
                  <c:v>1579.1410000000001</c:v>
                </c:pt>
                <c:pt idx="3261">
                  <c:v>1580.1410000000001</c:v>
                </c:pt>
                <c:pt idx="3262">
                  <c:v>1581.1410000000001</c:v>
                </c:pt>
                <c:pt idx="3263">
                  <c:v>1582.1410000000001</c:v>
                </c:pt>
                <c:pt idx="3264">
                  <c:v>1583.1410000000001</c:v>
                </c:pt>
                <c:pt idx="3265">
                  <c:v>1584.1410000000001</c:v>
                </c:pt>
                <c:pt idx="3266">
                  <c:v>1585.1410000000001</c:v>
                </c:pt>
                <c:pt idx="3267">
                  <c:v>1586.1410000000001</c:v>
                </c:pt>
                <c:pt idx="3268">
                  <c:v>1587.1410000000001</c:v>
                </c:pt>
                <c:pt idx="3269">
                  <c:v>1588.1410000000001</c:v>
                </c:pt>
                <c:pt idx="3270">
                  <c:v>1589.1410000000001</c:v>
                </c:pt>
                <c:pt idx="3271">
                  <c:v>1590.1410000000001</c:v>
                </c:pt>
                <c:pt idx="3272">
                  <c:v>1591.1410000000001</c:v>
                </c:pt>
                <c:pt idx="3273">
                  <c:v>1592.1410000000001</c:v>
                </c:pt>
                <c:pt idx="3274">
                  <c:v>1593.1410000000001</c:v>
                </c:pt>
                <c:pt idx="3275">
                  <c:v>1594.1410000000001</c:v>
                </c:pt>
                <c:pt idx="3276">
                  <c:v>1595.1410000000001</c:v>
                </c:pt>
                <c:pt idx="3277">
                  <c:v>1596.1410000000001</c:v>
                </c:pt>
                <c:pt idx="3278">
                  <c:v>1597.1410000000001</c:v>
                </c:pt>
                <c:pt idx="3279">
                  <c:v>1598.1410000000001</c:v>
                </c:pt>
                <c:pt idx="3280">
                  <c:v>1599.1410000000001</c:v>
                </c:pt>
                <c:pt idx="3281">
                  <c:v>1600.1410000000001</c:v>
                </c:pt>
                <c:pt idx="3282">
                  <c:v>1601.1410000000001</c:v>
                </c:pt>
                <c:pt idx="3283">
                  <c:v>1602.1410000000001</c:v>
                </c:pt>
                <c:pt idx="3284">
                  <c:v>1603.1410000000001</c:v>
                </c:pt>
                <c:pt idx="3285">
                  <c:v>1604.1410000000001</c:v>
                </c:pt>
                <c:pt idx="3286">
                  <c:v>1605.1410000000001</c:v>
                </c:pt>
                <c:pt idx="3287">
                  <c:v>1606.1410000000001</c:v>
                </c:pt>
                <c:pt idx="3288">
                  <c:v>1607.1410000000001</c:v>
                </c:pt>
                <c:pt idx="3289">
                  <c:v>1608.1410000000001</c:v>
                </c:pt>
                <c:pt idx="3290">
                  <c:v>1609.1410000000001</c:v>
                </c:pt>
                <c:pt idx="3291">
                  <c:v>1610.1410000000001</c:v>
                </c:pt>
                <c:pt idx="3292">
                  <c:v>1611.1410000000001</c:v>
                </c:pt>
                <c:pt idx="3293">
                  <c:v>1612.1410000000001</c:v>
                </c:pt>
                <c:pt idx="3294">
                  <c:v>1613.1410000000001</c:v>
                </c:pt>
                <c:pt idx="3295">
                  <c:v>1614.1410000000001</c:v>
                </c:pt>
                <c:pt idx="3296">
                  <c:v>1615.1410000000001</c:v>
                </c:pt>
                <c:pt idx="3297">
                  <c:v>1616.1410000000001</c:v>
                </c:pt>
                <c:pt idx="3298">
                  <c:v>1617.1410000000001</c:v>
                </c:pt>
                <c:pt idx="3299">
                  <c:v>1618.1410000000001</c:v>
                </c:pt>
                <c:pt idx="3300">
                  <c:v>1619.1410000000001</c:v>
                </c:pt>
                <c:pt idx="3301">
                  <c:v>1620.1410000000001</c:v>
                </c:pt>
                <c:pt idx="3302">
                  <c:v>1621.1410000000001</c:v>
                </c:pt>
                <c:pt idx="3303">
                  <c:v>1622.1410000000001</c:v>
                </c:pt>
                <c:pt idx="3304">
                  <c:v>1623.1410000000001</c:v>
                </c:pt>
                <c:pt idx="3305">
                  <c:v>1624.1410000000001</c:v>
                </c:pt>
                <c:pt idx="3306">
                  <c:v>1625.1410000000001</c:v>
                </c:pt>
                <c:pt idx="3307">
                  <c:v>1626.1410000000001</c:v>
                </c:pt>
                <c:pt idx="3308">
                  <c:v>1627.1410000000001</c:v>
                </c:pt>
                <c:pt idx="3309">
                  <c:v>1628.1410000000001</c:v>
                </c:pt>
                <c:pt idx="3310">
                  <c:v>1629.1410000000001</c:v>
                </c:pt>
                <c:pt idx="3311">
                  <c:v>1630.1410000000001</c:v>
                </c:pt>
                <c:pt idx="3312">
                  <c:v>1631.1410000000001</c:v>
                </c:pt>
                <c:pt idx="3313">
                  <c:v>1632.1410000000001</c:v>
                </c:pt>
                <c:pt idx="3314">
                  <c:v>1633.1410000000001</c:v>
                </c:pt>
                <c:pt idx="3315">
                  <c:v>1634.1410000000001</c:v>
                </c:pt>
                <c:pt idx="3316">
                  <c:v>1635.1410000000001</c:v>
                </c:pt>
                <c:pt idx="3317">
                  <c:v>1636.1410000000001</c:v>
                </c:pt>
                <c:pt idx="3318">
                  <c:v>1637.1410000000001</c:v>
                </c:pt>
                <c:pt idx="3319">
                  <c:v>1638.1410000000001</c:v>
                </c:pt>
                <c:pt idx="3320">
                  <c:v>1639.1410000000001</c:v>
                </c:pt>
                <c:pt idx="3321">
                  <c:v>1640.1410000000001</c:v>
                </c:pt>
                <c:pt idx="3322">
                  <c:v>1641.1410000000001</c:v>
                </c:pt>
                <c:pt idx="3323">
                  <c:v>1642.1410000000001</c:v>
                </c:pt>
                <c:pt idx="3324">
                  <c:v>1643.1410000000001</c:v>
                </c:pt>
                <c:pt idx="3325">
                  <c:v>1644.1410000000001</c:v>
                </c:pt>
                <c:pt idx="3326">
                  <c:v>1645.1410000000001</c:v>
                </c:pt>
                <c:pt idx="3327">
                  <c:v>1646.1410000000001</c:v>
                </c:pt>
                <c:pt idx="3328">
                  <c:v>1647.1410000000001</c:v>
                </c:pt>
                <c:pt idx="3329">
                  <c:v>1648.1410000000001</c:v>
                </c:pt>
                <c:pt idx="3330">
                  <c:v>1649.1410000000001</c:v>
                </c:pt>
                <c:pt idx="3331">
                  <c:v>1650.1410000000001</c:v>
                </c:pt>
                <c:pt idx="3332">
                  <c:v>1651.1410000000001</c:v>
                </c:pt>
                <c:pt idx="3333">
                  <c:v>1652.1410000000001</c:v>
                </c:pt>
                <c:pt idx="3334">
                  <c:v>1653.1410000000001</c:v>
                </c:pt>
                <c:pt idx="3335">
                  <c:v>1654.1410000000001</c:v>
                </c:pt>
                <c:pt idx="3336">
                  <c:v>1655.1410000000001</c:v>
                </c:pt>
                <c:pt idx="3337">
                  <c:v>1656.1410000000001</c:v>
                </c:pt>
                <c:pt idx="3338">
                  <c:v>1657.1410000000001</c:v>
                </c:pt>
                <c:pt idx="3339">
                  <c:v>1658.1410000000001</c:v>
                </c:pt>
                <c:pt idx="3340">
                  <c:v>1659.1410000000001</c:v>
                </c:pt>
                <c:pt idx="3341">
                  <c:v>1660.1410000000001</c:v>
                </c:pt>
                <c:pt idx="3342">
                  <c:v>1661.1410000000001</c:v>
                </c:pt>
                <c:pt idx="3343">
                  <c:v>1662.1410000000001</c:v>
                </c:pt>
                <c:pt idx="3344">
                  <c:v>1663.1410000000001</c:v>
                </c:pt>
                <c:pt idx="3345">
                  <c:v>1664.1410000000001</c:v>
                </c:pt>
                <c:pt idx="3346">
                  <c:v>1665.1410000000001</c:v>
                </c:pt>
                <c:pt idx="3347">
                  <c:v>1666.1410000000001</c:v>
                </c:pt>
                <c:pt idx="3348">
                  <c:v>1667.1410000000001</c:v>
                </c:pt>
                <c:pt idx="3349">
                  <c:v>1668.1410000000001</c:v>
                </c:pt>
                <c:pt idx="3350">
                  <c:v>1669.1410000000001</c:v>
                </c:pt>
                <c:pt idx="3351">
                  <c:v>1670.1410000000001</c:v>
                </c:pt>
                <c:pt idx="3352">
                  <c:v>1671.1410000000001</c:v>
                </c:pt>
                <c:pt idx="3353">
                  <c:v>1672.1410000000001</c:v>
                </c:pt>
                <c:pt idx="3354">
                  <c:v>1673.1410000000001</c:v>
                </c:pt>
                <c:pt idx="3355">
                  <c:v>1674.1410000000001</c:v>
                </c:pt>
                <c:pt idx="3356">
                  <c:v>1675.1410000000001</c:v>
                </c:pt>
                <c:pt idx="3357">
                  <c:v>1676.1410000000001</c:v>
                </c:pt>
                <c:pt idx="3358">
                  <c:v>1677.1410000000001</c:v>
                </c:pt>
                <c:pt idx="3359">
                  <c:v>1678.1410000000001</c:v>
                </c:pt>
                <c:pt idx="3360">
                  <c:v>1679.1410000000001</c:v>
                </c:pt>
                <c:pt idx="3361">
                  <c:v>1680.1410000000001</c:v>
                </c:pt>
                <c:pt idx="3362">
                  <c:v>1681.1410000000001</c:v>
                </c:pt>
                <c:pt idx="3363">
                  <c:v>1682.1410000000001</c:v>
                </c:pt>
                <c:pt idx="3364">
                  <c:v>1683.1410000000001</c:v>
                </c:pt>
                <c:pt idx="3365">
                  <c:v>1684.1410000000001</c:v>
                </c:pt>
                <c:pt idx="3366">
                  <c:v>1685.1410000000001</c:v>
                </c:pt>
                <c:pt idx="3367">
                  <c:v>1686.1410000000001</c:v>
                </c:pt>
                <c:pt idx="3368">
                  <c:v>1687.1410000000001</c:v>
                </c:pt>
                <c:pt idx="3369">
                  <c:v>1688.1410000000001</c:v>
                </c:pt>
                <c:pt idx="3370">
                  <c:v>1689.1410000000001</c:v>
                </c:pt>
                <c:pt idx="3371">
                  <c:v>1690.1410000000001</c:v>
                </c:pt>
                <c:pt idx="3372">
                  <c:v>1691.1410000000001</c:v>
                </c:pt>
                <c:pt idx="3373">
                  <c:v>1692.1410000000001</c:v>
                </c:pt>
                <c:pt idx="3374">
                  <c:v>1693.1410000000001</c:v>
                </c:pt>
                <c:pt idx="3375">
                  <c:v>1694.1410000000001</c:v>
                </c:pt>
                <c:pt idx="3376">
                  <c:v>1695.1410000000001</c:v>
                </c:pt>
                <c:pt idx="3377">
                  <c:v>1696.1410000000001</c:v>
                </c:pt>
                <c:pt idx="3378">
                  <c:v>1697.1410000000001</c:v>
                </c:pt>
                <c:pt idx="3379">
                  <c:v>1698.1410000000001</c:v>
                </c:pt>
                <c:pt idx="3380">
                  <c:v>1699.1410000000001</c:v>
                </c:pt>
                <c:pt idx="3381">
                  <c:v>1700.1410000000001</c:v>
                </c:pt>
                <c:pt idx="3382">
                  <c:v>1701.1410000000001</c:v>
                </c:pt>
                <c:pt idx="3383">
                  <c:v>1702.1410000000001</c:v>
                </c:pt>
                <c:pt idx="3384">
                  <c:v>1703.1410000000001</c:v>
                </c:pt>
                <c:pt idx="3385">
                  <c:v>1704.1410000000001</c:v>
                </c:pt>
                <c:pt idx="3386">
                  <c:v>1705.1410000000001</c:v>
                </c:pt>
                <c:pt idx="3387">
                  <c:v>1706.1410000000001</c:v>
                </c:pt>
                <c:pt idx="3388">
                  <c:v>1707.1410000000001</c:v>
                </c:pt>
                <c:pt idx="3389">
                  <c:v>1708.1410000000001</c:v>
                </c:pt>
                <c:pt idx="3390">
                  <c:v>1709.1410000000001</c:v>
                </c:pt>
                <c:pt idx="3391">
                  <c:v>1710.1410000000001</c:v>
                </c:pt>
                <c:pt idx="3392">
                  <c:v>1711.1410000000001</c:v>
                </c:pt>
                <c:pt idx="3393">
                  <c:v>1712.1410000000001</c:v>
                </c:pt>
                <c:pt idx="3394">
                  <c:v>1713.1410000000001</c:v>
                </c:pt>
                <c:pt idx="3395">
                  <c:v>1714.1410000000001</c:v>
                </c:pt>
                <c:pt idx="3396">
                  <c:v>1715.1410000000001</c:v>
                </c:pt>
                <c:pt idx="3397">
                  <c:v>1716.1410000000001</c:v>
                </c:pt>
                <c:pt idx="3398">
                  <c:v>1717.1410000000001</c:v>
                </c:pt>
                <c:pt idx="3399">
                  <c:v>1718.1410000000001</c:v>
                </c:pt>
                <c:pt idx="3400">
                  <c:v>1719.1410000000001</c:v>
                </c:pt>
                <c:pt idx="3401">
                  <c:v>1720.1410000000001</c:v>
                </c:pt>
                <c:pt idx="3402">
                  <c:v>1721.1410000000001</c:v>
                </c:pt>
                <c:pt idx="3403">
                  <c:v>1722.1410000000001</c:v>
                </c:pt>
                <c:pt idx="3404">
                  <c:v>1723.1410000000001</c:v>
                </c:pt>
                <c:pt idx="3405">
                  <c:v>1724.1410000000001</c:v>
                </c:pt>
                <c:pt idx="3406">
                  <c:v>1725.1410000000001</c:v>
                </c:pt>
                <c:pt idx="3407">
                  <c:v>1726.1410000000001</c:v>
                </c:pt>
                <c:pt idx="3408">
                  <c:v>1727.1410000000001</c:v>
                </c:pt>
                <c:pt idx="3409">
                  <c:v>1728.1410000000001</c:v>
                </c:pt>
                <c:pt idx="3410">
                  <c:v>1729.1410000000001</c:v>
                </c:pt>
                <c:pt idx="3411">
                  <c:v>1730.1410000000001</c:v>
                </c:pt>
                <c:pt idx="3412">
                  <c:v>1731.1410000000001</c:v>
                </c:pt>
                <c:pt idx="3413">
                  <c:v>1732.1410000000001</c:v>
                </c:pt>
                <c:pt idx="3414">
                  <c:v>1733.1410000000001</c:v>
                </c:pt>
                <c:pt idx="3415">
                  <c:v>1734.1410000000001</c:v>
                </c:pt>
                <c:pt idx="3416">
                  <c:v>1735.1410000000001</c:v>
                </c:pt>
                <c:pt idx="3417">
                  <c:v>1736.1410000000001</c:v>
                </c:pt>
                <c:pt idx="3418">
                  <c:v>1737.1410000000001</c:v>
                </c:pt>
                <c:pt idx="3419">
                  <c:v>1738.1410000000001</c:v>
                </c:pt>
                <c:pt idx="3420">
                  <c:v>1739.1410000000001</c:v>
                </c:pt>
                <c:pt idx="3421">
                  <c:v>1740.1410000000001</c:v>
                </c:pt>
                <c:pt idx="3422">
                  <c:v>1741.1410000000001</c:v>
                </c:pt>
                <c:pt idx="3423">
                  <c:v>1742.1410000000001</c:v>
                </c:pt>
                <c:pt idx="3424">
                  <c:v>1743.1410000000001</c:v>
                </c:pt>
                <c:pt idx="3425">
                  <c:v>1744.1410000000001</c:v>
                </c:pt>
                <c:pt idx="3426">
                  <c:v>1745.1410000000001</c:v>
                </c:pt>
                <c:pt idx="3427">
                  <c:v>1746.1410000000001</c:v>
                </c:pt>
                <c:pt idx="3428">
                  <c:v>1747.1410000000001</c:v>
                </c:pt>
                <c:pt idx="3429">
                  <c:v>1748.1410000000001</c:v>
                </c:pt>
                <c:pt idx="3430">
                  <c:v>1749.1410000000001</c:v>
                </c:pt>
                <c:pt idx="3431">
                  <c:v>1750.1410000000001</c:v>
                </c:pt>
                <c:pt idx="3432">
                  <c:v>1751.1410000000001</c:v>
                </c:pt>
                <c:pt idx="3433">
                  <c:v>1752.1410000000001</c:v>
                </c:pt>
                <c:pt idx="3434">
                  <c:v>1753.1410000000001</c:v>
                </c:pt>
                <c:pt idx="3435">
                  <c:v>1754.1410000000001</c:v>
                </c:pt>
                <c:pt idx="3436">
                  <c:v>1755.1410000000001</c:v>
                </c:pt>
                <c:pt idx="3437">
                  <c:v>1756.1410000000001</c:v>
                </c:pt>
                <c:pt idx="3438">
                  <c:v>1757.1410000000001</c:v>
                </c:pt>
                <c:pt idx="3439">
                  <c:v>1758.1410000000001</c:v>
                </c:pt>
                <c:pt idx="3440">
                  <c:v>1759.1410000000001</c:v>
                </c:pt>
                <c:pt idx="3441">
                  <c:v>1760.1410000000001</c:v>
                </c:pt>
                <c:pt idx="3442">
                  <c:v>1761.1410000000001</c:v>
                </c:pt>
                <c:pt idx="3443">
                  <c:v>1762.1410000000001</c:v>
                </c:pt>
                <c:pt idx="3444">
                  <c:v>1763.1410000000001</c:v>
                </c:pt>
                <c:pt idx="3445">
                  <c:v>1764.1410000000001</c:v>
                </c:pt>
                <c:pt idx="3446">
                  <c:v>1765.1410000000001</c:v>
                </c:pt>
                <c:pt idx="3447">
                  <c:v>1766.1410000000001</c:v>
                </c:pt>
                <c:pt idx="3448">
                  <c:v>1767.1410000000001</c:v>
                </c:pt>
                <c:pt idx="3449">
                  <c:v>1768.1410000000001</c:v>
                </c:pt>
                <c:pt idx="3450">
                  <c:v>1769.1410000000001</c:v>
                </c:pt>
                <c:pt idx="3451">
                  <c:v>1770.1410000000001</c:v>
                </c:pt>
                <c:pt idx="3452">
                  <c:v>1771.1410000000001</c:v>
                </c:pt>
                <c:pt idx="3453">
                  <c:v>1772.1410000000001</c:v>
                </c:pt>
                <c:pt idx="3454">
                  <c:v>1773.1410000000001</c:v>
                </c:pt>
                <c:pt idx="3455">
                  <c:v>1774.1410000000001</c:v>
                </c:pt>
                <c:pt idx="3456">
                  <c:v>1775.1410000000001</c:v>
                </c:pt>
                <c:pt idx="3457">
                  <c:v>1776.1410000000001</c:v>
                </c:pt>
                <c:pt idx="3458">
                  <c:v>1777.1410000000001</c:v>
                </c:pt>
                <c:pt idx="3459">
                  <c:v>1778.1410000000001</c:v>
                </c:pt>
                <c:pt idx="3460">
                  <c:v>1779.1410000000001</c:v>
                </c:pt>
                <c:pt idx="3461">
                  <c:v>1780.1410000000001</c:v>
                </c:pt>
                <c:pt idx="3462">
                  <c:v>1781.1410000000001</c:v>
                </c:pt>
                <c:pt idx="3463">
                  <c:v>1782.1410000000001</c:v>
                </c:pt>
                <c:pt idx="3464">
                  <c:v>1783.1410000000001</c:v>
                </c:pt>
                <c:pt idx="3465">
                  <c:v>1784.1410000000001</c:v>
                </c:pt>
                <c:pt idx="3466">
                  <c:v>1785.1410000000001</c:v>
                </c:pt>
                <c:pt idx="3467">
                  <c:v>1786.1410000000001</c:v>
                </c:pt>
                <c:pt idx="3468">
                  <c:v>1787.1410000000001</c:v>
                </c:pt>
                <c:pt idx="3469">
                  <c:v>1788.1410000000001</c:v>
                </c:pt>
                <c:pt idx="3470">
                  <c:v>1789.1410000000001</c:v>
                </c:pt>
                <c:pt idx="3471">
                  <c:v>1790.1410000000001</c:v>
                </c:pt>
                <c:pt idx="3472">
                  <c:v>1791.1410000000001</c:v>
                </c:pt>
                <c:pt idx="3473">
                  <c:v>1792.1410000000001</c:v>
                </c:pt>
                <c:pt idx="3474">
                  <c:v>1793.1410000000001</c:v>
                </c:pt>
                <c:pt idx="3475">
                  <c:v>1794.1410000000001</c:v>
                </c:pt>
                <c:pt idx="3476">
                  <c:v>1795.1410000000001</c:v>
                </c:pt>
                <c:pt idx="3477">
                  <c:v>1796.1410000000001</c:v>
                </c:pt>
                <c:pt idx="3478">
                  <c:v>1797.1410000000001</c:v>
                </c:pt>
                <c:pt idx="3479">
                  <c:v>1798.1410000000001</c:v>
                </c:pt>
                <c:pt idx="3480">
                  <c:v>1799.1410000000001</c:v>
                </c:pt>
                <c:pt idx="3481">
                  <c:v>1800.1410000000001</c:v>
                </c:pt>
                <c:pt idx="3482">
                  <c:v>1801.1410000000001</c:v>
                </c:pt>
                <c:pt idx="3483">
                  <c:v>1802.1410000000001</c:v>
                </c:pt>
                <c:pt idx="3484">
                  <c:v>1803.1410000000001</c:v>
                </c:pt>
                <c:pt idx="3485">
                  <c:v>1804.1410000000001</c:v>
                </c:pt>
                <c:pt idx="3486">
                  <c:v>1805.1410000000001</c:v>
                </c:pt>
                <c:pt idx="3487">
                  <c:v>1806.1410000000001</c:v>
                </c:pt>
                <c:pt idx="3488">
                  <c:v>1807.1410000000001</c:v>
                </c:pt>
                <c:pt idx="3489">
                  <c:v>1808.1410000000001</c:v>
                </c:pt>
                <c:pt idx="3490">
                  <c:v>1809.1410000000001</c:v>
                </c:pt>
                <c:pt idx="3491">
                  <c:v>1810.1410000000001</c:v>
                </c:pt>
                <c:pt idx="3492">
                  <c:v>1811.1410000000001</c:v>
                </c:pt>
                <c:pt idx="3493">
                  <c:v>1812.1410000000001</c:v>
                </c:pt>
                <c:pt idx="3494">
                  <c:v>1813.1410000000001</c:v>
                </c:pt>
                <c:pt idx="3495">
                  <c:v>1814.1410000000001</c:v>
                </c:pt>
                <c:pt idx="3496">
                  <c:v>1815.1410000000001</c:v>
                </c:pt>
                <c:pt idx="3497">
                  <c:v>1816.1410000000001</c:v>
                </c:pt>
                <c:pt idx="3498">
                  <c:v>1817.1410000000001</c:v>
                </c:pt>
                <c:pt idx="3499">
                  <c:v>1818.1410000000001</c:v>
                </c:pt>
                <c:pt idx="3500">
                  <c:v>1819.1410000000001</c:v>
                </c:pt>
                <c:pt idx="3501">
                  <c:v>1820.1410000000001</c:v>
                </c:pt>
                <c:pt idx="3502">
                  <c:v>1821.1410000000001</c:v>
                </c:pt>
                <c:pt idx="3503">
                  <c:v>1822.1410000000001</c:v>
                </c:pt>
                <c:pt idx="3504">
                  <c:v>1823.1410000000001</c:v>
                </c:pt>
                <c:pt idx="3505">
                  <c:v>1824.1410000000001</c:v>
                </c:pt>
                <c:pt idx="3506">
                  <c:v>1825.1410000000001</c:v>
                </c:pt>
                <c:pt idx="3507">
                  <c:v>1826.1410000000001</c:v>
                </c:pt>
                <c:pt idx="3508">
                  <c:v>1827.1410000000001</c:v>
                </c:pt>
                <c:pt idx="3509">
                  <c:v>1828.1410000000001</c:v>
                </c:pt>
                <c:pt idx="3510">
                  <c:v>1829.1410000000001</c:v>
                </c:pt>
                <c:pt idx="3511">
                  <c:v>1830.1410000000001</c:v>
                </c:pt>
                <c:pt idx="3512">
                  <c:v>1831.1410000000001</c:v>
                </c:pt>
                <c:pt idx="3513">
                  <c:v>1832.1410000000001</c:v>
                </c:pt>
                <c:pt idx="3514">
                  <c:v>1833.1410000000001</c:v>
                </c:pt>
                <c:pt idx="3515">
                  <c:v>1834.1410000000001</c:v>
                </c:pt>
                <c:pt idx="3516">
                  <c:v>1835.1410000000001</c:v>
                </c:pt>
                <c:pt idx="3517">
                  <c:v>1836.1410000000001</c:v>
                </c:pt>
                <c:pt idx="3518">
                  <c:v>1837.1410000000001</c:v>
                </c:pt>
                <c:pt idx="3519">
                  <c:v>1838.1410000000001</c:v>
                </c:pt>
                <c:pt idx="3520">
                  <c:v>1839.1410000000001</c:v>
                </c:pt>
                <c:pt idx="3521">
                  <c:v>1840.1410000000001</c:v>
                </c:pt>
                <c:pt idx="3522">
                  <c:v>1841.1410000000001</c:v>
                </c:pt>
                <c:pt idx="3523">
                  <c:v>1842.1410000000001</c:v>
                </c:pt>
                <c:pt idx="3524">
                  <c:v>1843.1410000000001</c:v>
                </c:pt>
                <c:pt idx="3525">
                  <c:v>1844.1410000000001</c:v>
                </c:pt>
                <c:pt idx="3526">
                  <c:v>1845.1410000000001</c:v>
                </c:pt>
                <c:pt idx="3527">
                  <c:v>1846.1410000000001</c:v>
                </c:pt>
                <c:pt idx="3528">
                  <c:v>1847.1410000000001</c:v>
                </c:pt>
                <c:pt idx="3529">
                  <c:v>1848.1410000000001</c:v>
                </c:pt>
                <c:pt idx="3530">
                  <c:v>1849.1410000000001</c:v>
                </c:pt>
                <c:pt idx="3531">
                  <c:v>1850.1410000000001</c:v>
                </c:pt>
                <c:pt idx="3532">
                  <c:v>1851.1410000000001</c:v>
                </c:pt>
                <c:pt idx="3533">
                  <c:v>1852.1410000000001</c:v>
                </c:pt>
                <c:pt idx="3534">
                  <c:v>1853.1410000000001</c:v>
                </c:pt>
                <c:pt idx="3535">
                  <c:v>1854.1410000000001</c:v>
                </c:pt>
                <c:pt idx="3536">
                  <c:v>1855.1410000000001</c:v>
                </c:pt>
                <c:pt idx="3537">
                  <c:v>1856.1410000000001</c:v>
                </c:pt>
                <c:pt idx="3538">
                  <c:v>1857.1410000000001</c:v>
                </c:pt>
                <c:pt idx="3539">
                  <c:v>1858.1410000000001</c:v>
                </c:pt>
                <c:pt idx="3540">
                  <c:v>1859.1410000000001</c:v>
                </c:pt>
                <c:pt idx="3541">
                  <c:v>1860.1410000000001</c:v>
                </c:pt>
                <c:pt idx="3542">
                  <c:v>1861.1410000000001</c:v>
                </c:pt>
                <c:pt idx="3543">
                  <c:v>1862.1410000000001</c:v>
                </c:pt>
                <c:pt idx="3544">
                  <c:v>1863.1410000000001</c:v>
                </c:pt>
                <c:pt idx="3545">
                  <c:v>1864.1410000000001</c:v>
                </c:pt>
                <c:pt idx="3546">
                  <c:v>1865.1410000000001</c:v>
                </c:pt>
                <c:pt idx="3547">
                  <c:v>1866.1410000000001</c:v>
                </c:pt>
                <c:pt idx="3548">
                  <c:v>1867.1410000000001</c:v>
                </c:pt>
                <c:pt idx="3549">
                  <c:v>1868.1410000000001</c:v>
                </c:pt>
                <c:pt idx="3550">
                  <c:v>1869.1410000000001</c:v>
                </c:pt>
                <c:pt idx="3551">
                  <c:v>1870.1410000000001</c:v>
                </c:pt>
                <c:pt idx="3552">
                  <c:v>1871.1410000000001</c:v>
                </c:pt>
                <c:pt idx="3553">
                  <c:v>1872.1410000000001</c:v>
                </c:pt>
                <c:pt idx="3554">
                  <c:v>1873.1410000000001</c:v>
                </c:pt>
                <c:pt idx="3555">
                  <c:v>1874.1410000000001</c:v>
                </c:pt>
                <c:pt idx="3556">
                  <c:v>1875.1410000000001</c:v>
                </c:pt>
                <c:pt idx="3557">
                  <c:v>1876.1410000000001</c:v>
                </c:pt>
                <c:pt idx="3558">
                  <c:v>1877.1410000000001</c:v>
                </c:pt>
                <c:pt idx="3559">
                  <c:v>1878.1410000000001</c:v>
                </c:pt>
                <c:pt idx="3560">
                  <c:v>1879.1410000000001</c:v>
                </c:pt>
                <c:pt idx="3561">
                  <c:v>1880.1410000000001</c:v>
                </c:pt>
                <c:pt idx="3562">
                  <c:v>1881.1410000000001</c:v>
                </c:pt>
                <c:pt idx="3563">
                  <c:v>1882.1410000000001</c:v>
                </c:pt>
                <c:pt idx="3564">
                  <c:v>1883.1410000000001</c:v>
                </c:pt>
                <c:pt idx="3565">
                  <c:v>1884.1410000000001</c:v>
                </c:pt>
                <c:pt idx="3566">
                  <c:v>1885.1410000000001</c:v>
                </c:pt>
                <c:pt idx="3567">
                  <c:v>1886.1410000000001</c:v>
                </c:pt>
                <c:pt idx="3568">
                  <c:v>1887.1410000000001</c:v>
                </c:pt>
                <c:pt idx="3569">
                  <c:v>1888.1410000000001</c:v>
                </c:pt>
                <c:pt idx="3570">
                  <c:v>1889.1410000000001</c:v>
                </c:pt>
                <c:pt idx="3571">
                  <c:v>1890.1410000000001</c:v>
                </c:pt>
                <c:pt idx="3572">
                  <c:v>1891.1410000000001</c:v>
                </c:pt>
                <c:pt idx="3573">
                  <c:v>1892.1410000000001</c:v>
                </c:pt>
                <c:pt idx="3574">
                  <c:v>1893.1410000000001</c:v>
                </c:pt>
                <c:pt idx="3575">
                  <c:v>1894.1410000000001</c:v>
                </c:pt>
                <c:pt idx="3576">
                  <c:v>1895.1410000000001</c:v>
                </c:pt>
                <c:pt idx="3577">
                  <c:v>1896.1410000000001</c:v>
                </c:pt>
                <c:pt idx="3578">
                  <c:v>1897.1410000000001</c:v>
                </c:pt>
                <c:pt idx="3579">
                  <c:v>1898.1410000000001</c:v>
                </c:pt>
                <c:pt idx="3580">
                  <c:v>1899.1410000000001</c:v>
                </c:pt>
                <c:pt idx="3581">
                  <c:v>1900.1410000000001</c:v>
                </c:pt>
                <c:pt idx="3582">
                  <c:v>1901.1410000000001</c:v>
                </c:pt>
                <c:pt idx="3583">
                  <c:v>1902.1410000000001</c:v>
                </c:pt>
                <c:pt idx="3584">
                  <c:v>1903.1410000000001</c:v>
                </c:pt>
                <c:pt idx="3585">
                  <c:v>1904.1410000000001</c:v>
                </c:pt>
                <c:pt idx="3586">
                  <c:v>1905.1410000000001</c:v>
                </c:pt>
                <c:pt idx="3587">
                  <c:v>1906.1410000000001</c:v>
                </c:pt>
                <c:pt idx="3588">
                  <c:v>1907.1410000000001</c:v>
                </c:pt>
                <c:pt idx="3589">
                  <c:v>1908.1410000000001</c:v>
                </c:pt>
                <c:pt idx="3590">
                  <c:v>1909.1410000000001</c:v>
                </c:pt>
                <c:pt idx="3591">
                  <c:v>1910.1410000000001</c:v>
                </c:pt>
                <c:pt idx="3592">
                  <c:v>1911.1410000000001</c:v>
                </c:pt>
                <c:pt idx="3593">
                  <c:v>1912.1410000000001</c:v>
                </c:pt>
                <c:pt idx="3594">
                  <c:v>1913.1410000000001</c:v>
                </c:pt>
                <c:pt idx="3595">
                  <c:v>1914.1410000000001</c:v>
                </c:pt>
                <c:pt idx="3596">
                  <c:v>1915.1410000000001</c:v>
                </c:pt>
                <c:pt idx="3597">
                  <c:v>1916.1410000000001</c:v>
                </c:pt>
                <c:pt idx="3598">
                  <c:v>1917.1410000000001</c:v>
                </c:pt>
                <c:pt idx="3599">
                  <c:v>1918.1410000000001</c:v>
                </c:pt>
                <c:pt idx="3600">
                  <c:v>1919.1410000000001</c:v>
                </c:pt>
                <c:pt idx="3601">
                  <c:v>1920.1410000000001</c:v>
                </c:pt>
                <c:pt idx="3602">
                  <c:v>1921.1410000000001</c:v>
                </c:pt>
                <c:pt idx="3603">
                  <c:v>1922.1410000000001</c:v>
                </c:pt>
                <c:pt idx="3604">
                  <c:v>1923.1410000000001</c:v>
                </c:pt>
                <c:pt idx="3605">
                  <c:v>1924.1410000000001</c:v>
                </c:pt>
                <c:pt idx="3606">
                  <c:v>1925.1410000000001</c:v>
                </c:pt>
                <c:pt idx="3607">
                  <c:v>1926.1410000000001</c:v>
                </c:pt>
                <c:pt idx="3608">
                  <c:v>1927.1410000000001</c:v>
                </c:pt>
                <c:pt idx="3609">
                  <c:v>1928.1410000000001</c:v>
                </c:pt>
                <c:pt idx="3610">
                  <c:v>1929.1410000000001</c:v>
                </c:pt>
                <c:pt idx="3611">
                  <c:v>1930.1410000000001</c:v>
                </c:pt>
                <c:pt idx="3612">
                  <c:v>1931.1410000000001</c:v>
                </c:pt>
                <c:pt idx="3613">
                  <c:v>1932.1410000000001</c:v>
                </c:pt>
                <c:pt idx="3614">
                  <c:v>1933.1410000000001</c:v>
                </c:pt>
                <c:pt idx="3615">
                  <c:v>1934.1410000000001</c:v>
                </c:pt>
                <c:pt idx="3616">
                  <c:v>1935.1410000000001</c:v>
                </c:pt>
                <c:pt idx="3617">
                  <c:v>1936.1410000000001</c:v>
                </c:pt>
                <c:pt idx="3618">
                  <c:v>1937.1410000000001</c:v>
                </c:pt>
                <c:pt idx="3619">
                  <c:v>1938.1410000000001</c:v>
                </c:pt>
                <c:pt idx="3620">
                  <c:v>1939.1410000000001</c:v>
                </c:pt>
                <c:pt idx="3621">
                  <c:v>1940.1410000000001</c:v>
                </c:pt>
                <c:pt idx="3622">
                  <c:v>1941.1410000000001</c:v>
                </c:pt>
                <c:pt idx="3623">
                  <c:v>1942.1410000000001</c:v>
                </c:pt>
                <c:pt idx="3624">
                  <c:v>1943.1410000000001</c:v>
                </c:pt>
                <c:pt idx="3625">
                  <c:v>1944.1410000000001</c:v>
                </c:pt>
                <c:pt idx="3626">
                  <c:v>1945.1410000000001</c:v>
                </c:pt>
                <c:pt idx="3627">
                  <c:v>1946.1410000000001</c:v>
                </c:pt>
                <c:pt idx="3628">
                  <c:v>1947.1410000000001</c:v>
                </c:pt>
                <c:pt idx="3629">
                  <c:v>1948.1410000000001</c:v>
                </c:pt>
                <c:pt idx="3630">
                  <c:v>1949.1410000000001</c:v>
                </c:pt>
                <c:pt idx="3631">
                  <c:v>1950.1410000000001</c:v>
                </c:pt>
                <c:pt idx="3632">
                  <c:v>1951.1410000000001</c:v>
                </c:pt>
                <c:pt idx="3633">
                  <c:v>1952.1410000000001</c:v>
                </c:pt>
                <c:pt idx="3634">
                  <c:v>1953.1410000000001</c:v>
                </c:pt>
                <c:pt idx="3635">
                  <c:v>1954.1410000000001</c:v>
                </c:pt>
                <c:pt idx="3636">
                  <c:v>1955.1410000000001</c:v>
                </c:pt>
                <c:pt idx="3637">
                  <c:v>1956.1410000000001</c:v>
                </c:pt>
                <c:pt idx="3638">
                  <c:v>1957.1410000000001</c:v>
                </c:pt>
                <c:pt idx="3639">
                  <c:v>1958.1410000000001</c:v>
                </c:pt>
                <c:pt idx="3640">
                  <c:v>1959.1410000000001</c:v>
                </c:pt>
                <c:pt idx="3641">
                  <c:v>1960.1410000000001</c:v>
                </c:pt>
                <c:pt idx="3642">
                  <c:v>1961.1410000000001</c:v>
                </c:pt>
                <c:pt idx="3643">
                  <c:v>1962.1410000000001</c:v>
                </c:pt>
                <c:pt idx="3644">
                  <c:v>1963.1410000000001</c:v>
                </c:pt>
                <c:pt idx="3645">
                  <c:v>1964.1410000000001</c:v>
                </c:pt>
                <c:pt idx="3646">
                  <c:v>1965.1410000000001</c:v>
                </c:pt>
                <c:pt idx="3647">
                  <c:v>1966.1410000000001</c:v>
                </c:pt>
                <c:pt idx="3648">
                  <c:v>1967.1410000000001</c:v>
                </c:pt>
                <c:pt idx="3649">
                  <c:v>1968.1410000000001</c:v>
                </c:pt>
                <c:pt idx="3650">
                  <c:v>1969.1410000000001</c:v>
                </c:pt>
                <c:pt idx="3651">
                  <c:v>1970.1410000000001</c:v>
                </c:pt>
                <c:pt idx="3652">
                  <c:v>1971.1410000000001</c:v>
                </c:pt>
                <c:pt idx="3653">
                  <c:v>1972.1410000000001</c:v>
                </c:pt>
                <c:pt idx="3654">
                  <c:v>1973.1410000000001</c:v>
                </c:pt>
                <c:pt idx="3655">
                  <c:v>1974.1410000000001</c:v>
                </c:pt>
                <c:pt idx="3656">
                  <c:v>1975.1410000000001</c:v>
                </c:pt>
                <c:pt idx="3657">
                  <c:v>1976.1410000000001</c:v>
                </c:pt>
                <c:pt idx="3658">
                  <c:v>1977.1410000000001</c:v>
                </c:pt>
                <c:pt idx="3659">
                  <c:v>1978.1410000000001</c:v>
                </c:pt>
                <c:pt idx="3660">
                  <c:v>1979.1410000000001</c:v>
                </c:pt>
                <c:pt idx="3661">
                  <c:v>1980.1410000000001</c:v>
                </c:pt>
                <c:pt idx="3662">
                  <c:v>1981.1410000000001</c:v>
                </c:pt>
                <c:pt idx="3663">
                  <c:v>1982.1410000000001</c:v>
                </c:pt>
                <c:pt idx="3664">
                  <c:v>1983.1410000000001</c:v>
                </c:pt>
                <c:pt idx="3665">
                  <c:v>1984.1410000000001</c:v>
                </c:pt>
                <c:pt idx="3666">
                  <c:v>1985.1410000000001</c:v>
                </c:pt>
                <c:pt idx="3667">
                  <c:v>1986.1410000000001</c:v>
                </c:pt>
                <c:pt idx="3668">
                  <c:v>1987.1410000000001</c:v>
                </c:pt>
                <c:pt idx="3669">
                  <c:v>1988.1410000000001</c:v>
                </c:pt>
                <c:pt idx="3670">
                  <c:v>1989.1410000000001</c:v>
                </c:pt>
                <c:pt idx="3671">
                  <c:v>1990.1410000000001</c:v>
                </c:pt>
                <c:pt idx="3672">
                  <c:v>1991.1410000000001</c:v>
                </c:pt>
                <c:pt idx="3673">
                  <c:v>1992.1410000000001</c:v>
                </c:pt>
                <c:pt idx="3674">
                  <c:v>1993.1410000000001</c:v>
                </c:pt>
                <c:pt idx="3675">
                  <c:v>1994.1410000000001</c:v>
                </c:pt>
                <c:pt idx="3676">
                  <c:v>1995.1410000000001</c:v>
                </c:pt>
                <c:pt idx="3677">
                  <c:v>1996.1410000000001</c:v>
                </c:pt>
                <c:pt idx="3678">
                  <c:v>1997.1410000000001</c:v>
                </c:pt>
                <c:pt idx="3679">
                  <c:v>1998.1410000000001</c:v>
                </c:pt>
                <c:pt idx="3680">
                  <c:v>1999.1410000000001</c:v>
                </c:pt>
                <c:pt idx="3681">
                  <c:v>2000.1410000000001</c:v>
                </c:pt>
                <c:pt idx="3682">
                  <c:v>2001.1410000000001</c:v>
                </c:pt>
                <c:pt idx="3683">
                  <c:v>2002.1410000000001</c:v>
                </c:pt>
                <c:pt idx="3684">
                  <c:v>2003.1410000000001</c:v>
                </c:pt>
                <c:pt idx="3685">
                  <c:v>2004.1410000000001</c:v>
                </c:pt>
                <c:pt idx="3686">
                  <c:v>2005.1410000000001</c:v>
                </c:pt>
                <c:pt idx="3687">
                  <c:v>2006.1410000000001</c:v>
                </c:pt>
                <c:pt idx="3688">
                  <c:v>2007.1410000000001</c:v>
                </c:pt>
                <c:pt idx="3689">
                  <c:v>2008.1410000000001</c:v>
                </c:pt>
                <c:pt idx="3690">
                  <c:v>2009.1410000000001</c:v>
                </c:pt>
                <c:pt idx="3691">
                  <c:v>2010.1410000000001</c:v>
                </c:pt>
                <c:pt idx="3692">
                  <c:v>2011.1410000000001</c:v>
                </c:pt>
                <c:pt idx="3693">
                  <c:v>2012.1410000000001</c:v>
                </c:pt>
                <c:pt idx="3694">
                  <c:v>2013.1410000000001</c:v>
                </c:pt>
                <c:pt idx="3695">
                  <c:v>2014.1410000000001</c:v>
                </c:pt>
                <c:pt idx="3696">
                  <c:v>2015.1410000000001</c:v>
                </c:pt>
                <c:pt idx="3697">
                  <c:v>2016.1410000000001</c:v>
                </c:pt>
                <c:pt idx="3698">
                  <c:v>2017.1410000000001</c:v>
                </c:pt>
                <c:pt idx="3699">
                  <c:v>2018.1410000000001</c:v>
                </c:pt>
                <c:pt idx="3700">
                  <c:v>2019.1410000000001</c:v>
                </c:pt>
                <c:pt idx="3701">
                  <c:v>2020.1410000000001</c:v>
                </c:pt>
                <c:pt idx="3702">
                  <c:v>2021.1410000000001</c:v>
                </c:pt>
                <c:pt idx="3703">
                  <c:v>2022.1410000000001</c:v>
                </c:pt>
                <c:pt idx="3704">
                  <c:v>2023.1410000000001</c:v>
                </c:pt>
                <c:pt idx="3705">
                  <c:v>2024.1410000000001</c:v>
                </c:pt>
                <c:pt idx="3706">
                  <c:v>2025.1410000000001</c:v>
                </c:pt>
                <c:pt idx="3707">
                  <c:v>2026.1410000000001</c:v>
                </c:pt>
                <c:pt idx="3708">
                  <c:v>2027.1410000000001</c:v>
                </c:pt>
                <c:pt idx="3709">
                  <c:v>2028.1410000000001</c:v>
                </c:pt>
                <c:pt idx="3710">
                  <c:v>2029.1410000000001</c:v>
                </c:pt>
                <c:pt idx="3711">
                  <c:v>2030.1410000000001</c:v>
                </c:pt>
                <c:pt idx="3712">
                  <c:v>2031.1410000000001</c:v>
                </c:pt>
                <c:pt idx="3713">
                  <c:v>2032.1410000000001</c:v>
                </c:pt>
                <c:pt idx="3714">
                  <c:v>2033.1410000000001</c:v>
                </c:pt>
                <c:pt idx="3715">
                  <c:v>2034.1410000000001</c:v>
                </c:pt>
                <c:pt idx="3716">
                  <c:v>2035.1410000000001</c:v>
                </c:pt>
                <c:pt idx="3717">
                  <c:v>2036.1410000000001</c:v>
                </c:pt>
                <c:pt idx="3718">
                  <c:v>2037.1410000000001</c:v>
                </c:pt>
                <c:pt idx="3719">
                  <c:v>2038.1410000000001</c:v>
                </c:pt>
                <c:pt idx="3720">
                  <c:v>2039.1410000000001</c:v>
                </c:pt>
                <c:pt idx="3721">
                  <c:v>2040.1410000000001</c:v>
                </c:pt>
                <c:pt idx="3722">
                  <c:v>2041.1410000000001</c:v>
                </c:pt>
                <c:pt idx="3723">
                  <c:v>2042.1410000000001</c:v>
                </c:pt>
                <c:pt idx="3724">
                  <c:v>2043.1410000000001</c:v>
                </c:pt>
                <c:pt idx="3725">
                  <c:v>2044.1410000000001</c:v>
                </c:pt>
                <c:pt idx="3726">
                  <c:v>2045.1410000000001</c:v>
                </c:pt>
                <c:pt idx="3727">
                  <c:v>2046.1410000000001</c:v>
                </c:pt>
                <c:pt idx="3728">
                  <c:v>2047.1410000000001</c:v>
                </c:pt>
                <c:pt idx="3729">
                  <c:v>2048.1410000000001</c:v>
                </c:pt>
                <c:pt idx="3730">
                  <c:v>2049.1410000000001</c:v>
                </c:pt>
                <c:pt idx="3731">
                  <c:v>2050.1410000000001</c:v>
                </c:pt>
                <c:pt idx="3732">
                  <c:v>2051.1410000000001</c:v>
                </c:pt>
                <c:pt idx="3733">
                  <c:v>2052.1410000000001</c:v>
                </c:pt>
                <c:pt idx="3734">
                  <c:v>2053.1410000000001</c:v>
                </c:pt>
                <c:pt idx="3735">
                  <c:v>2054.1410000000001</c:v>
                </c:pt>
                <c:pt idx="3736">
                  <c:v>2055.1410000000001</c:v>
                </c:pt>
                <c:pt idx="3737">
                  <c:v>2056.1410000000001</c:v>
                </c:pt>
                <c:pt idx="3738">
                  <c:v>2057.1410000000001</c:v>
                </c:pt>
                <c:pt idx="3739">
                  <c:v>2058.1410000000001</c:v>
                </c:pt>
                <c:pt idx="3740">
                  <c:v>2059.1410000000001</c:v>
                </c:pt>
                <c:pt idx="3741">
                  <c:v>2060.1410000000001</c:v>
                </c:pt>
                <c:pt idx="3742">
                  <c:v>2061.1410000000001</c:v>
                </c:pt>
                <c:pt idx="3743">
                  <c:v>2062.1410000000001</c:v>
                </c:pt>
                <c:pt idx="3744">
                  <c:v>2063.1410000000001</c:v>
                </c:pt>
                <c:pt idx="3745">
                  <c:v>2064.1410000000001</c:v>
                </c:pt>
                <c:pt idx="3746">
                  <c:v>2065.1410000000001</c:v>
                </c:pt>
                <c:pt idx="3747">
                  <c:v>2066.1410000000001</c:v>
                </c:pt>
                <c:pt idx="3748">
                  <c:v>2067.1410000000001</c:v>
                </c:pt>
                <c:pt idx="3749">
                  <c:v>2068.1410000000001</c:v>
                </c:pt>
                <c:pt idx="3750">
                  <c:v>2069.1410000000001</c:v>
                </c:pt>
                <c:pt idx="3751">
                  <c:v>2070.1410000000001</c:v>
                </c:pt>
                <c:pt idx="3752">
                  <c:v>2071.1410000000001</c:v>
                </c:pt>
                <c:pt idx="3753">
                  <c:v>2072.1410000000001</c:v>
                </c:pt>
                <c:pt idx="3754">
                  <c:v>2073.1410000000001</c:v>
                </c:pt>
                <c:pt idx="3755">
                  <c:v>2074.1410000000001</c:v>
                </c:pt>
                <c:pt idx="3756">
                  <c:v>2075.1410000000001</c:v>
                </c:pt>
                <c:pt idx="3757">
                  <c:v>2076.1410000000001</c:v>
                </c:pt>
                <c:pt idx="3758">
                  <c:v>2077.1410000000001</c:v>
                </c:pt>
                <c:pt idx="3759">
                  <c:v>2078.1410000000001</c:v>
                </c:pt>
                <c:pt idx="3760">
                  <c:v>2079.1410000000001</c:v>
                </c:pt>
                <c:pt idx="3761">
                  <c:v>2080.1410000000001</c:v>
                </c:pt>
                <c:pt idx="3762">
                  <c:v>2081.1410000000001</c:v>
                </c:pt>
                <c:pt idx="3763">
                  <c:v>2082.1410000000001</c:v>
                </c:pt>
                <c:pt idx="3764">
                  <c:v>2083.1410000000001</c:v>
                </c:pt>
                <c:pt idx="3765">
                  <c:v>2084.1410000000001</c:v>
                </c:pt>
                <c:pt idx="3766">
                  <c:v>2085.1410000000001</c:v>
                </c:pt>
                <c:pt idx="3767">
                  <c:v>2086.1410000000001</c:v>
                </c:pt>
                <c:pt idx="3768">
                  <c:v>2087.1410000000001</c:v>
                </c:pt>
                <c:pt idx="3769">
                  <c:v>2088.1410000000001</c:v>
                </c:pt>
                <c:pt idx="3770">
                  <c:v>2089.1410000000001</c:v>
                </c:pt>
                <c:pt idx="3771">
                  <c:v>2090.1410000000001</c:v>
                </c:pt>
                <c:pt idx="3772">
                  <c:v>2091.1410000000001</c:v>
                </c:pt>
                <c:pt idx="3773">
                  <c:v>2092.1410000000001</c:v>
                </c:pt>
                <c:pt idx="3774">
                  <c:v>2093.1410000000001</c:v>
                </c:pt>
                <c:pt idx="3775">
                  <c:v>2094.1410000000001</c:v>
                </c:pt>
                <c:pt idx="3776">
                  <c:v>2095.1410000000001</c:v>
                </c:pt>
                <c:pt idx="3777">
                  <c:v>2096.1410000000001</c:v>
                </c:pt>
                <c:pt idx="3778">
                  <c:v>2097.1410000000001</c:v>
                </c:pt>
                <c:pt idx="3779">
                  <c:v>2098.1410000000001</c:v>
                </c:pt>
                <c:pt idx="3780">
                  <c:v>2099.1410000000001</c:v>
                </c:pt>
                <c:pt idx="3781">
                  <c:v>2100.1410000000001</c:v>
                </c:pt>
                <c:pt idx="3782">
                  <c:v>2101.1410000000001</c:v>
                </c:pt>
                <c:pt idx="3783">
                  <c:v>2102.1410000000001</c:v>
                </c:pt>
                <c:pt idx="3784">
                  <c:v>2103.1410000000001</c:v>
                </c:pt>
                <c:pt idx="3785">
                  <c:v>2104.1410000000001</c:v>
                </c:pt>
                <c:pt idx="3786">
                  <c:v>2105.1410000000001</c:v>
                </c:pt>
                <c:pt idx="3787">
                  <c:v>2106.1410000000001</c:v>
                </c:pt>
                <c:pt idx="3788">
                  <c:v>2107.1410000000001</c:v>
                </c:pt>
                <c:pt idx="3789">
                  <c:v>2108.1410000000001</c:v>
                </c:pt>
                <c:pt idx="3790">
                  <c:v>2109.1410000000001</c:v>
                </c:pt>
                <c:pt idx="3791">
                  <c:v>2110.1410000000001</c:v>
                </c:pt>
                <c:pt idx="3792">
                  <c:v>2111.1410000000001</c:v>
                </c:pt>
                <c:pt idx="3793">
                  <c:v>2112.1410000000001</c:v>
                </c:pt>
                <c:pt idx="3794">
                  <c:v>2113.1410000000001</c:v>
                </c:pt>
                <c:pt idx="3795">
                  <c:v>2114.1410000000001</c:v>
                </c:pt>
                <c:pt idx="3796">
                  <c:v>2115.1410000000001</c:v>
                </c:pt>
                <c:pt idx="3797">
                  <c:v>2116.1410000000001</c:v>
                </c:pt>
                <c:pt idx="3798">
                  <c:v>2117.1410000000001</c:v>
                </c:pt>
                <c:pt idx="3799">
                  <c:v>2118.1410000000001</c:v>
                </c:pt>
                <c:pt idx="3800">
                  <c:v>2119.1410000000001</c:v>
                </c:pt>
                <c:pt idx="3801">
                  <c:v>2120.1410000000001</c:v>
                </c:pt>
                <c:pt idx="3802">
                  <c:v>2121.1410000000001</c:v>
                </c:pt>
                <c:pt idx="3803">
                  <c:v>2122.1410000000001</c:v>
                </c:pt>
                <c:pt idx="3804">
                  <c:v>2123.1410000000001</c:v>
                </c:pt>
                <c:pt idx="3805">
                  <c:v>2124.1410000000001</c:v>
                </c:pt>
                <c:pt idx="3806">
                  <c:v>2125.1410000000001</c:v>
                </c:pt>
                <c:pt idx="3807">
                  <c:v>2126.1410000000001</c:v>
                </c:pt>
                <c:pt idx="3808">
                  <c:v>2127.1410000000001</c:v>
                </c:pt>
                <c:pt idx="3809">
                  <c:v>2128.1410000000001</c:v>
                </c:pt>
                <c:pt idx="3810">
                  <c:v>2129.1410000000001</c:v>
                </c:pt>
                <c:pt idx="3811">
                  <c:v>2130.1410000000001</c:v>
                </c:pt>
                <c:pt idx="3812">
                  <c:v>2131.1410000000001</c:v>
                </c:pt>
                <c:pt idx="3813">
                  <c:v>2132.1410000000001</c:v>
                </c:pt>
                <c:pt idx="3814">
                  <c:v>2133.1410000000001</c:v>
                </c:pt>
                <c:pt idx="3815">
                  <c:v>2134.1410000000001</c:v>
                </c:pt>
                <c:pt idx="3816">
                  <c:v>2135.1410000000001</c:v>
                </c:pt>
                <c:pt idx="3817">
                  <c:v>2136.1410000000001</c:v>
                </c:pt>
                <c:pt idx="3818">
                  <c:v>2137.1410000000001</c:v>
                </c:pt>
                <c:pt idx="3819">
                  <c:v>2138.1410000000001</c:v>
                </c:pt>
                <c:pt idx="3820">
                  <c:v>2139.1410000000001</c:v>
                </c:pt>
                <c:pt idx="3821">
                  <c:v>2140.1410000000001</c:v>
                </c:pt>
                <c:pt idx="3822">
                  <c:v>2141.1410000000001</c:v>
                </c:pt>
                <c:pt idx="3823">
                  <c:v>2142.1410000000001</c:v>
                </c:pt>
                <c:pt idx="3824">
                  <c:v>2143.1410000000001</c:v>
                </c:pt>
                <c:pt idx="3825">
                  <c:v>2144.1410000000001</c:v>
                </c:pt>
                <c:pt idx="3826">
                  <c:v>2145.1410000000001</c:v>
                </c:pt>
                <c:pt idx="3827">
                  <c:v>2146.1410000000001</c:v>
                </c:pt>
                <c:pt idx="3828">
                  <c:v>2147.1410000000001</c:v>
                </c:pt>
                <c:pt idx="3829">
                  <c:v>2148.1410000000001</c:v>
                </c:pt>
                <c:pt idx="3830">
                  <c:v>2149.1410000000001</c:v>
                </c:pt>
                <c:pt idx="3831">
                  <c:v>2150.1410000000001</c:v>
                </c:pt>
                <c:pt idx="3832">
                  <c:v>2151.1410000000001</c:v>
                </c:pt>
                <c:pt idx="3833">
                  <c:v>2152.1410000000001</c:v>
                </c:pt>
                <c:pt idx="3834">
                  <c:v>2153.1410000000001</c:v>
                </c:pt>
                <c:pt idx="3835">
                  <c:v>2154.1410000000001</c:v>
                </c:pt>
                <c:pt idx="3836">
                  <c:v>2155.1410000000001</c:v>
                </c:pt>
                <c:pt idx="3837">
                  <c:v>2156.1410000000001</c:v>
                </c:pt>
                <c:pt idx="3838">
                  <c:v>2157.1410000000001</c:v>
                </c:pt>
                <c:pt idx="3839">
                  <c:v>2158.1410000000001</c:v>
                </c:pt>
                <c:pt idx="3840">
                  <c:v>2159.1410000000001</c:v>
                </c:pt>
                <c:pt idx="3841">
                  <c:v>2160.1410000000001</c:v>
                </c:pt>
                <c:pt idx="3842">
                  <c:v>2161.1410000000001</c:v>
                </c:pt>
                <c:pt idx="3843">
                  <c:v>2162.1410000000001</c:v>
                </c:pt>
                <c:pt idx="3844">
                  <c:v>2163.1410000000001</c:v>
                </c:pt>
                <c:pt idx="3845">
                  <c:v>2164.1410000000001</c:v>
                </c:pt>
                <c:pt idx="3846">
                  <c:v>2165.1410000000001</c:v>
                </c:pt>
                <c:pt idx="3847">
                  <c:v>2166.1410000000001</c:v>
                </c:pt>
                <c:pt idx="3848">
                  <c:v>2167.1410000000001</c:v>
                </c:pt>
                <c:pt idx="3849">
                  <c:v>2168.1410000000001</c:v>
                </c:pt>
                <c:pt idx="3850">
                  <c:v>2169.1410000000001</c:v>
                </c:pt>
                <c:pt idx="3851">
                  <c:v>2170.1410000000001</c:v>
                </c:pt>
                <c:pt idx="3852">
                  <c:v>2171.1410000000001</c:v>
                </c:pt>
                <c:pt idx="3853">
                  <c:v>2172.1410000000001</c:v>
                </c:pt>
                <c:pt idx="3854">
                  <c:v>2173.1410000000001</c:v>
                </c:pt>
                <c:pt idx="3855">
                  <c:v>2174.1410000000001</c:v>
                </c:pt>
                <c:pt idx="3856">
                  <c:v>2175.1410000000001</c:v>
                </c:pt>
                <c:pt idx="3857">
                  <c:v>2176.1410000000001</c:v>
                </c:pt>
                <c:pt idx="3858">
                  <c:v>2177.1410000000001</c:v>
                </c:pt>
                <c:pt idx="3859">
                  <c:v>2178.1410000000001</c:v>
                </c:pt>
                <c:pt idx="3860">
                  <c:v>2179.1410000000001</c:v>
                </c:pt>
                <c:pt idx="3861">
                  <c:v>2180.1410000000001</c:v>
                </c:pt>
                <c:pt idx="3862">
                  <c:v>2181.1410000000001</c:v>
                </c:pt>
                <c:pt idx="3863">
                  <c:v>2182.1410000000001</c:v>
                </c:pt>
                <c:pt idx="3864">
                  <c:v>2183.1410000000001</c:v>
                </c:pt>
                <c:pt idx="3865">
                  <c:v>2184.1410000000001</c:v>
                </c:pt>
                <c:pt idx="3866">
                  <c:v>2185.1410000000001</c:v>
                </c:pt>
                <c:pt idx="3867">
                  <c:v>2186.1410000000001</c:v>
                </c:pt>
                <c:pt idx="3868">
                  <c:v>2187.1410000000001</c:v>
                </c:pt>
                <c:pt idx="3869">
                  <c:v>2188.1410000000001</c:v>
                </c:pt>
                <c:pt idx="3870">
                  <c:v>2189.1410000000001</c:v>
                </c:pt>
                <c:pt idx="3871">
                  <c:v>2190.1410000000001</c:v>
                </c:pt>
                <c:pt idx="3872">
                  <c:v>2191.1410000000001</c:v>
                </c:pt>
                <c:pt idx="3873">
                  <c:v>2192.1410000000001</c:v>
                </c:pt>
                <c:pt idx="3874">
                  <c:v>2193.1410000000001</c:v>
                </c:pt>
                <c:pt idx="3875">
                  <c:v>2194.1410000000001</c:v>
                </c:pt>
                <c:pt idx="3876">
                  <c:v>2195.1410000000001</c:v>
                </c:pt>
                <c:pt idx="3877">
                  <c:v>2196.1410000000001</c:v>
                </c:pt>
                <c:pt idx="3878">
                  <c:v>2197.1410000000001</c:v>
                </c:pt>
                <c:pt idx="3879">
                  <c:v>2198.1410000000001</c:v>
                </c:pt>
                <c:pt idx="3880">
                  <c:v>2199.1410000000001</c:v>
                </c:pt>
                <c:pt idx="3881">
                  <c:v>2200.1410000000001</c:v>
                </c:pt>
                <c:pt idx="3882">
                  <c:v>2201.1410000000001</c:v>
                </c:pt>
                <c:pt idx="3883">
                  <c:v>2202.1410000000001</c:v>
                </c:pt>
                <c:pt idx="3884">
                  <c:v>2203.1410000000001</c:v>
                </c:pt>
                <c:pt idx="3885">
                  <c:v>2204.1410000000001</c:v>
                </c:pt>
                <c:pt idx="3886">
                  <c:v>2205.1410000000001</c:v>
                </c:pt>
                <c:pt idx="3887">
                  <c:v>2206.1410000000001</c:v>
                </c:pt>
                <c:pt idx="3888">
                  <c:v>2207.1410000000001</c:v>
                </c:pt>
                <c:pt idx="3889">
                  <c:v>2208.1410000000001</c:v>
                </c:pt>
                <c:pt idx="3890">
                  <c:v>2209.1410000000001</c:v>
                </c:pt>
                <c:pt idx="3891">
                  <c:v>2210.1410000000001</c:v>
                </c:pt>
                <c:pt idx="3892">
                  <c:v>2211.1410000000001</c:v>
                </c:pt>
                <c:pt idx="3893">
                  <c:v>2212.1410000000001</c:v>
                </c:pt>
                <c:pt idx="3894">
                  <c:v>2213.1410000000001</c:v>
                </c:pt>
                <c:pt idx="3895">
                  <c:v>2214.1410000000001</c:v>
                </c:pt>
                <c:pt idx="3896">
                  <c:v>2215.1410000000001</c:v>
                </c:pt>
                <c:pt idx="3897">
                  <c:v>2216.1410000000001</c:v>
                </c:pt>
                <c:pt idx="3898">
                  <c:v>2217.1410000000001</c:v>
                </c:pt>
                <c:pt idx="3899">
                  <c:v>2218.1410000000001</c:v>
                </c:pt>
                <c:pt idx="3900">
                  <c:v>2219.1410000000001</c:v>
                </c:pt>
                <c:pt idx="3901">
                  <c:v>2220.1410000000001</c:v>
                </c:pt>
                <c:pt idx="3902">
                  <c:v>2221.1410000000001</c:v>
                </c:pt>
                <c:pt idx="3903">
                  <c:v>2222.1410000000001</c:v>
                </c:pt>
                <c:pt idx="3904">
                  <c:v>2223.1410000000001</c:v>
                </c:pt>
                <c:pt idx="3905">
                  <c:v>2224.1410000000001</c:v>
                </c:pt>
                <c:pt idx="3906">
                  <c:v>2225.1410000000001</c:v>
                </c:pt>
                <c:pt idx="3907">
                  <c:v>2226.1410000000001</c:v>
                </c:pt>
                <c:pt idx="3908">
                  <c:v>2227.1410000000001</c:v>
                </c:pt>
                <c:pt idx="3909">
                  <c:v>2228.1410000000001</c:v>
                </c:pt>
                <c:pt idx="3910">
                  <c:v>2229.1410000000001</c:v>
                </c:pt>
                <c:pt idx="3911">
                  <c:v>2230.1410000000001</c:v>
                </c:pt>
                <c:pt idx="3912">
                  <c:v>2231.1410000000001</c:v>
                </c:pt>
                <c:pt idx="3913">
                  <c:v>2232.1410000000001</c:v>
                </c:pt>
                <c:pt idx="3914">
                  <c:v>2233.1410000000001</c:v>
                </c:pt>
                <c:pt idx="3915">
                  <c:v>2234.1410000000001</c:v>
                </c:pt>
                <c:pt idx="3916">
                  <c:v>2235.1410000000001</c:v>
                </c:pt>
                <c:pt idx="3917">
                  <c:v>2236.1410000000001</c:v>
                </c:pt>
                <c:pt idx="3918">
                  <c:v>2237.1410000000001</c:v>
                </c:pt>
                <c:pt idx="3919">
                  <c:v>2238.1410000000001</c:v>
                </c:pt>
                <c:pt idx="3920">
                  <c:v>2239.1410000000001</c:v>
                </c:pt>
                <c:pt idx="3921">
                  <c:v>2240.1410000000001</c:v>
                </c:pt>
                <c:pt idx="3922">
                  <c:v>2241.1410000000001</c:v>
                </c:pt>
                <c:pt idx="3923">
                  <c:v>2242.1410000000001</c:v>
                </c:pt>
                <c:pt idx="3924">
                  <c:v>2243.1410000000001</c:v>
                </c:pt>
                <c:pt idx="3925">
                  <c:v>2244.1410000000001</c:v>
                </c:pt>
                <c:pt idx="3926">
                  <c:v>2245.1410000000001</c:v>
                </c:pt>
                <c:pt idx="3927">
                  <c:v>2246.1410000000001</c:v>
                </c:pt>
                <c:pt idx="3928">
                  <c:v>2247.1410000000001</c:v>
                </c:pt>
                <c:pt idx="3929">
                  <c:v>2248.1410000000001</c:v>
                </c:pt>
                <c:pt idx="3930">
                  <c:v>2249.1410000000001</c:v>
                </c:pt>
                <c:pt idx="3931">
                  <c:v>2250.1410000000001</c:v>
                </c:pt>
                <c:pt idx="3932">
                  <c:v>2251.1410000000001</c:v>
                </c:pt>
                <c:pt idx="3933">
                  <c:v>2252.1410000000001</c:v>
                </c:pt>
                <c:pt idx="3934">
                  <c:v>2253.1410000000001</c:v>
                </c:pt>
                <c:pt idx="3935">
                  <c:v>2254.1410000000001</c:v>
                </c:pt>
                <c:pt idx="3936">
                  <c:v>2255.1410000000001</c:v>
                </c:pt>
                <c:pt idx="3937">
                  <c:v>2256.1410000000001</c:v>
                </c:pt>
                <c:pt idx="3938">
                  <c:v>2257.1410000000001</c:v>
                </c:pt>
                <c:pt idx="3939">
                  <c:v>2258.1410000000001</c:v>
                </c:pt>
                <c:pt idx="3940">
                  <c:v>2259.1410000000001</c:v>
                </c:pt>
                <c:pt idx="3941">
                  <c:v>2260.1410000000001</c:v>
                </c:pt>
                <c:pt idx="3942">
                  <c:v>2261.1410000000001</c:v>
                </c:pt>
                <c:pt idx="3943">
                  <c:v>2262.1410000000001</c:v>
                </c:pt>
                <c:pt idx="3944">
                  <c:v>2263.1410000000001</c:v>
                </c:pt>
                <c:pt idx="3945">
                  <c:v>2264.1410000000001</c:v>
                </c:pt>
                <c:pt idx="3946">
                  <c:v>2265.1410000000001</c:v>
                </c:pt>
                <c:pt idx="3947">
                  <c:v>2266.1410000000001</c:v>
                </c:pt>
                <c:pt idx="3948">
                  <c:v>2267.1410000000001</c:v>
                </c:pt>
                <c:pt idx="3949">
                  <c:v>2268.1410000000001</c:v>
                </c:pt>
                <c:pt idx="3950">
                  <c:v>2269.1410000000001</c:v>
                </c:pt>
                <c:pt idx="3951">
                  <c:v>2270.1410000000001</c:v>
                </c:pt>
                <c:pt idx="3952">
                  <c:v>2271.1410000000001</c:v>
                </c:pt>
                <c:pt idx="3953">
                  <c:v>2272.1410000000001</c:v>
                </c:pt>
                <c:pt idx="3954">
                  <c:v>2273.1410000000001</c:v>
                </c:pt>
                <c:pt idx="3955">
                  <c:v>2274.1410000000001</c:v>
                </c:pt>
                <c:pt idx="3956">
                  <c:v>2275.1410000000001</c:v>
                </c:pt>
                <c:pt idx="3957">
                  <c:v>2276.1410000000001</c:v>
                </c:pt>
                <c:pt idx="3958">
                  <c:v>2277.1410000000001</c:v>
                </c:pt>
                <c:pt idx="3959">
                  <c:v>2278.1410000000001</c:v>
                </c:pt>
                <c:pt idx="3960">
                  <c:v>2279.1410000000001</c:v>
                </c:pt>
                <c:pt idx="3961">
                  <c:v>2280.1410000000001</c:v>
                </c:pt>
                <c:pt idx="3962">
                  <c:v>2281.1410000000001</c:v>
                </c:pt>
                <c:pt idx="3963">
                  <c:v>2282.1410000000001</c:v>
                </c:pt>
                <c:pt idx="3964">
                  <c:v>2283.1410000000001</c:v>
                </c:pt>
                <c:pt idx="3965">
                  <c:v>2284.1410000000001</c:v>
                </c:pt>
                <c:pt idx="3966">
                  <c:v>2285.1410000000001</c:v>
                </c:pt>
                <c:pt idx="3967">
                  <c:v>2286.1410000000001</c:v>
                </c:pt>
                <c:pt idx="3968">
                  <c:v>2287.1410000000001</c:v>
                </c:pt>
                <c:pt idx="3969">
                  <c:v>2288.1410000000001</c:v>
                </c:pt>
                <c:pt idx="3970">
                  <c:v>2289.1410000000001</c:v>
                </c:pt>
                <c:pt idx="3971">
                  <c:v>2290.1410000000001</c:v>
                </c:pt>
                <c:pt idx="3972">
                  <c:v>2291.1410000000001</c:v>
                </c:pt>
                <c:pt idx="3973">
                  <c:v>2292.1410000000001</c:v>
                </c:pt>
                <c:pt idx="3974">
                  <c:v>2293.1410000000001</c:v>
                </c:pt>
                <c:pt idx="3975">
                  <c:v>2294.1410000000001</c:v>
                </c:pt>
                <c:pt idx="3976">
                  <c:v>2295.1410000000001</c:v>
                </c:pt>
                <c:pt idx="3977">
                  <c:v>2296.1410000000001</c:v>
                </c:pt>
                <c:pt idx="3978">
                  <c:v>2297.1410000000001</c:v>
                </c:pt>
                <c:pt idx="3979">
                  <c:v>2298.1410000000001</c:v>
                </c:pt>
                <c:pt idx="3980">
                  <c:v>2299.1410000000001</c:v>
                </c:pt>
                <c:pt idx="3981">
                  <c:v>2300.1410000000001</c:v>
                </c:pt>
                <c:pt idx="3982">
                  <c:v>2301.1410000000001</c:v>
                </c:pt>
                <c:pt idx="3983">
                  <c:v>2302.1410000000001</c:v>
                </c:pt>
                <c:pt idx="3984">
                  <c:v>2303.1410000000001</c:v>
                </c:pt>
                <c:pt idx="3985">
                  <c:v>2304.1410000000001</c:v>
                </c:pt>
                <c:pt idx="3986">
                  <c:v>2305.1410000000001</c:v>
                </c:pt>
                <c:pt idx="3987">
                  <c:v>2306.1410000000001</c:v>
                </c:pt>
                <c:pt idx="3988">
                  <c:v>2307.1410000000001</c:v>
                </c:pt>
                <c:pt idx="3989">
                  <c:v>2308.1410000000001</c:v>
                </c:pt>
                <c:pt idx="3990">
                  <c:v>2309.1410000000001</c:v>
                </c:pt>
                <c:pt idx="3991">
                  <c:v>2310.1410000000001</c:v>
                </c:pt>
                <c:pt idx="3992">
                  <c:v>2311.1410000000001</c:v>
                </c:pt>
                <c:pt idx="3993">
                  <c:v>2312.1410000000001</c:v>
                </c:pt>
                <c:pt idx="3994">
                  <c:v>2313.1410000000001</c:v>
                </c:pt>
                <c:pt idx="3995">
                  <c:v>2314.1410000000001</c:v>
                </c:pt>
                <c:pt idx="3996">
                  <c:v>2315.1410000000001</c:v>
                </c:pt>
                <c:pt idx="3997">
                  <c:v>2316.1410000000001</c:v>
                </c:pt>
                <c:pt idx="3998">
                  <c:v>2317.1410000000001</c:v>
                </c:pt>
                <c:pt idx="3999">
                  <c:v>2318.1410000000001</c:v>
                </c:pt>
                <c:pt idx="4000">
                  <c:v>2319.1410000000001</c:v>
                </c:pt>
                <c:pt idx="4001">
                  <c:v>2320.1410000000001</c:v>
                </c:pt>
                <c:pt idx="4002">
                  <c:v>2321.1410000000001</c:v>
                </c:pt>
                <c:pt idx="4003">
                  <c:v>2322.1410000000001</c:v>
                </c:pt>
                <c:pt idx="4004">
                  <c:v>2323.1410000000001</c:v>
                </c:pt>
                <c:pt idx="4005">
                  <c:v>2324.1410000000001</c:v>
                </c:pt>
                <c:pt idx="4006">
                  <c:v>2325.1410000000001</c:v>
                </c:pt>
                <c:pt idx="4007">
                  <c:v>2326.1410000000001</c:v>
                </c:pt>
                <c:pt idx="4008">
                  <c:v>2327.1410000000001</c:v>
                </c:pt>
                <c:pt idx="4009">
                  <c:v>2328.1410000000001</c:v>
                </c:pt>
                <c:pt idx="4010">
                  <c:v>2329.1410000000001</c:v>
                </c:pt>
                <c:pt idx="4011">
                  <c:v>2330.1410000000001</c:v>
                </c:pt>
                <c:pt idx="4012">
                  <c:v>2331.1410000000001</c:v>
                </c:pt>
                <c:pt idx="4013">
                  <c:v>2332.1410000000001</c:v>
                </c:pt>
                <c:pt idx="4014">
                  <c:v>2333.1410000000001</c:v>
                </c:pt>
                <c:pt idx="4015">
                  <c:v>2334.1410000000001</c:v>
                </c:pt>
                <c:pt idx="4016">
                  <c:v>2335.1410000000001</c:v>
                </c:pt>
                <c:pt idx="4017">
                  <c:v>2336.1410000000001</c:v>
                </c:pt>
                <c:pt idx="4018">
                  <c:v>2337.1410000000001</c:v>
                </c:pt>
                <c:pt idx="4019">
                  <c:v>2338.1410000000001</c:v>
                </c:pt>
                <c:pt idx="4020">
                  <c:v>2339.1410000000001</c:v>
                </c:pt>
                <c:pt idx="4021">
                  <c:v>2340.1410000000001</c:v>
                </c:pt>
                <c:pt idx="4022">
                  <c:v>2341.1410000000001</c:v>
                </c:pt>
                <c:pt idx="4023">
                  <c:v>2342.1410000000001</c:v>
                </c:pt>
                <c:pt idx="4024">
                  <c:v>2343.1410000000001</c:v>
                </c:pt>
                <c:pt idx="4025">
                  <c:v>2344.1410000000001</c:v>
                </c:pt>
                <c:pt idx="4026">
                  <c:v>2345.1410000000001</c:v>
                </c:pt>
                <c:pt idx="4027">
                  <c:v>2346.1410000000001</c:v>
                </c:pt>
                <c:pt idx="4028">
                  <c:v>2347.1410000000001</c:v>
                </c:pt>
                <c:pt idx="4029">
                  <c:v>2348.1410000000001</c:v>
                </c:pt>
                <c:pt idx="4030">
                  <c:v>2349.1410000000001</c:v>
                </c:pt>
                <c:pt idx="4031">
                  <c:v>2350.1410000000001</c:v>
                </c:pt>
                <c:pt idx="4032">
                  <c:v>2351.1410000000001</c:v>
                </c:pt>
                <c:pt idx="4033">
                  <c:v>2352.1410000000001</c:v>
                </c:pt>
                <c:pt idx="4034">
                  <c:v>2353.1410000000001</c:v>
                </c:pt>
                <c:pt idx="4035">
                  <c:v>2354.1410000000001</c:v>
                </c:pt>
                <c:pt idx="4036">
                  <c:v>2355.1410000000001</c:v>
                </c:pt>
                <c:pt idx="4037">
                  <c:v>2356.1410000000001</c:v>
                </c:pt>
                <c:pt idx="4038">
                  <c:v>2357.1410000000001</c:v>
                </c:pt>
                <c:pt idx="4039">
                  <c:v>2358.1410000000001</c:v>
                </c:pt>
                <c:pt idx="4040">
                  <c:v>2359.1410000000001</c:v>
                </c:pt>
                <c:pt idx="4041">
                  <c:v>2360.1410000000001</c:v>
                </c:pt>
                <c:pt idx="4042">
                  <c:v>2361.1410000000001</c:v>
                </c:pt>
                <c:pt idx="4043">
                  <c:v>2362.1410000000001</c:v>
                </c:pt>
                <c:pt idx="4044">
                  <c:v>2363.1410000000001</c:v>
                </c:pt>
                <c:pt idx="4045">
                  <c:v>2364.1410000000001</c:v>
                </c:pt>
                <c:pt idx="4046">
                  <c:v>2365.1410000000001</c:v>
                </c:pt>
                <c:pt idx="4047">
                  <c:v>2366.1410000000001</c:v>
                </c:pt>
                <c:pt idx="4048">
                  <c:v>2367.1410000000001</c:v>
                </c:pt>
                <c:pt idx="4049">
                  <c:v>2368.1410000000001</c:v>
                </c:pt>
                <c:pt idx="4050">
                  <c:v>2369.1410000000001</c:v>
                </c:pt>
                <c:pt idx="4051">
                  <c:v>2370.1410000000001</c:v>
                </c:pt>
                <c:pt idx="4052">
                  <c:v>2371.1410000000001</c:v>
                </c:pt>
                <c:pt idx="4053">
                  <c:v>2372.1410000000001</c:v>
                </c:pt>
                <c:pt idx="4054">
                  <c:v>2373.1410000000001</c:v>
                </c:pt>
                <c:pt idx="4055">
                  <c:v>2374.1410000000001</c:v>
                </c:pt>
                <c:pt idx="4056">
                  <c:v>2375.1410000000001</c:v>
                </c:pt>
                <c:pt idx="4057">
                  <c:v>2376.1410000000001</c:v>
                </c:pt>
                <c:pt idx="4058">
                  <c:v>2377.1410000000001</c:v>
                </c:pt>
                <c:pt idx="4059">
                  <c:v>2378.1410000000001</c:v>
                </c:pt>
                <c:pt idx="4060">
                  <c:v>2379.1410000000001</c:v>
                </c:pt>
                <c:pt idx="4061">
                  <c:v>2380.1410000000001</c:v>
                </c:pt>
                <c:pt idx="4062">
                  <c:v>2381.1410000000001</c:v>
                </c:pt>
                <c:pt idx="4063">
                  <c:v>2382.1410000000001</c:v>
                </c:pt>
                <c:pt idx="4064">
                  <c:v>2383.1410000000001</c:v>
                </c:pt>
                <c:pt idx="4065">
                  <c:v>2384.1410000000001</c:v>
                </c:pt>
                <c:pt idx="4066">
                  <c:v>2385.1410000000001</c:v>
                </c:pt>
                <c:pt idx="4067">
                  <c:v>2386.1410000000001</c:v>
                </c:pt>
                <c:pt idx="4068">
                  <c:v>2387.1410000000001</c:v>
                </c:pt>
                <c:pt idx="4069">
                  <c:v>2388.1410000000001</c:v>
                </c:pt>
                <c:pt idx="4070">
                  <c:v>2389.1410000000001</c:v>
                </c:pt>
                <c:pt idx="4071">
                  <c:v>2390.1410000000001</c:v>
                </c:pt>
                <c:pt idx="4072">
                  <c:v>2391.1410000000001</c:v>
                </c:pt>
                <c:pt idx="4073">
                  <c:v>2392.1410000000001</c:v>
                </c:pt>
                <c:pt idx="4074">
                  <c:v>2393.1410000000001</c:v>
                </c:pt>
                <c:pt idx="4075">
                  <c:v>2394.1410000000001</c:v>
                </c:pt>
                <c:pt idx="4076">
                  <c:v>2395.1410000000001</c:v>
                </c:pt>
                <c:pt idx="4077">
                  <c:v>2396.1410000000001</c:v>
                </c:pt>
                <c:pt idx="4078">
                  <c:v>2397.1410000000001</c:v>
                </c:pt>
                <c:pt idx="4079">
                  <c:v>2398.1410000000001</c:v>
                </c:pt>
                <c:pt idx="4080">
                  <c:v>2399.1410000000001</c:v>
                </c:pt>
                <c:pt idx="4081">
                  <c:v>2400.1410000000001</c:v>
                </c:pt>
                <c:pt idx="4082">
                  <c:v>2401.1410000000001</c:v>
                </c:pt>
                <c:pt idx="4083">
                  <c:v>2402.1410000000001</c:v>
                </c:pt>
                <c:pt idx="4084">
                  <c:v>2403.1410000000001</c:v>
                </c:pt>
                <c:pt idx="4085">
                  <c:v>2404.1410000000001</c:v>
                </c:pt>
                <c:pt idx="4086">
                  <c:v>2405.1410000000001</c:v>
                </c:pt>
                <c:pt idx="4087">
                  <c:v>2406.1410000000001</c:v>
                </c:pt>
                <c:pt idx="4088">
                  <c:v>2407.1410000000001</c:v>
                </c:pt>
                <c:pt idx="4089">
                  <c:v>2408.1410000000001</c:v>
                </c:pt>
                <c:pt idx="4090">
                  <c:v>2409.1410000000001</c:v>
                </c:pt>
                <c:pt idx="4091">
                  <c:v>2410.1410000000001</c:v>
                </c:pt>
                <c:pt idx="4092">
                  <c:v>2411.1410000000001</c:v>
                </c:pt>
                <c:pt idx="4093">
                  <c:v>2412.1410000000001</c:v>
                </c:pt>
                <c:pt idx="4094">
                  <c:v>2413.1410000000001</c:v>
                </c:pt>
                <c:pt idx="4095">
                  <c:v>2414.1410000000001</c:v>
                </c:pt>
                <c:pt idx="4096">
                  <c:v>2415.1410000000001</c:v>
                </c:pt>
                <c:pt idx="4097">
                  <c:v>2416.1410000000001</c:v>
                </c:pt>
                <c:pt idx="4098">
                  <c:v>2417.1410000000001</c:v>
                </c:pt>
                <c:pt idx="4099">
                  <c:v>2418.1410000000001</c:v>
                </c:pt>
                <c:pt idx="4100">
                  <c:v>2419.1410000000001</c:v>
                </c:pt>
                <c:pt idx="4101">
                  <c:v>2420.1410000000001</c:v>
                </c:pt>
                <c:pt idx="4102">
                  <c:v>2421.1410000000001</c:v>
                </c:pt>
                <c:pt idx="4103">
                  <c:v>2422.1410000000001</c:v>
                </c:pt>
                <c:pt idx="4104">
                  <c:v>2423.1410000000001</c:v>
                </c:pt>
                <c:pt idx="4105">
                  <c:v>2424.1410000000001</c:v>
                </c:pt>
                <c:pt idx="4106">
                  <c:v>2425.1410000000001</c:v>
                </c:pt>
                <c:pt idx="4107">
                  <c:v>2426.1410000000001</c:v>
                </c:pt>
                <c:pt idx="4108">
                  <c:v>2427.1410000000001</c:v>
                </c:pt>
                <c:pt idx="4109">
                  <c:v>2428.1410000000001</c:v>
                </c:pt>
                <c:pt idx="4110">
                  <c:v>2429.1410000000001</c:v>
                </c:pt>
                <c:pt idx="4111">
                  <c:v>2430.1410000000001</c:v>
                </c:pt>
                <c:pt idx="4112">
                  <c:v>2431.1410000000001</c:v>
                </c:pt>
                <c:pt idx="4113">
                  <c:v>2432.1410000000001</c:v>
                </c:pt>
                <c:pt idx="4114">
                  <c:v>2433.1410000000001</c:v>
                </c:pt>
                <c:pt idx="4115">
                  <c:v>2434.1410000000001</c:v>
                </c:pt>
                <c:pt idx="4116">
                  <c:v>2435.1410000000001</c:v>
                </c:pt>
                <c:pt idx="4117">
                  <c:v>2436.1410000000001</c:v>
                </c:pt>
                <c:pt idx="4118">
                  <c:v>2437.1410000000001</c:v>
                </c:pt>
                <c:pt idx="4119">
                  <c:v>2438.1410000000001</c:v>
                </c:pt>
                <c:pt idx="4120">
                  <c:v>2439.1410000000001</c:v>
                </c:pt>
                <c:pt idx="4121">
                  <c:v>2440.1410000000001</c:v>
                </c:pt>
                <c:pt idx="4122">
                  <c:v>2441.1410000000001</c:v>
                </c:pt>
                <c:pt idx="4123">
                  <c:v>2442.1410000000001</c:v>
                </c:pt>
                <c:pt idx="4124">
                  <c:v>2443.1410000000001</c:v>
                </c:pt>
                <c:pt idx="4125">
                  <c:v>2444.1410000000001</c:v>
                </c:pt>
                <c:pt idx="4126">
                  <c:v>2445.1410000000001</c:v>
                </c:pt>
                <c:pt idx="4127">
                  <c:v>2446.1410000000001</c:v>
                </c:pt>
                <c:pt idx="4128">
                  <c:v>2447.1410000000001</c:v>
                </c:pt>
                <c:pt idx="4129">
                  <c:v>2448.1410000000001</c:v>
                </c:pt>
                <c:pt idx="4130">
                  <c:v>2449.1410000000001</c:v>
                </c:pt>
                <c:pt idx="4131">
                  <c:v>2450.1410000000001</c:v>
                </c:pt>
                <c:pt idx="4132">
                  <c:v>2451.1410000000001</c:v>
                </c:pt>
                <c:pt idx="4133">
                  <c:v>2452.1410000000001</c:v>
                </c:pt>
                <c:pt idx="4134">
                  <c:v>2453.1410000000001</c:v>
                </c:pt>
                <c:pt idx="4135">
                  <c:v>2454.1410000000001</c:v>
                </c:pt>
                <c:pt idx="4136">
                  <c:v>2455.1410000000001</c:v>
                </c:pt>
                <c:pt idx="4137">
                  <c:v>2456.1410000000001</c:v>
                </c:pt>
                <c:pt idx="4138">
                  <c:v>2457.1410000000001</c:v>
                </c:pt>
                <c:pt idx="4139">
                  <c:v>2458.1410000000001</c:v>
                </c:pt>
                <c:pt idx="4140">
                  <c:v>2459.1410000000001</c:v>
                </c:pt>
                <c:pt idx="4141">
                  <c:v>2460.1410000000001</c:v>
                </c:pt>
                <c:pt idx="4142">
                  <c:v>2461.1410000000001</c:v>
                </c:pt>
                <c:pt idx="4143">
                  <c:v>2462.1410000000001</c:v>
                </c:pt>
                <c:pt idx="4144">
                  <c:v>2463.1410000000001</c:v>
                </c:pt>
                <c:pt idx="4145">
                  <c:v>2464.1410000000001</c:v>
                </c:pt>
                <c:pt idx="4146">
                  <c:v>2465.1410000000001</c:v>
                </c:pt>
                <c:pt idx="4147">
                  <c:v>2466.1410000000001</c:v>
                </c:pt>
                <c:pt idx="4148">
                  <c:v>2467.1410000000001</c:v>
                </c:pt>
                <c:pt idx="4149">
                  <c:v>2468.1410000000001</c:v>
                </c:pt>
                <c:pt idx="4150">
                  <c:v>2469.1410000000001</c:v>
                </c:pt>
                <c:pt idx="4151">
                  <c:v>2470.1410000000001</c:v>
                </c:pt>
                <c:pt idx="4152">
                  <c:v>2471.1410000000001</c:v>
                </c:pt>
                <c:pt idx="4153">
                  <c:v>2472.1410000000001</c:v>
                </c:pt>
                <c:pt idx="4154">
                  <c:v>2473.1410000000001</c:v>
                </c:pt>
                <c:pt idx="4155">
                  <c:v>2474.1410000000001</c:v>
                </c:pt>
                <c:pt idx="4156">
                  <c:v>2475.1410000000001</c:v>
                </c:pt>
                <c:pt idx="4157">
                  <c:v>2476.1410000000001</c:v>
                </c:pt>
                <c:pt idx="4158">
                  <c:v>2477.1410000000001</c:v>
                </c:pt>
                <c:pt idx="4159">
                  <c:v>2478.1410000000001</c:v>
                </c:pt>
                <c:pt idx="4160">
                  <c:v>2479.1410000000001</c:v>
                </c:pt>
                <c:pt idx="4161">
                  <c:v>2480.1410000000001</c:v>
                </c:pt>
                <c:pt idx="4162">
                  <c:v>2481.1410000000001</c:v>
                </c:pt>
                <c:pt idx="4163">
                  <c:v>2482.1410000000001</c:v>
                </c:pt>
                <c:pt idx="4164">
                  <c:v>2483.1410000000001</c:v>
                </c:pt>
                <c:pt idx="4165">
                  <c:v>2484.1410000000001</c:v>
                </c:pt>
                <c:pt idx="4166">
                  <c:v>2485.1410000000001</c:v>
                </c:pt>
                <c:pt idx="4167">
                  <c:v>2486.1410000000001</c:v>
                </c:pt>
                <c:pt idx="4168">
                  <c:v>2487.1410000000001</c:v>
                </c:pt>
                <c:pt idx="4169">
                  <c:v>2488.1410000000001</c:v>
                </c:pt>
                <c:pt idx="4170">
                  <c:v>2489.1410000000001</c:v>
                </c:pt>
                <c:pt idx="4171">
                  <c:v>2490.1410000000001</c:v>
                </c:pt>
                <c:pt idx="4172">
                  <c:v>2491.1410000000001</c:v>
                </c:pt>
                <c:pt idx="4173">
                  <c:v>2492.1410000000001</c:v>
                </c:pt>
                <c:pt idx="4174">
                  <c:v>2493.1410000000001</c:v>
                </c:pt>
                <c:pt idx="4175">
                  <c:v>2494.1410000000001</c:v>
                </c:pt>
                <c:pt idx="4176">
                  <c:v>2495.1410000000001</c:v>
                </c:pt>
                <c:pt idx="4177">
                  <c:v>2496.1410000000001</c:v>
                </c:pt>
                <c:pt idx="4178">
                  <c:v>2497.1410000000001</c:v>
                </c:pt>
                <c:pt idx="4179">
                  <c:v>2498.1410000000001</c:v>
                </c:pt>
                <c:pt idx="4180">
                  <c:v>2499.1410000000001</c:v>
                </c:pt>
                <c:pt idx="4181">
                  <c:v>2500.1410000000001</c:v>
                </c:pt>
                <c:pt idx="4182">
                  <c:v>2501.1410000000001</c:v>
                </c:pt>
                <c:pt idx="4183">
                  <c:v>2502.1410000000001</c:v>
                </c:pt>
                <c:pt idx="4184">
                  <c:v>2503.1410000000001</c:v>
                </c:pt>
                <c:pt idx="4185">
                  <c:v>2504.1410000000001</c:v>
                </c:pt>
                <c:pt idx="4186">
                  <c:v>2505.1410000000001</c:v>
                </c:pt>
                <c:pt idx="4187">
                  <c:v>2506.1410000000001</c:v>
                </c:pt>
                <c:pt idx="4188">
                  <c:v>2507.1410000000001</c:v>
                </c:pt>
                <c:pt idx="4189">
                  <c:v>2508.1410000000001</c:v>
                </c:pt>
                <c:pt idx="4190">
                  <c:v>2509.1410000000001</c:v>
                </c:pt>
                <c:pt idx="4191">
                  <c:v>2510.1410000000001</c:v>
                </c:pt>
                <c:pt idx="4192">
                  <c:v>2511.1410000000001</c:v>
                </c:pt>
                <c:pt idx="4193">
                  <c:v>2512.1410000000001</c:v>
                </c:pt>
                <c:pt idx="4194">
                  <c:v>2513.1410000000001</c:v>
                </c:pt>
                <c:pt idx="4195">
                  <c:v>2514.1410000000001</c:v>
                </c:pt>
                <c:pt idx="4196">
                  <c:v>2515.1410000000001</c:v>
                </c:pt>
                <c:pt idx="4197">
                  <c:v>2516.1410000000001</c:v>
                </c:pt>
                <c:pt idx="4198">
                  <c:v>2517.1410000000001</c:v>
                </c:pt>
                <c:pt idx="4199">
                  <c:v>2518.1410000000001</c:v>
                </c:pt>
                <c:pt idx="4200">
                  <c:v>2519.1410000000001</c:v>
                </c:pt>
                <c:pt idx="4201">
                  <c:v>2520.1410000000001</c:v>
                </c:pt>
                <c:pt idx="4202">
                  <c:v>2521.1410000000001</c:v>
                </c:pt>
                <c:pt idx="4203">
                  <c:v>2522.1410000000001</c:v>
                </c:pt>
                <c:pt idx="4204">
                  <c:v>2523.1410000000001</c:v>
                </c:pt>
                <c:pt idx="4205">
                  <c:v>2524.1410000000001</c:v>
                </c:pt>
                <c:pt idx="4206">
                  <c:v>2525.1410000000001</c:v>
                </c:pt>
                <c:pt idx="4207">
                  <c:v>2526.1410000000001</c:v>
                </c:pt>
                <c:pt idx="4208">
                  <c:v>2527.1410000000001</c:v>
                </c:pt>
                <c:pt idx="4209">
                  <c:v>2528.1410000000001</c:v>
                </c:pt>
                <c:pt idx="4210">
                  <c:v>2529.1410000000001</c:v>
                </c:pt>
                <c:pt idx="4211">
                  <c:v>2530.1410000000001</c:v>
                </c:pt>
                <c:pt idx="4212">
                  <c:v>2531.1410000000001</c:v>
                </c:pt>
                <c:pt idx="4213">
                  <c:v>2532.1410000000001</c:v>
                </c:pt>
                <c:pt idx="4214">
                  <c:v>2533.1410000000001</c:v>
                </c:pt>
                <c:pt idx="4215">
                  <c:v>2534.1410000000001</c:v>
                </c:pt>
                <c:pt idx="4216">
                  <c:v>2535.1410000000001</c:v>
                </c:pt>
                <c:pt idx="4217">
                  <c:v>2536.1410000000001</c:v>
                </c:pt>
                <c:pt idx="4218">
                  <c:v>2537.1410000000001</c:v>
                </c:pt>
                <c:pt idx="4219">
                  <c:v>2538.1410000000001</c:v>
                </c:pt>
                <c:pt idx="4220">
                  <c:v>2539.1410000000001</c:v>
                </c:pt>
                <c:pt idx="4221">
                  <c:v>2540.1410000000001</c:v>
                </c:pt>
                <c:pt idx="4222">
                  <c:v>2541.1410000000001</c:v>
                </c:pt>
                <c:pt idx="4223">
                  <c:v>2542.1410000000001</c:v>
                </c:pt>
                <c:pt idx="4224">
                  <c:v>2543.1410000000001</c:v>
                </c:pt>
                <c:pt idx="4225">
                  <c:v>2544.1410000000001</c:v>
                </c:pt>
                <c:pt idx="4226">
                  <c:v>2545.1410000000001</c:v>
                </c:pt>
                <c:pt idx="4227">
                  <c:v>2546.1410000000001</c:v>
                </c:pt>
                <c:pt idx="4228">
                  <c:v>2547.1410000000001</c:v>
                </c:pt>
                <c:pt idx="4229">
                  <c:v>2548.1410000000001</c:v>
                </c:pt>
                <c:pt idx="4230">
                  <c:v>2549.1410000000001</c:v>
                </c:pt>
                <c:pt idx="4231">
                  <c:v>2550.1410000000001</c:v>
                </c:pt>
                <c:pt idx="4232">
                  <c:v>2551.1410000000001</c:v>
                </c:pt>
                <c:pt idx="4233">
                  <c:v>2552.1410000000001</c:v>
                </c:pt>
                <c:pt idx="4234">
                  <c:v>2553.1410000000001</c:v>
                </c:pt>
                <c:pt idx="4235">
                  <c:v>2554.1410000000001</c:v>
                </c:pt>
                <c:pt idx="4236">
                  <c:v>2555.1410000000001</c:v>
                </c:pt>
                <c:pt idx="4237">
                  <c:v>2556.1410000000001</c:v>
                </c:pt>
                <c:pt idx="4238">
                  <c:v>2557.1410000000001</c:v>
                </c:pt>
                <c:pt idx="4239">
                  <c:v>2558.1410000000001</c:v>
                </c:pt>
                <c:pt idx="4240">
                  <c:v>2559.1410000000001</c:v>
                </c:pt>
                <c:pt idx="4241">
                  <c:v>2560.1410000000001</c:v>
                </c:pt>
                <c:pt idx="4242">
                  <c:v>2561.1410000000001</c:v>
                </c:pt>
                <c:pt idx="4243">
                  <c:v>2562.1410000000001</c:v>
                </c:pt>
                <c:pt idx="4244">
                  <c:v>2563.1410000000001</c:v>
                </c:pt>
                <c:pt idx="4245">
                  <c:v>2564.1410000000001</c:v>
                </c:pt>
                <c:pt idx="4246">
                  <c:v>2565.1410000000001</c:v>
                </c:pt>
                <c:pt idx="4247">
                  <c:v>2566.1410000000001</c:v>
                </c:pt>
                <c:pt idx="4248">
                  <c:v>2567.1410000000001</c:v>
                </c:pt>
                <c:pt idx="4249">
                  <c:v>2568.1410000000001</c:v>
                </c:pt>
                <c:pt idx="4250">
                  <c:v>2569.1410000000001</c:v>
                </c:pt>
                <c:pt idx="4251">
                  <c:v>2570.1410000000001</c:v>
                </c:pt>
                <c:pt idx="4252">
                  <c:v>2571.1410000000001</c:v>
                </c:pt>
                <c:pt idx="4253">
                  <c:v>2572.1410000000001</c:v>
                </c:pt>
                <c:pt idx="4254">
                  <c:v>2573.1410000000001</c:v>
                </c:pt>
                <c:pt idx="4255">
                  <c:v>2574.1410000000001</c:v>
                </c:pt>
                <c:pt idx="4256">
                  <c:v>2575.1410000000001</c:v>
                </c:pt>
                <c:pt idx="4257">
                  <c:v>2576.1410000000001</c:v>
                </c:pt>
                <c:pt idx="4258">
                  <c:v>2577.1410000000001</c:v>
                </c:pt>
                <c:pt idx="4259">
                  <c:v>2578.1410000000001</c:v>
                </c:pt>
                <c:pt idx="4260">
                  <c:v>2579.1410000000001</c:v>
                </c:pt>
                <c:pt idx="4261">
                  <c:v>2580.1410000000001</c:v>
                </c:pt>
                <c:pt idx="4262">
                  <c:v>2581.1410000000001</c:v>
                </c:pt>
                <c:pt idx="4263">
                  <c:v>2582.1410000000001</c:v>
                </c:pt>
                <c:pt idx="4264">
                  <c:v>2583.1410000000001</c:v>
                </c:pt>
                <c:pt idx="4265">
                  <c:v>2584.1410000000001</c:v>
                </c:pt>
                <c:pt idx="4266">
                  <c:v>2585.1410000000001</c:v>
                </c:pt>
                <c:pt idx="4267">
                  <c:v>2586.1410000000001</c:v>
                </c:pt>
                <c:pt idx="4268">
                  <c:v>2587.1410000000001</c:v>
                </c:pt>
                <c:pt idx="4269">
                  <c:v>2588.1410000000001</c:v>
                </c:pt>
                <c:pt idx="4270">
                  <c:v>2589.1410000000001</c:v>
                </c:pt>
                <c:pt idx="4271">
                  <c:v>2590.1410000000001</c:v>
                </c:pt>
                <c:pt idx="4272">
                  <c:v>2591.1410000000001</c:v>
                </c:pt>
                <c:pt idx="4273">
                  <c:v>2592.1410000000001</c:v>
                </c:pt>
                <c:pt idx="4274">
                  <c:v>2593.1410000000001</c:v>
                </c:pt>
                <c:pt idx="4275">
                  <c:v>2594.1410000000001</c:v>
                </c:pt>
                <c:pt idx="4276">
                  <c:v>2595.1410000000001</c:v>
                </c:pt>
                <c:pt idx="4277">
                  <c:v>2596.1410000000001</c:v>
                </c:pt>
                <c:pt idx="4278">
                  <c:v>2597.1410000000001</c:v>
                </c:pt>
                <c:pt idx="4279">
                  <c:v>2598.1410000000001</c:v>
                </c:pt>
                <c:pt idx="4280">
                  <c:v>2599.1410000000001</c:v>
                </c:pt>
                <c:pt idx="4281">
                  <c:v>2600.1410000000001</c:v>
                </c:pt>
                <c:pt idx="4282">
                  <c:v>2601.1410000000001</c:v>
                </c:pt>
                <c:pt idx="4283">
                  <c:v>2602.1410000000001</c:v>
                </c:pt>
                <c:pt idx="4284">
                  <c:v>2603.1410000000001</c:v>
                </c:pt>
                <c:pt idx="4285">
                  <c:v>2604.1410000000001</c:v>
                </c:pt>
                <c:pt idx="4286">
                  <c:v>2605.1410000000001</c:v>
                </c:pt>
                <c:pt idx="4287">
                  <c:v>2606.1410000000001</c:v>
                </c:pt>
                <c:pt idx="4288">
                  <c:v>2607.1410000000001</c:v>
                </c:pt>
                <c:pt idx="4289">
                  <c:v>2608.1410000000001</c:v>
                </c:pt>
                <c:pt idx="4290">
                  <c:v>2609.1410000000001</c:v>
                </c:pt>
                <c:pt idx="4291">
                  <c:v>2610.1410000000001</c:v>
                </c:pt>
                <c:pt idx="4292">
                  <c:v>2611.1410000000001</c:v>
                </c:pt>
                <c:pt idx="4293">
                  <c:v>2612.1410000000001</c:v>
                </c:pt>
                <c:pt idx="4294">
                  <c:v>2613.1410000000001</c:v>
                </c:pt>
                <c:pt idx="4295">
                  <c:v>2614.1410000000001</c:v>
                </c:pt>
                <c:pt idx="4296">
                  <c:v>2615.1410000000001</c:v>
                </c:pt>
                <c:pt idx="4297">
                  <c:v>2616.1410000000001</c:v>
                </c:pt>
                <c:pt idx="4298">
                  <c:v>2617.1410000000001</c:v>
                </c:pt>
                <c:pt idx="4299">
                  <c:v>2618.1410000000001</c:v>
                </c:pt>
                <c:pt idx="4300">
                  <c:v>2619.1410000000001</c:v>
                </c:pt>
                <c:pt idx="4301">
                  <c:v>2620.1410000000001</c:v>
                </c:pt>
                <c:pt idx="4302">
                  <c:v>2621.1410000000001</c:v>
                </c:pt>
                <c:pt idx="4303">
                  <c:v>2622.1410000000001</c:v>
                </c:pt>
                <c:pt idx="4304">
                  <c:v>2623.1410000000001</c:v>
                </c:pt>
                <c:pt idx="4305">
                  <c:v>2624.1410000000001</c:v>
                </c:pt>
                <c:pt idx="4306">
                  <c:v>2625.1410000000001</c:v>
                </c:pt>
                <c:pt idx="4307">
                  <c:v>2626.1410000000001</c:v>
                </c:pt>
                <c:pt idx="4308">
                  <c:v>2627.1410000000001</c:v>
                </c:pt>
                <c:pt idx="4309">
                  <c:v>2628.1410000000001</c:v>
                </c:pt>
                <c:pt idx="4310">
                  <c:v>2629.1410000000001</c:v>
                </c:pt>
                <c:pt idx="4311">
                  <c:v>2630.1410000000001</c:v>
                </c:pt>
                <c:pt idx="4312">
                  <c:v>2631.1410000000001</c:v>
                </c:pt>
                <c:pt idx="4313">
                  <c:v>2632.1410000000001</c:v>
                </c:pt>
                <c:pt idx="4314">
                  <c:v>2633.1410000000001</c:v>
                </c:pt>
                <c:pt idx="4315">
                  <c:v>2634.1410000000001</c:v>
                </c:pt>
                <c:pt idx="4316">
                  <c:v>2635.1410000000001</c:v>
                </c:pt>
                <c:pt idx="4317">
                  <c:v>2636.1410000000001</c:v>
                </c:pt>
                <c:pt idx="4318">
                  <c:v>2637.1410000000001</c:v>
                </c:pt>
                <c:pt idx="4319">
                  <c:v>2638.1410000000001</c:v>
                </c:pt>
                <c:pt idx="4320">
                  <c:v>2639.1410000000001</c:v>
                </c:pt>
                <c:pt idx="4321">
                  <c:v>2640.1410000000001</c:v>
                </c:pt>
                <c:pt idx="4322">
                  <c:v>2641.1410000000001</c:v>
                </c:pt>
                <c:pt idx="4323">
                  <c:v>2642.1410000000001</c:v>
                </c:pt>
                <c:pt idx="4324">
                  <c:v>2643.1410000000001</c:v>
                </c:pt>
                <c:pt idx="4325">
                  <c:v>2644.1410000000001</c:v>
                </c:pt>
                <c:pt idx="4326">
                  <c:v>2645.1410000000001</c:v>
                </c:pt>
                <c:pt idx="4327">
                  <c:v>2646.1410000000001</c:v>
                </c:pt>
                <c:pt idx="4328">
                  <c:v>2647.1410000000001</c:v>
                </c:pt>
                <c:pt idx="4329">
                  <c:v>2648.1410000000001</c:v>
                </c:pt>
                <c:pt idx="4330">
                  <c:v>2649.1410000000001</c:v>
                </c:pt>
                <c:pt idx="4331">
                  <c:v>2650.1410000000001</c:v>
                </c:pt>
                <c:pt idx="4332">
                  <c:v>2651.1410000000001</c:v>
                </c:pt>
                <c:pt idx="4333">
                  <c:v>2652.1410000000001</c:v>
                </c:pt>
                <c:pt idx="4334">
                  <c:v>2653.1410000000001</c:v>
                </c:pt>
                <c:pt idx="4335">
                  <c:v>2654.1410000000001</c:v>
                </c:pt>
                <c:pt idx="4336">
                  <c:v>2655.1410000000001</c:v>
                </c:pt>
                <c:pt idx="4337">
                  <c:v>2656.1410000000001</c:v>
                </c:pt>
                <c:pt idx="4338">
                  <c:v>2657.1410000000001</c:v>
                </c:pt>
                <c:pt idx="4339">
                  <c:v>2658.1410000000001</c:v>
                </c:pt>
                <c:pt idx="4340">
                  <c:v>2659.1410000000001</c:v>
                </c:pt>
                <c:pt idx="4341">
                  <c:v>2660.1410000000001</c:v>
                </c:pt>
                <c:pt idx="4342">
                  <c:v>2661.1410000000001</c:v>
                </c:pt>
                <c:pt idx="4343">
                  <c:v>2662.1410000000001</c:v>
                </c:pt>
                <c:pt idx="4344">
                  <c:v>2663.1410000000001</c:v>
                </c:pt>
                <c:pt idx="4345">
                  <c:v>2664.1410000000001</c:v>
                </c:pt>
                <c:pt idx="4346">
                  <c:v>2665.1410000000001</c:v>
                </c:pt>
                <c:pt idx="4347">
                  <c:v>2666.1410000000001</c:v>
                </c:pt>
                <c:pt idx="4348">
                  <c:v>2667.1410000000001</c:v>
                </c:pt>
                <c:pt idx="4349">
                  <c:v>2668.1410000000001</c:v>
                </c:pt>
                <c:pt idx="4350">
                  <c:v>2669.1410000000001</c:v>
                </c:pt>
                <c:pt idx="4351">
                  <c:v>2670.1410000000001</c:v>
                </c:pt>
                <c:pt idx="4352">
                  <c:v>2671.1410000000001</c:v>
                </c:pt>
                <c:pt idx="4353">
                  <c:v>2672.1410000000001</c:v>
                </c:pt>
                <c:pt idx="4354">
                  <c:v>2673.1410000000001</c:v>
                </c:pt>
                <c:pt idx="4355">
                  <c:v>2674.1410000000001</c:v>
                </c:pt>
                <c:pt idx="4356">
                  <c:v>2675.1410000000001</c:v>
                </c:pt>
                <c:pt idx="4357">
                  <c:v>2676.1410000000001</c:v>
                </c:pt>
                <c:pt idx="4358">
                  <c:v>2677.1410000000001</c:v>
                </c:pt>
                <c:pt idx="4359">
                  <c:v>2678.1410000000001</c:v>
                </c:pt>
                <c:pt idx="4360">
                  <c:v>2679.1410000000001</c:v>
                </c:pt>
                <c:pt idx="4361">
                  <c:v>2680.1410000000001</c:v>
                </c:pt>
                <c:pt idx="4362">
                  <c:v>2681.1410000000001</c:v>
                </c:pt>
                <c:pt idx="4363">
                  <c:v>2682.1410000000001</c:v>
                </c:pt>
                <c:pt idx="4364">
                  <c:v>2683.1410000000001</c:v>
                </c:pt>
                <c:pt idx="4365">
                  <c:v>2684.1410000000001</c:v>
                </c:pt>
                <c:pt idx="4366">
                  <c:v>2685.1410000000001</c:v>
                </c:pt>
                <c:pt idx="4367">
                  <c:v>2686.1410000000001</c:v>
                </c:pt>
                <c:pt idx="4368">
                  <c:v>2687.1410000000001</c:v>
                </c:pt>
                <c:pt idx="4369">
                  <c:v>2688.1410000000001</c:v>
                </c:pt>
                <c:pt idx="4370">
                  <c:v>2689.1410000000001</c:v>
                </c:pt>
                <c:pt idx="4371">
                  <c:v>2690.1410000000001</c:v>
                </c:pt>
                <c:pt idx="4372">
                  <c:v>2691.1410000000001</c:v>
                </c:pt>
                <c:pt idx="4373">
                  <c:v>2692.1410000000001</c:v>
                </c:pt>
                <c:pt idx="4374">
                  <c:v>2693.1410000000001</c:v>
                </c:pt>
                <c:pt idx="4375">
                  <c:v>2694.1410000000001</c:v>
                </c:pt>
                <c:pt idx="4376">
                  <c:v>2695.1410000000001</c:v>
                </c:pt>
                <c:pt idx="4377">
                  <c:v>2696.1410000000001</c:v>
                </c:pt>
                <c:pt idx="4378">
                  <c:v>2697.1410000000001</c:v>
                </c:pt>
                <c:pt idx="4379">
                  <c:v>2698.1410000000001</c:v>
                </c:pt>
                <c:pt idx="4380">
                  <c:v>2699.1410000000001</c:v>
                </c:pt>
                <c:pt idx="4381">
                  <c:v>2700.1410000000001</c:v>
                </c:pt>
                <c:pt idx="4382">
                  <c:v>2701.1410000000001</c:v>
                </c:pt>
                <c:pt idx="4383">
                  <c:v>2702.1410000000001</c:v>
                </c:pt>
                <c:pt idx="4384">
                  <c:v>2703.1410000000001</c:v>
                </c:pt>
                <c:pt idx="4385">
                  <c:v>2704.1410000000001</c:v>
                </c:pt>
                <c:pt idx="4386">
                  <c:v>2705.1410000000001</c:v>
                </c:pt>
                <c:pt idx="4387">
                  <c:v>2706.1410000000001</c:v>
                </c:pt>
                <c:pt idx="4388">
                  <c:v>2707.1410000000001</c:v>
                </c:pt>
                <c:pt idx="4389">
                  <c:v>2708.1410000000001</c:v>
                </c:pt>
                <c:pt idx="4390">
                  <c:v>2709.1410000000001</c:v>
                </c:pt>
                <c:pt idx="4391">
                  <c:v>2710.1410000000001</c:v>
                </c:pt>
                <c:pt idx="4392">
                  <c:v>2711.1410000000001</c:v>
                </c:pt>
                <c:pt idx="4393">
                  <c:v>2712.1410000000001</c:v>
                </c:pt>
                <c:pt idx="4394">
                  <c:v>2713.1410000000001</c:v>
                </c:pt>
                <c:pt idx="4395">
                  <c:v>2714.1410000000001</c:v>
                </c:pt>
                <c:pt idx="4396">
                  <c:v>2715.1410000000001</c:v>
                </c:pt>
                <c:pt idx="4397">
                  <c:v>2716.1410000000001</c:v>
                </c:pt>
                <c:pt idx="4398">
                  <c:v>2717.1410000000001</c:v>
                </c:pt>
                <c:pt idx="4399">
                  <c:v>2718.1410000000001</c:v>
                </c:pt>
                <c:pt idx="4400">
                  <c:v>2719.1410000000001</c:v>
                </c:pt>
                <c:pt idx="4401">
                  <c:v>2720.1410000000001</c:v>
                </c:pt>
                <c:pt idx="4402">
                  <c:v>2721.1410000000001</c:v>
                </c:pt>
                <c:pt idx="4403">
                  <c:v>2722.1410000000001</c:v>
                </c:pt>
                <c:pt idx="4404">
                  <c:v>2723.1410000000001</c:v>
                </c:pt>
                <c:pt idx="4405">
                  <c:v>2724.1410000000001</c:v>
                </c:pt>
                <c:pt idx="4406">
                  <c:v>2725.1410000000001</c:v>
                </c:pt>
                <c:pt idx="4407">
                  <c:v>2726.1410000000001</c:v>
                </c:pt>
                <c:pt idx="4408">
                  <c:v>2727.1410000000001</c:v>
                </c:pt>
                <c:pt idx="4409">
                  <c:v>2728.1410000000001</c:v>
                </c:pt>
                <c:pt idx="4410">
                  <c:v>2729.1410000000001</c:v>
                </c:pt>
                <c:pt idx="4411">
                  <c:v>2730.1410000000001</c:v>
                </c:pt>
                <c:pt idx="4412">
                  <c:v>2731.1410000000001</c:v>
                </c:pt>
                <c:pt idx="4413">
                  <c:v>2732.1410000000001</c:v>
                </c:pt>
                <c:pt idx="4414">
                  <c:v>2733.1410000000001</c:v>
                </c:pt>
                <c:pt idx="4415">
                  <c:v>2734.1410000000001</c:v>
                </c:pt>
                <c:pt idx="4416">
                  <c:v>2735.1410000000001</c:v>
                </c:pt>
                <c:pt idx="4417">
                  <c:v>2736.1410000000001</c:v>
                </c:pt>
                <c:pt idx="4418">
                  <c:v>2737.1410000000001</c:v>
                </c:pt>
                <c:pt idx="4419">
                  <c:v>2738.1410000000001</c:v>
                </c:pt>
                <c:pt idx="4420">
                  <c:v>2739.1410000000001</c:v>
                </c:pt>
                <c:pt idx="4421">
                  <c:v>2740.1410000000001</c:v>
                </c:pt>
                <c:pt idx="4422">
                  <c:v>2741.1410000000001</c:v>
                </c:pt>
                <c:pt idx="4423">
                  <c:v>2742.1410000000001</c:v>
                </c:pt>
                <c:pt idx="4424">
                  <c:v>2743.1410000000001</c:v>
                </c:pt>
                <c:pt idx="4425">
                  <c:v>2744.1410000000001</c:v>
                </c:pt>
                <c:pt idx="4426">
                  <c:v>2745.1410000000001</c:v>
                </c:pt>
                <c:pt idx="4427">
                  <c:v>2746.1410000000001</c:v>
                </c:pt>
                <c:pt idx="4428">
                  <c:v>2747.1410000000001</c:v>
                </c:pt>
                <c:pt idx="4429">
                  <c:v>2748.1410000000001</c:v>
                </c:pt>
                <c:pt idx="4430">
                  <c:v>2749.1410000000001</c:v>
                </c:pt>
                <c:pt idx="4431">
                  <c:v>2750.1410000000001</c:v>
                </c:pt>
                <c:pt idx="4432">
                  <c:v>2751.1410000000001</c:v>
                </c:pt>
                <c:pt idx="4433">
                  <c:v>2752.1410000000001</c:v>
                </c:pt>
                <c:pt idx="4434">
                  <c:v>2753.1410000000001</c:v>
                </c:pt>
                <c:pt idx="4435">
                  <c:v>2754.1410000000001</c:v>
                </c:pt>
                <c:pt idx="4436">
                  <c:v>2755.1410000000001</c:v>
                </c:pt>
                <c:pt idx="4437">
                  <c:v>2756.1410000000001</c:v>
                </c:pt>
                <c:pt idx="4438">
                  <c:v>2757.1410000000001</c:v>
                </c:pt>
                <c:pt idx="4439">
                  <c:v>2758.1410000000001</c:v>
                </c:pt>
                <c:pt idx="4440">
                  <c:v>2759.1410000000001</c:v>
                </c:pt>
                <c:pt idx="4441">
                  <c:v>2760.1410000000001</c:v>
                </c:pt>
                <c:pt idx="4442">
                  <c:v>2761.1410000000001</c:v>
                </c:pt>
                <c:pt idx="4443">
                  <c:v>2762.1410000000001</c:v>
                </c:pt>
                <c:pt idx="4444">
                  <c:v>2763.1410000000001</c:v>
                </c:pt>
                <c:pt idx="4445">
                  <c:v>2764.1410000000001</c:v>
                </c:pt>
                <c:pt idx="4446">
                  <c:v>2765.1410000000001</c:v>
                </c:pt>
                <c:pt idx="4447">
                  <c:v>2766.1410000000001</c:v>
                </c:pt>
                <c:pt idx="4448">
                  <c:v>2767.1410000000001</c:v>
                </c:pt>
                <c:pt idx="4449">
                  <c:v>2768.1410000000001</c:v>
                </c:pt>
                <c:pt idx="4450">
                  <c:v>2769.1410000000001</c:v>
                </c:pt>
                <c:pt idx="4451">
                  <c:v>2770.1410000000001</c:v>
                </c:pt>
                <c:pt idx="4452">
                  <c:v>2771.1410000000001</c:v>
                </c:pt>
                <c:pt idx="4453">
                  <c:v>2772.1410000000001</c:v>
                </c:pt>
                <c:pt idx="4454">
                  <c:v>2773.1410000000001</c:v>
                </c:pt>
                <c:pt idx="4455">
                  <c:v>2774.1410000000001</c:v>
                </c:pt>
                <c:pt idx="4456">
                  <c:v>2775.1410000000001</c:v>
                </c:pt>
                <c:pt idx="4457">
                  <c:v>2776.1410000000001</c:v>
                </c:pt>
                <c:pt idx="4458">
                  <c:v>2777.1410000000001</c:v>
                </c:pt>
                <c:pt idx="4459">
                  <c:v>2778.1410000000001</c:v>
                </c:pt>
                <c:pt idx="4460">
                  <c:v>2779.1410000000001</c:v>
                </c:pt>
                <c:pt idx="4461">
                  <c:v>2780.1410000000001</c:v>
                </c:pt>
                <c:pt idx="4462">
                  <c:v>2781.1410000000001</c:v>
                </c:pt>
                <c:pt idx="4463">
                  <c:v>2782.1410000000001</c:v>
                </c:pt>
                <c:pt idx="4464">
                  <c:v>2783.1410000000001</c:v>
                </c:pt>
                <c:pt idx="4465">
                  <c:v>2784.1410000000001</c:v>
                </c:pt>
                <c:pt idx="4466">
                  <c:v>2785.1410000000001</c:v>
                </c:pt>
                <c:pt idx="4467">
                  <c:v>2786.1410000000001</c:v>
                </c:pt>
                <c:pt idx="4468">
                  <c:v>2787.1410000000001</c:v>
                </c:pt>
                <c:pt idx="4469">
                  <c:v>2788.1410000000001</c:v>
                </c:pt>
                <c:pt idx="4470">
                  <c:v>2789.1410000000001</c:v>
                </c:pt>
                <c:pt idx="4471">
                  <c:v>2790.1410000000001</c:v>
                </c:pt>
                <c:pt idx="4472">
                  <c:v>2791.1410000000001</c:v>
                </c:pt>
                <c:pt idx="4473">
                  <c:v>2792.1410000000001</c:v>
                </c:pt>
                <c:pt idx="4474">
                  <c:v>2793.1410000000001</c:v>
                </c:pt>
                <c:pt idx="4475">
                  <c:v>2794.1410000000001</c:v>
                </c:pt>
                <c:pt idx="4476">
                  <c:v>2795.1410000000001</c:v>
                </c:pt>
                <c:pt idx="4477">
                  <c:v>2796.1410000000001</c:v>
                </c:pt>
                <c:pt idx="4478">
                  <c:v>2797.1410000000001</c:v>
                </c:pt>
                <c:pt idx="4479">
                  <c:v>2798.1410000000001</c:v>
                </c:pt>
                <c:pt idx="4480">
                  <c:v>2799.1410000000001</c:v>
                </c:pt>
                <c:pt idx="4481">
                  <c:v>2800.1410000000001</c:v>
                </c:pt>
                <c:pt idx="4482">
                  <c:v>2801.1410000000001</c:v>
                </c:pt>
                <c:pt idx="4483">
                  <c:v>2802.1410000000001</c:v>
                </c:pt>
                <c:pt idx="4484">
                  <c:v>2803.1410000000001</c:v>
                </c:pt>
                <c:pt idx="4485">
                  <c:v>2804.1410000000001</c:v>
                </c:pt>
                <c:pt idx="4486">
                  <c:v>2805.1410000000001</c:v>
                </c:pt>
                <c:pt idx="4487">
                  <c:v>2806.1410000000001</c:v>
                </c:pt>
                <c:pt idx="4488">
                  <c:v>2807.1410000000001</c:v>
                </c:pt>
                <c:pt idx="4489">
                  <c:v>2808.1410000000001</c:v>
                </c:pt>
                <c:pt idx="4490">
                  <c:v>2809.1410000000001</c:v>
                </c:pt>
                <c:pt idx="4491">
                  <c:v>2810.1410000000001</c:v>
                </c:pt>
                <c:pt idx="4492">
                  <c:v>2811.1410000000001</c:v>
                </c:pt>
                <c:pt idx="4493">
                  <c:v>2812.1410000000001</c:v>
                </c:pt>
                <c:pt idx="4494">
                  <c:v>2813.1410000000001</c:v>
                </c:pt>
                <c:pt idx="4495">
                  <c:v>2814.1410000000001</c:v>
                </c:pt>
                <c:pt idx="4496">
                  <c:v>2815.1410000000001</c:v>
                </c:pt>
                <c:pt idx="4497">
                  <c:v>2816.1410000000001</c:v>
                </c:pt>
                <c:pt idx="4498">
                  <c:v>2817.1410000000001</c:v>
                </c:pt>
                <c:pt idx="4499">
                  <c:v>2818.1410000000001</c:v>
                </c:pt>
                <c:pt idx="4500">
                  <c:v>2819.1410000000001</c:v>
                </c:pt>
                <c:pt idx="4501">
                  <c:v>2820.1410000000001</c:v>
                </c:pt>
                <c:pt idx="4502">
                  <c:v>2821.1410000000001</c:v>
                </c:pt>
                <c:pt idx="4503">
                  <c:v>2822.1410000000001</c:v>
                </c:pt>
                <c:pt idx="4504">
                  <c:v>2823.1410000000001</c:v>
                </c:pt>
                <c:pt idx="4505">
                  <c:v>2824.1410000000001</c:v>
                </c:pt>
                <c:pt idx="4506">
                  <c:v>2825.1410000000001</c:v>
                </c:pt>
                <c:pt idx="4507">
                  <c:v>2826.1410000000001</c:v>
                </c:pt>
                <c:pt idx="4508">
                  <c:v>2827.1410000000001</c:v>
                </c:pt>
                <c:pt idx="4509">
                  <c:v>2828.1410000000001</c:v>
                </c:pt>
                <c:pt idx="4510">
                  <c:v>2829.1410000000001</c:v>
                </c:pt>
                <c:pt idx="4511">
                  <c:v>2830.1410000000001</c:v>
                </c:pt>
                <c:pt idx="4512">
                  <c:v>2831.1410000000001</c:v>
                </c:pt>
                <c:pt idx="4513">
                  <c:v>2832.1410000000001</c:v>
                </c:pt>
                <c:pt idx="4514">
                  <c:v>2833.1410000000001</c:v>
                </c:pt>
                <c:pt idx="4515">
                  <c:v>2834.1410000000001</c:v>
                </c:pt>
                <c:pt idx="4516">
                  <c:v>2835.1410000000001</c:v>
                </c:pt>
                <c:pt idx="4517">
                  <c:v>2836.1410000000001</c:v>
                </c:pt>
                <c:pt idx="4518">
                  <c:v>2837.1410000000001</c:v>
                </c:pt>
                <c:pt idx="4519">
                  <c:v>2838.1410000000001</c:v>
                </c:pt>
                <c:pt idx="4520">
                  <c:v>2839.1410000000001</c:v>
                </c:pt>
                <c:pt idx="4521">
                  <c:v>2840.1410000000001</c:v>
                </c:pt>
                <c:pt idx="4522">
                  <c:v>2841.1410000000001</c:v>
                </c:pt>
                <c:pt idx="4523">
                  <c:v>2842.1410000000001</c:v>
                </c:pt>
                <c:pt idx="4524">
                  <c:v>2843.1410000000001</c:v>
                </c:pt>
                <c:pt idx="4525">
                  <c:v>2844.1410000000001</c:v>
                </c:pt>
                <c:pt idx="4526">
                  <c:v>2845.1410000000001</c:v>
                </c:pt>
                <c:pt idx="4527">
                  <c:v>2846.1410000000001</c:v>
                </c:pt>
                <c:pt idx="4528">
                  <c:v>2847.1410000000001</c:v>
                </c:pt>
                <c:pt idx="4529">
                  <c:v>2848.1410000000001</c:v>
                </c:pt>
                <c:pt idx="4530">
                  <c:v>2849.1410000000001</c:v>
                </c:pt>
                <c:pt idx="4531">
                  <c:v>2850.1410000000001</c:v>
                </c:pt>
                <c:pt idx="4532">
                  <c:v>2851.1410000000001</c:v>
                </c:pt>
                <c:pt idx="4533">
                  <c:v>2852.1410000000001</c:v>
                </c:pt>
                <c:pt idx="4534">
                  <c:v>2853.1410000000001</c:v>
                </c:pt>
                <c:pt idx="4535">
                  <c:v>2854.1410000000001</c:v>
                </c:pt>
                <c:pt idx="4536">
                  <c:v>2855.1410000000001</c:v>
                </c:pt>
                <c:pt idx="4537">
                  <c:v>2856.1410000000001</c:v>
                </c:pt>
                <c:pt idx="4538">
                  <c:v>2857.1410000000001</c:v>
                </c:pt>
                <c:pt idx="4539">
                  <c:v>2858.1410000000001</c:v>
                </c:pt>
                <c:pt idx="4540">
                  <c:v>2859.1410000000001</c:v>
                </c:pt>
                <c:pt idx="4541">
                  <c:v>2860.1410000000001</c:v>
                </c:pt>
                <c:pt idx="4542">
                  <c:v>2861.1410000000001</c:v>
                </c:pt>
                <c:pt idx="4543">
                  <c:v>2862.1410000000001</c:v>
                </c:pt>
                <c:pt idx="4544">
                  <c:v>2863.1410000000001</c:v>
                </c:pt>
                <c:pt idx="4545">
                  <c:v>2864.1410000000001</c:v>
                </c:pt>
                <c:pt idx="4546">
                  <c:v>2865.1410000000001</c:v>
                </c:pt>
                <c:pt idx="4547">
                  <c:v>2866.1410000000001</c:v>
                </c:pt>
                <c:pt idx="4548">
                  <c:v>2867.1410000000001</c:v>
                </c:pt>
                <c:pt idx="4549">
                  <c:v>2868.1410000000001</c:v>
                </c:pt>
                <c:pt idx="4550">
                  <c:v>2869.1410000000001</c:v>
                </c:pt>
                <c:pt idx="4551">
                  <c:v>2870.1410000000001</c:v>
                </c:pt>
                <c:pt idx="4552">
                  <c:v>2871.1410000000001</c:v>
                </c:pt>
                <c:pt idx="4553">
                  <c:v>2872.1410000000001</c:v>
                </c:pt>
                <c:pt idx="4554">
                  <c:v>2873.1410000000001</c:v>
                </c:pt>
                <c:pt idx="4555">
                  <c:v>2874.1410000000001</c:v>
                </c:pt>
                <c:pt idx="4556">
                  <c:v>2875.1410000000001</c:v>
                </c:pt>
                <c:pt idx="4557">
                  <c:v>2876.1410000000001</c:v>
                </c:pt>
                <c:pt idx="4558">
                  <c:v>2877.1410000000001</c:v>
                </c:pt>
                <c:pt idx="4559">
                  <c:v>2878.1410000000001</c:v>
                </c:pt>
                <c:pt idx="4560">
                  <c:v>2879.1410000000001</c:v>
                </c:pt>
                <c:pt idx="4561">
                  <c:v>2880.1410000000001</c:v>
                </c:pt>
                <c:pt idx="4562">
                  <c:v>2881.1410000000001</c:v>
                </c:pt>
                <c:pt idx="4563">
                  <c:v>2882.1410000000001</c:v>
                </c:pt>
                <c:pt idx="4564">
                  <c:v>2883.1410000000001</c:v>
                </c:pt>
                <c:pt idx="4565">
                  <c:v>2884.1410000000001</c:v>
                </c:pt>
                <c:pt idx="4566">
                  <c:v>2885.1410000000001</c:v>
                </c:pt>
                <c:pt idx="4567">
                  <c:v>2886.1410000000001</c:v>
                </c:pt>
                <c:pt idx="4568">
                  <c:v>2887.1410000000001</c:v>
                </c:pt>
                <c:pt idx="4569">
                  <c:v>2888.1410000000001</c:v>
                </c:pt>
                <c:pt idx="4570">
                  <c:v>2889.1410000000001</c:v>
                </c:pt>
                <c:pt idx="4571">
                  <c:v>2890.1410000000001</c:v>
                </c:pt>
                <c:pt idx="4572">
                  <c:v>2891.1410000000001</c:v>
                </c:pt>
                <c:pt idx="4573">
                  <c:v>2892.1410000000001</c:v>
                </c:pt>
                <c:pt idx="4574">
                  <c:v>2893.1410000000001</c:v>
                </c:pt>
                <c:pt idx="4575">
                  <c:v>2894.1410000000001</c:v>
                </c:pt>
                <c:pt idx="4576">
                  <c:v>2895.1410000000001</c:v>
                </c:pt>
                <c:pt idx="4577">
                  <c:v>2896.1410000000001</c:v>
                </c:pt>
                <c:pt idx="4578">
                  <c:v>2897.1410000000001</c:v>
                </c:pt>
                <c:pt idx="4579">
                  <c:v>2898.1410000000001</c:v>
                </c:pt>
                <c:pt idx="4580">
                  <c:v>2899.1410000000001</c:v>
                </c:pt>
                <c:pt idx="4581">
                  <c:v>2900.1410000000001</c:v>
                </c:pt>
                <c:pt idx="4582">
                  <c:v>2901.1410000000001</c:v>
                </c:pt>
                <c:pt idx="4583">
                  <c:v>2902.1410000000001</c:v>
                </c:pt>
                <c:pt idx="4584">
                  <c:v>2903.1410000000001</c:v>
                </c:pt>
                <c:pt idx="4585">
                  <c:v>2904.1410000000001</c:v>
                </c:pt>
                <c:pt idx="4586">
                  <c:v>2905.1410000000001</c:v>
                </c:pt>
                <c:pt idx="4587">
                  <c:v>2906.1410000000001</c:v>
                </c:pt>
                <c:pt idx="4588">
                  <c:v>2907.1410000000001</c:v>
                </c:pt>
                <c:pt idx="4589">
                  <c:v>2908.1410000000001</c:v>
                </c:pt>
                <c:pt idx="4590">
                  <c:v>2909.1410000000001</c:v>
                </c:pt>
                <c:pt idx="4591">
                  <c:v>2910.1410000000001</c:v>
                </c:pt>
                <c:pt idx="4592">
                  <c:v>2911.1410000000001</c:v>
                </c:pt>
                <c:pt idx="4593">
                  <c:v>2912.1410000000001</c:v>
                </c:pt>
                <c:pt idx="4594">
                  <c:v>2913.1410000000001</c:v>
                </c:pt>
                <c:pt idx="4595">
                  <c:v>2914.1410000000001</c:v>
                </c:pt>
                <c:pt idx="4596">
                  <c:v>2915.1410000000001</c:v>
                </c:pt>
                <c:pt idx="4597">
                  <c:v>2916.1410000000001</c:v>
                </c:pt>
                <c:pt idx="4598">
                  <c:v>2917.1410000000001</c:v>
                </c:pt>
                <c:pt idx="4599">
                  <c:v>2918.1410000000001</c:v>
                </c:pt>
                <c:pt idx="4600">
                  <c:v>2919.1410000000001</c:v>
                </c:pt>
                <c:pt idx="4601">
                  <c:v>2920.1410000000001</c:v>
                </c:pt>
                <c:pt idx="4602">
                  <c:v>2921.1410000000001</c:v>
                </c:pt>
                <c:pt idx="4603">
                  <c:v>2922.1410000000001</c:v>
                </c:pt>
                <c:pt idx="4604">
                  <c:v>2923.1410000000001</c:v>
                </c:pt>
                <c:pt idx="4605">
                  <c:v>2924.1410000000001</c:v>
                </c:pt>
                <c:pt idx="4606">
                  <c:v>2925.1410000000001</c:v>
                </c:pt>
                <c:pt idx="4607">
                  <c:v>2926.1410000000001</c:v>
                </c:pt>
                <c:pt idx="4608">
                  <c:v>2927.1410000000001</c:v>
                </c:pt>
                <c:pt idx="4609">
                  <c:v>2928.1410000000001</c:v>
                </c:pt>
                <c:pt idx="4610">
                  <c:v>2929.1410000000001</c:v>
                </c:pt>
                <c:pt idx="4611">
                  <c:v>2930.1410000000001</c:v>
                </c:pt>
                <c:pt idx="4612">
                  <c:v>2931.1410000000001</c:v>
                </c:pt>
                <c:pt idx="4613">
                  <c:v>2932.1410000000001</c:v>
                </c:pt>
                <c:pt idx="4614">
                  <c:v>2933.1410000000001</c:v>
                </c:pt>
                <c:pt idx="4615">
                  <c:v>2934.1410000000001</c:v>
                </c:pt>
                <c:pt idx="4616">
                  <c:v>2935.1410000000001</c:v>
                </c:pt>
                <c:pt idx="4617">
                  <c:v>2936.1410000000001</c:v>
                </c:pt>
                <c:pt idx="4618">
                  <c:v>2937.1410000000001</c:v>
                </c:pt>
                <c:pt idx="4619">
                  <c:v>2938.1410000000001</c:v>
                </c:pt>
                <c:pt idx="4620">
                  <c:v>2939.1410000000001</c:v>
                </c:pt>
                <c:pt idx="4621">
                  <c:v>2940.1410000000001</c:v>
                </c:pt>
                <c:pt idx="4622">
                  <c:v>2941.1410000000001</c:v>
                </c:pt>
                <c:pt idx="4623">
                  <c:v>2942.1410000000001</c:v>
                </c:pt>
                <c:pt idx="4624">
                  <c:v>2943.1410000000001</c:v>
                </c:pt>
                <c:pt idx="4625">
                  <c:v>2944.1410000000001</c:v>
                </c:pt>
                <c:pt idx="4626">
                  <c:v>2945.1410000000001</c:v>
                </c:pt>
                <c:pt idx="4627">
                  <c:v>2946.1410000000001</c:v>
                </c:pt>
                <c:pt idx="4628">
                  <c:v>2947.1410000000001</c:v>
                </c:pt>
                <c:pt idx="4629">
                  <c:v>2948.1410000000001</c:v>
                </c:pt>
                <c:pt idx="4630">
                  <c:v>2949.1410000000001</c:v>
                </c:pt>
                <c:pt idx="4631">
                  <c:v>2950.1410000000001</c:v>
                </c:pt>
                <c:pt idx="4632">
                  <c:v>2951.1410000000001</c:v>
                </c:pt>
                <c:pt idx="4633">
                  <c:v>2952.1410000000001</c:v>
                </c:pt>
                <c:pt idx="4634">
                  <c:v>2953.1410000000001</c:v>
                </c:pt>
                <c:pt idx="4635">
                  <c:v>2954.1410000000001</c:v>
                </c:pt>
                <c:pt idx="4636">
                  <c:v>2955.1410000000001</c:v>
                </c:pt>
                <c:pt idx="4637">
                  <c:v>2956.1410000000001</c:v>
                </c:pt>
                <c:pt idx="4638">
                  <c:v>2957.1410000000001</c:v>
                </c:pt>
                <c:pt idx="4639">
                  <c:v>2958.1410000000001</c:v>
                </c:pt>
                <c:pt idx="4640">
                  <c:v>2959.1410000000001</c:v>
                </c:pt>
                <c:pt idx="4641">
                  <c:v>2960.1410000000001</c:v>
                </c:pt>
                <c:pt idx="4642">
                  <c:v>2961.1410000000001</c:v>
                </c:pt>
                <c:pt idx="4643">
                  <c:v>2962.1410000000001</c:v>
                </c:pt>
                <c:pt idx="4644">
                  <c:v>2963.1410000000001</c:v>
                </c:pt>
                <c:pt idx="4645">
                  <c:v>2964.1410000000001</c:v>
                </c:pt>
                <c:pt idx="4646">
                  <c:v>2965.1410000000001</c:v>
                </c:pt>
                <c:pt idx="4647">
                  <c:v>2966.1410000000001</c:v>
                </c:pt>
                <c:pt idx="4648">
                  <c:v>2967.1410000000001</c:v>
                </c:pt>
                <c:pt idx="4649">
                  <c:v>2968.1410000000001</c:v>
                </c:pt>
                <c:pt idx="4650">
                  <c:v>2969.1410000000001</c:v>
                </c:pt>
                <c:pt idx="4651">
                  <c:v>2970.1410000000001</c:v>
                </c:pt>
                <c:pt idx="4652">
                  <c:v>2971.1410000000001</c:v>
                </c:pt>
                <c:pt idx="4653">
                  <c:v>2972.1410000000001</c:v>
                </c:pt>
                <c:pt idx="4654">
                  <c:v>2973.1410000000001</c:v>
                </c:pt>
                <c:pt idx="4655">
                  <c:v>2974.1410000000001</c:v>
                </c:pt>
                <c:pt idx="4656">
                  <c:v>2975.1410000000001</c:v>
                </c:pt>
                <c:pt idx="4657">
                  <c:v>2976.1410000000001</c:v>
                </c:pt>
                <c:pt idx="4658">
                  <c:v>2977.1410000000001</c:v>
                </c:pt>
                <c:pt idx="4659">
                  <c:v>2978.1410000000001</c:v>
                </c:pt>
                <c:pt idx="4660">
                  <c:v>2979.1410000000001</c:v>
                </c:pt>
                <c:pt idx="4661">
                  <c:v>2980.1410000000001</c:v>
                </c:pt>
                <c:pt idx="4662">
                  <c:v>2981.1410000000001</c:v>
                </c:pt>
                <c:pt idx="4663">
                  <c:v>2982.1410000000001</c:v>
                </c:pt>
                <c:pt idx="4664">
                  <c:v>2983.1410000000001</c:v>
                </c:pt>
                <c:pt idx="4665">
                  <c:v>2984.1410000000001</c:v>
                </c:pt>
                <c:pt idx="4666">
                  <c:v>2985.1410000000001</c:v>
                </c:pt>
                <c:pt idx="4667">
                  <c:v>2986.1410000000001</c:v>
                </c:pt>
                <c:pt idx="4668">
                  <c:v>2987.1410000000001</c:v>
                </c:pt>
                <c:pt idx="4669">
                  <c:v>2988.1410000000001</c:v>
                </c:pt>
                <c:pt idx="4670">
                  <c:v>2989.1410000000001</c:v>
                </c:pt>
                <c:pt idx="4671">
                  <c:v>2990.1410000000001</c:v>
                </c:pt>
                <c:pt idx="4672">
                  <c:v>2991.1410000000001</c:v>
                </c:pt>
                <c:pt idx="4673">
                  <c:v>2992.1410000000001</c:v>
                </c:pt>
                <c:pt idx="4674">
                  <c:v>2993.1410000000001</c:v>
                </c:pt>
                <c:pt idx="4675">
                  <c:v>2994.1410000000001</c:v>
                </c:pt>
                <c:pt idx="4676">
                  <c:v>2995.1410000000001</c:v>
                </c:pt>
                <c:pt idx="4677">
                  <c:v>2996.1410000000001</c:v>
                </c:pt>
                <c:pt idx="4678">
                  <c:v>2997.1410000000001</c:v>
                </c:pt>
                <c:pt idx="4679">
                  <c:v>2998.1410000000001</c:v>
                </c:pt>
                <c:pt idx="4680">
                  <c:v>2999.1410000000001</c:v>
                </c:pt>
                <c:pt idx="4681">
                  <c:v>3000.1410000000001</c:v>
                </c:pt>
                <c:pt idx="4682">
                  <c:v>3001.1410000000001</c:v>
                </c:pt>
                <c:pt idx="4683">
                  <c:v>3002.1410000000001</c:v>
                </c:pt>
                <c:pt idx="4684">
                  <c:v>3003.1410000000001</c:v>
                </c:pt>
                <c:pt idx="4685">
                  <c:v>3004.1410000000001</c:v>
                </c:pt>
                <c:pt idx="4686">
                  <c:v>3005.1410000000001</c:v>
                </c:pt>
                <c:pt idx="4687">
                  <c:v>3006.1410000000001</c:v>
                </c:pt>
                <c:pt idx="4688">
                  <c:v>3007.1410000000001</c:v>
                </c:pt>
                <c:pt idx="4689">
                  <c:v>3008.1410000000001</c:v>
                </c:pt>
                <c:pt idx="4690">
                  <c:v>3009.1410000000001</c:v>
                </c:pt>
                <c:pt idx="4691">
                  <c:v>3010.1410000000001</c:v>
                </c:pt>
                <c:pt idx="4692">
                  <c:v>3011.1410000000001</c:v>
                </c:pt>
                <c:pt idx="4693">
                  <c:v>3012.1410000000001</c:v>
                </c:pt>
                <c:pt idx="4694">
                  <c:v>3013.1410000000001</c:v>
                </c:pt>
                <c:pt idx="4695">
                  <c:v>3014.1410000000001</c:v>
                </c:pt>
                <c:pt idx="4696">
                  <c:v>3015.1410000000001</c:v>
                </c:pt>
                <c:pt idx="4697">
                  <c:v>3016.1410000000001</c:v>
                </c:pt>
                <c:pt idx="4698">
                  <c:v>3017.1410000000001</c:v>
                </c:pt>
                <c:pt idx="4699">
                  <c:v>3018.1410000000001</c:v>
                </c:pt>
                <c:pt idx="4700">
                  <c:v>3019.1410000000001</c:v>
                </c:pt>
                <c:pt idx="4701">
                  <c:v>3020.1410000000001</c:v>
                </c:pt>
                <c:pt idx="4702">
                  <c:v>3021.1410000000001</c:v>
                </c:pt>
                <c:pt idx="4703">
                  <c:v>3022.1410000000001</c:v>
                </c:pt>
                <c:pt idx="4704">
                  <c:v>3023.1410000000001</c:v>
                </c:pt>
                <c:pt idx="4705">
                  <c:v>3024.1410000000001</c:v>
                </c:pt>
                <c:pt idx="4706">
                  <c:v>3025.1410000000001</c:v>
                </c:pt>
                <c:pt idx="4707">
                  <c:v>3026.1410000000001</c:v>
                </c:pt>
                <c:pt idx="4708">
                  <c:v>3027.1410000000001</c:v>
                </c:pt>
                <c:pt idx="4709">
                  <c:v>3028.1410000000001</c:v>
                </c:pt>
                <c:pt idx="4710">
                  <c:v>3029.1410000000001</c:v>
                </c:pt>
                <c:pt idx="4711">
                  <c:v>3030.1410000000001</c:v>
                </c:pt>
                <c:pt idx="4712">
                  <c:v>3031.1410000000001</c:v>
                </c:pt>
                <c:pt idx="4713">
                  <c:v>3032.1410000000001</c:v>
                </c:pt>
                <c:pt idx="4714">
                  <c:v>3033.1410000000001</c:v>
                </c:pt>
                <c:pt idx="4715">
                  <c:v>3034.1410000000001</c:v>
                </c:pt>
                <c:pt idx="4716">
                  <c:v>3035.1410000000001</c:v>
                </c:pt>
                <c:pt idx="4717">
                  <c:v>3036.1410000000001</c:v>
                </c:pt>
                <c:pt idx="4718">
                  <c:v>3037.1410000000001</c:v>
                </c:pt>
                <c:pt idx="4719">
                  <c:v>3038.1410000000001</c:v>
                </c:pt>
                <c:pt idx="4720">
                  <c:v>3039.1410000000001</c:v>
                </c:pt>
                <c:pt idx="4721">
                  <c:v>3040.1410000000001</c:v>
                </c:pt>
                <c:pt idx="4722">
                  <c:v>3041.1410000000001</c:v>
                </c:pt>
                <c:pt idx="4723">
                  <c:v>3042.1410000000001</c:v>
                </c:pt>
                <c:pt idx="4724">
                  <c:v>3043.1410000000001</c:v>
                </c:pt>
                <c:pt idx="4725">
                  <c:v>3044.1410000000001</c:v>
                </c:pt>
                <c:pt idx="4726">
                  <c:v>3045.1410000000001</c:v>
                </c:pt>
                <c:pt idx="4727">
                  <c:v>3046.1410000000001</c:v>
                </c:pt>
                <c:pt idx="4728">
                  <c:v>3047.1410000000001</c:v>
                </c:pt>
                <c:pt idx="4729">
                  <c:v>3048.1410000000001</c:v>
                </c:pt>
                <c:pt idx="4730">
                  <c:v>3049.1410000000001</c:v>
                </c:pt>
                <c:pt idx="4731">
                  <c:v>3050.1410000000001</c:v>
                </c:pt>
                <c:pt idx="4732">
                  <c:v>3051.1410000000001</c:v>
                </c:pt>
                <c:pt idx="4733">
                  <c:v>3052.1410000000001</c:v>
                </c:pt>
                <c:pt idx="4734">
                  <c:v>3053.1410000000001</c:v>
                </c:pt>
                <c:pt idx="4735">
                  <c:v>3054.1410000000001</c:v>
                </c:pt>
                <c:pt idx="4736">
                  <c:v>3055.1410000000001</c:v>
                </c:pt>
                <c:pt idx="4737">
                  <c:v>3056.1410000000001</c:v>
                </c:pt>
                <c:pt idx="4738">
                  <c:v>3057.1410000000001</c:v>
                </c:pt>
                <c:pt idx="4739">
                  <c:v>3058.1410000000001</c:v>
                </c:pt>
                <c:pt idx="4740">
                  <c:v>3059.1410000000001</c:v>
                </c:pt>
                <c:pt idx="4741">
                  <c:v>3060.1410000000001</c:v>
                </c:pt>
                <c:pt idx="4742">
                  <c:v>3061.1410000000001</c:v>
                </c:pt>
                <c:pt idx="4743">
                  <c:v>3062.1410000000001</c:v>
                </c:pt>
                <c:pt idx="4744">
                  <c:v>3063.1410000000001</c:v>
                </c:pt>
                <c:pt idx="4745">
                  <c:v>3064.1410000000001</c:v>
                </c:pt>
                <c:pt idx="4746">
                  <c:v>3065.1410000000001</c:v>
                </c:pt>
                <c:pt idx="4747">
                  <c:v>3066.1410000000001</c:v>
                </c:pt>
                <c:pt idx="4748">
                  <c:v>3067.1410000000001</c:v>
                </c:pt>
                <c:pt idx="4749">
                  <c:v>3068.1410000000001</c:v>
                </c:pt>
                <c:pt idx="4750">
                  <c:v>3069.1410000000001</c:v>
                </c:pt>
                <c:pt idx="4751">
                  <c:v>3070.1410000000001</c:v>
                </c:pt>
                <c:pt idx="4752">
                  <c:v>3071.1410000000001</c:v>
                </c:pt>
                <c:pt idx="4753">
                  <c:v>3072.1410000000001</c:v>
                </c:pt>
                <c:pt idx="4754">
                  <c:v>3073.1410000000001</c:v>
                </c:pt>
                <c:pt idx="4755">
                  <c:v>3074.1410000000001</c:v>
                </c:pt>
                <c:pt idx="4756">
                  <c:v>3075.1410000000001</c:v>
                </c:pt>
                <c:pt idx="4757">
                  <c:v>3076.1410000000001</c:v>
                </c:pt>
                <c:pt idx="4758">
                  <c:v>3077.1410000000001</c:v>
                </c:pt>
                <c:pt idx="4759">
                  <c:v>3078.1410000000001</c:v>
                </c:pt>
                <c:pt idx="4760">
                  <c:v>3079.1410000000001</c:v>
                </c:pt>
                <c:pt idx="4761">
                  <c:v>3080.1410000000001</c:v>
                </c:pt>
                <c:pt idx="4762">
                  <c:v>3081.1410000000001</c:v>
                </c:pt>
                <c:pt idx="4763">
                  <c:v>3082.1410000000001</c:v>
                </c:pt>
                <c:pt idx="4764">
                  <c:v>3083.1410000000001</c:v>
                </c:pt>
                <c:pt idx="4765">
                  <c:v>3084.1410000000001</c:v>
                </c:pt>
                <c:pt idx="4766">
                  <c:v>3085.1410000000001</c:v>
                </c:pt>
                <c:pt idx="4767">
                  <c:v>3086.1410000000001</c:v>
                </c:pt>
                <c:pt idx="4768">
                  <c:v>3087.1410000000001</c:v>
                </c:pt>
                <c:pt idx="4769">
                  <c:v>3088.1410000000001</c:v>
                </c:pt>
                <c:pt idx="4770">
                  <c:v>3089.1410000000001</c:v>
                </c:pt>
                <c:pt idx="4771">
                  <c:v>3090.1410000000001</c:v>
                </c:pt>
                <c:pt idx="4772">
                  <c:v>3091.1410000000001</c:v>
                </c:pt>
                <c:pt idx="4773">
                  <c:v>3092.1410000000001</c:v>
                </c:pt>
                <c:pt idx="4774">
                  <c:v>3093.1410000000001</c:v>
                </c:pt>
                <c:pt idx="4775">
                  <c:v>3094.1410000000001</c:v>
                </c:pt>
                <c:pt idx="4776">
                  <c:v>3095.1410000000001</c:v>
                </c:pt>
                <c:pt idx="4777">
                  <c:v>3096.1410000000001</c:v>
                </c:pt>
                <c:pt idx="4778">
                  <c:v>3097.1410000000001</c:v>
                </c:pt>
                <c:pt idx="4779">
                  <c:v>3098.1410000000001</c:v>
                </c:pt>
                <c:pt idx="4780">
                  <c:v>3099.1410000000001</c:v>
                </c:pt>
                <c:pt idx="4781">
                  <c:v>3100.1410000000001</c:v>
                </c:pt>
                <c:pt idx="4782">
                  <c:v>3101.1410000000001</c:v>
                </c:pt>
                <c:pt idx="4783">
                  <c:v>3102.1410000000001</c:v>
                </c:pt>
                <c:pt idx="4784">
                  <c:v>3103.1410000000001</c:v>
                </c:pt>
                <c:pt idx="4785">
                  <c:v>3104.1410000000001</c:v>
                </c:pt>
                <c:pt idx="4786">
                  <c:v>3105.1410000000001</c:v>
                </c:pt>
                <c:pt idx="4787">
                  <c:v>3106.1410000000001</c:v>
                </c:pt>
                <c:pt idx="4788">
                  <c:v>3107.1410000000001</c:v>
                </c:pt>
                <c:pt idx="4789">
                  <c:v>3108.1410000000001</c:v>
                </c:pt>
                <c:pt idx="4790">
                  <c:v>3109.1410000000001</c:v>
                </c:pt>
                <c:pt idx="4791">
                  <c:v>3110.1410000000001</c:v>
                </c:pt>
                <c:pt idx="4792">
                  <c:v>3111.1410000000001</c:v>
                </c:pt>
                <c:pt idx="4793">
                  <c:v>3112.1410000000001</c:v>
                </c:pt>
                <c:pt idx="4794">
                  <c:v>3113.1410000000001</c:v>
                </c:pt>
                <c:pt idx="4795">
                  <c:v>3114.1410000000001</c:v>
                </c:pt>
                <c:pt idx="4796">
                  <c:v>3115.1410000000001</c:v>
                </c:pt>
                <c:pt idx="4797">
                  <c:v>3116.1410000000001</c:v>
                </c:pt>
                <c:pt idx="4798">
                  <c:v>3117.1410000000001</c:v>
                </c:pt>
                <c:pt idx="4799">
                  <c:v>3118.1410000000001</c:v>
                </c:pt>
                <c:pt idx="4800">
                  <c:v>3119.1410000000001</c:v>
                </c:pt>
                <c:pt idx="4801">
                  <c:v>3120.1410000000001</c:v>
                </c:pt>
                <c:pt idx="4802">
                  <c:v>3121.1410000000001</c:v>
                </c:pt>
                <c:pt idx="4803">
                  <c:v>3122.1410000000001</c:v>
                </c:pt>
                <c:pt idx="4804">
                  <c:v>3123.1410000000001</c:v>
                </c:pt>
                <c:pt idx="4805">
                  <c:v>3124.1410000000001</c:v>
                </c:pt>
                <c:pt idx="4806">
                  <c:v>3125.1410000000001</c:v>
                </c:pt>
                <c:pt idx="4807">
                  <c:v>3126.1410000000001</c:v>
                </c:pt>
                <c:pt idx="4808">
                  <c:v>3127.1410000000001</c:v>
                </c:pt>
                <c:pt idx="4809">
                  <c:v>3128.1410000000001</c:v>
                </c:pt>
                <c:pt idx="4810">
                  <c:v>3129.1410000000001</c:v>
                </c:pt>
                <c:pt idx="4811">
                  <c:v>3130.1410000000001</c:v>
                </c:pt>
                <c:pt idx="4812">
                  <c:v>3131.1410000000001</c:v>
                </c:pt>
                <c:pt idx="4813">
                  <c:v>3132.1410000000001</c:v>
                </c:pt>
                <c:pt idx="4814">
                  <c:v>3133.1410000000001</c:v>
                </c:pt>
                <c:pt idx="4815">
                  <c:v>3134.1410000000001</c:v>
                </c:pt>
                <c:pt idx="4816">
                  <c:v>3135.1410000000001</c:v>
                </c:pt>
                <c:pt idx="4817">
                  <c:v>3136.1410000000001</c:v>
                </c:pt>
                <c:pt idx="4818">
                  <c:v>3137.1410000000001</c:v>
                </c:pt>
                <c:pt idx="4819">
                  <c:v>3138.1410000000001</c:v>
                </c:pt>
                <c:pt idx="4820">
                  <c:v>3139.1410000000001</c:v>
                </c:pt>
                <c:pt idx="4821">
                  <c:v>3140.1410000000001</c:v>
                </c:pt>
                <c:pt idx="4822">
                  <c:v>3141.1410000000001</c:v>
                </c:pt>
                <c:pt idx="4823">
                  <c:v>3142.1410000000001</c:v>
                </c:pt>
                <c:pt idx="4824">
                  <c:v>3143.1410000000001</c:v>
                </c:pt>
                <c:pt idx="4825">
                  <c:v>3144.1410000000001</c:v>
                </c:pt>
                <c:pt idx="4826">
                  <c:v>3145.1410000000001</c:v>
                </c:pt>
                <c:pt idx="4827">
                  <c:v>3146.1410000000001</c:v>
                </c:pt>
                <c:pt idx="4828">
                  <c:v>3147.1410000000001</c:v>
                </c:pt>
                <c:pt idx="4829">
                  <c:v>3148.1410000000001</c:v>
                </c:pt>
                <c:pt idx="4830">
                  <c:v>3149.1410000000001</c:v>
                </c:pt>
                <c:pt idx="4831">
                  <c:v>3150.1410000000001</c:v>
                </c:pt>
                <c:pt idx="4832">
                  <c:v>3151.1410000000001</c:v>
                </c:pt>
                <c:pt idx="4833">
                  <c:v>3152.1410000000001</c:v>
                </c:pt>
                <c:pt idx="4834">
                  <c:v>3153.1410000000001</c:v>
                </c:pt>
                <c:pt idx="4835">
                  <c:v>3154.1410000000001</c:v>
                </c:pt>
                <c:pt idx="4836">
                  <c:v>3155.1410000000001</c:v>
                </c:pt>
                <c:pt idx="4837">
                  <c:v>3156.1410000000001</c:v>
                </c:pt>
                <c:pt idx="4838">
                  <c:v>3157.1410000000001</c:v>
                </c:pt>
                <c:pt idx="4839">
                  <c:v>3158.1410000000001</c:v>
                </c:pt>
                <c:pt idx="4840">
                  <c:v>3159.1410000000001</c:v>
                </c:pt>
                <c:pt idx="4841">
                  <c:v>3160.1410000000001</c:v>
                </c:pt>
                <c:pt idx="4842">
                  <c:v>3161.1410000000001</c:v>
                </c:pt>
                <c:pt idx="4843">
                  <c:v>3162.1410000000001</c:v>
                </c:pt>
                <c:pt idx="4844">
                  <c:v>3163.1410000000001</c:v>
                </c:pt>
                <c:pt idx="4845">
                  <c:v>3164.1410000000001</c:v>
                </c:pt>
                <c:pt idx="4846">
                  <c:v>3165.1410000000001</c:v>
                </c:pt>
                <c:pt idx="4847">
                  <c:v>3166.1410000000001</c:v>
                </c:pt>
                <c:pt idx="4848">
                  <c:v>3167.1410000000001</c:v>
                </c:pt>
                <c:pt idx="4849">
                  <c:v>3168.1410000000001</c:v>
                </c:pt>
                <c:pt idx="4850">
                  <c:v>3169.1410000000001</c:v>
                </c:pt>
                <c:pt idx="4851">
                  <c:v>3170.1410000000001</c:v>
                </c:pt>
                <c:pt idx="4852">
                  <c:v>3171.1410000000001</c:v>
                </c:pt>
                <c:pt idx="4853">
                  <c:v>3172.1410000000001</c:v>
                </c:pt>
                <c:pt idx="4854">
                  <c:v>3173.1410000000001</c:v>
                </c:pt>
                <c:pt idx="4855">
                  <c:v>3174.1410000000001</c:v>
                </c:pt>
                <c:pt idx="4856">
                  <c:v>3175.1410000000001</c:v>
                </c:pt>
                <c:pt idx="4857">
                  <c:v>3176.1410000000001</c:v>
                </c:pt>
                <c:pt idx="4858">
                  <c:v>3177.1410000000001</c:v>
                </c:pt>
                <c:pt idx="4859">
                  <c:v>3178.1410000000001</c:v>
                </c:pt>
                <c:pt idx="4860">
                  <c:v>3179.1410000000001</c:v>
                </c:pt>
                <c:pt idx="4861">
                  <c:v>3180.1410000000001</c:v>
                </c:pt>
                <c:pt idx="4862">
                  <c:v>3181.1410000000001</c:v>
                </c:pt>
                <c:pt idx="4863">
                  <c:v>3182.1410000000001</c:v>
                </c:pt>
                <c:pt idx="4864">
                  <c:v>3183.1410000000001</c:v>
                </c:pt>
                <c:pt idx="4865">
                  <c:v>3184.1410000000001</c:v>
                </c:pt>
                <c:pt idx="4866">
                  <c:v>3185.1410000000001</c:v>
                </c:pt>
                <c:pt idx="4867">
                  <c:v>3186.1410000000001</c:v>
                </c:pt>
                <c:pt idx="4868">
                  <c:v>3187.1410000000001</c:v>
                </c:pt>
                <c:pt idx="4869">
                  <c:v>3188.1410000000001</c:v>
                </c:pt>
                <c:pt idx="4870">
                  <c:v>3189.1410000000001</c:v>
                </c:pt>
                <c:pt idx="4871">
                  <c:v>3190.1410000000001</c:v>
                </c:pt>
                <c:pt idx="4872">
                  <c:v>3191.1410000000001</c:v>
                </c:pt>
                <c:pt idx="4873">
                  <c:v>3192.1410000000001</c:v>
                </c:pt>
                <c:pt idx="4874">
                  <c:v>3193.1410000000001</c:v>
                </c:pt>
                <c:pt idx="4875">
                  <c:v>3194.1410000000001</c:v>
                </c:pt>
                <c:pt idx="4876">
                  <c:v>3195.1410000000001</c:v>
                </c:pt>
                <c:pt idx="4877">
                  <c:v>3196.1410000000001</c:v>
                </c:pt>
                <c:pt idx="4878">
                  <c:v>3197.1410000000001</c:v>
                </c:pt>
                <c:pt idx="4879">
                  <c:v>3198.1410000000001</c:v>
                </c:pt>
                <c:pt idx="4880">
                  <c:v>3199.1410000000001</c:v>
                </c:pt>
                <c:pt idx="4881">
                  <c:v>3200.1410000000001</c:v>
                </c:pt>
                <c:pt idx="4882">
                  <c:v>3201.1410000000001</c:v>
                </c:pt>
                <c:pt idx="4883">
                  <c:v>3202.1410000000001</c:v>
                </c:pt>
                <c:pt idx="4884">
                  <c:v>3203.1410000000001</c:v>
                </c:pt>
                <c:pt idx="4885">
                  <c:v>3204.1410000000001</c:v>
                </c:pt>
                <c:pt idx="4886">
                  <c:v>3205.1410000000001</c:v>
                </c:pt>
                <c:pt idx="4887">
                  <c:v>3206.1410000000001</c:v>
                </c:pt>
                <c:pt idx="4888">
                  <c:v>3207.1410000000001</c:v>
                </c:pt>
                <c:pt idx="4889">
                  <c:v>3208.1410000000001</c:v>
                </c:pt>
                <c:pt idx="4890">
                  <c:v>3209.1410000000001</c:v>
                </c:pt>
                <c:pt idx="4891">
                  <c:v>3210.1410000000001</c:v>
                </c:pt>
                <c:pt idx="4892">
                  <c:v>3211.1410000000001</c:v>
                </c:pt>
                <c:pt idx="4893">
                  <c:v>3212.1410000000001</c:v>
                </c:pt>
                <c:pt idx="4894">
                  <c:v>3213.1410000000001</c:v>
                </c:pt>
                <c:pt idx="4895">
                  <c:v>3214.1410000000001</c:v>
                </c:pt>
                <c:pt idx="4896">
                  <c:v>3215.1410000000001</c:v>
                </c:pt>
                <c:pt idx="4897">
                  <c:v>3216.1410000000001</c:v>
                </c:pt>
                <c:pt idx="4898">
                  <c:v>3217.1410000000001</c:v>
                </c:pt>
                <c:pt idx="4899">
                  <c:v>3218.1410000000001</c:v>
                </c:pt>
                <c:pt idx="4900">
                  <c:v>3219.1410000000001</c:v>
                </c:pt>
                <c:pt idx="4901">
                  <c:v>3220.1410000000001</c:v>
                </c:pt>
                <c:pt idx="4902">
                  <c:v>3221.1410000000001</c:v>
                </c:pt>
                <c:pt idx="4903">
                  <c:v>3222.1410000000001</c:v>
                </c:pt>
                <c:pt idx="4904">
                  <c:v>3223.1410000000001</c:v>
                </c:pt>
                <c:pt idx="4905">
                  <c:v>3224.1410000000001</c:v>
                </c:pt>
                <c:pt idx="4906">
                  <c:v>3225.1410000000001</c:v>
                </c:pt>
                <c:pt idx="4907">
                  <c:v>3226.1410000000001</c:v>
                </c:pt>
                <c:pt idx="4908">
                  <c:v>3227.1410000000001</c:v>
                </c:pt>
                <c:pt idx="4909">
                  <c:v>3228.1410000000001</c:v>
                </c:pt>
                <c:pt idx="4910">
                  <c:v>3229.1410000000001</c:v>
                </c:pt>
                <c:pt idx="4911">
                  <c:v>3230.1410000000001</c:v>
                </c:pt>
                <c:pt idx="4912">
                  <c:v>3231.1410000000001</c:v>
                </c:pt>
                <c:pt idx="4913">
                  <c:v>3232.1410000000001</c:v>
                </c:pt>
                <c:pt idx="4914">
                  <c:v>3233.1410000000001</c:v>
                </c:pt>
                <c:pt idx="4915">
                  <c:v>3234.1410000000001</c:v>
                </c:pt>
                <c:pt idx="4916">
                  <c:v>3235.1410000000001</c:v>
                </c:pt>
                <c:pt idx="4917">
                  <c:v>3236.1410000000001</c:v>
                </c:pt>
                <c:pt idx="4918">
                  <c:v>3237.1410000000001</c:v>
                </c:pt>
                <c:pt idx="4919">
                  <c:v>3238.1410000000001</c:v>
                </c:pt>
                <c:pt idx="4920">
                  <c:v>3239.1410000000001</c:v>
                </c:pt>
                <c:pt idx="4921">
                  <c:v>3240.1410000000001</c:v>
                </c:pt>
                <c:pt idx="4922">
                  <c:v>3241.1410000000001</c:v>
                </c:pt>
                <c:pt idx="4923">
                  <c:v>3242.1410000000001</c:v>
                </c:pt>
                <c:pt idx="4924">
                  <c:v>3243.1410000000001</c:v>
                </c:pt>
                <c:pt idx="4925">
                  <c:v>3244.1410000000001</c:v>
                </c:pt>
                <c:pt idx="4926">
                  <c:v>3245.1410000000001</c:v>
                </c:pt>
                <c:pt idx="4927">
                  <c:v>3246.1410000000001</c:v>
                </c:pt>
                <c:pt idx="4928">
                  <c:v>3247.1410000000001</c:v>
                </c:pt>
                <c:pt idx="4929">
                  <c:v>3248.1410000000001</c:v>
                </c:pt>
                <c:pt idx="4930">
                  <c:v>3249.1410000000001</c:v>
                </c:pt>
                <c:pt idx="4931">
                  <c:v>3250.1410000000001</c:v>
                </c:pt>
                <c:pt idx="4932">
                  <c:v>3251.1410000000001</c:v>
                </c:pt>
                <c:pt idx="4933">
                  <c:v>3252.1410000000001</c:v>
                </c:pt>
                <c:pt idx="4934">
                  <c:v>3253.1410000000001</c:v>
                </c:pt>
                <c:pt idx="4935">
                  <c:v>3254.1410000000001</c:v>
                </c:pt>
                <c:pt idx="4936">
                  <c:v>3255.1410000000001</c:v>
                </c:pt>
                <c:pt idx="4937">
                  <c:v>3256.1410000000001</c:v>
                </c:pt>
                <c:pt idx="4938">
                  <c:v>3257.1410000000001</c:v>
                </c:pt>
                <c:pt idx="4939">
                  <c:v>3258.1410000000001</c:v>
                </c:pt>
                <c:pt idx="4940">
                  <c:v>3259.1410000000001</c:v>
                </c:pt>
                <c:pt idx="4941">
                  <c:v>3260.1410000000001</c:v>
                </c:pt>
                <c:pt idx="4942">
                  <c:v>3261.1410000000001</c:v>
                </c:pt>
                <c:pt idx="4943">
                  <c:v>3262.1410000000001</c:v>
                </c:pt>
                <c:pt idx="4944">
                  <c:v>3263.1410000000001</c:v>
                </c:pt>
                <c:pt idx="4945">
                  <c:v>3264.1410000000001</c:v>
                </c:pt>
                <c:pt idx="4946">
                  <c:v>3265.1410000000001</c:v>
                </c:pt>
                <c:pt idx="4947">
                  <c:v>3266.1410000000001</c:v>
                </c:pt>
                <c:pt idx="4948">
                  <c:v>3267.1410000000001</c:v>
                </c:pt>
                <c:pt idx="4949">
                  <c:v>3268.1410000000001</c:v>
                </c:pt>
                <c:pt idx="4950">
                  <c:v>3269.1410000000001</c:v>
                </c:pt>
                <c:pt idx="4951">
                  <c:v>3270.1410000000001</c:v>
                </c:pt>
                <c:pt idx="4952">
                  <c:v>3271.1410000000001</c:v>
                </c:pt>
                <c:pt idx="4953">
                  <c:v>3272.1410000000001</c:v>
                </c:pt>
                <c:pt idx="4954">
                  <c:v>3273.1410000000001</c:v>
                </c:pt>
                <c:pt idx="4955">
                  <c:v>3274.1410000000001</c:v>
                </c:pt>
                <c:pt idx="4956">
                  <c:v>3275.1410000000001</c:v>
                </c:pt>
                <c:pt idx="4957">
                  <c:v>3276.1410000000001</c:v>
                </c:pt>
                <c:pt idx="4958">
                  <c:v>3277.1410000000001</c:v>
                </c:pt>
                <c:pt idx="4959">
                  <c:v>3278.1410000000001</c:v>
                </c:pt>
                <c:pt idx="4960">
                  <c:v>3279.1410000000001</c:v>
                </c:pt>
                <c:pt idx="4961">
                  <c:v>3280.1410000000001</c:v>
                </c:pt>
                <c:pt idx="4962">
                  <c:v>3281.1410000000001</c:v>
                </c:pt>
                <c:pt idx="4963">
                  <c:v>3282.1410000000001</c:v>
                </c:pt>
                <c:pt idx="4964">
                  <c:v>3283.1410000000001</c:v>
                </c:pt>
                <c:pt idx="4965">
                  <c:v>3284.1410000000001</c:v>
                </c:pt>
                <c:pt idx="4966">
                  <c:v>3285.1410000000001</c:v>
                </c:pt>
                <c:pt idx="4967">
                  <c:v>3286.1410000000001</c:v>
                </c:pt>
                <c:pt idx="4968">
                  <c:v>3287.1410000000001</c:v>
                </c:pt>
                <c:pt idx="4969">
                  <c:v>3288.1410000000001</c:v>
                </c:pt>
                <c:pt idx="4970">
                  <c:v>3289.1410000000001</c:v>
                </c:pt>
                <c:pt idx="4971">
                  <c:v>3290.1410000000001</c:v>
                </c:pt>
                <c:pt idx="4972">
                  <c:v>3291.1410000000001</c:v>
                </c:pt>
                <c:pt idx="4973">
                  <c:v>3292.1410000000001</c:v>
                </c:pt>
                <c:pt idx="4974">
                  <c:v>3293.1410000000001</c:v>
                </c:pt>
                <c:pt idx="4975">
                  <c:v>3294.1410000000001</c:v>
                </c:pt>
                <c:pt idx="4976">
                  <c:v>3295.1410000000001</c:v>
                </c:pt>
                <c:pt idx="4977">
                  <c:v>3296.1410000000001</c:v>
                </c:pt>
                <c:pt idx="4978">
                  <c:v>3297.1410000000001</c:v>
                </c:pt>
                <c:pt idx="4979">
                  <c:v>3298.1410000000001</c:v>
                </c:pt>
                <c:pt idx="4980">
                  <c:v>3299.1410000000001</c:v>
                </c:pt>
                <c:pt idx="4981">
                  <c:v>3300.1410000000001</c:v>
                </c:pt>
                <c:pt idx="4982">
                  <c:v>3301.1410000000001</c:v>
                </c:pt>
                <c:pt idx="4983">
                  <c:v>3302.1410000000001</c:v>
                </c:pt>
                <c:pt idx="4984">
                  <c:v>3303.1410000000001</c:v>
                </c:pt>
                <c:pt idx="4985">
                  <c:v>3304.1410000000001</c:v>
                </c:pt>
                <c:pt idx="4986">
                  <c:v>3305.1410000000001</c:v>
                </c:pt>
                <c:pt idx="4987">
                  <c:v>3306.1410000000001</c:v>
                </c:pt>
                <c:pt idx="4988">
                  <c:v>3307.1410000000001</c:v>
                </c:pt>
                <c:pt idx="4989">
                  <c:v>3308.1410000000001</c:v>
                </c:pt>
                <c:pt idx="4990">
                  <c:v>3309.1410000000001</c:v>
                </c:pt>
                <c:pt idx="4991">
                  <c:v>3310.1410000000001</c:v>
                </c:pt>
                <c:pt idx="4992">
                  <c:v>3311.1410000000001</c:v>
                </c:pt>
                <c:pt idx="4993">
                  <c:v>3312.1410000000001</c:v>
                </c:pt>
                <c:pt idx="4994">
                  <c:v>3313.1410000000001</c:v>
                </c:pt>
                <c:pt idx="4995">
                  <c:v>3314.1410000000001</c:v>
                </c:pt>
                <c:pt idx="4996">
                  <c:v>3315.1410000000001</c:v>
                </c:pt>
                <c:pt idx="4997">
                  <c:v>3316.1410000000001</c:v>
                </c:pt>
                <c:pt idx="4998">
                  <c:v>3317.1410000000001</c:v>
                </c:pt>
              </c:numCache>
            </c:numRef>
          </c:xVal>
          <c:yVal>
            <c:numRef>
              <c:f>sheet1!$Y$2:$Y$5000</c:f>
              <c:numCache>
                <c:formatCode>0.00000000</c:formatCode>
                <c:ptCount val="4999"/>
                <c:pt idx="0">
                  <c:v>58.759002690000003</c:v>
                </c:pt>
                <c:pt idx="1">
                  <c:v>58.759002690000003</c:v>
                </c:pt>
                <c:pt idx="2">
                  <c:v>0</c:v>
                </c:pt>
                <c:pt idx="3">
                  <c:v>5.2219161999999999</c:v>
                </c:pt>
                <c:pt idx="4">
                  <c:v>45.810005189999998</c:v>
                </c:pt>
                <c:pt idx="5">
                  <c:v>60.838115690000002</c:v>
                </c:pt>
                <c:pt idx="6">
                  <c:v>65.72203064</c:v>
                </c:pt>
                <c:pt idx="7">
                  <c:v>65.72203064</c:v>
                </c:pt>
                <c:pt idx="8">
                  <c:v>63.329063419999997</c:v>
                </c:pt>
                <c:pt idx="9">
                  <c:v>63.013786320000001</c:v>
                </c:pt>
                <c:pt idx="10">
                  <c:v>63.013786320000001</c:v>
                </c:pt>
                <c:pt idx="11">
                  <c:v>65.203666690000006</c:v>
                </c:pt>
                <c:pt idx="12">
                  <c:v>68.472885129999995</c:v>
                </c:pt>
                <c:pt idx="13">
                  <c:v>68.472885129999995</c:v>
                </c:pt>
                <c:pt idx="14">
                  <c:v>73.133834840000006</c:v>
                </c:pt>
                <c:pt idx="15">
                  <c:v>74.779808040000006</c:v>
                </c:pt>
                <c:pt idx="16">
                  <c:v>74.181922909999997</c:v>
                </c:pt>
                <c:pt idx="17">
                  <c:v>74.181922909999997</c:v>
                </c:pt>
                <c:pt idx="18">
                  <c:v>73.852439880000006</c:v>
                </c:pt>
                <c:pt idx="19">
                  <c:v>75.499816890000005</c:v>
                </c:pt>
                <c:pt idx="20">
                  <c:v>76.457000730000004</c:v>
                </c:pt>
                <c:pt idx="21">
                  <c:v>76.457000730000004</c:v>
                </c:pt>
                <c:pt idx="22">
                  <c:v>77.630043029999996</c:v>
                </c:pt>
                <c:pt idx="23">
                  <c:v>78.070297240000002</c:v>
                </c:pt>
                <c:pt idx="24">
                  <c:v>78.477890009999996</c:v>
                </c:pt>
                <c:pt idx="25">
                  <c:v>78.884048460000002</c:v>
                </c:pt>
                <c:pt idx="26">
                  <c:v>78.884048460000002</c:v>
                </c:pt>
                <c:pt idx="27">
                  <c:v>71.60716248</c:v>
                </c:pt>
                <c:pt idx="28">
                  <c:v>50.469543459999997</c:v>
                </c:pt>
                <c:pt idx="29">
                  <c:v>50.469543459999997</c:v>
                </c:pt>
                <c:pt idx="30">
                  <c:v>34.457267760000001</c:v>
                </c:pt>
                <c:pt idx="31">
                  <c:v>19.34537697</c:v>
                </c:pt>
                <c:pt idx="32">
                  <c:v>19.34537697</c:v>
                </c:pt>
                <c:pt idx="33">
                  <c:v>15.043725970000001</c:v>
                </c:pt>
                <c:pt idx="34">
                  <c:v>12.13950157</c:v>
                </c:pt>
                <c:pt idx="35">
                  <c:v>12.13950157</c:v>
                </c:pt>
                <c:pt idx="36">
                  <c:v>10.414011</c:v>
                </c:pt>
                <c:pt idx="37">
                  <c:v>9.0833253900000006</c:v>
                </c:pt>
                <c:pt idx="38">
                  <c:v>8.0167865799999998</c:v>
                </c:pt>
                <c:pt idx="39">
                  <c:v>8.0167865799999998</c:v>
                </c:pt>
                <c:pt idx="40">
                  <c:v>6.9616079300000004</c:v>
                </c:pt>
                <c:pt idx="41">
                  <c:v>6.9616079300000004</c:v>
                </c:pt>
                <c:pt idx="42">
                  <c:v>7.0169982900000001</c:v>
                </c:pt>
                <c:pt idx="43">
                  <c:v>7.1661119500000003</c:v>
                </c:pt>
                <c:pt idx="44">
                  <c:v>6.7826666800000002</c:v>
                </c:pt>
                <c:pt idx="45">
                  <c:v>6.7826666800000002</c:v>
                </c:pt>
                <c:pt idx="46">
                  <c:v>6.6505937599999996</c:v>
                </c:pt>
                <c:pt idx="47">
                  <c:v>6.7102446599999999</c:v>
                </c:pt>
                <c:pt idx="48">
                  <c:v>6.6747450800000001</c:v>
                </c:pt>
                <c:pt idx="49">
                  <c:v>7.0823278399999996</c:v>
                </c:pt>
                <c:pt idx="50">
                  <c:v>7.1135711700000002</c:v>
                </c:pt>
                <c:pt idx="51">
                  <c:v>7.1135711700000002</c:v>
                </c:pt>
                <c:pt idx="52">
                  <c:v>6.8551025399999999</c:v>
                </c:pt>
                <c:pt idx="53">
                  <c:v>6.4972200400000002</c:v>
                </c:pt>
                <c:pt idx="54">
                  <c:v>6.2387509300000001</c:v>
                </c:pt>
                <c:pt idx="55">
                  <c:v>6.2387509300000001</c:v>
                </c:pt>
                <c:pt idx="56">
                  <c:v>6.2983961099999997</c:v>
                </c:pt>
                <c:pt idx="57">
                  <c:v>6.5384035100000002</c:v>
                </c:pt>
                <c:pt idx="58">
                  <c:v>6.5384035100000002</c:v>
                </c:pt>
                <c:pt idx="59">
                  <c:v>6.8579420999999998</c:v>
                </c:pt>
                <c:pt idx="60">
                  <c:v>6.6222009699999997</c:v>
                </c:pt>
                <c:pt idx="61">
                  <c:v>6.6222009699999997</c:v>
                </c:pt>
                <c:pt idx="62">
                  <c:v>6.7869362799999999</c:v>
                </c:pt>
                <c:pt idx="63">
                  <c:v>6.6491828000000002</c:v>
                </c:pt>
                <c:pt idx="64">
                  <c:v>6.6023139999999998</c:v>
                </c:pt>
                <c:pt idx="65">
                  <c:v>6.6023139999999998</c:v>
                </c:pt>
                <c:pt idx="66">
                  <c:v>6.6051454500000002</c:v>
                </c:pt>
                <c:pt idx="67">
                  <c:v>6.3963856699999999</c:v>
                </c:pt>
                <c:pt idx="68">
                  <c:v>6.5625457799999998</c:v>
                </c:pt>
                <c:pt idx="69">
                  <c:v>6.6648001700000004</c:v>
                </c:pt>
                <c:pt idx="70">
                  <c:v>6.6960434900000001</c:v>
                </c:pt>
                <c:pt idx="71">
                  <c:v>6.6960434900000001</c:v>
                </c:pt>
                <c:pt idx="72">
                  <c:v>6.2785143899999998</c:v>
                </c:pt>
                <c:pt idx="73">
                  <c:v>6.3935499199999999</c:v>
                </c:pt>
                <c:pt idx="74">
                  <c:v>6.3935499199999999</c:v>
                </c:pt>
                <c:pt idx="75">
                  <c:v>6.5483488999999997</c:v>
                </c:pt>
                <c:pt idx="76">
                  <c:v>6.6690607100000001</c:v>
                </c:pt>
                <c:pt idx="77">
                  <c:v>6.6690607100000001</c:v>
                </c:pt>
                <c:pt idx="78">
                  <c:v>6.9332094199999998</c:v>
                </c:pt>
                <c:pt idx="79">
                  <c:v>7.0354590400000001</c:v>
                </c:pt>
                <c:pt idx="80">
                  <c:v>7.0354590400000001</c:v>
                </c:pt>
                <c:pt idx="81">
                  <c:v>7.0809044800000001</c:v>
                </c:pt>
                <c:pt idx="82">
                  <c:v>6.7258653600000002</c:v>
                </c:pt>
                <c:pt idx="83">
                  <c:v>6.41769648</c:v>
                </c:pt>
                <c:pt idx="84">
                  <c:v>6.5327272399999998</c:v>
                </c:pt>
                <c:pt idx="85">
                  <c:v>6.8039731999999997</c:v>
                </c:pt>
                <c:pt idx="86">
                  <c:v>6.8451576200000002</c:v>
                </c:pt>
                <c:pt idx="87">
                  <c:v>6.8451576200000002</c:v>
                </c:pt>
                <c:pt idx="88">
                  <c:v>6.8408966099999997</c:v>
                </c:pt>
                <c:pt idx="89">
                  <c:v>6.6789979900000001</c:v>
                </c:pt>
                <c:pt idx="90">
                  <c:v>6.6789979900000001</c:v>
                </c:pt>
                <c:pt idx="91">
                  <c:v>6.7372221899999998</c:v>
                </c:pt>
                <c:pt idx="92">
                  <c:v>6.7897710800000004</c:v>
                </c:pt>
                <c:pt idx="93">
                  <c:v>7.1078910799999999</c:v>
                </c:pt>
                <c:pt idx="94">
                  <c:v>7.1533308</c:v>
                </c:pt>
                <c:pt idx="95">
                  <c:v>7.0837402300000001</c:v>
                </c:pt>
                <c:pt idx="96">
                  <c:v>7.0837402300000001</c:v>
                </c:pt>
                <c:pt idx="97">
                  <c:v>6.8920259499999998</c:v>
                </c:pt>
                <c:pt idx="98">
                  <c:v>7.1149926199999998</c:v>
                </c:pt>
                <c:pt idx="99">
                  <c:v>7.2484841299999996</c:v>
                </c:pt>
                <c:pt idx="100">
                  <c:v>7.2484841299999996</c:v>
                </c:pt>
                <c:pt idx="101">
                  <c:v>6.95734882</c:v>
                </c:pt>
                <c:pt idx="102">
                  <c:v>7.3223276100000003</c:v>
                </c:pt>
                <c:pt idx="103">
                  <c:v>7.4075355500000004</c:v>
                </c:pt>
                <c:pt idx="104">
                  <c:v>7.5268263800000001</c:v>
                </c:pt>
                <c:pt idx="105">
                  <c:v>7.8776092499999999</c:v>
                </c:pt>
                <c:pt idx="106">
                  <c:v>7.8776092499999999</c:v>
                </c:pt>
                <c:pt idx="107">
                  <c:v>7.85063171</c:v>
                </c:pt>
                <c:pt idx="108">
                  <c:v>7.7483811400000002</c:v>
                </c:pt>
                <c:pt idx="109">
                  <c:v>7.7057762099999998</c:v>
                </c:pt>
                <c:pt idx="110">
                  <c:v>7.7057762099999998</c:v>
                </c:pt>
                <c:pt idx="111">
                  <c:v>8.3533620800000001</c:v>
                </c:pt>
                <c:pt idx="112">
                  <c:v>8.3533620800000001</c:v>
                </c:pt>
                <c:pt idx="113">
                  <c:v>7.9826979600000003</c:v>
                </c:pt>
                <c:pt idx="114">
                  <c:v>7.9940557500000002</c:v>
                </c:pt>
                <c:pt idx="115">
                  <c:v>7.99121857</c:v>
                </c:pt>
                <c:pt idx="116">
                  <c:v>7.99121857</c:v>
                </c:pt>
                <c:pt idx="117">
                  <c:v>8.1502828600000008</c:v>
                </c:pt>
                <c:pt idx="118">
                  <c:v>8.5124263800000008</c:v>
                </c:pt>
                <c:pt idx="119">
                  <c:v>8.5124263800000008</c:v>
                </c:pt>
                <c:pt idx="120">
                  <c:v>8.0991535199999998</c:v>
                </c:pt>
                <c:pt idx="121">
                  <c:v>8.2752561599999996</c:v>
                </c:pt>
                <c:pt idx="122">
                  <c:v>8.2752561599999996</c:v>
                </c:pt>
                <c:pt idx="123">
                  <c:v>8.6018905599999993</c:v>
                </c:pt>
                <c:pt idx="124">
                  <c:v>8.92284203</c:v>
                </c:pt>
                <c:pt idx="125">
                  <c:v>9.2367048300000008</c:v>
                </c:pt>
                <c:pt idx="126">
                  <c:v>9.2367048300000008</c:v>
                </c:pt>
                <c:pt idx="127">
                  <c:v>9.1032075900000002</c:v>
                </c:pt>
                <c:pt idx="128">
                  <c:v>8.6473360100000001</c:v>
                </c:pt>
                <c:pt idx="129">
                  <c:v>9.1060476300000008</c:v>
                </c:pt>
                <c:pt idx="130">
                  <c:v>9.3574199700000005</c:v>
                </c:pt>
                <c:pt idx="131">
                  <c:v>9.2821531299999993</c:v>
                </c:pt>
                <c:pt idx="132">
                  <c:v>9.2821531299999993</c:v>
                </c:pt>
                <c:pt idx="133">
                  <c:v>8.9981212599999996</c:v>
                </c:pt>
                <c:pt idx="134">
                  <c:v>8.9896011399999995</c:v>
                </c:pt>
                <c:pt idx="135">
                  <c:v>8.9896011399999995</c:v>
                </c:pt>
                <c:pt idx="136">
                  <c:v>9.2665309899999997</c:v>
                </c:pt>
                <c:pt idx="137">
                  <c:v>9.6513929399999991</c:v>
                </c:pt>
                <c:pt idx="138">
                  <c:v>9.5335207000000004</c:v>
                </c:pt>
                <c:pt idx="139">
                  <c:v>9.6996765099999998</c:v>
                </c:pt>
                <c:pt idx="140">
                  <c:v>9.8246536300000002</c:v>
                </c:pt>
                <c:pt idx="141">
                  <c:v>9.8246536300000002</c:v>
                </c:pt>
                <c:pt idx="142">
                  <c:v>9.6485567099999994</c:v>
                </c:pt>
                <c:pt idx="143">
                  <c:v>9.9737720500000009</c:v>
                </c:pt>
                <c:pt idx="144">
                  <c:v>10.054715160000001</c:v>
                </c:pt>
                <c:pt idx="145">
                  <c:v>10.054715160000001</c:v>
                </c:pt>
                <c:pt idx="146">
                  <c:v>9.8743534099999994</c:v>
                </c:pt>
                <c:pt idx="147">
                  <c:v>9.8743534099999994</c:v>
                </c:pt>
                <c:pt idx="148">
                  <c:v>9.8104476900000002</c:v>
                </c:pt>
                <c:pt idx="149">
                  <c:v>10.0703373</c:v>
                </c:pt>
                <c:pt idx="150">
                  <c:v>10.07317638</c:v>
                </c:pt>
                <c:pt idx="151">
                  <c:v>10.07317638</c:v>
                </c:pt>
                <c:pt idx="152">
                  <c:v>10.009266849999999</c:v>
                </c:pt>
                <c:pt idx="153">
                  <c:v>10.00074577</c:v>
                </c:pt>
                <c:pt idx="154">
                  <c:v>10.271995540000001</c:v>
                </c:pt>
                <c:pt idx="155">
                  <c:v>10.588689799999999</c:v>
                </c:pt>
                <c:pt idx="156">
                  <c:v>10.517683979999999</c:v>
                </c:pt>
                <c:pt idx="157">
                  <c:v>10.517683979999999</c:v>
                </c:pt>
                <c:pt idx="158">
                  <c:v>10.86278152</c:v>
                </c:pt>
                <c:pt idx="159">
                  <c:v>11.249067309999999</c:v>
                </c:pt>
                <c:pt idx="160">
                  <c:v>11.249067309999999</c:v>
                </c:pt>
                <c:pt idx="161">
                  <c:v>11.17806053</c:v>
                </c:pt>
                <c:pt idx="162">
                  <c:v>11.109884259999999</c:v>
                </c:pt>
                <c:pt idx="163">
                  <c:v>11.189413070000001</c:v>
                </c:pt>
                <c:pt idx="164">
                  <c:v>10.98491669</c:v>
                </c:pt>
                <c:pt idx="165">
                  <c:v>10.645500180000001</c:v>
                </c:pt>
                <c:pt idx="166">
                  <c:v>10.80455589</c:v>
                </c:pt>
                <c:pt idx="167">
                  <c:v>10.80455589</c:v>
                </c:pt>
                <c:pt idx="168">
                  <c:v>10.95224953</c:v>
                </c:pt>
                <c:pt idx="169">
                  <c:v>10.57591057</c:v>
                </c:pt>
                <c:pt idx="170">
                  <c:v>10.57591057</c:v>
                </c:pt>
                <c:pt idx="171">
                  <c:v>10.63413525</c:v>
                </c:pt>
                <c:pt idx="172">
                  <c:v>10.82443428</c:v>
                </c:pt>
                <c:pt idx="173">
                  <c:v>11.060175900000001</c:v>
                </c:pt>
                <c:pt idx="174">
                  <c:v>11.09141827</c:v>
                </c:pt>
                <c:pt idx="175">
                  <c:v>11.33001041</c:v>
                </c:pt>
                <c:pt idx="176">
                  <c:v>11.33001041</c:v>
                </c:pt>
                <c:pt idx="177">
                  <c:v>11.52314949</c:v>
                </c:pt>
                <c:pt idx="178">
                  <c:v>11.66942787</c:v>
                </c:pt>
                <c:pt idx="179">
                  <c:v>11.48481464</c:v>
                </c:pt>
                <c:pt idx="180">
                  <c:v>11.48481464</c:v>
                </c:pt>
                <c:pt idx="181">
                  <c:v>11.51889706</c:v>
                </c:pt>
                <c:pt idx="182">
                  <c:v>12.0514431</c:v>
                </c:pt>
                <c:pt idx="183">
                  <c:v>12.0514431</c:v>
                </c:pt>
                <c:pt idx="184">
                  <c:v>12.251687049999999</c:v>
                </c:pt>
                <c:pt idx="185">
                  <c:v>12.308496480000001</c:v>
                </c:pt>
                <c:pt idx="186">
                  <c:v>12.18353271</c:v>
                </c:pt>
                <c:pt idx="187">
                  <c:v>12.18353271</c:v>
                </c:pt>
                <c:pt idx="188">
                  <c:v>11.94352913</c:v>
                </c:pt>
                <c:pt idx="189">
                  <c:v>12.34969044</c:v>
                </c:pt>
                <c:pt idx="190">
                  <c:v>12.13665962</c:v>
                </c:pt>
                <c:pt idx="191">
                  <c:v>12.13665962</c:v>
                </c:pt>
                <c:pt idx="192">
                  <c:v>12.261636729999999</c:v>
                </c:pt>
                <c:pt idx="193">
                  <c:v>12.312761310000001</c:v>
                </c:pt>
                <c:pt idx="194">
                  <c:v>12.305660250000001</c:v>
                </c:pt>
                <c:pt idx="195">
                  <c:v>12.305660250000001</c:v>
                </c:pt>
                <c:pt idx="196">
                  <c:v>12.317026139999999</c:v>
                </c:pt>
                <c:pt idx="197">
                  <c:v>12.67490387</c:v>
                </c:pt>
                <c:pt idx="198">
                  <c:v>12.85810566</c:v>
                </c:pt>
                <c:pt idx="199">
                  <c:v>12.85810566</c:v>
                </c:pt>
                <c:pt idx="200">
                  <c:v>12.741641039999999</c:v>
                </c:pt>
                <c:pt idx="201">
                  <c:v>12.741641039999999</c:v>
                </c:pt>
                <c:pt idx="202">
                  <c:v>12.97596931</c:v>
                </c:pt>
                <c:pt idx="203">
                  <c:v>13.796829219999999</c:v>
                </c:pt>
                <c:pt idx="204">
                  <c:v>14.32796478</c:v>
                </c:pt>
                <c:pt idx="205">
                  <c:v>14.32796478</c:v>
                </c:pt>
                <c:pt idx="206">
                  <c:v>15.248227119999999</c:v>
                </c:pt>
                <c:pt idx="207">
                  <c:v>16.394296650000001</c:v>
                </c:pt>
                <c:pt idx="208">
                  <c:v>16.622941969999999</c:v>
                </c:pt>
                <c:pt idx="209">
                  <c:v>15.90434074</c:v>
                </c:pt>
                <c:pt idx="210">
                  <c:v>15.11047649</c:v>
                </c:pt>
                <c:pt idx="211">
                  <c:v>15.11047649</c:v>
                </c:pt>
                <c:pt idx="212">
                  <c:v>15.78221321</c:v>
                </c:pt>
                <c:pt idx="213">
                  <c:v>15.78221321</c:v>
                </c:pt>
                <c:pt idx="214">
                  <c:v>16.666961669999999</c:v>
                </c:pt>
                <c:pt idx="215">
                  <c:v>17.213718409999998</c:v>
                </c:pt>
                <c:pt idx="216">
                  <c:v>17.161178589999999</c:v>
                </c:pt>
                <c:pt idx="217">
                  <c:v>17.30887985</c:v>
                </c:pt>
                <c:pt idx="218">
                  <c:v>17.563083649999999</c:v>
                </c:pt>
                <c:pt idx="219">
                  <c:v>17.563083649999999</c:v>
                </c:pt>
                <c:pt idx="220">
                  <c:v>18.14250183</c:v>
                </c:pt>
                <c:pt idx="221">
                  <c:v>19.75154495</c:v>
                </c:pt>
                <c:pt idx="222">
                  <c:v>19.913440699999999</c:v>
                </c:pt>
                <c:pt idx="223">
                  <c:v>19.913440699999999</c:v>
                </c:pt>
                <c:pt idx="224">
                  <c:v>20.96151733</c:v>
                </c:pt>
                <c:pt idx="225">
                  <c:v>23.53342628</c:v>
                </c:pt>
                <c:pt idx="226">
                  <c:v>23.53342628</c:v>
                </c:pt>
                <c:pt idx="227">
                  <c:v>25.75597191</c:v>
                </c:pt>
                <c:pt idx="228">
                  <c:v>25.50744057</c:v>
                </c:pt>
                <c:pt idx="229">
                  <c:v>25.50744057</c:v>
                </c:pt>
                <c:pt idx="230">
                  <c:v>25.49323845</c:v>
                </c:pt>
                <c:pt idx="231">
                  <c:v>25.126842499999999</c:v>
                </c:pt>
                <c:pt idx="232">
                  <c:v>25.284488679999999</c:v>
                </c:pt>
                <c:pt idx="233">
                  <c:v>25.284488679999999</c:v>
                </c:pt>
                <c:pt idx="234">
                  <c:v>25.373958590000001</c:v>
                </c:pt>
                <c:pt idx="235">
                  <c:v>25.7971611</c:v>
                </c:pt>
                <c:pt idx="236">
                  <c:v>26.03432274</c:v>
                </c:pt>
                <c:pt idx="237">
                  <c:v>25.94343185</c:v>
                </c:pt>
                <c:pt idx="238">
                  <c:v>26.12095261</c:v>
                </c:pt>
                <c:pt idx="239">
                  <c:v>26.12095261</c:v>
                </c:pt>
                <c:pt idx="240">
                  <c:v>26.16640091</c:v>
                </c:pt>
                <c:pt idx="241">
                  <c:v>26.40924454</c:v>
                </c:pt>
                <c:pt idx="242">
                  <c:v>26.883569720000001</c:v>
                </c:pt>
                <c:pt idx="243">
                  <c:v>26.883569720000001</c:v>
                </c:pt>
                <c:pt idx="244">
                  <c:v>27.568090439999999</c:v>
                </c:pt>
                <c:pt idx="245">
                  <c:v>27.568090439999999</c:v>
                </c:pt>
                <c:pt idx="246">
                  <c:v>27.379207610000002</c:v>
                </c:pt>
                <c:pt idx="247">
                  <c:v>27.514123919999999</c:v>
                </c:pt>
                <c:pt idx="248">
                  <c:v>27.943017959999999</c:v>
                </c:pt>
                <c:pt idx="249">
                  <c:v>27.943017959999999</c:v>
                </c:pt>
                <c:pt idx="250">
                  <c:v>28.042419429999999</c:v>
                </c:pt>
                <c:pt idx="251">
                  <c:v>28.03390503</c:v>
                </c:pt>
                <c:pt idx="252">
                  <c:v>28.03390503</c:v>
                </c:pt>
                <c:pt idx="253">
                  <c:v>29.020910260000001</c:v>
                </c:pt>
                <c:pt idx="254">
                  <c:v>29.062093730000001</c:v>
                </c:pt>
                <c:pt idx="255">
                  <c:v>29.062093730000001</c:v>
                </c:pt>
                <c:pt idx="256">
                  <c:v>29.463998790000002</c:v>
                </c:pt>
                <c:pt idx="257">
                  <c:v>29.76649857</c:v>
                </c:pt>
                <c:pt idx="258">
                  <c:v>29.76649857</c:v>
                </c:pt>
                <c:pt idx="259">
                  <c:v>29.814785000000001</c:v>
                </c:pt>
                <c:pt idx="260">
                  <c:v>30.127218249999999</c:v>
                </c:pt>
                <c:pt idx="261">
                  <c:v>30.201068880000001</c:v>
                </c:pt>
                <c:pt idx="262">
                  <c:v>30.237987520000001</c:v>
                </c:pt>
                <c:pt idx="263">
                  <c:v>30.029226300000001</c:v>
                </c:pt>
                <c:pt idx="264">
                  <c:v>30.042011259999999</c:v>
                </c:pt>
                <c:pt idx="265">
                  <c:v>30.042011259999999</c:v>
                </c:pt>
                <c:pt idx="266">
                  <c:v>29.885787959999998</c:v>
                </c:pt>
                <c:pt idx="267">
                  <c:v>30.289119719999999</c:v>
                </c:pt>
                <c:pt idx="268">
                  <c:v>30.289119719999999</c:v>
                </c:pt>
                <c:pt idx="269">
                  <c:v>30.561786649999998</c:v>
                </c:pt>
                <c:pt idx="270">
                  <c:v>30.69386673</c:v>
                </c:pt>
                <c:pt idx="271">
                  <c:v>30.69386673</c:v>
                </c:pt>
                <c:pt idx="272">
                  <c:v>30.726522450000001</c:v>
                </c:pt>
                <c:pt idx="273">
                  <c:v>30.634206769999999</c:v>
                </c:pt>
                <c:pt idx="274">
                  <c:v>30.634206769999999</c:v>
                </c:pt>
                <c:pt idx="275">
                  <c:v>30.286273959999999</c:v>
                </c:pt>
                <c:pt idx="276">
                  <c:v>30.906887050000002</c:v>
                </c:pt>
                <c:pt idx="277">
                  <c:v>30.996349330000001</c:v>
                </c:pt>
                <c:pt idx="278">
                  <c:v>30.996349330000001</c:v>
                </c:pt>
                <c:pt idx="279">
                  <c:v>30.774806980000001</c:v>
                </c:pt>
                <c:pt idx="280">
                  <c:v>30.774806980000001</c:v>
                </c:pt>
                <c:pt idx="281">
                  <c:v>30.81173325</c:v>
                </c:pt>
                <c:pt idx="282">
                  <c:v>31.15967178</c:v>
                </c:pt>
                <c:pt idx="283">
                  <c:v>31.368434910000001</c:v>
                </c:pt>
                <c:pt idx="284">
                  <c:v>31.54737282</c:v>
                </c:pt>
                <c:pt idx="285">
                  <c:v>31.54737282</c:v>
                </c:pt>
                <c:pt idx="286">
                  <c:v>31.411041260000001</c:v>
                </c:pt>
                <c:pt idx="287">
                  <c:v>31.810104370000001</c:v>
                </c:pt>
                <c:pt idx="288">
                  <c:v>31.810104370000001</c:v>
                </c:pt>
                <c:pt idx="289">
                  <c:v>32.523017879999998</c:v>
                </c:pt>
                <c:pt idx="290">
                  <c:v>32.576976780000003</c:v>
                </c:pt>
                <c:pt idx="291">
                  <c:v>32.576976780000003</c:v>
                </c:pt>
                <c:pt idx="292">
                  <c:v>32.602542880000001</c:v>
                </c:pt>
                <c:pt idx="293">
                  <c:v>32.626686100000001</c:v>
                </c:pt>
                <c:pt idx="294">
                  <c:v>33.004455569999998</c:v>
                </c:pt>
                <c:pt idx="295">
                  <c:v>33.004455569999998</c:v>
                </c:pt>
                <c:pt idx="296">
                  <c:v>34.154785160000003</c:v>
                </c:pt>
                <c:pt idx="297">
                  <c:v>35.1162262</c:v>
                </c:pt>
                <c:pt idx="298">
                  <c:v>35.491157530000002</c:v>
                </c:pt>
                <c:pt idx="299">
                  <c:v>36.225379940000003</c:v>
                </c:pt>
                <c:pt idx="300">
                  <c:v>36.225379940000003</c:v>
                </c:pt>
                <c:pt idx="301">
                  <c:v>36.623020169999997</c:v>
                </c:pt>
                <c:pt idx="302">
                  <c:v>36.814735409999997</c:v>
                </c:pt>
                <c:pt idx="303">
                  <c:v>37.365753169999998</c:v>
                </c:pt>
                <c:pt idx="304">
                  <c:v>37.365753169999998</c:v>
                </c:pt>
                <c:pt idx="305">
                  <c:v>37.9096756</c:v>
                </c:pt>
                <c:pt idx="306">
                  <c:v>37.9096756</c:v>
                </c:pt>
                <c:pt idx="307">
                  <c:v>39.886539460000002</c:v>
                </c:pt>
                <c:pt idx="308">
                  <c:v>39.886539460000002</c:v>
                </c:pt>
                <c:pt idx="309">
                  <c:v>40.730102539999997</c:v>
                </c:pt>
                <c:pt idx="310">
                  <c:v>41.293907169999997</c:v>
                </c:pt>
                <c:pt idx="311">
                  <c:v>41.293907169999997</c:v>
                </c:pt>
                <c:pt idx="312">
                  <c:v>41.746944429999999</c:v>
                </c:pt>
                <c:pt idx="313">
                  <c:v>42.073581699999998</c:v>
                </c:pt>
                <c:pt idx="314">
                  <c:v>42.821998600000001</c:v>
                </c:pt>
                <c:pt idx="315">
                  <c:v>43.523555760000001</c:v>
                </c:pt>
                <c:pt idx="316">
                  <c:v>43.985107419999999</c:v>
                </c:pt>
                <c:pt idx="317">
                  <c:v>43.959548949999999</c:v>
                </c:pt>
                <c:pt idx="318">
                  <c:v>43.959548949999999</c:v>
                </c:pt>
                <c:pt idx="319">
                  <c:v>44.668201449999998</c:v>
                </c:pt>
                <c:pt idx="320">
                  <c:v>45.873916629999997</c:v>
                </c:pt>
                <c:pt idx="321">
                  <c:v>45.873916629999997</c:v>
                </c:pt>
                <c:pt idx="322">
                  <c:v>46.687667849999997</c:v>
                </c:pt>
                <c:pt idx="323">
                  <c:v>47.59514618</c:v>
                </c:pt>
                <c:pt idx="324">
                  <c:v>48.728435519999998</c:v>
                </c:pt>
                <c:pt idx="325">
                  <c:v>49.510936739999998</c:v>
                </c:pt>
                <c:pt idx="326">
                  <c:v>50.733692169999998</c:v>
                </c:pt>
                <c:pt idx="327">
                  <c:v>50.733692169999998</c:v>
                </c:pt>
                <c:pt idx="328">
                  <c:v>52.067222600000001</c:v>
                </c:pt>
                <c:pt idx="329">
                  <c:v>53.072692869999997</c:v>
                </c:pt>
                <c:pt idx="330">
                  <c:v>54.81806564</c:v>
                </c:pt>
                <c:pt idx="331">
                  <c:v>54.81806564</c:v>
                </c:pt>
                <c:pt idx="332">
                  <c:v>56.482494350000003</c:v>
                </c:pt>
                <c:pt idx="333">
                  <c:v>58.753318790000002</c:v>
                </c:pt>
                <c:pt idx="334">
                  <c:v>60.829589839999997</c:v>
                </c:pt>
                <c:pt idx="335">
                  <c:v>62.949878689999998</c:v>
                </c:pt>
                <c:pt idx="336">
                  <c:v>65.273262020000004</c:v>
                </c:pt>
                <c:pt idx="337">
                  <c:v>65.273262020000004</c:v>
                </c:pt>
                <c:pt idx="338">
                  <c:v>66.836860659999999</c:v>
                </c:pt>
                <c:pt idx="339">
                  <c:v>69.49112701</c:v>
                </c:pt>
                <c:pt idx="340">
                  <c:v>69.49112701</c:v>
                </c:pt>
                <c:pt idx="341">
                  <c:v>71.134246829999995</c:v>
                </c:pt>
                <c:pt idx="342">
                  <c:v>71.692382809999998</c:v>
                </c:pt>
                <c:pt idx="343">
                  <c:v>71.692382809999998</c:v>
                </c:pt>
                <c:pt idx="344">
                  <c:v>71.607177730000004</c:v>
                </c:pt>
                <c:pt idx="345">
                  <c:v>71.003593440000003</c:v>
                </c:pt>
                <c:pt idx="346">
                  <c:v>72.095710749999995</c:v>
                </c:pt>
                <c:pt idx="347">
                  <c:v>72.095710749999995</c:v>
                </c:pt>
                <c:pt idx="348">
                  <c:v>73.534317020000003</c:v>
                </c:pt>
                <c:pt idx="349">
                  <c:v>75.586441039999997</c:v>
                </c:pt>
                <c:pt idx="350">
                  <c:v>77.573242190000002</c:v>
                </c:pt>
                <c:pt idx="351">
                  <c:v>77.519271849999996</c:v>
                </c:pt>
                <c:pt idx="352">
                  <c:v>77.519271849999996</c:v>
                </c:pt>
                <c:pt idx="353">
                  <c:v>75.675918580000001</c:v>
                </c:pt>
                <c:pt idx="354">
                  <c:v>76.718307499999995</c:v>
                </c:pt>
                <c:pt idx="355">
                  <c:v>78.86984253</c:v>
                </c:pt>
                <c:pt idx="356">
                  <c:v>78.86984253</c:v>
                </c:pt>
                <c:pt idx="357">
                  <c:v>80.667770390000001</c:v>
                </c:pt>
                <c:pt idx="358">
                  <c:v>80.280067439999996</c:v>
                </c:pt>
                <c:pt idx="359">
                  <c:v>78.003555300000002</c:v>
                </c:pt>
                <c:pt idx="360">
                  <c:v>74.220260620000005</c:v>
                </c:pt>
                <c:pt idx="361">
                  <c:v>70.615898130000005</c:v>
                </c:pt>
                <c:pt idx="362">
                  <c:v>70.615898130000005</c:v>
                </c:pt>
                <c:pt idx="363">
                  <c:v>67.458885190000004</c:v>
                </c:pt>
                <c:pt idx="364">
                  <c:v>65.016220090000004</c:v>
                </c:pt>
                <c:pt idx="365">
                  <c:v>65.016220090000004</c:v>
                </c:pt>
                <c:pt idx="366">
                  <c:v>62.029624939999998</c:v>
                </c:pt>
                <c:pt idx="367">
                  <c:v>58.90385818</c:v>
                </c:pt>
                <c:pt idx="368">
                  <c:v>57.276367190000002</c:v>
                </c:pt>
                <c:pt idx="369">
                  <c:v>55.80934525</c:v>
                </c:pt>
                <c:pt idx="370">
                  <c:v>54.710132600000001</c:v>
                </c:pt>
                <c:pt idx="371">
                  <c:v>53.581108090000001</c:v>
                </c:pt>
                <c:pt idx="372">
                  <c:v>53.581108090000001</c:v>
                </c:pt>
                <c:pt idx="373">
                  <c:v>52.872455600000002</c:v>
                </c:pt>
                <c:pt idx="374">
                  <c:v>52.253265380000002</c:v>
                </c:pt>
                <c:pt idx="375">
                  <c:v>52.253265380000002</c:v>
                </c:pt>
                <c:pt idx="376">
                  <c:v>52.372566220000003</c:v>
                </c:pt>
                <c:pt idx="377">
                  <c:v>52.520263669999999</c:v>
                </c:pt>
                <c:pt idx="378">
                  <c:v>52.34273529</c:v>
                </c:pt>
                <c:pt idx="379">
                  <c:v>52.34273529</c:v>
                </c:pt>
                <c:pt idx="380">
                  <c:v>52.406635280000003</c:v>
                </c:pt>
                <c:pt idx="381">
                  <c:v>52.216331480000001</c:v>
                </c:pt>
                <c:pt idx="382">
                  <c:v>52.207805630000003</c:v>
                </c:pt>
                <c:pt idx="383">
                  <c:v>52.207805630000003</c:v>
                </c:pt>
                <c:pt idx="384">
                  <c:v>52.214912409999997</c:v>
                </c:pt>
                <c:pt idx="385">
                  <c:v>52.109825129999997</c:v>
                </c:pt>
                <c:pt idx="386">
                  <c:v>52.047344209999999</c:v>
                </c:pt>
                <c:pt idx="387">
                  <c:v>52.460609439999999</c:v>
                </c:pt>
                <c:pt idx="388">
                  <c:v>53.017314910000003</c:v>
                </c:pt>
                <c:pt idx="389">
                  <c:v>53.017314910000003</c:v>
                </c:pt>
                <c:pt idx="390">
                  <c:v>53.264415739999997</c:v>
                </c:pt>
                <c:pt idx="391">
                  <c:v>52.552917479999998</c:v>
                </c:pt>
                <c:pt idx="392">
                  <c:v>52.551494599999998</c:v>
                </c:pt>
                <c:pt idx="393">
                  <c:v>52.551494599999998</c:v>
                </c:pt>
                <c:pt idx="394">
                  <c:v>52.302970889999997</c:v>
                </c:pt>
                <c:pt idx="395">
                  <c:v>52.004741670000001</c:v>
                </c:pt>
                <c:pt idx="396">
                  <c:v>52.446411130000001</c:v>
                </c:pt>
                <c:pt idx="397">
                  <c:v>52.912223820000001</c:v>
                </c:pt>
                <c:pt idx="398">
                  <c:v>53.123828889999999</c:v>
                </c:pt>
                <c:pt idx="399">
                  <c:v>53.123828889999999</c:v>
                </c:pt>
                <c:pt idx="400">
                  <c:v>53.167846679999997</c:v>
                </c:pt>
                <c:pt idx="401">
                  <c:v>53.120979310000003</c:v>
                </c:pt>
                <c:pt idx="402">
                  <c:v>53.167846679999997</c:v>
                </c:pt>
                <c:pt idx="403">
                  <c:v>53.167846679999997</c:v>
                </c:pt>
                <c:pt idx="404">
                  <c:v>52.950561520000001</c:v>
                </c:pt>
                <c:pt idx="405">
                  <c:v>52.827003480000002</c:v>
                </c:pt>
                <c:pt idx="406">
                  <c:v>52.615406040000003</c:v>
                </c:pt>
                <c:pt idx="407">
                  <c:v>52.81423187</c:v>
                </c:pt>
                <c:pt idx="408">
                  <c:v>52.64380646</c:v>
                </c:pt>
                <c:pt idx="409">
                  <c:v>52.64380646</c:v>
                </c:pt>
                <c:pt idx="410">
                  <c:v>52.18651199</c:v>
                </c:pt>
                <c:pt idx="411">
                  <c:v>51.280456540000003</c:v>
                </c:pt>
                <c:pt idx="412">
                  <c:v>50.556179049999997</c:v>
                </c:pt>
                <c:pt idx="413">
                  <c:v>50.556179049999997</c:v>
                </c:pt>
                <c:pt idx="414">
                  <c:v>50.826011659999999</c:v>
                </c:pt>
                <c:pt idx="415">
                  <c:v>51.587211609999997</c:v>
                </c:pt>
                <c:pt idx="416">
                  <c:v>52.594093319999999</c:v>
                </c:pt>
                <c:pt idx="417">
                  <c:v>53.162162780000003</c:v>
                </c:pt>
                <c:pt idx="418">
                  <c:v>53.272941590000002</c:v>
                </c:pt>
                <c:pt idx="419">
                  <c:v>53.272941590000002</c:v>
                </c:pt>
                <c:pt idx="420">
                  <c:v>53.081214899999999</c:v>
                </c:pt>
                <c:pt idx="421">
                  <c:v>52.785820010000002</c:v>
                </c:pt>
                <c:pt idx="422">
                  <c:v>52.785820010000002</c:v>
                </c:pt>
                <c:pt idx="423">
                  <c:v>52.889495850000003</c:v>
                </c:pt>
                <c:pt idx="424">
                  <c:v>52.38249588</c:v>
                </c:pt>
                <c:pt idx="425">
                  <c:v>52.21491623</c:v>
                </c:pt>
                <c:pt idx="426">
                  <c:v>52.52876663</c:v>
                </c:pt>
                <c:pt idx="427">
                  <c:v>52.52876663</c:v>
                </c:pt>
                <c:pt idx="428">
                  <c:v>52.52876663</c:v>
                </c:pt>
                <c:pt idx="429">
                  <c:v>53.111042019999999</c:v>
                </c:pt>
                <c:pt idx="430">
                  <c:v>53.738746640000002</c:v>
                </c:pt>
                <c:pt idx="431">
                  <c:v>54.418998719999998</c:v>
                </c:pt>
                <c:pt idx="432">
                  <c:v>54.418998719999998</c:v>
                </c:pt>
                <c:pt idx="433">
                  <c:v>54.384918210000002</c:v>
                </c:pt>
                <c:pt idx="434">
                  <c:v>54.384918210000002</c:v>
                </c:pt>
                <c:pt idx="435">
                  <c:v>54.451667790000002</c:v>
                </c:pt>
                <c:pt idx="436">
                  <c:v>54.157695769999997</c:v>
                </c:pt>
                <c:pt idx="437">
                  <c:v>54.409065249999998</c:v>
                </c:pt>
                <c:pt idx="438">
                  <c:v>54.409065249999998</c:v>
                </c:pt>
                <c:pt idx="439">
                  <c:v>54.488594059999997</c:v>
                </c:pt>
                <c:pt idx="440">
                  <c:v>54.217346190000001</c:v>
                </c:pt>
                <c:pt idx="441">
                  <c:v>54.321006769999997</c:v>
                </c:pt>
                <c:pt idx="442">
                  <c:v>54.051185609999997</c:v>
                </c:pt>
                <c:pt idx="443">
                  <c:v>53.914848329999998</c:v>
                </c:pt>
                <c:pt idx="444">
                  <c:v>53.914848329999998</c:v>
                </c:pt>
                <c:pt idx="445">
                  <c:v>53.795555110000002</c:v>
                </c:pt>
                <c:pt idx="446">
                  <c:v>53.787036899999997</c:v>
                </c:pt>
                <c:pt idx="447">
                  <c:v>53.787036899999997</c:v>
                </c:pt>
                <c:pt idx="448">
                  <c:v>53.741588589999999</c:v>
                </c:pt>
                <c:pt idx="449">
                  <c:v>55.513938899999999</c:v>
                </c:pt>
                <c:pt idx="450">
                  <c:v>62.457099909999997</c:v>
                </c:pt>
                <c:pt idx="451">
                  <c:v>68.933013919999993</c:v>
                </c:pt>
                <c:pt idx="452">
                  <c:v>71.780433650000006</c:v>
                </c:pt>
                <c:pt idx="453">
                  <c:v>71.780433650000006</c:v>
                </c:pt>
                <c:pt idx="454">
                  <c:v>71.629882809999998</c:v>
                </c:pt>
                <c:pt idx="455">
                  <c:v>69.695625309999997</c:v>
                </c:pt>
                <c:pt idx="456">
                  <c:v>67.991439819999997</c:v>
                </c:pt>
                <c:pt idx="457">
                  <c:v>67.991439819999997</c:v>
                </c:pt>
                <c:pt idx="458">
                  <c:v>66.87094879</c:v>
                </c:pt>
                <c:pt idx="459">
                  <c:v>65.119895940000006</c:v>
                </c:pt>
                <c:pt idx="460">
                  <c:v>64.171218870000004</c:v>
                </c:pt>
                <c:pt idx="461">
                  <c:v>63.002422330000002</c:v>
                </c:pt>
                <c:pt idx="462">
                  <c:v>62.042407990000001</c:v>
                </c:pt>
                <c:pt idx="463">
                  <c:v>62.042407990000001</c:v>
                </c:pt>
                <c:pt idx="464">
                  <c:v>61.366405489999998</c:v>
                </c:pt>
                <c:pt idx="465">
                  <c:v>61.194568629999999</c:v>
                </c:pt>
                <c:pt idx="466">
                  <c:v>61.194568629999999</c:v>
                </c:pt>
                <c:pt idx="467">
                  <c:v>60.714550019999997</c:v>
                </c:pt>
                <c:pt idx="468">
                  <c:v>60.194774629999998</c:v>
                </c:pt>
                <c:pt idx="469">
                  <c:v>60.194774629999998</c:v>
                </c:pt>
                <c:pt idx="470">
                  <c:v>59.680683139999999</c:v>
                </c:pt>
                <c:pt idx="471">
                  <c:v>59.788623809999997</c:v>
                </c:pt>
                <c:pt idx="472">
                  <c:v>59.788623809999997</c:v>
                </c:pt>
                <c:pt idx="473">
                  <c:v>59.821277619999996</c:v>
                </c:pt>
                <c:pt idx="474">
                  <c:v>59.524475099999997</c:v>
                </c:pt>
                <c:pt idx="475">
                  <c:v>59.804237370000003</c:v>
                </c:pt>
                <c:pt idx="476">
                  <c:v>59.493225099999997</c:v>
                </c:pt>
                <c:pt idx="477">
                  <c:v>59.858203889999999</c:v>
                </c:pt>
                <c:pt idx="478">
                  <c:v>59.858203889999999</c:v>
                </c:pt>
                <c:pt idx="479">
                  <c:v>60.007324220000001</c:v>
                </c:pt>
                <c:pt idx="480">
                  <c:v>59.585540770000001</c:v>
                </c:pt>
                <c:pt idx="481">
                  <c:v>59.52021027</c:v>
                </c:pt>
                <c:pt idx="482">
                  <c:v>59.52021027</c:v>
                </c:pt>
                <c:pt idx="483">
                  <c:v>59.5230484</c:v>
                </c:pt>
                <c:pt idx="484">
                  <c:v>59.153808589999997</c:v>
                </c:pt>
                <c:pt idx="485">
                  <c:v>59.153808589999997</c:v>
                </c:pt>
                <c:pt idx="486">
                  <c:v>58.861255649999997</c:v>
                </c:pt>
                <c:pt idx="487">
                  <c:v>59.291557310000002</c:v>
                </c:pt>
                <c:pt idx="488">
                  <c:v>59.291557310000002</c:v>
                </c:pt>
                <c:pt idx="489">
                  <c:v>58.710716249999997</c:v>
                </c:pt>
                <c:pt idx="490">
                  <c:v>58.563011170000003</c:v>
                </c:pt>
                <c:pt idx="491">
                  <c:v>58.563011170000003</c:v>
                </c:pt>
                <c:pt idx="492">
                  <c:v>58.219341280000002</c:v>
                </c:pt>
                <c:pt idx="493">
                  <c:v>58.406806950000004</c:v>
                </c:pt>
                <c:pt idx="494">
                  <c:v>58.493431090000001</c:v>
                </c:pt>
                <c:pt idx="495">
                  <c:v>58.714984889999997</c:v>
                </c:pt>
                <c:pt idx="496">
                  <c:v>58.374153139999997</c:v>
                </c:pt>
                <c:pt idx="497">
                  <c:v>58.374153139999997</c:v>
                </c:pt>
                <c:pt idx="498">
                  <c:v>58.136974330000001</c:v>
                </c:pt>
                <c:pt idx="499">
                  <c:v>58.013420099999998</c:v>
                </c:pt>
                <c:pt idx="500">
                  <c:v>57.99211502</c:v>
                </c:pt>
                <c:pt idx="501">
                  <c:v>57.99211502</c:v>
                </c:pt>
                <c:pt idx="502">
                  <c:v>58.429534910000001</c:v>
                </c:pt>
                <c:pt idx="503">
                  <c:v>58.209400180000003</c:v>
                </c:pt>
                <c:pt idx="504">
                  <c:v>57.66548538</c:v>
                </c:pt>
                <c:pt idx="505">
                  <c:v>57.713764189999999</c:v>
                </c:pt>
                <c:pt idx="506">
                  <c:v>58.048927310000003</c:v>
                </c:pt>
                <c:pt idx="507">
                  <c:v>58.048927310000003</c:v>
                </c:pt>
                <c:pt idx="508">
                  <c:v>58.097209929999998</c:v>
                </c:pt>
                <c:pt idx="509">
                  <c:v>57.737915039999997</c:v>
                </c:pt>
                <c:pt idx="510">
                  <c:v>57.588794710000002</c:v>
                </c:pt>
                <c:pt idx="511">
                  <c:v>57.588794710000002</c:v>
                </c:pt>
                <c:pt idx="512">
                  <c:v>57.49932098</c:v>
                </c:pt>
                <c:pt idx="513">
                  <c:v>57.510688780000002</c:v>
                </c:pt>
                <c:pt idx="514">
                  <c:v>57.51210785</c:v>
                </c:pt>
                <c:pt idx="515">
                  <c:v>57.534828189999999</c:v>
                </c:pt>
                <c:pt idx="516">
                  <c:v>57.138610839999998</c:v>
                </c:pt>
                <c:pt idx="517">
                  <c:v>57.138610839999998</c:v>
                </c:pt>
                <c:pt idx="518">
                  <c:v>57.40559769</c:v>
                </c:pt>
                <c:pt idx="519">
                  <c:v>57.48654938</c:v>
                </c:pt>
                <c:pt idx="520">
                  <c:v>57.426898960000003</c:v>
                </c:pt>
                <c:pt idx="521">
                  <c:v>57.426898960000003</c:v>
                </c:pt>
                <c:pt idx="522">
                  <c:v>57.493633269999997</c:v>
                </c:pt>
                <c:pt idx="523">
                  <c:v>57.493633269999997</c:v>
                </c:pt>
                <c:pt idx="524">
                  <c:v>57.408435820000001</c:v>
                </c:pt>
                <c:pt idx="525">
                  <c:v>57.294822689999997</c:v>
                </c:pt>
                <c:pt idx="526">
                  <c:v>57.294822689999997</c:v>
                </c:pt>
                <c:pt idx="527">
                  <c:v>57.473766329999997</c:v>
                </c:pt>
                <c:pt idx="528">
                  <c:v>57.719440460000001</c:v>
                </c:pt>
                <c:pt idx="529">
                  <c:v>57.486541750000001</c:v>
                </c:pt>
                <c:pt idx="530">
                  <c:v>57.564647669999999</c:v>
                </c:pt>
                <c:pt idx="531">
                  <c:v>57.45529938</c:v>
                </c:pt>
                <c:pt idx="532">
                  <c:v>57.45529938</c:v>
                </c:pt>
                <c:pt idx="533">
                  <c:v>57.397075649999998</c:v>
                </c:pt>
                <c:pt idx="534">
                  <c:v>57.584526060000002</c:v>
                </c:pt>
                <c:pt idx="535">
                  <c:v>57.479442599999999</c:v>
                </c:pt>
                <c:pt idx="536">
                  <c:v>57.479442599999999</c:v>
                </c:pt>
                <c:pt idx="537">
                  <c:v>57.443946840000002</c:v>
                </c:pt>
                <c:pt idx="538">
                  <c:v>56.97955322</c:v>
                </c:pt>
                <c:pt idx="539">
                  <c:v>56.97955322</c:v>
                </c:pt>
                <c:pt idx="540">
                  <c:v>57.012214659999998</c:v>
                </c:pt>
                <c:pt idx="541">
                  <c:v>57.306190489999999</c:v>
                </c:pt>
                <c:pt idx="542">
                  <c:v>57.306190489999999</c:v>
                </c:pt>
                <c:pt idx="543">
                  <c:v>57.409858700000001</c:v>
                </c:pt>
                <c:pt idx="544">
                  <c:v>56.848896029999999</c:v>
                </c:pt>
                <c:pt idx="545">
                  <c:v>56.848896029999999</c:v>
                </c:pt>
                <c:pt idx="546">
                  <c:v>57.083221440000003</c:v>
                </c:pt>
                <c:pt idx="547">
                  <c:v>56.713989259999998</c:v>
                </c:pt>
                <c:pt idx="548">
                  <c:v>56.713989259999998</c:v>
                </c:pt>
                <c:pt idx="549">
                  <c:v>57.141441350000001</c:v>
                </c:pt>
                <c:pt idx="550">
                  <c:v>57.050544739999999</c:v>
                </c:pt>
                <c:pt idx="551">
                  <c:v>56.992328639999997</c:v>
                </c:pt>
                <c:pt idx="552">
                  <c:v>56.992328639999997</c:v>
                </c:pt>
                <c:pt idx="553">
                  <c:v>57.141441350000001</c:v>
                </c:pt>
                <c:pt idx="554">
                  <c:v>57.561805730000003</c:v>
                </c:pt>
                <c:pt idx="555">
                  <c:v>57.64559174</c:v>
                </c:pt>
                <c:pt idx="556">
                  <c:v>57.341682429999999</c:v>
                </c:pt>
                <c:pt idx="557">
                  <c:v>57.574584960000003</c:v>
                </c:pt>
                <c:pt idx="558">
                  <c:v>57.574584960000003</c:v>
                </c:pt>
                <c:pt idx="559">
                  <c:v>57.566062930000001</c:v>
                </c:pt>
                <c:pt idx="560">
                  <c:v>56.884391780000001</c:v>
                </c:pt>
                <c:pt idx="561">
                  <c:v>56.884391780000001</c:v>
                </c:pt>
                <c:pt idx="562">
                  <c:v>57.093162540000002</c:v>
                </c:pt>
                <c:pt idx="563">
                  <c:v>57.517784120000002</c:v>
                </c:pt>
                <c:pt idx="564">
                  <c:v>57.517784120000002</c:v>
                </c:pt>
                <c:pt idx="565">
                  <c:v>57.140022279999997</c:v>
                </c:pt>
                <c:pt idx="566">
                  <c:v>57.270668030000003</c:v>
                </c:pt>
                <c:pt idx="567">
                  <c:v>57.270668030000003</c:v>
                </c:pt>
                <c:pt idx="568">
                  <c:v>57.404167180000002</c:v>
                </c:pt>
                <c:pt idx="569">
                  <c:v>56.949726099999999</c:v>
                </c:pt>
                <c:pt idx="570">
                  <c:v>56.762268069999998</c:v>
                </c:pt>
                <c:pt idx="571">
                  <c:v>56.762268069999998</c:v>
                </c:pt>
                <c:pt idx="572">
                  <c:v>56.962501529999997</c:v>
                </c:pt>
                <c:pt idx="573">
                  <c:v>56.962501529999997</c:v>
                </c:pt>
                <c:pt idx="574">
                  <c:v>57.057655330000003</c:v>
                </c:pt>
                <c:pt idx="575">
                  <c:v>56.67563629</c:v>
                </c:pt>
                <c:pt idx="576">
                  <c:v>57.069011690000004</c:v>
                </c:pt>
                <c:pt idx="577">
                  <c:v>57.069011690000004</c:v>
                </c:pt>
                <c:pt idx="578">
                  <c:v>57.229499820000001</c:v>
                </c:pt>
                <c:pt idx="579">
                  <c:v>57.155651089999999</c:v>
                </c:pt>
                <c:pt idx="580">
                  <c:v>57.155651089999999</c:v>
                </c:pt>
                <c:pt idx="581">
                  <c:v>57.142860409999997</c:v>
                </c:pt>
                <c:pt idx="582">
                  <c:v>57.117298130000002</c:v>
                </c:pt>
                <c:pt idx="583">
                  <c:v>57.117298130000002</c:v>
                </c:pt>
                <c:pt idx="584">
                  <c:v>57.022144320000002</c:v>
                </c:pt>
                <c:pt idx="585">
                  <c:v>56.966758730000002</c:v>
                </c:pt>
                <c:pt idx="586">
                  <c:v>57.002277370000002</c:v>
                </c:pt>
                <c:pt idx="587">
                  <c:v>57.002277370000002</c:v>
                </c:pt>
                <c:pt idx="588">
                  <c:v>56.745220179999997</c:v>
                </c:pt>
                <c:pt idx="589">
                  <c:v>56.775043490000002</c:v>
                </c:pt>
                <c:pt idx="590">
                  <c:v>56.775043490000002</c:v>
                </c:pt>
                <c:pt idx="591">
                  <c:v>56.340473179999996</c:v>
                </c:pt>
                <c:pt idx="592">
                  <c:v>56.552082059999996</c:v>
                </c:pt>
                <c:pt idx="593">
                  <c:v>56.552082059999996</c:v>
                </c:pt>
                <c:pt idx="594">
                  <c:v>56.938362120000001</c:v>
                </c:pt>
                <c:pt idx="595">
                  <c:v>56.532196040000002</c:v>
                </c:pt>
                <c:pt idx="596">
                  <c:v>56.532196040000002</c:v>
                </c:pt>
                <c:pt idx="597">
                  <c:v>56.282249450000002</c:v>
                </c:pt>
                <c:pt idx="598">
                  <c:v>56.756584169999996</c:v>
                </c:pt>
                <c:pt idx="599">
                  <c:v>56.52083588</c:v>
                </c:pt>
                <c:pt idx="600">
                  <c:v>56.52083588</c:v>
                </c:pt>
                <c:pt idx="601">
                  <c:v>56.738121030000002</c:v>
                </c:pt>
                <c:pt idx="602">
                  <c:v>56.635864259999998</c:v>
                </c:pt>
                <c:pt idx="603">
                  <c:v>56.635864259999998</c:v>
                </c:pt>
                <c:pt idx="604">
                  <c:v>56.952556610000002</c:v>
                </c:pt>
                <c:pt idx="605">
                  <c:v>56.431358340000003</c:v>
                </c:pt>
                <c:pt idx="606">
                  <c:v>56.431358340000003</c:v>
                </c:pt>
                <c:pt idx="607">
                  <c:v>56.099048609999997</c:v>
                </c:pt>
                <c:pt idx="608">
                  <c:v>56.59042358</c:v>
                </c:pt>
                <c:pt idx="609">
                  <c:v>56.486763000000003</c:v>
                </c:pt>
                <c:pt idx="610">
                  <c:v>56.746643069999998</c:v>
                </c:pt>
                <c:pt idx="611">
                  <c:v>56.732440949999997</c:v>
                </c:pt>
                <c:pt idx="612">
                  <c:v>56.732440949999997</c:v>
                </c:pt>
                <c:pt idx="613">
                  <c:v>56.420005799999998</c:v>
                </c:pt>
                <c:pt idx="614">
                  <c:v>56.571960449999999</c:v>
                </c:pt>
                <c:pt idx="615">
                  <c:v>56.496696470000003</c:v>
                </c:pt>
                <c:pt idx="616">
                  <c:v>56.496696470000003</c:v>
                </c:pt>
                <c:pt idx="617">
                  <c:v>56.168640140000001</c:v>
                </c:pt>
                <c:pt idx="618">
                  <c:v>56.526527399999999</c:v>
                </c:pt>
                <c:pt idx="619">
                  <c:v>56.613147740000002</c:v>
                </c:pt>
                <c:pt idx="620">
                  <c:v>56.535034179999997</c:v>
                </c:pt>
                <c:pt idx="621">
                  <c:v>56.564857480000001</c:v>
                </c:pt>
                <c:pt idx="622">
                  <c:v>56.053596499999998</c:v>
                </c:pt>
                <c:pt idx="623">
                  <c:v>56.053596499999998</c:v>
                </c:pt>
                <c:pt idx="624">
                  <c:v>55.965553280000002</c:v>
                </c:pt>
                <c:pt idx="625">
                  <c:v>56.076316830000003</c:v>
                </c:pt>
                <c:pt idx="626">
                  <c:v>56.076316830000003</c:v>
                </c:pt>
                <c:pt idx="627">
                  <c:v>56.428520200000001</c:v>
                </c:pt>
                <c:pt idx="628">
                  <c:v>56.312072749999999</c:v>
                </c:pt>
                <c:pt idx="629">
                  <c:v>56.731018069999998</c:v>
                </c:pt>
                <c:pt idx="630">
                  <c:v>56.270885470000003</c:v>
                </c:pt>
                <c:pt idx="631">
                  <c:v>56.11750412</c:v>
                </c:pt>
                <c:pt idx="632">
                  <c:v>56.11750412</c:v>
                </c:pt>
                <c:pt idx="633">
                  <c:v>56.437042239999997</c:v>
                </c:pt>
                <c:pt idx="634">
                  <c:v>56.431365970000002</c:v>
                </c:pt>
                <c:pt idx="635">
                  <c:v>56.431365970000002</c:v>
                </c:pt>
                <c:pt idx="636">
                  <c:v>56.259529110000003</c:v>
                </c:pt>
                <c:pt idx="637">
                  <c:v>55.966968540000003</c:v>
                </c:pt>
                <c:pt idx="638">
                  <c:v>55.966968540000003</c:v>
                </c:pt>
                <c:pt idx="639">
                  <c:v>55.506835940000002</c:v>
                </c:pt>
                <c:pt idx="640">
                  <c:v>55.48979568</c:v>
                </c:pt>
                <c:pt idx="641">
                  <c:v>55.48979568</c:v>
                </c:pt>
                <c:pt idx="642">
                  <c:v>55.867565159999998</c:v>
                </c:pt>
                <c:pt idx="643">
                  <c:v>56.189941410000003</c:v>
                </c:pt>
                <c:pt idx="644">
                  <c:v>56.040824890000003</c:v>
                </c:pt>
                <c:pt idx="645">
                  <c:v>56.040824890000003</c:v>
                </c:pt>
                <c:pt idx="646">
                  <c:v>55.834907530000002</c:v>
                </c:pt>
                <c:pt idx="647">
                  <c:v>55.721282960000003</c:v>
                </c:pt>
                <c:pt idx="648">
                  <c:v>55.721282960000003</c:v>
                </c:pt>
                <c:pt idx="649">
                  <c:v>55.555126190000003</c:v>
                </c:pt>
                <c:pt idx="650">
                  <c:v>56.082008360000003</c:v>
                </c:pt>
                <c:pt idx="651">
                  <c:v>56.082008360000003</c:v>
                </c:pt>
                <c:pt idx="652">
                  <c:v>55.817859650000003</c:v>
                </c:pt>
                <c:pt idx="653">
                  <c:v>55.920112609999997</c:v>
                </c:pt>
                <c:pt idx="654">
                  <c:v>55.803661349999999</c:v>
                </c:pt>
                <c:pt idx="655">
                  <c:v>56.020935059999999</c:v>
                </c:pt>
                <c:pt idx="656">
                  <c:v>56.464027399999999</c:v>
                </c:pt>
                <c:pt idx="657">
                  <c:v>56.464027399999999</c:v>
                </c:pt>
                <c:pt idx="658">
                  <c:v>56.127460480000003</c:v>
                </c:pt>
                <c:pt idx="659">
                  <c:v>56.013843540000003</c:v>
                </c:pt>
                <c:pt idx="660">
                  <c:v>56.013843540000003</c:v>
                </c:pt>
                <c:pt idx="661">
                  <c:v>55.71276855</c:v>
                </c:pt>
                <c:pt idx="662">
                  <c:v>55.8050766</c:v>
                </c:pt>
                <c:pt idx="663">
                  <c:v>55.539512629999997</c:v>
                </c:pt>
                <c:pt idx="664">
                  <c:v>55.526721950000002</c:v>
                </c:pt>
                <c:pt idx="665">
                  <c:v>55.549449920000001</c:v>
                </c:pt>
                <c:pt idx="666">
                  <c:v>55.549449920000001</c:v>
                </c:pt>
                <c:pt idx="667">
                  <c:v>55.407432559999997</c:v>
                </c:pt>
                <c:pt idx="668">
                  <c:v>55.755363459999998</c:v>
                </c:pt>
                <c:pt idx="669">
                  <c:v>55.5196228</c:v>
                </c:pt>
                <c:pt idx="670">
                  <c:v>55.5196228</c:v>
                </c:pt>
                <c:pt idx="671">
                  <c:v>55.580696109999998</c:v>
                </c:pt>
                <c:pt idx="672">
                  <c:v>55.626140589999999</c:v>
                </c:pt>
                <c:pt idx="673">
                  <c:v>55.755371089999997</c:v>
                </c:pt>
                <c:pt idx="674">
                  <c:v>55.650280000000002</c:v>
                </c:pt>
                <c:pt idx="675">
                  <c:v>55.431571959999999</c:v>
                </c:pt>
                <c:pt idx="676">
                  <c:v>55.431571959999999</c:v>
                </c:pt>
                <c:pt idx="677">
                  <c:v>55.546607969999997</c:v>
                </c:pt>
                <c:pt idx="678">
                  <c:v>55.755371089999997</c:v>
                </c:pt>
                <c:pt idx="679">
                  <c:v>55.755371089999997</c:v>
                </c:pt>
                <c:pt idx="680">
                  <c:v>55.263988490000003</c:v>
                </c:pt>
                <c:pt idx="681">
                  <c:v>55.014045719999999</c:v>
                </c:pt>
                <c:pt idx="682">
                  <c:v>55.014045719999999</c:v>
                </c:pt>
                <c:pt idx="683">
                  <c:v>54.918891909999999</c:v>
                </c:pt>
                <c:pt idx="684">
                  <c:v>55.17168427</c:v>
                </c:pt>
                <c:pt idx="685">
                  <c:v>55.502574920000001</c:v>
                </c:pt>
                <c:pt idx="686">
                  <c:v>55.502574920000001</c:v>
                </c:pt>
                <c:pt idx="687">
                  <c:v>55.195823670000003</c:v>
                </c:pt>
                <c:pt idx="688">
                  <c:v>55.083629610000003</c:v>
                </c:pt>
                <c:pt idx="689">
                  <c:v>55.085052490000002</c:v>
                </c:pt>
                <c:pt idx="690">
                  <c:v>55.119140629999997</c:v>
                </c:pt>
                <c:pt idx="691">
                  <c:v>55.103515629999997</c:v>
                </c:pt>
                <c:pt idx="692">
                  <c:v>55.103515629999997</c:v>
                </c:pt>
                <c:pt idx="693">
                  <c:v>54.742790220000003</c:v>
                </c:pt>
                <c:pt idx="694">
                  <c:v>54.948711400000001</c:v>
                </c:pt>
                <c:pt idx="695">
                  <c:v>54.948711400000001</c:v>
                </c:pt>
                <c:pt idx="696">
                  <c:v>55.38896561</c:v>
                </c:pt>
                <c:pt idx="697">
                  <c:v>55.35346603</c:v>
                </c:pt>
                <c:pt idx="698">
                  <c:v>54.955821989999997</c:v>
                </c:pt>
                <c:pt idx="699">
                  <c:v>55.117717740000003</c:v>
                </c:pt>
                <c:pt idx="700">
                  <c:v>55.056648250000002</c:v>
                </c:pt>
                <c:pt idx="701">
                  <c:v>55.056648250000002</c:v>
                </c:pt>
                <c:pt idx="702">
                  <c:v>55.097831730000003</c:v>
                </c:pt>
                <c:pt idx="703">
                  <c:v>55.197246550000003</c:v>
                </c:pt>
                <c:pt idx="704">
                  <c:v>55.151805879999998</c:v>
                </c:pt>
                <c:pt idx="705">
                  <c:v>55.151805879999998</c:v>
                </c:pt>
                <c:pt idx="706">
                  <c:v>55.06091309</c:v>
                </c:pt>
                <c:pt idx="707">
                  <c:v>54.67036057</c:v>
                </c:pt>
                <c:pt idx="708">
                  <c:v>54.64053345</c:v>
                </c:pt>
                <c:pt idx="709">
                  <c:v>54.994159699999997</c:v>
                </c:pt>
                <c:pt idx="710">
                  <c:v>55.414527890000002</c:v>
                </c:pt>
                <c:pt idx="711">
                  <c:v>55.414527890000002</c:v>
                </c:pt>
                <c:pt idx="712">
                  <c:v>55.53949738</c:v>
                </c:pt>
                <c:pt idx="713">
                  <c:v>55.462818149999997</c:v>
                </c:pt>
                <c:pt idx="714">
                  <c:v>55.153221129999999</c:v>
                </c:pt>
                <c:pt idx="715">
                  <c:v>55.153221129999999</c:v>
                </c:pt>
                <c:pt idx="716">
                  <c:v>55.022571560000003</c:v>
                </c:pt>
                <c:pt idx="717">
                  <c:v>54.566692349999997</c:v>
                </c:pt>
                <c:pt idx="718">
                  <c:v>54.862083439999999</c:v>
                </c:pt>
                <c:pt idx="719">
                  <c:v>54.761253359999998</c:v>
                </c:pt>
                <c:pt idx="720">
                  <c:v>54.543968200000002</c:v>
                </c:pt>
                <c:pt idx="721">
                  <c:v>54.543968200000002</c:v>
                </c:pt>
                <c:pt idx="722">
                  <c:v>54.546806340000003</c:v>
                </c:pt>
                <c:pt idx="723">
                  <c:v>54.992744450000004</c:v>
                </c:pt>
                <c:pt idx="724">
                  <c:v>55.201499939999998</c:v>
                </c:pt>
                <c:pt idx="725">
                  <c:v>55.201499939999998</c:v>
                </c:pt>
                <c:pt idx="726">
                  <c:v>54.999847410000001</c:v>
                </c:pt>
                <c:pt idx="727">
                  <c:v>54.974281310000002</c:v>
                </c:pt>
                <c:pt idx="728">
                  <c:v>55.133338930000001</c:v>
                </c:pt>
                <c:pt idx="729">
                  <c:v>55.165996550000003</c:v>
                </c:pt>
                <c:pt idx="730">
                  <c:v>55.106353759999998</c:v>
                </c:pt>
                <c:pt idx="731">
                  <c:v>55.106353759999998</c:v>
                </c:pt>
                <c:pt idx="732">
                  <c:v>55.04812622</c:v>
                </c:pt>
                <c:pt idx="733">
                  <c:v>54.89617157</c:v>
                </c:pt>
                <c:pt idx="734">
                  <c:v>54.89617157</c:v>
                </c:pt>
                <c:pt idx="735">
                  <c:v>54.576641080000002</c:v>
                </c:pt>
                <c:pt idx="736">
                  <c:v>54.666114810000003</c:v>
                </c:pt>
                <c:pt idx="737">
                  <c:v>55.073688509999997</c:v>
                </c:pt>
                <c:pt idx="738">
                  <c:v>54.78681564</c:v>
                </c:pt>
                <c:pt idx="739">
                  <c:v>54.791076660000002</c:v>
                </c:pt>
                <c:pt idx="740">
                  <c:v>54.791076660000002</c:v>
                </c:pt>
                <c:pt idx="741">
                  <c:v>54.863502500000003</c:v>
                </c:pt>
                <c:pt idx="742">
                  <c:v>55.126239779999999</c:v>
                </c:pt>
                <c:pt idx="743">
                  <c:v>54.954406740000003</c:v>
                </c:pt>
                <c:pt idx="744">
                  <c:v>54.954406740000003</c:v>
                </c:pt>
                <c:pt idx="745">
                  <c:v>55.390392300000002</c:v>
                </c:pt>
                <c:pt idx="746">
                  <c:v>55.614784239999999</c:v>
                </c:pt>
                <c:pt idx="747">
                  <c:v>55.357727050000001</c:v>
                </c:pt>
                <c:pt idx="748">
                  <c:v>55.299499509999997</c:v>
                </c:pt>
                <c:pt idx="749">
                  <c:v>55.202922819999998</c:v>
                </c:pt>
                <c:pt idx="750">
                  <c:v>55.202922819999998</c:v>
                </c:pt>
                <c:pt idx="751">
                  <c:v>54.975700379999999</c:v>
                </c:pt>
                <c:pt idx="752">
                  <c:v>55.079368590000001</c:v>
                </c:pt>
                <c:pt idx="753">
                  <c:v>55.079368590000001</c:v>
                </c:pt>
                <c:pt idx="754">
                  <c:v>54.859252929999997</c:v>
                </c:pt>
                <c:pt idx="755">
                  <c:v>55.036766049999997</c:v>
                </c:pt>
                <c:pt idx="756">
                  <c:v>55.036766049999997</c:v>
                </c:pt>
                <c:pt idx="757">
                  <c:v>55.200092320000003</c:v>
                </c:pt>
                <c:pt idx="758">
                  <c:v>55.268257140000003</c:v>
                </c:pt>
                <c:pt idx="759">
                  <c:v>55.268257140000003</c:v>
                </c:pt>
                <c:pt idx="760">
                  <c:v>55.285297389999997</c:v>
                </c:pt>
                <c:pt idx="761">
                  <c:v>55.515369419999999</c:v>
                </c:pt>
                <c:pt idx="762">
                  <c:v>55.590637209999997</c:v>
                </c:pt>
                <c:pt idx="763">
                  <c:v>55.357719420000002</c:v>
                </c:pt>
                <c:pt idx="764">
                  <c:v>55.364826200000003</c:v>
                </c:pt>
                <c:pt idx="765">
                  <c:v>55.364826200000003</c:v>
                </c:pt>
                <c:pt idx="766">
                  <c:v>55.205768589999998</c:v>
                </c:pt>
                <c:pt idx="767">
                  <c:v>55.32221603</c:v>
                </c:pt>
                <c:pt idx="768">
                  <c:v>55.316539759999998</c:v>
                </c:pt>
                <c:pt idx="769">
                  <c:v>55.316539759999998</c:v>
                </c:pt>
                <c:pt idx="770">
                  <c:v>55.303760529999998</c:v>
                </c:pt>
                <c:pt idx="771">
                  <c:v>55.290977480000002</c:v>
                </c:pt>
                <c:pt idx="772">
                  <c:v>55.187305449999997</c:v>
                </c:pt>
                <c:pt idx="773">
                  <c:v>55.384712219999997</c:v>
                </c:pt>
                <c:pt idx="774">
                  <c:v>55.093574519999997</c:v>
                </c:pt>
                <c:pt idx="775">
                  <c:v>55.093574519999997</c:v>
                </c:pt>
                <c:pt idx="776">
                  <c:v>55.491218570000001</c:v>
                </c:pt>
                <c:pt idx="777">
                  <c:v>55.648853299999999</c:v>
                </c:pt>
                <c:pt idx="778">
                  <c:v>55.397491459999998</c:v>
                </c:pt>
                <c:pt idx="779">
                  <c:v>55.397491459999998</c:v>
                </c:pt>
                <c:pt idx="780">
                  <c:v>55.513946529999998</c:v>
                </c:pt>
                <c:pt idx="781">
                  <c:v>55.317970279999997</c:v>
                </c:pt>
                <c:pt idx="782">
                  <c:v>54.93026733</c:v>
                </c:pt>
                <c:pt idx="783">
                  <c:v>55.039611819999998</c:v>
                </c:pt>
                <c:pt idx="784">
                  <c:v>55.039611819999998</c:v>
                </c:pt>
                <c:pt idx="785">
                  <c:v>55.421623230000002</c:v>
                </c:pt>
                <c:pt idx="786">
                  <c:v>55.477012629999997</c:v>
                </c:pt>
                <c:pt idx="787">
                  <c:v>55.442932130000003</c:v>
                </c:pt>
                <c:pt idx="788">
                  <c:v>55.442932130000003</c:v>
                </c:pt>
                <c:pt idx="789">
                  <c:v>55.542350769999999</c:v>
                </c:pt>
                <c:pt idx="790">
                  <c:v>55.495475769999999</c:v>
                </c:pt>
                <c:pt idx="791">
                  <c:v>55.102088930000001</c:v>
                </c:pt>
                <c:pt idx="792">
                  <c:v>55.200084689999997</c:v>
                </c:pt>
                <c:pt idx="793">
                  <c:v>55.364826200000003</c:v>
                </c:pt>
                <c:pt idx="794">
                  <c:v>55.364826200000003</c:v>
                </c:pt>
                <c:pt idx="795">
                  <c:v>55.646018980000001</c:v>
                </c:pt>
                <c:pt idx="796">
                  <c:v>55.54661179</c:v>
                </c:pt>
                <c:pt idx="797">
                  <c:v>55.54661179</c:v>
                </c:pt>
                <c:pt idx="798">
                  <c:v>55.647441860000001</c:v>
                </c:pt>
                <c:pt idx="799">
                  <c:v>55.459980010000002</c:v>
                </c:pt>
                <c:pt idx="800">
                  <c:v>55.459980010000002</c:v>
                </c:pt>
                <c:pt idx="801">
                  <c:v>55.638916020000003</c:v>
                </c:pt>
                <c:pt idx="802">
                  <c:v>55.109199519999997</c:v>
                </c:pt>
                <c:pt idx="803">
                  <c:v>55.109199519999997</c:v>
                </c:pt>
                <c:pt idx="804">
                  <c:v>54.887645720000002</c:v>
                </c:pt>
                <c:pt idx="805">
                  <c:v>55.484119419999999</c:v>
                </c:pt>
                <c:pt idx="806">
                  <c:v>55.484119419999999</c:v>
                </c:pt>
                <c:pt idx="807">
                  <c:v>55.783771510000001</c:v>
                </c:pt>
                <c:pt idx="808">
                  <c:v>55.87181854</c:v>
                </c:pt>
                <c:pt idx="809">
                  <c:v>55.87181854</c:v>
                </c:pt>
                <c:pt idx="810">
                  <c:v>56.036567689999998</c:v>
                </c:pt>
                <c:pt idx="811">
                  <c:v>56.036567689999998</c:v>
                </c:pt>
                <c:pt idx="812">
                  <c:v>56.1714859</c:v>
                </c:pt>
                <c:pt idx="813">
                  <c:v>56.052185059999999</c:v>
                </c:pt>
                <c:pt idx="814">
                  <c:v>55.540931700000002</c:v>
                </c:pt>
                <c:pt idx="815">
                  <c:v>55.540931700000002</c:v>
                </c:pt>
                <c:pt idx="816">
                  <c:v>55.816436770000003</c:v>
                </c:pt>
                <c:pt idx="817">
                  <c:v>55.816436770000003</c:v>
                </c:pt>
                <c:pt idx="818">
                  <c:v>55.643177029999997</c:v>
                </c:pt>
                <c:pt idx="819">
                  <c:v>55.390388489999999</c:v>
                </c:pt>
                <c:pt idx="820">
                  <c:v>55.302337649999998</c:v>
                </c:pt>
                <c:pt idx="821">
                  <c:v>55.302337649999998</c:v>
                </c:pt>
                <c:pt idx="822">
                  <c:v>55.353473659999999</c:v>
                </c:pt>
                <c:pt idx="823">
                  <c:v>55.55229568</c:v>
                </c:pt>
                <c:pt idx="824">
                  <c:v>55.775257109999998</c:v>
                </c:pt>
                <c:pt idx="825">
                  <c:v>55.657379149999997</c:v>
                </c:pt>
                <c:pt idx="826">
                  <c:v>55.807922359999999</c:v>
                </c:pt>
                <c:pt idx="827">
                  <c:v>55.807922359999999</c:v>
                </c:pt>
                <c:pt idx="828">
                  <c:v>55.678688049999998</c:v>
                </c:pt>
                <c:pt idx="829">
                  <c:v>55.50258255</c:v>
                </c:pt>
                <c:pt idx="830">
                  <c:v>55.50258255</c:v>
                </c:pt>
                <c:pt idx="831">
                  <c:v>55.330741879999998</c:v>
                </c:pt>
                <c:pt idx="832">
                  <c:v>55.584953310000003</c:v>
                </c:pt>
                <c:pt idx="833">
                  <c:v>55.43867874</c:v>
                </c:pt>
                <c:pt idx="834">
                  <c:v>55.553710940000002</c:v>
                </c:pt>
                <c:pt idx="835">
                  <c:v>55.322223659999999</c:v>
                </c:pt>
                <c:pt idx="836">
                  <c:v>55.322223659999999</c:v>
                </c:pt>
                <c:pt idx="837">
                  <c:v>55.705665590000002</c:v>
                </c:pt>
                <c:pt idx="838">
                  <c:v>55.788036349999999</c:v>
                </c:pt>
                <c:pt idx="839">
                  <c:v>55.725555419999999</c:v>
                </c:pt>
                <c:pt idx="840">
                  <c:v>55.725555419999999</c:v>
                </c:pt>
                <c:pt idx="841">
                  <c:v>56.046508789999997</c:v>
                </c:pt>
                <c:pt idx="842">
                  <c:v>55.699981690000001</c:v>
                </c:pt>
                <c:pt idx="843">
                  <c:v>55.699981690000001</c:v>
                </c:pt>
                <c:pt idx="844">
                  <c:v>55.883186340000002</c:v>
                </c:pt>
                <c:pt idx="845">
                  <c:v>55.758209229999999</c:v>
                </c:pt>
                <c:pt idx="846">
                  <c:v>55.802234650000003</c:v>
                </c:pt>
                <c:pt idx="847">
                  <c:v>55.802234650000003</c:v>
                </c:pt>
                <c:pt idx="848">
                  <c:v>55.87181854</c:v>
                </c:pt>
                <c:pt idx="849">
                  <c:v>56.072063450000002</c:v>
                </c:pt>
                <c:pt idx="850">
                  <c:v>56.072063450000002</c:v>
                </c:pt>
                <c:pt idx="851">
                  <c:v>55.691467289999999</c:v>
                </c:pt>
                <c:pt idx="852">
                  <c:v>55.789459229999999</c:v>
                </c:pt>
                <c:pt idx="853">
                  <c:v>55.789459229999999</c:v>
                </c:pt>
                <c:pt idx="854">
                  <c:v>55.540931700000002</c:v>
                </c:pt>
                <c:pt idx="855">
                  <c:v>55.663066860000001</c:v>
                </c:pt>
                <c:pt idx="856">
                  <c:v>55.663066860000001</c:v>
                </c:pt>
                <c:pt idx="857">
                  <c:v>55.895965580000002</c:v>
                </c:pt>
                <c:pt idx="858">
                  <c:v>55.895965580000002</c:v>
                </c:pt>
                <c:pt idx="859">
                  <c:v>55.955615999999999</c:v>
                </c:pt>
                <c:pt idx="860">
                  <c:v>55.952777859999998</c:v>
                </c:pt>
                <c:pt idx="861">
                  <c:v>55.952777859999998</c:v>
                </c:pt>
                <c:pt idx="862">
                  <c:v>56.05360031</c:v>
                </c:pt>
                <c:pt idx="863">
                  <c:v>56.333366390000002</c:v>
                </c:pt>
                <c:pt idx="864">
                  <c:v>55.766735079999997</c:v>
                </c:pt>
                <c:pt idx="865">
                  <c:v>55.766735079999997</c:v>
                </c:pt>
                <c:pt idx="866">
                  <c:v>56.042247770000003</c:v>
                </c:pt>
                <c:pt idx="867">
                  <c:v>55.979759219999998</c:v>
                </c:pt>
                <c:pt idx="868">
                  <c:v>56.103321080000001</c:v>
                </c:pt>
                <c:pt idx="869">
                  <c:v>56.086265560000001</c:v>
                </c:pt>
                <c:pt idx="870">
                  <c:v>56.276569369999997</c:v>
                </c:pt>
                <c:pt idx="871">
                  <c:v>56.276569369999997</c:v>
                </c:pt>
                <c:pt idx="872">
                  <c:v>56.224018100000002</c:v>
                </c:pt>
                <c:pt idx="873">
                  <c:v>56.464031220000003</c:v>
                </c:pt>
                <c:pt idx="874">
                  <c:v>56.464031220000003</c:v>
                </c:pt>
                <c:pt idx="875">
                  <c:v>56.26379395</c:v>
                </c:pt>
                <c:pt idx="876">
                  <c:v>56.184257510000002</c:v>
                </c:pt>
                <c:pt idx="877">
                  <c:v>55.962707520000002</c:v>
                </c:pt>
                <c:pt idx="878">
                  <c:v>56.131713869999999</c:v>
                </c:pt>
                <c:pt idx="879">
                  <c:v>55.930046079999997</c:v>
                </c:pt>
                <c:pt idx="880">
                  <c:v>55.930046079999997</c:v>
                </c:pt>
                <c:pt idx="881">
                  <c:v>56.113250729999997</c:v>
                </c:pt>
                <c:pt idx="882">
                  <c:v>56.790668490000002</c:v>
                </c:pt>
                <c:pt idx="883">
                  <c:v>56.760845179999997</c:v>
                </c:pt>
                <c:pt idx="884">
                  <c:v>56.760845179999997</c:v>
                </c:pt>
                <c:pt idx="885">
                  <c:v>56.366039280000003</c:v>
                </c:pt>
                <c:pt idx="886">
                  <c:v>56.331951140000001</c:v>
                </c:pt>
                <c:pt idx="887">
                  <c:v>56.692676540000001</c:v>
                </c:pt>
                <c:pt idx="888">
                  <c:v>56.583320620000002</c:v>
                </c:pt>
                <c:pt idx="889">
                  <c:v>56.4100647</c:v>
                </c:pt>
                <c:pt idx="890">
                  <c:v>56.4100647</c:v>
                </c:pt>
                <c:pt idx="891">
                  <c:v>56.063545230000003</c:v>
                </c:pt>
                <c:pt idx="892">
                  <c:v>55.815013890000003</c:v>
                </c:pt>
                <c:pt idx="893">
                  <c:v>55.721282960000003</c:v>
                </c:pt>
                <c:pt idx="894">
                  <c:v>55.721282960000003</c:v>
                </c:pt>
                <c:pt idx="895">
                  <c:v>55.94282913</c:v>
                </c:pt>
                <c:pt idx="896">
                  <c:v>55.94282913</c:v>
                </c:pt>
                <c:pt idx="897">
                  <c:v>56.422851559999998</c:v>
                </c:pt>
                <c:pt idx="898">
                  <c:v>56.37598801</c:v>
                </c:pt>
                <c:pt idx="899">
                  <c:v>56.37598801</c:v>
                </c:pt>
                <c:pt idx="900">
                  <c:v>56.496692660000001</c:v>
                </c:pt>
                <c:pt idx="901">
                  <c:v>56.505218509999999</c:v>
                </c:pt>
                <c:pt idx="902">
                  <c:v>56.824748990000003</c:v>
                </c:pt>
                <c:pt idx="903">
                  <c:v>56.824748990000003</c:v>
                </c:pt>
                <c:pt idx="904">
                  <c:v>56.472545619999998</c:v>
                </c:pt>
                <c:pt idx="905">
                  <c:v>56.415740970000002</c:v>
                </c:pt>
                <c:pt idx="906">
                  <c:v>56.96108246</c:v>
                </c:pt>
                <c:pt idx="907">
                  <c:v>56.799186710000001</c:v>
                </c:pt>
                <c:pt idx="908">
                  <c:v>56.799186710000001</c:v>
                </c:pt>
                <c:pt idx="909">
                  <c:v>57.043457029999999</c:v>
                </c:pt>
                <c:pt idx="910">
                  <c:v>56.780731199999998</c:v>
                </c:pt>
                <c:pt idx="911">
                  <c:v>56.780731199999998</c:v>
                </c:pt>
                <c:pt idx="912">
                  <c:v>56.799186710000001</c:v>
                </c:pt>
                <c:pt idx="913">
                  <c:v>56.502380369999997</c:v>
                </c:pt>
                <c:pt idx="914">
                  <c:v>56.502380369999997</c:v>
                </c:pt>
                <c:pt idx="915">
                  <c:v>56.351837160000002</c:v>
                </c:pt>
                <c:pt idx="916">
                  <c:v>56.235382080000001</c:v>
                </c:pt>
                <c:pt idx="917">
                  <c:v>56.435630799999998</c:v>
                </c:pt>
                <c:pt idx="918">
                  <c:v>56.435630799999998</c:v>
                </c:pt>
                <c:pt idx="919">
                  <c:v>56.253856659999997</c:v>
                </c:pt>
                <c:pt idx="920">
                  <c:v>56.43989182</c:v>
                </c:pt>
                <c:pt idx="921">
                  <c:v>56.45835495</c:v>
                </c:pt>
                <c:pt idx="922">
                  <c:v>56.42995071</c:v>
                </c:pt>
                <c:pt idx="923">
                  <c:v>56.224021909999998</c:v>
                </c:pt>
                <c:pt idx="924">
                  <c:v>56.224021909999998</c:v>
                </c:pt>
                <c:pt idx="925">
                  <c:v>56.161537170000003</c:v>
                </c:pt>
                <c:pt idx="926">
                  <c:v>56.151588439999998</c:v>
                </c:pt>
                <c:pt idx="927">
                  <c:v>56.151588439999998</c:v>
                </c:pt>
                <c:pt idx="928">
                  <c:v>56.677055359999997</c:v>
                </c:pt>
                <c:pt idx="929">
                  <c:v>56.743804930000003</c:v>
                </c:pt>
                <c:pt idx="930">
                  <c:v>56.743804930000003</c:v>
                </c:pt>
                <c:pt idx="931">
                  <c:v>56.287940980000002</c:v>
                </c:pt>
                <c:pt idx="932">
                  <c:v>56.638713840000001</c:v>
                </c:pt>
                <c:pt idx="933">
                  <c:v>56.638713840000001</c:v>
                </c:pt>
                <c:pt idx="934">
                  <c:v>57.012214659999998</c:v>
                </c:pt>
                <c:pt idx="935">
                  <c:v>57.077537540000002</c:v>
                </c:pt>
                <c:pt idx="936">
                  <c:v>56.936939240000001</c:v>
                </c:pt>
                <c:pt idx="937">
                  <c:v>56.936939240000001</c:v>
                </c:pt>
                <c:pt idx="938">
                  <c:v>56.753742219999999</c:v>
                </c:pt>
                <c:pt idx="939">
                  <c:v>56.753742219999999</c:v>
                </c:pt>
                <c:pt idx="940">
                  <c:v>57.034931180000001</c:v>
                </c:pt>
                <c:pt idx="941">
                  <c:v>56.924156189999998</c:v>
                </c:pt>
                <c:pt idx="942">
                  <c:v>56.955402370000002</c:v>
                </c:pt>
                <c:pt idx="943">
                  <c:v>56.955402370000002</c:v>
                </c:pt>
                <c:pt idx="944">
                  <c:v>57.108783719999998</c:v>
                </c:pt>
                <c:pt idx="945">
                  <c:v>57.016471860000003</c:v>
                </c:pt>
                <c:pt idx="946">
                  <c:v>57.016471860000003</c:v>
                </c:pt>
                <c:pt idx="947">
                  <c:v>56.927001949999998</c:v>
                </c:pt>
                <c:pt idx="948">
                  <c:v>56.870197300000001</c:v>
                </c:pt>
                <c:pt idx="949">
                  <c:v>56.870197300000001</c:v>
                </c:pt>
                <c:pt idx="950">
                  <c:v>56.952568049999996</c:v>
                </c:pt>
                <c:pt idx="951">
                  <c:v>56.94830322</c:v>
                </c:pt>
                <c:pt idx="952">
                  <c:v>56.94830322</c:v>
                </c:pt>
                <c:pt idx="953">
                  <c:v>57.084636690000004</c:v>
                </c:pt>
                <c:pt idx="954">
                  <c:v>57.061908719999998</c:v>
                </c:pt>
                <c:pt idx="955">
                  <c:v>57.453880310000002</c:v>
                </c:pt>
                <c:pt idx="956">
                  <c:v>57.529144289999998</c:v>
                </c:pt>
                <c:pt idx="957">
                  <c:v>57.378612519999997</c:v>
                </c:pt>
                <c:pt idx="958">
                  <c:v>57.378612519999997</c:v>
                </c:pt>
                <c:pt idx="959">
                  <c:v>57.22665405</c:v>
                </c:pt>
                <c:pt idx="960">
                  <c:v>56.86309052</c:v>
                </c:pt>
                <c:pt idx="961">
                  <c:v>57.137184140000002</c:v>
                </c:pt>
                <c:pt idx="962">
                  <c:v>57.137184140000002</c:v>
                </c:pt>
                <c:pt idx="963">
                  <c:v>57.32323074</c:v>
                </c:pt>
                <c:pt idx="964">
                  <c:v>56.95114899</c:v>
                </c:pt>
                <c:pt idx="965">
                  <c:v>56.95114899</c:v>
                </c:pt>
                <c:pt idx="966">
                  <c:v>57.290565489999999</c:v>
                </c:pt>
                <c:pt idx="967">
                  <c:v>57.959453580000002</c:v>
                </c:pt>
                <c:pt idx="968">
                  <c:v>57.959453580000002</c:v>
                </c:pt>
                <c:pt idx="969">
                  <c:v>57.872821809999998</c:v>
                </c:pt>
                <c:pt idx="970">
                  <c:v>57.791877749999998</c:v>
                </c:pt>
                <c:pt idx="971">
                  <c:v>57.905487059999999</c:v>
                </c:pt>
                <c:pt idx="972">
                  <c:v>57.905487059999999</c:v>
                </c:pt>
                <c:pt idx="973">
                  <c:v>57.604412080000003</c:v>
                </c:pt>
                <c:pt idx="974">
                  <c:v>57.604412080000003</c:v>
                </c:pt>
                <c:pt idx="975">
                  <c:v>57.539085389999997</c:v>
                </c:pt>
                <c:pt idx="976">
                  <c:v>57.321796419999998</c:v>
                </c:pt>
                <c:pt idx="977">
                  <c:v>57.71802521</c:v>
                </c:pt>
                <c:pt idx="978">
                  <c:v>57.71802521</c:v>
                </c:pt>
                <c:pt idx="979">
                  <c:v>57.534828189999999</c:v>
                </c:pt>
                <c:pt idx="980">
                  <c:v>57.736492159999997</c:v>
                </c:pt>
                <c:pt idx="981">
                  <c:v>57.736492159999997</c:v>
                </c:pt>
                <c:pt idx="982">
                  <c:v>57.881347660000003</c:v>
                </c:pt>
                <c:pt idx="983">
                  <c:v>57.98784637</c:v>
                </c:pt>
                <c:pt idx="984">
                  <c:v>57.98784637</c:v>
                </c:pt>
                <c:pt idx="985">
                  <c:v>58.242057799999998</c:v>
                </c:pt>
                <c:pt idx="986">
                  <c:v>58.117084499999997</c:v>
                </c:pt>
                <c:pt idx="987">
                  <c:v>58.117084499999997</c:v>
                </c:pt>
                <c:pt idx="988">
                  <c:v>58.425254819999999</c:v>
                </c:pt>
                <c:pt idx="989">
                  <c:v>58.34572601</c:v>
                </c:pt>
                <c:pt idx="990">
                  <c:v>58.183830260000001</c:v>
                </c:pt>
                <c:pt idx="991">
                  <c:v>58.087268829999999</c:v>
                </c:pt>
                <c:pt idx="992">
                  <c:v>57.896965029999997</c:v>
                </c:pt>
                <c:pt idx="993">
                  <c:v>57.896965029999997</c:v>
                </c:pt>
                <c:pt idx="994">
                  <c:v>57.935310360000003</c:v>
                </c:pt>
                <c:pt idx="995">
                  <c:v>58.134132389999998</c:v>
                </c:pt>
                <c:pt idx="996">
                  <c:v>58.564434050000003</c:v>
                </c:pt>
                <c:pt idx="997">
                  <c:v>58.564434050000003</c:v>
                </c:pt>
                <c:pt idx="998">
                  <c:v>58.163951869999998</c:v>
                </c:pt>
                <c:pt idx="999">
                  <c:v>58.28040695</c:v>
                </c:pt>
                <c:pt idx="1000">
                  <c:v>58.493431090000001</c:v>
                </c:pt>
                <c:pt idx="1001">
                  <c:v>57.894134520000001</c:v>
                </c:pt>
                <c:pt idx="1002">
                  <c:v>57.661224369999999</c:v>
                </c:pt>
                <c:pt idx="1003">
                  <c:v>57.661224369999999</c:v>
                </c:pt>
                <c:pt idx="1004">
                  <c:v>57.864311219999998</c:v>
                </c:pt>
                <c:pt idx="1005">
                  <c:v>57.89554596</c:v>
                </c:pt>
                <c:pt idx="1006">
                  <c:v>58.2846756</c:v>
                </c:pt>
                <c:pt idx="1007">
                  <c:v>58.2846756</c:v>
                </c:pt>
                <c:pt idx="1008">
                  <c:v>58.012001040000001</c:v>
                </c:pt>
                <c:pt idx="1009">
                  <c:v>58.012001040000001</c:v>
                </c:pt>
                <c:pt idx="1010">
                  <c:v>58.10430908</c:v>
                </c:pt>
                <c:pt idx="1011">
                  <c:v>58.047496799999998</c:v>
                </c:pt>
                <c:pt idx="1012">
                  <c:v>58.250587459999998</c:v>
                </c:pt>
                <c:pt idx="1013">
                  <c:v>58.250587459999998</c:v>
                </c:pt>
                <c:pt idx="1014">
                  <c:v>58.483497620000001</c:v>
                </c:pt>
                <c:pt idx="1015">
                  <c:v>58.109996799999998</c:v>
                </c:pt>
                <c:pt idx="1016">
                  <c:v>58.109996799999998</c:v>
                </c:pt>
                <c:pt idx="1017">
                  <c:v>58.178153989999998</c:v>
                </c:pt>
                <c:pt idx="1018">
                  <c:v>58.084434510000001</c:v>
                </c:pt>
                <c:pt idx="1019">
                  <c:v>58.084434510000001</c:v>
                </c:pt>
                <c:pt idx="1020">
                  <c:v>58.060291290000002</c:v>
                </c:pt>
                <c:pt idx="1021">
                  <c:v>57.84016037</c:v>
                </c:pt>
                <c:pt idx="1022">
                  <c:v>57.84016037</c:v>
                </c:pt>
                <c:pt idx="1023">
                  <c:v>58.02336502</c:v>
                </c:pt>
                <c:pt idx="1024">
                  <c:v>58.067382809999998</c:v>
                </c:pt>
                <c:pt idx="1025">
                  <c:v>58.067382809999998</c:v>
                </c:pt>
                <c:pt idx="1026">
                  <c:v>58.274730679999998</c:v>
                </c:pt>
                <c:pt idx="1027">
                  <c:v>58.411064150000001</c:v>
                </c:pt>
                <c:pt idx="1028">
                  <c:v>58.411064150000001</c:v>
                </c:pt>
                <c:pt idx="1029">
                  <c:v>58.02336502</c:v>
                </c:pt>
                <c:pt idx="1030">
                  <c:v>58.144073489999997</c:v>
                </c:pt>
                <c:pt idx="1031">
                  <c:v>58.144073489999997</c:v>
                </c:pt>
                <c:pt idx="1032">
                  <c:v>58.46503448</c:v>
                </c:pt>
                <c:pt idx="1033">
                  <c:v>58.64255524</c:v>
                </c:pt>
                <c:pt idx="1034">
                  <c:v>58.80728912</c:v>
                </c:pt>
                <c:pt idx="1035">
                  <c:v>58.497699740000002</c:v>
                </c:pt>
                <c:pt idx="1036">
                  <c:v>58.173896790000001</c:v>
                </c:pt>
                <c:pt idx="1037">
                  <c:v>58.173896790000001</c:v>
                </c:pt>
                <c:pt idx="1038">
                  <c:v>58.553070069999997</c:v>
                </c:pt>
                <c:pt idx="1039">
                  <c:v>58.367034910000001</c:v>
                </c:pt>
                <c:pt idx="1040">
                  <c:v>58.378387449999998</c:v>
                </c:pt>
                <c:pt idx="1041">
                  <c:v>58.378387449999998</c:v>
                </c:pt>
                <c:pt idx="1042">
                  <c:v>58.578643800000002</c:v>
                </c:pt>
                <c:pt idx="1043">
                  <c:v>58.447990419999996</c:v>
                </c:pt>
                <c:pt idx="1044">
                  <c:v>58.548828129999997</c:v>
                </c:pt>
                <c:pt idx="1045">
                  <c:v>58.85274124</c:v>
                </c:pt>
                <c:pt idx="1046">
                  <c:v>58.929420469999997</c:v>
                </c:pt>
                <c:pt idx="1047">
                  <c:v>58.929420469999997</c:v>
                </c:pt>
                <c:pt idx="1048">
                  <c:v>58.646812439999998</c:v>
                </c:pt>
                <c:pt idx="1049">
                  <c:v>58.428108219999999</c:v>
                </c:pt>
                <c:pt idx="1050">
                  <c:v>58.428108219999999</c:v>
                </c:pt>
                <c:pt idx="1051">
                  <c:v>58.533195499999998</c:v>
                </c:pt>
                <c:pt idx="1052">
                  <c:v>58.93227005</c:v>
                </c:pt>
                <c:pt idx="1053">
                  <c:v>58.662433620000002</c:v>
                </c:pt>
                <c:pt idx="1054">
                  <c:v>58.690837860000002</c:v>
                </c:pt>
                <c:pt idx="1055">
                  <c:v>58.631187439999998</c:v>
                </c:pt>
                <c:pt idx="1056">
                  <c:v>58.631187439999998</c:v>
                </c:pt>
                <c:pt idx="1057">
                  <c:v>58.288928990000002</c:v>
                </c:pt>
                <c:pt idx="1058">
                  <c:v>57.99211502</c:v>
                </c:pt>
                <c:pt idx="1059">
                  <c:v>58.34857178</c:v>
                </c:pt>
                <c:pt idx="1060">
                  <c:v>58.34857178</c:v>
                </c:pt>
                <c:pt idx="1061">
                  <c:v>58.693664550000001</c:v>
                </c:pt>
                <c:pt idx="1062">
                  <c:v>58.693664550000001</c:v>
                </c:pt>
                <c:pt idx="1063">
                  <c:v>58.517566680000002</c:v>
                </c:pt>
                <c:pt idx="1064">
                  <c:v>58.530357359999996</c:v>
                </c:pt>
                <c:pt idx="1065">
                  <c:v>58.80586624</c:v>
                </c:pt>
                <c:pt idx="1066">
                  <c:v>58.80586624</c:v>
                </c:pt>
                <c:pt idx="1067">
                  <c:v>59.169433589999997</c:v>
                </c:pt>
                <c:pt idx="1068">
                  <c:v>59.129669190000001</c:v>
                </c:pt>
                <c:pt idx="1069">
                  <c:v>59.101264950000001</c:v>
                </c:pt>
                <c:pt idx="1070">
                  <c:v>59.101264950000001</c:v>
                </c:pt>
                <c:pt idx="1071">
                  <c:v>58.886802670000002</c:v>
                </c:pt>
                <c:pt idx="1072">
                  <c:v>58.886802670000002</c:v>
                </c:pt>
                <c:pt idx="1073">
                  <c:v>58.763244630000003</c:v>
                </c:pt>
                <c:pt idx="1074">
                  <c:v>59.35546875</c:v>
                </c:pt>
                <c:pt idx="1075">
                  <c:v>58.984813690000003</c:v>
                </c:pt>
                <c:pt idx="1076">
                  <c:v>58.984813690000003</c:v>
                </c:pt>
                <c:pt idx="1077">
                  <c:v>58.83853912</c:v>
                </c:pt>
                <c:pt idx="1078">
                  <c:v>58.659587860000002</c:v>
                </c:pt>
                <c:pt idx="1079">
                  <c:v>58.659587860000002</c:v>
                </c:pt>
                <c:pt idx="1080">
                  <c:v>59.085643769999997</c:v>
                </c:pt>
                <c:pt idx="1081">
                  <c:v>58.811561580000003</c:v>
                </c:pt>
                <c:pt idx="1082">
                  <c:v>58.811561580000003</c:v>
                </c:pt>
                <c:pt idx="1083">
                  <c:v>58.634040830000004</c:v>
                </c:pt>
                <c:pt idx="1084">
                  <c:v>58.572975159999999</c:v>
                </c:pt>
                <c:pt idx="1085">
                  <c:v>58.572975159999999</c:v>
                </c:pt>
                <c:pt idx="1086">
                  <c:v>58.963512420000001</c:v>
                </c:pt>
                <c:pt idx="1087">
                  <c:v>58.906696320000002</c:v>
                </c:pt>
                <c:pt idx="1088">
                  <c:v>58.740539550000001</c:v>
                </c:pt>
                <c:pt idx="1089">
                  <c:v>58.598522189999997</c:v>
                </c:pt>
                <c:pt idx="1090">
                  <c:v>58.537464139999997</c:v>
                </c:pt>
                <c:pt idx="1091">
                  <c:v>58.537464139999997</c:v>
                </c:pt>
                <c:pt idx="1092">
                  <c:v>58.355670930000002</c:v>
                </c:pt>
                <c:pt idx="1093">
                  <c:v>58.683727259999998</c:v>
                </c:pt>
                <c:pt idx="1094">
                  <c:v>58.530357359999996</c:v>
                </c:pt>
                <c:pt idx="1095">
                  <c:v>58.530357359999996</c:v>
                </c:pt>
                <c:pt idx="1096">
                  <c:v>58.484905240000003</c:v>
                </c:pt>
                <c:pt idx="1097">
                  <c:v>58.033287049999998</c:v>
                </c:pt>
                <c:pt idx="1098">
                  <c:v>58.031879429999996</c:v>
                </c:pt>
                <c:pt idx="1099">
                  <c:v>58.021949769999999</c:v>
                </c:pt>
                <c:pt idx="1100">
                  <c:v>58.24491501</c:v>
                </c:pt>
                <c:pt idx="1101">
                  <c:v>58.24491501</c:v>
                </c:pt>
                <c:pt idx="1102">
                  <c:v>58.273307799999998</c:v>
                </c:pt>
                <c:pt idx="1103">
                  <c:v>58.242065429999997</c:v>
                </c:pt>
                <c:pt idx="1104">
                  <c:v>58.242065429999997</c:v>
                </c:pt>
                <c:pt idx="1105">
                  <c:v>58.156860350000002</c:v>
                </c:pt>
                <c:pt idx="1106">
                  <c:v>58.162544250000003</c:v>
                </c:pt>
                <c:pt idx="1107">
                  <c:v>58.162544250000003</c:v>
                </c:pt>
                <c:pt idx="1108">
                  <c:v>58.44940948</c:v>
                </c:pt>
                <c:pt idx="1109">
                  <c:v>59.141029359999997</c:v>
                </c:pt>
                <c:pt idx="1110">
                  <c:v>59.141029359999997</c:v>
                </c:pt>
                <c:pt idx="1111">
                  <c:v>59.055816649999997</c:v>
                </c:pt>
                <c:pt idx="1112">
                  <c:v>58.943626399999999</c:v>
                </c:pt>
                <c:pt idx="1113">
                  <c:v>57.513526919999997</c:v>
                </c:pt>
                <c:pt idx="1114">
                  <c:v>57.513526919999997</c:v>
                </c:pt>
                <c:pt idx="1115">
                  <c:v>58.199455260000001</c:v>
                </c:pt>
                <c:pt idx="1116">
                  <c:v>58.385498050000002</c:v>
                </c:pt>
                <c:pt idx="1117">
                  <c:v>58.385498050000002</c:v>
                </c:pt>
                <c:pt idx="1118">
                  <c:v>58.757587430000001</c:v>
                </c:pt>
                <c:pt idx="1119">
                  <c:v>58.736286159999999</c:v>
                </c:pt>
                <c:pt idx="1120">
                  <c:v>58.736286159999999</c:v>
                </c:pt>
                <c:pt idx="1121">
                  <c:v>59.034515380000002</c:v>
                </c:pt>
                <c:pt idx="1122">
                  <c:v>59.532989499999999</c:v>
                </c:pt>
                <c:pt idx="1123">
                  <c:v>59.31143951</c:v>
                </c:pt>
                <c:pt idx="1124">
                  <c:v>59.248950960000002</c:v>
                </c:pt>
                <c:pt idx="1125">
                  <c:v>59.027404789999999</c:v>
                </c:pt>
                <c:pt idx="1126">
                  <c:v>59.027404789999999</c:v>
                </c:pt>
                <c:pt idx="1127">
                  <c:v>59.197826390000003</c:v>
                </c:pt>
                <c:pt idx="1128">
                  <c:v>59.162323000000001</c:v>
                </c:pt>
                <c:pt idx="1129">
                  <c:v>59.162323000000001</c:v>
                </c:pt>
                <c:pt idx="1130">
                  <c:v>59.24327469</c:v>
                </c:pt>
                <c:pt idx="1131">
                  <c:v>59.264579769999997</c:v>
                </c:pt>
                <c:pt idx="1132">
                  <c:v>59.334167479999998</c:v>
                </c:pt>
                <c:pt idx="1133">
                  <c:v>59.750282290000001</c:v>
                </c:pt>
                <c:pt idx="1134">
                  <c:v>59.82270432</c:v>
                </c:pt>
                <c:pt idx="1135">
                  <c:v>59.82270432</c:v>
                </c:pt>
                <c:pt idx="1136">
                  <c:v>59.386711120000001</c:v>
                </c:pt>
                <c:pt idx="1137">
                  <c:v>59.390979770000001</c:v>
                </c:pt>
                <c:pt idx="1138">
                  <c:v>59.185058589999997</c:v>
                </c:pt>
                <c:pt idx="1139">
                  <c:v>59.185058589999997</c:v>
                </c:pt>
                <c:pt idx="1140">
                  <c:v>58.675212860000002</c:v>
                </c:pt>
                <c:pt idx="1141">
                  <c:v>58.862663269999999</c:v>
                </c:pt>
                <c:pt idx="1142">
                  <c:v>58.862663269999999</c:v>
                </c:pt>
                <c:pt idx="1143">
                  <c:v>59.13249588</c:v>
                </c:pt>
                <c:pt idx="1144">
                  <c:v>58.927997589999997</c:v>
                </c:pt>
                <c:pt idx="1145">
                  <c:v>58.927997589999997</c:v>
                </c:pt>
                <c:pt idx="1146">
                  <c:v>59.270252229999997</c:v>
                </c:pt>
                <c:pt idx="1147">
                  <c:v>59.101257320000002</c:v>
                </c:pt>
                <c:pt idx="1148">
                  <c:v>59.799968720000003</c:v>
                </c:pt>
                <c:pt idx="1149">
                  <c:v>59.799968720000003</c:v>
                </c:pt>
                <c:pt idx="1150">
                  <c:v>58.817230219999999</c:v>
                </c:pt>
                <c:pt idx="1151">
                  <c:v>58.817230219999999</c:v>
                </c:pt>
                <c:pt idx="1152">
                  <c:v>58.653907779999997</c:v>
                </c:pt>
                <c:pt idx="1153">
                  <c:v>59.106941220000003</c:v>
                </c:pt>
                <c:pt idx="1154">
                  <c:v>59.302917479999998</c:v>
                </c:pt>
                <c:pt idx="1155">
                  <c:v>59.302917479999998</c:v>
                </c:pt>
                <c:pt idx="1156">
                  <c:v>59.346942900000002</c:v>
                </c:pt>
                <c:pt idx="1157">
                  <c:v>59.751686100000001</c:v>
                </c:pt>
                <c:pt idx="1158">
                  <c:v>59.537250520000001</c:v>
                </c:pt>
                <c:pt idx="1159">
                  <c:v>58.964927670000002</c:v>
                </c:pt>
                <c:pt idx="1160">
                  <c:v>58.964927670000002</c:v>
                </c:pt>
                <c:pt idx="1161">
                  <c:v>59.030250549999998</c:v>
                </c:pt>
                <c:pt idx="1162">
                  <c:v>59.14812088</c:v>
                </c:pt>
                <c:pt idx="1163">
                  <c:v>59.14812088</c:v>
                </c:pt>
                <c:pt idx="1164">
                  <c:v>59.287303919999999</c:v>
                </c:pt>
                <c:pt idx="1165">
                  <c:v>59.168010709999997</c:v>
                </c:pt>
                <c:pt idx="1166">
                  <c:v>59.349781040000003</c:v>
                </c:pt>
                <c:pt idx="1167">
                  <c:v>59.481872559999999</c:v>
                </c:pt>
                <c:pt idx="1168">
                  <c:v>59.990287780000003</c:v>
                </c:pt>
                <c:pt idx="1169">
                  <c:v>59.990287780000003</c:v>
                </c:pt>
                <c:pt idx="1170">
                  <c:v>59.770160679999996</c:v>
                </c:pt>
                <c:pt idx="1171">
                  <c:v>59.869575500000003</c:v>
                </c:pt>
                <c:pt idx="1172">
                  <c:v>59.869575500000003</c:v>
                </c:pt>
                <c:pt idx="1173">
                  <c:v>59.9561882</c:v>
                </c:pt>
                <c:pt idx="1174">
                  <c:v>60.191936490000003</c:v>
                </c:pt>
                <c:pt idx="1175">
                  <c:v>60.488750459999999</c:v>
                </c:pt>
                <c:pt idx="1176">
                  <c:v>60.65774536</c:v>
                </c:pt>
                <c:pt idx="1177">
                  <c:v>60.191936490000003</c:v>
                </c:pt>
                <c:pt idx="1178">
                  <c:v>60.21465302</c:v>
                </c:pt>
                <c:pt idx="1179">
                  <c:v>60.21465302</c:v>
                </c:pt>
                <c:pt idx="1180">
                  <c:v>60.01015091</c:v>
                </c:pt>
                <c:pt idx="1181">
                  <c:v>59.630969999999998</c:v>
                </c:pt>
                <c:pt idx="1182">
                  <c:v>59.630969999999998</c:v>
                </c:pt>
                <c:pt idx="1183">
                  <c:v>59.821266170000001</c:v>
                </c:pt>
                <c:pt idx="1184">
                  <c:v>59.454872129999998</c:v>
                </c:pt>
                <c:pt idx="1185">
                  <c:v>59.454872129999998</c:v>
                </c:pt>
                <c:pt idx="1186">
                  <c:v>59.182212829999997</c:v>
                </c:pt>
                <c:pt idx="1187">
                  <c:v>59.784355159999997</c:v>
                </c:pt>
                <c:pt idx="1188">
                  <c:v>59.784355159999997</c:v>
                </c:pt>
                <c:pt idx="1189">
                  <c:v>59.924949650000002</c:v>
                </c:pt>
                <c:pt idx="1190">
                  <c:v>60.167804719999999</c:v>
                </c:pt>
                <c:pt idx="1191">
                  <c:v>60.174903870000001</c:v>
                </c:pt>
                <c:pt idx="1192">
                  <c:v>60.174903870000001</c:v>
                </c:pt>
                <c:pt idx="1193">
                  <c:v>60.305541990000002</c:v>
                </c:pt>
                <c:pt idx="1194">
                  <c:v>60.305541990000002</c:v>
                </c:pt>
                <c:pt idx="1195">
                  <c:v>60.336784360000003</c:v>
                </c:pt>
                <c:pt idx="1196">
                  <c:v>60.390758509999998</c:v>
                </c:pt>
                <c:pt idx="1197">
                  <c:v>60.279987339999998</c:v>
                </c:pt>
                <c:pt idx="1198">
                  <c:v>60.279987339999998</c:v>
                </c:pt>
                <c:pt idx="1199">
                  <c:v>60.277141569999998</c:v>
                </c:pt>
                <c:pt idx="1200">
                  <c:v>60.501533510000002</c:v>
                </c:pt>
                <c:pt idx="1201">
                  <c:v>60.842365260000001</c:v>
                </c:pt>
                <c:pt idx="1202">
                  <c:v>60.664844510000002</c:v>
                </c:pt>
                <c:pt idx="1203">
                  <c:v>60.389343259999997</c:v>
                </c:pt>
                <c:pt idx="1204">
                  <c:v>60.389343259999997</c:v>
                </c:pt>
                <c:pt idx="1205">
                  <c:v>60.136558530000002</c:v>
                </c:pt>
                <c:pt idx="1206">
                  <c:v>60.44755936</c:v>
                </c:pt>
                <c:pt idx="1207">
                  <c:v>60.44755936</c:v>
                </c:pt>
                <c:pt idx="1208">
                  <c:v>60.28708649</c:v>
                </c:pt>
                <c:pt idx="1209">
                  <c:v>60.5455513</c:v>
                </c:pt>
                <c:pt idx="1210">
                  <c:v>60.422004700000002</c:v>
                </c:pt>
                <c:pt idx="1211">
                  <c:v>60.342475890000003</c:v>
                </c:pt>
                <c:pt idx="1212">
                  <c:v>60.133705140000004</c:v>
                </c:pt>
                <c:pt idx="1213">
                  <c:v>60.133705140000004</c:v>
                </c:pt>
                <c:pt idx="1214">
                  <c:v>60.306968689999998</c:v>
                </c:pt>
                <c:pt idx="1215">
                  <c:v>60.115253449999997</c:v>
                </c:pt>
                <c:pt idx="1216">
                  <c:v>60.243064879999999</c:v>
                </c:pt>
                <c:pt idx="1217">
                  <c:v>60.243064879999999</c:v>
                </c:pt>
                <c:pt idx="1218">
                  <c:v>60.201881409999999</c:v>
                </c:pt>
                <c:pt idx="1219">
                  <c:v>60.145069120000002</c:v>
                </c:pt>
                <c:pt idx="1220">
                  <c:v>60.145069120000002</c:v>
                </c:pt>
                <c:pt idx="1221">
                  <c:v>60.140808110000002</c:v>
                </c:pt>
                <c:pt idx="1222">
                  <c:v>59.981761929999998</c:v>
                </c:pt>
                <c:pt idx="1223">
                  <c:v>59.981761929999998</c:v>
                </c:pt>
                <c:pt idx="1224">
                  <c:v>59.737495420000002</c:v>
                </c:pt>
                <c:pt idx="1225">
                  <c:v>59.94198608</c:v>
                </c:pt>
                <c:pt idx="1226">
                  <c:v>59.770153049999998</c:v>
                </c:pt>
                <c:pt idx="1227">
                  <c:v>59.770153049999998</c:v>
                </c:pt>
                <c:pt idx="1228">
                  <c:v>59.56423187</c:v>
                </c:pt>
                <c:pt idx="1229">
                  <c:v>59.56423187</c:v>
                </c:pt>
                <c:pt idx="1230">
                  <c:v>59.45630646</c:v>
                </c:pt>
                <c:pt idx="1231">
                  <c:v>58.994758609999998</c:v>
                </c:pt>
                <c:pt idx="1232">
                  <c:v>59.075695039999999</c:v>
                </c:pt>
                <c:pt idx="1233">
                  <c:v>59.075695039999999</c:v>
                </c:pt>
                <c:pt idx="1234">
                  <c:v>59.40232468</c:v>
                </c:pt>
                <c:pt idx="1235">
                  <c:v>59.862457280000001</c:v>
                </c:pt>
                <c:pt idx="1236">
                  <c:v>59.862457280000001</c:v>
                </c:pt>
                <c:pt idx="1237">
                  <c:v>59.567070010000002</c:v>
                </c:pt>
                <c:pt idx="1238">
                  <c:v>59.788616179999998</c:v>
                </c:pt>
                <c:pt idx="1239">
                  <c:v>59.788616179999998</c:v>
                </c:pt>
                <c:pt idx="1240">
                  <c:v>60.048500060000002</c:v>
                </c:pt>
                <c:pt idx="1241">
                  <c:v>59.88944626</c:v>
                </c:pt>
                <c:pt idx="1242">
                  <c:v>59.88944626</c:v>
                </c:pt>
                <c:pt idx="1243">
                  <c:v>59.863880160000001</c:v>
                </c:pt>
                <c:pt idx="1244">
                  <c:v>59.930633540000002</c:v>
                </c:pt>
                <c:pt idx="1245">
                  <c:v>59.967552189999999</c:v>
                </c:pt>
                <c:pt idx="1246">
                  <c:v>59.950511929999998</c:v>
                </c:pt>
                <c:pt idx="1247">
                  <c:v>59.98886108</c:v>
                </c:pt>
                <c:pt idx="1248">
                  <c:v>59.98886108</c:v>
                </c:pt>
                <c:pt idx="1249">
                  <c:v>60.092529300000002</c:v>
                </c:pt>
                <c:pt idx="1250">
                  <c:v>60.164958949999999</c:v>
                </c:pt>
                <c:pt idx="1251">
                  <c:v>60.454673769999999</c:v>
                </c:pt>
                <c:pt idx="1252">
                  <c:v>60.454673769999999</c:v>
                </c:pt>
                <c:pt idx="1253">
                  <c:v>60.278564449999998</c:v>
                </c:pt>
                <c:pt idx="1254">
                  <c:v>60.488746640000002</c:v>
                </c:pt>
                <c:pt idx="1255">
                  <c:v>60.686138149999998</c:v>
                </c:pt>
                <c:pt idx="1256">
                  <c:v>60.664844510000002</c:v>
                </c:pt>
                <c:pt idx="1257">
                  <c:v>60.798347470000003</c:v>
                </c:pt>
                <c:pt idx="1258">
                  <c:v>60.798347470000003</c:v>
                </c:pt>
                <c:pt idx="1259">
                  <c:v>60.894916530000003</c:v>
                </c:pt>
                <c:pt idx="1260">
                  <c:v>60.828163150000002</c:v>
                </c:pt>
                <c:pt idx="1261">
                  <c:v>60.828163150000002</c:v>
                </c:pt>
                <c:pt idx="1262">
                  <c:v>60.7557373</c:v>
                </c:pt>
                <c:pt idx="1263">
                  <c:v>60.869354250000001</c:v>
                </c:pt>
                <c:pt idx="1264">
                  <c:v>60.869354250000001</c:v>
                </c:pt>
                <c:pt idx="1265">
                  <c:v>60.60946655</c:v>
                </c:pt>
                <c:pt idx="1266">
                  <c:v>60.654914859999998</c:v>
                </c:pt>
                <c:pt idx="1267">
                  <c:v>60.654914859999998</c:v>
                </c:pt>
                <c:pt idx="1268">
                  <c:v>60.744384770000003</c:v>
                </c:pt>
                <c:pt idx="1269">
                  <c:v>60.867931370000001</c:v>
                </c:pt>
                <c:pt idx="1270">
                  <c:v>60.720237730000001</c:v>
                </c:pt>
                <c:pt idx="1271">
                  <c:v>60.720237730000001</c:v>
                </c:pt>
                <c:pt idx="1272">
                  <c:v>60.610877989999999</c:v>
                </c:pt>
                <c:pt idx="1273">
                  <c:v>60.610877989999999</c:v>
                </c:pt>
                <c:pt idx="1274">
                  <c:v>60.657737730000001</c:v>
                </c:pt>
                <c:pt idx="1275">
                  <c:v>60.602348329999998</c:v>
                </c:pt>
                <c:pt idx="1276">
                  <c:v>60.424835209999998</c:v>
                </c:pt>
                <c:pt idx="1277">
                  <c:v>60.424835209999998</c:v>
                </c:pt>
                <c:pt idx="1278">
                  <c:v>60.458923339999998</c:v>
                </c:pt>
                <c:pt idx="1279">
                  <c:v>60.399272920000001</c:v>
                </c:pt>
                <c:pt idx="1280">
                  <c:v>60.399272920000001</c:v>
                </c:pt>
                <c:pt idx="1281">
                  <c:v>60.078319550000003</c:v>
                </c:pt>
                <c:pt idx="1282">
                  <c:v>60.206138609999996</c:v>
                </c:pt>
                <c:pt idx="1283">
                  <c:v>60.206138609999996</c:v>
                </c:pt>
                <c:pt idx="1284">
                  <c:v>60.0030632</c:v>
                </c:pt>
                <c:pt idx="1285">
                  <c:v>60.322593689999998</c:v>
                </c:pt>
                <c:pt idx="1286">
                  <c:v>60.619403839999997</c:v>
                </c:pt>
                <c:pt idx="1287">
                  <c:v>60.619403839999997</c:v>
                </c:pt>
                <c:pt idx="1288">
                  <c:v>60.336791990000002</c:v>
                </c:pt>
                <c:pt idx="1289">
                  <c:v>60.36660767</c:v>
                </c:pt>
                <c:pt idx="1290">
                  <c:v>60.245899199999997</c:v>
                </c:pt>
                <c:pt idx="1291">
                  <c:v>60.377971649999999</c:v>
                </c:pt>
                <c:pt idx="1292">
                  <c:v>60.106731410000002</c:v>
                </c:pt>
                <c:pt idx="1293">
                  <c:v>60.106731410000002</c:v>
                </c:pt>
                <c:pt idx="1294">
                  <c:v>60.433361050000002</c:v>
                </c:pt>
                <c:pt idx="1295">
                  <c:v>60.549812320000001</c:v>
                </c:pt>
                <c:pt idx="1296">
                  <c:v>60.599525450000002</c:v>
                </c:pt>
                <c:pt idx="1297">
                  <c:v>60.599525450000002</c:v>
                </c:pt>
                <c:pt idx="1298">
                  <c:v>60.257263180000002</c:v>
                </c:pt>
                <c:pt idx="1299">
                  <c:v>60.318328860000001</c:v>
                </c:pt>
                <c:pt idx="1300">
                  <c:v>60.443298339999998</c:v>
                </c:pt>
                <c:pt idx="1301">
                  <c:v>60.443298339999998</c:v>
                </c:pt>
                <c:pt idx="1302">
                  <c:v>60.268623349999999</c:v>
                </c:pt>
                <c:pt idx="1303">
                  <c:v>60.231697080000004</c:v>
                </c:pt>
                <c:pt idx="1304">
                  <c:v>60.231697080000004</c:v>
                </c:pt>
                <c:pt idx="1305">
                  <c:v>60.390766139999997</c:v>
                </c:pt>
                <c:pt idx="1306">
                  <c:v>60.508628850000001</c:v>
                </c:pt>
                <c:pt idx="1307">
                  <c:v>60.302703860000001</c:v>
                </c:pt>
                <c:pt idx="1308">
                  <c:v>60.456077579999999</c:v>
                </c:pt>
                <c:pt idx="1309">
                  <c:v>60.43193436</c:v>
                </c:pt>
                <c:pt idx="1310">
                  <c:v>60.331108090000001</c:v>
                </c:pt>
                <c:pt idx="1311">
                  <c:v>60.331108090000001</c:v>
                </c:pt>
                <c:pt idx="1312">
                  <c:v>60.383647920000001</c:v>
                </c:pt>
                <c:pt idx="1313">
                  <c:v>60.406379700000002</c:v>
                </c:pt>
                <c:pt idx="1314">
                  <c:v>60.406379700000002</c:v>
                </c:pt>
                <c:pt idx="1315">
                  <c:v>60.397850040000002</c:v>
                </c:pt>
                <c:pt idx="1316">
                  <c:v>60.683300019999997</c:v>
                </c:pt>
                <c:pt idx="1317">
                  <c:v>60.278564449999998</c:v>
                </c:pt>
                <c:pt idx="1318">
                  <c:v>60.105304719999999</c:v>
                </c:pt>
                <c:pt idx="1319">
                  <c:v>60.180572509999998</c:v>
                </c:pt>
                <c:pt idx="1320">
                  <c:v>60.180572509999998</c:v>
                </c:pt>
                <c:pt idx="1321">
                  <c:v>60.304126740000001</c:v>
                </c:pt>
                <c:pt idx="1322">
                  <c:v>60.365192409999999</c:v>
                </c:pt>
                <c:pt idx="1323">
                  <c:v>60.047080989999998</c:v>
                </c:pt>
                <c:pt idx="1324">
                  <c:v>59.9093132</c:v>
                </c:pt>
                <c:pt idx="1325">
                  <c:v>60.155010220000001</c:v>
                </c:pt>
                <c:pt idx="1326">
                  <c:v>60.155010220000001</c:v>
                </c:pt>
                <c:pt idx="1327">
                  <c:v>60.353832240000003</c:v>
                </c:pt>
                <c:pt idx="1328">
                  <c:v>60.2317009</c:v>
                </c:pt>
                <c:pt idx="1329">
                  <c:v>60.333946230000002</c:v>
                </c:pt>
                <c:pt idx="1330">
                  <c:v>60.333946230000002</c:v>
                </c:pt>
                <c:pt idx="1331">
                  <c:v>59.971809389999997</c:v>
                </c:pt>
                <c:pt idx="1332">
                  <c:v>60.069801329999997</c:v>
                </c:pt>
                <c:pt idx="1333">
                  <c:v>60.088264469999999</c:v>
                </c:pt>
                <c:pt idx="1334">
                  <c:v>59.9718132</c:v>
                </c:pt>
                <c:pt idx="1335">
                  <c:v>59.555713650000001</c:v>
                </c:pt>
                <c:pt idx="1336">
                  <c:v>59.555713650000001</c:v>
                </c:pt>
                <c:pt idx="1337">
                  <c:v>59.278778080000002</c:v>
                </c:pt>
                <c:pt idx="1338">
                  <c:v>59.216297150000003</c:v>
                </c:pt>
                <c:pt idx="1339">
                  <c:v>59.216297150000003</c:v>
                </c:pt>
                <c:pt idx="1340">
                  <c:v>58.519001009999997</c:v>
                </c:pt>
                <c:pt idx="1341">
                  <c:v>58.321594240000003</c:v>
                </c:pt>
                <c:pt idx="1342">
                  <c:v>58.385517120000003</c:v>
                </c:pt>
                <c:pt idx="1343">
                  <c:v>58.578643800000002</c:v>
                </c:pt>
                <c:pt idx="1344">
                  <c:v>58.871192929999999</c:v>
                </c:pt>
                <c:pt idx="1345">
                  <c:v>58.871192929999999</c:v>
                </c:pt>
                <c:pt idx="1346">
                  <c:v>58.780296329999999</c:v>
                </c:pt>
                <c:pt idx="1347">
                  <c:v>58.641132349999999</c:v>
                </c:pt>
                <c:pt idx="1348">
                  <c:v>58.827167510000002</c:v>
                </c:pt>
                <c:pt idx="1349">
                  <c:v>58.827167510000002</c:v>
                </c:pt>
                <c:pt idx="1350">
                  <c:v>58.328697200000001</c:v>
                </c:pt>
                <c:pt idx="1351">
                  <c:v>58.389759060000003</c:v>
                </c:pt>
                <c:pt idx="1352">
                  <c:v>57.943828580000002</c:v>
                </c:pt>
                <c:pt idx="1353">
                  <c:v>57.780517580000001</c:v>
                </c:pt>
                <c:pt idx="1354">
                  <c:v>57.581684109999998</c:v>
                </c:pt>
                <c:pt idx="1355">
                  <c:v>57.581684109999998</c:v>
                </c:pt>
                <c:pt idx="1356">
                  <c:v>57.628547670000003</c:v>
                </c:pt>
                <c:pt idx="1357">
                  <c:v>57.523460389999997</c:v>
                </c:pt>
                <c:pt idx="1358">
                  <c:v>57.523460389999997</c:v>
                </c:pt>
                <c:pt idx="1359">
                  <c:v>57.769153590000002</c:v>
                </c:pt>
                <c:pt idx="1360">
                  <c:v>57.691040039999997</c:v>
                </c:pt>
                <c:pt idx="1361">
                  <c:v>58.085838320000001</c:v>
                </c:pt>
                <c:pt idx="1362">
                  <c:v>58.506206509999998</c:v>
                </c:pt>
                <c:pt idx="1363">
                  <c:v>58.506206509999998</c:v>
                </c:pt>
                <c:pt idx="1364">
                  <c:v>58.842784880000004</c:v>
                </c:pt>
                <c:pt idx="1365">
                  <c:v>58.780303959999998</c:v>
                </c:pt>
                <c:pt idx="1366">
                  <c:v>58.780303959999998</c:v>
                </c:pt>
                <c:pt idx="1367">
                  <c:v>58.063121799999998</c:v>
                </c:pt>
                <c:pt idx="1368">
                  <c:v>57.975074769999999</c:v>
                </c:pt>
                <c:pt idx="1369">
                  <c:v>57.948097230000002</c:v>
                </c:pt>
                <c:pt idx="1370">
                  <c:v>58.056022640000002</c:v>
                </c:pt>
                <c:pt idx="1371">
                  <c:v>58.10573196</c:v>
                </c:pt>
                <c:pt idx="1372">
                  <c:v>58.357097629999998</c:v>
                </c:pt>
                <c:pt idx="1373">
                  <c:v>58.357097629999998</c:v>
                </c:pt>
                <c:pt idx="1374">
                  <c:v>57.92963409</c:v>
                </c:pt>
                <c:pt idx="1375">
                  <c:v>58.222179410000003</c:v>
                </c:pt>
                <c:pt idx="1376">
                  <c:v>58.222179410000003</c:v>
                </c:pt>
                <c:pt idx="1377">
                  <c:v>58.457927699999999</c:v>
                </c:pt>
                <c:pt idx="1378">
                  <c:v>58.766101839999997</c:v>
                </c:pt>
                <c:pt idx="1379">
                  <c:v>58.918067929999999</c:v>
                </c:pt>
                <c:pt idx="1380">
                  <c:v>59.427906040000003</c:v>
                </c:pt>
                <c:pt idx="1381">
                  <c:v>59.852516170000001</c:v>
                </c:pt>
                <c:pt idx="1382">
                  <c:v>59.852516170000001</c:v>
                </c:pt>
                <c:pt idx="1383">
                  <c:v>59.883769989999998</c:v>
                </c:pt>
                <c:pt idx="1384">
                  <c:v>60.31833649</c:v>
                </c:pt>
                <c:pt idx="1385">
                  <c:v>60.31833649</c:v>
                </c:pt>
                <c:pt idx="1386">
                  <c:v>60.277141569999998</c:v>
                </c:pt>
                <c:pt idx="1387">
                  <c:v>59.832633970000003</c:v>
                </c:pt>
                <c:pt idx="1388">
                  <c:v>59.832633970000003</c:v>
                </c:pt>
                <c:pt idx="1389">
                  <c:v>59.826957700000001</c:v>
                </c:pt>
                <c:pt idx="1390">
                  <c:v>60.101043699999998</c:v>
                </c:pt>
                <c:pt idx="1391">
                  <c:v>60.456085209999998</c:v>
                </c:pt>
                <c:pt idx="1392">
                  <c:v>60.456085209999998</c:v>
                </c:pt>
                <c:pt idx="1393">
                  <c:v>60.326850890000003</c:v>
                </c:pt>
                <c:pt idx="1394">
                  <c:v>60.350994110000002</c:v>
                </c:pt>
                <c:pt idx="1395">
                  <c:v>60.149330140000004</c:v>
                </c:pt>
                <c:pt idx="1396">
                  <c:v>59.934894559999996</c:v>
                </c:pt>
                <c:pt idx="1397">
                  <c:v>59.703407290000001</c:v>
                </c:pt>
                <c:pt idx="1398">
                  <c:v>59.703407290000001</c:v>
                </c:pt>
                <c:pt idx="1399">
                  <c:v>59.763053890000002</c:v>
                </c:pt>
                <c:pt idx="1400">
                  <c:v>59.754528049999998</c:v>
                </c:pt>
                <c:pt idx="1401">
                  <c:v>59.754528049999998</c:v>
                </c:pt>
                <c:pt idx="1402">
                  <c:v>59.488964080000002</c:v>
                </c:pt>
                <c:pt idx="1403">
                  <c:v>59.383869169999997</c:v>
                </c:pt>
                <c:pt idx="1404">
                  <c:v>59.473339080000002</c:v>
                </c:pt>
                <c:pt idx="1405">
                  <c:v>59.733234410000001</c:v>
                </c:pt>
                <c:pt idx="1406">
                  <c:v>59.321388239999997</c:v>
                </c:pt>
                <c:pt idx="1407">
                  <c:v>59.321388239999997</c:v>
                </c:pt>
                <c:pt idx="1408">
                  <c:v>58.82291412</c:v>
                </c:pt>
                <c:pt idx="1409">
                  <c:v>58.26762772</c:v>
                </c:pt>
                <c:pt idx="1410">
                  <c:v>57.936744689999998</c:v>
                </c:pt>
                <c:pt idx="1411">
                  <c:v>57.936744689999998</c:v>
                </c:pt>
                <c:pt idx="1412">
                  <c:v>57.675426479999999</c:v>
                </c:pt>
                <c:pt idx="1413">
                  <c:v>57.675426479999999</c:v>
                </c:pt>
                <c:pt idx="1414">
                  <c:v>57.303344729999999</c:v>
                </c:pt>
                <c:pt idx="1415">
                  <c:v>57.546192169999998</c:v>
                </c:pt>
                <c:pt idx="1416">
                  <c:v>57.546192169999998</c:v>
                </c:pt>
                <c:pt idx="1417">
                  <c:v>57.79755402</c:v>
                </c:pt>
                <c:pt idx="1418">
                  <c:v>57.74500656</c:v>
                </c:pt>
                <c:pt idx="1419">
                  <c:v>57.74500656</c:v>
                </c:pt>
                <c:pt idx="1420">
                  <c:v>58.139812470000003</c:v>
                </c:pt>
                <c:pt idx="1421">
                  <c:v>58.757587430000001</c:v>
                </c:pt>
                <c:pt idx="1422">
                  <c:v>58.834270480000001</c:v>
                </c:pt>
                <c:pt idx="1423">
                  <c:v>58.834270480000001</c:v>
                </c:pt>
                <c:pt idx="1424">
                  <c:v>58.466449740000002</c:v>
                </c:pt>
                <c:pt idx="1425">
                  <c:v>58.680900569999999</c:v>
                </c:pt>
                <c:pt idx="1426">
                  <c:v>58.447990419999996</c:v>
                </c:pt>
                <c:pt idx="1427">
                  <c:v>58.447990419999996</c:v>
                </c:pt>
                <c:pt idx="1428">
                  <c:v>58.632617949999997</c:v>
                </c:pt>
                <c:pt idx="1429">
                  <c:v>58.599952700000003</c:v>
                </c:pt>
                <c:pt idx="1430">
                  <c:v>58.788837430000001</c:v>
                </c:pt>
                <c:pt idx="1431">
                  <c:v>58.979133609999998</c:v>
                </c:pt>
                <c:pt idx="1432">
                  <c:v>58.979133609999998</c:v>
                </c:pt>
                <c:pt idx="1433">
                  <c:v>59.281623840000002</c:v>
                </c:pt>
                <c:pt idx="1434">
                  <c:v>58.21508789</c:v>
                </c:pt>
                <c:pt idx="1435">
                  <c:v>56.512317660000001</c:v>
                </c:pt>
                <c:pt idx="1436">
                  <c:v>56.512317660000001</c:v>
                </c:pt>
                <c:pt idx="1437">
                  <c:v>53.372352599999999</c:v>
                </c:pt>
                <c:pt idx="1438">
                  <c:v>52.229125979999999</c:v>
                </c:pt>
                <c:pt idx="1439">
                  <c:v>52.229125979999999</c:v>
                </c:pt>
                <c:pt idx="1440">
                  <c:v>50.948143010000003</c:v>
                </c:pt>
                <c:pt idx="1441">
                  <c:v>49.542190550000001</c:v>
                </c:pt>
                <c:pt idx="1442">
                  <c:v>49.542190550000001</c:v>
                </c:pt>
                <c:pt idx="1443">
                  <c:v>48.467132569999997</c:v>
                </c:pt>
                <c:pt idx="1444">
                  <c:v>47.660476680000002</c:v>
                </c:pt>
                <c:pt idx="1445">
                  <c:v>46.230373380000003</c:v>
                </c:pt>
                <c:pt idx="1446">
                  <c:v>44.226528170000002</c:v>
                </c:pt>
                <c:pt idx="1447">
                  <c:v>42.854663850000001</c:v>
                </c:pt>
                <c:pt idx="1448">
                  <c:v>42.854663850000001</c:v>
                </c:pt>
                <c:pt idx="1449">
                  <c:v>40.720169069999997</c:v>
                </c:pt>
                <c:pt idx="1450">
                  <c:v>38.117023469999999</c:v>
                </c:pt>
                <c:pt idx="1451">
                  <c:v>38.117023469999999</c:v>
                </c:pt>
                <c:pt idx="1452">
                  <c:v>36.31626129</c:v>
                </c:pt>
                <c:pt idx="1453">
                  <c:v>35.185813899999999</c:v>
                </c:pt>
                <c:pt idx="1454">
                  <c:v>33.769916530000003</c:v>
                </c:pt>
                <c:pt idx="1455">
                  <c:v>32.196380619999999</c:v>
                </c:pt>
                <c:pt idx="1456">
                  <c:v>31.21505737</c:v>
                </c:pt>
                <c:pt idx="1457">
                  <c:v>31.21505737</c:v>
                </c:pt>
                <c:pt idx="1458">
                  <c:v>30.546161649999998</c:v>
                </c:pt>
                <c:pt idx="1459">
                  <c:v>30.118694309999999</c:v>
                </c:pt>
                <c:pt idx="1460">
                  <c:v>30.118694309999999</c:v>
                </c:pt>
                <c:pt idx="1461">
                  <c:v>29.556320190000001</c:v>
                </c:pt>
                <c:pt idx="1462">
                  <c:v>27.673191070000001</c:v>
                </c:pt>
                <c:pt idx="1463">
                  <c:v>27.673191070000001</c:v>
                </c:pt>
                <c:pt idx="1464">
                  <c:v>27.068197250000001</c:v>
                </c:pt>
                <c:pt idx="1465">
                  <c:v>26.177753450000001</c:v>
                </c:pt>
                <c:pt idx="1466">
                  <c:v>25.581295010000002</c:v>
                </c:pt>
                <c:pt idx="1467">
                  <c:v>25.581295010000002</c:v>
                </c:pt>
                <c:pt idx="1468">
                  <c:v>25.220577240000001</c:v>
                </c:pt>
                <c:pt idx="1469">
                  <c:v>24.74056053</c:v>
                </c:pt>
                <c:pt idx="1470">
                  <c:v>24.74056053</c:v>
                </c:pt>
                <c:pt idx="1471">
                  <c:v>23.67259026</c:v>
                </c:pt>
                <c:pt idx="1472">
                  <c:v>23.67259026</c:v>
                </c:pt>
                <c:pt idx="1473">
                  <c:v>23.32323074</c:v>
                </c:pt>
                <c:pt idx="1474">
                  <c:v>22.986660000000001</c:v>
                </c:pt>
                <c:pt idx="1475">
                  <c:v>22.153030399999999</c:v>
                </c:pt>
                <c:pt idx="1476">
                  <c:v>22.153030399999999</c:v>
                </c:pt>
                <c:pt idx="1477">
                  <c:v>21.383300779999999</c:v>
                </c:pt>
                <c:pt idx="1478">
                  <c:v>20.681741710000001</c:v>
                </c:pt>
                <c:pt idx="1479">
                  <c:v>20.360790250000001</c:v>
                </c:pt>
                <c:pt idx="1480">
                  <c:v>20.095226289999999</c:v>
                </c:pt>
                <c:pt idx="1481">
                  <c:v>19.934745790000001</c:v>
                </c:pt>
                <c:pt idx="1482">
                  <c:v>19.934745790000001</c:v>
                </c:pt>
                <c:pt idx="1483">
                  <c:v>19.870845790000001</c:v>
                </c:pt>
                <c:pt idx="1484">
                  <c:v>19.770009989999998</c:v>
                </c:pt>
                <c:pt idx="1485">
                  <c:v>19.045726779999999</c:v>
                </c:pt>
                <c:pt idx="1486">
                  <c:v>19.045726779999999</c:v>
                </c:pt>
                <c:pt idx="1487">
                  <c:v>18.490448000000001</c:v>
                </c:pt>
                <c:pt idx="1488">
                  <c:v>18.23197746</c:v>
                </c:pt>
                <c:pt idx="1489">
                  <c:v>17.74060059</c:v>
                </c:pt>
                <c:pt idx="1490">
                  <c:v>17.42674637</c:v>
                </c:pt>
                <c:pt idx="1491">
                  <c:v>17.189586640000002</c:v>
                </c:pt>
                <c:pt idx="1492">
                  <c:v>17.189586640000002</c:v>
                </c:pt>
                <c:pt idx="1493">
                  <c:v>16.7820015</c:v>
                </c:pt>
                <c:pt idx="1494">
                  <c:v>16.411336899999998</c:v>
                </c:pt>
                <c:pt idx="1495">
                  <c:v>16.411336899999998</c:v>
                </c:pt>
                <c:pt idx="1496">
                  <c:v>16.458202360000001</c:v>
                </c:pt>
                <c:pt idx="1497">
                  <c:v>15.67285347</c:v>
                </c:pt>
                <c:pt idx="1498">
                  <c:v>15.67285347</c:v>
                </c:pt>
                <c:pt idx="1499">
                  <c:v>14.532467840000001</c:v>
                </c:pt>
                <c:pt idx="1500">
                  <c:v>13.585229869999999</c:v>
                </c:pt>
                <c:pt idx="1501">
                  <c:v>13.585229869999999</c:v>
                </c:pt>
                <c:pt idx="1502">
                  <c:v>12.637976650000001</c:v>
                </c:pt>
                <c:pt idx="1503">
                  <c:v>11.409538270000001</c:v>
                </c:pt>
                <c:pt idx="1504">
                  <c:v>10.707986829999999</c:v>
                </c:pt>
                <c:pt idx="1505">
                  <c:v>9.7266597699999995</c:v>
                </c:pt>
                <c:pt idx="1506">
                  <c:v>8.74958992</c:v>
                </c:pt>
                <c:pt idx="1507">
                  <c:v>8.74958992</c:v>
                </c:pt>
                <c:pt idx="1508">
                  <c:v>8.0579738600000006</c:v>
                </c:pt>
                <c:pt idx="1509">
                  <c:v>8.0125293699999993</c:v>
                </c:pt>
                <c:pt idx="1510">
                  <c:v>7.7157125500000001</c:v>
                </c:pt>
                <c:pt idx="1511">
                  <c:v>7.7157125500000001</c:v>
                </c:pt>
                <c:pt idx="1512">
                  <c:v>7.4458832700000004</c:v>
                </c:pt>
                <c:pt idx="1513">
                  <c:v>7.4899077399999996</c:v>
                </c:pt>
                <c:pt idx="1514">
                  <c:v>7.6049385100000002</c:v>
                </c:pt>
                <c:pt idx="1515">
                  <c:v>7.65464258</c:v>
                </c:pt>
                <c:pt idx="1516">
                  <c:v>8.0309925100000008</c:v>
                </c:pt>
                <c:pt idx="1517">
                  <c:v>8.0309925100000008</c:v>
                </c:pt>
                <c:pt idx="1518">
                  <c:v>8.0849609400000002</c:v>
                </c:pt>
                <c:pt idx="1519">
                  <c:v>7.9798622100000003</c:v>
                </c:pt>
                <c:pt idx="1520">
                  <c:v>7.9798622100000003</c:v>
                </c:pt>
                <c:pt idx="1521">
                  <c:v>8.2709960900000006</c:v>
                </c:pt>
                <c:pt idx="1522">
                  <c:v>7.9642457999999996</c:v>
                </c:pt>
                <c:pt idx="1523">
                  <c:v>7.5793809899999998</c:v>
                </c:pt>
                <c:pt idx="1524">
                  <c:v>7.3748769799999998</c:v>
                </c:pt>
                <c:pt idx="1525">
                  <c:v>7.4146399499999998</c:v>
                </c:pt>
                <c:pt idx="1526">
                  <c:v>7.4146399499999998</c:v>
                </c:pt>
                <c:pt idx="1527">
                  <c:v>7.5878958699999997</c:v>
                </c:pt>
                <c:pt idx="1528">
                  <c:v>7.6574912099999999</c:v>
                </c:pt>
                <c:pt idx="1529">
                  <c:v>7.8960785900000001</c:v>
                </c:pt>
                <c:pt idx="1530">
                  <c:v>7.8960785900000001</c:v>
                </c:pt>
                <c:pt idx="1531">
                  <c:v>8.3150196100000002</c:v>
                </c:pt>
                <c:pt idx="1532">
                  <c:v>8.6302928899999998</c:v>
                </c:pt>
                <c:pt idx="1533">
                  <c:v>8.6302928899999998</c:v>
                </c:pt>
                <c:pt idx="1534">
                  <c:v>8.1829509700000003</c:v>
                </c:pt>
                <c:pt idx="1535">
                  <c:v>8.1417627299999999</c:v>
                </c:pt>
                <c:pt idx="1536">
                  <c:v>8.1417627299999999</c:v>
                </c:pt>
                <c:pt idx="1537">
                  <c:v>8.1275615699999992</c:v>
                </c:pt>
                <c:pt idx="1538">
                  <c:v>8.4385786100000004</c:v>
                </c:pt>
                <c:pt idx="1539">
                  <c:v>8.9043884299999991</c:v>
                </c:pt>
                <c:pt idx="1540">
                  <c:v>9.15148735</c:v>
                </c:pt>
                <c:pt idx="1541">
                  <c:v>9.0108938199999997</c:v>
                </c:pt>
                <c:pt idx="1542">
                  <c:v>9.0108938199999997</c:v>
                </c:pt>
                <c:pt idx="1543">
                  <c:v>8.5422496799999994</c:v>
                </c:pt>
                <c:pt idx="1544">
                  <c:v>8.4059114499999996</c:v>
                </c:pt>
                <c:pt idx="1545">
                  <c:v>8.1886224700000003</c:v>
                </c:pt>
                <c:pt idx="1546">
                  <c:v>8.1886224700000003</c:v>
                </c:pt>
                <c:pt idx="1547">
                  <c:v>7.9954843499999999</c:v>
                </c:pt>
                <c:pt idx="1548">
                  <c:v>8.2695789299999998</c:v>
                </c:pt>
                <c:pt idx="1549">
                  <c:v>8.2582168599999992</c:v>
                </c:pt>
                <c:pt idx="1550">
                  <c:v>8.3405818899999993</c:v>
                </c:pt>
                <c:pt idx="1551">
                  <c:v>8.1786823300000009</c:v>
                </c:pt>
                <c:pt idx="1552">
                  <c:v>8.1786823300000009</c:v>
                </c:pt>
                <c:pt idx="1553">
                  <c:v>8.0437679299999996</c:v>
                </c:pt>
                <c:pt idx="1554">
                  <c:v>7.5580740000000004</c:v>
                </c:pt>
                <c:pt idx="1555">
                  <c:v>7.29392481</c:v>
                </c:pt>
                <c:pt idx="1556">
                  <c:v>7.29392481</c:v>
                </c:pt>
                <c:pt idx="1557">
                  <c:v>7.8662519499999997</c:v>
                </c:pt>
                <c:pt idx="1558">
                  <c:v>7.9798622100000003</c:v>
                </c:pt>
                <c:pt idx="1559">
                  <c:v>7.8151273699999999</c:v>
                </c:pt>
                <c:pt idx="1560">
                  <c:v>7.7071924200000002</c:v>
                </c:pt>
                <c:pt idx="1561">
                  <c:v>7.6617479299999998</c:v>
                </c:pt>
                <c:pt idx="1562">
                  <c:v>7.6617479299999998</c:v>
                </c:pt>
                <c:pt idx="1563">
                  <c:v>7.9017548599999996</c:v>
                </c:pt>
                <c:pt idx="1564">
                  <c:v>7.8690881700000004</c:v>
                </c:pt>
                <c:pt idx="1565">
                  <c:v>7.8690881700000004</c:v>
                </c:pt>
                <c:pt idx="1566">
                  <c:v>7.9486198400000001</c:v>
                </c:pt>
                <c:pt idx="1567">
                  <c:v>7.7512168900000002</c:v>
                </c:pt>
                <c:pt idx="1568">
                  <c:v>7.2257528300000002</c:v>
                </c:pt>
                <c:pt idx="1569">
                  <c:v>7.25415659</c:v>
                </c:pt>
                <c:pt idx="1570">
                  <c:v>7.2640976899999998</c:v>
                </c:pt>
                <c:pt idx="1571">
                  <c:v>7.2640976899999998</c:v>
                </c:pt>
                <c:pt idx="1572">
                  <c:v>7.2612562199999999</c:v>
                </c:pt>
                <c:pt idx="1573">
                  <c:v>7.4103798899999997</c:v>
                </c:pt>
                <c:pt idx="1574">
                  <c:v>7.4103798899999997</c:v>
                </c:pt>
                <c:pt idx="1575">
                  <c:v>7.1149878500000003</c:v>
                </c:pt>
                <c:pt idx="1576">
                  <c:v>6.6179361300000004</c:v>
                </c:pt>
                <c:pt idx="1577">
                  <c:v>6.6179361300000004</c:v>
                </c:pt>
                <c:pt idx="1578">
                  <c:v>6.6094145800000002</c:v>
                </c:pt>
                <c:pt idx="1579">
                  <c:v>6.6434888799999996</c:v>
                </c:pt>
                <c:pt idx="1580">
                  <c:v>6.7230124499999997</c:v>
                </c:pt>
                <c:pt idx="1581">
                  <c:v>6.7230124499999997</c:v>
                </c:pt>
                <c:pt idx="1582">
                  <c:v>6.9928464899999998</c:v>
                </c:pt>
                <c:pt idx="1583">
                  <c:v>6.9317855799999997</c:v>
                </c:pt>
                <c:pt idx="1584">
                  <c:v>6.8579420999999998</c:v>
                </c:pt>
                <c:pt idx="1585">
                  <c:v>6.832376</c:v>
                </c:pt>
                <c:pt idx="1586">
                  <c:v>6.6108298300000001</c:v>
                </c:pt>
                <c:pt idx="1587">
                  <c:v>6.6108298300000001</c:v>
                </c:pt>
                <c:pt idx="1588">
                  <c:v>6.6548600200000001</c:v>
                </c:pt>
                <c:pt idx="1589">
                  <c:v>6.7315421100000004</c:v>
                </c:pt>
                <c:pt idx="1590">
                  <c:v>6.7315421100000004</c:v>
                </c:pt>
                <c:pt idx="1591">
                  <c:v>6.66195059</c:v>
                </c:pt>
                <c:pt idx="1592">
                  <c:v>6.5682182300000003</c:v>
                </c:pt>
                <c:pt idx="1593">
                  <c:v>6.5682182300000003</c:v>
                </c:pt>
                <c:pt idx="1594">
                  <c:v>6.7670416800000002</c:v>
                </c:pt>
                <c:pt idx="1595">
                  <c:v>6.8096451800000004</c:v>
                </c:pt>
                <c:pt idx="1596">
                  <c:v>6.7954483000000003</c:v>
                </c:pt>
                <c:pt idx="1597">
                  <c:v>6.7954483000000003</c:v>
                </c:pt>
                <c:pt idx="1598">
                  <c:v>6.6917786599999998</c:v>
                </c:pt>
                <c:pt idx="1599">
                  <c:v>6.3239545799999997</c:v>
                </c:pt>
                <c:pt idx="1600">
                  <c:v>6.3239545799999997</c:v>
                </c:pt>
                <c:pt idx="1601">
                  <c:v>6.5426597600000003</c:v>
                </c:pt>
                <c:pt idx="1602">
                  <c:v>6.1052498799999997</c:v>
                </c:pt>
                <c:pt idx="1603">
                  <c:v>6.1052498799999997</c:v>
                </c:pt>
                <c:pt idx="1604">
                  <c:v>6.157794</c:v>
                </c:pt>
                <c:pt idx="1605">
                  <c:v>6.2103390699999999</c:v>
                </c:pt>
                <c:pt idx="1606">
                  <c:v>6.2103390699999999</c:v>
                </c:pt>
                <c:pt idx="1607">
                  <c:v>6.2884464299999996</c:v>
                </c:pt>
                <c:pt idx="1608">
                  <c:v>6.3509326000000001</c:v>
                </c:pt>
                <c:pt idx="1609">
                  <c:v>6.2344818100000001</c:v>
                </c:pt>
                <c:pt idx="1610">
                  <c:v>6.3012280499999997</c:v>
                </c:pt>
                <c:pt idx="1611">
                  <c:v>6.2884469000000003</c:v>
                </c:pt>
                <c:pt idx="1612">
                  <c:v>6.2884469000000003</c:v>
                </c:pt>
                <c:pt idx="1613">
                  <c:v>6.4006414400000002</c:v>
                </c:pt>
                <c:pt idx="1614">
                  <c:v>6.1492781599999997</c:v>
                </c:pt>
                <c:pt idx="1615">
                  <c:v>6.0015792799999996</c:v>
                </c:pt>
                <c:pt idx="1616">
                  <c:v>6.0015792799999996</c:v>
                </c:pt>
                <c:pt idx="1617">
                  <c:v>6.1066694300000002</c:v>
                </c:pt>
                <c:pt idx="1618">
                  <c:v>6.2841901800000004</c:v>
                </c:pt>
                <c:pt idx="1619">
                  <c:v>6.5568609200000001</c:v>
                </c:pt>
                <c:pt idx="1620">
                  <c:v>6.3083329199999998</c:v>
                </c:pt>
                <c:pt idx="1621">
                  <c:v>6.1862015699999997</c:v>
                </c:pt>
                <c:pt idx="1622">
                  <c:v>6.1862015699999997</c:v>
                </c:pt>
                <c:pt idx="1623">
                  <c:v>6.1279716500000001</c:v>
                </c:pt>
                <c:pt idx="1624">
                  <c:v>6.0882077199999998</c:v>
                </c:pt>
                <c:pt idx="1625">
                  <c:v>6.0882077199999998</c:v>
                </c:pt>
                <c:pt idx="1626">
                  <c:v>6.0527043300000001</c:v>
                </c:pt>
                <c:pt idx="1627">
                  <c:v>6.1606340399999997</c:v>
                </c:pt>
                <c:pt idx="1628">
                  <c:v>6.1606340399999997</c:v>
                </c:pt>
                <c:pt idx="1629">
                  <c:v>6.19613791</c:v>
                </c:pt>
                <c:pt idx="1630">
                  <c:v>6.2600488700000003</c:v>
                </c:pt>
                <c:pt idx="1631">
                  <c:v>6.2600488700000003</c:v>
                </c:pt>
                <c:pt idx="1632">
                  <c:v>6.2557878499999999</c:v>
                </c:pt>
                <c:pt idx="1633">
                  <c:v>6.0697460200000002</c:v>
                </c:pt>
                <c:pt idx="1634">
                  <c:v>6.0583891899999998</c:v>
                </c:pt>
                <c:pt idx="1635">
                  <c:v>6.0583891899999998</c:v>
                </c:pt>
                <c:pt idx="1636">
                  <c:v>6.2472672500000002</c:v>
                </c:pt>
                <c:pt idx="1637">
                  <c:v>6.1308116899999998</c:v>
                </c:pt>
                <c:pt idx="1638">
                  <c:v>5.9490346900000004</c:v>
                </c:pt>
                <c:pt idx="1639">
                  <c:v>5.9263124500000002</c:v>
                </c:pt>
                <c:pt idx="1640">
                  <c:v>5.9021697</c:v>
                </c:pt>
                <c:pt idx="1641">
                  <c:v>5.9021697</c:v>
                </c:pt>
                <c:pt idx="1642">
                  <c:v>6.0725855800000001</c:v>
                </c:pt>
                <c:pt idx="1643">
                  <c:v>5.9958987199999996</c:v>
                </c:pt>
                <c:pt idx="1644">
                  <c:v>5.9518747300000001</c:v>
                </c:pt>
                <c:pt idx="1645">
                  <c:v>5.8453640900000003</c:v>
                </c:pt>
                <c:pt idx="1646">
                  <c:v>5.6834688199999999</c:v>
                </c:pt>
                <c:pt idx="1647">
                  <c:v>5.6834688199999999</c:v>
                </c:pt>
                <c:pt idx="1648">
                  <c:v>5.7786178599999998</c:v>
                </c:pt>
                <c:pt idx="1649">
                  <c:v>5.7984991099999998</c:v>
                </c:pt>
                <c:pt idx="1650">
                  <c:v>5.87092686</c:v>
                </c:pt>
                <c:pt idx="1651">
                  <c:v>5.87092686</c:v>
                </c:pt>
                <c:pt idx="1652">
                  <c:v>5.9035897300000002</c:v>
                </c:pt>
                <c:pt idx="1653">
                  <c:v>5.8567252200000004</c:v>
                </c:pt>
                <c:pt idx="1654">
                  <c:v>5.8098611800000004</c:v>
                </c:pt>
                <c:pt idx="1655">
                  <c:v>6.0441832499999997</c:v>
                </c:pt>
                <c:pt idx="1656">
                  <c:v>6.1137695299999999</c:v>
                </c:pt>
                <c:pt idx="1657">
                  <c:v>6.1137695299999999</c:v>
                </c:pt>
                <c:pt idx="1658">
                  <c:v>5.8524656300000002</c:v>
                </c:pt>
                <c:pt idx="1659">
                  <c:v>5.8680863399999996</c:v>
                </c:pt>
                <c:pt idx="1660">
                  <c:v>5.8595662099999997</c:v>
                </c:pt>
                <c:pt idx="1661">
                  <c:v>5.8595662099999997</c:v>
                </c:pt>
                <c:pt idx="1662">
                  <c:v>5.8396844899999998</c:v>
                </c:pt>
                <c:pt idx="1663">
                  <c:v>5.9760165199999999</c:v>
                </c:pt>
                <c:pt idx="1664">
                  <c:v>5.9589753200000004</c:v>
                </c:pt>
                <c:pt idx="1665">
                  <c:v>5.9192113900000001</c:v>
                </c:pt>
                <c:pt idx="1666">
                  <c:v>5.7558960900000002</c:v>
                </c:pt>
                <c:pt idx="1667">
                  <c:v>5.7558960900000002</c:v>
                </c:pt>
                <c:pt idx="1668">
                  <c:v>5.7203926999999997</c:v>
                </c:pt>
                <c:pt idx="1669">
                  <c:v>5.8609857600000002</c:v>
                </c:pt>
                <c:pt idx="1670">
                  <c:v>5.8609857600000002</c:v>
                </c:pt>
                <c:pt idx="1671">
                  <c:v>5.94051361</c:v>
                </c:pt>
                <c:pt idx="1672">
                  <c:v>5.8851289700000002</c:v>
                </c:pt>
                <c:pt idx="1673">
                  <c:v>5.8851289700000002</c:v>
                </c:pt>
                <c:pt idx="1674">
                  <c:v>5.7303333299999997</c:v>
                </c:pt>
                <c:pt idx="1675">
                  <c:v>5.6408648499999998</c:v>
                </c:pt>
                <c:pt idx="1676">
                  <c:v>5.6408648499999998</c:v>
                </c:pt>
                <c:pt idx="1677">
                  <c:v>5.5741186100000002</c:v>
                </c:pt>
                <c:pt idx="1678">
                  <c:v>5.6153025599999999</c:v>
                </c:pt>
                <c:pt idx="1679">
                  <c:v>5.76441669</c:v>
                </c:pt>
                <c:pt idx="1680">
                  <c:v>5.7985000600000003</c:v>
                </c:pt>
                <c:pt idx="1681">
                  <c:v>5.8027601200000003</c:v>
                </c:pt>
                <c:pt idx="1682">
                  <c:v>5.7416944499999998</c:v>
                </c:pt>
                <c:pt idx="1683">
                  <c:v>5.7416944499999998</c:v>
                </c:pt>
                <c:pt idx="1684">
                  <c:v>5.8652462999999999</c:v>
                </c:pt>
                <c:pt idx="1685">
                  <c:v>5.77861738</c:v>
                </c:pt>
                <c:pt idx="1686">
                  <c:v>5.77861738</c:v>
                </c:pt>
                <c:pt idx="1687">
                  <c:v>5.7090311099999997</c:v>
                </c:pt>
                <c:pt idx="1688">
                  <c:v>5.8524651499999996</c:v>
                </c:pt>
                <c:pt idx="1689">
                  <c:v>6.0683259999999999</c:v>
                </c:pt>
                <c:pt idx="1690">
                  <c:v>6.0484433199999996</c:v>
                </c:pt>
                <c:pt idx="1691">
                  <c:v>5.8851289700000002</c:v>
                </c:pt>
                <c:pt idx="1692">
                  <c:v>5.8851289700000002</c:v>
                </c:pt>
                <c:pt idx="1693">
                  <c:v>5.8723473500000001</c:v>
                </c:pt>
                <c:pt idx="1694">
                  <c:v>5.7658376699999998</c:v>
                </c:pt>
                <c:pt idx="1695">
                  <c:v>5.6053609800000004</c:v>
                </c:pt>
                <c:pt idx="1696">
                  <c:v>5.6053609800000004</c:v>
                </c:pt>
                <c:pt idx="1697">
                  <c:v>5.7985048299999997</c:v>
                </c:pt>
                <c:pt idx="1698">
                  <c:v>5.7118720999999999</c:v>
                </c:pt>
                <c:pt idx="1699">
                  <c:v>5.5911560099999997</c:v>
                </c:pt>
                <c:pt idx="1700">
                  <c:v>5.7800378800000001</c:v>
                </c:pt>
                <c:pt idx="1701">
                  <c:v>5.7232327500000002</c:v>
                </c:pt>
                <c:pt idx="1702">
                  <c:v>5.7232327500000002</c:v>
                </c:pt>
                <c:pt idx="1703">
                  <c:v>5.7814583800000001</c:v>
                </c:pt>
                <c:pt idx="1704">
                  <c:v>6.1109337799999999</c:v>
                </c:pt>
                <c:pt idx="1705">
                  <c:v>6.1109337799999999</c:v>
                </c:pt>
                <c:pt idx="1706">
                  <c:v>6.15637875</c:v>
                </c:pt>
                <c:pt idx="1707">
                  <c:v>5.9376730899999997</c:v>
                </c:pt>
                <c:pt idx="1708">
                  <c:v>6.0257215500000001</c:v>
                </c:pt>
                <c:pt idx="1709">
                  <c:v>6.1435975999999997</c:v>
                </c:pt>
                <c:pt idx="1710">
                  <c:v>5.9689207099999999</c:v>
                </c:pt>
                <c:pt idx="1711">
                  <c:v>5.9689207099999999</c:v>
                </c:pt>
                <c:pt idx="1712">
                  <c:v>5.8538856499999996</c:v>
                </c:pt>
                <c:pt idx="1713">
                  <c:v>5.79850054</c:v>
                </c:pt>
                <c:pt idx="1714">
                  <c:v>5.7857184400000001</c:v>
                </c:pt>
                <c:pt idx="1715">
                  <c:v>5.7857184400000001</c:v>
                </c:pt>
                <c:pt idx="1716">
                  <c:v>5.5954203600000003</c:v>
                </c:pt>
                <c:pt idx="1717">
                  <c:v>5.5954203600000003</c:v>
                </c:pt>
                <c:pt idx="1718">
                  <c:v>5.56701756</c:v>
                </c:pt>
                <c:pt idx="1719">
                  <c:v>5.7061910600000001</c:v>
                </c:pt>
                <c:pt idx="1720">
                  <c:v>5.7402744300000004</c:v>
                </c:pt>
                <c:pt idx="1721">
                  <c:v>5.7402744300000004</c:v>
                </c:pt>
                <c:pt idx="1722">
                  <c:v>5.7530551000000001</c:v>
                </c:pt>
                <c:pt idx="1723">
                  <c:v>5.8041806200000003</c:v>
                </c:pt>
                <c:pt idx="1724">
                  <c:v>5.8425283400000003</c:v>
                </c:pt>
                <c:pt idx="1725">
                  <c:v>5.77436638</c:v>
                </c:pt>
                <c:pt idx="1726">
                  <c:v>5.8538894700000004</c:v>
                </c:pt>
                <c:pt idx="1727">
                  <c:v>5.8538894700000004</c:v>
                </c:pt>
                <c:pt idx="1728">
                  <c:v>5.8269019100000001</c:v>
                </c:pt>
                <c:pt idx="1729">
                  <c:v>5.7913990000000002</c:v>
                </c:pt>
                <c:pt idx="1730">
                  <c:v>5.8510446500000004</c:v>
                </c:pt>
                <c:pt idx="1731">
                  <c:v>5.8510446500000004</c:v>
                </c:pt>
                <c:pt idx="1732">
                  <c:v>5.7800378800000001</c:v>
                </c:pt>
                <c:pt idx="1733">
                  <c:v>6.0257263200000004</c:v>
                </c:pt>
                <c:pt idx="1734">
                  <c:v>5.8382677999999997</c:v>
                </c:pt>
                <c:pt idx="1735">
                  <c:v>5.6806287800000002</c:v>
                </c:pt>
                <c:pt idx="1736">
                  <c:v>5.8581457099999996</c:v>
                </c:pt>
                <c:pt idx="1737">
                  <c:v>5.8581457099999996</c:v>
                </c:pt>
                <c:pt idx="1738">
                  <c:v>6.07826662</c:v>
                </c:pt>
                <c:pt idx="1739">
                  <c:v>5.8723463999999996</c:v>
                </c:pt>
                <c:pt idx="1740">
                  <c:v>5.6067819600000002</c:v>
                </c:pt>
                <c:pt idx="1741">
                  <c:v>5.6067819600000002</c:v>
                </c:pt>
                <c:pt idx="1742">
                  <c:v>5.9192156799999998</c:v>
                </c:pt>
                <c:pt idx="1743">
                  <c:v>6.0399274800000002</c:v>
                </c:pt>
                <c:pt idx="1744">
                  <c:v>5.77861738</c:v>
                </c:pt>
                <c:pt idx="1745">
                  <c:v>5.5982608799999998</c:v>
                </c:pt>
                <c:pt idx="1746">
                  <c:v>5.6806287800000002</c:v>
                </c:pt>
                <c:pt idx="1747">
                  <c:v>5.6806287800000002</c:v>
                </c:pt>
                <c:pt idx="1748">
                  <c:v>5.9121108099999997</c:v>
                </c:pt>
                <c:pt idx="1749">
                  <c:v>6.1833610500000002</c:v>
                </c:pt>
                <c:pt idx="1750">
                  <c:v>6.1833610500000002</c:v>
                </c:pt>
                <c:pt idx="1751">
                  <c:v>6.2060833000000004</c:v>
                </c:pt>
                <c:pt idx="1752">
                  <c:v>5.9888029100000004</c:v>
                </c:pt>
                <c:pt idx="1753">
                  <c:v>5.9888029100000004</c:v>
                </c:pt>
                <c:pt idx="1754">
                  <c:v>5.8538894700000004</c:v>
                </c:pt>
                <c:pt idx="1755">
                  <c:v>6.0498633399999999</c:v>
                </c:pt>
                <c:pt idx="1756">
                  <c:v>6.0498633399999999</c:v>
                </c:pt>
                <c:pt idx="1757">
                  <c:v>6.15780306</c:v>
                </c:pt>
                <c:pt idx="1758">
                  <c:v>6.1137781100000002</c:v>
                </c:pt>
                <c:pt idx="1759">
                  <c:v>5.8510446500000004</c:v>
                </c:pt>
                <c:pt idx="1760">
                  <c:v>5.8510446500000004</c:v>
                </c:pt>
                <c:pt idx="1761">
                  <c:v>5.6053609800000004</c:v>
                </c:pt>
                <c:pt idx="1762">
                  <c:v>5.7857189199999999</c:v>
                </c:pt>
                <c:pt idx="1763">
                  <c:v>5.7857189199999999</c:v>
                </c:pt>
                <c:pt idx="1764">
                  <c:v>5.7828826900000001</c:v>
                </c:pt>
                <c:pt idx="1765">
                  <c:v>5.7587409000000003</c:v>
                </c:pt>
                <c:pt idx="1766">
                  <c:v>5.7587409000000003</c:v>
                </c:pt>
                <c:pt idx="1767">
                  <c:v>5.7800431300000001</c:v>
                </c:pt>
                <c:pt idx="1768">
                  <c:v>5.9135394100000003</c:v>
                </c:pt>
                <c:pt idx="1769">
                  <c:v>5.9135394100000003</c:v>
                </c:pt>
                <c:pt idx="1770">
                  <c:v>5.9234809899999998</c:v>
                </c:pt>
                <c:pt idx="1771">
                  <c:v>6.0314111700000002</c:v>
                </c:pt>
                <c:pt idx="1772">
                  <c:v>6.0314111700000002</c:v>
                </c:pt>
                <c:pt idx="1773">
                  <c:v>5.8411045100000001</c:v>
                </c:pt>
                <c:pt idx="1774">
                  <c:v>5.8254828500000002</c:v>
                </c:pt>
                <c:pt idx="1775">
                  <c:v>5.9405183800000003</c:v>
                </c:pt>
                <c:pt idx="1776">
                  <c:v>5.9405183800000003</c:v>
                </c:pt>
                <c:pt idx="1777">
                  <c:v>5.9035940199999999</c:v>
                </c:pt>
                <c:pt idx="1778">
                  <c:v>5.7999243700000003</c:v>
                </c:pt>
                <c:pt idx="1779">
                  <c:v>5.8666753800000002</c:v>
                </c:pt>
                <c:pt idx="1780">
                  <c:v>5.9504671099999999</c:v>
                </c:pt>
                <c:pt idx="1781">
                  <c:v>5.9078588500000002</c:v>
                </c:pt>
                <c:pt idx="1782">
                  <c:v>5.9078588500000002</c:v>
                </c:pt>
                <c:pt idx="1783">
                  <c:v>5.7189726800000003</c:v>
                </c:pt>
                <c:pt idx="1784">
                  <c:v>5.7559003799999999</c:v>
                </c:pt>
                <c:pt idx="1785">
                  <c:v>5.7559003799999999</c:v>
                </c:pt>
                <c:pt idx="1786">
                  <c:v>6.0470366499999999</c:v>
                </c:pt>
                <c:pt idx="1787">
                  <c:v>5.9149599100000003</c:v>
                </c:pt>
                <c:pt idx="1788">
                  <c:v>6.0867915200000002</c:v>
                </c:pt>
                <c:pt idx="1789">
                  <c:v>6.0186209699999997</c:v>
                </c:pt>
                <c:pt idx="1790">
                  <c:v>5.7502155300000002</c:v>
                </c:pt>
                <c:pt idx="1791">
                  <c:v>5.6096219999999999</c:v>
                </c:pt>
                <c:pt idx="1792">
                  <c:v>5.6096219999999999</c:v>
                </c:pt>
                <c:pt idx="1793">
                  <c:v>5.7388586999999998</c:v>
                </c:pt>
                <c:pt idx="1794">
                  <c:v>6.0626583099999998</c:v>
                </c:pt>
                <c:pt idx="1795">
                  <c:v>5.6025304800000004</c:v>
                </c:pt>
                <c:pt idx="1796">
                  <c:v>5.6025304800000004</c:v>
                </c:pt>
                <c:pt idx="1797">
                  <c:v>5.69767475</c:v>
                </c:pt>
                <c:pt idx="1798">
                  <c:v>5.69767475</c:v>
                </c:pt>
                <c:pt idx="1799">
                  <c:v>5.7502241100000004</c:v>
                </c:pt>
                <c:pt idx="1800">
                  <c:v>5.8794565199999997</c:v>
                </c:pt>
                <c:pt idx="1801">
                  <c:v>5.6522307400000003</c:v>
                </c:pt>
                <c:pt idx="1802">
                  <c:v>5.6522307400000003</c:v>
                </c:pt>
                <c:pt idx="1803">
                  <c:v>5.6167268799999999</c:v>
                </c:pt>
                <c:pt idx="1804">
                  <c:v>5.8283319499999999</c:v>
                </c:pt>
                <c:pt idx="1805">
                  <c:v>5.7757825900000004</c:v>
                </c:pt>
                <c:pt idx="1806">
                  <c:v>5.8382682800000003</c:v>
                </c:pt>
                <c:pt idx="1807">
                  <c:v>5.87377167</c:v>
                </c:pt>
                <c:pt idx="1808">
                  <c:v>5.87377167</c:v>
                </c:pt>
                <c:pt idx="1809">
                  <c:v>5.9078545599999996</c:v>
                </c:pt>
                <c:pt idx="1810">
                  <c:v>6.0101041799999999</c:v>
                </c:pt>
                <c:pt idx="1811">
                  <c:v>6.0101041799999999</c:v>
                </c:pt>
                <c:pt idx="1812">
                  <c:v>6.0200452799999997</c:v>
                </c:pt>
                <c:pt idx="1813">
                  <c:v>5.9291610700000001</c:v>
                </c:pt>
                <c:pt idx="1814">
                  <c:v>5.8510537100000004</c:v>
                </c:pt>
                <c:pt idx="1815">
                  <c:v>6.11661959</c:v>
                </c:pt>
                <c:pt idx="1816">
                  <c:v>6.0669145599999998</c:v>
                </c:pt>
                <c:pt idx="1817">
                  <c:v>5.83968782</c:v>
                </c:pt>
                <c:pt idx="1818">
                  <c:v>5.83968782</c:v>
                </c:pt>
                <c:pt idx="1819">
                  <c:v>5.8950734100000002</c:v>
                </c:pt>
                <c:pt idx="1820">
                  <c:v>5.7289175999999999</c:v>
                </c:pt>
                <c:pt idx="1821">
                  <c:v>5.7289175999999999</c:v>
                </c:pt>
                <c:pt idx="1822">
                  <c:v>5.8467893599999998</c:v>
                </c:pt>
                <c:pt idx="1823">
                  <c:v>5.8709316300000003</c:v>
                </c:pt>
                <c:pt idx="1824">
                  <c:v>5.8709316300000003</c:v>
                </c:pt>
                <c:pt idx="1825">
                  <c:v>5.9959030200000001</c:v>
                </c:pt>
                <c:pt idx="1826">
                  <c:v>5.8112859700000001</c:v>
                </c:pt>
                <c:pt idx="1827">
                  <c:v>5.8680906300000002</c:v>
                </c:pt>
                <c:pt idx="1828">
                  <c:v>5.8680906300000002</c:v>
                </c:pt>
                <c:pt idx="1829">
                  <c:v>6.0072603200000003</c:v>
                </c:pt>
                <c:pt idx="1830">
                  <c:v>6.2174444199999996</c:v>
                </c:pt>
                <c:pt idx="1831">
                  <c:v>6.2174444199999996</c:v>
                </c:pt>
                <c:pt idx="1832">
                  <c:v>5.5400309600000002</c:v>
                </c:pt>
                <c:pt idx="1833">
                  <c:v>5.7076110800000004</c:v>
                </c:pt>
                <c:pt idx="1834">
                  <c:v>5.7076110800000004</c:v>
                </c:pt>
                <c:pt idx="1835">
                  <c:v>5.9916419999999997</c:v>
                </c:pt>
                <c:pt idx="1836">
                  <c:v>5.9731812499999997</c:v>
                </c:pt>
                <c:pt idx="1837">
                  <c:v>5.9731812499999997</c:v>
                </c:pt>
                <c:pt idx="1838">
                  <c:v>5.6238241200000001</c:v>
                </c:pt>
                <c:pt idx="1839">
                  <c:v>5.6763682400000004</c:v>
                </c:pt>
                <c:pt idx="1840">
                  <c:v>5.7700977299999998</c:v>
                </c:pt>
                <c:pt idx="1841">
                  <c:v>5.8922333699999996</c:v>
                </c:pt>
                <c:pt idx="1842">
                  <c:v>5.7502241100000004</c:v>
                </c:pt>
                <c:pt idx="1843">
                  <c:v>5.6067862499999999</c:v>
                </c:pt>
                <c:pt idx="1844">
                  <c:v>5.6067862499999999</c:v>
                </c:pt>
                <c:pt idx="1845">
                  <c:v>5.6848936099999996</c:v>
                </c:pt>
                <c:pt idx="1846">
                  <c:v>5.98170614</c:v>
                </c:pt>
                <c:pt idx="1847">
                  <c:v>5.98170614</c:v>
                </c:pt>
                <c:pt idx="1848">
                  <c:v>5.8141260099999998</c:v>
                </c:pt>
                <c:pt idx="1849">
                  <c:v>5.4548273099999998</c:v>
                </c:pt>
                <c:pt idx="1850">
                  <c:v>5.8553094899999998</c:v>
                </c:pt>
                <c:pt idx="1851">
                  <c:v>5.7985000600000003</c:v>
                </c:pt>
                <c:pt idx="1852">
                  <c:v>5.5854792599999996</c:v>
                </c:pt>
                <c:pt idx="1853">
                  <c:v>5.5854792599999996</c:v>
                </c:pt>
                <c:pt idx="1854">
                  <c:v>5.8538942299999999</c:v>
                </c:pt>
                <c:pt idx="1855">
                  <c:v>5.7345986399999997</c:v>
                </c:pt>
                <c:pt idx="1856">
                  <c:v>5.8354320499999996</c:v>
                </c:pt>
                <c:pt idx="1857">
                  <c:v>5.8354320499999996</c:v>
                </c:pt>
                <c:pt idx="1858">
                  <c:v>6.1819410299999999</c:v>
                </c:pt>
                <c:pt idx="1859">
                  <c:v>5.9916424800000003</c:v>
                </c:pt>
                <c:pt idx="1860">
                  <c:v>5.9916424800000003</c:v>
                </c:pt>
                <c:pt idx="1861">
                  <c:v>5.7345943500000001</c:v>
                </c:pt>
                <c:pt idx="1862">
                  <c:v>5.7786183400000004</c:v>
                </c:pt>
                <c:pt idx="1863">
                  <c:v>5.7786183400000004</c:v>
                </c:pt>
                <c:pt idx="1864">
                  <c:v>6.1308164600000001</c:v>
                </c:pt>
                <c:pt idx="1865">
                  <c:v>6.3083410300000002</c:v>
                </c:pt>
                <c:pt idx="1866">
                  <c:v>6.3197030999999999</c:v>
                </c:pt>
                <c:pt idx="1867">
                  <c:v>6.2628931999999997</c:v>
                </c:pt>
                <c:pt idx="1868">
                  <c:v>6.3012361500000003</c:v>
                </c:pt>
                <c:pt idx="1869">
                  <c:v>6.3012361500000003</c:v>
                </c:pt>
                <c:pt idx="1870">
                  <c:v>6.5100049999999996</c:v>
                </c:pt>
                <c:pt idx="1871">
                  <c:v>6.31260157</c:v>
                </c:pt>
                <c:pt idx="1872">
                  <c:v>6.2401666599999999</c:v>
                </c:pt>
                <c:pt idx="1873">
                  <c:v>6.2401666599999999</c:v>
                </c:pt>
                <c:pt idx="1874">
                  <c:v>6.2898759799999997</c:v>
                </c:pt>
                <c:pt idx="1875">
                  <c:v>5.9802808799999996</c:v>
                </c:pt>
                <c:pt idx="1876">
                  <c:v>5.9731855400000002</c:v>
                </c:pt>
                <c:pt idx="1877">
                  <c:v>6.0924768399999998</c:v>
                </c:pt>
                <c:pt idx="1878">
                  <c:v>6.0924768399999998</c:v>
                </c:pt>
                <c:pt idx="1879">
                  <c:v>4.6581139599999997</c:v>
                </c:pt>
                <c:pt idx="1880">
                  <c:v>7.5694351199999996</c:v>
                </c:pt>
                <c:pt idx="1881">
                  <c:v>16.431217190000002</c:v>
                </c:pt>
                <c:pt idx="1882">
                  <c:v>16.431217190000002</c:v>
                </c:pt>
                <c:pt idx="1883">
                  <c:v>29.466838840000001</c:v>
                </c:pt>
                <c:pt idx="1884">
                  <c:v>45.084312439999998</c:v>
                </c:pt>
                <c:pt idx="1885">
                  <c:v>51.379871369999996</c:v>
                </c:pt>
                <c:pt idx="1886">
                  <c:v>55.504005429999999</c:v>
                </c:pt>
                <c:pt idx="1887">
                  <c:v>55.504005429999999</c:v>
                </c:pt>
                <c:pt idx="1888">
                  <c:v>58.455089569999998</c:v>
                </c:pt>
                <c:pt idx="1889">
                  <c:v>60.575386049999999</c:v>
                </c:pt>
                <c:pt idx="1890">
                  <c:v>60.575386049999999</c:v>
                </c:pt>
                <c:pt idx="1891">
                  <c:v>61.755542759999997</c:v>
                </c:pt>
                <c:pt idx="1892">
                  <c:v>61.755542759999997</c:v>
                </c:pt>
              </c:numCache>
            </c:numRef>
          </c:yVal>
          <c:smooth val="0"/>
        </c:ser>
        <c:dLbls>
          <c:showLegendKey val="0"/>
          <c:showVal val="0"/>
          <c:showCatName val="0"/>
          <c:showSerName val="0"/>
          <c:showPercent val="0"/>
          <c:showBubbleSize val="0"/>
        </c:dLbls>
        <c:axId val="648407456"/>
        <c:axId val="648409808"/>
      </c:scatterChart>
      <c:valAx>
        <c:axId val="648409024"/>
        <c:scaling>
          <c:orientation val="minMax"/>
          <c:max val="200"/>
        </c:scaling>
        <c:delete val="0"/>
        <c:axPos val="b"/>
        <c:title>
          <c:tx>
            <c:rich>
              <a:bodyPr/>
              <a:lstStyle/>
              <a:p>
                <a:pPr>
                  <a:defRPr sz="950" b="1" i="0" u="none" strike="noStrike" baseline="0">
                    <a:solidFill>
                      <a:srgbClr val="000000"/>
                    </a:solidFill>
                    <a:latin typeface="Arial"/>
                    <a:ea typeface="Arial"/>
                    <a:cs typeface="Arial"/>
                  </a:defRPr>
                </a:pPr>
                <a:r>
                  <a:rPr lang="en-GB"/>
                  <a:t>Time (s)</a:t>
                </a:r>
              </a:p>
            </c:rich>
          </c:tx>
          <c:layout>
            <c:manualLayout>
              <c:xMode val="edge"/>
              <c:yMode val="edge"/>
              <c:x val="0.4932781799379527"/>
              <c:y val="0.8949152542372881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648408240"/>
        <c:crosses val="autoZero"/>
        <c:crossBetween val="midCat"/>
      </c:valAx>
      <c:valAx>
        <c:axId val="648408240"/>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en-GB"/>
                  <a:t>Traverse Speed (mm/min), Distance Travelled (mm), Spindle Speed (rpm), Z Axis Position (mm)</a:t>
                </a:r>
              </a:p>
            </c:rich>
          </c:tx>
          <c:layout>
            <c:manualLayout>
              <c:xMode val="edge"/>
              <c:yMode val="edge"/>
              <c:x val="1.1375387797311277E-2"/>
              <c:y val="0.2508474576271186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648409024"/>
        <c:crosses val="autoZero"/>
        <c:crossBetween val="midCat"/>
      </c:valAx>
      <c:valAx>
        <c:axId val="648407456"/>
        <c:scaling>
          <c:orientation val="minMax"/>
        </c:scaling>
        <c:delete val="1"/>
        <c:axPos val="b"/>
        <c:numFmt formatCode="0" sourceLinked="1"/>
        <c:majorTickMark val="out"/>
        <c:minorTickMark val="none"/>
        <c:tickLblPos val="none"/>
        <c:crossAx val="648409808"/>
        <c:crosses val="autoZero"/>
        <c:crossBetween val="midCat"/>
      </c:valAx>
      <c:valAx>
        <c:axId val="648409808"/>
        <c:scaling>
          <c:orientation val="minMax"/>
        </c:scaling>
        <c:delete val="0"/>
        <c:axPos val="r"/>
        <c:title>
          <c:tx>
            <c:rich>
              <a:bodyPr/>
              <a:lstStyle/>
              <a:p>
                <a:pPr>
                  <a:defRPr sz="950" b="1" i="0" u="none" strike="noStrike" baseline="0">
                    <a:solidFill>
                      <a:srgbClr val="000000"/>
                    </a:solidFill>
                    <a:latin typeface="Arial"/>
                    <a:ea typeface="Arial"/>
                    <a:cs typeface="Arial"/>
                  </a:defRPr>
                </a:pPr>
                <a:r>
                  <a:rPr lang="en-GB"/>
                  <a:t>Down and Traverse Force (kN), Torque (Nm)</a:t>
                </a:r>
              </a:p>
            </c:rich>
          </c:tx>
          <c:layout>
            <c:manualLayout>
              <c:xMode val="edge"/>
              <c:yMode val="edge"/>
              <c:x val="0.96483971044467465"/>
              <c:y val="0.26271186440677963"/>
            </c:manualLayout>
          </c:layout>
          <c:overlay val="0"/>
          <c:spPr>
            <a:noFill/>
            <a:ln w="25400">
              <a:noFill/>
            </a:ln>
          </c:spPr>
        </c:title>
        <c:numFmt formatCode="0" sourceLinked="0"/>
        <c:majorTickMark val="cross"/>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648407456"/>
        <c:crosses val="max"/>
        <c:crossBetween val="midCat"/>
      </c:valAx>
      <c:spPr>
        <a:noFill/>
        <a:ln w="12700">
          <a:solidFill>
            <a:srgbClr val="808080"/>
          </a:solidFill>
          <a:prstDash val="solid"/>
        </a:ln>
      </c:spPr>
    </c:plotArea>
    <c:legend>
      <c:legendPos val="b"/>
      <c:layout>
        <c:manualLayout>
          <c:xMode val="edge"/>
          <c:yMode val="edge"/>
          <c:x val="8.3764219234746667E-2"/>
          <c:y val="0.9542372881355935"/>
          <c:w val="0.83040330920372263"/>
          <c:h val="4.0677966101694892E-2"/>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6082-T6 (100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I$2:$I$4000</c:f>
              <c:numCache>
                <c:formatCode>0.00000000</c:formatCode>
                <c:ptCount val="3999"/>
                <c:pt idx="0">
                  <c:v>285.00061034999999</c:v>
                </c:pt>
                <c:pt idx="1">
                  <c:v>285.00061034999999</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2.4414E-4</c:v>
                </c:pt>
                <c:pt idx="417">
                  <c:v>1.2206999999999999E-3</c:v>
                </c:pt>
                <c:pt idx="418">
                  <c:v>1.2206999999999999E-3</c:v>
                </c:pt>
                <c:pt idx="419">
                  <c:v>4.8828099999999996E-3</c:v>
                </c:pt>
                <c:pt idx="420">
                  <c:v>4.8828099999999996E-3</c:v>
                </c:pt>
                <c:pt idx="421">
                  <c:v>7.0800799999999999E-3</c:v>
                </c:pt>
                <c:pt idx="422">
                  <c:v>1.037598E-2</c:v>
                </c:pt>
                <c:pt idx="423">
                  <c:v>1.3793949999999999E-2</c:v>
                </c:pt>
                <c:pt idx="424">
                  <c:v>1.3793949999999999E-2</c:v>
                </c:pt>
                <c:pt idx="425">
                  <c:v>1.7822270000000001E-2</c:v>
                </c:pt>
                <c:pt idx="426">
                  <c:v>2.2583010000000001E-2</c:v>
                </c:pt>
                <c:pt idx="427">
                  <c:v>2.758789E-2</c:v>
                </c:pt>
                <c:pt idx="428">
                  <c:v>3.2836909999999997E-2</c:v>
                </c:pt>
                <c:pt idx="429">
                  <c:v>4.0161130000000003E-2</c:v>
                </c:pt>
                <c:pt idx="430">
                  <c:v>4.0161130000000003E-2</c:v>
                </c:pt>
                <c:pt idx="431">
                  <c:v>4.8583979999999999E-2</c:v>
                </c:pt>
                <c:pt idx="432">
                  <c:v>5.7739260000000001E-2</c:v>
                </c:pt>
                <c:pt idx="433">
                  <c:v>5.7739260000000001E-2</c:v>
                </c:pt>
                <c:pt idx="434">
                  <c:v>6.4697270000000001E-2</c:v>
                </c:pt>
                <c:pt idx="435">
                  <c:v>7.2753910000000005E-2</c:v>
                </c:pt>
                <c:pt idx="436">
                  <c:v>8.1787109999999996E-2</c:v>
                </c:pt>
                <c:pt idx="437">
                  <c:v>9.0942380000000003E-2</c:v>
                </c:pt>
                <c:pt idx="438">
                  <c:v>0.10119628999999999</c:v>
                </c:pt>
                <c:pt idx="439">
                  <c:v>0.11096191</c:v>
                </c:pt>
                <c:pt idx="440">
                  <c:v>0.11096191</c:v>
                </c:pt>
                <c:pt idx="441">
                  <c:v>0.12145996000000001</c:v>
                </c:pt>
                <c:pt idx="442">
                  <c:v>0.13415526999999999</c:v>
                </c:pt>
                <c:pt idx="443">
                  <c:v>0.13415526999999999</c:v>
                </c:pt>
                <c:pt idx="444">
                  <c:v>0.14648438</c:v>
                </c:pt>
                <c:pt idx="445">
                  <c:v>0.14648438</c:v>
                </c:pt>
                <c:pt idx="446">
                  <c:v>0.17895507999999999</c:v>
                </c:pt>
                <c:pt idx="447">
                  <c:v>0.19226074000000001</c:v>
                </c:pt>
                <c:pt idx="448">
                  <c:v>0.19226074000000001</c:v>
                </c:pt>
                <c:pt idx="449">
                  <c:v>0.20703125</c:v>
                </c:pt>
                <c:pt idx="450">
                  <c:v>0.22253418</c:v>
                </c:pt>
                <c:pt idx="451">
                  <c:v>0.23852539</c:v>
                </c:pt>
                <c:pt idx="452">
                  <c:v>0.23852539</c:v>
                </c:pt>
                <c:pt idx="453">
                  <c:v>0.25366211</c:v>
                </c:pt>
                <c:pt idx="454">
                  <c:v>0.27185059</c:v>
                </c:pt>
                <c:pt idx="455">
                  <c:v>0.28820801000000001</c:v>
                </c:pt>
                <c:pt idx="456">
                  <c:v>0.30590820000000002</c:v>
                </c:pt>
                <c:pt idx="457">
                  <c:v>0.32312012000000001</c:v>
                </c:pt>
                <c:pt idx="458">
                  <c:v>0.32312012000000001</c:v>
                </c:pt>
                <c:pt idx="459">
                  <c:v>0.34338379000000002</c:v>
                </c:pt>
                <c:pt idx="460">
                  <c:v>0.36157226999999997</c:v>
                </c:pt>
                <c:pt idx="461">
                  <c:v>0.38293456999999997</c:v>
                </c:pt>
                <c:pt idx="462">
                  <c:v>0.38293456999999997</c:v>
                </c:pt>
                <c:pt idx="463">
                  <c:v>0.40197754000000002</c:v>
                </c:pt>
                <c:pt idx="464">
                  <c:v>0.42480468999999998</c:v>
                </c:pt>
                <c:pt idx="465">
                  <c:v>0.44482421999999999</c:v>
                </c:pt>
                <c:pt idx="466">
                  <c:v>0.46752929999999998</c:v>
                </c:pt>
                <c:pt idx="467">
                  <c:v>0.48864745999999998</c:v>
                </c:pt>
                <c:pt idx="468">
                  <c:v>0.48864745999999998</c:v>
                </c:pt>
                <c:pt idx="469">
                  <c:v>0.51391602000000003</c:v>
                </c:pt>
                <c:pt idx="470">
                  <c:v>0.53771972999999995</c:v>
                </c:pt>
                <c:pt idx="471">
                  <c:v>0.56079102000000003</c:v>
                </c:pt>
                <c:pt idx="472">
                  <c:v>0.56079102000000003</c:v>
                </c:pt>
                <c:pt idx="473">
                  <c:v>0.59094237999999999</c:v>
                </c:pt>
                <c:pt idx="474">
                  <c:v>0.61633300999999996</c:v>
                </c:pt>
                <c:pt idx="475">
                  <c:v>0.64074706999999997</c:v>
                </c:pt>
                <c:pt idx="476">
                  <c:v>0.66723633000000004</c:v>
                </c:pt>
                <c:pt idx="477">
                  <c:v>0.66723633000000004</c:v>
                </c:pt>
                <c:pt idx="478">
                  <c:v>0.70227050999999996</c:v>
                </c:pt>
                <c:pt idx="479">
                  <c:v>0.73046875</c:v>
                </c:pt>
                <c:pt idx="480">
                  <c:v>0.73046875</c:v>
                </c:pt>
                <c:pt idx="481">
                  <c:v>0.75903319999999996</c:v>
                </c:pt>
                <c:pt idx="482">
                  <c:v>0.78845215000000002</c:v>
                </c:pt>
                <c:pt idx="483">
                  <c:v>0.81567383000000004</c:v>
                </c:pt>
                <c:pt idx="484">
                  <c:v>0.84802246000000003</c:v>
                </c:pt>
                <c:pt idx="485">
                  <c:v>0.87670897999999997</c:v>
                </c:pt>
                <c:pt idx="486">
                  <c:v>0.87670897999999997</c:v>
                </c:pt>
                <c:pt idx="487">
                  <c:v>0.90991211000000005</c:v>
                </c:pt>
                <c:pt idx="488">
                  <c:v>0.93908691</c:v>
                </c:pt>
                <c:pt idx="489">
                  <c:v>0.97131347999999995</c:v>
                </c:pt>
                <c:pt idx="490">
                  <c:v>0.97131347999999995</c:v>
                </c:pt>
                <c:pt idx="491">
                  <c:v>1.03527832</c:v>
                </c:pt>
                <c:pt idx="492">
                  <c:v>1.03527832</c:v>
                </c:pt>
                <c:pt idx="493">
                  <c:v>1.0816650400000001</c:v>
                </c:pt>
                <c:pt idx="494">
                  <c:v>1.11633301</c:v>
                </c:pt>
                <c:pt idx="495">
                  <c:v>1.11633301</c:v>
                </c:pt>
                <c:pt idx="496">
                  <c:v>1.1491699200000001</c:v>
                </c:pt>
                <c:pt idx="497">
                  <c:v>1.1870117200000001</c:v>
                </c:pt>
                <c:pt idx="498">
                  <c:v>1.1870117200000001</c:v>
                </c:pt>
                <c:pt idx="499">
                  <c:v>1.25695801</c:v>
                </c:pt>
                <c:pt idx="500">
                  <c:v>1.2944335899999999</c:v>
                </c:pt>
                <c:pt idx="501">
                  <c:v>1.2944335899999999</c:v>
                </c:pt>
                <c:pt idx="502">
                  <c:v>1.3326416000000001</c:v>
                </c:pt>
                <c:pt idx="503">
                  <c:v>1.36828613</c:v>
                </c:pt>
                <c:pt idx="504">
                  <c:v>1.40734863</c:v>
                </c:pt>
                <c:pt idx="505">
                  <c:v>1.40734863</c:v>
                </c:pt>
                <c:pt idx="506">
                  <c:v>1.4495849599999999</c:v>
                </c:pt>
                <c:pt idx="507">
                  <c:v>1.4868164100000001</c:v>
                </c:pt>
                <c:pt idx="508">
                  <c:v>1.5241699200000001</c:v>
                </c:pt>
                <c:pt idx="509">
                  <c:v>1.56518555</c:v>
                </c:pt>
                <c:pt idx="510">
                  <c:v>1.6070556600000001</c:v>
                </c:pt>
                <c:pt idx="511">
                  <c:v>1.6070556600000001</c:v>
                </c:pt>
                <c:pt idx="512">
                  <c:v>1.65234375</c:v>
                </c:pt>
                <c:pt idx="513">
                  <c:v>1.6921386700000001</c:v>
                </c:pt>
                <c:pt idx="514">
                  <c:v>1.7351074200000001</c:v>
                </c:pt>
                <c:pt idx="515">
                  <c:v>1.7351074200000001</c:v>
                </c:pt>
                <c:pt idx="516">
                  <c:v>1.77258301</c:v>
                </c:pt>
                <c:pt idx="517">
                  <c:v>1.8197021499999999</c:v>
                </c:pt>
                <c:pt idx="518">
                  <c:v>1.8197021499999999</c:v>
                </c:pt>
                <c:pt idx="519">
                  <c:v>1.87768555</c:v>
                </c:pt>
                <c:pt idx="520">
                  <c:v>1.94335938</c:v>
                </c:pt>
                <c:pt idx="521">
                  <c:v>1.9896240199999999</c:v>
                </c:pt>
                <c:pt idx="522">
                  <c:v>2.03601074</c:v>
                </c:pt>
                <c:pt idx="523">
                  <c:v>2.03601074</c:v>
                </c:pt>
                <c:pt idx="524">
                  <c:v>2.0764160199999999</c:v>
                </c:pt>
                <c:pt idx="525">
                  <c:v>2.1242675800000002</c:v>
                </c:pt>
                <c:pt idx="526">
                  <c:v>2.17297363</c:v>
                </c:pt>
                <c:pt idx="527">
                  <c:v>2.2222900399999999</c:v>
                </c:pt>
                <c:pt idx="528">
                  <c:v>2.2718505900000001</c:v>
                </c:pt>
                <c:pt idx="529">
                  <c:v>2.2718505900000001</c:v>
                </c:pt>
                <c:pt idx="530">
                  <c:v>2.32141113</c:v>
                </c:pt>
                <c:pt idx="531">
                  <c:v>2.3679199199999998</c:v>
                </c:pt>
                <c:pt idx="532">
                  <c:v>2.42272949</c:v>
                </c:pt>
                <c:pt idx="533">
                  <c:v>2.42272949</c:v>
                </c:pt>
                <c:pt idx="534">
                  <c:v>2.4714355499999998</c:v>
                </c:pt>
                <c:pt idx="535">
                  <c:v>2.5235595700000002</c:v>
                </c:pt>
                <c:pt idx="536">
                  <c:v>2.5799560499999998</c:v>
                </c:pt>
                <c:pt idx="537">
                  <c:v>2.6290283200000002</c:v>
                </c:pt>
                <c:pt idx="538">
                  <c:v>2.6789550800000002</c:v>
                </c:pt>
                <c:pt idx="539">
                  <c:v>2.6789550800000002</c:v>
                </c:pt>
                <c:pt idx="540">
                  <c:v>2.7376708999999999</c:v>
                </c:pt>
                <c:pt idx="541">
                  <c:v>2.7926025399999999</c:v>
                </c:pt>
                <c:pt idx="542">
                  <c:v>2.84375</c:v>
                </c:pt>
                <c:pt idx="543">
                  <c:v>2.84375</c:v>
                </c:pt>
                <c:pt idx="544">
                  <c:v>2.95617676</c:v>
                </c:pt>
                <c:pt idx="545">
                  <c:v>2.95617676</c:v>
                </c:pt>
                <c:pt idx="546">
                  <c:v>3.01367188</c:v>
                </c:pt>
                <c:pt idx="547">
                  <c:v>3.07116699</c:v>
                </c:pt>
                <c:pt idx="548">
                  <c:v>3.07116699</c:v>
                </c:pt>
                <c:pt idx="549">
                  <c:v>3.1497802699999999</c:v>
                </c:pt>
                <c:pt idx="550">
                  <c:v>3.2124023400000001</c:v>
                </c:pt>
                <c:pt idx="551">
                  <c:v>3.2124023400000001</c:v>
                </c:pt>
                <c:pt idx="552">
                  <c:v>3.2722167999999998</c:v>
                </c:pt>
                <c:pt idx="553">
                  <c:v>3.3930664099999999</c:v>
                </c:pt>
                <c:pt idx="554">
                  <c:v>3.3930664099999999</c:v>
                </c:pt>
                <c:pt idx="555">
                  <c:v>3.4490966799999998</c:v>
                </c:pt>
                <c:pt idx="556">
                  <c:v>3.5152587899999999</c:v>
                </c:pt>
                <c:pt idx="557">
                  <c:v>3.5152587899999999</c:v>
                </c:pt>
                <c:pt idx="558">
                  <c:v>3.5734863300000002</c:v>
                </c:pt>
                <c:pt idx="559">
                  <c:v>3.640625</c:v>
                </c:pt>
                <c:pt idx="560">
                  <c:v>3.640625</c:v>
                </c:pt>
                <c:pt idx="561">
                  <c:v>3.7263183600000001</c:v>
                </c:pt>
                <c:pt idx="562">
                  <c:v>3.7904052699999999</c:v>
                </c:pt>
                <c:pt idx="563">
                  <c:v>3.8503417999999998</c:v>
                </c:pt>
                <c:pt idx="564">
                  <c:v>3.9200439500000002</c:v>
                </c:pt>
                <c:pt idx="565">
                  <c:v>3.9200439500000002</c:v>
                </c:pt>
                <c:pt idx="566">
                  <c:v>3.9810791000000001</c:v>
                </c:pt>
                <c:pt idx="567">
                  <c:v>4.0467529300000002</c:v>
                </c:pt>
                <c:pt idx="568">
                  <c:v>4.1138915999999996</c:v>
                </c:pt>
                <c:pt idx="569">
                  <c:v>4.1138915999999996</c:v>
                </c:pt>
                <c:pt idx="570">
                  <c:v>4.1812744100000003</c:v>
                </c:pt>
                <c:pt idx="571">
                  <c:v>4.3166503900000004</c:v>
                </c:pt>
                <c:pt idx="572">
                  <c:v>4.3166503900000004</c:v>
                </c:pt>
                <c:pt idx="573">
                  <c:v>4.3807372999999998</c:v>
                </c:pt>
                <c:pt idx="574">
                  <c:v>4.4555664100000003</c:v>
                </c:pt>
                <c:pt idx="575">
                  <c:v>4.4555664100000003</c:v>
                </c:pt>
                <c:pt idx="576">
                  <c:v>4.5200195299999999</c:v>
                </c:pt>
                <c:pt idx="577">
                  <c:v>4.5904540999999996</c:v>
                </c:pt>
                <c:pt idx="578">
                  <c:v>4.6563720699999998</c:v>
                </c:pt>
                <c:pt idx="579">
                  <c:v>4.6563720699999998</c:v>
                </c:pt>
                <c:pt idx="580">
                  <c:v>4.8000488299999997</c:v>
                </c:pt>
                <c:pt idx="581">
                  <c:v>4.8725585899999997</c:v>
                </c:pt>
                <c:pt idx="582">
                  <c:v>4.8725585899999997</c:v>
                </c:pt>
                <c:pt idx="583">
                  <c:v>4.9406738299999997</c:v>
                </c:pt>
                <c:pt idx="584">
                  <c:v>5.0091552699999999</c:v>
                </c:pt>
                <c:pt idx="585">
                  <c:v>5.0831298800000004</c:v>
                </c:pt>
                <c:pt idx="586">
                  <c:v>5.0831298800000004</c:v>
                </c:pt>
                <c:pt idx="587">
                  <c:v>5.1522216800000002</c:v>
                </c:pt>
                <c:pt idx="588">
                  <c:v>5.2495117200000001</c:v>
                </c:pt>
                <c:pt idx="589">
                  <c:v>5.3201904300000002</c:v>
                </c:pt>
                <c:pt idx="590">
                  <c:v>5.3958740199999999</c:v>
                </c:pt>
                <c:pt idx="591">
                  <c:v>5.3958740199999999</c:v>
                </c:pt>
                <c:pt idx="592">
                  <c:v>5.4672851600000003</c:v>
                </c:pt>
                <c:pt idx="593">
                  <c:v>5.5563964800000001</c:v>
                </c:pt>
                <c:pt idx="594">
                  <c:v>5.5563964800000001</c:v>
                </c:pt>
                <c:pt idx="595">
                  <c:v>5.6510009800000001</c:v>
                </c:pt>
                <c:pt idx="596">
                  <c:v>5.7236328099999998</c:v>
                </c:pt>
                <c:pt idx="597">
                  <c:v>5.79772949</c:v>
                </c:pt>
                <c:pt idx="598">
                  <c:v>5.8889160199999999</c:v>
                </c:pt>
                <c:pt idx="599">
                  <c:v>5.9632568399999997</c:v>
                </c:pt>
                <c:pt idx="600">
                  <c:v>5.9632568399999997</c:v>
                </c:pt>
                <c:pt idx="601">
                  <c:v>6.08508301</c:v>
                </c:pt>
                <c:pt idx="602">
                  <c:v>6.08508301</c:v>
                </c:pt>
                <c:pt idx="603">
                  <c:v>6.1611328099999998</c:v>
                </c:pt>
                <c:pt idx="604">
                  <c:v>6.2487792999999998</c:v>
                </c:pt>
                <c:pt idx="605">
                  <c:v>6.3317871099999996</c:v>
                </c:pt>
                <c:pt idx="606">
                  <c:v>6.3317871099999996</c:v>
                </c:pt>
                <c:pt idx="607">
                  <c:v>6.4985351600000003</c:v>
                </c:pt>
                <c:pt idx="608">
                  <c:v>6.57727051</c:v>
                </c:pt>
                <c:pt idx="609">
                  <c:v>6.57727051</c:v>
                </c:pt>
                <c:pt idx="610">
                  <c:v>6.6687011700000003</c:v>
                </c:pt>
                <c:pt idx="611">
                  <c:v>6.7474365199999999</c:v>
                </c:pt>
                <c:pt idx="612">
                  <c:v>6.7474365199999999</c:v>
                </c:pt>
                <c:pt idx="613">
                  <c:v>6.8331298800000004</c:v>
                </c:pt>
                <c:pt idx="614">
                  <c:v>6.9204101600000003</c:v>
                </c:pt>
                <c:pt idx="615">
                  <c:v>7.0075683599999996</c:v>
                </c:pt>
                <c:pt idx="616">
                  <c:v>7.0075683599999996</c:v>
                </c:pt>
                <c:pt idx="617">
                  <c:v>7.1832275399999999</c:v>
                </c:pt>
                <c:pt idx="618">
                  <c:v>7.1832275399999999</c:v>
                </c:pt>
                <c:pt idx="619">
                  <c:v>7.2657470699999998</c:v>
                </c:pt>
                <c:pt idx="620">
                  <c:v>7.3609619100000003</c:v>
                </c:pt>
                <c:pt idx="621">
                  <c:v>7.4447021500000004</c:v>
                </c:pt>
                <c:pt idx="622">
                  <c:v>7.4447021500000004</c:v>
                </c:pt>
                <c:pt idx="623">
                  <c:v>7.53515625</c:v>
                </c:pt>
                <c:pt idx="624">
                  <c:v>7.6188964800000001</c:v>
                </c:pt>
                <c:pt idx="625">
                  <c:v>7.7170410199999999</c:v>
                </c:pt>
                <c:pt idx="626">
                  <c:v>7.7170410199999999</c:v>
                </c:pt>
                <c:pt idx="627">
                  <c:v>7.8946533199999998</c:v>
                </c:pt>
                <c:pt idx="628">
                  <c:v>7.8946533199999998</c:v>
                </c:pt>
                <c:pt idx="629">
                  <c:v>7.9876709000000004</c:v>
                </c:pt>
                <c:pt idx="630">
                  <c:v>8.0817871100000005</c:v>
                </c:pt>
                <c:pt idx="631">
                  <c:v>8.1687011700000003</c:v>
                </c:pt>
                <c:pt idx="632">
                  <c:v>8.1687011700000003</c:v>
                </c:pt>
                <c:pt idx="633">
                  <c:v>8.2702636700000003</c:v>
                </c:pt>
                <c:pt idx="634">
                  <c:v>8.35852051</c:v>
                </c:pt>
                <c:pt idx="635">
                  <c:v>8.4606933600000005</c:v>
                </c:pt>
                <c:pt idx="636">
                  <c:v>8.5574951200000005</c:v>
                </c:pt>
                <c:pt idx="637">
                  <c:v>8.6477050799999997</c:v>
                </c:pt>
                <c:pt idx="638">
                  <c:v>8.6477050799999997</c:v>
                </c:pt>
                <c:pt idx="639">
                  <c:v>8.7370605500000007</c:v>
                </c:pt>
                <c:pt idx="640">
                  <c:v>8.8353271499999995</c:v>
                </c:pt>
                <c:pt idx="641">
                  <c:v>8.9409179699999992</c:v>
                </c:pt>
                <c:pt idx="642">
                  <c:v>8.9409179699999992</c:v>
                </c:pt>
                <c:pt idx="643">
                  <c:v>9.0324706999999993</c:v>
                </c:pt>
                <c:pt idx="644">
                  <c:v>9.1394043000000007</c:v>
                </c:pt>
                <c:pt idx="645">
                  <c:v>9.2465820300000008</c:v>
                </c:pt>
                <c:pt idx="646">
                  <c:v>9.3394775400000007</c:v>
                </c:pt>
                <c:pt idx="647">
                  <c:v>9.4412841800000002</c:v>
                </c:pt>
                <c:pt idx="648">
                  <c:v>9.4412841800000002</c:v>
                </c:pt>
                <c:pt idx="649">
                  <c:v>9.5355224599999993</c:v>
                </c:pt>
                <c:pt idx="650">
                  <c:v>9.6447753899999995</c:v>
                </c:pt>
                <c:pt idx="651">
                  <c:v>9.7403564500000002</c:v>
                </c:pt>
                <c:pt idx="652">
                  <c:v>9.7403564500000002</c:v>
                </c:pt>
                <c:pt idx="653">
                  <c:v>9.9398193399999997</c:v>
                </c:pt>
                <c:pt idx="654">
                  <c:v>9.9398193399999997</c:v>
                </c:pt>
                <c:pt idx="655">
                  <c:v>10.05187988</c:v>
                </c:pt>
                <c:pt idx="656">
                  <c:v>10.14868164</c:v>
                </c:pt>
                <c:pt idx="657">
                  <c:v>10.26196289</c:v>
                </c:pt>
                <c:pt idx="658">
                  <c:v>10.26196289</c:v>
                </c:pt>
                <c:pt idx="659">
                  <c:v>10.36035156</c:v>
                </c:pt>
                <c:pt idx="660">
                  <c:v>10.46691895</c:v>
                </c:pt>
                <c:pt idx="661">
                  <c:v>10.58178711</c:v>
                </c:pt>
                <c:pt idx="662">
                  <c:v>10.681152340000001</c:v>
                </c:pt>
                <c:pt idx="663">
                  <c:v>10.78979492</c:v>
                </c:pt>
                <c:pt idx="664">
                  <c:v>10.78979492</c:v>
                </c:pt>
                <c:pt idx="665">
                  <c:v>10.8984375</c:v>
                </c:pt>
                <c:pt idx="666">
                  <c:v>11.007202149999999</c:v>
                </c:pt>
                <c:pt idx="667">
                  <c:v>11.109863280000001</c:v>
                </c:pt>
                <c:pt idx="668">
                  <c:v>11.109863280000001</c:v>
                </c:pt>
                <c:pt idx="669">
                  <c:v>11.21960449</c:v>
                </c:pt>
                <c:pt idx="670">
                  <c:v>11.330566409999999</c:v>
                </c:pt>
                <c:pt idx="671">
                  <c:v>11.44238281</c:v>
                </c:pt>
                <c:pt idx="672">
                  <c:v>11.55371094</c:v>
                </c:pt>
                <c:pt idx="673">
                  <c:v>11.666625979999999</c:v>
                </c:pt>
                <c:pt idx="674">
                  <c:v>11.666625979999999</c:v>
                </c:pt>
                <c:pt idx="675">
                  <c:v>11.77111816</c:v>
                </c:pt>
                <c:pt idx="676">
                  <c:v>11.8848877</c:v>
                </c:pt>
                <c:pt idx="677">
                  <c:v>11.99926758</c:v>
                </c:pt>
                <c:pt idx="678">
                  <c:v>11.99926758</c:v>
                </c:pt>
                <c:pt idx="679">
                  <c:v>12.22875977</c:v>
                </c:pt>
                <c:pt idx="680">
                  <c:v>12.22875977</c:v>
                </c:pt>
                <c:pt idx="681">
                  <c:v>12.34387207</c:v>
                </c:pt>
                <c:pt idx="682">
                  <c:v>12.45239258</c:v>
                </c:pt>
                <c:pt idx="683">
                  <c:v>12.57739258</c:v>
                </c:pt>
                <c:pt idx="684">
                  <c:v>12.57739258</c:v>
                </c:pt>
                <c:pt idx="685">
                  <c:v>12.69421387</c:v>
                </c:pt>
                <c:pt idx="686">
                  <c:v>12.8125</c:v>
                </c:pt>
                <c:pt idx="687">
                  <c:v>12.92211914</c:v>
                </c:pt>
                <c:pt idx="688">
                  <c:v>13.041625979999999</c:v>
                </c:pt>
                <c:pt idx="689">
                  <c:v>13.16906738</c:v>
                </c:pt>
                <c:pt idx="690">
                  <c:v>13.16906738</c:v>
                </c:pt>
                <c:pt idx="691">
                  <c:v>13.280761719999999</c:v>
                </c:pt>
                <c:pt idx="692">
                  <c:v>13.401123050000001</c:v>
                </c:pt>
                <c:pt idx="693">
                  <c:v>13.522216800000001</c:v>
                </c:pt>
                <c:pt idx="694">
                  <c:v>13.522216800000001</c:v>
                </c:pt>
                <c:pt idx="695">
                  <c:v>13.635498050000001</c:v>
                </c:pt>
                <c:pt idx="696">
                  <c:v>13.757202149999999</c:v>
                </c:pt>
                <c:pt idx="697">
                  <c:v>13.757202149999999</c:v>
                </c:pt>
                <c:pt idx="698">
                  <c:v>14.02954102</c:v>
                </c:pt>
                <c:pt idx="699">
                  <c:v>14.02954102</c:v>
                </c:pt>
                <c:pt idx="700">
                  <c:v>14.144897459999999</c:v>
                </c:pt>
                <c:pt idx="701">
                  <c:v>14.269042969999999</c:v>
                </c:pt>
                <c:pt idx="702">
                  <c:v>14.39428711</c:v>
                </c:pt>
                <c:pt idx="703">
                  <c:v>14.49291992</c:v>
                </c:pt>
                <c:pt idx="704">
                  <c:v>14.49291992</c:v>
                </c:pt>
                <c:pt idx="705">
                  <c:v>14.67285156</c:v>
                </c:pt>
                <c:pt idx="706">
                  <c:v>14.67285156</c:v>
                </c:pt>
                <c:pt idx="707">
                  <c:v>14.92663574</c:v>
                </c:pt>
                <c:pt idx="708">
                  <c:v>15.05444336</c:v>
                </c:pt>
                <c:pt idx="709">
                  <c:v>15.05444336</c:v>
                </c:pt>
                <c:pt idx="710">
                  <c:v>15.173217770000001</c:v>
                </c:pt>
                <c:pt idx="711">
                  <c:v>15.31176758</c:v>
                </c:pt>
                <c:pt idx="712">
                  <c:v>15.43139648</c:v>
                </c:pt>
                <c:pt idx="713">
                  <c:v>15.43139648</c:v>
                </c:pt>
                <c:pt idx="714">
                  <c:v>15.55249023</c:v>
                </c:pt>
                <c:pt idx="715">
                  <c:v>15.682373050000001</c:v>
                </c:pt>
                <c:pt idx="716">
                  <c:v>15.682373050000001</c:v>
                </c:pt>
                <c:pt idx="717">
                  <c:v>15.954345699999999</c:v>
                </c:pt>
                <c:pt idx="718">
                  <c:v>16.087036130000001</c:v>
                </c:pt>
                <c:pt idx="719">
                  <c:v>16.087036130000001</c:v>
                </c:pt>
                <c:pt idx="720">
                  <c:v>16.209716799999999</c:v>
                </c:pt>
                <c:pt idx="721">
                  <c:v>16.352783200000001</c:v>
                </c:pt>
                <c:pt idx="722">
                  <c:v>16.352783200000001</c:v>
                </c:pt>
                <c:pt idx="723">
                  <c:v>16.47680664</c:v>
                </c:pt>
                <c:pt idx="724">
                  <c:v>16.61096191</c:v>
                </c:pt>
                <c:pt idx="725">
                  <c:v>16.745605470000001</c:v>
                </c:pt>
                <c:pt idx="726">
                  <c:v>16.8807373</c:v>
                </c:pt>
                <c:pt idx="727">
                  <c:v>17.007324220000001</c:v>
                </c:pt>
                <c:pt idx="728">
                  <c:v>17.153320310000002</c:v>
                </c:pt>
                <c:pt idx="729">
                  <c:v>17.153320310000002</c:v>
                </c:pt>
                <c:pt idx="730">
                  <c:v>17.280517580000001</c:v>
                </c:pt>
                <c:pt idx="731">
                  <c:v>17.41772461</c:v>
                </c:pt>
                <c:pt idx="732">
                  <c:v>17.546264650000001</c:v>
                </c:pt>
                <c:pt idx="733">
                  <c:v>17.546264650000001</c:v>
                </c:pt>
                <c:pt idx="734">
                  <c:v>17.813720700000001</c:v>
                </c:pt>
                <c:pt idx="735">
                  <c:v>17.942749020000001</c:v>
                </c:pt>
                <c:pt idx="736">
                  <c:v>17.942749020000001</c:v>
                </c:pt>
                <c:pt idx="737">
                  <c:v>18.08361816</c:v>
                </c:pt>
                <c:pt idx="738">
                  <c:v>18.223632810000002</c:v>
                </c:pt>
                <c:pt idx="739">
                  <c:v>18.223632810000002</c:v>
                </c:pt>
                <c:pt idx="740">
                  <c:v>18.415405270000001</c:v>
                </c:pt>
                <c:pt idx="741">
                  <c:v>18.415405270000001</c:v>
                </c:pt>
                <c:pt idx="742">
                  <c:v>18.557373049999999</c:v>
                </c:pt>
                <c:pt idx="743">
                  <c:v>18.843017580000001</c:v>
                </c:pt>
                <c:pt idx="744">
                  <c:v>18.843017580000001</c:v>
                </c:pt>
                <c:pt idx="745">
                  <c:v>18.98632813</c:v>
                </c:pt>
                <c:pt idx="746">
                  <c:v>19.130371090000001</c:v>
                </c:pt>
                <c:pt idx="747">
                  <c:v>19.274658200000001</c:v>
                </c:pt>
                <c:pt idx="748">
                  <c:v>19.274658200000001</c:v>
                </c:pt>
                <c:pt idx="749">
                  <c:v>19.409790040000001</c:v>
                </c:pt>
                <c:pt idx="750">
                  <c:v>19.54492188</c:v>
                </c:pt>
                <c:pt idx="751">
                  <c:v>19.54492188</c:v>
                </c:pt>
                <c:pt idx="752">
                  <c:v>19.84765625</c:v>
                </c:pt>
                <c:pt idx="753">
                  <c:v>19.995727540000001</c:v>
                </c:pt>
                <c:pt idx="754">
                  <c:v>19.995727540000001</c:v>
                </c:pt>
                <c:pt idx="755">
                  <c:v>20.143188479999999</c:v>
                </c:pt>
                <c:pt idx="756">
                  <c:v>20.28149414</c:v>
                </c:pt>
                <c:pt idx="757">
                  <c:v>20.28149414</c:v>
                </c:pt>
                <c:pt idx="758">
                  <c:v>20.440185549999999</c:v>
                </c:pt>
                <c:pt idx="759">
                  <c:v>20.579467770000001</c:v>
                </c:pt>
                <c:pt idx="760">
                  <c:v>20.73999023</c:v>
                </c:pt>
                <c:pt idx="761">
                  <c:v>20.880371090000001</c:v>
                </c:pt>
                <c:pt idx="762">
                  <c:v>21.03100586</c:v>
                </c:pt>
                <c:pt idx="763">
                  <c:v>21.182617189999998</c:v>
                </c:pt>
                <c:pt idx="764">
                  <c:v>21.182617189999998</c:v>
                </c:pt>
                <c:pt idx="765">
                  <c:v>21.323852540000001</c:v>
                </c:pt>
                <c:pt idx="766">
                  <c:v>21.465698239999998</c:v>
                </c:pt>
                <c:pt idx="767">
                  <c:v>21.61901855</c:v>
                </c:pt>
                <c:pt idx="768">
                  <c:v>21.61901855</c:v>
                </c:pt>
                <c:pt idx="769">
                  <c:v>21.76159668</c:v>
                </c:pt>
                <c:pt idx="770">
                  <c:v>21.927001950000001</c:v>
                </c:pt>
                <c:pt idx="771">
                  <c:v>22.081542970000001</c:v>
                </c:pt>
                <c:pt idx="772">
                  <c:v>22.237304689999998</c:v>
                </c:pt>
                <c:pt idx="773">
                  <c:v>22.381347659999999</c:v>
                </c:pt>
                <c:pt idx="774">
                  <c:v>22.381347659999999</c:v>
                </c:pt>
                <c:pt idx="775">
                  <c:v>22.549560549999999</c:v>
                </c:pt>
                <c:pt idx="776">
                  <c:v>22.705932619999999</c:v>
                </c:pt>
                <c:pt idx="777">
                  <c:v>22.705932619999999</c:v>
                </c:pt>
                <c:pt idx="778">
                  <c:v>22.897338869999999</c:v>
                </c:pt>
                <c:pt idx="779">
                  <c:v>23.1015625</c:v>
                </c:pt>
                <c:pt idx="780">
                  <c:v>23.26000977</c:v>
                </c:pt>
                <c:pt idx="781">
                  <c:v>23.40808105</c:v>
                </c:pt>
                <c:pt idx="782">
                  <c:v>23.40808105</c:v>
                </c:pt>
                <c:pt idx="783">
                  <c:v>23.579589840000001</c:v>
                </c:pt>
                <c:pt idx="784">
                  <c:v>23.72814941</c:v>
                </c:pt>
                <c:pt idx="785">
                  <c:v>23.889892580000001</c:v>
                </c:pt>
                <c:pt idx="786">
                  <c:v>23.889892580000001</c:v>
                </c:pt>
                <c:pt idx="787">
                  <c:v>24.03930664</c:v>
                </c:pt>
                <c:pt idx="788">
                  <c:v>24.213623049999999</c:v>
                </c:pt>
                <c:pt idx="789">
                  <c:v>24.364135739999998</c:v>
                </c:pt>
                <c:pt idx="790">
                  <c:v>24.364135739999998</c:v>
                </c:pt>
                <c:pt idx="791">
                  <c:v>24.608642580000001</c:v>
                </c:pt>
                <c:pt idx="792">
                  <c:v>24.76171875</c:v>
                </c:pt>
                <c:pt idx="793">
                  <c:v>24.91418457</c:v>
                </c:pt>
                <c:pt idx="794">
                  <c:v>24.91418457</c:v>
                </c:pt>
                <c:pt idx="795">
                  <c:v>25.090942380000001</c:v>
                </c:pt>
                <c:pt idx="796">
                  <c:v>25.256591799999999</c:v>
                </c:pt>
                <c:pt idx="797">
                  <c:v>25.410522459999999</c:v>
                </c:pt>
                <c:pt idx="798">
                  <c:v>25.589477540000001</c:v>
                </c:pt>
                <c:pt idx="799">
                  <c:v>25.74438477</c:v>
                </c:pt>
                <c:pt idx="800">
                  <c:v>25.74438477</c:v>
                </c:pt>
                <c:pt idx="801">
                  <c:v>25.91210938</c:v>
                </c:pt>
                <c:pt idx="802">
                  <c:v>26.092651369999999</c:v>
                </c:pt>
                <c:pt idx="803">
                  <c:v>26.261108400000001</c:v>
                </c:pt>
                <c:pt idx="804">
                  <c:v>26.261108400000001</c:v>
                </c:pt>
                <c:pt idx="805">
                  <c:v>26.419067380000001</c:v>
                </c:pt>
                <c:pt idx="806">
                  <c:v>26.588623049999999</c:v>
                </c:pt>
                <c:pt idx="807">
                  <c:v>26.588623049999999</c:v>
                </c:pt>
                <c:pt idx="808">
                  <c:v>26.942382810000002</c:v>
                </c:pt>
                <c:pt idx="809">
                  <c:v>27.11315918</c:v>
                </c:pt>
                <c:pt idx="810">
                  <c:v>27.11315918</c:v>
                </c:pt>
                <c:pt idx="811">
                  <c:v>27.273803709999999</c:v>
                </c:pt>
                <c:pt idx="812">
                  <c:v>27.43371582</c:v>
                </c:pt>
                <c:pt idx="813">
                  <c:v>27.606567380000001</c:v>
                </c:pt>
                <c:pt idx="814">
                  <c:v>27.606567380000001</c:v>
                </c:pt>
                <c:pt idx="815">
                  <c:v>27.768432619999999</c:v>
                </c:pt>
                <c:pt idx="816">
                  <c:v>27.954589840000001</c:v>
                </c:pt>
                <c:pt idx="817">
                  <c:v>28.129638669999999</c:v>
                </c:pt>
                <c:pt idx="818">
                  <c:v>28.30493164</c:v>
                </c:pt>
                <c:pt idx="819">
                  <c:v>28.467773439999998</c:v>
                </c:pt>
                <c:pt idx="820">
                  <c:v>28.467773439999998</c:v>
                </c:pt>
                <c:pt idx="821">
                  <c:v>28.64477539</c:v>
                </c:pt>
                <c:pt idx="822">
                  <c:v>28.83398438</c:v>
                </c:pt>
                <c:pt idx="823">
                  <c:v>28.998535159999999</c:v>
                </c:pt>
                <c:pt idx="824">
                  <c:v>28.998535159999999</c:v>
                </c:pt>
                <c:pt idx="825">
                  <c:v>29.34216309</c:v>
                </c:pt>
                <c:pt idx="826">
                  <c:v>29.52148438</c:v>
                </c:pt>
                <c:pt idx="827">
                  <c:v>29.52148438</c:v>
                </c:pt>
                <c:pt idx="828">
                  <c:v>29.765625</c:v>
                </c:pt>
                <c:pt idx="829">
                  <c:v>29.765625</c:v>
                </c:pt>
                <c:pt idx="830">
                  <c:v>29.932495119999999</c:v>
                </c:pt>
                <c:pt idx="831">
                  <c:v>30.11328125</c:v>
                </c:pt>
                <c:pt idx="832">
                  <c:v>30.11328125</c:v>
                </c:pt>
                <c:pt idx="833">
                  <c:v>30.47668457</c:v>
                </c:pt>
                <c:pt idx="834">
                  <c:v>30.64611816</c:v>
                </c:pt>
                <c:pt idx="835">
                  <c:v>30.64611816</c:v>
                </c:pt>
                <c:pt idx="836">
                  <c:v>30.842407229999999</c:v>
                </c:pt>
                <c:pt idx="837">
                  <c:v>30.842407229999999</c:v>
                </c:pt>
                <c:pt idx="838">
                  <c:v>31.118041989999998</c:v>
                </c:pt>
                <c:pt idx="839">
                  <c:v>31.288574220000001</c:v>
                </c:pt>
                <c:pt idx="840">
                  <c:v>31.460571290000001</c:v>
                </c:pt>
                <c:pt idx="841">
                  <c:v>31.460571290000001</c:v>
                </c:pt>
                <c:pt idx="842">
                  <c:v>31.659423830000001</c:v>
                </c:pt>
                <c:pt idx="843">
                  <c:v>31.925292970000001</c:v>
                </c:pt>
                <c:pt idx="844">
                  <c:v>32.097778320000003</c:v>
                </c:pt>
                <c:pt idx="845">
                  <c:v>32.272583009999998</c:v>
                </c:pt>
                <c:pt idx="846">
                  <c:v>32.272583009999998</c:v>
                </c:pt>
                <c:pt idx="847">
                  <c:v>32.473754880000001</c:v>
                </c:pt>
                <c:pt idx="848">
                  <c:v>32.647827149999998</c:v>
                </c:pt>
                <c:pt idx="849">
                  <c:v>32.647827149999998</c:v>
                </c:pt>
                <c:pt idx="850">
                  <c:v>32.823852539999997</c:v>
                </c:pt>
                <c:pt idx="851">
                  <c:v>33.215942380000001</c:v>
                </c:pt>
                <c:pt idx="852">
                  <c:v>33.215942380000001</c:v>
                </c:pt>
                <c:pt idx="853">
                  <c:v>33.393432619999999</c:v>
                </c:pt>
                <c:pt idx="854">
                  <c:v>33.598022460000003</c:v>
                </c:pt>
                <c:pt idx="855">
                  <c:v>33.598022460000003</c:v>
                </c:pt>
                <c:pt idx="856">
                  <c:v>33.803222660000003</c:v>
                </c:pt>
                <c:pt idx="857">
                  <c:v>33.981445309999998</c:v>
                </c:pt>
                <c:pt idx="858">
                  <c:v>34.188232419999999</c:v>
                </c:pt>
                <c:pt idx="859">
                  <c:v>34.36743164</c:v>
                </c:pt>
                <c:pt idx="860">
                  <c:v>34.560791020000003</c:v>
                </c:pt>
                <c:pt idx="861">
                  <c:v>34.741821289999997</c:v>
                </c:pt>
                <c:pt idx="862">
                  <c:v>34.741821289999997</c:v>
                </c:pt>
                <c:pt idx="863">
                  <c:v>34.936401369999999</c:v>
                </c:pt>
                <c:pt idx="864">
                  <c:v>35.11743164</c:v>
                </c:pt>
                <c:pt idx="865">
                  <c:v>35.313720699999998</c:v>
                </c:pt>
                <c:pt idx="866">
                  <c:v>35.313720699999998</c:v>
                </c:pt>
                <c:pt idx="867">
                  <c:v>35.495727539999997</c:v>
                </c:pt>
                <c:pt idx="868">
                  <c:v>35.706420899999998</c:v>
                </c:pt>
                <c:pt idx="869">
                  <c:v>35.890258789999997</c:v>
                </c:pt>
                <c:pt idx="870">
                  <c:v>36.102416990000002</c:v>
                </c:pt>
                <c:pt idx="871">
                  <c:v>36.286132809999998</c:v>
                </c:pt>
                <c:pt idx="872">
                  <c:v>36.286132809999998</c:v>
                </c:pt>
                <c:pt idx="873">
                  <c:v>36.499511720000001</c:v>
                </c:pt>
                <c:pt idx="874">
                  <c:v>36.671264649999998</c:v>
                </c:pt>
                <c:pt idx="875">
                  <c:v>36.856445309999998</c:v>
                </c:pt>
                <c:pt idx="876">
                  <c:v>36.856445309999998</c:v>
                </c:pt>
                <c:pt idx="877">
                  <c:v>37.085815429999997</c:v>
                </c:pt>
                <c:pt idx="878">
                  <c:v>37.273071289999997</c:v>
                </c:pt>
                <c:pt idx="879">
                  <c:v>37.460571289999997</c:v>
                </c:pt>
                <c:pt idx="880">
                  <c:v>37.676513669999999</c:v>
                </c:pt>
                <c:pt idx="881">
                  <c:v>37.864990229999997</c:v>
                </c:pt>
                <c:pt idx="882">
                  <c:v>37.864990229999997</c:v>
                </c:pt>
                <c:pt idx="883">
                  <c:v>38.068969729999999</c:v>
                </c:pt>
                <c:pt idx="884">
                  <c:v>38.287109379999997</c:v>
                </c:pt>
                <c:pt idx="885">
                  <c:v>38.476684570000003</c:v>
                </c:pt>
                <c:pt idx="886">
                  <c:v>38.476684570000003</c:v>
                </c:pt>
                <c:pt idx="887">
                  <c:v>38.887451169999999</c:v>
                </c:pt>
                <c:pt idx="888">
                  <c:v>39.078613279999999</c:v>
                </c:pt>
                <c:pt idx="889">
                  <c:v>39.078613279999999</c:v>
                </c:pt>
                <c:pt idx="890">
                  <c:v>39.299682619999999</c:v>
                </c:pt>
                <c:pt idx="891">
                  <c:v>39.299682619999999</c:v>
                </c:pt>
                <c:pt idx="892">
                  <c:v>39.595703129999997</c:v>
                </c:pt>
                <c:pt idx="893">
                  <c:v>39.7890625</c:v>
                </c:pt>
                <c:pt idx="894">
                  <c:v>39.7890625</c:v>
                </c:pt>
                <c:pt idx="895">
                  <c:v>39.997558589999997</c:v>
                </c:pt>
                <c:pt idx="896">
                  <c:v>40.400634770000003</c:v>
                </c:pt>
                <c:pt idx="897">
                  <c:v>40.400634770000003</c:v>
                </c:pt>
                <c:pt idx="898">
                  <c:v>40.611083979999997</c:v>
                </c:pt>
                <c:pt idx="899">
                  <c:v>40.80651855</c:v>
                </c:pt>
                <c:pt idx="900">
                  <c:v>41.032470699999998</c:v>
                </c:pt>
                <c:pt idx="901">
                  <c:v>41.032470699999998</c:v>
                </c:pt>
                <c:pt idx="902">
                  <c:v>41.229003910000003</c:v>
                </c:pt>
                <c:pt idx="903">
                  <c:v>41.411132809999998</c:v>
                </c:pt>
                <c:pt idx="904">
                  <c:v>41.623901369999999</c:v>
                </c:pt>
                <c:pt idx="905">
                  <c:v>41.623901369999999</c:v>
                </c:pt>
                <c:pt idx="906">
                  <c:v>42.065551759999998</c:v>
                </c:pt>
                <c:pt idx="907">
                  <c:v>42.065551759999998</c:v>
                </c:pt>
                <c:pt idx="908">
                  <c:v>42.280273440000002</c:v>
                </c:pt>
                <c:pt idx="909">
                  <c:v>42.495117190000002</c:v>
                </c:pt>
                <c:pt idx="910">
                  <c:v>42.710083009999998</c:v>
                </c:pt>
                <c:pt idx="911">
                  <c:v>42.710083009999998</c:v>
                </c:pt>
                <c:pt idx="912">
                  <c:v>42.926147460000003</c:v>
                </c:pt>
                <c:pt idx="913">
                  <c:v>43.127563479999999</c:v>
                </c:pt>
                <c:pt idx="914">
                  <c:v>43.360107419999999</c:v>
                </c:pt>
                <c:pt idx="915">
                  <c:v>43.360107419999999</c:v>
                </c:pt>
                <c:pt idx="916">
                  <c:v>43.79528809</c:v>
                </c:pt>
                <c:pt idx="917">
                  <c:v>43.998657229999999</c:v>
                </c:pt>
                <c:pt idx="918">
                  <c:v>43.998657229999999</c:v>
                </c:pt>
                <c:pt idx="919">
                  <c:v>44.233764649999998</c:v>
                </c:pt>
                <c:pt idx="920">
                  <c:v>44.437622070000003</c:v>
                </c:pt>
                <c:pt idx="921">
                  <c:v>44.437622070000003</c:v>
                </c:pt>
                <c:pt idx="922">
                  <c:v>44.673583979999997</c:v>
                </c:pt>
                <c:pt idx="923">
                  <c:v>44.893920899999998</c:v>
                </c:pt>
                <c:pt idx="924">
                  <c:v>45.09997559</c:v>
                </c:pt>
                <c:pt idx="925">
                  <c:v>45.09997559</c:v>
                </c:pt>
                <c:pt idx="926">
                  <c:v>45.544311520000001</c:v>
                </c:pt>
                <c:pt idx="927">
                  <c:v>45.750976559999998</c:v>
                </c:pt>
                <c:pt idx="928">
                  <c:v>45.750976559999998</c:v>
                </c:pt>
                <c:pt idx="929">
                  <c:v>45.9744873</c:v>
                </c:pt>
                <c:pt idx="930">
                  <c:v>46.214721679999997</c:v>
                </c:pt>
                <c:pt idx="931">
                  <c:v>46.214721679999997</c:v>
                </c:pt>
                <c:pt idx="932">
                  <c:v>46.423583979999997</c:v>
                </c:pt>
                <c:pt idx="933">
                  <c:v>46.648315429999997</c:v>
                </c:pt>
                <c:pt idx="934">
                  <c:v>46.873779300000002</c:v>
                </c:pt>
                <c:pt idx="935">
                  <c:v>47.0838623</c:v>
                </c:pt>
                <c:pt idx="936">
                  <c:v>47.316284179999997</c:v>
                </c:pt>
                <c:pt idx="937">
                  <c:v>47.549926759999998</c:v>
                </c:pt>
                <c:pt idx="938">
                  <c:v>47.549926759999998</c:v>
                </c:pt>
                <c:pt idx="939">
                  <c:v>47.783203129999997</c:v>
                </c:pt>
                <c:pt idx="940">
                  <c:v>48.016479490000002</c:v>
                </c:pt>
                <c:pt idx="941">
                  <c:v>48.016479490000002</c:v>
                </c:pt>
                <c:pt idx="942">
                  <c:v>48.232666020000003</c:v>
                </c:pt>
                <c:pt idx="943">
                  <c:v>48.48278809</c:v>
                </c:pt>
                <c:pt idx="944">
                  <c:v>48.716186520000001</c:v>
                </c:pt>
                <c:pt idx="945">
                  <c:v>48.933227539999997</c:v>
                </c:pt>
                <c:pt idx="946">
                  <c:v>49.18334961</c:v>
                </c:pt>
                <c:pt idx="947">
                  <c:v>49.18334961</c:v>
                </c:pt>
                <c:pt idx="948">
                  <c:v>49.399658199999998</c:v>
                </c:pt>
                <c:pt idx="949">
                  <c:v>49.649536130000001</c:v>
                </c:pt>
                <c:pt idx="950">
                  <c:v>49.865722660000003</c:v>
                </c:pt>
                <c:pt idx="951">
                  <c:v>49.865722660000003</c:v>
                </c:pt>
                <c:pt idx="952">
                  <c:v>50.3494873</c:v>
                </c:pt>
                <c:pt idx="953">
                  <c:v>50.549682619999999</c:v>
                </c:pt>
                <c:pt idx="954">
                  <c:v>50.549682619999999</c:v>
                </c:pt>
                <c:pt idx="955">
                  <c:v>50.799682619999999</c:v>
                </c:pt>
                <c:pt idx="956">
                  <c:v>51.049438479999999</c:v>
                </c:pt>
                <c:pt idx="957">
                  <c:v>51.049438479999999</c:v>
                </c:pt>
                <c:pt idx="958">
                  <c:v>51.26586914</c:v>
                </c:pt>
                <c:pt idx="959">
                  <c:v>51.483032229999999</c:v>
                </c:pt>
                <c:pt idx="960">
                  <c:v>51.71643066</c:v>
                </c:pt>
                <c:pt idx="961">
                  <c:v>51.949829100000002</c:v>
                </c:pt>
                <c:pt idx="962">
                  <c:v>52.182983399999998</c:v>
                </c:pt>
                <c:pt idx="963">
                  <c:v>52.416259770000003</c:v>
                </c:pt>
                <c:pt idx="964">
                  <c:v>52.416259770000003</c:v>
                </c:pt>
                <c:pt idx="965">
                  <c:v>52.649414059999998</c:v>
                </c:pt>
                <c:pt idx="966">
                  <c:v>52.866088869999999</c:v>
                </c:pt>
                <c:pt idx="967">
                  <c:v>52.866088869999999</c:v>
                </c:pt>
                <c:pt idx="968">
                  <c:v>53.083374020000001</c:v>
                </c:pt>
                <c:pt idx="969">
                  <c:v>53.349853520000003</c:v>
                </c:pt>
                <c:pt idx="970">
                  <c:v>53.666625979999999</c:v>
                </c:pt>
                <c:pt idx="971">
                  <c:v>53.883300779999999</c:v>
                </c:pt>
                <c:pt idx="972">
                  <c:v>53.883300779999999</c:v>
                </c:pt>
                <c:pt idx="973">
                  <c:v>54.099609379999997</c:v>
                </c:pt>
                <c:pt idx="974">
                  <c:v>54.349365229999997</c:v>
                </c:pt>
                <c:pt idx="975">
                  <c:v>54.582763669999999</c:v>
                </c:pt>
                <c:pt idx="976">
                  <c:v>54.582763669999999</c:v>
                </c:pt>
                <c:pt idx="977">
                  <c:v>54.799682619999999</c:v>
                </c:pt>
                <c:pt idx="978">
                  <c:v>55.000122070000003</c:v>
                </c:pt>
                <c:pt idx="979">
                  <c:v>55.25</c:v>
                </c:pt>
                <c:pt idx="980">
                  <c:v>55.466186520000001</c:v>
                </c:pt>
                <c:pt idx="981">
                  <c:v>55.699340820000003</c:v>
                </c:pt>
                <c:pt idx="982">
                  <c:v>55.699340820000003</c:v>
                </c:pt>
                <c:pt idx="983">
                  <c:v>55.932983399999998</c:v>
                </c:pt>
                <c:pt idx="984">
                  <c:v>56.166625979999999</c:v>
                </c:pt>
                <c:pt idx="985">
                  <c:v>56.400146479999997</c:v>
                </c:pt>
                <c:pt idx="986">
                  <c:v>56.400146479999997</c:v>
                </c:pt>
                <c:pt idx="987">
                  <c:v>56.633300779999999</c:v>
                </c:pt>
                <c:pt idx="988">
                  <c:v>57.09924316</c:v>
                </c:pt>
                <c:pt idx="989">
                  <c:v>57.09924316</c:v>
                </c:pt>
                <c:pt idx="990">
                  <c:v>57.31640625</c:v>
                </c:pt>
                <c:pt idx="991">
                  <c:v>57.550048830000001</c:v>
                </c:pt>
                <c:pt idx="992">
                  <c:v>57.550048830000001</c:v>
                </c:pt>
                <c:pt idx="993">
                  <c:v>57.766479490000002</c:v>
                </c:pt>
                <c:pt idx="994">
                  <c:v>58.016479490000002</c:v>
                </c:pt>
                <c:pt idx="995">
                  <c:v>58.23278809</c:v>
                </c:pt>
                <c:pt idx="996">
                  <c:v>58.23278809</c:v>
                </c:pt>
                <c:pt idx="997">
                  <c:v>58.699707029999999</c:v>
                </c:pt>
                <c:pt idx="998">
                  <c:v>58.91638184</c:v>
                </c:pt>
                <c:pt idx="999">
                  <c:v>58.91638184</c:v>
                </c:pt>
                <c:pt idx="1000">
                  <c:v>59.166503910000003</c:v>
                </c:pt>
                <c:pt idx="1001">
                  <c:v>59.399780270000001</c:v>
                </c:pt>
                <c:pt idx="1002">
                  <c:v>59.399780270000001</c:v>
                </c:pt>
                <c:pt idx="1003">
                  <c:v>59.6328125</c:v>
                </c:pt>
                <c:pt idx="1004">
                  <c:v>59.848999020000001</c:v>
                </c:pt>
                <c:pt idx="1005">
                  <c:v>60.099365229999997</c:v>
                </c:pt>
                <c:pt idx="1006">
                  <c:v>60.099365229999997</c:v>
                </c:pt>
                <c:pt idx="1007">
                  <c:v>60.549804690000002</c:v>
                </c:pt>
                <c:pt idx="1008">
                  <c:v>60.799804690000002</c:v>
                </c:pt>
                <c:pt idx="1009">
                  <c:v>60.799804690000002</c:v>
                </c:pt>
                <c:pt idx="1010">
                  <c:v>61.032714839999997</c:v>
                </c:pt>
                <c:pt idx="1011">
                  <c:v>61.265747070000003</c:v>
                </c:pt>
                <c:pt idx="1012">
                  <c:v>61.265747070000003</c:v>
                </c:pt>
                <c:pt idx="1013">
                  <c:v>61.499389649999998</c:v>
                </c:pt>
                <c:pt idx="1014">
                  <c:v>61.732910160000003</c:v>
                </c:pt>
                <c:pt idx="1015">
                  <c:v>61.966552729999997</c:v>
                </c:pt>
                <c:pt idx="1016">
                  <c:v>62.182983399999998</c:v>
                </c:pt>
                <c:pt idx="1017">
                  <c:v>62.399414059999998</c:v>
                </c:pt>
                <c:pt idx="1018">
                  <c:v>62.399414059999998</c:v>
                </c:pt>
                <c:pt idx="1019">
                  <c:v>62.649414059999998</c:v>
                </c:pt>
                <c:pt idx="1020">
                  <c:v>62.88305664</c:v>
                </c:pt>
                <c:pt idx="1021">
                  <c:v>63.09997559</c:v>
                </c:pt>
                <c:pt idx="1022">
                  <c:v>63.09997559</c:v>
                </c:pt>
                <c:pt idx="1023">
                  <c:v>63.34997559</c:v>
                </c:pt>
                <c:pt idx="1024">
                  <c:v>63.34997559</c:v>
                </c:pt>
                <c:pt idx="1025">
                  <c:v>63.683105470000001</c:v>
                </c:pt>
                <c:pt idx="1026">
                  <c:v>64.133544920000006</c:v>
                </c:pt>
                <c:pt idx="1027">
                  <c:v>64.133544920000006</c:v>
                </c:pt>
                <c:pt idx="1028">
                  <c:v>64.383056640000007</c:v>
                </c:pt>
                <c:pt idx="1029">
                  <c:v>64.616088869999999</c:v>
                </c:pt>
                <c:pt idx="1030">
                  <c:v>64.832885739999995</c:v>
                </c:pt>
                <c:pt idx="1031">
                  <c:v>64.832885739999995</c:v>
                </c:pt>
                <c:pt idx="1032">
                  <c:v>65.050048829999994</c:v>
                </c:pt>
                <c:pt idx="1033">
                  <c:v>65.300170899999998</c:v>
                </c:pt>
                <c:pt idx="1034">
                  <c:v>65.516601559999998</c:v>
                </c:pt>
                <c:pt idx="1035">
                  <c:v>65.516601559999998</c:v>
                </c:pt>
                <c:pt idx="1036">
                  <c:v>65.999267579999994</c:v>
                </c:pt>
                <c:pt idx="1037">
                  <c:v>65.999267579999994</c:v>
                </c:pt>
                <c:pt idx="1038">
                  <c:v>66.216552730000004</c:v>
                </c:pt>
                <c:pt idx="1039">
                  <c:v>66.466674800000007</c:v>
                </c:pt>
                <c:pt idx="1040">
                  <c:v>66.700073239999995</c:v>
                </c:pt>
                <c:pt idx="1041">
                  <c:v>66.700073239999995</c:v>
                </c:pt>
                <c:pt idx="1042">
                  <c:v>66.933227540000004</c:v>
                </c:pt>
                <c:pt idx="1043">
                  <c:v>67.166503910000003</c:v>
                </c:pt>
                <c:pt idx="1044">
                  <c:v>67.166503910000003</c:v>
                </c:pt>
                <c:pt idx="1045">
                  <c:v>67.6328125</c:v>
                </c:pt>
                <c:pt idx="1046">
                  <c:v>67.866577149999998</c:v>
                </c:pt>
                <c:pt idx="1047">
                  <c:v>67.866577149999998</c:v>
                </c:pt>
                <c:pt idx="1048">
                  <c:v>68.083251950000005</c:v>
                </c:pt>
                <c:pt idx="1049">
                  <c:v>68.316528320000003</c:v>
                </c:pt>
                <c:pt idx="1050">
                  <c:v>68.316528320000003</c:v>
                </c:pt>
                <c:pt idx="1051">
                  <c:v>68.549682619999999</c:v>
                </c:pt>
                <c:pt idx="1052">
                  <c:v>68.816162109999993</c:v>
                </c:pt>
                <c:pt idx="1053">
                  <c:v>68.816162109999993</c:v>
                </c:pt>
                <c:pt idx="1054">
                  <c:v>69.332641600000002</c:v>
                </c:pt>
                <c:pt idx="1055">
                  <c:v>69.332641600000002</c:v>
                </c:pt>
                <c:pt idx="1056">
                  <c:v>69.599365230000004</c:v>
                </c:pt>
                <c:pt idx="1057">
                  <c:v>69.599365230000004</c:v>
                </c:pt>
                <c:pt idx="1058">
                  <c:v>69.916259769999996</c:v>
                </c:pt>
                <c:pt idx="1059">
                  <c:v>70.116210940000002</c:v>
                </c:pt>
                <c:pt idx="1060">
                  <c:v>70.366455079999994</c:v>
                </c:pt>
                <c:pt idx="1061">
                  <c:v>70.366455079999994</c:v>
                </c:pt>
                <c:pt idx="1062">
                  <c:v>70.799926760000005</c:v>
                </c:pt>
                <c:pt idx="1063">
                  <c:v>71.049560549999995</c:v>
                </c:pt>
                <c:pt idx="1064">
                  <c:v>71.049560549999995</c:v>
                </c:pt>
                <c:pt idx="1065">
                  <c:v>71.282714839999997</c:v>
                </c:pt>
                <c:pt idx="1066">
                  <c:v>71.499511720000001</c:v>
                </c:pt>
                <c:pt idx="1067">
                  <c:v>71.499511720000001</c:v>
                </c:pt>
                <c:pt idx="1068">
                  <c:v>71.73278809</c:v>
                </c:pt>
                <c:pt idx="1069">
                  <c:v>71.966552730000004</c:v>
                </c:pt>
                <c:pt idx="1070">
                  <c:v>72.216674800000007</c:v>
                </c:pt>
                <c:pt idx="1071">
                  <c:v>72.433105470000001</c:v>
                </c:pt>
                <c:pt idx="1072">
                  <c:v>72.649414059999998</c:v>
                </c:pt>
                <c:pt idx="1073">
                  <c:v>72.649414059999998</c:v>
                </c:pt>
                <c:pt idx="1074">
                  <c:v>72.899414059999998</c:v>
                </c:pt>
                <c:pt idx="1075">
                  <c:v>73.133178709999996</c:v>
                </c:pt>
                <c:pt idx="1076">
                  <c:v>73.350097660000003</c:v>
                </c:pt>
                <c:pt idx="1077">
                  <c:v>73.350097660000003</c:v>
                </c:pt>
                <c:pt idx="1078">
                  <c:v>73.600097660000003</c:v>
                </c:pt>
                <c:pt idx="1079">
                  <c:v>73.81640625</c:v>
                </c:pt>
                <c:pt idx="1080">
                  <c:v>74.049438480000006</c:v>
                </c:pt>
                <c:pt idx="1081">
                  <c:v>74.266601559999998</c:v>
                </c:pt>
                <c:pt idx="1082">
                  <c:v>74.483276369999999</c:v>
                </c:pt>
                <c:pt idx="1083">
                  <c:v>74.733520510000005</c:v>
                </c:pt>
                <c:pt idx="1084">
                  <c:v>74.733520510000005</c:v>
                </c:pt>
                <c:pt idx="1085">
                  <c:v>74.983276369999999</c:v>
                </c:pt>
                <c:pt idx="1086">
                  <c:v>75.199707029999999</c:v>
                </c:pt>
                <c:pt idx="1087">
                  <c:v>75.199707029999999</c:v>
                </c:pt>
                <c:pt idx="1088">
                  <c:v>75.483032230000006</c:v>
                </c:pt>
                <c:pt idx="1089">
                  <c:v>75.73278809</c:v>
                </c:pt>
                <c:pt idx="1090">
                  <c:v>75.949584959999996</c:v>
                </c:pt>
                <c:pt idx="1091">
                  <c:v>76.183227540000004</c:v>
                </c:pt>
                <c:pt idx="1092">
                  <c:v>76.400146480000004</c:v>
                </c:pt>
                <c:pt idx="1093">
                  <c:v>76.400146480000004</c:v>
                </c:pt>
                <c:pt idx="1094">
                  <c:v>76.666870119999999</c:v>
                </c:pt>
                <c:pt idx="1095">
                  <c:v>76.882934570000003</c:v>
                </c:pt>
                <c:pt idx="1096">
                  <c:v>76.882934570000003</c:v>
                </c:pt>
                <c:pt idx="1097">
                  <c:v>77.099731449999993</c:v>
                </c:pt>
                <c:pt idx="1098">
                  <c:v>77.099731449999993</c:v>
                </c:pt>
                <c:pt idx="1099">
                  <c:v>77.682983399999998</c:v>
                </c:pt>
                <c:pt idx="1100">
                  <c:v>77.899414059999998</c:v>
                </c:pt>
                <c:pt idx="1101">
                  <c:v>77.899414059999998</c:v>
                </c:pt>
                <c:pt idx="1102">
                  <c:v>78.149658200000005</c:v>
                </c:pt>
                <c:pt idx="1103">
                  <c:v>78.366455079999994</c:v>
                </c:pt>
                <c:pt idx="1104">
                  <c:v>78.366455079999994</c:v>
                </c:pt>
                <c:pt idx="1105">
                  <c:v>78.616699220000001</c:v>
                </c:pt>
                <c:pt idx="1106">
                  <c:v>78.833007809999998</c:v>
                </c:pt>
                <c:pt idx="1107">
                  <c:v>79.082885739999995</c:v>
                </c:pt>
                <c:pt idx="1108">
                  <c:v>79.29919434</c:v>
                </c:pt>
                <c:pt idx="1109">
                  <c:v>79.532714839999997</c:v>
                </c:pt>
                <c:pt idx="1110">
                  <c:v>79.749755859999993</c:v>
                </c:pt>
                <c:pt idx="1111">
                  <c:v>79.749755859999993</c:v>
                </c:pt>
                <c:pt idx="1112">
                  <c:v>79.999877929999997</c:v>
                </c:pt>
                <c:pt idx="1113">
                  <c:v>80.215820309999998</c:v>
                </c:pt>
                <c:pt idx="1114">
                  <c:v>80.215820309999998</c:v>
                </c:pt>
                <c:pt idx="1115">
                  <c:v>80.466064450000005</c:v>
                </c:pt>
                <c:pt idx="1116">
                  <c:v>80.682617190000002</c:v>
                </c:pt>
                <c:pt idx="1117">
                  <c:v>80.91638184</c:v>
                </c:pt>
                <c:pt idx="1118">
                  <c:v>81.166625980000006</c:v>
                </c:pt>
                <c:pt idx="1119">
                  <c:v>81.383056640000007</c:v>
                </c:pt>
                <c:pt idx="1120">
                  <c:v>81.599731449999993</c:v>
                </c:pt>
                <c:pt idx="1121">
                  <c:v>81.599731449999993</c:v>
                </c:pt>
                <c:pt idx="1122">
                  <c:v>81.832763670000006</c:v>
                </c:pt>
                <c:pt idx="1123">
                  <c:v>82.049560549999995</c:v>
                </c:pt>
                <c:pt idx="1124">
                  <c:v>82.049560549999995</c:v>
                </c:pt>
                <c:pt idx="1125">
                  <c:v>82.299682619999999</c:v>
                </c:pt>
                <c:pt idx="1126">
                  <c:v>82.533447269999996</c:v>
                </c:pt>
                <c:pt idx="1127">
                  <c:v>82.750122070000003</c:v>
                </c:pt>
                <c:pt idx="1128">
                  <c:v>82.966308589999997</c:v>
                </c:pt>
                <c:pt idx="1129">
                  <c:v>83.215942380000001</c:v>
                </c:pt>
                <c:pt idx="1130">
                  <c:v>83.449584959999996</c:v>
                </c:pt>
                <c:pt idx="1131">
                  <c:v>83.449584959999996</c:v>
                </c:pt>
                <c:pt idx="1132">
                  <c:v>83.683227540000004</c:v>
                </c:pt>
                <c:pt idx="1133">
                  <c:v>83.900146480000004</c:v>
                </c:pt>
                <c:pt idx="1134">
                  <c:v>84.150146480000004</c:v>
                </c:pt>
                <c:pt idx="1135">
                  <c:v>84.150146480000004</c:v>
                </c:pt>
                <c:pt idx="1136">
                  <c:v>84.383056640000007</c:v>
                </c:pt>
                <c:pt idx="1137">
                  <c:v>84.833129880000001</c:v>
                </c:pt>
                <c:pt idx="1138">
                  <c:v>84.833129880000001</c:v>
                </c:pt>
                <c:pt idx="1139">
                  <c:v>85.049926760000005</c:v>
                </c:pt>
                <c:pt idx="1140">
                  <c:v>85.283447269999996</c:v>
                </c:pt>
                <c:pt idx="1141">
                  <c:v>85.283447269999996</c:v>
                </c:pt>
                <c:pt idx="1142">
                  <c:v>85.516723630000001</c:v>
                </c:pt>
                <c:pt idx="1143">
                  <c:v>85.766357420000006</c:v>
                </c:pt>
                <c:pt idx="1144">
                  <c:v>85.983032230000006</c:v>
                </c:pt>
                <c:pt idx="1145">
                  <c:v>85.983032230000006</c:v>
                </c:pt>
                <c:pt idx="1146">
                  <c:v>86.21643066</c:v>
                </c:pt>
                <c:pt idx="1147">
                  <c:v>86.449951170000006</c:v>
                </c:pt>
                <c:pt idx="1148">
                  <c:v>86.683349609999993</c:v>
                </c:pt>
                <c:pt idx="1149">
                  <c:v>86.900146480000004</c:v>
                </c:pt>
                <c:pt idx="1150">
                  <c:v>87.166748049999995</c:v>
                </c:pt>
                <c:pt idx="1151">
                  <c:v>87.166748049999995</c:v>
                </c:pt>
                <c:pt idx="1152">
                  <c:v>87.366088869999999</c:v>
                </c:pt>
                <c:pt idx="1153">
                  <c:v>87.599731449999993</c:v>
                </c:pt>
                <c:pt idx="1154">
                  <c:v>87.833496089999997</c:v>
                </c:pt>
                <c:pt idx="1155">
                  <c:v>87.833496089999997</c:v>
                </c:pt>
                <c:pt idx="1156">
                  <c:v>88.300048829999994</c:v>
                </c:pt>
                <c:pt idx="1157">
                  <c:v>88.300048829999994</c:v>
                </c:pt>
                <c:pt idx="1158">
                  <c:v>88.516235350000002</c:v>
                </c:pt>
                <c:pt idx="1159">
                  <c:v>88.765991209999996</c:v>
                </c:pt>
                <c:pt idx="1160">
                  <c:v>88.983276369999999</c:v>
                </c:pt>
                <c:pt idx="1161">
                  <c:v>88.983276369999999</c:v>
                </c:pt>
                <c:pt idx="1162">
                  <c:v>89.199829100000002</c:v>
                </c:pt>
                <c:pt idx="1163">
                  <c:v>89.416503910000003</c:v>
                </c:pt>
                <c:pt idx="1164">
                  <c:v>89.666503910000003</c:v>
                </c:pt>
                <c:pt idx="1165">
                  <c:v>89.882690429999997</c:v>
                </c:pt>
                <c:pt idx="1166">
                  <c:v>90.166137699999993</c:v>
                </c:pt>
                <c:pt idx="1167">
                  <c:v>90.166137699999993</c:v>
                </c:pt>
                <c:pt idx="1168">
                  <c:v>90.416137699999993</c:v>
                </c:pt>
                <c:pt idx="1169">
                  <c:v>90.649902339999997</c:v>
                </c:pt>
                <c:pt idx="1170">
                  <c:v>90.649902339999997</c:v>
                </c:pt>
                <c:pt idx="1171">
                  <c:v>90.966186519999994</c:v>
                </c:pt>
                <c:pt idx="1172">
                  <c:v>90.966186519999994</c:v>
                </c:pt>
                <c:pt idx="1173">
                  <c:v>91.182861329999994</c:v>
                </c:pt>
                <c:pt idx="1174">
                  <c:v>91.666748049999995</c:v>
                </c:pt>
                <c:pt idx="1175">
                  <c:v>91.666748049999995</c:v>
                </c:pt>
                <c:pt idx="1176">
                  <c:v>91.90002441</c:v>
                </c:pt>
                <c:pt idx="1177">
                  <c:v>92.115966799999995</c:v>
                </c:pt>
                <c:pt idx="1178">
                  <c:v>92.115966799999995</c:v>
                </c:pt>
                <c:pt idx="1179">
                  <c:v>92.416259769999996</c:v>
                </c:pt>
                <c:pt idx="1180">
                  <c:v>92.633056640000007</c:v>
                </c:pt>
                <c:pt idx="1181">
                  <c:v>92.866333010000005</c:v>
                </c:pt>
                <c:pt idx="1182">
                  <c:v>92.866333010000005</c:v>
                </c:pt>
                <c:pt idx="1183">
                  <c:v>93.067016600000002</c:v>
                </c:pt>
                <c:pt idx="1184">
                  <c:v>93.41638184</c:v>
                </c:pt>
                <c:pt idx="1185">
                  <c:v>93.633544920000006</c:v>
                </c:pt>
                <c:pt idx="1186">
                  <c:v>93.849853519999996</c:v>
                </c:pt>
                <c:pt idx="1187">
                  <c:v>93.849853519999996</c:v>
                </c:pt>
                <c:pt idx="1188">
                  <c:v>94.099731449999993</c:v>
                </c:pt>
                <c:pt idx="1189">
                  <c:v>94.316162109999993</c:v>
                </c:pt>
                <c:pt idx="1190">
                  <c:v>94.316162109999993</c:v>
                </c:pt>
                <c:pt idx="1191">
                  <c:v>94.566284179999997</c:v>
                </c:pt>
                <c:pt idx="1192">
                  <c:v>95.033203130000004</c:v>
                </c:pt>
                <c:pt idx="1193">
                  <c:v>95.033203130000004</c:v>
                </c:pt>
                <c:pt idx="1194">
                  <c:v>95.266723630000001</c:v>
                </c:pt>
                <c:pt idx="1195">
                  <c:v>95.483032230000006</c:v>
                </c:pt>
                <c:pt idx="1196">
                  <c:v>95.483032230000006</c:v>
                </c:pt>
                <c:pt idx="1197">
                  <c:v>95.699584959999996</c:v>
                </c:pt>
                <c:pt idx="1198">
                  <c:v>95.949707029999999</c:v>
                </c:pt>
                <c:pt idx="1199">
                  <c:v>96.182983399999998</c:v>
                </c:pt>
                <c:pt idx="1200">
                  <c:v>96.182983399999998</c:v>
                </c:pt>
                <c:pt idx="1201">
                  <c:v>96.633544920000006</c:v>
                </c:pt>
                <c:pt idx="1202">
                  <c:v>96.633544920000006</c:v>
                </c:pt>
                <c:pt idx="1203">
                  <c:v>96.883178709999996</c:v>
                </c:pt>
                <c:pt idx="1204">
                  <c:v>97.116210940000002</c:v>
                </c:pt>
                <c:pt idx="1205">
                  <c:v>97.333007809999998</c:v>
                </c:pt>
                <c:pt idx="1206">
                  <c:v>97.333007809999998</c:v>
                </c:pt>
                <c:pt idx="1207">
                  <c:v>97.583129880000001</c:v>
                </c:pt>
                <c:pt idx="1208">
                  <c:v>97.816772459999996</c:v>
                </c:pt>
                <c:pt idx="1209">
                  <c:v>98.050170899999998</c:v>
                </c:pt>
                <c:pt idx="1210">
                  <c:v>98.266357420000006</c:v>
                </c:pt>
                <c:pt idx="1211">
                  <c:v>98.516235350000002</c:v>
                </c:pt>
                <c:pt idx="1212">
                  <c:v>98.516235350000002</c:v>
                </c:pt>
                <c:pt idx="1213">
                  <c:v>98.73278809</c:v>
                </c:pt>
                <c:pt idx="1214">
                  <c:v>98.96643066</c:v>
                </c:pt>
                <c:pt idx="1215">
                  <c:v>99.183349609999993</c:v>
                </c:pt>
                <c:pt idx="1216">
                  <c:v>99.183349609999993</c:v>
                </c:pt>
                <c:pt idx="1217">
                  <c:v>99.433105470000001</c:v>
                </c:pt>
                <c:pt idx="1218">
                  <c:v>99.666137699999993</c:v>
                </c:pt>
                <c:pt idx="1219">
                  <c:v>99.899291989999995</c:v>
                </c:pt>
                <c:pt idx="1220">
                  <c:v>100.14941406</c:v>
                </c:pt>
                <c:pt idx="1221">
                  <c:v>100.36645507999999</c:v>
                </c:pt>
                <c:pt idx="1222">
                  <c:v>100.36645507999999</c:v>
                </c:pt>
                <c:pt idx="1223">
                  <c:v>100.58300781</c:v>
                </c:pt>
                <c:pt idx="1224">
                  <c:v>100.81652832</c:v>
                </c:pt>
                <c:pt idx="1225">
                  <c:v>101.04968262</c:v>
                </c:pt>
                <c:pt idx="1226">
                  <c:v>101.04968262</c:v>
                </c:pt>
                <c:pt idx="1227">
                  <c:v>101.51611328</c:v>
                </c:pt>
                <c:pt idx="1228">
                  <c:v>101.74951172</c:v>
                </c:pt>
                <c:pt idx="1229">
                  <c:v>101.74951172</c:v>
                </c:pt>
                <c:pt idx="1230">
                  <c:v>101.96667480000001</c:v>
                </c:pt>
                <c:pt idx="1231">
                  <c:v>102.21667480000001</c:v>
                </c:pt>
                <c:pt idx="1232">
                  <c:v>102.21667480000001</c:v>
                </c:pt>
                <c:pt idx="1233">
                  <c:v>102.45007323999999</c:v>
                </c:pt>
                <c:pt idx="1234">
                  <c:v>102.66577148</c:v>
                </c:pt>
                <c:pt idx="1235">
                  <c:v>102.91601563</c:v>
                </c:pt>
                <c:pt idx="1236">
                  <c:v>102.91601563</c:v>
                </c:pt>
                <c:pt idx="1237">
                  <c:v>103.38342285</c:v>
                </c:pt>
                <c:pt idx="1238">
                  <c:v>103.59997559</c:v>
                </c:pt>
                <c:pt idx="1239">
                  <c:v>103.59997559</c:v>
                </c:pt>
                <c:pt idx="1240">
                  <c:v>103.81640625</c:v>
                </c:pt>
                <c:pt idx="1241">
                  <c:v>104.06628418</c:v>
                </c:pt>
                <c:pt idx="1242">
                  <c:v>104.06628418</c:v>
                </c:pt>
                <c:pt idx="1243">
                  <c:v>104.29943848000001</c:v>
                </c:pt>
                <c:pt idx="1244">
                  <c:v>104.51660156</c:v>
                </c:pt>
                <c:pt idx="1245">
                  <c:v>104.76672363</c:v>
                </c:pt>
                <c:pt idx="1246">
                  <c:v>104.98327637</c:v>
                </c:pt>
                <c:pt idx="1247">
                  <c:v>105.23327637</c:v>
                </c:pt>
                <c:pt idx="1248">
                  <c:v>105.44934082</c:v>
                </c:pt>
                <c:pt idx="1249">
                  <c:v>105.44934082</c:v>
                </c:pt>
                <c:pt idx="1250">
                  <c:v>105.66625977</c:v>
                </c:pt>
                <c:pt idx="1251">
                  <c:v>105.86669922</c:v>
                </c:pt>
                <c:pt idx="1252">
                  <c:v>106.13330078</c:v>
                </c:pt>
                <c:pt idx="1253">
                  <c:v>106.13330078</c:v>
                </c:pt>
                <c:pt idx="1254">
                  <c:v>106.35009766</c:v>
                </c:pt>
                <c:pt idx="1255">
                  <c:v>106.56591797</c:v>
                </c:pt>
                <c:pt idx="1256">
                  <c:v>106.88293457</c:v>
                </c:pt>
                <c:pt idx="1257">
                  <c:v>107.09960938</c:v>
                </c:pt>
                <c:pt idx="1258">
                  <c:v>107.09960938</c:v>
                </c:pt>
                <c:pt idx="1259">
                  <c:v>107.34948730000001</c:v>
                </c:pt>
                <c:pt idx="1260">
                  <c:v>107.56640625</c:v>
                </c:pt>
                <c:pt idx="1261">
                  <c:v>107.56640625</c:v>
                </c:pt>
                <c:pt idx="1262">
                  <c:v>107.81652832</c:v>
                </c:pt>
                <c:pt idx="1263">
                  <c:v>108.04992676000001</c:v>
                </c:pt>
                <c:pt idx="1264">
                  <c:v>108.26647948999999</c:v>
                </c:pt>
                <c:pt idx="1265">
                  <c:v>108.49938965</c:v>
                </c:pt>
                <c:pt idx="1266">
                  <c:v>108.73254394999999</c:v>
                </c:pt>
                <c:pt idx="1267">
                  <c:v>108.9498291</c:v>
                </c:pt>
                <c:pt idx="1268">
                  <c:v>108.9498291</c:v>
                </c:pt>
                <c:pt idx="1269">
                  <c:v>109.1998291</c:v>
                </c:pt>
                <c:pt idx="1270">
                  <c:v>109.41638184</c:v>
                </c:pt>
                <c:pt idx="1271">
                  <c:v>109.41638184</c:v>
                </c:pt>
                <c:pt idx="1272">
                  <c:v>109.66638184</c:v>
                </c:pt>
                <c:pt idx="1273">
                  <c:v>110.1159668</c:v>
                </c:pt>
                <c:pt idx="1274">
                  <c:v>110.1159668</c:v>
                </c:pt>
                <c:pt idx="1275">
                  <c:v>110.34973144999999</c:v>
                </c:pt>
                <c:pt idx="1276">
                  <c:v>110.58312988</c:v>
                </c:pt>
                <c:pt idx="1277">
                  <c:v>110.58312988</c:v>
                </c:pt>
                <c:pt idx="1278">
                  <c:v>110.81640625</c:v>
                </c:pt>
                <c:pt idx="1279">
                  <c:v>111.04931641</c:v>
                </c:pt>
                <c:pt idx="1280">
                  <c:v>111.26611328</c:v>
                </c:pt>
                <c:pt idx="1281">
                  <c:v>111.48291016</c:v>
                </c:pt>
                <c:pt idx="1282">
                  <c:v>111.73291016</c:v>
                </c:pt>
                <c:pt idx="1283">
                  <c:v>111.95007323999999</c:v>
                </c:pt>
                <c:pt idx="1284">
                  <c:v>111.95007323999999</c:v>
                </c:pt>
                <c:pt idx="1285">
                  <c:v>112.1998291</c:v>
                </c:pt>
                <c:pt idx="1286">
                  <c:v>112.41638184</c:v>
                </c:pt>
                <c:pt idx="1287">
                  <c:v>112.41638184</c:v>
                </c:pt>
                <c:pt idx="1288">
                  <c:v>112.66601563</c:v>
                </c:pt>
                <c:pt idx="1289">
                  <c:v>112.89941406</c:v>
                </c:pt>
                <c:pt idx="1290">
                  <c:v>113.11669922</c:v>
                </c:pt>
                <c:pt idx="1291">
                  <c:v>113.36657715</c:v>
                </c:pt>
                <c:pt idx="1292">
                  <c:v>113.59997559</c:v>
                </c:pt>
                <c:pt idx="1293">
                  <c:v>113.59997559</c:v>
                </c:pt>
                <c:pt idx="1294">
                  <c:v>113.81640625</c:v>
                </c:pt>
                <c:pt idx="1295">
                  <c:v>114.03283691</c:v>
                </c:pt>
                <c:pt idx="1296">
                  <c:v>114.28283691</c:v>
                </c:pt>
                <c:pt idx="1297">
                  <c:v>114.28283691</c:v>
                </c:pt>
                <c:pt idx="1298">
                  <c:v>114.75012207</c:v>
                </c:pt>
                <c:pt idx="1299">
                  <c:v>114.96655273</c:v>
                </c:pt>
                <c:pt idx="1300">
                  <c:v>114.96655273</c:v>
                </c:pt>
                <c:pt idx="1301">
                  <c:v>115.21630859</c:v>
                </c:pt>
                <c:pt idx="1302">
                  <c:v>115.44921875</c:v>
                </c:pt>
                <c:pt idx="1303">
                  <c:v>115.44921875</c:v>
                </c:pt>
                <c:pt idx="1304">
                  <c:v>115.66638184</c:v>
                </c:pt>
                <c:pt idx="1305">
                  <c:v>115.91650391</c:v>
                </c:pt>
                <c:pt idx="1306">
                  <c:v>116.15002441</c:v>
                </c:pt>
                <c:pt idx="1307">
                  <c:v>116.36657715</c:v>
                </c:pt>
                <c:pt idx="1308">
                  <c:v>116.59960938</c:v>
                </c:pt>
                <c:pt idx="1309">
                  <c:v>116.59960938</c:v>
                </c:pt>
                <c:pt idx="1310">
                  <c:v>116.83288573999999</c:v>
                </c:pt>
                <c:pt idx="1311">
                  <c:v>117.06616210999999</c:v>
                </c:pt>
                <c:pt idx="1312">
                  <c:v>117.31640625</c:v>
                </c:pt>
                <c:pt idx="1313">
                  <c:v>117.31640625</c:v>
                </c:pt>
                <c:pt idx="1314">
                  <c:v>117.54992676000001</c:v>
                </c:pt>
                <c:pt idx="1315">
                  <c:v>117.78332519999999</c:v>
                </c:pt>
                <c:pt idx="1316">
                  <c:v>117.99987793</c:v>
                </c:pt>
                <c:pt idx="1317">
                  <c:v>118.23278809</c:v>
                </c:pt>
                <c:pt idx="1318">
                  <c:v>118.46606445</c:v>
                </c:pt>
                <c:pt idx="1319">
                  <c:v>118.6829834</c:v>
                </c:pt>
                <c:pt idx="1320">
                  <c:v>118.6829834</c:v>
                </c:pt>
                <c:pt idx="1321">
                  <c:v>118.89990234</c:v>
                </c:pt>
                <c:pt idx="1322">
                  <c:v>119.11608887</c:v>
                </c:pt>
                <c:pt idx="1323">
                  <c:v>119.3659668</c:v>
                </c:pt>
                <c:pt idx="1324">
                  <c:v>119.3659668</c:v>
                </c:pt>
                <c:pt idx="1325">
                  <c:v>119.64941406</c:v>
                </c:pt>
                <c:pt idx="1326">
                  <c:v>119.64941406</c:v>
                </c:pt>
                <c:pt idx="1327">
                  <c:v>120.09936523</c:v>
                </c:pt>
                <c:pt idx="1328">
                  <c:v>120.34948730000001</c:v>
                </c:pt>
                <c:pt idx="1329">
                  <c:v>120.34948730000001</c:v>
                </c:pt>
                <c:pt idx="1330">
                  <c:v>120.58300781</c:v>
                </c:pt>
                <c:pt idx="1331">
                  <c:v>120.79968262</c:v>
                </c:pt>
                <c:pt idx="1332">
                  <c:v>121.04943848000001</c:v>
                </c:pt>
                <c:pt idx="1333">
                  <c:v>121.04943848000001</c:v>
                </c:pt>
                <c:pt idx="1334">
                  <c:v>121.26574707</c:v>
                </c:pt>
                <c:pt idx="1335">
                  <c:v>121.51586914000001</c:v>
                </c:pt>
                <c:pt idx="1336">
                  <c:v>121.73303223000001</c:v>
                </c:pt>
                <c:pt idx="1337">
                  <c:v>121.9498291</c:v>
                </c:pt>
                <c:pt idx="1338">
                  <c:v>122.19958496</c:v>
                </c:pt>
                <c:pt idx="1339">
                  <c:v>122.19958496</c:v>
                </c:pt>
                <c:pt idx="1340">
                  <c:v>122.41638184</c:v>
                </c:pt>
                <c:pt idx="1341">
                  <c:v>122.64941406</c:v>
                </c:pt>
                <c:pt idx="1342">
                  <c:v>122.88305664000001</c:v>
                </c:pt>
                <c:pt idx="1343">
                  <c:v>122.88305664000001</c:v>
                </c:pt>
                <c:pt idx="1344">
                  <c:v>123.11657715</c:v>
                </c:pt>
                <c:pt idx="1345">
                  <c:v>123.34985352</c:v>
                </c:pt>
                <c:pt idx="1346">
                  <c:v>123.58312988</c:v>
                </c:pt>
                <c:pt idx="1347">
                  <c:v>123.79968262</c:v>
                </c:pt>
                <c:pt idx="1348">
                  <c:v>124.01599121</c:v>
                </c:pt>
                <c:pt idx="1349">
                  <c:v>124.01599121</c:v>
                </c:pt>
                <c:pt idx="1350">
                  <c:v>124.26635742000001</c:v>
                </c:pt>
                <c:pt idx="1351">
                  <c:v>124.5</c:v>
                </c:pt>
                <c:pt idx="1352">
                  <c:v>124.75</c:v>
                </c:pt>
                <c:pt idx="1353">
                  <c:v>124.75</c:v>
                </c:pt>
                <c:pt idx="1354">
                  <c:v>124.96667480000001</c:v>
                </c:pt>
                <c:pt idx="1355">
                  <c:v>125.19970703</c:v>
                </c:pt>
                <c:pt idx="1356">
                  <c:v>125.43249512</c:v>
                </c:pt>
                <c:pt idx="1357">
                  <c:v>125.43249512</c:v>
                </c:pt>
                <c:pt idx="1358">
                  <c:v>125.89990234</c:v>
                </c:pt>
                <c:pt idx="1359">
                  <c:v>125.89990234</c:v>
                </c:pt>
                <c:pt idx="1360">
                  <c:v>126.21643066</c:v>
                </c:pt>
                <c:pt idx="1361">
                  <c:v>126.43322754</c:v>
                </c:pt>
                <c:pt idx="1362">
                  <c:v>126.43322754</c:v>
                </c:pt>
                <c:pt idx="1363">
                  <c:v>126.63330078</c:v>
                </c:pt>
                <c:pt idx="1364">
                  <c:v>126.88305664000001</c:v>
                </c:pt>
                <c:pt idx="1365">
                  <c:v>127.09924316</c:v>
                </c:pt>
                <c:pt idx="1366">
                  <c:v>127.09924316</c:v>
                </c:pt>
                <c:pt idx="1367">
                  <c:v>127.56652832</c:v>
                </c:pt>
                <c:pt idx="1368">
                  <c:v>127.79992676000001</c:v>
                </c:pt>
                <c:pt idx="1369">
                  <c:v>127.79992676000001</c:v>
                </c:pt>
                <c:pt idx="1370">
                  <c:v>128.01647948999999</c:v>
                </c:pt>
                <c:pt idx="1371">
                  <c:v>128.26623534999999</c:v>
                </c:pt>
                <c:pt idx="1372">
                  <c:v>128.48278809000001</c:v>
                </c:pt>
                <c:pt idx="1373">
                  <c:v>128.48278809000001</c:v>
                </c:pt>
                <c:pt idx="1374">
                  <c:v>128.73266602000001</c:v>
                </c:pt>
                <c:pt idx="1375">
                  <c:v>128.94982909999999</c:v>
                </c:pt>
                <c:pt idx="1376">
                  <c:v>128.94982909999999</c:v>
                </c:pt>
                <c:pt idx="1377">
                  <c:v>129.43286133000001</c:v>
                </c:pt>
                <c:pt idx="1378">
                  <c:v>129.43286133000001</c:v>
                </c:pt>
                <c:pt idx="1379">
                  <c:v>129.74963378999999</c:v>
                </c:pt>
                <c:pt idx="1380">
                  <c:v>129.99963378999999</c:v>
                </c:pt>
                <c:pt idx="1381">
                  <c:v>129.99963378999999</c:v>
                </c:pt>
                <c:pt idx="1382">
                  <c:v>130.21606445</c:v>
                </c:pt>
                <c:pt idx="1383">
                  <c:v>130.44909668</c:v>
                </c:pt>
                <c:pt idx="1384">
                  <c:v>130.68237305</c:v>
                </c:pt>
                <c:pt idx="1385">
                  <c:v>130.68237305</c:v>
                </c:pt>
                <c:pt idx="1386">
                  <c:v>130.8996582</c:v>
                </c:pt>
                <c:pt idx="1387">
                  <c:v>131.34960938</c:v>
                </c:pt>
                <c:pt idx="1388">
                  <c:v>131.34960938</c:v>
                </c:pt>
                <c:pt idx="1389">
                  <c:v>131.59948729999999</c:v>
                </c:pt>
                <c:pt idx="1390">
                  <c:v>131.81591796999999</c:v>
                </c:pt>
                <c:pt idx="1391">
                  <c:v>131.81591796999999</c:v>
                </c:pt>
                <c:pt idx="1392">
                  <c:v>132.04968262</c:v>
                </c:pt>
                <c:pt idx="1393">
                  <c:v>132.28320313</c:v>
                </c:pt>
                <c:pt idx="1394">
                  <c:v>132.4831543</c:v>
                </c:pt>
                <c:pt idx="1395">
                  <c:v>132.4831543</c:v>
                </c:pt>
                <c:pt idx="1396">
                  <c:v>132.98291015999999</c:v>
                </c:pt>
                <c:pt idx="1397">
                  <c:v>133.18261719</c:v>
                </c:pt>
                <c:pt idx="1398">
                  <c:v>133.18261719</c:v>
                </c:pt>
                <c:pt idx="1399">
                  <c:v>133.39978027000001</c:v>
                </c:pt>
                <c:pt idx="1400">
                  <c:v>133.66650390999999</c:v>
                </c:pt>
                <c:pt idx="1401">
                  <c:v>133.88330078000001</c:v>
                </c:pt>
                <c:pt idx="1402">
                  <c:v>133.88330078000001</c:v>
                </c:pt>
                <c:pt idx="1403">
                  <c:v>134.09960938</c:v>
                </c:pt>
                <c:pt idx="1404">
                  <c:v>134.33239746000001</c:v>
                </c:pt>
                <c:pt idx="1405">
                  <c:v>134.61608887</c:v>
                </c:pt>
                <c:pt idx="1406">
                  <c:v>134.61608887</c:v>
                </c:pt>
                <c:pt idx="1407">
                  <c:v>134.91613770000001</c:v>
                </c:pt>
                <c:pt idx="1408">
                  <c:v>135.1328125</c:v>
                </c:pt>
                <c:pt idx="1409">
                  <c:v>135.36645508000001</c:v>
                </c:pt>
                <c:pt idx="1410">
                  <c:v>135.36645508000001</c:v>
                </c:pt>
                <c:pt idx="1411">
                  <c:v>135.61657715000001</c:v>
                </c:pt>
                <c:pt idx="1412">
                  <c:v>135.84997559000001</c:v>
                </c:pt>
                <c:pt idx="1413">
                  <c:v>136.08312988</c:v>
                </c:pt>
                <c:pt idx="1414">
                  <c:v>136.31628418</c:v>
                </c:pt>
                <c:pt idx="1415">
                  <c:v>136.54931640999999</c:v>
                </c:pt>
                <c:pt idx="1416">
                  <c:v>136.54931640999999</c:v>
                </c:pt>
                <c:pt idx="1417">
                  <c:v>136.78295897999999</c:v>
                </c:pt>
                <c:pt idx="1418">
                  <c:v>136.99975585999999</c:v>
                </c:pt>
                <c:pt idx="1419">
                  <c:v>137.21667479999999</c:v>
                </c:pt>
                <c:pt idx="1420">
                  <c:v>137.21667479999999</c:v>
                </c:pt>
                <c:pt idx="1421">
                  <c:v>137.46655272999999</c:v>
                </c:pt>
                <c:pt idx="1422">
                  <c:v>137.68273926000001</c:v>
                </c:pt>
                <c:pt idx="1423">
                  <c:v>137.93261719</c:v>
                </c:pt>
                <c:pt idx="1424">
                  <c:v>138.1496582</c:v>
                </c:pt>
                <c:pt idx="1425">
                  <c:v>138.39953613</c:v>
                </c:pt>
                <c:pt idx="1426">
                  <c:v>138.39953613</c:v>
                </c:pt>
                <c:pt idx="1427">
                  <c:v>138.63317871000001</c:v>
                </c:pt>
                <c:pt idx="1428">
                  <c:v>138.84985352000001</c:v>
                </c:pt>
                <c:pt idx="1429">
                  <c:v>138.84985352000001</c:v>
                </c:pt>
                <c:pt idx="1430">
                  <c:v>139.09948729999999</c:v>
                </c:pt>
                <c:pt idx="1431">
                  <c:v>139.53295897999999</c:v>
                </c:pt>
                <c:pt idx="1432">
                  <c:v>139.53295897999999</c:v>
                </c:pt>
                <c:pt idx="1433">
                  <c:v>139.78308104999999</c:v>
                </c:pt>
                <c:pt idx="1434">
                  <c:v>139.99975585999999</c:v>
                </c:pt>
                <c:pt idx="1435">
                  <c:v>140.24951171999999</c:v>
                </c:pt>
                <c:pt idx="1436">
                  <c:v>140.24951171999999</c:v>
                </c:pt>
                <c:pt idx="1437">
                  <c:v>140.46594238</c:v>
                </c:pt>
                <c:pt idx="1438">
                  <c:v>140.71569823999999</c:v>
                </c:pt>
                <c:pt idx="1439">
                  <c:v>140.94921875</c:v>
                </c:pt>
                <c:pt idx="1440">
                  <c:v>141.16625977000001</c:v>
                </c:pt>
                <c:pt idx="1441">
                  <c:v>141.3996582</c:v>
                </c:pt>
                <c:pt idx="1442">
                  <c:v>141.3996582</c:v>
                </c:pt>
                <c:pt idx="1443">
                  <c:v>141.61645508000001</c:v>
                </c:pt>
                <c:pt idx="1444">
                  <c:v>141.84924315999999</c:v>
                </c:pt>
                <c:pt idx="1445">
                  <c:v>142.06579590000001</c:v>
                </c:pt>
                <c:pt idx="1446">
                  <c:v>142.06579590000001</c:v>
                </c:pt>
                <c:pt idx="1447">
                  <c:v>142.31604003999999</c:v>
                </c:pt>
                <c:pt idx="1448">
                  <c:v>142.53320313</c:v>
                </c:pt>
                <c:pt idx="1449">
                  <c:v>142.78332520000001</c:v>
                </c:pt>
                <c:pt idx="1450">
                  <c:v>142.99975585999999</c:v>
                </c:pt>
                <c:pt idx="1451">
                  <c:v>143.24951171999999</c:v>
                </c:pt>
                <c:pt idx="1452">
                  <c:v>143.24951171999999</c:v>
                </c:pt>
                <c:pt idx="1453">
                  <c:v>143.48254395000001</c:v>
                </c:pt>
                <c:pt idx="1454">
                  <c:v>143.69970703000001</c:v>
                </c:pt>
                <c:pt idx="1455">
                  <c:v>143.69970703000001</c:v>
                </c:pt>
                <c:pt idx="1456">
                  <c:v>143.93334960999999</c:v>
                </c:pt>
                <c:pt idx="1457">
                  <c:v>144.39978027000001</c:v>
                </c:pt>
                <c:pt idx="1458">
                  <c:v>144.39978027000001</c:v>
                </c:pt>
                <c:pt idx="1459">
                  <c:v>144.6159668</c:v>
                </c:pt>
                <c:pt idx="1460">
                  <c:v>144.84960938</c:v>
                </c:pt>
                <c:pt idx="1461">
                  <c:v>145.09973145000001</c:v>
                </c:pt>
                <c:pt idx="1462">
                  <c:v>145.09973145000001</c:v>
                </c:pt>
                <c:pt idx="1463">
                  <c:v>145.31652832</c:v>
                </c:pt>
                <c:pt idx="1464">
                  <c:v>145.56652832</c:v>
                </c:pt>
                <c:pt idx="1465">
                  <c:v>145.56652832</c:v>
                </c:pt>
                <c:pt idx="1466">
                  <c:v>146.03295897999999</c:v>
                </c:pt>
                <c:pt idx="1467">
                  <c:v>146.26611328000001</c:v>
                </c:pt>
                <c:pt idx="1468">
                  <c:v>146.26611328000001</c:v>
                </c:pt>
                <c:pt idx="1469">
                  <c:v>146.48303222999999</c:v>
                </c:pt>
                <c:pt idx="1470">
                  <c:v>146.69970703000001</c:v>
                </c:pt>
                <c:pt idx="1471">
                  <c:v>146.69970703000001</c:v>
                </c:pt>
                <c:pt idx="1472">
                  <c:v>146.94995116999999</c:v>
                </c:pt>
                <c:pt idx="1473">
                  <c:v>147.16650390999999</c:v>
                </c:pt>
                <c:pt idx="1474">
                  <c:v>147.38244628999999</c:v>
                </c:pt>
                <c:pt idx="1475">
                  <c:v>147.38244628999999</c:v>
                </c:pt>
                <c:pt idx="1476">
                  <c:v>147.86621094</c:v>
                </c:pt>
                <c:pt idx="1477">
                  <c:v>148.11645508000001</c:v>
                </c:pt>
                <c:pt idx="1478">
                  <c:v>148.11645508000001</c:v>
                </c:pt>
                <c:pt idx="1479">
                  <c:v>148.33337402000001</c:v>
                </c:pt>
                <c:pt idx="1480">
                  <c:v>148.58325195</c:v>
                </c:pt>
                <c:pt idx="1481">
                  <c:v>148.79931640999999</c:v>
                </c:pt>
                <c:pt idx="1482">
                  <c:v>148.79931640999999</c:v>
                </c:pt>
                <c:pt idx="1483">
                  <c:v>149.0324707</c:v>
                </c:pt>
                <c:pt idx="1484">
                  <c:v>149.24963378999999</c:v>
                </c:pt>
                <c:pt idx="1485">
                  <c:v>149.48303222999999</c:v>
                </c:pt>
                <c:pt idx="1486">
                  <c:v>149.79931640999999</c:v>
                </c:pt>
                <c:pt idx="1487">
                  <c:v>149.79931640999999</c:v>
                </c:pt>
                <c:pt idx="1488">
                  <c:v>149.99975585999999</c:v>
                </c:pt>
                <c:pt idx="1489">
                  <c:v>150.23291015999999</c:v>
                </c:pt>
                <c:pt idx="1490">
                  <c:v>150.46569823999999</c:v>
                </c:pt>
                <c:pt idx="1491">
                  <c:v>150.46569823999999</c:v>
                </c:pt>
                <c:pt idx="1492">
                  <c:v>150.68249512</c:v>
                </c:pt>
                <c:pt idx="1493">
                  <c:v>150.93286133000001</c:v>
                </c:pt>
                <c:pt idx="1494">
                  <c:v>151.16650390999999</c:v>
                </c:pt>
                <c:pt idx="1495">
                  <c:v>151.16650390999999</c:v>
                </c:pt>
                <c:pt idx="1496">
                  <c:v>151.59948729999999</c:v>
                </c:pt>
                <c:pt idx="1497">
                  <c:v>151.83251953000001</c:v>
                </c:pt>
                <c:pt idx="1498">
                  <c:v>151.83251953000001</c:v>
                </c:pt>
                <c:pt idx="1499">
                  <c:v>152.08264159999999</c:v>
                </c:pt>
                <c:pt idx="1500">
                  <c:v>152.31628418</c:v>
                </c:pt>
                <c:pt idx="1501">
                  <c:v>152.31628418</c:v>
                </c:pt>
                <c:pt idx="1502">
                  <c:v>152.53308104999999</c:v>
                </c:pt>
                <c:pt idx="1503">
                  <c:v>152.78308104999999</c:v>
                </c:pt>
                <c:pt idx="1504">
                  <c:v>152.99975585999999</c:v>
                </c:pt>
                <c:pt idx="1505">
                  <c:v>153.21569823999999</c:v>
                </c:pt>
                <c:pt idx="1506">
                  <c:v>153.44921875</c:v>
                </c:pt>
                <c:pt idx="1507">
                  <c:v>153.68298340000001</c:v>
                </c:pt>
                <c:pt idx="1508">
                  <c:v>153.68298340000001</c:v>
                </c:pt>
                <c:pt idx="1509">
                  <c:v>153.93310546999999</c:v>
                </c:pt>
                <c:pt idx="1510">
                  <c:v>154.14990234000001</c:v>
                </c:pt>
                <c:pt idx="1511">
                  <c:v>154.39978027000001</c:v>
                </c:pt>
                <c:pt idx="1512">
                  <c:v>154.39978027000001</c:v>
                </c:pt>
                <c:pt idx="1513">
                  <c:v>154.61572265999999</c:v>
                </c:pt>
                <c:pt idx="1514">
                  <c:v>154.83288573999999</c:v>
                </c:pt>
                <c:pt idx="1515">
                  <c:v>155.08300781</c:v>
                </c:pt>
                <c:pt idx="1516">
                  <c:v>155.29980469</c:v>
                </c:pt>
                <c:pt idx="1517">
                  <c:v>155.53295897999999</c:v>
                </c:pt>
                <c:pt idx="1518">
                  <c:v>155.53295897999999</c:v>
                </c:pt>
                <c:pt idx="1519">
                  <c:v>155.76599121000001</c:v>
                </c:pt>
                <c:pt idx="1520">
                  <c:v>155.99926758000001</c:v>
                </c:pt>
                <c:pt idx="1521">
                  <c:v>156.23278809000001</c:v>
                </c:pt>
                <c:pt idx="1522">
                  <c:v>156.23278809000001</c:v>
                </c:pt>
                <c:pt idx="1523">
                  <c:v>156.46643065999999</c:v>
                </c:pt>
                <c:pt idx="1524">
                  <c:v>156.68298340000001</c:v>
                </c:pt>
                <c:pt idx="1525">
                  <c:v>156.93298340000001</c:v>
                </c:pt>
                <c:pt idx="1526">
                  <c:v>157.16650390999999</c:v>
                </c:pt>
                <c:pt idx="1527">
                  <c:v>157.38256835999999</c:v>
                </c:pt>
                <c:pt idx="1528">
                  <c:v>157.59948729999999</c:v>
                </c:pt>
                <c:pt idx="1529">
                  <c:v>157.59948729999999</c:v>
                </c:pt>
                <c:pt idx="1530">
                  <c:v>157.84948729999999</c:v>
                </c:pt>
                <c:pt idx="1531">
                  <c:v>158.08325195</c:v>
                </c:pt>
                <c:pt idx="1532">
                  <c:v>158.08325195</c:v>
                </c:pt>
                <c:pt idx="1533">
                  <c:v>158.31652832</c:v>
                </c:pt>
                <c:pt idx="1534">
                  <c:v>158.53271484000001</c:v>
                </c:pt>
                <c:pt idx="1535">
                  <c:v>158.78222656</c:v>
                </c:pt>
                <c:pt idx="1536">
                  <c:v>158.99926758000001</c:v>
                </c:pt>
                <c:pt idx="1537">
                  <c:v>159.23303222999999</c:v>
                </c:pt>
                <c:pt idx="1538">
                  <c:v>159.23303222999999</c:v>
                </c:pt>
                <c:pt idx="1539">
                  <c:v>159.48303222999999</c:v>
                </c:pt>
                <c:pt idx="1540">
                  <c:v>159.69946289000001</c:v>
                </c:pt>
                <c:pt idx="1541">
                  <c:v>159.94934082</c:v>
                </c:pt>
                <c:pt idx="1542">
                  <c:v>159.94934082</c:v>
                </c:pt>
                <c:pt idx="1543">
                  <c:v>160.16577147999999</c:v>
                </c:pt>
                <c:pt idx="1544">
                  <c:v>160.41564940999999</c:v>
                </c:pt>
                <c:pt idx="1545">
                  <c:v>160.63269043</c:v>
                </c:pt>
                <c:pt idx="1546">
                  <c:v>160.86621094</c:v>
                </c:pt>
                <c:pt idx="1547">
                  <c:v>161.09936522999999</c:v>
                </c:pt>
                <c:pt idx="1548">
                  <c:v>161.09936522999999</c:v>
                </c:pt>
                <c:pt idx="1549">
                  <c:v>161.31591796999999</c:v>
                </c:pt>
                <c:pt idx="1550">
                  <c:v>161.56591796999999</c:v>
                </c:pt>
                <c:pt idx="1551">
                  <c:v>161.7824707</c:v>
                </c:pt>
                <c:pt idx="1552">
                  <c:v>161.7824707</c:v>
                </c:pt>
                <c:pt idx="1553">
                  <c:v>162.03283690999999</c:v>
                </c:pt>
                <c:pt idx="1554">
                  <c:v>162.26623534999999</c:v>
                </c:pt>
                <c:pt idx="1555">
                  <c:v>162.48303222999999</c:v>
                </c:pt>
                <c:pt idx="1556">
                  <c:v>162.73303222999999</c:v>
                </c:pt>
                <c:pt idx="1557">
                  <c:v>162.94921875</c:v>
                </c:pt>
                <c:pt idx="1558">
                  <c:v>162.94921875</c:v>
                </c:pt>
                <c:pt idx="1559">
                  <c:v>163.19921875</c:v>
                </c:pt>
                <c:pt idx="1560">
                  <c:v>163.43273926000001</c:v>
                </c:pt>
                <c:pt idx="1561">
                  <c:v>163.63330078000001</c:v>
                </c:pt>
                <c:pt idx="1562">
                  <c:v>163.63330078000001</c:v>
                </c:pt>
                <c:pt idx="1563">
                  <c:v>164.09936522999999</c:v>
                </c:pt>
                <c:pt idx="1564">
                  <c:v>164.09936522999999</c:v>
                </c:pt>
                <c:pt idx="1565">
                  <c:v>164.34912109000001</c:v>
                </c:pt>
                <c:pt idx="1566">
                  <c:v>164.58251953000001</c:v>
                </c:pt>
                <c:pt idx="1567">
                  <c:v>164.81628418</c:v>
                </c:pt>
                <c:pt idx="1568">
                  <c:v>164.81628418</c:v>
                </c:pt>
                <c:pt idx="1569">
                  <c:v>165.03308104999999</c:v>
                </c:pt>
                <c:pt idx="1570">
                  <c:v>165.28332520000001</c:v>
                </c:pt>
                <c:pt idx="1571">
                  <c:v>165.49938965000001</c:v>
                </c:pt>
                <c:pt idx="1572">
                  <c:v>165.73254395000001</c:v>
                </c:pt>
                <c:pt idx="1573">
                  <c:v>165.94934082</c:v>
                </c:pt>
                <c:pt idx="1574">
                  <c:v>165.94934082</c:v>
                </c:pt>
                <c:pt idx="1575">
                  <c:v>166.19958496000001</c:v>
                </c:pt>
                <c:pt idx="1576">
                  <c:v>166.43322753999999</c:v>
                </c:pt>
                <c:pt idx="1577">
                  <c:v>166.43322753999999</c:v>
                </c:pt>
                <c:pt idx="1578">
                  <c:v>166.73291015999999</c:v>
                </c:pt>
                <c:pt idx="1579">
                  <c:v>166.73291015999999</c:v>
                </c:pt>
                <c:pt idx="1580">
                  <c:v>167.01623534999999</c:v>
                </c:pt>
                <c:pt idx="1581">
                  <c:v>167.31616210999999</c:v>
                </c:pt>
                <c:pt idx="1582">
                  <c:v>167.56640625</c:v>
                </c:pt>
                <c:pt idx="1583">
                  <c:v>167.78332520000001</c:v>
                </c:pt>
                <c:pt idx="1584">
                  <c:v>167.78332520000001</c:v>
                </c:pt>
                <c:pt idx="1585">
                  <c:v>167.99938965000001</c:v>
                </c:pt>
                <c:pt idx="1586">
                  <c:v>168.24938965000001</c:v>
                </c:pt>
                <c:pt idx="1587">
                  <c:v>168.46594238</c:v>
                </c:pt>
                <c:pt idx="1588">
                  <c:v>168.46594238</c:v>
                </c:pt>
                <c:pt idx="1589">
                  <c:v>168.69958496000001</c:v>
                </c:pt>
                <c:pt idx="1590">
                  <c:v>169.16638184000001</c:v>
                </c:pt>
                <c:pt idx="1591">
                  <c:v>169.16638184000001</c:v>
                </c:pt>
                <c:pt idx="1592">
                  <c:v>169.39941406</c:v>
                </c:pt>
                <c:pt idx="1593">
                  <c:v>169.63269043</c:v>
                </c:pt>
                <c:pt idx="1594">
                  <c:v>169.63269043</c:v>
                </c:pt>
                <c:pt idx="1595">
                  <c:v>169.84899902000001</c:v>
                </c:pt>
                <c:pt idx="1596">
                  <c:v>170.09924315999999</c:v>
                </c:pt>
                <c:pt idx="1597">
                  <c:v>170.33264159999999</c:v>
                </c:pt>
                <c:pt idx="1598">
                  <c:v>170.33264159999999</c:v>
                </c:pt>
                <c:pt idx="1599">
                  <c:v>170.78295897999999</c:v>
                </c:pt>
                <c:pt idx="1600">
                  <c:v>171.01574707</c:v>
                </c:pt>
                <c:pt idx="1601">
                  <c:v>171.01574707</c:v>
                </c:pt>
                <c:pt idx="1602">
                  <c:v>171.24914551000001</c:v>
                </c:pt>
                <c:pt idx="1603">
                  <c:v>171.48266602000001</c:v>
                </c:pt>
                <c:pt idx="1604">
                  <c:v>171.48266602000001</c:v>
                </c:pt>
                <c:pt idx="1605">
                  <c:v>171.69970703000001</c:v>
                </c:pt>
                <c:pt idx="1606">
                  <c:v>171.94995116999999</c:v>
                </c:pt>
                <c:pt idx="1607">
                  <c:v>172.16601563</c:v>
                </c:pt>
                <c:pt idx="1608">
                  <c:v>172.41589354999999</c:v>
                </c:pt>
                <c:pt idx="1609">
                  <c:v>172.64904784999999</c:v>
                </c:pt>
                <c:pt idx="1610">
                  <c:v>172.64904784999999</c:v>
                </c:pt>
                <c:pt idx="1611">
                  <c:v>172.8828125</c:v>
                </c:pt>
                <c:pt idx="1612">
                  <c:v>173.11657715000001</c:v>
                </c:pt>
                <c:pt idx="1613">
                  <c:v>173.33312988</c:v>
                </c:pt>
                <c:pt idx="1614">
                  <c:v>173.33312988</c:v>
                </c:pt>
                <c:pt idx="1615">
                  <c:v>173.54943847999999</c:v>
                </c:pt>
                <c:pt idx="1616">
                  <c:v>173.78271484000001</c:v>
                </c:pt>
                <c:pt idx="1617">
                  <c:v>173.99938965000001</c:v>
                </c:pt>
                <c:pt idx="1618">
                  <c:v>174.21655272999999</c:v>
                </c:pt>
                <c:pt idx="1619">
                  <c:v>174.46630859000001</c:v>
                </c:pt>
                <c:pt idx="1620">
                  <c:v>174.46630859000001</c:v>
                </c:pt>
                <c:pt idx="1621">
                  <c:v>174.7331543</c:v>
                </c:pt>
                <c:pt idx="1622">
                  <c:v>174.98291015999999</c:v>
                </c:pt>
                <c:pt idx="1623">
                  <c:v>174.98291015999999</c:v>
                </c:pt>
                <c:pt idx="1624">
                  <c:v>175.29980469</c:v>
                </c:pt>
                <c:pt idx="1625">
                  <c:v>175.51647948999999</c:v>
                </c:pt>
                <c:pt idx="1626">
                  <c:v>175.74926758000001</c:v>
                </c:pt>
                <c:pt idx="1627">
                  <c:v>175.98254395000001</c:v>
                </c:pt>
                <c:pt idx="1628">
                  <c:v>176.21618652000001</c:v>
                </c:pt>
                <c:pt idx="1629">
                  <c:v>176.21618652000001</c:v>
                </c:pt>
                <c:pt idx="1630">
                  <c:v>176.44995116999999</c:v>
                </c:pt>
                <c:pt idx="1631">
                  <c:v>176.66650390999999</c:v>
                </c:pt>
                <c:pt idx="1632">
                  <c:v>176.88269043</c:v>
                </c:pt>
                <c:pt idx="1633">
                  <c:v>176.88269043</c:v>
                </c:pt>
                <c:pt idx="1634">
                  <c:v>177.13269043</c:v>
                </c:pt>
                <c:pt idx="1635">
                  <c:v>177.34936522999999</c:v>
                </c:pt>
                <c:pt idx="1636">
                  <c:v>177.59960938</c:v>
                </c:pt>
                <c:pt idx="1637">
                  <c:v>177.81628418</c:v>
                </c:pt>
                <c:pt idx="1638">
                  <c:v>178.06652832</c:v>
                </c:pt>
                <c:pt idx="1639">
                  <c:v>178.06652832</c:v>
                </c:pt>
                <c:pt idx="1640">
                  <c:v>178.29956055</c:v>
                </c:pt>
                <c:pt idx="1641">
                  <c:v>178.53283690999999</c:v>
                </c:pt>
                <c:pt idx="1642">
                  <c:v>178.53283690999999</c:v>
                </c:pt>
                <c:pt idx="1643">
                  <c:v>178.74926758000001</c:v>
                </c:pt>
                <c:pt idx="1644">
                  <c:v>178.99926758000001</c:v>
                </c:pt>
                <c:pt idx="1645">
                  <c:v>179.23278809000001</c:v>
                </c:pt>
                <c:pt idx="1646">
                  <c:v>179.44982909999999</c:v>
                </c:pt>
                <c:pt idx="1647">
                  <c:v>179.69958496000001</c:v>
                </c:pt>
                <c:pt idx="1648">
                  <c:v>179.93273926000001</c:v>
                </c:pt>
                <c:pt idx="1649">
                  <c:v>179.93273926000001</c:v>
                </c:pt>
                <c:pt idx="1650">
                  <c:v>180.14904784999999</c:v>
                </c:pt>
                <c:pt idx="1651">
                  <c:v>180.39904784999999</c:v>
                </c:pt>
                <c:pt idx="1652">
                  <c:v>180.39904784999999</c:v>
                </c:pt>
                <c:pt idx="1653">
                  <c:v>180.86633301000001</c:v>
                </c:pt>
                <c:pt idx="1654">
                  <c:v>181.08288573999999</c:v>
                </c:pt>
                <c:pt idx="1655">
                  <c:v>181.08288573999999</c:v>
                </c:pt>
                <c:pt idx="1656">
                  <c:v>181.29907227000001</c:v>
                </c:pt>
                <c:pt idx="1657">
                  <c:v>181.54907227000001</c:v>
                </c:pt>
                <c:pt idx="1658">
                  <c:v>181.76623534999999</c:v>
                </c:pt>
                <c:pt idx="1659">
                  <c:v>181.76623534999999</c:v>
                </c:pt>
                <c:pt idx="1660">
                  <c:v>182</c:v>
                </c:pt>
                <c:pt idx="1661">
                  <c:v>182.2331543</c:v>
                </c:pt>
                <c:pt idx="1662">
                  <c:v>182.44970703000001</c:v>
                </c:pt>
                <c:pt idx="1663">
                  <c:v>182.69921875</c:v>
                </c:pt>
                <c:pt idx="1664">
                  <c:v>182.91601563</c:v>
                </c:pt>
                <c:pt idx="1665">
                  <c:v>182.91601563</c:v>
                </c:pt>
                <c:pt idx="1666">
                  <c:v>183.1328125</c:v>
                </c:pt>
                <c:pt idx="1667">
                  <c:v>183.1328125</c:v>
                </c:pt>
                <c:pt idx="1668">
                  <c:v>183.46569823999999</c:v>
                </c:pt>
                <c:pt idx="1669">
                  <c:v>183.71594238</c:v>
                </c:pt>
                <c:pt idx="1670">
                  <c:v>183.93310546999999</c:v>
                </c:pt>
                <c:pt idx="1671">
                  <c:v>184.14978027000001</c:v>
                </c:pt>
                <c:pt idx="1672">
                  <c:v>184.3996582</c:v>
                </c:pt>
                <c:pt idx="1673">
                  <c:v>184.61572265999999</c:v>
                </c:pt>
                <c:pt idx="1674">
                  <c:v>184.61572265999999</c:v>
                </c:pt>
                <c:pt idx="1675">
                  <c:v>184.83288573999999</c:v>
                </c:pt>
                <c:pt idx="1676">
                  <c:v>185.06628418</c:v>
                </c:pt>
                <c:pt idx="1677">
                  <c:v>185.06628418</c:v>
                </c:pt>
                <c:pt idx="1678">
                  <c:v>185.31652832</c:v>
                </c:pt>
                <c:pt idx="1679">
                  <c:v>185.76599121000001</c:v>
                </c:pt>
                <c:pt idx="1680">
                  <c:v>185.76599121000001</c:v>
                </c:pt>
                <c:pt idx="1681">
                  <c:v>186.01599121000001</c:v>
                </c:pt>
                <c:pt idx="1682">
                  <c:v>186.23266602000001</c:v>
                </c:pt>
                <c:pt idx="1683">
                  <c:v>186.23266602000001</c:v>
                </c:pt>
                <c:pt idx="1684">
                  <c:v>186.46618652000001</c:v>
                </c:pt>
                <c:pt idx="1685">
                  <c:v>186.71630859000001</c:v>
                </c:pt>
                <c:pt idx="1686">
                  <c:v>186.93298340000001</c:v>
                </c:pt>
                <c:pt idx="1687">
                  <c:v>186.93298340000001</c:v>
                </c:pt>
                <c:pt idx="1688">
                  <c:v>187.39929198999999</c:v>
                </c:pt>
                <c:pt idx="1689">
                  <c:v>187.39929198999999</c:v>
                </c:pt>
                <c:pt idx="1690">
                  <c:v>187.61572265999999</c:v>
                </c:pt>
                <c:pt idx="1691">
                  <c:v>187.8659668</c:v>
                </c:pt>
                <c:pt idx="1692">
                  <c:v>188.11621094</c:v>
                </c:pt>
                <c:pt idx="1693">
                  <c:v>188.11621094</c:v>
                </c:pt>
                <c:pt idx="1694">
                  <c:v>188.33325195</c:v>
                </c:pt>
                <c:pt idx="1695">
                  <c:v>188.54943847999999</c:v>
                </c:pt>
                <c:pt idx="1696">
                  <c:v>188.79931640999999</c:v>
                </c:pt>
                <c:pt idx="1697">
                  <c:v>189.01586914000001</c:v>
                </c:pt>
                <c:pt idx="1698">
                  <c:v>189.24951171999999</c:v>
                </c:pt>
                <c:pt idx="1699">
                  <c:v>189.24951171999999</c:v>
                </c:pt>
                <c:pt idx="1700">
                  <c:v>189.48303222999999</c:v>
                </c:pt>
                <c:pt idx="1701">
                  <c:v>189.71643065999999</c:v>
                </c:pt>
                <c:pt idx="1702">
                  <c:v>189.94921875</c:v>
                </c:pt>
                <c:pt idx="1703">
                  <c:v>189.94921875</c:v>
                </c:pt>
                <c:pt idx="1704">
                  <c:v>190.18249512</c:v>
                </c:pt>
                <c:pt idx="1705">
                  <c:v>190.39916991999999</c:v>
                </c:pt>
                <c:pt idx="1706">
                  <c:v>190.61608887</c:v>
                </c:pt>
                <c:pt idx="1707">
                  <c:v>190.86608887</c:v>
                </c:pt>
                <c:pt idx="1708">
                  <c:v>191.08300781</c:v>
                </c:pt>
                <c:pt idx="1709">
                  <c:v>191.08300781</c:v>
                </c:pt>
                <c:pt idx="1710">
                  <c:v>191.33264159999999</c:v>
                </c:pt>
                <c:pt idx="1711">
                  <c:v>191.54907227000001</c:v>
                </c:pt>
                <c:pt idx="1712">
                  <c:v>191.76586914000001</c:v>
                </c:pt>
                <c:pt idx="1713">
                  <c:v>191.76586914000001</c:v>
                </c:pt>
                <c:pt idx="1714">
                  <c:v>192.01599121000001</c:v>
                </c:pt>
                <c:pt idx="1715">
                  <c:v>192.46630859000001</c:v>
                </c:pt>
                <c:pt idx="1716">
                  <c:v>192.46630859000001</c:v>
                </c:pt>
                <c:pt idx="1717">
                  <c:v>192.69897460999999</c:v>
                </c:pt>
                <c:pt idx="1718">
                  <c:v>192.91577147999999</c:v>
                </c:pt>
                <c:pt idx="1719">
                  <c:v>193.13293457</c:v>
                </c:pt>
                <c:pt idx="1720">
                  <c:v>193.13293457</c:v>
                </c:pt>
                <c:pt idx="1721">
                  <c:v>193.38317871000001</c:v>
                </c:pt>
                <c:pt idx="1722">
                  <c:v>193.61645508000001</c:v>
                </c:pt>
                <c:pt idx="1723">
                  <c:v>193.61645508000001</c:v>
                </c:pt>
                <c:pt idx="1724">
                  <c:v>193.83288573999999</c:v>
                </c:pt>
                <c:pt idx="1725">
                  <c:v>194.29919434000001</c:v>
                </c:pt>
                <c:pt idx="1726">
                  <c:v>194.29919434000001</c:v>
                </c:pt>
                <c:pt idx="1727">
                  <c:v>194.54943847999999</c:v>
                </c:pt>
                <c:pt idx="1728">
                  <c:v>194.76635741999999</c:v>
                </c:pt>
                <c:pt idx="1729">
                  <c:v>195.01623534999999</c:v>
                </c:pt>
                <c:pt idx="1730">
                  <c:v>195.01623534999999</c:v>
                </c:pt>
                <c:pt idx="1731">
                  <c:v>195.2331543</c:v>
                </c:pt>
                <c:pt idx="1732">
                  <c:v>195.46606445</c:v>
                </c:pt>
                <c:pt idx="1733">
                  <c:v>195.46606445</c:v>
                </c:pt>
                <c:pt idx="1734">
                  <c:v>195.93273926000001</c:v>
                </c:pt>
                <c:pt idx="1735">
                  <c:v>196.16625977000001</c:v>
                </c:pt>
                <c:pt idx="1736">
                  <c:v>196.16625977000001</c:v>
                </c:pt>
                <c:pt idx="1737">
                  <c:v>196.39990234000001</c:v>
                </c:pt>
                <c:pt idx="1738">
                  <c:v>196.61608887</c:v>
                </c:pt>
                <c:pt idx="1739">
                  <c:v>196.83239746000001</c:v>
                </c:pt>
                <c:pt idx="1740">
                  <c:v>196.83239746000001</c:v>
                </c:pt>
                <c:pt idx="1741">
                  <c:v>197.08251953000001</c:v>
                </c:pt>
                <c:pt idx="1742">
                  <c:v>197.31604003999999</c:v>
                </c:pt>
                <c:pt idx="1743">
                  <c:v>197.54980469</c:v>
                </c:pt>
                <c:pt idx="1744">
                  <c:v>197.78308104999999</c:v>
                </c:pt>
                <c:pt idx="1745">
                  <c:v>198.03283690999999</c:v>
                </c:pt>
                <c:pt idx="1746">
                  <c:v>198.03283690999999</c:v>
                </c:pt>
                <c:pt idx="1747">
                  <c:v>198.24914551000001</c:v>
                </c:pt>
                <c:pt idx="1748">
                  <c:v>198.46582031</c:v>
                </c:pt>
                <c:pt idx="1749">
                  <c:v>198.46582031</c:v>
                </c:pt>
                <c:pt idx="1750">
                  <c:v>198.69946289000001</c:v>
                </c:pt>
                <c:pt idx="1751">
                  <c:v>198.93273926000001</c:v>
                </c:pt>
                <c:pt idx="1752">
                  <c:v>199.16625977000001</c:v>
                </c:pt>
                <c:pt idx="1753">
                  <c:v>199.39941406</c:v>
                </c:pt>
                <c:pt idx="1754">
                  <c:v>199.61572265999999</c:v>
                </c:pt>
                <c:pt idx="1755">
                  <c:v>199.86572265999999</c:v>
                </c:pt>
                <c:pt idx="1756">
                  <c:v>199.86572265999999</c:v>
                </c:pt>
                <c:pt idx="1757">
                  <c:v>200.09912109000001</c:v>
                </c:pt>
                <c:pt idx="1758">
                  <c:v>200.31604003999999</c:v>
                </c:pt>
                <c:pt idx="1759">
                  <c:v>200.31604003999999</c:v>
                </c:pt>
                <c:pt idx="1760">
                  <c:v>200.78271484000001</c:v>
                </c:pt>
                <c:pt idx="1761">
                  <c:v>201.03259277000001</c:v>
                </c:pt>
                <c:pt idx="1762">
                  <c:v>201.03259277000001</c:v>
                </c:pt>
                <c:pt idx="1763">
                  <c:v>201.24890137</c:v>
                </c:pt>
                <c:pt idx="1764">
                  <c:v>201.49902344</c:v>
                </c:pt>
                <c:pt idx="1765">
                  <c:v>201.49902344</c:v>
                </c:pt>
                <c:pt idx="1766">
                  <c:v>201.71630859000001</c:v>
                </c:pt>
                <c:pt idx="1767">
                  <c:v>201.94982909999999</c:v>
                </c:pt>
                <c:pt idx="1768">
                  <c:v>202.16589354999999</c:v>
                </c:pt>
                <c:pt idx="1769">
                  <c:v>202.41577147999999</c:v>
                </c:pt>
                <c:pt idx="1770">
                  <c:v>202.63256835999999</c:v>
                </c:pt>
                <c:pt idx="1771">
                  <c:v>202.8828125</c:v>
                </c:pt>
                <c:pt idx="1772">
                  <c:v>202.8828125</c:v>
                </c:pt>
                <c:pt idx="1773">
                  <c:v>203.09985352000001</c:v>
                </c:pt>
                <c:pt idx="1774">
                  <c:v>203.31616210999999</c:v>
                </c:pt>
                <c:pt idx="1775">
                  <c:v>203.31616210999999</c:v>
                </c:pt>
                <c:pt idx="1776">
                  <c:v>203.56616210999999</c:v>
                </c:pt>
                <c:pt idx="1777">
                  <c:v>203.79943847999999</c:v>
                </c:pt>
                <c:pt idx="1778">
                  <c:v>204.03271484000001</c:v>
                </c:pt>
                <c:pt idx="1779">
                  <c:v>204.24938965000001</c:v>
                </c:pt>
                <c:pt idx="1780">
                  <c:v>204.49951171999999</c:v>
                </c:pt>
                <c:pt idx="1781">
                  <c:v>204.7331543</c:v>
                </c:pt>
                <c:pt idx="1782">
                  <c:v>204.7331543</c:v>
                </c:pt>
                <c:pt idx="1783">
                  <c:v>204.94970703000001</c:v>
                </c:pt>
                <c:pt idx="1784">
                  <c:v>205.16577147999999</c:v>
                </c:pt>
                <c:pt idx="1785">
                  <c:v>205.16577147999999</c:v>
                </c:pt>
                <c:pt idx="1786">
                  <c:v>205.3828125</c:v>
                </c:pt>
                <c:pt idx="1787">
                  <c:v>205.84985352000001</c:v>
                </c:pt>
                <c:pt idx="1788">
                  <c:v>205.84985352000001</c:v>
                </c:pt>
                <c:pt idx="1789">
                  <c:v>206.09973145000001</c:v>
                </c:pt>
                <c:pt idx="1790">
                  <c:v>206.31591796999999</c:v>
                </c:pt>
                <c:pt idx="1791">
                  <c:v>206.56555176000001</c:v>
                </c:pt>
                <c:pt idx="1792">
                  <c:v>206.56555176000001</c:v>
                </c:pt>
                <c:pt idx="1793">
                  <c:v>206.78271484000001</c:v>
                </c:pt>
                <c:pt idx="1794">
                  <c:v>207.01623534999999</c:v>
                </c:pt>
                <c:pt idx="1795">
                  <c:v>207.01623534999999</c:v>
                </c:pt>
                <c:pt idx="1796">
                  <c:v>207.24951171999999</c:v>
                </c:pt>
                <c:pt idx="1797">
                  <c:v>207.71606445</c:v>
                </c:pt>
                <c:pt idx="1798">
                  <c:v>207.71606445</c:v>
                </c:pt>
                <c:pt idx="1799">
                  <c:v>207.94921875</c:v>
                </c:pt>
                <c:pt idx="1800">
                  <c:v>207.94921875</c:v>
                </c:pt>
                <c:pt idx="1801">
                  <c:v>208.26611328000001</c:v>
                </c:pt>
                <c:pt idx="1802">
                  <c:v>208.51611328000001</c:v>
                </c:pt>
                <c:pt idx="1803">
                  <c:v>208.73229979999999</c:v>
                </c:pt>
                <c:pt idx="1804">
                  <c:v>208.73229979999999</c:v>
                </c:pt>
                <c:pt idx="1805">
                  <c:v>208.96594238</c:v>
                </c:pt>
                <c:pt idx="1806">
                  <c:v>209.19958496000001</c:v>
                </c:pt>
                <c:pt idx="1807">
                  <c:v>209.43298340000001</c:v>
                </c:pt>
                <c:pt idx="1808">
                  <c:v>209.66613770000001</c:v>
                </c:pt>
                <c:pt idx="1809">
                  <c:v>209.89880371000001</c:v>
                </c:pt>
                <c:pt idx="1810">
                  <c:v>209.89880371000001</c:v>
                </c:pt>
                <c:pt idx="1811">
                  <c:v>210.11572265999999</c:v>
                </c:pt>
                <c:pt idx="1812">
                  <c:v>210.36608887</c:v>
                </c:pt>
                <c:pt idx="1813">
                  <c:v>210.58264159999999</c:v>
                </c:pt>
                <c:pt idx="1814">
                  <c:v>210.58264159999999</c:v>
                </c:pt>
                <c:pt idx="1815">
                  <c:v>211.04919434000001</c:v>
                </c:pt>
                <c:pt idx="1816">
                  <c:v>211.04919434000001</c:v>
                </c:pt>
                <c:pt idx="1817">
                  <c:v>211.26574707</c:v>
                </c:pt>
                <c:pt idx="1818">
                  <c:v>211.51586914000001</c:v>
                </c:pt>
                <c:pt idx="1819">
                  <c:v>211.73254395000001</c:v>
                </c:pt>
                <c:pt idx="1820">
                  <c:v>211.73254395000001</c:v>
                </c:pt>
                <c:pt idx="1821">
                  <c:v>211.96618652000001</c:v>
                </c:pt>
                <c:pt idx="1822">
                  <c:v>212.21606445</c:v>
                </c:pt>
                <c:pt idx="1823">
                  <c:v>212.43273926000001</c:v>
                </c:pt>
                <c:pt idx="1824">
                  <c:v>212.43273926000001</c:v>
                </c:pt>
                <c:pt idx="1825">
                  <c:v>212.84948729999999</c:v>
                </c:pt>
                <c:pt idx="1826">
                  <c:v>213.11645508000001</c:v>
                </c:pt>
                <c:pt idx="1827">
                  <c:v>213.11645508000001</c:v>
                </c:pt>
                <c:pt idx="1828">
                  <c:v>213.34985352000001</c:v>
                </c:pt>
                <c:pt idx="1829">
                  <c:v>213.56616210999999</c:v>
                </c:pt>
                <c:pt idx="1830">
                  <c:v>213.56616210999999</c:v>
                </c:pt>
                <c:pt idx="1831">
                  <c:v>213.81604003999999</c:v>
                </c:pt>
                <c:pt idx="1832">
                  <c:v>214.04907227000001</c:v>
                </c:pt>
                <c:pt idx="1833">
                  <c:v>214.2824707</c:v>
                </c:pt>
                <c:pt idx="1834">
                  <c:v>214.49975585999999</c:v>
                </c:pt>
                <c:pt idx="1835">
                  <c:v>214.74975585999999</c:v>
                </c:pt>
                <c:pt idx="1836">
                  <c:v>214.74975585999999</c:v>
                </c:pt>
                <c:pt idx="1837">
                  <c:v>214.96618652000001</c:v>
                </c:pt>
                <c:pt idx="1838">
                  <c:v>215.18273926000001</c:v>
                </c:pt>
                <c:pt idx="1839">
                  <c:v>215.18273926000001</c:v>
                </c:pt>
                <c:pt idx="1840">
                  <c:v>215.51647948999999</c:v>
                </c:pt>
                <c:pt idx="1841">
                  <c:v>215.73242188</c:v>
                </c:pt>
                <c:pt idx="1842">
                  <c:v>215.98254395000001</c:v>
                </c:pt>
                <c:pt idx="1843">
                  <c:v>216.23254395000001</c:v>
                </c:pt>
                <c:pt idx="1844">
                  <c:v>216.44970703000001</c:v>
                </c:pt>
                <c:pt idx="1845">
                  <c:v>216.44970703000001</c:v>
                </c:pt>
                <c:pt idx="1846">
                  <c:v>216.66650390999999</c:v>
                </c:pt>
                <c:pt idx="1847">
                  <c:v>216.91638184000001</c:v>
                </c:pt>
                <c:pt idx="1848">
                  <c:v>216.91638184000001</c:v>
                </c:pt>
                <c:pt idx="1849">
                  <c:v>217.14941406</c:v>
                </c:pt>
                <c:pt idx="1850">
                  <c:v>217.61572265999999</c:v>
                </c:pt>
                <c:pt idx="1851">
                  <c:v>217.61572265999999</c:v>
                </c:pt>
                <c:pt idx="1852">
                  <c:v>217.83312988</c:v>
                </c:pt>
                <c:pt idx="1853">
                  <c:v>218.08312988</c:v>
                </c:pt>
                <c:pt idx="1854">
                  <c:v>218.08312988</c:v>
                </c:pt>
                <c:pt idx="1855">
                  <c:v>218.29943847999999</c:v>
                </c:pt>
                <c:pt idx="1856">
                  <c:v>218.54919434000001</c:v>
                </c:pt>
                <c:pt idx="1857">
                  <c:v>218.78210448999999</c:v>
                </c:pt>
                <c:pt idx="1858">
                  <c:v>218.78210448999999</c:v>
                </c:pt>
                <c:pt idx="1859">
                  <c:v>219.24938965000001</c:v>
                </c:pt>
                <c:pt idx="1860">
                  <c:v>219.24938965000001</c:v>
                </c:pt>
                <c:pt idx="1861">
                  <c:v>219.5324707</c:v>
                </c:pt>
                <c:pt idx="1862">
                  <c:v>219.5324707</c:v>
                </c:pt>
                <c:pt idx="1863">
                  <c:v>219.79919434000001</c:v>
                </c:pt>
                <c:pt idx="1864">
                  <c:v>220.04931640999999</c:v>
                </c:pt>
                <c:pt idx="1865">
                  <c:v>220.28271484000001</c:v>
                </c:pt>
                <c:pt idx="1866">
                  <c:v>220.28271484000001</c:v>
                </c:pt>
                <c:pt idx="1867">
                  <c:v>220.51623534999999</c:v>
                </c:pt>
                <c:pt idx="1868">
                  <c:v>220.94885253999999</c:v>
                </c:pt>
                <c:pt idx="1869">
                  <c:v>220.94885253999999</c:v>
                </c:pt>
                <c:pt idx="1870">
                  <c:v>221.19909668</c:v>
                </c:pt>
                <c:pt idx="1871">
                  <c:v>221.43286133000001</c:v>
                </c:pt>
                <c:pt idx="1872">
                  <c:v>221.43286133000001</c:v>
                </c:pt>
                <c:pt idx="1873">
                  <c:v>221.64953613</c:v>
                </c:pt>
                <c:pt idx="1874">
                  <c:v>221.8996582</c:v>
                </c:pt>
                <c:pt idx="1875">
                  <c:v>222.13244628999999</c:v>
                </c:pt>
                <c:pt idx="1876">
                  <c:v>222.13244628999999</c:v>
                </c:pt>
                <c:pt idx="1877">
                  <c:v>222.58288573999999</c:v>
                </c:pt>
                <c:pt idx="1878">
                  <c:v>222.79956055</c:v>
                </c:pt>
                <c:pt idx="1879">
                  <c:v>222.79956055</c:v>
                </c:pt>
                <c:pt idx="1880">
                  <c:v>223.04980469</c:v>
                </c:pt>
                <c:pt idx="1881">
                  <c:v>223.26586914000001</c:v>
                </c:pt>
                <c:pt idx="1882">
                  <c:v>223.26586914000001</c:v>
                </c:pt>
                <c:pt idx="1883">
                  <c:v>223.51586914000001</c:v>
                </c:pt>
                <c:pt idx="1884">
                  <c:v>223.76586914000001</c:v>
                </c:pt>
                <c:pt idx="1885">
                  <c:v>223.98291015999999</c:v>
                </c:pt>
                <c:pt idx="1886">
                  <c:v>223.98291015999999</c:v>
                </c:pt>
                <c:pt idx="1887">
                  <c:v>224.44970703000001</c:v>
                </c:pt>
                <c:pt idx="1888">
                  <c:v>224.66613770000001</c:v>
                </c:pt>
                <c:pt idx="1889">
                  <c:v>224.66613770000001</c:v>
                </c:pt>
                <c:pt idx="1890">
                  <c:v>224.89929198999999</c:v>
                </c:pt>
                <c:pt idx="1891">
                  <c:v>225.13256835999999</c:v>
                </c:pt>
                <c:pt idx="1892">
                  <c:v>225.13256835999999</c:v>
                </c:pt>
                <c:pt idx="1893">
                  <c:v>225.38269043</c:v>
                </c:pt>
                <c:pt idx="1894">
                  <c:v>225.59960938</c:v>
                </c:pt>
                <c:pt idx="1895">
                  <c:v>225.83312988</c:v>
                </c:pt>
                <c:pt idx="1896">
                  <c:v>226.04943847999999</c:v>
                </c:pt>
                <c:pt idx="1897">
                  <c:v>226.29943847999999</c:v>
                </c:pt>
                <c:pt idx="1898">
                  <c:v>226.29943847999999</c:v>
                </c:pt>
                <c:pt idx="1899">
                  <c:v>226.51574707</c:v>
                </c:pt>
                <c:pt idx="1900">
                  <c:v>226.74951171999999</c:v>
                </c:pt>
                <c:pt idx="1901">
                  <c:v>226.98327637</c:v>
                </c:pt>
                <c:pt idx="1902">
                  <c:v>226.98327637</c:v>
                </c:pt>
                <c:pt idx="1903">
                  <c:v>227.19970703000001</c:v>
                </c:pt>
                <c:pt idx="1904">
                  <c:v>227.43261719</c:v>
                </c:pt>
                <c:pt idx="1905">
                  <c:v>227.68237305</c:v>
                </c:pt>
                <c:pt idx="1906">
                  <c:v>227.91589354999999</c:v>
                </c:pt>
                <c:pt idx="1907">
                  <c:v>228.1496582</c:v>
                </c:pt>
                <c:pt idx="1908">
                  <c:v>228.1496582</c:v>
                </c:pt>
                <c:pt idx="1909">
                  <c:v>228.38305664000001</c:v>
                </c:pt>
                <c:pt idx="1910">
                  <c:v>228.61645508000001</c:v>
                </c:pt>
                <c:pt idx="1911">
                  <c:v>228.84936522999999</c:v>
                </c:pt>
                <c:pt idx="1912">
                  <c:v>228.84936522999999</c:v>
                </c:pt>
                <c:pt idx="1913">
                  <c:v>229.08251953000001</c:v>
                </c:pt>
                <c:pt idx="1914">
                  <c:v>229.51574707</c:v>
                </c:pt>
                <c:pt idx="1915">
                  <c:v>229.51574707</c:v>
                </c:pt>
                <c:pt idx="1916">
                  <c:v>229.76599121000001</c:v>
                </c:pt>
                <c:pt idx="1917">
                  <c:v>229.98291015999999</c:v>
                </c:pt>
                <c:pt idx="1918">
                  <c:v>229.98291015999999</c:v>
                </c:pt>
                <c:pt idx="1919">
                  <c:v>230.19909668</c:v>
                </c:pt>
                <c:pt idx="1920">
                  <c:v>230.44873046999999</c:v>
                </c:pt>
                <c:pt idx="1921">
                  <c:v>230.68212890999999</c:v>
                </c:pt>
                <c:pt idx="1922">
                  <c:v>230.68212890999999</c:v>
                </c:pt>
                <c:pt idx="1923">
                  <c:v>231.14953613</c:v>
                </c:pt>
                <c:pt idx="1924">
                  <c:v>231.14953613</c:v>
                </c:pt>
                <c:pt idx="1925">
                  <c:v>231.36608887</c:v>
                </c:pt>
                <c:pt idx="1926">
                  <c:v>231.61621094</c:v>
                </c:pt>
                <c:pt idx="1927">
                  <c:v>231.84899902000001</c:v>
                </c:pt>
                <c:pt idx="1928">
                  <c:v>231.84899902000001</c:v>
                </c:pt>
                <c:pt idx="1929">
                  <c:v>232.06579590000001</c:v>
                </c:pt>
                <c:pt idx="1930">
                  <c:v>232.33251953000001</c:v>
                </c:pt>
                <c:pt idx="1931">
                  <c:v>232.56628418</c:v>
                </c:pt>
                <c:pt idx="1932">
                  <c:v>232.78320313</c:v>
                </c:pt>
                <c:pt idx="1933">
                  <c:v>232.99938965000001</c:v>
                </c:pt>
                <c:pt idx="1934">
                  <c:v>232.99938965000001</c:v>
                </c:pt>
                <c:pt idx="1935">
                  <c:v>233.21569823999999</c:v>
                </c:pt>
                <c:pt idx="1936">
                  <c:v>233.46594238</c:v>
                </c:pt>
                <c:pt idx="1937">
                  <c:v>233.68273926000001</c:v>
                </c:pt>
                <c:pt idx="1938">
                  <c:v>233.68273926000001</c:v>
                </c:pt>
                <c:pt idx="1939">
                  <c:v>233.93286133000001</c:v>
                </c:pt>
                <c:pt idx="1940">
                  <c:v>234.1496582</c:v>
                </c:pt>
                <c:pt idx="1941">
                  <c:v>234.38269043</c:v>
                </c:pt>
                <c:pt idx="1942">
                  <c:v>234.63269043</c:v>
                </c:pt>
                <c:pt idx="1943">
                  <c:v>234.84912109000001</c:v>
                </c:pt>
                <c:pt idx="1944">
                  <c:v>234.84912109000001</c:v>
                </c:pt>
                <c:pt idx="1945">
                  <c:v>235.09936522999999</c:v>
                </c:pt>
                <c:pt idx="1946">
                  <c:v>235.33300781</c:v>
                </c:pt>
                <c:pt idx="1947">
                  <c:v>235.54980469</c:v>
                </c:pt>
                <c:pt idx="1948">
                  <c:v>235.54980469</c:v>
                </c:pt>
                <c:pt idx="1949">
                  <c:v>235.76586914000001</c:v>
                </c:pt>
                <c:pt idx="1950">
                  <c:v>236.01586914000001</c:v>
                </c:pt>
                <c:pt idx="1951">
                  <c:v>236.24902344</c:v>
                </c:pt>
                <c:pt idx="1952">
                  <c:v>236.46630859000001</c:v>
                </c:pt>
                <c:pt idx="1953">
                  <c:v>236.71643065999999</c:v>
                </c:pt>
                <c:pt idx="1954">
                  <c:v>236.71643065999999</c:v>
                </c:pt>
                <c:pt idx="1955">
                  <c:v>236.93286133000001</c:v>
                </c:pt>
                <c:pt idx="1956">
                  <c:v>237.16613770000001</c:v>
                </c:pt>
                <c:pt idx="1957">
                  <c:v>237.39916991999999</c:v>
                </c:pt>
                <c:pt idx="1958">
                  <c:v>237.39916991999999</c:v>
                </c:pt>
                <c:pt idx="1959">
                  <c:v>237.84948729999999</c:v>
                </c:pt>
                <c:pt idx="1960">
                  <c:v>237.84948729999999</c:v>
                </c:pt>
                <c:pt idx="1961">
                  <c:v>238.08288573999999</c:v>
                </c:pt>
                <c:pt idx="1962">
                  <c:v>238.33300781</c:v>
                </c:pt>
                <c:pt idx="1963">
                  <c:v>238.33300781</c:v>
                </c:pt>
                <c:pt idx="1964">
                  <c:v>238.63305664000001</c:v>
                </c:pt>
                <c:pt idx="1965">
                  <c:v>238.84948729999999</c:v>
                </c:pt>
                <c:pt idx="1966">
                  <c:v>238.84948729999999</c:v>
                </c:pt>
                <c:pt idx="1967">
                  <c:v>239.09912109000001</c:v>
                </c:pt>
                <c:pt idx="1968">
                  <c:v>239.54919434000001</c:v>
                </c:pt>
                <c:pt idx="1969">
                  <c:v>239.54919434000001</c:v>
                </c:pt>
                <c:pt idx="1970">
                  <c:v>239.76611328000001</c:v>
                </c:pt>
                <c:pt idx="1971">
                  <c:v>240.01611328000001</c:v>
                </c:pt>
                <c:pt idx="1972">
                  <c:v>240.23254395000001</c:v>
                </c:pt>
                <c:pt idx="1973">
                  <c:v>240.23254395000001</c:v>
                </c:pt>
                <c:pt idx="1974">
                  <c:v>240.46569823999999</c:v>
                </c:pt>
                <c:pt idx="1975">
                  <c:v>240.71557616999999</c:v>
                </c:pt>
                <c:pt idx="1976">
                  <c:v>240.71557616999999</c:v>
                </c:pt>
                <c:pt idx="1977">
                  <c:v>241.18261719</c:v>
                </c:pt>
                <c:pt idx="1978">
                  <c:v>241.39941406</c:v>
                </c:pt>
                <c:pt idx="1979">
                  <c:v>241.39941406</c:v>
                </c:pt>
                <c:pt idx="1980">
                  <c:v>241.6328125</c:v>
                </c:pt>
                <c:pt idx="1981">
                  <c:v>241.8659668</c:v>
                </c:pt>
                <c:pt idx="1982">
                  <c:v>242.09887695</c:v>
                </c:pt>
                <c:pt idx="1983">
                  <c:v>242.09887695</c:v>
                </c:pt>
                <c:pt idx="1984">
                  <c:v>242.31591796999999</c:v>
                </c:pt>
                <c:pt idx="1985">
                  <c:v>242.53308104999999</c:v>
                </c:pt>
                <c:pt idx="1986">
                  <c:v>242.78320313</c:v>
                </c:pt>
                <c:pt idx="1987">
                  <c:v>243.04980469</c:v>
                </c:pt>
                <c:pt idx="1988">
                  <c:v>243.04980469</c:v>
                </c:pt>
                <c:pt idx="1989">
                  <c:v>243.33300781</c:v>
                </c:pt>
                <c:pt idx="1990">
                  <c:v>243.58276366999999</c:v>
                </c:pt>
                <c:pt idx="1991">
                  <c:v>243.58276366999999</c:v>
                </c:pt>
                <c:pt idx="1992">
                  <c:v>243.91613770000001</c:v>
                </c:pt>
                <c:pt idx="1993">
                  <c:v>243.91613770000001</c:v>
                </c:pt>
                <c:pt idx="1994">
                  <c:v>244.13305664000001</c:v>
                </c:pt>
                <c:pt idx="1995">
                  <c:v>244.59924315999999</c:v>
                </c:pt>
                <c:pt idx="1996">
                  <c:v>244.59924315999999</c:v>
                </c:pt>
                <c:pt idx="1997">
                  <c:v>244.83264159999999</c:v>
                </c:pt>
                <c:pt idx="1998">
                  <c:v>245.04956055</c:v>
                </c:pt>
                <c:pt idx="1999">
                  <c:v>245.29968262</c:v>
                </c:pt>
                <c:pt idx="2000">
                  <c:v>245.29968262</c:v>
                </c:pt>
                <c:pt idx="2001">
                  <c:v>245.53295897999999</c:v>
                </c:pt>
                <c:pt idx="2002">
                  <c:v>245.74926758000001</c:v>
                </c:pt>
                <c:pt idx="2003">
                  <c:v>245.74926758000001</c:v>
                </c:pt>
                <c:pt idx="2004">
                  <c:v>245.99914551000001</c:v>
                </c:pt>
                <c:pt idx="2005">
                  <c:v>246.21606445</c:v>
                </c:pt>
                <c:pt idx="2006">
                  <c:v>246.44982909999999</c:v>
                </c:pt>
                <c:pt idx="2007">
                  <c:v>246.68310546999999</c:v>
                </c:pt>
                <c:pt idx="2008">
                  <c:v>246.91638184000001</c:v>
                </c:pt>
                <c:pt idx="2009">
                  <c:v>247.13256835999999</c:v>
                </c:pt>
                <c:pt idx="2010">
                  <c:v>247.13256835999999</c:v>
                </c:pt>
                <c:pt idx="2011">
                  <c:v>247.38232421999999</c:v>
                </c:pt>
                <c:pt idx="2012">
                  <c:v>247.59960938</c:v>
                </c:pt>
                <c:pt idx="2013">
                  <c:v>247.59960938</c:v>
                </c:pt>
                <c:pt idx="2014">
                  <c:v>247.81628418</c:v>
                </c:pt>
                <c:pt idx="2015">
                  <c:v>248.29956055</c:v>
                </c:pt>
                <c:pt idx="2016">
                  <c:v>248.29956055</c:v>
                </c:pt>
                <c:pt idx="2017">
                  <c:v>248.51611328000001</c:v>
                </c:pt>
                <c:pt idx="2018">
                  <c:v>248.76586914000001</c:v>
                </c:pt>
                <c:pt idx="2019">
                  <c:v>248.99926758000001</c:v>
                </c:pt>
                <c:pt idx="2020">
                  <c:v>248.99926758000001</c:v>
                </c:pt>
                <c:pt idx="2021">
                  <c:v>249.21618652000001</c:v>
                </c:pt>
                <c:pt idx="2022">
                  <c:v>249.46594238</c:v>
                </c:pt>
                <c:pt idx="2023">
                  <c:v>249.68310546999999</c:v>
                </c:pt>
                <c:pt idx="2024">
                  <c:v>249.89892578000001</c:v>
                </c:pt>
                <c:pt idx="2025">
                  <c:v>250.14904784999999</c:v>
                </c:pt>
                <c:pt idx="2026">
                  <c:v>250.14904784999999</c:v>
                </c:pt>
                <c:pt idx="2027">
                  <c:v>250.36584472999999</c:v>
                </c:pt>
                <c:pt idx="2028">
                  <c:v>250.59973145000001</c:v>
                </c:pt>
                <c:pt idx="2029">
                  <c:v>250.84973145000001</c:v>
                </c:pt>
                <c:pt idx="2030">
                  <c:v>250.84973145000001</c:v>
                </c:pt>
                <c:pt idx="2031">
                  <c:v>251.06616210999999</c:v>
                </c:pt>
                <c:pt idx="2032">
                  <c:v>251.29895020000001</c:v>
                </c:pt>
                <c:pt idx="2033">
                  <c:v>251.5324707</c:v>
                </c:pt>
                <c:pt idx="2034">
                  <c:v>251.76611328000001</c:v>
                </c:pt>
                <c:pt idx="2035">
                  <c:v>251.98303222999999</c:v>
                </c:pt>
                <c:pt idx="2036">
                  <c:v>251.98303222999999</c:v>
                </c:pt>
                <c:pt idx="2037">
                  <c:v>252.23303222999999</c:v>
                </c:pt>
                <c:pt idx="2038">
                  <c:v>252.44946289000001</c:v>
                </c:pt>
                <c:pt idx="2039">
                  <c:v>252.68237305</c:v>
                </c:pt>
                <c:pt idx="2040">
                  <c:v>252.68237305</c:v>
                </c:pt>
                <c:pt idx="2041">
                  <c:v>252.91589354999999</c:v>
                </c:pt>
                <c:pt idx="2042">
                  <c:v>253.14941406</c:v>
                </c:pt>
                <c:pt idx="2043">
                  <c:v>253.36608887</c:v>
                </c:pt>
                <c:pt idx="2044">
                  <c:v>253.61633301000001</c:v>
                </c:pt>
                <c:pt idx="2045">
                  <c:v>253.84960938</c:v>
                </c:pt>
                <c:pt idx="2046">
                  <c:v>253.84960938</c:v>
                </c:pt>
                <c:pt idx="2047">
                  <c:v>254.08288573999999</c:v>
                </c:pt>
                <c:pt idx="2048">
                  <c:v>254.31579590000001</c:v>
                </c:pt>
                <c:pt idx="2049">
                  <c:v>254.53259277000001</c:v>
                </c:pt>
                <c:pt idx="2050">
                  <c:v>254.53259277000001</c:v>
                </c:pt>
                <c:pt idx="2051">
                  <c:v>254.78283690999999</c:v>
                </c:pt>
                <c:pt idx="2052">
                  <c:v>255.11584472999999</c:v>
                </c:pt>
                <c:pt idx="2053">
                  <c:v>255.33325195</c:v>
                </c:pt>
                <c:pt idx="2054">
                  <c:v>255.33325195</c:v>
                </c:pt>
                <c:pt idx="2055">
                  <c:v>255.58300781</c:v>
                </c:pt>
                <c:pt idx="2056">
                  <c:v>255.81616210999999</c:v>
                </c:pt>
                <c:pt idx="2057">
                  <c:v>256.03259277000001</c:v>
                </c:pt>
                <c:pt idx="2058">
                  <c:v>256.03259277000001</c:v>
                </c:pt>
                <c:pt idx="2059">
                  <c:v>256.24926757999998</c:v>
                </c:pt>
                <c:pt idx="2060">
                  <c:v>256.49938965000001</c:v>
                </c:pt>
                <c:pt idx="2061">
                  <c:v>256.73291016000002</c:v>
                </c:pt>
                <c:pt idx="2062">
                  <c:v>256.96643066000001</c:v>
                </c:pt>
                <c:pt idx="2063">
                  <c:v>257.18298340000001</c:v>
                </c:pt>
                <c:pt idx="2064">
                  <c:v>257.18298340000001</c:v>
                </c:pt>
                <c:pt idx="2065">
                  <c:v>257.41613769999998</c:v>
                </c:pt>
                <c:pt idx="2066">
                  <c:v>257.66564941000001</c:v>
                </c:pt>
                <c:pt idx="2067">
                  <c:v>257.89916992000002</c:v>
                </c:pt>
                <c:pt idx="2068">
                  <c:v>257.89916992000002</c:v>
                </c:pt>
                <c:pt idx="2069">
                  <c:v>258.11608887</c:v>
                </c:pt>
                <c:pt idx="2070">
                  <c:v>258.54943847999999</c:v>
                </c:pt>
                <c:pt idx="2071">
                  <c:v>258.54943847999999</c:v>
                </c:pt>
                <c:pt idx="2072">
                  <c:v>258.79931641000002</c:v>
                </c:pt>
                <c:pt idx="2073">
                  <c:v>259.03234863</c:v>
                </c:pt>
                <c:pt idx="2074">
                  <c:v>259.03234863</c:v>
                </c:pt>
                <c:pt idx="2075">
                  <c:v>259.24938965000001</c:v>
                </c:pt>
                <c:pt idx="2076">
                  <c:v>259.49951171999999</c:v>
                </c:pt>
                <c:pt idx="2077">
                  <c:v>259.73315430000002</c:v>
                </c:pt>
                <c:pt idx="2078">
                  <c:v>259.94921875</c:v>
                </c:pt>
                <c:pt idx="2079">
                  <c:v>260.18225097999999</c:v>
                </c:pt>
                <c:pt idx="2080">
                  <c:v>260.18225097999999</c:v>
                </c:pt>
                <c:pt idx="2081">
                  <c:v>260.41564941000001</c:v>
                </c:pt>
                <c:pt idx="2082">
                  <c:v>260.63269043000003</c:v>
                </c:pt>
                <c:pt idx="2083">
                  <c:v>260.88293456999997</c:v>
                </c:pt>
                <c:pt idx="2084">
                  <c:v>260.88293456999997</c:v>
                </c:pt>
                <c:pt idx="2085">
                  <c:v>261.09936522999999</c:v>
                </c:pt>
                <c:pt idx="2086">
                  <c:v>261.33264159999999</c:v>
                </c:pt>
                <c:pt idx="2087">
                  <c:v>261.58264159999999</c:v>
                </c:pt>
                <c:pt idx="2088">
                  <c:v>261.79907227000001</c:v>
                </c:pt>
                <c:pt idx="2089">
                  <c:v>262.03271483999998</c:v>
                </c:pt>
                <c:pt idx="2090">
                  <c:v>262.03271483999998</c:v>
                </c:pt>
                <c:pt idx="2091">
                  <c:v>262.26611328000001</c:v>
                </c:pt>
                <c:pt idx="2092">
                  <c:v>262.51623534999999</c:v>
                </c:pt>
                <c:pt idx="2093">
                  <c:v>262.74951171999999</c:v>
                </c:pt>
                <c:pt idx="2094">
                  <c:v>262.74951171999999</c:v>
                </c:pt>
                <c:pt idx="2095">
                  <c:v>262.96606444999998</c:v>
                </c:pt>
                <c:pt idx="2096">
                  <c:v>263.41601563</c:v>
                </c:pt>
                <c:pt idx="2097">
                  <c:v>263.41601563</c:v>
                </c:pt>
                <c:pt idx="2098">
                  <c:v>263.63317870999998</c:v>
                </c:pt>
                <c:pt idx="2099">
                  <c:v>263.88305664000001</c:v>
                </c:pt>
                <c:pt idx="2100">
                  <c:v>263.88305664000001</c:v>
                </c:pt>
                <c:pt idx="2101">
                  <c:v>264.11621093999997</c:v>
                </c:pt>
                <c:pt idx="2102">
                  <c:v>264.33215331999997</c:v>
                </c:pt>
                <c:pt idx="2103">
                  <c:v>264.54943847999999</c:v>
                </c:pt>
                <c:pt idx="2104">
                  <c:v>264.54943847999999</c:v>
                </c:pt>
                <c:pt idx="2105">
                  <c:v>265.03283691000001</c:v>
                </c:pt>
                <c:pt idx="2106">
                  <c:v>265.24963379000002</c:v>
                </c:pt>
                <c:pt idx="2107">
                  <c:v>265.24963379000002</c:v>
                </c:pt>
                <c:pt idx="2108">
                  <c:v>265.48266602000001</c:v>
                </c:pt>
                <c:pt idx="2109">
                  <c:v>265.71582031000003</c:v>
                </c:pt>
                <c:pt idx="2110">
                  <c:v>265.71582031000003</c:v>
                </c:pt>
                <c:pt idx="2111">
                  <c:v>265.96594238</c:v>
                </c:pt>
                <c:pt idx="2112">
                  <c:v>266.19934081999997</c:v>
                </c:pt>
                <c:pt idx="2113">
                  <c:v>266.41625977000001</c:v>
                </c:pt>
                <c:pt idx="2114">
                  <c:v>266.63305664000001</c:v>
                </c:pt>
                <c:pt idx="2115">
                  <c:v>266.88269043000003</c:v>
                </c:pt>
                <c:pt idx="2116">
                  <c:v>267.11572266000002</c:v>
                </c:pt>
                <c:pt idx="2117">
                  <c:v>267.11572266000002</c:v>
                </c:pt>
                <c:pt idx="2118">
                  <c:v>267.33251953000001</c:v>
                </c:pt>
                <c:pt idx="2119">
                  <c:v>267.54980468999997</c:v>
                </c:pt>
                <c:pt idx="2120">
                  <c:v>267.54980468999997</c:v>
                </c:pt>
                <c:pt idx="2121">
                  <c:v>267.78320313</c:v>
                </c:pt>
                <c:pt idx="2122">
                  <c:v>268.03283691000001</c:v>
                </c:pt>
                <c:pt idx="2123">
                  <c:v>268.26599120999998</c:v>
                </c:pt>
                <c:pt idx="2124">
                  <c:v>268.49902343999997</c:v>
                </c:pt>
                <c:pt idx="2125">
                  <c:v>268.71606444999998</c:v>
                </c:pt>
                <c:pt idx="2126">
                  <c:v>268.71606444999998</c:v>
                </c:pt>
                <c:pt idx="2127">
                  <c:v>268.93286132999998</c:v>
                </c:pt>
                <c:pt idx="2128">
                  <c:v>269.18298340000001</c:v>
                </c:pt>
                <c:pt idx="2129">
                  <c:v>269.41589355000002</c:v>
                </c:pt>
                <c:pt idx="2130">
                  <c:v>269.41589355000002</c:v>
                </c:pt>
                <c:pt idx="2131">
                  <c:v>269.64916992000002</c:v>
                </c:pt>
                <c:pt idx="2132">
                  <c:v>270.09912108999998</c:v>
                </c:pt>
                <c:pt idx="2133">
                  <c:v>270.09912108999998</c:v>
                </c:pt>
                <c:pt idx="2134">
                  <c:v>270.33264159999999</c:v>
                </c:pt>
                <c:pt idx="2135">
                  <c:v>270.56628418000003</c:v>
                </c:pt>
                <c:pt idx="2136">
                  <c:v>270.56628418000003</c:v>
                </c:pt>
                <c:pt idx="2137">
                  <c:v>270.79956055000002</c:v>
                </c:pt>
                <c:pt idx="2138">
                  <c:v>271.015625</c:v>
                </c:pt>
                <c:pt idx="2139">
                  <c:v>271.265625</c:v>
                </c:pt>
                <c:pt idx="2140">
                  <c:v>271.265625</c:v>
                </c:pt>
                <c:pt idx="2141">
                  <c:v>271.71630858999998</c:v>
                </c:pt>
                <c:pt idx="2142">
                  <c:v>271.96643066000001</c:v>
                </c:pt>
                <c:pt idx="2143">
                  <c:v>271.96643066000001</c:v>
                </c:pt>
                <c:pt idx="2144">
                  <c:v>272.18286132999998</c:v>
                </c:pt>
                <c:pt idx="2145">
                  <c:v>272.41577147999999</c:v>
                </c:pt>
                <c:pt idx="2146">
                  <c:v>272.41577147999999</c:v>
                </c:pt>
                <c:pt idx="2147">
                  <c:v>272.64892578000001</c:v>
                </c:pt>
                <c:pt idx="2148">
                  <c:v>272.88269043000003</c:v>
                </c:pt>
                <c:pt idx="2149">
                  <c:v>273.09985352000001</c:v>
                </c:pt>
                <c:pt idx="2150">
                  <c:v>273.34973144999998</c:v>
                </c:pt>
                <c:pt idx="2151">
                  <c:v>273.58276367000002</c:v>
                </c:pt>
                <c:pt idx="2152">
                  <c:v>273.58276367000002</c:v>
                </c:pt>
                <c:pt idx="2153">
                  <c:v>273.81591796999999</c:v>
                </c:pt>
                <c:pt idx="2154">
                  <c:v>274.03259277000001</c:v>
                </c:pt>
                <c:pt idx="2155">
                  <c:v>274.26611328000001</c:v>
                </c:pt>
                <c:pt idx="2156">
                  <c:v>274.26611328000001</c:v>
                </c:pt>
                <c:pt idx="2157">
                  <c:v>274.49938965000001</c:v>
                </c:pt>
                <c:pt idx="2158">
                  <c:v>274.96630858999998</c:v>
                </c:pt>
                <c:pt idx="2159">
                  <c:v>274.96630858999998</c:v>
                </c:pt>
                <c:pt idx="2160">
                  <c:v>275.19946289000001</c:v>
                </c:pt>
                <c:pt idx="2161">
                  <c:v>275.41564941000001</c:v>
                </c:pt>
                <c:pt idx="2162">
                  <c:v>275.41564941000001</c:v>
                </c:pt>
                <c:pt idx="2163">
                  <c:v>275.64929198999999</c:v>
                </c:pt>
                <c:pt idx="2164">
                  <c:v>275.89929198999999</c:v>
                </c:pt>
                <c:pt idx="2165">
                  <c:v>276.11645507999998</c:v>
                </c:pt>
                <c:pt idx="2166">
                  <c:v>276.11645507999998</c:v>
                </c:pt>
                <c:pt idx="2167">
                  <c:v>276.58251953000001</c:v>
                </c:pt>
                <c:pt idx="2168">
                  <c:v>276.79907227000001</c:v>
                </c:pt>
                <c:pt idx="2169">
                  <c:v>276.79907227000001</c:v>
                </c:pt>
                <c:pt idx="2170">
                  <c:v>277.06567382999998</c:v>
                </c:pt>
                <c:pt idx="2171">
                  <c:v>277.28283691000001</c:v>
                </c:pt>
                <c:pt idx="2172">
                  <c:v>277.28283691000001</c:v>
                </c:pt>
                <c:pt idx="2173">
                  <c:v>277.53308105000002</c:v>
                </c:pt>
                <c:pt idx="2174">
                  <c:v>277.76635742000002</c:v>
                </c:pt>
                <c:pt idx="2175">
                  <c:v>277.76635742000002</c:v>
                </c:pt>
                <c:pt idx="2176">
                  <c:v>278.23229980000002</c:v>
                </c:pt>
                <c:pt idx="2177">
                  <c:v>278.46569823999999</c:v>
                </c:pt>
                <c:pt idx="2178">
                  <c:v>278.46569823999999</c:v>
                </c:pt>
                <c:pt idx="2179">
                  <c:v>278.69946289000001</c:v>
                </c:pt>
                <c:pt idx="2180">
                  <c:v>278.91613769999998</c:v>
                </c:pt>
                <c:pt idx="2181">
                  <c:v>279.14929198999999</c:v>
                </c:pt>
                <c:pt idx="2182">
                  <c:v>279.14929198999999</c:v>
                </c:pt>
                <c:pt idx="2183">
                  <c:v>279.36596680000002</c:v>
                </c:pt>
                <c:pt idx="2184">
                  <c:v>279.61572266000002</c:v>
                </c:pt>
                <c:pt idx="2185">
                  <c:v>279.83239745999998</c:v>
                </c:pt>
                <c:pt idx="2186">
                  <c:v>280.06591796999999</c:v>
                </c:pt>
                <c:pt idx="2187">
                  <c:v>280.28295897999999</c:v>
                </c:pt>
                <c:pt idx="2188">
                  <c:v>280.28295897999999</c:v>
                </c:pt>
                <c:pt idx="2189">
                  <c:v>280.53283691000001</c:v>
                </c:pt>
                <c:pt idx="2190">
                  <c:v>280.76599120999998</c:v>
                </c:pt>
                <c:pt idx="2191">
                  <c:v>280.76599120999998</c:v>
                </c:pt>
                <c:pt idx="2192">
                  <c:v>280.98217772999999</c:v>
                </c:pt>
                <c:pt idx="2193">
                  <c:v>281.24902343999997</c:v>
                </c:pt>
                <c:pt idx="2194">
                  <c:v>281.46582031000003</c:v>
                </c:pt>
                <c:pt idx="2195">
                  <c:v>281.68298340000001</c:v>
                </c:pt>
                <c:pt idx="2196">
                  <c:v>281.91638183999999</c:v>
                </c:pt>
                <c:pt idx="2197">
                  <c:v>282.16601563</c:v>
                </c:pt>
                <c:pt idx="2198">
                  <c:v>282.16601563</c:v>
                </c:pt>
                <c:pt idx="2199">
                  <c:v>282.39892578000001</c:v>
                </c:pt>
                <c:pt idx="2200">
                  <c:v>282.61584472999999</c:v>
                </c:pt>
                <c:pt idx="2201">
                  <c:v>282.84948730000002</c:v>
                </c:pt>
                <c:pt idx="2202">
                  <c:v>282.84948730000002</c:v>
                </c:pt>
                <c:pt idx="2203">
                  <c:v>283.06640625</c:v>
                </c:pt>
                <c:pt idx="2204">
                  <c:v>283.53259277000001</c:v>
                </c:pt>
                <c:pt idx="2205">
                  <c:v>283.53259277000001</c:v>
                </c:pt>
                <c:pt idx="2206">
                  <c:v>283.74926757999998</c:v>
                </c:pt>
                <c:pt idx="2207">
                  <c:v>283.96582031000003</c:v>
                </c:pt>
                <c:pt idx="2208">
                  <c:v>283.96582031000003</c:v>
                </c:pt>
                <c:pt idx="2209">
                  <c:v>284.19970703000001</c:v>
                </c:pt>
                <c:pt idx="2210">
                  <c:v>284.43310546999999</c:v>
                </c:pt>
                <c:pt idx="2211">
                  <c:v>284.66613769999998</c:v>
                </c:pt>
                <c:pt idx="2212">
                  <c:v>284.89916992000002</c:v>
                </c:pt>
                <c:pt idx="2213">
                  <c:v>285.14916992000002</c:v>
                </c:pt>
                <c:pt idx="2214">
                  <c:v>285.38256835999999</c:v>
                </c:pt>
                <c:pt idx="2215">
                  <c:v>285.38256835999999</c:v>
                </c:pt>
                <c:pt idx="2216">
                  <c:v>285.59973144999998</c:v>
                </c:pt>
                <c:pt idx="2217">
                  <c:v>285.81616210999999</c:v>
                </c:pt>
                <c:pt idx="2218">
                  <c:v>285.81616210999999</c:v>
                </c:pt>
                <c:pt idx="2219">
                  <c:v>286.03271483999998</c:v>
                </c:pt>
                <c:pt idx="2220">
                  <c:v>286.51586914000001</c:v>
                </c:pt>
                <c:pt idx="2221">
                  <c:v>286.51586914000001</c:v>
                </c:pt>
                <c:pt idx="2222">
                  <c:v>286.73278808999999</c:v>
                </c:pt>
                <c:pt idx="2223">
                  <c:v>286.98303222999999</c:v>
                </c:pt>
                <c:pt idx="2224">
                  <c:v>287.21630858999998</c:v>
                </c:pt>
                <c:pt idx="2225">
                  <c:v>287.21630858999998</c:v>
                </c:pt>
                <c:pt idx="2226">
                  <c:v>287.43273926000001</c:v>
                </c:pt>
                <c:pt idx="2227">
                  <c:v>287.68237305000002</c:v>
                </c:pt>
                <c:pt idx="2228">
                  <c:v>287.68237305000002</c:v>
                </c:pt>
                <c:pt idx="2229">
                  <c:v>288.11608887</c:v>
                </c:pt>
                <c:pt idx="2230">
                  <c:v>288.36608887</c:v>
                </c:pt>
                <c:pt idx="2231">
                  <c:v>288.36608887</c:v>
                </c:pt>
                <c:pt idx="2232">
                  <c:v>288.59960938</c:v>
                </c:pt>
                <c:pt idx="2233">
                  <c:v>288.81604004000002</c:v>
                </c:pt>
                <c:pt idx="2234">
                  <c:v>288.81604004000002</c:v>
                </c:pt>
                <c:pt idx="2235">
                  <c:v>289.06591796999999</c:v>
                </c:pt>
                <c:pt idx="2236">
                  <c:v>289.28234863</c:v>
                </c:pt>
                <c:pt idx="2237">
                  <c:v>289.53259277000001</c:v>
                </c:pt>
                <c:pt idx="2238">
                  <c:v>289.74963379000002</c:v>
                </c:pt>
                <c:pt idx="2239">
                  <c:v>289.99963379000002</c:v>
                </c:pt>
                <c:pt idx="2240">
                  <c:v>289.99963379000002</c:v>
                </c:pt>
                <c:pt idx="2241">
                  <c:v>290.21569823999999</c:v>
                </c:pt>
                <c:pt idx="2242">
                  <c:v>290.44860840000001</c:v>
                </c:pt>
                <c:pt idx="2243">
                  <c:v>290.69885254000002</c:v>
                </c:pt>
                <c:pt idx="2244">
                  <c:v>290.69885254000002</c:v>
                </c:pt>
                <c:pt idx="2245">
                  <c:v>290.93261718999997</c:v>
                </c:pt>
                <c:pt idx="2246">
                  <c:v>291.14953613</c:v>
                </c:pt>
                <c:pt idx="2247">
                  <c:v>291.38269043000003</c:v>
                </c:pt>
                <c:pt idx="2248">
                  <c:v>291.59936522999999</c:v>
                </c:pt>
                <c:pt idx="2249">
                  <c:v>291.84899902000001</c:v>
                </c:pt>
                <c:pt idx="2250">
                  <c:v>291.84899902000001</c:v>
                </c:pt>
                <c:pt idx="2251">
                  <c:v>292.06579590000001</c:v>
                </c:pt>
                <c:pt idx="2252">
                  <c:v>292.29931641000002</c:v>
                </c:pt>
                <c:pt idx="2253">
                  <c:v>292.54956055000002</c:v>
                </c:pt>
                <c:pt idx="2254">
                  <c:v>292.54956055000002</c:v>
                </c:pt>
                <c:pt idx="2255">
                  <c:v>292.76611328000001</c:v>
                </c:pt>
                <c:pt idx="2256">
                  <c:v>293.23242188</c:v>
                </c:pt>
                <c:pt idx="2257">
                  <c:v>293.23242188</c:v>
                </c:pt>
                <c:pt idx="2258">
                  <c:v>293.48242188</c:v>
                </c:pt>
                <c:pt idx="2259">
                  <c:v>293.66625977000001</c:v>
                </c:pt>
                <c:pt idx="2260">
                  <c:v>293.89978027000001</c:v>
                </c:pt>
                <c:pt idx="2261">
                  <c:v>293.89978027000001</c:v>
                </c:pt>
                <c:pt idx="2262">
                  <c:v>294.13305664000001</c:v>
                </c:pt>
                <c:pt idx="2263">
                  <c:v>294.34899902000001</c:v>
                </c:pt>
                <c:pt idx="2264">
                  <c:v>294.34899902000001</c:v>
                </c:pt>
                <c:pt idx="2265">
                  <c:v>294.84899902000001</c:v>
                </c:pt>
                <c:pt idx="2266">
                  <c:v>295.04956055000002</c:v>
                </c:pt>
                <c:pt idx="2267">
                  <c:v>295.04956055000002</c:v>
                </c:pt>
                <c:pt idx="2268">
                  <c:v>295.29968262</c:v>
                </c:pt>
                <c:pt idx="2269">
                  <c:v>295.51599120999998</c:v>
                </c:pt>
                <c:pt idx="2270">
                  <c:v>295.74914551000001</c:v>
                </c:pt>
                <c:pt idx="2271">
                  <c:v>295.74914551000001</c:v>
                </c:pt>
                <c:pt idx="2272">
                  <c:v>295.96582031000003</c:v>
                </c:pt>
                <c:pt idx="2273">
                  <c:v>296.19921875</c:v>
                </c:pt>
                <c:pt idx="2274">
                  <c:v>296.41625977000001</c:v>
                </c:pt>
                <c:pt idx="2275">
                  <c:v>296.64965819999998</c:v>
                </c:pt>
                <c:pt idx="2276">
                  <c:v>296.89965819999998</c:v>
                </c:pt>
                <c:pt idx="2277">
                  <c:v>296.89965819999998</c:v>
                </c:pt>
                <c:pt idx="2278">
                  <c:v>297.13269043000003</c:v>
                </c:pt>
                <c:pt idx="2279">
                  <c:v>297.38244629000002</c:v>
                </c:pt>
                <c:pt idx="2280">
                  <c:v>297.38244629000002</c:v>
                </c:pt>
                <c:pt idx="2281">
                  <c:v>297.59924316000001</c:v>
                </c:pt>
                <c:pt idx="2282">
                  <c:v>297.83288573999999</c:v>
                </c:pt>
                <c:pt idx="2283">
                  <c:v>298.06652831999997</c:v>
                </c:pt>
                <c:pt idx="2284">
                  <c:v>298.29968262</c:v>
                </c:pt>
                <c:pt idx="2285">
                  <c:v>298.51574706999997</c:v>
                </c:pt>
                <c:pt idx="2286">
                  <c:v>298.51574706999997</c:v>
                </c:pt>
                <c:pt idx="2287">
                  <c:v>298.76550293000003</c:v>
                </c:pt>
                <c:pt idx="2288">
                  <c:v>298.99902343999997</c:v>
                </c:pt>
                <c:pt idx="2289">
                  <c:v>299.21630858999998</c:v>
                </c:pt>
                <c:pt idx="2290">
                  <c:v>299.21630858999998</c:v>
                </c:pt>
                <c:pt idx="2291">
                  <c:v>299.43273926000001</c:v>
                </c:pt>
                <c:pt idx="2292">
                  <c:v>299.89892578000001</c:v>
                </c:pt>
                <c:pt idx="2293">
                  <c:v>299.89892578000001</c:v>
                </c:pt>
                <c:pt idx="2294">
                  <c:v>300.13244629000002</c:v>
                </c:pt>
                <c:pt idx="2295">
                  <c:v>300.38244629000002</c:v>
                </c:pt>
                <c:pt idx="2296">
                  <c:v>300.38244629000002</c:v>
                </c:pt>
                <c:pt idx="2297">
                  <c:v>300.59936522999999</c:v>
                </c:pt>
                <c:pt idx="2298">
                  <c:v>300.83276367000002</c:v>
                </c:pt>
                <c:pt idx="2299">
                  <c:v>301.04931641000002</c:v>
                </c:pt>
                <c:pt idx="2300">
                  <c:v>301.04931641000002</c:v>
                </c:pt>
                <c:pt idx="2301">
                  <c:v>301.53247069999998</c:v>
                </c:pt>
                <c:pt idx="2302">
                  <c:v>301.74902343999997</c:v>
                </c:pt>
                <c:pt idx="2303">
                  <c:v>301.74902343999997</c:v>
                </c:pt>
                <c:pt idx="2304">
                  <c:v>301.98303222999999</c:v>
                </c:pt>
                <c:pt idx="2305">
                  <c:v>302.21618652000001</c:v>
                </c:pt>
                <c:pt idx="2306">
                  <c:v>302.21618652000001</c:v>
                </c:pt>
                <c:pt idx="2307">
                  <c:v>302.46630858999998</c:v>
                </c:pt>
                <c:pt idx="2308">
                  <c:v>302.68212891000002</c:v>
                </c:pt>
                <c:pt idx="2309">
                  <c:v>302.91564941000001</c:v>
                </c:pt>
                <c:pt idx="2310">
                  <c:v>303.1328125</c:v>
                </c:pt>
                <c:pt idx="2311">
                  <c:v>303.38293456999997</c:v>
                </c:pt>
                <c:pt idx="2312">
                  <c:v>303.61645507999998</c:v>
                </c:pt>
                <c:pt idx="2313">
                  <c:v>303.61645507999998</c:v>
                </c:pt>
                <c:pt idx="2314">
                  <c:v>303.83264159999999</c:v>
                </c:pt>
                <c:pt idx="2315">
                  <c:v>304.08251953000001</c:v>
                </c:pt>
                <c:pt idx="2316">
                  <c:v>304.08251953000001</c:v>
                </c:pt>
                <c:pt idx="2317">
                  <c:v>304.29907227000001</c:v>
                </c:pt>
                <c:pt idx="2318">
                  <c:v>304.74951171999999</c:v>
                </c:pt>
                <c:pt idx="2319">
                  <c:v>304.74951171999999</c:v>
                </c:pt>
                <c:pt idx="2320">
                  <c:v>304.98278808999999</c:v>
                </c:pt>
                <c:pt idx="2321">
                  <c:v>305.23291016000002</c:v>
                </c:pt>
                <c:pt idx="2322">
                  <c:v>305.44885254000002</c:v>
                </c:pt>
                <c:pt idx="2323">
                  <c:v>305.44885254000002</c:v>
                </c:pt>
                <c:pt idx="2324">
                  <c:v>305.68225097999999</c:v>
                </c:pt>
                <c:pt idx="2325">
                  <c:v>305.89929198999999</c:v>
                </c:pt>
                <c:pt idx="2326">
                  <c:v>305.89929198999999</c:v>
                </c:pt>
                <c:pt idx="2327">
                  <c:v>306.38305664000001</c:v>
                </c:pt>
                <c:pt idx="2328">
                  <c:v>306.59924316000001</c:v>
                </c:pt>
                <c:pt idx="2329">
                  <c:v>306.59924316000001</c:v>
                </c:pt>
                <c:pt idx="2330">
                  <c:v>306.83215331999997</c:v>
                </c:pt>
                <c:pt idx="2331">
                  <c:v>307.04931641000002</c:v>
                </c:pt>
                <c:pt idx="2332">
                  <c:v>307.29919433999999</c:v>
                </c:pt>
                <c:pt idx="2333">
                  <c:v>307.29919433999999</c:v>
                </c:pt>
                <c:pt idx="2334">
                  <c:v>307.51623534999999</c:v>
                </c:pt>
                <c:pt idx="2335">
                  <c:v>307.74926757999998</c:v>
                </c:pt>
                <c:pt idx="2336">
                  <c:v>307.96582031000003</c:v>
                </c:pt>
                <c:pt idx="2337">
                  <c:v>308.23229980000002</c:v>
                </c:pt>
                <c:pt idx="2338">
                  <c:v>308.44921875</c:v>
                </c:pt>
                <c:pt idx="2339">
                  <c:v>308.44921875</c:v>
                </c:pt>
                <c:pt idx="2340">
                  <c:v>308.66613769999998</c:v>
                </c:pt>
                <c:pt idx="2341">
                  <c:v>308.88293456999997</c:v>
                </c:pt>
                <c:pt idx="2342">
                  <c:v>309.09912108999998</c:v>
                </c:pt>
                <c:pt idx="2343">
                  <c:v>309.09912108999998</c:v>
                </c:pt>
                <c:pt idx="2344">
                  <c:v>309.31567382999998</c:v>
                </c:pt>
                <c:pt idx="2345">
                  <c:v>309.79931641000002</c:v>
                </c:pt>
                <c:pt idx="2346">
                  <c:v>309.79931641000002</c:v>
                </c:pt>
                <c:pt idx="2347">
                  <c:v>310.03295897999999</c:v>
                </c:pt>
                <c:pt idx="2348">
                  <c:v>310.24926757999998</c:v>
                </c:pt>
                <c:pt idx="2349">
                  <c:v>310.24926757999998</c:v>
                </c:pt>
                <c:pt idx="2350">
                  <c:v>310.48217772999999</c:v>
                </c:pt>
                <c:pt idx="2351">
                  <c:v>310.69909668000003</c:v>
                </c:pt>
                <c:pt idx="2352">
                  <c:v>310.94909668000003</c:v>
                </c:pt>
                <c:pt idx="2353">
                  <c:v>310.94909668000003</c:v>
                </c:pt>
                <c:pt idx="2354">
                  <c:v>311.39953613</c:v>
                </c:pt>
                <c:pt idx="2355">
                  <c:v>311.64929198999999</c:v>
                </c:pt>
                <c:pt idx="2356">
                  <c:v>311.64929198999999</c:v>
                </c:pt>
                <c:pt idx="2357">
                  <c:v>311.88244629000002</c:v>
                </c:pt>
                <c:pt idx="2358">
                  <c:v>312.09887694999998</c:v>
                </c:pt>
                <c:pt idx="2359">
                  <c:v>312.09887694999998</c:v>
                </c:pt>
                <c:pt idx="2360">
                  <c:v>312.33227539000001</c:v>
                </c:pt>
                <c:pt idx="2361">
                  <c:v>312.58251953000001</c:v>
                </c:pt>
                <c:pt idx="2362">
                  <c:v>312.79931641000002</c:v>
                </c:pt>
                <c:pt idx="2363">
                  <c:v>312.79931641000002</c:v>
                </c:pt>
                <c:pt idx="2364">
                  <c:v>313.24902343999997</c:v>
                </c:pt>
                <c:pt idx="2365">
                  <c:v>313.48205566000001</c:v>
                </c:pt>
                <c:pt idx="2366">
                  <c:v>313.48205566000001</c:v>
                </c:pt>
                <c:pt idx="2367">
                  <c:v>313.69921875</c:v>
                </c:pt>
                <c:pt idx="2368">
                  <c:v>313.94934081999997</c:v>
                </c:pt>
                <c:pt idx="2369">
                  <c:v>313.94934081999997</c:v>
                </c:pt>
                <c:pt idx="2370">
                  <c:v>314.18298340000001</c:v>
                </c:pt>
                <c:pt idx="2371">
                  <c:v>314.39916992000002</c:v>
                </c:pt>
                <c:pt idx="2372">
                  <c:v>314.63220215000001</c:v>
                </c:pt>
                <c:pt idx="2373">
                  <c:v>314.63220215000001</c:v>
                </c:pt>
                <c:pt idx="2374">
                  <c:v>315.11584472999999</c:v>
                </c:pt>
                <c:pt idx="2375">
                  <c:v>315.33300781000003</c:v>
                </c:pt>
                <c:pt idx="2376">
                  <c:v>315.33300781000003</c:v>
                </c:pt>
                <c:pt idx="2377">
                  <c:v>315.56604004000002</c:v>
                </c:pt>
                <c:pt idx="2378">
                  <c:v>315.78259277000001</c:v>
                </c:pt>
                <c:pt idx="2379">
                  <c:v>316.03259277000001</c:v>
                </c:pt>
                <c:pt idx="2380">
                  <c:v>316.03259277000001</c:v>
                </c:pt>
                <c:pt idx="2381">
                  <c:v>316.24902343999997</c:v>
                </c:pt>
                <c:pt idx="2382">
                  <c:v>316.48254394999998</c:v>
                </c:pt>
                <c:pt idx="2383">
                  <c:v>316.69934081999997</c:v>
                </c:pt>
                <c:pt idx="2384">
                  <c:v>316.94958495999998</c:v>
                </c:pt>
                <c:pt idx="2385">
                  <c:v>317.18298340000001</c:v>
                </c:pt>
                <c:pt idx="2386">
                  <c:v>317.18298340000001</c:v>
                </c:pt>
                <c:pt idx="2387">
                  <c:v>317.39892578000001</c:v>
                </c:pt>
                <c:pt idx="2388">
                  <c:v>317.64868164000001</c:v>
                </c:pt>
                <c:pt idx="2389">
                  <c:v>317.86584472999999</c:v>
                </c:pt>
                <c:pt idx="2390">
                  <c:v>317.86584472999999</c:v>
                </c:pt>
                <c:pt idx="2391">
                  <c:v>318.09960938</c:v>
                </c:pt>
                <c:pt idx="2392">
                  <c:v>318.31591796999999</c:v>
                </c:pt>
                <c:pt idx="2393">
                  <c:v>318.54907227000001</c:v>
                </c:pt>
                <c:pt idx="2394">
                  <c:v>318.79895019999998</c:v>
                </c:pt>
                <c:pt idx="2395">
                  <c:v>319.015625</c:v>
                </c:pt>
                <c:pt idx="2396">
                  <c:v>319.015625</c:v>
                </c:pt>
                <c:pt idx="2397">
                  <c:v>319.24926757999998</c:v>
                </c:pt>
                <c:pt idx="2398">
                  <c:v>319.48254394999998</c:v>
                </c:pt>
                <c:pt idx="2399">
                  <c:v>319.48254394999998</c:v>
                </c:pt>
                <c:pt idx="2400">
                  <c:v>319.73278808999999</c:v>
                </c:pt>
                <c:pt idx="2401">
                  <c:v>320.18237305000002</c:v>
                </c:pt>
                <c:pt idx="2402">
                  <c:v>320.18237305000002</c:v>
                </c:pt>
                <c:pt idx="2403">
                  <c:v>320.39880370999998</c:v>
                </c:pt>
                <c:pt idx="2404">
                  <c:v>320.64916992000002</c:v>
                </c:pt>
                <c:pt idx="2405">
                  <c:v>320.88269043000003</c:v>
                </c:pt>
                <c:pt idx="2406">
                  <c:v>320.88269043000003</c:v>
                </c:pt>
                <c:pt idx="2407">
                  <c:v>321.09936522999999</c:v>
                </c:pt>
                <c:pt idx="2408">
                  <c:v>321.33251953000001</c:v>
                </c:pt>
                <c:pt idx="2409">
                  <c:v>321.33251953000001</c:v>
                </c:pt>
                <c:pt idx="2410">
                  <c:v>321.78210448999999</c:v>
                </c:pt>
                <c:pt idx="2411">
                  <c:v>322.03247069999998</c:v>
                </c:pt>
                <c:pt idx="2412">
                  <c:v>322.03247069999998</c:v>
                </c:pt>
                <c:pt idx="2413">
                  <c:v>322.26611328000001</c:v>
                </c:pt>
                <c:pt idx="2414">
                  <c:v>322.48266602000001</c:v>
                </c:pt>
                <c:pt idx="2415">
                  <c:v>322.71545409999999</c:v>
                </c:pt>
                <c:pt idx="2416">
                  <c:v>322.71545409999999</c:v>
                </c:pt>
                <c:pt idx="2417">
                  <c:v>322.96569823999999</c:v>
                </c:pt>
                <c:pt idx="2418">
                  <c:v>323.19885254000002</c:v>
                </c:pt>
                <c:pt idx="2419">
                  <c:v>323.41589355000002</c:v>
                </c:pt>
                <c:pt idx="2420">
                  <c:v>323.68261718999997</c:v>
                </c:pt>
                <c:pt idx="2421">
                  <c:v>323.89953613</c:v>
                </c:pt>
                <c:pt idx="2422">
                  <c:v>323.89953613</c:v>
                </c:pt>
                <c:pt idx="2423">
                  <c:v>324.11596680000002</c:v>
                </c:pt>
                <c:pt idx="2424">
                  <c:v>324.33215331999997</c:v>
                </c:pt>
                <c:pt idx="2425">
                  <c:v>324.33215331999997</c:v>
                </c:pt>
                <c:pt idx="2426">
                  <c:v>324.58239745999998</c:v>
                </c:pt>
                <c:pt idx="2427">
                  <c:v>325.03247069999998</c:v>
                </c:pt>
                <c:pt idx="2428">
                  <c:v>325.03247069999998</c:v>
                </c:pt>
                <c:pt idx="2429">
                  <c:v>325.28295897999999</c:v>
                </c:pt>
                <c:pt idx="2430">
                  <c:v>325.51611328000001</c:v>
                </c:pt>
                <c:pt idx="2431">
                  <c:v>325.51611328000001</c:v>
                </c:pt>
                <c:pt idx="2432">
                  <c:v>325.74914551000001</c:v>
                </c:pt>
                <c:pt idx="2433">
                  <c:v>325.98242188</c:v>
                </c:pt>
                <c:pt idx="2434">
                  <c:v>326.21582031000003</c:v>
                </c:pt>
                <c:pt idx="2435">
                  <c:v>326.21582031000003</c:v>
                </c:pt>
                <c:pt idx="2436">
                  <c:v>326.64941406000003</c:v>
                </c:pt>
                <c:pt idx="2437">
                  <c:v>326.86547852000001</c:v>
                </c:pt>
                <c:pt idx="2438">
                  <c:v>326.86547852000001</c:v>
                </c:pt>
                <c:pt idx="2439">
                  <c:v>327.11535644999998</c:v>
                </c:pt>
                <c:pt idx="2440">
                  <c:v>327.33251953000001</c:v>
                </c:pt>
                <c:pt idx="2441">
                  <c:v>327.56616210999999</c:v>
                </c:pt>
                <c:pt idx="2442">
                  <c:v>327.56616210999999</c:v>
                </c:pt>
                <c:pt idx="2443">
                  <c:v>327.78283691000001</c:v>
                </c:pt>
                <c:pt idx="2444">
                  <c:v>328.03259277000001</c:v>
                </c:pt>
                <c:pt idx="2445">
                  <c:v>328.26574706999997</c:v>
                </c:pt>
                <c:pt idx="2446">
                  <c:v>328.48242188</c:v>
                </c:pt>
                <c:pt idx="2447">
                  <c:v>328.73229980000002</c:v>
                </c:pt>
                <c:pt idx="2448">
                  <c:v>328.73229980000002</c:v>
                </c:pt>
                <c:pt idx="2449">
                  <c:v>328.96582031000003</c:v>
                </c:pt>
                <c:pt idx="2450">
                  <c:v>329.18286132999998</c:v>
                </c:pt>
                <c:pt idx="2451">
                  <c:v>329.43261718999997</c:v>
                </c:pt>
                <c:pt idx="2452">
                  <c:v>329.43261718999997</c:v>
                </c:pt>
                <c:pt idx="2453">
                  <c:v>329.64916992000002</c:v>
                </c:pt>
                <c:pt idx="2454">
                  <c:v>329.88208007999998</c:v>
                </c:pt>
                <c:pt idx="2455">
                  <c:v>330.09899902000001</c:v>
                </c:pt>
                <c:pt idx="2456">
                  <c:v>330.34899902000001</c:v>
                </c:pt>
                <c:pt idx="2457">
                  <c:v>330.56628418000003</c:v>
                </c:pt>
                <c:pt idx="2458">
                  <c:v>330.56628418000003</c:v>
                </c:pt>
                <c:pt idx="2459">
                  <c:v>330.79943847999999</c:v>
                </c:pt>
                <c:pt idx="2460">
                  <c:v>331.03234863</c:v>
                </c:pt>
                <c:pt idx="2461">
                  <c:v>331.24890137</c:v>
                </c:pt>
                <c:pt idx="2462">
                  <c:v>331.24890137</c:v>
                </c:pt>
                <c:pt idx="2463">
                  <c:v>331.69921875</c:v>
                </c:pt>
                <c:pt idx="2464">
                  <c:v>331.94958495999998</c:v>
                </c:pt>
                <c:pt idx="2465">
                  <c:v>331.94958495999998</c:v>
                </c:pt>
                <c:pt idx="2466">
                  <c:v>332.18249512</c:v>
                </c:pt>
                <c:pt idx="2467">
                  <c:v>332.39892578000001</c:v>
                </c:pt>
                <c:pt idx="2468">
                  <c:v>332.39892578000001</c:v>
                </c:pt>
                <c:pt idx="2469">
                  <c:v>332.64892578000001</c:v>
                </c:pt>
                <c:pt idx="2470">
                  <c:v>332.86572266000002</c:v>
                </c:pt>
                <c:pt idx="2471">
                  <c:v>333.09948730000002</c:v>
                </c:pt>
                <c:pt idx="2472">
                  <c:v>333.09948730000002</c:v>
                </c:pt>
                <c:pt idx="2473">
                  <c:v>333.56616210999999</c:v>
                </c:pt>
                <c:pt idx="2474">
                  <c:v>333.79931641000002</c:v>
                </c:pt>
                <c:pt idx="2475">
                  <c:v>333.79931641000002</c:v>
                </c:pt>
                <c:pt idx="2476">
                  <c:v>334.01538085999999</c:v>
                </c:pt>
                <c:pt idx="2477">
                  <c:v>334.28222656000003</c:v>
                </c:pt>
                <c:pt idx="2478">
                  <c:v>334.28222656000003</c:v>
                </c:pt>
                <c:pt idx="2479">
                  <c:v>334.48266602000001</c:v>
                </c:pt>
                <c:pt idx="2480">
                  <c:v>334.69921875</c:v>
                </c:pt>
                <c:pt idx="2481">
                  <c:v>334.94934081999997</c:v>
                </c:pt>
                <c:pt idx="2482">
                  <c:v>335.18225097999999</c:v>
                </c:pt>
                <c:pt idx="2483">
                  <c:v>335.41540527000001</c:v>
                </c:pt>
                <c:pt idx="2484">
                  <c:v>335.41540527000001</c:v>
                </c:pt>
                <c:pt idx="2485">
                  <c:v>335.66552733999998</c:v>
                </c:pt>
                <c:pt idx="2486">
                  <c:v>335.8828125</c:v>
                </c:pt>
                <c:pt idx="2487">
                  <c:v>336.09924316000001</c:v>
                </c:pt>
                <c:pt idx="2488">
                  <c:v>336.09924316000001</c:v>
                </c:pt>
                <c:pt idx="2489">
                  <c:v>336.31579590000001</c:v>
                </c:pt>
                <c:pt idx="2490">
                  <c:v>336.79895019999998</c:v>
                </c:pt>
                <c:pt idx="2491">
                  <c:v>336.79895019999998</c:v>
                </c:pt>
                <c:pt idx="2492">
                  <c:v>337.01586914000001</c:v>
                </c:pt>
                <c:pt idx="2493">
                  <c:v>337.23291016000002</c:v>
                </c:pt>
                <c:pt idx="2494">
                  <c:v>337.48266602000001</c:v>
                </c:pt>
                <c:pt idx="2495">
                  <c:v>337.48266602000001</c:v>
                </c:pt>
                <c:pt idx="2496">
                  <c:v>337.71594238</c:v>
                </c:pt>
                <c:pt idx="2497">
                  <c:v>337.93212891000002</c:v>
                </c:pt>
                <c:pt idx="2498">
                  <c:v>337.93212891000002</c:v>
                </c:pt>
                <c:pt idx="2499">
                  <c:v>338.18225097999999</c:v>
                </c:pt>
                <c:pt idx="2500">
                  <c:v>338.64953613</c:v>
                </c:pt>
                <c:pt idx="2501">
                  <c:v>338.64953613</c:v>
                </c:pt>
                <c:pt idx="2502">
                  <c:v>338.88293456999997</c:v>
                </c:pt>
                <c:pt idx="2503">
                  <c:v>339.11608887</c:v>
                </c:pt>
                <c:pt idx="2504">
                  <c:v>339.11608887</c:v>
                </c:pt>
                <c:pt idx="2505">
                  <c:v>339.33203125</c:v>
                </c:pt>
                <c:pt idx="2506">
                  <c:v>339.59887694999998</c:v>
                </c:pt>
                <c:pt idx="2507">
                  <c:v>339.81591796999999</c:v>
                </c:pt>
                <c:pt idx="2508">
                  <c:v>339.81591796999999</c:v>
                </c:pt>
                <c:pt idx="2509">
                  <c:v>340.24914551000001</c:v>
                </c:pt>
                <c:pt idx="2510">
                  <c:v>340.49914551000001</c:v>
                </c:pt>
                <c:pt idx="2511">
                  <c:v>340.49914551000001</c:v>
                </c:pt>
                <c:pt idx="2512">
                  <c:v>340.73217772999999</c:v>
                </c:pt>
                <c:pt idx="2513">
                  <c:v>340.94909668000003</c:v>
                </c:pt>
                <c:pt idx="2514">
                  <c:v>340.94909668000003</c:v>
                </c:pt>
                <c:pt idx="2515">
                  <c:v>341.16589355000002</c:v>
                </c:pt>
                <c:pt idx="2516">
                  <c:v>341.41601563</c:v>
                </c:pt>
                <c:pt idx="2517">
                  <c:v>341.64929198999999</c:v>
                </c:pt>
                <c:pt idx="2518">
                  <c:v>341.88256835999999</c:v>
                </c:pt>
                <c:pt idx="2519">
                  <c:v>342.11547852000001</c:v>
                </c:pt>
                <c:pt idx="2520">
                  <c:v>342.11547852000001</c:v>
                </c:pt>
                <c:pt idx="2521">
                  <c:v>342.34887694999998</c:v>
                </c:pt>
                <c:pt idx="2522">
                  <c:v>342.56591796999999</c:v>
                </c:pt>
                <c:pt idx="2523">
                  <c:v>342.79931641000002</c:v>
                </c:pt>
                <c:pt idx="2524">
                  <c:v>342.79931641000002</c:v>
                </c:pt>
                <c:pt idx="2525">
                  <c:v>343.04956055000002</c:v>
                </c:pt>
                <c:pt idx="2526">
                  <c:v>343.265625</c:v>
                </c:pt>
                <c:pt idx="2527">
                  <c:v>343.49865722999999</c:v>
                </c:pt>
                <c:pt idx="2528">
                  <c:v>343.71582031000003</c:v>
                </c:pt>
                <c:pt idx="2529">
                  <c:v>343.94934081999997</c:v>
                </c:pt>
                <c:pt idx="2530">
                  <c:v>343.94934081999997</c:v>
                </c:pt>
                <c:pt idx="2531">
                  <c:v>344.18298340000001</c:v>
                </c:pt>
                <c:pt idx="2532">
                  <c:v>344.41601563</c:v>
                </c:pt>
                <c:pt idx="2533">
                  <c:v>344.64880370999998</c:v>
                </c:pt>
                <c:pt idx="2534">
                  <c:v>344.64880370999998</c:v>
                </c:pt>
                <c:pt idx="2535">
                  <c:v>345.11584472999999</c:v>
                </c:pt>
                <c:pt idx="2536">
                  <c:v>345.11584472999999</c:v>
                </c:pt>
                <c:pt idx="2537">
                  <c:v>345.34948730000002</c:v>
                </c:pt>
                <c:pt idx="2538">
                  <c:v>345.56604004000002</c:v>
                </c:pt>
                <c:pt idx="2539">
                  <c:v>345.81579590000001</c:v>
                </c:pt>
                <c:pt idx="2540">
                  <c:v>345.81579590000001</c:v>
                </c:pt>
                <c:pt idx="2541">
                  <c:v>346.03271483999998</c:v>
                </c:pt>
                <c:pt idx="2542">
                  <c:v>346.265625</c:v>
                </c:pt>
                <c:pt idx="2543">
                  <c:v>346.48254394999998</c:v>
                </c:pt>
                <c:pt idx="2544">
                  <c:v>346.73254394999998</c:v>
                </c:pt>
                <c:pt idx="2545">
                  <c:v>346.94970703000001</c:v>
                </c:pt>
                <c:pt idx="2546">
                  <c:v>346.94970703000001</c:v>
                </c:pt>
                <c:pt idx="2547">
                  <c:v>347.18298340000001</c:v>
                </c:pt>
                <c:pt idx="2548">
                  <c:v>347.43261718999997</c:v>
                </c:pt>
                <c:pt idx="2549">
                  <c:v>347.66540527000001</c:v>
                </c:pt>
                <c:pt idx="2550">
                  <c:v>347.66540527000001</c:v>
                </c:pt>
                <c:pt idx="2551">
                  <c:v>347.88244629000002</c:v>
                </c:pt>
                <c:pt idx="2552">
                  <c:v>348.09960938</c:v>
                </c:pt>
                <c:pt idx="2553">
                  <c:v>348.34960938</c:v>
                </c:pt>
                <c:pt idx="2554">
                  <c:v>348.56604004000002</c:v>
                </c:pt>
                <c:pt idx="2555">
                  <c:v>348.79907227000001</c:v>
                </c:pt>
                <c:pt idx="2556">
                  <c:v>349.04882813</c:v>
                </c:pt>
                <c:pt idx="2557">
                  <c:v>349.04882813</c:v>
                </c:pt>
                <c:pt idx="2558">
                  <c:v>349.26611328000001</c:v>
                </c:pt>
                <c:pt idx="2559">
                  <c:v>349.49938965000001</c:v>
                </c:pt>
                <c:pt idx="2560">
                  <c:v>349.49938965000001</c:v>
                </c:pt>
                <c:pt idx="2561">
                  <c:v>349.71606444999998</c:v>
                </c:pt>
                <c:pt idx="2562">
                  <c:v>350.19909668000003</c:v>
                </c:pt>
                <c:pt idx="2563">
                  <c:v>350.19909668000003</c:v>
                </c:pt>
                <c:pt idx="2564">
                  <c:v>350.41564941000001</c:v>
                </c:pt>
                <c:pt idx="2565">
                  <c:v>350.64916992000002</c:v>
                </c:pt>
                <c:pt idx="2566">
                  <c:v>350.64916992000002</c:v>
                </c:pt>
                <c:pt idx="2567">
                  <c:v>350.8828125</c:v>
                </c:pt>
                <c:pt idx="2568">
                  <c:v>351.13269043000003</c:v>
                </c:pt>
                <c:pt idx="2569">
                  <c:v>351.13269043000003</c:v>
                </c:pt>
                <c:pt idx="2570">
                  <c:v>351.61608887</c:v>
                </c:pt>
                <c:pt idx="2571">
                  <c:v>351.84899902000001</c:v>
                </c:pt>
                <c:pt idx="2572">
                  <c:v>351.84899902000001</c:v>
                </c:pt>
                <c:pt idx="2573">
                  <c:v>352.08227539000001</c:v>
                </c:pt>
                <c:pt idx="2574">
                  <c:v>352.29895019999998</c:v>
                </c:pt>
                <c:pt idx="2575">
                  <c:v>352.51623534999999</c:v>
                </c:pt>
                <c:pt idx="2576">
                  <c:v>352.51623534999999</c:v>
                </c:pt>
                <c:pt idx="2577">
                  <c:v>352.76611328000001</c:v>
                </c:pt>
                <c:pt idx="2578">
                  <c:v>352.99938965000001</c:v>
                </c:pt>
                <c:pt idx="2579">
                  <c:v>353.23193358999998</c:v>
                </c:pt>
                <c:pt idx="2580">
                  <c:v>353.48217772999999</c:v>
                </c:pt>
                <c:pt idx="2581">
                  <c:v>353.69921875</c:v>
                </c:pt>
                <c:pt idx="2582">
                  <c:v>353.69921875</c:v>
                </c:pt>
                <c:pt idx="2583">
                  <c:v>353.91601563</c:v>
                </c:pt>
                <c:pt idx="2584">
                  <c:v>354.14941406000003</c:v>
                </c:pt>
                <c:pt idx="2585">
                  <c:v>354.36572266000002</c:v>
                </c:pt>
                <c:pt idx="2586">
                  <c:v>354.36572266000002</c:v>
                </c:pt>
                <c:pt idx="2587">
                  <c:v>354.61535644999998</c:v>
                </c:pt>
                <c:pt idx="2588">
                  <c:v>354.83251953000001</c:v>
                </c:pt>
                <c:pt idx="2589">
                  <c:v>355.06591796999999</c:v>
                </c:pt>
                <c:pt idx="2590">
                  <c:v>355.28295897999999</c:v>
                </c:pt>
                <c:pt idx="2591">
                  <c:v>355.53271483999998</c:v>
                </c:pt>
                <c:pt idx="2592">
                  <c:v>355.53271483999998</c:v>
                </c:pt>
                <c:pt idx="2593">
                  <c:v>355.765625</c:v>
                </c:pt>
                <c:pt idx="2594">
                  <c:v>355.98229980000002</c:v>
                </c:pt>
                <c:pt idx="2595">
                  <c:v>356.23242188</c:v>
                </c:pt>
                <c:pt idx="2596">
                  <c:v>356.23242188</c:v>
                </c:pt>
                <c:pt idx="2597">
                  <c:v>356.66625977000001</c:v>
                </c:pt>
                <c:pt idx="2598">
                  <c:v>356.88232421999999</c:v>
                </c:pt>
                <c:pt idx="2599">
                  <c:v>356.88232421999999</c:v>
                </c:pt>
                <c:pt idx="2600">
                  <c:v>357.13232421999999</c:v>
                </c:pt>
                <c:pt idx="2601">
                  <c:v>357.36547852000001</c:v>
                </c:pt>
                <c:pt idx="2602">
                  <c:v>357.36547852000001</c:v>
                </c:pt>
                <c:pt idx="2603">
                  <c:v>357.58264159999999</c:v>
                </c:pt>
                <c:pt idx="2604">
                  <c:v>357.83288573999999</c:v>
                </c:pt>
                <c:pt idx="2605">
                  <c:v>358.06640625</c:v>
                </c:pt>
                <c:pt idx="2606">
                  <c:v>358.28259277000001</c:v>
                </c:pt>
                <c:pt idx="2607">
                  <c:v>358.53234863</c:v>
                </c:pt>
                <c:pt idx="2608">
                  <c:v>358.53234863</c:v>
                </c:pt>
                <c:pt idx="2609">
                  <c:v>358.76550293000003</c:v>
                </c:pt>
                <c:pt idx="2610">
                  <c:v>358.99914551000001</c:v>
                </c:pt>
                <c:pt idx="2611">
                  <c:v>359.23266602000001</c:v>
                </c:pt>
                <c:pt idx="2612">
                  <c:v>359.23266602000001</c:v>
                </c:pt>
                <c:pt idx="2613">
                  <c:v>359.46594238</c:v>
                </c:pt>
                <c:pt idx="2614">
                  <c:v>359.69934081999997</c:v>
                </c:pt>
                <c:pt idx="2615">
                  <c:v>359.91589355000002</c:v>
                </c:pt>
                <c:pt idx="2616">
                  <c:v>360.14904784999999</c:v>
                </c:pt>
                <c:pt idx="2617">
                  <c:v>360.39892578000001</c:v>
                </c:pt>
                <c:pt idx="2618">
                  <c:v>360.39892578000001</c:v>
                </c:pt>
                <c:pt idx="2619">
                  <c:v>360.63244629000002</c:v>
                </c:pt>
                <c:pt idx="2620">
                  <c:v>360.84936522999999</c:v>
                </c:pt>
                <c:pt idx="2621">
                  <c:v>361.06604004000002</c:v>
                </c:pt>
                <c:pt idx="2622">
                  <c:v>361.06604004000002</c:v>
                </c:pt>
                <c:pt idx="2623">
                  <c:v>361.31567382999998</c:v>
                </c:pt>
                <c:pt idx="2624">
                  <c:v>361.53222656000003</c:v>
                </c:pt>
                <c:pt idx="2625">
                  <c:v>361.76574706999997</c:v>
                </c:pt>
                <c:pt idx="2626">
                  <c:v>362.01586914000001</c:v>
                </c:pt>
                <c:pt idx="2627">
                  <c:v>362.23278808999999</c:v>
                </c:pt>
                <c:pt idx="2628">
                  <c:v>362.23278808999999</c:v>
                </c:pt>
                <c:pt idx="2629">
                  <c:v>362.46606444999998</c:v>
                </c:pt>
                <c:pt idx="2630">
                  <c:v>362.71557617000002</c:v>
                </c:pt>
                <c:pt idx="2631">
                  <c:v>362.71557617000002</c:v>
                </c:pt>
                <c:pt idx="2632">
                  <c:v>362.93200683999999</c:v>
                </c:pt>
                <c:pt idx="2633">
                  <c:v>363.38269043000003</c:v>
                </c:pt>
                <c:pt idx="2634">
                  <c:v>363.38269043000003</c:v>
                </c:pt>
                <c:pt idx="2635">
                  <c:v>363.6328125</c:v>
                </c:pt>
                <c:pt idx="2636">
                  <c:v>363.86584472999999</c:v>
                </c:pt>
                <c:pt idx="2637">
                  <c:v>364.09899902000001</c:v>
                </c:pt>
                <c:pt idx="2638">
                  <c:v>364.09899902000001</c:v>
                </c:pt>
                <c:pt idx="2639">
                  <c:v>364.33190918000003</c:v>
                </c:pt>
                <c:pt idx="2640">
                  <c:v>364.56555176000001</c:v>
                </c:pt>
                <c:pt idx="2641">
                  <c:v>364.78259277000001</c:v>
                </c:pt>
                <c:pt idx="2642">
                  <c:v>364.78259277000001</c:v>
                </c:pt>
                <c:pt idx="2643">
                  <c:v>365.24938965000001</c:v>
                </c:pt>
                <c:pt idx="2644">
                  <c:v>365.24938965000001</c:v>
                </c:pt>
                <c:pt idx="2645">
                  <c:v>365.46557617000002</c:v>
                </c:pt>
                <c:pt idx="2646">
                  <c:v>365.69885254000002</c:v>
                </c:pt>
                <c:pt idx="2647">
                  <c:v>365.94885254000002</c:v>
                </c:pt>
                <c:pt idx="2648">
                  <c:v>365.94885254000002</c:v>
                </c:pt>
                <c:pt idx="2649">
                  <c:v>366.18237305000002</c:v>
                </c:pt>
                <c:pt idx="2650">
                  <c:v>366.43273926000001</c:v>
                </c:pt>
                <c:pt idx="2651">
                  <c:v>366.43273926000001</c:v>
                </c:pt>
                <c:pt idx="2652">
                  <c:v>366.88232421999999</c:v>
                </c:pt>
                <c:pt idx="2653">
                  <c:v>367.09875488</c:v>
                </c:pt>
                <c:pt idx="2654">
                  <c:v>367.09875488</c:v>
                </c:pt>
                <c:pt idx="2655">
                  <c:v>367.33239745999998</c:v>
                </c:pt>
                <c:pt idx="2656">
                  <c:v>367.56616210999999</c:v>
                </c:pt>
                <c:pt idx="2657">
                  <c:v>367.79943847999999</c:v>
                </c:pt>
                <c:pt idx="2658">
                  <c:v>367.79943847999999</c:v>
                </c:pt>
                <c:pt idx="2659">
                  <c:v>368.01599120999998</c:v>
                </c:pt>
                <c:pt idx="2660">
                  <c:v>368.26574706999997</c:v>
                </c:pt>
                <c:pt idx="2661">
                  <c:v>368.26574706999997</c:v>
                </c:pt>
                <c:pt idx="2662">
                  <c:v>368.71582031000003</c:v>
                </c:pt>
                <c:pt idx="2663">
                  <c:v>368.96582031000003</c:v>
                </c:pt>
                <c:pt idx="2664">
                  <c:v>368.96582031000003</c:v>
                </c:pt>
                <c:pt idx="2665">
                  <c:v>369.18273926000001</c:v>
                </c:pt>
                <c:pt idx="2666">
                  <c:v>369.41589355000002</c:v>
                </c:pt>
                <c:pt idx="2667">
                  <c:v>369.63256835999999</c:v>
                </c:pt>
                <c:pt idx="2668">
                  <c:v>369.63256835999999</c:v>
                </c:pt>
                <c:pt idx="2669">
                  <c:v>369.88220215000001</c:v>
                </c:pt>
                <c:pt idx="2670">
                  <c:v>370.11547852000001</c:v>
                </c:pt>
                <c:pt idx="2671">
                  <c:v>370.33251953000001</c:v>
                </c:pt>
                <c:pt idx="2672">
                  <c:v>370.58239745999998</c:v>
                </c:pt>
                <c:pt idx="2673">
                  <c:v>370.81591796999999</c:v>
                </c:pt>
                <c:pt idx="2674">
                  <c:v>370.81591796999999</c:v>
                </c:pt>
                <c:pt idx="2675">
                  <c:v>371.03234863</c:v>
                </c:pt>
                <c:pt idx="2676">
                  <c:v>371.28198242000002</c:v>
                </c:pt>
                <c:pt idx="2677">
                  <c:v>371.28198242000002</c:v>
                </c:pt>
                <c:pt idx="2678">
                  <c:v>371.51538085999999</c:v>
                </c:pt>
                <c:pt idx="2679">
                  <c:v>371.96606444999998</c:v>
                </c:pt>
                <c:pt idx="2680">
                  <c:v>371.96606444999998</c:v>
                </c:pt>
                <c:pt idx="2681">
                  <c:v>372.21594238</c:v>
                </c:pt>
                <c:pt idx="2682">
                  <c:v>372.43212891000002</c:v>
                </c:pt>
                <c:pt idx="2683">
                  <c:v>372.64855956999997</c:v>
                </c:pt>
                <c:pt idx="2684">
                  <c:v>372.64855956999997</c:v>
                </c:pt>
                <c:pt idx="2685">
                  <c:v>372.86560058999999</c:v>
                </c:pt>
                <c:pt idx="2686">
                  <c:v>373.11584472999999</c:v>
                </c:pt>
                <c:pt idx="2687">
                  <c:v>373.11584472999999</c:v>
                </c:pt>
                <c:pt idx="2688">
                  <c:v>373.34912108999998</c:v>
                </c:pt>
                <c:pt idx="2689">
                  <c:v>373.81542968999997</c:v>
                </c:pt>
                <c:pt idx="2690">
                  <c:v>373.81542968999997</c:v>
                </c:pt>
                <c:pt idx="2691">
                  <c:v>374.03186034999999</c:v>
                </c:pt>
                <c:pt idx="2692">
                  <c:v>374.26525879000002</c:v>
                </c:pt>
                <c:pt idx="2693">
                  <c:v>374.48193358999998</c:v>
                </c:pt>
                <c:pt idx="2694">
                  <c:v>374.48193358999998</c:v>
                </c:pt>
                <c:pt idx="2695">
                  <c:v>374.73217772999999</c:v>
                </c:pt>
                <c:pt idx="2696">
                  <c:v>374.94836426000001</c:v>
                </c:pt>
                <c:pt idx="2697">
                  <c:v>375.03002930000002</c:v>
                </c:pt>
                <c:pt idx="2698">
                  <c:v>374.98645019999998</c:v>
                </c:pt>
                <c:pt idx="2699">
                  <c:v>375.00854492000002</c:v>
                </c:pt>
                <c:pt idx="2700">
                  <c:v>375.00854492000002</c:v>
                </c:pt>
                <c:pt idx="2701">
                  <c:v>374.99560546999999</c:v>
                </c:pt>
                <c:pt idx="2702">
                  <c:v>374.99743652000001</c:v>
                </c:pt>
                <c:pt idx="2703">
                  <c:v>375.00305176000001</c:v>
                </c:pt>
                <c:pt idx="2704">
                  <c:v>375.00305176000001</c:v>
                </c:pt>
                <c:pt idx="2705">
                  <c:v>374.99792480000002</c:v>
                </c:pt>
                <c:pt idx="2706">
                  <c:v>374.99963379000002</c:v>
                </c:pt>
                <c:pt idx="2707">
                  <c:v>375.00036620999998</c:v>
                </c:pt>
                <c:pt idx="2708">
                  <c:v>375.00085448999999</c:v>
                </c:pt>
                <c:pt idx="2709">
                  <c:v>375.00073242000002</c:v>
                </c:pt>
                <c:pt idx="2710">
                  <c:v>375.00073242000002</c:v>
                </c:pt>
                <c:pt idx="2711">
                  <c:v>375.00073242000002</c:v>
                </c:pt>
                <c:pt idx="2712">
                  <c:v>375.00073242000002</c:v>
                </c:pt>
                <c:pt idx="2713">
                  <c:v>375.00073242000002</c:v>
                </c:pt>
                <c:pt idx="2714">
                  <c:v>375.00073242000002</c:v>
                </c:pt>
                <c:pt idx="2715">
                  <c:v>375.00061034999999</c:v>
                </c:pt>
                <c:pt idx="2716">
                  <c:v>375.00061034999999</c:v>
                </c:pt>
                <c:pt idx="2717">
                  <c:v>375.00061034999999</c:v>
                </c:pt>
                <c:pt idx="2718">
                  <c:v>375.00061034999999</c:v>
                </c:pt>
                <c:pt idx="2719">
                  <c:v>375.00061034999999</c:v>
                </c:pt>
                <c:pt idx="2720">
                  <c:v>375.00061034999999</c:v>
                </c:pt>
                <c:pt idx="2721">
                  <c:v>375.00061034999999</c:v>
                </c:pt>
                <c:pt idx="2722">
                  <c:v>375.00061034999999</c:v>
                </c:pt>
                <c:pt idx="2723">
                  <c:v>375.00061034999999</c:v>
                </c:pt>
                <c:pt idx="2724">
                  <c:v>375.00061034999999</c:v>
                </c:pt>
                <c:pt idx="2725">
                  <c:v>375.00061034999999</c:v>
                </c:pt>
                <c:pt idx="2726">
                  <c:v>375.00061034999999</c:v>
                </c:pt>
                <c:pt idx="2727">
                  <c:v>375.00061034999999</c:v>
                </c:pt>
                <c:pt idx="2728">
                  <c:v>375.00061034999999</c:v>
                </c:pt>
                <c:pt idx="2729">
                  <c:v>375.00061034999999</c:v>
                </c:pt>
                <c:pt idx="2730">
                  <c:v>375.00061034999999</c:v>
                </c:pt>
                <c:pt idx="2731">
                  <c:v>375.00061034999999</c:v>
                </c:pt>
                <c:pt idx="2732">
                  <c:v>375.00061034999999</c:v>
                </c:pt>
                <c:pt idx="2733">
                  <c:v>375.00061034999999</c:v>
                </c:pt>
                <c:pt idx="2734">
                  <c:v>375.00061034999999</c:v>
                </c:pt>
                <c:pt idx="2735">
                  <c:v>375.00061034999999</c:v>
                </c:pt>
                <c:pt idx="2736">
                  <c:v>375.00061034999999</c:v>
                </c:pt>
                <c:pt idx="2737">
                  <c:v>375.00061034999999</c:v>
                </c:pt>
                <c:pt idx="2738">
                  <c:v>375.00061034999999</c:v>
                </c:pt>
                <c:pt idx="2739">
                  <c:v>375.00061034999999</c:v>
                </c:pt>
                <c:pt idx="2740">
                  <c:v>375.00061034999999</c:v>
                </c:pt>
                <c:pt idx="2741">
                  <c:v>375.00061034999999</c:v>
                </c:pt>
                <c:pt idx="2742">
                  <c:v>375.00061034999999</c:v>
                </c:pt>
                <c:pt idx="2743">
                  <c:v>375.00061034999999</c:v>
                </c:pt>
                <c:pt idx="2744">
                  <c:v>375.00061034999999</c:v>
                </c:pt>
                <c:pt idx="2745">
                  <c:v>375.00061034999999</c:v>
                </c:pt>
                <c:pt idx="2746">
                  <c:v>375.00061034999999</c:v>
                </c:pt>
                <c:pt idx="2747">
                  <c:v>375.00061034999999</c:v>
                </c:pt>
                <c:pt idx="2748">
                  <c:v>375.00061034999999</c:v>
                </c:pt>
                <c:pt idx="2749">
                  <c:v>375.00061034999999</c:v>
                </c:pt>
                <c:pt idx="2750">
                  <c:v>375.00061034999999</c:v>
                </c:pt>
                <c:pt idx="2751">
                  <c:v>375.00061034999999</c:v>
                </c:pt>
                <c:pt idx="2752">
                  <c:v>375.00061034999999</c:v>
                </c:pt>
                <c:pt idx="2753">
                  <c:v>375.00061034999999</c:v>
                </c:pt>
                <c:pt idx="2754">
                  <c:v>375.00061034999999</c:v>
                </c:pt>
                <c:pt idx="2755">
                  <c:v>375.00061034999999</c:v>
                </c:pt>
                <c:pt idx="2756">
                  <c:v>375.00061034999999</c:v>
                </c:pt>
                <c:pt idx="2757">
                  <c:v>375.00061034999999</c:v>
                </c:pt>
                <c:pt idx="2758">
                  <c:v>375.00061034999999</c:v>
                </c:pt>
                <c:pt idx="2759">
                  <c:v>375.00061034999999</c:v>
                </c:pt>
                <c:pt idx="2760">
                  <c:v>375.00061034999999</c:v>
                </c:pt>
                <c:pt idx="2761">
                  <c:v>375.00061034999999</c:v>
                </c:pt>
                <c:pt idx="2762">
                  <c:v>375.00061034999999</c:v>
                </c:pt>
                <c:pt idx="2763">
                  <c:v>375.00061034999999</c:v>
                </c:pt>
                <c:pt idx="2764">
                  <c:v>375.00061034999999</c:v>
                </c:pt>
                <c:pt idx="2765">
                  <c:v>375.00061034999999</c:v>
                </c:pt>
                <c:pt idx="2766">
                  <c:v>375.00061034999999</c:v>
                </c:pt>
                <c:pt idx="2767">
                  <c:v>375.00061034999999</c:v>
                </c:pt>
                <c:pt idx="2768">
                  <c:v>375.00061034999999</c:v>
                </c:pt>
                <c:pt idx="2769">
                  <c:v>375.00061034999999</c:v>
                </c:pt>
                <c:pt idx="2770">
                  <c:v>375.00061034999999</c:v>
                </c:pt>
                <c:pt idx="2771">
                  <c:v>375.00061034999999</c:v>
                </c:pt>
                <c:pt idx="2772">
                  <c:v>375.00061034999999</c:v>
                </c:pt>
                <c:pt idx="2773">
                  <c:v>375.00061034999999</c:v>
                </c:pt>
                <c:pt idx="2774">
                  <c:v>375.00061034999999</c:v>
                </c:pt>
                <c:pt idx="2775">
                  <c:v>375.00061034999999</c:v>
                </c:pt>
                <c:pt idx="2776">
                  <c:v>375.00061034999999</c:v>
                </c:pt>
                <c:pt idx="2777">
                  <c:v>375.00061034999999</c:v>
                </c:pt>
                <c:pt idx="2778">
                  <c:v>375.00061034999999</c:v>
                </c:pt>
                <c:pt idx="2779">
                  <c:v>375.00061034999999</c:v>
                </c:pt>
                <c:pt idx="2780">
                  <c:v>375.00061034999999</c:v>
                </c:pt>
                <c:pt idx="2781">
                  <c:v>375.00061034999999</c:v>
                </c:pt>
                <c:pt idx="2782">
                  <c:v>375.00061034999999</c:v>
                </c:pt>
                <c:pt idx="2783">
                  <c:v>375.00061034999999</c:v>
                </c:pt>
                <c:pt idx="2784">
                  <c:v>375.00061034999999</c:v>
                </c:pt>
                <c:pt idx="2785">
                  <c:v>375.00061034999999</c:v>
                </c:pt>
                <c:pt idx="2786">
                  <c:v>375.00061034999999</c:v>
                </c:pt>
                <c:pt idx="2787">
                  <c:v>375.00061034999999</c:v>
                </c:pt>
                <c:pt idx="2788">
                  <c:v>375.00061034999999</c:v>
                </c:pt>
                <c:pt idx="2789">
                  <c:v>375.00061034999999</c:v>
                </c:pt>
                <c:pt idx="2790">
                  <c:v>375.00061034999999</c:v>
                </c:pt>
                <c:pt idx="2791">
                  <c:v>375.00061034999999</c:v>
                </c:pt>
                <c:pt idx="2792">
                  <c:v>375.00061034999999</c:v>
                </c:pt>
                <c:pt idx="2793">
                  <c:v>375.00061034999999</c:v>
                </c:pt>
                <c:pt idx="2794">
                  <c:v>375.00061034999999</c:v>
                </c:pt>
                <c:pt idx="2795">
                  <c:v>375.00061034999999</c:v>
                </c:pt>
                <c:pt idx="2796">
                  <c:v>375.00061034999999</c:v>
                </c:pt>
                <c:pt idx="2797">
                  <c:v>375.00061034999999</c:v>
                </c:pt>
                <c:pt idx="2798">
                  <c:v>375.00061034999999</c:v>
                </c:pt>
                <c:pt idx="2799">
                  <c:v>375.00061034999999</c:v>
                </c:pt>
                <c:pt idx="2800">
                  <c:v>375.00061034999999</c:v>
                </c:pt>
                <c:pt idx="2801">
                  <c:v>375.00061034999999</c:v>
                </c:pt>
                <c:pt idx="2802">
                  <c:v>375.00061034999999</c:v>
                </c:pt>
                <c:pt idx="2803">
                  <c:v>375.00061034999999</c:v>
                </c:pt>
                <c:pt idx="2804">
                  <c:v>375.00061034999999</c:v>
                </c:pt>
                <c:pt idx="2805">
                  <c:v>375.00061034999999</c:v>
                </c:pt>
                <c:pt idx="2806">
                  <c:v>375.00061034999999</c:v>
                </c:pt>
                <c:pt idx="2807">
                  <c:v>375.00061034999999</c:v>
                </c:pt>
                <c:pt idx="2808">
                  <c:v>375.00061034999999</c:v>
                </c:pt>
                <c:pt idx="2809">
                  <c:v>375.00061034999999</c:v>
                </c:pt>
                <c:pt idx="2810">
                  <c:v>375.00061034999999</c:v>
                </c:pt>
                <c:pt idx="2811">
                  <c:v>375.00061034999999</c:v>
                </c:pt>
                <c:pt idx="2812">
                  <c:v>375.00061034999999</c:v>
                </c:pt>
                <c:pt idx="2813">
                  <c:v>375.00061034999999</c:v>
                </c:pt>
                <c:pt idx="2814">
                  <c:v>375.00061034999999</c:v>
                </c:pt>
                <c:pt idx="2815">
                  <c:v>375.00061034999999</c:v>
                </c:pt>
                <c:pt idx="2816">
                  <c:v>375.00061034999999</c:v>
                </c:pt>
                <c:pt idx="2817">
                  <c:v>375.00061034999999</c:v>
                </c:pt>
                <c:pt idx="2818">
                  <c:v>375.00061034999999</c:v>
                </c:pt>
                <c:pt idx="2819">
                  <c:v>375.00061034999999</c:v>
                </c:pt>
                <c:pt idx="2820">
                  <c:v>375.00061034999999</c:v>
                </c:pt>
                <c:pt idx="2821">
                  <c:v>375.00061034999999</c:v>
                </c:pt>
                <c:pt idx="2822">
                  <c:v>375.00061034999999</c:v>
                </c:pt>
                <c:pt idx="2823">
                  <c:v>375.00061034999999</c:v>
                </c:pt>
                <c:pt idx="2824">
                  <c:v>375.00061034999999</c:v>
                </c:pt>
                <c:pt idx="2825">
                  <c:v>375.00061034999999</c:v>
                </c:pt>
                <c:pt idx="2826">
                  <c:v>375.00061034999999</c:v>
                </c:pt>
                <c:pt idx="2827">
                  <c:v>375.00061034999999</c:v>
                </c:pt>
                <c:pt idx="2828">
                  <c:v>375.00061034999999</c:v>
                </c:pt>
                <c:pt idx="2829">
                  <c:v>375.00061034999999</c:v>
                </c:pt>
                <c:pt idx="2830">
                  <c:v>375.00061034999999</c:v>
                </c:pt>
                <c:pt idx="2831">
                  <c:v>375.00061034999999</c:v>
                </c:pt>
                <c:pt idx="2832">
                  <c:v>375.00061034999999</c:v>
                </c:pt>
                <c:pt idx="2833">
                  <c:v>375.00061034999999</c:v>
                </c:pt>
                <c:pt idx="2834">
                  <c:v>375.00061034999999</c:v>
                </c:pt>
                <c:pt idx="2835">
                  <c:v>375.00061034999999</c:v>
                </c:pt>
                <c:pt idx="2836">
                  <c:v>375.00061034999999</c:v>
                </c:pt>
                <c:pt idx="2837">
                  <c:v>375.00061034999999</c:v>
                </c:pt>
                <c:pt idx="2838">
                  <c:v>375.00061034999999</c:v>
                </c:pt>
                <c:pt idx="2839">
                  <c:v>375.00061034999999</c:v>
                </c:pt>
                <c:pt idx="2840">
                  <c:v>375.00061034999999</c:v>
                </c:pt>
                <c:pt idx="2841">
                  <c:v>375.00061034999999</c:v>
                </c:pt>
                <c:pt idx="2842">
                  <c:v>375.00061034999999</c:v>
                </c:pt>
                <c:pt idx="2843">
                  <c:v>375.00061034999999</c:v>
                </c:pt>
                <c:pt idx="2844">
                  <c:v>375.00061034999999</c:v>
                </c:pt>
                <c:pt idx="2845">
                  <c:v>375.00061034999999</c:v>
                </c:pt>
                <c:pt idx="2846">
                  <c:v>375.00061034999999</c:v>
                </c:pt>
                <c:pt idx="2847">
                  <c:v>375.00061034999999</c:v>
                </c:pt>
                <c:pt idx="2848">
                  <c:v>375.00061034999999</c:v>
                </c:pt>
                <c:pt idx="2849">
                  <c:v>375.00061034999999</c:v>
                </c:pt>
                <c:pt idx="2850">
                  <c:v>375.00061034999999</c:v>
                </c:pt>
                <c:pt idx="2851">
                  <c:v>375.00061034999999</c:v>
                </c:pt>
                <c:pt idx="2852">
                  <c:v>375.00061034999999</c:v>
                </c:pt>
                <c:pt idx="2853">
                  <c:v>375.00061034999999</c:v>
                </c:pt>
                <c:pt idx="2854">
                  <c:v>375.00061034999999</c:v>
                </c:pt>
                <c:pt idx="2855">
                  <c:v>375.00061034999999</c:v>
                </c:pt>
                <c:pt idx="2856">
                  <c:v>375.00061034999999</c:v>
                </c:pt>
                <c:pt idx="2857">
                  <c:v>375.00061034999999</c:v>
                </c:pt>
                <c:pt idx="2858">
                  <c:v>375.00061034999999</c:v>
                </c:pt>
                <c:pt idx="2859">
                  <c:v>375.00061034999999</c:v>
                </c:pt>
                <c:pt idx="2860">
                  <c:v>375.00061034999999</c:v>
                </c:pt>
                <c:pt idx="2861">
                  <c:v>375.00061034999999</c:v>
                </c:pt>
                <c:pt idx="2862">
                  <c:v>375.00061034999999</c:v>
                </c:pt>
                <c:pt idx="2863">
                  <c:v>375.00061034999999</c:v>
                </c:pt>
                <c:pt idx="2864">
                  <c:v>375.00061034999999</c:v>
                </c:pt>
                <c:pt idx="2865">
                  <c:v>375.00061034999999</c:v>
                </c:pt>
                <c:pt idx="2866">
                  <c:v>375.00061034999999</c:v>
                </c:pt>
                <c:pt idx="2867">
                  <c:v>375.00061034999999</c:v>
                </c:pt>
                <c:pt idx="2868">
                  <c:v>375.00061034999999</c:v>
                </c:pt>
                <c:pt idx="2869">
                  <c:v>375.00061034999999</c:v>
                </c:pt>
                <c:pt idx="2870">
                  <c:v>375.00061034999999</c:v>
                </c:pt>
                <c:pt idx="2871">
                  <c:v>375.00061034999999</c:v>
                </c:pt>
                <c:pt idx="2872">
                  <c:v>375.00061034999999</c:v>
                </c:pt>
                <c:pt idx="2873">
                  <c:v>375.00061034999999</c:v>
                </c:pt>
                <c:pt idx="2874">
                  <c:v>375.00061034999999</c:v>
                </c:pt>
                <c:pt idx="2875">
                  <c:v>375.00061034999999</c:v>
                </c:pt>
                <c:pt idx="2876">
                  <c:v>375.00061034999999</c:v>
                </c:pt>
                <c:pt idx="2877">
                  <c:v>375.00061034999999</c:v>
                </c:pt>
                <c:pt idx="2878">
                  <c:v>375.00061034999999</c:v>
                </c:pt>
                <c:pt idx="2879">
                  <c:v>375.00061034999999</c:v>
                </c:pt>
                <c:pt idx="2880">
                  <c:v>375.00061034999999</c:v>
                </c:pt>
                <c:pt idx="2881">
                  <c:v>375.00061034999999</c:v>
                </c:pt>
                <c:pt idx="2882">
                  <c:v>375.00061034999999</c:v>
                </c:pt>
                <c:pt idx="2883">
                  <c:v>375.00061034999999</c:v>
                </c:pt>
                <c:pt idx="2884">
                  <c:v>375.00061034999999</c:v>
                </c:pt>
                <c:pt idx="2885">
                  <c:v>375.00061034999999</c:v>
                </c:pt>
                <c:pt idx="2886">
                  <c:v>375.00061034999999</c:v>
                </c:pt>
                <c:pt idx="2887">
                  <c:v>375.00061034999999</c:v>
                </c:pt>
                <c:pt idx="2888">
                  <c:v>375.00061034999999</c:v>
                </c:pt>
                <c:pt idx="2889">
                  <c:v>375.00061034999999</c:v>
                </c:pt>
                <c:pt idx="2890">
                  <c:v>375.00061034999999</c:v>
                </c:pt>
                <c:pt idx="2891">
                  <c:v>375.00061034999999</c:v>
                </c:pt>
                <c:pt idx="2892">
                  <c:v>375.00061034999999</c:v>
                </c:pt>
                <c:pt idx="2893">
                  <c:v>375.00061034999999</c:v>
                </c:pt>
                <c:pt idx="2894">
                  <c:v>375.00061034999999</c:v>
                </c:pt>
                <c:pt idx="2895">
                  <c:v>375.00061034999999</c:v>
                </c:pt>
                <c:pt idx="2896">
                  <c:v>375.00061034999999</c:v>
                </c:pt>
                <c:pt idx="2897">
                  <c:v>375.00061034999999</c:v>
                </c:pt>
                <c:pt idx="2898">
                  <c:v>375.00061034999999</c:v>
                </c:pt>
                <c:pt idx="2899">
                  <c:v>375.00061034999999</c:v>
                </c:pt>
                <c:pt idx="2900">
                  <c:v>375.00061034999999</c:v>
                </c:pt>
                <c:pt idx="2901">
                  <c:v>375.00061034999999</c:v>
                </c:pt>
                <c:pt idx="2902">
                  <c:v>375.00061034999999</c:v>
                </c:pt>
                <c:pt idx="2903">
                  <c:v>375.00061034999999</c:v>
                </c:pt>
                <c:pt idx="2904">
                  <c:v>375.00061034999999</c:v>
                </c:pt>
                <c:pt idx="2905">
                  <c:v>375.00061034999999</c:v>
                </c:pt>
                <c:pt idx="2906">
                  <c:v>375.00061034999999</c:v>
                </c:pt>
                <c:pt idx="2907">
                  <c:v>375.00061034999999</c:v>
                </c:pt>
                <c:pt idx="2908">
                  <c:v>375.00061034999999</c:v>
                </c:pt>
                <c:pt idx="2909">
                  <c:v>375.00061034999999</c:v>
                </c:pt>
                <c:pt idx="2910">
                  <c:v>375.00061034999999</c:v>
                </c:pt>
                <c:pt idx="2911">
                  <c:v>375.00061034999999</c:v>
                </c:pt>
                <c:pt idx="2912">
                  <c:v>375.00061034999999</c:v>
                </c:pt>
                <c:pt idx="2913">
                  <c:v>375.00061034999999</c:v>
                </c:pt>
                <c:pt idx="2914">
                  <c:v>375.00061034999999</c:v>
                </c:pt>
                <c:pt idx="2915">
                  <c:v>375.00061034999999</c:v>
                </c:pt>
                <c:pt idx="2916">
                  <c:v>375.00061034999999</c:v>
                </c:pt>
                <c:pt idx="2917">
                  <c:v>375.00061034999999</c:v>
                </c:pt>
                <c:pt idx="2918">
                  <c:v>375.00061034999999</c:v>
                </c:pt>
                <c:pt idx="2919">
                  <c:v>375.00061034999999</c:v>
                </c:pt>
                <c:pt idx="2920">
                  <c:v>375.00061034999999</c:v>
                </c:pt>
                <c:pt idx="2921">
                  <c:v>375.00061034999999</c:v>
                </c:pt>
                <c:pt idx="2922">
                  <c:v>375.00061034999999</c:v>
                </c:pt>
                <c:pt idx="2923">
                  <c:v>375.00061034999999</c:v>
                </c:pt>
                <c:pt idx="2924">
                  <c:v>375.00061034999999</c:v>
                </c:pt>
                <c:pt idx="2925">
                  <c:v>375.00061034999999</c:v>
                </c:pt>
                <c:pt idx="2926">
                  <c:v>375.00061034999999</c:v>
                </c:pt>
                <c:pt idx="2927">
                  <c:v>375.00061034999999</c:v>
                </c:pt>
                <c:pt idx="2928">
                  <c:v>375.00061034999999</c:v>
                </c:pt>
                <c:pt idx="2929">
                  <c:v>375.00061034999999</c:v>
                </c:pt>
                <c:pt idx="2930">
                  <c:v>375.00061034999999</c:v>
                </c:pt>
                <c:pt idx="2931">
                  <c:v>375.00061034999999</c:v>
                </c:pt>
                <c:pt idx="2932">
                  <c:v>375.00061034999999</c:v>
                </c:pt>
                <c:pt idx="2933">
                  <c:v>375.00061034999999</c:v>
                </c:pt>
                <c:pt idx="2934">
                  <c:v>375.00061034999999</c:v>
                </c:pt>
                <c:pt idx="2935">
                  <c:v>375.00061034999999</c:v>
                </c:pt>
                <c:pt idx="2936">
                  <c:v>375.00061034999999</c:v>
                </c:pt>
                <c:pt idx="2937">
                  <c:v>375.00061034999999</c:v>
                </c:pt>
                <c:pt idx="2938">
                  <c:v>375.00061034999999</c:v>
                </c:pt>
                <c:pt idx="2939">
                  <c:v>375.00061034999999</c:v>
                </c:pt>
                <c:pt idx="2940">
                  <c:v>375.00061034999999</c:v>
                </c:pt>
                <c:pt idx="2941">
                  <c:v>375.00061034999999</c:v>
                </c:pt>
                <c:pt idx="2942">
                  <c:v>375.00061034999999</c:v>
                </c:pt>
                <c:pt idx="2943">
                  <c:v>375.00061034999999</c:v>
                </c:pt>
                <c:pt idx="2944">
                  <c:v>375.00061034999999</c:v>
                </c:pt>
                <c:pt idx="2945">
                  <c:v>375.00061034999999</c:v>
                </c:pt>
                <c:pt idx="2946">
                  <c:v>375.00061034999999</c:v>
                </c:pt>
                <c:pt idx="2947">
                  <c:v>375.00061034999999</c:v>
                </c:pt>
                <c:pt idx="2948">
                  <c:v>375.00061034999999</c:v>
                </c:pt>
                <c:pt idx="2949">
                  <c:v>375.00061034999999</c:v>
                </c:pt>
                <c:pt idx="2950">
                  <c:v>375.00061034999999</c:v>
                </c:pt>
                <c:pt idx="2951">
                  <c:v>375.00061034999999</c:v>
                </c:pt>
                <c:pt idx="2952">
                  <c:v>375.00061034999999</c:v>
                </c:pt>
                <c:pt idx="2953">
                  <c:v>375.00061034999999</c:v>
                </c:pt>
                <c:pt idx="2954">
                  <c:v>375.00061034999999</c:v>
                </c:pt>
                <c:pt idx="2955">
                  <c:v>375.00061034999999</c:v>
                </c:pt>
                <c:pt idx="2956">
                  <c:v>375.00061034999999</c:v>
                </c:pt>
                <c:pt idx="2957">
                  <c:v>375.00061034999999</c:v>
                </c:pt>
                <c:pt idx="2958">
                  <c:v>375.00061034999999</c:v>
                </c:pt>
                <c:pt idx="2959">
                  <c:v>375.00061034999999</c:v>
                </c:pt>
                <c:pt idx="2960">
                  <c:v>375.00061034999999</c:v>
                </c:pt>
                <c:pt idx="2961">
                  <c:v>375.00061034999999</c:v>
                </c:pt>
                <c:pt idx="2962">
                  <c:v>375.00061034999999</c:v>
                </c:pt>
                <c:pt idx="2963">
                  <c:v>375.00061034999999</c:v>
                </c:pt>
                <c:pt idx="2964">
                  <c:v>375.00061034999999</c:v>
                </c:pt>
                <c:pt idx="2965">
                  <c:v>375.00061034999999</c:v>
                </c:pt>
                <c:pt idx="2966">
                  <c:v>375.00061034999999</c:v>
                </c:pt>
                <c:pt idx="2967">
                  <c:v>375.00061034999999</c:v>
                </c:pt>
                <c:pt idx="2968">
                  <c:v>375.00061034999999</c:v>
                </c:pt>
                <c:pt idx="2969">
                  <c:v>375.00061034999999</c:v>
                </c:pt>
                <c:pt idx="2970">
                  <c:v>375.00061034999999</c:v>
                </c:pt>
                <c:pt idx="2971">
                  <c:v>375.00061034999999</c:v>
                </c:pt>
                <c:pt idx="2972">
                  <c:v>375.00061034999999</c:v>
                </c:pt>
                <c:pt idx="2973">
                  <c:v>375.00061034999999</c:v>
                </c:pt>
                <c:pt idx="2974">
                  <c:v>375.00061034999999</c:v>
                </c:pt>
                <c:pt idx="2975">
                  <c:v>375.00061034999999</c:v>
                </c:pt>
                <c:pt idx="2976">
                  <c:v>375.00061034999999</c:v>
                </c:pt>
                <c:pt idx="2977">
                  <c:v>375.00061034999999</c:v>
                </c:pt>
                <c:pt idx="2978">
                  <c:v>375.00061034999999</c:v>
                </c:pt>
                <c:pt idx="2979">
                  <c:v>375.00061034999999</c:v>
                </c:pt>
                <c:pt idx="2980">
                  <c:v>375.00061034999999</c:v>
                </c:pt>
                <c:pt idx="2981">
                  <c:v>375.00061034999999</c:v>
                </c:pt>
                <c:pt idx="2982">
                  <c:v>375.00061034999999</c:v>
                </c:pt>
                <c:pt idx="2983">
                  <c:v>375.00061034999999</c:v>
                </c:pt>
                <c:pt idx="2984">
                  <c:v>375.00061034999999</c:v>
                </c:pt>
                <c:pt idx="2985">
                  <c:v>375.00061034999999</c:v>
                </c:pt>
                <c:pt idx="2986">
                  <c:v>375.00061034999999</c:v>
                </c:pt>
                <c:pt idx="2987">
                  <c:v>375.00061034999999</c:v>
                </c:pt>
                <c:pt idx="2988">
                  <c:v>375.00061034999999</c:v>
                </c:pt>
                <c:pt idx="2989">
                  <c:v>375.00061034999999</c:v>
                </c:pt>
                <c:pt idx="2990">
                  <c:v>375.00061034999999</c:v>
                </c:pt>
                <c:pt idx="2991">
                  <c:v>375.00061034999999</c:v>
                </c:pt>
                <c:pt idx="2992">
                  <c:v>375.00061034999999</c:v>
                </c:pt>
                <c:pt idx="2993">
                  <c:v>375.00061034999999</c:v>
                </c:pt>
                <c:pt idx="2994">
                  <c:v>375.00061034999999</c:v>
                </c:pt>
                <c:pt idx="2995">
                  <c:v>375.00061034999999</c:v>
                </c:pt>
                <c:pt idx="2996">
                  <c:v>375.00061034999999</c:v>
                </c:pt>
                <c:pt idx="2997">
                  <c:v>375.00061034999999</c:v>
                </c:pt>
                <c:pt idx="2998">
                  <c:v>375.00061034999999</c:v>
                </c:pt>
                <c:pt idx="2999">
                  <c:v>375.00061034999999</c:v>
                </c:pt>
                <c:pt idx="3000">
                  <c:v>375.00061034999999</c:v>
                </c:pt>
                <c:pt idx="3001">
                  <c:v>375.00061034999999</c:v>
                </c:pt>
                <c:pt idx="3002">
                  <c:v>375.00061034999999</c:v>
                </c:pt>
                <c:pt idx="3003">
                  <c:v>375.00061034999999</c:v>
                </c:pt>
                <c:pt idx="3004">
                  <c:v>375.00061034999999</c:v>
                </c:pt>
                <c:pt idx="3005">
                  <c:v>375.00061034999999</c:v>
                </c:pt>
                <c:pt idx="3006">
                  <c:v>375.00061034999999</c:v>
                </c:pt>
                <c:pt idx="3007">
                  <c:v>375.00061034999999</c:v>
                </c:pt>
                <c:pt idx="3008">
                  <c:v>375.00061034999999</c:v>
                </c:pt>
                <c:pt idx="3009">
                  <c:v>375.00061034999999</c:v>
                </c:pt>
                <c:pt idx="3010">
                  <c:v>375.00061034999999</c:v>
                </c:pt>
                <c:pt idx="3011">
                  <c:v>375.00061034999999</c:v>
                </c:pt>
                <c:pt idx="3012">
                  <c:v>375.00061034999999</c:v>
                </c:pt>
                <c:pt idx="3013">
                  <c:v>375.00061034999999</c:v>
                </c:pt>
                <c:pt idx="3014">
                  <c:v>375.00061034999999</c:v>
                </c:pt>
                <c:pt idx="3015">
                  <c:v>375.00061034999999</c:v>
                </c:pt>
                <c:pt idx="3016">
                  <c:v>375.00061034999999</c:v>
                </c:pt>
                <c:pt idx="3017">
                  <c:v>375.00061034999999</c:v>
                </c:pt>
                <c:pt idx="3018">
                  <c:v>375.00061034999999</c:v>
                </c:pt>
                <c:pt idx="3019">
                  <c:v>375.00061034999999</c:v>
                </c:pt>
                <c:pt idx="3020">
                  <c:v>375.00061034999999</c:v>
                </c:pt>
                <c:pt idx="3021">
                  <c:v>375.00061034999999</c:v>
                </c:pt>
                <c:pt idx="3022">
                  <c:v>375.00061034999999</c:v>
                </c:pt>
                <c:pt idx="3023">
                  <c:v>375.00061034999999</c:v>
                </c:pt>
                <c:pt idx="3024">
                  <c:v>375.00061034999999</c:v>
                </c:pt>
                <c:pt idx="3025">
                  <c:v>375.00061034999999</c:v>
                </c:pt>
                <c:pt idx="3026">
                  <c:v>375.00061034999999</c:v>
                </c:pt>
                <c:pt idx="3027">
                  <c:v>375.00061034999999</c:v>
                </c:pt>
                <c:pt idx="3028">
                  <c:v>375.00061034999999</c:v>
                </c:pt>
                <c:pt idx="3029">
                  <c:v>375.00061034999999</c:v>
                </c:pt>
                <c:pt idx="3030">
                  <c:v>375.00061034999999</c:v>
                </c:pt>
                <c:pt idx="3031">
                  <c:v>375.00061034999999</c:v>
                </c:pt>
                <c:pt idx="3032">
                  <c:v>375.00061034999999</c:v>
                </c:pt>
                <c:pt idx="3033">
                  <c:v>375.00061034999999</c:v>
                </c:pt>
                <c:pt idx="3034">
                  <c:v>375.00061034999999</c:v>
                </c:pt>
                <c:pt idx="3035">
                  <c:v>375.00061034999999</c:v>
                </c:pt>
                <c:pt idx="3036">
                  <c:v>375.00061034999999</c:v>
                </c:pt>
                <c:pt idx="3037">
                  <c:v>375.00061034999999</c:v>
                </c:pt>
                <c:pt idx="3038">
                  <c:v>375.00061034999999</c:v>
                </c:pt>
                <c:pt idx="3039">
                  <c:v>375.00061034999999</c:v>
                </c:pt>
                <c:pt idx="3040">
                  <c:v>375.00061034999999</c:v>
                </c:pt>
                <c:pt idx="3041">
                  <c:v>375.00061034999999</c:v>
                </c:pt>
                <c:pt idx="3042">
                  <c:v>375.00061034999999</c:v>
                </c:pt>
                <c:pt idx="3043">
                  <c:v>375.00061034999999</c:v>
                </c:pt>
                <c:pt idx="3044">
                  <c:v>375.00061034999999</c:v>
                </c:pt>
                <c:pt idx="3045">
                  <c:v>375.00061034999999</c:v>
                </c:pt>
                <c:pt idx="3046">
                  <c:v>375.00061034999999</c:v>
                </c:pt>
                <c:pt idx="3047">
                  <c:v>375.00061034999999</c:v>
                </c:pt>
                <c:pt idx="3048">
                  <c:v>375.00061034999999</c:v>
                </c:pt>
                <c:pt idx="3049">
                  <c:v>375.00061034999999</c:v>
                </c:pt>
                <c:pt idx="3050">
                  <c:v>375.00061034999999</c:v>
                </c:pt>
                <c:pt idx="3051">
                  <c:v>375.00061034999999</c:v>
                </c:pt>
                <c:pt idx="3052">
                  <c:v>375.00061034999999</c:v>
                </c:pt>
                <c:pt idx="3053">
                  <c:v>375.00061034999999</c:v>
                </c:pt>
                <c:pt idx="3054">
                  <c:v>375.00061034999999</c:v>
                </c:pt>
                <c:pt idx="3055">
                  <c:v>375.00061034999999</c:v>
                </c:pt>
                <c:pt idx="3056">
                  <c:v>375.00061034999999</c:v>
                </c:pt>
                <c:pt idx="3057">
                  <c:v>375.00061034999999</c:v>
                </c:pt>
                <c:pt idx="3058">
                  <c:v>375.00061034999999</c:v>
                </c:pt>
                <c:pt idx="3059">
                  <c:v>375.00061034999999</c:v>
                </c:pt>
                <c:pt idx="3060">
                  <c:v>375.00061034999999</c:v>
                </c:pt>
                <c:pt idx="3061">
                  <c:v>375.00061034999999</c:v>
                </c:pt>
                <c:pt idx="3062">
                  <c:v>375.00061034999999</c:v>
                </c:pt>
                <c:pt idx="3063">
                  <c:v>375.00061034999999</c:v>
                </c:pt>
                <c:pt idx="3064">
                  <c:v>375.00061034999999</c:v>
                </c:pt>
                <c:pt idx="3065">
                  <c:v>375.00061034999999</c:v>
                </c:pt>
                <c:pt idx="3066">
                  <c:v>375.00061034999999</c:v>
                </c:pt>
                <c:pt idx="3067">
                  <c:v>375.00061034999999</c:v>
                </c:pt>
                <c:pt idx="3068">
                  <c:v>375.00061034999999</c:v>
                </c:pt>
                <c:pt idx="3069">
                  <c:v>375.00061034999999</c:v>
                </c:pt>
                <c:pt idx="3070">
                  <c:v>375.00061034999999</c:v>
                </c:pt>
                <c:pt idx="3071">
                  <c:v>375.00061034999999</c:v>
                </c:pt>
                <c:pt idx="3072">
                  <c:v>375.00061034999999</c:v>
                </c:pt>
                <c:pt idx="3073">
                  <c:v>375.00061034999999</c:v>
                </c:pt>
                <c:pt idx="3074">
                  <c:v>375.00061034999999</c:v>
                </c:pt>
                <c:pt idx="3075">
                  <c:v>375.00061034999999</c:v>
                </c:pt>
                <c:pt idx="3076">
                  <c:v>375.00061034999999</c:v>
                </c:pt>
                <c:pt idx="3077">
                  <c:v>375.00061034999999</c:v>
                </c:pt>
                <c:pt idx="3078">
                  <c:v>375.00061034999999</c:v>
                </c:pt>
                <c:pt idx="3079">
                  <c:v>375.00061034999999</c:v>
                </c:pt>
                <c:pt idx="3080">
                  <c:v>375.00061034999999</c:v>
                </c:pt>
                <c:pt idx="3081">
                  <c:v>375.00061034999999</c:v>
                </c:pt>
                <c:pt idx="3082">
                  <c:v>375.00061034999999</c:v>
                </c:pt>
                <c:pt idx="3083">
                  <c:v>375.00061034999999</c:v>
                </c:pt>
                <c:pt idx="3084">
                  <c:v>375.00061034999999</c:v>
                </c:pt>
                <c:pt idx="3085">
                  <c:v>375.00061034999999</c:v>
                </c:pt>
                <c:pt idx="3086">
                  <c:v>375.00061034999999</c:v>
                </c:pt>
                <c:pt idx="3087">
                  <c:v>375.00061034999999</c:v>
                </c:pt>
                <c:pt idx="3088">
                  <c:v>375.00061034999999</c:v>
                </c:pt>
                <c:pt idx="3089">
                  <c:v>375.00061034999999</c:v>
                </c:pt>
                <c:pt idx="3090">
                  <c:v>375.00061034999999</c:v>
                </c:pt>
                <c:pt idx="3091">
                  <c:v>375.00061034999999</c:v>
                </c:pt>
                <c:pt idx="3092">
                  <c:v>375.00061034999999</c:v>
                </c:pt>
                <c:pt idx="3093">
                  <c:v>375.00061034999999</c:v>
                </c:pt>
                <c:pt idx="3094">
                  <c:v>375.00061034999999</c:v>
                </c:pt>
                <c:pt idx="3095">
                  <c:v>375.00061034999999</c:v>
                </c:pt>
                <c:pt idx="3096">
                  <c:v>375.00061034999999</c:v>
                </c:pt>
                <c:pt idx="3097">
                  <c:v>375.00061034999999</c:v>
                </c:pt>
                <c:pt idx="3098">
                  <c:v>375.00061034999999</c:v>
                </c:pt>
                <c:pt idx="3099">
                  <c:v>375.00061034999999</c:v>
                </c:pt>
                <c:pt idx="3100">
                  <c:v>375.00061034999999</c:v>
                </c:pt>
                <c:pt idx="3101">
                  <c:v>375.00061034999999</c:v>
                </c:pt>
                <c:pt idx="3102">
                  <c:v>375.00061034999999</c:v>
                </c:pt>
                <c:pt idx="3103">
                  <c:v>375.00061034999999</c:v>
                </c:pt>
                <c:pt idx="3104">
                  <c:v>375.00061034999999</c:v>
                </c:pt>
                <c:pt idx="3105">
                  <c:v>375.00061034999999</c:v>
                </c:pt>
                <c:pt idx="3106">
                  <c:v>375.00061034999999</c:v>
                </c:pt>
                <c:pt idx="3107">
                  <c:v>375.00061034999999</c:v>
                </c:pt>
                <c:pt idx="3108">
                  <c:v>375.00061034999999</c:v>
                </c:pt>
                <c:pt idx="3109">
                  <c:v>375.00061034999999</c:v>
                </c:pt>
                <c:pt idx="3110">
                  <c:v>375.00061034999999</c:v>
                </c:pt>
                <c:pt idx="3111">
                  <c:v>375.00061034999999</c:v>
                </c:pt>
                <c:pt idx="3112">
                  <c:v>375.00061034999999</c:v>
                </c:pt>
                <c:pt idx="3113">
                  <c:v>375.00061034999999</c:v>
                </c:pt>
                <c:pt idx="3114">
                  <c:v>375.00061034999999</c:v>
                </c:pt>
                <c:pt idx="3115">
                  <c:v>375.00061034999999</c:v>
                </c:pt>
                <c:pt idx="3116">
                  <c:v>375.00061034999999</c:v>
                </c:pt>
                <c:pt idx="3117">
                  <c:v>375.00061034999999</c:v>
                </c:pt>
                <c:pt idx="3118">
                  <c:v>375.00061034999999</c:v>
                </c:pt>
                <c:pt idx="3119">
                  <c:v>375.00061034999999</c:v>
                </c:pt>
                <c:pt idx="3120">
                  <c:v>375.00061034999999</c:v>
                </c:pt>
                <c:pt idx="3121">
                  <c:v>375.00061034999999</c:v>
                </c:pt>
                <c:pt idx="3122">
                  <c:v>375.00061034999999</c:v>
                </c:pt>
                <c:pt idx="3123">
                  <c:v>375.00061034999999</c:v>
                </c:pt>
                <c:pt idx="3124">
                  <c:v>375.00061034999999</c:v>
                </c:pt>
                <c:pt idx="3125">
                  <c:v>375.00061034999999</c:v>
                </c:pt>
                <c:pt idx="3126">
                  <c:v>375.00061034999999</c:v>
                </c:pt>
                <c:pt idx="3127">
                  <c:v>375.00061034999999</c:v>
                </c:pt>
                <c:pt idx="3128">
                  <c:v>375.00061034999999</c:v>
                </c:pt>
                <c:pt idx="3129">
                  <c:v>375.00061034999999</c:v>
                </c:pt>
                <c:pt idx="3130">
                  <c:v>375.00061034999999</c:v>
                </c:pt>
                <c:pt idx="3131">
                  <c:v>375.00061034999999</c:v>
                </c:pt>
                <c:pt idx="3132">
                  <c:v>375.00061034999999</c:v>
                </c:pt>
                <c:pt idx="3133">
                  <c:v>375.00061034999999</c:v>
                </c:pt>
                <c:pt idx="3134">
                  <c:v>375.00061034999999</c:v>
                </c:pt>
                <c:pt idx="3135">
                  <c:v>375.00061034999999</c:v>
                </c:pt>
                <c:pt idx="3136">
                  <c:v>375.00061034999999</c:v>
                </c:pt>
                <c:pt idx="3137">
                  <c:v>375.00061034999999</c:v>
                </c:pt>
                <c:pt idx="3138">
                  <c:v>375.00061034999999</c:v>
                </c:pt>
                <c:pt idx="3139">
                  <c:v>375.00061034999999</c:v>
                </c:pt>
                <c:pt idx="3140">
                  <c:v>375.00061034999999</c:v>
                </c:pt>
                <c:pt idx="3141">
                  <c:v>375.00061034999999</c:v>
                </c:pt>
                <c:pt idx="3142">
                  <c:v>375.00061034999999</c:v>
                </c:pt>
                <c:pt idx="3143">
                  <c:v>375.00061034999999</c:v>
                </c:pt>
                <c:pt idx="3144">
                  <c:v>375.00061034999999</c:v>
                </c:pt>
                <c:pt idx="3145">
                  <c:v>375.00061034999999</c:v>
                </c:pt>
                <c:pt idx="3146">
                  <c:v>375.00061034999999</c:v>
                </c:pt>
                <c:pt idx="3147">
                  <c:v>375.00061034999999</c:v>
                </c:pt>
                <c:pt idx="3148">
                  <c:v>375.00061034999999</c:v>
                </c:pt>
                <c:pt idx="3149">
                  <c:v>375.00061034999999</c:v>
                </c:pt>
                <c:pt idx="3150">
                  <c:v>375.00061034999999</c:v>
                </c:pt>
                <c:pt idx="3151">
                  <c:v>375.00061034999999</c:v>
                </c:pt>
                <c:pt idx="3152">
                  <c:v>375.00061034999999</c:v>
                </c:pt>
                <c:pt idx="3153">
                  <c:v>375.00061034999999</c:v>
                </c:pt>
                <c:pt idx="3154">
                  <c:v>375.00061034999999</c:v>
                </c:pt>
                <c:pt idx="3155">
                  <c:v>375.00061034999999</c:v>
                </c:pt>
                <c:pt idx="3156">
                  <c:v>375.00061034999999</c:v>
                </c:pt>
                <c:pt idx="3157">
                  <c:v>375.00061034999999</c:v>
                </c:pt>
                <c:pt idx="3158">
                  <c:v>375.00061034999999</c:v>
                </c:pt>
                <c:pt idx="3159">
                  <c:v>375.00061034999999</c:v>
                </c:pt>
                <c:pt idx="3160">
                  <c:v>375.00061034999999</c:v>
                </c:pt>
                <c:pt idx="3161">
                  <c:v>375.00061034999999</c:v>
                </c:pt>
                <c:pt idx="3162">
                  <c:v>375.00061034999999</c:v>
                </c:pt>
                <c:pt idx="3163">
                  <c:v>375.00061034999999</c:v>
                </c:pt>
                <c:pt idx="3164">
                  <c:v>375.00061034999999</c:v>
                </c:pt>
                <c:pt idx="3165">
                  <c:v>375.00061034999999</c:v>
                </c:pt>
                <c:pt idx="3166">
                  <c:v>375.00061034999999</c:v>
                </c:pt>
                <c:pt idx="3167">
                  <c:v>375.00061034999999</c:v>
                </c:pt>
                <c:pt idx="3168">
                  <c:v>375.00061034999999</c:v>
                </c:pt>
                <c:pt idx="3169">
                  <c:v>375.00061034999999</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K$2:$K$4000</c:f>
              <c:numCache>
                <c:formatCode>0.00000000</c:formatCode>
                <c:ptCount val="3999"/>
                <c:pt idx="0">
                  <c:v>0</c:v>
                </c:pt>
                <c:pt idx="1">
                  <c:v>0</c:v>
                </c:pt>
                <c:pt idx="2">
                  <c:v>-2.6666699999999999E-3</c:v>
                </c:pt>
                <c:pt idx="3">
                  <c:v>-2.6666699999999999E-3</c:v>
                </c:pt>
                <c:pt idx="4">
                  <c:v>0</c:v>
                </c:pt>
                <c:pt idx="5">
                  <c:v>1.33333E-3</c:v>
                </c:pt>
                <c:pt idx="6">
                  <c:v>5.3333299999999998E-3</c:v>
                </c:pt>
                <c:pt idx="7">
                  <c:v>-2.6666699999999999E-3</c:v>
                </c:pt>
                <c:pt idx="8">
                  <c:v>-2.6666699999999999E-3</c:v>
                </c:pt>
                <c:pt idx="9">
                  <c:v>0</c:v>
                </c:pt>
                <c:pt idx="10">
                  <c:v>0</c:v>
                </c:pt>
                <c:pt idx="11">
                  <c:v>-1.33333E-3</c:v>
                </c:pt>
                <c:pt idx="12">
                  <c:v>1.33333E-3</c:v>
                </c:pt>
                <c:pt idx="13">
                  <c:v>1.33333E-3</c:v>
                </c:pt>
                <c:pt idx="14">
                  <c:v>2.6666699999999999E-3</c:v>
                </c:pt>
                <c:pt idx="15">
                  <c:v>0</c:v>
                </c:pt>
                <c:pt idx="16">
                  <c:v>0</c:v>
                </c:pt>
                <c:pt idx="17">
                  <c:v>-1.33333E-3</c:v>
                </c:pt>
                <c:pt idx="18">
                  <c:v>2.6666699999999999E-3</c:v>
                </c:pt>
                <c:pt idx="19">
                  <c:v>-1.33333E-3</c:v>
                </c:pt>
                <c:pt idx="20">
                  <c:v>4.0000000000000001E-3</c:v>
                </c:pt>
                <c:pt idx="21">
                  <c:v>-1.33333E-3</c:v>
                </c:pt>
                <c:pt idx="22">
                  <c:v>5.3333299999999998E-3</c:v>
                </c:pt>
                <c:pt idx="23">
                  <c:v>5.3333299999999998E-3</c:v>
                </c:pt>
                <c:pt idx="24">
                  <c:v>-1.33333E-3</c:v>
                </c:pt>
                <c:pt idx="25">
                  <c:v>0</c:v>
                </c:pt>
                <c:pt idx="26">
                  <c:v>-2.6666699999999999E-3</c:v>
                </c:pt>
                <c:pt idx="27">
                  <c:v>-2.6666699999999999E-3</c:v>
                </c:pt>
                <c:pt idx="28">
                  <c:v>1.33333E-3</c:v>
                </c:pt>
                <c:pt idx="29">
                  <c:v>1.33333E-3</c:v>
                </c:pt>
                <c:pt idx="30">
                  <c:v>0</c:v>
                </c:pt>
                <c:pt idx="31">
                  <c:v>1.33333E-3</c:v>
                </c:pt>
                <c:pt idx="32">
                  <c:v>-2.6666699999999999E-3</c:v>
                </c:pt>
                <c:pt idx="33">
                  <c:v>-2.6666699999999999E-3</c:v>
                </c:pt>
                <c:pt idx="34">
                  <c:v>0</c:v>
                </c:pt>
                <c:pt idx="35">
                  <c:v>-1.33333E-3</c:v>
                </c:pt>
                <c:pt idx="36">
                  <c:v>5.3333299999999998E-3</c:v>
                </c:pt>
                <c:pt idx="37">
                  <c:v>-1.33333E-3</c:v>
                </c:pt>
                <c:pt idx="38">
                  <c:v>-1.33333E-3</c:v>
                </c:pt>
                <c:pt idx="39">
                  <c:v>-1.33333E-3</c:v>
                </c:pt>
                <c:pt idx="40">
                  <c:v>-1.33333E-3</c:v>
                </c:pt>
                <c:pt idx="41">
                  <c:v>2.6666699999999999E-3</c:v>
                </c:pt>
                <c:pt idx="42">
                  <c:v>-1.33333E-3</c:v>
                </c:pt>
                <c:pt idx="43">
                  <c:v>0</c:v>
                </c:pt>
                <c:pt idx="44">
                  <c:v>0</c:v>
                </c:pt>
                <c:pt idx="45">
                  <c:v>-1.33333E-3</c:v>
                </c:pt>
                <c:pt idx="46">
                  <c:v>-1.33333E-3</c:v>
                </c:pt>
                <c:pt idx="47">
                  <c:v>-1.33333E-3</c:v>
                </c:pt>
                <c:pt idx="48">
                  <c:v>1.33333E-3</c:v>
                </c:pt>
                <c:pt idx="49">
                  <c:v>1.33333E-3</c:v>
                </c:pt>
                <c:pt idx="50">
                  <c:v>-2.6666699999999999E-3</c:v>
                </c:pt>
                <c:pt idx="51">
                  <c:v>-2.6666699999999999E-3</c:v>
                </c:pt>
                <c:pt idx="52">
                  <c:v>-2.6666699999999999E-3</c:v>
                </c:pt>
                <c:pt idx="53">
                  <c:v>-2.6666699999999999E-3</c:v>
                </c:pt>
                <c:pt idx="54">
                  <c:v>4.0000000000000001E-3</c:v>
                </c:pt>
                <c:pt idx="55">
                  <c:v>-2.6666699999999999E-3</c:v>
                </c:pt>
                <c:pt idx="56">
                  <c:v>-1.33333E-3</c:v>
                </c:pt>
                <c:pt idx="57">
                  <c:v>-1.33333E-3</c:v>
                </c:pt>
                <c:pt idx="58">
                  <c:v>0</c:v>
                </c:pt>
                <c:pt idx="59">
                  <c:v>0</c:v>
                </c:pt>
                <c:pt idx="60">
                  <c:v>-1.33333E-3</c:v>
                </c:pt>
                <c:pt idx="61">
                  <c:v>-2.6666699999999999E-3</c:v>
                </c:pt>
                <c:pt idx="62">
                  <c:v>-2.6666699999999999E-3</c:v>
                </c:pt>
                <c:pt idx="63">
                  <c:v>4.0000000000000001E-3</c:v>
                </c:pt>
                <c:pt idx="64">
                  <c:v>0</c:v>
                </c:pt>
                <c:pt idx="65">
                  <c:v>0</c:v>
                </c:pt>
                <c:pt idx="66">
                  <c:v>-1.33333E-3</c:v>
                </c:pt>
                <c:pt idx="67">
                  <c:v>-1.33333E-3</c:v>
                </c:pt>
                <c:pt idx="68">
                  <c:v>2.6666699999999999E-3</c:v>
                </c:pt>
                <c:pt idx="69">
                  <c:v>2.6666699999999999E-3</c:v>
                </c:pt>
                <c:pt idx="70">
                  <c:v>1.33333E-3</c:v>
                </c:pt>
                <c:pt idx="71">
                  <c:v>1.33333E-3</c:v>
                </c:pt>
                <c:pt idx="72">
                  <c:v>-1.33333E-3</c:v>
                </c:pt>
                <c:pt idx="73">
                  <c:v>-4.0000000000000001E-3</c:v>
                </c:pt>
                <c:pt idx="74">
                  <c:v>0</c:v>
                </c:pt>
                <c:pt idx="75">
                  <c:v>0</c:v>
                </c:pt>
                <c:pt idx="76">
                  <c:v>0</c:v>
                </c:pt>
                <c:pt idx="77">
                  <c:v>-2.6666699999999999E-3</c:v>
                </c:pt>
                <c:pt idx="78">
                  <c:v>2.6666699999999999E-3</c:v>
                </c:pt>
                <c:pt idx="79">
                  <c:v>2.6666699999999999E-3</c:v>
                </c:pt>
                <c:pt idx="80">
                  <c:v>0</c:v>
                </c:pt>
                <c:pt idx="81">
                  <c:v>-4.0000000000000001E-3</c:v>
                </c:pt>
                <c:pt idx="82">
                  <c:v>-4.0000000000000001E-3</c:v>
                </c:pt>
                <c:pt idx="83">
                  <c:v>0</c:v>
                </c:pt>
                <c:pt idx="84">
                  <c:v>1.33333E-3</c:v>
                </c:pt>
                <c:pt idx="85">
                  <c:v>1.33333E-3</c:v>
                </c:pt>
                <c:pt idx="86">
                  <c:v>1.33333E-3</c:v>
                </c:pt>
                <c:pt idx="87">
                  <c:v>-5.3333299999999998E-3</c:v>
                </c:pt>
                <c:pt idx="88">
                  <c:v>-2.6666699999999999E-3</c:v>
                </c:pt>
                <c:pt idx="89">
                  <c:v>-2.6666699999999999E-3</c:v>
                </c:pt>
                <c:pt idx="90">
                  <c:v>-4.0000000000000001E-3</c:v>
                </c:pt>
                <c:pt idx="91">
                  <c:v>-4.0000000000000001E-3</c:v>
                </c:pt>
                <c:pt idx="92">
                  <c:v>0</c:v>
                </c:pt>
                <c:pt idx="93">
                  <c:v>-1.33333E-3</c:v>
                </c:pt>
                <c:pt idx="94">
                  <c:v>-1.33333E-3</c:v>
                </c:pt>
                <c:pt idx="95">
                  <c:v>1.33333E-3</c:v>
                </c:pt>
                <c:pt idx="96">
                  <c:v>4.0000000000000001E-3</c:v>
                </c:pt>
                <c:pt idx="97">
                  <c:v>4.0000000000000001E-3</c:v>
                </c:pt>
                <c:pt idx="98">
                  <c:v>-1.33333E-3</c:v>
                </c:pt>
                <c:pt idx="99">
                  <c:v>-2.6666699999999999E-3</c:v>
                </c:pt>
                <c:pt idx="100">
                  <c:v>0</c:v>
                </c:pt>
                <c:pt idx="101">
                  <c:v>-1.33333E-3</c:v>
                </c:pt>
                <c:pt idx="102">
                  <c:v>2.6666699999999999E-3</c:v>
                </c:pt>
                <c:pt idx="103">
                  <c:v>2.6666699999999999E-3</c:v>
                </c:pt>
                <c:pt idx="104">
                  <c:v>-2.6666699999999999E-3</c:v>
                </c:pt>
                <c:pt idx="105">
                  <c:v>-2.6666699999999999E-3</c:v>
                </c:pt>
                <c:pt idx="106">
                  <c:v>0</c:v>
                </c:pt>
                <c:pt idx="107">
                  <c:v>0</c:v>
                </c:pt>
                <c:pt idx="108">
                  <c:v>-2.6666699999999999E-3</c:v>
                </c:pt>
                <c:pt idx="109">
                  <c:v>-2.6666699999999999E-3</c:v>
                </c:pt>
                <c:pt idx="110">
                  <c:v>-2.6666699999999999E-3</c:v>
                </c:pt>
                <c:pt idx="111">
                  <c:v>0</c:v>
                </c:pt>
                <c:pt idx="112">
                  <c:v>0</c:v>
                </c:pt>
                <c:pt idx="113">
                  <c:v>0</c:v>
                </c:pt>
                <c:pt idx="114">
                  <c:v>0</c:v>
                </c:pt>
                <c:pt idx="115">
                  <c:v>-1.33333E-3</c:v>
                </c:pt>
                <c:pt idx="116">
                  <c:v>-1.33333E-3</c:v>
                </c:pt>
                <c:pt idx="117">
                  <c:v>-1.33333E-3</c:v>
                </c:pt>
                <c:pt idx="118">
                  <c:v>1.33333E-3</c:v>
                </c:pt>
                <c:pt idx="119">
                  <c:v>4.0000000000000001E-3</c:v>
                </c:pt>
                <c:pt idx="120">
                  <c:v>0</c:v>
                </c:pt>
                <c:pt idx="121">
                  <c:v>-1.33333E-3</c:v>
                </c:pt>
                <c:pt idx="122">
                  <c:v>0</c:v>
                </c:pt>
                <c:pt idx="123">
                  <c:v>-5.3333299999999998E-3</c:v>
                </c:pt>
                <c:pt idx="124">
                  <c:v>-5.3333299999999998E-3</c:v>
                </c:pt>
                <c:pt idx="125">
                  <c:v>0</c:v>
                </c:pt>
                <c:pt idx="126">
                  <c:v>1.33333E-3</c:v>
                </c:pt>
                <c:pt idx="127">
                  <c:v>0</c:v>
                </c:pt>
                <c:pt idx="128">
                  <c:v>0</c:v>
                </c:pt>
                <c:pt idx="129">
                  <c:v>2.6666699999999999E-3</c:v>
                </c:pt>
                <c:pt idx="130">
                  <c:v>2.6666699999999999E-3</c:v>
                </c:pt>
                <c:pt idx="131">
                  <c:v>0</c:v>
                </c:pt>
                <c:pt idx="132">
                  <c:v>1.33333E-3</c:v>
                </c:pt>
                <c:pt idx="133">
                  <c:v>1.33333E-3</c:v>
                </c:pt>
                <c:pt idx="134">
                  <c:v>1.33333E-3</c:v>
                </c:pt>
                <c:pt idx="135">
                  <c:v>1.33333E-3</c:v>
                </c:pt>
                <c:pt idx="136">
                  <c:v>2.6666699999999999E-3</c:v>
                </c:pt>
                <c:pt idx="137">
                  <c:v>2.6666699999999999E-3</c:v>
                </c:pt>
                <c:pt idx="138">
                  <c:v>-1.33333E-3</c:v>
                </c:pt>
                <c:pt idx="139">
                  <c:v>1.33333E-3</c:v>
                </c:pt>
                <c:pt idx="140">
                  <c:v>-2.6666699999999999E-3</c:v>
                </c:pt>
                <c:pt idx="141">
                  <c:v>-2.6666699999999999E-3</c:v>
                </c:pt>
                <c:pt idx="142">
                  <c:v>0</c:v>
                </c:pt>
                <c:pt idx="143">
                  <c:v>2.6666699999999999E-3</c:v>
                </c:pt>
                <c:pt idx="144">
                  <c:v>2.6666699999999999E-3</c:v>
                </c:pt>
                <c:pt idx="145">
                  <c:v>0</c:v>
                </c:pt>
                <c:pt idx="146">
                  <c:v>-1.33333E-3</c:v>
                </c:pt>
                <c:pt idx="147">
                  <c:v>0</c:v>
                </c:pt>
                <c:pt idx="148">
                  <c:v>1.33333E-3</c:v>
                </c:pt>
                <c:pt idx="149">
                  <c:v>1.33333E-3</c:v>
                </c:pt>
                <c:pt idx="150">
                  <c:v>-1.33333E-3</c:v>
                </c:pt>
                <c:pt idx="151">
                  <c:v>5.3333299999999998E-3</c:v>
                </c:pt>
                <c:pt idx="152">
                  <c:v>0</c:v>
                </c:pt>
                <c:pt idx="153">
                  <c:v>0</c:v>
                </c:pt>
                <c:pt idx="154">
                  <c:v>0</c:v>
                </c:pt>
                <c:pt idx="155">
                  <c:v>0</c:v>
                </c:pt>
                <c:pt idx="156">
                  <c:v>0</c:v>
                </c:pt>
                <c:pt idx="157">
                  <c:v>1.33333E-3</c:v>
                </c:pt>
                <c:pt idx="158">
                  <c:v>2.6666699999999999E-3</c:v>
                </c:pt>
                <c:pt idx="159">
                  <c:v>1.33333E-3</c:v>
                </c:pt>
                <c:pt idx="160">
                  <c:v>1.33333E-3</c:v>
                </c:pt>
                <c:pt idx="161">
                  <c:v>1.33333E-3</c:v>
                </c:pt>
                <c:pt idx="162">
                  <c:v>-1.33333E-3</c:v>
                </c:pt>
                <c:pt idx="163">
                  <c:v>-1.33333E-3</c:v>
                </c:pt>
                <c:pt idx="164">
                  <c:v>-2.6666699999999999E-3</c:v>
                </c:pt>
                <c:pt idx="165">
                  <c:v>-1.33333E-3</c:v>
                </c:pt>
                <c:pt idx="166">
                  <c:v>-1.33333E-3</c:v>
                </c:pt>
                <c:pt idx="167">
                  <c:v>0</c:v>
                </c:pt>
                <c:pt idx="168">
                  <c:v>-1.33333E-3</c:v>
                </c:pt>
                <c:pt idx="169">
                  <c:v>2.6666699999999999E-3</c:v>
                </c:pt>
                <c:pt idx="170">
                  <c:v>2.6666699999999999E-3</c:v>
                </c:pt>
                <c:pt idx="171">
                  <c:v>1.33333E-3</c:v>
                </c:pt>
                <c:pt idx="172">
                  <c:v>0</c:v>
                </c:pt>
                <c:pt idx="173">
                  <c:v>0</c:v>
                </c:pt>
                <c:pt idx="174">
                  <c:v>0</c:v>
                </c:pt>
                <c:pt idx="175">
                  <c:v>-1.33333E-3</c:v>
                </c:pt>
                <c:pt idx="176">
                  <c:v>-1.33333E-3</c:v>
                </c:pt>
                <c:pt idx="177">
                  <c:v>-1.33333E-3</c:v>
                </c:pt>
                <c:pt idx="178">
                  <c:v>-1.33333E-3</c:v>
                </c:pt>
                <c:pt idx="179">
                  <c:v>-5.3333299999999998E-3</c:v>
                </c:pt>
                <c:pt idx="180">
                  <c:v>1.33333E-3</c:v>
                </c:pt>
                <c:pt idx="181">
                  <c:v>2.6666699999999999E-3</c:v>
                </c:pt>
                <c:pt idx="182">
                  <c:v>0</c:v>
                </c:pt>
                <c:pt idx="183">
                  <c:v>0</c:v>
                </c:pt>
                <c:pt idx="184">
                  <c:v>-1.33333E-3</c:v>
                </c:pt>
                <c:pt idx="185">
                  <c:v>-1.33333E-3</c:v>
                </c:pt>
                <c:pt idx="186">
                  <c:v>0</c:v>
                </c:pt>
                <c:pt idx="187">
                  <c:v>1.33333E-3</c:v>
                </c:pt>
                <c:pt idx="188">
                  <c:v>1.33333E-3</c:v>
                </c:pt>
                <c:pt idx="189">
                  <c:v>1.33333E-3</c:v>
                </c:pt>
                <c:pt idx="190">
                  <c:v>0</c:v>
                </c:pt>
                <c:pt idx="191">
                  <c:v>0</c:v>
                </c:pt>
                <c:pt idx="192">
                  <c:v>0</c:v>
                </c:pt>
                <c:pt idx="193">
                  <c:v>1.33333E-3</c:v>
                </c:pt>
                <c:pt idx="194">
                  <c:v>0</c:v>
                </c:pt>
                <c:pt idx="195">
                  <c:v>0</c:v>
                </c:pt>
                <c:pt idx="196">
                  <c:v>-2.6666699999999999E-3</c:v>
                </c:pt>
                <c:pt idx="197">
                  <c:v>-1.33333E-3</c:v>
                </c:pt>
                <c:pt idx="198">
                  <c:v>0</c:v>
                </c:pt>
                <c:pt idx="199">
                  <c:v>1.33333E-3</c:v>
                </c:pt>
                <c:pt idx="200">
                  <c:v>1.33333E-3</c:v>
                </c:pt>
                <c:pt idx="201">
                  <c:v>1.33333E-3</c:v>
                </c:pt>
                <c:pt idx="202">
                  <c:v>0</c:v>
                </c:pt>
                <c:pt idx="203">
                  <c:v>-1.33333E-3</c:v>
                </c:pt>
                <c:pt idx="204">
                  <c:v>-1.33333E-3</c:v>
                </c:pt>
                <c:pt idx="205">
                  <c:v>-1.33333E-3</c:v>
                </c:pt>
                <c:pt idx="206">
                  <c:v>0</c:v>
                </c:pt>
                <c:pt idx="207">
                  <c:v>-1.33333E-3</c:v>
                </c:pt>
                <c:pt idx="208">
                  <c:v>1.33333E-3</c:v>
                </c:pt>
                <c:pt idx="209">
                  <c:v>1.33333E-3</c:v>
                </c:pt>
                <c:pt idx="210">
                  <c:v>1.33333E-3</c:v>
                </c:pt>
                <c:pt idx="211">
                  <c:v>0</c:v>
                </c:pt>
                <c:pt idx="212">
                  <c:v>0</c:v>
                </c:pt>
                <c:pt idx="213">
                  <c:v>0</c:v>
                </c:pt>
                <c:pt idx="214">
                  <c:v>0</c:v>
                </c:pt>
                <c:pt idx="215">
                  <c:v>0</c:v>
                </c:pt>
                <c:pt idx="216">
                  <c:v>-1.33333E-3</c:v>
                </c:pt>
                <c:pt idx="217">
                  <c:v>1.33333E-3</c:v>
                </c:pt>
                <c:pt idx="218">
                  <c:v>0</c:v>
                </c:pt>
                <c:pt idx="219">
                  <c:v>-2.6666699999999999E-3</c:v>
                </c:pt>
                <c:pt idx="220">
                  <c:v>0</c:v>
                </c:pt>
                <c:pt idx="221">
                  <c:v>1.33333E-3</c:v>
                </c:pt>
                <c:pt idx="222">
                  <c:v>1.33333E-3</c:v>
                </c:pt>
                <c:pt idx="223">
                  <c:v>1.33333E-3</c:v>
                </c:pt>
                <c:pt idx="224">
                  <c:v>-1.33333E-3</c:v>
                </c:pt>
                <c:pt idx="225">
                  <c:v>-1.33333E-3</c:v>
                </c:pt>
                <c:pt idx="226">
                  <c:v>-1.33333E-3</c:v>
                </c:pt>
                <c:pt idx="227">
                  <c:v>1.33333E-3</c:v>
                </c:pt>
                <c:pt idx="228">
                  <c:v>0</c:v>
                </c:pt>
                <c:pt idx="229">
                  <c:v>-1.33333E-3</c:v>
                </c:pt>
                <c:pt idx="230">
                  <c:v>2.6666699999999999E-3</c:v>
                </c:pt>
                <c:pt idx="231">
                  <c:v>2.6666699999999999E-3</c:v>
                </c:pt>
                <c:pt idx="232">
                  <c:v>1.33333E-3</c:v>
                </c:pt>
                <c:pt idx="233">
                  <c:v>1.33333E-3</c:v>
                </c:pt>
                <c:pt idx="234">
                  <c:v>-1.33333E-3</c:v>
                </c:pt>
                <c:pt idx="235">
                  <c:v>-1.33333E-3</c:v>
                </c:pt>
                <c:pt idx="236">
                  <c:v>1.33333E-3</c:v>
                </c:pt>
                <c:pt idx="237">
                  <c:v>1.33333E-3</c:v>
                </c:pt>
                <c:pt idx="238">
                  <c:v>-1.33333E-3</c:v>
                </c:pt>
                <c:pt idx="239">
                  <c:v>-2.6666699999999999E-3</c:v>
                </c:pt>
                <c:pt idx="240">
                  <c:v>1.33333E-3</c:v>
                </c:pt>
                <c:pt idx="241">
                  <c:v>1.33333E-3</c:v>
                </c:pt>
                <c:pt idx="242">
                  <c:v>0</c:v>
                </c:pt>
                <c:pt idx="243">
                  <c:v>0</c:v>
                </c:pt>
                <c:pt idx="244">
                  <c:v>0</c:v>
                </c:pt>
                <c:pt idx="245">
                  <c:v>0</c:v>
                </c:pt>
                <c:pt idx="246">
                  <c:v>-1.33333E-3</c:v>
                </c:pt>
                <c:pt idx="247">
                  <c:v>2.6666699999999999E-3</c:v>
                </c:pt>
                <c:pt idx="248">
                  <c:v>2.6666699999999999E-3</c:v>
                </c:pt>
                <c:pt idx="249">
                  <c:v>-1.33333E-3</c:v>
                </c:pt>
                <c:pt idx="250">
                  <c:v>0</c:v>
                </c:pt>
                <c:pt idx="251">
                  <c:v>0</c:v>
                </c:pt>
                <c:pt idx="252">
                  <c:v>0</c:v>
                </c:pt>
                <c:pt idx="253">
                  <c:v>0</c:v>
                </c:pt>
                <c:pt idx="254">
                  <c:v>-1.33333E-3</c:v>
                </c:pt>
                <c:pt idx="255">
                  <c:v>0</c:v>
                </c:pt>
                <c:pt idx="256">
                  <c:v>-1.33333E-3</c:v>
                </c:pt>
                <c:pt idx="257">
                  <c:v>-1.33333E-3</c:v>
                </c:pt>
                <c:pt idx="258">
                  <c:v>1.33333E-3</c:v>
                </c:pt>
                <c:pt idx="259">
                  <c:v>-1.33333E-3</c:v>
                </c:pt>
                <c:pt idx="260">
                  <c:v>-1.33333E-3</c:v>
                </c:pt>
                <c:pt idx="261">
                  <c:v>-1.33333E-3</c:v>
                </c:pt>
                <c:pt idx="262">
                  <c:v>1.33333E-3</c:v>
                </c:pt>
                <c:pt idx="263">
                  <c:v>1.33333E-3</c:v>
                </c:pt>
                <c:pt idx="264">
                  <c:v>1.33333E-3</c:v>
                </c:pt>
                <c:pt idx="265">
                  <c:v>0</c:v>
                </c:pt>
                <c:pt idx="266">
                  <c:v>0</c:v>
                </c:pt>
                <c:pt idx="267">
                  <c:v>0</c:v>
                </c:pt>
                <c:pt idx="268">
                  <c:v>0</c:v>
                </c:pt>
                <c:pt idx="269">
                  <c:v>0</c:v>
                </c:pt>
                <c:pt idx="270">
                  <c:v>0</c:v>
                </c:pt>
                <c:pt idx="271">
                  <c:v>0</c:v>
                </c:pt>
                <c:pt idx="272">
                  <c:v>0</c:v>
                </c:pt>
                <c:pt idx="273">
                  <c:v>1.33333E-3</c:v>
                </c:pt>
                <c:pt idx="274">
                  <c:v>0</c:v>
                </c:pt>
                <c:pt idx="275">
                  <c:v>0</c:v>
                </c:pt>
                <c:pt idx="276">
                  <c:v>0</c:v>
                </c:pt>
                <c:pt idx="277">
                  <c:v>0</c:v>
                </c:pt>
                <c:pt idx="278">
                  <c:v>-1.33333E-3</c:v>
                </c:pt>
                <c:pt idx="279">
                  <c:v>-1.33333E-3</c:v>
                </c:pt>
                <c:pt idx="280">
                  <c:v>1.33333E-3</c:v>
                </c:pt>
                <c:pt idx="281">
                  <c:v>1.33333E-3</c:v>
                </c:pt>
                <c:pt idx="282">
                  <c:v>0</c:v>
                </c:pt>
                <c:pt idx="283">
                  <c:v>-1.33333E-3</c:v>
                </c:pt>
                <c:pt idx="284">
                  <c:v>1.33333E-3</c:v>
                </c:pt>
                <c:pt idx="285">
                  <c:v>0</c:v>
                </c:pt>
                <c:pt idx="286">
                  <c:v>0</c:v>
                </c:pt>
                <c:pt idx="287">
                  <c:v>0</c:v>
                </c:pt>
                <c:pt idx="288">
                  <c:v>1.33333E-3</c:v>
                </c:pt>
                <c:pt idx="289">
                  <c:v>0</c:v>
                </c:pt>
                <c:pt idx="290">
                  <c:v>0</c:v>
                </c:pt>
                <c:pt idx="291">
                  <c:v>2.6666699999999999E-3</c:v>
                </c:pt>
                <c:pt idx="292">
                  <c:v>2.6666699999999999E-3</c:v>
                </c:pt>
                <c:pt idx="293">
                  <c:v>0</c:v>
                </c:pt>
                <c:pt idx="294">
                  <c:v>1.33333E-3</c:v>
                </c:pt>
                <c:pt idx="295">
                  <c:v>1.33333E-3</c:v>
                </c:pt>
                <c:pt idx="296">
                  <c:v>1.33333E-3</c:v>
                </c:pt>
                <c:pt idx="297">
                  <c:v>1.33333E-3</c:v>
                </c:pt>
                <c:pt idx="298">
                  <c:v>-2.6666699999999999E-3</c:v>
                </c:pt>
                <c:pt idx="299">
                  <c:v>1.33333E-3</c:v>
                </c:pt>
                <c:pt idx="300">
                  <c:v>0</c:v>
                </c:pt>
                <c:pt idx="301">
                  <c:v>1.33333E-3</c:v>
                </c:pt>
                <c:pt idx="302">
                  <c:v>1.33333E-3</c:v>
                </c:pt>
                <c:pt idx="303">
                  <c:v>-1.33333E-3</c:v>
                </c:pt>
                <c:pt idx="304">
                  <c:v>-1.33333E-3</c:v>
                </c:pt>
                <c:pt idx="305">
                  <c:v>0</c:v>
                </c:pt>
                <c:pt idx="306">
                  <c:v>0</c:v>
                </c:pt>
                <c:pt idx="307">
                  <c:v>2.6666699999999999E-3</c:v>
                </c:pt>
                <c:pt idx="308">
                  <c:v>-1.33333E-3</c:v>
                </c:pt>
                <c:pt idx="309">
                  <c:v>0</c:v>
                </c:pt>
                <c:pt idx="310">
                  <c:v>0</c:v>
                </c:pt>
                <c:pt idx="311">
                  <c:v>-1.33333E-3</c:v>
                </c:pt>
                <c:pt idx="312">
                  <c:v>-1.33333E-3</c:v>
                </c:pt>
                <c:pt idx="313">
                  <c:v>2.6666699999999999E-3</c:v>
                </c:pt>
                <c:pt idx="314">
                  <c:v>1.33333E-3</c:v>
                </c:pt>
                <c:pt idx="315">
                  <c:v>1.33333E-3</c:v>
                </c:pt>
                <c:pt idx="316">
                  <c:v>1.33333E-3</c:v>
                </c:pt>
                <c:pt idx="317">
                  <c:v>2.6666699999999999E-3</c:v>
                </c:pt>
                <c:pt idx="318">
                  <c:v>0</c:v>
                </c:pt>
                <c:pt idx="319">
                  <c:v>0</c:v>
                </c:pt>
                <c:pt idx="320">
                  <c:v>1.33333E-3</c:v>
                </c:pt>
                <c:pt idx="321">
                  <c:v>1.33333E-3</c:v>
                </c:pt>
                <c:pt idx="322">
                  <c:v>-1.33333E-3</c:v>
                </c:pt>
                <c:pt idx="323">
                  <c:v>-1.33333E-3</c:v>
                </c:pt>
                <c:pt idx="324">
                  <c:v>-2.6666699999999999E-3</c:v>
                </c:pt>
                <c:pt idx="325">
                  <c:v>0</c:v>
                </c:pt>
                <c:pt idx="326">
                  <c:v>0</c:v>
                </c:pt>
                <c:pt idx="327">
                  <c:v>0</c:v>
                </c:pt>
                <c:pt idx="328">
                  <c:v>0</c:v>
                </c:pt>
                <c:pt idx="329">
                  <c:v>0</c:v>
                </c:pt>
                <c:pt idx="330">
                  <c:v>-2.6666699999999999E-3</c:v>
                </c:pt>
                <c:pt idx="331">
                  <c:v>0</c:v>
                </c:pt>
                <c:pt idx="332">
                  <c:v>4.0000000000000001E-3</c:v>
                </c:pt>
                <c:pt idx="333">
                  <c:v>4.0000000000000001E-3</c:v>
                </c:pt>
                <c:pt idx="334">
                  <c:v>0</c:v>
                </c:pt>
                <c:pt idx="335">
                  <c:v>1.33333E-3</c:v>
                </c:pt>
                <c:pt idx="336">
                  <c:v>0</c:v>
                </c:pt>
                <c:pt idx="337">
                  <c:v>0</c:v>
                </c:pt>
                <c:pt idx="338">
                  <c:v>0</c:v>
                </c:pt>
                <c:pt idx="339">
                  <c:v>1.33333E-3</c:v>
                </c:pt>
                <c:pt idx="340">
                  <c:v>1.33333E-3</c:v>
                </c:pt>
                <c:pt idx="341">
                  <c:v>1.33333E-3</c:v>
                </c:pt>
                <c:pt idx="342">
                  <c:v>1.33333E-3</c:v>
                </c:pt>
                <c:pt idx="343">
                  <c:v>0</c:v>
                </c:pt>
                <c:pt idx="344">
                  <c:v>-1.33333E-3</c:v>
                </c:pt>
                <c:pt idx="345">
                  <c:v>0</c:v>
                </c:pt>
                <c:pt idx="346">
                  <c:v>2.6666699999999999E-3</c:v>
                </c:pt>
                <c:pt idx="347">
                  <c:v>-2.6666699999999999E-3</c:v>
                </c:pt>
                <c:pt idx="348">
                  <c:v>1.33333E-3</c:v>
                </c:pt>
                <c:pt idx="349">
                  <c:v>1.33333E-3</c:v>
                </c:pt>
                <c:pt idx="350">
                  <c:v>2.6666699999999999E-3</c:v>
                </c:pt>
                <c:pt idx="351">
                  <c:v>-1.33333E-3</c:v>
                </c:pt>
                <c:pt idx="352">
                  <c:v>-1.33333E-3</c:v>
                </c:pt>
                <c:pt idx="353">
                  <c:v>-1.33333E-3</c:v>
                </c:pt>
                <c:pt idx="354">
                  <c:v>1.33333E-3</c:v>
                </c:pt>
                <c:pt idx="355">
                  <c:v>1.33333E-3</c:v>
                </c:pt>
                <c:pt idx="356">
                  <c:v>0</c:v>
                </c:pt>
                <c:pt idx="357">
                  <c:v>-1.33333E-3</c:v>
                </c:pt>
                <c:pt idx="358">
                  <c:v>0</c:v>
                </c:pt>
                <c:pt idx="359">
                  <c:v>0</c:v>
                </c:pt>
                <c:pt idx="360">
                  <c:v>-1.33333E-3</c:v>
                </c:pt>
                <c:pt idx="361">
                  <c:v>0</c:v>
                </c:pt>
                <c:pt idx="362">
                  <c:v>0</c:v>
                </c:pt>
                <c:pt idx="363">
                  <c:v>-1.33333E-3</c:v>
                </c:pt>
                <c:pt idx="364">
                  <c:v>-1.33333E-3</c:v>
                </c:pt>
                <c:pt idx="365">
                  <c:v>0</c:v>
                </c:pt>
                <c:pt idx="366">
                  <c:v>1.33333E-3</c:v>
                </c:pt>
                <c:pt idx="367">
                  <c:v>0</c:v>
                </c:pt>
                <c:pt idx="368">
                  <c:v>0</c:v>
                </c:pt>
                <c:pt idx="369">
                  <c:v>0</c:v>
                </c:pt>
                <c:pt idx="370">
                  <c:v>0</c:v>
                </c:pt>
                <c:pt idx="371">
                  <c:v>0</c:v>
                </c:pt>
                <c:pt idx="372">
                  <c:v>0</c:v>
                </c:pt>
                <c:pt idx="373">
                  <c:v>1.33333E-3</c:v>
                </c:pt>
                <c:pt idx="374">
                  <c:v>1.33333E-3</c:v>
                </c:pt>
                <c:pt idx="375">
                  <c:v>0</c:v>
                </c:pt>
                <c:pt idx="376">
                  <c:v>0</c:v>
                </c:pt>
                <c:pt idx="377">
                  <c:v>2.6666699999999999E-3</c:v>
                </c:pt>
                <c:pt idx="378">
                  <c:v>2.6666699999999999E-3</c:v>
                </c:pt>
                <c:pt idx="379">
                  <c:v>0</c:v>
                </c:pt>
                <c:pt idx="380">
                  <c:v>1.33333E-3</c:v>
                </c:pt>
                <c:pt idx="381">
                  <c:v>0</c:v>
                </c:pt>
                <c:pt idx="382">
                  <c:v>0</c:v>
                </c:pt>
                <c:pt idx="383">
                  <c:v>2.6666699999999999E-3</c:v>
                </c:pt>
                <c:pt idx="384">
                  <c:v>0</c:v>
                </c:pt>
                <c:pt idx="385">
                  <c:v>0</c:v>
                </c:pt>
                <c:pt idx="386">
                  <c:v>0</c:v>
                </c:pt>
                <c:pt idx="387">
                  <c:v>0</c:v>
                </c:pt>
                <c:pt idx="388">
                  <c:v>-1.33333E-3</c:v>
                </c:pt>
                <c:pt idx="389">
                  <c:v>1.33333E-3</c:v>
                </c:pt>
                <c:pt idx="390">
                  <c:v>2.6666699999999999E-3</c:v>
                </c:pt>
                <c:pt idx="391">
                  <c:v>0</c:v>
                </c:pt>
                <c:pt idx="392">
                  <c:v>-1.33333E-3</c:v>
                </c:pt>
                <c:pt idx="393">
                  <c:v>-1.33333E-3</c:v>
                </c:pt>
                <c:pt idx="394">
                  <c:v>-1.33333E-3</c:v>
                </c:pt>
                <c:pt idx="395">
                  <c:v>-2.6666699999999999E-3</c:v>
                </c:pt>
                <c:pt idx="396">
                  <c:v>-1.33333E-3</c:v>
                </c:pt>
                <c:pt idx="397">
                  <c:v>-1.33333E-3</c:v>
                </c:pt>
                <c:pt idx="398">
                  <c:v>2.6666699999999999E-3</c:v>
                </c:pt>
                <c:pt idx="399">
                  <c:v>-1.33333E-3</c:v>
                </c:pt>
                <c:pt idx="400">
                  <c:v>-1.33333E-3</c:v>
                </c:pt>
                <c:pt idx="401">
                  <c:v>1.33333E-3</c:v>
                </c:pt>
                <c:pt idx="402">
                  <c:v>0</c:v>
                </c:pt>
                <c:pt idx="403">
                  <c:v>1.33333E-3</c:v>
                </c:pt>
                <c:pt idx="404">
                  <c:v>1.33333E-3</c:v>
                </c:pt>
                <c:pt idx="405">
                  <c:v>0</c:v>
                </c:pt>
                <c:pt idx="406">
                  <c:v>0</c:v>
                </c:pt>
                <c:pt idx="407">
                  <c:v>0</c:v>
                </c:pt>
                <c:pt idx="408">
                  <c:v>1.33333E-3</c:v>
                </c:pt>
                <c:pt idx="409">
                  <c:v>-1.33333E-3</c:v>
                </c:pt>
                <c:pt idx="410">
                  <c:v>-1.33333E-3</c:v>
                </c:pt>
                <c:pt idx="411">
                  <c:v>1.33333E-3</c:v>
                </c:pt>
                <c:pt idx="412">
                  <c:v>1.33333E-3</c:v>
                </c:pt>
                <c:pt idx="413">
                  <c:v>0</c:v>
                </c:pt>
                <c:pt idx="414">
                  <c:v>0</c:v>
                </c:pt>
                <c:pt idx="415">
                  <c:v>1.33333E-3</c:v>
                </c:pt>
                <c:pt idx="416">
                  <c:v>5.7333330000000002E-2</c:v>
                </c:pt>
                <c:pt idx="417">
                  <c:v>0.27866665000000002</c:v>
                </c:pt>
                <c:pt idx="418">
                  <c:v>0.27866665000000002</c:v>
                </c:pt>
                <c:pt idx="419">
                  <c:v>0.80133337000000004</c:v>
                </c:pt>
                <c:pt idx="420">
                  <c:v>0.80133337000000004</c:v>
                </c:pt>
                <c:pt idx="421">
                  <c:v>0.99200003999999997</c:v>
                </c:pt>
                <c:pt idx="422">
                  <c:v>1.2360000600000001</c:v>
                </c:pt>
                <c:pt idx="423">
                  <c:v>1.4546666100000001</c:v>
                </c:pt>
                <c:pt idx="424">
                  <c:v>1.4546666100000001</c:v>
                </c:pt>
                <c:pt idx="425">
                  <c:v>1.7013332800000001</c:v>
                </c:pt>
                <c:pt idx="426">
                  <c:v>1.9279999699999999</c:v>
                </c:pt>
                <c:pt idx="427">
                  <c:v>2.1440000499999998</c:v>
                </c:pt>
                <c:pt idx="428">
                  <c:v>2.3680000300000001</c:v>
                </c:pt>
                <c:pt idx="429">
                  <c:v>2.6560001400000002</c:v>
                </c:pt>
                <c:pt idx="430">
                  <c:v>2.6560001400000002</c:v>
                </c:pt>
                <c:pt idx="431">
                  <c:v>2.9213333100000001</c:v>
                </c:pt>
                <c:pt idx="432">
                  <c:v>3.1773333500000001</c:v>
                </c:pt>
                <c:pt idx="433">
                  <c:v>3.1773333500000001</c:v>
                </c:pt>
                <c:pt idx="434">
                  <c:v>3.3533332300000001</c:v>
                </c:pt>
                <c:pt idx="435">
                  <c:v>3.5893335300000002</c:v>
                </c:pt>
                <c:pt idx="436">
                  <c:v>3.8426666300000001</c:v>
                </c:pt>
                <c:pt idx="437">
                  <c:v>4.0746665000000002</c:v>
                </c:pt>
                <c:pt idx="438">
                  <c:v>4.2893333399999998</c:v>
                </c:pt>
                <c:pt idx="439">
                  <c:v>4.46266651</c:v>
                </c:pt>
                <c:pt idx="440">
                  <c:v>4.46266651</c:v>
                </c:pt>
                <c:pt idx="441">
                  <c:v>4.6800003099999996</c:v>
                </c:pt>
                <c:pt idx="442">
                  <c:v>4.9866666799999999</c:v>
                </c:pt>
                <c:pt idx="443">
                  <c:v>4.9866666799999999</c:v>
                </c:pt>
                <c:pt idx="444">
                  <c:v>5.2159996</c:v>
                </c:pt>
                <c:pt idx="445">
                  <c:v>5.2159996</c:v>
                </c:pt>
                <c:pt idx="446">
                  <c:v>5.8306670199999999</c:v>
                </c:pt>
                <c:pt idx="447">
                  <c:v>6.0506668100000001</c:v>
                </c:pt>
                <c:pt idx="448">
                  <c:v>6.0506668100000001</c:v>
                </c:pt>
                <c:pt idx="449">
                  <c:v>6.2426667199999999</c:v>
                </c:pt>
                <c:pt idx="450">
                  <c:v>6.5173335100000003</c:v>
                </c:pt>
                <c:pt idx="451">
                  <c:v>6.7493333800000004</c:v>
                </c:pt>
                <c:pt idx="452">
                  <c:v>6.7493333800000004</c:v>
                </c:pt>
                <c:pt idx="453">
                  <c:v>6.9279999700000001</c:v>
                </c:pt>
                <c:pt idx="454">
                  <c:v>7.1946668599999999</c:v>
                </c:pt>
                <c:pt idx="455">
                  <c:v>7.41466665</c:v>
                </c:pt>
                <c:pt idx="456">
                  <c:v>7.5680003200000003</c:v>
                </c:pt>
                <c:pt idx="457">
                  <c:v>7.8173332200000001</c:v>
                </c:pt>
                <c:pt idx="458">
                  <c:v>7.8173332200000001</c:v>
                </c:pt>
                <c:pt idx="459">
                  <c:v>8.0399999599999994</c:v>
                </c:pt>
                <c:pt idx="460">
                  <c:v>8.2426671999999996</c:v>
                </c:pt>
                <c:pt idx="461">
                  <c:v>8.5</c:v>
                </c:pt>
                <c:pt idx="462">
                  <c:v>8.5</c:v>
                </c:pt>
                <c:pt idx="463">
                  <c:v>8.67866611</c:v>
                </c:pt>
                <c:pt idx="464">
                  <c:v>9.0173339800000001</c:v>
                </c:pt>
                <c:pt idx="465">
                  <c:v>9.2053337099999997</c:v>
                </c:pt>
                <c:pt idx="466">
                  <c:v>9.5039997100000004</c:v>
                </c:pt>
                <c:pt idx="467">
                  <c:v>9.7440004299999998</c:v>
                </c:pt>
                <c:pt idx="468">
                  <c:v>9.7440004299999998</c:v>
                </c:pt>
                <c:pt idx="469">
                  <c:v>10.01199913</c:v>
                </c:pt>
                <c:pt idx="470">
                  <c:v>10.18666649</c:v>
                </c:pt>
                <c:pt idx="471">
                  <c:v>10.40666676</c:v>
                </c:pt>
                <c:pt idx="472">
                  <c:v>10.40666676</c:v>
                </c:pt>
                <c:pt idx="473">
                  <c:v>10.63600063</c:v>
                </c:pt>
                <c:pt idx="474">
                  <c:v>10.83733368</c:v>
                </c:pt>
                <c:pt idx="475">
                  <c:v>11.045332910000001</c:v>
                </c:pt>
                <c:pt idx="476">
                  <c:v>11.30666733</c:v>
                </c:pt>
                <c:pt idx="477">
                  <c:v>11.30666733</c:v>
                </c:pt>
                <c:pt idx="478">
                  <c:v>11.579999920000001</c:v>
                </c:pt>
                <c:pt idx="479">
                  <c:v>11.932000159999999</c:v>
                </c:pt>
                <c:pt idx="480">
                  <c:v>11.932000159999999</c:v>
                </c:pt>
                <c:pt idx="481">
                  <c:v>12.170666689999999</c:v>
                </c:pt>
                <c:pt idx="482">
                  <c:v>12.442667009999999</c:v>
                </c:pt>
                <c:pt idx="483">
                  <c:v>12.65066624</c:v>
                </c:pt>
                <c:pt idx="484">
                  <c:v>12.841333390000001</c:v>
                </c:pt>
                <c:pt idx="485">
                  <c:v>13.03333378</c:v>
                </c:pt>
                <c:pt idx="486">
                  <c:v>13.03333378</c:v>
                </c:pt>
                <c:pt idx="487">
                  <c:v>13.23866653</c:v>
                </c:pt>
                <c:pt idx="488">
                  <c:v>13.417332650000001</c:v>
                </c:pt>
                <c:pt idx="489">
                  <c:v>13.681333540000001</c:v>
                </c:pt>
                <c:pt idx="490">
                  <c:v>13.681333540000001</c:v>
                </c:pt>
                <c:pt idx="491">
                  <c:v>14.228000639999999</c:v>
                </c:pt>
                <c:pt idx="492">
                  <c:v>14.228000639999999</c:v>
                </c:pt>
                <c:pt idx="493">
                  <c:v>14.586666109999999</c:v>
                </c:pt>
                <c:pt idx="494">
                  <c:v>14.803999900000001</c:v>
                </c:pt>
                <c:pt idx="495">
                  <c:v>14.803999900000001</c:v>
                </c:pt>
                <c:pt idx="496">
                  <c:v>14.972000120000001</c:v>
                </c:pt>
                <c:pt idx="497">
                  <c:v>15.126666070000001</c:v>
                </c:pt>
                <c:pt idx="498">
                  <c:v>15.126666070000001</c:v>
                </c:pt>
                <c:pt idx="499">
                  <c:v>15.58533287</c:v>
                </c:pt>
                <c:pt idx="500">
                  <c:v>15.93733406</c:v>
                </c:pt>
                <c:pt idx="501">
                  <c:v>15.93733406</c:v>
                </c:pt>
                <c:pt idx="502">
                  <c:v>16.223999020000001</c:v>
                </c:pt>
                <c:pt idx="503">
                  <c:v>16.42533302</c:v>
                </c:pt>
                <c:pt idx="504">
                  <c:v>16.63333321</c:v>
                </c:pt>
                <c:pt idx="505">
                  <c:v>16.63333321</c:v>
                </c:pt>
                <c:pt idx="506">
                  <c:v>16.828001019999999</c:v>
                </c:pt>
                <c:pt idx="507">
                  <c:v>17.009334559999999</c:v>
                </c:pt>
                <c:pt idx="508">
                  <c:v>17.217334749999999</c:v>
                </c:pt>
                <c:pt idx="509">
                  <c:v>17.474666599999999</c:v>
                </c:pt>
                <c:pt idx="510">
                  <c:v>17.812000269999999</c:v>
                </c:pt>
                <c:pt idx="511">
                  <c:v>17.812000269999999</c:v>
                </c:pt>
                <c:pt idx="512">
                  <c:v>18.050666809999999</c:v>
                </c:pt>
                <c:pt idx="513">
                  <c:v>18.185333249999999</c:v>
                </c:pt>
                <c:pt idx="514">
                  <c:v>18.34266663</c:v>
                </c:pt>
                <c:pt idx="515">
                  <c:v>18.34266663</c:v>
                </c:pt>
                <c:pt idx="516">
                  <c:v>18.57600021</c:v>
                </c:pt>
                <c:pt idx="517">
                  <c:v>18.80800056</c:v>
                </c:pt>
                <c:pt idx="518">
                  <c:v>18.80800056</c:v>
                </c:pt>
                <c:pt idx="519">
                  <c:v>19.24133492</c:v>
                </c:pt>
                <c:pt idx="520">
                  <c:v>19.663999560000001</c:v>
                </c:pt>
                <c:pt idx="521">
                  <c:v>19.791999820000001</c:v>
                </c:pt>
                <c:pt idx="522">
                  <c:v>19.908000950000002</c:v>
                </c:pt>
                <c:pt idx="523">
                  <c:v>19.908000950000002</c:v>
                </c:pt>
                <c:pt idx="524">
                  <c:v>20.033332819999998</c:v>
                </c:pt>
                <c:pt idx="525">
                  <c:v>20.359998699999998</c:v>
                </c:pt>
                <c:pt idx="526">
                  <c:v>20.759998320000001</c:v>
                </c:pt>
                <c:pt idx="527">
                  <c:v>20.996000290000001</c:v>
                </c:pt>
                <c:pt idx="528">
                  <c:v>21.141334530000002</c:v>
                </c:pt>
                <c:pt idx="529">
                  <c:v>21.141334530000002</c:v>
                </c:pt>
                <c:pt idx="530">
                  <c:v>21.291999820000001</c:v>
                </c:pt>
                <c:pt idx="531">
                  <c:v>21.444000240000001</c:v>
                </c:pt>
                <c:pt idx="532">
                  <c:v>21.801332469999998</c:v>
                </c:pt>
                <c:pt idx="533">
                  <c:v>21.801332469999998</c:v>
                </c:pt>
                <c:pt idx="534">
                  <c:v>22.184000019999999</c:v>
                </c:pt>
                <c:pt idx="535">
                  <c:v>22.37199974</c:v>
                </c:pt>
                <c:pt idx="536">
                  <c:v>22.502666470000001</c:v>
                </c:pt>
                <c:pt idx="537">
                  <c:v>22.626667019999999</c:v>
                </c:pt>
                <c:pt idx="538">
                  <c:v>22.840000150000002</c:v>
                </c:pt>
                <c:pt idx="539">
                  <c:v>22.840000150000002</c:v>
                </c:pt>
                <c:pt idx="540">
                  <c:v>23.330665589999999</c:v>
                </c:pt>
                <c:pt idx="541">
                  <c:v>23.55333328</c:v>
                </c:pt>
                <c:pt idx="542">
                  <c:v>23.626667019999999</c:v>
                </c:pt>
                <c:pt idx="543">
                  <c:v>23.626667019999999</c:v>
                </c:pt>
                <c:pt idx="544">
                  <c:v>24.090665820000002</c:v>
                </c:pt>
                <c:pt idx="545">
                  <c:v>24.090665820000002</c:v>
                </c:pt>
                <c:pt idx="546">
                  <c:v>24.486667629999999</c:v>
                </c:pt>
                <c:pt idx="547">
                  <c:v>24.670667649999999</c:v>
                </c:pt>
                <c:pt idx="548">
                  <c:v>24.670667649999999</c:v>
                </c:pt>
                <c:pt idx="549">
                  <c:v>24.814666750000001</c:v>
                </c:pt>
                <c:pt idx="550">
                  <c:v>24.969333649999999</c:v>
                </c:pt>
                <c:pt idx="551">
                  <c:v>24.969333649999999</c:v>
                </c:pt>
                <c:pt idx="552">
                  <c:v>25.444000240000001</c:v>
                </c:pt>
                <c:pt idx="553">
                  <c:v>25.83733368</c:v>
                </c:pt>
                <c:pt idx="554">
                  <c:v>25.83733368</c:v>
                </c:pt>
                <c:pt idx="555">
                  <c:v>25.893333439999999</c:v>
                </c:pt>
                <c:pt idx="556">
                  <c:v>26.266666409999999</c:v>
                </c:pt>
                <c:pt idx="557">
                  <c:v>26.266666409999999</c:v>
                </c:pt>
                <c:pt idx="558">
                  <c:v>26.658666610000001</c:v>
                </c:pt>
                <c:pt idx="559">
                  <c:v>26.874666210000001</c:v>
                </c:pt>
                <c:pt idx="560">
                  <c:v>26.874666210000001</c:v>
                </c:pt>
                <c:pt idx="561">
                  <c:v>26.94666672</c:v>
                </c:pt>
                <c:pt idx="562">
                  <c:v>27.305332180000001</c:v>
                </c:pt>
                <c:pt idx="563">
                  <c:v>27.652000430000001</c:v>
                </c:pt>
                <c:pt idx="564">
                  <c:v>27.79066658</c:v>
                </c:pt>
                <c:pt idx="565">
                  <c:v>27.79066658</c:v>
                </c:pt>
                <c:pt idx="566">
                  <c:v>27.981334690000001</c:v>
                </c:pt>
                <c:pt idx="567">
                  <c:v>28.120000839999999</c:v>
                </c:pt>
                <c:pt idx="568">
                  <c:v>28.56533241</c:v>
                </c:pt>
                <c:pt idx="569">
                  <c:v>28.56533241</c:v>
                </c:pt>
                <c:pt idx="570">
                  <c:v>28.868000030000001</c:v>
                </c:pt>
                <c:pt idx="571">
                  <c:v>28.98800087</c:v>
                </c:pt>
                <c:pt idx="572">
                  <c:v>28.98800087</c:v>
                </c:pt>
                <c:pt idx="573">
                  <c:v>29.35466576</c:v>
                </c:pt>
                <c:pt idx="574">
                  <c:v>29.841333389999999</c:v>
                </c:pt>
                <c:pt idx="575">
                  <c:v>29.841333389999999</c:v>
                </c:pt>
                <c:pt idx="576">
                  <c:v>29.804000850000001</c:v>
                </c:pt>
                <c:pt idx="577">
                  <c:v>29.97733307</c:v>
                </c:pt>
                <c:pt idx="578">
                  <c:v>30.289331440000002</c:v>
                </c:pt>
                <c:pt idx="579">
                  <c:v>30.289331440000002</c:v>
                </c:pt>
                <c:pt idx="580">
                  <c:v>30.763999940000001</c:v>
                </c:pt>
                <c:pt idx="581">
                  <c:v>30.894666669999999</c:v>
                </c:pt>
                <c:pt idx="582">
                  <c:v>30.894666669999999</c:v>
                </c:pt>
                <c:pt idx="583">
                  <c:v>31.23866653</c:v>
                </c:pt>
                <c:pt idx="584">
                  <c:v>31.55466461</c:v>
                </c:pt>
                <c:pt idx="585">
                  <c:v>31.629335399999999</c:v>
                </c:pt>
                <c:pt idx="586">
                  <c:v>31.629335399999999</c:v>
                </c:pt>
                <c:pt idx="587">
                  <c:v>31.805334089999999</c:v>
                </c:pt>
                <c:pt idx="588">
                  <c:v>32.322666169999998</c:v>
                </c:pt>
                <c:pt idx="589">
                  <c:v>32.52266693</c:v>
                </c:pt>
                <c:pt idx="590">
                  <c:v>32.505332950000003</c:v>
                </c:pt>
                <c:pt idx="591">
                  <c:v>32.505332950000003</c:v>
                </c:pt>
                <c:pt idx="592">
                  <c:v>32.749332430000003</c:v>
                </c:pt>
                <c:pt idx="593">
                  <c:v>33.314666750000001</c:v>
                </c:pt>
                <c:pt idx="594">
                  <c:v>33.314666750000001</c:v>
                </c:pt>
                <c:pt idx="595">
                  <c:v>33.353332520000002</c:v>
                </c:pt>
                <c:pt idx="596">
                  <c:v>33.5</c:v>
                </c:pt>
                <c:pt idx="597">
                  <c:v>33.900001529999997</c:v>
                </c:pt>
                <c:pt idx="598">
                  <c:v>34.19866562</c:v>
                </c:pt>
                <c:pt idx="599">
                  <c:v>34.243999479999999</c:v>
                </c:pt>
                <c:pt idx="600">
                  <c:v>34.243999479999999</c:v>
                </c:pt>
                <c:pt idx="601">
                  <c:v>34.745330809999999</c:v>
                </c:pt>
                <c:pt idx="602">
                  <c:v>34.745330809999999</c:v>
                </c:pt>
                <c:pt idx="603">
                  <c:v>34.972000119999997</c:v>
                </c:pt>
                <c:pt idx="604">
                  <c:v>35.055999759999999</c:v>
                </c:pt>
                <c:pt idx="605">
                  <c:v>35.449333189999997</c:v>
                </c:pt>
                <c:pt idx="606">
                  <c:v>35.449333189999997</c:v>
                </c:pt>
                <c:pt idx="607">
                  <c:v>35.72133255</c:v>
                </c:pt>
                <c:pt idx="608">
                  <c:v>35.951999659999998</c:v>
                </c:pt>
                <c:pt idx="609">
                  <c:v>35.951999659999998</c:v>
                </c:pt>
                <c:pt idx="610">
                  <c:v>36.486663819999997</c:v>
                </c:pt>
                <c:pt idx="611">
                  <c:v>36.557331089999998</c:v>
                </c:pt>
                <c:pt idx="612">
                  <c:v>36.557331089999998</c:v>
                </c:pt>
                <c:pt idx="613">
                  <c:v>36.608001710000003</c:v>
                </c:pt>
                <c:pt idx="614">
                  <c:v>37.029335019999998</c:v>
                </c:pt>
                <c:pt idx="615">
                  <c:v>37.317333220000002</c:v>
                </c:pt>
                <c:pt idx="616">
                  <c:v>37.317333220000002</c:v>
                </c:pt>
                <c:pt idx="617">
                  <c:v>37.751998899999997</c:v>
                </c:pt>
                <c:pt idx="618">
                  <c:v>37.751998899999997</c:v>
                </c:pt>
                <c:pt idx="619">
                  <c:v>38.033332819999998</c:v>
                </c:pt>
                <c:pt idx="620">
                  <c:v>38.063999180000003</c:v>
                </c:pt>
                <c:pt idx="621">
                  <c:v>38.41866684</c:v>
                </c:pt>
                <c:pt idx="622">
                  <c:v>38.41866684</c:v>
                </c:pt>
                <c:pt idx="623">
                  <c:v>38.773334499999997</c:v>
                </c:pt>
                <c:pt idx="624">
                  <c:v>38.680000309999997</c:v>
                </c:pt>
                <c:pt idx="625">
                  <c:v>39.025333400000001</c:v>
                </c:pt>
                <c:pt idx="626">
                  <c:v>39.025333400000001</c:v>
                </c:pt>
                <c:pt idx="627">
                  <c:v>39.423999790000003</c:v>
                </c:pt>
                <c:pt idx="628">
                  <c:v>39.423999790000003</c:v>
                </c:pt>
                <c:pt idx="629">
                  <c:v>39.66266632</c:v>
                </c:pt>
                <c:pt idx="630">
                  <c:v>40.136001589999999</c:v>
                </c:pt>
                <c:pt idx="631">
                  <c:v>40.138668060000001</c:v>
                </c:pt>
                <c:pt idx="632">
                  <c:v>40.138668060000001</c:v>
                </c:pt>
                <c:pt idx="633">
                  <c:v>40.398666380000002</c:v>
                </c:pt>
                <c:pt idx="634">
                  <c:v>40.742664339999997</c:v>
                </c:pt>
                <c:pt idx="635">
                  <c:v>40.818664550000001</c:v>
                </c:pt>
                <c:pt idx="636">
                  <c:v>41.174667360000001</c:v>
                </c:pt>
                <c:pt idx="637">
                  <c:v>41.515998840000002</c:v>
                </c:pt>
                <c:pt idx="638">
                  <c:v>41.515998840000002</c:v>
                </c:pt>
                <c:pt idx="639">
                  <c:v>41.438667299999999</c:v>
                </c:pt>
                <c:pt idx="640">
                  <c:v>41.763999939999998</c:v>
                </c:pt>
                <c:pt idx="641">
                  <c:v>42.233333590000001</c:v>
                </c:pt>
                <c:pt idx="642">
                  <c:v>42.233333590000001</c:v>
                </c:pt>
                <c:pt idx="643">
                  <c:v>42.178665160000001</c:v>
                </c:pt>
                <c:pt idx="644">
                  <c:v>42.590667719999999</c:v>
                </c:pt>
                <c:pt idx="645">
                  <c:v>42.840000150000002</c:v>
                </c:pt>
                <c:pt idx="646">
                  <c:v>42.873332980000001</c:v>
                </c:pt>
                <c:pt idx="647">
                  <c:v>43.321334839999999</c:v>
                </c:pt>
                <c:pt idx="648">
                  <c:v>43.321334839999999</c:v>
                </c:pt>
                <c:pt idx="649">
                  <c:v>43.489334110000001</c:v>
                </c:pt>
                <c:pt idx="650">
                  <c:v>43.647998809999997</c:v>
                </c:pt>
                <c:pt idx="651">
                  <c:v>44.013332370000001</c:v>
                </c:pt>
                <c:pt idx="652">
                  <c:v>44.013332370000001</c:v>
                </c:pt>
                <c:pt idx="653">
                  <c:v>44.297332760000003</c:v>
                </c:pt>
                <c:pt idx="654">
                  <c:v>44.297332760000003</c:v>
                </c:pt>
                <c:pt idx="655">
                  <c:v>44.743999479999999</c:v>
                </c:pt>
                <c:pt idx="656">
                  <c:v>44.745334630000002</c:v>
                </c:pt>
                <c:pt idx="657">
                  <c:v>45.135997770000003</c:v>
                </c:pt>
                <c:pt idx="658">
                  <c:v>45.135997770000003</c:v>
                </c:pt>
                <c:pt idx="659">
                  <c:v>45.378665920000003</c:v>
                </c:pt>
                <c:pt idx="660">
                  <c:v>45.444000240000001</c:v>
                </c:pt>
                <c:pt idx="661">
                  <c:v>45.888000490000003</c:v>
                </c:pt>
                <c:pt idx="662">
                  <c:v>45.94533157</c:v>
                </c:pt>
                <c:pt idx="663">
                  <c:v>46.250667569999997</c:v>
                </c:pt>
                <c:pt idx="664">
                  <c:v>46.250667569999997</c:v>
                </c:pt>
                <c:pt idx="665">
                  <c:v>46.58533096</c:v>
                </c:pt>
                <c:pt idx="666">
                  <c:v>46.569332119999999</c:v>
                </c:pt>
                <c:pt idx="667">
                  <c:v>47.03067017</c:v>
                </c:pt>
                <c:pt idx="668">
                  <c:v>47.03067017</c:v>
                </c:pt>
                <c:pt idx="669">
                  <c:v>47.163997649999999</c:v>
                </c:pt>
                <c:pt idx="670">
                  <c:v>47.334667209999999</c:v>
                </c:pt>
                <c:pt idx="671">
                  <c:v>47.768001560000002</c:v>
                </c:pt>
                <c:pt idx="672">
                  <c:v>47.773330690000002</c:v>
                </c:pt>
                <c:pt idx="673">
                  <c:v>48.186668400000002</c:v>
                </c:pt>
                <c:pt idx="674">
                  <c:v>48.186668400000002</c:v>
                </c:pt>
                <c:pt idx="675">
                  <c:v>48.321334839999999</c:v>
                </c:pt>
                <c:pt idx="676">
                  <c:v>48.492000580000003</c:v>
                </c:pt>
                <c:pt idx="677">
                  <c:v>48.944000240000001</c:v>
                </c:pt>
                <c:pt idx="678">
                  <c:v>48.944000240000001</c:v>
                </c:pt>
                <c:pt idx="679">
                  <c:v>49.326667790000002</c:v>
                </c:pt>
                <c:pt idx="680">
                  <c:v>49.326667790000002</c:v>
                </c:pt>
                <c:pt idx="681">
                  <c:v>49.451999659999998</c:v>
                </c:pt>
                <c:pt idx="682">
                  <c:v>49.709331509999998</c:v>
                </c:pt>
                <c:pt idx="683">
                  <c:v>50.026668549999997</c:v>
                </c:pt>
                <c:pt idx="684">
                  <c:v>50.026668549999997</c:v>
                </c:pt>
                <c:pt idx="685">
                  <c:v>50.069332119999999</c:v>
                </c:pt>
                <c:pt idx="686">
                  <c:v>50.461330410000002</c:v>
                </c:pt>
                <c:pt idx="687">
                  <c:v>50.659999849999998</c:v>
                </c:pt>
                <c:pt idx="688">
                  <c:v>50.877334589999997</c:v>
                </c:pt>
                <c:pt idx="689">
                  <c:v>51.082668300000002</c:v>
                </c:pt>
                <c:pt idx="690">
                  <c:v>51.082668300000002</c:v>
                </c:pt>
                <c:pt idx="691">
                  <c:v>51.27066422</c:v>
                </c:pt>
                <c:pt idx="692">
                  <c:v>51.629333500000001</c:v>
                </c:pt>
                <c:pt idx="693">
                  <c:v>51.726665500000003</c:v>
                </c:pt>
                <c:pt idx="694">
                  <c:v>51.726665500000003</c:v>
                </c:pt>
                <c:pt idx="695">
                  <c:v>52.051998140000002</c:v>
                </c:pt>
                <c:pt idx="696">
                  <c:v>52.267997739999998</c:v>
                </c:pt>
                <c:pt idx="697">
                  <c:v>52.267997739999998</c:v>
                </c:pt>
                <c:pt idx="698">
                  <c:v>52.71199799</c:v>
                </c:pt>
                <c:pt idx="699">
                  <c:v>52.71199799</c:v>
                </c:pt>
                <c:pt idx="700">
                  <c:v>53.001335140000002</c:v>
                </c:pt>
                <c:pt idx="701">
                  <c:v>53.285331730000003</c:v>
                </c:pt>
                <c:pt idx="702">
                  <c:v>53.381336210000001</c:v>
                </c:pt>
                <c:pt idx="703">
                  <c:v>53.709331509999998</c:v>
                </c:pt>
                <c:pt idx="704">
                  <c:v>53.709331509999998</c:v>
                </c:pt>
                <c:pt idx="705">
                  <c:v>53.921333310000001</c:v>
                </c:pt>
                <c:pt idx="706">
                  <c:v>53.921333310000001</c:v>
                </c:pt>
                <c:pt idx="707">
                  <c:v>54.393333439999999</c:v>
                </c:pt>
                <c:pt idx="708">
                  <c:v>54.730667109999999</c:v>
                </c:pt>
                <c:pt idx="709">
                  <c:v>54.730667109999999</c:v>
                </c:pt>
                <c:pt idx="710">
                  <c:v>54.789333339999999</c:v>
                </c:pt>
                <c:pt idx="711">
                  <c:v>55.187999730000001</c:v>
                </c:pt>
                <c:pt idx="712">
                  <c:v>55.258666990000002</c:v>
                </c:pt>
                <c:pt idx="713">
                  <c:v>55.258666990000002</c:v>
                </c:pt>
                <c:pt idx="714">
                  <c:v>55.54533386</c:v>
                </c:pt>
                <c:pt idx="715">
                  <c:v>55.841335299999997</c:v>
                </c:pt>
                <c:pt idx="716">
                  <c:v>55.841335299999997</c:v>
                </c:pt>
                <c:pt idx="717">
                  <c:v>56.311996460000003</c:v>
                </c:pt>
                <c:pt idx="718">
                  <c:v>56.493331910000002</c:v>
                </c:pt>
                <c:pt idx="719">
                  <c:v>56.493331910000002</c:v>
                </c:pt>
                <c:pt idx="720">
                  <c:v>56.796001429999997</c:v>
                </c:pt>
                <c:pt idx="721">
                  <c:v>57.007999419999997</c:v>
                </c:pt>
                <c:pt idx="722">
                  <c:v>57.007999419999997</c:v>
                </c:pt>
                <c:pt idx="723">
                  <c:v>57.269332890000001</c:v>
                </c:pt>
                <c:pt idx="724">
                  <c:v>57.369331359999997</c:v>
                </c:pt>
                <c:pt idx="725">
                  <c:v>57.731998439999998</c:v>
                </c:pt>
                <c:pt idx="726">
                  <c:v>57.82799911</c:v>
                </c:pt>
                <c:pt idx="727">
                  <c:v>58.166667940000004</c:v>
                </c:pt>
                <c:pt idx="728">
                  <c:v>58.335998539999999</c:v>
                </c:pt>
                <c:pt idx="729">
                  <c:v>58.335998539999999</c:v>
                </c:pt>
                <c:pt idx="730">
                  <c:v>58.578666689999999</c:v>
                </c:pt>
                <c:pt idx="731">
                  <c:v>58.750667569999997</c:v>
                </c:pt>
                <c:pt idx="732">
                  <c:v>59.136001589999999</c:v>
                </c:pt>
                <c:pt idx="733">
                  <c:v>59.136001589999999</c:v>
                </c:pt>
                <c:pt idx="734">
                  <c:v>59.492000580000003</c:v>
                </c:pt>
                <c:pt idx="735">
                  <c:v>59.634666439999997</c:v>
                </c:pt>
                <c:pt idx="736">
                  <c:v>59.634666439999997</c:v>
                </c:pt>
                <c:pt idx="737">
                  <c:v>59.937332150000003</c:v>
                </c:pt>
                <c:pt idx="738">
                  <c:v>60.135997770000003</c:v>
                </c:pt>
                <c:pt idx="739">
                  <c:v>60.135997770000003</c:v>
                </c:pt>
                <c:pt idx="740">
                  <c:v>60.498668670000001</c:v>
                </c:pt>
                <c:pt idx="741">
                  <c:v>60.498668670000001</c:v>
                </c:pt>
                <c:pt idx="742">
                  <c:v>60.717330930000003</c:v>
                </c:pt>
                <c:pt idx="743">
                  <c:v>61.158664700000003</c:v>
                </c:pt>
                <c:pt idx="744">
                  <c:v>61.158664700000003</c:v>
                </c:pt>
                <c:pt idx="745">
                  <c:v>61.47733307</c:v>
                </c:pt>
                <c:pt idx="746">
                  <c:v>61.617336270000003</c:v>
                </c:pt>
                <c:pt idx="747">
                  <c:v>61.910671229999998</c:v>
                </c:pt>
                <c:pt idx="748">
                  <c:v>61.910671229999998</c:v>
                </c:pt>
                <c:pt idx="749">
                  <c:v>62.074665070000002</c:v>
                </c:pt>
                <c:pt idx="750">
                  <c:v>62.393333439999999</c:v>
                </c:pt>
                <c:pt idx="751">
                  <c:v>62.393333439999999</c:v>
                </c:pt>
                <c:pt idx="752">
                  <c:v>62.740001679999999</c:v>
                </c:pt>
                <c:pt idx="753">
                  <c:v>62.992000580000003</c:v>
                </c:pt>
                <c:pt idx="754">
                  <c:v>62.992000580000003</c:v>
                </c:pt>
                <c:pt idx="755">
                  <c:v>63.326667790000002</c:v>
                </c:pt>
                <c:pt idx="756">
                  <c:v>63.509330749999997</c:v>
                </c:pt>
                <c:pt idx="757">
                  <c:v>63.509330749999997</c:v>
                </c:pt>
                <c:pt idx="758">
                  <c:v>63.688003539999997</c:v>
                </c:pt>
                <c:pt idx="759">
                  <c:v>63.941329959999997</c:v>
                </c:pt>
                <c:pt idx="760">
                  <c:v>64.198669429999995</c:v>
                </c:pt>
                <c:pt idx="761">
                  <c:v>64.449333190000004</c:v>
                </c:pt>
                <c:pt idx="762">
                  <c:v>64.685333249999999</c:v>
                </c:pt>
                <c:pt idx="763">
                  <c:v>64.878669740000007</c:v>
                </c:pt>
                <c:pt idx="764">
                  <c:v>64.878669740000007</c:v>
                </c:pt>
                <c:pt idx="765">
                  <c:v>65.085334779999997</c:v>
                </c:pt>
                <c:pt idx="766">
                  <c:v>65.295997619999994</c:v>
                </c:pt>
                <c:pt idx="767">
                  <c:v>65.58000183</c:v>
                </c:pt>
                <c:pt idx="768">
                  <c:v>65.58000183</c:v>
                </c:pt>
                <c:pt idx="769">
                  <c:v>65.748001099999996</c:v>
                </c:pt>
                <c:pt idx="770">
                  <c:v>66.019996640000002</c:v>
                </c:pt>
                <c:pt idx="771">
                  <c:v>66.267997739999998</c:v>
                </c:pt>
                <c:pt idx="772">
                  <c:v>66.478668209999995</c:v>
                </c:pt>
                <c:pt idx="773">
                  <c:v>66.718666080000006</c:v>
                </c:pt>
                <c:pt idx="774">
                  <c:v>66.718666080000006</c:v>
                </c:pt>
                <c:pt idx="775">
                  <c:v>66.961334230000006</c:v>
                </c:pt>
                <c:pt idx="776">
                  <c:v>67.134666440000004</c:v>
                </c:pt>
                <c:pt idx="777">
                  <c:v>67.134666440000004</c:v>
                </c:pt>
                <c:pt idx="778">
                  <c:v>67.468002319999997</c:v>
                </c:pt>
                <c:pt idx="779">
                  <c:v>67.816001889999995</c:v>
                </c:pt>
                <c:pt idx="780">
                  <c:v>67.97733307</c:v>
                </c:pt>
                <c:pt idx="781">
                  <c:v>68.190666199999995</c:v>
                </c:pt>
                <c:pt idx="782">
                  <c:v>68.190666199999995</c:v>
                </c:pt>
                <c:pt idx="783">
                  <c:v>68.463996890000004</c:v>
                </c:pt>
                <c:pt idx="784">
                  <c:v>68.649330140000004</c:v>
                </c:pt>
                <c:pt idx="785">
                  <c:v>68.945327759999998</c:v>
                </c:pt>
                <c:pt idx="786">
                  <c:v>68.945327759999998</c:v>
                </c:pt>
                <c:pt idx="787">
                  <c:v>69.111999510000004</c:v>
                </c:pt>
                <c:pt idx="788">
                  <c:v>69.431999210000001</c:v>
                </c:pt>
                <c:pt idx="789">
                  <c:v>69.608001709999996</c:v>
                </c:pt>
                <c:pt idx="790">
                  <c:v>69.608001709999996</c:v>
                </c:pt>
                <c:pt idx="791">
                  <c:v>69.957336429999998</c:v>
                </c:pt>
                <c:pt idx="792">
                  <c:v>70.182662960000002</c:v>
                </c:pt>
                <c:pt idx="793">
                  <c:v>70.461334230000006</c:v>
                </c:pt>
                <c:pt idx="794">
                  <c:v>70.461334230000006</c:v>
                </c:pt>
                <c:pt idx="795">
                  <c:v>70.638664250000005</c:v>
                </c:pt>
                <c:pt idx="796">
                  <c:v>70.86000061</c:v>
                </c:pt>
                <c:pt idx="797">
                  <c:v>71.049331670000001</c:v>
                </c:pt>
                <c:pt idx="798">
                  <c:v>71.293327329999997</c:v>
                </c:pt>
                <c:pt idx="799">
                  <c:v>71.616004939999996</c:v>
                </c:pt>
                <c:pt idx="800">
                  <c:v>71.616004939999996</c:v>
                </c:pt>
                <c:pt idx="801">
                  <c:v>71.739997860000003</c:v>
                </c:pt>
                <c:pt idx="802">
                  <c:v>72.03733063</c:v>
                </c:pt>
                <c:pt idx="803">
                  <c:v>72.295997619999994</c:v>
                </c:pt>
                <c:pt idx="804">
                  <c:v>72.295997619999994</c:v>
                </c:pt>
                <c:pt idx="805">
                  <c:v>72.482666019999996</c:v>
                </c:pt>
                <c:pt idx="806">
                  <c:v>72.786666870000005</c:v>
                </c:pt>
                <c:pt idx="807">
                  <c:v>72.786666870000005</c:v>
                </c:pt>
                <c:pt idx="808">
                  <c:v>73.222671509999998</c:v>
                </c:pt>
                <c:pt idx="809">
                  <c:v>73.417335510000001</c:v>
                </c:pt>
                <c:pt idx="810">
                  <c:v>73.417335510000001</c:v>
                </c:pt>
                <c:pt idx="811">
                  <c:v>73.622665409999996</c:v>
                </c:pt>
                <c:pt idx="812">
                  <c:v>73.901329039999993</c:v>
                </c:pt>
                <c:pt idx="813">
                  <c:v>74.109336850000005</c:v>
                </c:pt>
                <c:pt idx="814">
                  <c:v>74.109336850000005</c:v>
                </c:pt>
                <c:pt idx="815">
                  <c:v>74.304000849999994</c:v>
                </c:pt>
                <c:pt idx="816">
                  <c:v>74.589332580000004</c:v>
                </c:pt>
                <c:pt idx="817">
                  <c:v>74.748001099999996</c:v>
                </c:pt>
                <c:pt idx="818">
                  <c:v>75.115997309999997</c:v>
                </c:pt>
                <c:pt idx="819">
                  <c:v>75.195999150000006</c:v>
                </c:pt>
                <c:pt idx="820">
                  <c:v>75.195999150000006</c:v>
                </c:pt>
                <c:pt idx="821">
                  <c:v>75.480003359999998</c:v>
                </c:pt>
                <c:pt idx="822">
                  <c:v>75.753334050000007</c:v>
                </c:pt>
                <c:pt idx="823">
                  <c:v>75.866668700000005</c:v>
                </c:pt>
                <c:pt idx="824">
                  <c:v>75.866668700000005</c:v>
                </c:pt>
                <c:pt idx="825">
                  <c:v>76.370666499999999</c:v>
                </c:pt>
                <c:pt idx="826">
                  <c:v>76.555999760000006</c:v>
                </c:pt>
                <c:pt idx="827">
                  <c:v>76.555999760000006</c:v>
                </c:pt>
                <c:pt idx="828">
                  <c:v>76.917335510000001</c:v>
                </c:pt>
                <c:pt idx="829">
                  <c:v>76.917335510000001</c:v>
                </c:pt>
                <c:pt idx="830">
                  <c:v>77.209335330000002</c:v>
                </c:pt>
                <c:pt idx="831">
                  <c:v>77.305335999999997</c:v>
                </c:pt>
                <c:pt idx="832">
                  <c:v>77.305335999999997</c:v>
                </c:pt>
                <c:pt idx="833">
                  <c:v>77.925331119999996</c:v>
                </c:pt>
                <c:pt idx="834">
                  <c:v>78.041328429999993</c:v>
                </c:pt>
                <c:pt idx="835">
                  <c:v>78.041328429999993</c:v>
                </c:pt>
                <c:pt idx="836">
                  <c:v>78.325332639999999</c:v>
                </c:pt>
                <c:pt idx="837">
                  <c:v>78.325332639999999</c:v>
                </c:pt>
                <c:pt idx="838">
                  <c:v>78.71199799</c:v>
                </c:pt>
                <c:pt idx="839">
                  <c:v>78.918663019999997</c:v>
                </c:pt>
                <c:pt idx="840">
                  <c:v>79.049331670000001</c:v>
                </c:pt>
                <c:pt idx="841">
                  <c:v>79.049331670000001</c:v>
                </c:pt>
                <c:pt idx="842">
                  <c:v>79.452003480000002</c:v>
                </c:pt>
                <c:pt idx="843">
                  <c:v>79.762664790000002</c:v>
                </c:pt>
                <c:pt idx="844">
                  <c:v>79.816001889999995</c:v>
                </c:pt>
                <c:pt idx="845">
                  <c:v>80.133331299999995</c:v>
                </c:pt>
                <c:pt idx="846">
                  <c:v>80.133331299999995</c:v>
                </c:pt>
                <c:pt idx="847">
                  <c:v>80.457336429999998</c:v>
                </c:pt>
                <c:pt idx="848">
                  <c:v>80.510665889999999</c:v>
                </c:pt>
                <c:pt idx="849">
                  <c:v>80.510665889999999</c:v>
                </c:pt>
                <c:pt idx="850">
                  <c:v>80.830665589999995</c:v>
                </c:pt>
                <c:pt idx="851">
                  <c:v>81.170669559999993</c:v>
                </c:pt>
                <c:pt idx="852">
                  <c:v>81.170669559999993</c:v>
                </c:pt>
                <c:pt idx="853">
                  <c:v>81.466667180000002</c:v>
                </c:pt>
                <c:pt idx="854">
                  <c:v>81.816001889999995</c:v>
                </c:pt>
                <c:pt idx="855">
                  <c:v>81.816001889999995</c:v>
                </c:pt>
                <c:pt idx="856">
                  <c:v>82.129333500000001</c:v>
                </c:pt>
                <c:pt idx="857">
                  <c:v>82.165328979999998</c:v>
                </c:pt>
                <c:pt idx="858">
                  <c:v>82.510665889999999</c:v>
                </c:pt>
                <c:pt idx="859">
                  <c:v>82.762664790000002</c:v>
                </c:pt>
                <c:pt idx="860">
                  <c:v>82.771995540000006</c:v>
                </c:pt>
                <c:pt idx="861">
                  <c:v>83.226661680000007</c:v>
                </c:pt>
                <c:pt idx="862">
                  <c:v>83.226661680000007</c:v>
                </c:pt>
                <c:pt idx="863">
                  <c:v>83.445335389999997</c:v>
                </c:pt>
                <c:pt idx="864">
                  <c:v>83.50800323</c:v>
                </c:pt>
                <c:pt idx="865">
                  <c:v>83.854667660000004</c:v>
                </c:pt>
                <c:pt idx="866">
                  <c:v>83.854667660000004</c:v>
                </c:pt>
                <c:pt idx="867">
                  <c:v>84.078666690000006</c:v>
                </c:pt>
                <c:pt idx="868">
                  <c:v>84.209335330000002</c:v>
                </c:pt>
                <c:pt idx="869">
                  <c:v>84.510665889999999</c:v>
                </c:pt>
                <c:pt idx="870">
                  <c:v>84.861328130000004</c:v>
                </c:pt>
                <c:pt idx="871">
                  <c:v>84.909332280000001</c:v>
                </c:pt>
                <c:pt idx="872">
                  <c:v>84.909332280000001</c:v>
                </c:pt>
                <c:pt idx="873">
                  <c:v>85.153335569999996</c:v>
                </c:pt>
                <c:pt idx="874">
                  <c:v>85.547996519999998</c:v>
                </c:pt>
                <c:pt idx="875">
                  <c:v>85.657333370000003</c:v>
                </c:pt>
                <c:pt idx="876">
                  <c:v>85.657333370000003</c:v>
                </c:pt>
                <c:pt idx="877">
                  <c:v>85.844001770000006</c:v>
                </c:pt>
                <c:pt idx="878">
                  <c:v>86.167999269999996</c:v>
                </c:pt>
                <c:pt idx="879">
                  <c:v>86.495994569999993</c:v>
                </c:pt>
                <c:pt idx="880">
                  <c:v>86.493331909999995</c:v>
                </c:pt>
                <c:pt idx="881">
                  <c:v>86.718666080000006</c:v>
                </c:pt>
                <c:pt idx="882">
                  <c:v>86.718666080000006</c:v>
                </c:pt>
                <c:pt idx="883">
                  <c:v>87.184005740000003</c:v>
                </c:pt>
                <c:pt idx="884">
                  <c:v>87.394668580000001</c:v>
                </c:pt>
                <c:pt idx="885">
                  <c:v>87.407997129999998</c:v>
                </c:pt>
                <c:pt idx="886">
                  <c:v>87.407997129999998</c:v>
                </c:pt>
                <c:pt idx="887">
                  <c:v>88.046661380000003</c:v>
                </c:pt>
                <c:pt idx="888">
                  <c:v>88.180000309999997</c:v>
                </c:pt>
                <c:pt idx="889">
                  <c:v>88.180000309999997</c:v>
                </c:pt>
                <c:pt idx="890">
                  <c:v>88.330665589999995</c:v>
                </c:pt>
                <c:pt idx="891">
                  <c:v>88.330665589999995</c:v>
                </c:pt>
                <c:pt idx="892">
                  <c:v>88.665328979999998</c:v>
                </c:pt>
                <c:pt idx="893">
                  <c:v>88.985328670000001</c:v>
                </c:pt>
                <c:pt idx="894">
                  <c:v>88.985328670000001</c:v>
                </c:pt>
                <c:pt idx="895">
                  <c:v>89.328002929999997</c:v>
                </c:pt>
                <c:pt idx="896">
                  <c:v>89.589332580000004</c:v>
                </c:pt>
                <c:pt idx="897">
                  <c:v>89.589332580000004</c:v>
                </c:pt>
                <c:pt idx="898">
                  <c:v>89.89733124</c:v>
                </c:pt>
                <c:pt idx="899">
                  <c:v>90.249328610000006</c:v>
                </c:pt>
                <c:pt idx="900">
                  <c:v>90.375999449999995</c:v>
                </c:pt>
                <c:pt idx="901">
                  <c:v>90.375999449999995</c:v>
                </c:pt>
                <c:pt idx="902">
                  <c:v>90.5</c:v>
                </c:pt>
                <c:pt idx="903">
                  <c:v>90.858665470000005</c:v>
                </c:pt>
                <c:pt idx="904">
                  <c:v>91.180000309999997</c:v>
                </c:pt>
                <c:pt idx="905">
                  <c:v>91.180000309999997</c:v>
                </c:pt>
                <c:pt idx="906">
                  <c:v>91.398666379999995</c:v>
                </c:pt>
                <c:pt idx="907">
                  <c:v>91.398666379999995</c:v>
                </c:pt>
                <c:pt idx="908">
                  <c:v>91.754669190000001</c:v>
                </c:pt>
                <c:pt idx="909">
                  <c:v>92.170661929999994</c:v>
                </c:pt>
                <c:pt idx="910">
                  <c:v>92.183998110000005</c:v>
                </c:pt>
                <c:pt idx="911">
                  <c:v>92.183998110000005</c:v>
                </c:pt>
                <c:pt idx="912">
                  <c:v>92.347999569999999</c:v>
                </c:pt>
                <c:pt idx="913">
                  <c:v>92.660003660000001</c:v>
                </c:pt>
                <c:pt idx="914">
                  <c:v>92.947998049999995</c:v>
                </c:pt>
                <c:pt idx="915">
                  <c:v>92.947998049999995</c:v>
                </c:pt>
                <c:pt idx="916">
                  <c:v>93.346664430000004</c:v>
                </c:pt>
                <c:pt idx="917">
                  <c:v>93.530670169999993</c:v>
                </c:pt>
                <c:pt idx="918">
                  <c:v>93.530670169999993</c:v>
                </c:pt>
                <c:pt idx="919">
                  <c:v>93.873329159999997</c:v>
                </c:pt>
                <c:pt idx="920">
                  <c:v>94.182662960000002</c:v>
                </c:pt>
                <c:pt idx="921">
                  <c:v>94.182662960000002</c:v>
                </c:pt>
                <c:pt idx="922">
                  <c:v>94.403999330000005</c:v>
                </c:pt>
                <c:pt idx="923">
                  <c:v>94.446662900000007</c:v>
                </c:pt>
                <c:pt idx="924">
                  <c:v>94.736000059999995</c:v>
                </c:pt>
                <c:pt idx="925">
                  <c:v>94.736000059999995</c:v>
                </c:pt>
                <c:pt idx="926">
                  <c:v>95.339996339999999</c:v>
                </c:pt>
                <c:pt idx="927">
                  <c:v>95.36000061</c:v>
                </c:pt>
                <c:pt idx="928">
                  <c:v>95.36000061</c:v>
                </c:pt>
                <c:pt idx="929">
                  <c:v>95.565330509999995</c:v>
                </c:pt>
                <c:pt idx="930">
                  <c:v>95.893333440000006</c:v>
                </c:pt>
                <c:pt idx="931">
                  <c:v>95.893333440000006</c:v>
                </c:pt>
                <c:pt idx="932">
                  <c:v>96.243995670000004</c:v>
                </c:pt>
                <c:pt idx="933">
                  <c:v>96.474670410000002</c:v>
                </c:pt>
                <c:pt idx="934">
                  <c:v>96.562667849999997</c:v>
                </c:pt>
                <c:pt idx="935">
                  <c:v>96.712005619999999</c:v>
                </c:pt>
                <c:pt idx="936">
                  <c:v>98.35199738</c:v>
                </c:pt>
                <c:pt idx="937">
                  <c:v>100.12533569</c:v>
                </c:pt>
                <c:pt idx="938">
                  <c:v>100.12533569</c:v>
                </c:pt>
                <c:pt idx="939">
                  <c:v>100.1293335</c:v>
                </c:pt>
                <c:pt idx="940">
                  <c:v>100.04133606000001</c:v>
                </c:pt>
                <c:pt idx="941">
                  <c:v>100.04133606000001</c:v>
                </c:pt>
                <c:pt idx="942">
                  <c:v>99.88266754</c:v>
                </c:pt>
                <c:pt idx="943">
                  <c:v>99.846664430000004</c:v>
                </c:pt>
                <c:pt idx="944">
                  <c:v>99.942672729999998</c:v>
                </c:pt>
                <c:pt idx="945">
                  <c:v>100.09733582</c:v>
                </c:pt>
                <c:pt idx="946">
                  <c:v>100.16799927</c:v>
                </c:pt>
                <c:pt idx="947">
                  <c:v>100.16799927</c:v>
                </c:pt>
                <c:pt idx="948">
                  <c:v>100.0146637</c:v>
                </c:pt>
                <c:pt idx="949">
                  <c:v>99.941329960000004</c:v>
                </c:pt>
                <c:pt idx="950">
                  <c:v>99.814666750000001</c:v>
                </c:pt>
                <c:pt idx="951">
                  <c:v>99.814666750000001</c:v>
                </c:pt>
                <c:pt idx="952">
                  <c:v>100.00533295</c:v>
                </c:pt>
                <c:pt idx="953">
                  <c:v>100.09200287</c:v>
                </c:pt>
                <c:pt idx="954">
                  <c:v>100.09200287</c:v>
                </c:pt>
                <c:pt idx="955">
                  <c:v>100.09066009999999</c:v>
                </c:pt>
                <c:pt idx="956">
                  <c:v>99.996002200000007</c:v>
                </c:pt>
                <c:pt idx="957">
                  <c:v>99.996002200000007</c:v>
                </c:pt>
                <c:pt idx="958">
                  <c:v>99.857330320000003</c:v>
                </c:pt>
                <c:pt idx="959">
                  <c:v>99.969337460000006</c:v>
                </c:pt>
                <c:pt idx="960">
                  <c:v>100.1146698</c:v>
                </c:pt>
                <c:pt idx="961">
                  <c:v>100.14133452999999</c:v>
                </c:pt>
                <c:pt idx="962">
                  <c:v>100.03466797</c:v>
                </c:pt>
                <c:pt idx="963">
                  <c:v>99.894668580000001</c:v>
                </c:pt>
                <c:pt idx="964">
                  <c:v>99.894668580000001</c:v>
                </c:pt>
                <c:pt idx="965">
                  <c:v>99.872001650000001</c:v>
                </c:pt>
                <c:pt idx="966">
                  <c:v>99.950668329999999</c:v>
                </c:pt>
                <c:pt idx="967">
                  <c:v>99.950668329999999</c:v>
                </c:pt>
                <c:pt idx="968">
                  <c:v>100.20666504</c:v>
                </c:pt>
                <c:pt idx="969">
                  <c:v>100.13466644</c:v>
                </c:pt>
                <c:pt idx="970">
                  <c:v>100.06666565</c:v>
                </c:pt>
                <c:pt idx="971">
                  <c:v>100.16266632</c:v>
                </c:pt>
                <c:pt idx="972">
                  <c:v>100.16266632</c:v>
                </c:pt>
                <c:pt idx="973">
                  <c:v>100.08399962999999</c:v>
                </c:pt>
                <c:pt idx="974">
                  <c:v>99.873336789999996</c:v>
                </c:pt>
                <c:pt idx="975">
                  <c:v>99.853332519999995</c:v>
                </c:pt>
                <c:pt idx="976">
                  <c:v>99.853332519999995</c:v>
                </c:pt>
                <c:pt idx="977">
                  <c:v>100.04133606000001</c:v>
                </c:pt>
                <c:pt idx="978">
                  <c:v>100.14133452999999</c:v>
                </c:pt>
                <c:pt idx="979">
                  <c:v>100.09600067</c:v>
                </c:pt>
                <c:pt idx="980">
                  <c:v>99.902664180000002</c:v>
                </c:pt>
                <c:pt idx="981">
                  <c:v>99.833335880000007</c:v>
                </c:pt>
                <c:pt idx="982">
                  <c:v>99.833335880000007</c:v>
                </c:pt>
                <c:pt idx="983">
                  <c:v>99.957336429999998</c:v>
                </c:pt>
                <c:pt idx="984">
                  <c:v>100.10266876</c:v>
                </c:pt>
                <c:pt idx="985">
                  <c:v>100.14799499999999</c:v>
                </c:pt>
                <c:pt idx="986">
                  <c:v>100.14799499999999</c:v>
                </c:pt>
                <c:pt idx="987">
                  <c:v>100.04399872</c:v>
                </c:pt>
                <c:pt idx="988">
                  <c:v>99.891998290000004</c:v>
                </c:pt>
                <c:pt idx="989">
                  <c:v>99.891998290000004</c:v>
                </c:pt>
                <c:pt idx="990">
                  <c:v>99.935997009999994</c:v>
                </c:pt>
                <c:pt idx="991">
                  <c:v>100.10400391</c:v>
                </c:pt>
                <c:pt idx="992">
                  <c:v>100.10400391</c:v>
                </c:pt>
                <c:pt idx="993">
                  <c:v>100.13466644</c:v>
                </c:pt>
                <c:pt idx="994">
                  <c:v>100.04133606000001</c:v>
                </c:pt>
                <c:pt idx="995">
                  <c:v>99.870666499999999</c:v>
                </c:pt>
                <c:pt idx="996">
                  <c:v>99.870666499999999</c:v>
                </c:pt>
                <c:pt idx="997">
                  <c:v>99.973335270000007</c:v>
                </c:pt>
                <c:pt idx="998">
                  <c:v>100.08666229000001</c:v>
                </c:pt>
                <c:pt idx="999">
                  <c:v>100.08666229000001</c:v>
                </c:pt>
                <c:pt idx="1000">
                  <c:v>100.13199615000001</c:v>
                </c:pt>
                <c:pt idx="1001">
                  <c:v>100.0146637</c:v>
                </c:pt>
                <c:pt idx="1002">
                  <c:v>100.0146637</c:v>
                </c:pt>
                <c:pt idx="1003">
                  <c:v>99.902664180000002</c:v>
                </c:pt>
                <c:pt idx="1004">
                  <c:v>99.869331360000004</c:v>
                </c:pt>
                <c:pt idx="1005">
                  <c:v>99.934669490000005</c:v>
                </c:pt>
                <c:pt idx="1006">
                  <c:v>99.934669490000005</c:v>
                </c:pt>
                <c:pt idx="1007">
                  <c:v>100.11332702999999</c:v>
                </c:pt>
                <c:pt idx="1008">
                  <c:v>100.10666655999999</c:v>
                </c:pt>
                <c:pt idx="1009">
                  <c:v>100.10666655999999</c:v>
                </c:pt>
                <c:pt idx="1010">
                  <c:v>99.929328920000003</c:v>
                </c:pt>
                <c:pt idx="1011">
                  <c:v>99.845329280000001</c:v>
                </c:pt>
                <c:pt idx="1012">
                  <c:v>99.845329280000001</c:v>
                </c:pt>
                <c:pt idx="1013">
                  <c:v>99.935997009999994</c:v>
                </c:pt>
                <c:pt idx="1014">
                  <c:v>100.06799316</c:v>
                </c:pt>
                <c:pt idx="1015">
                  <c:v>100.14533234</c:v>
                </c:pt>
                <c:pt idx="1016">
                  <c:v>100.04799652</c:v>
                </c:pt>
                <c:pt idx="1017">
                  <c:v>99.891998290000004</c:v>
                </c:pt>
                <c:pt idx="1018">
                  <c:v>99.891998290000004</c:v>
                </c:pt>
                <c:pt idx="1019">
                  <c:v>99.88266754</c:v>
                </c:pt>
                <c:pt idx="1020">
                  <c:v>99.958671570000007</c:v>
                </c:pt>
                <c:pt idx="1021">
                  <c:v>100.17866515999999</c:v>
                </c:pt>
                <c:pt idx="1022">
                  <c:v>100.17866515999999</c:v>
                </c:pt>
                <c:pt idx="1023">
                  <c:v>100.13466644</c:v>
                </c:pt>
                <c:pt idx="1024">
                  <c:v>100.13466644</c:v>
                </c:pt>
                <c:pt idx="1025">
                  <c:v>100.04799652</c:v>
                </c:pt>
                <c:pt idx="1026">
                  <c:v>100.09866332999999</c:v>
                </c:pt>
                <c:pt idx="1027">
                  <c:v>100.09866332999999</c:v>
                </c:pt>
                <c:pt idx="1028">
                  <c:v>100.00133513999999</c:v>
                </c:pt>
                <c:pt idx="1029">
                  <c:v>99.83733368</c:v>
                </c:pt>
                <c:pt idx="1030">
                  <c:v>99.940002440000001</c:v>
                </c:pt>
                <c:pt idx="1031">
                  <c:v>99.940002440000001</c:v>
                </c:pt>
                <c:pt idx="1032">
                  <c:v>100.08000183</c:v>
                </c:pt>
                <c:pt idx="1033">
                  <c:v>100.13600159000001</c:v>
                </c:pt>
                <c:pt idx="1034">
                  <c:v>100.03866576999999</c:v>
                </c:pt>
                <c:pt idx="1035">
                  <c:v>100.03866576999999</c:v>
                </c:pt>
                <c:pt idx="1036">
                  <c:v>99.873336789999996</c:v>
                </c:pt>
                <c:pt idx="1037">
                  <c:v>99.873336789999996</c:v>
                </c:pt>
                <c:pt idx="1038">
                  <c:v>99.974662780000003</c:v>
                </c:pt>
                <c:pt idx="1039">
                  <c:v>100.02266693</c:v>
                </c:pt>
                <c:pt idx="1040">
                  <c:v>100.10266876</c:v>
                </c:pt>
                <c:pt idx="1041">
                  <c:v>100.10266876</c:v>
                </c:pt>
                <c:pt idx="1042">
                  <c:v>100.12000275</c:v>
                </c:pt>
                <c:pt idx="1043">
                  <c:v>100.04399872</c:v>
                </c:pt>
                <c:pt idx="1044">
                  <c:v>100.04399872</c:v>
                </c:pt>
                <c:pt idx="1045">
                  <c:v>99.838661189999996</c:v>
                </c:pt>
                <c:pt idx="1046">
                  <c:v>99.958671570000007</c:v>
                </c:pt>
                <c:pt idx="1047">
                  <c:v>99.958671570000007</c:v>
                </c:pt>
                <c:pt idx="1048">
                  <c:v>100.18933105000001</c:v>
                </c:pt>
                <c:pt idx="1049">
                  <c:v>100.09600067</c:v>
                </c:pt>
                <c:pt idx="1050">
                  <c:v>100.09600067</c:v>
                </c:pt>
                <c:pt idx="1051">
                  <c:v>99.979995729999999</c:v>
                </c:pt>
                <c:pt idx="1052">
                  <c:v>99.957336429999998</c:v>
                </c:pt>
                <c:pt idx="1053">
                  <c:v>99.957336429999998</c:v>
                </c:pt>
                <c:pt idx="1054">
                  <c:v>99.889335630000005</c:v>
                </c:pt>
                <c:pt idx="1055">
                  <c:v>99.889335630000005</c:v>
                </c:pt>
                <c:pt idx="1056">
                  <c:v>99.838661189999996</c:v>
                </c:pt>
                <c:pt idx="1057">
                  <c:v>99.838661189999996</c:v>
                </c:pt>
                <c:pt idx="1058">
                  <c:v>99.959999080000003</c:v>
                </c:pt>
                <c:pt idx="1059">
                  <c:v>99.904006960000004</c:v>
                </c:pt>
                <c:pt idx="1060">
                  <c:v>99.992004390000005</c:v>
                </c:pt>
                <c:pt idx="1061">
                  <c:v>99.992004390000005</c:v>
                </c:pt>
                <c:pt idx="1062">
                  <c:v>100.07200623</c:v>
                </c:pt>
                <c:pt idx="1063">
                  <c:v>99.994667050000004</c:v>
                </c:pt>
                <c:pt idx="1064">
                  <c:v>99.994667050000004</c:v>
                </c:pt>
                <c:pt idx="1065">
                  <c:v>99.861328130000004</c:v>
                </c:pt>
                <c:pt idx="1066">
                  <c:v>99.925331119999996</c:v>
                </c:pt>
                <c:pt idx="1067">
                  <c:v>99.925331119999996</c:v>
                </c:pt>
                <c:pt idx="1068">
                  <c:v>100.03866576999999</c:v>
                </c:pt>
                <c:pt idx="1069">
                  <c:v>100.13733673</c:v>
                </c:pt>
                <c:pt idx="1070">
                  <c:v>100.14133452999999</c:v>
                </c:pt>
                <c:pt idx="1071">
                  <c:v>99.967994689999998</c:v>
                </c:pt>
                <c:pt idx="1072">
                  <c:v>99.873336789999996</c:v>
                </c:pt>
                <c:pt idx="1073">
                  <c:v>99.873336789999996</c:v>
                </c:pt>
                <c:pt idx="1074">
                  <c:v>99.904006960000004</c:v>
                </c:pt>
                <c:pt idx="1075">
                  <c:v>100.05066681</c:v>
                </c:pt>
                <c:pt idx="1076">
                  <c:v>100.12799835</c:v>
                </c:pt>
                <c:pt idx="1077">
                  <c:v>100.12799835</c:v>
                </c:pt>
                <c:pt idx="1078">
                  <c:v>100.11067199999999</c:v>
                </c:pt>
                <c:pt idx="1079">
                  <c:v>99.9853363</c:v>
                </c:pt>
                <c:pt idx="1080">
                  <c:v>99.845329280000001</c:v>
                </c:pt>
                <c:pt idx="1081">
                  <c:v>99.959999080000003</c:v>
                </c:pt>
                <c:pt idx="1082">
                  <c:v>100.10133362000001</c:v>
                </c:pt>
                <c:pt idx="1083">
                  <c:v>100.19599915000001</c:v>
                </c:pt>
                <c:pt idx="1084">
                  <c:v>100.19599915000001</c:v>
                </c:pt>
                <c:pt idx="1085">
                  <c:v>100.12000275</c:v>
                </c:pt>
                <c:pt idx="1086">
                  <c:v>99.934669490000005</c:v>
                </c:pt>
                <c:pt idx="1087">
                  <c:v>99.934669490000005</c:v>
                </c:pt>
                <c:pt idx="1088">
                  <c:v>99.978668209999995</c:v>
                </c:pt>
                <c:pt idx="1089">
                  <c:v>99.856002810000007</c:v>
                </c:pt>
                <c:pt idx="1090">
                  <c:v>99.901336670000006</c:v>
                </c:pt>
                <c:pt idx="1091">
                  <c:v>100.02266693</c:v>
                </c:pt>
                <c:pt idx="1092">
                  <c:v>100.1519928</c:v>
                </c:pt>
                <c:pt idx="1093">
                  <c:v>100.1519928</c:v>
                </c:pt>
                <c:pt idx="1094">
                  <c:v>100.13066864</c:v>
                </c:pt>
                <c:pt idx="1095">
                  <c:v>99.950668329999999</c:v>
                </c:pt>
                <c:pt idx="1096">
                  <c:v>99.950668329999999</c:v>
                </c:pt>
                <c:pt idx="1097">
                  <c:v>99.890663149999995</c:v>
                </c:pt>
                <c:pt idx="1098">
                  <c:v>99.890663149999995</c:v>
                </c:pt>
                <c:pt idx="1099">
                  <c:v>99.865333559999996</c:v>
                </c:pt>
                <c:pt idx="1100">
                  <c:v>99.879997250000002</c:v>
                </c:pt>
                <c:pt idx="1101">
                  <c:v>99.879997250000002</c:v>
                </c:pt>
                <c:pt idx="1102">
                  <c:v>99.957336429999998</c:v>
                </c:pt>
                <c:pt idx="1103">
                  <c:v>100.08000183</c:v>
                </c:pt>
                <c:pt idx="1104">
                  <c:v>100.08000183</c:v>
                </c:pt>
                <c:pt idx="1105">
                  <c:v>100.11067199999999</c:v>
                </c:pt>
                <c:pt idx="1106">
                  <c:v>99.998664860000005</c:v>
                </c:pt>
                <c:pt idx="1107">
                  <c:v>99.904006960000004</c:v>
                </c:pt>
                <c:pt idx="1108">
                  <c:v>99.844001770000006</c:v>
                </c:pt>
                <c:pt idx="1109">
                  <c:v>99.930664059999998</c:v>
                </c:pt>
                <c:pt idx="1110">
                  <c:v>100.13199615000001</c:v>
                </c:pt>
                <c:pt idx="1111">
                  <c:v>100.13199615000001</c:v>
                </c:pt>
                <c:pt idx="1112">
                  <c:v>100.12667084</c:v>
                </c:pt>
                <c:pt idx="1113">
                  <c:v>99.941329960000004</c:v>
                </c:pt>
                <c:pt idx="1114">
                  <c:v>99.941329960000004</c:v>
                </c:pt>
                <c:pt idx="1115">
                  <c:v>99.937332150000003</c:v>
                </c:pt>
                <c:pt idx="1116">
                  <c:v>99.883995060000004</c:v>
                </c:pt>
                <c:pt idx="1117">
                  <c:v>99.994667050000004</c:v>
                </c:pt>
                <c:pt idx="1118">
                  <c:v>100.09600067</c:v>
                </c:pt>
                <c:pt idx="1119">
                  <c:v>100.14666748</c:v>
                </c:pt>
                <c:pt idx="1120">
                  <c:v>100.01066589</c:v>
                </c:pt>
                <c:pt idx="1121">
                  <c:v>100.01066589</c:v>
                </c:pt>
                <c:pt idx="1122">
                  <c:v>99.862670899999998</c:v>
                </c:pt>
                <c:pt idx="1123">
                  <c:v>99.945327759999998</c:v>
                </c:pt>
                <c:pt idx="1124">
                  <c:v>99.945327759999998</c:v>
                </c:pt>
                <c:pt idx="1125">
                  <c:v>100.02667236000001</c:v>
                </c:pt>
                <c:pt idx="1126">
                  <c:v>100.19999695</c:v>
                </c:pt>
                <c:pt idx="1127">
                  <c:v>100.09066009999999</c:v>
                </c:pt>
                <c:pt idx="1128">
                  <c:v>99.922660829999998</c:v>
                </c:pt>
                <c:pt idx="1129">
                  <c:v>99.838661189999996</c:v>
                </c:pt>
                <c:pt idx="1130">
                  <c:v>99.879997250000002</c:v>
                </c:pt>
                <c:pt idx="1131">
                  <c:v>99.879997250000002</c:v>
                </c:pt>
                <c:pt idx="1132">
                  <c:v>100.04533386</c:v>
                </c:pt>
                <c:pt idx="1133">
                  <c:v>100.14399718999999</c:v>
                </c:pt>
                <c:pt idx="1134">
                  <c:v>100.13066864</c:v>
                </c:pt>
                <c:pt idx="1135">
                  <c:v>100.13066864</c:v>
                </c:pt>
                <c:pt idx="1136">
                  <c:v>99.998664860000005</c:v>
                </c:pt>
                <c:pt idx="1137">
                  <c:v>99.921333309999994</c:v>
                </c:pt>
                <c:pt idx="1138">
                  <c:v>99.921333309999994</c:v>
                </c:pt>
                <c:pt idx="1139">
                  <c:v>100.09066009999999</c:v>
                </c:pt>
                <c:pt idx="1140">
                  <c:v>100.13999939</c:v>
                </c:pt>
                <c:pt idx="1141">
                  <c:v>100.13999939</c:v>
                </c:pt>
                <c:pt idx="1142">
                  <c:v>100.04000092</c:v>
                </c:pt>
                <c:pt idx="1143">
                  <c:v>99.937332150000003</c:v>
                </c:pt>
                <c:pt idx="1144">
                  <c:v>99.857330320000003</c:v>
                </c:pt>
                <c:pt idx="1145">
                  <c:v>99.857330320000003</c:v>
                </c:pt>
                <c:pt idx="1146">
                  <c:v>99.973335270000007</c:v>
                </c:pt>
                <c:pt idx="1147">
                  <c:v>100.06266785</c:v>
                </c:pt>
                <c:pt idx="1148">
                  <c:v>100.10133362000001</c:v>
                </c:pt>
                <c:pt idx="1149">
                  <c:v>100.03199768</c:v>
                </c:pt>
                <c:pt idx="1150">
                  <c:v>100.03599548</c:v>
                </c:pt>
                <c:pt idx="1151">
                  <c:v>100.03599548</c:v>
                </c:pt>
                <c:pt idx="1152">
                  <c:v>99.835998540000006</c:v>
                </c:pt>
                <c:pt idx="1153">
                  <c:v>99.929328920000003</c:v>
                </c:pt>
                <c:pt idx="1154">
                  <c:v>100.07466125000001</c:v>
                </c:pt>
                <c:pt idx="1155">
                  <c:v>100.07466125000001</c:v>
                </c:pt>
                <c:pt idx="1156">
                  <c:v>100.04933929000001</c:v>
                </c:pt>
                <c:pt idx="1157">
                  <c:v>100.04933929000001</c:v>
                </c:pt>
                <c:pt idx="1158">
                  <c:v>99.902664180000002</c:v>
                </c:pt>
                <c:pt idx="1159">
                  <c:v>99.85199738</c:v>
                </c:pt>
                <c:pt idx="1160">
                  <c:v>99.938667300000006</c:v>
                </c:pt>
                <c:pt idx="1161">
                  <c:v>99.938667300000006</c:v>
                </c:pt>
                <c:pt idx="1162">
                  <c:v>100.13733673</c:v>
                </c:pt>
                <c:pt idx="1163">
                  <c:v>100.06666565</c:v>
                </c:pt>
                <c:pt idx="1164">
                  <c:v>99.997337340000001</c:v>
                </c:pt>
                <c:pt idx="1165">
                  <c:v>99.854667660000004</c:v>
                </c:pt>
                <c:pt idx="1166">
                  <c:v>99.883995060000004</c:v>
                </c:pt>
                <c:pt idx="1167">
                  <c:v>99.883995060000004</c:v>
                </c:pt>
                <c:pt idx="1168">
                  <c:v>99.854667660000004</c:v>
                </c:pt>
                <c:pt idx="1169">
                  <c:v>99.982666019999996</c:v>
                </c:pt>
                <c:pt idx="1170">
                  <c:v>99.982666019999996</c:v>
                </c:pt>
                <c:pt idx="1171">
                  <c:v>99.858673100000004</c:v>
                </c:pt>
                <c:pt idx="1172">
                  <c:v>99.858673100000004</c:v>
                </c:pt>
                <c:pt idx="1173">
                  <c:v>100.01200104</c:v>
                </c:pt>
                <c:pt idx="1174">
                  <c:v>100.13999939</c:v>
                </c:pt>
                <c:pt idx="1175">
                  <c:v>100.13999939</c:v>
                </c:pt>
                <c:pt idx="1176">
                  <c:v>100.03067016999999</c:v>
                </c:pt>
                <c:pt idx="1177">
                  <c:v>99.870666499999999</c:v>
                </c:pt>
                <c:pt idx="1178">
                  <c:v>99.870666499999999</c:v>
                </c:pt>
                <c:pt idx="1179">
                  <c:v>99.889335630000005</c:v>
                </c:pt>
                <c:pt idx="1180">
                  <c:v>99.928001399999999</c:v>
                </c:pt>
                <c:pt idx="1181">
                  <c:v>99.959999080000003</c:v>
                </c:pt>
                <c:pt idx="1182">
                  <c:v>99.959999080000003</c:v>
                </c:pt>
                <c:pt idx="1183">
                  <c:v>100.18133545000001</c:v>
                </c:pt>
                <c:pt idx="1184">
                  <c:v>99.969337460000006</c:v>
                </c:pt>
                <c:pt idx="1185">
                  <c:v>100.19733429</c:v>
                </c:pt>
                <c:pt idx="1186">
                  <c:v>100.02932739000001</c:v>
                </c:pt>
                <c:pt idx="1187">
                  <c:v>100.02932739000001</c:v>
                </c:pt>
                <c:pt idx="1188">
                  <c:v>99.983993530000006</c:v>
                </c:pt>
                <c:pt idx="1189">
                  <c:v>99.847999569999999</c:v>
                </c:pt>
                <c:pt idx="1190">
                  <c:v>99.847999569999999</c:v>
                </c:pt>
                <c:pt idx="1191">
                  <c:v>99.88266754</c:v>
                </c:pt>
                <c:pt idx="1192">
                  <c:v>100.09866332999999</c:v>
                </c:pt>
                <c:pt idx="1193">
                  <c:v>100.09866332999999</c:v>
                </c:pt>
                <c:pt idx="1194">
                  <c:v>100.13199615000001</c:v>
                </c:pt>
                <c:pt idx="1195">
                  <c:v>99.958671570000007</c:v>
                </c:pt>
                <c:pt idx="1196">
                  <c:v>99.958671570000007</c:v>
                </c:pt>
                <c:pt idx="1197">
                  <c:v>99.840003969999998</c:v>
                </c:pt>
                <c:pt idx="1198">
                  <c:v>99.920005799999998</c:v>
                </c:pt>
                <c:pt idx="1199">
                  <c:v>100.03466797</c:v>
                </c:pt>
                <c:pt idx="1200">
                  <c:v>100.03466797</c:v>
                </c:pt>
                <c:pt idx="1201">
                  <c:v>100.06399536000001</c:v>
                </c:pt>
                <c:pt idx="1202">
                  <c:v>100.06399536000001</c:v>
                </c:pt>
                <c:pt idx="1203">
                  <c:v>99.974662780000003</c:v>
                </c:pt>
                <c:pt idx="1204">
                  <c:v>99.879997250000002</c:v>
                </c:pt>
                <c:pt idx="1205">
                  <c:v>99.950668329999999</c:v>
                </c:pt>
                <c:pt idx="1206">
                  <c:v>99.950668329999999</c:v>
                </c:pt>
                <c:pt idx="1207">
                  <c:v>99.978668209999995</c:v>
                </c:pt>
                <c:pt idx="1208">
                  <c:v>100.10266876</c:v>
                </c:pt>
                <c:pt idx="1209">
                  <c:v>100.12667084</c:v>
                </c:pt>
                <c:pt idx="1210">
                  <c:v>99.975997919999998</c:v>
                </c:pt>
                <c:pt idx="1211">
                  <c:v>99.89733124</c:v>
                </c:pt>
                <c:pt idx="1212">
                  <c:v>99.89733124</c:v>
                </c:pt>
                <c:pt idx="1213">
                  <c:v>99.869331360000004</c:v>
                </c:pt>
                <c:pt idx="1214">
                  <c:v>99.979995729999999</c:v>
                </c:pt>
                <c:pt idx="1215">
                  <c:v>100.17066192999999</c:v>
                </c:pt>
                <c:pt idx="1216">
                  <c:v>100.17066192999999</c:v>
                </c:pt>
                <c:pt idx="1217">
                  <c:v>100.09200287</c:v>
                </c:pt>
                <c:pt idx="1218">
                  <c:v>99.989334110000001</c:v>
                </c:pt>
                <c:pt idx="1219">
                  <c:v>99.899993899999998</c:v>
                </c:pt>
                <c:pt idx="1220">
                  <c:v>99.875999449999995</c:v>
                </c:pt>
                <c:pt idx="1221">
                  <c:v>99.998664860000005</c:v>
                </c:pt>
                <c:pt idx="1222">
                  <c:v>99.998664860000005</c:v>
                </c:pt>
                <c:pt idx="1223">
                  <c:v>100.10932922000001</c:v>
                </c:pt>
                <c:pt idx="1224">
                  <c:v>100.11599731</c:v>
                </c:pt>
                <c:pt idx="1225">
                  <c:v>99.992004390000005</c:v>
                </c:pt>
                <c:pt idx="1226">
                  <c:v>99.992004390000005</c:v>
                </c:pt>
                <c:pt idx="1227">
                  <c:v>99.883995060000004</c:v>
                </c:pt>
                <c:pt idx="1228">
                  <c:v>99.997337340000001</c:v>
                </c:pt>
                <c:pt idx="1229">
                  <c:v>99.997337340000001</c:v>
                </c:pt>
                <c:pt idx="1230">
                  <c:v>100.13866425000001</c:v>
                </c:pt>
                <c:pt idx="1231">
                  <c:v>100.1293335</c:v>
                </c:pt>
                <c:pt idx="1232">
                  <c:v>100.1293335</c:v>
                </c:pt>
                <c:pt idx="1233">
                  <c:v>100.04000092</c:v>
                </c:pt>
                <c:pt idx="1234">
                  <c:v>99.86000061</c:v>
                </c:pt>
                <c:pt idx="1235">
                  <c:v>99.863998409999994</c:v>
                </c:pt>
                <c:pt idx="1236">
                  <c:v>99.863998409999994</c:v>
                </c:pt>
                <c:pt idx="1237">
                  <c:v>100.08800506999999</c:v>
                </c:pt>
                <c:pt idx="1238">
                  <c:v>100.10800171</c:v>
                </c:pt>
                <c:pt idx="1239">
                  <c:v>100.10800171</c:v>
                </c:pt>
                <c:pt idx="1240">
                  <c:v>99.994667050000004</c:v>
                </c:pt>
                <c:pt idx="1241">
                  <c:v>99.914665220000003</c:v>
                </c:pt>
                <c:pt idx="1242">
                  <c:v>99.914665220000003</c:v>
                </c:pt>
                <c:pt idx="1243">
                  <c:v>99.832000730000004</c:v>
                </c:pt>
                <c:pt idx="1244">
                  <c:v>100.01733398</c:v>
                </c:pt>
                <c:pt idx="1245">
                  <c:v>100.12667084</c:v>
                </c:pt>
                <c:pt idx="1246">
                  <c:v>100.11332702999999</c:v>
                </c:pt>
                <c:pt idx="1247">
                  <c:v>100.02532959</c:v>
                </c:pt>
                <c:pt idx="1248">
                  <c:v>99.842666629999997</c:v>
                </c:pt>
                <c:pt idx="1249">
                  <c:v>99.842666629999997</c:v>
                </c:pt>
                <c:pt idx="1250">
                  <c:v>99.902664180000002</c:v>
                </c:pt>
                <c:pt idx="1251">
                  <c:v>100.16799927</c:v>
                </c:pt>
                <c:pt idx="1252">
                  <c:v>100.12533569</c:v>
                </c:pt>
                <c:pt idx="1253">
                  <c:v>100.12533569</c:v>
                </c:pt>
                <c:pt idx="1254">
                  <c:v>100.06933594</c:v>
                </c:pt>
                <c:pt idx="1255">
                  <c:v>99.828002929999997</c:v>
                </c:pt>
                <c:pt idx="1256">
                  <c:v>99.958671570000007</c:v>
                </c:pt>
                <c:pt idx="1257">
                  <c:v>99.878669740000007</c:v>
                </c:pt>
                <c:pt idx="1258">
                  <c:v>99.878669740000007</c:v>
                </c:pt>
                <c:pt idx="1259">
                  <c:v>99.877334590000004</c:v>
                </c:pt>
                <c:pt idx="1260">
                  <c:v>100.04133606000001</c:v>
                </c:pt>
                <c:pt idx="1261">
                  <c:v>100.04133606000001</c:v>
                </c:pt>
                <c:pt idx="1262">
                  <c:v>100.10932922000001</c:v>
                </c:pt>
                <c:pt idx="1263">
                  <c:v>100.1293335</c:v>
                </c:pt>
                <c:pt idx="1264">
                  <c:v>99.983993530000006</c:v>
                </c:pt>
                <c:pt idx="1265">
                  <c:v>99.821334840000006</c:v>
                </c:pt>
                <c:pt idx="1266">
                  <c:v>99.853332519999995</c:v>
                </c:pt>
                <c:pt idx="1267">
                  <c:v>100.04399872</c:v>
                </c:pt>
                <c:pt idx="1268">
                  <c:v>100.04399872</c:v>
                </c:pt>
                <c:pt idx="1269">
                  <c:v>100.13733673</c:v>
                </c:pt>
                <c:pt idx="1270">
                  <c:v>100.07066345</c:v>
                </c:pt>
                <c:pt idx="1271">
                  <c:v>100.07066345</c:v>
                </c:pt>
                <c:pt idx="1272">
                  <c:v>100.00400543000001</c:v>
                </c:pt>
                <c:pt idx="1273">
                  <c:v>99.883995060000004</c:v>
                </c:pt>
                <c:pt idx="1274">
                  <c:v>99.883995060000004</c:v>
                </c:pt>
                <c:pt idx="1275">
                  <c:v>100.00933075</c:v>
                </c:pt>
                <c:pt idx="1276">
                  <c:v>100.13066864</c:v>
                </c:pt>
                <c:pt idx="1277">
                  <c:v>100.13066864</c:v>
                </c:pt>
                <c:pt idx="1278">
                  <c:v>100.13066864</c:v>
                </c:pt>
                <c:pt idx="1279">
                  <c:v>99.949333190000004</c:v>
                </c:pt>
                <c:pt idx="1280">
                  <c:v>99.847999569999999</c:v>
                </c:pt>
                <c:pt idx="1281">
                  <c:v>100.00800323</c:v>
                </c:pt>
                <c:pt idx="1282">
                  <c:v>100.05066681</c:v>
                </c:pt>
                <c:pt idx="1283">
                  <c:v>100.15600585999999</c:v>
                </c:pt>
                <c:pt idx="1284">
                  <c:v>100.15600585999999</c:v>
                </c:pt>
                <c:pt idx="1285">
                  <c:v>100.09866332999999</c:v>
                </c:pt>
                <c:pt idx="1286">
                  <c:v>99.894668580000001</c:v>
                </c:pt>
                <c:pt idx="1287">
                  <c:v>99.894668580000001</c:v>
                </c:pt>
                <c:pt idx="1288">
                  <c:v>99.865333559999996</c:v>
                </c:pt>
                <c:pt idx="1289">
                  <c:v>99.899993899999998</c:v>
                </c:pt>
                <c:pt idx="1290">
                  <c:v>100.13600159000001</c:v>
                </c:pt>
                <c:pt idx="1291">
                  <c:v>100.11332702999999</c:v>
                </c:pt>
                <c:pt idx="1292">
                  <c:v>100.11067199999999</c:v>
                </c:pt>
                <c:pt idx="1293">
                  <c:v>100.11067199999999</c:v>
                </c:pt>
                <c:pt idx="1294">
                  <c:v>99.990661619999997</c:v>
                </c:pt>
                <c:pt idx="1295">
                  <c:v>99.856002810000007</c:v>
                </c:pt>
                <c:pt idx="1296">
                  <c:v>99.899993899999998</c:v>
                </c:pt>
                <c:pt idx="1297">
                  <c:v>99.899993899999998</c:v>
                </c:pt>
                <c:pt idx="1298">
                  <c:v>100.19599915000001</c:v>
                </c:pt>
                <c:pt idx="1299">
                  <c:v>100.06799316</c:v>
                </c:pt>
                <c:pt idx="1300">
                  <c:v>100.06799316</c:v>
                </c:pt>
                <c:pt idx="1301">
                  <c:v>99.989334110000001</c:v>
                </c:pt>
                <c:pt idx="1302">
                  <c:v>99.863998409999994</c:v>
                </c:pt>
                <c:pt idx="1303">
                  <c:v>99.863998409999994</c:v>
                </c:pt>
                <c:pt idx="1304">
                  <c:v>99.888000489999996</c:v>
                </c:pt>
                <c:pt idx="1305">
                  <c:v>99.989334110000001</c:v>
                </c:pt>
                <c:pt idx="1306">
                  <c:v>100.1293335</c:v>
                </c:pt>
                <c:pt idx="1307">
                  <c:v>100.10932922000001</c:v>
                </c:pt>
                <c:pt idx="1308">
                  <c:v>99.979995729999999</c:v>
                </c:pt>
                <c:pt idx="1309">
                  <c:v>99.979995729999999</c:v>
                </c:pt>
                <c:pt idx="1310">
                  <c:v>99.85199738</c:v>
                </c:pt>
                <c:pt idx="1311">
                  <c:v>99.891998290000004</c:v>
                </c:pt>
                <c:pt idx="1312">
                  <c:v>99.949333190000004</c:v>
                </c:pt>
                <c:pt idx="1313">
                  <c:v>99.949333190000004</c:v>
                </c:pt>
                <c:pt idx="1314">
                  <c:v>100.10666655999999</c:v>
                </c:pt>
                <c:pt idx="1315">
                  <c:v>100.14399718999999</c:v>
                </c:pt>
                <c:pt idx="1316">
                  <c:v>100.00666046000001</c:v>
                </c:pt>
                <c:pt idx="1317">
                  <c:v>99.873336789999996</c:v>
                </c:pt>
                <c:pt idx="1318">
                  <c:v>99.877334590000004</c:v>
                </c:pt>
                <c:pt idx="1319">
                  <c:v>99.998664860000005</c:v>
                </c:pt>
                <c:pt idx="1320">
                  <c:v>99.998664860000005</c:v>
                </c:pt>
                <c:pt idx="1321">
                  <c:v>100.11599731</c:v>
                </c:pt>
                <c:pt idx="1322">
                  <c:v>99.961334230000006</c:v>
                </c:pt>
                <c:pt idx="1323">
                  <c:v>99.928001399999999</c:v>
                </c:pt>
                <c:pt idx="1324">
                  <c:v>99.928001399999999</c:v>
                </c:pt>
                <c:pt idx="1325">
                  <c:v>99.942672729999998</c:v>
                </c:pt>
                <c:pt idx="1326">
                  <c:v>99.942672729999998</c:v>
                </c:pt>
                <c:pt idx="1327">
                  <c:v>99.921333309999994</c:v>
                </c:pt>
                <c:pt idx="1328">
                  <c:v>100.02532959</c:v>
                </c:pt>
                <c:pt idx="1329">
                  <c:v>100.02532959</c:v>
                </c:pt>
                <c:pt idx="1330">
                  <c:v>100.13333892999999</c:v>
                </c:pt>
                <c:pt idx="1331">
                  <c:v>100.08399962999999</c:v>
                </c:pt>
                <c:pt idx="1332">
                  <c:v>99.986663820000004</c:v>
                </c:pt>
                <c:pt idx="1333">
                  <c:v>99.986663820000004</c:v>
                </c:pt>
                <c:pt idx="1334">
                  <c:v>99.862670899999998</c:v>
                </c:pt>
                <c:pt idx="1335">
                  <c:v>99.88266754</c:v>
                </c:pt>
                <c:pt idx="1336">
                  <c:v>100.05999756</c:v>
                </c:pt>
                <c:pt idx="1337">
                  <c:v>100.13999939</c:v>
                </c:pt>
                <c:pt idx="1338">
                  <c:v>100.11199951</c:v>
                </c:pt>
                <c:pt idx="1339">
                  <c:v>100.11199951</c:v>
                </c:pt>
                <c:pt idx="1340">
                  <c:v>99.924003600000006</c:v>
                </c:pt>
                <c:pt idx="1341">
                  <c:v>99.877334590000004</c:v>
                </c:pt>
                <c:pt idx="1342">
                  <c:v>99.937332150000003</c:v>
                </c:pt>
                <c:pt idx="1343">
                  <c:v>99.937332150000003</c:v>
                </c:pt>
                <c:pt idx="1344">
                  <c:v>100.15066528</c:v>
                </c:pt>
                <c:pt idx="1345">
                  <c:v>100.13199615000001</c:v>
                </c:pt>
                <c:pt idx="1346">
                  <c:v>100.06133269999999</c:v>
                </c:pt>
                <c:pt idx="1347">
                  <c:v>99.937332150000003</c:v>
                </c:pt>
                <c:pt idx="1348">
                  <c:v>99.886665339999993</c:v>
                </c:pt>
                <c:pt idx="1349">
                  <c:v>99.886665339999993</c:v>
                </c:pt>
                <c:pt idx="1350">
                  <c:v>99.966667180000002</c:v>
                </c:pt>
                <c:pt idx="1351">
                  <c:v>100.05466461</c:v>
                </c:pt>
                <c:pt idx="1352">
                  <c:v>100.18000031</c:v>
                </c:pt>
                <c:pt idx="1353">
                  <c:v>100.18000031</c:v>
                </c:pt>
                <c:pt idx="1354">
                  <c:v>100.05599976000001</c:v>
                </c:pt>
                <c:pt idx="1355">
                  <c:v>99.959999080000003</c:v>
                </c:pt>
                <c:pt idx="1356">
                  <c:v>99.83733368</c:v>
                </c:pt>
                <c:pt idx="1357">
                  <c:v>99.83733368</c:v>
                </c:pt>
                <c:pt idx="1358">
                  <c:v>100.04133606000001</c:v>
                </c:pt>
                <c:pt idx="1359">
                  <c:v>100.04133606000001</c:v>
                </c:pt>
                <c:pt idx="1360">
                  <c:v>100.04133606000001</c:v>
                </c:pt>
                <c:pt idx="1361">
                  <c:v>100.13199615000001</c:v>
                </c:pt>
                <c:pt idx="1362">
                  <c:v>100.13199615000001</c:v>
                </c:pt>
                <c:pt idx="1363">
                  <c:v>100.04666901</c:v>
                </c:pt>
                <c:pt idx="1364">
                  <c:v>99.966667180000002</c:v>
                </c:pt>
                <c:pt idx="1365">
                  <c:v>99.862670899999998</c:v>
                </c:pt>
                <c:pt idx="1366">
                  <c:v>99.862670899999998</c:v>
                </c:pt>
                <c:pt idx="1367">
                  <c:v>100.03599548</c:v>
                </c:pt>
                <c:pt idx="1368">
                  <c:v>100.11332702999999</c:v>
                </c:pt>
                <c:pt idx="1369">
                  <c:v>100.11332702999999</c:v>
                </c:pt>
                <c:pt idx="1370">
                  <c:v>100.05599976000001</c:v>
                </c:pt>
                <c:pt idx="1371">
                  <c:v>99.997337340000001</c:v>
                </c:pt>
                <c:pt idx="1372">
                  <c:v>99.814666750000001</c:v>
                </c:pt>
                <c:pt idx="1373">
                  <c:v>99.814666750000001</c:v>
                </c:pt>
                <c:pt idx="1374">
                  <c:v>99.86000061</c:v>
                </c:pt>
                <c:pt idx="1375">
                  <c:v>100.03866576999999</c:v>
                </c:pt>
                <c:pt idx="1376">
                  <c:v>100.03866576999999</c:v>
                </c:pt>
                <c:pt idx="1377">
                  <c:v>100.08533478</c:v>
                </c:pt>
                <c:pt idx="1378">
                  <c:v>100.08533478</c:v>
                </c:pt>
                <c:pt idx="1379">
                  <c:v>100.12667084</c:v>
                </c:pt>
                <c:pt idx="1380">
                  <c:v>100.10666655999999</c:v>
                </c:pt>
                <c:pt idx="1381">
                  <c:v>100.10666655999999</c:v>
                </c:pt>
                <c:pt idx="1382">
                  <c:v>99.930664059999998</c:v>
                </c:pt>
                <c:pt idx="1383">
                  <c:v>99.87466431</c:v>
                </c:pt>
                <c:pt idx="1384">
                  <c:v>99.904006960000004</c:v>
                </c:pt>
                <c:pt idx="1385">
                  <c:v>99.904006960000004</c:v>
                </c:pt>
                <c:pt idx="1386">
                  <c:v>100.04933929000001</c:v>
                </c:pt>
                <c:pt idx="1387">
                  <c:v>100.04533386</c:v>
                </c:pt>
                <c:pt idx="1388">
                  <c:v>100.04533386</c:v>
                </c:pt>
                <c:pt idx="1389">
                  <c:v>99.994667050000004</c:v>
                </c:pt>
                <c:pt idx="1390">
                  <c:v>99.849334720000002</c:v>
                </c:pt>
                <c:pt idx="1391">
                  <c:v>99.849334720000002</c:v>
                </c:pt>
                <c:pt idx="1392">
                  <c:v>99.920005799999998</c:v>
                </c:pt>
                <c:pt idx="1393">
                  <c:v>100.06933594</c:v>
                </c:pt>
                <c:pt idx="1394">
                  <c:v>100.12133025999999</c:v>
                </c:pt>
                <c:pt idx="1395">
                  <c:v>100.12133025999999</c:v>
                </c:pt>
                <c:pt idx="1396">
                  <c:v>99.95466614</c:v>
                </c:pt>
                <c:pt idx="1397">
                  <c:v>99.872001650000001</c:v>
                </c:pt>
                <c:pt idx="1398">
                  <c:v>99.872001650000001</c:v>
                </c:pt>
                <c:pt idx="1399">
                  <c:v>100.04133606000001</c:v>
                </c:pt>
                <c:pt idx="1400">
                  <c:v>100.08800506999999</c:v>
                </c:pt>
                <c:pt idx="1401">
                  <c:v>100.13199615000001</c:v>
                </c:pt>
                <c:pt idx="1402">
                  <c:v>100.13199615000001</c:v>
                </c:pt>
                <c:pt idx="1403">
                  <c:v>99.97733307</c:v>
                </c:pt>
                <c:pt idx="1404">
                  <c:v>99.844001770000006</c:v>
                </c:pt>
                <c:pt idx="1405">
                  <c:v>99.854667660000004</c:v>
                </c:pt>
                <c:pt idx="1406">
                  <c:v>99.854667660000004</c:v>
                </c:pt>
                <c:pt idx="1407">
                  <c:v>99.940002440000001</c:v>
                </c:pt>
                <c:pt idx="1408">
                  <c:v>99.885337829999997</c:v>
                </c:pt>
                <c:pt idx="1409">
                  <c:v>99.970664979999995</c:v>
                </c:pt>
                <c:pt idx="1410">
                  <c:v>99.970664979999995</c:v>
                </c:pt>
                <c:pt idx="1411">
                  <c:v>100.03333282</c:v>
                </c:pt>
                <c:pt idx="1412">
                  <c:v>100.18266296</c:v>
                </c:pt>
                <c:pt idx="1413">
                  <c:v>100.08933258</c:v>
                </c:pt>
                <c:pt idx="1414">
                  <c:v>99.969337460000006</c:v>
                </c:pt>
                <c:pt idx="1415">
                  <c:v>99.846664430000004</c:v>
                </c:pt>
                <c:pt idx="1416">
                  <c:v>99.846664430000004</c:v>
                </c:pt>
                <c:pt idx="1417">
                  <c:v>99.879997250000002</c:v>
                </c:pt>
                <c:pt idx="1418">
                  <c:v>100.08133698</c:v>
                </c:pt>
                <c:pt idx="1419">
                  <c:v>100.15600585999999</c:v>
                </c:pt>
                <c:pt idx="1420">
                  <c:v>100.15600585999999</c:v>
                </c:pt>
                <c:pt idx="1421">
                  <c:v>100.06666565</c:v>
                </c:pt>
                <c:pt idx="1422">
                  <c:v>99.866668700000005</c:v>
                </c:pt>
                <c:pt idx="1423">
                  <c:v>99.834663390000003</c:v>
                </c:pt>
                <c:pt idx="1424">
                  <c:v>99.997337340000001</c:v>
                </c:pt>
                <c:pt idx="1425">
                  <c:v>100.0573349</c:v>
                </c:pt>
                <c:pt idx="1426">
                  <c:v>100.0573349</c:v>
                </c:pt>
                <c:pt idx="1427">
                  <c:v>100.12000275</c:v>
                </c:pt>
                <c:pt idx="1428">
                  <c:v>100.03199768</c:v>
                </c:pt>
                <c:pt idx="1429">
                  <c:v>100.03199768</c:v>
                </c:pt>
                <c:pt idx="1430">
                  <c:v>99.921333309999994</c:v>
                </c:pt>
                <c:pt idx="1431">
                  <c:v>99.970664979999995</c:v>
                </c:pt>
                <c:pt idx="1432">
                  <c:v>99.970664979999995</c:v>
                </c:pt>
                <c:pt idx="1433">
                  <c:v>100.04399872</c:v>
                </c:pt>
                <c:pt idx="1434">
                  <c:v>100.12266541</c:v>
                </c:pt>
                <c:pt idx="1435">
                  <c:v>100.07066345</c:v>
                </c:pt>
                <c:pt idx="1436">
                  <c:v>100.07066345</c:v>
                </c:pt>
                <c:pt idx="1437">
                  <c:v>99.893333440000006</c:v>
                </c:pt>
                <c:pt idx="1438">
                  <c:v>99.858673100000004</c:v>
                </c:pt>
                <c:pt idx="1439">
                  <c:v>99.888000489999996</c:v>
                </c:pt>
                <c:pt idx="1440">
                  <c:v>100.07866669000001</c:v>
                </c:pt>
                <c:pt idx="1441">
                  <c:v>100.17733002</c:v>
                </c:pt>
                <c:pt idx="1442">
                  <c:v>100.17733002</c:v>
                </c:pt>
                <c:pt idx="1443">
                  <c:v>100.06266785</c:v>
                </c:pt>
                <c:pt idx="1444">
                  <c:v>99.883995060000004</c:v>
                </c:pt>
                <c:pt idx="1445">
                  <c:v>99.916000370000006</c:v>
                </c:pt>
                <c:pt idx="1446">
                  <c:v>99.916000370000006</c:v>
                </c:pt>
                <c:pt idx="1447">
                  <c:v>99.981338500000007</c:v>
                </c:pt>
                <c:pt idx="1448">
                  <c:v>100.15866852000001</c:v>
                </c:pt>
                <c:pt idx="1449">
                  <c:v>100.13466644</c:v>
                </c:pt>
                <c:pt idx="1450">
                  <c:v>100.02000427</c:v>
                </c:pt>
                <c:pt idx="1451">
                  <c:v>99.925331119999996</c:v>
                </c:pt>
                <c:pt idx="1452">
                  <c:v>99.925331119999996</c:v>
                </c:pt>
                <c:pt idx="1453">
                  <c:v>99.820007320000002</c:v>
                </c:pt>
                <c:pt idx="1454">
                  <c:v>100.00533295</c:v>
                </c:pt>
                <c:pt idx="1455">
                  <c:v>100.00533295</c:v>
                </c:pt>
                <c:pt idx="1456">
                  <c:v>100.12400055000001</c:v>
                </c:pt>
                <c:pt idx="1457">
                  <c:v>100.05599976000001</c:v>
                </c:pt>
                <c:pt idx="1458">
                  <c:v>100.05599976000001</c:v>
                </c:pt>
                <c:pt idx="1459">
                  <c:v>99.833335880000007</c:v>
                </c:pt>
                <c:pt idx="1460">
                  <c:v>99.895996089999997</c:v>
                </c:pt>
                <c:pt idx="1461">
                  <c:v>99.965339659999998</c:v>
                </c:pt>
                <c:pt idx="1462">
                  <c:v>99.965339659999998</c:v>
                </c:pt>
                <c:pt idx="1463">
                  <c:v>100.1293335</c:v>
                </c:pt>
                <c:pt idx="1464">
                  <c:v>100.12133025999999</c:v>
                </c:pt>
                <c:pt idx="1465">
                  <c:v>100.12133025999999</c:v>
                </c:pt>
                <c:pt idx="1466">
                  <c:v>99.961334230000006</c:v>
                </c:pt>
                <c:pt idx="1467">
                  <c:v>99.862670899999998</c:v>
                </c:pt>
                <c:pt idx="1468">
                  <c:v>99.862670899999998</c:v>
                </c:pt>
                <c:pt idx="1469">
                  <c:v>99.973335270000007</c:v>
                </c:pt>
                <c:pt idx="1470">
                  <c:v>100.08666229000001</c:v>
                </c:pt>
                <c:pt idx="1471">
                  <c:v>100.08666229000001</c:v>
                </c:pt>
                <c:pt idx="1472">
                  <c:v>100.14133452999999</c:v>
                </c:pt>
                <c:pt idx="1473">
                  <c:v>100.04399872</c:v>
                </c:pt>
                <c:pt idx="1474">
                  <c:v>99.838661189999996</c:v>
                </c:pt>
                <c:pt idx="1475">
                  <c:v>99.838661189999996</c:v>
                </c:pt>
                <c:pt idx="1476">
                  <c:v>99.953330989999998</c:v>
                </c:pt>
                <c:pt idx="1477">
                  <c:v>100.0573349</c:v>
                </c:pt>
                <c:pt idx="1478">
                  <c:v>100.0573349</c:v>
                </c:pt>
                <c:pt idx="1479">
                  <c:v>100.15466309</c:v>
                </c:pt>
                <c:pt idx="1480">
                  <c:v>100.08666229000001</c:v>
                </c:pt>
                <c:pt idx="1481">
                  <c:v>99.926666260000005</c:v>
                </c:pt>
                <c:pt idx="1482">
                  <c:v>99.926666260000005</c:v>
                </c:pt>
                <c:pt idx="1483">
                  <c:v>99.818664549999994</c:v>
                </c:pt>
                <c:pt idx="1484">
                  <c:v>99.986663820000004</c:v>
                </c:pt>
                <c:pt idx="1485">
                  <c:v>100.08133698</c:v>
                </c:pt>
                <c:pt idx="1486">
                  <c:v>99.986663820000004</c:v>
                </c:pt>
                <c:pt idx="1487">
                  <c:v>99.986663820000004</c:v>
                </c:pt>
                <c:pt idx="1488">
                  <c:v>100.09999847</c:v>
                </c:pt>
                <c:pt idx="1489">
                  <c:v>100.02532959</c:v>
                </c:pt>
                <c:pt idx="1490">
                  <c:v>99.869331360000004</c:v>
                </c:pt>
                <c:pt idx="1491">
                  <c:v>99.869331360000004</c:v>
                </c:pt>
                <c:pt idx="1492">
                  <c:v>99.891998290000004</c:v>
                </c:pt>
                <c:pt idx="1493">
                  <c:v>99.959999080000003</c:v>
                </c:pt>
                <c:pt idx="1494">
                  <c:v>100.08533478</c:v>
                </c:pt>
                <c:pt idx="1495">
                  <c:v>100.08533478</c:v>
                </c:pt>
                <c:pt idx="1496">
                  <c:v>100.00133513999999</c:v>
                </c:pt>
                <c:pt idx="1497">
                  <c:v>99.862670899999998</c:v>
                </c:pt>
                <c:pt idx="1498">
                  <c:v>99.862670899999998</c:v>
                </c:pt>
                <c:pt idx="1499">
                  <c:v>99.854667660000004</c:v>
                </c:pt>
                <c:pt idx="1500">
                  <c:v>99.972000120000004</c:v>
                </c:pt>
                <c:pt idx="1501">
                  <c:v>99.972000120000004</c:v>
                </c:pt>
                <c:pt idx="1502">
                  <c:v>100.17866515999999</c:v>
                </c:pt>
                <c:pt idx="1503">
                  <c:v>100.12400055000001</c:v>
                </c:pt>
                <c:pt idx="1504">
                  <c:v>100.04399872</c:v>
                </c:pt>
                <c:pt idx="1505">
                  <c:v>99.924003600000006</c:v>
                </c:pt>
                <c:pt idx="1506">
                  <c:v>99.885337829999997</c:v>
                </c:pt>
                <c:pt idx="1507">
                  <c:v>100.04933929000001</c:v>
                </c:pt>
                <c:pt idx="1508">
                  <c:v>100.04933929000001</c:v>
                </c:pt>
                <c:pt idx="1509">
                  <c:v>100.10400391</c:v>
                </c:pt>
                <c:pt idx="1510">
                  <c:v>100.13600159000001</c:v>
                </c:pt>
                <c:pt idx="1511">
                  <c:v>100.04000092</c:v>
                </c:pt>
                <c:pt idx="1512">
                  <c:v>100.04000092</c:v>
                </c:pt>
                <c:pt idx="1513">
                  <c:v>99.829330440000007</c:v>
                </c:pt>
                <c:pt idx="1514">
                  <c:v>99.934669490000005</c:v>
                </c:pt>
                <c:pt idx="1515">
                  <c:v>99.993331909999995</c:v>
                </c:pt>
                <c:pt idx="1516">
                  <c:v>100.12533569</c:v>
                </c:pt>
                <c:pt idx="1517">
                  <c:v>100.07866669000001</c:v>
                </c:pt>
                <c:pt idx="1518">
                  <c:v>100.07866669000001</c:v>
                </c:pt>
                <c:pt idx="1519">
                  <c:v>99.917335510000001</c:v>
                </c:pt>
                <c:pt idx="1520">
                  <c:v>99.878669740000007</c:v>
                </c:pt>
                <c:pt idx="1521">
                  <c:v>99.930664059999998</c:v>
                </c:pt>
                <c:pt idx="1522">
                  <c:v>99.930664059999998</c:v>
                </c:pt>
                <c:pt idx="1523">
                  <c:v>100.02266693</c:v>
                </c:pt>
                <c:pt idx="1524">
                  <c:v>100.11332702999999</c:v>
                </c:pt>
                <c:pt idx="1525">
                  <c:v>100.11332702999999</c:v>
                </c:pt>
                <c:pt idx="1526">
                  <c:v>100.05333709999999</c:v>
                </c:pt>
                <c:pt idx="1527">
                  <c:v>99.846664430000004</c:v>
                </c:pt>
                <c:pt idx="1528">
                  <c:v>99.933334349999996</c:v>
                </c:pt>
                <c:pt idx="1529">
                  <c:v>99.933334349999996</c:v>
                </c:pt>
                <c:pt idx="1530">
                  <c:v>100.03067016999999</c:v>
                </c:pt>
                <c:pt idx="1531">
                  <c:v>100.1720047</c:v>
                </c:pt>
                <c:pt idx="1532">
                  <c:v>100.1720047</c:v>
                </c:pt>
                <c:pt idx="1533">
                  <c:v>100.11733246</c:v>
                </c:pt>
                <c:pt idx="1534">
                  <c:v>99.940002440000001</c:v>
                </c:pt>
                <c:pt idx="1535">
                  <c:v>99.845329280000001</c:v>
                </c:pt>
                <c:pt idx="1536">
                  <c:v>99.883995060000004</c:v>
                </c:pt>
                <c:pt idx="1537">
                  <c:v>100.05066681</c:v>
                </c:pt>
                <c:pt idx="1538">
                  <c:v>100.05066681</c:v>
                </c:pt>
                <c:pt idx="1539">
                  <c:v>100.09200287</c:v>
                </c:pt>
                <c:pt idx="1540">
                  <c:v>100.08800506999999</c:v>
                </c:pt>
                <c:pt idx="1541">
                  <c:v>100.00133513999999</c:v>
                </c:pt>
                <c:pt idx="1542">
                  <c:v>100.00133513999999</c:v>
                </c:pt>
                <c:pt idx="1543">
                  <c:v>99.881340030000004</c:v>
                </c:pt>
                <c:pt idx="1544">
                  <c:v>99.83733368</c:v>
                </c:pt>
                <c:pt idx="1545">
                  <c:v>100.02532959</c:v>
                </c:pt>
                <c:pt idx="1546">
                  <c:v>100.16400145999999</c:v>
                </c:pt>
                <c:pt idx="1547">
                  <c:v>100.12400055000001</c:v>
                </c:pt>
                <c:pt idx="1548">
                  <c:v>100.12400055000001</c:v>
                </c:pt>
                <c:pt idx="1549">
                  <c:v>99.921333309999994</c:v>
                </c:pt>
                <c:pt idx="1550">
                  <c:v>99.895996089999997</c:v>
                </c:pt>
                <c:pt idx="1551">
                  <c:v>99.922660829999998</c:v>
                </c:pt>
                <c:pt idx="1552">
                  <c:v>99.922660829999998</c:v>
                </c:pt>
                <c:pt idx="1553">
                  <c:v>99.974662780000003</c:v>
                </c:pt>
                <c:pt idx="1554">
                  <c:v>100.13066864</c:v>
                </c:pt>
                <c:pt idx="1555">
                  <c:v>100.11332702999999</c:v>
                </c:pt>
                <c:pt idx="1556">
                  <c:v>99.996002200000007</c:v>
                </c:pt>
                <c:pt idx="1557">
                  <c:v>99.881340030000004</c:v>
                </c:pt>
                <c:pt idx="1558">
                  <c:v>99.881340030000004</c:v>
                </c:pt>
                <c:pt idx="1559">
                  <c:v>99.867996219999995</c:v>
                </c:pt>
                <c:pt idx="1560">
                  <c:v>99.942672729999998</c:v>
                </c:pt>
                <c:pt idx="1561">
                  <c:v>100.18800354</c:v>
                </c:pt>
                <c:pt idx="1562">
                  <c:v>100.18800354</c:v>
                </c:pt>
                <c:pt idx="1563">
                  <c:v>99.983993530000006</c:v>
                </c:pt>
                <c:pt idx="1564">
                  <c:v>99.983993530000006</c:v>
                </c:pt>
                <c:pt idx="1565">
                  <c:v>99.869331360000004</c:v>
                </c:pt>
                <c:pt idx="1566">
                  <c:v>99.857330320000003</c:v>
                </c:pt>
                <c:pt idx="1567">
                  <c:v>99.97733307</c:v>
                </c:pt>
                <c:pt idx="1568">
                  <c:v>99.97733307</c:v>
                </c:pt>
                <c:pt idx="1569">
                  <c:v>100.12667084</c:v>
                </c:pt>
                <c:pt idx="1570">
                  <c:v>100.1519928</c:v>
                </c:pt>
                <c:pt idx="1571">
                  <c:v>100.00400543000001</c:v>
                </c:pt>
                <c:pt idx="1572">
                  <c:v>99.834663390000003</c:v>
                </c:pt>
                <c:pt idx="1573">
                  <c:v>99.902664180000002</c:v>
                </c:pt>
                <c:pt idx="1574">
                  <c:v>99.902664180000002</c:v>
                </c:pt>
                <c:pt idx="1575">
                  <c:v>99.982666019999996</c:v>
                </c:pt>
                <c:pt idx="1576">
                  <c:v>100.12667084</c:v>
                </c:pt>
                <c:pt idx="1577">
                  <c:v>100.12667084</c:v>
                </c:pt>
                <c:pt idx="1578">
                  <c:v>100.02532959</c:v>
                </c:pt>
                <c:pt idx="1579">
                  <c:v>100.02532959</c:v>
                </c:pt>
                <c:pt idx="1580">
                  <c:v>100.06133269999999</c:v>
                </c:pt>
                <c:pt idx="1581">
                  <c:v>99.944000239999994</c:v>
                </c:pt>
                <c:pt idx="1582">
                  <c:v>100.03866576999999</c:v>
                </c:pt>
                <c:pt idx="1583">
                  <c:v>100.14399718999999</c:v>
                </c:pt>
                <c:pt idx="1584">
                  <c:v>100.14399718999999</c:v>
                </c:pt>
                <c:pt idx="1585">
                  <c:v>99.994667050000004</c:v>
                </c:pt>
                <c:pt idx="1586">
                  <c:v>99.933334349999996</c:v>
                </c:pt>
                <c:pt idx="1587">
                  <c:v>99.863998409999994</c:v>
                </c:pt>
                <c:pt idx="1588">
                  <c:v>99.863998409999994</c:v>
                </c:pt>
                <c:pt idx="1589">
                  <c:v>99.975997919999998</c:v>
                </c:pt>
                <c:pt idx="1590">
                  <c:v>100.12533569</c:v>
                </c:pt>
                <c:pt idx="1591">
                  <c:v>100.12533569</c:v>
                </c:pt>
                <c:pt idx="1592">
                  <c:v>100.01866913000001</c:v>
                </c:pt>
                <c:pt idx="1593">
                  <c:v>99.899993899999998</c:v>
                </c:pt>
                <c:pt idx="1594">
                  <c:v>99.899993899999998</c:v>
                </c:pt>
                <c:pt idx="1595">
                  <c:v>99.853332519999995</c:v>
                </c:pt>
                <c:pt idx="1596">
                  <c:v>99.929328920000003</c:v>
                </c:pt>
                <c:pt idx="1597">
                  <c:v>100.03067016999999</c:v>
                </c:pt>
                <c:pt idx="1598">
                  <c:v>100.03067016999999</c:v>
                </c:pt>
                <c:pt idx="1599">
                  <c:v>100.06933594</c:v>
                </c:pt>
                <c:pt idx="1600">
                  <c:v>99.856002810000007</c:v>
                </c:pt>
                <c:pt idx="1601">
                  <c:v>99.856002810000007</c:v>
                </c:pt>
                <c:pt idx="1602">
                  <c:v>99.85199738</c:v>
                </c:pt>
                <c:pt idx="1603">
                  <c:v>99.9853363</c:v>
                </c:pt>
                <c:pt idx="1604">
                  <c:v>99.9853363</c:v>
                </c:pt>
                <c:pt idx="1605">
                  <c:v>100.12133025999999</c:v>
                </c:pt>
                <c:pt idx="1606">
                  <c:v>100.16400145999999</c:v>
                </c:pt>
                <c:pt idx="1607">
                  <c:v>100.01733398</c:v>
                </c:pt>
                <c:pt idx="1608">
                  <c:v>99.875999449999995</c:v>
                </c:pt>
                <c:pt idx="1609">
                  <c:v>99.849334720000002</c:v>
                </c:pt>
                <c:pt idx="1610">
                  <c:v>99.849334720000002</c:v>
                </c:pt>
                <c:pt idx="1611">
                  <c:v>99.945327759999998</c:v>
                </c:pt>
                <c:pt idx="1612">
                  <c:v>100.12799835</c:v>
                </c:pt>
                <c:pt idx="1613">
                  <c:v>100.14933777</c:v>
                </c:pt>
                <c:pt idx="1614">
                  <c:v>100.14933777</c:v>
                </c:pt>
                <c:pt idx="1615">
                  <c:v>99.959999080000003</c:v>
                </c:pt>
                <c:pt idx="1616">
                  <c:v>99.894668580000001</c:v>
                </c:pt>
                <c:pt idx="1617">
                  <c:v>99.949333190000004</c:v>
                </c:pt>
                <c:pt idx="1618">
                  <c:v>100.09600067</c:v>
                </c:pt>
                <c:pt idx="1619">
                  <c:v>100.11332702999999</c:v>
                </c:pt>
                <c:pt idx="1620">
                  <c:v>100.11332702999999</c:v>
                </c:pt>
                <c:pt idx="1621">
                  <c:v>100.20133208999999</c:v>
                </c:pt>
                <c:pt idx="1622">
                  <c:v>100.12533569</c:v>
                </c:pt>
                <c:pt idx="1623">
                  <c:v>100.12533569</c:v>
                </c:pt>
                <c:pt idx="1624">
                  <c:v>100.13866425000001</c:v>
                </c:pt>
                <c:pt idx="1625">
                  <c:v>100.04933929000001</c:v>
                </c:pt>
                <c:pt idx="1626">
                  <c:v>99.863998409999994</c:v>
                </c:pt>
                <c:pt idx="1627">
                  <c:v>99.863998409999994</c:v>
                </c:pt>
                <c:pt idx="1628">
                  <c:v>99.972000120000004</c:v>
                </c:pt>
                <c:pt idx="1629">
                  <c:v>99.972000120000004</c:v>
                </c:pt>
                <c:pt idx="1630">
                  <c:v>100.07200623</c:v>
                </c:pt>
                <c:pt idx="1631">
                  <c:v>100.13600159000001</c:v>
                </c:pt>
                <c:pt idx="1632">
                  <c:v>99.942672729999998</c:v>
                </c:pt>
                <c:pt idx="1633">
                  <c:v>99.942672729999998</c:v>
                </c:pt>
                <c:pt idx="1634">
                  <c:v>99.918663019999997</c:v>
                </c:pt>
                <c:pt idx="1635">
                  <c:v>99.883995060000004</c:v>
                </c:pt>
                <c:pt idx="1636">
                  <c:v>99.935997009999994</c:v>
                </c:pt>
                <c:pt idx="1637">
                  <c:v>100.09600067</c:v>
                </c:pt>
                <c:pt idx="1638">
                  <c:v>100.1866684</c:v>
                </c:pt>
                <c:pt idx="1639">
                  <c:v>100.1866684</c:v>
                </c:pt>
                <c:pt idx="1640">
                  <c:v>100.0573349</c:v>
                </c:pt>
                <c:pt idx="1641">
                  <c:v>99.940002440000001</c:v>
                </c:pt>
                <c:pt idx="1642">
                  <c:v>99.940002440000001</c:v>
                </c:pt>
                <c:pt idx="1643">
                  <c:v>99.857330320000003</c:v>
                </c:pt>
                <c:pt idx="1644">
                  <c:v>99.881340030000004</c:v>
                </c:pt>
                <c:pt idx="1645">
                  <c:v>100.03466797</c:v>
                </c:pt>
                <c:pt idx="1646">
                  <c:v>100.13333892999999</c:v>
                </c:pt>
                <c:pt idx="1647">
                  <c:v>100.09999847</c:v>
                </c:pt>
                <c:pt idx="1648">
                  <c:v>99.963996890000004</c:v>
                </c:pt>
                <c:pt idx="1649">
                  <c:v>99.963996890000004</c:v>
                </c:pt>
                <c:pt idx="1650">
                  <c:v>99.847999569999999</c:v>
                </c:pt>
                <c:pt idx="1651">
                  <c:v>99.891998290000004</c:v>
                </c:pt>
                <c:pt idx="1652">
                  <c:v>99.891998290000004</c:v>
                </c:pt>
                <c:pt idx="1653">
                  <c:v>100.16666411999999</c:v>
                </c:pt>
                <c:pt idx="1654">
                  <c:v>100.05867004</c:v>
                </c:pt>
                <c:pt idx="1655">
                  <c:v>100.05867004</c:v>
                </c:pt>
                <c:pt idx="1656">
                  <c:v>99.885337829999997</c:v>
                </c:pt>
                <c:pt idx="1657">
                  <c:v>99.889335630000005</c:v>
                </c:pt>
                <c:pt idx="1658">
                  <c:v>99.967994689999998</c:v>
                </c:pt>
                <c:pt idx="1659">
                  <c:v>99.967994689999998</c:v>
                </c:pt>
                <c:pt idx="1660">
                  <c:v>100.10666655999999</c:v>
                </c:pt>
                <c:pt idx="1661">
                  <c:v>100.15333557</c:v>
                </c:pt>
                <c:pt idx="1662">
                  <c:v>100.03333282</c:v>
                </c:pt>
                <c:pt idx="1663">
                  <c:v>99.835998540000006</c:v>
                </c:pt>
                <c:pt idx="1664">
                  <c:v>99.858673100000004</c:v>
                </c:pt>
                <c:pt idx="1665">
                  <c:v>99.858673100000004</c:v>
                </c:pt>
                <c:pt idx="1666">
                  <c:v>100.07866669000001</c:v>
                </c:pt>
                <c:pt idx="1667">
                  <c:v>100.07866669000001</c:v>
                </c:pt>
                <c:pt idx="1668">
                  <c:v>99.830665589999995</c:v>
                </c:pt>
                <c:pt idx="1669">
                  <c:v>99.934669490000005</c:v>
                </c:pt>
                <c:pt idx="1670">
                  <c:v>100.11332702999999</c:v>
                </c:pt>
                <c:pt idx="1671">
                  <c:v>100.10533142</c:v>
                </c:pt>
                <c:pt idx="1672">
                  <c:v>100.02266693</c:v>
                </c:pt>
                <c:pt idx="1673">
                  <c:v>99.838661189999996</c:v>
                </c:pt>
                <c:pt idx="1674">
                  <c:v>99.838661189999996</c:v>
                </c:pt>
                <c:pt idx="1675">
                  <c:v>99.935997009999994</c:v>
                </c:pt>
                <c:pt idx="1676">
                  <c:v>100.05466461</c:v>
                </c:pt>
                <c:pt idx="1677">
                  <c:v>100.05466461</c:v>
                </c:pt>
                <c:pt idx="1678">
                  <c:v>100.14933777</c:v>
                </c:pt>
                <c:pt idx="1679">
                  <c:v>99.920005799999998</c:v>
                </c:pt>
                <c:pt idx="1680">
                  <c:v>99.920005799999998</c:v>
                </c:pt>
                <c:pt idx="1681">
                  <c:v>99.899993899999998</c:v>
                </c:pt>
                <c:pt idx="1682">
                  <c:v>99.937332150000003</c:v>
                </c:pt>
                <c:pt idx="1683">
                  <c:v>99.937332150000003</c:v>
                </c:pt>
                <c:pt idx="1684">
                  <c:v>100.02133179</c:v>
                </c:pt>
                <c:pt idx="1685">
                  <c:v>100.07466125000001</c:v>
                </c:pt>
                <c:pt idx="1686">
                  <c:v>100.11599731</c:v>
                </c:pt>
                <c:pt idx="1687">
                  <c:v>100.11599731</c:v>
                </c:pt>
                <c:pt idx="1688">
                  <c:v>99.883995060000004</c:v>
                </c:pt>
                <c:pt idx="1689">
                  <c:v>99.883995060000004</c:v>
                </c:pt>
                <c:pt idx="1690">
                  <c:v>99.857330320000003</c:v>
                </c:pt>
                <c:pt idx="1691">
                  <c:v>99.957336429999998</c:v>
                </c:pt>
                <c:pt idx="1692">
                  <c:v>100.05466461</c:v>
                </c:pt>
                <c:pt idx="1693">
                  <c:v>100.05466461</c:v>
                </c:pt>
                <c:pt idx="1694">
                  <c:v>100.15733337</c:v>
                </c:pt>
                <c:pt idx="1695">
                  <c:v>99.997337340000001</c:v>
                </c:pt>
                <c:pt idx="1696">
                  <c:v>99.912002560000005</c:v>
                </c:pt>
                <c:pt idx="1697">
                  <c:v>99.879997250000002</c:v>
                </c:pt>
                <c:pt idx="1698">
                  <c:v>100.01066589</c:v>
                </c:pt>
                <c:pt idx="1699">
                  <c:v>100.01066589</c:v>
                </c:pt>
                <c:pt idx="1700">
                  <c:v>100.09600067</c:v>
                </c:pt>
                <c:pt idx="1701">
                  <c:v>100.13999939</c:v>
                </c:pt>
                <c:pt idx="1702">
                  <c:v>100.00400543000001</c:v>
                </c:pt>
                <c:pt idx="1703">
                  <c:v>100.00400543000001</c:v>
                </c:pt>
                <c:pt idx="1704">
                  <c:v>99.865333559999996</c:v>
                </c:pt>
                <c:pt idx="1705">
                  <c:v>99.891998290000004</c:v>
                </c:pt>
                <c:pt idx="1706">
                  <c:v>100.10133362000001</c:v>
                </c:pt>
                <c:pt idx="1707">
                  <c:v>100.15333557</c:v>
                </c:pt>
                <c:pt idx="1708">
                  <c:v>100.06799316</c:v>
                </c:pt>
                <c:pt idx="1709">
                  <c:v>100.06799316</c:v>
                </c:pt>
                <c:pt idx="1710">
                  <c:v>99.965339659999998</c:v>
                </c:pt>
                <c:pt idx="1711">
                  <c:v>99.865333559999996</c:v>
                </c:pt>
                <c:pt idx="1712">
                  <c:v>99.959999080000003</c:v>
                </c:pt>
                <c:pt idx="1713">
                  <c:v>99.959999080000003</c:v>
                </c:pt>
                <c:pt idx="1714">
                  <c:v>100.02266693</c:v>
                </c:pt>
                <c:pt idx="1715">
                  <c:v>100.06133269999999</c:v>
                </c:pt>
                <c:pt idx="1716">
                  <c:v>100.06133269999999</c:v>
                </c:pt>
                <c:pt idx="1717">
                  <c:v>99.901336670000006</c:v>
                </c:pt>
                <c:pt idx="1718">
                  <c:v>99.850669859999996</c:v>
                </c:pt>
                <c:pt idx="1719">
                  <c:v>100.08933258</c:v>
                </c:pt>
                <c:pt idx="1720">
                  <c:v>100.08933258</c:v>
                </c:pt>
                <c:pt idx="1721">
                  <c:v>100.10800171</c:v>
                </c:pt>
                <c:pt idx="1722">
                  <c:v>100.16266632</c:v>
                </c:pt>
                <c:pt idx="1723">
                  <c:v>100.16266632</c:v>
                </c:pt>
                <c:pt idx="1724">
                  <c:v>100.02532959</c:v>
                </c:pt>
                <c:pt idx="1725">
                  <c:v>99.85199738</c:v>
                </c:pt>
                <c:pt idx="1726">
                  <c:v>99.85199738</c:v>
                </c:pt>
                <c:pt idx="1727">
                  <c:v>99.916000370000006</c:v>
                </c:pt>
                <c:pt idx="1728">
                  <c:v>100.14133452999999</c:v>
                </c:pt>
                <c:pt idx="1729">
                  <c:v>100.13066864</c:v>
                </c:pt>
                <c:pt idx="1730">
                  <c:v>100.13066864</c:v>
                </c:pt>
                <c:pt idx="1731">
                  <c:v>100.04799652</c:v>
                </c:pt>
                <c:pt idx="1732">
                  <c:v>99.910667419999996</c:v>
                </c:pt>
                <c:pt idx="1733">
                  <c:v>99.910667419999996</c:v>
                </c:pt>
                <c:pt idx="1734">
                  <c:v>99.963996890000004</c:v>
                </c:pt>
                <c:pt idx="1735">
                  <c:v>100.09466553</c:v>
                </c:pt>
                <c:pt idx="1736">
                  <c:v>100.09466553</c:v>
                </c:pt>
                <c:pt idx="1737">
                  <c:v>100.1519928</c:v>
                </c:pt>
                <c:pt idx="1738">
                  <c:v>100.02400208</c:v>
                </c:pt>
                <c:pt idx="1739">
                  <c:v>99.847999569999999</c:v>
                </c:pt>
                <c:pt idx="1740">
                  <c:v>99.847999569999999</c:v>
                </c:pt>
                <c:pt idx="1741">
                  <c:v>99.88266754</c:v>
                </c:pt>
                <c:pt idx="1742">
                  <c:v>99.934669490000005</c:v>
                </c:pt>
                <c:pt idx="1743">
                  <c:v>100.09200287</c:v>
                </c:pt>
                <c:pt idx="1744">
                  <c:v>100.14133452999999</c:v>
                </c:pt>
                <c:pt idx="1745">
                  <c:v>100.09066009999999</c:v>
                </c:pt>
                <c:pt idx="1746">
                  <c:v>100.09066009999999</c:v>
                </c:pt>
                <c:pt idx="1747">
                  <c:v>99.922660829999998</c:v>
                </c:pt>
                <c:pt idx="1748">
                  <c:v>99.878669740000007</c:v>
                </c:pt>
                <c:pt idx="1749">
                  <c:v>99.878669740000007</c:v>
                </c:pt>
                <c:pt idx="1750">
                  <c:v>99.97733307</c:v>
                </c:pt>
                <c:pt idx="1751">
                  <c:v>100.07866669000001</c:v>
                </c:pt>
                <c:pt idx="1752">
                  <c:v>100.12533569</c:v>
                </c:pt>
                <c:pt idx="1753">
                  <c:v>100.01733398</c:v>
                </c:pt>
                <c:pt idx="1754">
                  <c:v>99.898666379999995</c:v>
                </c:pt>
                <c:pt idx="1755">
                  <c:v>99.842666629999997</c:v>
                </c:pt>
                <c:pt idx="1756">
                  <c:v>99.842666629999997</c:v>
                </c:pt>
                <c:pt idx="1757">
                  <c:v>99.925331119999996</c:v>
                </c:pt>
                <c:pt idx="1758">
                  <c:v>100.12000275</c:v>
                </c:pt>
                <c:pt idx="1759">
                  <c:v>100.12000275</c:v>
                </c:pt>
                <c:pt idx="1760">
                  <c:v>100.02400208</c:v>
                </c:pt>
                <c:pt idx="1761">
                  <c:v>99.930664059999998</c:v>
                </c:pt>
                <c:pt idx="1762">
                  <c:v>99.930664059999998</c:v>
                </c:pt>
                <c:pt idx="1763">
                  <c:v>99.879997250000002</c:v>
                </c:pt>
                <c:pt idx="1764">
                  <c:v>99.929328920000003</c:v>
                </c:pt>
                <c:pt idx="1765">
                  <c:v>99.929328920000003</c:v>
                </c:pt>
                <c:pt idx="1766">
                  <c:v>100.10133362000001</c:v>
                </c:pt>
                <c:pt idx="1767">
                  <c:v>100.16799927</c:v>
                </c:pt>
                <c:pt idx="1768">
                  <c:v>100.03199768</c:v>
                </c:pt>
                <c:pt idx="1769">
                  <c:v>99.865333559999996</c:v>
                </c:pt>
                <c:pt idx="1770">
                  <c:v>99.912002560000005</c:v>
                </c:pt>
                <c:pt idx="1771">
                  <c:v>99.951995850000003</c:v>
                </c:pt>
                <c:pt idx="1772">
                  <c:v>99.951995850000003</c:v>
                </c:pt>
                <c:pt idx="1773">
                  <c:v>100.1866684</c:v>
                </c:pt>
                <c:pt idx="1774">
                  <c:v>100.10666655999999</c:v>
                </c:pt>
                <c:pt idx="1775">
                  <c:v>100.10666655999999</c:v>
                </c:pt>
                <c:pt idx="1776">
                  <c:v>100.03199768</c:v>
                </c:pt>
                <c:pt idx="1777">
                  <c:v>99.929328920000003</c:v>
                </c:pt>
                <c:pt idx="1778">
                  <c:v>99.844001770000006</c:v>
                </c:pt>
                <c:pt idx="1779">
                  <c:v>100.01599883999999</c:v>
                </c:pt>
                <c:pt idx="1780">
                  <c:v>100.0573349</c:v>
                </c:pt>
                <c:pt idx="1781">
                  <c:v>100.19467163</c:v>
                </c:pt>
                <c:pt idx="1782">
                  <c:v>100.19467163</c:v>
                </c:pt>
                <c:pt idx="1783">
                  <c:v>100.04933929000001</c:v>
                </c:pt>
                <c:pt idx="1784">
                  <c:v>99.87466431</c:v>
                </c:pt>
                <c:pt idx="1785">
                  <c:v>99.87466431</c:v>
                </c:pt>
                <c:pt idx="1786">
                  <c:v>99.946670530000006</c:v>
                </c:pt>
                <c:pt idx="1787">
                  <c:v>100.19200134</c:v>
                </c:pt>
                <c:pt idx="1788">
                  <c:v>100.19200134</c:v>
                </c:pt>
                <c:pt idx="1789">
                  <c:v>100.12000275</c:v>
                </c:pt>
                <c:pt idx="1790">
                  <c:v>99.945327759999998</c:v>
                </c:pt>
                <c:pt idx="1791">
                  <c:v>99.826667790000002</c:v>
                </c:pt>
                <c:pt idx="1792">
                  <c:v>99.826667790000002</c:v>
                </c:pt>
                <c:pt idx="1793">
                  <c:v>99.881340030000004</c:v>
                </c:pt>
                <c:pt idx="1794">
                  <c:v>100.04533386</c:v>
                </c:pt>
                <c:pt idx="1795">
                  <c:v>100.04533386</c:v>
                </c:pt>
                <c:pt idx="1796">
                  <c:v>100.13199615000001</c:v>
                </c:pt>
                <c:pt idx="1797">
                  <c:v>100.00400543000001</c:v>
                </c:pt>
                <c:pt idx="1798">
                  <c:v>100.00400543000001</c:v>
                </c:pt>
                <c:pt idx="1799">
                  <c:v>99.853332519999995</c:v>
                </c:pt>
                <c:pt idx="1800">
                  <c:v>99.853332519999995</c:v>
                </c:pt>
                <c:pt idx="1801">
                  <c:v>99.979995729999999</c:v>
                </c:pt>
                <c:pt idx="1802">
                  <c:v>99.898666379999995</c:v>
                </c:pt>
                <c:pt idx="1803">
                  <c:v>99.870666499999999</c:v>
                </c:pt>
                <c:pt idx="1804">
                  <c:v>99.870666499999999</c:v>
                </c:pt>
                <c:pt idx="1805">
                  <c:v>99.990661619999997</c:v>
                </c:pt>
                <c:pt idx="1806">
                  <c:v>100.12667084</c:v>
                </c:pt>
                <c:pt idx="1807">
                  <c:v>100.13066864</c:v>
                </c:pt>
                <c:pt idx="1808">
                  <c:v>100.03333282</c:v>
                </c:pt>
                <c:pt idx="1809">
                  <c:v>99.878669740000007</c:v>
                </c:pt>
                <c:pt idx="1810">
                  <c:v>99.878669740000007</c:v>
                </c:pt>
                <c:pt idx="1811">
                  <c:v>99.856002810000007</c:v>
                </c:pt>
                <c:pt idx="1812">
                  <c:v>99.996002200000007</c:v>
                </c:pt>
                <c:pt idx="1813">
                  <c:v>100.08533478</c:v>
                </c:pt>
                <c:pt idx="1814">
                  <c:v>100.08533478</c:v>
                </c:pt>
                <c:pt idx="1815">
                  <c:v>100.00800323</c:v>
                </c:pt>
                <c:pt idx="1816">
                  <c:v>100.00800323</c:v>
                </c:pt>
                <c:pt idx="1817">
                  <c:v>99.856002810000007</c:v>
                </c:pt>
                <c:pt idx="1818">
                  <c:v>99.87466431</c:v>
                </c:pt>
                <c:pt idx="1819">
                  <c:v>100.06666565</c:v>
                </c:pt>
                <c:pt idx="1820">
                  <c:v>100.06666565</c:v>
                </c:pt>
                <c:pt idx="1821">
                  <c:v>100.1146698</c:v>
                </c:pt>
                <c:pt idx="1822">
                  <c:v>100.10400391</c:v>
                </c:pt>
                <c:pt idx="1823">
                  <c:v>99.950668329999999</c:v>
                </c:pt>
                <c:pt idx="1824">
                  <c:v>99.950668329999999</c:v>
                </c:pt>
                <c:pt idx="1825">
                  <c:v>100.02667236000001</c:v>
                </c:pt>
                <c:pt idx="1826">
                  <c:v>100.14266968</c:v>
                </c:pt>
                <c:pt idx="1827">
                  <c:v>100.14266968</c:v>
                </c:pt>
                <c:pt idx="1828">
                  <c:v>100.12799835</c:v>
                </c:pt>
                <c:pt idx="1829">
                  <c:v>100.03599548</c:v>
                </c:pt>
                <c:pt idx="1830">
                  <c:v>100.03599548</c:v>
                </c:pt>
                <c:pt idx="1831">
                  <c:v>99.992004390000005</c:v>
                </c:pt>
                <c:pt idx="1832">
                  <c:v>99.866668700000005</c:v>
                </c:pt>
                <c:pt idx="1833">
                  <c:v>99.872001650000001</c:v>
                </c:pt>
                <c:pt idx="1834">
                  <c:v>100.05466461</c:v>
                </c:pt>
                <c:pt idx="1835">
                  <c:v>100.20933533</c:v>
                </c:pt>
                <c:pt idx="1836">
                  <c:v>100.20933533</c:v>
                </c:pt>
                <c:pt idx="1837">
                  <c:v>100.07333374</c:v>
                </c:pt>
                <c:pt idx="1838">
                  <c:v>99.909332280000001</c:v>
                </c:pt>
                <c:pt idx="1839">
                  <c:v>99.909332280000001</c:v>
                </c:pt>
                <c:pt idx="1840">
                  <c:v>100.03466797</c:v>
                </c:pt>
                <c:pt idx="1841">
                  <c:v>99.841331479999994</c:v>
                </c:pt>
                <c:pt idx="1842">
                  <c:v>99.863998409999994</c:v>
                </c:pt>
                <c:pt idx="1843">
                  <c:v>99.942672729999998</c:v>
                </c:pt>
                <c:pt idx="1844">
                  <c:v>100.06533813</c:v>
                </c:pt>
                <c:pt idx="1845">
                  <c:v>100.06533813</c:v>
                </c:pt>
                <c:pt idx="1846">
                  <c:v>100.13199615000001</c:v>
                </c:pt>
                <c:pt idx="1847">
                  <c:v>100.06533813</c:v>
                </c:pt>
                <c:pt idx="1848">
                  <c:v>100.06533813</c:v>
                </c:pt>
                <c:pt idx="1849">
                  <c:v>99.978668209999995</c:v>
                </c:pt>
                <c:pt idx="1850">
                  <c:v>99.861328130000004</c:v>
                </c:pt>
                <c:pt idx="1851">
                  <c:v>99.861328130000004</c:v>
                </c:pt>
                <c:pt idx="1852">
                  <c:v>100.08000183</c:v>
                </c:pt>
                <c:pt idx="1853">
                  <c:v>100.1760025</c:v>
                </c:pt>
                <c:pt idx="1854">
                  <c:v>100.1760025</c:v>
                </c:pt>
                <c:pt idx="1855">
                  <c:v>100.04666901</c:v>
                </c:pt>
                <c:pt idx="1856">
                  <c:v>99.973335270000007</c:v>
                </c:pt>
                <c:pt idx="1857">
                  <c:v>99.833335880000007</c:v>
                </c:pt>
                <c:pt idx="1858">
                  <c:v>99.833335880000007</c:v>
                </c:pt>
                <c:pt idx="1859">
                  <c:v>99.996002200000007</c:v>
                </c:pt>
                <c:pt idx="1860">
                  <c:v>99.996002200000007</c:v>
                </c:pt>
                <c:pt idx="1861">
                  <c:v>99.963996890000004</c:v>
                </c:pt>
                <c:pt idx="1862">
                  <c:v>99.963996890000004</c:v>
                </c:pt>
                <c:pt idx="1863">
                  <c:v>100.03466797</c:v>
                </c:pt>
                <c:pt idx="1864">
                  <c:v>100.07733154</c:v>
                </c:pt>
                <c:pt idx="1865">
                  <c:v>100.13866425000001</c:v>
                </c:pt>
                <c:pt idx="1866">
                  <c:v>100.13866425000001</c:v>
                </c:pt>
                <c:pt idx="1867">
                  <c:v>100.09333038</c:v>
                </c:pt>
                <c:pt idx="1868">
                  <c:v>99.893333440000006</c:v>
                </c:pt>
                <c:pt idx="1869">
                  <c:v>99.893333440000006</c:v>
                </c:pt>
                <c:pt idx="1870">
                  <c:v>99.959999080000003</c:v>
                </c:pt>
                <c:pt idx="1871">
                  <c:v>100.15466309</c:v>
                </c:pt>
                <c:pt idx="1872">
                  <c:v>100.15466309</c:v>
                </c:pt>
                <c:pt idx="1873">
                  <c:v>100.11067199999999</c:v>
                </c:pt>
                <c:pt idx="1874">
                  <c:v>100.05333709999999</c:v>
                </c:pt>
                <c:pt idx="1875">
                  <c:v>99.946670530000006</c:v>
                </c:pt>
                <c:pt idx="1876">
                  <c:v>99.946670530000006</c:v>
                </c:pt>
                <c:pt idx="1877">
                  <c:v>100.0426712</c:v>
                </c:pt>
                <c:pt idx="1878">
                  <c:v>100.11067199999999</c:v>
                </c:pt>
                <c:pt idx="1879">
                  <c:v>100.11067199999999</c:v>
                </c:pt>
                <c:pt idx="1880">
                  <c:v>100.15333557</c:v>
                </c:pt>
                <c:pt idx="1881">
                  <c:v>99.967994689999998</c:v>
                </c:pt>
                <c:pt idx="1882">
                  <c:v>99.967994689999998</c:v>
                </c:pt>
                <c:pt idx="1883">
                  <c:v>99.850669859999996</c:v>
                </c:pt>
                <c:pt idx="1884">
                  <c:v>99.902664180000002</c:v>
                </c:pt>
                <c:pt idx="1885">
                  <c:v>99.950668329999999</c:v>
                </c:pt>
                <c:pt idx="1886">
                  <c:v>99.950668329999999</c:v>
                </c:pt>
                <c:pt idx="1887">
                  <c:v>100.1519928</c:v>
                </c:pt>
                <c:pt idx="1888">
                  <c:v>99.965339659999998</c:v>
                </c:pt>
                <c:pt idx="1889">
                  <c:v>99.965339659999998</c:v>
                </c:pt>
                <c:pt idx="1890">
                  <c:v>99.893333440000006</c:v>
                </c:pt>
                <c:pt idx="1891">
                  <c:v>99.885337829999997</c:v>
                </c:pt>
                <c:pt idx="1892">
                  <c:v>99.885337829999997</c:v>
                </c:pt>
                <c:pt idx="1893">
                  <c:v>99.929328920000003</c:v>
                </c:pt>
                <c:pt idx="1894">
                  <c:v>100.07733154</c:v>
                </c:pt>
                <c:pt idx="1895">
                  <c:v>100.14399718999999</c:v>
                </c:pt>
                <c:pt idx="1896">
                  <c:v>100.02266693</c:v>
                </c:pt>
                <c:pt idx="1897">
                  <c:v>99.937332150000003</c:v>
                </c:pt>
                <c:pt idx="1898">
                  <c:v>99.937332150000003</c:v>
                </c:pt>
                <c:pt idx="1899">
                  <c:v>99.873336789999996</c:v>
                </c:pt>
                <c:pt idx="1900">
                  <c:v>99.965339659999998</c:v>
                </c:pt>
                <c:pt idx="1901">
                  <c:v>100.15866852000001</c:v>
                </c:pt>
                <c:pt idx="1902">
                  <c:v>100.15866852000001</c:v>
                </c:pt>
                <c:pt idx="1903">
                  <c:v>100.12400055000001</c:v>
                </c:pt>
                <c:pt idx="1904">
                  <c:v>99.97733307</c:v>
                </c:pt>
                <c:pt idx="1905">
                  <c:v>99.873336789999996</c:v>
                </c:pt>
                <c:pt idx="1906">
                  <c:v>99.844001770000006</c:v>
                </c:pt>
                <c:pt idx="1907">
                  <c:v>99.973335270000007</c:v>
                </c:pt>
                <c:pt idx="1908">
                  <c:v>99.973335270000007</c:v>
                </c:pt>
                <c:pt idx="1909">
                  <c:v>100.07866669000001</c:v>
                </c:pt>
                <c:pt idx="1910">
                  <c:v>100.13600159000001</c:v>
                </c:pt>
                <c:pt idx="1911">
                  <c:v>100.01599883999999</c:v>
                </c:pt>
                <c:pt idx="1912">
                  <c:v>100.01599883999999</c:v>
                </c:pt>
                <c:pt idx="1913">
                  <c:v>99.857330320000003</c:v>
                </c:pt>
                <c:pt idx="1914">
                  <c:v>100.04666901</c:v>
                </c:pt>
                <c:pt idx="1915">
                  <c:v>100.04666901</c:v>
                </c:pt>
                <c:pt idx="1916">
                  <c:v>100.09333038</c:v>
                </c:pt>
                <c:pt idx="1917">
                  <c:v>100.09866332999999</c:v>
                </c:pt>
                <c:pt idx="1918">
                  <c:v>100.09866332999999</c:v>
                </c:pt>
                <c:pt idx="1919">
                  <c:v>99.937332150000003</c:v>
                </c:pt>
                <c:pt idx="1920">
                  <c:v>99.832000730000004</c:v>
                </c:pt>
                <c:pt idx="1921">
                  <c:v>99.908004759999997</c:v>
                </c:pt>
                <c:pt idx="1922">
                  <c:v>99.908004759999997</c:v>
                </c:pt>
                <c:pt idx="1923">
                  <c:v>100.08933258</c:v>
                </c:pt>
                <c:pt idx="1924">
                  <c:v>100.08933258</c:v>
                </c:pt>
                <c:pt idx="1925">
                  <c:v>100.06933594</c:v>
                </c:pt>
                <c:pt idx="1926">
                  <c:v>100.07733154</c:v>
                </c:pt>
                <c:pt idx="1927">
                  <c:v>99.912002560000005</c:v>
                </c:pt>
                <c:pt idx="1928">
                  <c:v>99.912002560000005</c:v>
                </c:pt>
                <c:pt idx="1929">
                  <c:v>99.88266754</c:v>
                </c:pt>
                <c:pt idx="1930">
                  <c:v>99.924003600000006</c:v>
                </c:pt>
                <c:pt idx="1931">
                  <c:v>100.09600067</c:v>
                </c:pt>
                <c:pt idx="1932">
                  <c:v>100.14266968</c:v>
                </c:pt>
                <c:pt idx="1933">
                  <c:v>100.00800323</c:v>
                </c:pt>
                <c:pt idx="1934">
                  <c:v>100.00800323</c:v>
                </c:pt>
                <c:pt idx="1935">
                  <c:v>99.849334720000002</c:v>
                </c:pt>
                <c:pt idx="1936">
                  <c:v>99.849334720000002</c:v>
                </c:pt>
                <c:pt idx="1937">
                  <c:v>100.04533386</c:v>
                </c:pt>
                <c:pt idx="1938">
                  <c:v>100.04533386</c:v>
                </c:pt>
                <c:pt idx="1939">
                  <c:v>100.12133025999999</c:v>
                </c:pt>
                <c:pt idx="1940">
                  <c:v>100.1293335</c:v>
                </c:pt>
                <c:pt idx="1941">
                  <c:v>99.986663820000004</c:v>
                </c:pt>
                <c:pt idx="1942">
                  <c:v>99.853332519999995</c:v>
                </c:pt>
                <c:pt idx="1943">
                  <c:v>99.908004759999997</c:v>
                </c:pt>
                <c:pt idx="1944">
                  <c:v>99.908004759999997</c:v>
                </c:pt>
                <c:pt idx="1945">
                  <c:v>99.973335270000007</c:v>
                </c:pt>
                <c:pt idx="1946">
                  <c:v>100.08800506999999</c:v>
                </c:pt>
                <c:pt idx="1947">
                  <c:v>100.14133452999999</c:v>
                </c:pt>
                <c:pt idx="1948">
                  <c:v>100.14133452999999</c:v>
                </c:pt>
                <c:pt idx="1949">
                  <c:v>99.928001399999999</c:v>
                </c:pt>
                <c:pt idx="1950">
                  <c:v>99.924003600000006</c:v>
                </c:pt>
                <c:pt idx="1951">
                  <c:v>99.877334590000004</c:v>
                </c:pt>
                <c:pt idx="1952">
                  <c:v>100.01599883999999</c:v>
                </c:pt>
                <c:pt idx="1953">
                  <c:v>100.06933594</c:v>
                </c:pt>
                <c:pt idx="1954">
                  <c:v>100.06933594</c:v>
                </c:pt>
                <c:pt idx="1955">
                  <c:v>100.12266541</c:v>
                </c:pt>
                <c:pt idx="1956">
                  <c:v>100.0426712</c:v>
                </c:pt>
                <c:pt idx="1957">
                  <c:v>99.877334590000004</c:v>
                </c:pt>
                <c:pt idx="1958">
                  <c:v>99.877334590000004</c:v>
                </c:pt>
                <c:pt idx="1959">
                  <c:v>100.01866913000001</c:v>
                </c:pt>
                <c:pt idx="1960">
                  <c:v>100.01866913000001</c:v>
                </c:pt>
                <c:pt idx="1961">
                  <c:v>100.19866943</c:v>
                </c:pt>
                <c:pt idx="1962">
                  <c:v>100.16133118</c:v>
                </c:pt>
                <c:pt idx="1963">
                  <c:v>100.16133118</c:v>
                </c:pt>
                <c:pt idx="1964">
                  <c:v>100.11733246</c:v>
                </c:pt>
                <c:pt idx="1965">
                  <c:v>100.00533295</c:v>
                </c:pt>
                <c:pt idx="1966">
                  <c:v>100.00533295</c:v>
                </c:pt>
                <c:pt idx="1967">
                  <c:v>99.910667419999996</c:v>
                </c:pt>
                <c:pt idx="1968">
                  <c:v>99.940002440000001</c:v>
                </c:pt>
                <c:pt idx="1969">
                  <c:v>99.940002440000001</c:v>
                </c:pt>
                <c:pt idx="1970">
                  <c:v>100.08800506999999</c:v>
                </c:pt>
                <c:pt idx="1971">
                  <c:v>100.14133452999999</c:v>
                </c:pt>
                <c:pt idx="1972">
                  <c:v>100.02266693</c:v>
                </c:pt>
                <c:pt idx="1973">
                  <c:v>100.02266693</c:v>
                </c:pt>
                <c:pt idx="1974">
                  <c:v>99.878669740000007</c:v>
                </c:pt>
                <c:pt idx="1975">
                  <c:v>99.904006960000004</c:v>
                </c:pt>
                <c:pt idx="1976">
                  <c:v>99.904006960000004</c:v>
                </c:pt>
                <c:pt idx="1977">
                  <c:v>100.01866913000001</c:v>
                </c:pt>
                <c:pt idx="1978">
                  <c:v>100.18000031</c:v>
                </c:pt>
                <c:pt idx="1979">
                  <c:v>100.18000031</c:v>
                </c:pt>
                <c:pt idx="1980">
                  <c:v>100.09333038</c:v>
                </c:pt>
                <c:pt idx="1981">
                  <c:v>99.940002440000001</c:v>
                </c:pt>
                <c:pt idx="1982">
                  <c:v>99.835998540000006</c:v>
                </c:pt>
                <c:pt idx="1983">
                  <c:v>99.835998540000006</c:v>
                </c:pt>
                <c:pt idx="1984">
                  <c:v>99.978668209999995</c:v>
                </c:pt>
                <c:pt idx="1985">
                  <c:v>100.20800018</c:v>
                </c:pt>
                <c:pt idx="1986">
                  <c:v>100.13333892999999</c:v>
                </c:pt>
                <c:pt idx="1987">
                  <c:v>100.14133452999999</c:v>
                </c:pt>
                <c:pt idx="1988">
                  <c:v>100.14133452999999</c:v>
                </c:pt>
                <c:pt idx="1989">
                  <c:v>100.15600585999999</c:v>
                </c:pt>
                <c:pt idx="1990">
                  <c:v>100.06133269999999</c:v>
                </c:pt>
                <c:pt idx="1991">
                  <c:v>100.06133269999999</c:v>
                </c:pt>
                <c:pt idx="1992">
                  <c:v>100.12400055000001</c:v>
                </c:pt>
                <c:pt idx="1993">
                  <c:v>100.12400055000001</c:v>
                </c:pt>
                <c:pt idx="1994">
                  <c:v>100.08666229000001</c:v>
                </c:pt>
                <c:pt idx="1995">
                  <c:v>99.846664430000004</c:v>
                </c:pt>
                <c:pt idx="1996">
                  <c:v>99.846664430000004</c:v>
                </c:pt>
                <c:pt idx="1997">
                  <c:v>99.931999210000001</c:v>
                </c:pt>
                <c:pt idx="1998">
                  <c:v>100.09600067</c:v>
                </c:pt>
                <c:pt idx="1999">
                  <c:v>100.13333892999999</c:v>
                </c:pt>
                <c:pt idx="2000">
                  <c:v>100.13333892999999</c:v>
                </c:pt>
                <c:pt idx="2001">
                  <c:v>100.05333709999999</c:v>
                </c:pt>
                <c:pt idx="2002">
                  <c:v>99.87466431</c:v>
                </c:pt>
                <c:pt idx="2003">
                  <c:v>99.87466431</c:v>
                </c:pt>
                <c:pt idx="2004">
                  <c:v>99.879997250000002</c:v>
                </c:pt>
                <c:pt idx="2005">
                  <c:v>99.958671570000007</c:v>
                </c:pt>
                <c:pt idx="2006">
                  <c:v>100.06533813</c:v>
                </c:pt>
                <c:pt idx="2007">
                  <c:v>100.11599731</c:v>
                </c:pt>
                <c:pt idx="2008">
                  <c:v>100.08399962999999</c:v>
                </c:pt>
                <c:pt idx="2009">
                  <c:v>99.908004759999997</c:v>
                </c:pt>
                <c:pt idx="2010">
                  <c:v>99.908004759999997</c:v>
                </c:pt>
                <c:pt idx="2011">
                  <c:v>99.834663390000003</c:v>
                </c:pt>
                <c:pt idx="2012">
                  <c:v>99.925331119999996</c:v>
                </c:pt>
                <c:pt idx="2013">
                  <c:v>99.925331119999996</c:v>
                </c:pt>
                <c:pt idx="2014">
                  <c:v>100.11199951</c:v>
                </c:pt>
                <c:pt idx="2015">
                  <c:v>100.06399536000001</c:v>
                </c:pt>
                <c:pt idx="2016">
                  <c:v>100.06399536000001</c:v>
                </c:pt>
                <c:pt idx="2017">
                  <c:v>99.886665339999993</c:v>
                </c:pt>
                <c:pt idx="2018">
                  <c:v>99.856002810000007</c:v>
                </c:pt>
                <c:pt idx="2019">
                  <c:v>99.894668580000001</c:v>
                </c:pt>
                <c:pt idx="2020">
                  <c:v>99.894668580000001</c:v>
                </c:pt>
                <c:pt idx="2021">
                  <c:v>100.08133698</c:v>
                </c:pt>
                <c:pt idx="2022">
                  <c:v>100.08933258</c:v>
                </c:pt>
                <c:pt idx="2023">
                  <c:v>100.04666901</c:v>
                </c:pt>
                <c:pt idx="2024">
                  <c:v>99.899993899999998</c:v>
                </c:pt>
                <c:pt idx="2025">
                  <c:v>99.849334720000002</c:v>
                </c:pt>
                <c:pt idx="2026">
                  <c:v>99.849334720000002</c:v>
                </c:pt>
                <c:pt idx="2027">
                  <c:v>99.981338500000007</c:v>
                </c:pt>
                <c:pt idx="2028">
                  <c:v>100.11733246</c:v>
                </c:pt>
                <c:pt idx="2029">
                  <c:v>100.14133452999999</c:v>
                </c:pt>
                <c:pt idx="2030">
                  <c:v>100.14133452999999</c:v>
                </c:pt>
                <c:pt idx="2031">
                  <c:v>100.01733398</c:v>
                </c:pt>
                <c:pt idx="2032">
                  <c:v>99.862670899999998</c:v>
                </c:pt>
                <c:pt idx="2033">
                  <c:v>99.873336789999996</c:v>
                </c:pt>
                <c:pt idx="2034">
                  <c:v>99.950668329999999</c:v>
                </c:pt>
                <c:pt idx="2035">
                  <c:v>100.15866852000001</c:v>
                </c:pt>
                <c:pt idx="2036">
                  <c:v>100.15866852000001</c:v>
                </c:pt>
                <c:pt idx="2037">
                  <c:v>100.14533234</c:v>
                </c:pt>
                <c:pt idx="2038">
                  <c:v>100.02266693</c:v>
                </c:pt>
                <c:pt idx="2039">
                  <c:v>99.856002810000007</c:v>
                </c:pt>
                <c:pt idx="2040">
                  <c:v>99.856002810000007</c:v>
                </c:pt>
                <c:pt idx="2041">
                  <c:v>99.858673100000004</c:v>
                </c:pt>
                <c:pt idx="2042">
                  <c:v>99.983993530000006</c:v>
                </c:pt>
                <c:pt idx="2043">
                  <c:v>100.10133362000001</c:v>
                </c:pt>
                <c:pt idx="2044">
                  <c:v>100.16533661</c:v>
                </c:pt>
                <c:pt idx="2045">
                  <c:v>100.05333709999999</c:v>
                </c:pt>
                <c:pt idx="2046">
                  <c:v>100.05333709999999</c:v>
                </c:pt>
                <c:pt idx="2047">
                  <c:v>99.929328920000003</c:v>
                </c:pt>
                <c:pt idx="2048">
                  <c:v>99.841331479999994</c:v>
                </c:pt>
                <c:pt idx="2049">
                  <c:v>99.95466614</c:v>
                </c:pt>
                <c:pt idx="2050">
                  <c:v>99.95466614</c:v>
                </c:pt>
                <c:pt idx="2051">
                  <c:v>100.04933929000001</c:v>
                </c:pt>
                <c:pt idx="2052">
                  <c:v>99.949333190000004</c:v>
                </c:pt>
                <c:pt idx="2053">
                  <c:v>100.08800506999999</c:v>
                </c:pt>
                <c:pt idx="2054">
                  <c:v>100.08800506999999</c:v>
                </c:pt>
                <c:pt idx="2055">
                  <c:v>100.10400391</c:v>
                </c:pt>
                <c:pt idx="2056">
                  <c:v>100.09333038</c:v>
                </c:pt>
                <c:pt idx="2057">
                  <c:v>99.957336429999998</c:v>
                </c:pt>
                <c:pt idx="2058">
                  <c:v>99.957336429999998</c:v>
                </c:pt>
                <c:pt idx="2059">
                  <c:v>99.865333559999996</c:v>
                </c:pt>
                <c:pt idx="2060">
                  <c:v>99.913330079999994</c:v>
                </c:pt>
                <c:pt idx="2061">
                  <c:v>100.04533386</c:v>
                </c:pt>
                <c:pt idx="2062">
                  <c:v>100.20800018</c:v>
                </c:pt>
                <c:pt idx="2063">
                  <c:v>100.13066864</c:v>
                </c:pt>
                <c:pt idx="2064">
                  <c:v>100.13066864</c:v>
                </c:pt>
                <c:pt idx="2065">
                  <c:v>99.917335510000001</c:v>
                </c:pt>
                <c:pt idx="2066">
                  <c:v>99.847999569999999</c:v>
                </c:pt>
                <c:pt idx="2067">
                  <c:v>99.872001650000001</c:v>
                </c:pt>
                <c:pt idx="2068">
                  <c:v>99.872001650000001</c:v>
                </c:pt>
                <c:pt idx="2069">
                  <c:v>100.07066345</c:v>
                </c:pt>
                <c:pt idx="2070">
                  <c:v>100.09066009999999</c:v>
                </c:pt>
                <c:pt idx="2071">
                  <c:v>100.09066009999999</c:v>
                </c:pt>
                <c:pt idx="2072">
                  <c:v>99.916000370000006</c:v>
                </c:pt>
                <c:pt idx="2073">
                  <c:v>99.815994259999997</c:v>
                </c:pt>
                <c:pt idx="2074">
                  <c:v>99.815994259999997</c:v>
                </c:pt>
                <c:pt idx="2075">
                  <c:v>100.00933075</c:v>
                </c:pt>
                <c:pt idx="2076">
                  <c:v>100.06533813</c:v>
                </c:pt>
                <c:pt idx="2077">
                  <c:v>100.12266541</c:v>
                </c:pt>
                <c:pt idx="2078">
                  <c:v>100.00533295</c:v>
                </c:pt>
                <c:pt idx="2079">
                  <c:v>99.877334590000004</c:v>
                </c:pt>
                <c:pt idx="2080">
                  <c:v>99.877334590000004</c:v>
                </c:pt>
                <c:pt idx="2081">
                  <c:v>99.863998409999994</c:v>
                </c:pt>
                <c:pt idx="2082">
                  <c:v>100.08666229000001</c:v>
                </c:pt>
                <c:pt idx="2083">
                  <c:v>100.11199951</c:v>
                </c:pt>
                <c:pt idx="2084">
                  <c:v>100.11199951</c:v>
                </c:pt>
                <c:pt idx="2085">
                  <c:v>100.1146698</c:v>
                </c:pt>
                <c:pt idx="2086">
                  <c:v>99.998664860000005</c:v>
                </c:pt>
                <c:pt idx="2087">
                  <c:v>99.949333190000004</c:v>
                </c:pt>
                <c:pt idx="2088">
                  <c:v>99.894668580000001</c:v>
                </c:pt>
                <c:pt idx="2089">
                  <c:v>99.967994689999998</c:v>
                </c:pt>
                <c:pt idx="2090">
                  <c:v>99.967994689999998</c:v>
                </c:pt>
                <c:pt idx="2091">
                  <c:v>100.10133362000001</c:v>
                </c:pt>
                <c:pt idx="2092">
                  <c:v>100.18000031</c:v>
                </c:pt>
                <c:pt idx="2093">
                  <c:v>100.07466125000001</c:v>
                </c:pt>
                <c:pt idx="2094">
                  <c:v>100.07466125000001</c:v>
                </c:pt>
                <c:pt idx="2095">
                  <c:v>99.909332280000001</c:v>
                </c:pt>
                <c:pt idx="2096">
                  <c:v>99.956001279999995</c:v>
                </c:pt>
                <c:pt idx="2097">
                  <c:v>99.956001279999995</c:v>
                </c:pt>
                <c:pt idx="2098">
                  <c:v>100.18800354</c:v>
                </c:pt>
                <c:pt idx="2099">
                  <c:v>100.13999939</c:v>
                </c:pt>
                <c:pt idx="2100">
                  <c:v>100.13999939</c:v>
                </c:pt>
                <c:pt idx="2101">
                  <c:v>100.03067016999999</c:v>
                </c:pt>
                <c:pt idx="2102">
                  <c:v>99.83733368</c:v>
                </c:pt>
                <c:pt idx="2103">
                  <c:v>99.854667660000004</c:v>
                </c:pt>
                <c:pt idx="2104">
                  <c:v>99.854667660000004</c:v>
                </c:pt>
                <c:pt idx="2105">
                  <c:v>100.13333892999999</c:v>
                </c:pt>
                <c:pt idx="2106">
                  <c:v>100.08266449</c:v>
                </c:pt>
                <c:pt idx="2107">
                  <c:v>100.08266449</c:v>
                </c:pt>
                <c:pt idx="2108">
                  <c:v>99.966667180000002</c:v>
                </c:pt>
                <c:pt idx="2109">
                  <c:v>99.854667660000004</c:v>
                </c:pt>
                <c:pt idx="2110">
                  <c:v>99.854667660000004</c:v>
                </c:pt>
                <c:pt idx="2111">
                  <c:v>99.878669740000007</c:v>
                </c:pt>
                <c:pt idx="2112">
                  <c:v>99.975997919999998</c:v>
                </c:pt>
                <c:pt idx="2113">
                  <c:v>100.13733673</c:v>
                </c:pt>
                <c:pt idx="2114">
                  <c:v>100.05199432000001</c:v>
                </c:pt>
                <c:pt idx="2115">
                  <c:v>99.953330989999998</c:v>
                </c:pt>
                <c:pt idx="2116">
                  <c:v>99.894668580000001</c:v>
                </c:pt>
                <c:pt idx="2117">
                  <c:v>99.894668580000001</c:v>
                </c:pt>
                <c:pt idx="2118">
                  <c:v>99.947998049999995</c:v>
                </c:pt>
                <c:pt idx="2119">
                  <c:v>100.10800171</c:v>
                </c:pt>
                <c:pt idx="2120">
                  <c:v>100.10800171</c:v>
                </c:pt>
                <c:pt idx="2121">
                  <c:v>100.15066528</c:v>
                </c:pt>
                <c:pt idx="2122">
                  <c:v>100.09066009999999</c:v>
                </c:pt>
                <c:pt idx="2123">
                  <c:v>99.998664860000005</c:v>
                </c:pt>
                <c:pt idx="2124">
                  <c:v>99.858673100000004</c:v>
                </c:pt>
                <c:pt idx="2125">
                  <c:v>99.937332150000003</c:v>
                </c:pt>
                <c:pt idx="2126">
                  <c:v>99.937332150000003</c:v>
                </c:pt>
                <c:pt idx="2127">
                  <c:v>100.08533478</c:v>
                </c:pt>
                <c:pt idx="2128">
                  <c:v>100.1866684</c:v>
                </c:pt>
                <c:pt idx="2129">
                  <c:v>100.05199432000001</c:v>
                </c:pt>
                <c:pt idx="2130">
                  <c:v>100.05199432000001</c:v>
                </c:pt>
                <c:pt idx="2131">
                  <c:v>99.949333190000004</c:v>
                </c:pt>
                <c:pt idx="2132">
                  <c:v>99.90533447</c:v>
                </c:pt>
                <c:pt idx="2133">
                  <c:v>99.90533447</c:v>
                </c:pt>
                <c:pt idx="2134">
                  <c:v>100.06666565</c:v>
                </c:pt>
                <c:pt idx="2135">
                  <c:v>100.14799499999999</c:v>
                </c:pt>
                <c:pt idx="2136">
                  <c:v>100.14799499999999</c:v>
                </c:pt>
                <c:pt idx="2137">
                  <c:v>100.06266785</c:v>
                </c:pt>
                <c:pt idx="2138">
                  <c:v>99.869331360000004</c:v>
                </c:pt>
                <c:pt idx="2139">
                  <c:v>99.883995060000004</c:v>
                </c:pt>
                <c:pt idx="2140">
                  <c:v>99.883995060000004</c:v>
                </c:pt>
                <c:pt idx="2141">
                  <c:v>100.10133362000001</c:v>
                </c:pt>
                <c:pt idx="2142">
                  <c:v>100.14266968</c:v>
                </c:pt>
                <c:pt idx="2143">
                  <c:v>100.14266968</c:v>
                </c:pt>
                <c:pt idx="2144">
                  <c:v>100.03733063</c:v>
                </c:pt>
                <c:pt idx="2145">
                  <c:v>99.873336789999996</c:v>
                </c:pt>
                <c:pt idx="2146">
                  <c:v>99.873336789999996</c:v>
                </c:pt>
                <c:pt idx="2147">
                  <c:v>99.846664430000004</c:v>
                </c:pt>
                <c:pt idx="2148">
                  <c:v>99.931999210000001</c:v>
                </c:pt>
                <c:pt idx="2149">
                  <c:v>100.19599915000001</c:v>
                </c:pt>
                <c:pt idx="2150">
                  <c:v>100.13466644</c:v>
                </c:pt>
                <c:pt idx="2151">
                  <c:v>100.07200623</c:v>
                </c:pt>
                <c:pt idx="2152">
                  <c:v>100.07200623</c:v>
                </c:pt>
                <c:pt idx="2153">
                  <c:v>99.988006589999998</c:v>
                </c:pt>
                <c:pt idx="2154">
                  <c:v>99.853332519999995</c:v>
                </c:pt>
                <c:pt idx="2155">
                  <c:v>99.959999080000003</c:v>
                </c:pt>
                <c:pt idx="2156">
                  <c:v>99.959999080000003</c:v>
                </c:pt>
                <c:pt idx="2157">
                  <c:v>100.04666901</c:v>
                </c:pt>
                <c:pt idx="2158">
                  <c:v>100.06799316</c:v>
                </c:pt>
                <c:pt idx="2159">
                  <c:v>100.06799316</c:v>
                </c:pt>
                <c:pt idx="2160">
                  <c:v>99.930664059999998</c:v>
                </c:pt>
                <c:pt idx="2161">
                  <c:v>99.847999569999999</c:v>
                </c:pt>
                <c:pt idx="2162">
                  <c:v>99.847999569999999</c:v>
                </c:pt>
                <c:pt idx="2163">
                  <c:v>99.929328920000003</c:v>
                </c:pt>
                <c:pt idx="2164">
                  <c:v>100.05066681</c:v>
                </c:pt>
                <c:pt idx="2165">
                  <c:v>100.14266968</c:v>
                </c:pt>
                <c:pt idx="2166">
                  <c:v>100.14266968</c:v>
                </c:pt>
                <c:pt idx="2167">
                  <c:v>99.935997009999994</c:v>
                </c:pt>
                <c:pt idx="2168">
                  <c:v>99.829330440000007</c:v>
                </c:pt>
                <c:pt idx="2169">
                  <c:v>99.829330440000007</c:v>
                </c:pt>
                <c:pt idx="2170">
                  <c:v>99.904006960000004</c:v>
                </c:pt>
                <c:pt idx="2171">
                  <c:v>100.05199432000001</c:v>
                </c:pt>
                <c:pt idx="2172">
                  <c:v>100.05199432000001</c:v>
                </c:pt>
                <c:pt idx="2173">
                  <c:v>100.13199615000001</c:v>
                </c:pt>
                <c:pt idx="2174">
                  <c:v>100.12667084</c:v>
                </c:pt>
                <c:pt idx="2175">
                  <c:v>100.12667084</c:v>
                </c:pt>
                <c:pt idx="2176">
                  <c:v>99.881340030000004</c:v>
                </c:pt>
                <c:pt idx="2177">
                  <c:v>99.870666499999999</c:v>
                </c:pt>
                <c:pt idx="2178">
                  <c:v>99.870666499999999</c:v>
                </c:pt>
                <c:pt idx="2179">
                  <c:v>99.981338500000007</c:v>
                </c:pt>
                <c:pt idx="2180">
                  <c:v>100.10400391</c:v>
                </c:pt>
                <c:pt idx="2181">
                  <c:v>100.09733582</c:v>
                </c:pt>
                <c:pt idx="2182">
                  <c:v>100.09733582</c:v>
                </c:pt>
                <c:pt idx="2183">
                  <c:v>99.929328920000003</c:v>
                </c:pt>
                <c:pt idx="2184">
                  <c:v>99.869331360000004</c:v>
                </c:pt>
                <c:pt idx="2185">
                  <c:v>99.926666260000005</c:v>
                </c:pt>
                <c:pt idx="2186">
                  <c:v>100.03333282</c:v>
                </c:pt>
                <c:pt idx="2187">
                  <c:v>100.13066864</c:v>
                </c:pt>
                <c:pt idx="2188">
                  <c:v>100.13066864</c:v>
                </c:pt>
                <c:pt idx="2189">
                  <c:v>100.10800171</c:v>
                </c:pt>
                <c:pt idx="2190">
                  <c:v>99.992004390000005</c:v>
                </c:pt>
                <c:pt idx="2191">
                  <c:v>99.992004390000005</c:v>
                </c:pt>
                <c:pt idx="2192">
                  <c:v>99.856002810000007</c:v>
                </c:pt>
                <c:pt idx="2193">
                  <c:v>99.861328130000004</c:v>
                </c:pt>
                <c:pt idx="2194">
                  <c:v>100.03067016999999</c:v>
                </c:pt>
                <c:pt idx="2195">
                  <c:v>100.16000366</c:v>
                </c:pt>
                <c:pt idx="2196">
                  <c:v>100.10932922000001</c:v>
                </c:pt>
                <c:pt idx="2197">
                  <c:v>100.01332855</c:v>
                </c:pt>
                <c:pt idx="2198">
                  <c:v>100.01332855</c:v>
                </c:pt>
                <c:pt idx="2199">
                  <c:v>99.847999569999999</c:v>
                </c:pt>
                <c:pt idx="2200">
                  <c:v>99.925331119999996</c:v>
                </c:pt>
                <c:pt idx="2201">
                  <c:v>100.01599883999999</c:v>
                </c:pt>
                <c:pt idx="2202">
                  <c:v>100.01599883999999</c:v>
                </c:pt>
                <c:pt idx="2203">
                  <c:v>100.20933533</c:v>
                </c:pt>
                <c:pt idx="2204">
                  <c:v>99.891998290000004</c:v>
                </c:pt>
                <c:pt idx="2205">
                  <c:v>99.891998290000004</c:v>
                </c:pt>
                <c:pt idx="2206">
                  <c:v>99.886665339999993</c:v>
                </c:pt>
                <c:pt idx="2207">
                  <c:v>100.00400543000001</c:v>
                </c:pt>
                <c:pt idx="2208">
                  <c:v>100.00400543000001</c:v>
                </c:pt>
                <c:pt idx="2209">
                  <c:v>100.12799835</c:v>
                </c:pt>
                <c:pt idx="2210">
                  <c:v>100.12667084</c:v>
                </c:pt>
                <c:pt idx="2211">
                  <c:v>99.967994689999998</c:v>
                </c:pt>
                <c:pt idx="2212">
                  <c:v>99.904006960000004</c:v>
                </c:pt>
                <c:pt idx="2213">
                  <c:v>99.829330440000007</c:v>
                </c:pt>
                <c:pt idx="2214">
                  <c:v>99.933334349999996</c:v>
                </c:pt>
                <c:pt idx="2215">
                  <c:v>99.933334349999996</c:v>
                </c:pt>
                <c:pt idx="2216">
                  <c:v>100.07600403000001</c:v>
                </c:pt>
                <c:pt idx="2217">
                  <c:v>100.10400391</c:v>
                </c:pt>
                <c:pt idx="2218">
                  <c:v>100.10400391</c:v>
                </c:pt>
                <c:pt idx="2219">
                  <c:v>99.96266937</c:v>
                </c:pt>
                <c:pt idx="2220">
                  <c:v>99.873336789999996</c:v>
                </c:pt>
                <c:pt idx="2221">
                  <c:v>99.873336789999996</c:v>
                </c:pt>
                <c:pt idx="2222">
                  <c:v>100.02400208</c:v>
                </c:pt>
                <c:pt idx="2223">
                  <c:v>100.16666411999999</c:v>
                </c:pt>
                <c:pt idx="2224">
                  <c:v>100.16000366</c:v>
                </c:pt>
                <c:pt idx="2225">
                  <c:v>100.16000366</c:v>
                </c:pt>
                <c:pt idx="2226">
                  <c:v>99.961334230000006</c:v>
                </c:pt>
                <c:pt idx="2227">
                  <c:v>99.863998409999994</c:v>
                </c:pt>
                <c:pt idx="2228">
                  <c:v>99.863998409999994</c:v>
                </c:pt>
                <c:pt idx="2229">
                  <c:v>100.05066681</c:v>
                </c:pt>
                <c:pt idx="2230">
                  <c:v>100.10932922000001</c:v>
                </c:pt>
                <c:pt idx="2231">
                  <c:v>100.10932922000001</c:v>
                </c:pt>
                <c:pt idx="2232">
                  <c:v>100.12266541</c:v>
                </c:pt>
                <c:pt idx="2233">
                  <c:v>99.981338500000007</c:v>
                </c:pt>
                <c:pt idx="2234">
                  <c:v>99.981338500000007</c:v>
                </c:pt>
                <c:pt idx="2235">
                  <c:v>99.865333559999996</c:v>
                </c:pt>
                <c:pt idx="2236">
                  <c:v>99.899993899999998</c:v>
                </c:pt>
                <c:pt idx="2237">
                  <c:v>99.974662780000003</c:v>
                </c:pt>
                <c:pt idx="2238">
                  <c:v>100.12799835</c:v>
                </c:pt>
                <c:pt idx="2239">
                  <c:v>100.10800171</c:v>
                </c:pt>
                <c:pt idx="2240">
                  <c:v>100.10800171</c:v>
                </c:pt>
                <c:pt idx="2241">
                  <c:v>99.956001279999995</c:v>
                </c:pt>
                <c:pt idx="2242">
                  <c:v>99.847999569999999</c:v>
                </c:pt>
                <c:pt idx="2243">
                  <c:v>99.858673100000004</c:v>
                </c:pt>
                <c:pt idx="2244">
                  <c:v>99.858673100000004</c:v>
                </c:pt>
                <c:pt idx="2245">
                  <c:v>99.95466614</c:v>
                </c:pt>
                <c:pt idx="2246">
                  <c:v>100.12400055000001</c:v>
                </c:pt>
                <c:pt idx="2247">
                  <c:v>100.11332702999999</c:v>
                </c:pt>
                <c:pt idx="2248">
                  <c:v>100.00666046000001</c:v>
                </c:pt>
                <c:pt idx="2249">
                  <c:v>99.89733124</c:v>
                </c:pt>
                <c:pt idx="2250">
                  <c:v>99.89733124</c:v>
                </c:pt>
                <c:pt idx="2251">
                  <c:v>99.877334590000004</c:v>
                </c:pt>
                <c:pt idx="2252">
                  <c:v>100.01332855</c:v>
                </c:pt>
                <c:pt idx="2253">
                  <c:v>100.12667084</c:v>
                </c:pt>
                <c:pt idx="2254">
                  <c:v>100.12667084</c:v>
                </c:pt>
                <c:pt idx="2255">
                  <c:v>100.09999847</c:v>
                </c:pt>
                <c:pt idx="2256">
                  <c:v>99.858673100000004</c:v>
                </c:pt>
                <c:pt idx="2257">
                  <c:v>99.858673100000004</c:v>
                </c:pt>
                <c:pt idx="2258">
                  <c:v>99.818664549999994</c:v>
                </c:pt>
                <c:pt idx="2259">
                  <c:v>100.07333374</c:v>
                </c:pt>
                <c:pt idx="2260">
                  <c:v>100.14399718999999</c:v>
                </c:pt>
                <c:pt idx="2261">
                  <c:v>100.14399718999999</c:v>
                </c:pt>
                <c:pt idx="2262">
                  <c:v>100.09200287</c:v>
                </c:pt>
                <c:pt idx="2263">
                  <c:v>99.865333559999996</c:v>
                </c:pt>
                <c:pt idx="2264">
                  <c:v>99.865333559999996</c:v>
                </c:pt>
                <c:pt idx="2265">
                  <c:v>99.899993899999998</c:v>
                </c:pt>
                <c:pt idx="2266">
                  <c:v>100.08800506999999</c:v>
                </c:pt>
                <c:pt idx="2267">
                  <c:v>100.08800506999999</c:v>
                </c:pt>
                <c:pt idx="2268">
                  <c:v>100.12133025999999</c:v>
                </c:pt>
                <c:pt idx="2269">
                  <c:v>100.01332855</c:v>
                </c:pt>
                <c:pt idx="2270">
                  <c:v>99.867996219999995</c:v>
                </c:pt>
                <c:pt idx="2271">
                  <c:v>99.867996219999995</c:v>
                </c:pt>
                <c:pt idx="2272">
                  <c:v>99.893333440000006</c:v>
                </c:pt>
                <c:pt idx="2273">
                  <c:v>99.990661619999997</c:v>
                </c:pt>
                <c:pt idx="2274">
                  <c:v>100.14799499999999</c:v>
                </c:pt>
                <c:pt idx="2275">
                  <c:v>100.09066009999999</c:v>
                </c:pt>
                <c:pt idx="2276">
                  <c:v>100.04133606000001</c:v>
                </c:pt>
                <c:pt idx="2277">
                  <c:v>100.04133606000001</c:v>
                </c:pt>
                <c:pt idx="2278">
                  <c:v>99.929328920000003</c:v>
                </c:pt>
                <c:pt idx="2279">
                  <c:v>99.847999569999999</c:v>
                </c:pt>
                <c:pt idx="2280">
                  <c:v>99.847999569999999</c:v>
                </c:pt>
                <c:pt idx="2281">
                  <c:v>99.918663019999997</c:v>
                </c:pt>
                <c:pt idx="2282">
                  <c:v>100.06799316</c:v>
                </c:pt>
                <c:pt idx="2283">
                  <c:v>100.1906662</c:v>
                </c:pt>
                <c:pt idx="2284">
                  <c:v>100.05333709999999</c:v>
                </c:pt>
                <c:pt idx="2285">
                  <c:v>99.890663149999995</c:v>
                </c:pt>
                <c:pt idx="2286">
                  <c:v>99.890663149999995</c:v>
                </c:pt>
                <c:pt idx="2287">
                  <c:v>99.850669859999996</c:v>
                </c:pt>
                <c:pt idx="2288">
                  <c:v>99.878669740000007</c:v>
                </c:pt>
                <c:pt idx="2289">
                  <c:v>100.09200287</c:v>
                </c:pt>
                <c:pt idx="2290">
                  <c:v>100.09200287</c:v>
                </c:pt>
                <c:pt idx="2291">
                  <c:v>100.13066864</c:v>
                </c:pt>
                <c:pt idx="2292">
                  <c:v>99.879997250000002</c:v>
                </c:pt>
                <c:pt idx="2293">
                  <c:v>99.879997250000002</c:v>
                </c:pt>
                <c:pt idx="2294">
                  <c:v>99.873336789999996</c:v>
                </c:pt>
                <c:pt idx="2295">
                  <c:v>99.921333309999994</c:v>
                </c:pt>
                <c:pt idx="2296">
                  <c:v>99.921333309999994</c:v>
                </c:pt>
                <c:pt idx="2297">
                  <c:v>100.09733582</c:v>
                </c:pt>
                <c:pt idx="2298">
                  <c:v>100.15066528</c:v>
                </c:pt>
                <c:pt idx="2299">
                  <c:v>99.994667050000004</c:v>
                </c:pt>
                <c:pt idx="2300">
                  <c:v>99.994667050000004</c:v>
                </c:pt>
                <c:pt idx="2301">
                  <c:v>99.873336789999996</c:v>
                </c:pt>
                <c:pt idx="2302">
                  <c:v>100.00666046000001</c:v>
                </c:pt>
                <c:pt idx="2303">
                  <c:v>100.00666046000001</c:v>
                </c:pt>
                <c:pt idx="2304">
                  <c:v>100.14799499999999</c:v>
                </c:pt>
                <c:pt idx="2305">
                  <c:v>100.12400055000001</c:v>
                </c:pt>
                <c:pt idx="2306">
                  <c:v>100.12400055000001</c:v>
                </c:pt>
                <c:pt idx="2307">
                  <c:v>100.06133269999999</c:v>
                </c:pt>
                <c:pt idx="2308">
                  <c:v>99.869331360000004</c:v>
                </c:pt>
                <c:pt idx="2309">
                  <c:v>99.858673100000004</c:v>
                </c:pt>
                <c:pt idx="2310">
                  <c:v>100.06533813</c:v>
                </c:pt>
                <c:pt idx="2311">
                  <c:v>100.08133698</c:v>
                </c:pt>
                <c:pt idx="2312">
                  <c:v>100.16533661</c:v>
                </c:pt>
                <c:pt idx="2313">
                  <c:v>100.16533661</c:v>
                </c:pt>
                <c:pt idx="2314">
                  <c:v>100.02400208</c:v>
                </c:pt>
                <c:pt idx="2315">
                  <c:v>99.934669490000005</c:v>
                </c:pt>
                <c:pt idx="2316">
                  <c:v>99.934669490000005</c:v>
                </c:pt>
                <c:pt idx="2317">
                  <c:v>99.861328130000004</c:v>
                </c:pt>
                <c:pt idx="2318">
                  <c:v>100.19733429</c:v>
                </c:pt>
                <c:pt idx="2319">
                  <c:v>100.19733429</c:v>
                </c:pt>
                <c:pt idx="2320">
                  <c:v>100.11332702999999</c:v>
                </c:pt>
                <c:pt idx="2321">
                  <c:v>100.04000092</c:v>
                </c:pt>
                <c:pt idx="2322">
                  <c:v>99.846664430000004</c:v>
                </c:pt>
                <c:pt idx="2323">
                  <c:v>99.846664430000004</c:v>
                </c:pt>
                <c:pt idx="2324">
                  <c:v>99.867996219999995</c:v>
                </c:pt>
                <c:pt idx="2325">
                  <c:v>100.0573349</c:v>
                </c:pt>
                <c:pt idx="2326">
                  <c:v>100.0573349</c:v>
                </c:pt>
                <c:pt idx="2327">
                  <c:v>100.14533234</c:v>
                </c:pt>
                <c:pt idx="2328">
                  <c:v>99.981338500000007</c:v>
                </c:pt>
                <c:pt idx="2329">
                  <c:v>99.981338500000007</c:v>
                </c:pt>
                <c:pt idx="2330">
                  <c:v>99.824005130000003</c:v>
                </c:pt>
                <c:pt idx="2331">
                  <c:v>99.945327759999998</c:v>
                </c:pt>
                <c:pt idx="2332">
                  <c:v>99.982666019999996</c:v>
                </c:pt>
                <c:pt idx="2333">
                  <c:v>99.982666019999996</c:v>
                </c:pt>
                <c:pt idx="2334">
                  <c:v>100.12799835</c:v>
                </c:pt>
                <c:pt idx="2335">
                  <c:v>100.04933929000001</c:v>
                </c:pt>
                <c:pt idx="2336">
                  <c:v>99.875999449999995</c:v>
                </c:pt>
                <c:pt idx="2337">
                  <c:v>99.888000489999996</c:v>
                </c:pt>
                <c:pt idx="2338">
                  <c:v>99.937332150000003</c:v>
                </c:pt>
                <c:pt idx="2339">
                  <c:v>99.937332150000003</c:v>
                </c:pt>
                <c:pt idx="2340">
                  <c:v>100.09600067</c:v>
                </c:pt>
                <c:pt idx="2341">
                  <c:v>100.1293335</c:v>
                </c:pt>
                <c:pt idx="2342">
                  <c:v>99.926666260000005</c:v>
                </c:pt>
                <c:pt idx="2343">
                  <c:v>99.926666260000005</c:v>
                </c:pt>
                <c:pt idx="2344">
                  <c:v>99.865333559999996</c:v>
                </c:pt>
                <c:pt idx="2345">
                  <c:v>99.996002200000007</c:v>
                </c:pt>
                <c:pt idx="2346">
                  <c:v>99.996002200000007</c:v>
                </c:pt>
                <c:pt idx="2347">
                  <c:v>100.13333892999999</c:v>
                </c:pt>
                <c:pt idx="2348">
                  <c:v>100.06266785</c:v>
                </c:pt>
                <c:pt idx="2349">
                  <c:v>100.06266785</c:v>
                </c:pt>
                <c:pt idx="2350">
                  <c:v>99.933334349999996</c:v>
                </c:pt>
                <c:pt idx="2351">
                  <c:v>99.867996219999995</c:v>
                </c:pt>
                <c:pt idx="2352">
                  <c:v>99.894668580000001</c:v>
                </c:pt>
                <c:pt idx="2353">
                  <c:v>99.894668580000001</c:v>
                </c:pt>
                <c:pt idx="2354">
                  <c:v>100.1866684</c:v>
                </c:pt>
                <c:pt idx="2355">
                  <c:v>100.12266541</c:v>
                </c:pt>
                <c:pt idx="2356">
                  <c:v>100.12266541</c:v>
                </c:pt>
                <c:pt idx="2357">
                  <c:v>99.990661619999997</c:v>
                </c:pt>
                <c:pt idx="2358">
                  <c:v>99.850669859999996</c:v>
                </c:pt>
                <c:pt idx="2359">
                  <c:v>99.850669859999996</c:v>
                </c:pt>
                <c:pt idx="2360">
                  <c:v>99.913330079999994</c:v>
                </c:pt>
                <c:pt idx="2361">
                  <c:v>100.04933929000001</c:v>
                </c:pt>
                <c:pt idx="2362">
                  <c:v>100.11199951</c:v>
                </c:pt>
                <c:pt idx="2363">
                  <c:v>100.11199951</c:v>
                </c:pt>
                <c:pt idx="2364">
                  <c:v>99.922660829999998</c:v>
                </c:pt>
                <c:pt idx="2365">
                  <c:v>99.818664549999994</c:v>
                </c:pt>
                <c:pt idx="2366">
                  <c:v>99.818664549999994</c:v>
                </c:pt>
                <c:pt idx="2367">
                  <c:v>99.989334110000001</c:v>
                </c:pt>
                <c:pt idx="2368">
                  <c:v>100.06266785</c:v>
                </c:pt>
                <c:pt idx="2369">
                  <c:v>100.06266785</c:v>
                </c:pt>
                <c:pt idx="2370">
                  <c:v>100.16000366</c:v>
                </c:pt>
                <c:pt idx="2371">
                  <c:v>100.02932739000001</c:v>
                </c:pt>
                <c:pt idx="2372">
                  <c:v>99.840003969999998</c:v>
                </c:pt>
                <c:pt idx="2373">
                  <c:v>99.840003969999998</c:v>
                </c:pt>
                <c:pt idx="2374">
                  <c:v>99.963996890000004</c:v>
                </c:pt>
                <c:pt idx="2375">
                  <c:v>100.08666229000001</c:v>
                </c:pt>
                <c:pt idx="2376">
                  <c:v>100.08666229000001</c:v>
                </c:pt>
                <c:pt idx="2377">
                  <c:v>100.13999939</c:v>
                </c:pt>
                <c:pt idx="2378">
                  <c:v>99.981338500000007</c:v>
                </c:pt>
                <c:pt idx="2379">
                  <c:v>99.982666019999996</c:v>
                </c:pt>
                <c:pt idx="2380">
                  <c:v>99.982666019999996</c:v>
                </c:pt>
                <c:pt idx="2381">
                  <c:v>99.890663149999995</c:v>
                </c:pt>
                <c:pt idx="2382">
                  <c:v>99.966667180000002</c:v>
                </c:pt>
                <c:pt idx="2383">
                  <c:v>100.08266449</c:v>
                </c:pt>
                <c:pt idx="2384">
                  <c:v>100.15733337</c:v>
                </c:pt>
                <c:pt idx="2385">
                  <c:v>100.05999756</c:v>
                </c:pt>
                <c:pt idx="2386">
                  <c:v>100.05999756</c:v>
                </c:pt>
                <c:pt idx="2387">
                  <c:v>99.889335630000005</c:v>
                </c:pt>
                <c:pt idx="2388">
                  <c:v>99.83733368</c:v>
                </c:pt>
                <c:pt idx="2389">
                  <c:v>99.959999080000003</c:v>
                </c:pt>
                <c:pt idx="2390">
                  <c:v>99.959999080000003</c:v>
                </c:pt>
                <c:pt idx="2391">
                  <c:v>100.13999939</c:v>
                </c:pt>
                <c:pt idx="2392">
                  <c:v>100.12667084</c:v>
                </c:pt>
                <c:pt idx="2393">
                  <c:v>99.978668209999995</c:v>
                </c:pt>
                <c:pt idx="2394">
                  <c:v>99.918663019999997</c:v>
                </c:pt>
                <c:pt idx="2395">
                  <c:v>99.878669740000007</c:v>
                </c:pt>
                <c:pt idx="2396">
                  <c:v>99.878669740000007</c:v>
                </c:pt>
                <c:pt idx="2397">
                  <c:v>100.00400543000001</c:v>
                </c:pt>
                <c:pt idx="2398">
                  <c:v>100.08800506999999</c:v>
                </c:pt>
                <c:pt idx="2399">
                  <c:v>100.08800506999999</c:v>
                </c:pt>
                <c:pt idx="2400">
                  <c:v>100.14266968</c:v>
                </c:pt>
                <c:pt idx="2401">
                  <c:v>99.867996219999995</c:v>
                </c:pt>
                <c:pt idx="2402">
                  <c:v>99.867996219999995</c:v>
                </c:pt>
                <c:pt idx="2403">
                  <c:v>99.889335630000005</c:v>
                </c:pt>
                <c:pt idx="2404">
                  <c:v>99.989334110000001</c:v>
                </c:pt>
                <c:pt idx="2405">
                  <c:v>100.11866759999999</c:v>
                </c:pt>
                <c:pt idx="2406">
                  <c:v>100.11866759999999</c:v>
                </c:pt>
                <c:pt idx="2407">
                  <c:v>100.12667084</c:v>
                </c:pt>
                <c:pt idx="2408">
                  <c:v>99.982666019999996</c:v>
                </c:pt>
                <c:pt idx="2409">
                  <c:v>99.982666019999996</c:v>
                </c:pt>
                <c:pt idx="2410">
                  <c:v>99.914665220000003</c:v>
                </c:pt>
                <c:pt idx="2411">
                  <c:v>99.949333190000004</c:v>
                </c:pt>
                <c:pt idx="2412">
                  <c:v>99.949333190000004</c:v>
                </c:pt>
                <c:pt idx="2413">
                  <c:v>100.09333038</c:v>
                </c:pt>
                <c:pt idx="2414">
                  <c:v>100.11733246</c:v>
                </c:pt>
                <c:pt idx="2415">
                  <c:v>99.947998049999995</c:v>
                </c:pt>
                <c:pt idx="2416">
                  <c:v>99.947998049999995</c:v>
                </c:pt>
                <c:pt idx="2417">
                  <c:v>99.906661990000003</c:v>
                </c:pt>
                <c:pt idx="2418">
                  <c:v>99.850669859999996</c:v>
                </c:pt>
                <c:pt idx="2419">
                  <c:v>99.972000120000004</c:v>
                </c:pt>
                <c:pt idx="2420">
                  <c:v>100.04133606000001</c:v>
                </c:pt>
                <c:pt idx="2421">
                  <c:v>100.13466644</c:v>
                </c:pt>
                <c:pt idx="2422">
                  <c:v>100.13466644</c:v>
                </c:pt>
                <c:pt idx="2423">
                  <c:v>100.0426712</c:v>
                </c:pt>
                <c:pt idx="2424">
                  <c:v>99.85199738</c:v>
                </c:pt>
                <c:pt idx="2425">
                  <c:v>99.85199738</c:v>
                </c:pt>
                <c:pt idx="2426">
                  <c:v>99.841331479999994</c:v>
                </c:pt>
                <c:pt idx="2427">
                  <c:v>100.11067199999999</c:v>
                </c:pt>
                <c:pt idx="2428">
                  <c:v>100.11067199999999</c:v>
                </c:pt>
                <c:pt idx="2429">
                  <c:v>100.16266632</c:v>
                </c:pt>
                <c:pt idx="2430">
                  <c:v>100.04000092</c:v>
                </c:pt>
                <c:pt idx="2431">
                  <c:v>100.04000092</c:v>
                </c:pt>
                <c:pt idx="2432">
                  <c:v>99.86000061</c:v>
                </c:pt>
                <c:pt idx="2433">
                  <c:v>99.866668700000005</c:v>
                </c:pt>
                <c:pt idx="2434">
                  <c:v>99.967994689999998</c:v>
                </c:pt>
                <c:pt idx="2435">
                  <c:v>99.967994689999998</c:v>
                </c:pt>
                <c:pt idx="2436">
                  <c:v>100.06399536000001</c:v>
                </c:pt>
                <c:pt idx="2437">
                  <c:v>99.862670899999998</c:v>
                </c:pt>
                <c:pt idx="2438">
                  <c:v>99.862670899999998</c:v>
                </c:pt>
                <c:pt idx="2439">
                  <c:v>99.88266754</c:v>
                </c:pt>
                <c:pt idx="2440">
                  <c:v>99.944000239999994</c:v>
                </c:pt>
                <c:pt idx="2441">
                  <c:v>100.04666901</c:v>
                </c:pt>
                <c:pt idx="2442">
                  <c:v>100.04666901</c:v>
                </c:pt>
                <c:pt idx="2443">
                  <c:v>100.14399718999999</c:v>
                </c:pt>
                <c:pt idx="2444">
                  <c:v>100.10800171</c:v>
                </c:pt>
                <c:pt idx="2445">
                  <c:v>100.00133513999999</c:v>
                </c:pt>
                <c:pt idx="2446">
                  <c:v>99.825332639999999</c:v>
                </c:pt>
                <c:pt idx="2447">
                  <c:v>99.878669740000007</c:v>
                </c:pt>
                <c:pt idx="2448">
                  <c:v>99.878669740000007</c:v>
                </c:pt>
                <c:pt idx="2449">
                  <c:v>99.989334110000001</c:v>
                </c:pt>
                <c:pt idx="2450">
                  <c:v>100.1866684</c:v>
                </c:pt>
                <c:pt idx="2451">
                  <c:v>100.12133025999999</c:v>
                </c:pt>
                <c:pt idx="2452">
                  <c:v>100.12133025999999</c:v>
                </c:pt>
                <c:pt idx="2453">
                  <c:v>99.969337460000006</c:v>
                </c:pt>
                <c:pt idx="2454">
                  <c:v>99.881340030000004</c:v>
                </c:pt>
                <c:pt idx="2455">
                  <c:v>99.934669490000005</c:v>
                </c:pt>
                <c:pt idx="2456">
                  <c:v>100.01733398</c:v>
                </c:pt>
                <c:pt idx="2457">
                  <c:v>100.14533234</c:v>
                </c:pt>
                <c:pt idx="2458">
                  <c:v>100.14533234</c:v>
                </c:pt>
                <c:pt idx="2459">
                  <c:v>100.08399962999999</c:v>
                </c:pt>
                <c:pt idx="2460">
                  <c:v>99.949333190000004</c:v>
                </c:pt>
                <c:pt idx="2461">
                  <c:v>99.869331360000004</c:v>
                </c:pt>
                <c:pt idx="2462">
                  <c:v>99.869331360000004</c:v>
                </c:pt>
                <c:pt idx="2463">
                  <c:v>100.13600159000001</c:v>
                </c:pt>
                <c:pt idx="2464">
                  <c:v>100.14799499999999</c:v>
                </c:pt>
                <c:pt idx="2465">
                  <c:v>100.14799499999999</c:v>
                </c:pt>
                <c:pt idx="2466">
                  <c:v>100.03333282</c:v>
                </c:pt>
                <c:pt idx="2467">
                  <c:v>99.830665589999995</c:v>
                </c:pt>
                <c:pt idx="2468">
                  <c:v>99.830665589999995</c:v>
                </c:pt>
                <c:pt idx="2469">
                  <c:v>99.842666629999997</c:v>
                </c:pt>
                <c:pt idx="2470">
                  <c:v>99.941329960000004</c:v>
                </c:pt>
                <c:pt idx="2471">
                  <c:v>100.18800354</c:v>
                </c:pt>
                <c:pt idx="2472">
                  <c:v>100.18800354</c:v>
                </c:pt>
                <c:pt idx="2473">
                  <c:v>100.04000092</c:v>
                </c:pt>
                <c:pt idx="2474">
                  <c:v>99.966667180000002</c:v>
                </c:pt>
                <c:pt idx="2475">
                  <c:v>99.966667180000002</c:v>
                </c:pt>
                <c:pt idx="2476">
                  <c:v>99.898666379999995</c:v>
                </c:pt>
                <c:pt idx="2477">
                  <c:v>99.881340030000004</c:v>
                </c:pt>
                <c:pt idx="2478">
                  <c:v>99.881340030000004</c:v>
                </c:pt>
                <c:pt idx="2479">
                  <c:v>100.08533478</c:v>
                </c:pt>
                <c:pt idx="2480">
                  <c:v>100.09466553</c:v>
                </c:pt>
                <c:pt idx="2481">
                  <c:v>100.05066681</c:v>
                </c:pt>
                <c:pt idx="2482">
                  <c:v>99.917335510000001</c:v>
                </c:pt>
                <c:pt idx="2483">
                  <c:v>99.846664430000004</c:v>
                </c:pt>
                <c:pt idx="2484">
                  <c:v>99.846664430000004</c:v>
                </c:pt>
                <c:pt idx="2485">
                  <c:v>99.89733124</c:v>
                </c:pt>
                <c:pt idx="2486">
                  <c:v>100.09866332999999</c:v>
                </c:pt>
                <c:pt idx="2487">
                  <c:v>100.12667084</c:v>
                </c:pt>
                <c:pt idx="2488">
                  <c:v>100.12667084</c:v>
                </c:pt>
                <c:pt idx="2489">
                  <c:v>99.957336429999998</c:v>
                </c:pt>
                <c:pt idx="2490">
                  <c:v>99.845329280000001</c:v>
                </c:pt>
                <c:pt idx="2491">
                  <c:v>99.845329280000001</c:v>
                </c:pt>
                <c:pt idx="2492">
                  <c:v>100.06533813</c:v>
                </c:pt>
                <c:pt idx="2493">
                  <c:v>100.16666411999999</c:v>
                </c:pt>
                <c:pt idx="2494">
                  <c:v>100.12000275</c:v>
                </c:pt>
                <c:pt idx="2495">
                  <c:v>100.12000275</c:v>
                </c:pt>
                <c:pt idx="2496">
                  <c:v>100.02266693</c:v>
                </c:pt>
                <c:pt idx="2497">
                  <c:v>99.844001770000006</c:v>
                </c:pt>
                <c:pt idx="2498">
                  <c:v>99.844001770000006</c:v>
                </c:pt>
                <c:pt idx="2499">
                  <c:v>99.889335630000005</c:v>
                </c:pt>
                <c:pt idx="2500">
                  <c:v>100.14533234</c:v>
                </c:pt>
                <c:pt idx="2501">
                  <c:v>100.14533234</c:v>
                </c:pt>
                <c:pt idx="2502">
                  <c:v>100.11067199999999</c:v>
                </c:pt>
                <c:pt idx="2503">
                  <c:v>100.00666046000001</c:v>
                </c:pt>
                <c:pt idx="2504">
                  <c:v>100.00666046000001</c:v>
                </c:pt>
                <c:pt idx="2505">
                  <c:v>99.870666499999999</c:v>
                </c:pt>
                <c:pt idx="2506">
                  <c:v>99.834663390000003</c:v>
                </c:pt>
                <c:pt idx="2507">
                  <c:v>99.988006589999998</c:v>
                </c:pt>
                <c:pt idx="2508">
                  <c:v>99.988006589999998</c:v>
                </c:pt>
                <c:pt idx="2509">
                  <c:v>100.08133698</c:v>
                </c:pt>
                <c:pt idx="2510">
                  <c:v>100.03599548</c:v>
                </c:pt>
                <c:pt idx="2511">
                  <c:v>100.03599548</c:v>
                </c:pt>
                <c:pt idx="2512">
                  <c:v>99.913330079999994</c:v>
                </c:pt>
                <c:pt idx="2513">
                  <c:v>99.883995060000004</c:v>
                </c:pt>
                <c:pt idx="2514">
                  <c:v>99.883995060000004</c:v>
                </c:pt>
                <c:pt idx="2515">
                  <c:v>100.06266785</c:v>
                </c:pt>
                <c:pt idx="2516">
                  <c:v>100.16933441</c:v>
                </c:pt>
                <c:pt idx="2517">
                  <c:v>100.10932922000001</c:v>
                </c:pt>
                <c:pt idx="2518">
                  <c:v>99.996002200000007</c:v>
                </c:pt>
                <c:pt idx="2519">
                  <c:v>99.86000061</c:v>
                </c:pt>
                <c:pt idx="2520">
                  <c:v>99.86000061</c:v>
                </c:pt>
                <c:pt idx="2521">
                  <c:v>99.879997250000002</c:v>
                </c:pt>
                <c:pt idx="2522">
                  <c:v>100.09066009999999</c:v>
                </c:pt>
                <c:pt idx="2523">
                  <c:v>100.10266876</c:v>
                </c:pt>
                <c:pt idx="2524">
                  <c:v>100.10266876</c:v>
                </c:pt>
                <c:pt idx="2525">
                  <c:v>100.15333557</c:v>
                </c:pt>
                <c:pt idx="2526">
                  <c:v>99.959999080000003</c:v>
                </c:pt>
                <c:pt idx="2527">
                  <c:v>99.844001770000006</c:v>
                </c:pt>
                <c:pt idx="2528">
                  <c:v>99.947998049999995</c:v>
                </c:pt>
                <c:pt idx="2529">
                  <c:v>100.0573349</c:v>
                </c:pt>
                <c:pt idx="2530">
                  <c:v>100.0573349</c:v>
                </c:pt>
                <c:pt idx="2531">
                  <c:v>100.15333557</c:v>
                </c:pt>
                <c:pt idx="2532">
                  <c:v>100.06933594</c:v>
                </c:pt>
                <c:pt idx="2533">
                  <c:v>99.878669740000007</c:v>
                </c:pt>
                <c:pt idx="2534">
                  <c:v>99.878669740000007</c:v>
                </c:pt>
                <c:pt idx="2535">
                  <c:v>99.95466614</c:v>
                </c:pt>
                <c:pt idx="2536">
                  <c:v>99.95466614</c:v>
                </c:pt>
                <c:pt idx="2537">
                  <c:v>100.08399962999999</c:v>
                </c:pt>
                <c:pt idx="2538">
                  <c:v>100.1293335</c:v>
                </c:pt>
                <c:pt idx="2539">
                  <c:v>100.09866332999999</c:v>
                </c:pt>
                <c:pt idx="2540">
                  <c:v>100.09866332999999</c:v>
                </c:pt>
                <c:pt idx="2541">
                  <c:v>99.959999080000003</c:v>
                </c:pt>
                <c:pt idx="2542">
                  <c:v>99.846664430000004</c:v>
                </c:pt>
                <c:pt idx="2543">
                  <c:v>99.965339659999998</c:v>
                </c:pt>
                <c:pt idx="2544">
                  <c:v>100.03466797</c:v>
                </c:pt>
                <c:pt idx="2545">
                  <c:v>100.16666411999999</c:v>
                </c:pt>
                <c:pt idx="2546">
                  <c:v>100.16666411999999</c:v>
                </c:pt>
                <c:pt idx="2547">
                  <c:v>100.06933594</c:v>
                </c:pt>
                <c:pt idx="2548">
                  <c:v>99.965339659999998</c:v>
                </c:pt>
                <c:pt idx="2549">
                  <c:v>99.863998409999994</c:v>
                </c:pt>
                <c:pt idx="2550">
                  <c:v>99.863998409999994</c:v>
                </c:pt>
                <c:pt idx="2551">
                  <c:v>99.916000370000006</c:v>
                </c:pt>
                <c:pt idx="2552">
                  <c:v>100.14133452999999</c:v>
                </c:pt>
                <c:pt idx="2553">
                  <c:v>100.15333557</c:v>
                </c:pt>
                <c:pt idx="2554">
                  <c:v>100.05199432000001</c:v>
                </c:pt>
                <c:pt idx="2555">
                  <c:v>99.914665220000003</c:v>
                </c:pt>
                <c:pt idx="2556">
                  <c:v>99.835998540000006</c:v>
                </c:pt>
                <c:pt idx="2557">
                  <c:v>99.835998540000006</c:v>
                </c:pt>
                <c:pt idx="2558">
                  <c:v>99.967994689999998</c:v>
                </c:pt>
                <c:pt idx="2559">
                  <c:v>100.07066345</c:v>
                </c:pt>
                <c:pt idx="2560">
                  <c:v>100.07066345</c:v>
                </c:pt>
                <c:pt idx="2561">
                  <c:v>100.12133025999999</c:v>
                </c:pt>
                <c:pt idx="2562">
                  <c:v>99.90533447</c:v>
                </c:pt>
                <c:pt idx="2563">
                  <c:v>99.90533447</c:v>
                </c:pt>
                <c:pt idx="2564">
                  <c:v>99.85199738</c:v>
                </c:pt>
                <c:pt idx="2565">
                  <c:v>99.9853363</c:v>
                </c:pt>
                <c:pt idx="2566">
                  <c:v>99.9853363</c:v>
                </c:pt>
                <c:pt idx="2567">
                  <c:v>100.11199951</c:v>
                </c:pt>
                <c:pt idx="2568">
                  <c:v>100.13199615000001</c:v>
                </c:pt>
                <c:pt idx="2569">
                  <c:v>100.13199615000001</c:v>
                </c:pt>
                <c:pt idx="2570">
                  <c:v>100.06666565</c:v>
                </c:pt>
                <c:pt idx="2571">
                  <c:v>99.883995060000004</c:v>
                </c:pt>
                <c:pt idx="2572">
                  <c:v>99.883995060000004</c:v>
                </c:pt>
                <c:pt idx="2573">
                  <c:v>99.853332519999995</c:v>
                </c:pt>
                <c:pt idx="2574">
                  <c:v>99.998664860000005</c:v>
                </c:pt>
                <c:pt idx="2575">
                  <c:v>100.16000366</c:v>
                </c:pt>
                <c:pt idx="2576">
                  <c:v>100.16000366</c:v>
                </c:pt>
                <c:pt idx="2577">
                  <c:v>100.10666655999999</c:v>
                </c:pt>
                <c:pt idx="2578">
                  <c:v>100.01332855</c:v>
                </c:pt>
                <c:pt idx="2579">
                  <c:v>99.83733368</c:v>
                </c:pt>
                <c:pt idx="2580">
                  <c:v>99.824005130000003</c:v>
                </c:pt>
                <c:pt idx="2581">
                  <c:v>100.00400543000001</c:v>
                </c:pt>
                <c:pt idx="2582">
                  <c:v>100.00400543000001</c:v>
                </c:pt>
                <c:pt idx="2583">
                  <c:v>100.12133025999999</c:v>
                </c:pt>
                <c:pt idx="2584">
                  <c:v>100.12799835</c:v>
                </c:pt>
                <c:pt idx="2585">
                  <c:v>99.965339659999998</c:v>
                </c:pt>
                <c:pt idx="2586">
                  <c:v>99.965339659999998</c:v>
                </c:pt>
                <c:pt idx="2587">
                  <c:v>99.833335880000007</c:v>
                </c:pt>
                <c:pt idx="2588">
                  <c:v>99.935997009999994</c:v>
                </c:pt>
                <c:pt idx="2589">
                  <c:v>100.06799316</c:v>
                </c:pt>
                <c:pt idx="2590">
                  <c:v>100.1293335</c:v>
                </c:pt>
                <c:pt idx="2591">
                  <c:v>100.06533813</c:v>
                </c:pt>
                <c:pt idx="2592">
                  <c:v>100.06533813</c:v>
                </c:pt>
                <c:pt idx="2593">
                  <c:v>99.90533447</c:v>
                </c:pt>
                <c:pt idx="2594">
                  <c:v>99.863998409999994</c:v>
                </c:pt>
                <c:pt idx="2595">
                  <c:v>99.95466614</c:v>
                </c:pt>
                <c:pt idx="2596">
                  <c:v>99.95466614</c:v>
                </c:pt>
                <c:pt idx="2597">
                  <c:v>100.12667084</c:v>
                </c:pt>
                <c:pt idx="2598">
                  <c:v>99.949333190000004</c:v>
                </c:pt>
                <c:pt idx="2599">
                  <c:v>99.949333190000004</c:v>
                </c:pt>
                <c:pt idx="2600">
                  <c:v>99.917335510000001</c:v>
                </c:pt>
                <c:pt idx="2601">
                  <c:v>99.849334720000002</c:v>
                </c:pt>
                <c:pt idx="2602">
                  <c:v>99.849334720000002</c:v>
                </c:pt>
                <c:pt idx="2603">
                  <c:v>99.969337460000006</c:v>
                </c:pt>
                <c:pt idx="2604">
                  <c:v>100.06133269999999</c:v>
                </c:pt>
                <c:pt idx="2605">
                  <c:v>100.22000122</c:v>
                </c:pt>
                <c:pt idx="2606">
                  <c:v>100.03333282</c:v>
                </c:pt>
                <c:pt idx="2607">
                  <c:v>99.944000239999994</c:v>
                </c:pt>
                <c:pt idx="2608">
                  <c:v>99.944000239999994</c:v>
                </c:pt>
                <c:pt idx="2609">
                  <c:v>99.857330320000003</c:v>
                </c:pt>
                <c:pt idx="2610">
                  <c:v>99.895996089999997</c:v>
                </c:pt>
                <c:pt idx="2611">
                  <c:v>100.05333709999999</c:v>
                </c:pt>
                <c:pt idx="2612">
                  <c:v>100.05333709999999</c:v>
                </c:pt>
                <c:pt idx="2613">
                  <c:v>100.1146698</c:v>
                </c:pt>
                <c:pt idx="2614">
                  <c:v>100.12533569</c:v>
                </c:pt>
                <c:pt idx="2615">
                  <c:v>99.95466614</c:v>
                </c:pt>
                <c:pt idx="2616">
                  <c:v>99.833335880000007</c:v>
                </c:pt>
                <c:pt idx="2617">
                  <c:v>99.890663149999995</c:v>
                </c:pt>
                <c:pt idx="2618">
                  <c:v>99.890663149999995</c:v>
                </c:pt>
                <c:pt idx="2619">
                  <c:v>100.04533386</c:v>
                </c:pt>
                <c:pt idx="2620">
                  <c:v>100.15333557</c:v>
                </c:pt>
                <c:pt idx="2621">
                  <c:v>100.01866913000001</c:v>
                </c:pt>
                <c:pt idx="2622">
                  <c:v>100.01866913000001</c:v>
                </c:pt>
                <c:pt idx="2623">
                  <c:v>99.912002560000005</c:v>
                </c:pt>
                <c:pt idx="2624">
                  <c:v>99.870666499999999</c:v>
                </c:pt>
                <c:pt idx="2625">
                  <c:v>99.972000120000004</c:v>
                </c:pt>
                <c:pt idx="2626">
                  <c:v>100.01066589</c:v>
                </c:pt>
                <c:pt idx="2627">
                  <c:v>100.14133452999999</c:v>
                </c:pt>
                <c:pt idx="2628">
                  <c:v>100.14133452999999</c:v>
                </c:pt>
                <c:pt idx="2629">
                  <c:v>100.06933594</c:v>
                </c:pt>
                <c:pt idx="2630">
                  <c:v>99.957336429999998</c:v>
                </c:pt>
                <c:pt idx="2631">
                  <c:v>99.957336429999998</c:v>
                </c:pt>
                <c:pt idx="2632">
                  <c:v>99.834663390000003</c:v>
                </c:pt>
                <c:pt idx="2633">
                  <c:v>100.08133698</c:v>
                </c:pt>
                <c:pt idx="2634">
                  <c:v>100.08133698</c:v>
                </c:pt>
                <c:pt idx="2635">
                  <c:v>100.20800018</c:v>
                </c:pt>
                <c:pt idx="2636">
                  <c:v>100.09466553</c:v>
                </c:pt>
                <c:pt idx="2637">
                  <c:v>99.981338500000007</c:v>
                </c:pt>
                <c:pt idx="2638">
                  <c:v>99.981338500000007</c:v>
                </c:pt>
                <c:pt idx="2639">
                  <c:v>99.835998540000006</c:v>
                </c:pt>
                <c:pt idx="2640">
                  <c:v>99.873336789999996</c:v>
                </c:pt>
                <c:pt idx="2641">
                  <c:v>100.08000183</c:v>
                </c:pt>
                <c:pt idx="2642">
                  <c:v>100.08000183</c:v>
                </c:pt>
                <c:pt idx="2643">
                  <c:v>100.09733582</c:v>
                </c:pt>
                <c:pt idx="2644">
                  <c:v>100.09733582</c:v>
                </c:pt>
                <c:pt idx="2645">
                  <c:v>99.904006960000004</c:v>
                </c:pt>
                <c:pt idx="2646">
                  <c:v>99.829330440000007</c:v>
                </c:pt>
                <c:pt idx="2647">
                  <c:v>99.910667419999996</c:v>
                </c:pt>
                <c:pt idx="2648">
                  <c:v>99.910667419999996</c:v>
                </c:pt>
                <c:pt idx="2649">
                  <c:v>100.06533813</c:v>
                </c:pt>
                <c:pt idx="2650">
                  <c:v>100.13199615000001</c:v>
                </c:pt>
                <c:pt idx="2651">
                  <c:v>100.13199615000001</c:v>
                </c:pt>
                <c:pt idx="2652">
                  <c:v>99.944000239999994</c:v>
                </c:pt>
                <c:pt idx="2653">
                  <c:v>99.878669740000007</c:v>
                </c:pt>
                <c:pt idx="2654">
                  <c:v>99.878669740000007</c:v>
                </c:pt>
                <c:pt idx="2655">
                  <c:v>99.969337460000006</c:v>
                </c:pt>
                <c:pt idx="2656">
                  <c:v>100.04666901</c:v>
                </c:pt>
                <c:pt idx="2657">
                  <c:v>100.12533569</c:v>
                </c:pt>
                <c:pt idx="2658">
                  <c:v>100.12533569</c:v>
                </c:pt>
                <c:pt idx="2659">
                  <c:v>100.05466461</c:v>
                </c:pt>
                <c:pt idx="2660">
                  <c:v>100.00800323</c:v>
                </c:pt>
                <c:pt idx="2661">
                  <c:v>100.00800323</c:v>
                </c:pt>
                <c:pt idx="2662">
                  <c:v>99.947998049999995</c:v>
                </c:pt>
                <c:pt idx="2663">
                  <c:v>99.988006589999998</c:v>
                </c:pt>
                <c:pt idx="2664">
                  <c:v>99.988006589999998</c:v>
                </c:pt>
                <c:pt idx="2665">
                  <c:v>100.18933105000001</c:v>
                </c:pt>
                <c:pt idx="2666">
                  <c:v>100.06799316</c:v>
                </c:pt>
                <c:pt idx="2667">
                  <c:v>99.935997009999994</c:v>
                </c:pt>
                <c:pt idx="2668">
                  <c:v>99.935997009999994</c:v>
                </c:pt>
                <c:pt idx="2669">
                  <c:v>99.872001650000001</c:v>
                </c:pt>
                <c:pt idx="2670">
                  <c:v>99.866668700000005</c:v>
                </c:pt>
                <c:pt idx="2671">
                  <c:v>100.04666901</c:v>
                </c:pt>
                <c:pt idx="2672">
                  <c:v>100.10133362000001</c:v>
                </c:pt>
                <c:pt idx="2673">
                  <c:v>100.11866759999999</c:v>
                </c:pt>
                <c:pt idx="2674">
                  <c:v>100.11866759999999</c:v>
                </c:pt>
                <c:pt idx="2675">
                  <c:v>99.942672729999998</c:v>
                </c:pt>
                <c:pt idx="2676">
                  <c:v>99.840003969999998</c:v>
                </c:pt>
                <c:pt idx="2677">
                  <c:v>99.840003969999998</c:v>
                </c:pt>
                <c:pt idx="2678">
                  <c:v>99.88266754</c:v>
                </c:pt>
                <c:pt idx="2679">
                  <c:v>100.14799499999999</c:v>
                </c:pt>
                <c:pt idx="2680">
                  <c:v>100.14799499999999</c:v>
                </c:pt>
                <c:pt idx="2681">
                  <c:v>100.11866759999999</c:v>
                </c:pt>
                <c:pt idx="2682">
                  <c:v>99.914665220000003</c:v>
                </c:pt>
                <c:pt idx="2683">
                  <c:v>99.840003969999998</c:v>
                </c:pt>
                <c:pt idx="2684">
                  <c:v>99.840003969999998</c:v>
                </c:pt>
                <c:pt idx="2685">
                  <c:v>99.941329960000004</c:v>
                </c:pt>
                <c:pt idx="2686">
                  <c:v>100.13066864</c:v>
                </c:pt>
                <c:pt idx="2687">
                  <c:v>100.13066864</c:v>
                </c:pt>
                <c:pt idx="2688">
                  <c:v>100.12000275</c:v>
                </c:pt>
                <c:pt idx="2689">
                  <c:v>99.967994689999998</c:v>
                </c:pt>
                <c:pt idx="2690">
                  <c:v>99.967994689999998</c:v>
                </c:pt>
                <c:pt idx="2691">
                  <c:v>99.838661189999996</c:v>
                </c:pt>
                <c:pt idx="2692">
                  <c:v>99.935997009999994</c:v>
                </c:pt>
                <c:pt idx="2693">
                  <c:v>100.04933929000001</c:v>
                </c:pt>
                <c:pt idx="2694">
                  <c:v>100.04933929000001</c:v>
                </c:pt>
                <c:pt idx="2695">
                  <c:v>100.17066192999999</c:v>
                </c:pt>
                <c:pt idx="2696">
                  <c:v>95.941337590000003</c:v>
                </c:pt>
                <c:pt idx="2697">
                  <c:v>63.529335019999998</c:v>
                </c:pt>
                <c:pt idx="2698">
                  <c:v>1.74133337</c:v>
                </c:pt>
                <c:pt idx="2699">
                  <c:v>-4.5093336099999997</c:v>
                </c:pt>
                <c:pt idx="2700">
                  <c:v>-4.5093336099999997</c:v>
                </c:pt>
                <c:pt idx="2701">
                  <c:v>2.1853332499999998</c:v>
                </c:pt>
                <c:pt idx="2702">
                  <c:v>-1.5720000300000001</c:v>
                </c:pt>
                <c:pt idx="2703">
                  <c:v>0.26666667999999999</c:v>
                </c:pt>
                <c:pt idx="2704">
                  <c:v>0.26666667999999999</c:v>
                </c:pt>
                <c:pt idx="2705">
                  <c:v>0.42000001999999997</c:v>
                </c:pt>
                <c:pt idx="2706">
                  <c:v>-0.58399999000000002</c:v>
                </c:pt>
                <c:pt idx="2707">
                  <c:v>-0.10933334</c:v>
                </c:pt>
                <c:pt idx="2708">
                  <c:v>0.56266665000000005</c:v>
                </c:pt>
                <c:pt idx="2709">
                  <c:v>6.2666659999999999E-2</c:v>
                </c:pt>
                <c:pt idx="2710">
                  <c:v>6.2666659999999999E-2</c:v>
                </c:pt>
                <c:pt idx="2711">
                  <c:v>-4.5333329999999998E-2</c:v>
                </c:pt>
                <c:pt idx="2712">
                  <c:v>-8.0000000000000002E-3</c:v>
                </c:pt>
                <c:pt idx="2713">
                  <c:v>-8.0000000000000002E-3</c:v>
                </c:pt>
                <c:pt idx="2714">
                  <c:v>-8.0000000000000002E-3</c:v>
                </c:pt>
                <c:pt idx="2715">
                  <c:v>-8.0000000000000002E-3</c:v>
                </c:pt>
                <c:pt idx="2716">
                  <c:v>-8.0000000000000002E-3</c:v>
                </c:pt>
                <c:pt idx="2717">
                  <c:v>-2.6666699999999999E-3</c:v>
                </c:pt>
                <c:pt idx="2718">
                  <c:v>-1.33333E-3</c:v>
                </c:pt>
                <c:pt idx="2719">
                  <c:v>1.33333E-3</c:v>
                </c:pt>
                <c:pt idx="2720">
                  <c:v>1.33333E-3</c:v>
                </c:pt>
                <c:pt idx="2721">
                  <c:v>-1.33333E-3</c:v>
                </c:pt>
                <c:pt idx="2722">
                  <c:v>0</c:v>
                </c:pt>
                <c:pt idx="2723">
                  <c:v>1.33333E-3</c:v>
                </c:pt>
                <c:pt idx="2724">
                  <c:v>1.33333E-3</c:v>
                </c:pt>
                <c:pt idx="2725">
                  <c:v>-1.33333E-3</c:v>
                </c:pt>
                <c:pt idx="2726">
                  <c:v>-1.33333E-3</c:v>
                </c:pt>
                <c:pt idx="2727">
                  <c:v>0</c:v>
                </c:pt>
                <c:pt idx="2728">
                  <c:v>-2.6666699999999999E-3</c:v>
                </c:pt>
                <c:pt idx="2729">
                  <c:v>-1.33333E-3</c:v>
                </c:pt>
                <c:pt idx="2730">
                  <c:v>-1.33333E-3</c:v>
                </c:pt>
                <c:pt idx="2731">
                  <c:v>0</c:v>
                </c:pt>
                <c:pt idx="2732">
                  <c:v>1.33333E-3</c:v>
                </c:pt>
                <c:pt idx="2733">
                  <c:v>1.33333E-3</c:v>
                </c:pt>
                <c:pt idx="2734">
                  <c:v>1.33333E-3</c:v>
                </c:pt>
                <c:pt idx="2735">
                  <c:v>1.33333E-3</c:v>
                </c:pt>
                <c:pt idx="2736">
                  <c:v>1.33333E-3</c:v>
                </c:pt>
                <c:pt idx="2737">
                  <c:v>0</c:v>
                </c:pt>
                <c:pt idx="2738">
                  <c:v>0</c:v>
                </c:pt>
                <c:pt idx="2739">
                  <c:v>0</c:v>
                </c:pt>
                <c:pt idx="2740">
                  <c:v>0</c:v>
                </c:pt>
                <c:pt idx="2741">
                  <c:v>2.6666699999999999E-3</c:v>
                </c:pt>
                <c:pt idx="2742">
                  <c:v>-2.6666699999999999E-3</c:v>
                </c:pt>
                <c:pt idx="2743">
                  <c:v>-5.3333299999999998E-3</c:v>
                </c:pt>
                <c:pt idx="2744">
                  <c:v>2.6666699999999999E-3</c:v>
                </c:pt>
                <c:pt idx="2745">
                  <c:v>1.33333E-3</c:v>
                </c:pt>
                <c:pt idx="2746">
                  <c:v>1.33333E-3</c:v>
                </c:pt>
                <c:pt idx="2747">
                  <c:v>1.33333E-3</c:v>
                </c:pt>
                <c:pt idx="2748">
                  <c:v>-1.33333E-3</c:v>
                </c:pt>
                <c:pt idx="2749">
                  <c:v>1.33333E-3</c:v>
                </c:pt>
                <c:pt idx="2750">
                  <c:v>1.33333E-3</c:v>
                </c:pt>
                <c:pt idx="2751">
                  <c:v>-2.6666699999999999E-3</c:v>
                </c:pt>
                <c:pt idx="2752">
                  <c:v>-2.6666699999999999E-3</c:v>
                </c:pt>
                <c:pt idx="2753">
                  <c:v>1.33333E-3</c:v>
                </c:pt>
                <c:pt idx="2754">
                  <c:v>0</c:v>
                </c:pt>
                <c:pt idx="2755">
                  <c:v>0</c:v>
                </c:pt>
                <c:pt idx="2756">
                  <c:v>0</c:v>
                </c:pt>
                <c:pt idx="2757">
                  <c:v>0</c:v>
                </c:pt>
                <c:pt idx="2758">
                  <c:v>1.33333E-3</c:v>
                </c:pt>
                <c:pt idx="2759">
                  <c:v>-1.33333E-3</c:v>
                </c:pt>
                <c:pt idx="2760">
                  <c:v>-1.33333E-3</c:v>
                </c:pt>
                <c:pt idx="2761">
                  <c:v>0</c:v>
                </c:pt>
                <c:pt idx="2762">
                  <c:v>0</c:v>
                </c:pt>
                <c:pt idx="2763">
                  <c:v>1.33333E-3</c:v>
                </c:pt>
                <c:pt idx="2764">
                  <c:v>-2.6666699999999999E-3</c:v>
                </c:pt>
                <c:pt idx="2765">
                  <c:v>0</c:v>
                </c:pt>
                <c:pt idx="2766">
                  <c:v>0</c:v>
                </c:pt>
                <c:pt idx="2767">
                  <c:v>0</c:v>
                </c:pt>
                <c:pt idx="2768">
                  <c:v>0</c:v>
                </c:pt>
                <c:pt idx="2769">
                  <c:v>1.33333E-3</c:v>
                </c:pt>
                <c:pt idx="2770">
                  <c:v>2.6666699999999999E-3</c:v>
                </c:pt>
                <c:pt idx="2771">
                  <c:v>-2.6666699999999999E-3</c:v>
                </c:pt>
                <c:pt idx="2772">
                  <c:v>0</c:v>
                </c:pt>
                <c:pt idx="2773">
                  <c:v>0</c:v>
                </c:pt>
                <c:pt idx="2774">
                  <c:v>0</c:v>
                </c:pt>
                <c:pt idx="2775">
                  <c:v>-4.0000000000000001E-3</c:v>
                </c:pt>
                <c:pt idx="2776">
                  <c:v>-4.0000000000000001E-3</c:v>
                </c:pt>
                <c:pt idx="2777">
                  <c:v>-1.33333E-3</c:v>
                </c:pt>
                <c:pt idx="2778">
                  <c:v>-4.0000000000000001E-3</c:v>
                </c:pt>
                <c:pt idx="2779">
                  <c:v>-4.0000000000000001E-3</c:v>
                </c:pt>
                <c:pt idx="2780">
                  <c:v>0</c:v>
                </c:pt>
                <c:pt idx="2781">
                  <c:v>0</c:v>
                </c:pt>
                <c:pt idx="2782">
                  <c:v>0</c:v>
                </c:pt>
                <c:pt idx="2783">
                  <c:v>-2.6666699999999999E-3</c:v>
                </c:pt>
                <c:pt idx="2784">
                  <c:v>-1.33333E-3</c:v>
                </c:pt>
                <c:pt idx="2785">
                  <c:v>1.33333E-3</c:v>
                </c:pt>
                <c:pt idx="2786">
                  <c:v>1.33333E-3</c:v>
                </c:pt>
                <c:pt idx="2787">
                  <c:v>1.33333E-3</c:v>
                </c:pt>
                <c:pt idx="2788">
                  <c:v>0</c:v>
                </c:pt>
                <c:pt idx="2789">
                  <c:v>0</c:v>
                </c:pt>
                <c:pt idx="2790">
                  <c:v>-1.33333E-3</c:v>
                </c:pt>
                <c:pt idx="2791">
                  <c:v>0</c:v>
                </c:pt>
                <c:pt idx="2792">
                  <c:v>0</c:v>
                </c:pt>
                <c:pt idx="2793">
                  <c:v>-1.33333E-3</c:v>
                </c:pt>
                <c:pt idx="2794">
                  <c:v>0</c:v>
                </c:pt>
                <c:pt idx="2795">
                  <c:v>1.33333E-3</c:v>
                </c:pt>
                <c:pt idx="2796">
                  <c:v>0</c:v>
                </c:pt>
                <c:pt idx="2797">
                  <c:v>1.33333E-3</c:v>
                </c:pt>
                <c:pt idx="2798">
                  <c:v>2.6666699999999999E-3</c:v>
                </c:pt>
                <c:pt idx="2799">
                  <c:v>2.6666699999999999E-3</c:v>
                </c:pt>
                <c:pt idx="2800">
                  <c:v>1.33333E-3</c:v>
                </c:pt>
                <c:pt idx="2801">
                  <c:v>0</c:v>
                </c:pt>
                <c:pt idx="2802">
                  <c:v>0</c:v>
                </c:pt>
                <c:pt idx="2803">
                  <c:v>-1.33333E-3</c:v>
                </c:pt>
                <c:pt idx="2804">
                  <c:v>0</c:v>
                </c:pt>
                <c:pt idx="2805">
                  <c:v>0</c:v>
                </c:pt>
                <c:pt idx="2806">
                  <c:v>-1.33333E-3</c:v>
                </c:pt>
                <c:pt idx="2807">
                  <c:v>1.33333E-3</c:v>
                </c:pt>
                <c:pt idx="2808">
                  <c:v>0</c:v>
                </c:pt>
                <c:pt idx="2809">
                  <c:v>0</c:v>
                </c:pt>
                <c:pt idx="2810">
                  <c:v>-1.33333E-3</c:v>
                </c:pt>
                <c:pt idx="2811">
                  <c:v>-2.6666699999999999E-3</c:v>
                </c:pt>
                <c:pt idx="2812">
                  <c:v>-2.6666699999999999E-3</c:v>
                </c:pt>
                <c:pt idx="2813">
                  <c:v>2.6666699999999999E-3</c:v>
                </c:pt>
                <c:pt idx="2814">
                  <c:v>-5.3333299999999998E-3</c:v>
                </c:pt>
                <c:pt idx="2815">
                  <c:v>-5.3333299999999998E-3</c:v>
                </c:pt>
                <c:pt idx="2816">
                  <c:v>1.33333E-3</c:v>
                </c:pt>
                <c:pt idx="2817">
                  <c:v>0</c:v>
                </c:pt>
                <c:pt idx="2818">
                  <c:v>0</c:v>
                </c:pt>
                <c:pt idx="2819">
                  <c:v>0</c:v>
                </c:pt>
                <c:pt idx="2820">
                  <c:v>-2.6666699999999999E-3</c:v>
                </c:pt>
                <c:pt idx="2821">
                  <c:v>2.6666699999999999E-3</c:v>
                </c:pt>
                <c:pt idx="2822">
                  <c:v>2.6666699999999999E-3</c:v>
                </c:pt>
                <c:pt idx="2823">
                  <c:v>5.3333299999999998E-3</c:v>
                </c:pt>
                <c:pt idx="2824">
                  <c:v>-4.0000000000000001E-3</c:v>
                </c:pt>
                <c:pt idx="2825">
                  <c:v>-4.0000000000000001E-3</c:v>
                </c:pt>
                <c:pt idx="2826">
                  <c:v>6.6666700000000004E-3</c:v>
                </c:pt>
                <c:pt idx="2827">
                  <c:v>-1.33333E-3</c:v>
                </c:pt>
                <c:pt idx="2828">
                  <c:v>-5.3333299999999998E-3</c:v>
                </c:pt>
                <c:pt idx="2829">
                  <c:v>-5.3333299999999998E-3</c:v>
                </c:pt>
                <c:pt idx="2830">
                  <c:v>-5.3333299999999998E-3</c:v>
                </c:pt>
                <c:pt idx="2831">
                  <c:v>0</c:v>
                </c:pt>
                <c:pt idx="2832">
                  <c:v>0</c:v>
                </c:pt>
                <c:pt idx="2833">
                  <c:v>2.6666699999999999E-3</c:v>
                </c:pt>
                <c:pt idx="2834">
                  <c:v>1.33333E-3</c:v>
                </c:pt>
                <c:pt idx="2835">
                  <c:v>1.33333E-3</c:v>
                </c:pt>
                <c:pt idx="2836">
                  <c:v>1.33333E-3</c:v>
                </c:pt>
                <c:pt idx="2837">
                  <c:v>-4.0000000000000001E-3</c:v>
                </c:pt>
                <c:pt idx="2838">
                  <c:v>-4.0000000000000001E-3</c:v>
                </c:pt>
                <c:pt idx="2839">
                  <c:v>0</c:v>
                </c:pt>
                <c:pt idx="2840">
                  <c:v>-4.0000000000000001E-3</c:v>
                </c:pt>
                <c:pt idx="2841">
                  <c:v>-4.0000000000000001E-3</c:v>
                </c:pt>
                <c:pt idx="2842">
                  <c:v>-2.6666699999999999E-3</c:v>
                </c:pt>
                <c:pt idx="2843">
                  <c:v>-1.33333E-3</c:v>
                </c:pt>
                <c:pt idx="2844">
                  <c:v>1.33333E-3</c:v>
                </c:pt>
                <c:pt idx="2845">
                  <c:v>1.33333E-3</c:v>
                </c:pt>
                <c:pt idx="2846">
                  <c:v>-1.33333E-3</c:v>
                </c:pt>
                <c:pt idx="2847">
                  <c:v>1.33333E-3</c:v>
                </c:pt>
                <c:pt idx="2848">
                  <c:v>1.33333E-3</c:v>
                </c:pt>
                <c:pt idx="2849">
                  <c:v>0</c:v>
                </c:pt>
                <c:pt idx="2850">
                  <c:v>-2.6666699999999999E-3</c:v>
                </c:pt>
                <c:pt idx="2851">
                  <c:v>2.6666699999999999E-3</c:v>
                </c:pt>
                <c:pt idx="2852">
                  <c:v>2.6666699999999999E-3</c:v>
                </c:pt>
                <c:pt idx="2853">
                  <c:v>1.33333E-3</c:v>
                </c:pt>
                <c:pt idx="2854">
                  <c:v>0</c:v>
                </c:pt>
                <c:pt idx="2855">
                  <c:v>0</c:v>
                </c:pt>
                <c:pt idx="2856">
                  <c:v>1.33333E-3</c:v>
                </c:pt>
                <c:pt idx="2857">
                  <c:v>-1.33333E-3</c:v>
                </c:pt>
                <c:pt idx="2858">
                  <c:v>-1.33333E-3</c:v>
                </c:pt>
                <c:pt idx="2859">
                  <c:v>-1.33333E-3</c:v>
                </c:pt>
                <c:pt idx="2860">
                  <c:v>1.33333E-3</c:v>
                </c:pt>
                <c:pt idx="2861">
                  <c:v>2.6666699999999999E-3</c:v>
                </c:pt>
                <c:pt idx="2862">
                  <c:v>2.6666699999999999E-3</c:v>
                </c:pt>
                <c:pt idx="2863">
                  <c:v>0</c:v>
                </c:pt>
                <c:pt idx="2864">
                  <c:v>-1.33333E-3</c:v>
                </c:pt>
                <c:pt idx="2865">
                  <c:v>-1.33333E-3</c:v>
                </c:pt>
                <c:pt idx="2866">
                  <c:v>-1.33333E-3</c:v>
                </c:pt>
                <c:pt idx="2867">
                  <c:v>2.6666699999999999E-3</c:v>
                </c:pt>
                <c:pt idx="2868">
                  <c:v>-5.3333299999999998E-3</c:v>
                </c:pt>
                <c:pt idx="2869">
                  <c:v>-2.6666699999999999E-3</c:v>
                </c:pt>
                <c:pt idx="2870">
                  <c:v>0</c:v>
                </c:pt>
                <c:pt idx="2871">
                  <c:v>0</c:v>
                </c:pt>
                <c:pt idx="2872">
                  <c:v>1.33333E-3</c:v>
                </c:pt>
                <c:pt idx="2873">
                  <c:v>0</c:v>
                </c:pt>
                <c:pt idx="2874">
                  <c:v>-1.33333E-3</c:v>
                </c:pt>
                <c:pt idx="2875">
                  <c:v>-1.33333E-3</c:v>
                </c:pt>
                <c:pt idx="2876">
                  <c:v>-1.33333E-3</c:v>
                </c:pt>
                <c:pt idx="2877">
                  <c:v>0</c:v>
                </c:pt>
                <c:pt idx="2878">
                  <c:v>0</c:v>
                </c:pt>
                <c:pt idx="2879">
                  <c:v>0</c:v>
                </c:pt>
                <c:pt idx="2880">
                  <c:v>0</c:v>
                </c:pt>
                <c:pt idx="2881">
                  <c:v>0</c:v>
                </c:pt>
                <c:pt idx="2882">
                  <c:v>1.33333E-3</c:v>
                </c:pt>
                <c:pt idx="2883">
                  <c:v>-2.6666699999999999E-3</c:v>
                </c:pt>
                <c:pt idx="2884">
                  <c:v>1.33333E-3</c:v>
                </c:pt>
                <c:pt idx="2885">
                  <c:v>1.33333E-3</c:v>
                </c:pt>
                <c:pt idx="2886">
                  <c:v>-1.33333E-3</c:v>
                </c:pt>
                <c:pt idx="2887">
                  <c:v>0</c:v>
                </c:pt>
                <c:pt idx="2888">
                  <c:v>0</c:v>
                </c:pt>
                <c:pt idx="2889">
                  <c:v>1.33333E-3</c:v>
                </c:pt>
                <c:pt idx="2890">
                  <c:v>0</c:v>
                </c:pt>
                <c:pt idx="2891">
                  <c:v>0</c:v>
                </c:pt>
                <c:pt idx="2892">
                  <c:v>-1.33333E-3</c:v>
                </c:pt>
                <c:pt idx="2893">
                  <c:v>0</c:v>
                </c:pt>
                <c:pt idx="2894">
                  <c:v>-1.33333E-3</c:v>
                </c:pt>
                <c:pt idx="2895">
                  <c:v>1.33333E-3</c:v>
                </c:pt>
                <c:pt idx="2896">
                  <c:v>0</c:v>
                </c:pt>
                <c:pt idx="2897">
                  <c:v>1.33333E-3</c:v>
                </c:pt>
                <c:pt idx="2898">
                  <c:v>1.33333E-3</c:v>
                </c:pt>
                <c:pt idx="2899">
                  <c:v>-1.33333E-3</c:v>
                </c:pt>
                <c:pt idx="2900">
                  <c:v>0</c:v>
                </c:pt>
                <c:pt idx="2901">
                  <c:v>0</c:v>
                </c:pt>
                <c:pt idx="2902">
                  <c:v>1.33333E-3</c:v>
                </c:pt>
                <c:pt idx="2903">
                  <c:v>-1.33333E-3</c:v>
                </c:pt>
                <c:pt idx="2904">
                  <c:v>0</c:v>
                </c:pt>
                <c:pt idx="2905">
                  <c:v>0</c:v>
                </c:pt>
                <c:pt idx="2906">
                  <c:v>2.6666699999999999E-3</c:v>
                </c:pt>
                <c:pt idx="2907">
                  <c:v>1.33333E-3</c:v>
                </c:pt>
                <c:pt idx="2908">
                  <c:v>1.33333E-3</c:v>
                </c:pt>
                <c:pt idx="2909">
                  <c:v>1.33333E-3</c:v>
                </c:pt>
                <c:pt idx="2910">
                  <c:v>0</c:v>
                </c:pt>
                <c:pt idx="2911">
                  <c:v>0</c:v>
                </c:pt>
                <c:pt idx="2912">
                  <c:v>0</c:v>
                </c:pt>
                <c:pt idx="2913">
                  <c:v>-2.6666699999999999E-3</c:v>
                </c:pt>
                <c:pt idx="2914">
                  <c:v>2.6666699999999999E-3</c:v>
                </c:pt>
                <c:pt idx="2915">
                  <c:v>1.33333E-3</c:v>
                </c:pt>
                <c:pt idx="2916">
                  <c:v>4.0000000000000001E-3</c:v>
                </c:pt>
                <c:pt idx="2917">
                  <c:v>-2.6666699999999999E-3</c:v>
                </c:pt>
                <c:pt idx="2918">
                  <c:v>-2.6666699999999999E-3</c:v>
                </c:pt>
                <c:pt idx="2919">
                  <c:v>-1.33333E-3</c:v>
                </c:pt>
                <c:pt idx="2920">
                  <c:v>1.33333E-3</c:v>
                </c:pt>
                <c:pt idx="2921">
                  <c:v>-1.33333E-3</c:v>
                </c:pt>
                <c:pt idx="2922">
                  <c:v>-1.33333E-3</c:v>
                </c:pt>
                <c:pt idx="2923">
                  <c:v>1.33333E-3</c:v>
                </c:pt>
                <c:pt idx="2924">
                  <c:v>1.33333E-3</c:v>
                </c:pt>
                <c:pt idx="2925">
                  <c:v>1.33333E-3</c:v>
                </c:pt>
                <c:pt idx="2926">
                  <c:v>-1.33333E-3</c:v>
                </c:pt>
                <c:pt idx="2927">
                  <c:v>0</c:v>
                </c:pt>
                <c:pt idx="2928">
                  <c:v>0</c:v>
                </c:pt>
                <c:pt idx="2929">
                  <c:v>0</c:v>
                </c:pt>
                <c:pt idx="2930">
                  <c:v>-1.33333E-3</c:v>
                </c:pt>
                <c:pt idx="2931">
                  <c:v>0</c:v>
                </c:pt>
                <c:pt idx="2932">
                  <c:v>0</c:v>
                </c:pt>
                <c:pt idx="2933">
                  <c:v>-1.33333E-3</c:v>
                </c:pt>
                <c:pt idx="2934">
                  <c:v>1.33333E-3</c:v>
                </c:pt>
                <c:pt idx="2935">
                  <c:v>1.33333E-3</c:v>
                </c:pt>
                <c:pt idx="2936">
                  <c:v>-1.33333E-3</c:v>
                </c:pt>
                <c:pt idx="2937">
                  <c:v>0</c:v>
                </c:pt>
                <c:pt idx="2938">
                  <c:v>0</c:v>
                </c:pt>
                <c:pt idx="2939">
                  <c:v>0</c:v>
                </c:pt>
                <c:pt idx="2940">
                  <c:v>0</c:v>
                </c:pt>
                <c:pt idx="2941">
                  <c:v>1.33333E-3</c:v>
                </c:pt>
                <c:pt idx="2942">
                  <c:v>0</c:v>
                </c:pt>
                <c:pt idx="2943">
                  <c:v>0</c:v>
                </c:pt>
                <c:pt idx="2944">
                  <c:v>2.6666699999999999E-3</c:v>
                </c:pt>
                <c:pt idx="2945">
                  <c:v>2.6666699999999999E-3</c:v>
                </c:pt>
                <c:pt idx="2946">
                  <c:v>0</c:v>
                </c:pt>
                <c:pt idx="2947">
                  <c:v>-2.6666699999999999E-3</c:v>
                </c:pt>
                <c:pt idx="2948">
                  <c:v>0</c:v>
                </c:pt>
                <c:pt idx="2949">
                  <c:v>0</c:v>
                </c:pt>
                <c:pt idx="2950">
                  <c:v>-1.33333E-3</c:v>
                </c:pt>
                <c:pt idx="2951">
                  <c:v>-1.33333E-3</c:v>
                </c:pt>
                <c:pt idx="2952">
                  <c:v>0</c:v>
                </c:pt>
                <c:pt idx="2953">
                  <c:v>0</c:v>
                </c:pt>
                <c:pt idx="2954">
                  <c:v>-1.33333E-3</c:v>
                </c:pt>
                <c:pt idx="2955">
                  <c:v>-1.33333E-3</c:v>
                </c:pt>
                <c:pt idx="2956">
                  <c:v>1.33333E-3</c:v>
                </c:pt>
                <c:pt idx="2957">
                  <c:v>-2.6666699999999999E-3</c:v>
                </c:pt>
                <c:pt idx="2958">
                  <c:v>1.33333E-3</c:v>
                </c:pt>
                <c:pt idx="2959">
                  <c:v>1.33333E-3</c:v>
                </c:pt>
                <c:pt idx="2960">
                  <c:v>0</c:v>
                </c:pt>
                <c:pt idx="2961">
                  <c:v>0</c:v>
                </c:pt>
                <c:pt idx="2962">
                  <c:v>0</c:v>
                </c:pt>
                <c:pt idx="2963">
                  <c:v>1.33333E-3</c:v>
                </c:pt>
                <c:pt idx="2964">
                  <c:v>-2.6666699999999999E-3</c:v>
                </c:pt>
                <c:pt idx="2965">
                  <c:v>-2.6666699999999999E-3</c:v>
                </c:pt>
                <c:pt idx="2966">
                  <c:v>1.33333E-3</c:v>
                </c:pt>
                <c:pt idx="2967">
                  <c:v>2.6666699999999999E-3</c:v>
                </c:pt>
                <c:pt idx="2968">
                  <c:v>2.6666699999999999E-3</c:v>
                </c:pt>
                <c:pt idx="2969">
                  <c:v>0</c:v>
                </c:pt>
                <c:pt idx="2970">
                  <c:v>0</c:v>
                </c:pt>
                <c:pt idx="2971">
                  <c:v>0</c:v>
                </c:pt>
                <c:pt idx="2972">
                  <c:v>1.33333E-3</c:v>
                </c:pt>
                <c:pt idx="2973">
                  <c:v>-1.33333E-3</c:v>
                </c:pt>
                <c:pt idx="2974">
                  <c:v>1.33333E-3</c:v>
                </c:pt>
                <c:pt idx="2975">
                  <c:v>1.33333E-3</c:v>
                </c:pt>
                <c:pt idx="2976">
                  <c:v>-4.0000000000000001E-3</c:v>
                </c:pt>
                <c:pt idx="2977">
                  <c:v>1.33333E-3</c:v>
                </c:pt>
                <c:pt idx="2978">
                  <c:v>1.33333E-3</c:v>
                </c:pt>
                <c:pt idx="2979">
                  <c:v>0</c:v>
                </c:pt>
                <c:pt idx="2980">
                  <c:v>-1.33333E-3</c:v>
                </c:pt>
                <c:pt idx="2981">
                  <c:v>-1.33333E-3</c:v>
                </c:pt>
                <c:pt idx="2982">
                  <c:v>0</c:v>
                </c:pt>
                <c:pt idx="2983">
                  <c:v>1.33333E-3</c:v>
                </c:pt>
                <c:pt idx="2984">
                  <c:v>0</c:v>
                </c:pt>
                <c:pt idx="2985">
                  <c:v>0</c:v>
                </c:pt>
                <c:pt idx="2986">
                  <c:v>0</c:v>
                </c:pt>
                <c:pt idx="2987">
                  <c:v>-1.33333E-3</c:v>
                </c:pt>
                <c:pt idx="2988">
                  <c:v>-1.33333E-3</c:v>
                </c:pt>
                <c:pt idx="2989">
                  <c:v>-1.33333E-3</c:v>
                </c:pt>
                <c:pt idx="2990">
                  <c:v>-1.33333E-3</c:v>
                </c:pt>
                <c:pt idx="2991">
                  <c:v>-1.33333E-3</c:v>
                </c:pt>
                <c:pt idx="2992">
                  <c:v>1.33333E-3</c:v>
                </c:pt>
                <c:pt idx="2993">
                  <c:v>2.6666699999999999E-3</c:v>
                </c:pt>
                <c:pt idx="2994">
                  <c:v>4.0000000000000001E-3</c:v>
                </c:pt>
                <c:pt idx="2995">
                  <c:v>-2.6666699999999999E-3</c:v>
                </c:pt>
                <c:pt idx="2996">
                  <c:v>-2.6666699999999999E-3</c:v>
                </c:pt>
                <c:pt idx="2997">
                  <c:v>0</c:v>
                </c:pt>
                <c:pt idx="2998">
                  <c:v>1.33333E-3</c:v>
                </c:pt>
                <c:pt idx="2999">
                  <c:v>1.33333E-3</c:v>
                </c:pt>
                <c:pt idx="3000">
                  <c:v>2.6666699999999999E-3</c:v>
                </c:pt>
                <c:pt idx="3001">
                  <c:v>2.6666699999999999E-3</c:v>
                </c:pt>
                <c:pt idx="3002">
                  <c:v>2.6666699999999999E-3</c:v>
                </c:pt>
                <c:pt idx="3003">
                  <c:v>-1.33333E-3</c:v>
                </c:pt>
                <c:pt idx="3004">
                  <c:v>1.33333E-3</c:v>
                </c:pt>
                <c:pt idx="3005">
                  <c:v>1.33333E-3</c:v>
                </c:pt>
                <c:pt idx="3006">
                  <c:v>1.33333E-3</c:v>
                </c:pt>
                <c:pt idx="3007">
                  <c:v>-1.33333E-3</c:v>
                </c:pt>
                <c:pt idx="3008">
                  <c:v>0</c:v>
                </c:pt>
                <c:pt idx="3009">
                  <c:v>0</c:v>
                </c:pt>
                <c:pt idx="3010">
                  <c:v>1.33333E-3</c:v>
                </c:pt>
                <c:pt idx="3011">
                  <c:v>-1.33333E-3</c:v>
                </c:pt>
                <c:pt idx="3012">
                  <c:v>1.33333E-3</c:v>
                </c:pt>
                <c:pt idx="3013">
                  <c:v>1.33333E-3</c:v>
                </c:pt>
                <c:pt idx="3014">
                  <c:v>-1.33333E-3</c:v>
                </c:pt>
                <c:pt idx="3015">
                  <c:v>1.33333E-3</c:v>
                </c:pt>
                <c:pt idx="3016">
                  <c:v>1.33333E-3</c:v>
                </c:pt>
                <c:pt idx="3017">
                  <c:v>0</c:v>
                </c:pt>
                <c:pt idx="3018">
                  <c:v>0</c:v>
                </c:pt>
                <c:pt idx="3019">
                  <c:v>0</c:v>
                </c:pt>
                <c:pt idx="3020">
                  <c:v>1.33333E-3</c:v>
                </c:pt>
                <c:pt idx="3021">
                  <c:v>1.33333E-3</c:v>
                </c:pt>
                <c:pt idx="3022">
                  <c:v>1.33333E-3</c:v>
                </c:pt>
                <c:pt idx="3023">
                  <c:v>0</c:v>
                </c:pt>
                <c:pt idx="3024">
                  <c:v>0</c:v>
                </c:pt>
                <c:pt idx="3025">
                  <c:v>0</c:v>
                </c:pt>
                <c:pt idx="3026">
                  <c:v>0</c:v>
                </c:pt>
                <c:pt idx="3027">
                  <c:v>-1.33333E-3</c:v>
                </c:pt>
                <c:pt idx="3028">
                  <c:v>0</c:v>
                </c:pt>
                <c:pt idx="3029">
                  <c:v>0</c:v>
                </c:pt>
                <c:pt idx="3030">
                  <c:v>0</c:v>
                </c:pt>
                <c:pt idx="3031">
                  <c:v>0</c:v>
                </c:pt>
                <c:pt idx="3032">
                  <c:v>0</c:v>
                </c:pt>
                <c:pt idx="3033">
                  <c:v>1.33333E-3</c:v>
                </c:pt>
                <c:pt idx="3034">
                  <c:v>0</c:v>
                </c:pt>
                <c:pt idx="3035">
                  <c:v>-2.6666699999999999E-3</c:v>
                </c:pt>
                <c:pt idx="3036">
                  <c:v>-2.6666699999999999E-3</c:v>
                </c:pt>
                <c:pt idx="3037">
                  <c:v>1.33333E-3</c:v>
                </c:pt>
                <c:pt idx="3038">
                  <c:v>1.33333E-3</c:v>
                </c:pt>
                <c:pt idx="3039">
                  <c:v>0</c:v>
                </c:pt>
                <c:pt idx="3040">
                  <c:v>2.6666699999999999E-3</c:v>
                </c:pt>
                <c:pt idx="3041">
                  <c:v>1.33333E-3</c:v>
                </c:pt>
                <c:pt idx="3042">
                  <c:v>1.33333E-3</c:v>
                </c:pt>
                <c:pt idx="3043">
                  <c:v>0</c:v>
                </c:pt>
                <c:pt idx="3044">
                  <c:v>2.6666699999999999E-3</c:v>
                </c:pt>
                <c:pt idx="3045">
                  <c:v>-1.33333E-3</c:v>
                </c:pt>
                <c:pt idx="3046">
                  <c:v>-1.33333E-3</c:v>
                </c:pt>
                <c:pt idx="3047">
                  <c:v>2.6666699999999999E-3</c:v>
                </c:pt>
                <c:pt idx="3048">
                  <c:v>2.6666699999999999E-3</c:v>
                </c:pt>
                <c:pt idx="3049">
                  <c:v>0</c:v>
                </c:pt>
                <c:pt idx="3050">
                  <c:v>0</c:v>
                </c:pt>
                <c:pt idx="3051">
                  <c:v>1.33333E-3</c:v>
                </c:pt>
                <c:pt idx="3052">
                  <c:v>1.33333E-3</c:v>
                </c:pt>
                <c:pt idx="3053">
                  <c:v>-1.33333E-3</c:v>
                </c:pt>
                <c:pt idx="3054">
                  <c:v>0</c:v>
                </c:pt>
                <c:pt idx="3055">
                  <c:v>1.33333E-3</c:v>
                </c:pt>
                <c:pt idx="3056">
                  <c:v>0</c:v>
                </c:pt>
                <c:pt idx="3057">
                  <c:v>-2.6666699999999999E-3</c:v>
                </c:pt>
                <c:pt idx="3058">
                  <c:v>-2.6666699999999999E-3</c:v>
                </c:pt>
                <c:pt idx="3059">
                  <c:v>-1.33333E-3</c:v>
                </c:pt>
                <c:pt idx="3060">
                  <c:v>1.33333E-3</c:v>
                </c:pt>
                <c:pt idx="3061">
                  <c:v>0</c:v>
                </c:pt>
                <c:pt idx="3062">
                  <c:v>0</c:v>
                </c:pt>
                <c:pt idx="3063">
                  <c:v>2.6666699999999999E-3</c:v>
                </c:pt>
                <c:pt idx="3064">
                  <c:v>0</c:v>
                </c:pt>
                <c:pt idx="3065">
                  <c:v>1.33333E-3</c:v>
                </c:pt>
                <c:pt idx="3066">
                  <c:v>-1.33333E-3</c:v>
                </c:pt>
                <c:pt idx="3067">
                  <c:v>0</c:v>
                </c:pt>
                <c:pt idx="3068">
                  <c:v>0</c:v>
                </c:pt>
                <c:pt idx="3069">
                  <c:v>2.6666699999999999E-3</c:v>
                </c:pt>
                <c:pt idx="3070">
                  <c:v>0</c:v>
                </c:pt>
                <c:pt idx="3071">
                  <c:v>-1.33333E-3</c:v>
                </c:pt>
                <c:pt idx="3072">
                  <c:v>-1.33333E-3</c:v>
                </c:pt>
                <c:pt idx="3073">
                  <c:v>0</c:v>
                </c:pt>
                <c:pt idx="3074">
                  <c:v>1.33333E-3</c:v>
                </c:pt>
                <c:pt idx="3075">
                  <c:v>1.33333E-3</c:v>
                </c:pt>
                <c:pt idx="3076">
                  <c:v>0</c:v>
                </c:pt>
                <c:pt idx="3077">
                  <c:v>-1.33333E-3</c:v>
                </c:pt>
                <c:pt idx="3078">
                  <c:v>-1.33333E-3</c:v>
                </c:pt>
                <c:pt idx="3079">
                  <c:v>0</c:v>
                </c:pt>
                <c:pt idx="3080">
                  <c:v>0</c:v>
                </c:pt>
                <c:pt idx="3081">
                  <c:v>0</c:v>
                </c:pt>
                <c:pt idx="3082">
                  <c:v>0</c:v>
                </c:pt>
                <c:pt idx="3083">
                  <c:v>-1.33333E-3</c:v>
                </c:pt>
                <c:pt idx="3084">
                  <c:v>1.33333E-3</c:v>
                </c:pt>
                <c:pt idx="3085">
                  <c:v>1.33333E-3</c:v>
                </c:pt>
                <c:pt idx="3086">
                  <c:v>-1.33333E-3</c:v>
                </c:pt>
                <c:pt idx="3087">
                  <c:v>0</c:v>
                </c:pt>
                <c:pt idx="3088">
                  <c:v>1.33333E-3</c:v>
                </c:pt>
                <c:pt idx="3089">
                  <c:v>1.33333E-3</c:v>
                </c:pt>
                <c:pt idx="3090">
                  <c:v>2.6666699999999999E-3</c:v>
                </c:pt>
                <c:pt idx="3091">
                  <c:v>1.33333E-3</c:v>
                </c:pt>
                <c:pt idx="3092">
                  <c:v>-1.33333E-3</c:v>
                </c:pt>
                <c:pt idx="3093">
                  <c:v>1.33333E-3</c:v>
                </c:pt>
                <c:pt idx="3094">
                  <c:v>-2.6666699999999999E-3</c:v>
                </c:pt>
                <c:pt idx="3095">
                  <c:v>-2.6666699999999999E-3</c:v>
                </c:pt>
                <c:pt idx="3096">
                  <c:v>1.33333E-3</c:v>
                </c:pt>
                <c:pt idx="3097">
                  <c:v>0</c:v>
                </c:pt>
                <c:pt idx="3098">
                  <c:v>1.33333E-3</c:v>
                </c:pt>
                <c:pt idx="3099">
                  <c:v>1.33333E-3</c:v>
                </c:pt>
                <c:pt idx="3100">
                  <c:v>0</c:v>
                </c:pt>
                <c:pt idx="3101">
                  <c:v>0</c:v>
                </c:pt>
                <c:pt idx="3102">
                  <c:v>0</c:v>
                </c:pt>
                <c:pt idx="3103">
                  <c:v>0</c:v>
                </c:pt>
                <c:pt idx="3104">
                  <c:v>0</c:v>
                </c:pt>
                <c:pt idx="3105">
                  <c:v>0</c:v>
                </c:pt>
                <c:pt idx="3106">
                  <c:v>-1.33333E-3</c:v>
                </c:pt>
                <c:pt idx="3107">
                  <c:v>-2.6666699999999999E-3</c:v>
                </c:pt>
                <c:pt idx="3108">
                  <c:v>1.33333E-3</c:v>
                </c:pt>
                <c:pt idx="3109">
                  <c:v>0</c:v>
                </c:pt>
                <c:pt idx="3110">
                  <c:v>-2.6666699999999999E-3</c:v>
                </c:pt>
                <c:pt idx="3111">
                  <c:v>-2.6666699999999999E-3</c:v>
                </c:pt>
                <c:pt idx="3112">
                  <c:v>0</c:v>
                </c:pt>
                <c:pt idx="3113">
                  <c:v>1.33333E-3</c:v>
                </c:pt>
                <c:pt idx="3114">
                  <c:v>1.33333E-3</c:v>
                </c:pt>
                <c:pt idx="3115">
                  <c:v>1.33333E-3</c:v>
                </c:pt>
                <c:pt idx="3116">
                  <c:v>-1.33333E-3</c:v>
                </c:pt>
                <c:pt idx="3117">
                  <c:v>0</c:v>
                </c:pt>
                <c:pt idx="3118">
                  <c:v>-1.33333E-3</c:v>
                </c:pt>
                <c:pt idx="3119">
                  <c:v>1.33333E-3</c:v>
                </c:pt>
                <c:pt idx="3120">
                  <c:v>1.33333E-3</c:v>
                </c:pt>
                <c:pt idx="3121">
                  <c:v>1.33333E-3</c:v>
                </c:pt>
                <c:pt idx="3122">
                  <c:v>-4.0000000000000001E-3</c:v>
                </c:pt>
                <c:pt idx="3123">
                  <c:v>-1.33333E-3</c:v>
                </c:pt>
                <c:pt idx="3124">
                  <c:v>1.33333E-3</c:v>
                </c:pt>
                <c:pt idx="3125">
                  <c:v>1.33333E-3</c:v>
                </c:pt>
                <c:pt idx="3126">
                  <c:v>0</c:v>
                </c:pt>
                <c:pt idx="3127">
                  <c:v>-1.33333E-3</c:v>
                </c:pt>
                <c:pt idx="3128">
                  <c:v>-1.33333E-3</c:v>
                </c:pt>
                <c:pt idx="3129">
                  <c:v>1.33333E-3</c:v>
                </c:pt>
                <c:pt idx="3130">
                  <c:v>-2.6666699999999999E-3</c:v>
                </c:pt>
                <c:pt idx="3131">
                  <c:v>-2.6666699999999999E-3</c:v>
                </c:pt>
                <c:pt idx="3132">
                  <c:v>0</c:v>
                </c:pt>
                <c:pt idx="3133">
                  <c:v>2.6666699999999999E-3</c:v>
                </c:pt>
                <c:pt idx="3134">
                  <c:v>-2.6666699999999999E-3</c:v>
                </c:pt>
                <c:pt idx="3135">
                  <c:v>1.33333E-3</c:v>
                </c:pt>
                <c:pt idx="3136">
                  <c:v>0</c:v>
                </c:pt>
                <c:pt idx="3137">
                  <c:v>0</c:v>
                </c:pt>
                <c:pt idx="3138">
                  <c:v>0</c:v>
                </c:pt>
                <c:pt idx="3139">
                  <c:v>-1.33333E-3</c:v>
                </c:pt>
                <c:pt idx="3140">
                  <c:v>1.33333E-3</c:v>
                </c:pt>
                <c:pt idx="3141">
                  <c:v>1.33333E-3</c:v>
                </c:pt>
                <c:pt idx="3142">
                  <c:v>1.33333E-3</c:v>
                </c:pt>
                <c:pt idx="3143">
                  <c:v>0</c:v>
                </c:pt>
                <c:pt idx="3144">
                  <c:v>0</c:v>
                </c:pt>
                <c:pt idx="3145">
                  <c:v>-5.3333299999999998E-3</c:v>
                </c:pt>
                <c:pt idx="3146">
                  <c:v>0</c:v>
                </c:pt>
                <c:pt idx="3147">
                  <c:v>0</c:v>
                </c:pt>
                <c:pt idx="3148">
                  <c:v>0</c:v>
                </c:pt>
                <c:pt idx="3149">
                  <c:v>0</c:v>
                </c:pt>
                <c:pt idx="3150">
                  <c:v>-1.33333E-3</c:v>
                </c:pt>
                <c:pt idx="3151">
                  <c:v>-1.33333E-3</c:v>
                </c:pt>
                <c:pt idx="3152">
                  <c:v>1.33333E-3</c:v>
                </c:pt>
                <c:pt idx="3153">
                  <c:v>-1.33333E-3</c:v>
                </c:pt>
                <c:pt idx="3154">
                  <c:v>-1.33333E-3</c:v>
                </c:pt>
                <c:pt idx="3155">
                  <c:v>-5.3333299999999998E-3</c:v>
                </c:pt>
                <c:pt idx="3156">
                  <c:v>-1.33333E-3</c:v>
                </c:pt>
                <c:pt idx="3157">
                  <c:v>-2.6666699999999999E-3</c:v>
                </c:pt>
                <c:pt idx="3158">
                  <c:v>-2.6666699999999999E-3</c:v>
                </c:pt>
                <c:pt idx="3159">
                  <c:v>1.33333E-3</c:v>
                </c:pt>
                <c:pt idx="3160">
                  <c:v>-4.0000000000000001E-3</c:v>
                </c:pt>
                <c:pt idx="3161">
                  <c:v>2.6666699999999999E-3</c:v>
                </c:pt>
                <c:pt idx="3162">
                  <c:v>1.33333E-3</c:v>
                </c:pt>
                <c:pt idx="3163">
                  <c:v>4.0000000000000001E-3</c:v>
                </c:pt>
                <c:pt idx="3164">
                  <c:v>4.0000000000000001E-3</c:v>
                </c:pt>
                <c:pt idx="3165">
                  <c:v>1.33333E-3</c:v>
                </c:pt>
                <c:pt idx="3166">
                  <c:v>0</c:v>
                </c:pt>
                <c:pt idx="3167">
                  <c:v>1.33333E-3</c:v>
                </c:pt>
                <c:pt idx="3168">
                  <c:v>1.33333E-3</c:v>
                </c:pt>
                <c:pt idx="3169">
                  <c:v>-1.33333E-3</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M$2:$M$4000</c:f>
              <c:numCache>
                <c:formatCode>0.00000000</c:formatCode>
                <c:ptCount val="3999"/>
                <c:pt idx="0">
                  <c:v>2.2091064500000002</c:v>
                </c:pt>
                <c:pt idx="1">
                  <c:v>2.2091064500000002</c:v>
                </c:pt>
                <c:pt idx="2">
                  <c:v>-8.5448999999999996E-4</c:v>
                </c:pt>
                <c:pt idx="3">
                  <c:v>-9.1553000000000001E-4</c:v>
                </c:pt>
                <c:pt idx="4">
                  <c:v>-9.4603999999999999E-4</c:v>
                </c:pt>
                <c:pt idx="5">
                  <c:v>-1.00708E-3</c:v>
                </c:pt>
                <c:pt idx="6">
                  <c:v>-1.00708E-3</c:v>
                </c:pt>
                <c:pt idx="7">
                  <c:v>-1.0376000000000001E-3</c:v>
                </c:pt>
                <c:pt idx="8">
                  <c:v>-1.0376000000000001E-3</c:v>
                </c:pt>
                <c:pt idx="9">
                  <c:v>-1.09863E-3</c:v>
                </c:pt>
                <c:pt idx="10">
                  <c:v>-1.09863E-3</c:v>
                </c:pt>
                <c:pt idx="11">
                  <c:v>-1.09863E-3</c:v>
                </c:pt>
                <c:pt idx="12">
                  <c:v>-9.4603999999999999E-4</c:v>
                </c:pt>
                <c:pt idx="13">
                  <c:v>-9.4603999999999999E-4</c:v>
                </c:pt>
                <c:pt idx="14">
                  <c:v>-1.2206999999999999E-3</c:v>
                </c:pt>
                <c:pt idx="15">
                  <c:v>-1.09863E-3</c:v>
                </c:pt>
                <c:pt idx="16">
                  <c:v>-1.09863E-3</c:v>
                </c:pt>
                <c:pt idx="17">
                  <c:v>-1.15967E-3</c:v>
                </c:pt>
                <c:pt idx="18">
                  <c:v>-1.00708E-3</c:v>
                </c:pt>
                <c:pt idx="19">
                  <c:v>-1.12915E-3</c:v>
                </c:pt>
                <c:pt idx="20">
                  <c:v>-1.0376000000000001E-3</c:v>
                </c:pt>
                <c:pt idx="21">
                  <c:v>-8.2397000000000004E-4</c:v>
                </c:pt>
                <c:pt idx="22">
                  <c:v>-9.1553000000000001E-4</c:v>
                </c:pt>
                <c:pt idx="23">
                  <c:v>-9.1553000000000001E-4</c:v>
                </c:pt>
                <c:pt idx="24">
                  <c:v>-9.1553000000000001E-4</c:v>
                </c:pt>
                <c:pt idx="25">
                  <c:v>-9.1553000000000001E-4</c:v>
                </c:pt>
                <c:pt idx="26">
                  <c:v>-1.0376000000000001E-3</c:v>
                </c:pt>
                <c:pt idx="27">
                  <c:v>-1.0376000000000001E-3</c:v>
                </c:pt>
                <c:pt idx="28">
                  <c:v>-8.5448999999999996E-4</c:v>
                </c:pt>
                <c:pt idx="29">
                  <c:v>-8.5448999999999996E-4</c:v>
                </c:pt>
                <c:pt idx="30">
                  <c:v>-9.1553000000000001E-4</c:v>
                </c:pt>
                <c:pt idx="31">
                  <c:v>-1.09863E-3</c:v>
                </c:pt>
                <c:pt idx="32">
                  <c:v>-1.00708E-3</c:v>
                </c:pt>
                <c:pt idx="33">
                  <c:v>-1.00708E-3</c:v>
                </c:pt>
                <c:pt idx="34">
                  <c:v>-9.4603999999999999E-4</c:v>
                </c:pt>
                <c:pt idx="35">
                  <c:v>-8.2397000000000004E-4</c:v>
                </c:pt>
                <c:pt idx="36">
                  <c:v>-1.2206999999999999E-3</c:v>
                </c:pt>
                <c:pt idx="37">
                  <c:v>-1.8615700000000001E-3</c:v>
                </c:pt>
                <c:pt idx="38">
                  <c:v>-1.3732900000000001E-3</c:v>
                </c:pt>
                <c:pt idx="39">
                  <c:v>-1.3732900000000001E-3</c:v>
                </c:pt>
                <c:pt idx="40">
                  <c:v>-9.1553000000000001E-4</c:v>
                </c:pt>
                <c:pt idx="41">
                  <c:v>-9.4603999999999999E-4</c:v>
                </c:pt>
                <c:pt idx="42">
                  <c:v>-1.15967E-3</c:v>
                </c:pt>
                <c:pt idx="43">
                  <c:v>-1.0376000000000001E-3</c:v>
                </c:pt>
                <c:pt idx="44">
                  <c:v>-1.0376000000000001E-3</c:v>
                </c:pt>
                <c:pt idx="45">
                  <c:v>-6.1034999999999996E-4</c:v>
                </c:pt>
                <c:pt idx="46">
                  <c:v>-6.4086999999999998E-4</c:v>
                </c:pt>
                <c:pt idx="47">
                  <c:v>-7.9345999999999996E-4</c:v>
                </c:pt>
                <c:pt idx="48">
                  <c:v>-5.1880000000000003E-4</c:v>
                </c:pt>
                <c:pt idx="49">
                  <c:v>-5.1880000000000003E-4</c:v>
                </c:pt>
                <c:pt idx="50">
                  <c:v>-8.8500999999999999E-4</c:v>
                </c:pt>
                <c:pt idx="51">
                  <c:v>-1.4343299999999999E-3</c:v>
                </c:pt>
                <c:pt idx="52">
                  <c:v>-1.4343299999999999E-3</c:v>
                </c:pt>
                <c:pt idx="53">
                  <c:v>-1.46484E-3</c:v>
                </c:pt>
                <c:pt idx="54">
                  <c:v>-1.58691E-3</c:v>
                </c:pt>
                <c:pt idx="55">
                  <c:v>-1.3427700000000001E-3</c:v>
                </c:pt>
                <c:pt idx="56">
                  <c:v>-2.1362E-4</c:v>
                </c:pt>
                <c:pt idx="57">
                  <c:v>-3.6621000000000001E-4</c:v>
                </c:pt>
                <c:pt idx="58">
                  <c:v>-1.5258800000000001E-3</c:v>
                </c:pt>
                <c:pt idx="59">
                  <c:v>-1.5258800000000001E-3</c:v>
                </c:pt>
                <c:pt idx="60">
                  <c:v>-1.00708E-3</c:v>
                </c:pt>
                <c:pt idx="61">
                  <c:v>-2.844238E-2</c:v>
                </c:pt>
                <c:pt idx="62">
                  <c:v>-2.844238E-2</c:v>
                </c:pt>
                <c:pt idx="63">
                  <c:v>-6.2622070000000002E-2</c:v>
                </c:pt>
                <c:pt idx="64">
                  <c:v>-0.13253783999999999</c:v>
                </c:pt>
                <c:pt idx="65">
                  <c:v>-0.13253783999999999</c:v>
                </c:pt>
                <c:pt idx="66">
                  <c:v>-0.16494750999999999</c:v>
                </c:pt>
                <c:pt idx="67">
                  <c:v>-0.19781493999999999</c:v>
                </c:pt>
                <c:pt idx="68">
                  <c:v>-0.23376464999999999</c:v>
                </c:pt>
                <c:pt idx="69">
                  <c:v>-0.23376464999999999</c:v>
                </c:pt>
                <c:pt idx="70">
                  <c:v>-0.26608275999999997</c:v>
                </c:pt>
                <c:pt idx="71">
                  <c:v>-0.30136108</c:v>
                </c:pt>
                <c:pt idx="72">
                  <c:v>-0.33557129000000002</c:v>
                </c:pt>
                <c:pt idx="73">
                  <c:v>-0.37078856999999998</c:v>
                </c:pt>
                <c:pt idx="74">
                  <c:v>-0.40368651999999999</c:v>
                </c:pt>
                <c:pt idx="75">
                  <c:v>-0.40368651999999999</c:v>
                </c:pt>
                <c:pt idx="76">
                  <c:v>-0.44152831999999997</c:v>
                </c:pt>
                <c:pt idx="77">
                  <c:v>-0.47311400999999997</c:v>
                </c:pt>
                <c:pt idx="78">
                  <c:v>-0.50848389000000005</c:v>
                </c:pt>
                <c:pt idx="79">
                  <c:v>-0.50848389000000005</c:v>
                </c:pt>
                <c:pt idx="80">
                  <c:v>-0.54125977000000003</c:v>
                </c:pt>
                <c:pt idx="81">
                  <c:v>-0.60995482999999995</c:v>
                </c:pt>
                <c:pt idx="82">
                  <c:v>-0.60995482999999995</c:v>
                </c:pt>
                <c:pt idx="83">
                  <c:v>-0.64654540999999999</c:v>
                </c:pt>
                <c:pt idx="84">
                  <c:v>-0.67895508000000004</c:v>
                </c:pt>
                <c:pt idx="85">
                  <c:v>-0.67895508000000004</c:v>
                </c:pt>
                <c:pt idx="86">
                  <c:v>-0.71231078999999997</c:v>
                </c:pt>
                <c:pt idx="87">
                  <c:v>-0.74758910999999995</c:v>
                </c:pt>
                <c:pt idx="88">
                  <c:v>-0.78485106999999998</c:v>
                </c:pt>
                <c:pt idx="89">
                  <c:v>-0.78485106999999998</c:v>
                </c:pt>
                <c:pt idx="90">
                  <c:v>-0.81622313999999996</c:v>
                </c:pt>
                <c:pt idx="91">
                  <c:v>-0.84951781999999998</c:v>
                </c:pt>
                <c:pt idx="92">
                  <c:v>-0.89422606999999998</c:v>
                </c:pt>
                <c:pt idx="93">
                  <c:v>-0.92755127000000004</c:v>
                </c:pt>
                <c:pt idx="94">
                  <c:v>-0.92755127000000004</c:v>
                </c:pt>
                <c:pt idx="95">
                  <c:v>-0.95907593000000002</c:v>
                </c:pt>
                <c:pt idx="96">
                  <c:v>-1.01486206</c:v>
                </c:pt>
                <c:pt idx="97">
                  <c:v>-1.01486206</c:v>
                </c:pt>
                <c:pt idx="98">
                  <c:v>-1.04815674</c:v>
                </c:pt>
                <c:pt idx="99">
                  <c:v>-1.08071899</c:v>
                </c:pt>
                <c:pt idx="100">
                  <c:v>-1.1146240199999999</c:v>
                </c:pt>
                <c:pt idx="101">
                  <c:v>-1.1499938999999999</c:v>
                </c:pt>
                <c:pt idx="102">
                  <c:v>-1.1853637699999999</c:v>
                </c:pt>
                <c:pt idx="103">
                  <c:v>-1.1853637699999999</c:v>
                </c:pt>
                <c:pt idx="104">
                  <c:v>-1.2214050299999999</c:v>
                </c:pt>
                <c:pt idx="105">
                  <c:v>-1.2563781700000001</c:v>
                </c:pt>
                <c:pt idx="106">
                  <c:v>-1.28677368</c:v>
                </c:pt>
                <c:pt idx="107">
                  <c:v>-1.28677368</c:v>
                </c:pt>
                <c:pt idx="108">
                  <c:v>-1.32443237</c:v>
                </c:pt>
                <c:pt idx="109">
                  <c:v>-1.35406494</c:v>
                </c:pt>
                <c:pt idx="110">
                  <c:v>-1.3891296399999999</c:v>
                </c:pt>
                <c:pt idx="111">
                  <c:v>-1.42492676</c:v>
                </c:pt>
                <c:pt idx="112">
                  <c:v>-1.4597778299999999</c:v>
                </c:pt>
                <c:pt idx="113">
                  <c:v>-1.4940185500000001</c:v>
                </c:pt>
                <c:pt idx="114">
                  <c:v>-1.4940185500000001</c:v>
                </c:pt>
                <c:pt idx="115">
                  <c:v>-1.52496338</c:v>
                </c:pt>
                <c:pt idx="116">
                  <c:v>-1.5634155300000001</c:v>
                </c:pt>
                <c:pt idx="117">
                  <c:v>-1.5634155300000001</c:v>
                </c:pt>
                <c:pt idx="118">
                  <c:v>-1.59603882</c:v>
                </c:pt>
                <c:pt idx="119">
                  <c:v>-1.6291503899999999</c:v>
                </c:pt>
                <c:pt idx="120">
                  <c:v>-1.66491699</c:v>
                </c:pt>
                <c:pt idx="121">
                  <c:v>-1.69793701</c:v>
                </c:pt>
                <c:pt idx="122">
                  <c:v>-1.7334594699999999</c:v>
                </c:pt>
                <c:pt idx="123">
                  <c:v>-1.76605225</c:v>
                </c:pt>
                <c:pt idx="124">
                  <c:v>-1.76605225</c:v>
                </c:pt>
                <c:pt idx="125">
                  <c:v>-1.8047485400000001</c:v>
                </c:pt>
                <c:pt idx="126">
                  <c:v>-1.8343505899999999</c:v>
                </c:pt>
                <c:pt idx="127">
                  <c:v>-1.8666076700000001</c:v>
                </c:pt>
                <c:pt idx="128">
                  <c:v>-1.8666076700000001</c:v>
                </c:pt>
                <c:pt idx="129">
                  <c:v>-1.9406738299999999</c:v>
                </c:pt>
                <c:pt idx="130">
                  <c:v>-1.9406738299999999</c:v>
                </c:pt>
                <c:pt idx="131">
                  <c:v>-1.97406006</c:v>
                </c:pt>
                <c:pt idx="132">
                  <c:v>-2.0075378399999999</c:v>
                </c:pt>
                <c:pt idx="133">
                  <c:v>-2.0422363300000002</c:v>
                </c:pt>
                <c:pt idx="134">
                  <c:v>-2.0422363300000002</c:v>
                </c:pt>
                <c:pt idx="135">
                  <c:v>-2.0743103000000001</c:v>
                </c:pt>
                <c:pt idx="136">
                  <c:v>-2.1086425800000002</c:v>
                </c:pt>
                <c:pt idx="137">
                  <c:v>-2.1442260700000002</c:v>
                </c:pt>
                <c:pt idx="138">
                  <c:v>-2.1795959499999999</c:v>
                </c:pt>
                <c:pt idx="139">
                  <c:v>-2.21722412</c:v>
                </c:pt>
                <c:pt idx="140">
                  <c:v>-2.2479247999999998</c:v>
                </c:pt>
                <c:pt idx="141">
                  <c:v>-2.2479247999999998</c:v>
                </c:pt>
                <c:pt idx="142">
                  <c:v>-2.27920532</c:v>
                </c:pt>
                <c:pt idx="143">
                  <c:v>-2.31021118</c:v>
                </c:pt>
                <c:pt idx="144">
                  <c:v>-2.31021118</c:v>
                </c:pt>
                <c:pt idx="145">
                  <c:v>-2.3492431599999999</c:v>
                </c:pt>
                <c:pt idx="146">
                  <c:v>-2.3813476599999999</c:v>
                </c:pt>
                <c:pt idx="147">
                  <c:v>-2.4296875</c:v>
                </c:pt>
                <c:pt idx="148">
                  <c:v>-2.4654541000000001</c:v>
                </c:pt>
                <c:pt idx="149">
                  <c:v>-2.4654541000000001</c:v>
                </c:pt>
                <c:pt idx="150">
                  <c:v>-2.4984130900000001</c:v>
                </c:pt>
                <c:pt idx="151">
                  <c:v>-2.5339050300000001</c:v>
                </c:pt>
                <c:pt idx="152">
                  <c:v>-2.5685424800000001</c:v>
                </c:pt>
                <c:pt idx="153">
                  <c:v>-2.5685424800000001</c:v>
                </c:pt>
                <c:pt idx="154">
                  <c:v>-2.6008605999999999</c:v>
                </c:pt>
                <c:pt idx="155">
                  <c:v>-2.6715087899999999</c:v>
                </c:pt>
                <c:pt idx="156">
                  <c:v>-2.6715087899999999</c:v>
                </c:pt>
                <c:pt idx="157">
                  <c:v>-2.70440674</c:v>
                </c:pt>
                <c:pt idx="158">
                  <c:v>-2.7388305700000002</c:v>
                </c:pt>
                <c:pt idx="159">
                  <c:v>-2.77182007</c:v>
                </c:pt>
                <c:pt idx="160">
                  <c:v>-2.77182007</c:v>
                </c:pt>
                <c:pt idx="161">
                  <c:v>-2.8079528800000002</c:v>
                </c:pt>
                <c:pt idx="162">
                  <c:v>-2.8408813500000001</c:v>
                </c:pt>
                <c:pt idx="163">
                  <c:v>-2.8408813500000001</c:v>
                </c:pt>
                <c:pt idx="164">
                  <c:v>-2.9108886699999998</c:v>
                </c:pt>
                <c:pt idx="165">
                  <c:v>-2.9458313</c:v>
                </c:pt>
                <c:pt idx="166">
                  <c:v>-2.9458313</c:v>
                </c:pt>
                <c:pt idx="167">
                  <c:v>-2.9787902800000001</c:v>
                </c:pt>
                <c:pt idx="168">
                  <c:v>-3.0138855000000002</c:v>
                </c:pt>
                <c:pt idx="169">
                  <c:v>-3.0455322300000001</c:v>
                </c:pt>
                <c:pt idx="170">
                  <c:v>-3.0455322300000001</c:v>
                </c:pt>
                <c:pt idx="171">
                  <c:v>-3.08041382</c:v>
                </c:pt>
                <c:pt idx="172">
                  <c:v>-3.1472167999999998</c:v>
                </c:pt>
                <c:pt idx="173">
                  <c:v>-3.1472167999999998</c:v>
                </c:pt>
                <c:pt idx="174">
                  <c:v>-3.1857299800000001</c:v>
                </c:pt>
                <c:pt idx="175">
                  <c:v>-3.2188415500000001</c:v>
                </c:pt>
                <c:pt idx="176">
                  <c:v>-3.2188415500000001</c:v>
                </c:pt>
                <c:pt idx="177">
                  <c:v>-3.25042725</c:v>
                </c:pt>
                <c:pt idx="178">
                  <c:v>-3.25042725</c:v>
                </c:pt>
                <c:pt idx="179">
                  <c:v>-3.3027648900000002</c:v>
                </c:pt>
                <c:pt idx="180">
                  <c:v>-3.3381347699999999</c:v>
                </c:pt>
                <c:pt idx="181">
                  <c:v>-3.3696899400000002</c:v>
                </c:pt>
                <c:pt idx="182">
                  <c:v>-3.4046020499999998</c:v>
                </c:pt>
                <c:pt idx="183">
                  <c:v>-3.4428100599999998</c:v>
                </c:pt>
                <c:pt idx="184">
                  <c:v>-3.4748535199999999</c:v>
                </c:pt>
                <c:pt idx="185">
                  <c:v>-3.4748535199999999</c:v>
                </c:pt>
                <c:pt idx="186">
                  <c:v>-3.5106506300000002</c:v>
                </c:pt>
                <c:pt idx="187">
                  <c:v>-3.5418395999999999</c:v>
                </c:pt>
                <c:pt idx="188">
                  <c:v>-3.5418395999999999</c:v>
                </c:pt>
                <c:pt idx="189">
                  <c:v>-3.57684326</c:v>
                </c:pt>
                <c:pt idx="190">
                  <c:v>-3.6470031700000001</c:v>
                </c:pt>
                <c:pt idx="191">
                  <c:v>-3.6470031700000001</c:v>
                </c:pt>
                <c:pt idx="192">
                  <c:v>-3.6798095700000002</c:v>
                </c:pt>
                <c:pt idx="193">
                  <c:v>-3.7169189500000002</c:v>
                </c:pt>
                <c:pt idx="194">
                  <c:v>-3.7492675800000002</c:v>
                </c:pt>
                <c:pt idx="195">
                  <c:v>-3.7492675800000002</c:v>
                </c:pt>
                <c:pt idx="196">
                  <c:v>-3.7812805200000001</c:v>
                </c:pt>
                <c:pt idx="197">
                  <c:v>-3.8191833499999999</c:v>
                </c:pt>
                <c:pt idx="198">
                  <c:v>-3.85284424</c:v>
                </c:pt>
                <c:pt idx="199">
                  <c:v>-3.8909912100000001</c:v>
                </c:pt>
                <c:pt idx="200">
                  <c:v>-3.9229431199999998</c:v>
                </c:pt>
                <c:pt idx="201">
                  <c:v>-3.9229431199999998</c:v>
                </c:pt>
                <c:pt idx="202">
                  <c:v>-3.95703125</c:v>
                </c:pt>
                <c:pt idx="203">
                  <c:v>-3.9919433600000001</c:v>
                </c:pt>
                <c:pt idx="204">
                  <c:v>-4.0237426799999998</c:v>
                </c:pt>
                <c:pt idx="205">
                  <c:v>-4.0237426799999998</c:v>
                </c:pt>
                <c:pt idx="206">
                  <c:v>-4.0588684099999996</c:v>
                </c:pt>
                <c:pt idx="207">
                  <c:v>-4.0941162100000001</c:v>
                </c:pt>
                <c:pt idx="208">
                  <c:v>-4.1267089800000001</c:v>
                </c:pt>
                <c:pt idx="209">
                  <c:v>-4.1641845699999998</c:v>
                </c:pt>
                <c:pt idx="210">
                  <c:v>-4.1966247599999997</c:v>
                </c:pt>
                <c:pt idx="211">
                  <c:v>-4.2328796400000002</c:v>
                </c:pt>
                <c:pt idx="212">
                  <c:v>-4.2328796400000002</c:v>
                </c:pt>
                <c:pt idx="213">
                  <c:v>-4.2642822300000001</c:v>
                </c:pt>
                <c:pt idx="214">
                  <c:v>-4.2998046900000002</c:v>
                </c:pt>
                <c:pt idx="215">
                  <c:v>-4.2998046900000002</c:v>
                </c:pt>
                <c:pt idx="216">
                  <c:v>-4.3359985400000003</c:v>
                </c:pt>
                <c:pt idx="217">
                  <c:v>-4.3699340800000002</c:v>
                </c:pt>
                <c:pt idx="218">
                  <c:v>-4.4029540999999996</c:v>
                </c:pt>
                <c:pt idx="219">
                  <c:v>-4.4407043499999999</c:v>
                </c:pt>
                <c:pt idx="220">
                  <c:v>-4.4715881299999998</c:v>
                </c:pt>
                <c:pt idx="221">
                  <c:v>-4.50509644</c:v>
                </c:pt>
                <c:pt idx="222">
                  <c:v>-4.50509644</c:v>
                </c:pt>
                <c:pt idx="223">
                  <c:v>-4.5420837399999998</c:v>
                </c:pt>
                <c:pt idx="224">
                  <c:v>-4.5752868700000002</c:v>
                </c:pt>
                <c:pt idx="225">
                  <c:v>-4.6022644000000001</c:v>
                </c:pt>
                <c:pt idx="226">
                  <c:v>-4.6022644000000001</c:v>
                </c:pt>
                <c:pt idx="227">
                  <c:v>-4.6346130399999996</c:v>
                </c:pt>
                <c:pt idx="228">
                  <c:v>-4.6816101100000003</c:v>
                </c:pt>
                <c:pt idx="229">
                  <c:v>-4.7171630899999997</c:v>
                </c:pt>
                <c:pt idx="230">
                  <c:v>-4.75204468</c:v>
                </c:pt>
                <c:pt idx="231">
                  <c:v>-4.75204468</c:v>
                </c:pt>
                <c:pt idx="232">
                  <c:v>-4.7876586899999998</c:v>
                </c:pt>
                <c:pt idx="233">
                  <c:v>-4.8181152300000001</c:v>
                </c:pt>
                <c:pt idx="234">
                  <c:v>-4.8490295400000001</c:v>
                </c:pt>
                <c:pt idx="235">
                  <c:v>-4.8490295400000001</c:v>
                </c:pt>
                <c:pt idx="236">
                  <c:v>-4.9157714800000001</c:v>
                </c:pt>
                <c:pt idx="237">
                  <c:v>-4.9157714800000001</c:v>
                </c:pt>
                <c:pt idx="238">
                  <c:v>-4.9504394500000002</c:v>
                </c:pt>
                <c:pt idx="239">
                  <c:v>-4.9843444799999999</c:v>
                </c:pt>
                <c:pt idx="240">
                  <c:v>-5.0174560499999998</c:v>
                </c:pt>
                <c:pt idx="241">
                  <c:v>-5.0174560499999998</c:v>
                </c:pt>
                <c:pt idx="242">
                  <c:v>-5.0489502000000002</c:v>
                </c:pt>
                <c:pt idx="243">
                  <c:v>-5.0852355999999999</c:v>
                </c:pt>
                <c:pt idx="244">
                  <c:v>-5.1209716800000002</c:v>
                </c:pt>
                <c:pt idx="245">
                  <c:v>-5.15319824</c:v>
                </c:pt>
                <c:pt idx="246">
                  <c:v>-5.1873474100000001</c:v>
                </c:pt>
                <c:pt idx="247">
                  <c:v>-5.2225341800000002</c:v>
                </c:pt>
                <c:pt idx="248">
                  <c:v>-5.2225341800000002</c:v>
                </c:pt>
                <c:pt idx="249">
                  <c:v>-5.2600097699999999</c:v>
                </c:pt>
                <c:pt idx="250">
                  <c:v>-5.2925109900000002</c:v>
                </c:pt>
                <c:pt idx="251">
                  <c:v>-5.2925109900000002</c:v>
                </c:pt>
                <c:pt idx="252">
                  <c:v>-5.3249511700000003</c:v>
                </c:pt>
                <c:pt idx="253">
                  <c:v>-5.3593444799999999</c:v>
                </c:pt>
                <c:pt idx="254">
                  <c:v>-5.3925781300000004</c:v>
                </c:pt>
                <c:pt idx="255">
                  <c:v>-5.42816162</c:v>
                </c:pt>
                <c:pt idx="256">
                  <c:v>-5.4625549299999996</c:v>
                </c:pt>
                <c:pt idx="257">
                  <c:v>-5.4625549299999996</c:v>
                </c:pt>
                <c:pt idx="258">
                  <c:v>-5.5097351100000003</c:v>
                </c:pt>
                <c:pt idx="259">
                  <c:v>-5.5443420400000001</c:v>
                </c:pt>
                <c:pt idx="260">
                  <c:v>-5.5443420400000001</c:v>
                </c:pt>
                <c:pt idx="261">
                  <c:v>-5.5798034699999999</c:v>
                </c:pt>
                <c:pt idx="262">
                  <c:v>-5.61175537</c:v>
                </c:pt>
                <c:pt idx="263">
                  <c:v>-5.6484680200000001</c:v>
                </c:pt>
                <c:pt idx="264">
                  <c:v>-5.6810607900000001</c:v>
                </c:pt>
                <c:pt idx="265">
                  <c:v>-5.7126464800000001</c:v>
                </c:pt>
                <c:pt idx="266">
                  <c:v>-5.7443847699999999</c:v>
                </c:pt>
                <c:pt idx="267">
                  <c:v>-5.7443847699999999</c:v>
                </c:pt>
                <c:pt idx="268">
                  <c:v>-5.7823181200000002</c:v>
                </c:pt>
                <c:pt idx="269">
                  <c:v>-5.81521606</c:v>
                </c:pt>
                <c:pt idx="270">
                  <c:v>-5.8510437</c:v>
                </c:pt>
                <c:pt idx="271">
                  <c:v>-5.8510437</c:v>
                </c:pt>
                <c:pt idx="272">
                  <c:v>-5.8954772899999996</c:v>
                </c:pt>
                <c:pt idx="273">
                  <c:v>-5.9304809599999997</c:v>
                </c:pt>
                <c:pt idx="274">
                  <c:v>-5.9638061499999999</c:v>
                </c:pt>
                <c:pt idx="275">
                  <c:v>-5.9993286100000001</c:v>
                </c:pt>
                <c:pt idx="276">
                  <c:v>-5.9993286100000001</c:v>
                </c:pt>
                <c:pt idx="277">
                  <c:v>-6.0338439900000003</c:v>
                </c:pt>
                <c:pt idx="278">
                  <c:v>-6.0682983400000001</c:v>
                </c:pt>
                <c:pt idx="279">
                  <c:v>-6.0682983400000001</c:v>
                </c:pt>
                <c:pt idx="280">
                  <c:v>-6.1012573200000002</c:v>
                </c:pt>
                <c:pt idx="281">
                  <c:v>-6.1383666999999997</c:v>
                </c:pt>
                <c:pt idx="282">
                  <c:v>-6.1705932600000004</c:v>
                </c:pt>
                <c:pt idx="283">
                  <c:v>-6.2056274399999998</c:v>
                </c:pt>
                <c:pt idx="284">
                  <c:v>-6.2377014199999996</c:v>
                </c:pt>
                <c:pt idx="285">
                  <c:v>-6.2704467800000003</c:v>
                </c:pt>
                <c:pt idx="286">
                  <c:v>-6.2704467800000003</c:v>
                </c:pt>
                <c:pt idx="287">
                  <c:v>-6.3083190900000004</c:v>
                </c:pt>
                <c:pt idx="288">
                  <c:v>-6.3405456500000001</c:v>
                </c:pt>
                <c:pt idx="289">
                  <c:v>-6.37295532</c:v>
                </c:pt>
                <c:pt idx="290">
                  <c:v>-6.37295532</c:v>
                </c:pt>
                <c:pt idx="291">
                  <c:v>-6.4427185099999997</c:v>
                </c:pt>
                <c:pt idx="292">
                  <c:v>-6.4427185099999997</c:v>
                </c:pt>
                <c:pt idx="293">
                  <c:v>-6.4806823700000002</c:v>
                </c:pt>
                <c:pt idx="294">
                  <c:v>-6.5129394500000002</c:v>
                </c:pt>
                <c:pt idx="295">
                  <c:v>-6.5497741700000001</c:v>
                </c:pt>
                <c:pt idx="296">
                  <c:v>-6.5497741700000001</c:v>
                </c:pt>
                <c:pt idx="297">
                  <c:v>-6.5822448700000002</c:v>
                </c:pt>
                <c:pt idx="298">
                  <c:v>-6.6200561499999999</c:v>
                </c:pt>
                <c:pt idx="299">
                  <c:v>-6.6524352999999996</c:v>
                </c:pt>
                <c:pt idx="300">
                  <c:v>-6.6871032699999997</c:v>
                </c:pt>
                <c:pt idx="301">
                  <c:v>-6.7225036600000001</c:v>
                </c:pt>
                <c:pt idx="302">
                  <c:v>-6.7225036600000001</c:v>
                </c:pt>
                <c:pt idx="303">
                  <c:v>-6.7550353999999997</c:v>
                </c:pt>
                <c:pt idx="304">
                  <c:v>-6.7904663100000002</c:v>
                </c:pt>
                <c:pt idx="305">
                  <c:v>-6.8270873999999999</c:v>
                </c:pt>
                <c:pt idx="306">
                  <c:v>-6.8270873999999999</c:v>
                </c:pt>
                <c:pt idx="307">
                  <c:v>-6.8596191400000004</c:v>
                </c:pt>
                <c:pt idx="308">
                  <c:v>-6.8918762200000003</c:v>
                </c:pt>
                <c:pt idx="309">
                  <c:v>-6.9292907699999997</c:v>
                </c:pt>
                <c:pt idx="310">
                  <c:v>-6.9641113299999997</c:v>
                </c:pt>
                <c:pt idx="311">
                  <c:v>-6.9982299799999996</c:v>
                </c:pt>
                <c:pt idx="312">
                  <c:v>-6.9982299799999996</c:v>
                </c:pt>
                <c:pt idx="313">
                  <c:v>-7.0296630899999997</c:v>
                </c:pt>
                <c:pt idx="314">
                  <c:v>-7.0654296900000002</c:v>
                </c:pt>
                <c:pt idx="315">
                  <c:v>-7.0970764199999996</c:v>
                </c:pt>
                <c:pt idx="316">
                  <c:v>-7.0970764199999996</c:v>
                </c:pt>
                <c:pt idx="317">
                  <c:v>-7.1308898899999997</c:v>
                </c:pt>
                <c:pt idx="318">
                  <c:v>-7.1959533699999998</c:v>
                </c:pt>
                <c:pt idx="319">
                  <c:v>-7.1959533699999998</c:v>
                </c:pt>
                <c:pt idx="320">
                  <c:v>-7.2283935499999998</c:v>
                </c:pt>
                <c:pt idx="321">
                  <c:v>-7.2589416499999997</c:v>
                </c:pt>
                <c:pt idx="322">
                  <c:v>-7.2922668499999999</c:v>
                </c:pt>
                <c:pt idx="323">
                  <c:v>-7.2922668499999999</c:v>
                </c:pt>
                <c:pt idx="324">
                  <c:v>-7.30044556</c:v>
                </c:pt>
                <c:pt idx="325">
                  <c:v>-7.30096436</c:v>
                </c:pt>
                <c:pt idx="326">
                  <c:v>-7.30096436</c:v>
                </c:pt>
                <c:pt idx="327">
                  <c:v>-7.3004760700000002</c:v>
                </c:pt>
                <c:pt idx="328">
                  <c:v>-7.30044556</c:v>
                </c:pt>
                <c:pt idx="329">
                  <c:v>-7.30044556</c:v>
                </c:pt>
                <c:pt idx="330">
                  <c:v>-7.3005371099999996</c:v>
                </c:pt>
                <c:pt idx="331">
                  <c:v>-7.3007507299999999</c:v>
                </c:pt>
                <c:pt idx="332">
                  <c:v>-7.3005371099999996</c:v>
                </c:pt>
                <c:pt idx="333">
                  <c:v>-7.3005371099999996</c:v>
                </c:pt>
                <c:pt idx="334">
                  <c:v>-7.3003234900000002</c:v>
                </c:pt>
                <c:pt idx="335">
                  <c:v>-7.3003234900000002</c:v>
                </c:pt>
                <c:pt idx="336">
                  <c:v>-7.3000488299999997</c:v>
                </c:pt>
                <c:pt idx="337">
                  <c:v>-7.2999877900000003</c:v>
                </c:pt>
                <c:pt idx="338">
                  <c:v>-7.2999877900000003</c:v>
                </c:pt>
                <c:pt idx="339">
                  <c:v>-7.3002014199999996</c:v>
                </c:pt>
                <c:pt idx="340">
                  <c:v>-7.2999877900000003</c:v>
                </c:pt>
                <c:pt idx="341">
                  <c:v>-7.3001098600000001</c:v>
                </c:pt>
                <c:pt idx="342">
                  <c:v>-7.3001098600000001</c:v>
                </c:pt>
                <c:pt idx="343">
                  <c:v>-7.2999877900000003</c:v>
                </c:pt>
                <c:pt idx="344">
                  <c:v>-7.2998046900000002</c:v>
                </c:pt>
                <c:pt idx="345">
                  <c:v>-7.2998046900000002</c:v>
                </c:pt>
                <c:pt idx="346">
                  <c:v>-7.3005676299999998</c:v>
                </c:pt>
                <c:pt idx="347">
                  <c:v>-7.3000183099999996</c:v>
                </c:pt>
                <c:pt idx="348">
                  <c:v>-7.29925537</c:v>
                </c:pt>
                <c:pt idx="349">
                  <c:v>-7.29925537</c:v>
                </c:pt>
                <c:pt idx="350">
                  <c:v>-7.3004150399999999</c:v>
                </c:pt>
                <c:pt idx="351">
                  <c:v>-7.2997741700000001</c:v>
                </c:pt>
                <c:pt idx="352">
                  <c:v>-7.2997741700000001</c:v>
                </c:pt>
                <c:pt idx="353">
                  <c:v>-7.30026245</c:v>
                </c:pt>
                <c:pt idx="354">
                  <c:v>-7.3004150399999999</c:v>
                </c:pt>
                <c:pt idx="355">
                  <c:v>-7.3004150399999999</c:v>
                </c:pt>
                <c:pt idx="356">
                  <c:v>-7.30044556</c:v>
                </c:pt>
                <c:pt idx="357">
                  <c:v>-7.2998962399999998</c:v>
                </c:pt>
                <c:pt idx="358">
                  <c:v>-7.3000488299999997</c:v>
                </c:pt>
                <c:pt idx="359">
                  <c:v>-7.3000488299999997</c:v>
                </c:pt>
                <c:pt idx="360">
                  <c:v>-7.3000183099999996</c:v>
                </c:pt>
                <c:pt idx="361">
                  <c:v>-7.2996826199999996</c:v>
                </c:pt>
                <c:pt idx="362">
                  <c:v>-7.2996826199999996</c:v>
                </c:pt>
                <c:pt idx="363">
                  <c:v>-7.3000793499999999</c:v>
                </c:pt>
                <c:pt idx="364">
                  <c:v>-7.3000793499999999</c:v>
                </c:pt>
                <c:pt idx="365">
                  <c:v>-7.2999877900000003</c:v>
                </c:pt>
                <c:pt idx="366">
                  <c:v>-7.29992676</c:v>
                </c:pt>
                <c:pt idx="367">
                  <c:v>-7.3002014199999996</c:v>
                </c:pt>
                <c:pt idx="368">
                  <c:v>-7.3002014199999996</c:v>
                </c:pt>
                <c:pt idx="369">
                  <c:v>-7.2995300299999997</c:v>
                </c:pt>
                <c:pt idx="370">
                  <c:v>-7.3002319299999998</c:v>
                </c:pt>
                <c:pt idx="371">
                  <c:v>-7.3002319299999998</c:v>
                </c:pt>
                <c:pt idx="372">
                  <c:v>-7.2999572800000001</c:v>
                </c:pt>
                <c:pt idx="373">
                  <c:v>-7.30044556</c:v>
                </c:pt>
                <c:pt idx="374">
                  <c:v>-7.30044556</c:v>
                </c:pt>
                <c:pt idx="375">
                  <c:v>-7.3000793499999999</c:v>
                </c:pt>
                <c:pt idx="376">
                  <c:v>-7.3002319299999998</c:v>
                </c:pt>
                <c:pt idx="377">
                  <c:v>-7.2997436499999999</c:v>
                </c:pt>
                <c:pt idx="378">
                  <c:v>-7.2997436499999999</c:v>
                </c:pt>
                <c:pt idx="379">
                  <c:v>-7.3000793499999999</c:v>
                </c:pt>
                <c:pt idx="380">
                  <c:v>-7.2998352100000004</c:v>
                </c:pt>
                <c:pt idx="381">
                  <c:v>-7.2998352100000004</c:v>
                </c:pt>
                <c:pt idx="382">
                  <c:v>-7.3002319299999998</c:v>
                </c:pt>
                <c:pt idx="383">
                  <c:v>-7.3000488299999997</c:v>
                </c:pt>
                <c:pt idx="384">
                  <c:v>-7.2993774399999998</c:v>
                </c:pt>
                <c:pt idx="385">
                  <c:v>-7.2993774399999998</c:v>
                </c:pt>
                <c:pt idx="386">
                  <c:v>-7.2994689900000003</c:v>
                </c:pt>
                <c:pt idx="387">
                  <c:v>-7.2994689900000003</c:v>
                </c:pt>
                <c:pt idx="388">
                  <c:v>-7.3000488299999997</c:v>
                </c:pt>
                <c:pt idx="389">
                  <c:v>-7.2996521000000003</c:v>
                </c:pt>
                <c:pt idx="390">
                  <c:v>-7.30026245</c:v>
                </c:pt>
                <c:pt idx="391">
                  <c:v>-7.2998962399999998</c:v>
                </c:pt>
                <c:pt idx="392">
                  <c:v>-7.2997436499999999</c:v>
                </c:pt>
                <c:pt idx="393">
                  <c:v>-7.2997436499999999</c:v>
                </c:pt>
                <c:pt idx="394">
                  <c:v>-7.2997131299999998</c:v>
                </c:pt>
                <c:pt idx="395">
                  <c:v>-7.2998352100000004</c:v>
                </c:pt>
                <c:pt idx="396">
                  <c:v>-7.3008422900000003</c:v>
                </c:pt>
                <c:pt idx="397">
                  <c:v>-7.3008422900000003</c:v>
                </c:pt>
                <c:pt idx="398">
                  <c:v>-7.29959106</c:v>
                </c:pt>
                <c:pt idx="399">
                  <c:v>-7.3003845199999997</c:v>
                </c:pt>
                <c:pt idx="400">
                  <c:v>-7.3003845199999997</c:v>
                </c:pt>
                <c:pt idx="401">
                  <c:v>-7.2995605499999998</c:v>
                </c:pt>
                <c:pt idx="402">
                  <c:v>-7.3006591800000002</c:v>
                </c:pt>
                <c:pt idx="403">
                  <c:v>-7.2997131299999998</c:v>
                </c:pt>
                <c:pt idx="404">
                  <c:v>-7.2997131299999998</c:v>
                </c:pt>
                <c:pt idx="405">
                  <c:v>-7.2998962399999998</c:v>
                </c:pt>
                <c:pt idx="406">
                  <c:v>-7.3001098600000001</c:v>
                </c:pt>
                <c:pt idx="407">
                  <c:v>-7.3001098600000001</c:v>
                </c:pt>
                <c:pt idx="408">
                  <c:v>-7.3002929700000001</c:v>
                </c:pt>
                <c:pt idx="409">
                  <c:v>-7.2995605499999998</c:v>
                </c:pt>
                <c:pt idx="410">
                  <c:v>-7.2995605499999998</c:v>
                </c:pt>
                <c:pt idx="411">
                  <c:v>-7.3003845199999997</c:v>
                </c:pt>
                <c:pt idx="412">
                  <c:v>-7.2999572800000001</c:v>
                </c:pt>
                <c:pt idx="413">
                  <c:v>-7.2976379400000004</c:v>
                </c:pt>
                <c:pt idx="414">
                  <c:v>-7.2976379400000004</c:v>
                </c:pt>
                <c:pt idx="415">
                  <c:v>-7.3025207500000002</c:v>
                </c:pt>
                <c:pt idx="416">
                  <c:v>-7.3662109400000002</c:v>
                </c:pt>
                <c:pt idx="417">
                  <c:v>-7.4256897000000004</c:v>
                </c:pt>
                <c:pt idx="418">
                  <c:v>-7.4256897000000004</c:v>
                </c:pt>
                <c:pt idx="419">
                  <c:v>-7.5395202599999998</c:v>
                </c:pt>
                <c:pt idx="420">
                  <c:v>-7.5395202599999998</c:v>
                </c:pt>
                <c:pt idx="421">
                  <c:v>-7.5911865199999999</c:v>
                </c:pt>
                <c:pt idx="422">
                  <c:v>-7.6454467800000003</c:v>
                </c:pt>
                <c:pt idx="423">
                  <c:v>-7.67730713</c:v>
                </c:pt>
                <c:pt idx="424">
                  <c:v>-7.67730713</c:v>
                </c:pt>
                <c:pt idx="425">
                  <c:v>-7.6998596199999998</c:v>
                </c:pt>
                <c:pt idx="426">
                  <c:v>-7.7147827099999997</c:v>
                </c:pt>
                <c:pt idx="427">
                  <c:v>-7.7188720699999998</c:v>
                </c:pt>
                <c:pt idx="428">
                  <c:v>-7.7200317399999996</c:v>
                </c:pt>
                <c:pt idx="429">
                  <c:v>-7.7160034199999998</c:v>
                </c:pt>
                <c:pt idx="430">
                  <c:v>-7.7160034199999998</c:v>
                </c:pt>
                <c:pt idx="431">
                  <c:v>-7.7207641599999999</c:v>
                </c:pt>
                <c:pt idx="432">
                  <c:v>-7.7255248999999999</c:v>
                </c:pt>
                <c:pt idx="433">
                  <c:v>-7.7255248999999999</c:v>
                </c:pt>
                <c:pt idx="434">
                  <c:v>-7.7256774899999998</c:v>
                </c:pt>
                <c:pt idx="435">
                  <c:v>-7.7254028300000002</c:v>
                </c:pt>
                <c:pt idx="436">
                  <c:v>-7.7250671400000002</c:v>
                </c:pt>
                <c:pt idx="437">
                  <c:v>-7.7248535199999999</c:v>
                </c:pt>
                <c:pt idx="438">
                  <c:v>-7.7246093800000004</c:v>
                </c:pt>
                <c:pt idx="439">
                  <c:v>-7.7314758299999999</c:v>
                </c:pt>
                <c:pt idx="440">
                  <c:v>-7.7314758299999999</c:v>
                </c:pt>
                <c:pt idx="441">
                  <c:v>-7.7265014599999997</c:v>
                </c:pt>
                <c:pt idx="442">
                  <c:v>-7.7236938500000001</c:v>
                </c:pt>
                <c:pt idx="443">
                  <c:v>-7.7236938500000001</c:v>
                </c:pt>
                <c:pt idx="444">
                  <c:v>-7.7242736799999996</c:v>
                </c:pt>
                <c:pt idx="445">
                  <c:v>-7.7242736799999996</c:v>
                </c:pt>
                <c:pt idx="446">
                  <c:v>-7.7352600100000002</c:v>
                </c:pt>
                <c:pt idx="447">
                  <c:v>-7.7354431200000002</c:v>
                </c:pt>
                <c:pt idx="448">
                  <c:v>-7.7354431200000002</c:v>
                </c:pt>
                <c:pt idx="449">
                  <c:v>-7.7356567399999996</c:v>
                </c:pt>
                <c:pt idx="450">
                  <c:v>-7.7345275899999999</c:v>
                </c:pt>
                <c:pt idx="451">
                  <c:v>-7.7364502000000002</c:v>
                </c:pt>
                <c:pt idx="452">
                  <c:v>-7.7364502000000002</c:v>
                </c:pt>
                <c:pt idx="453">
                  <c:v>-7.7401122999999998</c:v>
                </c:pt>
                <c:pt idx="454">
                  <c:v>-7.7412414600000004</c:v>
                </c:pt>
                <c:pt idx="455">
                  <c:v>-7.7412414600000004</c:v>
                </c:pt>
                <c:pt idx="456">
                  <c:v>-7.7402648899999997</c:v>
                </c:pt>
                <c:pt idx="457">
                  <c:v>-7.7465820299999999</c:v>
                </c:pt>
                <c:pt idx="458">
                  <c:v>-7.7465820299999999</c:v>
                </c:pt>
                <c:pt idx="459">
                  <c:v>-7.7468566900000004</c:v>
                </c:pt>
                <c:pt idx="460">
                  <c:v>-7.7465210000000004</c:v>
                </c:pt>
                <c:pt idx="461">
                  <c:v>-7.7490234400000002</c:v>
                </c:pt>
                <c:pt idx="462">
                  <c:v>-7.7490234400000002</c:v>
                </c:pt>
                <c:pt idx="463">
                  <c:v>-7.7501525899999999</c:v>
                </c:pt>
                <c:pt idx="464">
                  <c:v>-7.7472534199999998</c:v>
                </c:pt>
                <c:pt idx="465">
                  <c:v>-7.7497863799999998</c:v>
                </c:pt>
                <c:pt idx="466">
                  <c:v>-7.7552490199999999</c:v>
                </c:pt>
                <c:pt idx="467">
                  <c:v>-7.7525939900000003</c:v>
                </c:pt>
                <c:pt idx="468">
                  <c:v>-7.7525939900000003</c:v>
                </c:pt>
                <c:pt idx="469">
                  <c:v>-7.7528076199999996</c:v>
                </c:pt>
                <c:pt idx="470">
                  <c:v>-7.7572326699999996</c:v>
                </c:pt>
                <c:pt idx="471">
                  <c:v>-7.7575683599999996</c:v>
                </c:pt>
                <c:pt idx="472">
                  <c:v>-7.7575683599999996</c:v>
                </c:pt>
                <c:pt idx="473">
                  <c:v>-7.75576782</c:v>
                </c:pt>
                <c:pt idx="474">
                  <c:v>-7.7585144000000001</c:v>
                </c:pt>
                <c:pt idx="475">
                  <c:v>-7.7575378400000004</c:v>
                </c:pt>
                <c:pt idx="476">
                  <c:v>-7.76205444</c:v>
                </c:pt>
                <c:pt idx="477">
                  <c:v>-7.76205444</c:v>
                </c:pt>
                <c:pt idx="478">
                  <c:v>-7.7620849600000001</c:v>
                </c:pt>
                <c:pt idx="479">
                  <c:v>-7.75985718</c:v>
                </c:pt>
                <c:pt idx="480">
                  <c:v>-7.75985718</c:v>
                </c:pt>
                <c:pt idx="481">
                  <c:v>-7.7614440900000004</c:v>
                </c:pt>
                <c:pt idx="482">
                  <c:v>-7.7628173800000004</c:v>
                </c:pt>
                <c:pt idx="483">
                  <c:v>-7.765625</c:v>
                </c:pt>
                <c:pt idx="484">
                  <c:v>-7.7609252900000003</c:v>
                </c:pt>
                <c:pt idx="485">
                  <c:v>-7.7624816900000004</c:v>
                </c:pt>
                <c:pt idx="486">
                  <c:v>-7.7624816900000004</c:v>
                </c:pt>
                <c:pt idx="487">
                  <c:v>-7.76086426</c:v>
                </c:pt>
                <c:pt idx="488">
                  <c:v>-7.7622070299999999</c:v>
                </c:pt>
                <c:pt idx="489">
                  <c:v>-7.7604064900000003</c:v>
                </c:pt>
                <c:pt idx="490">
                  <c:v>-7.7604064900000003</c:v>
                </c:pt>
                <c:pt idx="491">
                  <c:v>-7.7622985800000004</c:v>
                </c:pt>
                <c:pt idx="492">
                  <c:v>-7.7622985800000004</c:v>
                </c:pt>
                <c:pt idx="493">
                  <c:v>-7.7626342800000003</c:v>
                </c:pt>
                <c:pt idx="494">
                  <c:v>-7.7622680700000002</c:v>
                </c:pt>
                <c:pt idx="495">
                  <c:v>-7.7622680700000002</c:v>
                </c:pt>
                <c:pt idx="496">
                  <c:v>-7.7618102999999996</c:v>
                </c:pt>
                <c:pt idx="497">
                  <c:v>-7.76477051</c:v>
                </c:pt>
                <c:pt idx="498">
                  <c:v>-7.76477051</c:v>
                </c:pt>
                <c:pt idx="499">
                  <c:v>-7.7624816900000004</c:v>
                </c:pt>
                <c:pt idx="500">
                  <c:v>-7.7603454599999999</c:v>
                </c:pt>
                <c:pt idx="501">
                  <c:v>-7.7603454599999999</c:v>
                </c:pt>
                <c:pt idx="502">
                  <c:v>-7.7568359400000002</c:v>
                </c:pt>
                <c:pt idx="503">
                  <c:v>-7.7575073200000002</c:v>
                </c:pt>
                <c:pt idx="504">
                  <c:v>-7.7549133299999999</c:v>
                </c:pt>
                <c:pt idx="505">
                  <c:v>-7.7549133299999999</c:v>
                </c:pt>
                <c:pt idx="506">
                  <c:v>-7.7556457500000002</c:v>
                </c:pt>
                <c:pt idx="507">
                  <c:v>-7.7571716300000002</c:v>
                </c:pt>
                <c:pt idx="508">
                  <c:v>-7.7571716300000002</c:v>
                </c:pt>
                <c:pt idx="509">
                  <c:v>-7.75747681</c:v>
                </c:pt>
                <c:pt idx="510">
                  <c:v>-7.7544860800000004</c:v>
                </c:pt>
                <c:pt idx="511">
                  <c:v>-7.7544860800000004</c:v>
                </c:pt>
                <c:pt idx="512">
                  <c:v>-7.7558898899999997</c:v>
                </c:pt>
                <c:pt idx="513">
                  <c:v>-7.7549743700000002</c:v>
                </c:pt>
                <c:pt idx="514">
                  <c:v>-7.7518310499999998</c:v>
                </c:pt>
                <c:pt idx="515">
                  <c:v>-7.7518310499999998</c:v>
                </c:pt>
                <c:pt idx="516">
                  <c:v>-7.75305176</c:v>
                </c:pt>
                <c:pt idx="517">
                  <c:v>-7.7521057100000004</c:v>
                </c:pt>
                <c:pt idx="518">
                  <c:v>-7.7521057100000004</c:v>
                </c:pt>
                <c:pt idx="519">
                  <c:v>-7.7539672900000003</c:v>
                </c:pt>
                <c:pt idx="520">
                  <c:v>-7.7502441400000004</c:v>
                </c:pt>
                <c:pt idx="521">
                  <c:v>-7.7506103499999996</c:v>
                </c:pt>
                <c:pt idx="522">
                  <c:v>-7.7511291499999997</c:v>
                </c:pt>
                <c:pt idx="523">
                  <c:v>-7.7511291499999997</c:v>
                </c:pt>
                <c:pt idx="524">
                  <c:v>-7.7516784699999999</c:v>
                </c:pt>
                <c:pt idx="525">
                  <c:v>-7.7492980999999999</c:v>
                </c:pt>
                <c:pt idx="526">
                  <c:v>-7.7422485400000003</c:v>
                </c:pt>
                <c:pt idx="527">
                  <c:v>-7.7422485400000003</c:v>
                </c:pt>
                <c:pt idx="528">
                  <c:v>-7.7481079099999999</c:v>
                </c:pt>
                <c:pt idx="529">
                  <c:v>-7.7481079099999999</c:v>
                </c:pt>
                <c:pt idx="530">
                  <c:v>-7.7480773899999997</c:v>
                </c:pt>
                <c:pt idx="531">
                  <c:v>-7.7512512200000003</c:v>
                </c:pt>
                <c:pt idx="532">
                  <c:v>-7.7513427699999999</c:v>
                </c:pt>
                <c:pt idx="533">
                  <c:v>-7.7513427699999999</c:v>
                </c:pt>
                <c:pt idx="534">
                  <c:v>-7.7477722199999999</c:v>
                </c:pt>
                <c:pt idx="535">
                  <c:v>-7.7451782199999997</c:v>
                </c:pt>
                <c:pt idx="536">
                  <c:v>-7.7445983900000002</c:v>
                </c:pt>
                <c:pt idx="537">
                  <c:v>-7.7444458000000003</c:v>
                </c:pt>
                <c:pt idx="538">
                  <c:v>-7.7419738799999998</c:v>
                </c:pt>
                <c:pt idx="539">
                  <c:v>-7.7419738799999998</c:v>
                </c:pt>
                <c:pt idx="540">
                  <c:v>-7.7415466300000002</c:v>
                </c:pt>
                <c:pt idx="541">
                  <c:v>-7.7387390099999998</c:v>
                </c:pt>
                <c:pt idx="542">
                  <c:v>-7.7390441900000004</c:v>
                </c:pt>
                <c:pt idx="543">
                  <c:v>-7.7390441900000004</c:v>
                </c:pt>
                <c:pt idx="544">
                  <c:v>-7.7414855999999999</c:v>
                </c:pt>
                <c:pt idx="545">
                  <c:v>-7.7437439000000001</c:v>
                </c:pt>
                <c:pt idx="546">
                  <c:v>-7.7413024899999998</c:v>
                </c:pt>
                <c:pt idx="547">
                  <c:v>-7.7411804200000001</c:v>
                </c:pt>
                <c:pt idx="548">
                  <c:v>-7.7411804200000001</c:v>
                </c:pt>
                <c:pt idx="549">
                  <c:v>-7.7456359900000002</c:v>
                </c:pt>
                <c:pt idx="550">
                  <c:v>-7.7456359900000002</c:v>
                </c:pt>
                <c:pt idx="551">
                  <c:v>-7.7456359900000002</c:v>
                </c:pt>
                <c:pt idx="552">
                  <c:v>-7.7385864299999998</c:v>
                </c:pt>
                <c:pt idx="553">
                  <c:v>-7.7337951699999996</c:v>
                </c:pt>
                <c:pt idx="554">
                  <c:v>-7.7337951699999996</c:v>
                </c:pt>
                <c:pt idx="555">
                  <c:v>-7.7357177699999999</c:v>
                </c:pt>
                <c:pt idx="556">
                  <c:v>-7.7389831500000001</c:v>
                </c:pt>
                <c:pt idx="557">
                  <c:v>-7.7389831500000001</c:v>
                </c:pt>
                <c:pt idx="558">
                  <c:v>-7.73641968</c:v>
                </c:pt>
                <c:pt idx="559">
                  <c:v>-7.7341003400000004</c:v>
                </c:pt>
                <c:pt idx="560">
                  <c:v>-7.7341003400000004</c:v>
                </c:pt>
                <c:pt idx="561">
                  <c:v>-7.7311401399999999</c:v>
                </c:pt>
                <c:pt idx="562">
                  <c:v>-7.7335510300000001</c:v>
                </c:pt>
                <c:pt idx="563">
                  <c:v>-7.7333679200000001</c:v>
                </c:pt>
                <c:pt idx="564">
                  <c:v>-7.7312316900000004</c:v>
                </c:pt>
                <c:pt idx="565">
                  <c:v>-7.7312316900000004</c:v>
                </c:pt>
                <c:pt idx="566">
                  <c:v>-7.7272338899999999</c:v>
                </c:pt>
                <c:pt idx="567">
                  <c:v>-7.7251281699999996</c:v>
                </c:pt>
                <c:pt idx="568">
                  <c:v>-7.73098755</c:v>
                </c:pt>
                <c:pt idx="569">
                  <c:v>-7.73098755</c:v>
                </c:pt>
                <c:pt idx="570">
                  <c:v>-7.73556519</c:v>
                </c:pt>
                <c:pt idx="571">
                  <c:v>-7.7336425799999997</c:v>
                </c:pt>
                <c:pt idx="572">
                  <c:v>-7.7336425799999997</c:v>
                </c:pt>
                <c:pt idx="573">
                  <c:v>-7.7357788100000002</c:v>
                </c:pt>
                <c:pt idx="574">
                  <c:v>-7.7366333000000003</c:v>
                </c:pt>
                <c:pt idx="575">
                  <c:v>-7.7366333000000003</c:v>
                </c:pt>
                <c:pt idx="576">
                  <c:v>-7.7325439500000002</c:v>
                </c:pt>
                <c:pt idx="577">
                  <c:v>-7.73233032</c:v>
                </c:pt>
                <c:pt idx="578">
                  <c:v>-7.7302246099999996</c:v>
                </c:pt>
                <c:pt idx="579">
                  <c:v>-7.7302246099999996</c:v>
                </c:pt>
                <c:pt idx="580">
                  <c:v>-7.7216796900000002</c:v>
                </c:pt>
                <c:pt idx="581">
                  <c:v>-7.7240295400000001</c:v>
                </c:pt>
                <c:pt idx="582">
                  <c:v>-7.7240295400000001</c:v>
                </c:pt>
                <c:pt idx="583">
                  <c:v>-7.72451782</c:v>
                </c:pt>
                <c:pt idx="584">
                  <c:v>-7.7185363799999998</c:v>
                </c:pt>
                <c:pt idx="585">
                  <c:v>-7.7179260300000001</c:v>
                </c:pt>
                <c:pt idx="586">
                  <c:v>-7.7179260300000001</c:v>
                </c:pt>
                <c:pt idx="587">
                  <c:v>-7.7181091300000002</c:v>
                </c:pt>
                <c:pt idx="588">
                  <c:v>-7.7213439900000003</c:v>
                </c:pt>
                <c:pt idx="589">
                  <c:v>-7.7210083000000003</c:v>
                </c:pt>
                <c:pt idx="590">
                  <c:v>-7.72283936</c:v>
                </c:pt>
                <c:pt idx="591">
                  <c:v>-7.72283936</c:v>
                </c:pt>
                <c:pt idx="592">
                  <c:v>-7.7221069299999998</c:v>
                </c:pt>
                <c:pt idx="593">
                  <c:v>-7.7192382799999999</c:v>
                </c:pt>
                <c:pt idx="594">
                  <c:v>-7.7192382799999999</c:v>
                </c:pt>
                <c:pt idx="595">
                  <c:v>-7.7173767099999999</c:v>
                </c:pt>
                <c:pt idx="596">
                  <c:v>-7.7163391099999998</c:v>
                </c:pt>
                <c:pt idx="597">
                  <c:v>-7.7158203099999998</c:v>
                </c:pt>
                <c:pt idx="598">
                  <c:v>-7.7172546400000002</c:v>
                </c:pt>
                <c:pt idx="599">
                  <c:v>-7.7190246599999996</c:v>
                </c:pt>
                <c:pt idx="600">
                  <c:v>-7.7190246599999996</c:v>
                </c:pt>
                <c:pt idx="601">
                  <c:v>-7.7180480999999999</c:v>
                </c:pt>
                <c:pt idx="602">
                  <c:v>-7.7180480999999999</c:v>
                </c:pt>
                <c:pt idx="603">
                  <c:v>-7.7152710000000004</c:v>
                </c:pt>
                <c:pt idx="604">
                  <c:v>-7.7093810999999999</c:v>
                </c:pt>
                <c:pt idx="605">
                  <c:v>-7.7108459500000004</c:v>
                </c:pt>
                <c:pt idx="606">
                  <c:v>-7.7108459500000004</c:v>
                </c:pt>
                <c:pt idx="607">
                  <c:v>-7.7142028800000002</c:v>
                </c:pt>
                <c:pt idx="608">
                  <c:v>-7.7180786100000001</c:v>
                </c:pt>
                <c:pt idx="609">
                  <c:v>-7.7180786100000001</c:v>
                </c:pt>
                <c:pt idx="610">
                  <c:v>-7.7195434599999997</c:v>
                </c:pt>
                <c:pt idx="611">
                  <c:v>-7.7232360800000004</c:v>
                </c:pt>
                <c:pt idx="612">
                  <c:v>-7.7232360800000004</c:v>
                </c:pt>
                <c:pt idx="613">
                  <c:v>-7.7227783199999998</c:v>
                </c:pt>
                <c:pt idx="614">
                  <c:v>-7.7264709500000004</c:v>
                </c:pt>
                <c:pt idx="615">
                  <c:v>-7.7213439900000003</c:v>
                </c:pt>
                <c:pt idx="616">
                  <c:v>-7.7213439900000003</c:v>
                </c:pt>
                <c:pt idx="617">
                  <c:v>-7.7142334000000004</c:v>
                </c:pt>
                <c:pt idx="618">
                  <c:v>-7.7095031699999996</c:v>
                </c:pt>
                <c:pt idx="619">
                  <c:v>-7.7152404800000003</c:v>
                </c:pt>
                <c:pt idx="620">
                  <c:v>-7.7185363799999998</c:v>
                </c:pt>
                <c:pt idx="621">
                  <c:v>-7.7199707000000002</c:v>
                </c:pt>
                <c:pt idx="622">
                  <c:v>-7.7199707000000002</c:v>
                </c:pt>
                <c:pt idx="623">
                  <c:v>-7.7220153800000002</c:v>
                </c:pt>
                <c:pt idx="624">
                  <c:v>-7.7189941400000004</c:v>
                </c:pt>
                <c:pt idx="625">
                  <c:v>-7.7192077599999998</c:v>
                </c:pt>
                <c:pt idx="626">
                  <c:v>-7.7192077599999998</c:v>
                </c:pt>
                <c:pt idx="627">
                  <c:v>-7.7209472699999999</c:v>
                </c:pt>
                <c:pt idx="628">
                  <c:v>-7.7209472699999999</c:v>
                </c:pt>
                <c:pt idx="629">
                  <c:v>-7.7141418499999999</c:v>
                </c:pt>
                <c:pt idx="630">
                  <c:v>-7.7125244100000003</c:v>
                </c:pt>
                <c:pt idx="631">
                  <c:v>-7.7103271500000004</c:v>
                </c:pt>
                <c:pt idx="632">
                  <c:v>-7.7103271500000004</c:v>
                </c:pt>
                <c:pt idx="633">
                  <c:v>-7.7086486799999996</c:v>
                </c:pt>
                <c:pt idx="634">
                  <c:v>-7.70889282</c:v>
                </c:pt>
                <c:pt idx="635">
                  <c:v>-7.70907593</c:v>
                </c:pt>
                <c:pt idx="636">
                  <c:v>-7.7044372599999997</c:v>
                </c:pt>
                <c:pt idx="637">
                  <c:v>-7.7059326199999996</c:v>
                </c:pt>
                <c:pt idx="638">
                  <c:v>-7.7059326199999996</c:v>
                </c:pt>
                <c:pt idx="639">
                  <c:v>-7.70617676</c:v>
                </c:pt>
                <c:pt idx="640">
                  <c:v>-7.7053527800000001</c:v>
                </c:pt>
                <c:pt idx="641">
                  <c:v>-7.7097778300000002</c:v>
                </c:pt>
                <c:pt idx="642">
                  <c:v>-7.7097778300000002</c:v>
                </c:pt>
                <c:pt idx="643">
                  <c:v>-7.7033691400000004</c:v>
                </c:pt>
                <c:pt idx="644">
                  <c:v>-7.7003784199999998</c:v>
                </c:pt>
                <c:pt idx="645">
                  <c:v>-7.7067871099999996</c:v>
                </c:pt>
                <c:pt idx="646">
                  <c:v>-7.7045288100000002</c:v>
                </c:pt>
                <c:pt idx="647">
                  <c:v>-7.7071227999999996</c:v>
                </c:pt>
                <c:pt idx="648">
                  <c:v>-7.7071227999999996</c:v>
                </c:pt>
                <c:pt idx="649">
                  <c:v>-7.7077331500000001</c:v>
                </c:pt>
                <c:pt idx="650">
                  <c:v>-7.7073974600000001</c:v>
                </c:pt>
                <c:pt idx="651">
                  <c:v>-7.70941162</c:v>
                </c:pt>
                <c:pt idx="652">
                  <c:v>-7.70941162</c:v>
                </c:pt>
                <c:pt idx="653">
                  <c:v>-7.7116088899999999</c:v>
                </c:pt>
                <c:pt idx="654">
                  <c:v>-7.7116088899999999</c:v>
                </c:pt>
                <c:pt idx="655">
                  <c:v>-7.7057495100000004</c:v>
                </c:pt>
                <c:pt idx="656">
                  <c:v>-7.7022094699999997</c:v>
                </c:pt>
                <c:pt idx="657">
                  <c:v>-7.6965942399999996</c:v>
                </c:pt>
                <c:pt idx="658">
                  <c:v>-7.6965942399999996</c:v>
                </c:pt>
                <c:pt idx="659">
                  <c:v>-7.6953125</c:v>
                </c:pt>
                <c:pt idx="660">
                  <c:v>-7.6987609900000002</c:v>
                </c:pt>
                <c:pt idx="661">
                  <c:v>-7.7001953099999998</c:v>
                </c:pt>
                <c:pt idx="662">
                  <c:v>-7.7018432600000004</c:v>
                </c:pt>
                <c:pt idx="663">
                  <c:v>-7.69717407</c:v>
                </c:pt>
                <c:pt idx="664">
                  <c:v>-7.69717407</c:v>
                </c:pt>
                <c:pt idx="665">
                  <c:v>-7.6964721699999998</c:v>
                </c:pt>
                <c:pt idx="666">
                  <c:v>-7.6967163100000002</c:v>
                </c:pt>
                <c:pt idx="667">
                  <c:v>-7.6916809099999996</c:v>
                </c:pt>
                <c:pt idx="668">
                  <c:v>-7.6916809099999996</c:v>
                </c:pt>
                <c:pt idx="669">
                  <c:v>-7.6890869100000003</c:v>
                </c:pt>
                <c:pt idx="670">
                  <c:v>-7.6972351100000003</c:v>
                </c:pt>
                <c:pt idx="671">
                  <c:v>-7.7020873999999999</c:v>
                </c:pt>
                <c:pt idx="672">
                  <c:v>-7.7052002000000002</c:v>
                </c:pt>
                <c:pt idx="673">
                  <c:v>-7.7013854999999998</c:v>
                </c:pt>
                <c:pt idx="674">
                  <c:v>-7.7013854999999998</c:v>
                </c:pt>
                <c:pt idx="675">
                  <c:v>-7.7035217300000003</c:v>
                </c:pt>
                <c:pt idx="676">
                  <c:v>-7.7031555200000001</c:v>
                </c:pt>
                <c:pt idx="677">
                  <c:v>-7.7001037600000002</c:v>
                </c:pt>
                <c:pt idx="678">
                  <c:v>-7.7001037600000002</c:v>
                </c:pt>
                <c:pt idx="679">
                  <c:v>-7.69955444</c:v>
                </c:pt>
                <c:pt idx="680">
                  <c:v>-7.6982116700000001</c:v>
                </c:pt>
                <c:pt idx="681">
                  <c:v>-7.6901550299999997</c:v>
                </c:pt>
                <c:pt idx="682">
                  <c:v>-7.6912841800000002</c:v>
                </c:pt>
                <c:pt idx="683">
                  <c:v>-7.6931457500000002</c:v>
                </c:pt>
                <c:pt idx="684">
                  <c:v>-7.6931457500000002</c:v>
                </c:pt>
                <c:pt idx="685">
                  <c:v>-7.6926269500000002</c:v>
                </c:pt>
                <c:pt idx="686">
                  <c:v>-7.6880188</c:v>
                </c:pt>
                <c:pt idx="687">
                  <c:v>-7.6885376000000001</c:v>
                </c:pt>
                <c:pt idx="688">
                  <c:v>-7.6891479499999997</c:v>
                </c:pt>
                <c:pt idx="689">
                  <c:v>-7.6896972699999999</c:v>
                </c:pt>
                <c:pt idx="690">
                  <c:v>-7.6896972699999999</c:v>
                </c:pt>
                <c:pt idx="691">
                  <c:v>-7.6918945299999999</c:v>
                </c:pt>
                <c:pt idx="692">
                  <c:v>-7.6915588399999999</c:v>
                </c:pt>
                <c:pt idx="693">
                  <c:v>-7.6925659199999998</c:v>
                </c:pt>
                <c:pt idx="694">
                  <c:v>-7.6925659199999998</c:v>
                </c:pt>
                <c:pt idx="695">
                  <c:v>-7.6919555700000002</c:v>
                </c:pt>
                <c:pt idx="696">
                  <c:v>-7.6909484900000002</c:v>
                </c:pt>
                <c:pt idx="697">
                  <c:v>-7.6909484900000002</c:v>
                </c:pt>
                <c:pt idx="698">
                  <c:v>-7.6921386700000003</c:v>
                </c:pt>
                <c:pt idx="699">
                  <c:v>-7.6921386700000003</c:v>
                </c:pt>
                <c:pt idx="700">
                  <c:v>-7.6919555700000002</c:v>
                </c:pt>
                <c:pt idx="701">
                  <c:v>-7.6881103499999996</c:v>
                </c:pt>
                <c:pt idx="702">
                  <c:v>-7.6892395000000002</c:v>
                </c:pt>
                <c:pt idx="703">
                  <c:v>-7.6931152300000001</c:v>
                </c:pt>
                <c:pt idx="704">
                  <c:v>-7.6931152300000001</c:v>
                </c:pt>
                <c:pt idx="705">
                  <c:v>-7.69512939</c:v>
                </c:pt>
                <c:pt idx="706">
                  <c:v>-7.69512939</c:v>
                </c:pt>
                <c:pt idx="707">
                  <c:v>-7.6949157699999997</c:v>
                </c:pt>
                <c:pt idx="708">
                  <c:v>-7.6907043499999999</c:v>
                </c:pt>
                <c:pt idx="709">
                  <c:v>-7.6907043499999999</c:v>
                </c:pt>
                <c:pt idx="710">
                  <c:v>-7.6905822800000001</c:v>
                </c:pt>
                <c:pt idx="711">
                  <c:v>-7.6883850100000002</c:v>
                </c:pt>
                <c:pt idx="712">
                  <c:v>-7.6867065400000003</c:v>
                </c:pt>
                <c:pt idx="713">
                  <c:v>-7.6867065400000003</c:v>
                </c:pt>
                <c:pt idx="714">
                  <c:v>-7.6806640599999998</c:v>
                </c:pt>
                <c:pt idx="715">
                  <c:v>-7.6856689500000002</c:v>
                </c:pt>
                <c:pt idx="716">
                  <c:v>-7.6856689500000002</c:v>
                </c:pt>
                <c:pt idx="717">
                  <c:v>-7.68768311</c:v>
                </c:pt>
                <c:pt idx="718">
                  <c:v>-7.68545532</c:v>
                </c:pt>
                <c:pt idx="719">
                  <c:v>-7.68545532</c:v>
                </c:pt>
                <c:pt idx="720">
                  <c:v>-7.6806945799999999</c:v>
                </c:pt>
                <c:pt idx="721">
                  <c:v>-7.6780090300000001</c:v>
                </c:pt>
                <c:pt idx="722">
                  <c:v>-7.6780090300000001</c:v>
                </c:pt>
                <c:pt idx="723">
                  <c:v>-7.6844177199999999</c:v>
                </c:pt>
                <c:pt idx="724">
                  <c:v>-7.6882324200000003</c:v>
                </c:pt>
                <c:pt idx="725">
                  <c:v>-7.6894836399999997</c:v>
                </c:pt>
                <c:pt idx="726">
                  <c:v>-7.6889953599999998</c:v>
                </c:pt>
                <c:pt idx="727">
                  <c:v>-7.6882324200000003</c:v>
                </c:pt>
                <c:pt idx="728">
                  <c:v>-7.68630981</c:v>
                </c:pt>
                <c:pt idx="729">
                  <c:v>-7.68630981</c:v>
                </c:pt>
                <c:pt idx="730">
                  <c:v>-7.6850891099999998</c:v>
                </c:pt>
                <c:pt idx="731">
                  <c:v>-7.6850280800000004</c:v>
                </c:pt>
                <c:pt idx="732">
                  <c:v>-7.6803588899999999</c:v>
                </c:pt>
                <c:pt idx="733">
                  <c:v>-7.6803588899999999</c:v>
                </c:pt>
                <c:pt idx="734">
                  <c:v>-7.6774902300000001</c:v>
                </c:pt>
                <c:pt idx="735">
                  <c:v>-7.67935181</c:v>
                </c:pt>
                <c:pt idx="736">
                  <c:v>-7.67935181</c:v>
                </c:pt>
                <c:pt idx="737">
                  <c:v>-7.6756286600000001</c:v>
                </c:pt>
                <c:pt idx="738">
                  <c:v>-7.6721801799999998</c:v>
                </c:pt>
                <c:pt idx="739">
                  <c:v>-7.6721801799999998</c:v>
                </c:pt>
                <c:pt idx="740">
                  <c:v>-7.6697082500000002</c:v>
                </c:pt>
                <c:pt idx="741">
                  <c:v>-7.6697082500000002</c:v>
                </c:pt>
                <c:pt idx="742">
                  <c:v>-7.6760559099999996</c:v>
                </c:pt>
                <c:pt idx="743">
                  <c:v>-7.6795959500000004</c:v>
                </c:pt>
                <c:pt idx="744">
                  <c:v>-7.6823425299999997</c:v>
                </c:pt>
                <c:pt idx="745">
                  <c:v>-7.6824340800000002</c:v>
                </c:pt>
                <c:pt idx="746">
                  <c:v>-7.6814575200000004</c:v>
                </c:pt>
                <c:pt idx="747">
                  <c:v>-7.6781921400000002</c:v>
                </c:pt>
                <c:pt idx="748">
                  <c:v>-7.6781921400000002</c:v>
                </c:pt>
                <c:pt idx="749">
                  <c:v>-7.6816101100000003</c:v>
                </c:pt>
                <c:pt idx="750">
                  <c:v>-7.6814880399999996</c:v>
                </c:pt>
                <c:pt idx="751">
                  <c:v>-7.6814880399999996</c:v>
                </c:pt>
                <c:pt idx="752">
                  <c:v>-7.6704711899999998</c:v>
                </c:pt>
                <c:pt idx="753">
                  <c:v>-7.6717224100000001</c:v>
                </c:pt>
                <c:pt idx="754">
                  <c:v>-7.6717224100000001</c:v>
                </c:pt>
                <c:pt idx="755">
                  <c:v>-7.6731262200000003</c:v>
                </c:pt>
                <c:pt idx="756">
                  <c:v>-7.6705932600000004</c:v>
                </c:pt>
                <c:pt idx="757">
                  <c:v>-7.6705932600000004</c:v>
                </c:pt>
                <c:pt idx="758">
                  <c:v>-7.6664733900000002</c:v>
                </c:pt>
                <c:pt idx="759">
                  <c:v>-7.6674804700000001</c:v>
                </c:pt>
                <c:pt idx="760">
                  <c:v>-7.6636352499999996</c:v>
                </c:pt>
                <c:pt idx="761">
                  <c:v>-7.6680297900000003</c:v>
                </c:pt>
                <c:pt idx="762">
                  <c:v>-7.6704101600000003</c:v>
                </c:pt>
                <c:pt idx="763">
                  <c:v>-7.6706542999999998</c:v>
                </c:pt>
                <c:pt idx="764">
                  <c:v>-7.6706542999999998</c:v>
                </c:pt>
                <c:pt idx="765">
                  <c:v>-7.6678466800000002</c:v>
                </c:pt>
                <c:pt idx="766">
                  <c:v>-7.6694335899999997</c:v>
                </c:pt>
                <c:pt idx="767">
                  <c:v>-7.6695556600000003</c:v>
                </c:pt>
                <c:pt idx="768">
                  <c:v>-7.6695556600000003</c:v>
                </c:pt>
                <c:pt idx="769">
                  <c:v>-7.6716003400000004</c:v>
                </c:pt>
                <c:pt idx="770">
                  <c:v>-7.6685180700000002</c:v>
                </c:pt>
                <c:pt idx="771">
                  <c:v>-7.6654663100000002</c:v>
                </c:pt>
                <c:pt idx="772">
                  <c:v>-7.6611633299999999</c:v>
                </c:pt>
                <c:pt idx="773">
                  <c:v>-7.6634521500000004</c:v>
                </c:pt>
                <c:pt idx="774">
                  <c:v>-7.6634521500000004</c:v>
                </c:pt>
                <c:pt idx="775">
                  <c:v>-7.6666870100000004</c:v>
                </c:pt>
                <c:pt idx="776">
                  <c:v>-7.6652221699999998</c:v>
                </c:pt>
                <c:pt idx="777">
                  <c:v>-7.6652221699999998</c:v>
                </c:pt>
                <c:pt idx="778">
                  <c:v>-7.6650390599999998</c:v>
                </c:pt>
                <c:pt idx="779">
                  <c:v>-7.6701965300000001</c:v>
                </c:pt>
                <c:pt idx="780">
                  <c:v>-7.6717529300000002</c:v>
                </c:pt>
                <c:pt idx="781">
                  <c:v>-7.6679382299999999</c:v>
                </c:pt>
                <c:pt idx="782">
                  <c:v>-7.6679382299999999</c:v>
                </c:pt>
                <c:pt idx="783">
                  <c:v>-7.66372681</c:v>
                </c:pt>
                <c:pt idx="784">
                  <c:v>-7.6602172900000003</c:v>
                </c:pt>
                <c:pt idx="785">
                  <c:v>-7.6602783199999998</c:v>
                </c:pt>
                <c:pt idx="786">
                  <c:v>-7.6602783199999998</c:v>
                </c:pt>
                <c:pt idx="787">
                  <c:v>-7.65863037</c:v>
                </c:pt>
                <c:pt idx="788">
                  <c:v>-7.6568908699999998</c:v>
                </c:pt>
                <c:pt idx="789">
                  <c:v>-7.6671752900000003</c:v>
                </c:pt>
                <c:pt idx="790">
                  <c:v>-7.6671752900000003</c:v>
                </c:pt>
                <c:pt idx="791">
                  <c:v>-7.6651306200000002</c:v>
                </c:pt>
                <c:pt idx="792">
                  <c:v>-7.6661377000000002</c:v>
                </c:pt>
                <c:pt idx="793">
                  <c:v>-7.6686096199999998</c:v>
                </c:pt>
                <c:pt idx="794">
                  <c:v>-7.6686096199999998</c:v>
                </c:pt>
                <c:pt idx="795">
                  <c:v>-7.6671447800000001</c:v>
                </c:pt>
                <c:pt idx="796">
                  <c:v>-7.6637878400000004</c:v>
                </c:pt>
                <c:pt idx="797">
                  <c:v>-7.6611328099999998</c:v>
                </c:pt>
                <c:pt idx="798">
                  <c:v>-7.66049194</c:v>
                </c:pt>
                <c:pt idx="799">
                  <c:v>-7.6589050299999997</c:v>
                </c:pt>
                <c:pt idx="800">
                  <c:v>-7.6589050299999997</c:v>
                </c:pt>
                <c:pt idx="801">
                  <c:v>-7.6592102100000004</c:v>
                </c:pt>
                <c:pt idx="802">
                  <c:v>-7.65591431</c:v>
                </c:pt>
                <c:pt idx="803">
                  <c:v>-7.65182495</c:v>
                </c:pt>
                <c:pt idx="804">
                  <c:v>-7.65182495</c:v>
                </c:pt>
                <c:pt idx="805">
                  <c:v>-7.6592102100000004</c:v>
                </c:pt>
                <c:pt idx="806">
                  <c:v>-7.6609497099999997</c:v>
                </c:pt>
                <c:pt idx="807">
                  <c:v>-7.6609497099999997</c:v>
                </c:pt>
                <c:pt idx="808">
                  <c:v>-7.6611328099999998</c:v>
                </c:pt>
                <c:pt idx="809">
                  <c:v>-7.6600036600000001</c:v>
                </c:pt>
                <c:pt idx="810">
                  <c:v>-7.6600036600000001</c:v>
                </c:pt>
                <c:pt idx="811">
                  <c:v>-7.6600647000000004</c:v>
                </c:pt>
                <c:pt idx="812">
                  <c:v>-7.6646728499999996</c:v>
                </c:pt>
                <c:pt idx="813">
                  <c:v>-7.6619262700000004</c:v>
                </c:pt>
                <c:pt idx="814">
                  <c:v>-7.6619262700000004</c:v>
                </c:pt>
                <c:pt idx="815">
                  <c:v>-7.6598815900000004</c:v>
                </c:pt>
                <c:pt idx="816">
                  <c:v>-7.6577148399999997</c:v>
                </c:pt>
                <c:pt idx="817">
                  <c:v>-7.6543579099999999</c:v>
                </c:pt>
                <c:pt idx="818">
                  <c:v>-7.6511840800000002</c:v>
                </c:pt>
                <c:pt idx="819">
                  <c:v>-7.6491394000000001</c:v>
                </c:pt>
                <c:pt idx="820">
                  <c:v>-7.6491394000000001</c:v>
                </c:pt>
                <c:pt idx="821">
                  <c:v>-7.6528930700000002</c:v>
                </c:pt>
                <c:pt idx="822">
                  <c:v>-7.6517944299999998</c:v>
                </c:pt>
                <c:pt idx="823">
                  <c:v>-7.6512451199999996</c:v>
                </c:pt>
                <c:pt idx="824">
                  <c:v>-7.6512451199999996</c:v>
                </c:pt>
                <c:pt idx="825">
                  <c:v>-7.6594543499999999</c:v>
                </c:pt>
                <c:pt idx="826">
                  <c:v>-7.66049194</c:v>
                </c:pt>
                <c:pt idx="827">
                  <c:v>-7.66049194</c:v>
                </c:pt>
                <c:pt idx="828">
                  <c:v>-7.6599121099999996</c:v>
                </c:pt>
                <c:pt idx="829">
                  <c:v>-7.6599121099999996</c:v>
                </c:pt>
                <c:pt idx="830">
                  <c:v>-7.65896606</c:v>
                </c:pt>
                <c:pt idx="831">
                  <c:v>-7.6564941400000004</c:v>
                </c:pt>
                <c:pt idx="832">
                  <c:v>-7.6564941400000004</c:v>
                </c:pt>
                <c:pt idx="833">
                  <c:v>-7.6603698700000002</c:v>
                </c:pt>
                <c:pt idx="834">
                  <c:v>-7.6546630899999997</c:v>
                </c:pt>
                <c:pt idx="835">
                  <c:v>-7.6546630899999997</c:v>
                </c:pt>
                <c:pt idx="836">
                  <c:v>-7.65643311</c:v>
                </c:pt>
                <c:pt idx="837">
                  <c:v>-7.65643311</c:v>
                </c:pt>
                <c:pt idx="838">
                  <c:v>-7.6571960399999996</c:v>
                </c:pt>
                <c:pt idx="839">
                  <c:v>-7.6530761700000003</c:v>
                </c:pt>
                <c:pt idx="840">
                  <c:v>-7.6526184099999996</c:v>
                </c:pt>
                <c:pt idx="841">
                  <c:v>-7.6526184099999996</c:v>
                </c:pt>
                <c:pt idx="842">
                  <c:v>-7.6526184099999996</c:v>
                </c:pt>
                <c:pt idx="843">
                  <c:v>-7.6463622999999998</c:v>
                </c:pt>
                <c:pt idx="844">
                  <c:v>-7.64572144</c:v>
                </c:pt>
                <c:pt idx="845">
                  <c:v>-7.6558227499999996</c:v>
                </c:pt>
                <c:pt idx="846">
                  <c:v>-7.6558227499999996</c:v>
                </c:pt>
                <c:pt idx="847">
                  <c:v>-7.6590271000000003</c:v>
                </c:pt>
                <c:pt idx="848">
                  <c:v>-7.66049194</c:v>
                </c:pt>
                <c:pt idx="849">
                  <c:v>-7.66049194</c:v>
                </c:pt>
                <c:pt idx="850">
                  <c:v>-7.6584777800000001</c:v>
                </c:pt>
                <c:pt idx="851">
                  <c:v>-7.6564941400000004</c:v>
                </c:pt>
                <c:pt idx="852">
                  <c:v>-7.6564941400000004</c:v>
                </c:pt>
                <c:pt idx="853">
                  <c:v>-7.6528930700000002</c:v>
                </c:pt>
                <c:pt idx="854">
                  <c:v>-7.6516723600000001</c:v>
                </c:pt>
                <c:pt idx="855">
                  <c:v>-7.6516723600000001</c:v>
                </c:pt>
                <c:pt idx="856">
                  <c:v>-7.6488342300000003</c:v>
                </c:pt>
                <c:pt idx="857">
                  <c:v>-7.6482238799999998</c:v>
                </c:pt>
                <c:pt idx="858">
                  <c:v>-7.6439514199999996</c:v>
                </c:pt>
                <c:pt idx="859">
                  <c:v>-7.6439514199999996</c:v>
                </c:pt>
                <c:pt idx="860">
                  <c:v>-7.6468505899999997</c:v>
                </c:pt>
                <c:pt idx="861">
                  <c:v>-7.6494751000000001</c:v>
                </c:pt>
                <c:pt idx="862">
                  <c:v>-7.6494751000000001</c:v>
                </c:pt>
                <c:pt idx="863">
                  <c:v>-7.6529540999999996</c:v>
                </c:pt>
                <c:pt idx="864">
                  <c:v>-7.6559753400000004</c:v>
                </c:pt>
                <c:pt idx="865">
                  <c:v>-7.6565551799999998</c:v>
                </c:pt>
                <c:pt idx="866">
                  <c:v>-7.6565551799999998</c:v>
                </c:pt>
                <c:pt idx="867">
                  <c:v>-7.6539001500000001</c:v>
                </c:pt>
                <c:pt idx="868">
                  <c:v>-7.6540527300000001</c:v>
                </c:pt>
                <c:pt idx="869">
                  <c:v>-7.6558837899999999</c:v>
                </c:pt>
                <c:pt idx="870">
                  <c:v>-7.6563110400000003</c:v>
                </c:pt>
                <c:pt idx="871">
                  <c:v>-7.6573486300000004</c:v>
                </c:pt>
                <c:pt idx="872">
                  <c:v>-7.6573486300000004</c:v>
                </c:pt>
                <c:pt idx="873">
                  <c:v>-7.6557006799999998</c:v>
                </c:pt>
                <c:pt idx="874">
                  <c:v>-7.6533508299999999</c:v>
                </c:pt>
                <c:pt idx="875">
                  <c:v>-7.65200806</c:v>
                </c:pt>
                <c:pt idx="876">
                  <c:v>-7.65200806</c:v>
                </c:pt>
                <c:pt idx="877">
                  <c:v>-7.6494751000000001</c:v>
                </c:pt>
                <c:pt idx="878">
                  <c:v>-7.6482238799999998</c:v>
                </c:pt>
                <c:pt idx="879">
                  <c:v>-7.6468810999999999</c:v>
                </c:pt>
                <c:pt idx="880">
                  <c:v>-7.6468505899999997</c:v>
                </c:pt>
                <c:pt idx="881">
                  <c:v>-7.6481933599999996</c:v>
                </c:pt>
                <c:pt idx="882">
                  <c:v>-7.6481933599999996</c:v>
                </c:pt>
                <c:pt idx="883">
                  <c:v>-7.6494751000000001</c:v>
                </c:pt>
                <c:pt idx="884">
                  <c:v>-7.6490173300000004</c:v>
                </c:pt>
                <c:pt idx="885">
                  <c:v>-7.64825439</c:v>
                </c:pt>
                <c:pt idx="886">
                  <c:v>-7.64825439</c:v>
                </c:pt>
                <c:pt idx="887">
                  <c:v>-7.6466064500000002</c:v>
                </c:pt>
                <c:pt idx="888">
                  <c:v>-7.6485900899999999</c:v>
                </c:pt>
                <c:pt idx="889">
                  <c:v>-7.6485900899999999</c:v>
                </c:pt>
                <c:pt idx="890">
                  <c:v>-7.6532592800000003</c:v>
                </c:pt>
                <c:pt idx="891">
                  <c:v>-7.6532592800000003</c:v>
                </c:pt>
                <c:pt idx="892">
                  <c:v>-7.6531066900000004</c:v>
                </c:pt>
                <c:pt idx="893">
                  <c:v>-7.6546630899999997</c:v>
                </c:pt>
                <c:pt idx="894">
                  <c:v>-7.6546630899999997</c:v>
                </c:pt>
                <c:pt idx="895">
                  <c:v>-7.6589355499999998</c:v>
                </c:pt>
                <c:pt idx="896">
                  <c:v>-7.6553649899999998</c:v>
                </c:pt>
                <c:pt idx="897">
                  <c:v>-7.6553649899999998</c:v>
                </c:pt>
                <c:pt idx="898">
                  <c:v>-7.6530761700000003</c:v>
                </c:pt>
                <c:pt idx="899">
                  <c:v>-7.65234375</c:v>
                </c:pt>
                <c:pt idx="900">
                  <c:v>-7.6513671900000002</c:v>
                </c:pt>
                <c:pt idx="901">
                  <c:v>-7.6513671900000002</c:v>
                </c:pt>
                <c:pt idx="902">
                  <c:v>-7.65029907</c:v>
                </c:pt>
                <c:pt idx="903">
                  <c:v>-7.6497497599999997</c:v>
                </c:pt>
                <c:pt idx="904">
                  <c:v>-7.6534728999999997</c:v>
                </c:pt>
                <c:pt idx="905">
                  <c:v>-7.6534728999999997</c:v>
                </c:pt>
                <c:pt idx="906">
                  <c:v>-7.6542968800000004</c:v>
                </c:pt>
                <c:pt idx="907">
                  <c:v>-7.6542968800000004</c:v>
                </c:pt>
                <c:pt idx="908">
                  <c:v>-7.65591431</c:v>
                </c:pt>
                <c:pt idx="909">
                  <c:v>-7.6577148399999997</c:v>
                </c:pt>
                <c:pt idx="910">
                  <c:v>-7.66049194</c:v>
                </c:pt>
                <c:pt idx="911">
                  <c:v>-7.66049194</c:v>
                </c:pt>
                <c:pt idx="912">
                  <c:v>-7.6560974100000001</c:v>
                </c:pt>
                <c:pt idx="913">
                  <c:v>-7.6553649899999998</c:v>
                </c:pt>
                <c:pt idx="914">
                  <c:v>-7.6570434599999997</c:v>
                </c:pt>
                <c:pt idx="915">
                  <c:v>-7.6570434599999997</c:v>
                </c:pt>
                <c:pt idx="916">
                  <c:v>-7.6604003900000004</c:v>
                </c:pt>
                <c:pt idx="917">
                  <c:v>-7.6625671400000002</c:v>
                </c:pt>
                <c:pt idx="918">
                  <c:v>-7.6625671400000002</c:v>
                </c:pt>
                <c:pt idx="919">
                  <c:v>-7.6572876000000001</c:v>
                </c:pt>
                <c:pt idx="920">
                  <c:v>-7.6577453599999998</c:v>
                </c:pt>
                <c:pt idx="921">
                  <c:v>-7.6577453599999998</c:v>
                </c:pt>
                <c:pt idx="922">
                  <c:v>-7.6572876000000001</c:v>
                </c:pt>
                <c:pt idx="923">
                  <c:v>-7.6550903300000002</c:v>
                </c:pt>
                <c:pt idx="924">
                  <c:v>-7.65505981</c:v>
                </c:pt>
                <c:pt idx="925">
                  <c:v>-7.65505981</c:v>
                </c:pt>
                <c:pt idx="926">
                  <c:v>-7.6599121099999996</c:v>
                </c:pt>
                <c:pt idx="927">
                  <c:v>-7.6589355499999998</c:v>
                </c:pt>
                <c:pt idx="928">
                  <c:v>-7.6589355499999998</c:v>
                </c:pt>
                <c:pt idx="929">
                  <c:v>-7.6608581500000001</c:v>
                </c:pt>
                <c:pt idx="930">
                  <c:v>-7.6592712399999998</c:v>
                </c:pt>
                <c:pt idx="931">
                  <c:v>-7.6592712399999998</c:v>
                </c:pt>
                <c:pt idx="932">
                  <c:v>-7.6600952099999997</c:v>
                </c:pt>
                <c:pt idx="933">
                  <c:v>-7.6614990199999999</c:v>
                </c:pt>
                <c:pt idx="934">
                  <c:v>-7.6624145500000003</c:v>
                </c:pt>
                <c:pt idx="935">
                  <c:v>-7.6594848600000001</c:v>
                </c:pt>
                <c:pt idx="936">
                  <c:v>-7.6605529800000003</c:v>
                </c:pt>
                <c:pt idx="937">
                  <c:v>-7.6633300799999997</c:v>
                </c:pt>
                <c:pt idx="938">
                  <c:v>-7.6633300799999997</c:v>
                </c:pt>
                <c:pt idx="939">
                  <c:v>-7.6600036600000001</c:v>
                </c:pt>
                <c:pt idx="940">
                  <c:v>-7.6603088399999999</c:v>
                </c:pt>
                <c:pt idx="941">
                  <c:v>-7.6603088399999999</c:v>
                </c:pt>
                <c:pt idx="942">
                  <c:v>-7.6626892099999999</c:v>
                </c:pt>
                <c:pt idx="943">
                  <c:v>-7.66491699</c:v>
                </c:pt>
                <c:pt idx="944">
                  <c:v>-7.6654357900000001</c:v>
                </c:pt>
                <c:pt idx="945">
                  <c:v>-7.6677246099999996</c:v>
                </c:pt>
                <c:pt idx="946">
                  <c:v>-7.66201782</c:v>
                </c:pt>
                <c:pt idx="947">
                  <c:v>-7.66201782</c:v>
                </c:pt>
                <c:pt idx="948">
                  <c:v>-7.6614685099999997</c:v>
                </c:pt>
                <c:pt idx="949">
                  <c:v>-7.6645202599999998</c:v>
                </c:pt>
                <c:pt idx="950">
                  <c:v>-7.66287231</c:v>
                </c:pt>
                <c:pt idx="951">
                  <c:v>-7.66287231</c:v>
                </c:pt>
                <c:pt idx="952">
                  <c:v>-7.6671752900000003</c:v>
                </c:pt>
                <c:pt idx="953">
                  <c:v>-7.6637573200000002</c:v>
                </c:pt>
                <c:pt idx="954">
                  <c:v>-7.6637573200000002</c:v>
                </c:pt>
                <c:pt idx="955">
                  <c:v>-7.66744995</c:v>
                </c:pt>
                <c:pt idx="956">
                  <c:v>-7.66592407</c:v>
                </c:pt>
                <c:pt idx="957">
                  <c:v>-7.66592407</c:v>
                </c:pt>
                <c:pt idx="958">
                  <c:v>-7.6676025399999999</c:v>
                </c:pt>
                <c:pt idx="959">
                  <c:v>-7.6679382299999999</c:v>
                </c:pt>
                <c:pt idx="960">
                  <c:v>-7.6705017099999999</c:v>
                </c:pt>
                <c:pt idx="961">
                  <c:v>-7.6687927199999999</c:v>
                </c:pt>
                <c:pt idx="962">
                  <c:v>-7.6687927199999999</c:v>
                </c:pt>
                <c:pt idx="963">
                  <c:v>-7.6682434099999996</c:v>
                </c:pt>
                <c:pt idx="964">
                  <c:v>-7.6682434099999996</c:v>
                </c:pt>
                <c:pt idx="965">
                  <c:v>-7.6707153300000002</c:v>
                </c:pt>
                <c:pt idx="966">
                  <c:v>-7.67272949</c:v>
                </c:pt>
                <c:pt idx="967">
                  <c:v>-7.67272949</c:v>
                </c:pt>
                <c:pt idx="968">
                  <c:v>-7.6716613799999998</c:v>
                </c:pt>
                <c:pt idx="969">
                  <c:v>-7.6724853499999996</c:v>
                </c:pt>
                <c:pt idx="970">
                  <c:v>-7.66815186</c:v>
                </c:pt>
                <c:pt idx="971">
                  <c:v>-7.6687927199999999</c:v>
                </c:pt>
                <c:pt idx="972">
                  <c:v>-7.6687927199999999</c:v>
                </c:pt>
                <c:pt idx="973">
                  <c:v>-7.6686401399999999</c:v>
                </c:pt>
                <c:pt idx="974">
                  <c:v>-7.671875</c:v>
                </c:pt>
                <c:pt idx="975">
                  <c:v>-7.671875</c:v>
                </c:pt>
                <c:pt idx="976">
                  <c:v>-7.671875</c:v>
                </c:pt>
                <c:pt idx="977">
                  <c:v>-7.6728210399999996</c:v>
                </c:pt>
                <c:pt idx="978">
                  <c:v>-7.6733703599999998</c:v>
                </c:pt>
                <c:pt idx="979">
                  <c:v>-7.6744689900000003</c:v>
                </c:pt>
                <c:pt idx="980">
                  <c:v>-7.6747741700000001</c:v>
                </c:pt>
                <c:pt idx="981">
                  <c:v>-7.6711120599999996</c:v>
                </c:pt>
                <c:pt idx="982">
                  <c:v>-7.6711120599999996</c:v>
                </c:pt>
                <c:pt idx="983">
                  <c:v>-7.6735534699999999</c:v>
                </c:pt>
                <c:pt idx="984">
                  <c:v>-7.6736145000000002</c:v>
                </c:pt>
                <c:pt idx="985">
                  <c:v>-7.6735229499999997</c:v>
                </c:pt>
                <c:pt idx="986">
                  <c:v>-7.6735229499999997</c:v>
                </c:pt>
                <c:pt idx="987">
                  <c:v>-7.6736145000000002</c:v>
                </c:pt>
                <c:pt idx="988">
                  <c:v>-7.6772155800000004</c:v>
                </c:pt>
                <c:pt idx="989">
                  <c:v>-7.6772155800000004</c:v>
                </c:pt>
                <c:pt idx="990">
                  <c:v>-7.6787414600000004</c:v>
                </c:pt>
                <c:pt idx="991">
                  <c:v>-7.6747436499999999</c:v>
                </c:pt>
                <c:pt idx="992">
                  <c:v>-7.6747436499999999</c:v>
                </c:pt>
                <c:pt idx="993">
                  <c:v>-7.6763610800000004</c:v>
                </c:pt>
                <c:pt idx="994">
                  <c:v>-7.6756286600000001</c:v>
                </c:pt>
                <c:pt idx="995">
                  <c:v>-7.6735839800000001</c:v>
                </c:pt>
                <c:pt idx="996">
                  <c:v>-7.6735839800000001</c:v>
                </c:pt>
                <c:pt idx="997">
                  <c:v>-7.6811523399999997</c:v>
                </c:pt>
                <c:pt idx="998">
                  <c:v>-7.6770935099999997</c:v>
                </c:pt>
                <c:pt idx="999">
                  <c:v>-7.6770935099999997</c:v>
                </c:pt>
                <c:pt idx="1000">
                  <c:v>-7.6773681600000003</c:v>
                </c:pt>
                <c:pt idx="1001">
                  <c:v>-7.6768798800000004</c:v>
                </c:pt>
                <c:pt idx="1002">
                  <c:v>-7.6768798800000004</c:v>
                </c:pt>
                <c:pt idx="1003">
                  <c:v>-7.6760559099999996</c:v>
                </c:pt>
                <c:pt idx="1004">
                  <c:v>-7.6794128400000004</c:v>
                </c:pt>
                <c:pt idx="1005">
                  <c:v>-7.6786804200000001</c:v>
                </c:pt>
                <c:pt idx="1006">
                  <c:v>-7.6786804200000001</c:v>
                </c:pt>
                <c:pt idx="1007">
                  <c:v>-7.67782593</c:v>
                </c:pt>
                <c:pt idx="1008">
                  <c:v>-7.6802978499999996</c:v>
                </c:pt>
                <c:pt idx="1009">
                  <c:v>-7.6802978499999996</c:v>
                </c:pt>
                <c:pt idx="1010">
                  <c:v>-7.6805725100000002</c:v>
                </c:pt>
                <c:pt idx="1011">
                  <c:v>-7.6795654300000002</c:v>
                </c:pt>
                <c:pt idx="1012">
                  <c:v>-7.6795654300000002</c:v>
                </c:pt>
                <c:pt idx="1013">
                  <c:v>-7.6780700700000004</c:v>
                </c:pt>
                <c:pt idx="1014">
                  <c:v>-7.6784362799999997</c:v>
                </c:pt>
                <c:pt idx="1015">
                  <c:v>-7.67816162</c:v>
                </c:pt>
                <c:pt idx="1016">
                  <c:v>-7.6821594199999996</c:v>
                </c:pt>
                <c:pt idx="1017">
                  <c:v>-7.6763305700000002</c:v>
                </c:pt>
                <c:pt idx="1018">
                  <c:v>-7.6763305700000002</c:v>
                </c:pt>
                <c:pt idx="1019">
                  <c:v>-7.6770935099999997</c:v>
                </c:pt>
                <c:pt idx="1020">
                  <c:v>-7.6732788100000002</c:v>
                </c:pt>
                <c:pt idx="1021">
                  <c:v>-7.6738586399999997</c:v>
                </c:pt>
                <c:pt idx="1022">
                  <c:v>-7.6738586399999997</c:v>
                </c:pt>
                <c:pt idx="1023">
                  <c:v>-7.6723327599999998</c:v>
                </c:pt>
                <c:pt idx="1024">
                  <c:v>-7.6723327599999998</c:v>
                </c:pt>
                <c:pt idx="1025">
                  <c:v>-7.67764282</c:v>
                </c:pt>
                <c:pt idx="1026">
                  <c:v>-7.6744689900000003</c:v>
                </c:pt>
                <c:pt idx="1027">
                  <c:v>-7.6744689900000003</c:v>
                </c:pt>
                <c:pt idx="1028">
                  <c:v>-7.6730346699999998</c:v>
                </c:pt>
                <c:pt idx="1029">
                  <c:v>-7.6782836899999998</c:v>
                </c:pt>
                <c:pt idx="1030">
                  <c:v>-7.6777648899999997</c:v>
                </c:pt>
                <c:pt idx="1031">
                  <c:v>-7.6777648899999997</c:v>
                </c:pt>
                <c:pt idx="1032">
                  <c:v>-7.6766967800000003</c:v>
                </c:pt>
                <c:pt idx="1033">
                  <c:v>-7.67459106</c:v>
                </c:pt>
                <c:pt idx="1034">
                  <c:v>-7.6779785199999999</c:v>
                </c:pt>
                <c:pt idx="1035">
                  <c:v>-7.6779785199999999</c:v>
                </c:pt>
                <c:pt idx="1036">
                  <c:v>-7.6796875</c:v>
                </c:pt>
                <c:pt idx="1037">
                  <c:v>-7.6796875</c:v>
                </c:pt>
                <c:pt idx="1038">
                  <c:v>-7.6777038600000003</c:v>
                </c:pt>
                <c:pt idx="1039">
                  <c:v>-7.6712341300000002</c:v>
                </c:pt>
                <c:pt idx="1040">
                  <c:v>-7.6748962399999998</c:v>
                </c:pt>
                <c:pt idx="1041">
                  <c:v>-7.6748962399999998</c:v>
                </c:pt>
                <c:pt idx="1042">
                  <c:v>-7.6784057600000004</c:v>
                </c:pt>
                <c:pt idx="1043">
                  <c:v>-7.6830444299999998</c:v>
                </c:pt>
                <c:pt idx="1044">
                  <c:v>-7.6830444299999998</c:v>
                </c:pt>
                <c:pt idx="1045">
                  <c:v>-7.6776733400000001</c:v>
                </c:pt>
                <c:pt idx="1046">
                  <c:v>-7.6780700700000004</c:v>
                </c:pt>
                <c:pt idx="1047">
                  <c:v>-7.6780700700000004</c:v>
                </c:pt>
                <c:pt idx="1048">
                  <c:v>-7.6804809599999997</c:v>
                </c:pt>
                <c:pt idx="1049">
                  <c:v>-7.6831359900000002</c:v>
                </c:pt>
                <c:pt idx="1050">
                  <c:v>-7.6831359900000002</c:v>
                </c:pt>
                <c:pt idx="1051">
                  <c:v>-7.68392944</c:v>
                </c:pt>
                <c:pt idx="1052">
                  <c:v>-7.6799621599999996</c:v>
                </c:pt>
                <c:pt idx="1053">
                  <c:v>-7.6799621599999996</c:v>
                </c:pt>
                <c:pt idx="1054">
                  <c:v>-7.6796264599999997</c:v>
                </c:pt>
                <c:pt idx="1055">
                  <c:v>-7.6796264599999997</c:v>
                </c:pt>
                <c:pt idx="1056">
                  <c:v>-7.6838073700000002</c:v>
                </c:pt>
                <c:pt idx="1057">
                  <c:v>-7.6838073700000002</c:v>
                </c:pt>
                <c:pt idx="1058">
                  <c:v>-7.6793212899999999</c:v>
                </c:pt>
                <c:pt idx="1059">
                  <c:v>-7.67764282</c:v>
                </c:pt>
                <c:pt idx="1060">
                  <c:v>-7.6797180200000001</c:v>
                </c:pt>
                <c:pt idx="1061">
                  <c:v>-7.6797180200000001</c:v>
                </c:pt>
                <c:pt idx="1062">
                  <c:v>-7.6828918499999999</c:v>
                </c:pt>
                <c:pt idx="1063">
                  <c:v>-7.6814880399999996</c:v>
                </c:pt>
                <c:pt idx="1064">
                  <c:v>-7.6814880399999996</c:v>
                </c:pt>
                <c:pt idx="1065">
                  <c:v>-7.6806640599999998</c:v>
                </c:pt>
                <c:pt idx="1066">
                  <c:v>-7.6799926799999998</c:v>
                </c:pt>
                <c:pt idx="1067">
                  <c:v>-7.6799926799999998</c:v>
                </c:pt>
                <c:pt idx="1068">
                  <c:v>-7.6784057600000004</c:v>
                </c:pt>
                <c:pt idx="1069">
                  <c:v>-7.6810607900000001</c:v>
                </c:pt>
                <c:pt idx="1070">
                  <c:v>-7.6814270000000002</c:v>
                </c:pt>
                <c:pt idx="1071">
                  <c:v>-7.6814270000000002</c:v>
                </c:pt>
                <c:pt idx="1072">
                  <c:v>-7.6816101100000003</c:v>
                </c:pt>
                <c:pt idx="1073">
                  <c:v>-7.6816101100000003</c:v>
                </c:pt>
                <c:pt idx="1074">
                  <c:v>-7.6787109400000002</c:v>
                </c:pt>
                <c:pt idx="1075">
                  <c:v>-7.6839904800000003</c:v>
                </c:pt>
                <c:pt idx="1076">
                  <c:v>-7.6810607900000001</c:v>
                </c:pt>
                <c:pt idx="1077">
                  <c:v>-7.6810607900000001</c:v>
                </c:pt>
                <c:pt idx="1078">
                  <c:v>-7.67663574</c:v>
                </c:pt>
                <c:pt idx="1079">
                  <c:v>-7.6765136700000003</c:v>
                </c:pt>
                <c:pt idx="1080">
                  <c:v>-7.6793212899999999</c:v>
                </c:pt>
                <c:pt idx="1081">
                  <c:v>-7.6849975600000002</c:v>
                </c:pt>
                <c:pt idx="1082">
                  <c:v>-7.6782226600000003</c:v>
                </c:pt>
                <c:pt idx="1083">
                  <c:v>-7.6760253900000004</c:v>
                </c:pt>
                <c:pt idx="1084">
                  <c:v>-7.6760253900000004</c:v>
                </c:pt>
                <c:pt idx="1085">
                  <c:v>-7.6782836899999998</c:v>
                </c:pt>
                <c:pt idx="1086">
                  <c:v>-7.6836242700000001</c:v>
                </c:pt>
                <c:pt idx="1087">
                  <c:v>-7.6836242700000001</c:v>
                </c:pt>
                <c:pt idx="1088">
                  <c:v>-7.6797180200000001</c:v>
                </c:pt>
                <c:pt idx="1089">
                  <c:v>-7.6806030300000003</c:v>
                </c:pt>
                <c:pt idx="1090">
                  <c:v>-7.6792297400000002</c:v>
                </c:pt>
                <c:pt idx="1091">
                  <c:v>-7.68002319</c:v>
                </c:pt>
                <c:pt idx="1092">
                  <c:v>-7.6779785199999999</c:v>
                </c:pt>
                <c:pt idx="1093">
                  <c:v>-7.6779785199999999</c:v>
                </c:pt>
                <c:pt idx="1094">
                  <c:v>-7.6808471699999998</c:v>
                </c:pt>
                <c:pt idx="1095">
                  <c:v>-7.6829834000000004</c:v>
                </c:pt>
                <c:pt idx="1096">
                  <c:v>-7.6829834000000004</c:v>
                </c:pt>
                <c:pt idx="1097">
                  <c:v>-7.6857299799999996</c:v>
                </c:pt>
                <c:pt idx="1098">
                  <c:v>-7.6857299799999996</c:v>
                </c:pt>
                <c:pt idx="1099">
                  <c:v>-7.6790161100000001</c:v>
                </c:pt>
                <c:pt idx="1100">
                  <c:v>-7.6789855999999999</c:v>
                </c:pt>
                <c:pt idx="1101">
                  <c:v>-7.6789855999999999</c:v>
                </c:pt>
                <c:pt idx="1102">
                  <c:v>-7.6828002900000003</c:v>
                </c:pt>
                <c:pt idx="1103">
                  <c:v>-7.6797180200000001</c:v>
                </c:pt>
                <c:pt idx="1104">
                  <c:v>-7.6797180200000001</c:v>
                </c:pt>
                <c:pt idx="1105">
                  <c:v>-7.6776733400000001</c:v>
                </c:pt>
                <c:pt idx="1106">
                  <c:v>-7.6801452599999998</c:v>
                </c:pt>
                <c:pt idx="1107">
                  <c:v>-7.6813049299999996</c:v>
                </c:pt>
                <c:pt idx="1108">
                  <c:v>-7.6839599600000001</c:v>
                </c:pt>
                <c:pt idx="1109">
                  <c:v>-7.6836242700000001</c:v>
                </c:pt>
                <c:pt idx="1110">
                  <c:v>-7.6809997599999997</c:v>
                </c:pt>
                <c:pt idx="1111">
                  <c:v>-7.6809997599999997</c:v>
                </c:pt>
                <c:pt idx="1112">
                  <c:v>-7.6799316400000004</c:v>
                </c:pt>
                <c:pt idx="1113">
                  <c:v>-7.6836547900000003</c:v>
                </c:pt>
                <c:pt idx="1114">
                  <c:v>-7.6836547900000003</c:v>
                </c:pt>
                <c:pt idx="1115">
                  <c:v>-7.6835022000000004</c:v>
                </c:pt>
                <c:pt idx="1116">
                  <c:v>-7.6799011200000002</c:v>
                </c:pt>
                <c:pt idx="1117">
                  <c:v>-7.6800537100000001</c:v>
                </c:pt>
                <c:pt idx="1118">
                  <c:v>-7.6801757799999999</c:v>
                </c:pt>
                <c:pt idx="1119">
                  <c:v>-7.6832275399999999</c:v>
                </c:pt>
                <c:pt idx="1120">
                  <c:v>-7.6833801299999998</c:v>
                </c:pt>
                <c:pt idx="1121">
                  <c:v>-7.6833801299999998</c:v>
                </c:pt>
                <c:pt idx="1122">
                  <c:v>-7.6786498999999999</c:v>
                </c:pt>
                <c:pt idx="1123">
                  <c:v>-7.6732177699999999</c:v>
                </c:pt>
                <c:pt idx="1124">
                  <c:v>-7.6732177699999999</c:v>
                </c:pt>
                <c:pt idx="1125">
                  <c:v>-7.6767578099999998</c:v>
                </c:pt>
                <c:pt idx="1126">
                  <c:v>-7.6790771500000004</c:v>
                </c:pt>
                <c:pt idx="1127">
                  <c:v>-7.6829223600000001</c:v>
                </c:pt>
                <c:pt idx="1128">
                  <c:v>-7.6813354499999997</c:v>
                </c:pt>
                <c:pt idx="1129">
                  <c:v>-7.6792907699999997</c:v>
                </c:pt>
                <c:pt idx="1130">
                  <c:v>-7.6812744100000003</c:v>
                </c:pt>
                <c:pt idx="1131">
                  <c:v>-7.6812744100000003</c:v>
                </c:pt>
                <c:pt idx="1132">
                  <c:v>-7.6787414600000004</c:v>
                </c:pt>
                <c:pt idx="1133">
                  <c:v>-7.6799926799999998</c:v>
                </c:pt>
                <c:pt idx="1134">
                  <c:v>-7.6787414600000004</c:v>
                </c:pt>
                <c:pt idx="1135">
                  <c:v>-7.6787414600000004</c:v>
                </c:pt>
                <c:pt idx="1136">
                  <c:v>-7.6805114699999999</c:v>
                </c:pt>
                <c:pt idx="1137">
                  <c:v>-7.6785278300000002</c:v>
                </c:pt>
                <c:pt idx="1138">
                  <c:v>-7.6785278300000002</c:v>
                </c:pt>
                <c:pt idx="1139">
                  <c:v>-7.67883301</c:v>
                </c:pt>
                <c:pt idx="1140">
                  <c:v>-7.6828918499999999</c:v>
                </c:pt>
                <c:pt idx="1141">
                  <c:v>-7.6828918499999999</c:v>
                </c:pt>
                <c:pt idx="1142">
                  <c:v>-7.6778869600000004</c:v>
                </c:pt>
                <c:pt idx="1143">
                  <c:v>-7.67526245</c:v>
                </c:pt>
                <c:pt idx="1144">
                  <c:v>-7.67730713</c:v>
                </c:pt>
                <c:pt idx="1145">
                  <c:v>-7.67730713</c:v>
                </c:pt>
                <c:pt idx="1146">
                  <c:v>-7.6791381799999998</c:v>
                </c:pt>
                <c:pt idx="1147">
                  <c:v>-7.6795959500000004</c:v>
                </c:pt>
                <c:pt idx="1148">
                  <c:v>-7.6813659699999999</c:v>
                </c:pt>
                <c:pt idx="1149">
                  <c:v>-7.6791687</c:v>
                </c:pt>
                <c:pt idx="1150">
                  <c:v>-7.6815795900000001</c:v>
                </c:pt>
                <c:pt idx="1151">
                  <c:v>-7.6815795900000001</c:v>
                </c:pt>
                <c:pt idx="1152">
                  <c:v>-7.6814575200000004</c:v>
                </c:pt>
                <c:pt idx="1153">
                  <c:v>-7.6747131299999998</c:v>
                </c:pt>
                <c:pt idx="1154">
                  <c:v>-7.6769103999999997</c:v>
                </c:pt>
                <c:pt idx="1155">
                  <c:v>-7.6769103999999997</c:v>
                </c:pt>
                <c:pt idx="1156">
                  <c:v>-7.67849731</c:v>
                </c:pt>
                <c:pt idx="1157">
                  <c:v>-7.67849731</c:v>
                </c:pt>
                <c:pt idx="1158">
                  <c:v>-7.6815795900000001</c:v>
                </c:pt>
                <c:pt idx="1159">
                  <c:v>-7.6781310999999999</c:v>
                </c:pt>
                <c:pt idx="1160">
                  <c:v>-7.6797485400000003</c:v>
                </c:pt>
                <c:pt idx="1161">
                  <c:v>-7.6797485400000003</c:v>
                </c:pt>
                <c:pt idx="1162">
                  <c:v>-7.6795959500000004</c:v>
                </c:pt>
                <c:pt idx="1163">
                  <c:v>-7.6771850600000002</c:v>
                </c:pt>
                <c:pt idx="1164">
                  <c:v>-7.6765747099999997</c:v>
                </c:pt>
                <c:pt idx="1165">
                  <c:v>-7.6754150399999999</c:v>
                </c:pt>
                <c:pt idx="1166">
                  <c:v>-7.68002319</c:v>
                </c:pt>
                <c:pt idx="1167">
                  <c:v>-7.68002319</c:v>
                </c:pt>
                <c:pt idx="1168">
                  <c:v>-7.67883301</c:v>
                </c:pt>
                <c:pt idx="1169">
                  <c:v>-7.6783447300000001</c:v>
                </c:pt>
                <c:pt idx="1170">
                  <c:v>-7.6783447300000001</c:v>
                </c:pt>
                <c:pt idx="1171">
                  <c:v>-7.6790161100000001</c:v>
                </c:pt>
                <c:pt idx="1172">
                  <c:v>-7.6790161100000001</c:v>
                </c:pt>
                <c:pt idx="1173">
                  <c:v>-7.6820373499999999</c:v>
                </c:pt>
                <c:pt idx="1174">
                  <c:v>-7.6796875</c:v>
                </c:pt>
                <c:pt idx="1175">
                  <c:v>-7.6796875</c:v>
                </c:pt>
                <c:pt idx="1176">
                  <c:v>-7.6767272899999996</c:v>
                </c:pt>
                <c:pt idx="1177">
                  <c:v>-7.6770935099999997</c:v>
                </c:pt>
                <c:pt idx="1178">
                  <c:v>-7.6770935099999997</c:v>
                </c:pt>
                <c:pt idx="1179">
                  <c:v>-7.6808166499999997</c:v>
                </c:pt>
                <c:pt idx="1180">
                  <c:v>-7.6824646000000003</c:v>
                </c:pt>
                <c:pt idx="1181">
                  <c:v>-7.6770019500000002</c:v>
                </c:pt>
                <c:pt idx="1182">
                  <c:v>-7.6770019500000002</c:v>
                </c:pt>
                <c:pt idx="1183">
                  <c:v>-7.6751403800000002</c:v>
                </c:pt>
                <c:pt idx="1184">
                  <c:v>-7.6750793499999999</c:v>
                </c:pt>
                <c:pt idx="1185">
                  <c:v>-7.6754150399999999</c:v>
                </c:pt>
                <c:pt idx="1186">
                  <c:v>-7.6728820799999999</c:v>
                </c:pt>
                <c:pt idx="1187">
                  <c:v>-7.6728820799999999</c:v>
                </c:pt>
                <c:pt idx="1188">
                  <c:v>-7.67391968</c:v>
                </c:pt>
                <c:pt idx="1189">
                  <c:v>-7.6737670900000001</c:v>
                </c:pt>
                <c:pt idx="1190">
                  <c:v>-7.6737670900000001</c:v>
                </c:pt>
                <c:pt idx="1191">
                  <c:v>-7.6745300299999997</c:v>
                </c:pt>
                <c:pt idx="1192">
                  <c:v>-7.6761779800000003</c:v>
                </c:pt>
                <c:pt idx="1193">
                  <c:v>-7.6761779800000003</c:v>
                </c:pt>
                <c:pt idx="1194">
                  <c:v>-7.6763305700000002</c:v>
                </c:pt>
                <c:pt idx="1195">
                  <c:v>-7.6760864299999998</c:v>
                </c:pt>
                <c:pt idx="1196">
                  <c:v>-7.6760864299999998</c:v>
                </c:pt>
                <c:pt idx="1197">
                  <c:v>-7.6768493700000002</c:v>
                </c:pt>
                <c:pt idx="1198">
                  <c:v>-7.67492676</c:v>
                </c:pt>
                <c:pt idx="1199">
                  <c:v>-7.6758117700000001</c:v>
                </c:pt>
                <c:pt idx="1200">
                  <c:v>-7.6758117700000001</c:v>
                </c:pt>
                <c:pt idx="1201">
                  <c:v>-7.6701660199999999</c:v>
                </c:pt>
                <c:pt idx="1202">
                  <c:v>-7.6701660199999999</c:v>
                </c:pt>
                <c:pt idx="1203">
                  <c:v>-7.6675109900000002</c:v>
                </c:pt>
                <c:pt idx="1204">
                  <c:v>-7.6718444799999999</c:v>
                </c:pt>
                <c:pt idx="1205">
                  <c:v>-7.6731872599999997</c:v>
                </c:pt>
                <c:pt idx="1206">
                  <c:v>-7.6731872599999997</c:v>
                </c:pt>
                <c:pt idx="1207">
                  <c:v>-7.67544556</c:v>
                </c:pt>
                <c:pt idx="1208">
                  <c:v>-7.6763305700000002</c:v>
                </c:pt>
                <c:pt idx="1209">
                  <c:v>-7.6732788100000002</c:v>
                </c:pt>
                <c:pt idx="1210">
                  <c:v>-7.6760253900000004</c:v>
                </c:pt>
                <c:pt idx="1211">
                  <c:v>-7.6748657199999997</c:v>
                </c:pt>
                <c:pt idx="1212">
                  <c:v>-7.6748657199999997</c:v>
                </c:pt>
                <c:pt idx="1213">
                  <c:v>-7.6760253900000004</c:v>
                </c:pt>
                <c:pt idx="1214">
                  <c:v>-7.6743164100000003</c:v>
                </c:pt>
                <c:pt idx="1215">
                  <c:v>-7.6737976100000003</c:v>
                </c:pt>
                <c:pt idx="1216">
                  <c:v>-7.6737976100000003</c:v>
                </c:pt>
                <c:pt idx="1217">
                  <c:v>-7.67459106</c:v>
                </c:pt>
                <c:pt idx="1218">
                  <c:v>-7.6709289600000004</c:v>
                </c:pt>
                <c:pt idx="1219">
                  <c:v>-7.6702270500000003</c:v>
                </c:pt>
                <c:pt idx="1220">
                  <c:v>-7.6712341300000002</c:v>
                </c:pt>
                <c:pt idx="1221">
                  <c:v>-7.6697387700000004</c:v>
                </c:pt>
                <c:pt idx="1222">
                  <c:v>-7.6697387700000004</c:v>
                </c:pt>
                <c:pt idx="1223">
                  <c:v>-7.6715087899999999</c:v>
                </c:pt>
                <c:pt idx="1224">
                  <c:v>-7.6755371099999996</c:v>
                </c:pt>
                <c:pt idx="1225">
                  <c:v>-7.6760864299999998</c:v>
                </c:pt>
                <c:pt idx="1226">
                  <c:v>-7.6760864299999998</c:v>
                </c:pt>
                <c:pt idx="1227">
                  <c:v>-7.6720275899999999</c:v>
                </c:pt>
                <c:pt idx="1228">
                  <c:v>-7.6689453099999998</c:v>
                </c:pt>
                <c:pt idx="1229">
                  <c:v>-7.6689453099999998</c:v>
                </c:pt>
                <c:pt idx="1230">
                  <c:v>-7.6706237799999997</c:v>
                </c:pt>
                <c:pt idx="1231">
                  <c:v>-7.6690673800000004</c:v>
                </c:pt>
                <c:pt idx="1232">
                  <c:v>-7.6690673800000004</c:v>
                </c:pt>
                <c:pt idx="1233">
                  <c:v>-7.6711425799999997</c:v>
                </c:pt>
                <c:pt idx="1234">
                  <c:v>-7.6681823700000002</c:v>
                </c:pt>
                <c:pt idx="1235">
                  <c:v>-7.66848755</c:v>
                </c:pt>
                <c:pt idx="1236">
                  <c:v>-7.66848755</c:v>
                </c:pt>
                <c:pt idx="1237">
                  <c:v>-7.6678772000000004</c:v>
                </c:pt>
                <c:pt idx="1238">
                  <c:v>-7.6697692899999996</c:v>
                </c:pt>
                <c:pt idx="1239">
                  <c:v>-7.6697692899999996</c:v>
                </c:pt>
                <c:pt idx="1240">
                  <c:v>-7.6713867200000001</c:v>
                </c:pt>
                <c:pt idx="1241">
                  <c:v>-7.6728820799999999</c:v>
                </c:pt>
                <c:pt idx="1242">
                  <c:v>-7.6728820799999999</c:v>
                </c:pt>
                <c:pt idx="1243">
                  <c:v>-7.67526245</c:v>
                </c:pt>
                <c:pt idx="1244">
                  <c:v>-7.66949463</c:v>
                </c:pt>
                <c:pt idx="1245">
                  <c:v>-7.6667480499999998</c:v>
                </c:pt>
                <c:pt idx="1246">
                  <c:v>-7.6692504899999996</c:v>
                </c:pt>
                <c:pt idx="1247">
                  <c:v>-7.6708373999999999</c:v>
                </c:pt>
                <c:pt idx="1248">
                  <c:v>-7.6732482900000001</c:v>
                </c:pt>
                <c:pt idx="1249">
                  <c:v>-7.6732482900000001</c:v>
                </c:pt>
                <c:pt idx="1250">
                  <c:v>-7.6694641099999998</c:v>
                </c:pt>
                <c:pt idx="1251">
                  <c:v>-7.66830444</c:v>
                </c:pt>
                <c:pt idx="1252">
                  <c:v>-7.6707458500000003</c:v>
                </c:pt>
                <c:pt idx="1253">
                  <c:v>-7.6707458500000003</c:v>
                </c:pt>
                <c:pt idx="1254">
                  <c:v>-7.67425537</c:v>
                </c:pt>
                <c:pt idx="1255">
                  <c:v>-7.6769103999999997</c:v>
                </c:pt>
                <c:pt idx="1256">
                  <c:v>-7.6701965300000001</c:v>
                </c:pt>
                <c:pt idx="1257">
                  <c:v>-7.6658325200000004</c:v>
                </c:pt>
                <c:pt idx="1258">
                  <c:v>-7.6658325200000004</c:v>
                </c:pt>
                <c:pt idx="1259">
                  <c:v>-7.66677856</c:v>
                </c:pt>
                <c:pt idx="1260">
                  <c:v>-7.6692504899999996</c:v>
                </c:pt>
                <c:pt idx="1261">
                  <c:v>-7.6692504899999996</c:v>
                </c:pt>
                <c:pt idx="1262">
                  <c:v>-7.6728210399999996</c:v>
                </c:pt>
                <c:pt idx="1263">
                  <c:v>-7.6687622099999997</c:v>
                </c:pt>
                <c:pt idx="1264">
                  <c:v>-7.6712341300000002</c:v>
                </c:pt>
                <c:pt idx="1265">
                  <c:v>-7.6717224100000001</c:v>
                </c:pt>
                <c:pt idx="1266">
                  <c:v>-7.6676635700000002</c:v>
                </c:pt>
                <c:pt idx="1267">
                  <c:v>-7.6704711899999998</c:v>
                </c:pt>
                <c:pt idx="1268">
                  <c:v>-7.6704711899999998</c:v>
                </c:pt>
                <c:pt idx="1269">
                  <c:v>-7.6722412100000001</c:v>
                </c:pt>
                <c:pt idx="1270">
                  <c:v>-7.6754760700000002</c:v>
                </c:pt>
                <c:pt idx="1271">
                  <c:v>-7.6754760700000002</c:v>
                </c:pt>
                <c:pt idx="1272">
                  <c:v>-7.6696166999999997</c:v>
                </c:pt>
                <c:pt idx="1273">
                  <c:v>-7.6659545900000001</c:v>
                </c:pt>
                <c:pt idx="1274">
                  <c:v>-7.6659545900000001</c:v>
                </c:pt>
                <c:pt idx="1275">
                  <c:v>-7.6661987299999996</c:v>
                </c:pt>
                <c:pt idx="1276">
                  <c:v>-7.6662597699999999</c:v>
                </c:pt>
                <c:pt idx="1277">
                  <c:v>-7.6662597699999999</c:v>
                </c:pt>
                <c:pt idx="1278">
                  <c:v>-7.6672058099999996</c:v>
                </c:pt>
                <c:pt idx="1279">
                  <c:v>-7.6708373999999999</c:v>
                </c:pt>
                <c:pt idx="1280">
                  <c:v>-7.66848755</c:v>
                </c:pt>
                <c:pt idx="1281">
                  <c:v>-7.6705322300000001</c:v>
                </c:pt>
                <c:pt idx="1282">
                  <c:v>-7.6670532199999997</c:v>
                </c:pt>
                <c:pt idx="1283">
                  <c:v>-7.6699829099999999</c:v>
                </c:pt>
                <c:pt idx="1284">
                  <c:v>-7.6699829099999999</c:v>
                </c:pt>
                <c:pt idx="1285">
                  <c:v>-7.6690368700000002</c:v>
                </c:pt>
                <c:pt idx="1286">
                  <c:v>-7.6686706500000001</c:v>
                </c:pt>
                <c:pt idx="1287">
                  <c:v>-7.6686706500000001</c:v>
                </c:pt>
                <c:pt idx="1288">
                  <c:v>-7.6679992700000001</c:v>
                </c:pt>
                <c:pt idx="1289">
                  <c:v>-7.66439819</c:v>
                </c:pt>
                <c:pt idx="1290">
                  <c:v>-7.6640319799999999</c:v>
                </c:pt>
                <c:pt idx="1291">
                  <c:v>-7.66424561</c:v>
                </c:pt>
                <c:pt idx="1292">
                  <c:v>-7.6650695799999999</c:v>
                </c:pt>
                <c:pt idx="1293">
                  <c:v>-7.6650695799999999</c:v>
                </c:pt>
                <c:pt idx="1294">
                  <c:v>-7.6661682100000004</c:v>
                </c:pt>
                <c:pt idx="1295">
                  <c:v>-7.6690673800000004</c:v>
                </c:pt>
                <c:pt idx="1296">
                  <c:v>-7.6668701199999996</c:v>
                </c:pt>
                <c:pt idx="1297">
                  <c:v>-7.6668701199999996</c:v>
                </c:pt>
                <c:pt idx="1298">
                  <c:v>-7.6635131799999998</c:v>
                </c:pt>
                <c:pt idx="1299">
                  <c:v>-7.6651306200000002</c:v>
                </c:pt>
                <c:pt idx="1300">
                  <c:v>-7.6651306200000002</c:v>
                </c:pt>
                <c:pt idx="1301">
                  <c:v>-7.66610718</c:v>
                </c:pt>
                <c:pt idx="1302">
                  <c:v>-7.6646423300000004</c:v>
                </c:pt>
                <c:pt idx="1303">
                  <c:v>-7.6646423300000004</c:v>
                </c:pt>
                <c:pt idx="1304">
                  <c:v>-7.6660156300000004</c:v>
                </c:pt>
                <c:pt idx="1305">
                  <c:v>-7.6665039100000003</c:v>
                </c:pt>
                <c:pt idx="1306">
                  <c:v>-7.66778564</c:v>
                </c:pt>
                <c:pt idx="1307">
                  <c:v>-7.6670532199999997</c:v>
                </c:pt>
                <c:pt idx="1308">
                  <c:v>-7.6655578599999998</c:v>
                </c:pt>
                <c:pt idx="1309">
                  <c:v>-7.6655578599999998</c:v>
                </c:pt>
                <c:pt idx="1310">
                  <c:v>-7.66287231</c:v>
                </c:pt>
                <c:pt idx="1311">
                  <c:v>-7.6635742200000001</c:v>
                </c:pt>
                <c:pt idx="1312">
                  <c:v>-7.6665954599999999</c:v>
                </c:pt>
                <c:pt idx="1313">
                  <c:v>-7.6665954599999999</c:v>
                </c:pt>
                <c:pt idx="1314">
                  <c:v>-7.6672363299999997</c:v>
                </c:pt>
                <c:pt idx="1315">
                  <c:v>-7.6651916499999997</c:v>
                </c:pt>
                <c:pt idx="1316">
                  <c:v>-7.66424561</c:v>
                </c:pt>
                <c:pt idx="1317">
                  <c:v>-7.66134644</c:v>
                </c:pt>
                <c:pt idx="1318">
                  <c:v>-7.6634521500000004</c:v>
                </c:pt>
                <c:pt idx="1319">
                  <c:v>-7.66439819</c:v>
                </c:pt>
                <c:pt idx="1320">
                  <c:v>-7.66439819</c:v>
                </c:pt>
                <c:pt idx="1321">
                  <c:v>-7.6662902800000001</c:v>
                </c:pt>
                <c:pt idx="1322">
                  <c:v>-7.6644897500000004</c:v>
                </c:pt>
                <c:pt idx="1323">
                  <c:v>-7.6657714800000001</c:v>
                </c:pt>
                <c:pt idx="1324">
                  <c:v>-7.6657714800000001</c:v>
                </c:pt>
                <c:pt idx="1325">
                  <c:v>-7.6645202599999998</c:v>
                </c:pt>
                <c:pt idx="1326">
                  <c:v>-7.6645202599999998</c:v>
                </c:pt>
                <c:pt idx="1327">
                  <c:v>-7.66439819</c:v>
                </c:pt>
                <c:pt idx="1328">
                  <c:v>-7.6643676799999998</c:v>
                </c:pt>
                <c:pt idx="1329">
                  <c:v>-7.6643676799999998</c:v>
                </c:pt>
                <c:pt idx="1330">
                  <c:v>-7.6619872999999998</c:v>
                </c:pt>
                <c:pt idx="1331">
                  <c:v>-7.66320801</c:v>
                </c:pt>
                <c:pt idx="1332">
                  <c:v>-7.66763306</c:v>
                </c:pt>
                <c:pt idx="1333">
                  <c:v>-7.66763306</c:v>
                </c:pt>
                <c:pt idx="1334">
                  <c:v>-7.6631164600000004</c:v>
                </c:pt>
                <c:pt idx="1335">
                  <c:v>-7.6608886700000003</c:v>
                </c:pt>
                <c:pt idx="1336">
                  <c:v>-7.6608886700000003</c:v>
                </c:pt>
                <c:pt idx="1337">
                  <c:v>-7.6625671400000002</c:v>
                </c:pt>
                <c:pt idx="1338">
                  <c:v>-7.6623229999999998</c:v>
                </c:pt>
                <c:pt idx="1339">
                  <c:v>-7.6623229999999998</c:v>
                </c:pt>
                <c:pt idx="1340">
                  <c:v>-7.6607360800000004</c:v>
                </c:pt>
                <c:pt idx="1341">
                  <c:v>-7.6604614299999998</c:v>
                </c:pt>
                <c:pt idx="1342">
                  <c:v>-7.6580810499999998</c:v>
                </c:pt>
                <c:pt idx="1343">
                  <c:v>-7.6580810499999998</c:v>
                </c:pt>
                <c:pt idx="1344">
                  <c:v>-7.6595459000000004</c:v>
                </c:pt>
                <c:pt idx="1345">
                  <c:v>-7.6589355499999998</c:v>
                </c:pt>
                <c:pt idx="1346">
                  <c:v>-7.6589355499999998</c:v>
                </c:pt>
                <c:pt idx="1347">
                  <c:v>-7.6604614299999998</c:v>
                </c:pt>
                <c:pt idx="1348">
                  <c:v>-7.6535949700000003</c:v>
                </c:pt>
                <c:pt idx="1349">
                  <c:v>-7.6535949700000003</c:v>
                </c:pt>
                <c:pt idx="1350">
                  <c:v>-7.6602783199999998</c:v>
                </c:pt>
                <c:pt idx="1351">
                  <c:v>-7.6593933099999996</c:v>
                </c:pt>
                <c:pt idx="1352">
                  <c:v>-7.6594238299999997</c:v>
                </c:pt>
                <c:pt idx="1353">
                  <c:v>-7.6594238299999997</c:v>
                </c:pt>
                <c:pt idx="1354">
                  <c:v>-7.66067505</c:v>
                </c:pt>
                <c:pt idx="1355">
                  <c:v>-7.6614990199999999</c:v>
                </c:pt>
                <c:pt idx="1356">
                  <c:v>-7.6578979499999997</c:v>
                </c:pt>
                <c:pt idx="1357">
                  <c:v>-7.6578979499999997</c:v>
                </c:pt>
                <c:pt idx="1358">
                  <c:v>-7.6627197300000001</c:v>
                </c:pt>
                <c:pt idx="1359">
                  <c:v>-7.6627197300000001</c:v>
                </c:pt>
                <c:pt idx="1360">
                  <c:v>-7.6549987799999997</c:v>
                </c:pt>
                <c:pt idx="1361">
                  <c:v>-7.6553039600000004</c:v>
                </c:pt>
                <c:pt idx="1362">
                  <c:v>-7.6553039600000004</c:v>
                </c:pt>
                <c:pt idx="1363">
                  <c:v>-7.65267944</c:v>
                </c:pt>
                <c:pt idx="1364">
                  <c:v>-7.6542358400000001</c:v>
                </c:pt>
                <c:pt idx="1365">
                  <c:v>-7.6580810499999998</c:v>
                </c:pt>
                <c:pt idx="1366">
                  <c:v>-7.6580810499999998</c:v>
                </c:pt>
                <c:pt idx="1367">
                  <c:v>-7.6602477999999996</c:v>
                </c:pt>
                <c:pt idx="1368">
                  <c:v>-7.6569519000000001</c:v>
                </c:pt>
                <c:pt idx="1369">
                  <c:v>-7.6569519000000001</c:v>
                </c:pt>
                <c:pt idx="1370">
                  <c:v>-7.6556396500000004</c:v>
                </c:pt>
                <c:pt idx="1371">
                  <c:v>-7.6563720699999998</c:v>
                </c:pt>
                <c:pt idx="1372">
                  <c:v>-7.6520385700000002</c:v>
                </c:pt>
                <c:pt idx="1373">
                  <c:v>-7.6520385700000002</c:v>
                </c:pt>
                <c:pt idx="1374">
                  <c:v>-7.6534118700000002</c:v>
                </c:pt>
                <c:pt idx="1375">
                  <c:v>-7.6531372099999997</c:v>
                </c:pt>
                <c:pt idx="1376">
                  <c:v>-7.6531372099999997</c:v>
                </c:pt>
                <c:pt idx="1377">
                  <c:v>-7.6531066900000004</c:v>
                </c:pt>
                <c:pt idx="1378">
                  <c:v>-7.6531066900000004</c:v>
                </c:pt>
                <c:pt idx="1379">
                  <c:v>-7.6528015099999998</c:v>
                </c:pt>
                <c:pt idx="1380">
                  <c:v>-7.6491394000000001</c:v>
                </c:pt>
                <c:pt idx="1381">
                  <c:v>-7.6491394000000001</c:v>
                </c:pt>
                <c:pt idx="1382">
                  <c:v>-7.6459960899999997</c:v>
                </c:pt>
                <c:pt idx="1383">
                  <c:v>-7.6468810999999999</c:v>
                </c:pt>
                <c:pt idx="1384">
                  <c:v>-7.6534728999999997</c:v>
                </c:pt>
                <c:pt idx="1385">
                  <c:v>-7.6534728999999997</c:v>
                </c:pt>
                <c:pt idx="1386">
                  <c:v>-7.6499939000000001</c:v>
                </c:pt>
                <c:pt idx="1387">
                  <c:v>-7.65029907</c:v>
                </c:pt>
                <c:pt idx="1388">
                  <c:v>-7.65029907</c:v>
                </c:pt>
                <c:pt idx="1389">
                  <c:v>-7.6526489299999998</c:v>
                </c:pt>
                <c:pt idx="1390">
                  <c:v>-7.6534118700000002</c:v>
                </c:pt>
                <c:pt idx="1391">
                  <c:v>-7.6534118700000002</c:v>
                </c:pt>
                <c:pt idx="1392">
                  <c:v>-7.6471557600000004</c:v>
                </c:pt>
                <c:pt idx="1393">
                  <c:v>-7.6458129899999996</c:v>
                </c:pt>
                <c:pt idx="1394">
                  <c:v>-7.6445922900000003</c:v>
                </c:pt>
                <c:pt idx="1395">
                  <c:v>-7.6445922900000003</c:v>
                </c:pt>
                <c:pt idx="1396">
                  <c:v>-7.6476745599999996</c:v>
                </c:pt>
                <c:pt idx="1397">
                  <c:v>-7.64758301</c:v>
                </c:pt>
                <c:pt idx="1398">
                  <c:v>-7.64758301</c:v>
                </c:pt>
                <c:pt idx="1399">
                  <c:v>-7.6445007299999999</c:v>
                </c:pt>
                <c:pt idx="1400">
                  <c:v>-7.6417541499999997</c:v>
                </c:pt>
                <c:pt idx="1401">
                  <c:v>-7.6446227999999996</c:v>
                </c:pt>
                <c:pt idx="1402">
                  <c:v>-7.6446227999999996</c:v>
                </c:pt>
                <c:pt idx="1403">
                  <c:v>-7.6472778300000002</c:v>
                </c:pt>
                <c:pt idx="1404">
                  <c:v>-7.6460876500000001</c:v>
                </c:pt>
                <c:pt idx="1405">
                  <c:v>-7.6471252400000003</c:v>
                </c:pt>
                <c:pt idx="1406">
                  <c:v>-7.6471252400000003</c:v>
                </c:pt>
                <c:pt idx="1407">
                  <c:v>-7.6472167999999998</c:v>
                </c:pt>
                <c:pt idx="1408">
                  <c:v>-7.6503601100000003</c:v>
                </c:pt>
                <c:pt idx="1409">
                  <c:v>-7.6496887200000003</c:v>
                </c:pt>
                <c:pt idx="1410">
                  <c:v>-7.6496887200000003</c:v>
                </c:pt>
                <c:pt idx="1411">
                  <c:v>-7.6483764599999997</c:v>
                </c:pt>
                <c:pt idx="1412">
                  <c:v>-7.6429138200000004</c:v>
                </c:pt>
                <c:pt idx="1413">
                  <c:v>-7.6404724100000001</c:v>
                </c:pt>
                <c:pt idx="1414">
                  <c:v>-7.6379699700000003</c:v>
                </c:pt>
                <c:pt idx="1415">
                  <c:v>-7.6406555200000001</c:v>
                </c:pt>
                <c:pt idx="1416">
                  <c:v>-7.6406555200000001</c:v>
                </c:pt>
                <c:pt idx="1417">
                  <c:v>-7.6403503400000004</c:v>
                </c:pt>
                <c:pt idx="1418">
                  <c:v>-7.6376953099999998</c:v>
                </c:pt>
                <c:pt idx="1419">
                  <c:v>-7.6368713399999999</c:v>
                </c:pt>
                <c:pt idx="1420">
                  <c:v>-7.6368713399999999</c:v>
                </c:pt>
                <c:pt idx="1421">
                  <c:v>-7.63858032</c:v>
                </c:pt>
                <c:pt idx="1422">
                  <c:v>-7.6413574200000003</c:v>
                </c:pt>
                <c:pt idx="1423">
                  <c:v>-7.6415405300000003</c:v>
                </c:pt>
                <c:pt idx="1424">
                  <c:v>-7.64266968</c:v>
                </c:pt>
                <c:pt idx="1425">
                  <c:v>-7.6403808599999996</c:v>
                </c:pt>
                <c:pt idx="1426">
                  <c:v>-7.6403808599999996</c:v>
                </c:pt>
                <c:pt idx="1427">
                  <c:v>-7.6398925799999997</c:v>
                </c:pt>
                <c:pt idx="1428">
                  <c:v>-7.6400451699999996</c:v>
                </c:pt>
                <c:pt idx="1429">
                  <c:v>-7.6400451699999996</c:v>
                </c:pt>
                <c:pt idx="1430">
                  <c:v>-7.6399230999999999</c:v>
                </c:pt>
                <c:pt idx="1431">
                  <c:v>-7.6376647899999996</c:v>
                </c:pt>
                <c:pt idx="1432">
                  <c:v>-7.6376647899999996</c:v>
                </c:pt>
                <c:pt idx="1433">
                  <c:v>-7.6358032199999997</c:v>
                </c:pt>
                <c:pt idx="1434">
                  <c:v>-7.6292724600000001</c:v>
                </c:pt>
                <c:pt idx="1435">
                  <c:v>-7.6325988799999998</c:v>
                </c:pt>
                <c:pt idx="1436">
                  <c:v>-7.6325988799999998</c:v>
                </c:pt>
                <c:pt idx="1437">
                  <c:v>-7.6394958500000003</c:v>
                </c:pt>
                <c:pt idx="1438">
                  <c:v>-7.6461486799999996</c:v>
                </c:pt>
                <c:pt idx="1439">
                  <c:v>-7.6461486799999996</c:v>
                </c:pt>
                <c:pt idx="1440">
                  <c:v>-7.6395873999999999</c:v>
                </c:pt>
                <c:pt idx="1441">
                  <c:v>-7.6434631299999998</c:v>
                </c:pt>
                <c:pt idx="1442">
                  <c:v>-7.6434631299999998</c:v>
                </c:pt>
                <c:pt idx="1443">
                  <c:v>-7.6366577099999997</c:v>
                </c:pt>
                <c:pt idx="1444">
                  <c:v>-7.6372985800000004</c:v>
                </c:pt>
                <c:pt idx="1445">
                  <c:v>-7.6408691400000004</c:v>
                </c:pt>
                <c:pt idx="1446">
                  <c:v>-7.6408691400000004</c:v>
                </c:pt>
                <c:pt idx="1447">
                  <c:v>-7.64453125</c:v>
                </c:pt>
                <c:pt idx="1448">
                  <c:v>-7.6436462399999998</c:v>
                </c:pt>
                <c:pt idx="1449">
                  <c:v>-7.6361694299999998</c:v>
                </c:pt>
                <c:pt idx="1450">
                  <c:v>-7.6369323700000002</c:v>
                </c:pt>
                <c:pt idx="1451">
                  <c:v>-7.6342468300000004</c:v>
                </c:pt>
                <c:pt idx="1452">
                  <c:v>-7.6342468300000004</c:v>
                </c:pt>
                <c:pt idx="1453">
                  <c:v>-7.6386718800000004</c:v>
                </c:pt>
                <c:pt idx="1454">
                  <c:v>-7.6354980499999998</c:v>
                </c:pt>
                <c:pt idx="1455">
                  <c:v>-7.6354980499999998</c:v>
                </c:pt>
                <c:pt idx="1456">
                  <c:v>-7.6351623499999999</c:v>
                </c:pt>
                <c:pt idx="1457">
                  <c:v>-7.6327819799999999</c:v>
                </c:pt>
                <c:pt idx="1458">
                  <c:v>-7.6327819799999999</c:v>
                </c:pt>
                <c:pt idx="1459">
                  <c:v>-7.6359558099999996</c:v>
                </c:pt>
                <c:pt idx="1460">
                  <c:v>-7.6391296400000002</c:v>
                </c:pt>
                <c:pt idx="1461">
                  <c:v>-7.6402587899999999</c:v>
                </c:pt>
                <c:pt idx="1462">
                  <c:v>-7.6402587899999999</c:v>
                </c:pt>
                <c:pt idx="1463">
                  <c:v>-7.63619995</c:v>
                </c:pt>
                <c:pt idx="1464">
                  <c:v>-7.6278991700000001</c:v>
                </c:pt>
                <c:pt idx="1465">
                  <c:v>-7.6278991700000001</c:v>
                </c:pt>
                <c:pt idx="1466">
                  <c:v>-7.6325073200000002</c:v>
                </c:pt>
                <c:pt idx="1467">
                  <c:v>-7.6328735400000003</c:v>
                </c:pt>
                <c:pt idx="1468">
                  <c:v>-7.6328735400000003</c:v>
                </c:pt>
                <c:pt idx="1469">
                  <c:v>-7.6302185099999997</c:v>
                </c:pt>
                <c:pt idx="1470">
                  <c:v>-7.6269531300000004</c:v>
                </c:pt>
                <c:pt idx="1471">
                  <c:v>-7.6269531300000004</c:v>
                </c:pt>
                <c:pt idx="1472">
                  <c:v>-7.6245117200000001</c:v>
                </c:pt>
                <c:pt idx="1473">
                  <c:v>-7.6232299799999996</c:v>
                </c:pt>
                <c:pt idx="1474">
                  <c:v>-7.6233215300000001</c:v>
                </c:pt>
                <c:pt idx="1475">
                  <c:v>-7.6233215300000001</c:v>
                </c:pt>
                <c:pt idx="1476">
                  <c:v>-7.6218261700000003</c:v>
                </c:pt>
                <c:pt idx="1477">
                  <c:v>-7.6324462899999999</c:v>
                </c:pt>
                <c:pt idx="1478">
                  <c:v>-7.6324462899999999</c:v>
                </c:pt>
                <c:pt idx="1479">
                  <c:v>-7.6284484900000002</c:v>
                </c:pt>
                <c:pt idx="1480">
                  <c:v>-7.6289672900000003</c:v>
                </c:pt>
                <c:pt idx="1481">
                  <c:v>-7.6301879899999996</c:v>
                </c:pt>
                <c:pt idx="1482">
                  <c:v>-7.6301879899999996</c:v>
                </c:pt>
                <c:pt idx="1483">
                  <c:v>-7.6292114299999998</c:v>
                </c:pt>
                <c:pt idx="1484">
                  <c:v>-7.6276550299999997</c:v>
                </c:pt>
                <c:pt idx="1485">
                  <c:v>-7.6253051799999998</c:v>
                </c:pt>
                <c:pt idx="1486">
                  <c:v>-7.6203613299999997</c:v>
                </c:pt>
                <c:pt idx="1487">
                  <c:v>-7.6203613299999997</c:v>
                </c:pt>
                <c:pt idx="1488">
                  <c:v>-7.6221618700000002</c:v>
                </c:pt>
                <c:pt idx="1489">
                  <c:v>-7.6177978499999996</c:v>
                </c:pt>
                <c:pt idx="1490">
                  <c:v>-7.6192016599999999</c:v>
                </c:pt>
                <c:pt idx="1491">
                  <c:v>-7.6192016599999999</c:v>
                </c:pt>
                <c:pt idx="1492">
                  <c:v>-7.6195983900000002</c:v>
                </c:pt>
                <c:pt idx="1493">
                  <c:v>-7.6231079099999999</c:v>
                </c:pt>
                <c:pt idx="1494">
                  <c:v>-7.6244506799999998</c:v>
                </c:pt>
                <c:pt idx="1495">
                  <c:v>-7.6244506799999998</c:v>
                </c:pt>
                <c:pt idx="1496">
                  <c:v>-7.6226806600000003</c:v>
                </c:pt>
                <c:pt idx="1497">
                  <c:v>-7.6164245599999996</c:v>
                </c:pt>
                <c:pt idx="1498">
                  <c:v>-7.6164245599999996</c:v>
                </c:pt>
                <c:pt idx="1499">
                  <c:v>-7.6125183099999996</c:v>
                </c:pt>
                <c:pt idx="1500">
                  <c:v>-7.6137695299999999</c:v>
                </c:pt>
                <c:pt idx="1501">
                  <c:v>-7.6137695299999999</c:v>
                </c:pt>
                <c:pt idx="1502">
                  <c:v>-7.6147460899999997</c:v>
                </c:pt>
                <c:pt idx="1503">
                  <c:v>-7.6150207500000002</c:v>
                </c:pt>
                <c:pt idx="1504">
                  <c:v>-7.6162414600000004</c:v>
                </c:pt>
                <c:pt idx="1505">
                  <c:v>-7.6162414600000004</c:v>
                </c:pt>
                <c:pt idx="1506">
                  <c:v>-7.6147460899999997</c:v>
                </c:pt>
                <c:pt idx="1507">
                  <c:v>-7.6143493700000002</c:v>
                </c:pt>
                <c:pt idx="1508">
                  <c:v>-7.6143493700000002</c:v>
                </c:pt>
                <c:pt idx="1509">
                  <c:v>-7.6047058099999996</c:v>
                </c:pt>
                <c:pt idx="1510">
                  <c:v>-7.6054382299999999</c:v>
                </c:pt>
                <c:pt idx="1511">
                  <c:v>-7.6101684599999997</c:v>
                </c:pt>
                <c:pt idx="1512">
                  <c:v>-7.6101684599999997</c:v>
                </c:pt>
                <c:pt idx="1513">
                  <c:v>-7.6129760700000002</c:v>
                </c:pt>
                <c:pt idx="1514">
                  <c:v>-7.6158447300000001</c:v>
                </c:pt>
                <c:pt idx="1515">
                  <c:v>-7.6133727999999996</c:v>
                </c:pt>
                <c:pt idx="1516">
                  <c:v>-7.6133727999999996</c:v>
                </c:pt>
                <c:pt idx="1517">
                  <c:v>-7.6101989699999999</c:v>
                </c:pt>
                <c:pt idx="1518">
                  <c:v>-7.6101989699999999</c:v>
                </c:pt>
                <c:pt idx="1519">
                  <c:v>-7.6119995100000004</c:v>
                </c:pt>
                <c:pt idx="1520">
                  <c:v>-7.6068725600000002</c:v>
                </c:pt>
                <c:pt idx="1521">
                  <c:v>-7.6054992700000001</c:v>
                </c:pt>
                <c:pt idx="1522">
                  <c:v>-7.6054992700000001</c:v>
                </c:pt>
                <c:pt idx="1523">
                  <c:v>-7.6065673800000004</c:v>
                </c:pt>
                <c:pt idx="1524">
                  <c:v>-7.6016845699999998</c:v>
                </c:pt>
                <c:pt idx="1525">
                  <c:v>-7.60037231</c:v>
                </c:pt>
                <c:pt idx="1526">
                  <c:v>-7.60037231</c:v>
                </c:pt>
                <c:pt idx="1527">
                  <c:v>-7.6006469699999997</c:v>
                </c:pt>
                <c:pt idx="1528">
                  <c:v>-7.5970459000000004</c:v>
                </c:pt>
                <c:pt idx="1529">
                  <c:v>-7.5970459000000004</c:v>
                </c:pt>
                <c:pt idx="1530">
                  <c:v>-7.6051940900000004</c:v>
                </c:pt>
                <c:pt idx="1531">
                  <c:v>-7.60632324</c:v>
                </c:pt>
                <c:pt idx="1532">
                  <c:v>-7.60632324</c:v>
                </c:pt>
                <c:pt idx="1533">
                  <c:v>-7.6074829099999999</c:v>
                </c:pt>
                <c:pt idx="1534">
                  <c:v>-7.6013488799999998</c:v>
                </c:pt>
                <c:pt idx="1535">
                  <c:v>-7.5929260300000001</c:v>
                </c:pt>
                <c:pt idx="1536">
                  <c:v>-7.5956420900000001</c:v>
                </c:pt>
                <c:pt idx="1537">
                  <c:v>-7.5970153800000002</c:v>
                </c:pt>
                <c:pt idx="1538">
                  <c:v>-7.5970153800000002</c:v>
                </c:pt>
                <c:pt idx="1539">
                  <c:v>-7.5938110400000003</c:v>
                </c:pt>
                <c:pt idx="1540">
                  <c:v>-7.5887756299999998</c:v>
                </c:pt>
                <c:pt idx="1541">
                  <c:v>-7.5927123999999999</c:v>
                </c:pt>
                <c:pt idx="1542">
                  <c:v>-7.5927123999999999</c:v>
                </c:pt>
                <c:pt idx="1543">
                  <c:v>-7.5931701699999996</c:v>
                </c:pt>
                <c:pt idx="1544">
                  <c:v>-7.5974121099999996</c:v>
                </c:pt>
                <c:pt idx="1545">
                  <c:v>-7.5958862299999996</c:v>
                </c:pt>
                <c:pt idx="1546">
                  <c:v>-7.5957031300000004</c:v>
                </c:pt>
                <c:pt idx="1547">
                  <c:v>-7.5954284699999999</c:v>
                </c:pt>
                <c:pt idx="1548">
                  <c:v>-7.5954284699999999</c:v>
                </c:pt>
                <c:pt idx="1549">
                  <c:v>-7.5897216800000002</c:v>
                </c:pt>
                <c:pt idx="1550">
                  <c:v>-7.5903930700000002</c:v>
                </c:pt>
                <c:pt idx="1551">
                  <c:v>-7.5881347699999999</c:v>
                </c:pt>
                <c:pt idx="1552">
                  <c:v>-7.5881347699999999</c:v>
                </c:pt>
                <c:pt idx="1553">
                  <c:v>-7.58236694</c:v>
                </c:pt>
                <c:pt idx="1554">
                  <c:v>-7.5879211399999997</c:v>
                </c:pt>
                <c:pt idx="1555">
                  <c:v>-7.5938110400000003</c:v>
                </c:pt>
                <c:pt idx="1556">
                  <c:v>-7.5934753400000004</c:v>
                </c:pt>
                <c:pt idx="1557">
                  <c:v>-7.5954589800000001</c:v>
                </c:pt>
                <c:pt idx="1558">
                  <c:v>-7.5954589800000001</c:v>
                </c:pt>
                <c:pt idx="1559">
                  <c:v>-7.5892639199999996</c:v>
                </c:pt>
                <c:pt idx="1560">
                  <c:v>-7.5843200700000004</c:v>
                </c:pt>
                <c:pt idx="1561">
                  <c:v>-7.5830993700000002</c:v>
                </c:pt>
                <c:pt idx="1562">
                  <c:v>-7.5830993700000002</c:v>
                </c:pt>
                <c:pt idx="1563">
                  <c:v>-7.5846252400000003</c:v>
                </c:pt>
                <c:pt idx="1564">
                  <c:v>-7.5851135300000001</c:v>
                </c:pt>
                <c:pt idx="1565">
                  <c:v>-7.5827636700000003</c:v>
                </c:pt>
                <c:pt idx="1566">
                  <c:v>-7.5794067399999996</c:v>
                </c:pt>
                <c:pt idx="1567">
                  <c:v>-7.5796203599999998</c:v>
                </c:pt>
                <c:pt idx="1568">
                  <c:v>-7.5796203599999998</c:v>
                </c:pt>
                <c:pt idx="1569">
                  <c:v>-7.5826721199999998</c:v>
                </c:pt>
                <c:pt idx="1570">
                  <c:v>-7.5823059099999996</c:v>
                </c:pt>
                <c:pt idx="1571">
                  <c:v>-7.5867309599999997</c:v>
                </c:pt>
                <c:pt idx="1572">
                  <c:v>-7.5779113799999998</c:v>
                </c:pt>
                <c:pt idx="1573">
                  <c:v>-7.5752258299999999</c:v>
                </c:pt>
                <c:pt idx="1574">
                  <c:v>-7.5752258299999999</c:v>
                </c:pt>
                <c:pt idx="1575">
                  <c:v>-7.5789489699999999</c:v>
                </c:pt>
                <c:pt idx="1576">
                  <c:v>-7.58016968</c:v>
                </c:pt>
                <c:pt idx="1577">
                  <c:v>-7.58016968</c:v>
                </c:pt>
                <c:pt idx="1578">
                  <c:v>-7.5712280300000003</c:v>
                </c:pt>
                <c:pt idx="1579">
                  <c:v>-7.5712280300000003</c:v>
                </c:pt>
                <c:pt idx="1580">
                  <c:v>-7.5756835899999997</c:v>
                </c:pt>
                <c:pt idx="1581">
                  <c:v>-7.5786132799999999</c:v>
                </c:pt>
                <c:pt idx="1582">
                  <c:v>-7.58236694</c:v>
                </c:pt>
                <c:pt idx="1583">
                  <c:v>-7.5803833000000003</c:v>
                </c:pt>
                <c:pt idx="1584">
                  <c:v>-7.5803833000000003</c:v>
                </c:pt>
                <c:pt idx="1585">
                  <c:v>-7.5780944799999999</c:v>
                </c:pt>
                <c:pt idx="1586">
                  <c:v>-7.5807189900000003</c:v>
                </c:pt>
                <c:pt idx="1587">
                  <c:v>-7.5779113799999998</c:v>
                </c:pt>
                <c:pt idx="1588">
                  <c:v>-7.5779113799999998</c:v>
                </c:pt>
                <c:pt idx="1589">
                  <c:v>-7.5792541499999997</c:v>
                </c:pt>
                <c:pt idx="1590">
                  <c:v>-7.5780029300000002</c:v>
                </c:pt>
                <c:pt idx="1591">
                  <c:v>-7.5780029300000002</c:v>
                </c:pt>
                <c:pt idx="1592">
                  <c:v>-7.57388306</c:v>
                </c:pt>
                <c:pt idx="1593">
                  <c:v>-7.5743713399999999</c:v>
                </c:pt>
                <c:pt idx="1594">
                  <c:v>-7.5743713399999999</c:v>
                </c:pt>
                <c:pt idx="1595">
                  <c:v>-7.5718994100000003</c:v>
                </c:pt>
                <c:pt idx="1596">
                  <c:v>-7.5686035199999999</c:v>
                </c:pt>
                <c:pt idx="1597">
                  <c:v>-7.5699157699999997</c:v>
                </c:pt>
                <c:pt idx="1598">
                  <c:v>-7.5699157699999997</c:v>
                </c:pt>
                <c:pt idx="1599">
                  <c:v>-7.5700378400000004</c:v>
                </c:pt>
                <c:pt idx="1600">
                  <c:v>-7.5683898899999997</c:v>
                </c:pt>
                <c:pt idx="1601">
                  <c:v>-7.5683898899999997</c:v>
                </c:pt>
                <c:pt idx="1602">
                  <c:v>-7.5683593800000004</c:v>
                </c:pt>
                <c:pt idx="1603">
                  <c:v>-7.5680541999999997</c:v>
                </c:pt>
                <c:pt idx="1604">
                  <c:v>-7.5680541999999997</c:v>
                </c:pt>
                <c:pt idx="1605">
                  <c:v>-7.5677795400000001</c:v>
                </c:pt>
                <c:pt idx="1606">
                  <c:v>-7.5646972699999999</c:v>
                </c:pt>
                <c:pt idx="1607">
                  <c:v>-7.56130981</c:v>
                </c:pt>
                <c:pt idx="1608">
                  <c:v>-7.57440186</c:v>
                </c:pt>
                <c:pt idx="1609">
                  <c:v>-7.5775451699999996</c:v>
                </c:pt>
                <c:pt idx="1610">
                  <c:v>-7.5775451699999996</c:v>
                </c:pt>
                <c:pt idx="1611">
                  <c:v>-7.5753784199999998</c:v>
                </c:pt>
                <c:pt idx="1612">
                  <c:v>-7.5731811499999999</c:v>
                </c:pt>
                <c:pt idx="1613">
                  <c:v>-7.5720825200000004</c:v>
                </c:pt>
                <c:pt idx="1614">
                  <c:v>-7.5720825200000004</c:v>
                </c:pt>
                <c:pt idx="1615">
                  <c:v>-7.57049561</c:v>
                </c:pt>
                <c:pt idx="1616">
                  <c:v>-7.5702819799999999</c:v>
                </c:pt>
                <c:pt idx="1617">
                  <c:v>-7.5682983400000001</c:v>
                </c:pt>
                <c:pt idx="1618">
                  <c:v>-7.5676574700000003</c:v>
                </c:pt>
                <c:pt idx="1619">
                  <c:v>-7.5685424799999996</c:v>
                </c:pt>
                <c:pt idx="1620">
                  <c:v>-7.5685424799999996</c:v>
                </c:pt>
                <c:pt idx="1621">
                  <c:v>-7.5643920900000001</c:v>
                </c:pt>
                <c:pt idx="1622">
                  <c:v>-7.5623779300000002</c:v>
                </c:pt>
                <c:pt idx="1623">
                  <c:v>-7.5623779300000002</c:v>
                </c:pt>
                <c:pt idx="1624">
                  <c:v>-7.5625</c:v>
                </c:pt>
                <c:pt idx="1625">
                  <c:v>-7.5585632299999999</c:v>
                </c:pt>
                <c:pt idx="1626">
                  <c:v>-7.5623474100000001</c:v>
                </c:pt>
                <c:pt idx="1627">
                  <c:v>-7.5674743700000002</c:v>
                </c:pt>
                <c:pt idx="1628">
                  <c:v>-7.5676879899999996</c:v>
                </c:pt>
                <c:pt idx="1629">
                  <c:v>-7.5676879899999996</c:v>
                </c:pt>
                <c:pt idx="1630">
                  <c:v>-7.5670471199999998</c:v>
                </c:pt>
                <c:pt idx="1631">
                  <c:v>-7.5665588399999999</c:v>
                </c:pt>
                <c:pt idx="1632">
                  <c:v>-7.5650024399999998</c:v>
                </c:pt>
                <c:pt idx="1633">
                  <c:v>-7.5650024399999998</c:v>
                </c:pt>
                <c:pt idx="1634">
                  <c:v>-7.5692748999999999</c:v>
                </c:pt>
                <c:pt idx="1635">
                  <c:v>-7.5666809099999996</c:v>
                </c:pt>
                <c:pt idx="1636">
                  <c:v>-7.5651245100000004</c:v>
                </c:pt>
                <c:pt idx="1637">
                  <c:v>-7.5615844699999997</c:v>
                </c:pt>
                <c:pt idx="1638">
                  <c:v>-7.5630188</c:v>
                </c:pt>
                <c:pt idx="1639">
                  <c:v>-7.5630188</c:v>
                </c:pt>
                <c:pt idx="1640">
                  <c:v>-7.5650634800000001</c:v>
                </c:pt>
                <c:pt idx="1641">
                  <c:v>-7.5626220699999998</c:v>
                </c:pt>
                <c:pt idx="1642">
                  <c:v>-7.5626220699999998</c:v>
                </c:pt>
                <c:pt idx="1643">
                  <c:v>-7.5586547900000003</c:v>
                </c:pt>
                <c:pt idx="1644">
                  <c:v>-7.5544128400000004</c:v>
                </c:pt>
                <c:pt idx="1645">
                  <c:v>-7.5606994600000004</c:v>
                </c:pt>
                <c:pt idx="1646">
                  <c:v>-7.5604858400000001</c:v>
                </c:pt>
                <c:pt idx="1647">
                  <c:v>-7.5658264199999996</c:v>
                </c:pt>
                <c:pt idx="1648">
                  <c:v>-7.5650939900000003</c:v>
                </c:pt>
                <c:pt idx="1649">
                  <c:v>-7.5650939900000003</c:v>
                </c:pt>
                <c:pt idx="1650">
                  <c:v>-7.5651245100000004</c:v>
                </c:pt>
                <c:pt idx="1651">
                  <c:v>-7.5644226100000003</c:v>
                </c:pt>
                <c:pt idx="1652">
                  <c:v>-7.5644226100000003</c:v>
                </c:pt>
                <c:pt idx="1653">
                  <c:v>-7.5705566400000004</c:v>
                </c:pt>
                <c:pt idx="1654">
                  <c:v>-7.5629577599999998</c:v>
                </c:pt>
                <c:pt idx="1655">
                  <c:v>-7.5629577599999998</c:v>
                </c:pt>
                <c:pt idx="1656">
                  <c:v>-7.56283569</c:v>
                </c:pt>
                <c:pt idx="1657">
                  <c:v>-7.5596923800000004</c:v>
                </c:pt>
                <c:pt idx="1658">
                  <c:v>-7.5580444299999998</c:v>
                </c:pt>
                <c:pt idx="1659">
                  <c:v>-7.5580444299999998</c:v>
                </c:pt>
                <c:pt idx="1660">
                  <c:v>-7.5586852999999996</c:v>
                </c:pt>
                <c:pt idx="1661">
                  <c:v>-7.5592040999999996</c:v>
                </c:pt>
                <c:pt idx="1662">
                  <c:v>-7.5562439000000001</c:v>
                </c:pt>
                <c:pt idx="1663">
                  <c:v>-7.5539245599999996</c:v>
                </c:pt>
                <c:pt idx="1664">
                  <c:v>-7.5556945799999999</c:v>
                </c:pt>
                <c:pt idx="1665">
                  <c:v>-7.5556945799999999</c:v>
                </c:pt>
                <c:pt idx="1666">
                  <c:v>-7.5621032699999997</c:v>
                </c:pt>
                <c:pt idx="1667">
                  <c:v>-7.5621032699999997</c:v>
                </c:pt>
                <c:pt idx="1668">
                  <c:v>-7.5677185099999997</c:v>
                </c:pt>
                <c:pt idx="1669">
                  <c:v>-7.5666809099999996</c:v>
                </c:pt>
                <c:pt idx="1670">
                  <c:v>-7.5682372999999998</c:v>
                </c:pt>
                <c:pt idx="1671">
                  <c:v>-7.56692505</c:v>
                </c:pt>
                <c:pt idx="1672">
                  <c:v>-7.5664672900000003</c:v>
                </c:pt>
                <c:pt idx="1673">
                  <c:v>-7.5657043499999999</c:v>
                </c:pt>
                <c:pt idx="1674">
                  <c:v>-7.5657043499999999</c:v>
                </c:pt>
                <c:pt idx="1675">
                  <c:v>-7.5685424799999996</c:v>
                </c:pt>
                <c:pt idx="1676">
                  <c:v>-7.56607056</c:v>
                </c:pt>
                <c:pt idx="1677">
                  <c:v>-7.56607056</c:v>
                </c:pt>
                <c:pt idx="1678">
                  <c:v>-7.5670776399999999</c:v>
                </c:pt>
                <c:pt idx="1679">
                  <c:v>-7.5686645500000003</c:v>
                </c:pt>
                <c:pt idx="1680">
                  <c:v>-7.5686645500000003</c:v>
                </c:pt>
                <c:pt idx="1681">
                  <c:v>-7.5627136200000002</c:v>
                </c:pt>
                <c:pt idx="1682">
                  <c:v>-7.5615844699999997</c:v>
                </c:pt>
                <c:pt idx="1683">
                  <c:v>-7.5615844699999997</c:v>
                </c:pt>
                <c:pt idx="1684">
                  <c:v>-7.5618896500000004</c:v>
                </c:pt>
                <c:pt idx="1685">
                  <c:v>-7.5607299799999996</c:v>
                </c:pt>
                <c:pt idx="1686">
                  <c:v>-7.5651550299999997</c:v>
                </c:pt>
                <c:pt idx="1687">
                  <c:v>-7.5651550299999997</c:v>
                </c:pt>
                <c:pt idx="1688">
                  <c:v>-7.5658569299999998</c:v>
                </c:pt>
                <c:pt idx="1689">
                  <c:v>-7.5658569299999998</c:v>
                </c:pt>
                <c:pt idx="1690">
                  <c:v>-7.5665283199999998</c:v>
                </c:pt>
                <c:pt idx="1691">
                  <c:v>-7.5677795400000001</c:v>
                </c:pt>
                <c:pt idx="1692">
                  <c:v>-7.5721130399999996</c:v>
                </c:pt>
                <c:pt idx="1693">
                  <c:v>-7.5721130399999996</c:v>
                </c:pt>
                <c:pt idx="1694">
                  <c:v>-7.5658569299999998</c:v>
                </c:pt>
                <c:pt idx="1695">
                  <c:v>-7.5671997099999997</c:v>
                </c:pt>
                <c:pt idx="1696">
                  <c:v>-7.5675048800000004</c:v>
                </c:pt>
                <c:pt idx="1697">
                  <c:v>-7.5730590800000002</c:v>
                </c:pt>
                <c:pt idx="1698">
                  <c:v>-7.5707702599999998</c:v>
                </c:pt>
                <c:pt idx="1699">
                  <c:v>-7.5707702599999998</c:v>
                </c:pt>
                <c:pt idx="1700">
                  <c:v>-7.56793213</c:v>
                </c:pt>
                <c:pt idx="1701">
                  <c:v>-7.5671691900000004</c:v>
                </c:pt>
                <c:pt idx="1702">
                  <c:v>-7.5686950700000004</c:v>
                </c:pt>
                <c:pt idx="1703">
                  <c:v>-7.5686950700000004</c:v>
                </c:pt>
                <c:pt idx="1704">
                  <c:v>-7.56912231</c:v>
                </c:pt>
                <c:pt idx="1705">
                  <c:v>-7.57693481</c:v>
                </c:pt>
                <c:pt idx="1706">
                  <c:v>-7.5711059599999997</c:v>
                </c:pt>
                <c:pt idx="1707">
                  <c:v>-7.5681457500000002</c:v>
                </c:pt>
                <c:pt idx="1708">
                  <c:v>-7.5736694299999998</c:v>
                </c:pt>
                <c:pt idx="1709">
                  <c:v>-7.5736694299999998</c:v>
                </c:pt>
                <c:pt idx="1710">
                  <c:v>-7.5774536100000001</c:v>
                </c:pt>
                <c:pt idx="1711">
                  <c:v>-7.5797729499999997</c:v>
                </c:pt>
                <c:pt idx="1712">
                  <c:v>-7.5773010300000001</c:v>
                </c:pt>
                <c:pt idx="1713">
                  <c:v>-7.5773010300000001</c:v>
                </c:pt>
                <c:pt idx="1714">
                  <c:v>-7.5755310099999997</c:v>
                </c:pt>
                <c:pt idx="1715">
                  <c:v>-7.5752563500000001</c:v>
                </c:pt>
                <c:pt idx="1716">
                  <c:v>-7.5821227999999996</c:v>
                </c:pt>
                <c:pt idx="1717">
                  <c:v>-7.5846252400000003</c:v>
                </c:pt>
                <c:pt idx="1718">
                  <c:v>-7.5803833000000003</c:v>
                </c:pt>
                <c:pt idx="1719">
                  <c:v>-7.5785827599999998</c:v>
                </c:pt>
                <c:pt idx="1720">
                  <c:v>-7.5785827599999998</c:v>
                </c:pt>
                <c:pt idx="1721">
                  <c:v>-7.5789184599999997</c:v>
                </c:pt>
                <c:pt idx="1722">
                  <c:v>-7.5793457000000002</c:v>
                </c:pt>
                <c:pt idx="1723">
                  <c:v>-7.5793457000000002</c:v>
                </c:pt>
                <c:pt idx="1724">
                  <c:v>-7.5803833000000003</c:v>
                </c:pt>
                <c:pt idx="1725">
                  <c:v>-7.5831603999999997</c:v>
                </c:pt>
                <c:pt idx="1726">
                  <c:v>-7.5831603999999997</c:v>
                </c:pt>
                <c:pt idx="1727">
                  <c:v>-7.5813598600000001</c:v>
                </c:pt>
                <c:pt idx="1728">
                  <c:v>-7.58508301</c:v>
                </c:pt>
                <c:pt idx="1729">
                  <c:v>-7.5871582000000002</c:v>
                </c:pt>
                <c:pt idx="1730">
                  <c:v>-7.5871582000000002</c:v>
                </c:pt>
                <c:pt idx="1731">
                  <c:v>-7.5803527800000001</c:v>
                </c:pt>
                <c:pt idx="1732">
                  <c:v>-7.5838012700000004</c:v>
                </c:pt>
                <c:pt idx="1733">
                  <c:v>-7.5838012700000004</c:v>
                </c:pt>
                <c:pt idx="1734">
                  <c:v>-7.5873718300000004</c:v>
                </c:pt>
                <c:pt idx="1735">
                  <c:v>-7.5901489299999998</c:v>
                </c:pt>
                <c:pt idx="1736">
                  <c:v>-7.5901489299999998</c:v>
                </c:pt>
                <c:pt idx="1737">
                  <c:v>-7.5911254899999996</c:v>
                </c:pt>
                <c:pt idx="1738">
                  <c:v>-7.58679199</c:v>
                </c:pt>
                <c:pt idx="1739">
                  <c:v>-7.5838012700000004</c:v>
                </c:pt>
                <c:pt idx="1740">
                  <c:v>-7.5838012700000004</c:v>
                </c:pt>
                <c:pt idx="1741">
                  <c:v>-7.5893554700000001</c:v>
                </c:pt>
                <c:pt idx="1742">
                  <c:v>-7.5875244100000003</c:v>
                </c:pt>
                <c:pt idx="1743">
                  <c:v>-7.5875244100000003</c:v>
                </c:pt>
                <c:pt idx="1744">
                  <c:v>-7.5928039600000004</c:v>
                </c:pt>
                <c:pt idx="1745">
                  <c:v>-7.59188843</c:v>
                </c:pt>
                <c:pt idx="1746">
                  <c:v>-7.59188843</c:v>
                </c:pt>
                <c:pt idx="1747">
                  <c:v>-7.5942993200000002</c:v>
                </c:pt>
                <c:pt idx="1748">
                  <c:v>-7.5911865199999999</c:v>
                </c:pt>
                <c:pt idx="1749">
                  <c:v>-7.5911865199999999</c:v>
                </c:pt>
                <c:pt idx="1750">
                  <c:v>-7.5887756299999998</c:v>
                </c:pt>
                <c:pt idx="1751">
                  <c:v>-7.5953979499999997</c:v>
                </c:pt>
                <c:pt idx="1752">
                  <c:v>-7.5928649899999998</c:v>
                </c:pt>
                <c:pt idx="1753">
                  <c:v>-7.5926818799999998</c:v>
                </c:pt>
                <c:pt idx="1754">
                  <c:v>-7.5944519000000001</c:v>
                </c:pt>
                <c:pt idx="1755">
                  <c:v>-7.6011047400000002</c:v>
                </c:pt>
                <c:pt idx="1756">
                  <c:v>-7.6011047400000002</c:v>
                </c:pt>
                <c:pt idx="1757">
                  <c:v>-7.5991210899999997</c:v>
                </c:pt>
                <c:pt idx="1758">
                  <c:v>-7.59527588</c:v>
                </c:pt>
                <c:pt idx="1759">
                  <c:v>-7.59527588</c:v>
                </c:pt>
                <c:pt idx="1760">
                  <c:v>-7.5921630899999997</c:v>
                </c:pt>
                <c:pt idx="1761">
                  <c:v>-7.5998229999999998</c:v>
                </c:pt>
                <c:pt idx="1762">
                  <c:v>-7.5998229999999998</c:v>
                </c:pt>
                <c:pt idx="1763">
                  <c:v>-7.6033020000000002</c:v>
                </c:pt>
                <c:pt idx="1764">
                  <c:v>-7.6030273399999997</c:v>
                </c:pt>
                <c:pt idx="1765">
                  <c:v>-7.6030273399999997</c:v>
                </c:pt>
                <c:pt idx="1766">
                  <c:v>-7.6005248999999999</c:v>
                </c:pt>
                <c:pt idx="1767">
                  <c:v>-7.6054382299999999</c:v>
                </c:pt>
                <c:pt idx="1768">
                  <c:v>-7.6066284199999998</c:v>
                </c:pt>
                <c:pt idx="1769">
                  <c:v>-7.60427856</c:v>
                </c:pt>
                <c:pt idx="1770">
                  <c:v>-7.6025695799999999</c:v>
                </c:pt>
                <c:pt idx="1771">
                  <c:v>-7.6029968300000004</c:v>
                </c:pt>
                <c:pt idx="1772">
                  <c:v>-7.6029968300000004</c:v>
                </c:pt>
                <c:pt idx="1773">
                  <c:v>-7.6035766599999999</c:v>
                </c:pt>
                <c:pt idx="1774">
                  <c:v>-7.6045837399999998</c:v>
                </c:pt>
                <c:pt idx="1775">
                  <c:v>-7.6045837399999998</c:v>
                </c:pt>
                <c:pt idx="1776">
                  <c:v>-7.6072997999999998</c:v>
                </c:pt>
                <c:pt idx="1777">
                  <c:v>-7.6070251500000001</c:v>
                </c:pt>
                <c:pt idx="1778">
                  <c:v>-7.6033630399999996</c:v>
                </c:pt>
                <c:pt idx="1779">
                  <c:v>-7.6036682100000004</c:v>
                </c:pt>
                <c:pt idx="1780">
                  <c:v>-7.60903931</c:v>
                </c:pt>
                <c:pt idx="1781">
                  <c:v>-7.60919189</c:v>
                </c:pt>
                <c:pt idx="1782">
                  <c:v>-7.60919189</c:v>
                </c:pt>
                <c:pt idx="1783">
                  <c:v>-7.6113586399999997</c:v>
                </c:pt>
                <c:pt idx="1784">
                  <c:v>-7.6068115199999999</c:v>
                </c:pt>
                <c:pt idx="1785">
                  <c:v>-7.6068115199999999</c:v>
                </c:pt>
                <c:pt idx="1786">
                  <c:v>-7.6020507799999999</c:v>
                </c:pt>
                <c:pt idx="1787">
                  <c:v>-7.6053466800000002</c:v>
                </c:pt>
                <c:pt idx="1788">
                  <c:v>-7.6068420400000001</c:v>
                </c:pt>
                <c:pt idx="1789">
                  <c:v>-7.61090088</c:v>
                </c:pt>
                <c:pt idx="1790">
                  <c:v>-7.6119384800000001</c:v>
                </c:pt>
                <c:pt idx="1791">
                  <c:v>-7.6141052199999999</c:v>
                </c:pt>
                <c:pt idx="1792">
                  <c:v>-7.6141052199999999</c:v>
                </c:pt>
                <c:pt idx="1793">
                  <c:v>-7.6094665499999996</c:v>
                </c:pt>
                <c:pt idx="1794">
                  <c:v>-7.6087341300000002</c:v>
                </c:pt>
                <c:pt idx="1795">
                  <c:v>-7.6087341300000002</c:v>
                </c:pt>
                <c:pt idx="1796">
                  <c:v>-7.6107482900000001</c:v>
                </c:pt>
                <c:pt idx="1797">
                  <c:v>-7.6147766099999998</c:v>
                </c:pt>
                <c:pt idx="1798">
                  <c:v>-7.6147766099999998</c:v>
                </c:pt>
                <c:pt idx="1799">
                  <c:v>-7.6134033199999998</c:v>
                </c:pt>
                <c:pt idx="1800">
                  <c:v>-7.6134033199999998</c:v>
                </c:pt>
                <c:pt idx="1801">
                  <c:v>-7.6144103999999997</c:v>
                </c:pt>
                <c:pt idx="1802">
                  <c:v>-7.6126403800000002</c:v>
                </c:pt>
                <c:pt idx="1803">
                  <c:v>-7.6133727999999996</c:v>
                </c:pt>
                <c:pt idx="1804">
                  <c:v>-7.6133727999999996</c:v>
                </c:pt>
                <c:pt idx="1805">
                  <c:v>-7.6153869600000004</c:v>
                </c:pt>
                <c:pt idx="1806">
                  <c:v>-7.6152038600000003</c:v>
                </c:pt>
                <c:pt idx="1807">
                  <c:v>-7.6106567399999996</c:v>
                </c:pt>
                <c:pt idx="1808">
                  <c:v>-7.6110229499999997</c:v>
                </c:pt>
                <c:pt idx="1809">
                  <c:v>-7.6137390099999998</c:v>
                </c:pt>
                <c:pt idx="1810">
                  <c:v>-7.6137390099999998</c:v>
                </c:pt>
                <c:pt idx="1811">
                  <c:v>-7.6128234900000002</c:v>
                </c:pt>
                <c:pt idx="1812">
                  <c:v>-7.6166687</c:v>
                </c:pt>
                <c:pt idx="1813">
                  <c:v>-7.6165771500000004</c:v>
                </c:pt>
                <c:pt idx="1814">
                  <c:v>-7.6165771500000004</c:v>
                </c:pt>
                <c:pt idx="1815">
                  <c:v>-7.6135864299999998</c:v>
                </c:pt>
                <c:pt idx="1816">
                  <c:v>-7.6135864299999998</c:v>
                </c:pt>
                <c:pt idx="1817">
                  <c:v>-7.6130676299999998</c:v>
                </c:pt>
                <c:pt idx="1818">
                  <c:v>-7.6158752400000003</c:v>
                </c:pt>
                <c:pt idx="1819">
                  <c:v>-7.6164245599999996</c:v>
                </c:pt>
                <c:pt idx="1820">
                  <c:v>-7.6164245599999996</c:v>
                </c:pt>
                <c:pt idx="1821">
                  <c:v>-7.6166687</c:v>
                </c:pt>
                <c:pt idx="1822">
                  <c:v>-7.6194458000000003</c:v>
                </c:pt>
                <c:pt idx="1823">
                  <c:v>-7.6199951199999996</c:v>
                </c:pt>
                <c:pt idx="1824">
                  <c:v>-7.6199951199999996</c:v>
                </c:pt>
                <c:pt idx="1825">
                  <c:v>-7.61871338</c:v>
                </c:pt>
                <c:pt idx="1826">
                  <c:v>-7.6166076699999996</c:v>
                </c:pt>
                <c:pt idx="1827">
                  <c:v>-7.6166076699999996</c:v>
                </c:pt>
                <c:pt idx="1828">
                  <c:v>-7.6207885700000002</c:v>
                </c:pt>
                <c:pt idx="1829">
                  <c:v>-7.6191406300000004</c:v>
                </c:pt>
                <c:pt idx="1830">
                  <c:v>-7.6191406300000004</c:v>
                </c:pt>
                <c:pt idx="1831">
                  <c:v>-7.6137695299999999</c:v>
                </c:pt>
                <c:pt idx="1832">
                  <c:v>-7.6163024899999998</c:v>
                </c:pt>
                <c:pt idx="1833">
                  <c:v>-7.6220397899999996</c:v>
                </c:pt>
                <c:pt idx="1834">
                  <c:v>-7.6207885700000002</c:v>
                </c:pt>
                <c:pt idx="1835">
                  <c:v>-7.6161804200000001</c:v>
                </c:pt>
                <c:pt idx="1836">
                  <c:v>-7.6161804200000001</c:v>
                </c:pt>
                <c:pt idx="1837">
                  <c:v>-7.6174316400000004</c:v>
                </c:pt>
                <c:pt idx="1838">
                  <c:v>-7.6205444299999998</c:v>
                </c:pt>
                <c:pt idx="1839">
                  <c:v>-7.6205444299999998</c:v>
                </c:pt>
                <c:pt idx="1840">
                  <c:v>-7.6156005899999997</c:v>
                </c:pt>
                <c:pt idx="1841">
                  <c:v>-7.6182251000000001</c:v>
                </c:pt>
                <c:pt idx="1842">
                  <c:v>-7.6197509800000001</c:v>
                </c:pt>
                <c:pt idx="1843">
                  <c:v>-7.6204834000000004</c:v>
                </c:pt>
                <c:pt idx="1844">
                  <c:v>-7.62023926</c:v>
                </c:pt>
                <c:pt idx="1845">
                  <c:v>-7.62023926</c:v>
                </c:pt>
                <c:pt idx="1846">
                  <c:v>-7.6186523399999997</c:v>
                </c:pt>
                <c:pt idx="1847">
                  <c:v>-7.6208801299999998</c:v>
                </c:pt>
                <c:pt idx="1848">
                  <c:v>-7.6208801299999998</c:v>
                </c:pt>
                <c:pt idx="1849">
                  <c:v>-7.6211852999999996</c:v>
                </c:pt>
                <c:pt idx="1850">
                  <c:v>-7.6178894000000001</c:v>
                </c:pt>
                <c:pt idx="1851">
                  <c:v>-7.6178894000000001</c:v>
                </c:pt>
                <c:pt idx="1852">
                  <c:v>-7.6194763200000004</c:v>
                </c:pt>
                <c:pt idx="1853">
                  <c:v>-7.6203002900000003</c:v>
                </c:pt>
                <c:pt idx="1854">
                  <c:v>-7.6203002900000003</c:v>
                </c:pt>
                <c:pt idx="1855">
                  <c:v>-7.6239318799999998</c:v>
                </c:pt>
                <c:pt idx="1856">
                  <c:v>-7.6187439000000001</c:v>
                </c:pt>
                <c:pt idx="1857">
                  <c:v>-7.6188659699999999</c:v>
                </c:pt>
                <c:pt idx="1858">
                  <c:v>-7.6188659699999999</c:v>
                </c:pt>
                <c:pt idx="1859">
                  <c:v>-7.6203002900000003</c:v>
                </c:pt>
                <c:pt idx="1860">
                  <c:v>-7.6194152800000001</c:v>
                </c:pt>
                <c:pt idx="1861">
                  <c:v>-7.6199951199999996</c:v>
                </c:pt>
                <c:pt idx="1862">
                  <c:v>-7.6199951199999996</c:v>
                </c:pt>
                <c:pt idx="1863">
                  <c:v>-7.6218872099999997</c:v>
                </c:pt>
                <c:pt idx="1864">
                  <c:v>-7.6221008299999999</c:v>
                </c:pt>
                <c:pt idx="1865">
                  <c:v>-7.6221923800000004</c:v>
                </c:pt>
                <c:pt idx="1866">
                  <c:v>-7.6221923800000004</c:v>
                </c:pt>
                <c:pt idx="1867">
                  <c:v>-7.6195068399999997</c:v>
                </c:pt>
                <c:pt idx="1868">
                  <c:v>-7.6224670400000001</c:v>
                </c:pt>
                <c:pt idx="1869">
                  <c:v>-7.6239623999999999</c:v>
                </c:pt>
                <c:pt idx="1870">
                  <c:v>-7.62194824</c:v>
                </c:pt>
                <c:pt idx="1871">
                  <c:v>-7.6228332500000002</c:v>
                </c:pt>
                <c:pt idx="1872">
                  <c:v>-7.6228332500000002</c:v>
                </c:pt>
                <c:pt idx="1873">
                  <c:v>-7.6234435999999999</c:v>
                </c:pt>
                <c:pt idx="1874">
                  <c:v>-7.6181335399999996</c:v>
                </c:pt>
                <c:pt idx="1875">
                  <c:v>-7.6196289100000003</c:v>
                </c:pt>
                <c:pt idx="1876">
                  <c:v>-7.6196289100000003</c:v>
                </c:pt>
                <c:pt idx="1877">
                  <c:v>-7.6233520500000003</c:v>
                </c:pt>
                <c:pt idx="1878">
                  <c:v>-7.62466431</c:v>
                </c:pt>
                <c:pt idx="1879">
                  <c:v>-7.62466431</c:v>
                </c:pt>
                <c:pt idx="1880">
                  <c:v>-7.6295471199999998</c:v>
                </c:pt>
                <c:pt idx="1881">
                  <c:v>-7.6194152800000001</c:v>
                </c:pt>
                <c:pt idx="1882">
                  <c:v>-7.6194152800000001</c:v>
                </c:pt>
                <c:pt idx="1883">
                  <c:v>-7.6163024899999998</c:v>
                </c:pt>
                <c:pt idx="1884">
                  <c:v>-7.62075806</c:v>
                </c:pt>
                <c:pt idx="1885">
                  <c:v>-7.6222228999999997</c:v>
                </c:pt>
                <c:pt idx="1886">
                  <c:v>-7.6222228999999997</c:v>
                </c:pt>
                <c:pt idx="1887">
                  <c:v>-7.6175537100000001</c:v>
                </c:pt>
                <c:pt idx="1888">
                  <c:v>-7.6175537100000001</c:v>
                </c:pt>
                <c:pt idx="1889">
                  <c:v>-7.6175537100000001</c:v>
                </c:pt>
                <c:pt idx="1890">
                  <c:v>-7.61923218</c:v>
                </c:pt>
                <c:pt idx="1891">
                  <c:v>-7.6193847699999999</c:v>
                </c:pt>
                <c:pt idx="1892">
                  <c:v>-7.6193847699999999</c:v>
                </c:pt>
                <c:pt idx="1893">
                  <c:v>-7.6198120100000004</c:v>
                </c:pt>
                <c:pt idx="1894">
                  <c:v>-7.6174011200000002</c:v>
                </c:pt>
                <c:pt idx="1895">
                  <c:v>-7.6193542499999998</c:v>
                </c:pt>
                <c:pt idx="1896">
                  <c:v>-7.6177673300000004</c:v>
                </c:pt>
                <c:pt idx="1897">
                  <c:v>-7.6164245599999996</c:v>
                </c:pt>
                <c:pt idx="1898">
                  <c:v>-7.6164245599999996</c:v>
                </c:pt>
                <c:pt idx="1899">
                  <c:v>-7.6163940400000003</c:v>
                </c:pt>
                <c:pt idx="1900">
                  <c:v>-7.6233215300000001</c:v>
                </c:pt>
                <c:pt idx="1901">
                  <c:v>-7.6210022000000004</c:v>
                </c:pt>
                <c:pt idx="1902">
                  <c:v>-7.6210022000000004</c:v>
                </c:pt>
                <c:pt idx="1903">
                  <c:v>-7.6207275399999999</c:v>
                </c:pt>
                <c:pt idx="1904">
                  <c:v>-7.6215820299999999</c:v>
                </c:pt>
                <c:pt idx="1905">
                  <c:v>-7.6210022000000004</c:v>
                </c:pt>
                <c:pt idx="1906">
                  <c:v>-7.6192016599999999</c:v>
                </c:pt>
                <c:pt idx="1907">
                  <c:v>-7.61804199</c:v>
                </c:pt>
                <c:pt idx="1908">
                  <c:v>-7.61804199</c:v>
                </c:pt>
                <c:pt idx="1909">
                  <c:v>-7.6167602499999996</c:v>
                </c:pt>
                <c:pt idx="1910">
                  <c:v>-7.6166076699999996</c:v>
                </c:pt>
                <c:pt idx="1911">
                  <c:v>-7.6174621599999996</c:v>
                </c:pt>
                <c:pt idx="1912">
                  <c:v>-7.6174621599999996</c:v>
                </c:pt>
                <c:pt idx="1913">
                  <c:v>-7.6211242700000001</c:v>
                </c:pt>
                <c:pt idx="1914">
                  <c:v>-7.6198120100000004</c:v>
                </c:pt>
                <c:pt idx="1915">
                  <c:v>-7.6198120100000004</c:v>
                </c:pt>
                <c:pt idx="1916">
                  <c:v>-7.6206359900000002</c:v>
                </c:pt>
                <c:pt idx="1917">
                  <c:v>-7.6197204599999999</c:v>
                </c:pt>
                <c:pt idx="1918">
                  <c:v>-7.6197204599999999</c:v>
                </c:pt>
                <c:pt idx="1919">
                  <c:v>-7.6186523399999997</c:v>
                </c:pt>
                <c:pt idx="1920">
                  <c:v>-7.6166381799999998</c:v>
                </c:pt>
                <c:pt idx="1921">
                  <c:v>-7.6182251000000001</c:v>
                </c:pt>
                <c:pt idx="1922">
                  <c:v>-7.6182251000000001</c:v>
                </c:pt>
                <c:pt idx="1923">
                  <c:v>-7.6218872099999997</c:v>
                </c:pt>
                <c:pt idx="1924">
                  <c:v>-7.6218872099999997</c:v>
                </c:pt>
                <c:pt idx="1925">
                  <c:v>-7.6200866700000001</c:v>
                </c:pt>
                <c:pt idx="1926">
                  <c:v>-7.6206664999999996</c:v>
                </c:pt>
                <c:pt idx="1927">
                  <c:v>-7.6174926799999998</c:v>
                </c:pt>
                <c:pt idx="1928">
                  <c:v>-7.6174926799999998</c:v>
                </c:pt>
                <c:pt idx="1929">
                  <c:v>-7.6183166499999997</c:v>
                </c:pt>
                <c:pt idx="1930">
                  <c:v>-7.61599731</c:v>
                </c:pt>
                <c:pt idx="1931">
                  <c:v>-7.6181945799999999</c:v>
                </c:pt>
                <c:pt idx="1932">
                  <c:v>-7.6178283699999998</c:v>
                </c:pt>
                <c:pt idx="1933">
                  <c:v>-7.6156005899999997</c:v>
                </c:pt>
                <c:pt idx="1934">
                  <c:v>-7.6156005899999997</c:v>
                </c:pt>
                <c:pt idx="1935">
                  <c:v>-7.6184997599999997</c:v>
                </c:pt>
                <c:pt idx="1936">
                  <c:v>-7.6177673300000004</c:v>
                </c:pt>
                <c:pt idx="1937">
                  <c:v>-7.6174316400000004</c:v>
                </c:pt>
                <c:pt idx="1938">
                  <c:v>-7.6174316400000004</c:v>
                </c:pt>
                <c:pt idx="1939">
                  <c:v>-7.6157836899999998</c:v>
                </c:pt>
                <c:pt idx="1940">
                  <c:v>-7.6157531699999996</c:v>
                </c:pt>
                <c:pt idx="1941">
                  <c:v>-7.61447144</c:v>
                </c:pt>
                <c:pt idx="1942">
                  <c:v>-7.6124877900000003</c:v>
                </c:pt>
                <c:pt idx="1943">
                  <c:v>-7.6163940400000003</c:v>
                </c:pt>
                <c:pt idx="1944">
                  <c:v>-7.6163940400000003</c:v>
                </c:pt>
                <c:pt idx="1945">
                  <c:v>-7.6182861300000004</c:v>
                </c:pt>
                <c:pt idx="1946">
                  <c:v>-7.6135864299999998</c:v>
                </c:pt>
                <c:pt idx="1947">
                  <c:v>-7.6134033199999998</c:v>
                </c:pt>
                <c:pt idx="1948">
                  <c:v>-7.6134033199999998</c:v>
                </c:pt>
                <c:pt idx="1949">
                  <c:v>-7.6133422900000003</c:v>
                </c:pt>
                <c:pt idx="1950">
                  <c:v>-7.6098632799999999</c:v>
                </c:pt>
                <c:pt idx="1951">
                  <c:v>-7.6106262200000003</c:v>
                </c:pt>
                <c:pt idx="1952">
                  <c:v>-7.6124572800000001</c:v>
                </c:pt>
                <c:pt idx="1953">
                  <c:v>-7.6137085000000004</c:v>
                </c:pt>
                <c:pt idx="1954">
                  <c:v>-7.6137085000000004</c:v>
                </c:pt>
                <c:pt idx="1955">
                  <c:v>-7.6143798800000004</c:v>
                </c:pt>
                <c:pt idx="1956">
                  <c:v>-7.6127929700000001</c:v>
                </c:pt>
                <c:pt idx="1957">
                  <c:v>-7.6116333000000003</c:v>
                </c:pt>
                <c:pt idx="1958">
                  <c:v>-7.6116333000000003</c:v>
                </c:pt>
                <c:pt idx="1959">
                  <c:v>-7.6098022500000004</c:v>
                </c:pt>
                <c:pt idx="1960">
                  <c:v>-7.6106872599999997</c:v>
                </c:pt>
                <c:pt idx="1961">
                  <c:v>-7.6113891599999999</c:v>
                </c:pt>
                <c:pt idx="1962">
                  <c:v>-7.60955811</c:v>
                </c:pt>
                <c:pt idx="1963">
                  <c:v>-7.60955811</c:v>
                </c:pt>
                <c:pt idx="1964">
                  <c:v>-7.6115417499999998</c:v>
                </c:pt>
                <c:pt idx="1965">
                  <c:v>-7.6151122999999998</c:v>
                </c:pt>
                <c:pt idx="1966">
                  <c:v>-7.6151122999999998</c:v>
                </c:pt>
                <c:pt idx="1967">
                  <c:v>-7.6135864299999998</c:v>
                </c:pt>
                <c:pt idx="1968">
                  <c:v>-7.6105957000000002</c:v>
                </c:pt>
                <c:pt idx="1969">
                  <c:v>-7.6126403800000002</c:v>
                </c:pt>
                <c:pt idx="1970">
                  <c:v>-7.60903931</c:v>
                </c:pt>
                <c:pt idx="1971">
                  <c:v>-7.6091003400000004</c:v>
                </c:pt>
                <c:pt idx="1972">
                  <c:v>-7.61209106</c:v>
                </c:pt>
                <c:pt idx="1973">
                  <c:v>-7.61209106</c:v>
                </c:pt>
                <c:pt idx="1974">
                  <c:v>-7.6114502000000002</c:v>
                </c:pt>
                <c:pt idx="1975">
                  <c:v>-7.6089782699999997</c:v>
                </c:pt>
                <c:pt idx="1976">
                  <c:v>-7.6089782699999997</c:v>
                </c:pt>
                <c:pt idx="1977">
                  <c:v>-7.6115417499999998</c:v>
                </c:pt>
                <c:pt idx="1978">
                  <c:v>-7.6104431200000002</c:v>
                </c:pt>
                <c:pt idx="1979">
                  <c:v>-7.6104431200000002</c:v>
                </c:pt>
                <c:pt idx="1980">
                  <c:v>-7.6112060499999998</c:v>
                </c:pt>
                <c:pt idx="1981">
                  <c:v>-7.6137085000000004</c:v>
                </c:pt>
                <c:pt idx="1982">
                  <c:v>-7.6113281300000004</c:v>
                </c:pt>
                <c:pt idx="1983">
                  <c:v>-7.6113281300000004</c:v>
                </c:pt>
                <c:pt idx="1984">
                  <c:v>-7.6077270500000003</c:v>
                </c:pt>
                <c:pt idx="1985">
                  <c:v>-7.6087341300000002</c:v>
                </c:pt>
                <c:pt idx="1986">
                  <c:v>-7.6063537600000002</c:v>
                </c:pt>
                <c:pt idx="1987">
                  <c:v>-7.6057739299999998</c:v>
                </c:pt>
                <c:pt idx="1988">
                  <c:v>-7.6057739299999998</c:v>
                </c:pt>
                <c:pt idx="1989">
                  <c:v>-7.6098938</c:v>
                </c:pt>
                <c:pt idx="1990">
                  <c:v>-7.6104126000000001</c:v>
                </c:pt>
                <c:pt idx="1991">
                  <c:v>-7.6104126000000001</c:v>
                </c:pt>
                <c:pt idx="1992">
                  <c:v>-7.6095275899999999</c:v>
                </c:pt>
                <c:pt idx="1993">
                  <c:v>-7.6095275899999999</c:v>
                </c:pt>
                <c:pt idx="1994">
                  <c:v>-7.6081542999999998</c:v>
                </c:pt>
                <c:pt idx="1995">
                  <c:v>-7.6069030800000004</c:v>
                </c:pt>
                <c:pt idx="1996">
                  <c:v>-7.6049194299999998</c:v>
                </c:pt>
                <c:pt idx="1997">
                  <c:v>-7.6058960000000004</c:v>
                </c:pt>
                <c:pt idx="1998">
                  <c:v>-7.60546875</c:v>
                </c:pt>
                <c:pt idx="1999">
                  <c:v>-7.6067199700000003</c:v>
                </c:pt>
                <c:pt idx="2000">
                  <c:v>-7.6067199700000003</c:v>
                </c:pt>
                <c:pt idx="2001">
                  <c:v>-7.60122681</c:v>
                </c:pt>
                <c:pt idx="2002">
                  <c:v>-7.6023559599999997</c:v>
                </c:pt>
                <c:pt idx="2003">
                  <c:v>-7.6023559599999997</c:v>
                </c:pt>
                <c:pt idx="2004">
                  <c:v>-7.60461426</c:v>
                </c:pt>
                <c:pt idx="2005">
                  <c:v>-7.6064758299999999</c:v>
                </c:pt>
                <c:pt idx="2006">
                  <c:v>-7.6043090800000002</c:v>
                </c:pt>
                <c:pt idx="2007">
                  <c:v>-7.60394287</c:v>
                </c:pt>
                <c:pt idx="2008">
                  <c:v>-7.6029357900000001</c:v>
                </c:pt>
                <c:pt idx="2009">
                  <c:v>-7.60137939</c:v>
                </c:pt>
                <c:pt idx="2010">
                  <c:v>-7.60137939</c:v>
                </c:pt>
                <c:pt idx="2011">
                  <c:v>-7.6051025399999999</c:v>
                </c:pt>
                <c:pt idx="2012">
                  <c:v>-7.6063537600000002</c:v>
                </c:pt>
                <c:pt idx="2013">
                  <c:v>-7.6063537600000002</c:v>
                </c:pt>
                <c:pt idx="2014">
                  <c:v>-7.6041564900000003</c:v>
                </c:pt>
                <c:pt idx="2015">
                  <c:v>-7.6017150899999999</c:v>
                </c:pt>
                <c:pt idx="2016">
                  <c:v>-7.6017150899999999</c:v>
                </c:pt>
                <c:pt idx="2017">
                  <c:v>-7.6037597699999999</c:v>
                </c:pt>
                <c:pt idx="2018">
                  <c:v>-7.6089782699999997</c:v>
                </c:pt>
                <c:pt idx="2019">
                  <c:v>-7.6049804700000001</c:v>
                </c:pt>
                <c:pt idx="2020">
                  <c:v>-7.6049804700000001</c:v>
                </c:pt>
                <c:pt idx="2021">
                  <c:v>-7.6038818399999997</c:v>
                </c:pt>
                <c:pt idx="2022">
                  <c:v>-7.6040344199999996</c:v>
                </c:pt>
                <c:pt idx="2023">
                  <c:v>-7.60565186</c:v>
                </c:pt>
                <c:pt idx="2024">
                  <c:v>-7.60565186</c:v>
                </c:pt>
                <c:pt idx="2025">
                  <c:v>-7.60528564</c:v>
                </c:pt>
                <c:pt idx="2026">
                  <c:v>-7.60528564</c:v>
                </c:pt>
                <c:pt idx="2027">
                  <c:v>-7.6026611300000004</c:v>
                </c:pt>
                <c:pt idx="2028">
                  <c:v>-7.60513306</c:v>
                </c:pt>
                <c:pt idx="2029">
                  <c:v>-7.5993957500000002</c:v>
                </c:pt>
                <c:pt idx="2030">
                  <c:v>-7.5993957500000002</c:v>
                </c:pt>
                <c:pt idx="2031">
                  <c:v>-7.6020813</c:v>
                </c:pt>
                <c:pt idx="2032">
                  <c:v>-7.6006164600000004</c:v>
                </c:pt>
                <c:pt idx="2033">
                  <c:v>-7.6028442399999996</c:v>
                </c:pt>
                <c:pt idx="2034">
                  <c:v>-7.5961608900000002</c:v>
                </c:pt>
                <c:pt idx="2035">
                  <c:v>-7.6001892099999999</c:v>
                </c:pt>
                <c:pt idx="2036">
                  <c:v>-7.6001892099999999</c:v>
                </c:pt>
                <c:pt idx="2037">
                  <c:v>-7.6034851100000003</c:v>
                </c:pt>
                <c:pt idx="2038">
                  <c:v>-7.60137939</c:v>
                </c:pt>
                <c:pt idx="2039">
                  <c:v>-7.6008300799999997</c:v>
                </c:pt>
                <c:pt idx="2040">
                  <c:v>-7.6008300799999997</c:v>
                </c:pt>
                <c:pt idx="2041">
                  <c:v>-7.60275269</c:v>
                </c:pt>
                <c:pt idx="2042">
                  <c:v>-7.6030578599999998</c:v>
                </c:pt>
                <c:pt idx="2043">
                  <c:v>-7.6049194299999998</c:v>
                </c:pt>
                <c:pt idx="2044">
                  <c:v>-7.6048584000000004</c:v>
                </c:pt>
                <c:pt idx="2045">
                  <c:v>-7.6010131799999998</c:v>
                </c:pt>
                <c:pt idx="2046">
                  <c:v>-7.6010131799999998</c:v>
                </c:pt>
                <c:pt idx="2047">
                  <c:v>-7.5967102100000004</c:v>
                </c:pt>
                <c:pt idx="2048">
                  <c:v>-7.5942077599999998</c:v>
                </c:pt>
                <c:pt idx="2049">
                  <c:v>-7.5983886700000003</c:v>
                </c:pt>
                <c:pt idx="2050">
                  <c:v>-7.5983886700000003</c:v>
                </c:pt>
                <c:pt idx="2051">
                  <c:v>-7.6008300799999997</c:v>
                </c:pt>
                <c:pt idx="2052">
                  <c:v>-7.5975036600000001</c:v>
                </c:pt>
                <c:pt idx="2053">
                  <c:v>-7.5954895000000002</c:v>
                </c:pt>
                <c:pt idx="2054">
                  <c:v>-7.5954895000000002</c:v>
                </c:pt>
                <c:pt idx="2055">
                  <c:v>-7.5923461899999998</c:v>
                </c:pt>
                <c:pt idx="2056">
                  <c:v>-7.5936889599999997</c:v>
                </c:pt>
                <c:pt idx="2057">
                  <c:v>-7.5987548800000004</c:v>
                </c:pt>
                <c:pt idx="2058">
                  <c:v>-7.5987548800000004</c:v>
                </c:pt>
                <c:pt idx="2059">
                  <c:v>-7.6018371599999996</c:v>
                </c:pt>
                <c:pt idx="2060">
                  <c:v>-7.5972289999999996</c:v>
                </c:pt>
                <c:pt idx="2061">
                  <c:v>-7.5933837899999999</c:v>
                </c:pt>
                <c:pt idx="2062">
                  <c:v>-7.5975036600000001</c:v>
                </c:pt>
                <c:pt idx="2063">
                  <c:v>-7.59799194</c:v>
                </c:pt>
                <c:pt idx="2064">
                  <c:v>-7.59799194</c:v>
                </c:pt>
                <c:pt idx="2065">
                  <c:v>-7.5964965800000002</c:v>
                </c:pt>
                <c:pt idx="2066">
                  <c:v>-7.5937194799999999</c:v>
                </c:pt>
                <c:pt idx="2067">
                  <c:v>-7.5953064000000001</c:v>
                </c:pt>
                <c:pt idx="2068">
                  <c:v>-7.5953064000000001</c:v>
                </c:pt>
                <c:pt idx="2069">
                  <c:v>-7.5920104999999998</c:v>
                </c:pt>
                <c:pt idx="2070">
                  <c:v>-7.5918273899999997</c:v>
                </c:pt>
                <c:pt idx="2071">
                  <c:v>-7.5918273899999997</c:v>
                </c:pt>
                <c:pt idx="2072">
                  <c:v>-7.5908203099999998</c:v>
                </c:pt>
                <c:pt idx="2073">
                  <c:v>-7.5904540999999996</c:v>
                </c:pt>
                <c:pt idx="2074">
                  <c:v>-7.5904540999999996</c:v>
                </c:pt>
                <c:pt idx="2075">
                  <c:v>-7.5928649899999998</c:v>
                </c:pt>
                <c:pt idx="2076">
                  <c:v>-7.5923461899999998</c:v>
                </c:pt>
                <c:pt idx="2077">
                  <c:v>-7.5915527300000001</c:v>
                </c:pt>
                <c:pt idx="2078">
                  <c:v>-7.5915527300000001</c:v>
                </c:pt>
                <c:pt idx="2079">
                  <c:v>-7.5899047900000003</c:v>
                </c:pt>
                <c:pt idx="2080">
                  <c:v>-7.5899047900000003</c:v>
                </c:pt>
                <c:pt idx="2081">
                  <c:v>-7.58679199</c:v>
                </c:pt>
                <c:pt idx="2082">
                  <c:v>-7.5852355999999999</c:v>
                </c:pt>
                <c:pt idx="2083">
                  <c:v>-7.5887756299999998</c:v>
                </c:pt>
                <c:pt idx="2084">
                  <c:v>-7.5887756299999998</c:v>
                </c:pt>
                <c:pt idx="2085">
                  <c:v>-7.5896911600000001</c:v>
                </c:pt>
                <c:pt idx="2086">
                  <c:v>-7.5871887200000003</c:v>
                </c:pt>
                <c:pt idx="2087">
                  <c:v>-7.5867614699999999</c:v>
                </c:pt>
                <c:pt idx="2088">
                  <c:v>-7.5871887200000003</c:v>
                </c:pt>
                <c:pt idx="2089">
                  <c:v>-7.5875244100000003</c:v>
                </c:pt>
                <c:pt idx="2090">
                  <c:v>-7.5875244100000003</c:v>
                </c:pt>
                <c:pt idx="2091">
                  <c:v>-7.58898926</c:v>
                </c:pt>
                <c:pt idx="2092">
                  <c:v>-7.5865478499999996</c:v>
                </c:pt>
                <c:pt idx="2093">
                  <c:v>-7.5813598600000001</c:v>
                </c:pt>
                <c:pt idx="2094">
                  <c:v>-7.5813598600000001</c:v>
                </c:pt>
                <c:pt idx="2095">
                  <c:v>-7.5841369600000004</c:v>
                </c:pt>
                <c:pt idx="2096">
                  <c:v>-7.5882873499999999</c:v>
                </c:pt>
                <c:pt idx="2097">
                  <c:v>-7.5882873499999999</c:v>
                </c:pt>
                <c:pt idx="2098">
                  <c:v>-7.58679199</c:v>
                </c:pt>
                <c:pt idx="2099">
                  <c:v>-7.5857238799999998</c:v>
                </c:pt>
                <c:pt idx="2100">
                  <c:v>-7.5857238799999998</c:v>
                </c:pt>
                <c:pt idx="2101">
                  <c:v>-7.5825195299999999</c:v>
                </c:pt>
                <c:pt idx="2102">
                  <c:v>-7.5834045400000001</c:v>
                </c:pt>
                <c:pt idx="2103">
                  <c:v>-7.5819091800000002</c:v>
                </c:pt>
                <c:pt idx="2104">
                  <c:v>-7.5819091800000002</c:v>
                </c:pt>
                <c:pt idx="2105">
                  <c:v>-7.5808715800000002</c:v>
                </c:pt>
                <c:pt idx="2106">
                  <c:v>-7.5768432600000004</c:v>
                </c:pt>
                <c:pt idx="2107">
                  <c:v>-7.5768432600000004</c:v>
                </c:pt>
                <c:pt idx="2108">
                  <c:v>-7.5798034699999999</c:v>
                </c:pt>
                <c:pt idx="2109">
                  <c:v>-7.5827026399999999</c:v>
                </c:pt>
                <c:pt idx="2110">
                  <c:v>-7.5827026399999999</c:v>
                </c:pt>
                <c:pt idx="2111">
                  <c:v>-7.5844421400000002</c:v>
                </c:pt>
                <c:pt idx="2112">
                  <c:v>-7.5796814000000001</c:v>
                </c:pt>
                <c:pt idx="2113">
                  <c:v>-7.5804138200000004</c:v>
                </c:pt>
                <c:pt idx="2114">
                  <c:v>-7.5829467800000003</c:v>
                </c:pt>
                <c:pt idx="2115">
                  <c:v>-7.5828552199999999</c:v>
                </c:pt>
                <c:pt idx="2116">
                  <c:v>-7.5805664100000003</c:v>
                </c:pt>
                <c:pt idx="2117">
                  <c:v>-7.5805664100000003</c:v>
                </c:pt>
                <c:pt idx="2118">
                  <c:v>-7.5779113799999998</c:v>
                </c:pt>
                <c:pt idx="2119">
                  <c:v>-7.5737304700000001</c:v>
                </c:pt>
                <c:pt idx="2120">
                  <c:v>-7.5737304700000001</c:v>
                </c:pt>
                <c:pt idx="2121">
                  <c:v>-7.5746154800000003</c:v>
                </c:pt>
                <c:pt idx="2122">
                  <c:v>-7.5755004899999996</c:v>
                </c:pt>
                <c:pt idx="2123">
                  <c:v>-7.5765380899999997</c:v>
                </c:pt>
                <c:pt idx="2124">
                  <c:v>-7.5781860400000003</c:v>
                </c:pt>
                <c:pt idx="2125">
                  <c:v>-7.57403564</c:v>
                </c:pt>
                <c:pt idx="2126">
                  <c:v>-7.57403564</c:v>
                </c:pt>
                <c:pt idx="2127">
                  <c:v>-7.5756835899999997</c:v>
                </c:pt>
                <c:pt idx="2128">
                  <c:v>-7.5678405800000004</c:v>
                </c:pt>
                <c:pt idx="2129">
                  <c:v>-7.5687255899999997</c:v>
                </c:pt>
                <c:pt idx="2130">
                  <c:v>-7.5687255899999997</c:v>
                </c:pt>
                <c:pt idx="2131">
                  <c:v>-7.5749816900000004</c:v>
                </c:pt>
                <c:pt idx="2132">
                  <c:v>-7.5735168499999999</c:v>
                </c:pt>
                <c:pt idx="2133">
                  <c:v>-7.5735168499999999</c:v>
                </c:pt>
                <c:pt idx="2134">
                  <c:v>-7.5742797900000003</c:v>
                </c:pt>
                <c:pt idx="2135">
                  <c:v>-7.5716247599999997</c:v>
                </c:pt>
                <c:pt idx="2136">
                  <c:v>-7.5716247599999997</c:v>
                </c:pt>
                <c:pt idx="2137">
                  <c:v>-7.56793213</c:v>
                </c:pt>
                <c:pt idx="2138">
                  <c:v>-7.56845093</c:v>
                </c:pt>
                <c:pt idx="2139">
                  <c:v>-7.5669860800000004</c:v>
                </c:pt>
                <c:pt idx="2140">
                  <c:v>-7.5669860800000004</c:v>
                </c:pt>
                <c:pt idx="2141">
                  <c:v>-7.56658936</c:v>
                </c:pt>
                <c:pt idx="2142">
                  <c:v>-7.5690307600000004</c:v>
                </c:pt>
                <c:pt idx="2143">
                  <c:v>-7.5690307600000004</c:v>
                </c:pt>
                <c:pt idx="2144">
                  <c:v>-7.5666809099999996</c:v>
                </c:pt>
                <c:pt idx="2145">
                  <c:v>-7.5652465800000002</c:v>
                </c:pt>
                <c:pt idx="2146">
                  <c:v>-7.5652465800000002</c:v>
                </c:pt>
                <c:pt idx="2147">
                  <c:v>-7.5618286100000001</c:v>
                </c:pt>
                <c:pt idx="2148">
                  <c:v>-7.5638427699999999</c:v>
                </c:pt>
                <c:pt idx="2149">
                  <c:v>-7.5661315900000004</c:v>
                </c:pt>
                <c:pt idx="2150">
                  <c:v>-7.5683898899999997</c:v>
                </c:pt>
                <c:pt idx="2151">
                  <c:v>-7.5673522899999996</c:v>
                </c:pt>
                <c:pt idx="2152">
                  <c:v>-7.5673522899999996</c:v>
                </c:pt>
                <c:pt idx="2153">
                  <c:v>-7.5619201699999996</c:v>
                </c:pt>
                <c:pt idx="2154">
                  <c:v>-7.5602111799999996</c:v>
                </c:pt>
                <c:pt idx="2155">
                  <c:v>-7.5575561499999999</c:v>
                </c:pt>
                <c:pt idx="2156">
                  <c:v>-7.5575561499999999</c:v>
                </c:pt>
                <c:pt idx="2157">
                  <c:v>-7.55944824</c:v>
                </c:pt>
                <c:pt idx="2158">
                  <c:v>-7.5616760300000001</c:v>
                </c:pt>
                <c:pt idx="2159">
                  <c:v>-7.5616760300000001</c:v>
                </c:pt>
                <c:pt idx="2160">
                  <c:v>-7.5643920900000001</c:v>
                </c:pt>
                <c:pt idx="2161">
                  <c:v>-7.5643920900000001</c:v>
                </c:pt>
                <c:pt idx="2162">
                  <c:v>-7.5643920900000001</c:v>
                </c:pt>
                <c:pt idx="2163">
                  <c:v>-7.5601501500000001</c:v>
                </c:pt>
                <c:pt idx="2164">
                  <c:v>-7.5561218300000004</c:v>
                </c:pt>
                <c:pt idx="2165">
                  <c:v>-7.5550842300000003</c:v>
                </c:pt>
                <c:pt idx="2166">
                  <c:v>-7.5550842300000003</c:v>
                </c:pt>
                <c:pt idx="2167">
                  <c:v>-7.5529785199999999</c:v>
                </c:pt>
                <c:pt idx="2168">
                  <c:v>-7.5544433599999996</c:v>
                </c:pt>
                <c:pt idx="2169">
                  <c:v>-7.5544433599999996</c:v>
                </c:pt>
                <c:pt idx="2170">
                  <c:v>-7.5549621599999996</c:v>
                </c:pt>
                <c:pt idx="2171">
                  <c:v>-7.5553283699999998</c:v>
                </c:pt>
                <c:pt idx="2172">
                  <c:v>-7.5553283699999998</c:v>
                </c:pt>
                <c:pt idx="2173">
                  <c:v>-7.5553588899999999</c:v>
                </c:pt>
                <c:pt idx="2174">
                  <c:v>-7.5523986799999996</c:v>
                </c:pt>
                <c:pt idx="2175">
                  <c:v>-7.5523986799999996</c:v>
                </c:pt>
                <c:pt idx="2176">
                  <c:v>-7.5506591800000002</c:v>
                </c:pt>
                <c:pt idx="2177">
                  <c:v>-7.5485839800000001</c:v>
                </c:pt>
                <c:pt idx="2178">
                  <c:v>-7.5485839800000001</c:v>
                </c:pt>
                <c:pt idx="2179">
                  <c:v>-7.5523681600000003</c:v>
                </c:pt>
                <c:pt idx="2180">
                  <c:v>-7.5515747099999997</c:v>
                </c:pt>
                <c:pt idx="2181">
                  <c:v>-7.5516052199999999</c:v>
                </c:pt>
                <c:pt idx="2182">
                  <c:v>-7.5516052199999999</c:v>
                </c:pt>
                <c:pt idx="2183">
                  <c:v>-7.5490722699999999</c:v>
                </c:pt>
                <c:pt idx="2184">
                  <c:v>-7.5498962399999998</c:v>
                </c:pt>
                <c:pt idx="2185">
                  <c:v>-7.5500183099999996</c:v>
                </c:pt>
                <c:pt idx="2186">
                  <c:v>-7.5508117700000001</c:v>
                </c:pt>
                <c:pt idx="2187">
                  <c:v>-7.5532226600000003</c:v>
                </c:pt>
                <c:pt idx="2188">
                  <c:v>-7.5532226600000003</c:v>
                </c:pt>
                <c:pt idx="2189">
                  <c:v>-7.5523376500000001</c:v>
                </c:pt>
                <c:pt idx="2190">
                  <c:v>-7.5549316400000004</c:v>
                </c:pt>
                <c:pt idx="2191">
                  <c:v>-7.5549316400000004</c:v>
                </c:pt>
                <c:pt idx="2192">
                  <c:v>-7.5556945799999999</c:v>
                </c:pt>
                <c:pt idx="2193">
                  <c:v>-7.5500183099999996</c:v>
                </c:pt>
                <c:pt idx="2194">
                  <c:v>-7.5476074200000003</c:v>
                </c:pt>
                <c:pt idx="2195">
                  <c:v>-7.5421752900000003</c:v>
                </c:pt>
                <c:pt idx="2196">
                  <c:v>-7.5451965300000001</c:v>
                </c:pt>
                <c:pt idx="2197">
                  <c:v>-7.54501343</c:v>
                </c:pt>
                <c:pt idx="2198">
                  <c:v>-7.54501343</c:v>
                </c:pt>
                <c:pt idx="2199">
                  <c:v>-7.5441894500000002</c:v>
                </c:pt>
                <c:pt idx="2200">
                  <c:v>-7.5446777300000001</c:v>
                </c:pt>
                <c:pt idx="2201">
                  <c:v>-7.5396423300000004</c:v>
                </c:pt>
                <c:pt idx="2202">
                  <c:v>-7.5396423300000004</c:v>
                </c:pt>
                <c:pt idx="2203">
                  <c:v>-7.5415954599999999</c:v>
                </c:pt>
                <c:pt idx="2204">
                  <c:v>-7.5470275899999999</c:v>
                </c:pt>
                <c:pt idx="2205">
                  <c:v>-7.5470275899999999</c:v>
                </c:pt>
                <c:pt idx="2206">
                  <c:v>-7.5434570299999999</c:v>
                </c:pt>
                <c:pt idx="2207">
                  <c:v>-7.5425109900000002</c:v>
                </c:pt>
                <c:pt idx="2208">
                  <c:v>-7.5425109900000002</c:v>
                </c:pt>
                <c:pt idx="2209">
                  <c:v>-7.5417480499999998</c:v>
                </c:pt>
                <c:pt idx="2210">
                  <c:v>-7.5391845699999998</c:v>
                </c:pt>
                <c:pt idx="2211">
                  <c:v>-7.5343627900000003</c:v>
                </c:pt>
                <c:pt idx="2212">
                  <c:v>-7.5343627900000003</c:v>
                </c:pt>
                <c:pt idx="2213">
                  <c:v>-7.5359802199999999</c:v>
                </c:pt>
                <c:pt idx="2214">
                  <c:v>-7.5351257299999999</c:v>
                </c:pt>
                <c:pt idx="2215">
                  <c:v>-7.5351257299999999</c:v>
                </c:pt>
                <c:pt idx="2216">
                  <c:v>-7.5347289999999996</c:v>
                </c:pt>
                <c:pt idx="2217">
                  <c:v>-7.5358276399999999</c:v>
                </c:pt>
                <c:pt idx="2218">
                  <c:v>-7.5358276399999999</c:v>
                </c:pt>
                <c:pt idx="2219">
                  <c:v>-7.5355224600000001</c:v>
                </c:pt>
                <c:pt idx="2220">
                  <c:v>-7.5292358400000001</c:v>
                </c:pt>
                <c:pt idx="2221">
                  <c:v>-7.5292358400000001</c:v>
                </c:pt>
                <c:pt idx="2222">
                  <c:v>-7.5307617200000001</c:v>
                </c:pt>
                <c:pt idx="2223">
                  <c:v>-7.5382690400000003</c:v>
                </c:pt>
                <c:pt idx="2224">
                  <c:v>-7.5396423300000004</c:v>
                </c:pt>
                <c:pt idx="2225">
                  <c:v>-7.5396423300000004</c:v>
                </c:pt>
                <c:pt idx="2226">
                  <c:v>-7.5390625</c:v>
                </c:pt>
                <c:pt idx="2227">
                  <c:v>-7.5418396000000003</c:v>
                </c:pt>
                <c:pt idx="2228">
                  <c:v>-7.5418396000000003</c:v>
                </c:pt>
                <c:pt idx="2229">
                  <c:v>-7.5342712399999998</c:v>
                </c:pt>
                <c:pt idx="2230">
                  <c:v>-7.5321350100000002</c:v>
                </c:pt>
                <c:pt idx="2231">
                  <c:v>-7.5321350100000002</c:v>
                </c:pt>
                <c:pt idx="2232">
                  <c:v>-7.52972412</c:v>
                </c:pt>
                <c:pt idx="2233">
                  <c:v>-7.5261840800000002</c:v>
                </c:pt>
                <c:pt idx="2234">
                  <c:v>-7.5261840800000002</c:v>
                </c:pt>
                <c:pt idx="2235">
                  <c:v>-7.5281066900000004</c:v>
                </c:pt>
                <c:pt idx="2236">
                  <c:v>-7.5301208500000003</c:v>
                </c:pt>
                <c:pt idx="2237">
                  <c:v>-7.5263366700000001</c:v>
                </c:pt>
                <c:pt idx="2238">
                  <c:v>-7.5263671900000002</c:v>
                </c:pt>
                <c:pt idx="2239">
                  <c:v>-7.5255737299999996</c:v>
                </c:pt>
                <c:pt idx="2240">
                  <c:v>-7.5255737299999996</c:v>
                </c:pt>
                <c:pt idx="2241">
                  <c:v>-7.52377319</c:v>
                </c:pt>
                <c:pt idx="2242">
                  <c:v>-7.5220642099999999</c:v>
                </c:pt>
                <c:pt idx="2243">
                  <c:v>-7.5218505899999997</c:v>
                </c:pt>
                <c:pt idx="2244">
                  <c:v>-7.5218505899999997</c:v>
                </c:pt>
                <c:pt idx="2245">
                  <c:v>-7.51919556</c:v>
                </c:pt>
                <c:pt idx="2246">
                  <c:v>-7.52139282</c:v>
                </c:pt>
                <c:pt idx="2247">
                  <c:v>-7.5260009800000001</c:v>
                </c:pt>
                <c:pt idx="2248">
                  <c:v>-7.5273742700000001</c:v>
                </c:pt>
                <c:pt idx="2249">
                  <c:v>-7.52615356</c:v>
                </c:pt>
                <c:pt idx="2250">
                  <c:v>-7.52615356</c:v>
                </c:pt>
                <c:pt idx="2251">
                  <c:v>-7.5228881799999998</c:v>
                </c:pt>
                <c:pt idx="2252">
                  <c:v>-7.5223998999999999</c:v>
                </c:pt>
                <c:pt idx="2253">
                  <c:v>-7.5197753900000004</c:v>
                </c:pt>
                <c:pt idx="2254">
                  <c:v>-7.5197753900000004</c:v>
                </c:pt>
                <c:pt idx="2255">
                  <c:v>-7.5145263699999996</c:v>
                </c:pt>
                <c:pt idx="2256">
                  <c:v>-7.5243835399999996</c:v>
                </c:pt>
                <c:pt idx="2257">
                  <c:v>-7.5243835399999996</c:v>
                </c:pt>
                <c:pt idx="2258">
                  <c:v>-7.52886963</c:v>
                </c:pt>
                <c:pt idx="2259">
                  <c:v>-7.5281066900000004</c:v>
                </c:pt>
                <c:pt idx="2260">
                  <c:v>-7.5234069799999999</c:v>
                </c:pt>
                <c:pt idx="2261">
                  <c:v>-7.5234069799999999</c:v>
                </c:pt>
                <c:pt idx="2262">
                  <c:v>-7.5166015599999998</c:v>
                </c:pt>
                <c:pt idx="2263">
                  <c:v>-7.5146179200000001</c:v>
                </c:pt>
                <c:pt idx="2264">
                  <c:v>-7.5146179200000001</c:v>
                </c:pt>
                <c:pt idx="2265">
                  <c:v>-7.5102233900000002</c:v>
                </c:pt>
                <c:pt idx="2266">
                  <c:v>-7.5230712899999999</c:v>
                </c:pt>
                <c:pt idx="2267">
                  <c:v>-7.5230712899999999</c:v>
                </c:pt>
                <c:pt idx="2268">
                  <c:v>-7.5238037100000001</c:v>
                </c:pt>
                <c:pt idx="2269">
                  <c:v>-7.5155639599999997</c:v>
                </c:pt>
                <c:pt idx="2270">
                  <c:v>-7.5093994100000003</c:v>
                </c:pt>
                <c:pt idx="2271">
                  <c:v>-7.5093994100000003</c:v>
                </c:pt>
                <c:pt idx="2272">
                  <c:v>-7.5141906699999996</c:v>
                </c:pt>
                <c:pt idx="2273">
                  <c:v>-7.5145873999999999</c:v>
                </c:pt>
                <c:pt idx="2274">
                  <c:v>-7.5139160199999999</c:v>
                </c:pt>
                <c:pt idx="2275">
                  <c:v>-7.5082397500000004</c:v>
                </c:pt>
                <c:pt idx="2276">
                  <c:v>-7.5056152300000001</c:v>
                </c:pt>
                <c:pt idx="2277">
                  <c:v>-7.5056152300000001</c:v>
                </c:pt>
                <c:pt idx="2278">
                  <c:v>-7.50866699</c:v>
                </c:pt>
                <c:pt idx="2279">
                  <c:v>-7.5092773399999997</c:v>
                </c:pt>
                <c:pt idx="2280">
                  <c:v>-7.5092773399999997</c:v>
                </c:pt>
                <c:pt idx="2281">
                  <c:v>-7.5106811499999999</c:v>
                </c:pt>
                <c:pt idx="2282">
                  <c:v>-7.5098877000000002</c:v>
                </c:pt>
                <c:pt idx="2283">
                  <c:v>-7.5014953599999998</c:v>
                </c:pt>
                <c:pt idx="2284">
                  <c:v>-7.5003967300000003</c:v>
                </c:pt>
                <c:pt idx="2285">
                  <c:v>-7.5024414100000003</c:v>
                </c:pt>
                <c:pt idx="2286">
                  <c:v>-7.5024414100000003</c:v>
                </c:pt>
                <c:pt idx="2287">
                  <c:v>-7.5057983400000001</c:v>
                </c:pt>
                <c:pt idx="2288">
                  <c:v>-7.5109252900000003</c:v>
                </c:pt>
                <c:pt idx="2289">
                  <c:v>-7.5074462899999999</c:v>
                </c:pt>
                <c:pt idx="2290">
                  <c:v>-7.5074462899999999</c:v>
                </c:pt>
                <c:pt idx="2291">
                  <c:v>-7.5035400399999999</c:v>
                </c:pt>
                <c:pt idx="2292">
                  <c:v>-7.5038757299999999</c:v>
                </c:pt>
                <c:pt idx="2293">
                  <c:v>-7.5038757299999999</c:v>
                </c:pt>
                <c:pt idx="2294">
                  <c:v>-7.4977416999999997</c:v>
                </c:pt>
                <c:pt idx="2295">
                  <c:v>-7.4943542499999998</c:v>
                </c:pt>
                <c:pt idx="2296">
                  <c:v>-7.4943542499999998</c:v>
                </c:pt>
                <c:pt idx="2297">
                  <c:v>-7.4974975600000002</c:v>
                </c:pt>
                <c:pt idx="2298">
                  <c:v>-7.5019226100000003</c:v>
                </c:pt>
                <c:pt idx="2299">
                  <c:v>-7.5033569299999998</c:v>
                </c:pt>
                <c:pt idx="2300">
                  <c:v>-7.5033569299999998</c:v>
                </c:pt>
                <c:pt idx="2301">
                  <c:v>-7.4967956500000001</c:v>
                </c:pt>
                <c:pt idx="2302">
                  <c:v>-7.4934692399999996</c:v>
                </c:pt>
                <c:pt idx="2303">
                  <c:v>-7.4934692399999996</c:v>
                </c:pt>
                <c:pt idx="2304">
                  <c:v>-7.4943237299999996</c:v>
                </c:pt>
                <c:pt idx="2305">
                  <c:v>-7.4932556200000002</c:v>
                </c:pt>
                <c:pt idx="2306">
                  <c:v>-7.4932556200000002</c:v>
                </c:pt>
                <c:pt idx="2307">
                  <c:v>-7.4934387200000003</c:v>
                </c:pt>
                <c:pt idx="2308">
                  <c:v>-7.4912719699999997</c:v>
                </c:pt>
                <c:pt idx="2309">
                  <c:v>-7.4909057600000004</c:v>
                </c:pt>
                <c:pt idx="2310">
                  <c:v>-7.4924926799999998</c:v>
                </c:pt>
                <c:pt idx="2311">
                  <c:v>-7.4967346199999998</c:v>
                </c:pt>
                <c:pt idx="2312">
                  <c:v>-7.4976806600000003</c:v>
                </c:pt>
                <c:pt idx="2313">
                  <c:v>-7.4976806600000003</c:v>
                </c:pt>
                <c:pt idx="2314">
                  <c:v>-7.50033569</c:v>
                </c:pt>
                <c:pt idx="2315">
                  <c:v>-7.4909667999999998</c:v>
                </c:pt>
                <c:pt idx="2316">
                  <c:v>-7.4909667999999998</c:v>
                </c:pt>
                <c:pt idx="2317">
                  <c:v>-7.4846191400000004</c:v>
                </c:pt>
                <c:pt idx="2318">
                  <c:v>-7.4926147500000004</c:v>
                </c:pt>
                <c:pt idx="2319">
                  <c:v>-7.4926147500000004</c:v>
                </c:pt>
                <c:pt idx="2320">
                  <c:v>-7.4947814900000003</c:v>
                </c:pt>
                <c:pt idx="2321">
                  <c:v>-7.4946899399999998</c:v>
                </c:pt>
                <c:pt idx="2322">
                  <c:v>-7.4972534199999998</c:v>
                </c:pt>
                <c:pt idx="2323">
                  <c:v>-7.4972534199999998</c:v>
                </c:pt>
                <c:pt idx="2324">
                  <c:v>-7.49591064</c:v>
                </c:pt>
                <c:pt idx="2325">
                  <c:v>-7.4873352100000004</c:v>
                </c:pt>
                <c:pt idx="2326">
                  <c:v>-7.4873352100000004</c:v>
                </c:pt>
                <c:pt idx="2327">
                  <c:v>-7.4820251500000001</c:v>
                </c:pt>
                <c:pt idx="2328">
                  <c:v>-7.48590088</c:v>
                </c:pt>
                <c:pt idx="2329">
                  <c:v>-7.48590088</c:v>
                </c:pt>
                <c:pt idx="2330">
                  <c:v>-7.4923095699999998</c:v>
                </c:pt>
                <c:pt idx="2331">
                  <c:v>-7.4918212899999999</c:v>
                </c:pt>
                <c:pt idx="2332">
                  <c:v>-7.4866638200000004</c:v>
                </c:pt>
                <c:pt idx="2333">
                  <c:v>-7.4866638200000004</c:v>
                </c:pt>
                <c:pt idx="2334">
                  <c:v>-7.4845886200000002</c:v>
                </c:pt>
                <c:pt idx="2335">
                  <c:v>-7.4785156300000004</c:v>
                </c:pt>
                <c:pt idx="2336">
                  <c:v>-7.4751892099999999</c:v>
                </c:pt>
                <c:pt idx="2337">
                  <c:v>-7.4764099100000001</c:v>
                </c:pt>
                <c:pt idx="2338">
                  <c:v>-7.4752197300000001</c:v>
                </c:pt>
                <c:pt idx="2339">
                  <c:v>-7.4752197300000001</c:v>
                </c:pt>
                <c:pt idx="2340">
                  <c:v>-7.4735717800000003</c:v>
                </c:pt>
                <c:pt idx="2341">
                  <c:v>-7.4748840300000001</c:v>
                </c:pt>
                <c:pt idx="2342">
                  <c:v>-7.4752502400000003</c:v>
                </c:pt>
                <c:pt idx="2343">
                  <c:v>-7.4752502400000003</c:v>
                </c:pt>
                <c:pt idx="2344">
                  <c:v>-7.4751281699999996</c:v>
                </c:pt>
                <c:pt idx="2345">
                  <c:v>-7.46960449</c:v>
                </c:pt>
                <c:pt idx="2346">
                  <c:v>-7.46960449</c:v>
                </c:pt>
                <c:pt idx="2347">
                  <c:v>-7.4676818799999998</c:v>
                </c:pt>
                <c:pt idx="2348">
                  <c:v>-7.4685363799999998</c:v>
                </c:pt>
                <c:pt idx="2349">
                  <c:v>-7.4685363799999998</c:v>
                </c:pt>
                <c:pt idx="2350">
                  <c:v>-7.4745483400000001</c:v>
                </c:pt>
                <c:pt idx="2351">
                  <c:v>-7.4755554200000001</c:v>
                </c:pt>
                <c:pt idx="2352">
                  <c:v>-7.4731445299999999</c:v>
                </c:pt>
                <c:pt idx="2353">
                  <c:v>-7.4731445299999999</c:v>
                </c:pt>
                <c:pt idx="2354">
                  <c:v>-7.4698791499999997</c:v>
                </c:pt>
                <c:pt idx="2355">
                  <c:v>-7.4680175799999997</c:v>
                </c:pt>
                <c:pt idx="2356">
                  <c:v>-7.4680175799999997</c:v>
                </c:pt>
                <c:pt idx="2357">
                  <c:v>-7.4653320299999999</c:v>
                </c:pt>
                <c:pt idx="2358">
                  <c:v>-7.4610290499999996</c:v>
                </c:pt>
                <c:pt idx="2359">
                  <c:v>-7.4610290499999996</c:v>
                </c:pt>
                <c:pt idx="2360">
                  <c:v>-7.4583740199999999</c:v>
                </c:pt>
                <c:pt idx="2361">
                  <c:v>-7.4606628400000004</c:v>
                </c:pt>
                <c:pt idx="2362">
                  <c:v>-7.4619445799999999</c:v>
                </c:pt>
                <c:pt idx="2363">
                  <c:v>-7.4619445799999999</c:v>
                </c:pt>
                <c:pt idx="2364">
                  <c:v>-7.4641418499999999</c:v>
                </c:pt>
                <c:pt idx="2365">
                  <c:v>-7.4638671900000002</c:v>
                </c:pt>
                <c:pt idx="2366">
                  <c:v>-7.4638671900000002</c:v>
                </c:pt>
                <c:pt idx="2367">
                  <c:v>-7.4635009800000001</c:v>
                </c:pt>
                <c:pt idx="2368">
                  <c:v>-7.4552002000000002</c:v>
                </c:pt>
                <c:pt idx="2369">
                  <c:v>-7.4552002000000002</c:v>
                </c:pt>
                <c:pt idx="2370">
                  <c:v>-7.4583740199999999</c:v>
                </c:pt>
                <c:pt idx="2371">
                  <c:v>-7.4527587899999999</c:v>
                </c:pt>
                <c:pt idx="2372">
                  <c:v>-7.4520568799999998</c:v>
                </c:pt>
                <c:pt idx="2373">
                  <c:v>-7.4520568799999998</c:v>
                </c:pt>
                <c:pt idx="2374">
                  <c:v>-7.4591674799999996</c:v>
                </c:pt>
                <c:pt idx="2375">
                  <c:v>-7.4604492200000001</c:v>
                </c:pt>
                <c:pt idx="2376">
                  <c:v>-7.4604492200000001</c:v>
                </c:pt>
                <c:pt idx="2377">
                  <c:v>-7.4600219699999997</c:v>
                </c:pt>
                <c:pt idx="2378">
                  <c:v>-7.4552612299999996</c:v>
                </c:pt>
                <c:pt idx="2379">
                  <c:v>-7.4527587899999999</c:v>
                </c:pt>
                <c:pt idx="2380">
                  <c:v>-7.4527587899999999</c:v>
                </c:pt>
                <c:pt idx="2381">
                  <c:v>-7.4507141099999998</c:v>
                </c:pt>
                <c:pt idx="2382">
                  <c:v>-7.4466247599999997</c:v>
                </c:pt>
                <c:pt idx="2383">
                  <c:v>-7.4426879899999996</c:v>
                </c:pt>
                <c:pt idx="2384">
                  <c:v>-7.4440307600000004</c:v>
                </c:pt>
                <c:pt idx="2385">
                  <c:v>-7.4503784199999998</c:v>
                </c:pt>
                <c:pt idx="2386">
                  <c:v>-7.4503784199999998</c:v>
                </c:pt>
                <c:pt idx="2387">
                  <c:v>-7.4535217300000003</c:v>
                </c:pt>
                <c:pt idx="2388">
                  <c:v>-7.4541931200000002</c:v>
                </c:pt>
                <c:pt idx="2389">
                  <c:v>-7.4530639599999997</c:v>
                </c:pt>
                <c:pt idx="2390">
                  <c:v>-7.4530639599999997</c:v>
                </c:pt>
                <c:pt idx="2391">
                  <c:v>-7.4525756799999998</c:v>
                </c:pt>
                <c:pt idx="2392">
                  <c:v>-7.4440917999999998</c:v>
                </c:pt>
                <c:pt idx="2393">
                  <c:v>-7.44192505</c:v>
                </c:pt>
                <c:pt idx="2394">
                  <c:v>-7.4414977999999996</c:v>
                </c:pt>
                <c:pt idx="2395">
                  <c:v>-7.4427185099999997</c:v>
                </c:pt>
                <c:pt idx="2396">
                  <c:v>-7.4427185099999997</c:v>
                </c:pt>
                <c:pt idx="2397">
                  <c:v>-7.4461364699999999</c:v>
                </c:pt>
                <c:pt idx="2398">
                  <c:v>-7.4459228499999996</c:v>
                </c:pt>
                <c:pt idx="2399">
                  <c:v>-7.4459228499999996</c:v>
                </c:pt>
                <c:pt idx="2400">
                  <c:v>-7.4419555700000002</c:v>
                </c:pt>
                <c:pt idx="2401">
                  <c:v>-7.4386291499999997</c:v>
                </c:pt>
                <c:pt idx="2402">
                  <c:v>-7.4386291499999997</c:v>
                </c:pt>
                <c:pt idx="2403">
                  <c:v>-7.4423828099999998</c:v>
                </c:pt>
                <c:pt idx="2404">
                  <c:v>-7.4432067899999996</c:v>
                </c:pt>
                <c:pt idx="2405">
                  <c:v>-7.4390564000000001</c:v>
                </c:pt>
                <c:pt idx="2406">
                  <c:v>-7.4390564000000001</c:v>
                </c:pt>
                <c:pt idx="2407">
                  <c:v>-7.4349365199999999</c:v>
                </c:pt>
                <c:pt idx="2408">
                  <c:v>-7.4331359900000002</c:v>
                </c:pt>
                <c:pt idx="2409">
                  <c:v>-7.4331359900000002</c:v>
                </c:pt>
                <c:pt idx="2410">
                  <c:v>-7.4358825700000004</c:v>
                </c:pt>
                <c:pt idx="2411">
                  <c:v>-7.43783569</c:v>
                </c:pt>
                <c:pt idx="2412">
                  <c:v>-7.43783569</c:v>
                </c:pt>
                <c:pt idx="2413">
                  <c:v>-7.4392395000000002</c:v>
                </c:pt>
                <c:pt idx="2414">
                  <c:v>-7.44192505</c:v>
                </c:pt>
                <c:pt idx="2415">
                  <c:v>-7.4443359400000002</c:v>
                </c:pt>
                <c:pt idx="2416">
                  <c:v>-7.4443359400000002</c:v>
                </c:pt>
                <c:pt idx="2417">
                  <c:v>-7.4403991700000001</c:v>
                </c:pt>
                <c:pt idx="2418">
                  <c:v>-7.4407959000000004</c:v>
                </c:pt>
                <c:pt idx="2419">
                  <c:v>-7.4413757299999999</c:v>
                </c:pt>
                <c:pt idx="2420">
                  <c:v>-7.4429016099999998</c:v>
                </c:pt>
                <c:pt idx="2421">
                  <c:v>-7.4430847199999999</c:v>
                </c:pt>
                <c:pt idx="2422">
                  <c:v>-7.4430847199999999</c:v>
                </c:pt>
                <c:pt idx="2423">
                  <c:v>-7.4383239699999999</c:v>
                </c:pt>
                <c:pt idx="2424">
                  <c:v>-7.4369812</c:v>
                </c:pt>
                <c:pt idx="2425">
                  <c:v>-7.4369812</c:v>
                </c:pt>
                <c:pt idx="2426">
                  <c:v>-7.43206787</c:v>
                </c:pt>
                <c:pt idx="2427">
                  <c:v>-7.4288024899999998</c:v>
                </c:pt>
                <c:pt idx="2428">
                  <c:v>-7.4288024899999998</c:v>
                </c:pt>
                <c:pt idx="2429">
                  <c:v>-7.4329834000000004</c:v>
                </c:pt>
                <c:pt idx="2430">
                  <c:v>-7.4362792999999998</c:v>
                </c:pt>
                <c:pt idx="2431">
                  <c:v>-7.4362792999999998</c:v>
                </c:pt>
                <c:pt idx="2432">
                  <c:v>-7.4381713899999999</c:v>
                </c:pt>
                <c:pt idx="2433">
                  <c:v>-7.4353942899999996</c:v>
                </c:pt>
                <c:pt idx="2434">
                  <c:v>-7.4368591300000002</c:v>
                </c:pt>
                <c:pt idx="2435">
                  <c:v>-7.4368591300000002</c:v>
                </c:pt>
                <c:pt idx="2436">
                  <c:v>-7.4326477100000004</c:v>
                </c:pt>
                <c:pt idx="2437">
                  <c:v>-7.4329223600000001</c:v>
                </c:pt>
                <c:pt idx="2438">
                  <c:v>-7.4329223600000001</c:v>
                </c:pt>
                <c:pt idx="2439">
                  <c:v>-7.4369506799999998</c:v>
                </c:pt>
                <c:pt idx="2440">
                  <c:v>-7.4382934599999997</c:v>
                </c:pt>
                <c:pt idx="2441">
                  <c:v>-7.4375915499999996</c:v>
                </c:pt>
                <c:pt idx="2442">
                  <c:v>-7.4375915499999996</c:v>
                </c:pt>
                <c:pt idx="2443">
                  <c:v>-7.4329223600000001</c:v>
                </c:pt>
                <c:pt idx="2444">
                  <c:v>-7.4290771500000004</c:v>
                </c:pt>
                <c:pt idx="2445">
                  <c:v>-7.4296569799999999</c:v>
                </c:pt>
                <c:pt idx="2446">
                  <c:v>-7.4326171900000002</c:v>
                </c:pt>
                <c:pt idx="2447">
                  <c:v>-7.4313354499999997</c:v>
                </c:pt>
                <c:pt idx="2448">
                  <c:v>-7.4313354499999997</c:v>
                </c:pt>
                <c:pt idx="2449">
                  <c:v>-7.4307251000000001</c:v>
                </c:pt>
                <c:pt idx="2450">
                  <c:v>-7.4277038600000003</c:v>
                </c:pt>
                <c:pt idx="2451">
                  <c:v>-7.42816162</c:v>
                </c:pt>
                <c:pt idx="2452">
                  <c:v>-7.42816162</c:v>
                </c:pt>
                <c:pt idx="2453">
                  <c:v>-7.4272766099999998</c:v>
                </c:pt>
                <c:pt idx="2454">
                  <c:v>-7.42630005</c:v>
                </c:pt>
                <c:pt idx="2455">
                  <c:v>-7.4289855999999999</c:v>
                </c:pt>
                <c:pt idx="2456">
                  <c:v>-7.4340820299999999</c:v>
                </c:pt>
                <c:pt idx="2457">
                  <c:v>-7.4372253400000004</c:v>
                </c:pt>
                <c:pt idx="2458">
                  <c:v>-7.4372253400000004</c:v>
                </c:pt>
                <c:pt idx="2459">
                  <c:v>-7.4342040999999996</c:v>
                </c:pt>
                <c:pt idx="2460">
                  <c:v>-7.4328918499999999</c:v>
                </c:pt>
                <c:pt idx="2461">
                  <c:v>-7.43206787</c:v>
                </c:pt>
                <c:pt idx="2462">
                  <c:v>-7.43206787</c:v>
                </c:pt>
                <c:pt idx="2463">
                  <c:v>-7.4308166499999997</c:v>
                </c:pt>
                <c:pt idx="2464">
                  <c:v>-7.4284362799999997</c:v>
                </c:pt>
                <c:pt idx="2465">
                  <c:v>-7.4284362799999997</c:v>
                </c:pt>
                <c:pt idx="2466">
                  <c:v>-7.4326171900000002</c:v>
                </c:pt>
                <c:pt idx="2467">
                  <c:v>-7.4346008299999999</c:v>
                </c:pt>
                <c:pt idx="2468">
                  <c:v>-7.4346008299999999</c:v>
                </c:pt>
                <c:pt idx="2469">
                  <c:v>-7.4353942899999996</c:v>
                </c:pt>
                <c:pt idx="2470">
                  <c:v>-7.4368896500000004</c:v>
                </c:pt>
                <c:pt idx="2471">
                  <c:v>-7.4419860800000004</c:v>
                </c:pt>
                <c:pt idx="2472">
                  <c:v>-7.4419860800000004</c:v>
                </c:pt>
                <c:pt idx="2473">
                  <c:v>-7.4341430700000002</c:v>
                </c:pt>
                <c:pt idx="2474">
                  <c:v>-7.4353942899999996</c:v>
                </c:pt>
                <c:pt idx="2475">
                  <c:v>-7.4353942899999996</c:v>
                </c:pt>
                <c:pt idx="2476">
                  <c:v>-7.4393920900000001</c:v>
                </c:pt>
                <c:pt idx="2477">
                  <c:v>-7.4437560999999999</c:v>
                </c:pt>
                <c:pt idx="2478">
                  <c:v>-7.4437560999999999</c:v>
                </c:pt>
                <c:pt idx="2479">
                  <c:v>-7.43936157</c:v>
                </c:pt>
                <c:pt idx="2480">
                  <c:v>-7.4371032699999997</c:v>
                </c:pt>
                <c:pt idx="2481">
                  <c:v>-7.4336852999999996</c:v>
                </c:pt>
                <c:pt idx="2482">
                  <c:v>-7.4309997599999997</c:v>
                </c:pt>
                <c:pt idx="2483">
                  <c:v>-7.4282226600000003</c:v>
                </c:pt>
                <c:pt idx="2484">
                  <c:v>-7.4282226600000003</c:v>
                </c:pt>
                <c:pt idx="2485">
                  <c:v>-7.4340515099999998</c:v>
                </c:pt>
                <c:pt idx="2486">
                  <c:v>-7.4387817399999996</c:v>
                </c:pt>
                <c:pt idx="2487">
                  <c:v>-7.4390564000000001</c:v>
                </c:pt>
                <c:pt idx="2488">
                  <c:v>-7.4390564000000001</c:v>
                </c:pt>
                <c:pt idx="2489">
                  <c:v>-7.4353027300000001</c:v>
                </c:pt>
                <c:pt idx="2490">
                  <c:v>-7.4377441400000004</c:v>
                </c:pt>
                <c:pt idx="2491">
                  <c:v>-7.4389038100000002</c:v>
                </c:pt>
                <c:pt idx="2492">
                  <c:v>-7.4407653800000002</c:v>
                </c:pt>
                <c:pt idx="2493">
                  <c:v>-7.4357604999999998</c:v>
                </c:pt>
                <c:pt idx="2494">
                  <c:v>-7.4394836399999997</c:v>
                </c:pt>
                <c:pt idx="2495">
                  <c:v>-7.4394836399999997</c:v>
                </c:pt>
                <c:pt idx="2496">
                  <c:v>-7.4424438500000001</c:v>
                </c:pt>
                <c:pt idx="2497">
                  <c:v>-7.4427795400000001</c:v>
                </c:pt>
                <c:pt idx="2498">
                  <c:v>-7.4427795400000001</c:v>
                </c:pt>
                <c:pt idx="2499">
                  <c:v>-7.4421997099999997</c:v>
                </c:pt>
                <c:pt idx="2500">
                  <c:v>-7.4446411100000001</c:v>
                </c:pt>
                <c:pt idx="2501">
                  <c:v>-7.4446411100000001</c:v>
                </c:pt>
                <c:pt idx="2502">
                  <c:v>-7.4415588399999999</c:v>
                </c:pt>
                <c:pt idx="2503">
                  <c:v>-7.4428710899999997</c:v>
                </c:pt>
                <c:pt idx="2504">
                  <c:v>-7.4428710899999997</c:v>
                </c:pt>
                <c:pt idx="2505">
                  <c:v>-7.44512939</c:v>
                </c:pt>
                <c:pt idx="2506">
                  <c:v>-7.4479675299999997</c:v>
                </c:pt>
                <c:pt idx="2507">
                  <c:v>-7.4461975100000002</c:v>
                </c:pt>
                <c:pt idx="2508">
                  <c:v>-7.4461975100000002</c:v>
                </c:pt>
                <c:pt idx="2509">
                  <c:v>-7.4443664600000004</c:v>
                </c:pt>
                <c:pt idx="2510">
                  <c:v>-7.4474182100000004</c:v>
                </c:pt>
                <c:pt idx="2511">
                  <c:v>-7.4474182100000004</c:v>
                </c:pt>
                <c:pt idx="2512">
                  <c:v>-7.4471435499999998</c:v>
                </c:pt>
                <c:pt idx="2513">
                  <c:v>-7.4506225600000002</c:v>
                </c:pt>
                <c:pt idx="2514">
                  <c:v>-7.4506225600000002</c:v>
                </c:pt>
                <c:pt idx="2515">
                  <c:v>-7.4503173800000004</c:v>
                </c:pt>
                <c:pt idx="2516">
                  <c:v>-7.4536438</c:v>
                </c:pt>
                <c:pt idx="2517">
                  <c:v>-7.4506835899999997</c:v>
                </c:pt>
                <c:pt idx="2518">
                  <c:v>-7.4509277300000001</c:v>
                </c:pt>
                <c:pt idx="2519">
                  <c:v>-7.4497985800000004</c:v>
                </c:pt>
                <c:pt idx="2520">
                  <c:v>-7.4497985800000004</c:v>
                </c:pt>
                <c:pt idx="2521">
                  <c:v>-7.4542846699999998</c:v>
                </c:pt>
                <c:pt idx="2522">
                  <c:v>-7.4574890099999998</c:v>
                </c:pt>
                <c:pt idx="2523">
                  <c:v>-7.4489440900000004</c:v>
                </c:pt>
                <c:pt idx="2524">
                  <c:v>-7.4489440900000004</c:v>
                </c:pt>
                <c:pt idx="2525">
                  <c:v>-7.4481506299999998</c:v>
                </c:pt>
                <c:pt idx="2526">
                  <c:v>-7.4517517099999999</c:v>
                </c:pt>
                <c:pt idx="2527">
                  <c:v>-7.4580078099999998</c:v>
                </c:pt>
                <c:pt idx="2528">
                  <c:v>-7.4586486799999996</c:v>
                </c:pt>
                <c:pt idx="2529">
                  <c:v>-7.4569702099999997</c:v>
                </c:pt>
                <c:pt idx="2530">
                  <c:v>-7.4569702099999997</c:v>
                </c:pt>
                <c:pt idx="2531">
                  <c:v>-7.4579162600000002</c:v>
                </c:pt>
                <c:pt idx="2532">
                  <c:v>-7.4565734900000002</c:v>
                </c:pt>
                <c:pt idx="2533">
                  <c:v>-7.4593200700000004</c:v>
                </c:pt>
                <c:pt idx="2534">
                  <c:v>-7.4593200700000004</c:v>
                </c:pt>
                <c:pt idx="2535">
                  <c:v>-7.4631347699999999</c:v>
                </c:pt>
                <c:pt idx="2536">
                  <c:v>-7.4631347699999999</c:v>
                </c:pt>
                <c:pt idx="2537">
                  <c:v>-7.4606323200000002</c:v>
                </c:pt>
                <c:pt idx="2538">
                  <c:v>-7.4620971699999998</c:v>
                </c:pt>
                <c:pt idx="2539">
                  <c:v>-7.4631652800000001</c:v>
                </c:pt>
                <c:pt idx="2540">
                  <c:v>-7.4631652800000001</c:v>
                </c:pt>
                <c:pt idx="2541">
                  <c:v>-7.4664001500000001</c:v>
                </c:pt>
                <c:pt idx="2542">
                  <c:v>-7.4700622599999997</c:v>
                </c:pt>
                <c:pt idx="2543">
                  <c:v>-7.4649047900000003</c:v>
                </c:pt>
                <c:pt idx="2544">
                  <c:v>-7.4588012700000004</c:v>
                </c:pt>
                <c:pt idx="2545">
                  <c:v>-7.4609069799999999</c:v>
                </c:pt>
                <c:pt idx="2546">
                  <c:v>-7.4609069799999999</c:v>
                </c:pt>
                <c:pt idx="2547">
                  <c:v>-7.46450806</c:v>
                </c:pt>
                <c:pt idx="2548">
                  <c:v>-7.4662170400000001</c:v>
                </c:pt>
                <c:pt idx="2549">
                  <c:v>-7.4682006799999998</c:v>
                </c:pt>
                <c:pt idx="2550">
                  <c:v>-7.4682006799999998</c:v>
                </c:pt>
                <c:pt idx="2551">
                  <c:v>-7.4673461899999998</c:v>
                </c:pt>
                <c:pt idx="2552">
                  <c:v>-7.4709472699999999</c:v>
                </c:pt>
                <c:pt idx="2553">
                  <c:v>-7.4713134800000001</c:v>
                </c:pt>
                <c:pt idx="2554">
                  <c:v>-7.4711608900000002</c:v>
                </c:pt>
                <c:pt idx="2555">
                  <c:v>-7.4708252000000002</c:v>
                </c:pt>
                <c:pt idx="2556">
                  <c:v>-7.4757690400000003</c:v>
                </c:pt>
                <c:pt idx="2557">
                  <c:v>-7.4757690400000003</c:v>
                </c:pt>
                <c:pt idx="2558">
                  <c:v>-7.47741699</c:v>
                </c:pt>
                <c:pt idx="2559">
                  <c:v>-7.4772338899999999</c:v>
                </c:pt>
                <c:pt idx="2560">
                  <c:v>-7.4772338899999999</c:v>
                </c:pt>
                <c:pt idx="2561">
                  <c:v>-7.4752197300000001</c:v>
                </c:pt>
                <c:pt idx="2562">
                  <c:v>-7.48233032</c:v>
                </c:pt>
                <c:pt idx="2563">
                  <c:v>-7.48233032</c:v>
                </c:pt>
                <c:pt idx="2564">
                  <c:v>-7.4780578599999998</c:v>
                </c:pt>
                <c:pt idx="2565">
                  <c:v>-7.4783325200000004</c:v>
                </c:pt>
                <c:pt idx="2566">
                  <c:v>-7.4783325200000004</c:v>
                </c:pt>
                <c:pt idx="2567">
                  <c:v>-7.4781189000000001</c:v>
                </c:pt>
                <c:pt idx="2568">
                  <c:v>-7.4844360400000003</c:v>
                </c:pt>
                <c:pt idx="2569">
                  <c:v>-7.4844360400000003</c:v>
                </c:pt>
                <c:pt idx="2570">
                  <c:v>-7.4848938</c:v>
                </c:pt>
                <c:pt idx="2571">
                  <c:v>-7.4804077099999997</c:v>
                </c:pt>
                <c:pt idx="2572">
                  <c:v>-7.4804077099999997</c:v>
                </c:pt>
                <c:pt idx="2573">
                  <c:v>-7.4864807100000004</c:v>
                </c:pt>
                <c:pt idx="2574">
                  <c:v>-7.4907836899999998</c:v>
                </c:pt>
                <c:pt idx="2575">
                  <c:v>-7.4853210399999996</c:v>
                </c:pt>
                <c:pt idx="2576">
                  <c:v>-7.4853210399999996</c:v>
                </c:pt>
                <c:pt idx="2577">
                  <c:v>-7.48352051</c:v>
                </c:pt>
                <c:pt idx="2578">
                  <c:v>-7.4857788100000002</c:v>
                </c:pt>
                <c:pt idx="2579">
                  <c:v>-7.4857788100000002</c:v>
                </c:pt>
                <c:pt idx="2580">
                  <c:v>-7.4881591800000002</c:v>
                </c:pt>
                <c:pt idx="2581">
                  <c:v>-7.4885864299999998</c:v>
                </c:pt>
                <c:pt idx="2582">
                  <c:v>-7.4885864299999998</c:v>
                </c:pt>
                <c:pt idx="2583">
                  <c:v>-7.4897766099999998</c:v>
                </c:pt>
                <c:pt idx="2584">
                  <c:v>-7.4929504400000004</c:v>
                </c:pt>
                <c:pt idx="2585">
                  <c:v>-7.4951477100000004</c:v>
                </c:pt>
                <c:pt idx="2586">
                  <c:v>-7.4951477100000004</c:v>
                </c:pt>
                <c:pt idx="2587">
                  <c:v>-7.4909667999999998</c:v>
                </c:pt>
                <c:pt idx="2588">
                  <c:v>-7.4926757799999999</c:v>
                </c:pt>
                <c:pt idx="2589">
                  <c:v>-7.49099731</c:v>
                </c:pt>
                <c:pt idx="2590">
                  <c:v>-7.4929199200000003</c:v>
                </c:pt>
                <c:pt idx="2591">
                  <c:v>-7.4950866700000001</c:v>
                </c:pt>
                <c:pt idx="2592">
                  <c:v>-7.4950866700000001</c:v>
                </c:pt>
                <c:pt idx="2593">
                  <c:v>-7.4975585899999997</c:v>
                </c:pt>
                <c:pt idx="2594">
                  <c:v>-7.4966735800000004</c:v>
                </c:pt>
                <c:pt idx="2595">
                  <c:v>-7.49694824</c:v>
                </c:pt>
                <c:pt idx="2596">
                  <c:v>-7.49694824</c:v>
                </c:pt>
                <c:pt idx="2597">
                  <c:v>-7.4944458000000003</c:v>
                </c:pt>
                <c:pt idx="2598">
                  <c:v>-7.5040283199999998</c:v>
                </c:pt>
                <c:pt idx="2599">
                  <c:v>-7.5040283199999998</c:v>
                </c:pt>
                <c:pt idx="2600">
                  <c:v>-7.4984130899999997</c:v>
                </c:pt>
                <c:pt idx="2601">
                  <c:v>-7.4953308099999996</c:v>
                </c:pt>
                <c:pt idx="2602">
                  <c:v>-7.4953308099999996</c:v>
                </c:pt>
                <c:pt idx="2603">
                  <c:v>-7.5000915499999996</c:v>
                </c:pt>
                <c:pt idx="2604">
                  <c:v>-7.5011596699999998</c:v>
                </c:pt>
                <c:pt idx="2605">
                  <c:v>-7.5031433099999996</c:v>
                </c:pt>
                <c:pt idx="2606">
                  <c:v>-7.5031433099999996</c:v>
                </c:pt>
                <c:pt idx="2607">
                  <c:v>-7.5074462899999999</c:v>
                </c:pt>
                <c:pt idx="2608">
                  <c:v>-7.5074462899999999</c:v>
                </c:pt>
                <c:pt idx="2609">
                  <c:v>-7.5077209500000004</c:v>
                </c:pt>
                <c:pt idx="2610">
                  <c:v>-7.50747681</c:v>
                </c:pt>
                <c:pt idx="2611">
                  <c:v>-7.5072326699999996</c:v>
                </c:pt>
                <c:pt idx="2612">
                  <c:v>-7.5072326699999996</c:v>
                </c:pt>
                <c:pt idx="2613">
                  <c:v>-7.5050659199999998</c:v>
                </c:pt>
                <c:pt idx="2614">
                  <c:v>-7.5080261200000002</c:v>
                </c:pt>
                <c:pt idx="2615">
                  <c:v>-7.5080261200000002</c:v>
                </c:pt>
                <c:pt idx="2616">
                  <c:v>-7.5095520000000002</c:v>
                </c:pt>
                <c:pt idx="2617">
                  <c:v>-7.5090332000000002</c:v>
                </c:pt>
                <c:pt idx="2618">
                  <c:v>-7.5090332000000002</c:v>
                </c:pt>
                <c:pt idx="2619">
                  <c:v>-7.51358032</c:v>
                </c:pt>
                <c:pt idx="2620">
                  <c:v>-7.51528931</c:v>
                </c:pt>
                <c:pt idx="2621">
                  <c:v>-7.5137023899999997</c:v>
                </c:pt>
                <c:pt idx="2622">
                  <c:v>-7.5137023899999997</c:v>
                </c:pt>
                <c:pt idx="2623">
                  <c:v>-7.5128784199999998</c:v>
                </c:pt>
                <c:pt idx="2624">
                  <c:v>-7.5146484400000002</c:v>
                </c:pt>
                <c:pt idx="2625">
                  <c:v>-7.5168762200000003</c:v>
                </c:pt>
                <c:pt idx="2626">
                  <c:v>-7.51748657</c:v>
                </c:pt>
                <c:pt idx="2627">
                  <c:v>-7.5127258299999999</c:v>
                </c:pt>
                <c:pt idx="2628">
                  <c:v>-7.5127258299999999</c:v>
                </c:pt>
                <c:pt idx="2629">
                  <c:v>-7.5160217300000003</c:v>
                </c:pt>
                <c:pt idx="2630">
                  <c:v>-7.5185852100000004</c:v>
                </c:pt>
                <c:pt idx="2631">
                  <c:v>-7.5185852100000004</c:v>
                </c:pt>
                <c:pt idx="2632">
                  <c:v>-7.52362061</c:v>
                </c:pt>
                <c:pt idx="2633">
                  <c:v>-7.51358032</c:v>
                </c:pt>
                <c:pt idx="2634">
                  <c:v>-7.5112609900000002</c:v>
                </c:pt>
                <c:pt idx="2635">
                  <c:v>-7.5179138200000004</c:v>
                </c:pt>
                <c:pt idx="2636">
                  <c:v>-7.5216064500000002</c:v>
                </c:pt>
                <c:pt idx="2637">
                  <c:v>-7.5243225100000002</c:v>
                </c:pt>
                <c:pt idx="2638">
                  <c:v>-7.5243225100000002</c:v>
                </c:pt>
                <c:pt idx="2639">
                  <c:v>-7.5226745599999996</c:v>
                </c:pt>
                <c:pt idx="2640">
                  <c:v>-7.5265197800000001</c:v>
                </c:pt>
                <c:pt idx="2641">
                  <c:v>-7.5228881799999998</c:v>
                </c:pt>
                <c:pt idx="2642">
                  <c:v>-7.5228881799999998</c:v>
                </c:pt>
                <c:pt idx="2643">
                  <c:v>-7.5244140599999998</c:v>
                </c:pt>
                <c:pt idx="2644">
                  <c:v>-7.5281066900000004</c:v>
                </c:pt>
                <c:pt idx="2645">
                  <c:v>-7.5281066900000004</c:v>
                </c:pt>
                <c:pt idx="2646">
                  <c:v>-7.5279846199999998</c:v>
                </c:pt>
                <c:pt idx="2647">
                  <c:v>-7.5302123999999999</c:v>
                </c:pt>
                <c:pt idx="2648">
                  <c:v>-7.5302123999999999</c:v>
                </c:pt>
                <c:pt idx="2649">
                  <c:v>-7.5303039600000004</c:v>
                </c:pt>
                <c:pt idx="2650">
                  <c:v>-7.5357665999999996</c:v>
                </c:pt>
                <c:pt idx="2651">
                  <c:v>-7.5357665999999996</c:v>
                </c:pt>
                <c:pt idx="2652">
                  <c:v>-7.52767944</c:v>
                </c:pt>
                <c:pt idx="2653">
                  <c:v>-7.5280151399999999</c:v>
                </c:pt>
                <c:pt idx="2654">
                  <c:v>-7.5280151399999999</c:v>
                </c:pt>
                <c:pt idx="2655">
                  <c:v>-7.5348815900000004</c:v>
                </c:pt>
                <c:pt idx="2656">
                  <c:v>-7.5357360800000004</c:v>
                </c:pt>
                <c:pt idx="2657">
                  <c:v>-7.5398254400000004</c:v>
                </c:pt>
                <c:pt idx="2658">
                  <c:v>-7.5398254400000004</c:v>
                </c:pt>
                <c:pt idx="2659">
                  <c:v>-7.5393676799999998</c:v>
                </c:pt>
                <c:pt idx="2660">
                  <c:v>-7.5357055700000002</c:v>
                </c:pt>
                <c:pt idx="2661">
                  <c:v>-7.5357055700000002</c:v>
                </c:pt>
                <c:pt idx="2662">
                  <c:v>-7.5421447800000001</c:v>
                </c:pt>
                <c:pt idx="2663">
                  <c:v>-7.5410156300000004</c:v>
                </c:pt>
                <c:pt idx="2664">
                  <c:v>-7.5410156300000004</c:v>
                </c:pt>
                <c:pt idx="2665">
                  <c:v>-7.5445556600000003</c:v>
                </c:pt>
                <c:pt idx="2666">
                  <c:v>-7.54705811</c:v>
                </c:pt>
                <c:pt idx="2667">
                  <c:v>-7.54602051</c:v>
                </c:pt>
                <c:pt idx="2668">
                  <c:v>-7.54602051</c:v>
                </c:pt>
                <c:pt idx="2669">
                  <c:v>-7.5438842800000003</c:v>
                </c:pt>
                <c:pt idx="2670">
                  <c:v>-7.5508422900000003</c:v>
                </c:pt>
                <c:pt idx="2671">
                  <c:v>-7.5542297400000002</c:v>
                </c:pt>
                <c:pt idx="2672">
                  <c:v>-7.55163574</c:v>
                </c:pt>
                <c:pt idx="2673">
                  <c:v>-7.5476684599999997</c:v>
                </c:pt>
                <c:pt idx="2674">
                  <c:v>-7.5476684599999997</c:v>
                </c:pt>
                <c:pt idx="2675">
                  <c:v>-7.5542602499999996</c:v>
                </c:pt>
                <c:pt idx="2676">
                  <c:v>-7.5625610400000003</c:v>
                </c:pt>
                <c:pt idx="2677">
                  <c:v>-7.5625610400000003</c:v>
                </c:pt>
                <c:pt idx="2678">
                  <c:v>-7.5625610400000003</c:v>
                </c:pt>
                <c:pt idx="2679">
                  <c:v>-7.5596313500000001</c:v>
                </c:pt>
                <c:pt idx="2680">
                  <c:v>-7.5652771000000003</c:v>
                </c:pt>
                <c:pt idx="2681">
                  <c:v>-7.5713195799999999</c:v>
                </c:pt>
                <c:pt idx="2682">
                  <c:v>-7.5764770500000003</c:v>
                </c:pt>
                <c:pt idx="2683">
                  <c:v>-7.5721130399999996</c:v>
                </c:pt>
                <c:pt idx="2684">
                  <c:v>-7.5721130399999996</c:v>
                </c:pt>
                <c:pt idx="2685">
                  <c:v>-7.5760192899999996</c:v>
                </c:pt>
                <c:pt idx="2686">
                  <c:v>-7.5802917499999998</c:v>
                </c:pt>
                <c:pt idx="2687">
                  <c:v>-7.5802917499999998</c:v>
                </c:pt>
                <c:pt idx="2688">
                  <c:v>-7.5810852100000004</c:v>
                </c:pt>
                <c:pt idx="2689">
                  <c:v>-7.5989074700000003</c:v>
                </c:pt>
                <c:pt idx="2690">
                  <c:v>-7.5989074700000003</c:v>
                </c:pt>
                <c:pt idx="2691">
                  <c:v>-7.6037292499999998</c:v>
                </c:pt>
                <c:pt idx="2692">
                  <c:v>-7.6051940900000004</c:v>
                </c:pt>
                <c:pt idx="2693">
                  <c:v>-7.60665894</c:v>
                </c:pt>
                <c:pt idx="2694">
                  <c:v>-7.60665894</c:v>
                </c:pt>
                <c:pt idx="2695">
                  <c:v>-7.6204223600000001</c:v>
                </c:pt>
                <c:pt idx="2696">
                  <c:v>-7.6260986300000004</c:v>
                </c:pt>
                <c:pt idx="2697">
                  <c:v>-7.6267089800000001</c:v>
                </c:pt>
                <c:pt idx="2698">
                  <c:v>-7.6175537100000001</c:v>
                </c:pt>
                <c:pt idx="2699">
                  <c:v>-7.5877075200000004</c:v>
                </c:pt>
                <c:pt idx="2700">
                  <c:v>-7.5877075200000004</c:v>
                </c:pt>
                <c:pt idx="2701">
                  <c:v>-7.56454468</c:v>
                </c:pt>
                <c:pt idx="2702">
                  <c:v>-7.5462951699999996</c:v>
                </c:pt>
                <c:pt idx="2703">
                  <c:v>-7.5233154300000002</c:v>
                </c:pt>
                <c:pt idx="2704">
                  <c:v>-7.5233154300000002</c:v>
                </c:pt>
                <c:pt idx="2705">
                  <c:v>-7.5005493200000002</c:v>
                </c:pt>
                <c:pt idx="2706">
                  <c:v>-7.4788513200000004</c:v>
                </c:pt>
                <c:pt idx="2707">
                  <c:v>-7.4528198200000002</c:v>
                </c:pt>
                <c:pt idx="2708">
                  <c:v>-7.4279174799999996</c:v>
                </c:pt>
                <c:pt idx="2709">
                  <c:v>-7.3992004400000004</c:v>
                </c:pt>
                <c:pt idx="2710">
                  <c:v>-7.3992004400000004</c:v>
                </c:pt>
                <c:pt idx="2711">
                  <c:v>-7.3725280800000004</c:v>
                </c:pt>
                <c:pt idx="2712">
                  <c:v>-7.3441467300000003</c:v>
                </c:pt>
                <c:pt idx="2713">
                  <c:v>-7.3139648399999997</c:v>
                </c:pt>
                <c:pt idx="2714">
                  <c:v>-7.3139648399999997</c:v>
                </c:pt>
                <c:pt idx="2715">
                  <c:v>-7.2524414100000003</c:v>
                </c:pt>
                <c:pt idx="2716">
                  <c:v>-7.2524414100000003</c:v>
                </c:pt>
                <c:pt idx="2717">
                  <c:v>-7.2225036600000001</c:v>
                </c:pt>
                <c:pt idx="2718">
                  <c:v>-7.1869506799999998</c:v>
                </c:pt>
                <c:pt idx="2719">
                  <c:v>-7.15505981</c:v>
                </c:pt>
                <c:pt idx="2720">
                  <c:v>-7.15505981</c:v>
                </c:pt>
                <c:pt idx="2721">
                  <c:v>-7.1166687</c:v>
                </c:pt>
                <c:pt idx="2722">
                  <c:v>-7.08407593</c:v>
                </c:pt>
                <c:pt idx="2723">
                  <c:v>-7.0511474600000001</c:v>
                </c:pt>
                <c:pt idx="2724">
                  <c:v>-7.0178527800000001</c:v>
                </c:pt>
                <c:pt idx="2725">
                  <c:v>-6.9838867200000001</c:v>
                </c:pt>
                <c:pt idx="2726">
                  <c:v>-6.9838867200000001</c:v>
                </c:pt>
                <c:pt idx="2727">
                  <c:v>-6.9497985800000004</c:v>
                </c:pt>
                <c:pt idx="2728">
                  <c:v>-6.9158325200000004</c:v>
                </c:pt>
                <c:pt idx="2729">
                  <c:v>-6.8838501000000001</c:v>
                </c:pt>
                <c:pt idx="2730">
                  <c:v>-6.8838501000000001</c:v>
                </c:pt>
                <c:pt idx="2731">
                  <c:v>-6.8476867700000001</c:v>
                </c:pt>
                <c:pt idx="2732">
                  <c:v>-6.8151550299999997</c:v>
                </c:pt>
                <c:pt idx="2733">
                  <c:v>-6.7774658199999998</c:v>
                </c:pt>
                <c:pt idx="2734">
                  <c:v>-6.7430725100000002</c:v>
                </c:pt>
                <c:pt idx="2735">
                  <c:v>-6.7140197800000001</c:v>
                </c:pt>
                <c:pt idx="2736">
                  <c:v>-6.7140197800000001</c:v>
                </c:pt>
                <c:pt idx="2737">
                  <c:v>-6.6802368200000002</c:v>
                </c:pt>
                <c:pt idx="2738">
                  <c:v>-6.6435852100000004</c:v>
                </c:pt>
                <c:pt idx="2739">
                  <c:v>-6.6094055200000001</c:v>
                </c:pt>
                <c:pt idx="2740">
                  <c:v>-6.6094055200000001</c:v>
                </c:pt>
                <c:pt idx="2741">
                  <c:v>-6.578125</c:v>
                </c:pt>
                <c:pt idx="2742">
                  <c:v>-6.5442504899999996</c:v>
                </c:pt>
                <c:pt idx="2743">
                  <c:v>-6.5086059599999997</c:v>
                </c:pt>
                <c:pt idx="2744">
                  <c:v>-6.47317505</c:v>
                </c:pt>
                <c:pt idx="2745">
                  <c:v>-6.4381408699999998</c:v>
                </c:pt>
                <c:pt idx="2746">
                  <c:v>-6.4381408699999998</c:v>
                </c:pt>
                <c:pt idx="2747">
                  <c:v>-6.4035644500000002</c:v>
                </c:pt>
                <c:pt idx="2748">
                  <c:v>-6.3693542499999998</c:v>
                </c:pt>
                <c:pt idx="2749">
                  <c:v>-6.3340148899999997</c:v>
                </c:pt>
                <c:pt idx="2750">
                  <c:v>-6.3340148899999997</c:v>
                </c:pt>
                <c:pt idx="2751">
                  <c:v>-6.2665405300000003</c:v>
                </c:pt>
                <c:pt idx="2752">
                  <c:v>-6.2665405300000003</c:v>
                </c:pt>
                <c:pt idx="2753">
                  <c:v>-6.2329101600000003</c:v>
                </c:pt>
                <c:pt idx="2754">
                  <c:v>-6.1979980499999998</c:v>
                </c:pt>
                <c:pt idx="2755">
                  <c:v>-6.1623840300000001</c:v>
                </c:pt>
                <c:pt idx="2756">
                  <c:v>-6.1623840300000001</c:v>
                </c:pt>
                <c:pt idx="2757">
                  <c:v>-6.1325073200000002</c:v>
                </c:pt>
                <c:pt idx="2758">
                  <c:v>-6.0950927699999999</c:v>
                </c:pt>
                <c:pt idx="2759">
                  <c:v>-6.0634460399999996</c:v>
                </c:pt>
                <c:pt idx="2760">
                  <c:v>-6.0291137700000004</c:v>
                </c:pt>
                <c:pt idx="2761">
                  <c:v>-5.98809814</c:v>
                </c:pt>
                <c:pt idx="2762">
                  <c:v>-5.98809814</c:v>
                </c:pt>
                <c:pt idx="2763">
                  <c:v>-5.9551086399999997</c:v>
                </c:pt>
                <c:pt idx="2764">
                  <c:v>-5.9229431200000002</c:v>
                </c:pt>
                <c:pt idx="2765">
                  <c:v>-5.8881225600000002</c:v>
                </c:pt>
                <c:pt idx="2766">
                  <c:v>-5.8881225600000002</c:v>
                </c:pt>
                <c:pt idx="2767">
                  <c:v>-5.8550720199999997</c:v>
                </c:pt>
                <c:pt idx="2768">
                  <c:v>-5.8193054200000001</c:v>
                </c:pt>
                <c:pt idx="2769">
                  <c:v>-5.7844543499999999</c:v>
                </c:pt>
                <c:pt idx="2770">
                  <c:v>-5.74728394</c:v>
                </c:pt>
                <c:pt idx="2771">
                  <c:v>-5.7140502900000003</c:v>
                </c:pt>
                <c:pt idx="2772">
                  <c:v>-5.68411255</c:v>
                </c:pt>
                <c:pt idx="2773">
                  <c:v>-5.68411255</c:v>
                </c:pt>
                <c:pt idx="2774">
                  <c:v>-5.6452941900000004</c:v>
                </c:pt>
                <c:pt idx="2775">
                  <c:v>-5.61022949</c:v>
                </c:pt>
                <c:pt idx="2776">
                  <c:v>-5.61022949</c:v>
                </c:pt>
                <c:pt idx="2777">
                  <c:v>-5.5741882299999999</c:v>
                </c:pt>
                <c:pt idx="2778">
                  <c:v>-5.5043029800000003</c:v>
                </c:pt>
                <c:pt idx="2779">
                  <c:v>-5.5043029800000003</c:v>
                </c:pt>
                <c:pt idx="2780">
                  <c:v>-5.4699096699999998</c:v>
                </c:pt>
                <c:pt idx="2781">
                  <c:v>-5.4378051799999998</c:v>
                </c:pt>
                <c:pt idx="2782">
                  <c:v>-5.4378051799999998</c:v>
                </c:pt>
                <c:pt idx="2783">
                  <c:v>-5.4040527300000001</c:v>
                </c:pt>
                <c:pt idx="2784">
                  <c:v>-5.3662414600000004</c:v>
                </c:pt>
                <c:pt idx="2785">
                  <c:v>-5.3339233400000001</c:v>
                </c:pt>
                <c:pt idx="2786">
                  <c:v>-5.3339233400000001</c:v>
                </c:pt>
                <c:pt idx="2787">
                  <c:v>-5.2654724100000001</c:v>
                </c:pt>
                <c:pt idx="2788">
                  <c:v>-5.2327575700000004</c:v>
                </c:pt>
                <c:pt idx="2789">
                  <c:v>-5.2327575700000004</c:v>
                </c:pt>
                <c:pt idx="2790">
                  <c:v>-5.19293213</c:v>
                </c:pt>
                <c:pt idx="2791">
                  <c:v>-5.1576232900000001</c:v>
                </c:pt>
                <c:pt idx="2792">
                  <c:v>-5.1576232900000001</c:v>
                </c:pt>
                <c:pt idx="2793">
                  <c:v>-5.1261291499999997</c:v>
                </c:pt>
                <c:pt idx="2794">
                  <c:v>-5.0926513699999996</c:v>
                </c:pt>
                <c:pt idx="2795">
                  <c:v>-5.0576477100000004</c:v>
                </c:pt>
                <c:pt idx="2796">
                  <c:v>-5.0188903800000002</c:v>
                </c:pt>
                <c:pt idx="2797">
                  <c:v>-4.9857788100000002</c:v>
                </c:pt>
                <c:pt idx="2798">
                  <c:v>-4.9539489699999999</c:v>
                </c:pt>
                <c:pt idx="2799">
                  <c:v>-4.9539489699999999</c:v>
                </c:pt>
                <c:pt idx="2800">
                  <c:v>-4.9194335899999997</c:v>
                </c:pt>
                <c:pt idx="2801">
                  <c:v>-4.8841247599999997</c:v>
                </c:pt>
                <c:pt idx="2802">
                  <c:v>-4.8841247599999997</c:v>
                </c:pt>
                <c:pt idx="2803">
                  <c:v>-4.8490600600000002</c:v>
                </c:pt>
                <c:pt idx="2804">
                  <c:v>-4.7796935999999999</c:v>
                </c:pt>
                <c:pt idx="2805">
                  <c:v>-4.7796935999999999</c:v>
                </c:pt>
                <c:pt idx="2806">
                  <c:v>-4.7444458000000003</c:v>
                </c:pt>
                <c:pt idx="2807">
                  <c:v>-4.7118225100000002</c:v>
                </c:pt>
                <c:pt idx="2808">
                  <c:v>-4.6797180200000001</c:v>
                </c:pt>
                <c:pt idx="2809">
                  <c:v>-4.6797180200000001</c:v>
                </c:pt>
                <c:pt idx="2810">
                  <c:v>-4.6448364299999998</c:v>
                </c:pt>
                <c:pt idx="2811">
                  <c:v>-4.6041564900000003</c:v>
                </c:pt>
                <c:pt idx="2812">
                  <c:v>-4.6041564900000003</c:v>
                </c:pt>
                <c:pt idx="2813">
                  <c:v>-4.5406494100000003</c:v>
                </c:pt>
                <c:pt idx="2814">
                  <c:v>-4.50595093</c:v>
                </c:pt>
                <c:pt idx="2815">
                  <c:v>-4.50595093</c:v>
                </c:pt>
                <c:pt idx="2816">
                  <c:v>-4.4697265599999998</c:v>
                </c:pt>
                <c:pt idx="2817">
                  <c:v>-4.43444824</c:v>
                </c:pt>
                <c:pt idx="2818">
                  <c:v>-4.3990478499999996</c:v>
                </c:pt>
                <c:pt idx="2819">
                  <c:v>-4.3990478499999996</c:v>
                </c:pt>
                <c:pt idx="2820">
                  <c:v>-4.3635253900000004</c:v>
                </c:pt>
                <c:pt idx="2821">
                  <c:v>-4.3316345199999997</c:v>
                </c:pt>
                <c:pt idx="2822">
                  <c:v>-4.3316345199999997</c:v>
                </c:pt>
                <c:pt idx="2823">
                  <c:v>-4.2590637200000003</c:v>
                </c:pt>
                <c:pt idx="2824">
                  <c:v>-4.2248535199999999</c:v>
                </c:pt>
                <c:pt idx="2825">
                  <c:v>-4.2248535199999999</c:v>
                </c:pt>
                <c:pt idx="2826">
                  <c:v>-4.1929016099999998</c:v>
                </c:pt>
                <c:pt idx="2827">
                  <c:v>-4.1580200200000004</c:v>
                </c:pt>
                <c:pt idx="2828">
                  <c:v>-4.12228394</c:v>
                </c:pt>
                <c:pt idx="2829">
                  <c:v>-4.12228394</c:v>
                </c:pt>
                <c:pt idx="2830">
                  <c:v>-4.0893554700000001</c:v>
                </c:pt>
                <c:pt idx="2831">
                  <c:v>-4.0513610800000004</c:v>
                </c:pt>
                <c:pt idx="2832">
                  <c:v>-4.0184021000000003</c:v>
                </c:pt>
                <c:pt idx="2833">
                  <c:v>-3.9814147900000001</c:v>
                </c:pt>
                <c:pt idx="2834">
                  <c:v>-3.94717407</c:v>
                </c:pt>
                <c:pt idx="2835">
                  <c:v>-3.94717407</c:v>
                </c:pt>
                <c:pt idx="2836">
                  <c:v>-3.91168213</c:v>
                </c:pt>
                <c:pt idx="2837">
                  <c:v>-3.8795166000000001</c:v>
                </c:pt>
                <c:pt idx="2838">
                  <c:v>-3.8795166000000001</c:v>
                </c:pt>
                <c:pt idx="2839">
                  <c:v>-3.8449096699999998</c:v>
                </c:pt>
                <c:pt idx="2840">
                  <c:v>-3.8096008299999999</c:v>
                </c:pt>
                <c:pt idx="2841">
                  <c:v>-3.7743225100000002</c:v>
                </c:pt>
                <c:pt idx="2842">
                  <c:v>-3.7419128399999999</c:v>
                </c:pt>
                <c:pt idx="2843">
                  <c:v>-3.70855713</c:v>
                </c:pt>
                <c:pt idx="2844">
                  <c:v>-3.6738586400000002</c:v>
                </c:pt>
                <c:pt idx="2845">
                  <c:v>-3.6738586400000002</c:v>
                </c:pt>
                <c:pt idx="2846">
                  <c:v>-3.6393737800000001</c:v>
                </c:pt>
                <c:pt idx="2847">
                  <c:v>-3.6019592299999998</c:v>
                </c:pt>
                <c:pt idx="2848">
                  <c:v>-3.6019592299999998</c:v>
                </c:pt>
                <c:pt idx="2849">
                  <c:v>-3.5340881300000002</c:v>
                </c:pt>
                <c:pt idx="2850">
                  <c:v>-3.50408936</c:v>
                </c:pt>
                <c:pt idx="2851">
                  <c:v>-3.4669189500000002</c:v>
                </c:pt>
                <c:pt idx="2852">
                  <c:v>-3.4669189500000002</c:v>
                </c:pt>
                <c:pt idx="2853">
                  <c:v>-3.43707275</c:v>
                </c:pt>
                <c:pt idx="2854">
                  <c:v>-3.3989868200000002</c:v>
                </c:pt>
                <c:pt idx="2855">
                  <c:v>-3.3989868200000002</c:v>
                </c:pt>
                <c:pt idx="2856">
                  <c:v>-3.3665771499999999</c:v>
                </c:pt>
                <c:pt idx="2857">
                  <c:v>-3.3312988300000002</c:v>
                </c:pt>
                <c:pt idx="2858">
                  <c:v>-3.2957458499999999</c:v>
                </c:pt>
                <c:pt idx="2859">
                  <c:v>-3.2614746100000001</c:v>
                </c:pt>
                <c:pt idx="2860">
                  <c:v>-3.2267761199999998</c:v>
                </c:pt>
                <c:pt idx="2861">
                  <c:v>-3.1945190399999999</c:v>
                </c:pt>
                <c:pt idx="2862">
                  <c:v>-3.1945190399999999</c:v>
                </c:pt>
                <c:pt idx="2863">
                  <c:v>-3.1597900399999999</c:v>
                </c:pt>
                <c:pt idx="2864">
                  <c:v>-3.12466431</c:v>
                </c:pt>
                <c:pt idx="2865">
                  <c:v>-3.12466431</c:v>
                </c:pt>
                <c:pt idx="2866">
                  <c:v>-3.0899047899999998</c:v>
                </c:pt>
                <c:pt idx="2867">
                  <c:v>-3.0553588899999999</c:v>
                </c:pt>
                <c:pt idx="2868">
                  <c:v>-3.0200195299999999</c:v>
                </c:pt>
                <c:pt idx="2869">
                  <c:v>-2.9869689899999998</c:v>
                </c:pt>
                <c:pt idx="2870">
                  <c:v>-2.9490966799999998</c:v>
                </c:pt>
                <c:pt idx="2871">
                  <c:v>-2.9490966799999998</c:v>
                </c:pt>
                <c:pt idx="2872">
                  <c:v>-2.9166259800000001</c:v>
                </c:pt>
                <c:pt idx="2873">
                  <c:v>-2.8816528300000002</c:v>
                </c:pt>
                <c:pt idx="2874">
                  <c:v>-2.84680176</c:v>
                </c:pt>
                <c:pt idx="2875">
                  <c:v>-2.84680176</c:v>
                </c:pt>
                <c:pt idx="2876">
                  <c:v>-2.7766723600000001</c:v>
                </c:pt>
                <c:pt idx="2877">
                  <c:v>-2.7419128399999999</c:v>
                </c:pt>
                <c:pt idx="2878">
                  <c:v>-2.7419128399999999</c:v>
                </c:pt>
                <c:pt idx="2879">
                  <c:v>-2.7071838399999999</c:v>
                </c:pt>
                <c:pt idx="2880">
                  <c:v>-2.6720886199999998</c:v>
                </c:pt>
                <c:pt idx="2881">
                  <c:v>-2.6720886199999998</c:v>
                </c:pt>
                <c:pt idx="2882">
                  <c:v>-2.6397094700000001</c:v>
                </c:pt>
                <c:pt idx="2883">
                  <c:v>-2.6024475100000002</c:v>
                </c:pt>
                <c:pt idx="2884">
                  <c:v>-2.5697937</c:v>
                </c:pt>
                <c:pt idx="2885">
                  <c:v>-2.5697937</c:v>
                </c:pt>
                <c:pt idx="2886">
                  <c:v>-2.4989318800000002</c:v>
                </c:pt>
                <c:pt idx="2887">
                  <c:v>-2.4651489299999998</c:v>
                </c:pt>
                <c:pt idx="2888">
                  <c:v>-2.4651489299999998</c:v>
                </c:pt>
                <c:pt idx="2889">
                  <c:v>-2.43283081</c:v>
                </c:pt>
                <c:pt idx="2890">
                  <c:v>-2.3966674800000001</c:v>
                </c:pt>
                <c:pt idx="2891">
                  <c:v>-2.3966674800000001</c:v>
                </c:pt>
                <c:pt idx="2892">
                  <c:v>-2.3609619099999999</c:v>
                </c:pt>
                <c:pt idx="2893">
                  <c:v>-2.3267517099999999</c:v>
                </c:pt>
                <c:pt idx="2894">
                  <c:v>-2.2919616700000001</c:v>
                </c:pt>
                <c:pt idx="2895">
                  <c:v>-2.2619934100000001</c:v>
                </c:pt>
                <c:pt idx="2896">
                  <c:v>-2.2240295400000001</c:v>
                </c:pt>
                <c:pt idx="2897">
                  <c:v>-2.1888732900000001</c:v>
                </c:pt>
                <c:pt idx="2898">
                  <c:v>-2.1888732900000001</c:v>
                </c:pt>
                <c:pt idx="2899">
                  <c:v>-2.1565551799999998</c:v>
                </c:pt>
                <c:pt idx="2900">
                  <c:v>-2.1218872100000001</c:v>
                </c:pt>
                <c:pt idx="2901">
                  <c:v>-2.1218872100000001</c:v>
                </c:pt>
                <c:pt idx="2902">
                  <c:v>-2.08679199</c:v>
                </c:pt>
                <c:pt idx="2903">
                  <c:v>-2.05426025</c:v>
                </c:pt>
                <c:pt idx="2904">
                  <c:v>-2.0165100100000002</c:v>
                </c:pt>
                <c:pt idx="2905">
                  <c:v>-1.98406982</c:v>
                </c:pt>
                <c:pt idx="2906">
                  <c:v>-1.9489746100000001</c:v>
                </c:pt>
                <c:pt idx="2907">
                  <c:v>-1.9144287099999999</c:v>
                </c:pt>
                <c:pt idx="2908">
                  <c:v>-1.9144287099999999</c:v>
                </c:pt>
                <c:pt idx="2909">
                  <c:v>-1.8779907199999999</c:v>
                </c:pt>
                <c:pt idx="2910">
                  <c:v>-1.84268188</c:v>
                </c:pt>
                <c:pt idx="2911">
                  <c:v>-1.84268188</c:v>
                </c:pt>
                <c:pt idx="2912">
                  <c:v>-1.8067932099999999</c:v>
                </c:pt>
                <c:pt idx="2913">
                  <c:v>-1.77627563</c:v>
                </c:pt>
                <c:pt idx="2914">
                  <c:v>-1.7392272900000001</c:v>
                </c:pt>
                <c:pt idx="2915">
                  <c:v>-1.70639038</c:v>
                </c:pt>
                <c:pt idx="2916">
                  <c:v>-1.67391968</c:v>
                </c:pt>
                <c:pt idx="2917">
                  <c:v>-1.63943481</c:v>
                </c:pt>
                <c:pt idx="2918">
                  <c:v>-1.63943481</c:v>
                </c:pt>
                <c:pt idx="2919">
                  <c:v>-1.6040344200000001</c:v>
                </c:pt>
                <c:pt idx="2920">
                  <c:v>-1.5671386700000001</c:v>
                </c:pt>
                <c:pt idx="2921">
                  <c:v>-1.5350036600000001</c:v>
                </c:pt>
                <c:pt idx="2922">
                  <c:v>-1.5350036600000001</c:v>
                </c:pt>
                <c:pt idx="2923">
                  <c:v>-1.4993896499999999</c:v>
                </c:pt>
                <c:pt idx="2924">
                  <c:v>-1.43130493</c:v>
                </c:pt>
                <c:pt idx="2925">
                  <c:v>-1.43130493</c:v>
                </c:pt>
                <c:pt idx="2926">
                  <c:v>-1.3970947300000001</c:v>
                </c:pt>
                <c:pt idx="2927">
                  <c:v>-1.36297607</c:v>
                </c:pt>
                <c:pt idx="2928">
                  <c:v>-1.36297607</c:v>
                </c:pt>
                <c:pt idx="2929">
                  <c:v>-1.32702637</c:v>
                </c:pt>
                <c:pt idx="2930">
                  <c:v>-1.29644775</c:v>
                </c:pt>
                <c:pt idx="2931">
                  <c:v>-1.2584838899999999</c:v>
                </c:pt>
                <c:pt idx="2932">
                  <c:v>-1.2584838899999999</c:v>
                </c:pt>
                <c:pt idx="2933">
                  <c:v>-1.19174194</c:v>
                </c:pt>
                <c:pt idx="2934">
                  <c:v>-1.1569824200000001</c:v>
                </c:pt>
                <c:pt idx="2935">
                  <c:v>-1.1569824200000001</c:v>
                </c:pt>
                <c:pt idx="2936">
                  <c:v>-1.1217956499999999</c:v>
                </c:pt>
                <c:pt idx="2937">
                  <c:v>-1.08679199</c:v>
                </c:pt>
                <c:pt idx="2938">
                  <c:v>-1.08679199</c:v>
                </c:pt>
                <c:pt idx="2939">
                  <c:v>-1.0518188500000001</c:v>
                </c:pt>
                <c:pt idx="2940">
                  <c:v>-1.01898193</c:v>
                </c:pt>
                <c:pt idx="2941">
                  <c:v>-0.98217772999999997</c:v>
                </c:pt>
                <c:pt idx="2942">
                  <c:v>-0.95031737999999999</c:v>
                </c:pt>
                <c:pt idx="2943">
                  <c:v>-0.91470337000000002</c:v>
                </c:pt>
                <c:pt idx="2944">
                  <c:v>-0.87652587999999998</c:v>
                </c:pt>
                <c:pt idx="2945">
                  <c:v>-0.87652587999999998</c:v>
                </c:pt>
                <c:pt idx="2946">
                  <c:v>-0.84185790999999999</c:v>
                </c:pt>
                <c:pt idx="2947">
                  <c:v>-0.80709839000000005</c:v>
                </c:pt>
                <c:pt idx="2948">
                  <c:v>-0.77502441</c:v>
                </c:pt>
                <c:pt idx="2949">
                  <c:v>-0.77502441</c:v>
                </c:pt>
                <c:pt idx="2950">
                  <c:v>-0.70449828999999997</c:v>
                </c:pt>
                <c:pt idx="2951">
                  <c:v>-0.70449828999999997</c:v>
                </c:pt>
                <c:pt idx="2952">
                  <c:v>-0.67123412999999998</c:v>
                </c:pt>
                <c:pt idx="2953">
                  <c:v>-0.63897705000000005</c:v>
                </c:pt>
                <c:pt idx="2954">
                  <c:v>-0.60198974999999999</c:v>
                </c:pt>
                <c:pt idx="2955">
                  <c:v>-0.60198974999999999</c:v>
                </c:pt>
                <c:pt idx="2956">
                  <c:v>-0.56936646000000002</c:v>
                </c:pt>
                <c:pt idx="2957">
                  <c:v>-0.53396606000000002</c:v>
                </c:pt>
                <c:pt idx="2958">
                  <c:v>-0.49942017</c:v>
                </c:pt>
                <c:pt idx="2959">
                  <c:v>-0.46530150999999997</c:v>
                </c:pt>
                <c:pt idx="2960">
                  <c:v>-0.43307495000000001</c:v>
                </c:pt>
                <c:pt idx="2961">
                  <c:v>-0.43307495000000001</c:v>
                </c:pt>
                <c:pt idx="2962">
                  <c:v>-0.40011596999999999</c:v>
                </c:pt>
                <c:pt idx="2963">
                  <c:v>-0.36392212000000002</c:v>
                </c:pt>
                <c:pt idx="2964">
                  <c:v>-0.32360840000000002</c:v>
                </c:pt>
                <c:pt idx="2965">
                  <c:v>-0.32360840000000002</c:v>
                </c:pt>
                <c:pt idx="2966">
                  <c:v>-0.29110718000000002</c:v>
                </c:pt>
                <c:pt idx="2967">
                  <c:v>-0.25927734000000002</c:v>
                </c:pt>
                <c:pt idx="2968">
                  <c:v>-0.22418213000000001</c:v>
                </c:pt>
                <c:pt idx="2969">
                  <c:v>-0.18905640000000001</c:v>
                </c:pt>
                <c:pt idx="2970">
                  <c:v>-0.15408325</c:v>
                </c:pt>
                <c:pt idx="2971">
                  <c:v>-0.15408325</c:v>
                </c:pt>
                <c:pt idx="2972">
                  <c:v>-0.1192627</c:v>
                </c:pt>
                <c:pt idx="2973">
                  <c:v>-8.4930420000000006E-2</c:v>
                </c:pt>
                <c:pt idx="2974">
                  <c:v>-5.2429200000000002E-2</c:v>
                </c:pt>
                <c:pt idx="2975">
                  <c:v>-5.2429200000000002E-2</c:v>
                </c:pt>
                <c:pt idx="2976">
                  <c:v>1.8554689999999999E-2</c:v>
                </c:pt>
                <c:pt idx="2977">
                  <c:v>5.2398680000000003E-2</c:v>
                </c:pt>
                <c:pt idx="2978">
                  <c:v>5.2398680000000003E-2</c:v>
                </c:pt>
                <c:pt idx="2979">
                  <c:v>8.7432860000000001E-2</c:v>
                </c:pt>
                <c:pt idx="2980">
                  <c:v>0.12353516</c:v>
                </c:pt>
                <c:pt idx="2981">
                  <c:v>0.12353516</c:v>
                </c:pt>
                <c:pt idx="2982">
                  <c:v>0.15411377000000001</c:v>
                </c:pt>
                <c:pt idx="2983">
                  <c:v>0.18875122</c:v>
                </c:pt>
                <c:pt idx="2984">
                  <c:v>0.22586059999999999</c:v>
                </c:pt>
                <c:pt idx="2985">
                  <c:v>0.25839233</c:v>
                </c:pt>
                <c:pt idx="2986">
                  <c:v>0.29348754999999999</c:v>
                </c:pt>
                <c:pt idx="2987">
                  <c:v>0.32867432000000002</c:v>
                </c:pt>
                <c:pt idx="2988">
                  <c:v>0.32867432000000002</c:v>
                </c:pt>
                <c:pt idx="2989">
                  <c:v>0.36361694</c:v>
                </c:pt>
                <c:pt idx="2990">
                  <c:v>0.39837645999999999</c:v>
                </c:pt>
                <c:pt idx="2991">
                  <c:v>0.39837645999999999</c:v>
                </c:pt>
                <c:pt idx="2992">
                  <c:v>0.42849731000000002</c:v>
                </c:pt>
                <c:pt idx="2993">
                  <c:v>0.46554564999999998</c:v>
                </c:pt>
                <c:pt idx="2994">
                  <c:v>0.50543212999999998</c:v>
                </c:pt>
                <c:pt idx="2995">
                  <c:v>0.54293822999999997</c:v>
                </c:pt>
                <c:pt idx="2996">
                  <c:v>0.54293822999999997</c:v>
                </c:pt>
                <c:pt idx="2997">
                  <c:v>0.59088134999999997</c:v>
                </c:pt>
                <c:pt idx="2998">
                  <c:v>0.62561034999999998</c:v>
                </c:pt>
                <c:pt idx="2999">
                  <c:v>0.62561034999999998</c:v>
                </c:pt>
                <c:pt idx="3000">
                  <c:v>0.66024780000000005</c:v>
                </c:pt>
                <c:pt idx="3001">
                  <c:v>0.69589232999999995</c:v>
                </c:pt>
                <c:pt idx="3002">
                  <c:v>0.72943115000000003</c:v>
                </c:pt>
                <c:pt idx="3003">
                  <c:v>0.76156615999999999</c:v>
                </c:pt>
                <c:pt idx="3004">
                  <c:v>0.79669188999999996</c:v>
                </c:pt>
                <c:pt idx="3005">
                  <c:v>0.79669188999999996</c:v>
                </c:pt>
                <c:pt idx="3006">
                  <c:v>0.83181762999999997</c:v>
                </c:pt>
                <c:pt idx="3007">
                  <c:v>0.86602783000000005</c:v>
                </c:pt>
                <c:pt idx="3008">
                  <c:v>0.90118408000000005</c:v>
                </c:pt>
                <c:pt idx="3009">
                  <c:v>0.90118408000000005</c:v>
                </c:pt>
                <c:pt idx="3010">
                  <c:v>0.93356322999999997</c:v>
                </c:pt>
                <c:pt idx="3011">
                  <c:v>0.96813965000000002</c:v>
                </c:pt>
                <c:pt idx="3012">
                  <c:v>1.00302124</c:v>
                </c:pt>
                <c:pt idx="3013">
                  <c:v>1.0382690400000001</c:v>
                </c:pt>
                <c:pt idx="3014">
                  <c:v>1.0708313</c:v>
                </c:pt>
                <c:pt idx="3015">
                  <c:v>1.1064758299999999</c:v>
                </c:pt>
                <c:pt idx="3016">
                  <c:v>1.1064758299999999</c:v>
                </c:pt>
                <c:pt idx="3017">
                  <c:v>1.1406860400000001</c:v>
                </c:pt>
                <c:pt idx="3018">
                  <c:v>1.1745300299999999</c:v>
                </c:pt>
                <c:pt idx="3019">
                  <c:v>1.1745300299999999</c:v>
                </c:pt>
                <c:pt idx="3020">
                  <c:v>1.2099914599999999</c:v>
                </c:pt>
                <c:pt idx="3021">
                  <c:v>1.27926636</c:v>
                </c:pt>
                <c:pt idx="3022">
                  <c:v>1.27926636</c:v>
                </c:pt>
                <c:pt idx="3023">
                  <c:v>1.3130188</c:v>
                </c:pt>
                <c:pt idx="3024">
                  <c:v>1.34710693</c:v>
                </c:pt>
                <c:pt idx="3025">
                  <c:v>1.3832092300000001</c:v>
                </c:pt>
                <c:pt idx="3026">
                  <c:v>1.3832092300000001</c:v>
                </c:pt>
                <c:pt idx="3027">
                  <c:v>1.4191284200000001</c:v>
                </c:pt>
                <c:pt idx="3028">
                  <c:v>1.45358276</c:v>
                </c:pt>
                <c:pt idx="3029">
                  <c:v>1.45358276</c:v>
                </c:pt>
                <c:pt idx="3030">
                  <c:v>1.52114868</c:v>
                </c:pt>
                <c:pt idx="3031">
                  <c:v>1.55596924</c:v>
                </c:pt>
                <c:pt idx="3032">
                  <c:v>1.55596924</c:v>
                </c:pt>
                <c:pt idx="3033">
                  <c:v>1.59082031</c:v>
                </c:pt>
                <c:pt idx="3034">
                  <c:v>1.62609863</c:v>
                </c:pt>
                <c:pt idx="3035">
                  <c:v>1.6558837900000001</c:v>
                </c:pt>
                <c:pt idx="3036">
                  <c:v>1.6558837900000001</c:v>
                </c:pt>
                <c:pt idx="3037">
                  <c:v>1.6935119599999999</c:v>
                </c:pt>
                <c:pt idx="3038">
                  <c:v>1.7279968299999999</c:v>
                </c:pt>
                <c:pt idx="3039">
                  <c:v>1.7601318399999999</c:v>
                </c:pt>
                <c:pt idx="3040">
                  <c:v>1.7986755400000001</c:v>
                </c:pt>
                <c:pt idx="3041">
                  <c:v>1.8342590299999999</c:v>
                </c:pt>
                <c:pt idx="3042">
                  <c:v>1.8342590299999999</c:v>
                </c:pt>
                <c:pt idx="3043">
                  <c:v>1.8669128399999999</c:v>
                </c:pt>
                <c:pt idx="3044">
                  <c:v>1.9016418500000001</c:v>
                </c:pt>
                <c:pt idx="3045">
                  <c:v>1.9334411600000001</c:v>
                </c:pt>
                <c:pt idx="3046">
                  <c:v>1.9334411600000001</c:v>
                </c:pt>
                <c:pt idx="3047">
                  <c:v>2.0038757299999999</c:v>
                </c:pt>
                <c:pt idx="3048">
                  <c:v>2.0038757299999999</c:v>
                </c:pt>
                <c:pt idx="3049">
                  <c:v>2.04110718</c:v>
                </c:pt>
                <c:pt idx="3050">
                  <c:v>2.0780029299999998</c:v>
                </c:pt>
                <c:pt idx="3051">
                  <c:v>2.11099243</c:v>
                </c:pt>
                <c:pt idx="3052">
                  <c:v>2.11099243</c:v>
                </c:pt>
                <c:pt idx="3053">
                  <c:v>2.1435241700000001</c:v>
                </c:pt>
                <c:pt idx="3054">
                  <c:v>2.1787719700000001</c:v>
                </c:pt>
                <c:pt idx="3055">
                  <c:v>2.2113342299999998</c:v>
                </c:pt>
                <c:pt idx="3056">
                  <c:v>2.2287597699999999</c:v>
                </c:pt>
                <c:pt idx="3057">
                  <c:v>2.22842407</c:v>
                </c:pt>
                <c:pt idx="3058">
                  <c:v>2.22842407</c:v>
                </c:pt>
                <c:pt idx="3059">
                  <c:v>2.2294311499999999</c:v>
                </c:pt>
                <c:pt idx="3060">
                  <c:v>2.2300109899999998</c:v>
                </c:pt>
                <c:pt idx="3061">
                  <c:v>2.2294616700000001</c:v>
                </c:pt>
                <c:pt idx="3062">
                  <c:v>2.2294616700000001</c:v>
                </c:pt>
                <c:pt idx="3063">
                  <c:v>2.2290039099999999</c:v>
                </c:pt>
                <c:pt idx="3064">
                  <c:v>2.2294616700000001</c:v>
                </c:pt>
                <c:pt idx="3065">
                  <c:v>2.2298278800000002</c:v>
                </c:pt>
                <c:pt idx="3066">
                  <c:v>2.2301940899999999</c:v>
                </c:pt>
                <c:pt idx="3067">
                  <c:v>2.2295532200000001</c:v>
                </c:pt>
                <c:pt idx="3068">
                  <c:v>2.2295532200000001</c:v>
                </c:pt>
                <c:pt idx="3069">
                  <c:v>2.22894287</c:v>
                </c:pt>
                <c:pt idx="3070">
                  <c:v>2.2290954599999999</c:v>
                </c:pt>
                <c:pt idx="3071">
                  <c:v>2.2294921900000002</c:v>
                </c:pt>
                <c:pt idx="3072">
                  <c:v>2.2294921900000002</c:v>
                </c:pt>
                <c:pt idx="3073">
                  <c:v>2.2291564899999998</c:v>
                </c:pt>
                <c:pt idx="3074">
                  <c:v>2.2294921900000002</c:v>
                </c:pt>
                <c:pt idx="3075">
                  <c:v>2.2294921900000002</c:v>
                </c:pt>
                <c:pt idx="3076">
                  <c:v>2.2292175300000001</c:v>
                </c:pt>
                <c:pt idx="3077">
                  <c:v>2.2287597699999999</c:v>
                </c:pt>
                <c:pt idx="3078">
                  <c:v>2.2287597699999999</c:v>
                </c:pt>
                <c:pt idx="3079">
                  <c:v>2.2291259800000001</c:v>
                </c:pt>
                <c:pt idx="3080">
                  <c:v>2.2298583999999999</c:v>
                </c:pt>
                <c:pt idx="3081">
                  <c:v>2.2303161600000001</c:v>
                </c:pt>
                <c:pt idx="3082">
                  <c:v>2.2303161600000001</c:v>
                </c:pt>
                <c:pt idx="3083">
                  <c:v>2.2285766599999999</c:v>
                </c:pt>
                <c:pt idx="3084">
                  <c:v>2.2296752899999999</c:v>
                </c:pt>
                <c:pt idx="3085">
                  <c:v>2.2296752899999999</c:v>
                </c:pt>
                <c:pt idx="3086">
                  <c:v>2.2305908200000002</c:v>
                </c:pt>
                <c:pt idx="3087">
                  <c:v>2.23028564</c:v>
                </c:pt>
                <c:pt idx="3088">
                  <c:v>2.2294921900000002</c:v>
                </c:pt>
                <c:pt idx="3089">
                  <c:v>2.2294921900000002</c:v>
                </c:pt>
                <c:pt idx="3090">
                  <c:v>2.2296447800000001</c:v>
                </c:pt>
                <c:pt idx="3091">
                  <c:v>2.22961426</c:v>
                </c:pt>
                <c:pt idx="3092">
                  <c:v>2.2298889200000001</c:v>
                </c:pt>
                <c:pt idx="3093">
                  <c:v>2.2299804700000001</c:v>
                </c:pt>
                <c:pt idx="3094">
                  <c:v>2.2291259800000001</c:v>
                </c:pt>
                <c:pt idx="3095">
                  <c:v>2.2291259800000001</c:v>
                </c:pt>
                <c:pt idx="3096">
                  <c:v>2.2292480499999998</c:v>
                </c:pt>
                <c:pt idx="3097">
                  <c:v>2.2295837399999998</c:v>
                </c:pt>
                <c:pt idx="3098">
                  <c:v>2.2291259800000001</c:v>
                </c:pt>
                <c:pt idx="3099">
                  <c:v>2.2291259800000001</c:v>
                </c:pt>
                <c:pt idx="3100">
                  <c:v>2.2284851099999998</c:v>
                </c:pt>
                <c:pt idx="3101">
                  <c:v>2.22927856</c:v>
                </c:pt>
                <c:pt idx="3102">
                  <c:v>2.22927856</c:v>
                </c:pt>
                <c:pt idx="3103">
                  <c:v>2.2288818400000001</c:v>
                </c:pt>
                <c:pt idx="3104">
                  <c:v>2.2287597699999999</c:v>
                </c:pt>
                <c:pt idx="3105">
                  <c:v>2.2287597699999999</c:v>
                </c:pt>
                <c:pt idx="3106">
                  <c:v>2.2295227099999999</c:v>
                </c:pt>
                <c:pt idx="3107">
                  <c:v>2.2302246100000001</c:v>
                </c:pt>
                <c:pt idx="3108">
                  <c:v>2.2294921900000002</c:v>
                </c:pt>
                <c:pt idx="3109">
                  <c:v>2.2291259800000001</c:v>
                </c:pt>
                <c:pt idx="3110">
                  <c:v>2.22927856</c:v>
                </c:pt>
                <c:pt idx="3111">
                  <c:v>2.22927856</c:v>
                </c:pt>
                <c:pt idx="3112">
                  <c:v>2.2298889200000001</c:v>
                </c:pt>
                <c:pt idx="3113">
                  <c:v>2.2297668499999999</c:v>
                </c:pt>
                <c:pt idx="3114">
                  <c:v>2.2293395999999999</c:v>
                </c:pt>
                <c:pt idx="3115">
                  <c:v>2.2293395999999999</c:v>
                </c:pt>
                <c:pt idx="3116">
                  <c:v>2.2295837399999998</c:v>
                </c:pt>
                <c:pt idx="3117">
                  <c:v>2.2297973600000001</c:v>
                </c:pt>
                <c:pt idx="3118">
                  <c:v>2.2296752899999999</c:v>
                </c:pt>
                <c:pt idx="3119">
                  <c:v>2.2287902800000001</c:v>
                </c:pt>
                <c:pt idx="3120">
                  <c:v>2.22860718</c:v>
                </c:pt>
                <c:pt idx="3121">
                  <c:v>2.22860718</c:v>
                </c:pt>
                <c:pt idx="3122">
                  <c:v>2.2294311499999999</c:v>
                </c:pt>
                <c:pt idx="3123">
                  <c:v>2.2297668499999999</c:v>
                </c:pt>
                <c:pt idx="3124">
                  <c:v>2.2304382299999999</c:v>
                </c:pt>
                <c:pt idx="3125">
                  <c:v>2.2304382299999999</c:v>
                </c:pt>
                <c:pt idx="3126">
                  <c:v>2.2296752899999999</c:v>
                </c:pt>
                <c:pt idx="3127">
                  <c:v>2.2290039099999999</c:v>
                </c:pt>
                <c:pt idx="3128">
                  <c:v>2.2290039099999999</c:v>
                </c:pt>
                <c:pt idx="3129">
                  <c:v>2.2287292500000002</c:v>
                </c:pt>
                <c:pt idx="3130">
                  <c:v>2.2294311499999999</c:v>
                </c:pt>
                <c:pt idx="3131">
                  <c:v>2.2294311499999999</c:v>
                </c:pt>
                <c:pt idx="3132">
                  <c:v>2.2297363300000002</c:v>
                </c:pt>
                <c:pt idx="3133">
                  <c:v>2.22927856</c:v>
                </c:pt>
                <c:pt idx="3134">
                  <c:v>2.2284545900000001</c:v>
                </c:pt>
                <c:pt idx="3135">
                  <c:v>2.2288818400000001</c:v>
                </c:pt>
                <c:pt idx="3136">
                  <c:v>2.2293090800000002</c:v>
                </c:pt>
                <c:pt idx="3137">
                  <c:v>2.2302551300000002</c:v>
                </c:pt>
                <c:pt idx="3138">
                  <c:v>2.2302551300000002</c:v>
                </c:pt>
                <c:pt idx="3139">
                  <c:v>2.2301940899999999</c:v>
                </c:pt>
                <c:pt idx="3140">
                  <c:v>2.2294921900000002</c:v>
                </c:pt>
                <c:pt idx="3141">
                  <c:v>2.2293090800000002</c:v>
                </c:pt>
                <c:pt idx="3142">
                  <c:v>2.2293090800000002</c:v>
                </c:pt>
                <c:pt idx="3143">
                  <c:v>2.2301025399999999</c:v>
                </c:pt>
                <c:pt idx="3144">
                  <c:v>2.2301025399999999</c:v>
                </c:pt>
                <c:pt idx="3145">
                  <c:v>2.2297668499999999</c:v>
                </c:pt>
                <c:pt idx="3146">
                  <c:v>2.2295532200000001</c:v>
                </c:pt>
                <c:pt idx="3147">
                  <c:v>2.2297973600000001</c:v>
                </c:pt>
                <c:pt idx="3148">
                  <c:v>2.2297973600000001</c:v>
                </c:pt>
                <c:pt idx="3149">
                  <c:v>2.2297973600000001</c:v>
                </c:pt>
                <c:pt idx="3150">
                  <c:v>2.2298583999999999</c:v>
                </c:pt>
                <c:pt idx="3151">
                  <c:v>2.2298583999999999</c:v>
                </c:pt>
                <c:pt idx="3152">
                  <c:v>2.2297668499999999</c:v>
                </c:pt>
                <c:pt idx="3153">
                  <c:v>2.22918701</c:v>
                </c:pt>
                <c:pt idx="3154">
                  <c:v>2.22918701</c:v>
                </c:pt>
                <c:pt idx="3155">
                  <c:v>2.2294006300000002</c:v>
                </c:pt>
                <c:pt idx="3156">
                  <c:v>2.22994995</c:v>
                </c:pt>
                <c:pt idx="3157">
                  <c:v>2.2297668499999999</c:v>
                </c:pt>
                <c:pt idx="3158">
                  <c:v>2.2297668499999999</c:v>
                </c:pt>
                <c:pt idx="3159">
                  <c:v>2.2293395999999999</c:v>
                </c:pt>
                <c:pt idx="3160">
                  <c:v>2.2292175300000001</c:v>
                </c:pt>
                <c:pt idx="3161">
                  <c:v>2.2291259800000001</c:v>
                </c:pt>
                <c:pt idx="3162">
                  <c:v>2.2291564899999998</c:v>
                </c:pt>
                <c:pt idx="3163">
                  <c:v>2.2292480499999998</c:v>
                </c:pt>
                <c:pt idx="3164">
                  <c:v>2.2292480499999998</c:v>
                </c:pt>
                <c:pt idx="3165">
                  <c:v>2.22937012</c:v>
                </c:pt>
                <c:pt idx="3166">
                  <c:v>2.2295837399999998</c:v>
                </c:pt>
                <c:pt idx="3167">
                  <c:v>2.2292480499999998</c:v>
                </c:pt>
                <c:pt idx="3168">
                  <c:v>2.2292480499999998</c:v>
                </c:pt>
                <c:pt idx="3169">
                  <c:v>2.22927856</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S$2:$S$4000</c:f>
            </c:numRef>
          </c:yVal>
          <c:smooth val="0"/>
        </c:ser>
        <c:ser>
          <c:idx val="13"/>
          <c:order val="12"/>
          <c:tx>
            <c:strRef>
              <c:f>sheet1!$U$1</c:f>
              <c:strCache>
                <c:ptCount val="1"/>
                <c:pt idx="0">
                  <c:v>Z Force (N)</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U$2:$U$4000</c:f>
            </c:numRef>
          </c:yVal>
          <c:smooth val="0"/>
        </c:ser>
        <c:ser>
          <c:idx val="15"/>
          <c:order val="14"/>
          <c:tx>
            <c:v>Spindle speed</c:v>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W$2:$W$4000</c:f>
              <c:numCache>
                <c:formatCode>0.00000000</c:formatCode>
                <c:ptCount val="3999"/>
                <c:pt idx="0">
                  <c:v>935</c:v>
                </c:pt>
                <c:pt idx="1">
                  <c:v>935</c:v>
                </c:pt>
                <c:pt idx="2">
                  <c:v>0</c:v>
                </c:pt>
                <c:pt idx="3">
                  <c:v>0</c:v>
                </c:pt>
                <c:pt idx="4">
                  <c:v>4</c:v>
                </c:pt>
                <c:pt idx="5">
                  <c:v>13</c:v>
                </c:pt>
                <c:pt idx="6">
                  <c:v>50</c:v>
                </c:pt>
                <c:pt idx="7">
                  <c:v>66</c:v>
                </c:pt>
                <c:pt idx="8">
                  <c:v>66</c:v>
                </c:pt>
                <c:pt idx="9">
                  <c:v>135</c:v>
                </c:pt>
                <c:pt idx="10">
                  <c:v>135</c:v>
                </c:pt>
                <c:pt idx="11">
                  <c:v>161</c:v>
                </c:pt>
                <c:pt idx="12">
                  <c:v>161</c:v>
                </c:pt>
                <c:pt idx="13">
                  <c:v>194</c:v>
                </c:pt>
                <c:pt idx="14">
                  <c:v>264</c:v>
                </c:pt>
                <c:pt idx="15">
                  <c:v>293</c:v>
                </c:pt>
                <c:pt idx="16">
                  <c:v>293</c:v>
                </c:pt>
                <c:pt idx="17">
                  <c:v>325</c:v>
                </c:pt>
                <c:pt idx="18">
                  <c:v>357</c:v>
                </c:pt>
                <c:pt idx="19">
                  <c:v>383</c:v>
                </c:pt>
                <c:pt idx="20">
                  <c:v>414</c:v>
                </c:pt>
                <c:pt idx="21">
                  <c:v>447</c:v>
                </c:pt>
                <c:pt idx="22">
                  <c:v>478</c:v>
                </c:pt>
                <c:pt idx="23">
                  <c:v>478</c:v>
                </c:pt>
                <c:pt idx="24">
                  <c:v>509</c:v>
                </c:pt>
                <c:pt idx="25">
                  <c:v>541</c:v>
                </c:pt>
                <c:pt idx="26">
                  <c:v>573</c:v>
                </c:pt>
                <c:pt idx="27">
                  <c:v>573</c:v>
                </c:pt>
                <c:pt idx="28">
                  <c:v>602</c:v>
                </c:pt>
                <c:pt idx="29">
                  <c:v>632</c:v>
                </c:pt>
                <c:pt idx="30">
                  <c:v>663</c:v>
                </c:pt>
                <c:pt idx="31">
                  <c:v>696</c:v>
                </c:pt>
                <c:pt idx="32">
                  <c:v>727</c:v>
                </c:pt>
                <c:pt idx="33">
                  <c:v>727</c:v>
                </c:pt>
                <c:pt idx="34">
                  <c:v>755</c:v>
                </c:pt>
                <c:pt idx="35">
                  <c:v>788</c:v>
                </c:pt>
                <c:pt idx="36">
                  <c:v>818</c:v>
                </c:pt>
                <c:pt idx="37">
                  <c:v>818</c:v>
                </c:pt>
                <c:pt idx="38">
                  <c:v>881</c:v>
                </c:pt>
                <c:pt idx="39">
                  <c:v>881</c:v>
                </c:pt>
                <c:pt idx="40">
                  <c:v>912</c:v>
                </c:pt>
                <c:pt idx="41">
                  <c:v>944</c:v>
                </c:pt>
                <c:pt idx="42">
                  <c:v>968</c:v>
                </c:pt>
                <c:pt idx="43">
                  <c:v>1001</c:v>
                </c:pt>
                <c:pt idx="44">
                  <c:v>1001</c:v>
                </c:pt>
                <c:pt idx="45">
                  <c:v>1040</c:v>
                </c:pt>
                <c:pt idx="46">
                  <c:v>1040</c:v>
                </c:pt>
                <c:pt idx="47">
                  <c:v>1101</c:v>
                </c:pt>
                <c:pt idx="48">
                  <c:v>1137</c:v>
                </c:pt>
                <c:pt idx="49">
                  <c:v>1137</c:v>
                </c:pt>
                <c:pt idx="50">
                  <c:v>1163</c:v>
                </c:pt>
                <c:pt idx="51">
                  <c:v>1195</c:v>
                </c:pt>
                <c:pt idx="52">
                  <c:v>1195</c:v>
                </c:pt>
                <c:pt idx="53">
                  <c:v>1210</c:v>
                </c:pt>
                <c:pt idx="54">
                  <c:v>1209</c:v>
                </c:pt>
                <c:pt idx="55">
                  <c:v>1207</c:v>
                </c:pt>
                <c:pt idx="56">
                  <c:v>1205</c:v>
                </c:pt>
                <c:pt idx="57">
                  <c:v>1205</c:v>
                </c:pt>
                <c:pt idx="58">
                  <c:v>1204</c:v>
                </c:pt>
                <c:pt idx="59">
                  <c:v>1204</c:v>
                </c:pt>
                <c:pt idx="60">
                  <c:v>1204</c:v>
                </c:pt>
                <c:pt idx="61">
                  <c:v>1202</c:v>
                </c:pt>
                <c:pt idx="62">
                  <c:v>1202</c:v>
                </c:pt>
                <c:pt idx="63">
                  <c:v>1202</c:v>
                </c:pt>
                <c:pt idx="64">
                  <c:v>1202</c:v>
                </c:pt>
                <c:pt idx="65">
                  <c:v>1200</c:v>
                </c:pt>
                <c:pt idx="66">
                  <c:v>1200</c:v>
                </c:pt>
                <c:pt idx="67">
                  <c:v>1201</c:v>
                </c:pt>
                <c:pt idx="68">
                  <c:v>1201</c:v>
                </c:pt>
                <c:pt idx="69">
                  <c:v>1201</c:v>
                </c:pt>
                <c:pt idx="70">
                  <c:v>1200</c:v>
                </c:pt>
                <c:pt idx="71">
                  <c:v>1200</c:v>
                </c:pt>
                <c:pt idx="72">
                  <c:v>1200</c:v>
                </c:pt>
                <c:pt idx="73">
                  <c:v>1200</c:v>
                </c:pt>
                <c:pt idx="74">
                  <c:v>1200</c:v>
                </c:pt>
                <c:pt idx="75">
                  <c:v>1200</c:v>
                </c:pt>
                <c:pt idx="76">
                  <c:v>1200</c:v>
                </c:pt>
                <c:pt idx="77">
                  <c:v>1200</c:v>
                </c:pt>
                <c:pt idx="78">
                  <c:v>1200</c:v>
                </c:pt>
                <c:pt idx="79">
                  <c:v>1200</c:v>
                </c:pt>
                <c:pt idx="80">
                  <c:v>1200</c:v>
                </c:pt>
                <c:pt idx="81">
                  <c:v>1200</c:v>
                </c:pt>
                <c:pt idx="82">
                  <c:v>1200</c:v>
                </c:pt>
                <c:pt idx="83">
                  <c:v>1200</c:v>
                </c:pt>
                <c:pt idx="84">
                  <c:v>1200</c:v>
                </c:pt>
                <c:pt idx="85">
                  <c:v>1200</c:v>
                </c:pt>
                <c:pt idx="86">
                  <c:v>1200</c:v>
                </c:pt>
                <c:pt idx="87">
                  <c:v>1200</c:v>
                </c:pt>
                <c:pt idx="88">
                  <c:v>1200</c:v>
                </c:pt>
                <c:pt idx="89">
                  <c:v>1200</c:v>
                </c:pt>
                <c:pt idx="90">
                  <c:v>1200</c:v>
                </c:pt>
                <c:pt idx="91">
                  <c:v>1200</c:v>
                </c:pt>
                <c:pt idx="92">
                  <c:v>1200</c:v>
                </c:pt>
                <c:pt idx="93">
                  <c:v>1200</c:v>
                </c:pt>
                <c:pt idx="94">
                  <c:v>1200</c:v>
                </c:pt>
                <c:pt idx="95">
                  <c:v>1200</c:v>
                </c:pt>
                <c:pt idx="96">
                  <c:v>1200</c:v>
                </c:pt>
                <c:pt idx="97">
                  <c:v>1200</c:v>
                </c:pt>
                <c:pt idx="98">
                  <c:v>1200</c:v>
                </c:pt>
                <c:pt idx="99">
                  <c:v>1199</c:v>
                </c:pt>
                <c:pt idx="100">
                  <c:v>1199</c:v>
                </c:pt>
                <c:pt idx="101">
                  <c:v>1200</c:v>
                </c:pt>
                <c:pt idx="102">
                  <c:v>1200</c:v>
                </c:pt>
                <c:pt idx="103">
                  <c:v>1200</c:v>
                </c:pt>
                <c:pt idx="104">
                  <c:v>1200</c:v>
                </c:pt>
                <c:pt idx="105">
                  <c:v>1200</c:v>
                </c:pt>
                <c:pt idx="106">
                  <c:v>1200</c:v>
                </c:pt>
                <c:pt idx="107">
                  <c:v>1200</c:v>
                </c:pt>
                <c:pt idx="108">
                  <c:v>1200</c:v>
                </c:pt>
                <c:pt idx="109">
                  <c:v>1200</c:v>
                </c:pt>
                <c:pt idx="110">
                  <c:v>1200</c:v>
                </c:pt>
                <c:pt idx="111">
                  <c:v>1200</c:v>
                </c:pt>
                <c:pt idx="112">
                  <c:v>1200</c:v>
                </c:pt>
                <c:pt idx="113">
                  <c:v>1200</c:v>
                </c:pt>
                <c:pt idx="114">
                  <c:v>1200</c:v>
                </c:pt>
                <c:pt idx="115">
                  <c:v>1200</c:v>
                </c:pt>
                <c:pt idx="116">
                  <c:v>1200</c:v>
                </c:pt>
                <c:pt idx="117">
                  <c:v>1200</c:v>
                </c:pt>
                <c:pt idx="118">
                  <c:v>1200</c:v>
                </c:pt>
                <c:pt idx="119">
                  <c:v>1200</c:v>
                </c:pt>
                <c:pt idx="120">
                  <c:v>1200</c:v>
                </c:pt>
                <c:pt idx="121">
                  <c:v>1200</c:v>
                </c:pt>
                <c:pt idx="122">
                  <c:v>1200</c:v>
                </c:pt>
                <c:pt idx="123">
                  <c:v>1200</c:v>
                </c:pt>
                <c:pt idx="124">
                  <c:v>1200</c:v>
                </c:pt>
                <c:pt idx="125">
                  <c:v>1200</c:v>
                </c:pt>
                <c:pt idx="126">
                  <c:v>1200</c:v>
                </c:pt>
                <c:pt idx="127">
                  <c:v>1200</c:v>
                </c:pt>
                <c:pt idx="128">
                  <c:v>1200</c:v>
                </c:pt>
                <c:pt idx="129">
                  <c:v>1200</c:v>
                </c:pt>
                <c:pt idx="130">
                  <c:v>1200</c:v>
                </c:pt>
                <c:pt idx="131">
                  <c:v>1200</c:v>
                </c:pt>
                <c:pt idx="132">
                  <c:v>1200</c:v>
                </c:pt>
                <c:pt idx="133">
                  <c:v>1200</c:v>
                </c:pt>
                <c:pt idx="134">
                  <c:v>1200</c:v>
                </c:pt>
                <c:pt idx="135">
                  <c:v>1200</c:v>
                </c:pt>
                <c:pt idx="136">
                  <c:v>1200</c:v>
                </c:pt>
                <c:pt idx="137">
                  <c:v>1200</c:v>
                </c:pt>
                <c:pt idx="138">
                  <c:v>1200</c:v>
                </c:pt>
                <c:pt idx="139">
                  <c:v>1200</c:v>
                </c:pt>
                <c:pt idx="140">
                  <c:v>1200</c:v>
                </c:pt>
                <c:pt idx="141">
                  <c:v>1200</c:v>
                </c:pt>
                <c:pt idx="142">
                  <c:v>1200</c:v>
                </c:pt>
                <c:pt idx="143">
                  <c:v>1200</c:v>
                </c:pt>
                <c:pt idx="144">
                  <c:v>1200</c:v>
                </c:pt>
                <c:pt idx="145">
                  <c:v>1200</c:v>
                </c:pt>
                <c:pt idx="146">
                  <c:v>1201</c:v>
                </c:pt>
                <c:pt idx="147">
                  <c:v>1200</c:v>
                </c:pt>
                <c:pt idx="148">
                  <c:v>1198</c:v>
                </c:pt>
                <c:pt idx="149">
                  <c:v>1198</c:v>
                </c:pt>
                <c:pt idx="150">
                  <c:v>1200</c:v>
                </c:pt>
                <c:pt idx="151">
                  <c:v>1200</c:v>
                </c:pt>
                <c:pt idx="152">
                  <c:v>1200</c:v>
                </c:pt>
                <c:pt idx="153">
                  <c:v>1200</c:v>
                </c:pt>
                <c:pt idx="154">
                  <c:v>1200</c:v>
                </c:pt>
                <c:pt idx="155">
                  <c:v>1200</c:v>
                </c:pt>
                <c:pt idx="156">
                  <c:v>1200</c:v>
                </c:pt>
                <c:pt idx="157">
                  <c:v>1200</c:v>
                </c:pt>
                <c:pt idx="158">
                  <c:v>1200</c:v>
                </c:pt>
                <c:pt idx="159">
                  <c:v>1200</c:v>
                </c:pt>
                <c:pt idx="160">
                  <c:v>1200</c:v>
                </c:pt>
                <c:pt idx="161">
                  <c:v>1200</c:v>
                </c:pt>
                <c:pt idx="162">
                  <c:v>1200</c:v>
                </c:pt>
                <c:pt idx="163">
                  <c:v>1200</c:v>
                </c:pt>
                <c:pt idx="164">
                  <c:v>1200</c:v>
                </c:pt>
                <c:pt idx="165">
                  <c:v>1200</c:v>
                </c:pt>
                <c:pt idx="166">
                  <c:v>1200</c:v>
                </c:pt>
                <c:pt idx="167">
                  <c:v>1200</c:v>
                </c:pt>
                <c:pt idx="168">
                  <c:v>1200</c:v>
                </c:pt>
                <c:pt idx="169">
                  <c:v>1200</c:v>
                </c:pt>
                <c:pt idx="170">
                  <c:v>1200</c:v>
                </c:pt>
                <c:pt idx="171">
                  <c:v>1200</c:v>
                </c:pt>
                <c:pt idx="172">
                  <c:v>1200</c:v>
                </c:pt>
                <c:pt idx="173">
                  <c:v>1200</c:v>
                </c:pt>
                <c:pt idx="174">
                  <c:v>1199</c:v>
                </c:pt>
                <c:pt idx="175">
                  <c:v>1200</c:v>
                </c:pt>
                <c:pt idx="176">
                  <c:v>1200</c:v>
                </c:pt>
                <c:pt idx="177">
                  <c:v>1200</c:v>
                </c:pt>
                <c:pt idx="178">
                  <c:v>1200</c:v>
                </c:pt>
                <c:pt idx="179">
                  <c:v>1200</c:v>
                </c:pt>
                <c:pt idx="180">
                  <c:v>1200</c:v>
                </c:pt>
                <c:pt idx="181">
                  <c:v>1199</c:v>
                </c:pt>
                <c:pt idx="182">
                  <c:v>1200</c:v>
                </c:pt>
                <c:pt idx="183">
                  <c:v>1200</c:v>
                </c:pt>
                <c:pt idx="184">
                  <c:v>1200</c:v>
                </c:pt>
                <c:pt idx="185">
                  <c:v>1200</c:v>
                </c:pt>
                <c:pt idx="186">
                  <c:v>1199</c:v>
                </c:pt>
                <c:pt idx="187">
                  <c:v>1200</c:v>
                </c:pt>
                <c:pt idx="188">
                  <c:v>1200</c:v>
                </c:pt>
                <c:pt idx="189">
                  <c:v>1200</c:v>
                </c:pt>
                <c:pt idx="190">
                  <c:v>1200</c:v>
                </c:pt>
                <c:pt idx="191">
                  <c:v>1200</c:v>
                </c:pt>
                <c:pt idx="192">
                  <c:v>1200</c:v>
                </c:pt>
                <c:pt idx="193">
                  <c:v>1200</c:v>
                </c:pt>
                <c:pt idx="194">
                  <c:v>1199</c:v>
                </c:pt>
                <c:pt idx="195">
                  <c:v>1199</c:v>
                </c:pt>
                <c:pt idx="196">
                  <c:v>1199</c:v>
                </c:pt>
                <c:pt idx="197">
                  <c:v>1199</c:v>
                </c:pt>
                <c:pt idx="198">
                  <c:v>1200</c:v>
                </c:pt>
                <c:pt idx="199">
                  <c:v>1201</c:v>
                </c:pt>
                <c:pt idx="200">
                  <c:v>1200</c:v>
                </c:pt>
                <c:pt idx="201">
                  <c:v>1200</c:v>
                </c:pt>
                <c:pt idx="202">
                  <c:v>1200</c:v>
                </c:pt>
                <c:pt idx="203">
                  <c:v>1200</c:v>
                </c:pt>
                <c:pt idx="204">
                  <c:v>1199</c:v>
                </c:pt>
                <c:pt idx="205">
                  <c:v>1199</c:v>
                </c:pt>
                <c:pt idx="206">
                  <c:v>1198</c:v>
                </c:pt>
                <c:pt idx="207">
                  <c:v>1200</c:v>
                </c:pt>
                <c:pt idx="208">
                  <c:v>1199</c:v>
                </c:pt>
                <c:pt idx="209">
                  <c:v>1199</c:v>
                </c:pt>
                <c:pt idx="210">
                  <c:v>1200</c:v>
                </c:pt>
                <c:pt idx="211">
                  <c:v>1200</c:v>
                </c:pt>
                <c:pt idx="212">
                  <c:v>1200</c:v>
                </c:pt>
                <c:pt idx="213">
                  <c:v>1198</c:v>
                </c:pt>
                <c:pt idx="214">
                  <c:v>1201</c:v>
                </c:pt>
                <c:pt idx="215">
                  <c:v>1201</c:v>
                </c:pt>
                <c:pt idx="216">
                  <c:v>1200</c:v>
                </c:pt>
                <c:pt idx="217">
                  <c:v>1200</c:v>
                </c:pt>
                <c:pt idx="218">
                  <c:v>1200</c:v>
                </c:pt>
                <c:pt idx="219">
                  <c:v>1199</c:v>
                </c:pt>
                <c:pt idx="220">
                  <c:v>1200</c:v>
                </c:pt>
                <c:pt idx="221">
                  <c:v>1198</c:v>
                </c:pt>
                <c:pt idx="222">
                  <c:v>1198</c:v>
                </c:pt>
                <c:pt idx="223">
                  <c:v>1198</c:v>
                </c:pt>
                <c:pt idx="224">
                  <c:v>1200</c:v>
                </c:pt>
                <c:pt idx="225">
                  <c:v>1200</c:v>
                </c:pt>
                <c:pt idx="226">
                  <c:v>1200</c:v>
                </c:pt>
                <c:pt idx="227">
                  <c:v>1198</c:v>
                </c:pt>
                <c:pt idx="228">
                  <c:v>1200</c:v>
                </c:pt>
                <c:pt idx="229">
                  <c:v>1200</c:v>
                </c:pt>
                <c:pt idx="230">
                  <c:v>1200</c:v>
                </c:pt>
                <c:pt idx="231">
                  <c:v>1200</c:v>
                </c:pt>
                <c:pt idx="232">
                  <c:v>1200</c:v>
                </c:pt>
                <c:pt idx="233">
                  <c:v>1200</c:v>
                </c:pt>
                <c:pt idx="234">
                  <c:v>1200</c:v>
                </c:pt>
                <c:pt idx="235">
                  <c:v>1200</c:v>
                </c:pt>
                <c:pt idx="236">
                  <c:v>1200</c:v>
                </c:pt>
                <c:pt idx="237">
                  <c:v>1200</c:v>
                </c:pt>
                <c:pt idx="238">
                  <c:v>1200</c:v>
                </c:pt>
                <c:pt idx="239">
                  <c:v>1200</c:v>
                </c:pt>
                <c:pt idx="240">
                  <c:v>1200</c:v>
                </c:pt>
                <c:pt idx="241">
                  <c:v>1200</c:v>
                </c:pt>
                <c:pt idx="242">
                  <c:v>1199</c:v>
                </c:pt>
                <c:pt idx="243">
                  <c:v>1199</c:v>
                </c:pt>
                <c:pt idx="244">
                  <c:v>1200</c:v>
                </c:pt>
                <c:pt idx="245">
                  <c:v>1200</c:v>
                </c:pt>
                <c:pt idx="246">
                  <c:v>1200</c:v>
                </c:pt>
                <c:pt idx="247">
                  <c:v>1200</c:v>
                </c:pt>
                <c:pt idx="248">
                  <c:v>1200</c:v>
                </c:pt>
                <c:pt idx="249">
                  <c:v>1199</c:v>
                </c:pt>
                <c:pt idx="250">
                  <c:v>1200</c:v>
                </c:pt>
                <c:pt idx="251">
                  <c:v>1200</c:v>
                </c:pt>
                <c:pt idx="252">
                  <c:v>1200</c:v>
                </c:pt>
                <c:pt idx="253">
                  <c:v>1200</c:v>
                </c:pt>
                <c:pt idx="254">
                  <c:v>1200</c:v>
                </c:pt>
                <c:pt idx="255">
                  <c:v>1200</c:v>
                </c:pt>
                <c:pt idx="256">
                  <c:v>1200</c:v>
                </c:pt>
                <c:pt idx="257">
                  <c:v>1200</c:v>
                </c:pt>
                <c:pt idx="258">
                  <c:v>1200</c:v>
                </c:pt>
                <c:pt idx="259">
                  <c:v>1200</c:v>
                </c:pt>
                <c:pt idx="260">
                  <c:v>1200</c:v>
                </c:pt>
                <c:pt idx="261">
                  <c:v>1200</c:v>
                </c:pt>
                <c:pt idx="262">
                  <c:v>1200</c:v>
                </c:pt>
                <c:pt idx="263">
                  <c:v>1199</c:v>
                </c:pt>
                <c:pt idx="264">
                  <c:v>1200</c:v>
                </c:pt>
                <c:pt idx="265">
                  <c:v>1199</c:v>
                </c:pt>
                <c:pt idx="266">
                  <c:v>1200</c:v>
                </c:pt>
                <c:pt idx="267">
                  <c:v>1200</c:v>
                </c:pt>
                <c:pt idx="268">
                  <c:v>1200</c:v>
                </c:pt>
                <c:pt idx="269">
                  <c:v>1200</c:v>
                </c:pt>
                <c:pt idx="270">
                  <c:v>1200</c:v>
                </c:pt>
                <c:pt idx="271">
                  <c:v>1200</c:v>
                </c:pt>
                <c:pt idx="272">
                  <c:v>1200</c:v>
                </c:pt>
                <c:pt idx="273">
                  <c:v>1200</c:v>
                </c:pt>
                <c:pt idx="274">
                  <c:v>1200</c:v>
                </c:pt>
                <c:pt idx="275">
                  <c:v>1200</c:v>
                </c:pt>
                <c:pt idx="276">
                  <c:v>1200</c:v>
                </c:pt>
                <c:pt idx="277">
                  <c:v>1200</c:v>
                </c:pt>
                <c:pt idx="278">
                  <c:v>1200</c:v>
                </c:pt>
                <c:pt idx="279">
                  <c:v>1200</c:v>
                </c:pt>
                <c:pt idx="280">
                  <c:v>1200</c:v>
                </c:pt>
                <c:pt idx="281">
                  <c:v>1200</c:v>
                </c:pt>
                <c:pt idx="282">
                  <c:v>1200</c:v>
                </c:pt>
                <c:pt idx="283">
                  <c:v>1200</c:v>
                </c:pt>
                <c:pt idx="284">
                  <c:v>1200</c:v>
                </c:pt>
                <c:pt idx="285">
                  <c:v>1200</c:v>
                </c:pt>
                <c:pt idx="286">
                  <c:v>1200</c:v>
                </c:pt>
                <c:pt idx="287">
                  <c:v>1200</c:v>
                </c:pt>
                <c:pt idx="288">
                  <c:v>1199</c:v>
                </c:pt>
                <c:pt idx="289">
                  <c:v>1200</c:v>
                </c:pt>
                <c:pt idx="290">
                  <c:v>1200</c:v>
                </c:pt>
                <c:pt idx="291">
                  <c:v>1200</c:v>
                </c:pt>
                <c:pt idx="292">
                  <c:v>1200</c:v>
                </c:pt>
                <c:pt idx="293">
                  <c:v>1200</c:v>
                </c:pt>
                <c:pt idx="294">
                  <c:v>1200</c:v>
                </c:pt>
                <c:pt idx="295">
                  <c:v>1200</c:v>
                </c:pt>
                <c:pt idx="296">
                  <c:v>1200</c:v>
                </c:pt>
                <c:pt idx="297">
                  <c:v>1200</c:v>
                </c:pt>
                <c:pt idx="298">
                  <c:v>1200</c:v>
                </c:pt>
                <c:pt idx="299">
                  <c:v>1200</c:v>
                </c:pt>
                <c:pt idx="300">
                  <c:v>1200</c:v>
                </c:pt>
                <c:pt idx="301">
                  <c:v>1200</c:v>
                </c:pt>
                <c:pt idx="302">
                  <c:v>1200</c:v>
                </c:pt>
                <c:pt idx="303">
                  <c:v>1200</c:v>
                </c:pt>
                <c:pt idx="304">
                  <c:v>1200</c:v>
                </c:pt>
                <c:pt idx="305">
                  <c:v>1200</c:v>
                </c:pt>
                <c:pt idx="306">
                  <c:v>1200</c:v>
                </c:pt>
                <c:pt idx="307">
                  <c:v>1200</c:v>
                </c:pt>
                <c:pt idx="308">
                  <c:v>1199</c:v>
                </c:pt>
                <c:pt idx="309">
                  <c:v>1200</c:v>
                </c:pt>
                <c:pt idx="310">
                  <c:v>1198</c:v>
                </c:pt>
                <c:pt idx="311">
                  <c:v>1200</c:v>
                </c:pt>
                <c:pt idx="312">
                  <c:v>1200</c:v>
                </c:pt>
                <c:pt idx="313">
                  <c:v>1200</c:v>
                </c:pt>
                <c:pt idx="314">
                  <c:v>1200</c:v>
                </c:pt>
                <c:pt idx="315">
                  <c:v>1200</c:v>
                </c:pt>
                <c:pt idx="316">
                  <c:v>1200</c:v>
                </c:pt>
                <c:pt idx="317">
                  <c:v>1200</c:v>
                </c:pt>
                <c:pt idx="318">
                  <c:v>1200</c:v>
                </c:pt>
                <c:pt idx="319">
                  <c:v>1198</c:v>
                </c:pt>
                <c:pt idx="320">
                  <c:v>1198</c:v>
                </c:pt>
                <c:pt idx="321">
                  <c:v>1199</c:v>
                </c:pt>
                <c:pt idx="322">
                  <c:v>1199</c:v>
                </c:pt>
                <c:pt idx="323">
                  <c:v>1198</c:v>
                </c:pt>
                <c:pt idx="324">
                  <c:v>1198</c:v>
                </c:pt>
                <c:pt idx="325">
                  <c:v>1196</c:v>
                </c:pt>
                <c:pt idx="326">
                  <c:v>1196</c:v>
                </c:pt>
                <c:pt idx="327">
                  <c:v>1200</c:v>
                </c:pt>
                <c:pt idx="328">
                  <c:v>1201</c:v>
                </c:pt>
                <c:pt idx="329">
                  <c:v>1201</c:v>
                </c:pt>
                <c:pt idx="330">
                  <c:v>1201</c:v>
                </c:pt>
                <c:pt idx="331">
                  <c:v>1202</c:v>
                </c:pt>
                <c:pt idx="332">
                  <c:v>1200</c:v>
                </c:pt>
                <c:pt idx="333">
                  <c:v>1200</c:v>
                </c:pt>
                <c:pt idx="334">
                  <c:v>1200</c:v>
                </c:pt>
                <c:pt idx="335">
                  <c:v>1200</c:v>
                </c:pt>
                <c:pt idx="336">
                  <c:v>1200</c:v>
                </c:pt>
                <c:pt idx="337">
                  <c:v>1200</c:v>
                </c:pt>
                <c:pt idx="338">
                  <c:v>1200</c:v>
                </c:pt>
                <c:pt idx="339">
                  <c:v>1202</c:v>
                </c:pt>
                <c:pt idx="340">
                  <c:v>1201</c:v>
                </c:pt>
                <c:pt idx="341">
                  <c:v>1201</c:v>
                </c:pt>
                <c:pt idx="342">
                  <c:v>1201</c:v>
                </c:pt>
                <c:pt idx="343">
                  <c:v>1200</c:v>
                </c:pt>
                <c:pt idx="344">
                  <c:v>1200</c:v>
                </c:pt>
                <c:pt idx="345">
                  <c:v>1201</c:v>
                </c:pt>
                <c:pt idx="346">
                  <c:v>1200</c:v>
                </c:pt>
                <c:pt idx="347">
                  <c:v>1200</c:v>
                </c:pt>
                <c:pt idx="348">
                  <c:v>1200</c:v>
                </c:pt>
                <c:pt idx="349">
                  <c:v>1200</c:v>
                </c:pt>
                <c:pt idx="350">
                  <c:v>1201</c:v>
                </c:pt>
                <c:pt idx="351">
                  <c:v>1200</c:v>
                </c:pt>
                <c:pt idx="352">
                  <c:v>1200</c:v>
                </c:pt>
                <c:pt idx="353">
                  <c:v>1200</c:v>
                </c:pt>
                <c:pt idx="354">
                  <c:v>1200</c:v>
                </c:pt>
                <c:pt idx="355">
                  <c:v>1200</c:v>
                </c:pt>
                <c:pt idx="356">
                  <c:v>1201</c:v>
                </c:pt>
                <c:pt idx="357">
                  <c:v>1200</c:v>
                </c:pt>
                <c:pt idx="358">
                  <c:v>1200</c:v>
                </c:pt>
                <c:pt idx="359">
                  <c:v>1200</c:v>
                </c:pt>
                <c:pt idx="360">
                  <c:v>1200</c:v>
                </c:pt>
                <c:pt idx="361">
                  <c:v>1200</c:v>
                </c:pt>
                <c:pt idx="362">
                  <c:v>1200</c:v>
                </c:pt>
                <c:pt idx="363">
                  <c:v>1200</c:v>
                </c:pt>
                <c:pt idx="364">
                  <c:v>1200</c:v>
                </c:pt>
                <c:pt idx="365">
                  <c:v>1200</c:v>
                </c:pt>
                <c:pt idx="366">
                  <c:v>1200</c:v>
                </c:pt>
                <c:pt idx="367">
                  <c:v>1200</c:v>
                </c:pt>
                <c:pt idx="368">
                  <c:v>1200</c:v>
                </c:pt>
                <c:pt idx="369">
                  <c:v>1200</c:v>
                </c:pt>
                <c:pt idx="370">
                  <c:v>1200</c:v>
                </c:pt>
                <c:pt idx="371">
                  <c:v>1200</c:v>
                </c:pt>
                <c:pt idx="372">
                  <c:v>1200</c:v>
                </c:pt>
                <c:pt idx="373">
                  <c:v>1200</c:v>
                </c:pt>
                <c:pt idx="374">
                  <c:v>1200</c:v>
                </c:pt>
                <c:pt idx="375">
                  <c:v>1200</c:v>
                </c:pt>
                <c:pt idx="376">
                  <c:v>1200</c:v>
                </c:pt>
                <c:pt idx="377">
                  <c:v>1200</c:v>
                </c:pt>
                <c:pt idx="378">
                  <c:v>1200</c:v>
                </c:pt>
                <c:pt idx="379">
                  <c:v>1201</c:v>
                </c:pt>
                <c:pt idx="380">
                  <c:v>1201</c:v>
                </c:pt>
                <c:pt idx="381">
                  <c:v>1200</c:v>
                </c:pt>
                <c:pt idx="382">
                  <c:v>1200</c:v>
                </c:pt>
                <c:pt idx="383">
                  <c:v>1200</c:v>
                </c:pt>
                <c:pt idx="384">
                  <c:v>1200</c:v>
                </c:pt>
                <c:pt idx="385">
                  <c:v>1200</c:v>
                </c:pt>
                <c:pt idx="386">
                  <c:v>1200</c:v>
                </c:pt>
                <c:pt idx="387">
                  <c:v>1200</c:v>
                </c:pt>
                <c:pt idx="388">
                  <c:v>1200</c:v>
                </c:pt>
                <c:pt idx="389">
                  <c:v>1200</c:v>
                </c:pt>
                <c:pt idx="390">
                  <c:v>1200</c:v>
                </c:pt>
                <c:pt idx="391">
                  <c:v>1200</c:v>
                </c:pt>
                <c:pt idx="392">
                  <c:v>1200</c:v>
                </c:pt>
                <c:pt idx="393">
                  <c:v>1200</c:v>
                </c:pt>
                <c:pt idx="394">
                  <c:v>1200</c:v>
                </c:pt>
                <c:pt idx="395">
                  <c:v>1201</c:v>
                </c:pt>
                <c:pt idx="396">
                  <c:v>1200</c:v>
                </c:pt>
                <c:pt idx="397">
                  <c:v>1200</c:v>
                </c:pt>
                <c:pt idx="398">
                  <c:v>1200</c:v>
                </c:pt>
                <c:pt idx="399">
                  <c:v>1200</c:v>
                </c:pt>
                <c:pt idx="400">
                  <c:v>1201</c:v>
                </c:pt>
                <c:pt idx="401">
                  <c:v>1200</c:v>
                </c:pt>
                <c:pt idx="402">
                  <c:v>1200</c:v>
                </c:pt>
                <c:pt idx="403">
                  <c:v>1200</c:v>
                </c:pt>
                <c:pt idx="404">
                  <c:v>1200</c:v>
                </c:pt>
                <c:pt idx="405">
                  <c:v>1200</c:v>
                </c:pt>
                <c:pt idx="406">
                  <c:v>1200</c:v>
                </c:pt>
                <c:pt idx="407">
                  <c:v>1200</c:v>
                </c:pt>
                <c:pt idx="408">
                  <c:v>1200</c:v>
                </c:pt>
                <c:pt idx="409">
                  <c:v>1200</c:v>
                </c:pt>
                <c:pt idx="410">
                  <c:v>1200</c:v>
                </c:pt>
                <c:pt idx="411">
                  <c:v>1200</c:v>
                </c:pt>
                <c:pt idx="412">
                  <c:v>1200</c:v>
                </c:pt>
                <c:pt idx="413">
                  <c:v>1200</c:v>
                </c:pt>
                <c:pt idx="414">
                  <c:v>1200</c:v>
                </c:pt>
                <c:pt idx="415">
                  <c:v>1200</c:v>
                </c:pt>
                <c:pt idx="416">
                  <c:v>1200</c:v>
                </c:pt>
                <c:pt idx="417">
                  <c:v>1198</c:v>
                </c:pt>
                <c:pt idx="418">
                  <c:v>1198</c:v>
                </c:pt>
                <c:pt idx="419">
                  <c:v>1198</c:v>
                </c:pt>
                <c:pt idx="420">
                  <c:v>1198</c:v>
                </c:pt>
                <c:pt idx="421">
                  <c:v>1198</c:v>
                </c:pt>
                <c:pt idx="422">
                  <c:v>1199</c:v>
                </c:pt>
                <c:pt idx="423">
                  <c:v>1198</c:v>
                </c:pt>
                <c:pt idx="424">
                  <c:v>1198</c:v>
                </c:pt>
                <c:pt idx="425">
                  <c:v>1198</c:v>
                </c:pt>
                <c:pt idx="426">
                  <c:v>1200</c:v>
                </c:pt>
                <c:pt idx="427">
                  <c:v>1199</c:v>
                </c:pt>
                <c:pt idx="428">
                  <c:v>1199</c:v>
                </c:pt>
                <c:pt idx="429">
                  <c:v>1200</c:v>
                </c:pt>
                <c:pt idx="430">
                  <c:v>1201</c:v>
                </c:pt>
                <c:pt idx="431">
                  <c:v>1200</c:v>
                </c:pt>
                <c:pt idx="432">
                  <c:v>1201</c:v>
                </c:pt>
                <c:pt idx="433">
                  <c:v>1201</c:v>
                </c:pt>
                <c:pt idx="434">
                  <c:v>1200</c:v>
                </c:pt>
                <c:pt idx="435">
                  <c:v>1200</c:v>
                </c:pt>
                <c:pt idx="436">
                  <c:v>1200</c:v>
                </c:pt>
                <c:pt idx="437">
                  <c:v>1200</c:v>
                </c:pt>
                <c:pt idx="438">
                  <c:v>1200</c:v>
                </c:pt>
                <c:pt idx="439">
                  <c:v>1200</c:v>
                </c:pt>
                <c:pt idx="440">
                  <c:v>1200</c:v>
                </c:pt>
                <c:pt idx="441">
                  <c:v>1200</c:v>
                </c:pt>
                <c:pt idx="442">
                  <c:v>1200</c:v>
                </c:pt>
                <c:pt idx="443">
                  <c:v>1200</c:v>
                </c:pt>
                <c:pt idx="444">
                  <c:v>1200</c:v>
                </c:pt>
                <c:pt idx="445">
                  <c:v>1200</c:v>
                </c:pt>
                <c:pt idx="446">
                  <c:v>1200</c:v>
                </c:pt>
                <c:pt idx="447">
                  <c:v>1200</c:v>
                </c:pt>
                <c:pt idx="448">
                  <c:v>1200</c:v>
                </c:pt>
                <c:pt idx="449">
                  <c:v>1200</c:v>
                </c:pt>
                <c:pt idx="450">
                  <c:v>1199</c:v>
                </c:pt>
                <c:pt idx="451">
                  <c:v>1200</c:v>
                </c:pt>
                <c:pt idx="452">
                  <c:v>1200</c:v>
                </c:pt>
                <c:pt idx="453">
                  <c:v>1200</c:v>
                </c:pt>
                <c:pt idx="454">
                  <c:v>1199</c:v>
                </c:pt>
                <c:pt idx="455">
                  <c:v>1199</c:v>
                </c:pt>
                <c:pt idx="456">
                  <c:v>1200</c:v>
                </c:pt>
                <c:pt idx="457">
                  <c:v>1200</c:v>
                </c:pt>
                <c:pt idx="458">
                  <c:v>1200</c:v>
                </c:pt>
                <c:pt idx="459">
                  <c:v>1200</c:v>
                </c:pt>
                <c:pt idx="460">
                  <c:v>1200</c:v>
                </c:pt>
                <c:pt idx="461">
                  <c:v>1200</c:v>
                </c:pt>
                <c:pt idx="462">
                  <c:v>1200</c:v>
                </c:pt>
                <c:pt idx="463">
                  <c:v>1201</c:v>
                </c:pt>
                <c:pt idx="464">
                  <c:v>1200</c:v>
                </c:pt>
                <c:pt idx="465">
                  <c:v>1200</c:v>
                </c:pt>
                <c:pt idx="466">
                  <c:v>1200</c:v>
                </c:pt>
                <c:pt idx="467">
                  <c:v>1200</c:v>
                </c:pt>
                <c:pt idx="468">
                  <c:v>1200</c:v>
                </c:pt>
                <c:pt idx="469">
                  <c:v>1200</c:v>
                </c:pt>
                <c:pt idx="470">
                  <c:v>1199</c:v>
                </c:pt>
                <c:pt idx="471">
                  <c:v>1200</c:v>
                </c:pt>
                <c:pt idx="472">
                  <c:v>1200</c:v>
                </c:pt>
                <c:pt idx="473">
                  <c:v>1200</c:v>
                </c:pt>
                <c:pt idx="474">
                  <c:v>1200</c:v>
                </c:pt>
                <c:pt idx="475">
                  <c:v>1200</c:v>
                </c:pt>
                <c:pt idx="476">
                  <c:v>1200</c:v>
                </c:pt>
                <c:pt idx="477">
                  <c:v>1200</c:v>
                </c:pt>
                <c:pt idx="478">
                  <c:v>1199</c:v>
                </c:pt>
                <c:pt idx="479">
                  <c:v>1201</c:v>
                </c:pt>
                <c:pt idx="480">
                  <c:v>1201</c:v>
                </c:pt>
                <c:pt idx="481">
                  <c:v>1200</c:v>
                </c:pt>
                <c:pt idx="482">
                  <c:v>1200</c:v>
                </c:pt>
                <c:pt idx="483">
                  <c:v>1200</c:v>
                </c:pt>
                <c:pt idx="484">
                  <c:v>1200</c:v>
                </c:pt>
                <c:pt idx="485">
                  <c:v>1200</c:v>
                </c:pt>
                <c:pt idx="486">
                  <c:v>1200</c:v>
                </c:pt>
                <c:pt idx="487">
                  <c:v>1200</c:v>
                </c:pt>
                <c:pt idx="488">
                  <c:v>1200</c:v>
                </c:pt>
                <c:pt idx="489">
                  <c:v>1200</c:v>
                </c:pt>
                <c:pt idx="490">
                  <c:v>1200</c:v>
                </c:pt>
                <c:pt idx="491">
                  <c:v>1200</c:v>
                </c:pt>
                <c:pt idx="492">
                  <c:v>1200</c:v>
                </c:pt>
                <c:pt idx="493">
                  <c:v>1200</c:v>
                </c:pt>
                <c:pt idx="494">
                  <c:v>1200</c:v>
                </c:pt>
                <c:pt idx="495">
                  <c:v>1200</c:v>
                </c:pt>
                <c:pt idx="496">
                  <c:v>1202</c:v>
                </c:pt>
                <c:pt idx="497">
                  <c:v>1200</c:v>
                </c:pt>
                <c:pt idx="498">
                  <c:v>1200</c:v>
                </c:pt>
                <c:pt idx="499">
                  <c:v>1200</c:v>
                </c:pt>
                <c:pt idx="500">
                  <c:v>1200</c:v>
                </c:pt>
                <c:pt idx="501">
                  <c:v>1200</c:v>
                </c:pt>
                <c:pt idx="502">
                  <c:v>1200</c:v>
                </c:pt>
                <c:pt idx="503">
                  <c:v>1200</c:v>
                </c:pt>
                <c:pt idx="504">
                  <c:v>1201</c:v>
                </c:pt>
                <c:pt idx="505">
                  <c:v>1201</c:v>
                </c:pt>
                <c:pt idx="506">
                  <c:v>1200</c:v>
                </c:pt>
                <c:pt idx="507">
                  <c:v>1201</c:v>
                </c:pt>
                <c:pt idx="508">
                  <c:v>1201</c:v>
                </c:pt>
                <c:pt idx="509">
                  <c:v>1200</c:v>
                </c:pt>
                <c:pt idx="510">
                  <c:v>1200</c:v>
                </c:pt>
                <c:pt idx="511">
                  <c:v>1200</c:v>
                </c:pt>
                <c:pt idx="512">
                  <c:v>1200</c:v>
                </c:pt>
                <c:pt idx="513">
                  <c:v>1200</c:v>
                </c:pt>
                <c:pt idx="514">
                  <c:v>1201</c:v>
                </c:pt>
                <c:pt idx="515">
                  <c:v>1201</c:v>
                </c:pt>
                <c:pt idx="516">
                  <c:v>1200</c:v>
                </c:pt>
                <c:pt idx="517">
                  <c:v>1201</c:v>
                </c:pt>
                <c:pt idx="518">
                  <c:v>1201</c:v>
                </c:pt>
                <c:pt idx="519">
                  <c:v>1200</c:v>
                </c:pt>
                <c:pt idx="520">
                  <c:v>1201</c:v>
                </c:pt>
                <c:pt idx="521">
                  <c:v>1200</c:v>
                </c:pt>
                <c:pt idx="522">
                  <c:v>1200</c:v>
                </c:pt>
                <c:pt idx="523">
                  <c:v>1200</c:v>
                </c:pt>
                <c:pt idx="524">
                  <c:v>1199</c:v>
                </c:pt>
                <c:pt idx="525">
                  <c:v>1200</c:v>
                </c:pt>
                <c:pt idx="526">
                  <c:v>1200</c:v>
                </c:pt>
                <c:pt idx="527">
                  <c:v>1200</c:v>
                </c:pt>
                <c:pt idx="528">
                  <c:v>1200</c:v>
                </c:pt>
                <c:pt idx="529">
                  <c:v>1200</c:v>
                </c:pt>
                <c:pt idx="530">
                  <c:v>1200</c:v>
                </c:pt>
                <c:pt idx="531">
                  <c:v>1200</c:v>
                </c:pt>
                <c:pt idx="532">
                  <c:v>1200</c:v>
                </c:pt>
                <c:pt idx="533">
                  <c:v>1200</c:v>
                </c:pt>
                <c:pt idx="534">
                  <c:v>1201</c:v>
                </c:pt>
                <c:pt idx="535">
                  <c:v>1200</c:v>
                </c:pt>
                <c:pt idx="536">
                  <c:v>1200</c:v>
                </c:pt>
                <c:pt idx="537">
                  <c:v>1200</c:v>
                </c:pt>
                <c:pt idx="538">
                  <c:v>1200</c:v>
                </c:pt>
                <c:pt idx="539">
                  <c:v>1200</c:v>
                </c:pt>
                <c:pt idx="540">
                  <c:v>1200</c:v>
                </c:pt>
                <c:pt idx="541">
                  <c:v>1200</c:v>
                </c:pt>
                <c:pt idx="542">
                  <c:v>1200</c:v>
                </c:pt>
                <c:pt idx="543">
                  <c:v>1200</c:v>
                </c:pt>
                <c:pt idx="544">
                  <c:v>1200</c:v>
                </c:pt>
                <c:pt idx="545">
                  <c:v>1200</c:v>
                </c:pt>
                <c:pt idx="546">
                  <c:v>1200</c:v>
                </c:pt>
                <c:pt idx="547">
                  <c:v>1201</c:v>
                </c:pt>
                <c:pt idx="548">
                  <c:v>1201</c:v>
                </c:pt>
                <c:pt idx="549">
                  <c:v>1201</c:v>
                </c:pt>
                <c:pt idx="550">
                  <c:v>1201</c:v>
                </c:pt>
                <c:pt idx="551">
                  <c:v>1201</c:v>
                </c:pt>
                <c:pt idx="552">
                  <c:v>1200</c:v>
                </c:pt>
                <c:pt idx="553">
                  <c:v>1200</c:v>
                </c:pt>
                <c:pt idx="554">
                  <c:v>1200</c:v>
                </c:pt>
                <c:pt idx="555">
                  <c:v>1200</c:v>
                </c:pt>
                <c:pt idx="556">
                  <c:v>1200</c:v>
                </c:pt>
                <c:pt idx="557">
                  <c:v>1200</c:v>
                </c:pt>
                <c:pt idx="558">
                  <c:v>1200</c:v>
                </c:pt>
                <c:pt idx="559">
                  <c:v>1201</c:v>
                </c:pt>
                <c:pt idx="560">
                  <c:v>1201</c:v>
                </c:pt>
                <c:pt idx="561">
                  <c:v>1200</c:v>
                </c:pt>
                <c:pt idx="562">
                  <c:v>1200</c:v>
                </c:pt>
                <c:pt idx="563">
                  <c:v>1200</c:v>
                </c:pt>
                <c:pt idx="564">
                  <c:v>1200</c:v>
                </c:pt>
                <c:pt idx="565">
                  <c:v>1200</c:v>
                </c:pt>
                <c:pt idx="566">
                  <c:v>1202</c:v>
                </c:pt>
                <c:pt idx="567">
                  <c:v>1200</c:v>
                </c:pt>
                <c:pt idx="568">
                  <c:v>1200</c:v>
                </c:pt>
                <c:pt idx="569">
                  <c:v>1200</c:v>
                </c:pt>
                <c:pt idx="570">
                  <c:v>1200</c:v>
                </c:pt>
                <c:pt idx="571">
                  <c:v>1200</c:v>
                </c:pt>
                <c:pt idx="572">
                  <c:v>1200</c:v>
                </c:pt>
                <c:pt idx="573">
                  <c:v>1200</c:v>
                </c:pt>
                <c:pt idx="574">
                  <c:v>1200</c:v>
                </c:pt>
                <c:pt idx="575">
                  <c:v>1200</c:v>
                </c:pt>
                <c:pt idx="576">
                  <c:v>1200</c:v>
                </c:pt>
                <c:pt idx="577">
                  <c:v>1200</c:v>
                </c:pt>
                <c:pt idx="578">
                  <c:v>1199</c:v>
                </c:pt>
                <c:pt idx="579">
                  <c:v>1199</c:v>
                </c:pt>
                <c:pt idx="580">
                  <c:v>1199</c:v>
                </c:pt>
                <c:pt idx="581">
                  <c:v>1200</c:v>
                </c:pt>
                <c:pt idx="582">
                  <c:v>1200</c:v>
                </c:pt>
                <c:pt idx="583">
                  <c:v>1200</c:v>
                </c:pt>
                <c:pt idx="584">
                  <c:v>1200</c:v>
                </c:pt>
                <c:pt idx="585">
                  <c:v>1200</c:v>
                </c:pt>
                <c:pt idx="586">
                  <c:v>1200</c:v>
                </c:pt>
                <c:pt idx="587">
                  <c:v>1200</c:v>
                </c:pt>
                <c:pt idx="588">
                  <c:v>1200</c:v>
                </c:pt>
                <c:pt idx="589">
                  <c:v>1200</c:v>
                </c:pt>
                <c:pt idx="590">
                  <c:v>1199</c:v>
                </c:pt>
                <c:pt idx="591">
                  <c:v>1199</c:v>
                </c:pt>
                <c:pt idx="592">
                  <c:v>1200</c:v>
                </c:pt>
                <c:pt idx="593">
                  <c:v>1200</c:v>
                </c:pt>
                <c:pt idx="594">
                  <c:v>1200</c:v>
                </c:pt>
                <c:pt idx="595">
                  <c:v>1200</c:v>
                </c:pt>
                <c:pt idx="596">
                  <c:v>1200</c:v>
                </c:pt>
                <c:pt idx="597">
                  <c:v>1200</c:v>
                </c:pt>
                <c:pt idx="598">
                  <c:v>1200</c:v>
                </c:pt>
                <c:pt idx="599">
                  <c:v>1200</c:v>
                </c:pt>
                <c:pt idx="600">
                  <c:v>1200</c:v>
                </c:pt>
                <c:pt idx="601">
                  <c:v>1199</c:v>
                </c:pt>
                <c:pt idx="602">
                  <c:v>1199</c:v>
                </c:pt>
                <c:pt idx="603">
                  <c:v>1200</c:v>
                </c:pt>
                <c:pt idx="604">
                  <c:v>1200</c:v>
                </c:pt>
                <c:pt idx="605">
                  <c:v>1200</c:v>
                </c:pt>
                <c:pt idx="606">
                  <c:v>1200</c:v>
                </c:pt>
                <c:pt idx="607">
                  <c:v>1201</c:v>
                </c:pt>
                <c:pt idx="608">
                  <c:v>1200</c:v>
                </c:pt>
                <c:pt idx="609">
                  <c:v>1200</c:v>
                </c:pt>
                <c:pt idx="610">
                  <c:v>1200</c:v>
                </c:pt>
                <c:pt idx="611">
                  <c:v>1200</c:v>
                </c:pt>
                <c:pt idx="612">
                  <c:v>1200</c:v>
                </c:pt>
                <c:pt idx="613">
                  <c:v>1200</c:v>
                </c:pt>
                <c:pt idx="614">
                  <c:v>1200</c:v>
                </c:pt>
                <c:pt idx="615">
                  <c:v>1200</c:v>
                </c:pt>
                <c:pt idx="616">
                  <c:v>1200</c:v>
                </c:pt>
                <c:pt idx="617">
                  <c:v>1200</c:v>
                </c:pt>
                <c:pt idx="618">
                  <c:v>1200</c:v>
                </c:pt>
                <c:pt idx="619">
                  <c:v>1200</c:v>
                </c:pt>
                <c:pt idx="620">
                  <c:v>1200</c:v>
                </c:pt>
                <c:pt idx="621">
                  <c:v>1200</c:v>
                </c:pt>
                <c:pt idx="622">
                  <c:v>1200</c:v>
                </c:pt>
                <c:pt idx="623">
                  <c:v>1200</c:v>
                </c:pt>
                <c:pt idx="624">
                  <c:v>1200</c:v>
                </c:pt>
                <c:pt idx="625">
                  <c:v>1200</c:v>
                </c:pt>
                <c:pt idx="626">
                  <c:v>1200</c:v>
                </c:pt>
                <c:pt idx="627">
                  <c:v>1199</c:v>
                </c:pt>
                <c:pt idx="628">
                  <c:v>1200</c:v>
                </c:pt>
                <c:pt idx="629">
                  <c:v>1200</c:v>
                </c:pt>
                <c:pt idx="630">
                  <c:v>1201</c:v>
                </c:pt>
                <c:pt idx="631">
                  <c:v>1200</c:v>
                </c:pt>
                <c:pt idx="632">
                  <c:v>1200</c:v>
                </c:pt>
                <c:pt idx="633">
                  <c:v>1199</c:v>
                </c:pt>
                <c:pt idx="634">
                  <c:v>1200</c:v>
                </c:pt>
                <c:pt idx="635">
                  <c:v>1200</c:v>
                </c:pt>
                <c:pt idx="636">
                  <c:v>1199</c:v>
                </c:pt>
                <c:pt idx="637">
                  <c:v>1200</c:v>
                </c:pt>
                <c:pt idx="638">
                  <c:v>1200</c:v>
                </c:pt>
                <c:pt idx="639">
                  <c:v>1200</c:v>
                </c:pt>
                <c:pt idx="640">
                  <c:v>1200</c:v>
                </c:pt>
                <c:pt idx="641">
                  <c:v>1200</c:v>
                </c:pt>
                <c:pt idx="642">
                  <c:v>1200</c:v>
                </c:pt>
                <c:pt idx="643">
                  <c:v>1199</c:v>
                </c:pt>
                <c:pt idx="644">
                  <c:v>1199</c:v>
                </c:pt>
                <c:pt idx="645">
                  <c:v>1198</c:v>
                </c:pt>
                <c:pt idx="646">
                  <c:v>1201</c:v>
                </c:pt>
                <c:pt idx="647">
                  <c:v>1200</c:v>
                </c:pt>
                <c:pt idx="648">
                  <c:v>1200</c:v>
                </c:pt>
                <c:pt idx="649">
                  <c:v>1200</c:v>
                </c:pt>
                <c:pt idx="650">
                  <c:v>1200</c:v>
                </c:pt>
                <c:pt idx="651">
                  <c:v>1200</c:v>
                </c:pt>
                <c:pt idx="652">
                  <c:v>1200</c:v>
                </c:pt>
                <c:pt idx="653">
                  <c:v>1200</c:v>
                </c:pt>
                <c:pt idx="654">
                  <c:v>1200</c:v>
                </c:pt>
                <c:pt idx="655">
                  <c:v>1199</c:v>
                </c:pt>
                <c:pt idx="656">
                  <c:v>1200</c:v>
                </c:pt>
                <c:pt idx="657">
                  <c:v>1200</c:v>
                </c:pt>
                <c:pt idx="658">
                  <c:v>1200</c:v>
                </c:pt>
                <c:pt idx="659">
                  <c:v>1200</c:v>
                </c:pt>
                <c:pt idx="660">
                  <c:v>1200</c:v>
                </c:pt>
                <c:pt idx="661">
                  <c:v>1200</c:v>
                </c:pt>
                <c:pt idx="662">
                  <c:v>1200</c:v>
                </c:pt>
                <c:pt idx="663">
                  <c:v>1201</c:v>
                </c:pt>
                <c:pt idx="664">
                  <c:v>1201</c:v>
                </c:pt>
                <c:pt idx="665">
                  <c:v>1200</c:v>
                </c:pt>
                <c:pt idx="666">
                  <c:v>1200</c:v>
                </c:pt>
                <c:pt idx="667">
                  <c:v>1200</c:v>
                </c:pt>
                <c:pt idx="668">
                  <c:v>1200</c:v>
                </c:pt>
                <c:pt idx="669">
                  <c:v>1200</c:v>
                </c:pt>
                <c:pt idx="670">
                  <c:v>1200</c:v>
                </c:pt>
                <c:pt idx="671">
                  <c:v>1200</c:v>
                </c:pt>
                <c:pt idx="672">
                  <c:v>1200</c:v>
                </c:pt>
                <c:pt idx="673">
                  <c:v>1200</c:v>
                </c:pt>
                <c:pt idx="674">
                  <c:v>1200</c:v>
                </c:pt>
                <c:pt idx="675">
                  <c:v>1201</c:v>
                </c:pt>
                <c:pt idx="676">
                  <c:v>1200</c:v>
                </c:pt>
                <c:pt idx="677">
                  <c:v>1200</c:v>
                </c:pt>
                <c:pt idx="678">
                  <c:v>1200</c:v>
                </c:pt>
                <c:pt idx="679">
                  <c:v>1200</c:v>
                </c:pt>
                <c:pt idx="680">
                  <c:v>1201</c:v>
                </c:pt>
                <c:pt idx="681">
                  <c:v>1200</c:v>
                </c:pt>
                <c:pt idx="682">
                  <c:v>1200</c:v>
                </c:pt>
                <c:pt idx="683">
                  <c:v>1200</c:v>
                </c:pt>
                <c:pt idx="684">
                  <c:v>1200</c:v>
                </c:pt>
                <c:pt idx="685">
                  <c:v>1201</c:v>
                </c:pt>
                <c:pt idx="686">
                  <c:v>1201</c:v>
                </c:pt>
                <c:pt idx="687">
                  <c:v>1201</c:v>
                </c:pt>
                <c:pt idx="688">
                  <c:v>1201</c:v>
                </c:pt>
                <c:pt idx="689">
                  <c:v>1200</c:v>
                </c:pt>
                <c:pt idx="690">
                  <c:v>1200</c:v>
                </c:pt>
                <c:pt idx="691">
                  <c:v>1200</c:v>
                </c:pt>
                <c:pt idx="692">
                  <c:v>1200</c:v>
                </c:pt>
                <c:pt idx="693">
                  <c:v>1200</c:v>
                </c:pt>
                <c:pt idx="694">
                  <c:v>1200</c:v>
                </c:pt>
                <c:pt idx="695">
                  <c:v>1200</c:v>
                </c:pt>
                <c:pt idx="696">
                  <c:v>1200</c:v>
                </c:pt>
                <c:pt idx="697">
                  <c:v>1200</c:v>
                </c:pt>
                <c:pt idx="698">
                  <c:v>1200</c:v>
                </c:pt>
                <c:pt idx="699">
                  <c:v>1200</c:v>
                </c:pt>
                <c:pt idx="700">
                  <c:v>1200</c:v>
                </c:pt>
                <c:pt idx="701">
                  <c:v>1200</c:v>
                </c:pt>
                <c:pt idx="702">
                  <c:v>1200</c:v>
                </c:pt>
                <c:pt idx="703">
                  <c:v>1200</c:v>
                </c:pt>
                <c:pt idx="704">
                  <c:v>1200</c:v>
                </c:pt>
                <c:pt idx="705">
                  <c:v>1200</c:v>
                </c:pt>
                <c:pt idx="706">
                  <c:v>1200</c:v>
                </c:pt>
                <c:pt idx="707">
                  <c:v>1200</c:v>
                </c:pt>
                <c:pt idx="708">
                  <c:v>1200</c:v>
                </c:pt>
                <c:pt idx="709">
                  <c:v>1200</c:v>
                </c:pt>
                <c:pt idx="710">
                  <c:v>1200</c:v>
                </c:pt>
                <c:pt idx="711">
                  <c:v>1200</c:v>
                </c:pt>
                <c:pt idx="712">
                  <c:v>1200</c:v>
                </c:pt>
                <c:pt idx="713">
                  <c:v>1200</c:v>
                </c:pt>
                <c:pt idx="714">
                  <c:v>1200</c:v>
                </c:pt>
                <c:pt idx="715">
                  <c:v>1200</c:v>
                </c:pt>
                <c:pt idx="716">
                  <c:v>1200</c:v>
                </c:pt>
                <c:pt idx="717">
                  <c:v>1201</c:v>
                </c:pt>
                <c:pt idx="718">
                  <c:v>1198</c:v>
                </c:pt>
                <c:pt idx="719">
                  <c:v>1200</c:v>
                </c:pt>
                <c:pt idx="720">
                  <c:v>1200</c:v>
                </c:pt>
                <c:pt idx="721">
                  <c:v>1200</c:v>
                </c:pt>
                <c:pt idx="722">
                  <c:v>1200</c:v>
                </c:pt>
                <c:pt idx="723">
                  <c:v>1200</c:v>
                </c:pt>
                <c:pt idx="724">
                  <c:v>1200</c:v>
                </c:pt>
                <c:pt idx="725">
                  <c:v>1200</c:v>
                </c:pt>
                <c:pt idx="726">
                  <c:v>1200</c:v>
                </c:pt>
                <c:pt idx="727">
                  <c:v>1200</c:v>
                </c:pt>
                <c:pt idx="728">
                  <c:v>1200</c:v>
                </c:pt>
                <c:pt idx="729">
                  <c:v>1200</c:v>
                </c:pt>
                <c:pt idx="730">
                  <c:v>1199</c:v>
                </c:pt>
                <c:pt idx="731">
                  <c:v>1200</c:v>
                </c:pt>
                <c:pt idx="732">
                  <c:v>1200</c:v>
                </c:pt>
                <c:pt idx="733">
                  <c:v>1200</c:v>
                </c:pt>
                <c:pt idx="734">
                  <c:v>1200</c:v>
                </c:pt>
                <c:pt idx="735">
                  <c:v>1200</c:v>
                </c:pt>
                <c:pt idx="736">
                  <c:v>1200</c:v>
                </c:pt>
                <c:pt idx="737">
                  <c:v>1200</c:v>
                </c:pt>
                <c:pt idx="738">
                  <c:v>1200</c:v>
                </c:pt>
                <c:pt idx="739">
                  <c:v>1200</c:v>
                </c:pt>
                <c:pt idx="740">
                  <c:v>1200</c:v>
                </c:pt>
                <c:pt idx="741">
                  <c:v>1200</c:v>
                </c:pt>
                <c:pt idx="742">
                  <c:v>1199</c:v>
                </c:pt>
                <c:pt idx="743">
                  <c:v>1200</c:v>
                </c:pt>
                <c:pt idx="744">
                  <c:v>1200</c:v>
                </c:pt>
                <c:pt idx="745">
                  <c:v>1200</c:v>
                </c:pt>
                <c:pt idx="746">
                  <c:v>1200</c:v>
                </c:pt>
                <c:pt idx="747">
                  <c:v>1200</c:v>
                </c:pt>
                <c:pt idx="748">
                  <c:v>1200</c:v>
                </c:pt>
                <c:pt idx="749">
                  <c:v>1201</c:v>
                </c:pt>
                <c:pt idx="750">
                  <c:v>1200</c:v>
                </c:pt>
                <c:pt idx="751">
                  <c:v>1200</c:v>
                </c:pt>
                <c:pt idx="752">
                  <c:v>1200</c:v>
                </c:pt>
                <c:pt idx="753">
                  <c:v>1199</c:v>
                </c:pt>
                <c:pt idx="754">
                  <c:v>1199</c:v>
                </c:pt>
                <c:pt idx="755">
                  <c:v>1200</c:v>
                </c:pt>
                <c:pt idx="756">
                  <c:v>1200</c:v>
                </c:pt>
                <c:pt idx="757">
                  <c:v>1200</c:v>
                </c:pt>
                <c:pt idx="758">
                  <c:v>1200</c:v>
                </c:pt>
                <c:pt idx="759">
                  <c:v>1200</c:v>
                </c:pt>
                <c:pt idx="760">
                  <c:v>1200</c:v>
                </c:pt>
                <c:pt idx="761">
                  <c:v>1200</c:v>
                </c:pt>
                <c:pt idx="762">
                  <c:v>1200</c:v>
                </c:pt>
                <c:pt idx="763">
                  <c:v>1200</c:v>
                </c:pt>
                <c:pt idx="764">
                  <c:v>1200</c:v>
                </c:pt>
                <c:pt idx="765">
                  <c:v>1200</c:v>
                </c:pt>
                <c:pt idx="766">
                  <c:v>1200</c:v>
                </c:pt>
                <c:pt idx="767">
                  <c:v>1200</c:v>
                </c:pt>
                <c:pt idx="768">
                  <c:v>1200</c:v>
                </c:pt>
                <c:pt idx="769">
                  <c:v>1200</c:v>
                </c:pt>
                <c:pt idx="770">
                  <c:v>1200</c:v>
                </c:pt>
                <c:pt idx="771">
                  <c:v>1200</c:v>
                </c:pt>
                <c:pt idx="772">
                  <c:v>1200</c:v>
                </c:pt>
                <c:pt idx="773">
                  <c:v>1200</c:v>
                </c:pt>
                <c:pt idx="774">
                  <c:v>1200</c:v>
                </c:pt>
                <c:pt idx="775">
                  <c:v>1201</c:v>
                </c:pt>
                <c:pt idx="776">
                  <c:v>1200</c:v>
                </c:pt>
                <c:pt idx="777">
                  <c:v>1200</c:v>
                </c:pt>
                <c:pt idx="778">
                  <c:v>1199</c:v>
                </c:pt>
                <c:pt idx="779">
                  <c:v>1199</c:v>
                </c:pt>
                <c:pt idx="780">
                  <c:v>1200</c:v>
                </c:pt>
                <c:pt idx="781">
                  <c:v>1200</c:v>
                </c:pt>
                <c:pt idx="782">
                  <c:v>1200</c:v>
                </c:pt>
                <c:pt idx="783">
                  <c:v>1200</c:v>
                </c:pt>
                <c:pt idx="784">
                  <c:v>1200</c:v>
                </c:pt>
                <c:pt idx="785">
                  <c:v>1200</c:v>
                </c:pt>
                <c:pt idx="786">
                  <c:v>1200</c:v>
                </c:pt>
                <c:pt idx="787">
                  <c:v>1200</c:v>
                </c:pt>
                <c:pt idx="788">
                  <c:v>1200</c:v>
                </c:pt>
                <c:pt idx="789">
                  <c:v>1200</c:v>
                </c:pt>
                <c:pt idx="790">
                  <c:v>1200</c:v>
                </c:pt>
                <c:pt idx="791">
                  <c:v>1200</c:v>
                </c:pt>
                <c:pt idx="792">
                  <c:v>1200</c:v>
                </c:pt>
                <c:pt idx="793">
                  <c:v>1200</c:v>
                </c:pt>
                <c:pt idx="794">
                  <c:v>1200</c:v>
                </c:pt>
                <c:pt idx="795">
                  <c:v>1199</c:v>
                </c:pt>
                <c:pt idx="796">
                  <c:v>1198</c:v>
                </c:pt>
                <c:pt idx="797">
                  <c:v>1200</c:v>
                </c:pt>
                <c:pt idx="798">
                  <c:v>1200</c:v>
                </c:pt>
                <c:pt idx="799">
                  <c:v>1200</c:v>
                </c:pt>
                <c:pt idx="800">
                  <c:v>1200</c:v>
                </c:pt>
                <c:pt idx="801">
                  <c:v>1199</c:v>
                </c:pt>
                <c:pt idx="802">
                  <c:v>1200</c:v>
                </c:pt>
                <c:pt idx="803">
                  <c:v>1200</c:v>
                </c:pt>
                <c:pt idx="804">
                  <c:v>1200</c:v>
                </c:pt>
                <c:pt idx="805">
                  <c:v>1199</c:v>
                </c:pt>
                <c:pt idx="806">
                  <c:v>1201</c:v>
                </c:pt>
                <c:pt idx="807">
                  <c:v>1201</c:v>
                </c:pt>
                <c:pt idx="808">
                  <c:v>1201</c:v>
                </c:pt>
                <c:pt idx="809">
                  <c:v>1201</c:v>
                </c:pt>
                <c:pt idx="810">
                  <c:v>1200</c:v>
                </c:pt>
                <c:pt idx="811">
                  <c:v>1200</c:v>
                </c:pt>
                <c:pt idx="812">
                  <c:v>1200</c:v>
                </c:pt>
                <c:pt idx="813">
                  <c:v>1200</c:v>
                </c:pt>
                <c:pt idx="814">
                  <c:v>1200</c:v>
                </c:pt>
                <c:pt idx="815">
                  <c:v>1200</c:v>
                </c:pt>
                <c:pt idx="816">
                  <c:v>1200</c:v>
                </c:pt>
                <c:pt idx="817">
                  <c:v>1202</c:v>
                </c:pt>
                <c:pt idx="818">
                  <c:v>1200</c:v>
                </c:pt>
                <c:pt idx="819">
                  <c:v>1200</c:v>
                </c:pt>
                <c:pt idx="820">
                  <c:v>1200</c:v>
                </c:pt>
                <c:pt idx="821">
                  <c:v>1200</c:v>
                </c:pt>
                <c:pt idx="822">
                  <c:v>1200</c:v>
                </c:pt>
                <c:pt idx="823">
                  <c:v>1200</c:v>
                </c:pt>
                <c:pt idx="824">
                  <c:v>1200</c:v>
                </c:pt>
                <c:pt idx="825">
                  <c:v>1200</c:v>
                </c:pt>
                <c:pt idx="826">
                  <c:v>1200</c:v>
                </c:pt>
                <c:pt idx="827">
                  <c:v>1200</c:v>
                </c:pt>
                <c:pt idx="828">
                  <c:v>1200</c:v>
                </c:pt>
                <c:pt idx="829">
                  <c:v>1200</c:v>
                </c:pt>
                <c:pt idx="830">
                  <c:v>1200</c:v>
                </c:pt>
                <c:pt idx="831">
                  <c:v>1199</c:v>
                </c:pt>
                <c:pt idx="832">
                  <c:v>1199</c:v>
                </c:pt>
                <c:pt idx="833">
                  <c:v>1200</c:v>
                </c:pt>
                <c:pt idx="834">
                  <c:v>1200</c:v>
                </c:pt>
                <c:pt idx="835">
                  <c:v>1200</c:v>
                </c:pt>
                <c:pt idx="836">
                  <c:v>1199</c:v>
                </c:pt>
                <c:pt idx="837">
                  <c:v>1199</c:v>
                </c:pt>
                <c:pt idx="838">
                  <c:v>1200</c:v>
                </c:pt>
                <c:pt idx="839">
                  <c:v>1200</c:v>
                </c:pt>
                <c:pt idx="840">
                  <c:v>1200</c:v>
                </c:pt>
                <c:pt idx="841">
                  <c:v>1200</c:v>
                </c:pt>
                <c:pt idx="842">
                  <c:v>1200</c:v>
                </c:pt>
                <c:pt idx="843">
                  <c:v>1201</c:v>
                </c:pt>
                <c:pt idx="844">
                  <c:v>1200</c:v>
                </c:pt>
                <c:pt idx="845">
                  <c:v>1200</c:v>
                </c:pt>
                <c:pt idx="846">
                  <c:v>1200</c:v>
                </c:pt>
                <c:pt idx="847">
                  <c:v>1200</c:v>
                </c:pt>
                <c:pt idx="848">
                  <c:v>1200</c:v>
                </c:pt>
                <c:pt idx="849">
                  <c:v>1200</c:v>
                </c:pt>
                <c:pt idx="850">
                  <c:v>1200</c:v>
                </c:pt>
                <c:pt idx="851">
                  <c:v>1200</c:v>
                </c:pt>
                <c:pt idx="852">
                  <c:v>1200</c:v>
                </c:pt>
                <c:pt idx="853">
                  <c:v>1201</c:v>
                </c:pt>
                <c:pt idx="854">
                  <c:v>1200</c:v>
                </c:pt>
                <c:pt idx="855">
                  <c:v>1200</c:v>
                </c:pt>
                <c:pt idx="856">
                  <c:v>1200</c:v>
                </c:pt>
                <c:pt idx="857">
                  <c:v>1199</c:v>
                </c:pt>
                <c:pt idx="858">
                  <c:v>1200</c:v>
                </c:pt>
                <c:pt idx="859">
                  <c:v>1200</c:v>
                </c:pt>
                <c:pt idx="860">
                  <c:v>1200</c:v>
                </c:pt>
                <c:pt idx="861">
                  <c:v>1200</c:v>
                </c:pt>
                <c:pt idx="862">
                  <c:v>1200</c:v>
                </c:pt>
                <c:pt idx="863">
                  <c:v>1200</c:v>
                </c:pt>
                <c:pt idx="864">
                  <c:v>1199</c:v>
                </c:pt>
                <c:pt idx="865">
                  <c:v>1200</c:v>
                </c:pt>
                <c:pt idx="866">
                  <c:v>1200</c:v>
                </c:pt>
                <c:pt idx="867">
                  <c:v>1200</c:v>
                </c:pt>
                <c:pt idx="868">
                  <c:v>1200</c:v>
                </c:pt>
                <c:pt idx="869">
                  <c:v>1200</c:v>
                </c:pt>
                <c:pt idx="870">
                  <c:v>1200</c:v>
                </c:pt>
                <c:pt idx="871">
                  <c:v>1200</c:v>
                </c:pt>
                <c:pt idx="872">
                  <c:v>1200</c:v>
                </c:pt>
                <c:pt idx="873">
                  <c:v>1200</c:v>
                </c:pt>
                <c:pt idx="874">
                  <c:v>1200</c:v>
                </c:pt>
                <c:pt idx="875">
                  <c:v>1200</c:v>
                </c:pt>
                <c:pt idx="876">
                  <c:v>1200</c:v>
                </c:pt>
                <c:pt idx="877">
                  <c:v>1201</c:v>
                </c:pt>
                <c:pt idx="878">
                  <c:v>1200</c:v>
                </c:pt>
                <c:pt idx="879">
                  <c:v>1200</c:v>
                </c:pt>
                <c:pt idx="880">
                  <c:v>1200</c:v>
                </c:pt>
                <c:pt idx="881">
                  <c:v>1200</c:v>
                </c:pt>
                <c:pt idx="882">
                  <c:v>1200</c:v>
                </c:pt>
                <c:pt idx="883">
                  <c:v>1200</c:v>
                </c:pt>
                <c:pt idx="884">
                  <c:v>1200</c:v>
                </c:pt>
                <c:pt idx="885">
                  <c:v>1199</c:v>
                </c:pt>
                <c:pt idx="886">
                  <c:v>1199</c:v>
                </c:pt>
                <c:pt idx="887">
                  <c:v>1200</c:v>
                </c:pt>
                <c:pt idx="888">
                  <c:v>1200</c:v>
                </c:pt>
                <c:pt idx="889">
                  <c:v>1200</c:v>
                </c:pt>
                <c:pt idx="890">
                  <c:v>1200</c:v>
                </c:pt>
                <c:pt idx="891">
                  <c:v>1200</c:v>
                </c:pt>
                <c:pt idx="892">
                  <c:v>1200</c:v>
                </c:pt>
                <c:pt idx="893">
                  <c:v>1200</c:v>
                </c:pt>
                <c:pt idx="894">
                  <c:v>1200</c:v>
                </c:pt>
                <c:pt idx="895">
                  <c:v>1200</c:v>
                </c:pt>
                <c:pt idx="896">
                  <c:v>1200</c:v>
                </c:pt>
                <c:pt idx="897">
                  <c:v>1200</c:v>
                </c:pt>
                <c:pt idx="898">
                  <c:v>1200</c:v>
                </c:pt>
                <c:pt idx="899">
                  <c:v>1200</c:v>
                </c:pt>
                <c:pt idx="900">
                  <c:v>1200</c:v>
                </c:pt>
                <c:pt idx="901">
                  <c:v>1200</c:v>
                </c:pt>
                <c:pt idx="902">
                  <c:v>1200</c:v>
                </c:pt>
                <c:pt idx="903">
                  <c:v>1201</c:v>
                </c:pt>
                <c:pt idx="904">
                  <c:v>1200</c:v>
                </c:pt>
                <c:pt idx="905">
                  <c:v>1200</c:v>
                </c:pt>
                <c:pt idx="906">
                  <c:v>1199</c:v>
                </c:pt>
                <c:pt idx="907">
                  <c:v>1200</c:v>
                </c:pt>
                <c:pt idx="908">
                  <c:v>1201</c:v>
                </c:pt>
                <c:pt idx="909">
                  <c:v>1200</c:v>
                </c:pt>
                <c:pt idx="910">
                  <c:v>1200</c:v>
                </c:pt>
                <c:pt idx="911">
                  <c:v>1200</c:v>
                </c:pt>
                <c:pt idx="912">
                  <c:v>1200</c:v>
                </c:pt>
                <c:pt idx="913">
                  <c:v>1201</c:v>
                </c:pt>
                <c:pt idx="914">
                  <c:v>1200</c:v>
                </c:pt>
                <c:pt idx="915">
                  <c:v>1200</c:v>
                </c:pt>
                <c:pt idx="916">
                  <c:v>1200</c:v>
                </c:pt>
                <c:pt idx="917">
                  <c:v>1200</c:v>
                </c:pt>
                <c:pt idx="918">
                  <c:v>1200</c:v>
                </c:pt>
                <c:pt idx="919">
                  <c:v>1200</c:v>
                </c:pt>
                <c:pt idx="920">
                  <c:v>1202</c:v>
                </c:pt>
                <c:pt idx="921">
                  <c:v>1202</c:v>
                </c:pt>
                <c:pt idx="922">
                  <c:v>1200</c:v>
                </c:pt>
                <c:pt idx="923">
                  <c:v>1200</c:v>
                </c:pt>
                <c:pt idx="924">
                  <c:v>1201</c:v>
                </c:pt>
                <c:pt idx="925">
                  <c:v>1201</c:v>
                </c:pt>
                <c:pt idx="926">
                  <c:v>1200</c:v>
                </c:pt>
                <c:pt idx="927">
                  <c:v>1200</c:v>
                </c:pt>
                <c:pt idx="928">
                  <c:v>1200</c:v>
                </c:pt>
                <c:pt idx="929">
                  <c:v>1200</c:v>
                </c:pt>
                <c:pt idx="930">
                  <c:v>1200</c:v>
                </c:pt>
                <c:pt idx="931">
                  <c:v>1200</c:v>
                </c:pt>
                <c:pt idx="932">
                  <c:v>1200</c:v>
                </c:pt>
                <c:pt idx="933">
                  <c:v>1200</c:v>
                </c:pt>
                <c:pt idx="934">
                  <c:v>1200</c:v>
                </c:pt>
                <c:pt idx="935">
                  <c:v>1200</c:v>
                </c:pt>
                <c:pt idx="936">
                  <c:v>1200</c:v>
                </c:pt>
                <c:pt idx="937">
                  <c:v>1200</c:v>
                </c:pt>
                <c:pt idx="938">
                  <c:v>1200</c:v>
                </c:pt>
                <c:pt idx="939">
                  <c:v>1200</c:v>
                </c:pt>
                <c:pt idx="940">
                  <c:v>1200</c:v>
                </c:pt>
                <c:pt idx="941">
                  <c:v>1200</c:v>
                </c:pt>
                <c:pt idx="942">
                  <c:v>1200</c:v>
                </c:pt>
                <c:pt idx="943">
                  <c:v>1200</c:v>
                </c:pt>
                <c:pt idx="944">
                  <c:v>1201</c:v>
                </c:pt>
                <c:pt idx="945">
                  <c:v>1200</c:v>
                </c:pt>
                <c:pt idx="946">
                  <c:v>1201</c:v>
                </c:pt>
                <c:pt idx="947">
                  <c:v>1201</c:v>
                </c:pt>
                <c:pt idx="948">
                  <c:v>1199</c:v>
                </c:pt>
                <c:pt idx="949">
                  <c:v>1200</c:v>
                </c:pt>
                <c:pt idx="950">
                  <c:v>1199</c:v>
                </c:pt>
                <c:pt idx="951">
                  <c:v>1199</c:v>
                </c:pt>
                <c:pt idx="952">
                  <c:v>1200</c:v>
                </c:pt>
                <c:pt idx="953">
                  <c:v>1202</c:v>
                </c:pt>
                <c:pt idx="954">
                  <c:v>1202</c:v>
                </c:pt>
                <c:pt idx="955">
                  <c:v>1201</c:v>
                </c:pt>
                <c:pt idx="956">
                  <c:v>1198</c:v>
                </c:pt>
                <c:pt idx="957">
                  <c:v>1198</c:v>
                </c:pt>
                <c:pt idx="958">
                  <c:v>1201</c:v>
                </c:pt>
                <c:pt idx="959">
                  <c:v>1200</c:v>
                </c:pt>
                <c:pt idx="960">
                  <c:v>1200</c:v>
                </c:pt>
                <c:pt idx="961">
                  <c:v>1200</c:v>
                </c:pt>
                <c:pt idx="962">
                  <c:v>1200</c:v>
                </c:pt>
                <c:pt idx="963">
                  <c:v>1200</c:v>
                </c:pt>
                <c:pt idx="964">
                  <c:v>1200</c:v>
                </c:pt>
                <c:pt idx="965">
                  <c:v>1200</c:v>
                </c:pt>
                <c:pt idx="966">
                  <c:v>1200</c:v>
                </c:pt>
                <c:pt idx="967">
                  <c:v>1200</c:v>
                </c:pt>
                <c:pt idx="968">
                  <c:v>1201</c:v>
                </c:pt>
                <c:pt idx="969">
                  <c:v>1201</c:v>
                </c:pt>
                <c:pt idx="970">
                  <c:v>1201</c:v>
                </c:pt>
                <c:pt idx="971">
                  <c:v>1199</c:v>
                </c:pt>
                <c:pt idx="972">
                  <c:v>1199</c:v>
                </c:pt>
                <c:pt idx="973">
                  <c:v>1200</c:v>
                </c:pt>
                <c:pt idx="974">
                  <c:v>1199</c:v>
                </c:pt>
                <c:pt idx="975">
                  <c:v>1200</c:v>
                </c:pt>
                <c:pt idx="976">
                  <c:v>1200</c:v>
                </c:pt>
                <c:pt idx="977">
                  <c:v>1200</c:v>
                </c:pt>
                <c:pt idx="978">
                  <c:v>1200</c:v>
                </c:pt>
                <c:pt idx="979">
                  <c:v>1201</c:v>
                </c:pt>
                <c:pt idx="980">
                  <c:v>1200</c:v>
                </c:pt>
                <c:pt idx="981">
                  <c:v>1200</c:v>
                </c:pt>
                <c:pt idx="982">
                  <c:v>1200</c:v>
                </c:pt>
                <c:pt idx="983">
                  <c:v>1200</c:v>
                </c:pt>
                <c:pt idx="984">
                  <c:v>1200</c:v>
                </c:pt>
                <c:pt idx="985">
                  <c:v>1199</c:v>
                </c:pt>
                <c:pt idx="986">
                  <c:v>1199</c:v>
                </c:pt>
                <c:pt idx="987">
                  <c:v>1200</c:v>
                </c:pt>
                <c:pt idx="988">
                  <c:v>1200</c:v>
                </c:pt>
                <c:pt idx="989">
                  <c:v>1200</c:v>
                </c:pt>
                <c:pt idx="990">
                  <c:v>1199</c:v>
                </c:pt>
                <c:pt idx="991">
                  <c:v>1200</c:v>
                </c:pt>
                <c:pt idx="992">
                  <c:v>1200</c:v>
                </c:pt>
                <c:pt idx="993">
                  <c:v>1200</c:v>
                </c:pt>
                <c:pt idx="994">
                  <c:v>1200</c:v>
                </c:pt>
                <c:pt idx="995">
                  <c:v>1201</c:v>
                </c:pt>
                <c:pt idx="996">
                  <c:v>1201</c:v>
                </c:pt>
                <c:pt idx="997">
                  <c:v>1200</c:v>
                </c:pt>
                <c:pt idx="998">
                  <c:v>1199</c:v>
                </c:pt>
                <c:pt idx="999">
                  <c:v>1199</c:v>
                </c:pt>
                <c:pt idx="1000">
                  <c:v>1201</c:v>
                </c:pt>
                <c:pt idx="1001">
                  <c:v>1200</c:v>
                </c:pt>
                <c:pt idx="1002">
                  <c:v>1200</c:v>
                </c:pt>
                <c:pt idx="1003">
                  <c:v>1200</c:v>
                </c:pt>
                <c:pt idx="1004">
                  <c:v>1201</c:v>
                </c:pt>
                <c:pt idx="1005">
                  <c:v>1198</c:v>
                </c:pt>
                <c:pt idx="1006">
                  <c:v>1198</c:v>
                </c:pt>
                <c:pt idx="1007">
                  <c:v>1200</c:v>
                </c:pt>
                <c:pt idx="1008">
                  <c:v>1200</c:v>
                </c:pt>
                <c:pt idx="1009">
                  <c:v>1200</c:v>
                </c:pt>
                <c:pt idx="1010">
                  <c:v>1200</c:v>
                </c:pt>
                <c:pt idx="1011">
                  <c:v>1200</c:v>
                </c:pt>
                <c:pt idx="1012">
                  <c:v>1200</c:v>
                </c:pt>
                <c:pt idx="1013">
                  <c:v>1200</c:v>
                </c:pt>
                <c:pt idx="1014">
                  <c:v>1200</c:v>
                </c:pt>
                <c:pt idx="1015">
                  <c:v>1198</c:v>
                </c:pt>
                <c:pt idx="1016">
                  <c:v>1198</c:v>
                </c:pt>
                <c:pt idx="1017">
                  <c:v>1201</c:v>
                </c:pt>
                <c:pt idx="1018">
                  <c:v>1201</c:v>
                </c:pt>
                <c:pt idx="1019">
                  <c:v>1200</c:v>
                </c:pt>
                <c:pt idx="1020">
                  <c:v>1200</c:v>
                </c:pt>
                <c:pt idx="1021">
                  <c:v>1200</c:v>
                </c:pt>
                <c:pt idx="1022">
                  <c:v>1200</c:v>
                </c:pt>
                <c:pt idx="1023">
                  <c:v>1201</c:v>
                </c:pt>
                <c:pt idx="1024">
                  <c:v>1201</c:v>
                </c:pt>
                <c:pt idx="1025">
                  <c:v>1199</c:v>
                </c:pt>
                <c:pt idx="1026">
                  <c:v>1199</c:v>
                </c:pt>
                <c:pt idx="1027">
                  <c:v>1198</c:v>
                </c:pt>
                <c:pt idx="1028">
                  <c:v>1200</c:v>
                </c:pt>
                <c:pt idx="1029">
                  <c:v>1200</c:v>
                </c:pt>
                <c:pt idx="1030">
                  <c:v>1200</c:v>
                </c:pt>
                <c:pt idx="1031">
                  <c:v>1200</c:v>
                </c:pt>
                <c:pt idx="1032">
                  <c:v>1201</c:v>
                </c:pt>
                <c:pt idx="1033">
                  <c:v>1200</c:v>
                </c:pt>
                <c:pt idx="1034">
                  <c:v>1200</c:v>
                </c:pt>
                <c:pt idx="1035">
                  <c:v>1202</c:v>
                </c:pt>
                <c:pt idx="1036">
                  <c:v>1200</c:v>
                </c:pt>
                <c:pt idx="1037">
                  <c:v>1200</c:v>
                </c:pt>
                <c:pt idx="1038">
                  <c:v>1200</c:v>
                </c:pt>
                <c:pt idx="1039">
                  <c:v>1200</c:v>
                </c:pt>
                <c:pt idx="1040">
                  <c:v>1200</c:v>
                </c:pt>
                <c:pt idx="1041">
                  <c:v>1200</c:v>
                </c:pt>
                <c:pt idx="1042">
                  <c:v>1200</c:v>
                </c:pt>
                <c:pt idx="1043">
                  <c:v>1200</c:v>
                </c:pt>
                <c:pt idx="1044">
                  <c:v>1200</c:v>
                </c:pt>
                <c:pt idx="1045">
                  <c:v>1201</c:v>
                </c:pt>
                <c:pt idx="1046">
                  <c:v>1199</c:v>
                </c:pt>
                <c:pt idx="1047">
                  <c:v>1199</c:v>
                </c:pt>
                <c:pt idx="1048">
                  <c:v>1201</c:v>
                </c:pt>
                <c:pt idx="1049">
                  <c:v>1201</c:v>
                </c:pt>
                <c:pt idx="1050">
                  <c:v>1201</c:v>
                </c:pt>
                <c:pt idx="1051">
                  <c:v>1200</c:v>
                </c:pt>
                <c:pt idx="1052">
                  <c:v>1200</c:v>
                </c:pt>
                <c:pt idx="1053">
                  <c:v>1200</c:v>
                </c:pt>
                <c:pt idx="1054">
                  <c:v>1200</c:v>
                </c:pt>
                <c:pt idx="1055">
                  <c:v>1200</c:v>
                </c:pt>
                <c:pt idx="1056">
                  <c:v>1200</c:v>
                </c:pt>
                <c:pt idx="1057">
                  <c:v>1200</c:v>
                </c:pt>
                <c:pt idx="1058">
                  <c:v>1200</c:v>
                </c:pt>
                <c:pt idx="1059">
                  <c:v>1200</c:v>
                </c:pt>
                <c:pt idx="1060">
                  <c:v>1198</c:v>
                </c:pt>
                <c:pt idx="1061">
                  <c:v>1198</c:v>
                </c:pt>
                <c:pt idx="1062">
                  <c:v>1200</c:v>
                </c:pt>
                <c:pt idx="1063">
                  <c:v>1200</c:v>
                </c:pt>
                <c:pt idx="1064">
                  <c:v>1200</c:v>
                </c:pt>
                <c:pt idx="1065">
                  <c:v>1201</c:v>
                </c:pt>
                <c:pt idx="1066">
                  <c:v>1200</c:v>
                </c:pt>
                <c:pt idx="1067">
                  <c:v>1200</c:v>
                </c:pt>
                <c:pt idx="1068">
                  <c:v>1200</c:v>
                </c:pt>
                <c:pt idx="1069">
                  <c:v>1200</c:v>
                </c:pt>
                <c:pt idx="1070">
                  <c:v>1201</c:v>
                </c:pt>
                <c:pt idx="1071">
                  <c:v>1201</c:v>
                </c:pt>
                <c:pt idx="1072">
                  <c:v>1200</c:v>
                </c:pt>
                <c:pt idx="1073">
                  <c:v>1200</c:v>
                </c:pt>
                <c:pt idx="1074">
                  <c:v>1200</c:v>
                </c:pt>
                <c:pt idx="1075">
                  <c:v>1200</c:v>
                </c:pt>
                <c:pt idx="1076">
                  <c:v>1200</c:v>
                </c:pt>
                <c:pt idx="1077">
                  <c:v>1200</c:v>
                </c:pt>
                <c:pt idx="1078">
                  <c:v>1200</c:v>
                </c:pt>
                <c:pt idx="1079">
                  <c:v>1201</c:v>
                </c:pt>
                <c:pt idx="1080">
                  <c:v>1200</c:v>
                </c:pt>
                <c:pt idx="1081">
                  <c:v>1200</c:v>
                </c:pt>
                <c:pt idx="1082">
                  <c:v>1200</c:v>
                </c:pt>
                <c:pt idx="1083">
                  <c:v>1201</c:v>
                </c:pt>
                <c:pt idx="1084">
                  <c:v>1201</c:v>
                </c:pt>
                <c:pt idx="1085">
                  <c:v>1200</c:v>
                </c:pt>
                <c:pt idx="1086">
                  <c:v>1198</c:v>
                </c:pt>
                <c:pt idx="1087">
                  <c:v>1198</c:v>
                </c:pt>
                <c:pt idx="1088">
                  <c:v>1201</c:v>
                </c:pt>
                <c:pt idx="1089">
                  <c:v>1200</c:v>
                </c:pt>
                <c:pt idx="1090">
                  <c:v>1200</c:v>
                </c:pt>
                <c:pt idx="1091">
                  <c:v>1200</c:v>
                </c:pt>
                <c:pt idx="1092">
                  <c:v>1200</c:v>
                </c:pt>
                <c:pt idx="1093">
                  <c:v>1200</c:v>
                </c:pt>
                <c:pt idx="1094">
                  <c:v>1200</c:v>
                </c:pt>
                <c:pt idx="1095">
                  <c:v>1200</c:v>
                </c:pt>
                <c:pt idx="1096">
                  <c:v>1200</c:v>
                </c:pt>
                <c:pt idx="1097">
                  <c:v>1200</c:v>
                </c:pt>
                <c:pt idx="1098">
                  <c:v>1200</c:v>
                </c:pt>
                <c:pt idx="1099">
                  <c:v>1200</c:v>
                </c:pt>
                <c:pt idx="1100">
                  <c:v>1200</c:v>
                </c:pt>
                <c:pt idx="1101">
                  <c:v>1200</c:v>
                </c:pt>
                <c:pt idx="1102">
                  <c:v>1201</c:v>
                </c:pt>
                <c:pt idx="1103">
                  <c:v>1200</c:v>
                </c:pt>
                <c:pt idx="1104">
                  <c:v>1200</c:v>
                </c:pt>
                <c:pt idx="1105">
                  <c:v>1199</c:v>
                </c:pt>
                <c:pt idx="1106">
                  <c:v>1200</c:v>
                </c:pt>
                <c:pt idx="1107">
                  <c:v>1200</c:v>
                </c:pt>
                <c:pt idx="1108">
                  <c:v>1200</c:v>
                </c:pt>
                <c:pt idx="1109">
                  <c:v>1199</c:v>
                </c:pt>
                <c:pt idx="1110">
                  <c:v>1200</c:v>
                </c:pt>
                <c:pt idx="1111">
                  <c:v>1200</c:v>
                </c:pt>
                <c:pt idx="1112">
                  <c:v>1200</c:v>
                </c:pt>
                <c:pt idx="1113">
                  <c:v>1200</c:v>
                </c:pt>
                <c:pt idx="1114">
                  <c:v>1200</c:v>
                </c:pt>
                <c:pt idx="1115">
                  <c:v>1200</c:v>
                </c:pt>
                <c:pt idx="1116">
                  <c:v>1201</c:v>
                </c:pt>
                <c:pt idx="1117">
                  <c:v>1200</c:v>
                </c:pt>
                <c:pt idx="1118">
                  <c:v>1200</c:v>
                </c:pt>
                <c:pt idx="1119">
                  <c:v>1200</c:v>
                </c:pt>
                <c:pt idx="1120">
                  <c:v>1200</c:v>
                </c:pt>
                <c:pt idx="1121">
                  <c:v>1200</c:v>
                </c:pt>
                <c:pt idx="1122">
                  <c:v>1200</c:v>
                </c:pt>
                <c:pt idx="1123">
                  <c:v>1200</c:v>
                </c:pt>
                <c:pt idx="1124">
                  <c:v>1200</c:v>
                </c:pt>
                <c:pt idx="1125">
                  <c:v>1200</c:v>
                </c:pt>
                <c:pt idx="1126">
                  <c:v>1200</c:v>
                </c:pt>
                <c:pt idx="1127">
                  <c:v>1200</c:v>
                </c:pt>
                <c:pt idx="1128">
                  <c:v>1200</c:v>
                </c:pt>
                <c:pt idx="1129">
                  <c:v>1202</c:v>
                </c:pt>
                <c:pt idx="1130">
                  <c:v>1200</c:v>
                </c:pt>
                <c:pt idx="1131">
                  <c:v>1200</c:v>
                </c:pt>
                <c:pt idx="1132">
                  <c:v>1199</c:v>
                </c:pt>
                <c:pt idx="1133">
                  <c:v>1199</c:v>
                </c:pt>
                <c:pt idx="1134">
                  <c:v>1200</c:v>
                </c:pt>
                <c:pt idx="1135">
                  <c:v>1200</c:v>
                </c:pt>
                <c:pt idx="1136">
                  <c:v>1200</c:v>
                </c:pt>
                <c:pt idx="1137">
                  <c:v>1200</c:v>
                </c:pt>
                <c:pt idx="1138">
                  <c:v>1201</c:v>
                </c:pt>
                <c:pt idx="1139">
                  <c:v>1201</c:v>
                </c:pt>
                <c:pt idx="1140">
                  <c:v>1199</c:v>
                </c:pt>
                <c:pt idx="1141">
                  <c:v>1199</c:v>
                </c:pt>
                <c:pt idx="1142">
                  <c:v>1198</c:v>
                </c:pt>
                <c:pt idx="1143">
                  <c:v>1200</c:v>
                </c:pt>
                <c:pt idx="1144">
                  <c:v>1200</c:v>
                </c:pt>
                <c:pt idx="1145">
                  <c:v>1200</c:v>
                </c:pt>
                <c:pt idx="1146">
                  <c:v>1200</c:v>
                </c:pt>
                <c:pt idx="1147">
                  <c:v>1200</c:v>
                </c:pt>
                <c:pt idx="1148">
                  <c:v>1200</c:v>
                </c:pt>
                <c:pt idx="1149">
                  <c:v>1200</c:v>
                </c:pt>
                <c:pt idx="1150">
                  <c:v>1199</c:v>
                </c:pt>
                <c:pt idx="1151">
                  <c:v>1199</c:v>
                </c:pt>
                <c:pt idx="1152">
                  <c:v>1200</c:v>
                </c:pt>
                <c:pt idx="1153">
                  <c:v>1200</c:v>
                </c:pt>
                <c:pt idx="1154">
                  <c:v>1200</c:v>
                </c:pt>
                <c:pt idx="1155">
                  <c:v>1200</c:v>
                </c:pt>
                <c:pt idx="1156">
                  <c:v>1200</c:v>
                </c:pt>
                <c:pt idx="1157">
                  <c:v>1200</c:v>
                </c:pt>
                <c:pt idx="1158">
                  <c:v>1200</c:v>
                </c:pt>
                <c:pt idx="1159">
                  <c:v>1200</c:v>
                </c:pt>
                <c:pt idx="1160">
                  <c:v>1200</c:v>
                </c:pt>
                <c:pt idx="1161">
                  <c:v>1200</c:v>
                </c:pt>
                <c:pt idx="1162">
                  <c:v>1200</c:v>
                </c:pt>
                <c:pt idx="1163">
                  <c:v>1200</c:v>
                </c:pt>
                <c:pt idx="1164">
                  <c:v>1200</c:v>
                </c:pt>
                <c:pt idx="1165">
                  <c:v>1200</c:v>
                </c:pt>
                <c:pt idx="1166">
                  <c:v>1200</c:v>
                </c:pt>
                <c:pt idx="1167">
                  <c:v>1200</c:v>
                </c:pt>
                <c:pt idx="1168">
                  <c:v>1200</c:v>
                </c:pt>
                <c:pt idx="1169">
                  <c:v>1200</c:v>
                </c:pt>
                <c:pt idx="1170">
                  <c:v>1200</c:v>
                </c:pt>
                <c:pt idx="1171">
                  <c:v>1201</c:v>
                </c:pt>
                <c:pt idx="1172">
                  <c:v>1201</c:v>
                </c:pt>
                <c:pt idx="1173">
                  <c:v>1199</c:v>
                </c:pt>
                <c:pt idx="1174">
                  <c:v>1200</c:v>
                </c:pt>
                <c:pt idx="1175">
                  <c:v>1200</c:v>
                </c:pt>
                <c:pt idx="1176">
                  <c:v>1200</c:v>
                </c:pt>
                <c:pt idx="1177">
                  <c:v>1200</c:v>
                </c:pt>
                <c:pt idx="1178">
                  <c:v>1200</c:v>
                </c:pt>
                <c:pt idx="1179">
                  <c:v>1201</c:v>
                </c:pt>
                <c:pt idx="1180">
                  <c:v>1200</c:v>
                </c:pt>
                <c:pt idx="1181">
                  <c:v>1200</c:v>
                </c:pt>
                <c:pt idx="1182">
                  <c:v>1200</c:v>
                </c:pt>
                <c:pt idx="1183">
                  <c:v>1200</c:v>
                </c:pt>
                <c:pt idx="1184">
                  <c:v>1199</c:v>
                </c:pt>
                <c:pt idx="1185">
                  <c:v>1199</c:v>
                </c:pt>
                <c:pt idx="1186">
                  <c:v>1200</c:v>
                </c:pt>
                <c:pt idx="1187">
                  <c:v>1200</c:v>
                </c:pt>
                <c:pt idx="1188">
                  <c:v>1199</c:v>
                </c:pt>
                <c:pt idx="1189">
                  <c:v>1201</c:v>
                </c:pt>
                <c:pt idx="1190">
                  <c:v>1201</c:v>
                </c:pt>
                <c:pt idx="1191">
                  <c:v>1199</c:v>
                </c:pt>
                <c:pt idx="1192">
                  <c:v>1200</c:v>
                </c:pt>
                <c:pt idx="1193">
                  <c:v>1200</c:v>
                </c:pt>
                <c:pt idx="1194">
                  <c:v>1200</c:v>
                </c:pt>
                <c:pt idx="1195">
                  <c:v>1200</c:v>
                </c:pt>
                <c:pt idx="1196">
                  <c:v>1200</c:v>
                </c:pt>
                <c:pt idx="1197">
                  <c:v>1200</c:v>
                </c:pt>
                <c:pt idx="1198">
                  <c:v>1200</c:v>
                </c:pt>
                <c:pt idx="1199">
                  <c:v>1200</c:v>
                </c:pt>
                <c:pt idx="1200">
                  <c:v>1200</c:v>
                </c:pt>
                <c:pt idx="1201">
                  <c:v>1200</c:v>
                </c:pt>
                <c:pt idx="1202">
                  <c:v>1200</c:v>
                </c:pt>
                <c:pt idx="1203">
                  <c:v>1200</c:v>
                </c:pt>
                <c:pt idx="1204">
                  <c:v>1200</c:v>
                </c:pt>
                <c:pt idx="1205">
                  <c:v>1200</c:v>
                </c:pt>
                <c:pt idx="1206">
                  <c:v>1200</c:v>
                </c:pt>
                <c:pt idx="1207">
                  <c:v>1199</c:v>
                </c:pt>
                <c:pt idx="1208">
                  <c:v>1199</c:v>
                </c:pt>
                <c:pt idx="1209">
                  <c:v>1201</c:v>
                </c:pt>
                <c:pt idx="1210">
                  <c:v>1201</c:v>
                </c:pt>
                <c:pt idx="1211">
                  <c:v>1200</c:v>
                </c:pt>
                <c:pt idx="1212">
                  <c:v>1200</c:v>
                </c:pt>
                <c:pt idx="1213">
                  <c:v>1200</c:v>
                </c:pt>
                <c:pt idx="1214">
                  <c:v>1201</c:v>
                </c:pt>
                <c:pt idx="1215">
                  <c:v>1200</c:v>
                </c:pt>
                <c:pt idx="1216">
                  <c:v>1200</c:v>
                </c:pt>
                <c:pt idx="1217">
                  <c:v>1200</c:v>
                </c:pt>
                <c:pt idx="1218">
                  <c:v>1200</c:v>
                </c:pt>
                <c:pt idx="1219">
                  <c:v>1201</c:v>
                </c:pt>
                <c:pt idx="1220">
                  <c:v>1200</c:v>
                </c:pt>
                <c:pt idx="1221">
                  <c:v>1199</c:v>
                </c:pt>
                <c:pt idx="1222">
                  <c:v>1199</c:v>
                </c:pt>
                <c:pt idx="1223">
                  <c:v>1200</c:v>
                </c:pt>
                <c:pt idx="1224">
                  <c:v>1199</c:v>
                </c:pt>
                <c:pt idx="1225">
                  <c:v>1200</c:v>
                </c:pt>
                <c:pt idx="1226">
                  <c:v>1200</c:v>
                </c:pt>
                <c:pt idx="1227">
                  <c:v>1200</c:v>
                </c:pt>
                <c:pt idx="1228">
                  <c:v>1201</c:v>
                </c:pt>
                <c:pt idx="1229">
                  <c:v>1201</c:v>
                </c:pt>
                <c:pt idx="1230">
                  <c:v>1200</c:v>
                </c:pt>
                <c:pt idx="1231">
                  <c:v>1200</c:v>
                </c:pt>
                <c:pt idx="1232">
                  <c:v>1200</c:v>
                </c:pt>
                <c:pt idx="1233">
                  <c:v>1200</c:v>
                </c:pt>
                <c:pt idx="1234">
                  <c:v>1201</c:v>
                </c:pt>
                <c:pt idx="1235">
                  <c:v>1200</c:v>
                </c:pt>
                <c:pt idx="1236">
                  <c:v>1200</c:v>
                </c:pt>
                <c:pt idx="1237">
                  <c:v>1201</c:v>
                </c:pt>
                <c:pt idx="1238">
                  <c:v>1200</c:v>
                </c:pt>
                <c:pt idx="1239">
                  <c:v>1200</c:v>
                </c:pt>
                <c:pt idx="1240">
                  <c:v>1200</c:v>
                </c:pt>
                <c:pt idx="1241">
                  <c:v>1200</c:v>
                </c:pt>
                <c:pt idx="1242">
                  <c:v>1200</c:v>
                </c:pt>
                <c:pt idx="1243">
                  <c:v>1200</c:v>
                </c:pt>
                <c:pt idx="1244">
                  <c:v>1200</c:v>
                </c:pt>
                <c:pt idx="1245">
                  <c:v>1200</c:v>
                </c:pt>
                <c:pt idx="1246">
                  <c:v>1200</c:v>
                </c:pt>
                <c:pt idx="1247">
                  <c:v>1199</c:v>
                </c:pt>
                <c:pt idx="1248">
                  <c:v>1200</c:v>
                </c:pt>
                <c:pt idx="1249">
                  <c:v>1200</c:v>
                </c:pt>
                <c:pt idx="1250">
                  <c:v>1200</c:v>
                </c:pt>
                <c:pt idx="1251">
                  <c:v>1200</c:v>
                </c:pt>
                <c:pt idx="1252">
                  <c:v>1201</c:v>
                </c:pt>
                <c:pt idx="1253">
                  <c:v>1201</c:v>
                </c:pt>
                <c:pt idx="1254">
                  <c:v>1200</c:v>
                </c:pt>
                <c:pt idx="1255">
                  <c:v>1200</c:v>
                </c:pt>
                <c:pt idx="1256">
                  <c:v>1198</c:v>
                </c:pt>
                <c:pt idx="1257">
                  <c:v>1199</c:v>
                </c:pt>
                <c:pt idx="1258">
                  <c:v>1199</c:v>
                </c:pt>
                <c:pt idx="1259">
                  <c:v>1200</c:v>
                </c:pt>
                <c:pt idx="1260">
                  <c:v>1201</c:v>
                </c:pt>
                <c:pt idx="1261">
                  <c:v>1201</c:v>
                </c:pt>
                <c:pt idx="1262">
                  <c:v>1200</c:v>
                </c:pt>
                <c:pt idx="1263">
                  <c:v>1200</c:v>
                </c:pt>
                <c:pt idx="1264">
                  <c:v>1200</c:v>
                </c:pt>
                <c:pt idx="1265">
                  <c:v>1200</c:v>
                </c:pt>
                <c:pt idx="1266">
                  <c:v>1198</c:v>
                </c:pt>
                <c:pt idx="1267">
                  <c:v>1200</c:v>
                </c:pt>
                <c:pt idx="1268">
                  <c:v>1200</c:v>
                </c:pt>
                <c:pt idx="1269">
                  <c:v>1202</c:v>
                </c:pt>
                <c:pt idx="1270">
                  <c:v>1199</c:v>
                </c:pt>
                <c:pt idx="1271">
                  <c:v>1199</c:v>
                </c:pt>
                <c:pt idx="1272">
                  <c:v>1202</c:v>
                </c:pt>
                <c:pt idx="1273">
                  <c:v>1200</c:v>
                </c:pt>
                <c:pt idx="1274">
                  <c:v>1200</c:v>
                </c:pt>
                <c:pt idx="1275">
                  <c:v>1200</c:v>
                </c:pt>
                <c:pt idx="1276">
                  <c:v>1198</c:v>
                </c:pt>
                <c:pt idx="1277">
                  <c:v>1198</c:v>
                </c:pt>
                <c:pt idx="1278">
                  <c:v>1200</c:v>
                </c:pt>
                <c:pt idx="1279">
                  <c:v>1200</c:v>
                </c:pt>
                <c:pt idx="1280">
                  <c:v>1199</c:v>
                </c:pt>
                <c:pt idx="1281">
                  <c:v>1199</c:v>
                </c:pt>
                <c:pt idx="1282">
                  <c:v>1201</c:v>
                </c:pt>
                <c:pt idx="1283">
                  <c:v>1200</c:v>
                </c:pt>
                <c:pt idx="1284">
                  <c:v>1200</c:v>
                </c:pt>
                <c:pt idx="1285">
                  <c:v>1200</c:v>
                </c:pt>
                <c:pt idx="1286">
                  <c:v>1200</c:v>
                </c:pt>
                <c:pt idx="1287">
                  <c:v>1200</c:v>
                </c:pt>
                <c:pt idx="1288">
                  <c:v>1201</c:v>
                </c:pt>
                <c:pt idx="1289">
                  <c:v>1201</c:v>
                </c:pt>
                <c:pt idx="1290">
                  <c:v>1200</c:v>
                </c:pt>
                <c:pt idx="1291">
                  <c:v>1201</c:v>
                </c:pt>
                <c:pt idx="1292">
                  <c:v>1198</c:v>
                </c:pt>
                <c:pt idx="1293">
                  <c:v>1198</c:v>
                </c:pt>
                <c:pt idx="1294">
                  <c:v>1200</c:v>
                </c:pt>
                <c:pt idx="1295">
                  <c:v>1200</c:v>
                </c:pt>
                <c:pt idx="1296">
                  <c:v>1200</c:v>
                </c:pt>
                <c:pt idx="1297">
                  <c:v>1200</c:v>
                </c:pt>
                <c:pt idx="1298">
                  <c:v>1198</c:v>
                </c:pt>
                <c:pt idx="1299">
                  <c:v>1200</c:v>
                </c:pt>
                <c:pt idx="1300">
                  <c:v>1200</c:v>
                </c:pt>
                <c:pt idx="1301">
                  <c:v>1199</c:v>
                </c:pt>
                <c:pt idx="1302">
                  <c:v>1201</c:v>
                </c:pt>
                <c:pt idx="1303">
                  <c:v>1201</c:v>
                </c:pt>
                <c:pt idx="1304">
                  <c:v>1200</c:v>
                </c:pt>
                <c:pt idx="1305">
                  <c:v>1200</c:v>
                </c:pt>
                <c:pt idx="1306">
                  <c:v>1200</c:v>
                </c:pt>
                <c:pt idx="1307">
                  <c:v>1200</c:v>
                </c:pt>
                <c:pt idx="1308">
                  <c:v>1200</c:v>
                </c:pt>
                <c:pt idx="1309">
                  <c:v>1200</c:v>
                </c:pt>
                <c:pt idx="1310">
                  <c:v>1200</c:v>
                </c:pt>
                <c:pt idx="1311">
                  <c:v>1200</c:v>
                </c:pt>
                <c:pt idx="1312">
                  <c:v>1201</c:v>
                </c:pt>
                <c:pt idx="1313">
                  <c:v>1201</c:v>
                </c:pt>
                <c:pt idx="1314">
                  <c:v>1201</c:v>
                </c:pt>
                <c:pt idx="1315">
                  <c:v>1200</c:v>
                </c:pt>
                <c:pt idx="1316">
                  <c:v>1200</c:v>
                </c:pt>
                <c:pt idx="1317">
                  <c:v>1200</c:v>
                </c:pt>
                <c:pt idx="1318">
                  <c:v>1200</c:v>
                </c:pt>
                <c:pt idx="1319">
                  <c:v>1200</c:v>
                </c:pt>
                <c:pt idx="1320">
                  <c:v>1200</c:v>
                </c:pt>
                <c:pt idx="1321">
                  <c:v>1200</c:v>
                </c:pt>
                <c:pt idx="1322">
                  <c:v>1198</c:v>
                </c:pt>
                <c:pt idx="1323">
                  <c:v>1200</c:v>
                </c:pt>
                <c:pt idx="1324">
                  <c:v>1200</c:v>
                </c:pt>
                <c:pt idx="1325">
                  <c:v>1199</c:v>
                </c:pt>
                <c:pt idx="1326">
                  <c:v>1199</c:v>
                </c:pt>
                <c:pt idx="1327">
                  <c:v>1200</c:v>
                </c:pt>
                <c:pt idx="1328">
                  <c:v>1200</c:v>
                </c:pt>
                <c:pt idx="1329">
                  <c:v>1200</c:v>
                </c:pt>
                <c:pt idx="1330">
                  <c:v>1200</c:v>
                </c:pt>
                <c:pt idx="1331">
                  <c:v>1200</c:v>
                </c:pt>
                <c:pt idx="1332">
                  <c:v>1200</c:v>
                </c:pt>
                <c:pt idx="1333">
                  <c:v>1200</c:v>
                </c:pt>
                <c:pt idx="1334">
                  <c:v>1200</c:v>
                </c:pt>
                <c:pt idx="1335">
                  <c:v>1200</c:v>
                </c:pt>
                <c:pt idx="1336">
                  <c:v>1200</c:v>
                </c:pt>
                <c:pt idx="1337">
                  <c:v>1200</c:v>
                </c:pt>
                <c:pt idx="1338">
                  <c:v>1200</c:v>
                </c:pt>
                <c:pt idx="1339">
                  <c:v>1200</c:v>
                </c:pt>
                <c:pt idx="1340">
                  <c:v>1202</c:v>
                </c:pt>
                <c:pt idx="1341">
                  <c:v>1200</c:v>
                </c:pt>
                <c:pt idx="1342">
                  <c:v>1200</c:v>
                </c:pt>
                <c:pt idx="1343">
                  <c:v>1200</c:v>
                </c:pt>
                <c:pt idx="1344">
                  <c:v>1201</c:v>
                </c:pt>
                <c:pt idx="1345">
                  <c:v>1200</c:v>
                </c:pt>
                <c:pt idx="1346">
                  <c:v>1200</c:v>
                </c:pt>
                <c:pt idx="1347">
                  <c:v>1200</c:v>
                </c:pt>
                <c:pt idx="1348">
                  <c:v>1200</c:v>
                </c:pt>
                <c:pt idx="1349">
                  <c:v>1200</c:v>
                </c:pt>
                <c:pt idx="1350">
                  <c:v>1200</c:v>
                </c:pt>
                <c:pt idx="1351">
                  <c:v>1200</c:v>
                </c:pt>
                <c:pt idx="1352">
                  <c:v>1200</c:v>
                </c:pt>
                <c:pt idx="1353">
                  <c:v>1200</c:v>
                </c:pt>
                <c:pt idx="1354">
                  <c:v>1200</c:v>
                </c:pt>
                <c:pt idx="1355">
                  <c:v>1200</c:v>
                </c:pt>
                <c:pt idx="1356">
                  <c:v>1200</c:v>
                </c:pt>
                <c:pt idx="1357">
                  <c:v>1200</c:v>
                </c:pt>
                <c:pt idx="1358">
                  <c:v>1200</c:v>
                </c:pt>
                <c:pt idx="1359">
                  <c:v>1200</c:v>
                </c:pt>
                <c:pt idx="1360">
                  <c:v>1200</c:v>
                </c:pt>
                <c:pt idx="1361">
                  <c:v>1199</c:v>
                </c:pt>
                <c:pt idx="1362">
                  <c:v>1199</c:v>
                </c:pt>
                <c:pt idx="1363">
                  <c:v>1198</c:v>
                </c:pt>
                <c:pt idx="1364">
                  <c:v>1202</c:v>
                </c:pt>
                <c:pt idx="1365">
                  <c:v>1200</c:v>
                </c:pt>
                <c:pt idx="1366">
                  <c:v>1200</c:v>
                </c:pt>
                <c:pt idx="1367">
                  <c:v>1201</c:v>
                </c:pt>
                <c:pt idx="1368">
                  <c:v>1200</c:v>
                </c:pt>
                <c:pt idx="1369">
                  <c:v>1200</c:v>
                </c:pt>
                <c:pt idx="1370">
                  <c:v>1200</c:v>
                </c:pt>
                <c:pt idx="1371">
                  <c:v>1200</c:v>
                </c:pt>
                <c:pt idx="1372">
                  <c:v>1200</c:v>
                </c:pt>
                <c:pt idx="1373">
                  <c:v>1200</c:v>
                </c:pt>
                <c:pt idx="1374">
                  <c:v>1200</c:v>
                </c:pt>
                <c:pt idx="1375">
                  <c:v>1200</c:v>
                </c:pt>
                <c:pt idx="1376">
                  <c:v>1200</c:v>
                </c:pt>
                <c:pt idx="1377">
                  <c:v>1200</c:v>
                </c:pt>
                <c:pt idx="1378">
                  <c:v>1201</c:v>
                </c:pt>
                <c:pt idx="1379">
                  <c:v>1198</c:v>
                </c:pt>
                <c:pt idx="1380">
                  <c:v>1200</c:v>
                </c:pt>
                <c:pt idx="1381">
                  <c:v>1200</c:v>
                </c:pt>
                <c:pt idx="1382">
                  <c:v>1200</c:v>
                </c:pt>
                <c:pt idx="1383">
                  <c:v>1200</c:v>
                </c:pt>
                <c:pt idx="1384">
                  <c:v>1202</c:v>
                </c:pt>
                <c:pt idx="1385">
                  <c:v>1202</c:v>
                </c:pt>
                <c:pt idx="1386">
                  <c:v>1200</c:v>
                </c:pt>
                <c:pt idx="1387">
                  <c:v>1200</c:v>
                </c:pt>
                <c:pt idx="1388">
                  <c:v>1200</c:v>
                </c:pt>
                <c:pt idx="1389">
                  <c:v>1200</c:v>
                </c:pt>
                <c:pt idx="1390">
                  <c:v>1200</c:v>
                </c:pt>
                <c:pt idx="1391">
                  <c:v>1200</c:v>
                </c:pt>
                <c:pt idx="1392">
                  <c:v>1200</c:v>
                </c:pt>
                <c:pt idx="1393">
                  <c:v>1200</c:v>
                </c:pt>
                <c:pt idx="1394">
                  <c:v>1200</c:v>
                </c:pt>
                <c:pt idx="1395">
                  <c:v>1200</c:v>
                </c:pt>
                <c:pt idx="1396">
                  <c:v>1199</c:v>
                </c:pt>
                <c:pt idx="1397">
                  <c:v>1200</c:v>
                </c:pt>
                <c:pt idx="1398">
                  <c:v>1200</c:v>
                </c:pt>
                <c:pt idx="1399">
                  <c:v>1200</c:v>
                </c:pt>
                <c:pt idx="1400">
                  <c:v>1200</c:v>
                </c:pt>
                <c:pt idx="1401">
                  <c:v>1200</c:v>
                </c:pt>
                <c:pt idx="1402">
                  <c:v>1200</c:v>
                </c:pt>
                <c:pt idx="1403">
                  <c:v>1198</c:v>
                </c:pt>
                <c:pt idx="1404">
                  <c:v>1198</c:v>
                </c:pt>
                <c:pt idx="1405">
                  <c:v>1201</c:v>
                </c:pt>
                <c:pt idx="1406">
                  <c:v>1201</c:v>
                </c:pt>
                <c:pt idx="1407">
                  <c:v>1200</c:v>
                </c:pt>
                <c:pt idx="1408">
                  <c:v>1199</c:v>
                </c:pt>
                <c:pt idx="1409">
                  <c:v>1198</c:v>
                </c:pt>
                <c:pt idx="1410">
                  <c:v>1198</c:v>
                </c:pt>
                <c:pt idx="1411">
                  <c:v>1200</c:v>
                </c:pt>
                <c:pt idx="1412">
                  <c:v>1200</c:v>
                </c:pt>
                <c:pt idx="1413">
                  <c:v>1200</c:v>
                </c:pt>
                <c:pt idx="1414">
                  <c:v>1200</c:v>
                </c:pt>
                <c:pt idx="1415">
                  <c:v>1200</c:v>
                </c:pt>
                <c:pt idx="1416">
                  <c:v>1200</c:v>
                </c:pt>
                <c:pt idx="1417">
                  <c:v>1200</c:v>
                </c:pt>
                <c:pt idx="1418">
                  <c:v>1200</c:v>
                </c:pt>
                <c:pt idx="1419">
                  <c:v>1200</c:v>
                </c:pt>
                <c:pt idx="1420">
                  <c:v>1201</c:v>
                </c:pt>
                <c:pt idx="1421">
                  <c:v>1200</c:v>
                </c:pt>
                <c:pt idx="1422">
                  <c:v>1200</c:v>
                </c:pt>
                <c:pt idx="1423">
                  <c:v>1200</c:v>
                </c:pt>
                <c:pt idx="1424">
                  <c:v>1200</c:v>
                </c:pt>
                <c:pt idx="1425">
                  <c:v>1200</c:v>
                </c:pt>
                <c:pt idx="1426">
                  <c:v>1200</c:v>
                </c:pt>
                <c:pt idx="1427">
                  <c:v>1200</c:v>
                </c:pt>
                <c:pt idx="1428">
                  <c:v>1201</c:v>
                </c:pt>
                <c:pt idx="1429">
                  <c:v>1201</c:v>
                </c:pt>
                <c:pt idx="1430">
                  <c:v>1200</c:v>
                </c:pt>
                <c:pt idx="1431">
                  <c:v>1200</c:v>
                </c:pt>
                <c:pt idx="1432">
                  <c:v>1198</c:v>
                </c:pt>
                <c:pt idx="1433">
                  <c:v>1200</c:v>
                </c:pt>
                <c:pt idx="1434">
                  <c:v>1201</c:v>
                </c:pt>
                <c:pt idx="1435">
                  <c:v>1200</c:v>
                </c:pt>
                <c:pt idx="1436">
                  <c:v>1200</c:v>
                </c:pt>
                <c:pt idx="1437">
                  <c:v>1200</c:v>
                </c:pt>
                <c:pt idx="1438">
                  <c:v>1200</c:v>
                </c:pt>
                <c:pt idx="1439">
                  <c:v>1200</c:v>
                </c:pt>
                <c:pt idx="1440">
                  <c:v>1200</c:v>
                </c:pt>
                <c:pt idx="1441">
                  <c:v>1198</c:v>
                </c:pt>
                <c:pt idx="1442">
                  <c:v>1198</c:v>
                </c:pt>
                <c:pt idx="1443">
                  <c:v>1200</c:v>
                </c:pt>
                <c:pt idx="1444">
                  <c:v>1200</c:v>
                </c:pt>
                <c:pt idx="1445">
                  <c:v>1200</c:v>
                </c:pt>
                <c:pt idx="1446">
                  <c:v>1200</c:v>
                </c:pt>
                <c:pt idx="1447">
                  <c:v>1199</c:v>
                </c:pt>
                <c:pt idx="1448">
                  <c:v>1200</c:v>
                </c:pt>
                <c:pt idx="1449">
                  <c:v>1200</c:v>
                </c:pt>
                <c:pt idx="1450">
                  <c:v>1200</c:v>
                </c:pt>
                <c:pt idx="1451">
                  <c:v>1202</c:v>
                </c:pt>
                <c:pt idx="1452">
                  <c:v>1202</c:v>
                </c:pt>
                <c:pt idx="1453">
                  <c:v>1200</c:v>
                </c:pt>
                <c:pt idx="1454">
                  <c:v>1202</c:v>
                </c:pt>
                <c:pt idx="1455">
                  <c:v>1202</c:v>
                </c:pt>
                <c:pt idx="1456">
                  <c:v>1200</c:v>
                </c:pt>
                <c:pt idx="1457">
                  <c:v>1200</c:v>
                </c:pt>
                <c:pt idx="1458">
                  <c:v>1201</c:v>
                </c:pt>
                <c:pt idx="1459">
                  <c:v>1201</c:v>
                </c:pt>
                <c:pt idx="1460">
                  <c:v>1200</c:v>
                </c:pt>
                <c:pt idx="1461">
                  <c:v>1200</c:v>
                </c:pt>
                <c:pt idx="1462">
                  <c:v>1200</c:v>
                </c:pt>
                <c:pt idx="1463">
                  <c:v>1201</c:v>
                </c:pt>
                <c:pt idx="1464">
                  <c:v>1200</c:v>
                </c:pt>
                <c:pt idx="1465">
                  <c:v>1200</c:v>
                </c:pt>
                <c:pt idx="1466">
                  <c:v>1200</c:v>
                </c:pt>
                <c:pt idx="1467">
                  <c:v>1200</c:v>
                </c:pt>
                <c:pt idx="1468">
                  <c:v>1201</c:v>
                </c:pt>
                <c:pt idx="1469">
                  <c:v>1200</c:v>
                </c:pt>
                <c:pt idx="1470">
                  <c:v>1200</c:v>
                </c:pt>
                <c:pt idx="1471">
                  <c:v>1200</c:v>
                </c:pt>
                <c:pt idx="1472">
                  <c:v>1200</c:v>
                </c:pt>
                <c:pt idx="1473">
                  <c:v>1200</c:v>
                </c:pt>
                <c:pt idx="1474">
                  <c:v>1200</c:v>
                </c:pt>
                <c:pt idx="1475">
                  <c:v>1200</c:v>
                </c:pt>
                <c:pt idx="1476">
                  <c:v>1200</c:v>
                </c:pt>
                <c:pt idx="1477">
                  <c:v>1200</c:v>
                </c:pt>
                <c:pt idx="1478">
                  <c:v>1200</c:v>
                </c:pt>
                <c:pt idx="1479">
                  <c:v>1200</c:v>
                </c:pt>
                <c:pt idx="1480">
                  <c:v>1200</c:v>
                </c:pt>
                <c:pt idx="1481">
                  <c:v>1200</c:v>
                </c:pt>
                <c:pt idx="1482">
                  <c:v>1200</c:v>
                </c:pt>
                <c:pt idx="1483">
                  <c:v>1200</c:v>
                </c:pt>
                <c:pt idx="1484">
                  <c:v>1200</c:v>
                </c:pt>
                <c:pt idx="1485">
                  <c:v>1200</c:v>
                </c:pt>
                <c:pt idx="1486">
                  <c:v>1200</c:v>
                </c:pt>
                <c:pt idx="1487">
                  <c:v>1200</c:v>
                </c:pt>
                <c:pt idx="1488">
                  <c:v>1200</c:v>
                </c:pt>
                <c:pt idx="1489">
                  <c:v>1201</c:v>
                </c:pt>
                <c:pt idx="1490">
                  <c:v>1200</c:v>
                </c:pt>
                <c:pt idx="1491">
                  <c:v>1200</c:v>
                </c:pt>
                <c:pt idx="1492">
                  <c:v>1201</c:v>
                </c:pt>
                <c:pt idx="1493">
                  <c:v>1201</c:v>
                </c:pt>
                <c:pt idx="1494">
                  <c:v>1201</c:v>
                </c:pt>
                <c:pt idx="1495">
                  <c:v>1201</c:v>
                </c:pt>
                <c:pt idx="1496">
                  <c:v>1200</c:v>
                </c:pt>
                <c:pt idx="1497">
                  <c:v>1200</c:v>
                </c:pt>
                <c:pt idx="1498">
                  <c:v>1200</c:v>
                </c:pt>
                <c:pt idx="1499">
                  <c:v>1201</c:v>
                </c:pt>
                <c:pt idx="1500">
                  <c:v>1200</c:v>
                </c:pt>
                <c:pt idx="1501">
                  <c:v>1200</c:v>
                </c:pt>
                <c:pt idx="1502">
                  <c:v>1202</c:v>
                </c:pt>
                <c:pt idx="1503">
                  <c:v>1198</c:v>
                </c:pt>
                <c:pt idx="1504">
                  <c:v>1200</c:v>
                </c:pt>
                <c:pt idx="1505">
                  <c:v>1200</c:v>
                </c:pt>
                <c:pt idx="1506">
                  <c:v>1200</c:v>
                </c:pt>
                <c:pt idx="1507">
                  <c:v>1200</c:v>
                </c:pt>
                <c:pt idx="1508">
                  <c:v>1200</c:v>
                </c:pt>
                <c:pt idx="1509">
                  <c:v>1200</c:v>
                </c:pt>
                <c:pt idx="1510">
                  <c:v>1200</c:v>
                </c:pt>
                <c:pt idx="1511">
                  <c:v>1200</c:v>
                </c:pt>
                <c:pt idx="1512">
                  <c:v>1200</c:v>
                </c:pt>
                <c:pt idx="1513">
                  <c:v>1199</c:v>
                </c:pt>
                <c:pt idx="1514">
                  <c:v>1200</c:v>
                </c:pt>
                <c:pt idx="1515">
                  <c:v>1201</c:v>
                </c:pt>
                <c:pt idx="1516">
                  <c:v>1201</c:v>
                </c:pt>
                <c:pt idx="1517">
                  <c:v>1200</c:v>
                </c:pt>
                <c:pt idx="1518">
                  <c:v>1201</c:v>
                </c:pt>
                <c:pt idx="1519">
                  <c:v>1200</c:v>
                </c:pt>
                <c:pt idx="1520">
                  <c:v>1202</c:v>
                </c:pt>
                <c:pt idx="1521">
                  <c:v>1200</c:v>
                </c:pt>
                <c:pt idx="1522">
                  <c:v>1200</c:v>
                </c:pt>
                <c:pt idx="1523">
                  <c:v>1200</c:v>
                </c:pt>
                <c:pt idx="1524">
                  <c:v>1200</c:v>
                </c:pt>
                <c:pt idx="1525">
                  <c:v>1200</c:v>
                </c:pt>
                <c:pt idx="1526">
                  <c:v>1200</c:v>
                </c:pt>
                <c:pt idx="1527">
                  <c:v>1200</c:v>
                </c:pt>
                <c:pt idx="1528">
                  <c:v>1201</c:v>
                </c:pt>
                <c:pt idx="1529">
                  <c:v>1200</c:v>
                </c:pt>
                <c:pt idx="1530">
                  <c:v>1200</c:v>
                </c:pt>
                <c:pt idx="1531">
                  <c:v>1200</c:v>
                </c:pt>
                <c:pt idx="1532">
                  <c:v>1200</c:v>
                </c:pt>
                <c:pt idx="1533">
                  <c:v>1200</c:v>
                </c:pt>
                <c:pt idx="1534">
                  <c:v>1199</c:v>
                </c:pt>
                <c:pt idx="1535">
                  <c:v>1200</c:v>
                </c:pt>
                <c:pt idx="1536">
                  <c:v>1200</c:v>
                </c:pt>
                <c:pt idx="1537">
                  <c:v>1199</c:v>
                </c:pt>
                <c:pt idx="1538">
                  <c:v>1199</c:v>
                </c:pt>
                <c:pt idx="1539">
                  <c:v>1200</c:v>
                </c:pt>
                <c:pt idx="1540">
                  <c:v>1200</c:v>
                </c:pt>
                <c:pt idx="1541">
                  <c:v>1200</c:v>
                </c:pt>
                <c:pt idx="1542">
                  <c:v>1200</c:v>
                </c:pt>
                <c:pt idx="1543">
                  <c:v>1200</c:v>
                </c:pt>
                <c:pt idx="1544">
                  <c:v>1200</c:v>
                </c:pt>
                <c:pt idx="1545">
                  <c:v>1201</c:v>
                </c:pt>
                <c:pt idx="1546">
                  <c:v>1201</c:v>
                </c:pt>
                <c:pt idx="1547">
                  <c:v>1198</c:v>
                </c:pt>
                <c:pt idx="1548">
                  <c:v>1200</c:v>
                </c:pt>
                <c:pt idx="1549">
                  <c:v>1200</c:v>
                </c:pt>
                <c:pt idx="1550">
                  <c:v>1200</c:v>
                </c:pt>
                <c:pt idx="1551">
                  <c:v>1200</c:v>
                </c:pt>
                <c:pt idx="1552">
                  <c:v>1200</c:v>
                </c:pt>
                <c:pt idx="1553">
                  <c:v>1201</c:v>
                </c:pt>
                <c:pt idx="1554">
                  <c:v>1200</c:v>
                </c:pt>
                <c:pt idx="1555">
                  <c:v>1200</c:v>
                </c:pt>
                <c:pt idx="1556">
                  <c:v>1200</c:v>
                </c:pt>
                <c:pt idx="1557">
                  <c:v>1200</c:v>
                </c:pt>
                <c:pt idx="1558">
                  <c:v>1200</c:v>
                </c:pt>
                <c:pt idx="1559">
                  <c:v>1201</c:v>
                </c:pt>
                <c:pt idx="1560">
                  <c:v>1200</c:v>
                </c:pt>
                <c:pt idx="1561">
                  <c:v>1201</c:v>
                </c:pt>
                <c:pt idx="1562">
                  <c:v>1201</c:v>
                </c:pt>
                <c:pt idx="1563">
                  <c:v>1200</c:v>
                </c:pt>
                <c:pt idx="1564">
                  <c:v>1200</c:v>
                </c:pt>
                <c:pt idx="1565">
                  <c:v>1200</c:v>
                </c:pt>
                <c:pt idx="1566">
                  <c:v>1200</c:v>
                </c:pt>
                <c:pt idx="1567">
                  <c:v>1200</c:v>
                </c:pt>
                <c:pt idx="1568">
                  <c:v>1200</c:v>
                </c:pt>
                <c:pt idx="1569">
                  <c:v>1202</c:v>
                </c:pt>
                <c:pt idx="1570">
                  <c:v>1201</c:v>
                </c:pt>
                <c:pt idx="1571">
                  <c:v>1200</c:v>
                </c:pt>
                <c:pt idx="1572">
                  <c:v>1200</c:v>
                </c:pt>
                <c:pt idx="1573">
                  <c:v>1200</c:v>
                </c:pt>
                <c:pt idx="1574">
                  <c:v>1200</c:v>
                </c:pt>
                <c:pt idx="1575">
                  <c:v>1201</c:v>
                </c:pt>
                <c:pt idx="1576">
                  <c:v>1200</c:v>
                </c:pt>
                <c:pt idx="1577">
                  <c:v>1200</c:v>
                </c:pt>
                <c:pt idx="1578">
                  <c:v>1200</c:v>
                </c:pt>
                <c:pt idx="1579">
                  <c:v>1200</c:v>
                </c:pt>
                <c:pt idx="1580">
                  <c:v>1200</c:v>
                </c:pt>
                <c:pt idx="1581">
                  <c:v>1200</c:v>
                </c:pt>
                <c:pt idx="1582">
                  <c:v>1200</c:v>
                </c:pt>
                <c:pt idx="1583">
                  <c:v>1200</c:v>
                </c:pt>
                <c:pt idx="1584">
                  <c:v>1200</c:v>
                </c:pt>
                <c:pt idx="1585">
                  <c:v>1200</c:v>
                </c:pt>
                <c:pt idx="1586">
                  <c:v>1200</c:v>
                </c:pt>
                <c:pt idx="1587">
                  <c:v>1200</c:v>
                </c:pt>
                <c:pt idx="1588">
                  <c:v>1200</c:v>
                </c:pt>
                <c:pt idx="1589">
                  <c:v>1200</c:v>
                </c:pt>
                <c:pt idx="1590">
                  <c:v>1200</c:v>
                </c:pt>
                <c:pt idx="1591">
                  <c:v>1200</c:v>
                </c:pt>
                <c:pt idx="1592">
                  <c:v>1200</c:v>
                </c:pt>
                <c:pt idx="1593">
                  <c:v>1200</c:v>
                </c:pt>
                <c:pt idx="1594">
                  <c:v>1200</c:v>
                </c:pt>
                <c:pt idx="1595">
                  <c:v>1200</c:v>
                </c:pt>
                <c:pt idx="1596">
                  <c:v>1200</c:v>
                </c:pt>
                <c:pt idx="1597">
                  <c:v>1200</c:v>
                </c:pt>
                <c:pt idx="1598">
                  <c:v>1200</c:v>
                </c:pt>
                <c:pt idx="1599">
                  <c:v>1199</c:v>
                </c:pt>
                <c:pt idx="1600">
                  <c:v>1200</c:v>
                </c:pt>
                <c:pt idx="1601">
                  <c:v>1200</c:v>
                </c:pt>
                <c:pt idx="1602">
                  <c:v>1200</c:v>
                </c:pt>
                <c:pt idx="1603">
                  <c:v>1200</c:v>
                </c:pt>
                <c:pt idx="1604">
                  <c:v>1200</c:v>
                </c:pt>
                <c:pt idx="1605">
                  <c:v>1200</c:v>
                </c:pt>
                <c:pt idx="1606">
                  <c:v>1200</c:v>
                </c:pt>
                <c:pt idx="1607">
                  <c:v>1200</c:v>
                </c:pt>
                <c:pt idx="1608">
                  <c:v>1200</c:v>
                </c:pt>
                <c:pt idx="1609">
                  <c:v>1200</c:v>
                </c:pt>
                <c:pt idx="1610">
                  <c:v>1200</c:v>
                </c:pt>
                <c:pt idx="1611">
                  <c:v>1200</c:v>
                </c:pt>
                <c:pt idx="1612">
                  <c:v>1200</c:v>
                </c:pt>
                <c:pt idx="1613">
                  <c:v>1200</c:v>
                </c:pt>
                <c:pt idx="1614">
                  <c:v>1200</c:v>
                </c:pt>
                <c:pt idx="1615">
                  <c:v>1200</c:v>
                </c:pt>
                <c:pt idx="1616">
                  <c:v>1200</c:v>
                </c:pt>
                <c:pt idx="1617">
                  <c:v>1200</c:v>
                </c:pt>
                <c:pt idx="1618">
                  <c:v>1200</c:v>
                </c:pt>
                <c:pt idx="1619">
                  <c:v>1200</c:v>
                </c:pt>
                <c:pt idx="1620">
                  <c:v>1200</c:v>
                </c:pt>
                <c:pt idx="1621">
                  <c:v>1200</c:v>
                </c:pt>
                <c:pt idx="1622">
                  <c:v>1200</c:v>
                </c:pt>
                <c:pt idx="1623">
                  <c:v>1200</c:v>
                </c:pt>
                <c:pt idx="1624">
                  <c:v>1200</c:v>
                </c:pt>
                <c:pt idx="1625">
                  <c:v>1200</c:v>
                </c:pt>
                <c:pt idx="1626">
                  <c:v>1200</c:v>
                </c:pt>
                <c:pt idx="1627">
                  <c:v>1200</c:v>
                </c:pt>
                <c:pt idx="1628">
                  <c:v>1200</c:v>
                </c:pt>
                <c:pt idx="1629">
                  <c:v>1200</c:v>
                </c:pt>
                <c:pt idx="1630">
                  <c:v>1200</c:v>
                </c:pt>
                <c:pt idx="1631">
                  <c:v>1200</c:v>
                </c:pt>
                <c:pt idx="1632">
                  <c:v>1199</c:v>
                </c:pt>
                <c:pt idx="1633">
                  <c:v>1199</c:v>
                </c:pt>
                <c:pt idx="1634">
                  <c:v>1200</c:v>
                </c:pt>
                <c:pt idx="1635">
                  <c:v>1200</c:v>
                </c:pt>
                <c:pt idx="1636">
                  <c:v>1200</c:v>
                </c:pt>
                <c:pt idx="1637">
                  <c:v>1200</c:v>
                </c:pt>
                <c:pt idx="1638">
                  <c:v>1200</c:v>
                </c:pt>
                <c:pt idx="1639">
                  <c:v>1200</c:v>
                </c:pt>
                <c:pt idx="1640">
                  <c:v>1202</c:v>
                </c:pt>
                <c:pt idx="1641">
                  <c:v>1199</c:v>
                </c:pt>
                <c:pt idx="1642">
                  <c:v>1199</c:v>
                </c:pt>
                <c:pt idx="1643">
                  <c:v>1200</c:v>
                </c:pt>
                <c:pt idx="1644">
                  <c:v>1200</c:v>
                </c:pt>
                <c:pt idx="1645">
                  <c:v>1200</c:v>
                </c:pt>
                <c:pt idx="1646">
                  <c:v>1199</c:v>
                </c:pt>
                <c:pt idx="1647">
                  <c:v>1200</c:v>
                </c:pt>
                <c:pt idx="1648">
                  <c:v>1198</c:v>
                </c:pt>
                <c:pt idx="1649">
                  <c:v>1198</c:v>
                </c:pt>
                <c:pt idx="1650">
                  <c:v>1200</c:v>
                </c:pt>
                <c:pt idx="1651">
                  <c:v>1201</c:v>
                </c:pt>
                <c:pt idx="1652">
                  <c:v>1201</c:v>
                </c:pt>
                <c:pt idx="1653">
                  <c:v>1200</c:v>
                </c:pt>
                <c:pt idx="1654">
                  <c:v>1199</c:v>
                </c:pt>
                <c:pt idx="1655">
                  <c:v>1199</c:v>
                </c:pt>
                <c:pt idx="1656">
                  <c:v>1200</c:v>
                </c:pt>
                <c:pt idx="1657">
                  <c:v>1200</c:v>
                </c:pt>
                <c:pt idx="1658">
                  <c:v>1200</c:v>
                </c:pt>
                <c:pt idx="1659">
                  <c:v>1200</c:v>
                </c:pt>
                <c:pt idx="1660">
                  <c:v>1200</c:v>
                </c:pt>
                <c:pt idx="1661">
                  <c:v>1200</c:v>
                </c:pt>
                <c:pt idx="1662">
                  <c:v>1200</c:v>
                </c:pt>
                <c:pt idx="1663">
                  <c:v>1200</c:v>
                </c:pt>
                <c:pt idx="1664">
                  <c:v>1200</c:v>
                </c:pt>
                <c:pt idx="1665">
                  <c:v>1200</c:v>
                </c:pt>
                <c:pt idx="1666">
                  <c:v>1200</c:v>
                </c:pt>
                <c:pt idx="1667">
                  <c:v>1200</c:v>
                </c:pt>
                <c:pt idx="1668">
                  <c:v>1200</c:v>
                </c:pt>
                <c:pt idx="1669">
                  <c:v>1200</c:v>
                </c:pt>
                <c:pt idx="1670">
                  <c:v>1201</c:v>
                </c:pt>
                <c:pt idx="1671">
                  <c:v>1201</c:v>
                </c:pt>
                <c:pt idx="1672">
                  <c:v>1200</c:v>
                </c:pt>
                <c:pt idx="1673">
                  <c:v>1201</c:v>
                </c:pt>
                <c:pt idx="1674">
                  <c:v>1201</c:v>
                </c:pt>
                <c:pt idx="1675">
                  <c:v>1200</c:v>
                </c:pt>
                <c:pt idx="1676">
                  <c:v>1200</c:v>
                </c:pt>
                <c:pt idx="1677">
                  <c:v>1200</c:v>
                </c:pt>
                <c:pt idx="1678">
                  <c:v>1200</c:v>
                </c:pt>
                <c:pt idx="1679">
                  <c:v>1200</c:v>
                </c:pt>
                <c:pt idx="1680">
                  <c:v>1200</c:v>
                </c:pt>
                <c:pt idx="1681">
                  <c:v>1200</c:v>
                </c:pt>
                <c:pt idx="1682">
                  <c:v>1200</c:v>
                </c:pt>
                <c:pt idx="1683">
                  <c:v>1200</c:v>
                </c:pt>
                <c:pt idx="1684">
                  <c:v>1200</c:v>
                </c:pt>
                <c:pt idx="1685">
                  <c:v>1200</c:v>
                </c:pt>
                <c:pt idx="1686">
                  <c:v>1200</c:v>
                </c:pt>
                <c:pt idx="1687">
                  <c:v>1200</c:v>
                </c:pt>
                <c:pt idx="1688">
                  <c:v>1200</c:v>
                </c:pt>
                <c:pt idx="1689">
                  <c:v>1198</c:v>
                </c:pt>
                <c:pt idx="1690">
                  <c:v>1200</c:v>
                </c:pt>
                <c:pt idx="1691">
                  <c:v>1200</c:v>
                </c:pt>
                <c:pt idx="1692">
                  <c:v>1200</c:v>
                </c:pt>
                <c:pt idx="1693">
                  <c:v>1200</c:v>
                </c:pt>
                <c:pt idx="1694">
                  <c:v>1199</c:v>
                </c:pt>
                <c:pt idx="1695">
                  <c:v>1200</c:v>
                </c:pt>
                <c:pt idx="1696">
                  <c:v>1200</c:v>
                </c:pt>
                <c:pt idx="1697">
                  <c:v>1200</c:v>
                </c:pt>
                <c:pt idx="1698">
                  <c:v>1200</c:v>
                </c:pt>
                <c:pt idx="1699">
                  <c:v>1200</c:v>
                </c:pt>
                <c:pt idx="1700">
                  <c:v>1200</c:v>
                </c:pt>
                <c:pt idx="1701">
                  <c:v>1201</c:v>
                </c:pt>
                <c:pt idx="1702">
                  <c:v>1200</c:v>
                </c:pt>
                <c:pt idx="1703">
                  <c:v>1200</c:v>
                </c:pt>
                <c:pt idx="1704">
                  <c:v>1200</c:v>
                </c:pt>
                <c:pt idx="1705">
                  <c:v>1200</c:v>
                </c:pt>
                <c:pt idx="1706">
                  <c:v>1200</c:v>
                </c:pt>
                <c:pt idx="1707">
                  <c:v>1200</c:v>
                </c:pt>
                <c:pt idx="1708">
                  <c:v>1201</c:v>
                </c:pt>
                <c:pt idx="1709">
                  <c:v>1201</c:v>
                </c:pt>
                <c:pt idx="1710">
                  <c:v>1200</c:v>
                </c:pt>
                <c:pt idx="1711">
                  <c:v>1200</c:v>
                </c:pt>
                <c:pt idx="1712">
                  <c:v>1198</c:v>
                </c:pt>
                <c:pt idx="1713">
                  <c:v>1198</c:v>
                </c:pt>
                <c:pt idx="1714">
                  <c:v>1200</c:v>
                </c:pt>
                <c:pt idx="1715">
                  <c:v>1199</c:v>
                </c:pt>
                <c:pt idx="1716">
                  <c:v>1200</c:v>
                </c:pt>
                <c:pt idx="1717">
                  <c:v>1200</c:v>
                </c:pt>
                <c:pt idx="1718">
                  <c:v>1200</c:v>
                </c:pt>
                <c:pt idx="1719">
                  <c:v>1200</c:v>
                </c:pt>
                <c:pt idx="1720">
                  <c:v>1200</c:v>
                </c:pt>
                <c:pt idx="1721">
                  <c:v>1201</c:v>
                </c:pt>
                <c:pt idx="1722">
                  <c:v>1200</c:v>
                </c:pt>
                <c:pt idx="1723">
                  <c:v>1200</c:v>
                </c:pt>
                <c:pt idx="1724">
                  <c:v>1200</c:v>
                </c:pt>
                <c:pt idx="1725">
                  <c:v>1200</c:v>
                </c:pt>
                <c:pt idx="1726">
                  <c:v>1200</c:v>
                </c:pt>
                <c:pt idx="1727">
                  <c:v>1200</c:v>
                </c:pt>
                <c:pt idx="1728">
                  <c:v>1200</c:v>
                </c:pt>
                <c:pt idx="1729">
                  <c:v>1200</c:v>
                </c:pt>
                <c:pt idx="1730">
                  <c:v>1200</c:v>
                </c:pt>
                <c:pt idx="1731">
                  <c:v>1200</c:v>
                </c:pt>
                <c:pt idx="1732">
                  <c:v>1200</c:v>
                </c:pt>
                <c:pt idx="1733">
                  <c:v>1200</c:v>
                </c:pt>
                <c:pt idx="1734">
                  <c:v>1201</c:v>
                </c:pt>
                <c:pt idx="1735">
                  <c:v>1200</c:v>
                </c:pt>
                <c:pt idx="1736">
                  <c:v>1198</c:v>
                </c:pt>
                <c:pt idx="1737">
                  <c:v>1200</c:v>
                </c:pt>
                <c:pt idx="1738">
                  <c:v>1201</c:v>
                </c:pt>
                <c:pt idx="1739">
                  <c:v>1200</c:v>
                </c:pt>
                <c:pt idx="1740">
                  <c:v>1200</c:v>
                </c:pt>
                <c:pt idx="1741">
                  <c:v>1201</c:v>
                </c:pt>
                <c:pt idx="1742">
                  <c:v>1200</c:v>
                </c:pt>
                <c:pt idx="1743">
                  <c:v>1200</c:v>
                </c:pt>
                <c:pt idx="1744">
                  <c:v>1200</c:v>
                </c:pt>
                <c:pt idx="1745">
                  <c:v>1200</c:v>
                </c:pt>
                <c:pt idx="1746">
                  <c:v>1200</c:v>
                </c:pt>
                <c:pt idx="1747">
                  <c:v>1200</c:v>
                </c:pt>
                <c:pt idx="1748">
                  <c:v>1200</c:v>
                </c:pt>
                <c:pt idx="1749">
                  <c:v>1200</c:v>
                </c:pt>
                <c:pt idx="1750">
                  <c:v>1200</c:v>
                </c:pt>
                <c:pt idx="1751">
                  <c:v>1200</c:v>
                </c:pt>
                <c:pt idx="1752">
                  <c:v>1201</c:v>
                </c:pt>
                <c:pt idx="1753">
                  <c:v>1200</c:v>
                </c:pt>
                <c:pt idx="1754">
                  <c:v>1200</c:v>
                </c:pt>
                <c:pt idx="1755">
                  <c:v>1200</c:v>
                </c:pt>
                <c:pt idx="1756">
                  <c:v>1200</c:v>
                </c:pt>
                <c:pt idx="1757">
                  <c:v>1202</c:v>
                </c:pt>
                <c:pt idx="1758">
                  <c:v>1200</c:v>
                </c:pt>
                <c:pt idx="1759">
                  <c:v>1200</c:v>
                </c:pt>
                <c:pt idx="1760">
                  <c:v>1200</c:v>
                </c:pt>
                <c:pt idx="1761">
                  <c:v>1200</c:v>
                </c:pt>
                <c:pt idx="1762">
                  <c:v>1200</c:v>
                </c:pt>
                <c:pt idx="1763">
                  <c:v>1200</c:v>
                </c:pt>
                <c:pt idx="1764">
                  <c:v>1199</c:v>
                </c:pt>
                <c:pt idx="1765">
                  <c:v>1199</c:v>
                </c:pt>
                <c:pt idx="1766">
                  <c:v>1200</c:v>
                </c:pt>
                <c:pt idx="1767">
                  <c:v>1200</c:v>
                </c:pt>
                <c:pt idx="1768">
                  <c:v>1199</c:v>
                </c:pt>
                <c:pt idx="1769">
                  <c:v>1199</c:v>
                </c:pt>
                <c:pt idx="1770">
                  <c:v>1200</c:v>
                </c:pt>
                <c:pt idx="1771">
                  <c:v>1200</c:v>
                </c:pt>
                <c:pt idx="1772">
                  <c:v>1200</c:v>
                </c:pt>
                <c:pt idx="1773">
                  <c:v>1201</c:v>
                </c:pt>
                <c:pt idx="1774">
                  <c:v>1200</c:v>
                </c:pt>
                <c:pt idx="1775">
                  <c:v>1200</c:v>
                </c:pt>
                <c:pt idx="1776">
                  <c:v>1200</c:v>
                </c:pt>
                <c:pt idx="1777">
                  <c:v>1200</c:v>
                </c:pt>
                <c:pt idx="1778">
                  <c:v>1200</c:v>
                </c:pt>
                <c:pt idx="1779">
                  <c:v>1200</c:v>
                </c:pt>
                <c:pt idx="1780">
                  <c:v>1200</c:v>
                </c:pt>
                <c:pt idx="1781">
                  <c:v>1199</c:v>
                </c:pt>
                <c:pt idx="1782">
                  <c:v>1199</c:v>
                </c:pt>
                <c:pt idx="1783">
                  <c:v>1200</c:v>
                </c:pt>
                <c:pt idx="1784">
                  <c:v>1199</c:v>
                </c:pt>
                <c:pt idx="1785">
                  <c:v>1199</c:v>
                </c:pt>
                <c:pt idx="1786">
                  <c:v>1200</c:v>
                </c:pt>
                <c:pt idx="1787">
                  <c:v>1200</c:v>
                </c:pt>
                <c:pt idx="1788">
                  <c:v>1200</c:v>
                </c:pt>
                <c:pt idx="1789">
                  <c:v>1200</c:v>
                </c:pt>
                <c:pt idx="1790">
                  <c:v>1200</c:v>
                </c:pt>
                <c:pt idx="1791">
                  <c:v>1200</c:v>
                </c:pt>
                <c:pt idx="1792">
                  <c:v>1200</c:v>
                </c:pt>
                <c:pt idx="1793">
                  <c:v>1200</c:v>
                </c:pt>
                <c:pt idx="1794">
                  <c:v>1200</c:v>
                </c:pt>
                <c:pt idx="1795">
                  <c:v>1200</c:v>
                </c:pt>
                <c:pt idx="1796">
                  <c:v>1200</c:v>
                </c:pt>
                <c:pt idx="1797">
                  <c:v>1200</c:v>
                </c:pt>
                <c:pt idx="1798">
                  <c:v>1200</c:v>
                </c:pt>
                <c:pt idx="1799">
                  <c:v>1200</c:v>
                </c:pt>
                <c:pt idx="1800">
                  <c:v>1200</c:v>
                </c:pt>
                <c:pt idx="1801">
                  <c:v>1200</c:v>
                </c:pt>
                <c:pt idx="1802">
                  <c:v>1200</c:v>
                </c:pt>
                <c:pt idx="1803">
                  <c:v>1200</c:v>
                </c:pt>
                <c:pt idx="1804">
                  <c:v>1200</c:v>
                </c:pt>
                <c:pt idx="1805">
                  <c:v>1200</c:v>
                </c:pt>
                <c:pt idx="1806">
                  <c:v>1200</c:v>
                </c:pt>
                <c:pt idx="1807">
                  <c:v>1200</c:v>
                </c:pt>
                <c:pt idx="1808">
                  <c:v>1201</c:v>
                </c:pt>
                <c:pt idx="1809">
                  <c:v>1200</c:v>
                </c:pt>
                <c:pt idx="1810">
                  <c:v>1200</c:v>
                </c:pt>
                <c:pt idx="1811">
                  <c:v>1200</c:v>
                </c:pt>
                <c:pt idx="1812">
                  <c:v>1199</c:v>
                </c:pt>
                <c:pt idx="1813">
                  <c:v>1200</c:v>
                </c:pt>
                <c:pt idx="1814">
                  <c:v>1200</c:v>
                </c:pt>
                <c:pt idx="1815">
                  <c:v>1199</c:v>
                </c:pt>
                <c:pt idx="1816">
                  <c:v>1201</c:v>
                </c:pt>
                <c:pt idx="1817">
                  <c:v>1199</c:v>
                </c:pt>
                <c:pt idx="1818">
                  <c:v>1199</c:v>
                </c:pt>
                <c:pt idx="1819">
                  <c:v>1201</c:v>
                </c:pt>
                <c:pt idx="1820">
                  <c:v>1201</c:v>
                </c:pt>
                <c:pt idx="1821">
                  <c:v>1200</c:v>
                </c:pt>
                <c:pt idx="1822">
                  <c:v>1200</c:v>
                </c:pt>
                <c:pt idx="1823">
                  <c:v>1200</c:v>
                </c:pt>
                <c:pt idx="1824">
                  <c:v>1200</c:v>
                </c:pt>
                <c:pt idx="1825">
                  <c:v>1200</c:v>
                </c:pt>
                <c:pt idx="1826">
                  <c:v>1200</c:v>
                </c:pt>
                <c:pt idx="1827">
                  <c:v>1200</c:v>
                </c:pt>
                <c:pt idx="1828">
                  <c:v>1201</c:v>
                </c:pt>
                <c:pt idx="1829">
                  <c:v>1201</c:v>
                </c:pt>
                <c:pt idx="1830">
                  <c:v>1201</c:v>
                </c:pt>
                <c:pt idx="1831">
                  <c:v>1200</c:v>
                </c:pt>
                <c:pt idx="1832">
                  <c:v>1200</c:v>
                </c:pt>
                <c:pt idx="1833">
                  <c:v>1200</c:v>
                </c:pt>
                <c:pt idx="1834">
                  <c:v>1200</c:v>
                </c:pt>
                <c:pt idx="1835">
                  <c:v>1202</c:v>
                </c:pt>
                <c:pt idx="1836">
                  <c:v>1202</c:v>
                </c:pt>
                <c:pt idx="1837">
                  <c:v>1200</c:v>
                </c:pt>
                <c:pt idx="1838">
                  <c:v>1199</c:v>
                </c:pt>
                <c:pt idx="1839">
                  <c:v>1199</c:v>
                </c:pt>
                <c:pt idx="1840">
                  <c:v>1200</c:v>
                </c:pt>
                <c:pt idx="1841">
                  <c:v>1200</c:v>
                </c:pt>
                <c:pt idx="1842">
                  <c:v>1200</c:v>
                </c:pt>
                <c:pt idx="1843">
                  <c:v>1200</c:v>
                </c:pt>
                <c:pt idx="1844">
                  <c:v>1200</c:v>
                </c:pt>
                <c:pt idx="1845">
                  <c:v>1200</c:v>
                </c:pt>
                <c:pt idx="1846">
                  <c:v>1200</c:v>
                </c:pt>
                <c:pt idx="1847">
                  <c:v>1200</c:v>
                </c:pt>
                <c:pt idx="1848">
                  <c:v>1200</c:v>
                </c:pt>
                <c:pt idx="1849">
                  <c:v>1200</c:v>
                </c:pt>
                <c:pt idx="1850">
                  <c:v>1200</c:v>
                </c:pt>
                <c:pt idx="1851">
                  <c:v>1200</c:v>
                </c:pt>
                <c:pt idx="1852">
                  <c:v>1200</c:v>
                </c:pt>
                <c:pt idx="1853">
                  <c:v>1198</c:v>
                </c:pt>
                <c:pt idx="1854">
                  <c:v>1198</c:v>
                </c:pt>
                <c:pt idx="1855">
                  <c:v>1200</c:v>
                </c:pt>
                <c:pt idx="1856">
                  <c:v>1199</c:v>
                </c:pt>
                <c:pt idx="1857">
                  <c:v>1200</c:v>
                </c:pt>
                <c:pt idx="1858">
                  <c:v>1200</c:v>
                </c:pt>
                <c:pt idx="1859">
                  <c:v>1200</c:v>
                </c:pt>
                <c:pt idx="1860">
                  <c:v>1200</c:v>
                </c:pt>
                <c:pt idx="1861">
                  <c:v>1200</c:v>
                </c:pt>
                <c:pt idx="1862">
                  <c:v>1200</c:v>
                </c:pt>
                <c:pt idx="1863">
                  <c:v>1201</c:v>
                </c:pt>
                <c:pt idx="1864">
                  <c:v>1201</c:v>
                </c:pt>
                <c:pt idx="1865">
                  <c:v>1199</c:v>
                </c:pt>
                <c:pt idx="1866">
                  <c:v>1199</c:v>
                </c:pt>
                <c:pt idx="1867">
                  <c:v>1200</c:v>
                </c:pt>
                <c:pt idx="1868">
                  <c:v>1200</c:v>
                </c:pt>
                <c:pt idx="1869">
                  <c:v>1198</c:v>
                </c:pt>
                <c:pt idx="1870">
                  <c:v>1200</c:v>
                </c:pt>
                <c:pt idx="1871">
                  <c:v>1200</c:v>
                </c:pt>
                <c:pt idx="1872">
                  <c:v>1200</c:v>
                </c:pt>
                <c:pt idx="1873">
                  <c:v>1200</c:v>
                </c:pt>
                <c:pt idx="1874">
                  <c:v>1200</c:v>
                </c:pt>
                <c:pt idx="1875">
                  <c:v>1200</c:v>
                </c:pt>
                <c:pt idx="1876">
                  <c:v>1200</c:v>
                </c:pt>
                <c:pt idx="1877">
                  <c:v>1199</c:v>
                </c:pt>
                <c:pt idx="1878">
                  <c:v>1200</c:v>
                </c:pt>
                <c:pt idx="1879">
                  <c:v>1200</c:v>
                </c:pt>
                <c:pt idx="1880">
                  <c:v>1200</c:v>
                </c:pt>
                <c:pt idx="1881">
                  <c:v>1200</c:v>
                </c:pt>
                <c:pt idx="1882">
                  <c:v>1200</c:v>
                </c:pt>
                <c:pt idx="1883">
                  <c:v>1200</c:v>
                </c:pt>
                <c:pt idx="1884">
                  <c:v>1199</c:v>
                </c:pt>
                <c:pt idx="1885">
                  <c:v>1200</c:v>
                </c:pt>
                <c:pt idx="1886">
                  <c:v>1200</c:v>
                </c:pt>
                <c:pt idx="1887">
                  <c:v>1200</c:v>
                </c:pt>
                <c:pt idx="1888">
                  <c:v>1200</c:v>
                </c:pt>
                <c:pt idx="1889">
                  <c:v>1200</c:v>
                </c:pt>
                <c:pt idx="1890">
                  <c:v>1200</c:v>
                </c:pt>
                <c:pt idx="1891">
                  <c:v>1200</c:v>
                </c:pt>
                <c:pt idx="1892">
                  <c:v>1200</c:v>
                </c:pt>
                <c:pt idx="1893">
                  <c:v>1201</c:v>
                </c:pt>
                <c:pt idx="1894">
                  <c:v>1200</c:v>
                </c:pt>
                <c:pt idx="1895">
                  <c:v>1200</c:v>
                </c:pt>
                <c:pt idx="1896">
                  <c:v>1200</c:v>
                </c:pt>
                <c:pt idx="1897">
                  <c:v>1201</c:v>
                </c:pt>
                <c:pt idx="1898">
                  <c:v>1201</c:v>
                </c:pt>
                <c:pt idx="1899">
                  <c:v>1200</c:v>
                </c:pt>
                <c:pt idx="1900">
                  <c:v>1200</c:v>
                </c:pt>
                <c:pt idx="1901">
                  <c:v>1199</c:v>
                </c:pt>
                <c:pt idx="1902">
                  <c:v>1199</c:v>
                </c:pt>
                <c:pt idx="1903">
                  <c:v>1200</c:v>
                </c:pt>
                <c:pt idx="1904">
                  <c:v>1199</c:v>
                </c:pt>
                <c:pt idx="1905">
                  <c:v>1200</c:v>
                </c:pt>
                <c:pt idx="1906">
                  <c:v>1200</c:v>
                </c:pt>
                <c:pt idx="1907">
                  <c:v>1198</c:v>
                </c:pt>
                <c:pt idx="1908">
                  <c:v>1198</c:v>
                </c:pt>
                <c:pt idx="1909">
                  <c:v>1200</c:v>
                </c:pt>
                <c:pt idx="1910">
                  <c:v>1200</c:v>
                </c:pt>
                <c:pt idx="1911">
                  <c:v>1200</c:v>
                </c:pt>
                <c:pt idx="1912">
                  <c:v>1200</c:v>
                </c:pt>
                <c:pt idx="1913">
                  <c:v>1200</c:v>
                </c:pt>
                <c:pt idx="1914">
                  <c:v>1200</c:v>
                </c:pt>
                <c:pt idx="1915">
                  <c:v>1199</c:v>
                </c:pt>
                <c:pt idx="1916">
                  <c:v>1200</c:v>
                </c:pt>
                <c:pt idx="1917">
                  <c:v>1201</c:v>
                </c:pt>
                <c:pt idx="1918">
                  <c:v>1201</c:v>
                </c:pt>
                <c:pt idx="1919">
                  <c:v>1201</c:v>
                </c:pt>
                <c:pt idx="1920">
                  <c:v>1200</c:v>
                </c:pt>
                <c:pt idx="1921">
                  <c:v>1201</c:v>
                </c:pt>
                <c:pt idx="1922">
                  <c:v>1201</c:v>
                </c:pt>
                <c:pt idx="1923">
                  <c:v>1200</c:v>
                </c:pt>
                <c:pt idx="1924">
                  <c:v>1199</c:v>
                </c:pt>
                <c:pt idx="1925">
                  <c:v>1200</c:v>
                </c:pt>
                <c:pt idx="1926">
                  <c:v>1200</c:v>
                </c:pt>
                <c:pt idx="1927">
                  <c:v>1200</c:v>
                </c:pt>
                <c:pt idx="1928">
                  <c:v>1200</c:v>
                </c:pt>
                <c:pt idx="1929">
                  <c:v>1200</c:v>
                </c:pt>
                <c:pt idx="1930">
                  <c:v>1200</c:v>
                </c:pt>
                <c:pt idx="1931">
                  <c:v>1200</c:v>
                </c:pt>
                <c:pt idx="1932">
                  <c:v>1200</c:v>
                </c:pt>
                <c:pt idx="1933">
                  <c:v>1200</c:v>
                </c:pt>
                <c:pt idx="1934">
                  <c:v>1200</c:v>
                </c:pt>
                <c:pt idx="1935">
                  <c:v>1199</c:v>
                </c:pt>
                <c:pt idx="1936">
                  <c:v>1200</c:v>
                </c:pt>
                <c:pt idx="1937">
                  <c:v>1200</c:v>
                </c:pt>
                <c:pt idx="1938">
                  <c:v>1200</c:v>
                </c:pt>
                <c:pt idx="1939">
                  <c:v>1200</c:v>
                </c:pt>
                <c:pt idx="1940">
                  <c:v>1200</c:v>
                </c:pt>
                <c:pt idx="1941">
                  <c:v>1200</c:v>
                </c:pt>
                <c:pt idx="1942">
                  <c:v>1201</c:v>
                </c:pt>
                <c:pt idx="1943">
                  <c:v>1200</c:v>
                </c:pt>
                <c:pt idx="1944">
                  <c:v>1200</c:v>
                </c:pt>
                <c:pt idx="1945">
                  <c:v>1200</c:v>
                </c:pt>
                <c:pt idx="1946">
                  <c:v>1200</c:v>
                </c:pt>
                <c:pt idx="1947">
                  <c:v>1200</c:v>
                </c:pt>
                <c:pt idx="1948">
                  <c:v>1200</c:v>
                </c:pt>
                <c:pt idx="1949">
                  <c:v>1201</c:v>
                </c:pt>
                <c:pt idx="1950">
                  <c:v>1199</c:v>
                </c:pt>
                <c:pt idx="1951">
                  <c:v>1199</c:v>
                </c:pt>
                <c:pt idx="1952">
                  <c:v>1200</c:v>
                </c:pt>
                <c:pt idx="1953">
                  <c:v>1201</c:v>
                </c:pt>
                <c:pt idx="1954">
                  <c:v>1201</c:v>
                </c:pt>
                <c:pt idx="1955">
                  <c:v>1199</c:v>
                </c:pt>
                <c:pt idx="1956">
                  <c:v>1201</c:v>
                </c:pt>
                <c:pt idx="1957">
                  <c:v>1200</c:v>
                </c:pt>
                <c:pt idx="1958">
                  <c:v>1200</c:v>
                </c:pt>
                <c:pt idx="1959">
                  <c:v>1200</c:v>
                </c:pt>
                <c:pt idx="1960">
                  <c:v>1200</c:v>
                </c:pt>
                <c:pt idx="1961">
                  <c:v>1201</c:v>
                </c:pt>
                <c:pt idx="1962">
                  <c:v>1200</c:v>
                </c:pt>
                <c:pt idx="1963">
                  <c:v>1200</c:v>
                </c:pt>
                <c:pt idx="1964">
                  <c:v>1200</c:v>
                </c:pt>
                <c:pt idx="1965">
                  <c:v>1201</c:v>
                </c:pt>
                <c:pt idx="1966">
                  <c:v>1201</c:v>
                </c:pt>
                <c:pt idx="1967">
                  <c:v>1200</c:v>
                </c:pt>
                <c:pt idx="1968">
                  <c:v>1200</c:v>
                </c:pt>
                <c:pt idx="1969">
                  <c:v>1201</c:v>
                </c:pt>
                <c:pt idx="1970">
                  <c:v>1200</c:v>
                </c:pt>
                <c:pt idx="1971">
                  <c:v>1200</c:v>
                </c:pt>
                <c:pt idx="1972">
                  <c:v>1200</c:v>
                </c:pt>
                <c:pt idx="1973">
                  <c:v>1200</c:v>
                </c:pt>
                <c:pt idx="1974">
                  <c:v>1200</c:v>
                </c:pt>
                <c:pt idx="1975">
                  <c:v>1200</c:v>
                </c:pt>
                <c:pt idx="1976">
                  <c:v>1200</c:v>
                </c:pt>
                <c:pt idx="1977">
                  <c:v>1200</c:v>
                </c:pt>
                <c:pt idx="1978">
                  <c:v>1201</c:v>
                </c:pt>
                <c:pt idx="1979">
                  <c:v>1201</c:v>
                </c:pt>
                <c:pt idx="1980">
                  <c:v>1201</c:v>
                </c:pt>
                <c:pt idx="1981">
                  <c:v>1200</c:v>
                </c:pt>
                <c:pt idx="1982">
                  <c:v>1200</c:v>
                </c:pt>
                <c:pt idx="1983">
                  <c:v>1200</c:v>
                </c:pt>
                <c:pt idx="1984">
                  <c:v>1200</c:v>
                </c:pt>
                <c:pt idx="1985">
                  <c:v>1199</c:v>
                </c:pt>
                <c:pt idx="1986">
                  <c:v>1199</c:v>
                </c:pt>
                <c:pt idx="1987">
                  <c:v>1202</c:v>
                </c:pt>
                <c:pt idx="1988">
                  <c:v>1202</c:v>
                </c:pt>
                <c:pt idx="1989">
                  <c:v>1200</c:v>
                </c:pt>
                <c:pt idx="1990">
                  <c:v>1200</c:v>
                </c:pt>
                <c:pt idx="1991">
                  <c:v>1200</c:v>
                </c:pt>
                <c:pt idx="1992">
                  <c:v>1200</c:v>
                </c:pt>
                <c:pt idx="1993">
                  <c:v>1200</c:v>
                </c:pt>
                <c:pt idx="1994">
                  <c:v>1201</c:v>
                </c:pt>
                <c:pt idx="1995">
                  <c:v>1200</c:v>
                </c:pt>
                <c:pt idx="1996">
                  <c:v>1201</c:v>
                </c:pt>
                <c:pt idx="1997">
                  <c:v>1200</c:v>
                </c:pt>
                <c:pt idx="1998">
                  <c:v>1201</c:v>
                </c:pt>
                <c:pt idx="1999">
                  <c:v>1199</c:v>
                </c:pt>
                <c:pt idx="2000">
                  <c:v>1199</c:v>
                </c:pt>
                <c:pt idx="2001">
                  <c:v>1200</c:v>
                </c:pt>
                <c:pt idx="2002">
                  <c:v>1200</c:v>
                </c:pt>
                <c:pt idx="2003">
                  <c:v>1200</c:v>
                </c:pt>
                <c:pt idx="2004">
                  <c:v>1200</c:v>
                </c:pt>
                <c:pt idx="2005">
                  <c:v>1200</c:v>
                </c:pt>
                <c:pt idx="2006">
                  <c:v>1200</c:v>
                </c:pt>
                <c:pt idx="2007">
                  <c:v>1200</c:v>
                </c:pt>
                <c:pt idx="2008">
                  <c:v>1201</c:v>
                </c:pt>
                <c:pt idx="2009">
                  <c:v>1199</c:v>
                </c:pt>
                <c:pt idx="2010">
                  <c:v>1199</c:v>
                </c:pt>
                <c:pt idx="2011">
                  <c:v>1200</c:v>
                </c:pt>
                <c:pt idx="2012">
                  <c:v>1200</c:v>
                </c:pt>
                <c:pt idx="2013">
                  <c:v>1200</c:v>
                </c:pt>
                <c:pt idx="2014">
                  <c:v>1199</c:v>
                </c:pt>
                <c:pt idx="2015">
                  <c:v>1201</c:v>
                </c:pt>
                <c:pt idx="2016">
                  <c:v>1200</c:v>
                </c:pt>
                <c:pt idx="2017">
                  <c:v>1200</c:v>
                </c:pt>
                <c:pt idx="2018">
                  <c:v>1200</c:v>
                </c:pt>
                <c:pt idx="2019">
                  <c:v>1201</c:v>
                </c:pt>
                <c:pt idx="2020">
                  <c:v>1201</c:v>
                </c:pt>
                <c:pt idx="2021">
                  <c:v>1200</c:v>
                </c:pt>
                <c:pt idx="2022">
                  <c:v>1198</c:v>
                </c:pt>
                <c:pt idx="2023">
                  <c:v>1200</c:v>
                </c:pt>
                <c:pt idx="2024">
                  <c:v>1200</c:v>
                </c:pt>
                <c:pt idx="2025">
                  <c:v>1200</c:v>
                </c:pt>
                <c:pt idx="2026">
                  <c:v>1200</c:v>
                </c:pt>
                <c:pt idx="2027">
                  <c:v>1201</c:v>
                </c:pt>
                <c:pt idx="2028">
                  <c:v>1200</c:v>
                </c:pt>
                <c:pt idx="2029">
                  <c:v>1201</c:v>
                </c:pt>
                <c:pt idx="2030">
                  <c:v>1201</c:v>
                </c:pt>
                <c:pt idx="2031">
                  <c:v>1200</c:v>
                </c:pt>
                <c:pt idx="2032">
                  <c:v>1200</c:v>
                </c:pt>
                <c:pt idx="2033">
                  <c:v>1200</c:v>
                </c:pt>
                <c:pt idx="2034">
                  <c:v>1200</c:v>
                </c:pt>
                <c:pt idx="2035">
                  <c:v>1199</c:v>
                </c:pt>
                <c:pt idx="2036">
                  <c:v>1199</c:v>
                </c:pt>
                <c:pt idx="2037">
                  <c:v>1200</c:v>
                </c:pt>
                <c:pt idx="2038">
                  <c:v>1200</c:v>
                </c:pt>
                <c:pt idx="2039">
                  <c:v>1200</c:v>
                </c:pt>
                <c:pt idx="2040">
                  <c:v>1200</c:v>
                </c:pt>
                <c:pt idx="2041">
                  <c:v>1200</c:v>
                </c:pt>
                <c:pt idx="2042">
                  <c:v>1202</c:v>
                </c:pt>
                <c:pt idx="2043">
                  <c:v>1200</c:v>
                </c:pt>
                <c:pt idx="2044">
                  <c:v>1201</c:v>
                </c:pt>
                <c:pt idx="2045">
                  <c:v>1200</c:v>
                </c:pt>
                <c:pt idx="2046">
                  <c:v>1200</c:v>
                </c:pt>
                <c:pt idx="2047">
                  <c:v>1200</c:v>
                </c:pt>
                <c:pt idx="2048">
                  <c:v>1200</c:v>
                </c:pt>
                <c:pt idx="2049">
                  <c:v>1200</c:v>
                </c:pt>
                <c:pt idx="2050">
                  <c:v>1200</c:v>
                </c:pt>
                <c:pt idx="2051">
                  <c:v>1200</c:v>
                </c:pt>
                <c:pt idx="2052">
                  <c:v>1200</c:v>
                </c:pt>
                <c:pt idx="2053">
                  <c:v>1200</c:v>
                </c:pt>
                <c:pt idx="2054">
                  <c:v>1200</c:v>
                </c:pt>
                <c:pt idx="2055">
                  <c:v>1200</c:v>
                </c:pt>
                <c:pt idx="2056">
                  <c:v>1200</c:v>
                </c:pt>
                <c:pt idx="2057">
                  <c:v>1200</c:v>
                </c:pt>
                <c:pt idx="2058">
                  <c:v>1200</c:v>
                </c:pt>
                <c:pt idx="2059">
                  <c:v>1198</c:v>
                </c:pt>
                <c:pt idx="2060">
                  <c:v>1200</c:v>
                </c:pt>
                <c:pt idx="2061">
                  <c:v>1201</c:v>
                </c:pt>
                <c:pt idx="2062">
                  <c:v>1201</c:v>
                </c:pt>
                <c:pt idx="2063">
                  <c:v>1201</c:v>
                </c:pt>
                <c:pt idx="2064">
                  <c:v>1201</c:v>
                </c:pt>
                <c:pt idx="2065">
                  <c:v>1200</c:v>
                </c:pt>
                <c:pt idx="2066">
                  <c:v>1200</c:v>
                </c:pt>
                <c:pt idx="2067">
                  <c:v>1201</c:v>
                </c:pt>
                <c:pt idx="2068">
                  <c:v>1201</c:v>
                </c:pt>
                <c:pt idx="2069">
                  <c:v>1200</c:v>
                </c:pt>
                <c:pt idx="2070">
                  <c:v>1200</c:v>
                </c:pt>
                <c:pt idx="2071">
                  <c:v>1200</c:v>
                </c:pt>
                <c:pt idx="2072">
                  <c:v>1201</c:v>
                </c:pt>
                <c:pt idx="2073">
                  <c:v>1200</c:v>
                </c:pt>
                <c:pt idx="2074">
                  <c:v>1200</c:v>
                </c:pt>
                <c:pt idx="2075">
                  <c:v>1200</c:v>
                </c:pt>
                <c:pt idx="2076">
                  <c:v>1200</c:v>
                </c:pt>
                <c:pt idx="2077">
                  <c:v>1200</c:v>
                </c:pt>
                <c:pt idx="2078">
                  <c:v>1200</c:v>
                </c:pt>
                <c:pt idx="2079">
                  <c:v>1200</c:v>
                </c:pt>
                <c:pt idx="2080">
                  <c:v>1200</c:v>
                </c:pt>
                <c:pt idx="2081">
                  <c:v>1200</c:v>
                </c:pt>
                <c:pt idx="2082">
                  <c:v>1200</c:v>
                </c:pt>
                <c:pt idx="2083">
                  <c:v>1201</c:v>
                </c:pt>
                <c:pt idx="2084">
                  <c:v>1201</c:v>
                </c:pt>
                <c:pt idx="2085">
                  <c:v>1199</c:v>
                </c:pt>
                <c:pt idx="2086">
                  <c:v>1200</c:v>
                </c:pt>
                <c:pt idx="2087">
                  <c:v>1201</c:v>
                </c:pt>
                <c:pt idx="2088">
                  <c:v>1200</c:v>
                </c:pt>
                <c:pt idx="2089">
                  <c:v>1200</c:v>
                </c:pt>
                <c:pt idx="2090">
                  <c:v>1200</c:v>
                </c:pt>
                <c:pt idx="2091">
                  <c:v>1200</c:v>
                </c:pt>
                <c:pt idx="2092">
                  <c:v>1200</c:v>
                </c:pt>
                <c:pt idx="2093">
                  <c:v>1200</c:v>
                </c:pt>
                <c:pt idx="2094">
                  <c:v>1200</c:v>
                </c:pt>
                <c:pt idx="2095">
                  <c:v>1200</c:v>
                </c:pt>
                <c:pt idx="2096">
                  <c:v>1200</c:v>
                </c:pt>
                <c:pt idx="2097">
                  <c:v>1200</c:v>
                </c:pt>
                <c:pt idx="2098">
                  <c:v>1200</c:v>
                </c:pt>
                <c:pt idx="2099">
                  <c:v>1200</c:v>
                </c:pt>
                <c:pt idx="2100">
                  <c:v>1200</c:v>
                </c:pt>
                <c:pt idx="2101">
                  <c:v>1199</c:v>
                </c:pt>
                <c:pt idx="2102">
                  <c:v>1200</c:v>
                </c:pt>
                <c:pt idx="2103">
                  <c:v>1200</c:v>
                </c:pt>
                <c:pt idx="2104">
                  <c:v>1200</c:v>
                </c:pt>
                <c:pt idx="2105">
                  <c:v>1200</c:v>
                </c:pt>
                <c:pt idx="2106">
                  <c:v>1200</c:v>
                </c:pt>
                <c:pt idx="2107">
                  <c:v>1200</c:v>
                </c:pt>
                <c:pt idx="2108">
                  <c:v>1201</c:v>
                </c:pt>
                <c:pt idx="2109">
                  <c:v>1199</c:v>
                </c:pt>
                <c:pt idx="2110">
                  <c:v>1199</c:v>
                </c:pt>
                <c:pt idx="2111">
                  <c:v>1200</c:v>
                </c:pt>
                <c:pt idx="2112">
                  <c:v>1199</c:v>
                </c:pt>
                <c:pt idx="2113">
                  <c:v>1200</c:v>
                </c:pt>
                <c:pt idx="2114">
                  <c:v>1200</c:v>
                </c:pt>
                <c:pt idx="2115">
                  <c:v>1200</c:v>
                </c:pt>
                <c:pt idx="2116">
                  <c:v>1200</c:v>
                </c:pt>
                <c:pt idx="2117">
                  <c:v>1201</c:v>
                </c:pt>
                <c:pt idx="2118">
                  <c:v>1200</c:v>
                </c:pt>
                <c:pt idx="2119">
                  <c:v>1200</c:v>
                </c:pt>
                <c:pt idx="2120">
                  <c:v>1200</c:v>
                </c:pt>
                <c:pt idx="2121">
                  <c:v>1200</c:v>
                </c:pt>
                <c:pt idx="2122">
                  <c:v>1200</c:v>
                </c:pt>
                <c:pt idx="2123">
                  <c:v>1201</c:v>
                </c:pt>
                <c:pt idx="2124">
                  <c:v>1200</c:v>
                </c:pt>
                <c:pt idx="2125">
                  <c:v>1199</c:v>
                </c:pt>
                <c:pt idx="2126">
                  <c:v>1199</c:v>
                </c:pt>
                <c:pt idx="2127">
                  <c:v>1200</c:v>
                </c:pt>
                <c:pt idx="2128">
                  <c:v>1200</c:v>
                </c:pt>
                <c:pt idx="2129">
                  <c:v>1201</c:v>
                </c:pt>
                <c:pt idx="2130">
                  <c:v>1201</c:v>
                </c:pt>
                <c:pt idx="2131">
                  <c:v>1200</c:v>
                </c:pt>
                <c:pt idx="2132">
                  <c:v>1200</c:v>
                </c:pt>
                <c:pt idx="2133">
                  <c:v>1201</c:v>
                </c:pt>
                <c:pt idx="2134">
                  <c:v>1199</c:v>
                </c:pt>
                <c:pt idx="2135">
                  <c:v>1200</c:v>
                </c:pt>
                <c:pt idx="2136">
                  <c:v>1200</c:v>
                </c:pt>
                <c:pt idx="2137">
                  <c:v>1200</c:v>
                </c:pt>
                <c:pt idx="2138">
                  <c:v>1200</c:v>
                </c:pt>
                <c:pt idx="2139">
                  <c:v>1201</c:v>
                </c:pt>
                <c:pt idx="2140">
                  <c:v>1201</c:v>
                </c:pt>
                <c:pt idx="2141">
                  <c:v>1200</c:v>
                </c:pt>
                <c:pt idx="2142">
                  <c:v>1200</c:v>
                </c:pt>
                <c:pt idx="2143">
                  <c:v>1200</c:v>
                </c:pt>
                <c:pt idx="2144">
                  <c:v>1200</c:v>
                </c:pt>
                <c:pt idx="2145">
                  <c:v>1200</c:v>
                </c:pt>
                <c:pt idx="2146">
                  <c:v>1200</c:v>
                </c:pt>
                <c:pt idx="2147">
                  <c:v>1200</c:v>
                </c:pt>
                <c:pt idx="2148">
                  <c:v>1201</c:v>
                </c:pt>
                <c:pt idx="2149">
                  <c:v>1200</c:v>
                </c:pt>
                <c:pt idx="2150">
                  <c:v>1200</c:v>
                </c:pt>
                <c:pt idx="2151">
                  <c:v>1199</c:v>
                </c:pt>
                <c:pt idx="2152">
                  <c:v>1199</c:v>
                </c:pt>
                <c:pt idx="2153">
                  <c:v>1200</c:v>
                </c:pt>
                <c:pt idx="2154">
                  <c:v>1200</c:v>
                </c:pt>
                <c:pt idx="2155">
                  <c:v>1200</c:v>
                </c:pt>
                <c:pt idx="2156">
                  <c:v>1200</c:v>
                </c:pt>
                <c:pt idx="2157">
                  <c:v>1200</c:v>
                </c:pt>
                <c:pt idx="2158">
                  <c:v>1201</c:v>
                </c:pt>
                <c:pt idx="2159">
                  <c:v>1200</c:v>
                </c:pt>
                <c:pt idx="2160">
                  <c:v>1199</c:v>
                </c:pt>
                <c:pt idx="2161">
                  <c:v>1200</c:v>
                </c:pt>
                <c:pt idx="2162">
                  <c:v>1200</c:v>
                </c:pt>
                <c:pt idx="2163">
                  <c:v>1200</c:v>
                </c:pt>
                <c:pt idx="2164">
                  <c:v>1198</c:v>
                </c:pt>
                <c:pt idx="2165">
                  <c:v>1200</c:v>
                </c:pt>
                <c:pt idx="2166">
                  <c:v>1200</c:v>
                </c:pt>
                <c:pt idx="2167">
                  <c:v>1200</c:v>
                </c:pt>
                <c:pt idx="2168">
                  <c:v>1200</c:v>
                </c:pt>
                <c:pt idx="2169">
                  <c:v>1200</c:v>
                </c:pt>
                <c:pt idx="2170">
                  <c:v>1200</c:v>
                </c:pt>
                <c:pt idx="2171">
                  <c:v>1200</c:v>
                </c:pt>
                <c:pt idx="2172">
                  <c:v>1200</c:v>
                </c:pt>
                <c:pt idx="2173">
                  <c:v>1200</c:v>
                </c:pt>
                <c:pt idx="2174">
                  <c:v>1199</c:v>
                </c:pt>
                <c:pt idx="2175">
                  <c:v>1199</c:v>
                </c:pt>
                <c:pt idx="2176">
                  <c:v>1200</c:v>
                </c:pt>
                <c:pt idx="2177">
                  <c:v>1200</c:v>
                </c:pt>
                <c:pt idx="2178">
                  <c:v>1200</c:v>
                </c:pt>
                <c:pt idx="2179">
                  <c:v>1200</c:v>
                </c:pt>
                <c:pt idx="2180">
                  <c:v>1200</c:v>
                </c:pt>
                <c:pt idx="2181">
                  <c:v>1200</c:v>
                </c:pt>
                <c:pt idx="2182">
                  <c:v>1200</c:v>
                </c:pt>
                <c:pt idx="2183">
                  <c:v>1200</c:v>
                </c:pt>
                <c:pt idx="2184">
                  <c:v>1200</c:v>
                </c:pt>
                <c:pt idx="2185">
                  <c:v>1200</c:v>
                </c:pt>
                <c:pt idx="2186">
                  <c:v>1201</c:v>
                </c:pt>
                <c:pt idx="2187">
                  <c:v>1200</c:v>
                </c:pt>
                <c:pt idx="2188">
                  <c:v>1200</c:v>
                </c:pt>
                <c:pt idx="2189">
                  <c:v>1200</c:v>
                </c:pt>
                <c:pt idx="2190">
                  <c:v>1200</c:v>
                </c:pt>
                <c:pt idx="2191">
                  <c:v>1200</c:v>
                </c:pt>
                <c:pt idx="2192">
                  <c:v>1200</c:v>
                </c:pt>
                <c:pt idx="2193">
                  <c:v>1200</c:v>
                </c:pt>
                <c:pt idx="2194">
                  <c:v>1200</c:v>
                </c:pt>
                <c:pt idx="2195">
                  <c:v>1200</c:v>
                </c:pt>
                <c:pt idx="2196">
                  <c:v>1201</c:v>
                </c:pt>
                <c:pt idx="2197">
                  <c:v>1201</c:v>
                </c:pt>
                <c:pt idx="2198">
                  <c:v>1201</c:v>
                </c:pt>
                <c:pt idx="2199">
                  <c:v>1201</c:v>
                </c:pt>
                <c:pt idx="2200">
                  <c:v>1200</c:v>
                </c:pt>
                <c:pt idx="2201">
                  <c:v>1200</c:v>
                </c:pt>
                <c:pt idx="2202">
                  <c:v>1200</c:v>
                </c:pt>
                <c:pt idx="2203">
                  <c:v>1200</c:v>
                </c:pt>
                <c:pt idx="2204">
                  <c:v>1201</c:v>
                </c:pt>
                <c:pt idx="2205">
                  <c:v>1200</c:v>
                </c:pt>
                <c:pt idx="2206">
                  <c:v>1199</c:v>
                </c:pt>
                <c:pt idx="2207">
                  <c:v>1200</c:v>
                </c:pt>
                <c:pt idx="2208">
                  <c:v>1200</c:v>
                </c:pt>
                <c:pt idx="2209">
                  <c:v>1199</c:v>
                </c:pt>
                <c:pt idx="2210">
                  <c:v>1200</c:v>
                </c:pt>
                <c:pt idx="2211">
                  <c:v>1200</c:v>
                </c:pt>
                <c:pt idx="2212">
                  <c:v>1200</c:v>
                </c:pt>
                <c:pt idx="2213">
                  <c:v>1200</c:v>
                </c:pt>
                <c:pt idx="2214">
                  <c:v>1200</c:v>
                </c:pt>
                <c:pt idx="2215">
                  <c:v>1200</c:v>
                </c:pt>
                <c:pt idx="2216">
                  <c:v>1200</c:v>
                </c:pt>
                <c:pt idx="2217">
                  <c:v>1200</c:v>
                </c:pt>
                <c:pt idx="2218">
                  <c:v>1200</c:v>
                </c:pt>
                <c:pt idx="2219">
                  <c:v>1200</c:v>
                </c:pt>
                <c:pt idx="2220">
                  <c:v>1199</c:v>
                </c:pt>
                <c:pt idx="2221">
                  <c:v>1200</c:v>
                </c:pt>
                <c:pt idx="2222">
                  <c:v>1202</c:v>
                </c:pt>
                <c:pt idx="2223">
                  <c:v>1200</c:v>
                </c:pt>
                <c:pt idx="2224">
                  <c:v>1200</c:v>
                </c:pt>
                <c:pt idx="2225">
                  <c:v>1200</c:v>
                </c:pt>
                <c:pt idx="2226">
                  <c:v>1200</c:v>
                </c:pt>
                <c:pt idx="2227">
                  <c:v>1198</c:v>
                </c:pt>
                <c:pt idx="2228">
                  <c:v>1198</c:v>
                </c:pt>
                <c:pt idx="2229">
                  <c:v>1199</c:v>
                </c:pt>
                <c:pt idx="2230">
                  <c:v>1200</c:v>
                </c:pt>
                <c:pt idx="2231">
                  <c:v>1199</c:v>
                </c:pt>
                <c:pt idx="2232">
                  <c:v>1200</c:v>
                </c:pt>
                <c:pt idx="2233">
                  <c:v>1200</c:v>
                </c:pt>
                <c:pt idx="2234">
                  <c:v>1200</c:v>
                </c:pt>
                <c:pt idx="2235">
                  <c:v>1201</c:v>
                </c:pt>
                <c:pt idx="2236">
                  <c:v>1200</c:v>
                </c:pt>
                <c:pt idx="2237">
                  <c:v>1200</c:v>
                </c:pt>
                <c:pt idx="2238">
                  <c:v>1200</c:v>
                </c:pt>
                <c:pt idx="2239">
                  <c:v>1200</c:v>
                </c:pt>
                <c:pt idx="2240">
                  <c:v>1200</c:v>
                </c:pt>
                <c:pt idx="2241">
                  <c:v>1200</c:v>
                </c:pt>
                <c:pt idx="2242">
                  <c:v>1198</c:v>
                </c:pt>
                <c:pt idx="2243">
                  <c:v>1199</c:v>
                </c:pt>
                <c:pt idx="2244">
                  <c:v>1199</c:v>
                </c:pt>
                <c:pt idx="2245">
                  <c:v>1200</c:v>
                </c:pt>
                <c:pt idx="2246">
                  <c:v>1200</c:v>
                </c:pt>
                <c:pt idx="2247">
                  <c:v>1200</c:v>
                </c:pt>
                <c:pt idx="2248">
                  <c:v>1200</c:v>
                </c:pt>
                <c:pt idx="2249">
                  <c:v>1199</c:v>
                </c:pt>
                <c:pt idx="2250">
                  <c:v>1199</c:v>
                </c:pt>
                <c:pt idx="2251">
                  <c:v>1199</c:v>
                </c:pt>
                <c:pt idx="2252">
                  <c:v>1202</c:v>
                </c:pt>
                <c:pt idx="2253">
                  <c:v>1201</c:v>
                </c:pt>
                <c:pt idx="2254">
                  <c:v>1201</c:v>
                </c:pt>
                <c:pt idx="2255">
                  <c:v>1200</c:v>
                </c:pt>
                <c:pt idx="2256">
                  <c:v>1199</c:v>
                </c:pt>
                <c:pt idx="2257">
                  <c:v>1200</c:v>
                </c:pt>
                <c:pt idx="2258">
                  <c:v>1200</c:v>
                </c:pt>
                <c:pt idx="2259">
                  <c:v>1200</c:v>
                </c:pt>
                <c:pt idx="2260">
                  <c:v>1200</c:v>
                </c:pt>
                <c:pt idx="2261">
                  <c:v>1200</c:v>
                </c:pt>
                <c:pt idx="2262">
                  <c:v>1200</c:v>
                </c:pt>
                <c:pt idx="2263">
                  <c:v>1200</c:v>
                </c:pt>
                <c:pt idx="2264">
                  <c:v>1200</c:v>
                </c:pt>
                <c:pt idx="2265">
                  <c:v>1200</c:v>
                </c:pt>
                <c:pt idx="2266">
                  <c:v>1200</c:v>
                </c:pt>
                <c:pt idx="2267">
                  <c:v>1200</c:v>
                </c:pt>
                <c:pt idx="2268">
                  <c:v>1200</c:v>
                </c:pt>
                <c:pt idx="2269">
                  <c:v>1200</c:v>
                </c:pt>
                <c:pt idx="2270">
                  <c:v>1200</c:v>
                </c:pt>
                <c:pt idx="2271">
                  <c:v>1200</c:v>
                </c:pt>
                <c:pt idx="2272">
                  <c:v>1200</c:v>
                </c:pt>
                <c:pt idx="2273">
                  <c:v>1201</c:v>
                </c:pt>
                <c:pt idx="2274">
                  <c:v>1201</c:v>
                </c:pt>
                <c:pt idx="2275">
                  <c:v>1200</c:v>
                </c:pt>
                <c:pt idx="2276">
                  <c:v>1200</c:v>
                </c:pt>
                <c:pt idx="2277">
                  <c:v>1200</c:v>
                </c:pt>
                <c:pt idx="2278">
                  <c:v>1200</c:v>
                </c:pt>
                <c:pt idx="2279">
                  <c:v>1200</c:v>
                </c:pt>
                <c:pt idx="2280">
                  <c:v>1200</c:v>
                </c:pt>
                <c:pt idx="2281">
                  <c:v>1201</c:v>
                </c:pt>
                <c:pt idx="2282">
                  <c:v>1200</c:v>
                </c:pt>
                <c:pt idx="2283">
                  <c:v>1200</c:v>
                </c:pt>
                <c:pt idx="2284">
                  <c:v>1199</c:v>
                </c:pt>
                <c:pt idx="2285">
                  <c:v>1200</c:v>
                </c:pt>
                <c:pt idx="2286">
                  <c:v>1200</c:v>
                </c:pt>
                <c:pt idx="2287">
                  <c:v>1200</c:v>
                </c:pt>
                <c:pt idx="2288">
                  <c:v>1200</c:v>
                </c:pt>
                <c:pt idx="2289">
                  <c:v>1200</c:v>
                </c:pt>
                <c:pt idx="2290">
                  <c:v>1200</c:v>
                </c:pt>
                <c:pt idx="2291">
                  <c:v>1200</c:v>
                </c:pt>
                <c:pt idx="2292">
                  <c:v>1199</c:v>
                </c:pt>
                <c:pt idx="2293">
                  <c:v>1200</c:v>
                </c:pt>
                <c:pt idx="2294">
                  <c:v>1200</c:v>
                </c:pt>
                <c:pt idx="2295">
                  <c:v>1200</c:v>
                </c:pt>
                <c:pt idx="2296">
                  <c:v>1200</c:v>
                </c:pt>
                <c:pt idx="2297">
                  <c:v>1199</c:v>
                </c:pt>
                <c:pt idx="2298">
                  <c:v>1201</c:v>
                </c:pt>
                <c:pt idx="2299">
                  <c:v>1200</c:v>
                </c:pt>
                <c:pt idx="2300">
                  <c:v>1200</c:v>
                </c:pt>
                <c:pt idx="2301">
                  <c:v>1200</c:v>
                </c:pt>
                <c:pt idx="2302">
                  <c:v>1202</c:v>
                </c:pt>
                <c:pt idx="2303">
                  <c:v>1202</c:v>
                </c:pt>
                <c:pt idx="2304">
                  <c:v>1201</c:v>
                </c:pt>
                <c:pt idx="2305">
                  <c:v>1200</c:v>
                </c:pt>
                <c:pt idx="2306">
                  <c:v>1200</c:v>
                </c:pt>
                <c:pt idx="2307">
                  <c:v>1198</c:v>
                </c:pt>
                <c:pt idx="2308">
                  <c:v>1200</c:v>
                </c:pt>
                <c:pt idx="2309">
                  <c:v>1200</c:v>
                </c:pt>
                <c:pt idx="2310">
                  <c:v>1200</c:v>
                </c:pt>
                <c:pt idx="2311">
                  <c:v>1200</c:v>
                </c:pt>
                <c:pt idx="2312">
                  <c:v>1200</c:v>
                </c:pt>
                <c:pt idx="2313">
                  <c:v>1201</c:v>
                </c:pt>
                <c:pt idx="2314">
                  <c:v>1201</c:v>
                </c:pt>
                <c:pt idx="2315">
                  <c:v>1200</c:v>
                </c:pt>
                <c:pt idx="2316">
                  <c:v>1200</c:v>
                </c:pt>
                <c:pt idx="2317">
                  <c:v>1201</c:v>
                </c:pt>
                <c:pt idx="2318">
                  <c:v>1200</c:v>
                </c:pt>
                <c:pt idx="2319">
                  <c:v>1200</c:v>
                </c:pt>
                <c:pt idx="2320">
                  <c:v>1200</c:v>
                </c:pt>
                <c:pt idx="2321">
                  <c:v>1200</c:v>
                </c:pt>
                <c:pt idx="2322">
                  <c:v>1200</c:v>
                </c:pt>
                <c:pt idx="2323">
                  <c:v>1200</c:v>
                </c:pt>
                <c:pt idx="2324">
                  <c:v>1201</c:v>
                </c:pt>
                <c:pt idx="2325">
                  <c:v>1200</c:v>
                </c:pt>
                <c:pt idx="2326">
                  <c:v>1200</c:v>
                </c:pt>
                <c:pt idx="2327">
                  <c:v>1200</c:v>
                </c:pt>
                <c:pt idx="2328">
                  <c:v>1201</c:v>
                </c:pt>
                <c:pt idx="2329">
                  <c:v>1201</c:v>
                </c:pt>
                <c:pt idx="2330">
                  <c:v>1200</c:v>
                </c:pt>
                <c:pt idx="2331">
                  <c:v>1200</c:v>
                </c:pt>
                <c:pt idx="2332">
                  <c:v>1200</c:v>
                </c:pt>
                <c:pt idx="2333">
                  <c:v>1200</c:v>
                </c:pt>
                <c:pt idx="2334">
                  <c:v>1200</c:v>
                </c:pt>
                <c:pt idx="2335">
                  <c:v>1200</c:v>
                </c:pt>
                <c:pt idx="2336">
                  <c:v>1200</c:v>
                </c:pt>
                <c:pt idx="2337">
                  <c:v>1198</c:v>
                </c:pt>
                <c:pt idx="2338">
                  <c:v>1200</c:v>
                </c:pt>
                <c:pt idx="2339">
                  <c:v>1200</c:v>
                </c:pt>
                <c:pt idx="2340">
                  <c:v>1198</c:v>
                </c:pt>
                <c:pt idx="2341">
                  <c:v>1201</c:v>
                </c:pt>
                <c:pt idx="2342">
                  <c:v>1200</c:v>
                </c:pt>
                <c:pt idx="2343">
                  <c:v>1200</c:v>
                </c:pt>
                <c:pt idx="2344">
                  <c:v>1200</c:v>
                </c:pt>
                <c:pt idx="2345">
                  <c:v>1200</c:v>
                </c:pt>
                <c:pt idx="2346">
                  <c:v>1200</c:v>
                </c:pt>
                <c:pt idx="2347">
                  <c:v>1201</c:v>
                </c:pt>
                <c:pt idx="2348">
                  <c:v>1201</c:v>
                </c:pt>
                <c:pt idx="2349">
                  <c:v>1201</c:v>
                </c:pt>
                <c:pt idx="2350">
                  <c:v>1200</c:v>
                </c:pt>
                <c:pt idx="2351">
                  <c:v>1199</c:v>
                </c:pt>
                <c:pt idx="2352">
                  <c:v>1200</c:v>
                </c:pt>
                <c:pt idx="2353">
                  <c:v>1200</c:v>
                </c:pt>
                <c:pt idx="2354">
                  <c:v>1200</c:v>
                </c:pt>
                <c:pt idx="2355">
                  <c:v>1200</c:v>
                </c:pt>
                <c:pt idx="2356">
                  <c:v>1200</c:v>
                </c:pt>
                <c:pt idx="2357">
                  <c:v>1200</c:v>
                </c:pt>
                <c:pt idx="2358">
                  <c:v>1200</c:v>
                </c:pt>
                <c:pt idx="2359">
                  <c:v>1200</c:v>
                </c:pt>
                <c:pt idx="2360">
                  <c:v>1201</c:v>
                </c:pt>
                <c:pt idx="2361">
                  <c:v>1201</c:v>
                </c:pt>
                <c:pt idx="2362">
                  <c:v>1200</c:v>
                </c:pt>
                <c:pt idx="2363">
                  <c:v>1200</c:v>
                </c:pt>
                <c:pt idx="2364">
                  <c:v>1201</c:v>
                </c:pt>
                <c:pt idx="2365">
                  <c:v>1200</c:v>
                </c:pt>
                <c:pt idx="2366">
                  <c:v>1200</c:v>
                </c:pt>
                <c:pt idx="2367">
                  <c:v>1200</c:v>
                </c:pt>
                <c:pt idx="2368">
                  <c:v>1201</c:v>
                </c:pt>
                <c:pt idx="2369">
                  <c:v>1201</c:v>
                </c:pt>
                <c:pt idx="2370">
                  <c:v>1200</c:v>
                </c:pt>
                <c:pt idx="2371">
                  <c:v>1200</c:v>
                </c:pt>
                <c:pt idx="2372">
                  <c:v>1200</c:v>
                </c:pt>
                <c:pt idx="2373">
                  <c:v>1200</c:v>
                </c:pt>
                <c:pt idx="2374">
                  <c:v>1200</c:v>
                </c:pt>
                <c:pt idx="2375">
                  <c:v>1200</c:v>
                </c:pt>
                <c:pt idx="2376">
                  <c:v>1200</c:v>
                </c:pt>
                <c:pt idx="2377">
                  <c:v>1200</c:v>
                </c:pt>
                <c:pt idx="2378">
                  <c:v>1200</c:v>
                </c:pt>
                <c:pt idx="2379">
                  <c:v>1200</c:v>
                </c:pt>
                <c:pt idx="2380">
                  <c:v>1200</c:v>
                </c:pt>
                <c:pt idx="2381">
                  <c:v>1202</c:v>
                </c:pt>
                <c:pt idx="2382">
                  <c:v>1200</c:v>
                </c:pt>
                <c:pt idx="2383">
                  <c:v>1200</c:v>
                </c:pt>
                <c:pt idx="2384">
                  <c:v>1201</c:v>
                </c:pt>
                <c:pt idx="2385">
                  <c:v>1200</c:v>
                </c:pt>
                <c:pt idx="2386">
                  <c:v>1200</c:v>
                </c:pt>
                <c:pt idx="2387">
                  <c:v>1200</c:v>
                </c:pt>
                <c:pt idx="2388">
                  <c:v>1201</c:v>
                </c:pt>
                <c:pt idx="2389">
                  <c:v>1200</c:v>
                </c:pt>
                <c:pt idx="2390">
                  <c:v>1200</c:v>
                </c:pt>
                <c:pt idx="2391">
                  <c:v>1200</c:v>
                </c:pt>
                <c:pt idx="2392">
                  <c:v>1201</c:v>
                </c:pt>
                <c:pt idx="2393">
                  <c:v>1200</c:v>
                </c:pt>
                <c:pt idx="2394">
                  <c:v>1198</c:v>
                </c:pt>
                <c:pt idx="2395">
                  <c:v>1200</c:v>
                </c:pt>
                <c:pt idx="2396">
                  <c:v>1200</c:v>
                </c:pt>
                <c:pt idx="2397">
                  <c:v>1200</c:v>
                </c:pt>
                <c:pt idx="2398">
                  <c:v>1200</c:v>
                </c:pt>
                <c:pt idx="2399">
                  <c:v>1200</c:v>
                </c:pt>
                <c:pt idx="2400">
                  <c:v>1201</c:v>
                </c:pt>
                <c:pt idx="2401">
                  <c:v>1200</c:v>
                </c:pt>
                <c:pt idx="2402">
                  <c:v>1201</c:v>
                </c:pt>
                <c:pt idx="2403">
                  <c:v>1200</c:v>
                </c:pt>
                <c:pt idx="2404">
                  <c:v>1201</c:v>
                </c:pt>
                <c:pt idx="2405">
                  <c:v>1200</c:v>
                </c:pt>
                <c:pt idx="2406">
                  <c:v>1200</c:v>
                </c:pt>
                <c:pt idx="2407">
                  <c:v>1200</c:v>
                </c:pt>
                <c:pt idx="2408">
                  <c:v>1200</c:v>
                </c:pt>
                <c:pt idx="2409">
                  <c:v>1200</c:v>
                </c:pt>
                <c:pt idx="2410">
                  <c:v>1200</c:v>
                </c:pt>
                <c:pt idx="2411">
                  <c:v>1201</c:v>
                </c:pt>
                <c:pt idx="2412">
                  <c:v>1201</c:v>
                </c:pt>
                <c:pt idx="2413">
                  <c:v>1200</c:v>
                </c:pt>
                <c:pt idx="2414">
                  <c:v>1201</c:v>
                </c:pt>
                <c:pt idx="2415">
                  <c:v>1200</c:v>
                </c:pt>
                <c:pt idx="2416">
                  <c:v>1200</c:v>
                </c:pt>
                <c:pt idx="2417">
                  <c:v>1202</c:v>
                </c:pt>
                <c:pt idx="2418">
                  <c:v>1200</c:v>
                </c:pt>
                <c:pt idx="2419">
                  <c:v>1200</c:v>
                </c:pt>
                <c:pt idx="2420">
                  <c:v>1200</c:v>
                </c:pt>
                <c:pt idx="2421">
                  <c:v>1200</c:v>
                </c:pt>
                <c:pt idx="2422">
                  <c:v>1200</c:v>
                </c:pt>
                <c:pt idx="2423">
                  <c:v>1200</c:v>
                </c:pt>
                <c:pt idx="2424">
                  <c:v>1198</c:v>
                </c:pt>
                <c:pt idx="2425">
                  <c:v>1198</c:v>
                </c:pt>
                <c:pt idx="2426">
                  <c:v>1200</c:v>
                </c:pt>
                <c:pt idx="2427">
                  <c:v>1199</c:v>
                </c:pt>
                <c:pt idx="2428">
                  <c:v>1200</c:v>
                </c:pt>
                <c:pt idx="2429">
                  <c:v>1201</c:v>
                </c:pt>
                <c:pt idx="2430">
                  <c:v>1199</c:v>
                </c:pt>
                <c:pt idx="2431">
                  <c:v>1199</c:v>
                </c:pt>
                <c:pt idx="2432">
                  <c:v>1200</c:v>
                </c:pt>
                <c:pt idx="2433">
                  <c:v>1200</c:v>
                </c:pt>
                <c:pt idx="2434">
                  <c:v>1201</c:v>
                </c:pt>
                <c:pt idx="2435">
                  <c:v>1201</c:v>
                </c:pt>
                <c:pt idx="2436">
                  <c:v>1200</c:v>
                </c:pt>
                <c:pt idx="2437">
                  <c:v>1201</c:v>
                </c:pt>
                <c:pt idx="2438">
                  <c:v>1201</c:v>
                </c:pt>
                <c:pt idx="2439">
                  <c:v>1200</c:v>
                </c:pt>
                <c:pt idx="2440">
                  <c:v>1200</c:v>
                </c:pt>
                <c:pt idx="2441">
                  <c:v>1200</c:v>
                </c:pt>
                <c:pt idx="2442">
                  <c:v>1200</c:v>
                </c:pt>
                <c:pt idx="2443">
                  <c:v>1201</c:v>
                </c:pt>
                <c:pt idx="2444">
                  <c:v>1199</c:v>
                </c:pt>
                <c:pt idx="2445">
                  <c:v>1199</c:v>
                </c:pt>
                <c:pt idx="2446">
                  <c:v>1200</c:v>
                </c:pt>
                <c:pt idx="2447">
                  <c:v>1198</c:v>
                </c:pt>
                <c:pt idx="2448">
                  <c:v>1198</c:v>
                </c:pt>
                <c:pt idx="2449">
                  <c:v>1200</c:v>
                </c:pt>
                <c:pt idx="2450">
                  <c:v>1199</c:v>
                </c:pt>
                <c:pt idx="2451">
                  <c:v>1199</c:v>
                </c:pt>
                <c:pt idx="2452">
                  <c:v>1199</c:v>
                </c:pt>
                <c:pt idx="2453">
                  <c:v>1200</c:v>
                </c:pt>
                <c:pt idx="2454">
                  <c:v>1200</c:v>
                </c:pt>
                <c:pt idx="2455">
                  <c:v>1200</c:v>
                </c:pt>
                <c:pt idx="2456">
                  <c:v>1200</c:v>
                </c:pt>
                <c:pt idx="2457">
                  <c:v>1200</c:v>
                </c:pt>
                <c:pt idx="2458">
                  <c:v>1200</c:v>
                </c:pt>
                <c:pt idx="2459">
                  <c:v>1200</c:v>
                </c:pt>
                <c:pt idx="2460">
                  <c:v>1200</c:v>
                </c:pt>
                <c:pt idx="2461">
                  <c:v>1200</c:v>
                </c:pt>
                <c:pt idx="2462">
                  <c:v>1200</c:v>
                </c:pt>
                <c:pt idx="2463">
                  <c:v>1200</c:v>
                </c:pt>
                <c:pt idx="2464">
                  <c:v>1200</c:v>
                </c:pt>
                <c:pt idx="2465">
                  <c:v>1200</c:v>
                </c:pt>
                <c:pt idx="2466">
                  <c:v>1200</c:v>
                </c:pt>
                <c:pt idx="2467">
                  <c:v>1200</c:v>
                </c:pt>
                <c:pt idx="2468">
                  <c:v>1200</c:v>
                </c:pt>
                <c:pt idx="2469">
                  <c:v>1200</c:v>
                </c:pt>
                <c:pt idx="2470">
                  <c:v>1198</c:v>
                </c:pt>
                <c:pt idx="2471">
                  <c:v>1199</c:v>
                </c:pt>
                <c:pt idx="2472">
                  <c:v>1199</c:v>
                </c:pt>
                <c:pt idx="2473">
                  <c:v>1200</c:v>
                </c:pt>
                <c:pt idx="2474">
                  <c:v>1200</c:v>
                </c:pt>
                <c:pt idx="2475">
                  <c:v>1200</c:v>
                </c:pt>
                <c:pt idx="2476">
                  <c:v>1199</c:v>
                </c:pt>
                <c:pt idx="2477">
                  <c:v>1200</c:v>
                </c:pt>
                <c:pt idx="2478">
                  <c:v>1200</c:v>
                </c:pt>
                <c:pt idx="2479">
                  <c:v>1201</c:v>
                </c:pt>
                <c:pt idx="2480">
                  <c:v>1200</c:v>
                </c:pt>
                <c:pt idx="2481">
                  <c:v>1201</c:v>
                </c:pt>
                <c:pt idx="2482">
                  <c:v>1201</c:v>
                </c:pt>
                <c:pt idx="2483">
                  <c:v>1200</c:v>
                </c:pt>
                <c:pt idx="2484">
                  <c:v>1200</c:v>
                </c:pt>
                <c:pt idx="2485">
                  <c:v>1200</c:v>
                </c:pt>
                <c:pt idx="2486">
                  <c:v>1198</c:v>
                </c:pt>
                <c:pt idx="2487">
                  <c:v>1199</c:v>
                </c:pt>
                <c:pt idx="2488">
                  <c:v>1199</c:v>
                </c:pt>
                <c:pt idx="2489">
                  <c:v>1200</c:v>
                </c:pt>
                <c:pt idx="2490">
                  <c:v>1200</c:v>
                </c:pt>
                <c:pt idx="2491">
                  <c:v>1200</c:v>
                </c:pt>
                <c:pt idx="2492">
                  <c:v>1200</c:v>
                </c:pt>
                <c:pt idx="2493">
                  <c:v>1201</c:v>
                </c:pt>
                <c:pt idx="2494">
                  <c:v>1199</c:v>
                </c:pt>
                <c:pt idx="2495">
                  <c:v>1199</c:v>
                </c:pt>
                <c:pt idx="2496">
                  <c:v>1200</c:v>
                </c:pt>
                <c:pt idx="2497">
                  <c:v>1200</c:v>
                </c:pt>
                <c:pt idx="2498">
                  <c:v>1200</c:v>
                </c:pt>
                <c:pt idx="2499">
                  <c:v>1199</c:v>
                </c:pt>
                <c:pt idx="2500">
                  <c:v>1200</c:v>
                </c:pt>
                <c:pt idx="2501">
                  <c:v>1200</c:v>
                </c:pt>
                <c:pt idx="2502">
                  <c:v>1200</c:v>
                </c:pt>
                <c:pt idx="2503">
                  <c:v>1200</c:v>
                </c:pt>
                <c:pt idx="2504">
                  <c:v>1200</c:v>
                </c:pt>
                <c:pt idx="2505">
                  <c:v>1200</c:v>
                </c:pt>
                <c:pt idx="2506">
                  <c:v>1200</c:v>
                </c:pt>
                <c:pt idx="2507">
                  <c:v>1200</c:v>
                </c:pt>
                <c:pt idx="2508">
                  <c:v>1200</c:v>
                </c:pt>
                <c:pt idx="2509">
                  <c:v>1200</c:v>
                </c:pt>
                <c:pt idx="2510">
                  <c:v>1200</c:v>
                </c:pt>
                <c:pt idx="2511">
                  <c:v>1200</c:v>
                </c:pt>
                <c:pt idx="2512">
                  <c:v>1200</c:v>
                </c:pt>
                <c:pt idx="2513">
                  <c:v>1199</c:v>
                </c:pt>
                <c:pt idx="2514">
                  <c:v>1199</c:v>
                </c:pt>
                <c:pt idx="2515">
                  <c:v>1200</c:v>
                </c:pt>
                <c:pt idx="2516">
                  <c:v>1200</c:v>
                </c:pt>
                <c:pt idx="2517">
                  <c:v>1198</c:v>
                </c:pt>
                <c:pt idx="2518">
                  <c:v>1198</c:v>
                </c:pt>
                <c:pt idx="2519">
                  <c:v>1200</c:v>
                </c:pt>
                <c:pt idx="2520">
                  <c:v>1200</c:v>
                </c:pt>
                <c:pt idx="2521">
                  <c:v>1199</c:v>
                </c:pt>
                <c:pt idx="2522">
                  <c:v>1200</c:v>
                </c:pt>
                <c:pt idx="2523">
                  <c:v>1200</c:v>
                </c:pt>
                <c:pt idx="2524">
                  <c:v>1200</c:v>
                </c:pt>
                <c:pt idx="2525">
                  <c:v>1201</c:v>
                </c:pt>
                <c:pt idx="2526">
                  <c:v>1200</c:v>
                </c:pt>
                <c:pt idx="2527">
                  <c:v>1201</c:v>
                </c:pt>
                <c:pt idx="2528">
                  <c:v>1200</c:v>
                </c:pt>
                <c:pt idx="2529">
                  <c:v>1199</c:v>
                </c:pt>
                <c:pt idx="2530">
                  <c:v>1199</c:v>
                </c:pt>
                <c:pt idx="2531">
                  <c:v>1200</c:v>
                </c:pt>
                <c:pt idx="2532">
                  <c:v>1200</c:v>
                </c:pt>
                <c:pt idx="2533">
                  <c:v>1200</c:v>
                </c:pt>
                <c:pt idx="2534">
                  <c:v>1200</c:v>
                </c:pt>
                <c:pt idx="2535">
                  <c:v>1200</c:v>
                </c:pt>
                <c:pt idx="2536">
                  <c:v>1200</c:v>
                </c:pt>
                <c:pt idx="2537">
                  <c:v>1202</c:v>
                </c:pt>
                <c:pt idx="2538">
                  <c:v>1200</c:v>
                </c:pt>
                <c:pt idx="2539">
                  <c:v>1200</c:v>
                </c:pt>
                <c:pt idx="2540">
                  <c:v>1200</c:v>
                </c:pt>
                <c:pt idx="2541">
                  <c:v>1201</c:v>
                </c:pt>
                <c:pt idx="2542">
                  <c:v>1200</c:v>
                </c:pt>
                <c:pt idx="2543">
                  <c:v>1200</c:v>
                </c:pt>
                <c:pt idx="2544">
                  <c:v>1200</c:v>
                </c:pt>
                <c:pt idx="2545">
                  <c:v>1200</c:v>
                </c:pt>
                <c:pt idx="2546">
                  <c:v>1200</c:v>
                </c:pt>
                <c:pt idx="2547">
                  <c:v>1200</c:v>
                </c:pt>
                <c:pt idx="2548">
                  <c:v>1200</c:v>
                </c:pt>
                <c:pt idx="2549">
                  <c:v>1201</c:v>
                </c:pt>
                <c:pt idx="2550">
                  <c:v>1201</c:v>
                </c:pt>
                <c:pt idx="2551">
                  <c:v>1200</c:v>
                </c:pt>
                <c:pt idx="2552">
                  <c:v>1200</c:v>
                </c:pt>
                <c:pt idx="2553">
                  <c:v>1198</c:v>
                </c:pt>
                <c:pt idx="2554">
                  <c:v>1198</c:v>
                </c:pt>
                <c:pt idx="2555">
                  <c:v>1200</c:v>
                </c:pt>
                <c:pt idx="2556">
                  <c:v>1201</c:v>
                </c:pt>
                <c:pt idx="2557">
                  <c:v>1201</c:v>
                </c:pt>
                <c:pt idx="2558">
                  <c:v>1200</c:v>
                </c:pt>
                <c:pt idx="2559">
                  <c:v>1201</c:v>
                </c:pt>
                <c:pt idx="2560">
                  <c:v>1201</c:v>
                </c:pt>
                <c:pt idx="2561">
                  <c:v>1200</c:v>
                </c:pt>
                <c:pt idx="2562">
                  <c:v>1200</c:v>
                </c:pt>
                <c:pt idx="2563">
                  <c:v>1200</c:v>
                </c:pt>
                <c:pt idx="2564">
                  <c:v>1200</c:v>
                </c:pt>
                <c:pt idx="2565">
                  <c:v>1201</c:v>
                </c:pt>
                <c:pt idx="2566">
                  <c:v>1201</c:v>
                </c:pt>
                <c:pt idx="2567">
                  <c:v>1200</c:v>
                </c:pt>
                <c:pt idx="2568">
                  <c:v>1200</c:v>
                </c:pt>
                <c:pt idx="2569">
                  <c:v>1200</c:v>
                </c:pt>
                <c:pt idx="2570">
                  <c:v>1200</c:v>
                </c:pt>
                <c:pt idx="2571">
                  <c:v>1200</c:v>
                </c:pt>
                <c:pt idx="2572">
                  <c:v>1200</c:v>
                </c:pt>
                <c:pt idx="2573">
                  <c:v>1200</c:v>
                </c:pt>
                <c:pt idx="2574">
                  <c:v>1199</c:v>
                </c:pt>
                <c:pt idx="2575">
                  <c:v>1201</c:v>
                </c:pt>
                <c:pt idx="2576">
                  <c:v>1201</c:v>
                </c:pt>
                <c:pt idx="2577">
                  <c:v>1200</c:v>
                </c:pt>
                <c:pt idx="2578">
                  <c:v>1201</c:v>
                </c:pt>
                <c:pt idx="2579">
                  <c:v>1201</c:v>
                </c:pt>
                <c:pt idx="2580">
                  <c:v>1200</c:v>
                </c:pt>
                <c:pt idx="2581">
                  <c:v>1200</c:v>
                </c:pt>
                <c:pt idx="2582">
                  <c:v>1200</c:v>
                </c:pt>
                <c:pt idx="2583">
                  <c:v>1200</c:v>
                </c:pt>
                <c:pt idx="2584">
                  <c:v>1200</c:v>
                </c:pt>
                <c:pt idx="2585">
                  <c:v>1199</c:v>
                </c:pt>
                <c:pt idx="2586">
                  <c:v>1199</c:v>
                </c:pt>
                <c:pt idx="2587">
                  <c:v>1200</c:v>
                </c:pt>
                <c:pt idx="2588">
                  <c:v>1199</c:v>
                </c:pt>
                <c:pt idx="2589">
                  <c:v>1200</c:v>
                </c:pt>
                <c:pt idx="2590">
                  <c:v>1201</c:v>
                </c:pt>
                <c:pt idx="2591">
                  <c:v>1200</c:v>
                </c:pt>
                <c:pt idx="2592">
                  <c:v>1200</c:v>
                </c:pt>
                <c:pt idx="2593">
                  <c:v>1200</c:v>
                </c:pt>
                <c:pt idx="2594">
                  <c:v>1200</c:v>
                </c:pt>
                <c:pt idx="2595">
                  <c:v>1200</c:v>
                </c:pt>
                <c:pt idx="2596">
                  <c:v>1200</c:v>
                </c:pt>
                <c:pt idx="2597">
                  <c:v>1200</c:v>
                </c:pt>
                <c:pt idx="2598">
                  <c:v>1200</c:v>
                </c:pt>
                <c:pt idx="2599">
                  <c:v>1200</c:v>
                </c:pt>
                <c:pt idx="2600">
                  <c:v>1200</c:v>
                </c:pt>
                <c:pt idx="2601">
                  <c:v>1200</c:v>
                </c:pt>
                <c:pt idx="2602">
                  <c:v>1200</c:v>
                </c:pt>
                <c:pt idx="2603">
                  <c:v>1200</c:v>
                </c:pt>
                <c:pt idx="2604">
                  <c:v>1200</c:v>
                </c:pt>
                <c:pt idx="2605">
                  <c:v>1201</c:v>
                </c:pt>
                <c:pt idx="2606">
                  <c:v>1201</c:v>
                </c:pt>
                <c:pt idx="2607">
                  <c:v>1198</c:v>
                </c:pt>
                <c:pt idx="2608">
                  <c:v>1198</c:v>
                </c:pt>
                <c:pt idx="2609">
                  <c:v>1200</c:v>
                </c:pt>
                <c:pt idx="2610">
                  <c:v>1200</c:v>
                </c:pt>
                <c:pt idx="2611">
                  <c:v>1200</c:v>
                </c:pt>
                <c:pt idx="2612">
                  <c:v>1200</c:v>
                </c:pt>
                <c:pt idx="2613">
                  <c:v>1200</c:v>
                </c:pt>
                <c:pt idx="2614">
                  <c:v>1200</c:v>
                </c:pt>
                <c:pt idx="2615">
                  <c:v>1200</c:v>
                </c:pt>
                <c:pt idx="2616">
                  <c:v>1200</c:v>
                </c:pt>
                <c:pt idx="2617">
                  <c:v>1200</c:v>
                </c:pt>
                <c:pt idx="2618">
                  <c:v>1200</c:v>
                </c:pt>
                <c:pt idx="2619">
                  <c:v>1200</c:v>
                </c:pt>
                <c:pt idx="2620">
                  <c:v>1200</c:v>
                </c:pt>
                <c:pt idx="2621">
                  <c:v>1200</c:v>
                </c:pt>
                <c:pt idx="2622">
                  <c:v>1200</c:v>
                </c:pt>
                <c:pt idx="2623">
                  <c:v>1200</c:v>
                </c:pt>
                <c:pt idx="2624">
                  <c:v>1200</c:v>
                </c:pt>
                <c:pt idx="2625">
                  <c:v>1200</c:v>
                </c:pt>
                <c:pt idx="2626">
                  <c:v>1200</c:v>
                </c:pt>
                <c:pt idx="2627">
                  <c:v>1200</c:v>
                </c:pt>
                <c:pt idx="2628">
                  <c:v>1200</c:v>
                </c:pt>
                <c:pt idx="2629">
                  <c:v>1202</c:v>
                </c:pt>
                <c:pt idx="2630">
                  <c:v>1200</c:v>
                </c:pt>
                <c:pt idx="2631">
                  <c:v>1200</c:v>
                </c:pt>
                <c:pt idx="2632">
                  <c:v>1200</c:v>
                </c:pt>
                <c:pt idx="2633">
                  <c:v>1200</c:v>
                </c:pt>
                <c:pt idx="2634">
                  <c:v>1200</c:v>
                </c:pt>
                <c:pt idx="2635">
                  <c:v>1201</c:v>
                </c:pt>
                <c:pt idx="2636">
                  <c:v>1200</c:v>
                </c:pt>
                <c:pt idx="2637">
                  <c:v>1199</c:v>
                </c:pt>
                <c:pt idx="2638">
                  <c:v>1199</c:v>
                </c:pt>
                <c:pt idx="2639">
                  <c:v>1201</c:v>
                </c:pt>
                <c:pt idx="2640">
                  <c:v>1200</c:v>
                </c:pt>
                <c:pt idx="2641">
                  <c:v>1201</c:v>
                </c:pt>
                <c:pt idx="2642">
                  <c:v>1201</c:v>
                </c:pt>
                <c:pt idx="2643">
                  <c:v>1200</c:v>
                </c:pt>
                <c:pt idx="2644">
                  <c:v>1200</c:v>
                </c:pt>
                <c:pt idx="2645">
                  <c:v>1200</c:v>
                </c:pt>
                <c:pt idx="2646">
                  <c:v>1200</c:v>
                </c:pt>
                <c:pt idx="2647">
                  <c:v>1200</c:v>
                </c:pt>
                <c:pt idx="2648">
                  <c:v>1200</c:v>
                </c:pt>
                <c:pt idx="2649">
                  <c:v>1200</c:v>
                </c:pt>
                <c:pt idx="2650">
                  <c:v>1200</c:v>
                </c:pt>
                <c:pt idx="2651">
                  <c:v>1200</c:v>
                </c:pt>
                <c:pt idx="2652">
                  <c:v>1200</c:v>
                </c:pt>
                <c:pt idx="2653">
                  <c:v>1200</c:v>
                </c:pt>
                <c:pt idx="2654">
                  <c:v>1198</c:v>
                </c:pt>
                <c:pt idx="2655">
                  <c:v>1199</c:v>
                </c:pt>
                <c:pt idx="2656">
                  <c:v>1200</c:v>
                </c:pt>
                <c:pt idx="2657">
                  <c:v>1200</c:v>
                </c:pt>
                <c:pt idx="2658">
                  <c:v>1200</c:v>
                </c:pt>
                <c:pt idx="2659">
                  <c:v>1200</c:v>
                </c:pt>
                <c:pt idx="2660">
                  <c:v>1200</c:v>
                </c:pt>
                <c:pt idx="2661">
                  <c:v>1200</c:v>
                </c:pt>
                <c:pt idx="2662">
                  <c:v>1201</c:v>
                </c:pt>
                <c:pt idx="2663">
                  <c:v>1200</c:v>
                </c:pt>
                <c:pt idx="2664">
                  <c:v>1199</c:v>
                </c:pt>
                <c:pt idx="2665">
                  <c:v>1200</c:v>
                </c:pt>
                <c:pt idx="2666">
                  <c:v>1202</c:v>
                </c:pt>
                <c:pt idx="2667">
                  <c:v>1200</c:v>
                </c:pt>
                <c:pt idx="2668">
                  <c:v>1200</c:v>
                </c:pt>
                <c:pt idx="2669">
                  <c:v>1200</c:v>
                </c:pt>
                <c:pt idx="2670">
                  <c:v>1200</c:v>
                </c:pt>
                <c:pt idx="2671">
                  <c:v>1200</c:v>
                </c:pt>
                <c:pt idx="2672">
                  <c:v>1200</c:v>
                </c:pt>
                <c:pt idx="2673">
                  <c:v>1201</c:v>
                </c:pt>
                <c:pt idx="2674">
                  <c:v>1201</c:v>
                </c:pt>
                <c:pt idx="2675">
                  <c:v>1200</c:v>
                </c:pt>
                <c:pt idx="2676">
                  <c:v>1200</c:v>
                </c:pt>
                <c:pt idx="2677">
                  <c:v>1200</c:v>
                </c:pt>
                <c:pt idx="2678">
                  <c:v>1202</c:v>
                </c:pt>
                <c:pt idx="2679">
                  <c:v>1200</c:v>
                </c:pt>
                <c:pt idx="2680">
                  <c:v>1200</c:v>
                </c:pt>
                <c:pt idx="2681">
                  <c:v>1200</c:v>
                </c:pt>
                <c:pt idx="2682">
                  <c:v>1200</c:v>
                </c:pt>
                <c:pt idx="2683">
                  <c:v>1200</c:v>
                </c:pt>
                <c:pt idx="2684">
                  <c:v>1200</c:v>
                </c:pt>
                <c:pt idx="2685">
                  <c:v>1200</c:v>
                </c:pt>
                <c:pt idx="2686">
                  <c:v>1201</c:v>
                </c:pt>
                <c:pt idx="2687">
                  <c:v>1201</c:v>
                </c:pt>
                <c:pt idx="2688">
                  <c:v>1201</c:v>
                </c:pt>
                <c:pt idx="2689">
                  <c:v>1200</c:v>
                </c:pt>
                <c:pt idx="2690">
                  <c:v>1200</c:v>
                </c:pt>
                <c:pt idx="2691">
                  <c:v>1200</c:v>
                </c:pt>
                <c:pt idx="2692">
                  <c:v>1200</c:v>
                </c:pt>
                <c:pt idx="2693">
                  <c:v>1201</c:v>
                </c:pt>
                <c:pt idx="2694">
                  <c:v>1201</c:v>
                </c:pt>
                <c:pt idx="2695">
                  <c:v>1201</c:v>
                </c:pt>
                <c:pt idx="2696">
                  <c:v>1200</c:v>
                </c:pt>
                <c:pt idx="2697">
                  <c:v>1200</c:v>
                </c:pt>
                <c:pt idx="2698">
                  <c:v>1200</c:v>
                </c:pt>
                <c:pt idx="2699">
                  <c:v>1202</c:v>
                </c:pt>
                <c:pt idx="2700">
                  <c:v>1202</c:v>
                </c:pt>
                <c:pt idx="2701">
                  <c:v>1202</c:v>
                </c:pt>
                <c:pt idx="2702">
                  <c:v>1202</c:v>
                </c:pt>
                <c:pt idx="2703">
                  <c:v>1201</c:v>
                </c:pt>
                <c:pt idx="2704">
                  <c:v>1201</c:v>
                </c:pt>
                <c:pt idx="2705">
                  <c:v>1202</c:v>
                </c:pt>
                <c:pt idx="2706">
                  <c:v>1202</c:v>
                </c:pt>
                <c:pt idx="2707">
                  <c:v>1201</c:v>
                </c:pt>
                <c:pt idx="2708">
                  <c:v>1200</c:v>
                </c:pt>
                <c:pt idx="2709">
                  <c:v>1200</c:v>
                </c:pt>
                <c:pt idx="2710">
                  <c:v>1200</c:v>
                </c:pt>
                <c:pt idx="2711">
                  <c:v>1200</c:v>
                </c:pt>
                <c:pt idx="2712">
                  <c:v>1200</c:v>
                </c:pt>
                <c:pt idx="2713">
                  <c:v>1200</c:v>
                </c:pt>
                <c:pt idx="2714">
                  <c:v>1200</c:v>
                </c:pt>
                <c:pt idx="2715">
                  <c:v>1200</c:v>
                </c:pt>
                <c:pt idx="2716">
                  <c:v>1200</c:v>
                </c:pt>
                <c:pt idx="2717">
                  <c:v>1200</c:v>
                </c:pt>
                <c:pt idx="2718">
                  <c:v>1200</c:v>
                </c:pt>
                <c:pt idx="2719">
                  <c:v>1200</c:v>
                </c:pt>
                <c:pt idx="2720">
                  <c:v>1200</c:v>
                </c:pt>
                <c:pt idx="2721">
                  <c:v>1200</c:v>
                </c:pt>
                <c:pt idx="2722">
                  <c:v>1200</c:v>
                </c:pt>
                <c:pt idx="2723">
                  <c:v>1202</c:v>
                </c:pt>
                <c:pt idx="2724">
                  <c:v>1202</c:v>
                </c:pt>
                <c:pt idx="2725">
                  <c:v>1201</c:v>
                </c:pt>
                <c:pt idx="2726">
                  <c:v>1201</c:v>
                </c:pt>
                <c:pt idx="2727">
                  <c:v>1201</c:v>
                </c:pt>
                <c:pt idx="2728">
                  <c:v>1202</c:v>
                </c:pt>
                <c:pt idx="2729">
                  <c:v>1201</c:v>
                </c:pt>
                <c:pt idx="2730">
                  <c:v>1201</c:v>
                </c:pt>
                <c:pt idx="2731">
                  <c:v>1200</c:v>
                </c:pt>
                <c:pt idx="2732">
                  <c:v>1201</c:v>
                </c:pt>
                <c:pt idx="2733">
                  <c:v>1201</c:v>
                </c:pt>
                <c:pt idx="2734">
                  <c:v>1201</c:v>
                </c:pt>
                <c:pt idx="2735">
                  <c:v>1201</c:v>
                </c:pt>
                <c:pt idx="2736">
                  <c:v>1201</c:v>
                </c:pt>
                <c:pt idx="2737">
                  <c:v>1201</c:v>
                </c:pt>
                <c:pt idx="2738">
                  <c:v>1202</c:v>
                </c:pt>
                <c:pt idx="2739">
                  <c:v>1202</c:v>
                </c:pt>
                <c:pt idx="2740">
                  <c:v>1202</c:v>
                </c:pt>
                <c:pt idx="2741">
                  <c:v>1200</c:v>
                </c:pt>
                <c:pt idx="2742">
                  <c:v>1200</c:v>
                </c:pt>
                <c:pt idx="2743">
                  <c:v>1200</c:v>
                </c:pt>
                <c:pt idx="2744">
                  <c:v>1200</c:v>
                </c:pt>
                <c:pt idx="2745">
                  <c:v>1201</c:v>
                </c:pt>
                <c:pt idx="2746">
                  <c:v>1201</c:v>
                </c:pt>
                <c:pt idx="2747">
                  <c:v>1202</c:v>
                </c:pt>
                <c:pt idx="2748">
                  <c:v>1201</c:v>
                </c:pt>
                <c:pt idx="2749">
                  <c:v>1202</c:v>
                </c:pt>
                <c:pt idx="2750">
                  <c:v>1202</c:v>
                </c:pt>
                <c:pt idx="2751">
                  <c:v>1200</c:v>
                </c:pt>
                <c:pt idx="2752">
                  <c:v>1200</c:v>
                </c:pt>
                <c:pt idx="2753">
                  <c:v>1200</c:v>
                </c:pt>
                <c:pt idx="2754">
                  <c:v>1200</c:v>
                </c:pt>
                <c:pt idx="2755">
                  <c:v>1200</c:v>
                </c:pt>
                <c:pt idx="2756">
                  <c:v>1200</c:v>
                </c:pt>
                <c:pt idx="2757">
                  <c:v>1200</c:v>
                </c:pt>
                <c:pt idx="2758">
                  <c:v>1200</c:v>
                </c:pt>
                <c:pt idx="2759">
                  <c:v>1200</c:v>
                </c:pt>
                <c:pt idx="2760">
                  <c:v>1200</c:v>
                </c:pt>
                <c:pt idx="2761">
                  <c:v>1200</c:v>
                </c:pt>
                <c:pt idx="2762">
                  <c:v>1200</c:v>
                </c:pt>
                <c:pt idx="2763">
                  <c:v>1200</c:v>
                </c:pt>
                <c:pt idx="2764">
                  <c:v>1202</c:v>
                </c:pt>
                <c:pt idx="2765">
                  <c:v>1200</c:v>
                </c:pt>
                <c:pt idx="2766">
                  <c:v>1200</c:v>
                </c:pt>
                <c:pt idx="2767">
                  <c:v>1200</c:v>
                </c:pt>
                <c:pt idx="2768">
                  <c:v>1200</c:v>
                </c:pt>
                <c:pt idx="2769">
                  <c:v>1200</c:v>
                </c:pt>
                <c:pt idx="2770">
                  <c:v>1200</c:v>
                </c:pt>
                <c:pt idx="2771">
                  <c:v>1200</c:v>
                </c:pt>
                <c:pt idx="2772">
                  <c:v>1200</c:v>
                </c:pt>
                <c:pt idx="2773">
                  <c:v>1200</c:v>
                </c:pt>
                <c:pt idx="2774">
                  <c:v>1200</c:v>
                </c:pt>
                <c:pt idx="2775">
                  <c:v>1200</c:v>
                </c:pt>
                <c:pt idx="2776">
                  <c:v>1200</c:v>
                </c:pt>
                <c:pt idx="2777">
                  <c:v>1200</c:v>
                </c:pt>
                <c:pt idx="2778">
                  <c:v>1200</c:v>
                </c:pt>
                <c:pt idx="2779">
                  <c:v>1200</c:v>
                </c:pt>
                <c:pt idx="2780">
                  <c:v>1200</c:v>
                </c:pt>
                <c:pt idx="2781">
                  <c:v>1200</c:v>
                </c:pt>
                <c:pt idx="2782">
                  <c:v>1200</c:v>
                </c:pt>
                <c:pt idx="2783">
                  <c:v>1200</c:v>
                </c:pt>
                <c:pt idx="2784">
                  <c:v>1200</c:v>
                </c:pt>
                <c:pt idx="2785">
                  <c:v>1200</c:v>
                </c:pt>
                <c:pt idx="2786">
                  <c:v>1200</c:v>
                </c:pt>
                <c:pt idx="2787">
                  <c:v>1200</c:v>
                </c:pt>
                <c:pt idx="2788">
                  <c:v>1200</c:v>
                </c:pt>
                <c:pt idx="2789">
                  <c:v>1200</c:v>
                </c:pt>
                <c:pt idx="2790">
                  <c:v>1200</c:v>
                </c:pt>
                <c:pt idx="2791">
                  <c:v>1200</c:v>
                </c:pt>
                <c:pt idx="2792">
                  <c:v>1200</c:v>
                </c:pt>
                <c:pt idx="2793">
                  <c:v>1200</c:v>
                </c:pt>
                <c:pt idx="2794">
                  <c:v>1200</c:v>
                </c:pt>
                <c:pt idx="2795">
                  <c:v>1198</c:v>
                </c:pt>
                <c:pt idx="2796">
                  <c:v>1198</c:v>
                </c:pt>
                <c:pt idx="2797">
                  <c:v>1200</c:v>
                </c:pt>
                <c:pt idx="2798">
                  <c:v>1200</c:v>
                </c:pt>
                <c:pt idx="2799">
                  <c:v>1200</c:v>
                </c:pt>
                <c:pt idx="2800">
                  <c:v>1201</c:v>
                </c:pt>
                <c:pt idx="2801">
                  <c:v>1200</c:v>
                </c:pt>
                <c:pt idx="2802">
                  <c:v>1200</c:v>
                </c:pt>
                <c:pt idx="2803">
                  <c:v>1200</c:v>
                </c:pt>
                <c:pt idx="2804">
                  <c:v>1200</c:v>
                </c:pt>
                <c:pt idx="2805">
                  <c:v>1200</c:v>
                </c:pt>
                <c:pt idx="2806">
                  <c:v>1198</c:v>
                </c:pt>
                <c:pt idx="2807">
                  <c:v>1200</c:v>
                </c:pt>
                <c:pt idx="2808">
                  <c:v>1200</c:v>
                </c:pt>
                <c:pt idx="2809">
                  <c:v>1200</c:v>
                </c:pt>
                <c:pt idx="2810">
                  <c:v>1200</c:v>
                </c:pt>
                <c:pt idx="2811">
                  <c:v>1200</c:v>
                </c:pt>
                <c:pt idx="2812">
                  <c:v>1200</c:v>
                </c:pt>
                <c:pt idx="2813">
                  <c:v>1200</c:v>
                </c:pt>
                <c:pt idx="2814">
                  <c:v>1199</c:v>
                </c:pt>
                <c:pt idx="2815">
                  <c:v>1199</c:v>
                </c:pt>
                <c:pt idx="2816">
                  <c:v>1200</c:v>
                </c:pt>
                <c:pt idx="2817">
                  <c:v>1198</c:v>
                </c:pt>
                <c:pt idx="2818">
                  <c:v>1200</c:v>
                </c:pt>
                <c:pt idx="2819">
                  <c:v>1200</c:v>
                </c:pt>
                <c:pt idx="2820">
                  <c:v>1200</c:v>
                </c:pt>
                <c:pt idx="2821">
                  <c:v>1198</c:v>
                </c:pt>
                <c:pt idx="2822">
                  <c:v>1198</c:v>
                </c:pt>
                <c:pt idx="2823">
                  <c:v>1200</c:v>
                </c:pt>
                <c:pt idx="2824">
                  <c:v>1200</c:v>
                </c:pt>
                <c:pt idx="2825">
                  <c:v>1200</c:v>
                </c:pt>
                <c:pt idx="2826">
                  <c:v>1200</c:v>
                </c:pt>
                <c:pt idx="2827">
                  <c:v>1200</c:v>
                </c:pt>
                <c:pt idx="2828">
                  <c:v>1200</c:v>
                </c:pt>
                <c:pt idx="2829">
                  <c:v>1200</c:v>
                </c:pt>
                <c:pt idx="2830">
                  <c:v>1200</c:v>
                </c:pt>
                <c:pt idx="2831">
                  <c:v>1200</c:v>
                </c:pt>
                <c:pt idx="2832">
                  <c:v>1200</c:v>
                </c:pt>
                <c:pt idx="2833">
                  <c:v>1199</c:v>
                </c:pt>
                <c:pt idx="2834">
                  <c:v>1200</c:v>
                </c:pt>
                <c:pt idx="2835">
                  <c:v>1200</c:v>
                </c:pt>
                <c:pt idx="2836">
                  <c:v>1201</c:v>
                </c:pt>
                <c:pt idx="2837">
                  <c:v>1200</c:v>
                </c:pt>
                <c:pt idx="2838">
                  <c:v>1200</c:v>
                </c:pt>
                <c:pt idx="2839">
                  <c:v>1200</c:v>
                </c:pt>
                <c:pt idx="2840">
                  <c:v>1200</c:v>
                </c:pt>
                <c:pt idx="2841">
                  <c:v>1201</c:v>
                </c:pt>
                <c:pt idx="2842">
                  <c:v>1200</c:v>
                </c:pt>
                <c:pt idx="2843">
                  <c:v>1200</c:v>
                </c:pt>
                <c:pt idx="2844">
                  <c:v>1200</c:v>
                </c:pt>
                <c:pt idx="2845">
                  <c:v>1200</c:v>
                </c:pt>
                <c:pt idx="2846">
                  <c:v>1202</c:v>
                </c:pt>
                <c:pt idx="2847">
                  <c:v>1201</c:v>
                </c:pt>
                <c:pt idx="2848">
                  <c:v>1201</c:v>
                </c:pt>
                <c:pt idx="2849">
                  <c:v>1199</c:v>
                </c:pt>
                <c:pt idx="2850">
                  <c:v>1200</c:v>
                </c:pt>
                <c:pt idx="2851">
                  <c:v>1200</c:v>
                </c:pt>
                <c:pt idx="2852">
                  <c:v>1200</c:v>
                </c:pt>
                <c:pt idx="2853">
                  <c:v>1200</c:v>
                </c:pt>
                <c:pt idx="2854">
                  <c:v>1200</c:v>
                </c:pt>
                <c:pt idx="2855">
                  <c:v>1200</c:v>
                </c:pt>
                <c:pt idx="2856">
                  <c:v>1200</c:v>
                </c:pt>
                <c:pt idx="2857">
                  <c:v>1200</c:v>
                </c:pt>
                <c:pt idx="2858">
                  <c:v>1200</c:v>
                </c:pt>
                <c:pt idx="2859">
                  <c:v>1200</c:v>
                </c:pt>
                <c:pt idx="2860">
                  <c:v>1201</c:v>
                </c:pt>
                <c:pt idx="2861">
                  <c:v>1200</c:v>
                </c:pt>
                <c:pt idx="2862">
                  <c:v>1200</c:v>
                </c:pt>
                <c:pt idx="2863">
                  <c:v>1200</c:v>
                </c:pt>
                <c:pt idx="2864">
                  <c:v>1200</c:v>
                </c:pt>
                <c:pt idx="2865">
                  <c:v>1200</c:v>
                </c:pt>
                <c:pt idx="2866">
                  <c:v>1200</c:v>
                </c:pt>
                <c:pt idx="2867">
                  <c:v>1201</c:v>
                </c:pt>
                <c:pt idx="2868">
                  <c:v>1200</c:v>
                </c:pt>
                <c:pt idx="2869">
                  <c:v>1200</c:v>
                </c:pt>
                <c:pt idx="2870">
                  <c:v>1200</c:v>
                </c:pt>
                <c:pt idx="2871">
                  <c:v>1200</c:v>
                </c:pt>
                <c:pt idx="2872">
                  <c:v>1200</c:v>
                </c:pt>
                <c:pt idx="2873">
                  <c:v>1200</c:v>
                </c:pt>
                <c:pt idx="2874">
                  <c:v>1200</c:v>
                </c:pt>
                <c:pt idx="2875">
                  <c:v>1200</c:v>
                </c:pt>
                <c:pt idx="2876">
                  <c:v>1200</c:v>
                </c:pt>
                <c:pt idx="2877">
                  <c:v>1200</c:v>
                </c:pt>
                <c:pt idx="2878">
                  <c:v>1200</c:v>
                </c:pt>
                <c:pt idx="2879">
                  <c:v>1200</c:v>
                </c:pt>
                <c:pt idx="2880">
                  <c:v>1200</c:v>
                </c:pt>
                <c:pt idx="2881">
                  <c:v>1200</c:v>
                </c:pt>
                <c:pt idx="2882">
                  <c:v>1200</c:v>
                </c:pt>
                <c:pt idx="2883">
                  <c:v>1200</c:v>
                </c:pt>
                <c:pt idx="2884">
                  <c:v>1200</c:v>
                </c:pt>
                <c:pt idx="2885">
                  <c:v>1200</c:v>
                </c:pt>
                <c:pt idx="2886">
                  <c:v>1200</c:v>
                </c:pt>
                <c:pt idx="2887">
                  <c:v>1200</c:v>
                </c:pt>
                <c:pt idx="2888">
                  <c:v>1200</c:v>
                </c:pt>
                <c:pt idx="2889">
                  <c:v>1200</c:v>
                </c:pt>
                <c:pt idx="2890">
                  <c:v>1198</c:v>
                </c:pt>
                <c:pt idx="2891">
                  <c:v>1198</c:v>
                </c:pt>
                <c:pt idx="2892">
                  <c:v>1200</c:v>
                </c:pt>
                <c:pt idx="2893">
                  <c:v>1200</c:v>
                </c:pt>
                <c:pt idx="2894">
                  <c:v>1201</c:v>
                </c:pt>
                <c:pt idx="2895">
                  <c:v>1201</c:v>
                </c:pt>
                <c:pt idx="2896">
                  <c:v>1200</c:v>
                </c:pt>
                <c:pt idx="2897">
                  <c:v>1200</c:v>
                </c:pt>
                <c:pt idx="2898">
                  <c:v>1200</c:v>
                </c:pt>
                <c:pt idx="2899">
                  <c:v>1200</c:v>
                </c:pt>
                <c:pt idx="2900">
                  <c:v>1200</c:v>
                </c:pt>
                <c:pt idx="2901">
                  <c:v>1200</c:v>
                </c:pt>
                <c:pt idx="2902">
                  <c:v>1200</c:v>
                </c:pt>
                <c:pt idx="2903">
                  <c:v>1200</c:v>
                </c:pt>
                <c:pt idx="2904">
                  <c:v>1200</c:v>
                </c:pt>
                <c:pt idx="2905">
                  <c:v>1200</c:v>
                </c:pt>
                <c:pt idx="2906">
                  <c:v>1200</c:v>
                </c:pt>
                <c:pt idx="2907">
                  <c:v>1200</c:v>
                </c:pt>
                <c:pt idx="2908">
                  <c:v>1200</c:v>
                </c:pt>
                <c:pt idx="2909">
                  <c:v>1200</c:v>
                </c:pt>
                <c:pt idx="2910">
                  <c:v>1200</c:v>
                </c:pt>
                <c:pt idx="2911">
                  <c:v>1200</c:v>
                </c:pt>
                <c:pt idx="2912">
                  <c:v>1200</c:v>
                </c:pt>
                <c:pt idx="2913">
                  <c:v>1200</c:v>
                </c:pt>
                <c:pt idx="2914">
                  <c:v>1200</c:v>
                </c:pt>
                <c:pt idx="2915">
                  <c:v>1201</c:v>
                </c:pt>
                <c:pt idx="2916">
                  <c:v>1200</c:v>
                </c:pt>
                <c:pt idx="2917">
                  <c:v>1200</c:v>
                </c:pt>
                <c:pt idx="2918">
                  <c:v>1200</c:v>
                </c:pt>
                <c:pt idx="2919">
                  <c:v>1200</c:v>
                </c:pt>
                <c:pt idx="2920">
                  <c:v>1200</c:v>
                </c:pt>
                <c:pt idx="2921">
                  <c:v>1200</c:v>
                </c:pt>
                <c:pt idx="2922">
                  <c:v>1200</c:v>
                </c:pt>
                <c:pt idx="2923">
                  <c:v>1200</c:v>
                </c:pt>
                <c:pt idx="2924">
                  <c:v>1199</c:v>
                </c:pt>
                <c:pt idx="2925">
                  <c:v>1200</c:v>
                </c:pt>
                <c:pt idx="2926">
                  <c:v>1200</c:v>
                </c:pt>
                <c:pt idx="2927">
                  <c:v>1200</c:v>
                </c:pt>
                <c:pt idx="2928">
                  <c:v>1200</c:v>
                </c:pt>
                <c:pt idx="2929">
                  <c:v>1200</c:v>
                </c:pt>
                <c:pt idx="2930">
                  <c:v>1200</c:v>
                </c:pt>
                <c:pt idx="2931">
                  <c:v>1200</c:v>
                </c:pt>
                <c:pt idx="2932">
                  <c:v>1200</c:v>
                </c:pt>
                <c:pt idx="2933">
                  <c:v>1200</c:v>
                </c:pt>
                <c:pt idx="2934">
                  <c:v>1200</c:v>
                </c:pt>
                <c:pt idx="2935">
                  <c:v>1200</c:v>
                </c:pt>
                <c:pt idx="2936">
                  <c:v>1200</c:v>
                </c:pt>
                <c:pt idx="2937">
                  <c:v>1200</c:v>
                </c:pt>
                <c:pt idx="2938">
                  <c:v>1200</c:v>
                </c:pt>
                <c:pt idx="2939">
                  <c:v>1200</c:v>
                </c:pt>
                <c:pt idx="2940">
                  <c:v>1200</c:v>
                </c:pt>
                <c:pt idx="2941">
                  <c:v>1200</c:v>
                </c:pt>
                <c:pt idx="2942">
                  <c:v>1200</c:v>
                </c:pt>
                <c:pt idx="2943">
                  <c:v>1200</c:v>
                </c:pt>
                <c:pt idx="2944">
                  <c:v>1200</c:v>
                </c:pt>
                <c:pt idx="2945">
                  <c:v>1200</c:v>
                </c:pt>
                <c:pt idx="2946">
                  <c:v>1200</c:v>
                </c:pt>
                <c:pt idx="2947">
                  <c:v>1200</c:v>
                </c:pt>
                <c:pt idx="2948">
                  <c:v>1200</c:v>
                </c:pt>
                <c:pt idx="2949">
                  <c:v>1200</c:v>
                </c:pt>
                <c:pt idx="2950">
                  <c:v>1200</c:v>
                </c:pt>
                <c:pt idx="2951">
                  <c:v>1200</c:v>
                </c:pt>
                <c:pt idx="2952">
                  <c:v>1200</c:v>
                </c:pt>
                <c:pt idx="2953">
                  <c:v>1200</c:v>
                </c:pt>
                <c:pt idx="2954">
                  <c:v>1200</c:v>
                </c:pt>
                <c:pt idx="2955">
                  <c:v>1200</c:v>
                </c:pt>
                <c:pt idx="2956">
                  <c:v>1200</c:v>
                </c:pt>
                <c:pt idx="2957">
                  <c:v>1200</c:v>
                </c:pt>
                <c:pt idx="2958">
                  <c:v>1200</c:v>
                </c:pt>
                <c:pt idx="2959">
                  <c:v>1200</c:v>
                </c:pt>
                <c:pt idx="2960">
                  <c:v>1198</c:v>
                </c:pt>
                <c:pt idx="2961">
                  <c:v>1198</c:v>
                </c:pt>
                <c:pt idx="2962">
                  <c:v>1200</c:v>
                </c:pt>
                <c:pt idx="2963">
                  <c:v>1200</c:v>
                </c:pt>
                <c:pt idx="2964">
                  <c:v>1200</c:v>
                </c:pt>
                <c:pt idx="2965">
                  <c:v>1200</c:v>
                </c:pt>
                <c:pt idx="2966">
                  <c:v>1200</c:v>
                </c:pt>
                <c:pt idx="2967">
                  <c:v>1200</c:v>
                </c:pt>
                <c:pt idx="2968">
                  <c:v>1200</c:v>
                </c:pt>
                <c:pt idx="2969">
                  <c:v>1200</c:v>
                </c:pt>
                <c:pt idx="2970">
                  <c:v>1200</c:v>
                </c:pt>
                <c:pt idx="2971">
                  <c:v>1200</c:v>
                </c:pt>
                <c:pt idx="2972">
                  <c:v>1200</c:v>
                </c:pt>
                <c:pt idx="2973">
                  <c:v>1200</c:v>
                </c:pt>
                <c:pt idx="2974">
                  <c:v>1200</c:v>
                </c:pt>
                <c:pt idx="2975">
                  <c:v>1200</c:v>
                </c:pt>
                <c:pt idx="2976">
                  <c:v>1200</c:v>
                </c:pt>
                <c:pt idx="2977">
                  <c:v>1200</c:v>
                </c:pt>
                <c:pt idx="2978">
                  <c:v>1200</c:v>
                </c:pt>
                <c:pt idx="2979">
                  <c:v>1200</c:v>
                </c:pt>
                <c:pt idx="2980">
                  <c:v>1200</c:v>
                </c:pt>
                <c:pt idx="2981">
                  <c:v>1200</c:v>
                </c:pt>
                <c:pt idx="2982">
                  <c:v>1200</c:v>
                </c:pt>
                <c:pt idx="2983">
                  <c:v>1200</c:v>
                </c:pt>
                <c:pt idx="2984">
                  <c:v>1200</c:v>
                </c:pt>
                <c:pt idx="2985">
                  <c:v>1200</c:v>
                </c:pt>
                <c:pt idx="2986">
                  <c:v>1200</c:v>
                </c:pt>
                <c:pt idx="2987">
                  <c:v>1200</c:v>
                </c:pt>
                <c:pt idx="2988">
                  <c:v>1200</c:v>
                </c:pt>
                <c:pt idx="2989">
                  <c:v>1200</c:v>
                </c:pt>
                <c:pt idx="2990">
                  <c:v>1200</c:v>
                </c:pt>
                <c:pt idx="2991">
                  <c:v>1200</c:v>
                </c:pt>
                <c:pt idx="2992">
                  <c:v>1200</c:v>
                </c:pt>
                <c:pt idx="2993">
                  <c:v>1199</c:v>
                </c:pt>
                <c:pt idx="2994">
                  <c:v>1199</c:v>
                </c:pt>
                <c:pt idx="2995">
                  <c:v>1200</c:v>
                </c:pt>
                <c:pt idx="2996">
                  <c:v>1200</c:v>
                </c:pt>
                <c:pt idx="2997">
                  <c:v>1198</c:v>
                </c:pt>
                <c:pt idx="2998">
                  <c:v>1200</c:v>
                </c:pt>
                <c:pt idx="2999">
                  <c:v>1200</c:v>
                </c:pt>
                <c:pt idx="3000">
                  <c:v>1200</c:v>
                </c:pt>
                <c:pt idx="3001">
                  <c:v>1200</c:v>
                </c:pt>
                <c:pt idx="3002">
                  <c:v>1201</c:v>
                </c:pt>
                <c:pt idx="3003">
                  <c:v>1201</c:v>
                </c:pt>
                <c:pt idx="3004">
                  <c:v>1200</c:v>
                </c:pt>
                <c:pt idx="3005">
                  <c:v>1200</c:v>
                </c:pt>
                <c:pt idx="3006">
                  <c:v>1200</c:v>
                </c:pt>
                <c:pt idx="3007">
                  <c:v>1200</c:v>
                </c:pt>
                <c:pt idx="3008">
                  <c:v>1200</c:v>
                </c:pt>
                <c:pt idx="3009">
                  <c:v>1200</c:v>
                </c:pt>
                <c:pt idx="3010">
                  <c:v>1200</c:v>
                </c:pt>
                <c:pt idx="3011">
                  <c:v>1200</c:v>
                </c:pt>
                <c:pt idx="3012">
                  <c:v>1200</c:v>
                </c:pt>
                <c:pt idx="3013">
                  <c:v>1200</c:v>
                </c:pt>
                <c:pt idx="3014">
                  <c:v>1200</c:v>
                </c:pt>
                <c:pt idx="3015">
                  <c:v>1200</c:v>
                </c:pt>
                <c:pt idx="3016">
                  <c:v>1200</c:v>
                </c:pt>
                <c:pt idx="3017">
                  <c:v>1200</c:v>
                </c:pt>
                <c:pt idx="3018">
                  <c:v>1200</c:v>
                </c:pt>
                <c:pt idx="3019">
                  <c:v>1200</c:v>
                </c:pt>
                <c:pt idx="3020">
                  <c:v>1200</c:v>
                </c:pt>
                <c:pt idx="3021">
                  <c:v>1200</c:v>
                </c:pt>
                <c:pt idx="3022">
                  <c:v>1200</c:v>
                </c:pt>
                <c:pt idx="3023">
                  <c:v>1200</c:v>
                </c:pt>
                <c:pt idx="3024">
                  <c:v>1200</c:v>
                </c:pt>
                <c:pt idx="3025">
                  <c:v>1200</c:v>
                </c:pt>
                <c:pt idx="3026">
                  <c:v>1200</c:v>
                </c:pt>
                <c:pt idx="3027">
                  <c:v>1200</c:v>
                </c:pt>
                <c:pt idx="3028">
                  <c:v>1200</c:v>
                </c:pt>
                <c:pt idx="3029">
                  <c:v>1200</c:v>
                </c:pt>
                <c:pt idx="3030">
                  <c:v>1199</c:v>
                </c:pt>
                <c:pt idx="3031">
                  <c:v>1200</c:v>
                </c:pt>
                <c:pt idx="3032">
                  <c:v>1200</c:v>
                </c:pt>
                <c:pt idx="3033">
                  <c:v>1201</c:v>
                </c:pt>
                <c:pt idx="3034">
                  <c:v>1200</c:v>
                </c:pt>
                <c:pt idx="3035">
                  <c:v>1198</c:v>
                </c:pt>
                <c:pt idx="3036">
                  <c:v>1198</c:v>
                </c:pt>
                <c:pt idx="3037">
                  <c:v>1200</c:v>
                </c:pt>
                <c:pt idx="3038">
                  <c:v>1199</c:v>
                </c:pt>
                <c:pt idx="3039">
                  <c:v>1199</c:v>
                </c:pt>
                <c:pt idx="3040">
                  <c:v>1200</c:v>
                </c:pt>
                <c:pt idx="3041">
                  <c:v>1200</c:v>
                </c:pt>
                <c:pt idx="3042">
                  <c:v>1200</c:v>
                </c:pt>
                <c:pt idx="3043">
                  <c:v>1200</c:v>
                </c:pt>
                <c:pt idx="3044">
                  <c:v>1201</c:v>
                </c:pt>
                <c:pt idx="3045">
                  <c:v>1198</c:v>
                </c:pt>
                <c:pt idx="3046">
                  <c:v>1198</c:v>
                </c:pt>
                <c:pt idx="3047">
                  <c:v>1200</c:v>
                </c:pt>
                <c:pt idx="3048">
                  <c:v>1201</c:v>
                </c:pt>
                <c:pt idx="3049">
                  <c:v>1200</c:v>
                </c:pt>
                <c:pt idx="3050">
                  <c:v>1200</c:v>
                </c:pt>
                <c:pt idx="3051">
                  <c:v>1200</c:v>
                </c:pt>
                <c:pt idx="3052">
                  <c:v>1200</c:v>
                </c:pt>
                <c:pt idx="3053">
                  <c:v>1200</c:v>
                </c:pt>
                <c:pt idx="3054">
                  <c:v>1201</c:v>
                </c:pt>
                <c:pt idx="3055">
                  <c:v>1200</c:v>
                </c:pt>
                <c:pt idx="3056">
                  <c:v>1200</c:v>
                </c:pt>
                <c:pt idx="3057">
                  <c:v>1200</c:v>
                </c:pt>
                <c:pt idx="3058">
                  <c:v>1200</c:v>
                </c:pt>
                <c:pt idx="3059">
                  <c:v>1200</c:v>
                </c:pt>
                <c:pt idx="3060">
                  <c:v>1200</c:v>
                </c:pt>
                <c:pt idx="3061">
                  <c:v>1200</c:v>
                </c:pt>
                <c:pt idx="3062">
                  <c:v>1200</c:v>
                </c:pt>
                <c:pt idx="3063">
                  <c:v>1200</c:v>
                </c:pt>
                <c:pt idx="3064">
                  <c:v>1200</c:v>
                </c:pt>
                <c:pt idx="3065">
                  <c:v>1199</c:v>
                </c:pt>
                <c:pt idx="3066">
                  <c:v>1199</c:v>
                </c:pt>
                <c:pt idx="3067">
                  <c:v>1200</c:v>
                </c:pt>
                <c:pt idx="3068">
                  <c:v>1200</c:v>
                </c:pt>
                <c:pt idx="3069">
                  <c:v>1200</c:v>
                </c:pt>
                <c:pt idx="3070">
                  <c:v>1201</c:v>
                </c:pt>
                <c:pt idx="3071">
                  <c:v>1200</c:v>
                </c:pt>
                <c:pt idx="3072">
                  <c:v>1200</c:v>
                </c:pt>
                <c:pt idx="3073">
                  <c:v>1200</c:v>
                </c:pt>
                <c:pt idx="3074">
                  <c:v>1200</c:v>
                </c:pt>
                <c:pt idx="3075">
                  <c:v>1200</c:v>
                </c:pt>
                <c:pt idx="3076">
                  <c:v>1199</c:v>
                </c:pt>
                <c:pt idx="3077">
                  <c:v>1199</c:v>
                </c:pt>
                <c:pt idx="3078">
                  <c:v>1199</c:v>
                </c:pt>
                <c:pt idx="3079">
                  <c:v>1200</c:v>
                </c:pt>
                <c:pt idx="3080">
                  <c:v>1200</c:v>
                </c:pt>
                <c:pt idx="3081">
                  <c:v>1200</c:v>
                </c:pt>
                <c:pt idx="3082">
                  <c:v>1200</c:v>
                </c:pt>
                <c:pt idx="3083">
                  <c:v>1199</c:v>
                </c:pt>
                <c:pt idx="3084">
                  <c:v>1200</c:v>
                </c:pt>
                <c:pt idx="3085">
                  <c:v>1200</c:v>
                </c:pt>
                <c:pt idx="3086">
                  <c:v>1200</c:v>
                </c:pt>
                <c:pt idx="3087">
                  <c:v>1200</c:v>
                </c:pt>
                <c:pt idx="3088">
                  <c:v>1200</c:v>
                </c:pt>
                <c:pt idx="3089">
                  <c:v>1200</c:v>
                </c:pt>
                <c:pt idx="3090">
                  <c:v>1200</c:v>
                </c:pt>
                <c:pt idx="3091">
                  <c:v>1200</c:v>
                </c:pt>
                <c:pt idx="3092">
                  <c:v>1200</c:v>
                </c:pt>
                <c:pt idx="3093">
                  <c:v>1201</c:v>
                </c:pt>
                <c:pt idx="3094">
                  <c:v>1201</c:v>
                </c:pt>
                <c:pt idx="3095">
                  <c:v>1201</c:v>
                </c:pt>
                <c:pt idx="3096">
                  <c:v>1200</c:v>
                </c:pt>
                <c:pt idx="3097">
                  <c:v>1200</c:v>
                </c:pt>
                <c:pt idx="3098">
                  <c:v>1200</c:v>
                </c:pt>
                <c:pt idx="3099">
                  <c:v>1200</c:v>
                </c:pt>
                <c:pt idx="3100">
                  <c:v>1200</c:v>
                </c:pt>
                <c:pt idx="3101">
                  <c:v>1200</c:v>
                </c:pt>
                <c:pt idx="3102">
                  <c:v>1200</c:v>
                </c:pt>
                <c:pt idx="3103">
                  <c:v>1200</c:v>
                </c:pt>
                <c:pt idx="3104">
                  <c:v>1200</c:v>
                </c:pt>
                <c:pt idx="3105">
                  <c:v>1200</c:v>
                </c:pt>
                <c:pt idx="3106">
                  <c:v>1200</c:v>
                </c:pt>
                <c:pt idx="3107">
                  <c:v>1199</c:v>
                </c:pt>
                <c:pt idx="3108">
                  <c:v>1200</c:v>
                </c:pt>
                <c:pt idx="3109">
                  <c:v>1200</c:v>
                </c:pt>
                <c:pt idx="3110">
                  <c:v>1200</c:v>
                </c:pt>
                <c:pt idx="3111">
                  <c:v>1200</c:v>
                </c:pt>
                <c:pt idx="3112">
                  <c:v>1200</c:v>
                </c:pt>
                <c:pt idx="3113">
                  <c:v>1199</c:v>
                </c:pt>
                <c:pt idx="3114">
                  <c:v>1200</c:v>
                </c:pt>
                <c:pt idx="3115">
                  <c:v>1200</c:v>
                </c:pt>
                <c:pt idx="3116">
                  <c:v>1200</c:v>
                </c:pt>
                <c:pt idx="3117">
                  <c:v>1198</c:v>
                </c:pt>
                <c:pt idx="3118">
                  <c:v>1198</c:v>
                </c:pt>
                <c:pt idx="3119">
                  <c:v>1198</c:v>
                </c:pt>
                <c:pt idx="3120">
                  <c:v>1200</c:v>
                </c:pt>
                <c:pt idx="3121">
                  <c:v>1200</c:v>
                </c:pt>
                <c:pt idx="3122">
                  <c:v>1200</c:v>
                </c:pt>
                <c:pt idx="3123">
                  <c:v>1198</c:v>
                </c:pt>
                <c:pt idx="3124">
                  <c:v>1200</c:v>
                </c:pt>
                <c:pt idx="3125">
                  <c:v>1200</c:v>
                </c:pt>
                <c:pt idx="3126">
                  <c:v>1200</c:v>
                </c:pt>
                <c:pt idx="3127">
                  <c:v>1200</c:v>
                </c:pt>
                <c:pt idx="3128">
                  <c:v>1200</c:v>
                </c:pt>
                <c:pt idx="3129">
                  <c:v>1200</c:v>
                </c:pt>
                <c:pt idx="3130">
                  <c:v>1200</c:v>
                </c:pt>
                <c:pt idx="3131">
                  <c:v>1200</c:v>
                </c:pt>
                <c:pt idx="3132">
                  <c:v>1200</c:v>
                </c:pt>
                <c:pt idx="3133">
                  <c:v>1200</c:v>
                </c:pt>
                <c:pt idx="3134">
                  <c:v>1200</c:v>
                </c:pt>
                <c:pt idx="3135">
                  <c:v>1200</c:v>
                </c:pt>
                <c:pt idx="3136">
                  <c:v>1200</c:v>
                </c:pt>
                <c:pt idx="3137">
                  <c:v>1200</c:v>
                </c:pt>
                <c:pt idx="3138">
                  <c:v>1200</c:v>
                </c:pt>
                <c:pt idx="3139">
                  <c:v>1200</c:v>
                </c:pt>
                <c:pt idx="3140">
                  <c:v>1200</c:v>
                </c:pt>
                <c:pt idx="3141">
                  <c:v>1200</c:v>
                </c:pt>
                <c:pt idx="3142">
                  <c:v>1200</c:v>
                </c:pt>
                <c:pt idx="3143">
                  <c:v>1200</c:v>
                </c:pt>
                <c:pt idx="3144">
                  <c:v>1200</c:v>
                </c:pt>
                <c:pt idx="3145">
                  <c:v>1200</c:v>
                </c:pt>
                <c:pt idx="3146">
                  <c:v>1200</c:v>
                </c:pt>
                <c:pt idx="3147">
                  <c:v>1200</c:v>
                </c:pt>
                <c:pt idx="3148">
                  <c:v>1200</c:v>
                </c:pt>
                <c:pt idx="3149">
                  <c:v>1200</c:v>
                </c:pt>
                <c:pt idx="3150">
                  <c:v>1200</c:v>
                </c:pt>
                <c:pt idx="3151">
                  <c:v>1200</c:v>
                </c:pt>
                <c:pt idx="3152">
                  <c:v>1200</c:v>
                </c:pt>
                <c:pt idx="3153">
                  <c:v>1200</c:v>
                </c:pt>
                <c:pt idx="3154">
                  <c:v>1200</c:v>
                </c:pt>
                <c:pt idx="3155">
                  <c:v>1196</c:v>
                </c:pt>
                <c:pt idx="3156">
                  <c:v>1180</c:v>
                </c:pt>
                <c:pt idx="3157">
                  <c:v>1157</c:v>
                </c:pt>
                <c:pt idx="3158">
                  <c:v>1157</c:v>
                </c:pt>
                <c:pt idx="3159">
                  <c:v>1132</c:v>
                </c:pt>
                <c:pt idx="3160">
                  <c:v>1114</c:v>
                </c:pt>
                <c:pt idx="3161">
                  <c:v>1114</c:v>
                </c:pt>
                <c:pt idx="3162">
                  <c:v>1066</c:v>
                </c:pt>
                <c:pt idx="3163">
                  <c:v>1046</c:v>
                </c:pt>
                <c:pt idx="3164">
                  <c:v>1046</c:v>
                </c:pt>
                <c:pt idx="3165">
                  <c:v>1024</c:v>
                </c:pt>
                <c:pt idx="3166">
                  <c:v>1002</c:v>
                </c:pt>
                <c:pt idx="3167">
                  <c:v>975</c:v>
                </c:pt>
                <c:pt idx="3168">
                  <c:v>975</c:v>
                </c:pt>
                <c:pt idx="3169">
                  <c:v>953</c:v>
                </c:pt>
              </c:numCache>
            </c:numRef>
          </c:yVal>
          <c:smooth val="0"/>
        </c:ser>
        <c:ser>
          <c:idx val="16"/>
          <c:order val="15"/>
          <c:tx>
            <c:strRef>
              <c:f>sheet1!$X$1</c:f>
              <c:strCache>
                <c:ptCount val="1"/>
                <c:pt idx="0">
                  <c:v>Sts_07</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X$2:$X$4000</c:f>
            </c:numRef>
          </c:yVal>
          <c:smooth val="0"/>
        </c:ser>
        <c:ser>
          <c:idx val="18"/>
          <c:order val="17"/>
          <c:tx>
            <c:strRef>
              <c:f>sheet1!$Z$1</c:f>
              <c:strCache>
                <c:ptCount val="1"/>
                <c:pt idx="0">
                  <c:v>Sts_08</c:v>
                </c:pt>
              </c:strCache>
            </c:strRef>
          </c:tx>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Z$2:$Z$4000</c:f>
            </c:numRef>
          </c:yVal>
          <c:smooth val="0"/>
        </c:ser>
        <c:dLbls>
          <c:showLegendKey val="0"/>
          <c:showVal val="0"/>
          <c:showCatName val="0"/>
          <c:showSerName val="0"/>
          <c:showPercent val="0"/>
          <c:showBubbleSize val="0"/>
        </c:dLbls>
        <c:axId val="648407848"/>
        <c:axId val="648410200"/>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O$2:$O$4000</c:f>
              <c:numCache>
                <c:formatCode>0.00000000</c:formatCode>
                <c:ptCount val="3999"/>
                <c:pt idx="0">
                  <c:v>9.6000000000000002E-4</c:v>
                </c:pt>
                <c:pt idx="1">
                  <c:v>9.6000000000000002E-4</c:v>
                </c:pt>
                <c:pt idx="2">
                  <c:v>0</c:v>
                </c:pt>
                <c:pt idx="3">
                  <c:v>0</c:v>
                </c:pt>
                <c:pt idx="4">
                  <c:v>0</c:v>
                </c:pt>
                <c:pt idx="5">
                  <c:v>9.6000000000000002E-4</c:v>
                </c:pt>
                <c:pt idx="6">
                  <c:v>4.8000000000000001E-4</c:v>
                </c:pt>
                <c:pt idx="7">
                  <c:v>9.6000000000000002E-4</c:v>
                </c:pt>
                <c:pt idx="8">
                  <c:v>9.6000000000000002E-4</c:v>
                </c:pt>
                <c:pt idx="9">
                  <c:v>0</c:v>
                </c:pt>
                <c:pt idx="10">
                  <c:v>0</c:v>
                </c:pt>
                <c:pt idx="11">
                  <c:v>0</c:v>
                </c:pt>
                <c:pt idx="12">
                  <c:v>9.6000000000000002E-4</c:v>
                </c:pt>
                <c:pt idx="13">
                  <c:v>9.6000000000000002E-4</c:v>
                </c:pt>
                <c:pt idx="14">
                  <c:v>0</c:v>
                </c:pt>
                <c:pt idx="15">
                  <c:v>-4.8000000000000001E-4</c:v>
                </c:pt>
                <c:pt idx="16">
                  <c:v>-4.8000000000000001E-4</c:v>
                </c:pt>
                <c:pt idx="17">
                  <c:v>0</c:v>
                </c:pt>
                <c:pt idx="18">
                  <c:v>4.8000000000000001E-4</c:v>
                </c:pt>
                <c:pt idx="19">
                  <c:v>1.4400000000000001E-3</c:v>
                </c:pt>
                <c:pt idx="20">
                  <c:v>0</c:v>
                </c:pt>
                <c:pt idx="21">
                  <c:v>4.8000000000000001E-4</c:v>
                </c:pt>
                <c:pt idx="22">
                  <c:v>-4.8000000000000001E-4</c:v>
                </c:pt>
                <c:pt idx="23">
                  <c:v>-4.8000000000000001E-4</c:v>
                </c:pt>
                <c:pt idx="24">
                  <c:v>0</c:v>
                </c:pt>
                <c:pt idx="25">
                  <c:v>4.8000000000000001E-4</c:v>
                </c:pt>
                <c:pt idx="26">
                  <c:v>9.6000000000000002E-4</c:v>
                </c:pt>
                <c:pt idx="27">
                  <c:v>9.6000000000000002E-4</c:v>
                </c:pt>
                <c:pt idx="28">
                  <c:v>9.6000000000000002E-4</c:v>
                </c:pt>
                <c:pt idx="29">
                  <c:v>9.6000000000000002E-4</c:v>
                </c:pt>
                <c:pt idx="30">
                  <c:v>4.8000000000000001E-4</c:v>
                </c:pt>
                <c:pt idx="31">
                  <c:v>-9.6000000000000002E-4</c:v>
                </c:pt>
                <c:pt idx="32">
                  <c:v>9.6000000000000002E-4</c:v>
                </c:pt>
                <c:pt idx="33">
                  <c:v>9.6000000000000002E-4</c:v>
                </c:pt>
                <c:pt idx="34">
                  <c:v>-4.8000000000000001E-4</c:v>
                </c:pt>
                <c:pt idx="35">
                  <c:v>-4.8000000000000001E-4</c:v>
                </c:pt>
                <c:pt idx="36">
                  <c:v>9.6000000000000002E-4</c:v>
                </c:pt>
                <c:pt idx="37">
                  <c:v>-4.8000000000000001E-4</c:v>
                </c:pt>
                <c:pt idx="38">
                  <c:v>4.8000000000000001E-4</c:v>
                </c:pt>
                <c:pt idx="39">
                  <c:v>4.8000000000000001E-4</c:v>
                </c:pt>
                <c:pt idx="40">
                  <c:v>4.8000000000000001E-4</c:v>
                </c:pt>
                <c:pt idx="41">
                  <c:v>-9.6000000000000002E-4</c:v>
                </c:pt>
                <c:pt idx="42">
                  <c:v>1.4400000000000001E-3</c:v>
                </c:pt>
                <c:pt idx="43">
                  <c:v>0</c:v>
                </c:pt>
                <c:pt idx="44">
                  <c:v>0</c:v>
                </c:pt>
                <c:pt idx="45">
                  <c:v>0</c:v>
                </c:pt>
                <c:pt idx="46">
                  <c:v>-4.8000000000000001E-4</c:v>
                </c:pt>
                <c:pt idx="47">
                  <c:v>0</c:v>
                </c:pt>
                <c:pt idx="48">
                  <c:v>9.6000000000000002E-4</c:v>
                </c:pt>
                <c:pt idx="49">
                  <c:v>9.6000000000000002E-4</c:v>
                </c:pt>
                <c:pt idx="50">
                  <c:v>0</c:v>
                </c:pt>
                <c:pt idx="51">
                  <c:v>0</c:v>
                </c:pt>
                <c:pt idx="52">
                  <c:v>0</c:v>
                </c:pt>
                <c:pt idx="53">
                  <c:v>-4.8000000000000001E-4</c:v>
                </c:pt>
                <c:pt idx="54">
                  <c:v>-4.8000000000000001E-4</c:v>
                </c:pt>
                <c:pt idx="55">
                  <c:v>-4.8000000000000001E-4</c:v>
                </c:pt>
                <c:pt idx="56">
                  <c:v>-4.8000000000000001E-4</c:v>
                </c:pt>
                <c:pt idx="57">
                  <c:v>0</c:v>
                </c:pt>
                <c:pt idx="58">
                  <c:v>0</c:v>
                </c:pt>
                <c:pt idx="59">
                  <c:v>0</c:v>
                </c:pt>
                <c:pt idx="60">
                  <c:v>0</c:v>
                </c:pt>
                <c:pt idx="61">
                  <c:v>-6.5390400900000003</c:v>
                </c:pt>
                <c:pt idx="62">
                  <c:v>-6.5390400900000003</c:v>
                </c:pt>
                <c:pt idx="63">
                  <c:v>-14.536800380000001</c:v>
                </c:pt>
                <c:pt idx="64">
                  <c:v>-15.036000250000001</c:v>
                </c:pt>
                <c:pt idx="65">
                  <c:v>-15.036000250000001</c:v>
                </c:pt>
                <c:pt idx="66">
                  <c:v>-14.986560819999999</c:v>
                </c:pt>
                <c:pt idx="67">
                  <c:v>-14.960639949999999</c:v>
                </c:pt>
                <c:pt idx="68">
                  <c:v>-15.0374403</c:v>
                </c:pt>
                <c:pt idx="69">
                  <c:v>-15.0374403</c:v>
                </c:pt>
                <c:pt idx="70">
                  <c:v>-14.98415947</c:v>
                </c:pt>
                <c:pt idx="71">
                  <c:v>-14.964480399999999</c:v>
                </c:pt>
                <c:pt idx="72">
                  <c:v>-15.04415989</c:v>
                </c:pt>
                <c:pt idx="73">
                  <c:v>-14.97743988</c:v>
                </c:pt>
                <c:pt idx="74">
                  <c:v>-14.970239640000001</c:v>
                </c:pt>
                <c:pt idx="75">
                  <c:v>-14.970239640000001</c:v>
                </c:pt>
                <c:pt idx="76">
                  <c:v>-15.05231953</c:v>
                </c:pt>
                <c:pt idx="77">
                  <c:v>-14.969759939999999</c:v>
                </c:pt>
                <c:pt idx="78">
                  <c:v>-14.988479610000001</c:v>
                </c:pt>
                <c:pt idx="79">
                  <c:v>-14.988479610000001</c:v>
                </c:pt>
                <c:pt idx="80">
                  <c:v>-15.04944038</c:v>
                </c:pt>
                <c:pt idx="81">
                  <c:v>-14.9995203</c:v>
                </c:pt>
                <c:pt idx="82">
                  <c:v>-14.9995203</c:v>
                </c:pt>
                <c:pt idx="83">
                  <c:v>-15.036000250000001</c:v>
                </c:pt>
                <c:pt idx="84">
                  <c:v>-14.953919409999999</c:v>
                </c:pt>
                <c:pt idx="85">
                  <c:v>-14.953919409999999</c:v>
                </c:pt>
                <c:pt idx="86">
                  <c:v>-15.003359789999999</c:v>
                </c:pt>
                <c:pt idx="87">
                  <c:v>-15.03887939</c:v>
                </c:pt>
                <c:pt idx="88">
                  <c:v>-14.94816017</c:v>
                </c:pt>
                <c:pt idx="89">
                  <c:v>-14.94816017</c:v>
                </c:pt>
                <c:pt idx="90">
                  <c:v>-15.01056099</c:v>
                </c:pt>
                <c:pt idx="91">
                  <c:v>-15.03215981</c:v>
                </c:pt>
                <c:pt idx="92">
                  <c:v>-14.96208</c:v>
                </c:pt>
                <c:pt idx="93">
                  <c:v>-15.042720790000001</c:v>
                </c:pt>
                <c:pt idx="94">
                  <c:v>-15.042720790000001</c:v>
                </c:pt>
                <c:pt idx="95">
                  <c:v>-14.9971199</c:v>
                </c:pt>
                <c:pt idx="96">
                  <c:v>-15.01103973</c:v>
                </c:pt>
                <c:pt idx="97">
                  <c:v>-15.01103973</c:v>
                </c:pt>
                <c:pt idx="98">
                  <c:v>-15.029760359999999</c:v>
                </c:pt>
                <c:pt idx="99">
                  <c:v>-14.94528008</c:v>
                </c:pt>
                <c:pt idx="100">
                  <c:v>-15.01247978</c:v>
                </c:pt>
                <c:pt idx="101">
                  <c:v>-15.02639961</c:v>
                </c:pt>
                <c:pt idx="102">
                  <c:v>-14.954879760000001</c:v>
                </c:pt>
                <c:pt idx="103">
                  <c:v>-14.954879760000001</c:v>
                </c:pt>
                <c:pt idx="104">
                  <c:v>-15.02832031</c:v>
                </c:pt>
                <c:pt idx="105">
                  <c:v>-15.018719669999999</c:v>
                </c:pt>
                <c:pt idx="106">
                  <c:v>-14.95584011</c:v>
                </c:pt>
                <c:pt idx="107">
                  <c:v>-14.95584011</c:v>
                </c:pt>
                <c:pt idx="108">
                  <c:v>-15.046080590000001</c:v>
                </c:pt>
                <c:pt idx="109">
                  <c:v>-15.01439953</c:v>
                </c:pt>
                <c:pt idx="110">
                  <c:v>-14.959680560000001</c:v>
                </c:pt>
                <c:pt idx="111">
                  <c:v>-15.04319954</c:v>
                </c:pt>
                <c:pt idx="112">
                  <c:v>-14.995679859999999</c:v>
                </c:pt>
                <c:pt idx="113">
                  <c:v>-14.959199910000001</c:v>
                </c:pt>
                <c:pt idx="114">
                  <c:v>-14.959199910000001</c:v>
                </c:pt>
                <c:pt idx="115">
                  <c:v>-15.045120239999999</c:v>
                </c:pt>
                <c:pt idx="116">
                  <c:v>-14.97840023</c:v>
                </c:pt>
                <c:pt idx="117">
                  <c:v>-14.97840023</c:v>
                </c:pt>
                <c:pt idx="118">
                  <c:v>-14.96159935</c:v>
                </c:pt>
                <c:pt idx="119">
                  <c:v>-15.04319954</c:v>
                </c:pt>
                <c:pt idx="120">
                  <c:v>-14.97455978</c:v>
                </c:pt>
                <c:pt idx="121">
                  <c:v>-14.96928024</c:v>
                </c:pt>
                <c:pt idx="122">
                  <c:v>-15.04800034</c:v>
                </c:pt>
                <c:pt idx="123">
                  <c:v>-14.97792053</c:v>
                </c:pt>
                <c:pt idx="124">
                  <c:v>-14.97792053</c:v>
                </c:pt>
                <c:pt idx="125">
                  <c:v>-14.991359709999999</c:v>
                </c:pt>
                <c:pt idx="126">
                  <c:v>-15.04944038</c:v>
                </c:pt>
                <c:pt idx="127">
                  <c:v>-14.9673605</c:v>
                </c:pt>
                <c:pt idx="128">
                  <c:v>-14.9673605</c:v>
                </c:pt>
                <c:pt idx="129">
                  <c:v>-15.045120239999999</c:v>
                </c:pt>
                <c:pt idx="130">
                  <c:v>-15.045120239999999</c:v>
                </c:pt>
                <c:pt idx="131">
                  <c:v>-14.96208</c:v>
                </c:pt>
                <c:pt idx="132">
                  <c:v>-15.00479889</c:v>
                </c:pt>
                <c:pt idx="133">
                  <c:v>-15.03647995</c:v>
                </c:pt>
                <c:pt idx="134">
                  <c:v>-15.03647995</c:v>
                </c:pt>
                <c:pt idx="135">
                  <c:v>-14.95296001</c:v>
                </c:pt>
                <c:pt idx="136">
                  <c:v>-15.002881049999999</c:v>
                </c:pt>
                <c:pt idx="137">
                  <c:v>-15.029760359999999</c:v>
                </c:pt>
                <c:pt idx="138">
                  <c:v>-14.95055962</c:v>
                </c:pt>
                <c:pt idx="139">
                  <c:v>-15.03023911</c:v>
                </c:pt>
                <c:pt idx="140">
                  <c:v>-15.02544022</c:v>
                </c:pt>
                <c:pt idx="141">
                  <c:v>-15.02544022</c:v>
                </c:pt>
                <c:pt idx="142">
                  <c:v>-14.95007992</c:v>
                </c:pt>
                <c:pt idx="143">
                  <c:v>-15.01200008</c:v>
                </c:pt>
                <c:pt idx="144">
                  <c:v>-15.01200008</c:v>
                </c:pt>
                <c:pt idx="145">
                  <c:v>-15.02687931</c:v>
                </c:pt>
                <c:pt idx="146">
                  <c:v>-14.95296001</c:v>
                </c:pt>
                <c:pt idx="147">
                  <c:v>-15.047519680000001</c:v>
                </c:pt>
                <c:pt idx="148">
                  <c:v>-14.96928024</c:v>
                </c:pt>
                <c:pt idx="149">
                  <c:v>-14.96928024</c:v>
                </c:pt>
                <c:pt idx="150">
                  <c:v>-14.98079967</c:v>
                </c:pt>
                <c:pt idx="151">
                  <c:v>-15.050879480000001</c:v>
                </c:pt>
                <c:pt idx="152">
                  <c:v>-14.96352005</c:v>
                </c:pt>
                <c:pt idx="153">
                  <c:v>-14.96352005</c:v>
                </c:pt>
                <c:pt idx="154">
                  <c:v>-14.989920619999999</c:v>
                </c:pt>
                <c:pt idx="155">
                  <c:v>-14.96304035</c:v>
                </c:pt>
                <c:pt idx="156">
                  <c:v>-14.96304035</c:v>
                </c:pt>
                <c:pt idx="157">
                  <c:v>-14.99760056</c:v>
                </c:pt>
                <c:pt idx="158">
                  <c:v>-15.045120239999999</c:v>
                </c:pt>
                <c:pt idx="159">
                  <c:v>-14.95007992</c:v>
                </c:pt>
                <c:pt idx="160">
                  <c:v>-14.95007992</c:v>
                </c:pt>
                <c:pt idx="161">
                  <c:v>-15.00575924</c:v>
                </c:pt>
                <c:pt idx="162">
                  <c:v>-15.0374403</c:v>
                </c:pt>
                <c:pt idx="163">
                  <c:v>-15.0374403</c:v>
                </c:pt>
                <c:pt idx="164">
                  <c:v>-15.01103973</c:v>
                </c:pt>
                <c:pt idx="165">
                  <c:v>-15.02783966</c:v>
                </c:pt>
                <c:pt idx="166">
                  <c:v>-15.02783966</c:v>
                </c:pt>
                <c:pt idx="167">
                  <c:v>-14.949600220000001</c:v>
                </c:pt>
                <c:pt idx="168">
                  <c:v>-15.019680019999999</c:v>
                </c:pt>
                <c:pt idx="169">
                  <c:v>-15.02687931</c:v>
                </c:pt>
                <c:pt idx="170">
                  <c:v>-15.02687931</c:v>
                </c:pt>
                <c:pt idx="171">
                  <c:v>-14.957759859999999</c:v>
                </c:pt>
                <c:pt idx="172">
                  <c:v>-15.02592087</c:v>
                </c:pt>
                <c:pt idx="173">
                  <c:v>-15.02592087</c:v>
                </c:pt>
                <c:pt idx="174">
                  <c:v>-14.95584011</c:v>
                </c:pt>
                <c:pt idx="175">
                  <c:v>-15.035039899999999</c:v>
                </c:pt>
                <c:pt idx="176">
                  <c:v>-15.035039899999999</c:v>
                </c:pt>
                <c:pt idx="177">
                  <c:v>-15.01632023</c:v>
                </c:pt>
                <c:pt idx="178">
                  <c:v>-15.01632023</c:v>
                </c:pt>
                <c:pt idx="179">
                  <c:v>-14.99760056</c:v>
                </c:pt>
                <c:pt idx="180">
                  <c:v>-15.04944038</c:v>
                </c:pt>
                <c:pt idx="181">
                  <c:v>-14.96352005</c:v>
                </c:pt>
                <c:pt idx="182">
                  <c:v>-15.003839490000001</c:v>
                </c:pt>
                <c:pt idx="183">
                  <c:v>-15.02928066</c:v>
                </c:pt>
                <c:pt idx="184">
                  <c:v>-14.948639869999999</c:v>
                </c:pt>
                <c:pt idx="185">
                  <c:v>-14.948639869999999</c:v>
                </c:pt>
                <c:pt idx="186">
                  <c:v>-15.01056099</c:v>
                </c:pt>
                <c:pt idx="187">
                  <c:v>-15.03119946</c:v>
                </c:pt>
                <c:pt idx="188">
                  <c:v>-15.03119946</c:v>
                </c:pt>
                <c:pt idx="189">
                  <c:v>-14.949600220000001</c:v>
                </c:pt>
                <c:pt idx="190">
                  <c:v>-15.02735996</c:v>
                </c:pt>
                <c:pt idx="191">
                  <c:v>-15.02735996</c:v>
                </c:pt>
                <c:pt idx="192">
                  <c:v>-14.953919409999999</c:v>
                </c:pt>
                <c:pt idx="193">
                  <c:v>-15.034080510000001</c:v>
                </c:pt>
                <c:pt idx="194">
                  <c:v>-15.01775932</c:v>
                </c:pt>
                <c:pt idx="195">
                  <c:v>-15.01775932</c:v>
                </c:pt>
                <c:pt idx="196">
                  <c:v>-14.953440670000001</c:v>
                </c:pt>
                <c:pt idx="197">
                  <c:v>-15.040320400000001</c:v>
                </c:pt>
                <c:pt idx="198">
                  <c:v>-15.010079380000001</c:v>
                </c:pt>
                <c:pt idx="199">
                  <c:v>-14.958720209999999</c:v>
                </c:pt>
                <c:pt idx="200">
                  <c:v>-15.045120239999999</c:v>
                </c:pt>
                <c:pt idx="201">
                  <c:v>-15.045120239999999</c:v>
                </c:pt>
                <c:pt idx="202">
                  <c:v>-14.98511982</c:v>
                </c:pt>
                <c:pt idx="203">
                  <c:v>-14.96352005</c:v>
                </c:pt>
                <c:pt idx="204">
                  <c:v>-15.04127884</c:v>
                </c:pt>
                <c:pt idx="205">
                  <c:v>-15.04127884</c:v>
                </c:pt>
                <c:pt idx="206">
                  <c:v>-14.97743988</c:v>
                </c:pt>
                <c:pt idx="207">
                  <c:v>-14.96832085</c:v>
                </c:pt>
                <c:pt idx="208">
                  <c:v>-15.047519680000001</c:v>
                </c:pt>
                <c:pt idx="209">
                  <c:v>-14.96784019</c:v>
                </c:pt>
                <c:pt idx="210">
                  <c:v>-14.976479530000001</c:v>
                </c:pt>
                <c:pt idx="211">
                  <c:v>-15.05231953</c:v>
                </c:pt>
                <c:pt idx="212">
                  <c:v>-15.05231953</c:v>
                </c:pt>
                <c:pt idx="213">
                  <c:v>-14.964960100000001</c:v>
                </c:pt>
                <c:pt idx="214">
                  <c:v>-15.00143909</c:v>
                </c:pt>
                <c:pt idx="215">
                  <c:v>-15.00143909</c:v>
                </c:pt>
                <c:pt idx="216">
                  <c:v>-15.044639589999999</c:v>
                </c:pt>
                <c:pt idx="217">
                  <c:v>-14.95104027</c:v>
                </c:pt>
                <c:pt idx="218">
                  <c:v>-15.00575924</c:v>
                </c:pt>
                <c:pt idx="219">
                  <c:v>-15.02928066</c:v>
                </c:pt>
                <c:pt idx="220">
                  <c:v>-14.94623947</c:v>
                </c:pt>
                <c:pt idx="221">
                  <c:v>-15.00624084</c:v>
                </c:pt>
                <c:pt idx="222">
                  <c:v>-15.00624084</c:v>
                </c:pt>
                <c:pt idx="223">
                  <c:v>-15.023519520000001</c:v>
                </c:pt>
                <c:pt idx="224">
                  <c:v>-14.955360410000001</c:v>
                </c:pt>
                <c:pt idx="225">
                  <c:v>-15.006719589999999</c:v>
                </c:pt>
                <c:pt idx="226">
                  <c:v>-15.006719589999999</c:v>
                </c:pt>
                <c:pt idx="227">
                  <c:v>-15.034559249999999</c:v>
                </c:pt>
                <c:pt idx="228">
                  <c:v>-14.96304035</c:v>
                </c:pt>
                <c:pt idx="229">
                  <c:v>-15.046559329999999</c:v>
                </c:pt>
                <c:pt idx="230">
                  <c:v>-14.98560047</c:v>
                </c:pt>
                <c:pt idx="231">
                  <c:v>-14.98560047</c:v>
                </c:pt>
                <c:pt idx="232">
                  <c:v>-14.969759939999999</c:v>
                </c:pt>
                <c:pt idx="233">
                  <c:v>-15.046559329999999</c:v>
                </c:pt>
                <c:pt idx="234">
                  <c:v>-14.97840023</c:v>
                </c:pt>
                <c:pt idx="235">
                  <c:v>-14.97840023</c:v>
                </c:pt>
                <c:pt idx="236">
                  <c:v>-15.05183983</c:v>
                </c:pt>
                <c:pt idx="237">
                  <c:v>-15.05183983</c:v>
                </c:pt>
                <c:pt idx="238">
                  <c:v>-14.970720289999999</c:v>
                </c:pt>
                <c:pt idx="239">
                  <c:v>-14.988479610000001</c:v>
                </c:pt>
                <c:pt idx="240">
                  <c:v>-15.05615997</c:v>
                </c:pt>
                <c:pt idx="241">
                  <c:v>-15.05615997</c:v>
                </c:pt>
                <c:pt idx="242">
                  <c:v>-14.964480399999999</c:v>
                </c:pt>
                <c:pt idx="243">
                  <c:v>-14.9995203</c:v>
                </c:pt>
                <c:pt idx="244">
                  <c:v>-15.047519680000001</c:v>
                </c:pt>
                <c:pt idx="245">
                  <c:v>-14.96016026</c:v>
                </c:pt>
                <c:pt idx="246">
                  <c:v>-15.005280490000001</c:v>
                </c:pt>
                <c:pt idx="247">
                  <c:v>-15.03887939</c:v>
                </c:pt>
                <c:pt idx="248">
                  <c:v>-15.03887939</c:v>
                </c:pt>
                <c:pt idx="249">
                  <c:v>-14.949120519999999</c:v>
                </c:pt>
                <c:pt idx="250">
                  <c:v>-15.00960064</c:v>
                </c:pt>
                <c:pt idx="251">
                  <c:v>-15.00960064</c:v>
                </c:pt>
                <c:pt idx="252">
                  <c:v>-15.03119946</c:v>
                </c:pt>
                <c:pt idx="253">
                  <c:v>-14.95007992</c:v>
                </c:pt>
                <c:pt idx="254">
                  <c:v>-15.013920779999999</c:v>
                </c:pt>
                <c:pt idx="255">
                  <c:v>-15.02592087</c:v>
                </c:pt>
                <c:pt idx="256">
                  <c:v>-14.954879760000001</c:v>
                </c:pt>
                <c:pt idx="257">
                  <c:v>-14.954879760000001</c:v>
                </c:pt>
                <c:pt idx="258">
                  <c:v>-15.047519680000001</c:v>
                </c:pt>
                <c:pt idx="259">
                  <c:v>-14.976960180000001</c:v>
                </c:pt>
                <c:pt idx="260">
                  <c:v>-14.976960180000001</c:v>
                </c:pt>
                <c:pt idx="261">
                  <c:v>-14.97936058</c:v>
                </c:pt>
                <c:pt idx="262">
                  <c:v>-15.049919129999999</c:v>
                </c:pt>
                <c:pt idx="263">
                  <c:v>-14.96159935</c:v>
                </c:pt>
                <c:pt idx="264">
                  <c:v>-14.98799992</c:v>
                </c:pt>
                <c:pt idx="265">
                  <c:v>-15.04848003</c:v>
                </c:pt>
                <c:pt idx="266">
                  <c:v>-14.971680640000001</c:v>
                </c:pt>
                <c:pt idx="267">
                  <c:v>-14.971680640000001</c:v>
                </c:pt>
                <c:pt idx="268">
                  <c:v>-14.998559950000001</c:v>
                </c:pt>
                <c:pt idx="269">
                  <c:v>-15.05423927</c:v>
                </c:pt>
                <c:pt idx="270">
                  <c:v>-14.9625597</c:v>
                </c:pt>
                <c:pt idx="271">
                  <c:v>-14.9625597</c:v>
                </c:pt>
                <c:pt idx="272">
                  <c:v>-15.029760359999999</c:v>
                </c:pt>
                <c:pt idx="273">
                  <c:v>-15.01728058</c:v>
                </c:pt>
                <c:pt idx="274">
                  <c:v>-14.958720209999999</c:v>
                </c:pt>
                <c:pt idx="275">
                  <c:v>-15.035519600000001</c:v>
                </c:pt>
                <c:pt idx="276">
                  <c:v>-15.035519600000001</c:v>
                </c:pt>
                <c:pt idx="277">
                  <c:v>-15.008640290000001</c:v>
                </c:pt>
                <c:pt idx="278">
                  <c:v>-14.96159935</c:v>
                </c:pt>
                <c:pt idx="279">
                  <c:v>-14.96159935</c:v>
                </c:pt>
                <c:pt idx="280">
                  <c:v>-15.042720790000001</c:v>
                </c:pt>
                <c:pt idx="281">
                  <c:v>-14.987519259999999</c:v>
                </c:pt>
                <c:pt idx="282">
                  <c:v>-14.957279209999999</c:v>
                </c:pt>
                <c:pt idx="283">
                  <c:v>-15.03887939</c:v>
                </c:pt>
                <c:pt idx="284">
                  <c:v>-14.987519259999999</c:v>
                </c:pt>
                <c:pt idx="285">
                  <c:v>-14.957759859999999</c:v>
                </c:pt>
                <c:pt idx="286">
                  <c:v>-14.957759859999999</c:v>
                </c:pt>
                <c:pt idx="287">
                  <c:v>-15.047519680000001</c:v>
                </c:pt>
                <c:pt idx="288">
                  <c:v>-14.97840023</c:v>
                </c:pt>
                <c:pt idx="289">
                  <c:v>-14.96016026</c:v>
                </c:pt>
                <c:pt idx="290">
                  <c:v>-14.96016026</c:v>
                </c:pt>
                <c:pt idx="291">
                  <c:v>-14.975999829999999</c:v>
                </c:pt>
                <c:pt idx="292">
                  <c:v>-14.975999829999999</c:v>
                </c:pt>
                <c:pt idx="293">
                  <c:v>-14.988479610000001</c:v>
                </c:pt>
                <c:pt idx="294">
                  <c:v>-15.046559329999999</c:v>
                </c:pt>
                <c:pt idx="295">
                  <c:v>-14.96159935</c:v>
                </c:pt>
                <c:pt idx="296">
                  <c:v>-14.96159935</c:v>
                </c:pt>
                <c:pt idx="297">
                  <c:v>-14.998080249999999</c:v>
                </c:pt>
                <c:pt idx="298">
                  <c:v>-15.036000250000001</c:v>
                </c:pt>
                <c:pt idx="299">
                  <c:v>-14.95151997</c:v>
                </c:pt>
                <c:pt idx="300">
                  <c:v>-15.008159640000001</c:v>
                </c:pt>
                <c:pt idx="301">
                  <c:v>-15.03071976</c:v>
                </c:pt>
                <c:pt idx="302">
                  <c:v>-15.03071976</c:v>
                </c:pt>
                <c:pt idx="303">
                  <c:v>-14.95151997</c:v>
                </c:pt>
                <c:pt idx="304">
                  <c:v>-15.01247978</c:v>
                </c:pt>
                <c:pt idx="305">
                  <c:v>-15.023039819999999</c:v>
                </c:pt>
                <c:pt idx="306">
                  <c:v>-15.023039819999999</c:v>
                </c:pt>
                <c:pt idx="307">
                  <c:v>-14.953919409999999</c:v>
                </c:pt>
                <c:pt idx="308">
                  <c:v>-15.019680019999999</c:v>
                </c:pt>
                <c:pt idx="309">
                  <c:v>-15.013439180000001</c:v>
                </c:pt>
                <c:pt idx="310">
                  <c:v>-14.952480319999999</c:v>
                </c:pt>
                <c:pt idx="311">
                  <c:v>-15.040320400000001</c:v>
                </c:pt>
                <c:pt idx="312">
                  <c:v>-15.040320400000001</c:v>
                </c:pt>
                <c:pt idx="313">
                  <c:v>-15.003359789999999</c:v>
                </c:pt>
                <c:pt idx="314">
                  <c:v>-14.957759859999999</c:v>
                </c:pt>
                <c:pt idx="315">
                  <c:v>-15.042720790000001</c:v>
                </c:pt>
                <c:pt idx="316">
                  <c:v>-15.042720790000001</c:v>
                </c:pt>
                <c:pt idx="317">
                  <c:v>-14.98703957</c:v>
                </c:pt>
                <c:pt idx="318">
                  <c:v>-15.03840065</c:v>
                </c:pt>
                <c:pt idx="319">
                  <c:v>-15.03840065</c:v>
                </c:pt>
                <c:pt idx="320">
                  <c:v>-14.97743988</c:v>
                </c:pt>
                <c:pt idx="321">
                  <c:v>-14.96208</c:v>
                </c:pt>
                <c:pt idx="322">
                  <c:v>-14.66111946</c:v>
                </c:pt>
                <c:pt idx="323">
                  <c:v>-14.66111946</c:v>
                </c:pt>
                <c:pt idx="324">
                  <c:v>-9.3523197200000006</c:v>
                </c:pt>
                <c:pt idx="325">
                  <c:v>-1.90416002</c:v>
                </c:pt>
                <c:pt idx="326">
                  <c:v>-1.90416002</c:v>
                </c:pt>
                <c:pt idx="327">
                  <c:v>1.36512005</c:v>
                </c:pt>
                <c:pt idx="328">
                  <c:v>1.2052800699999999</c:v>
                </c:pt>
                <c:pt idx="329">
                  <c:v>1.2052800699999999</c:v>
                </c:pt>
                <c:pt idx="330">
                  <c:v>0.72240000999999998</c:v>
                </c:pt>
                <c:pt idx="331">
                  <c:v>0.68159997000000005</c:v>
                </c:pt>
                <c:pt idx="332">
                  <c:v>0.78672003999999995</c:v>
                </c:pt>
                <c:pt idx="333">
                  <c:v>0.78672003999999995</c:v>
                </c:pt>
                <c:pt idx="334">
                  <c:v>0.54672003000000002</c:v>
                </c:pt>
                <c:pt idx="335">
                  <c:v>0.55680001000000001</c:v>
                </c:pt>
                <c:pt idx="336">
                  <c:v>0.31200000999999999</c:v>
                </c:pt>
                <c:pt idx="337">
                  <c:v>0.18192000999999999</c:v>
                </c:pt>
                <c:pt idx="338">
                  <c:v>0.18192000999999999</c:v>
                </c:pt>
                <c:pt idx="339">
                  <c:v>-0.13728000000000001</c:v>
                </c:pt>
                <c:pt idx="340">
                  <c:v>-1.7760000000000001E-2</c:v>
                </c:pt>
                <c:pt idx="341">
                  <c:v>0.23471998999999999</c:v>
                </c:pt>
                <c:pt idx="342">
                  <c:v>0.23471998999999999</c:v>
                </c:pt>
                <c:pt idx="343">
                  <c:v>0.12479999999999999</c:v>
                </c:pt>
                <c:pt idx="344">
                  <c:v>0.23279999000000001</c:v>
                </c:pt>
                <c:pt idx="345">
                  <c:v>0.10752</c:v>
                </c:pt>
                <c:pt idx="346">
                  <c:v>-0.10176</c:v>
                </c:pt>
                <c:pt idx="347">
                  <c:v>0.12864</c:v>
                </c:pt>
                <c:pt idx="348">
                  <c:v>0.25584000000000001</c:v>
                </c:pt>
                <c:pt idx="349">
                  <c:v>0.25584000000000001</c:v>
                </c:pt>
                <c:pt idx="350">
                  <c:v>8.0640000000000003E-2</c:v>
                </c:pt>
                <c:pt idx="351">
                  <c:v>-3.696E-2</c:v>
                </c:pt>
                <c:pt idx="352">
                  <c:v>-3.696E-2</c:v>
                </c:pt>
                <c:pt idx="353">
                  <c:v>-4.8480000000000002E-2</c:v>
                </c:pt>
                <c:pt idx="354">
                  <c:v>-1.056E-2</c:v>
                </c:pt>
                <c:pt idx="355">
                  <c:v>-1.056E-2</c:v>
                </c:pt>
                <c:pt idx="356">
                  <c:v>0.36432001000000003</c:v>
                </c:pt>
                <c:pt idx="357">
                  <c:v>0.43680000000000002</c:v>
                </c:pt>
                <c:pt idx="358">
                  <c:v>0.14400001000000001</c:v>
                </c:pt>
                <c:pt idx="359">
                  <c:v>0.14400001000000001</c:v>
                </c:pt>
                <c:pt idx="360">
                  <c:v>-4.4639999999999999E-2</c:v>
                </c:pt>
                <c:pt idx="361">
                  <c:v>-1.92E-3</c:v>
                </c:pt>
                <c:pt idx="362">
                  <c:v>-1.92E-3</c:v>
                </c:pt>
                <c:pt idx="363">
                  <c:v>3.696E-2</c:v>
                </c:pt>
                <c:pt idx="364">
                  <c:v>3.696E-2</c:v>
                </c:pt>
                <c:pt idx="365">
                  <c:v>2.3519999999999999E-2</c:v>
                </c:pt>
                <c:pt idx="366">
                  <c:v>7.1999999999999998E-3</c:v>
                </c:pt>
                <c:pt idx="367">
                  <c:v>-5.7600000000000004E-3</c:v>
                </c:pt>
                <c:pt idx="368">
                  <c:v>-5.7600000000000004E-3</c:v>
                </c:pt>
                <c:pt idx="369">
                  <c:v>8.8319999999999996E-2</c:v>
                </c:pt>
                <c:pt idx="370">
                  <c:v>-1.7760000000000001E-2</c:v>
                </c:pt>
                <c:pt idx="371">
                  <c:v>-1.7760000000000001E-2</c:v>
                </c:pt>
                <c:pt idx="372">
                  <c:v>0.19583999999999999</c:v>
                </c:pt>
                <c:pt idx="373">
                  <c:v>8.2559999999999995E-2</c:v>
                </c:pt>
                <c:pt idx="374">
                  <c:v>8.2559999999999995E-2</c:v>
                </c:pt>
                <c:pt idx="375">
                  <c:v>2.496E-2</c:v>
                </c:pt>
                <c:pt idx="376">
                  <c:v>6.5759999999999999E-2</c:v>
                </c:pt>
                <c:pt idx="377">
                  <c:v>1.2E-2</c:v>
                </c:pt>
                <c:pt idx="378">
                  <c:v>1.2E-2</c:v>
                </c:pt>
                <c:pt idx="379">
                  <c:v>-9.9360000000000004E-2</c:v>
                </c:pt>
                <c:pt idx="380">
                  <c:v>-0.14447999</c:v>
                </c:pt>
                <c:pt idx="381">
                  <c:v>-2.3999999999999998E-3</c:v>
                </c:pt>
                <c:pt idx="382">
                  <c:v>0.24479999</c:v>
                </c:pt>
                <c:pt idx="383">
                  <c:v>0.27792001</c:v>
                </c:pt>
                <c:pt idx="384">
                  <c:v>7.152E-2</c:v>
                </c:pt>
                <c:pt idx="385">
                  <c:v>7.152E-2</c:v>
                </c:pt>
                <c:pt idx="386">
                  <c:v>1.728E-2</c:v>
                </c:pt>
                <c:pt idx="387">
                  <c:v>1.728E-2</c:v>
                </c:pt>
                <c:pt idx="388">
                  <c:v>0.10607999999999999</c:v>
                </c:pt>
                <c:pt idx="389">
                  <c:v>0.15167998999999999</c:v>
                </c:pt>
                <c:pt idx="390">
                  <c:v>-7.0559999999999998E-2</c:v>
                </c:pt>
                <c:pt idx="391">
                  <c:v>1.3440000000000001E-2</c:v>
                </c:pt>
                <c:pt idx="392">
                  <c:v>9.8879999999999996E-2</c:v>
                </c:pt>
                <c:pt idx="393">
                  <c:v>9.8879999999999996E-2</c:v>
                </c:pt>
                <c:pt idx="394">
                  <c:v>-1.4880000000000001E-2</c:v>
                </c:pt>
                <c:pt idx="395">
                  <c:v>-0.13824001</c:v>
                </c:pt>
                <c:pt idx="396">
                  <c:v>-0.12623999999999999</c:v>
                </c:pt>
                <c:pt idx="397">
                  <c:v>-0.12623999999999999</c:v>
                </c:pt>
                <c:pt idx="398">
                  <c:v>0.18911998999999999</c:v>
                </c:pt>
                <c:pt idx="399">
                  <c:v>2.1600000000000001E-2</c:v>
                </c:pt>
                <c:pt idx="400">
                  <c:v>2.1600000000000001E-2</c:v>
                </c:pt>
                <c:pt idx="401">
                  <c:v>-8.5919999999999996E-2</c:v>
                </c:pt>
                <c:pt idx="402">
                  <c:v>-9.264E-2</c:v>
                </c:pt>
                <c:pt idx="403">
                  <c:v>6.7200000000000003E-3</c:v>
                </c:pt>
                <c:pt idx="404">
                  <c:v>6.7200000000000003E-3</c:v>
                </c:pt>
                <c:pt idx="405">
                  <c:v>9.5039990000000005E-2</c:v>
                </c:pt>
                <c:pt idx="406">
                  <c:v>0.15792</c:v>
                </c:pt>
                <c:pt idx="407">
                  <c:v>0.15792</c:v>
                </c:pt>
                <c:pt idx="408">
                  <c:v>-4.8480000000000002E-2</c:v>
                </c:pt>
                <c:pt idx="409">
                  <c:v>0.24431998999999999</c:v>
                </c:pt>
                <c:pt idx="410">
                  <c:v>0.24431998999999999</c:v>
                </c:pt>
                <c:pt idx="411">
                  <c:v>-9.7439999999999999E-2</c:v>
                </c:pt>
                <c:pt idx="412">
                  <c:v>-3.984E-2</c:v>
                </c:pt>
                <c:pt idx="413">
                  <c:v>0.62496001000000001</c:v>
                </c:pt>
                <c:pt idx="414">
                  <c:v>0.62496001000000001</c:v>
                </c:pt>
                <c:pt idx="415">
                  <c:v>-0.55871999000000006</c:v>
                </c:pt>
                <c:pt idx="416">
                  <c:v>-17.081760410000001</c:v>
                </c:pt>
                <c:pt idx="417">
                  <c:v>-29.426879880000001</c:v>
                </c:pt>
                <c:pt idx="418">
                  <c:v>-29.426879880000001</c:v>
                </c:pt>
                <c:pt idx="419">
                  <c:v>-29.995679859999999</c:v>
                </c:pt>
                <c:pt idx="420">
                  <c:v>-29.995679859999999</c:v>
                </c:pt>
                <c:pt idx="421">
                  <c:v>-29.955841060000001</c:v>
                </c:pt>
                <c:pt idx="422">
                  <c:v>-28.044960020000001</c:v>
                </c:pt>
                <c:pt idx="423">
                  <c:v>-23.26464081</c:v>
                </c:pt>
                <c:pt idx="424">
                  <c:v>-23.26464081</c:v>
                </c:pt>
                <c:pt idx="425">
                  <c:v>-18.811201100000002</c:v>
                </c:pt>
                <c:pt idx="426">
                  <c:v>-14.50559998</c:v>
                </c:pt>
                <c:pt idx="427">
                  <c:v>-8.1960000999999991</c:v>
                </c:pt>
                <c:pt idx="428">
                  <c:v>-8.1960000999999991</c:v>
                </c:pt>
                <c:pt idx="429">
                  <c:v>-0.60575997999999998</c:v>
                </c:pt>
                <c:pt idx="430">
                  <c:v>-0.60575997999999998</c:v>
                </c:pt>
                <c:pt idx="431">
                  <c:v>-1.08671999</c:v>
                </c:pt>
                <c:pt idx="432">
                  <c:v>-1.8062399600000001</c:v>
                </c:pt>
                <c:pt idx="433">
                  <c:v>-1.8062399600000001</c:v>
                </c:pt>
                <c:pt idx="434">
                  <c:v>-1.0598399599999999</c:v>
                </c:pt>
                <c:pt idx="435">
                  <c:v>-0.27839999999999998</c:v>
                </c:pt>
                <c:pt idx="436">
                  <c:v>-0.156</c:v>
                </c:pt>
                <c:pt idx="437">
                  <c:v>-0.16800000000000001</c:v>
                </c:pt>
                <c:pt idx="438">
                  <c:v>0.12479999999999999</c:v>
                </c:pt>
                <c:pt idx="439">
                  <c:v>-1.25232005</c:v>
                </c:pt>
                <c:pt idx="440">
                  <c:v>-1.25232005</c:v>
                </c:pt>
                <c:pt idx="441">
                  <c:v>-0.21552001000000001</c:v>
                </c:pt>
                <c:pt idx="442">
                  <c:v>1.8691199999999999</c:v>
                </c:pt>
                <c:pt idx="443">
                  <c:v>1.8691199999999999</c:v>
                </c:pt>
                <c:pt idx="444">
                  <c:v>0.39888000000000001</c:v>
                </c:pt>
                <c:pt idx="445">
                  <c:v>0.39888000000000001</c:v>
                </c:pt>
                <c:pt idx="446">
                  <c:v>-2.6649599099999999</c:v>
                </c:pt>
                <c:pt idx="447">
                  <c:v>-0.31055999000000001</c:v>
                </c:pt>
                <c:pt idx="448">
                  <c:v>-0.31055999000000001</c:v>
                </c:pt>
                <c:pt idx="449">
                  <c:v>-0.92975998000000004</c:v>
                </c:pt>
                <c:pt idx="450">
                  <c:v>0.32495998999999998</c:v>
                </c:pt>
                <c:pt idx="451">
                  <c:v>-0.28560001000000002</c:v>
                </c:pt>
                <c:pt idx="452">
                  <c:v>-0.28560001000000002</c:v>
                </c:pt>
                <c:pt idx="453">
                  <c:v>-1.09583998</c:v>
                </c:pt>
                <c:pt idx="454">
                  <c:v>-0.65951996999999996</c:v>
                </c:pt>
                <c:pt idx="455">
                  <c:v>-0.65951996999999996</c:v>
                </c:pt>
                <c:pt idx="456">
                  <c:v>0.26160001999999999</c:v>
                </c:pt>
                <c:pt idx="457">
                  <c:v>-1.3564799999999999</c:v>
                </c:pt>
                <c:pt idx="458">
                  <c:v>-1.3564799999999999</c:v>
                </c:pt>
                <c:pt idx="459">
                  <c:v>-1.2455999900000001</c:v>
                </c:pt>
                <c:pt idx="460">
                  <c:v>-0.17423999000000001</c:v>
                </c:pt>
                <c:pt idx="461">
                  <c:v>-0.74831998</c:v>
                </c:pt>
                <c:pt idx="462">
                  <c:v>-0.74831998</c:v>
                </c:pt>
                <c:pt idx="463">
                  <c:v>-1.05119991</c:v>
                </c:pt>
                <c:pt idx="464">
                  <c:v>0.48143997999999999</c:v>
                </c:pt>
                <c:pt idx="465">
                  <c:v>-3.3600000000000001E-3</c:v>
                </c:pt>
                <c:pt idx="466">
                  <c:v>-1.7126399299999999</c:v>
                </c:pt>
                <c:pt idx="467">
                  <c:v>-0.16752</c:v>
                </c:pt>
                <c:pt idx="468">
                  <c:v>-0.16752</c:v>
                </c:pt>
                <c:pt idx="469">
                  <c:v>0.29904002000000002</c:v>
                </c:pt>
                <c:pt idx="470">
                  <c:v>-1.4035199899999999</c:v>
                </c:pt>
                <c:pt idx="471">
                  <c:v>-0.99119997000000004</c:v>
                </c:pt>
                <c:pt idx="472">
                  <c:v>-0.99119997000000004</c:v>
                </c:pt>
                <c:pt idx="473">
                  <c:v>0.81312001</c:v>
                </c:pt>
                <c:pt idx="474">
                  <c:v>-0.30768001</c:v>
                </c:pt>
                <c:pt idx="475">
                  <c:v>-0.46895998999999999</c:v>
                </c:pt>
                <c:pt idx="476">
                  <c:v>-0.69408000000000003</c:v>
                </c:pt>
                <c:pt idx="477">
                  <c:v>-0.69408000000000003</c:v>
                </c:pt>
                <c:pt idx="478">
                  <c:v>-0.53904003</c:v>
                </c:pt>
                <c:pt idx="479">
                  <c:v>0.34608000999999999</c:v>
                </c:pt>
                <c:pt idx="480">
                  <c:v>0.34608000999999999</c:v>
                </c:pt>
                <c:pt idx="481">
                  <c:v>-6.1919990000000001E-2</c:v>
                </c:pt>
                <c:pt idx="482">
                  <c:v>-0.52175998999999995</c:v>
                </c:pt>
                <c:pt idx="483">
                  <c:v>-0.88992000000000004</c:v>
                </c:pt>
                <c:pt idx="484">
                  <c:v>0.3624</c:v>
                </c:pt>
                <c:pt idx="485">
                  <c:v>0.37775998999999999</c:v>
                </c:pt>
                <c:pt idx="486">
                  <c:v>0.37775998999999999</c:v>
                </c:pt>
                <c:pt idx="487">
                  <c:v>-1.6320000000000001E-2</c:v>
                </c:pt>
                <c:pt idx="488">
                  <c:v>3.3599999999999998E-2</c:v>
                </c:pt>
                <c:pt idx="489">
                  <c:v>0.21168001</c:v>
                </c:pt>
                <c:pt idx="490">
                  <c:v>0.21168001</c:v>
                </c:pt>
                <c:pt idx="491">
                  <c:v>-0.34320000000000001</c:v>
                </c:pt>
                <c:pt idx="492">
                  <c:v>-0.34320000000000001</c:v>
                </c:pt>
                <c:pt idx="493">
                  <c:v>-0.27504000000000001</c:v>
                </c:pt>
                <c:pt idx="494">
                  <c:v>8.7840000000000001E-2</c:v>
                </c:pt>
                <c:pt idx="495">
                  <c:v>8.7840000000000001E-2</c:v>
                </c:pt>
                <c:pt idx="496">
                  <c:v>0.31103997999999999</c:v>
                </c:pt>
                <c:pt idx="497">
                  <c:v>-0.48528000999999998</c:v>
                </c:pt>
                <c:pt idx="498">
                  <c:v>-0.48528000999999998</c:v>
                </c:pt>
                <c:pt idx="499">
                  <c:v>-0.20303999</c:v>
                </c:pt>
                <c:pt idx="500">
                  <c:v>0.16175999999999999</c:v>
                </c:pt>
                <c:pt idx="501">
                  <c:v>0.16175999999999999</c:v>
                </c:pt>
                <c:pt idx="502">
                  <c:v>1.25712001</c:v>
                </c:pt>
                <c:pt idx="503">
                  <c:v>0.59999996</c:v>
                </c:pt>
                <c:pt idx="504">
                  <c:v>0.63695997000000004</c:v>
                </c:pt>
                <c:pt idx="505">
                  <c:v>0.63695997000000004</c:v>
                </c:pt>
                <c:pt idx="506">
                  <c:v>0.21983999000000001</c:v>
                </c:pt>
                <c:pt idx="507">
                  <c:v>-0.41039999999999999</c:v>
                </c:pt>
                <c:pt idx="508">
                  <c:v>-0.41039999999999999</c:v>
                </c:pt>
                <c:pt idx="509">
                  <c:v>0.28895998000000001</c:v>
                </c:pt>
                <c:pt idx="510">
                  <c:v>0.59615998999999997</c:v>
                </c:pt>
                <c:pt idx="511">
                  <c:v>0.59615998999999997</c:v>
                </c:pt>
                <c:pt idx="512">
                  <c:v>0.23279999000000001</c:v>
                </c:pt>
                <c:pt idx="513">
                  <c:v>-0.16847999</c:v>
                </c:pt>
                <c:pt idx="514">
                  <c:v>0.96048003000000004</c:v>
                </c:pt>
                <c:pt idx="515">
                  <c:v>0.96048003000000004</c:v>
                </c:pt>
                <c:pt idx="516">
                  <c:v>0.33359998000000002</c:v>
                </c:pt>
                <c:pt idx="517">
                  <c:v>2.4479999999999998E-2</c:v>
                </c:pt>
                <c:pt idx="518">
                  <c:v>2.4479999999999998E-2</c:v>
                </c:pt>
                <c:pt idx="519">
                  <c:v>-2.8800000000000002E-3</c:v>
                </c:pt>
                <c:pt idx="520">
                  <c:v>0.63072002000000005</c:v>
                </c:pt>
                <c:pt idx="521">
                  <c:v>0.19727998999999999</c:v>
                </c:pt>
                <c:pt idx="522">
                  <c:v>-8.6400000000000001E-3</c:v>
                </c:pt>
                <c:pt idx="523">
                  <c:v>-8.6400000000000001E-3</c:v>
                </c:pt>
                <c:pt idx="524">
                  <c:v>-8.6400000000000001E-3</c:v>
                </c:pt>
                <c:pt idx="525">
                  <c:v>0.51215999999999995</c:v>
                </c:pt>
                <c:pt idx="526">
                  <c:v>2.01024008</c:v>
                </c:pt>
                <c:pt idx="527">
                  <c:v>2.01024008</c:v>
                </c:pt>
                <c:pt idx="528">
                  <c:v>-0.90336000999999999</c:v>
                </c:pt>
                <c:pt idx="529">
                  <c:v>-0.90336000999999999</c:v>
                </c:pt>
                <c:pt idx="530">
                  <c:v>-0.84336001000000005</c:v>
                </c:pt>
                <c:pt idx="531">
                  <c:v>-0.85968</c:v>
                </c:pt>
                <c:pt idx="532">
                  <c:v>-1.04351997</c:v>
                </c:pt>
                <c:pt idx="533">
                  <c:v>-1.04351997</c:v>
                </c:pt>
                <c:pt idx="534">
                  <c:v>0.58415996999999997</c:v>
                </c:pt>
                <c:pt idx="535">
                  <c:v>1.3704000700000001</c:v>
                </c:pt>
                <c:pt idx="536">
                  <c:v>0.68783998000000002</c:v>
                </c:pt>
                <c:pt idx="537">
                  <c:v>-0.23424</c:v>
                </c:pt>
                <c:pt idx="538">
                  <c:v>0.85056001000000003</c:v>
                </c:pt>
                <c:pt idx="539">
                  <c:v>0.85056001000000003</c:v>
                </c:pt>
                <c:pt idx="540">
                  <c:v>0.41279998000000001</c:v>
                </c:pt>
                <c:pt idx="541">
                  <c:v>0.99791998000000004</c:v>
                </c:pt>
                <c:pt idx="542">
                  <c:v>0.48143997999999999</c:v>
                </c:pt>
                <c:pt idx="543">
                  <c:v>0.48143997999999999</c:v>
                </c:pt>
                <c:pt idx="544">
                  <c:v>-0.68591999999999997</c:v>
                </c:pt>
                <c:pt idx="545">
                  <c:v>-1.38336003</c:v>
                </c:pt>
                <c:pt idx="546">
                  <c:v>5.568E-2</c:v>
                </c:pt>
                <c:pt idx="547">
                  <c:v>0.34944001000000002</c:v>
                </c:pt>
                <c:pt idx="548">
                  <c:v>0.34944001000000002</c:v>
                </c:pt>
                <c:pt idx="549">
                  <c:v>-1.05071998</c:v>
                </c:pt>
                <c:pt idx="550">
                  <c:v>-1.0046401</c:v>
                </c:pt>
                <c:pt idx="551">
                  <c:v>-1.0046401</c:v>
                </c:pt>
                <c:pt idx="552">
                  <c:v>1.4121600400000001</c:v>
                </c:pt>
                <c:pt idx="553">
                  <c:v>1.88256001</c:v>
                </c:pt>
                <c:pt idx="554">
                  <c:v>1.23696005</c:v>
                </c:pt>
                <c:pt idx="555">
                  <c:v>0.37488001999999998</c:v>
                </c:pt>
                <c:pt idx="556">
                  <c:v>-1.27776003</c:v>
                </c:pt>
                <c:pt idx="557">
                  <c:v>-1.27776003</c:v>
                </c:pt>
                <c:pt idx="558">
                  <c:v>-0.10464</c:v>
                </c:pt>
                <c:pt idx="559">
                  <c:v>0.77855998000000004</c:v>
                </c:pt>
                <c:pt idx="560">
                  <c:v>0.77855998000000004</c:v>
                </c:pt>
                <c:pt idx="561">
                  <c:v>0.74783999000000001</c:v>
                </c:pt>
                <c:pt idx="562">
                  <c:v>-0.26255998000000003</c:v>
                </c:pt>
                <c:pt idx="563">
                  <c:v>-0.29087998999999998</c:v>
                </c:pt>
                <c:pt idx="564">
                  <c:v>0.44112000000000001</c:v>
                </c:pt>
                <c:pt idx="565">
                  <c:v>0.44112000000000001</c:v>
                </c:pt>
                <c:pt idx="566">
                  <c:v>1.05648005</c:v>
                </c:pt>
                <c:pt idx="567">
                  <c:v>1.1424000299999999</c:v>
                </c:pt>
                <c:pt idx="568">
                  <c:v>-0.91344004999999995</c:v>
                </c:pt>
                <c:pt idx="569">
                  <c:v>-0.91344004999999995</c:v>
                </c:pt>
                <c:pt idx="570">
                  <c:v>-1.53407991</c:v>
                </c:pt>
                <c:pt idx="571">
                  <c:v>0.55199999</c:v>
                </c:pt>
                <c:pt idx="572">
                  <c:v>0.55199999</c:v>
                </c:pt>
                <c:pt idx="573">
                  <c:v>-0.25919998</c:v>
                </c:pt>
                <c:pt idx="574">
                  <c:v>-0.86687999999999998</c:v>
                </c:pt>
                <c:pt idx="575">
                  <c:v>-0.86687999999999998</c:v>
                </c:pt>
                <c:pt idx="576">
                  <c:v>0.71664000000000005</c:v>
                </c:pt>
                <c:pt idx="577">
                  <c:v>0.64032</c:v>
                </c:pt>
                <c:pt idx="578">
                  <c:v>0.35519999000000002</c:v>
                </c:pt>
                <c:pt idx="579">
                  <c:v>0.35519999000000002</c:v>
                </c:pt>
                <c:pt idx="580">
                  <c:v>1.79280007</c:v>
                </c:pt>
                <c:pt idx="581">
                  <c:v>0.44639999000000002</c:v>
                </c:pt>
                <c:pt idx="582">
                  <c:v>0.44639999000000002</c:v>
                </c:pt>
                <c:pt idx="583">
                  <c:v>-0.31055999000000001</c:v>
                </c:pt>
                <c:pt idx="584">
                  <c:v>1.7208000400000001</c:v>
                </c:pt>
                <c:pt idx="585">
                  <c:v>1.2196800699999999</c:v>
                </c:pt>
                <c:pt idx="586">
                  <c:v>1.2196800699999999</c:v>
                </c:pt>
                <c:pt idx="587">
                  <c:v>0.11423999999999999</c:v>
                </c:pt>
                <c:pt idx="588">
                  <c:v>-0.50687998999999995</c:v>
                </c:pt>
                <c:pt idx="589">
                  <c:v>-0.44303998</c:v>
                </c:pt>
                <c:pt idx="590">
                  <c:v>-0.46463999</c:v>
                </c:pt>
                <c:pt idx="591">
                  <c:v>-0.46463999</c:v>
                </c:pt>
                <c:pt idx="592">
                  <c:v>-0.18576001</c:v>
                </c:pt>
                <c:pt idx="593">
                  <c:v>0.59087997999999997</c:v>
                </c:pt>
                <c:pt idx="594">
                  <c:v>0.59087997999999997</c:v>
                </c:pt>
                <c:pt idx="595">
                  <c:v>0.73104000000000002</c:v>
                </c:pt>
                <c:pt idx="596">
                  <c:v>0.10224</c:v>
                </c:pt>
                <c:pt idx="597">
                  <c:v>0.90336000999999999</c:v>
                </c:pt>
                <c:pt idx="598">
                  <c:v>-0.61487997000000005</c:v>
                </c:pt>
                <c:pt idx="599">
                  <c:v>-0.68111997999999996</c:v>
                </c:pt>
                <c:pt idx="600">
                  <c:v>-0.68111997999999996</c:v>
                </c:pt>
                <c:pt idx="601">
                  <c:v>4.0320000000000002E-2</c:v>
                </c:pt>
                <c:pt idx="602">
                  <c:v>4.0320000000000002E-2</c:v>
                </c:pt>
                <c:pt idx="603">
                  <c:v>0.21791999000000001</c:v>
                </c:pt>
                <c:pt idx="604">
                  <c:v>1.75919998</c:v>
                </c:pt>
                <c:pt idx="605">
                  <c:v>0.87119997000000005</c:v>
                </c:pt>
                <c:pt idx="606">
                  <c:v>0.87119997000000005</c:v>
                </c:pt>
                <c:pt idx="607">
                  <c:v>-0.72575997999999997</c:v>
                </c:pt>
                <c:pt idx="608">
                  <c:v>-1.0574400399999999</c:v>
                </c:pt>
                <c:pt idx="609">
                  <c:v>-1.0574400399999999</c:v>
                </c:pt>
                <c:pt idx="610">
                  <c:v>-0.39263998999999999</c:v>
                </c:pt>
                <c:pt idx="611">
                  <c:v>-1.2235200399999999</c:v>
                </c:pt>
                <c:pt idx="612">
                  <c:v>-1.2235200399999999</c:v>
                </c:pt>
                <c:pt idx="613">
                  <c:v>-0.40991998000000002</c:v>
                </c:pt>
                <c:pt idx="614">
                  <c:v>-1.0276800399999999</c:v>
                </c:pt>
                <c:pt idx="615">
                  <c:v>0.33408000999999998</c:v>
                </c:pt>
                <c:pt idx="616">
                  <c:v>0.33408000999999998</c:v>
                </c:pt>
                <c:pt idx="617">
                  <c:v>2.7062399400000001</c:v>
                </c:pt>
                <c:pt idx="618">
                  <c:v>2.3255999100000002</c:v>
                </c:pt>
                <c:pt idx="619">
                  <c:v>-0.25007998999999997</c:v>
                </c:pt>
                <c:pt idx="620">
                  <c:v>-1.84223998</c:v>
                </c:pt>
                <c:pt idx="621">
                  <c:v>-0.71280003000000003</c:v>
                </c:pt>
                <c:pt idx="622">
                  <c:v>-0.71280003000000003</c:v>
                </c:pt>
                <c:pt idx="623">
                  <c:v>-0.86544001000000004</c:v>
                </c:pt>
                <c:pt idx="624">
                  <c:v>2.4E-2</c:v>
                </c:pt>
                <c:pt idx="625">
                  <c:v>0.44255999000000001</c:v>
                </c:pt>
                <c:pt idx="626">
                  <c:v>0.44255999000000001</c:v>
                </c:pt>
                <c:pt idx="627">
                  <c:v>-0.15215999999999999</c:v>
                </c:pt>
                <c:pt idx="628">
                  <c:v>-0.15215999999999999</c:v>
                </c:pt>
                <c:pt idx="629">
                  <c:v>1.1486400400000001</c:v>
                </c:pt>
                <c:pt idx="630">
                  <c:v>1.18511999</c:v>
                </c:pt>
                <c:pt idx="631">
                  <c:v>1.0848</c:v>
                </c:pt>
                <c:pt idx="632">
                  <c:v>1.0848</c:v>
                </c:pt>
                <c:pt idx="633">
                  <c:v>0.58511995999999999</c:v>
                </c:pt>
                <c:pt idx="634">
                  <c:v>0.15695999999999999</c:v>
                </c:pt>
                <c:pt idx="635">
                  <c:v>-0.20352000000000001</c:v>
                </c:pt>
                <c:pt idx="636">
                  <c:v>1.4649599799999999</c:v>
                </c:pt>
                <c:pt idx="637">
                  <c:v>0.62400001000000005</c:v>
                </c:pt>
                <c:pt idx="638">
                  <c:v>0.62400001000000005</c:v>
                </c:pt>
                <c:pt idx="639">
                  <c:v>-0.37439999000000002</c:v>
                </c:pt>
                <c:pt idx="640">
                  <c:v>0.21023998999999999</c:v>
                </c:pt>
                <c:pt idx="641">
                  <c:v>-0.76367998000000004</c:v>
                </c:pt>
                <c:pt idx="642">
                  <c:v>-0.76367998000000004</c:v>
                </c:pt>
                <c:pt idx="643">
                  <c:v>0.55632000999999998</c:v>
                </c:pt>
                <c:pt idx="644">
                  <c:v>1.58112001</c:v>
                </c:pt>
                <c:pt idx="645">
                  <c:v>-1.12415993</c:v>
                </c:pt>
                <c:pt idx="646">
                  <c:v>-0.31103997999999999</c:v>
                </c:pt>
                <c:pt idx="647">
                  <c:v>-4.6080000000000003E-2</c:v>
                </c:pt>
                <c:pt idx="648">
                  <c:v>-4.6080000000000003E-2</c:v>
                </c:pt>
                <c:pt idx="649">
                  <c:v>-1.1764800500000001</c:v>
                </c:pt>
                <c:pt idx="650">
                  <c:v>-0.19872001</c:v>
                </c:pt>
                <c:pt idx="651">
                  <c:v>-0.28223999999999999</c:v>
                </c:pt>
                <c:pt idx="652">
                  <c:v>-0.28223999999999999</c:v>
                </c:pt>
                <c:pt idx="653">
                  <c:v>-0.39551999999999998</c:v>
                </c:pt>
                <c:pt idx="654">
                  <c:v>-0.39551999999999998</c:v>
                </c:pt>
                <c:pt idx="655">
                  <c:v>0.93984002</c:v>
                </c:pt>
                <c:pt idx="656">
                  <c:v>1.8691199999999999</c:v>
                </c:pt>
                <c:pt idx="657">
                  <c:v>2.0140798100000001</c:v>
                </c:pt>
                <c:pt idx="658">
                  <c:v>2.0140798100000001</c:v>
                </c:pt>
                <c:pt idx="659">
                  <c:v>1.8311999999999999</c:v>
                </c:pt>
                <c:pt idx="660">
                  <c:v>-0.75744003000000004</c:v>
                </c:pt>
                <c:pt idx="661">
                  <c:v>-0.75744003000000004</c:v>
                </c:pt>
                <c:pt idx="662">
                  <c:v>-0.49296001</c:v>
                </c:pt>
                <c:pt idx="663">
                  <c:v>1.05887997</c:v>
                </c:pt>
                <c:pt idx="664">
                  <c:v>1.05887997</c:v>
                </c:pt>
                <c:pt idx="665">
                  <c:v>0.97440004000000002</c:v>
                </c:pt>
                <c:pt idx="666">
                  <c:v>9.9839999999999998E-2</c:v>
                </c:pt>
                <c:pt idx="667">
                  <c:v>1.1899199499999999</c:v>
                </c:pt>
                <c:pt idx="668">
                  <c:v>1.1899199499999999</c:v>
                </c:pt>
                <c:pt idx="669">
                  <c:v>1.64064002</c:v>
                </c:pt>
                <c:pt idx="670">
                  <c:v>-1.3473600100000001</c:v>
                </c:pt>
                <c:pt idx="671">
                  <c:v>-2.24111986</c:v>
                </c:pt>
                <c:pt idx="672">
                  <c:v>-1.57728004</c:v>
                </c:pt>
                <c:pt idx="673">
                  <c:v>0.12</c:v>
                </c:pt>
                <c:pt idx="674">
                  <c:v>0.12</c:v>
                </c:pt>
                <c:pt idx="675">
                  <c:v>0.20927999999999999</c:v>
                </c:pt>
                <c:pt idx="676">
                  <c:v>-9.5999999999999992E-3</c:v>
                </c:pt>
                <c:pt idx="677">
                  <c:v>0.87503998999999999</c:v>
                </c:pt>
                <c:pt idx="678">
                  <c:v>0.87503998999999999</c:v>
                </c:pt>
                <c:pt idx="679">
                  <c:v>0.42095998000000001</c:v>
                </c:pt>
                <c:pt idx="680">
                  <c:v>0.192</c:v>
                </c:pt>
                <c:pt idx="681">
                  <c:v>2.26415992</c:v>
                </c:pt>
                <c:pt idx="682">
                  <c:v>1.0425599800000001</c:v>
                </c:pt>
                <c:pt idx="683">
                  <c:v>-0.76175999999999999</c:v>
                </c:pt>
                <c:pt idx="684">
                  <c:v>-0.76175999999999999</c:v>
                </c:pt>
                <c:pt idx="685">
                  <c:v>-0.31055999000000001</c:v>
                </c:pt>
                <c:pt idx="686">
                  <c:v>1.0756800200000001</c:v>
                </c:pt>
                <c:pt idx="687">
                  <c:v>0.96912003000000002</c:v>
                </c:pt>
                <c:pt idx="688">
                  <c:v>0.96912003000000002</c:v>
                </c:pt>
                <c:pt idx="689">
                  <c:v>0.15024000000000001</c:v>
                </c:pt>
                <c:pt idx="690">
                  <c:v>0.15024000000000001</c:v>
                </c:pt>
                <c:pt idx="691">
                  <c:v>-0.50448000000000004</c:v>
                </c:pt>
                <c:pt idx="692">
                  <c:v>-0.13008</c:v>
                </c:pt>
                <c:pt idx="693">
                  <c:v>-0.33024000999999997</c:v>
                </c:pt>
                <c:pt idx="694">
                  <c:v>-0.33024000999999997</c:v>
                </c:pt>
                <c:pt idx="695">
                  <c:v>0.1056</c:v>
                </c:pt>
                <c:pt idx="696">
                  <c:v>0.26975998000000001</c:v>
                </c:pt>
                <c:pt idx="697">
                  <c:v>0.26975998000000001</c:v>
                </c:pt>
                <c:pt idx="698">
                  <c:v>0.42287998999999998</c:v>
                </c:pt>
                <c:pt idx="699">
                  <c:v>0.42287998999999998</c:v>
                </c:pt>
                <c:pt idx="700">
                  <c:v>0.13008</c:v>
                </c:pt>
                <c:pt idx="701">
                  <c:v>0.72048002</c:v>
                </c:pt>
                <c:pt idx="702">
                  <c:v>0.33119999999999999</c:v>
                </c:pt>
                <c:pt idx="703">
                  <c:v>-1.02528</c:v>
                </c:pt>
                <c:pt idx="704">
                  <c:v>-1.02528</c:v>
                </c:pt>
                <c:pt idx="705">
                  <c:v>-0.44639999000000002</c:v>
                </c:pt>
                <c:pt idx="706">
                  <c:v>-0.44639999000000002</c:v>
                </c:pt>
                <c:pt idx="707">
                  <c:v>-0.40704000000000001</c:v>
                </c:pt>
                <c:pt idx="708">
                  <c:v>0.90863996999999996</c:v>
                </c:pt>
                <c:pt idx="709">
                  <c:v>0.90863996999999996</c:v>
                </c:pt>
                <c:pt idx="710">
                  <c:v>0.68687999</c:v>
                </c:pt>
                <c:pt idx="711">
                  <c:v>0.48383999</c:v>
                </c:pt>
                <c:pt idx="712">
                  <c:v>0.76751994999999995</c:v>
                </c:pt>
                <c:pt idx="713">
                  <c:v>0.76751994999999995</c:v>
                </c:pt>
                <c:pt idx="714">
                  <c:v>1.82879996</c:v>
                </c:pt>
                <c:pt idx="715">
                  <c:v>7.4399999999999994E-2</c:v>
                </c:pt>
                <c:pt idx="716">
                  <c:v>7.4399999999999994E-2</c:v>
                </c:pt>
                <c:pt idx="717">
                  <c:v>-0.61584002000000004</c:v>
                </c:pt>
                <c:pt idx="718">
                  <c:v>0.64080000000000004</c:v>
                </c:pt>
                <c:pt idx="719">
                  <c:v>0.64080000000000004</c:v>
                </c:pt>
                <c:pt idx="720">
                  <c:v>1.5326401000000001</c:v>
                </c:pt>
                <c:pt idx="721">
                  <c:v>1.4913599500000001</c:v>
                </c:pt>
                <c:pt idx="722">
                  <c:v>1.4913599500000001</c:v>
                </c:pt>
                <c:pt idx="723">
                  <c:v>-1.25855994</c:v>
                </c:pt>
                <c:pt idx="724">
                  <c:v>-2.0563199499999998</c:v>
                </c:pt>
                <c:pt idx="725">
                  <c:v>-0.43199998000000001</c:v>
                </c:pt>
                <c:pt idx="726">
                  <c:v>-0.51600003000000005</c:v>
                </c:pt>
                <c:pt idx="727">
                  <c:v>-0.18143999999999999</c:v>
                </c:pt>
                <c:pt idx="728">
                  <c:v>0.56496000000000002</c:v>
                </c:pt>
                <c:pt idx="729">
                  <c:v>0.56496000000000002</c:v>
                </c:pt>
                <c:pt idx="730">
                  <c:v>0.8448</c:v>
                </c:pt>
                <c:pt idx="731">
                  <c:v>0.53088002999999995</c:v>
                </c:pt>
                <c:pt idx="732">
                  <c:v>1.36319995</c:v>
                </c:pt>
                <c:pt idx="733">
                  <c:v>1.36319995</c:v>
                </c:pt>
                <c:pt idx="734">
                  <c:v>1.30944002</c:v>
                </c:pt>
                <c:pt idx="735">
                  <c:v>-0.50832003000000003</c:v>
                </c:pt>
                <c:pt idx="736">
                  <c:v>-0.50832003000000003</c:v>
                </c:pt>
                <c:pt idx="737">
                  <c:v>0.29808000000000001</c:v>
                </c:pt>
                <c:pt idx="738">
                  <c:v>1.6036800099999999</c:v>
                </c:pt>
                <c:pt idx="739">
                  <c:v>1.6036800099999999</c:v>
                </c:pt>
                <c:pt idx="740">
                  <c:v>1.17312002</c:v>
                </c:pt>
                <c:pt idx="741">
                  <c:v>1.17312002</c:v>
                </c:pt>
                <c:pt idx="742">
                  <c:v>-0.86208004000000005</c:v>
                </c:pt>
                <c:pt idx="743">
                  <c:v>-1.68144</c:v>
                </c:pt>
                <c:pt idx="744">
                  <c:v>-1.2019200299999999</c:v>
                </c:pt>
                <c:pt idx="745">
                  <c:v>-0.81503999000000005</c:v>
                </c:pt>
                <c:pt idx="746">
                  <c:v>-3.5520000000000003E-2</c:v>
                </c:pt>
                <c:pt idx="747">
                  <c:v>0.58560002</c:v>
                </c:pt>
                <c:pt idx="748">
                  <c:v>0.58560002</c:v>
                </c:pt>
                <c:pt idx="749">
                  <c:v>-0.57311999999999996</c:v>
                </c:pt>
                <c:pt idx="750">
                  <c:v>-1.0190401099999999</c:v>
                </c:pt>
                <c:pt idx="751">
                  <c:v>-1.0190401099999999</c:v>
                </c:pt>
                <c:pt idx="752">
                  <c:v>1.8748799599999999</c:v>
                </c:pt>
                <c:pt idx="753">
                  <c:v>0.60623996999999996</c:v>
                </c:pt>
                <c:pt idx="754">
                  <c:v>0.60623996999999996</c:v>
                </c:pt>
                <c:pt idx="755">
                  <c:v>-0.46416003</c:v>
                </c:pt>
                <c:pt idx="756">
                  <c:v>0.24528</c:v>
                </c:pt>
                <c:pt idx="757">
                  <c:v>0.24528</c:v>
                </c:pt>
                <c:pt idx="758">
                  <c:v>1.4414399899999999</c:v>
                </c:pt>
                <c:pt idx="759">
                  <c:v>0.40128002000000002</c:v>
                </c:pt>
                <c:pt idx="760">
                  <c:v>1.2019200299999999</c:v>
                </c:pt>
                <c:pt idx="761">
                  <c:v>3.696E-2</c:v>
                </c:pt>
                <c:pt idx="762">
                  <c:v>-1.3267199999999999</c:v>
                </c:pt>
                <c:pt idx="763">
                  <c:v>-0.42767999000000001</c:v>
                </c:pt>
                <c:pt idx="764">
                  <c:v>-0.42767999000000001</c:v>
                </c:pt>
                <c:pt idx="765">
                  <c:v>0.43487998999999999</c:v>
                </c:pt>
                <c:pt idx="766">
                  <c:v>-0.10944</c:v>
                </c:pt>
                <c:pt idx="767">
                  <c:v>-0.48335999000000002</c:v>
                </c:pt>
                <c:pt idx="768">
                  <c:v>-0.48335999000000002</c:v>
                </c:pt>
                <c:pt idx="769">
                  <c:v>-0.57984000000000002</c:v>
                </c:pt>
                <c:pt idx="770">
                  <c:v>0.58608000999999998</c:v>
                </c:pt>
                <c:pt idx="771">
                  <c:v>1.01135993</c:v>
                </c:pt>
                <c:pt idx="772">
                  <c:v>1.8864000999999999</c:v>
                </c:pt>
                <c:pt idx="773">
                  <c:v>0.12</c:v>
                </c:pt>
                <c:pt idx="774">
                  <c:v>0.12</c:v>
                </c:pt>
                <c:pt idx="775">
                  <c:v>-1.11984003</c:v>
                </c:pt>
                <c:pt idx="776">
                  <c:v>-0.41279998000000001</c:v>
                </c:pt>
                <c:pt idx="777">
                  <c:v>-0.41279998000000001</c:v>
                </c:pt>
                <c:pt idx="778">
                  <c:v>-2.5440000000000001E-2</c:v>
                </c:pt>
                <c:pt idx="779">
                  <c:v>-0.29904002000000002</c:v>
                </c:pt>
                <c:pt idx="780">
                  <c:v>-0.86592000999999996</c:v>
                </c:pt>
                <c:pt idx="781">
                  <c:v>0.64032</c:v>
                </c:pt>
                <c:pt idx="782">
                  <c:v>0.64032</c:v>
                </c:pt>
                <c:pt idx="783">
                  <c:v>1.6612800400000001</c:v>
                </c:pt>
                <c:pt idx="784">
                  <c:v>1.6070400499999999</c:v>
                </c:pt>
                <c:pt idx="785">
                  <c:v>0.84720004000000004</c:v>
                </c:pt>
                <c:pt idx="786">
                  <c:v>0.84720004000000004</c:v>
                </c:pt>
                <c:pt idx="787">
                  <c:v>0.57264000000000004</c:v>
                </c:pt>
                <c:pt idx="788">
                  <c:v>1.04447997</c:v>
                </c:pt>
                <c:pt idx="789">
                  <c:v>-1.59888005</c:v>
                </c:pt>
                <c:pt idx="790">
                  <c:v>-1.59888005</c:v>
                </c:pt>
                <c:pt idx="791">
                  <c:v>-0.23760000000000001</c:v>
                </c:pt>
                <c:pt idx="792">
                  <c:v>-6.4799990000000002E-2</c:v>
                </c:pt>
                <c:pt idx="793">
                  <c:v>-0.87312000999999995</c:v>
                </c:pt>
                <c:pt idx="794">
                  <c:v>-0.87312000999999995</c:v>
                </c:pt>
                <c:pt idx="795">
                  <c:v>-8.0159999999999995E-2</c:v>
                </c:pt>
                <c:pt idx="796">
                  <c:v>0.93216001999999998</c:v>
                </c:pt>
                <c:pt idx="797">
                  <c:v>0.61680000999999995</c:v>
                </c:pt>
                <c:pt idx="798">
                  <c:v>0.58463997000000001</c:v>
                </c:pt>
                <c:pt idx="799">
                  <c:v>0.64608001999999998</c:v>
                </c:pt>
                <c:pt idx="800">
                  <c:v>0.64608001999999998</c:v>
                </c:pt>
                <c:pt idx="801">
                  <c:v>0.61200005000000002</c:v>
                </c:pt>
                <c:pt idx="802">
                  <c:v>0.46895998999999999</c:v>
                </c:pt>
                <c:pt idx="803">
                  <c:v>1.7092800100000001</c:v>
                </c:pt>
                <c:pt idx="804">
                  <c:v>1.7092800100000001</c:v>
                </c:pt>
                <c:pt idx="805">
                  <c:v>-0.84240000999999998</c:v>
                </c:pt>
                <c:pt idx="806">
                  <c:v>-1.87583995</c:v>
                </c:pt>
                <c:pt idx="807">
                  <c:v>-1.87583995</c:v>
                </c:pt>
                <c:pt idx="808">
                  <c:v>0.12528001</c:v>
                </c:pt>
                <c:pt idx="809">
                  <c:v>-2.4E-2</c:v>
                </c:pt>
                <c:pt idx="810">
                  <c:v>-2.4E-2</c:v>
                </c:pt>
                <c:pt idx="811">
                  <c:v>-0.13104001000000001</c:v>
                </c:pt>
                <c:pt idx="812">
                  <c:v>-1.1395199300000001</c:v>
                </c:pt>
                <c:pt idx="813">
                  <c:v>-8.1600000000000006E-2</c:v>
                </c:pt>
                <c:pt idx="814">
                  <c:v>-8.1600000000000006E-2</c:v>
                </c:pt>
                <c:pt idx="815">
                  <c:v>1.1366400699999999</c:v>
                </c:pt>
                <c:pt idx="816">
                  <c:v>1.1193599700000001</c:v>
                </c:pt>
                <c:pt idx="817">
                  <c:v>1.3766399600000001</c:v>
                </c:pt>
                <c:pt idx="818">
                  <c:v>1.65024006</c:v>
                </c:pt>
                <c:pt idx="819">
                  <c:v>1.42703998</c:v>
                </c:pt>
                <c:pt idx="820">
                  <c:v>1.42703998</c:v>
                </c:pt>
                <c:pt idx="821">
                  <c:v>-0.57216001000000005</c:v>
                </c:pt>
                <c:pt idx="822">
                  <c:v>-0.61055999999999999</c:v>
                </c:pt>
                <c:pt idx="823">
                  <c:v>0.32927999000000002</c:v>
                </c:pt>
                <c:pt idx="824">
                  <c:v>0.32927999000000002</c:v>
                </c:pt>
                <c:pt idx="825">
                  <c:v>-1.9703998599999999</c:v>
                </c:pt>
                <c:pt idx="826">
                  <c:v>-1.57728004</c:v>
                </c:pt>
                <c:pt idx="827">
                  <c:v>-1.57728004</c:v>
                </c:pt>
                <c:pt idx="828">
                  <c:v>0.24336000999999999</c:v>
                </c:pt>
                <c:pt idx="829">
                  <c:v>0.24336000999999999</c:v>
                </c:pt>
                <c:pt idx="830">
                  <c:v>0.23807998999999999</c:v>
                </c:pt>
                <c:pt idx="831">
                  <c:v>0.72144001999999996</c:v>
                </c:pt>
                <c:pt idx="832">
                  <c:v>0.72144001999999996</c:v>
                </c:pt>
                <c:pt idx="833">
                  <c:v>-0.84575999000000002</c:v>
                </c:pt>
                <c:pt idx="834">
                  <c:v>1.0123200400000001</c:v>
                </c:pt>
                <c:pt idx="835">
                  <c:v>1.0123200400000001</c:v>
                </c:pt>
                <c:pt idx="836">
                  <c:v>0.47088000000000002</c:v>
                </c:pt>
                <c:pt idx="837">
                  <c:v>0.47088000000000002</c:v>
                </c:pt>
                <c:pt idx="838">
                  <c:v>-0.38015997000000001</c:v>
                </c:pt>
                <c:pt idx="839">
                  <c:v>0.72336</c:v>
                </c:pt>
                <c:pt idx="840">
                  <c:v>0.93503999999999998</c:v>
                </c:pt>
                <c:pt idx="841">
                  <c:v>0.93503999999999998</c:v>
                </c:pt>
                <c:pt idx="842">
                  <c:v>0.37631997</c:v>
                </c:pt>
                <c:pt idx="843">
                  <c:v>1.4553600499999999</c:v>
                </c:pt>
                <c:pt idx="844">
                  <c:v>1.1390399899999999</c:v>
                </c:pt>
                <c:pt idx="845">
                  <c:v>-1.60080004</c:v>
                </c:pt>
                <c:pt idx="846">
                  <c:v>-1.60080004</c:v>
                </c:pt>
                <c:pt idx="847">
                  <c:v>-2.5747199099999998</c:v>
                </c:pt>
                <c:pt idx="848">
                  <c:v>-0.90671997999999998</c:v>
                </c:pt>
                <c:pt idx="849">
                  <c:v>-0.90671997999999998</c:v>
                </c:pt>
                <c:pt idx="850">
                  <c:v>0.11663999999999999</c:v>
                </c:pt>
                <c:pt idx="851">
                  <c:v>0.72816002000000002</c:v>
                </c:pt>
                <c:pt idx="852">
                  <c:v>0.72816002000000002</c:v>
                </c:pt>
                <c:pt idx="853">
                  <c:v>2.53632021</c:v>
                </c:pt>
                <c:pt idx="854">
                  <c:v>0.97440004000000002</c:v>
                </c:pt>
                <c:pt idx="855">
                  <c:v>0.97440004000000002</c:v>
                </c:pt>
                <c:pt idx="856">
                  <c:v>0.77328001999999996</c:v>
                </c:pt>
                <c:pt idx="857">
                  <c:v>0.89903997999999996</c:v>
                </c:pt>
                <c:pt idx="858">
                  <c:v>1.0910400200000001</c:v>
                </c:pt>
                <c:pt idx="859">
                  <c:v>1.0910400200000001</c:v>
                </c:pt>
                <c:pt idx="860">
                  <c:v>0.1056</c:v>
                </c:pt>
                <c:pt idx="861">
                  <c:v>-0.74831998</c:v>
                </c:pt>
                <c:pt idx="862">
                  <c:v>-0.74831998</c:v>
                </c:pt>
                <c:pt idx="863">
                  <c:v>-0.85919999999999996</c:v>
                </c:pt>
                <c:pt idx="864">
                  <c:v>-1.5508799600000001</c:v>
                </c:pt>
                <c:pt idx="865">
                  <c:v>-1.30416</c:v>
                </c:pt>
                <c:pt idx="866">
                  <c:v>-1.30416</c:v>
                </c:pt>
                <c:pt idx="867">
                  <c:v>-5.9520000000000003E-2</c:v>
                </c:pt>
                <c:pt idx="868">
                  <c:v>-9.5519999999999994E-2</c:v>
                </c:pt>
                <c:pt idx="869">
                  <c:v>-0.51600003000000005</c:v>
                </c:pt>
                <c:pt idx="870">
                  <c:v>-0.42095998000000001</c:v>
                </c:pt>
                <c:pt idx="871">
                  <c:v>-5.7599999999999998E-2</c:v>
                </c:pt>
                <c:pt idx="872">
                  <c:v>-5.7599999999999998E-2</c:v>
                </c:pt>
                <c:pt idx="873">
                  <c:v>0.14688000000000001</c:v>
                </c:pt>
                <c:pt idx="874">
                  <c:v>1.13039994</c:v>
                </c:pt>
                <c:pt idx="875">
                  <c:v>0.81744002999999998</c:v>
                </c:pt>
                <c:pt idx="876">
                  <c:v>0.81744002999999998</c:v>
                </c:pt>
                <c:pt idx="877">
                  <c:v>0.62400001000000005</c:v>
                </c:pt>
                <c:pt idx="878">
                  <c:v>0.48143997999999999</c:v>
                </c:pt>
                <c:pt idx="879">
                  <c:v>0.28223999999999999</c:v>
                </c:pt>
                <c:pt idx="880">
                  <c:v>0.28895998000000001</c:v>
                </c:pt>
                <c:pt idx="881">
                  <c:v>-0.55487995999999995</c:v>
                </c:pt>
                <c:pt idx="882">
                  <c:v>-0.55487995999999995</c:v>
                </c:pt>
                <c:pt idx="883">
                  <c:v>-0.43343999999999999</c:v>
                </c:pt>
                <c:pt idx="884">
                  <c:v>0.13440000999999999</c:v>
                </c:pt>
                <c:pt idx="885">
                  <c:v>0.39744002</c:v>
                </c:pt>
                <c:pt idx="886">
                  <c:v>0.39744002</c:v>
                </c:pt>
                <c:pt idx="887">
                  <c:v>0.35903998999999998</c:v>
                </c:pt>
                <c:pt idx="888">
                  <c:v>-1.00751996</c:v>
                </c:pt>
                <c:pt idx="889">
                  <c:v>-1.00751996</c:v>
                </c:pt>
                <c:pt idx="890">
                  <c:v>-1.6171200299999999</c:v>
                </c:pt>
                <c:pt idx="891">
                  <c:v>-1.6171200299999999</c:v>
                </c:pt>
                <c:pt idx="892">
                  <c:v>-5.1839999999999997E-2</c:v>
                </c:pt>
                <c:pt idx="893">
                  <c:v>-0.30096000000000001</c:v>
                </c:pt>
                <c:pt idx="894">
                  <c:v>-0.30096000000000001</c:v>
                </c:pt>
                <c:pt idx="895">
                  <c:v>-1.4256000499999999</c:v>
                </c:pt>
                <c:pt idx="896">
                  <c:v>-0.48431997999999998</c:v>
                </c:pt>
                <c:pt idx="897">
                  <c:v>0.51936000999999998</c:v>
                </c:pt>
                <c:pt idx="898">
                  <c:v>0.89231998000000001</c:v>
                </c:pt>
                <c:pt idx="899">
                  <c:v>0.97392005000000004</c:v>
                </c:pt>
                <c:pt idx="900">
                  <c:v>0.48528000999999998</c:v>
                </c:pt>
                <c:pt idx="901">
                  <c:v>0.48528000999999998</c:v>
                </c:pt>
                <c:pt idx="902">
                  <c:v>0.77328001999999996</c:v>
                </c:pt>
                <c:pt idx="903">
                  <c:v>0.52079998999999999</c:v>
                </c:pt>
                <c:pt idx="904">
                  <c:v>-0.90432000000000001</c:v>
                </c:pt>
                <c:pt idx="905">
                  <c:v>-0.90432000000000001</c:v>
                </c:pt>
                <c:pt idx="906">
                  <c:v>-0.29471998999999999</c:v>
                </c:pt>
                <c:pt idx="907">
                  <c:v>-0.29471998999999999</c:v>
                </c:pt>
                <c:pt idx="908">
                  <c:v>-0.45359999000000001</c:v>
                </c:pt>
                <c:pt idx="909">
                  <c:v>-0.59135996999999996</c:v>
                </c:pt>
                <c:pt idx="910">
                  <c:v>-1.20143998</c:v>
                </c:pt>
                <c:pt idx="911">
                  <c:v>-1.20143998</c:v>
                </c:pt>
                <c:pt idx="912">
                  <c:v>0.60767996000000002</c:v>
                </c:pt>
                <c:pt idx="913">
                  <c:v>0.72048002</c:v>
                </c:pt>
                <c:pt idx="914">
                  <c:v>-5.1839999999999997E-2</c:v>
                </c:pt>
                <c:pt idx="915">
                  <c:v>-5.1839999999999997E-2</c:v>
                </c:pt>
                <c:pt idx="916">
                  <c:v>-1.00607991</c:v>
                </c:pt>
                <c:pt idx="917">
                  <c:v>-0.92303997000000004</c:v>
                </c:pt>
                <c:pt idx="918">
                  <c:v>-0.92303997000000004</c:v>
                </c:pt>
                <c:pt idx="919">
                  <c:v>0.74592000000000003</c:v>
                </c:pt>
                <c:pt idx="920">
                  <c:v>1.0070399000000001</c:v>
                </c:pt>
                <c:pt idx="921">
                  <c:v>1.0070399000000001</c:v>
                </c:pt>
                <c:pt idx="922">
                  <c:v>0.65328001999999996</c:v>
                </c:pt>
                <c:pt idx="923">
                  <c:v>1.01279998</c:v>
                </c:pt>
                <c:pt idx="924">
                  <c:v>0.66864002</c:v>
                </c:pt>
                <c:pt idx="925">
                  <c:v>0.66864002</c:v>
                </c:pt>
                <c:pt idx="926">
                  <c:v>-0.76751994999999995</c:v>
                </c:pt>
                <c:pt idx="927">
                  <c:v>-1.1529599399999999</c:v>
                </c:pt>
                <c:pt idx="928">
                  <c:v>-1.1529599399999999</c:v>
                </c:pt>
                <c:pt idx="929">
                  <c:v>-0.46079998999999999</c:v>
                </c:pt>
                <c:pt idx="930">
                  <c:v>-0.36335999000000002</c:v>
                </c:pt>
                <c:pt idx="931">
                  <c:v>-0.36335999000000002</c:v>
                </c:pt>
                <c:pt idx="932">
                  <c:v>0.12144000000000001</c:v>
                </c:pt>
                <c:pt idx="933">
                  <c:v>-0.65231996999999997</c:v>
                </c:pt>
                <c:pt idx="934">
                  <c:v>-0.43008000000000002</c:v>
                </c:pt>
                <c:pt idx="935">
                  <c:v>0.62352001999999995</c:v>
                </c:pt>
                <c:pt idx="936">
                  <c:v>0.69408000000000003</c:v>
                </c:pt>
                <c:pt idx="937">
                  <c:v>-0.54335999000000001</c:v>
                </c:pt>
                <c:pt idx="938">
                  <c:v>-0.54335999000000001</c:v>
                </c:pt>
                <c:pt idx="939">
                  <c:v>0.49775999999999998</c:v>
                </c:pt>
                <c:pt idx="940">
                  <c:v>0.40799998999999998</c:v>
                </c:pt>
                <c:pt idx="941">
                  <c:v>0.40799998999999998</c:v>
                </c:pt>
                <c:pt idx="942">
                  <c:v>-0.64271997999999997</c:v>
                </c:pt>
                <c:pt idx="943">
                  <c:v>-0.64271997999999997</c:v>
                </c:pt>
                <c:pt idx="944">
                  <c:v>-0.99984002000000005</c:v>
                </c:pt>
                <c:pt idx="945">
                  <c:v>-0.65999996999999999</c:v>
                </c:pt>
                <c:pt idx="946">
                  <c:v>0.69120002000000003</c:v>
                </c:pt>
                <c:pt idx="947">
                  <c:v>0.69120002000000003</c:v>
                </c:pt>
                <c:pt idx="948">
                  <c:v>1.2124799500000001</c:v>
                </c:pt>
                <c:pt idx="949">
                  <c:v>-0.55248003999999995</c:v>
                </c:pt>
                <c:pt idx="950">
                  <c:v>0.24767997999999999</c:v>
                </c:pt>
                <c:pt idx="951">
                  <c:v>0.24767997999999999</c:v>
                </c:pt>
                <c:pt idx="952">
                  <c:v>-0.92879999000000002</c:v>
                </c:pt>
                <c:pt idx="953">
                  <c:v>0.97248005999999998</c:v>
                </c:pt>
                <c:pt idx="954">
                  <c:v>0.97248005999999998</c:v>
                </c:pt>
                <c:pt idx="955">
                  <c:v>-0.51023996000000005</c:v>
                </c:pt>
                <c:pt idx="956">
                  <c:v>-0.53568000000000005</c:v>
                </c:pt>
                <c:pt idx="957">
                  <c:v>-0.53568000000000005</c:v>
                </c:pt>
                <c:pt idx="958">
                  <c:v>-0.13056000000000001</c:v>
                </c:pt>
                <c:pt idx="959">
                  <c:v>-0.16704000999999999</c:v>
                </c:pt>
                <c:pt idx="960">
                  <c:v>-0.71135998</c:v>
                </c:pt>
                <c:pt idx="961">
                  <c:v>-0.19536000000000001</c:v>
                </c:pt>
                <c:pt idx="962">
                  <c:v>0.17471999999999999</c:v>
                </c:pt>
                <c:pt idx="963">
                  <c:v>-0.13583999999999999</c:v>
                </c:pt>
                <c:pt idx="964">
                  <c:v>-0.13583999999999999</c:v>
                </c:pt>
                <c:pt idx="965">
                  <c:v>-0.41424</c:v>
                </c:pt>
                <c:pt idx="966">
                  <c:v>-1.1289600099999999</c:v>
                </c:pt>
                <c:pt idx="967">
                  <c:v>-1.1289600099999999</c:v>
                </c:pt>
                <c:pt idx="968">
                  <c:v>-0.42479998000000002</c:v>
                </c:pt>
                <c:pt idx="969">
                  <c:v>7.5840000000000005E-2</c:v>
                </c:pt>
                <c:pt idx="970">
                  <c:v>0.99167996999999997</c:v>
                </c:pt>
                <c:pt idx="971">
                  <c:v>-9.3600000000000003E-2</c:v>
                </c:pt>
                <c:pt idx="972">
                  <c:v>-9.3600000000000003E-2</c:v>
                </c:pt>
                <c:pt idx="973">
                  <c:v>-3.456E-2</c:v>
                </c:pt>
                <c:pt idx="974">
                  <c:v>-0.47375998000000002</c:v>
                </c:pt>
                <c:pt idx="975">
                  <c:v>-0.82703996000000002</c:v>
                </c:pt>
                <c:pt idx="976">
                  <c:v>-0.82703996000000002</c:v>
                </c:pt>
                <c:pt idx="977">
                  <c:v>-0.39360001999999999</c:v>
                </c:pt>
                <c:pt idx="978">
                  <c:v>-0.44208002000000002</c:v>
                </c:pt>
                <c:pt idx="979">
                  <c:v>-0.23471998999999999</c:v>
                </c:pt>
                <c:pt idx="980">
                  <c:v>-0.47855999999999999</c:v>
                </c:pt>
                <c:pt idx="981">
                  <c:v>0.83568001000000003</c:v>
                </c:pt>
                <c:pt idx="982">
                  <c:v>0.83568001000000003</c:v>
                </c:pt>
                <c:pt idx="983">
                  <c:v>0.46272001000000001</c:v>
                </c:pt>
                <c:pt idx="984">
                  <c:v>-0.51071995000000003</c:v>
                </c:pt>
                <c:pt idx="985">
                  <c:v>2.8320000000000001E-2</c:v>
                </c:pt>
                <c:pt idx="986">
                  <c:v>2.8320000000000001E-2</c:v>
                </c:pt>
                <c:pt idx="987">
                  <c:v>-0.16128001</c:v>
                </c:pt>
                <c:pt idx="988">
                  <c:v>-1.0992000099999999</c:v>
                </c:pt>
                <c:pt idx="989">
                  <c:v>-1.0992000099999999</c:v>
                </c:pt>
                <c:pt idx="990">
                  <c:v>-0.99071991000000004</c:v>
                </c:pt>
                <c:pt idx="991">
                  <c:v>0.61680000999999995</c:v>
                </c:pt>
                <c:pt idx="992">
                  <c:v>0.61680000999999995</c:v>
                </c:pt>
                <c:pt idx="993">
                  <c:v>0.12672</c:v>
                </c:pt>
                <c:pt idx="994">
                  <c:v>-0.34176001</c:v>
                </c:pt>
                <c:pt idx="995">
                  <c:v>0.94080001000000002</c:v>
                </c:pt>
                <c:pt idx="996">
                  <c:v>0.94080001000000002</c:v>
                </c:pt>
                <c:pt idx="997">
                  <c:v>-1.8734399100000001</c:v>
                </c:pt>
                <c:pt idx="998">
                  <c:v>-1.1832</c:v>
                </c:pt>
                <c:pt idx="999">
                  <c:v>-1.1832</c:v>
                </c:pt>
                <c:pt idx="1000">
                  <c:v>0.79007994999999998</c:v>
                </c:pt>
                <c:pt idx="1001">
                  <c:v>-0.32495998999999998</c:v>
                </c:pt>
                <c:pt idx="1002">
                  <c:v>-0.32495998999999998</c:v>
                </c:pt>
                <c:pt idx="1003">
                  <c:v>0.26447999</c:v>
                </c:pt>
                <c:pt idx="1004">
                  <c:v>-0.59712005000000001</c:v>
                </c:pt>
                <c:pt idx="1005">
                  <c:v>-0.4824</c:v>
                </c:pt>
                <c:pt idx="1006">
                  <c:v>-0.4824</c:v>
                </c:pt>
                <c:pt idx="1007">
                  <c:v>-4.9919999999999999E-2</c:v>
                </c:pt>
                <c:pt idx="1008">
                  <c:v>-0.93599999</c:v>
                </c:pt>
                <c:pt idx="1009">
                  <c:v>-0.93599999</c:v>
                </c:pt>
                <c:pt idx="1010">
                  <c:v>-0.33119999999999999</c:v>
                </c:pt>
                <c:pt idx="1011">
                  <c:v>0.16416001</c:v>
                </c:pt>
                <c:pt idx="1012">
                  <c:v>0.16416001</c:v>
                </c:pt>
                <c:pt idx="1013">
                  <c:v>0.57695996999999999</c:v>
                </c:pt>
                <c:pt idx="1014">
                  <c:v>9.7919999999999993E-2</c:v>
                </c:pt>
                <c:pt idx="1015">
                  <c:v>-4.3200000000000001E-3</c:v>
                </c:pt>
                <c:pt idx="1016">
                  <c:v>-4.3200000000000001E-3</c:v>
                </c:pt>
                <c:pt idx="1017">
                  <c:v>0.15504000000000001</c:v>
                </c:pt>
                <c:pt idx="1018">
                  <c:v>0.15504000000000001</c:v>
                </c:pt>
                <c:pt idx="1019">
                  <c:v>0.66671997000000005</c:v>
                </c:pt>
                <c:pt idx="1020">
                  <c:v>1.05359995</c:v>
                </c:pt>
                <c:pt idx="1021">
                  <c:v>0.63695997000000004</c:v>
                </c:pt>
                <c:pt idx="1022">
                  <c:v>0.63695997000000004</c:v>
                </c:pt>
                <c:pt idx="1023">
                  <c:v>0.59712005000000001</c:v>
                </c:pt>
                <c:pt idx="1024">
                  <c:v>0.59712005000000001</c:v>
                </c:pt>
                <c:pt idx="1025">
                  <c:v>-0.43487998999999999</c:v>
                </c:pt>
                <c:pt idx="1026">
                  <c:v>0.74208003</c:v>
                </c:pt>
                <c:pt idx="1027">
                  <c:v>0.74208003</c:v>
                </c:pt>
                <c:pt idx="1028">
                  <c:v>-3.024E-2</c:v>
                </c:pt>
                <c:pt idx="1029">
                  <c:v>-0.67295998000000001</c:v>
                </c:pt>
                <c:pt idx="1030">
                  <c:v>-0.93839996999999997</c:v>
                </c:pt>
                <c:pt idx="1031">
                  <c:v>-0.93839996999999997</c:v>
                </c:pt>
                <c:pt idx="1032">
                  <c:v>-1.6799999999999999E-2</c:v>
                </c:pt>
                <c:pt idx="1033">
                  <c:v>0.49296001</c:v>
                </c:pt>
                <c:pt idx="1034">
                  <c:v>-9.0719999999999995E-2</c:v>
                </c:pt>
                <c:pt idx="1035">
                  <c:v>-9.0719999999999995E-2</c:v>
                </c:pt>
                <c:pt idx="1036">
                  <c:v>-0.36384000999999999</c:v>
                </c:pt>
                <c:pt idx="1037">
                  <c:v>-0.36384000999999999</c:v>
                </c:pt>
                <c:pt idx="1038">
                  <c:v>1.2892799399999999</c:v>
                </c:pt>
                <c:pt idx="1039">
                  <c:v>1.9363199499999999</c:v>
                </c:pt>
                <c:pt idx="1040">
                  <c:v>0.38304000999999999</c:v>
                </c:pt>
                <c:pt idx="1041">
                  <c:v>0.38304000999999999</c:v>
                </c:pt>
                <c:pt idx="1042">
                  <c:v>-1.1414399099999999</c:v>
                </c:pt>
                <c:pt idx="1043">
                  <c:v>-1.4654400299999999</c:v>
                </c:pt>
                <c:pt idx="1044">
                  <c:v>-1.4654400299999999</c:v>
                </c:pt>
                <c:pt idx="1045">
                  <c:v>1.11407995</c:v>
                </c:pt>
                <c:pt idx="1046">
                  <c:v>-1.8239999999999999E-2</c:v>
                </c:pt>
                <c:pt idx="1047">
                  <c:v>-1.8239999999999999E-2</c:v>
                </c:pt>
                <c:pt idx="1048">
                  <c:v>-0.35376000000000002</c:v>
                </c:pt>
                <c:pt idx="1049">
                  <c:v>-0.75360000000000005</c:v>
                </c:pt>
                <c:pt idx="1050">
                  <c:v>-0.75360000000000005</c:v>
                </c:pt>
                <c:pt idx="1051">
                  <c:v>-0.58992003999999998</c:v>
                </c:pt>
                <c:pt idx="1052">
                  <c:v>0.85679996000000003</c:v>
                </c:pt>
                <c:pt idx="1053">
                  <c:v>0.85679996000000003</c:v>
                </c:pt>
                <c:pt idx="1054">
                  <c:v>0.31871998000000001</c:v>
                </c:pt>
                <c:pt idx="1055">
                  <c:v>0.31871998000000001</c:v>
                </c:pt>
                <c:pt idx="1056">
                  <c:v>-0.70991998999999995</c:v>
                </c:pt>
                <c:pt idx="1057">
                  <c:v>-0.70991998999999995</c:v>
                </c:pt>
                <c:pt idx="1058">
                  <c:v>0.50976001999999998</c:v>
                </c:pt>
                <c:pt idx="1059">
                  <c:v>1.25279999</c:v>
                </c:pt>
                <c:pt idx="1060">
                  <c:v>-3.8399999999999997E-2</c:v>
                </c:pt>
                <c:pt idx="1061">
                  <c:v>-3.8399999999999997E-2</c:v>
                </c:pt>
                <c:pt idx="1062">
                  <c:v>-1.29791999</c:v>
                </c:pt>
                <c:pt idx="1063">
                  <c:v>0.25776001999999998</c:v>
                </c:pt>
                <c:pt idx="1064">
                  <c:v>0.25776001999999998</c:v>
                </c:pt>
                <c:pt idx="1065">
                  <c:v>0.54864000999999996</c:v>
                </c:pt>
                <c:pt idx="1066">
                  <c:v>6.1440000000000002E-2</c:v>
                </c:pt>
                <c:pt idx="1067">
                  <c:v>6.1440000000000002E-2</c:v>
                </c:pt>
                <c:pt idx="1068">
                  <c:v>0.75072002000000004</c:v>
                </c:pt>
                <c:pt idx="1069">
                  <c:v>-0.32543999000000001</c:v>
                </c:pt>
                <c:pt idx="1070">
                  <c:v>-0.63936000999999998</c:v>
                </c:pt>
                <c:pt idx="1071">
                  <c:v>-0.63936000999999998</c:v>
                </c:pt>
                <c:pt idx="1072">
                  <c:v>4.6559999999999997E-2</c:v>
                </c:pt>
                <c:pt idx="1073">
                  <c:v>4.6559999999999997E-2</c:v>
                </c:pt>
                <c:pt idx="1074">
                  <c:v>0.87360000999999998</c:v>
                </c:pt>
                <c:pt idx="1075">
                  <c:v>-0.43487998999999999</c:v>
                </c:pt>
                <c:pt idx="1076">
                  <c:v>-0.20688000000000001</c:v>
                </c:pt>
                <c:pt idx="1077">
                  <c:v>-0.20688000000000001</c:v>
                </c:pt>
                <c:pt idx="1078">
                  <c:v>1.4635199299999999</c:v>
                </c:pt>
                <c:pt idx="1079">
                  <c:v>1.1692799300000001</c:v>
                </c:pt>
                <c:pt idx="1080">
                  <c:v>-0.1008</c:v>
                </c:pt>
                <c:pt idx="1081">
                  <c:v>-1.7784000600000001</c:v>
                </c:pt>
                <c:pt idx="1082">
                  <c:v>0.24912000000000001</c:v>
                </c:pt>
                <c:pt idx="1083">
                  <c:v>1.7817601000000001</c:v>
                </c:pt>
                <c:pt idx="1084">
                  <c:v>1.7817601000000001</c:v>
                </c:pt>
                <c:pt idx="1085">
                  <c:v>-6.0479999999999999E-2</c:v>
                </c:pt>
                <c:pt idx="1086">
                  <c:v>-1.52399993</c:v>
                </c:pt>
                <c:pt idx="1087">
                  <c:v>-1.52399993</c:v>
                </c:pt>
                <c:pt idx="1088">
                  <c:v>0.31631999999999999</c:v>
                </c:pt>
                <c:pt idx="1089">
                  <c:v>0.46704000000000001</c:v>
                </c:pt>
                <c:pt idx="1090">
                  <c:v>0.31007999000000003</c:v>
                </c:pt>
                <c:pt idx="1091">
                  <c:v>0.48624002999999999</c:v>
                </c:pt>
                <c:pt idx="1092">
                  <c:v>0.54431998999999998</c:v>
                </c:pt>
                <c:pt idx="1093">
                  <c:v>0.54431998999999998</c:v>
                </c:pt>
                <c:pt idx="1094">
                  <c:v>-0.51071995000000003</c:v>
                </c:pt>
                <c:pt idx="1095">
                  <c:v>-0.76464003000000003</c:v>
                </c:pt>
                <c:pt idx="1096">
                  <c:v>-0.76464003000000003</c:v>
                </c:pt>
                <c:pt idx="1097">
                  <c:v>-1.03679991</c:v>
                </c:pt>
                <c:pt idx="1098">
                  <c:v>-1.03679991</c:v>
                </c:pt>
                <c:pt idx="1099">
                  <c:v>1.07423997</c:v>
                </c:pt>
                <c:pt idx="1100">
                  <c:v>8.5440000000000002E-2</c:v>
                </c:pt>
                <c:pt idx="1101">
                  <c:v>8.5440000000000002E-2</c:v>
                </c:pt>
                <c:pt idx="1102">
                  <c:v>-0.43343999999999999</c:v>
                </c:pt>
                <c:pt idx="1103">
                  <c:v>4.9919999999999999E-2</c:v>
                </c:pt>
                <c:pt idx="1104">
                  <c:v>4.9919999999999999E-2</c:v>
                </c:pt>
                <c:pt idx="1105">
                  <c:v>0.94656003</c:v>
                </c:pt>
                <c:pt idx="1106">
                  <c:v>-0.11663999999999999</c:v>
                </c:pt>
                <c:pt idx="1107">
                  <c:v>-0.2112</c:v>
                </c:pt>
                <c:pt idx="1108">
                  <c:v>-0.2112</c:v>
                </c:pt>
                <c:pt idx="1109">
                  <c:v>-7.0559999999999998E-2</c:v>
                </c:pt>
                <c:pt idx="1110">
                  <c:v>0.41279998000000001</c:v>
                </c:pt>
                <c:pt idx="1111">
                  <c:v>0.41279998000000001</c:v>
                </c:pt>
                <c:pt idx="1112">
                  <c:v>0.46367999999999998</c:v>
                </c:pt>
                <c:pt idx="1113">
                  <c:v>-0.69264000999999997</c:v>
                </c:pt>
                <c:pt idx="1114">
                  <c:v>-0.69264000999999997</c:v>
                </c:pt>
                <c:pt idx="1115">
                  <c:v>-0.48624002999999999</c:v>
                </c:pt>
                <c:pt idx="1116">
                  <c:v>0.58224005000000001</c:v>
                </c:pt>
                <c:pt idx="1117">
                  <c:v>0.39839997999999999</c:v>
                </c:pt>
                <c:pt idx="1118">
                  <c:v>0.39839997999999999</c:v>
                </c:pt>
                <c:pt idx="1119">
                  <c:v>-0.39503998000000001</c:v>
                </c:pt>
                <c:pt idx="1120">
                  <c:v>-0.72912001999999998</c:v>
                </c:pt>
                <c:pt idx="1121">
                  <c:v>-0.72912001999999998</c:v>
                </c:pt>
                <c:pt idx="1122">
                  <c:v>1.0247999400000001</c:v>
                </c:pt>
                <c:pt idx="1123">
                  <c:v>2.0260798900000001</c:v>
                </c:pt>
                <c:pt idx="1124">
                  <c:v>2.0260798900000001</c:v>
                </c:pt>
                <c:pt idx="1125">
                  <c:v>1.7760000000000001E-2</c:v>
                </c:pt>
                <c:pt idx="1126">
                  <c:v>-0.87743998000000001</c:v>
                </c:pt>
                <c:pt idx="1127">
                  <c:v>-1.1884800200000001</c:v>
                </c:pt>
                <c:pt idx="1128">
                  <c:v>-0.56639998999999996</c:v>
                </c:pt>
                <c:pt idx="1129">
                  <c:v>0.82512003</c:v>
                </c:pt>
                <c:pt idx="1130">
                  <c:v>-0.16655998999999999</c:v>
                </c:pt>
                <c:pt idx="1131">
                  <c:v>-0.16655998999999999</c:v>
                </c:pt>
                <c:pt idx="1132">
                  <c:v>9.311999E-2</c:v>
                </c:pt>
                <c:pt idx="1133">
                  <c:v>0.40031999000000001</c:v>
                </c:pt>
                <c:pt idx="1134">
                  <c:v>-4.7999999999999996E-3</c:v>
                </c:pt>
                <c:pt idx="1135">
                  <c:v>-4.7999999999999996E-3</c:v>
                </c:pt>
                <c:pt idx="1136">
                  <c:v>-0.21456</c:v>
                </c:pt>
                <c:pt idx="1137">
                  <c:v>7.6800000000000002E-3</c:v>
                </c:pt>
                <c:pt idx="1138">
                  <c:v>0.31007999000000003</c:v>
                </c:pt>
                <c:pt idx="1139">
                  <c:v>-4.3200000000000001E-3</c:v>
                </c:pt>
                <c:pt idx="1140">
                  <c:v>-0.71567999999999998</c:v>
                </c:pt>
                <c:pt idx="1141">
                  <c:v>-0.71567999999999998</c:v>
                </c:pt>
                <c:pt idx="1142">
                  <c:v>0.51263999999999998</c:v>
                </c:pt>
                <c:pt idx="1143">
                  <c:v>1.4063999700000001</c:v>
                </c:pt>
                <c:pt idx="1144">
                  <c:v>-0.24095999000000001</c:v>
                </c:pt>
                <c:pt idx="1145">
                  <c:v>-0.24095999000000001</c:v>
                </c:pt>
                <c:pt idx="1146">
                  <c:v>-0.44063999999999998</c:v>
                </c:pt>
                <c:pt idx="1147">
                  <c:v>-0.53711998000000005</c:v>
                </c:pt>
                <c:pt idx="1148">
                  <c:v>-0.13296000999999999</c:v>
                </c:pt>
                <c:pt idx="1149">
                  <c:v>2.2079999999999999E-2</c:v>
                </c:pt>
                <c:pt idx="1150">
                  <c:v>-7.4880000000000002E-2</c:v>
                </c:pt>
                <c:pt idx="1151">
                  <c:v>-7.4880000000000002E-2</c:v>
                </c:pt>
                <c:pt idx="1152">
                  <c:v>-0.90143996000000004</c:v>
                </c:pt>
                <c:pt idx="1153">
                  <c:v>1.8033599899999999</c:v>
                </c:pt>
                <c:pt idx="1154">
                  <c:v>0.41760001000000002</c:v>
                </c:pt>
                <c:pt idx="1155">
                  <c:v>0.41760001000000002</c:v>
                </c:pt>
                <c:pt idx="1156">
                  <c:v>-0.51215999999999995</c:v>
                </c:pt>
                <c:pt idx="1157">
                  <c:v>-0.16752</c:v>
                </c:pt>
                <c:pt idx="1158">
                  <c:v>-0.82896000000000003</c:v>
                </c:pt>
                <c:pt idx="1159">
                  <c:v>5.7119999999999997E-2</c:v>
                </c:pt>
                <c:pt idx="1160">
                  <c:v>0.39600000000000002</c:v>
                </c:pt>
                <c:pt idx="1161">
                  <c:v>0.39600000000000002</c:v>
                </c:pt>
                <c:pt idx="1162">
                  <c:v>-0.31391998999999998</c:v>
                </c:pt>
                <c:pt idx="1163">
                  <c:v>0.76367998000000004</c:v>
                </c:pt>
                <c:pt idx="1164">
                  <c:v>0.97104000999999995</c:v>
                </c:pt>
                <c:pt idx="1165">
                  <c:v>0.11952</c:v>
                </c:pt>
                <c:pt idx="1166">
                  <c:v>-0.88416004000000004</c:v>
                </c:pt>
                <c:pt idx="1167">
                  <c:v>-0.88416004000000004</c:v>
                </c:pt>
                <c:pt idx="1168">
                  <c:v>-0.48720002000000001</c:v>
                </c:pt>
                <c:pt idx="1169">
                  <c:v>-0.20976001</c:v>
                </c:pt>
                <c:pt idx="1170">
                  <c:v>-0.20976001</c:v>
                </c:pt>
                <c:pt idx="1171">
                  <c:v>-0.13344</c:v>
                </c:pt>
                <c:pt idx="1172">
                  <c:v>-0.13344</c:v>
                </c:pt>
                <c:pt idx="1173">
                  <c:v>-1.2561599000000001</c:v>
                </c:pt>
                <c:pt idx="1174">
                  <c:v>0.63312000000000002</c:v>
                </c:pt>
                <c:pt idx="1175">
                  <c:v>0.63312000000000002</c:v>
                </c:pt>
                <c:pt idx="1176">
                  <c:v>0.75455998999999996</c:v>
                </c:pt>
                <c:pt idx="1177">
                  <c:v>0.58752000000000004</c:v>
                </c:pt>
                <c:pt idx="1178">
                  <c:v>0.58752000000000004</c:v>
                </c:pt>
                <c:pt idx="1179">
                  <c:v>-0.59855997999999999</c:v>
                </c:pt>
                <c:pt idx="1180">
                  <c:v>-1.1918400499999999</c:v>
                </c:pt>
                <c:pt idx="1181">
                  <c:v>0.63936000999999998</c:v>
                </c:pt>
                <c:pt idx="1182">
                  <c:v>0.63936000999999998</c:v>
                </c:pt>
                <c:pt idx="1183">
                  <c:v>1.41743994</c:v>
                </c:pt>
                <c:pt idx="1184">
                  <c:v>0.19439999999999999</c:v>
                </c:pt>
                <c:pt idx="1185">
                  <c:v>0.16128001</c:v>
                </c:pt>
                <c:pt idx="1186">
                  <c:v>0.62352001999999995</c:v>
                </c:pt>
                <c:pt idx="1187">
                  <c:v>0.62352001999999995</c:v>
                </c:pt>
                <c:pt idx="1188">
                  <c:v>0.29664001000000001</c:v>
                </c:pt>
                <c:pt idx="1189">
                  <c:v>9.5999999999999992E-3</c:v>
                </c:pt>
                <c:pt idx="1190">
                  <c:v>9.5999999999999992E-3</c:v>
                </c:pt>
                <c:pt idx="1191">
                  <c:v>-0.46511998999999998</c:v>
                </c:pt>
                <c:pt idx="1192">
                  <c:v>-0.14447999</c:v>
                </c:pt>
                <c:pt idx="1193">
                  <c:v>-0.14447999</c:v>
                </c:pt>
                <c:pt idx="1194">
                  <c:v>0.37296000000000001</c:v>
                </c:pt>
                <c:pt idx="1195">
                  <c:v>-0.17136000000000001</c:v>
                </c:pt>
                <c:pt idx="1196">
                  <c:v>-0.17136000000000001</c:v>
                </c:pt>
                <c:pt idx="1197">
                  <c:v>-0.33792000999999999</c:v>
                </c:pt>
                <c:pt idx="1198">
                  <c:v>0.19968</c:v>
                </c:pt>
                <c:pt idx="1199">
                  <c:v>-0.24000001000000001</c:v>
                </c:pt>
                <c:pt idx="1200">
                  <c:v>-0.24000001000000001</c:v>
                </c:pt>
                <c:pt idx="1201">
                  <c:v>1.36080003</c:v>
                </c:pt>
                <c:pt idx="1202">
                  <c:v>1.36080003</c:v>
                </c:pt>
                <c:pt idx="1203">
                  <c:v>1.3804800500000001</c:v>
                </c:pt>
                <c:pt idx="1204">
                  <c:v>-2.5919999999999999E-2</c:v>
                </c:pt>
                <c:pt idx="1205">
                  <c:v>-1.21728003</c:v>
                </c:pt>
                <c:pt idx="1206">
                  <c:v>-1.21728003</c:v>
                </c:pt>
                <c:pt idx="1207">
                  <c:v>-0.92207998000000002</c:v>
                </c:pt>
                <c:pt idx="1208">
                  <c:v>-0.82319998999999999</c:v>
                </c:pt>
                <c:pt idx="1209">
                  <c:v>0.23471998999999999</c:v>
                </c:pt>
                <c:pt idx="1210">
                  <c:v>2.256E-2</c:v>
                </c:pt>
                <c:pt idx="1211">
                  <c:v>-0.45888001</c:v>
                </c:pt>
                <c:pt idx="1212">
                  <c:v>-0.45888001</c:v>
                </c:pt>
                <c:pt idx="1213">
                  <c:v>-4.3679999999999997E-2</c:v>
                </c:pt>
                <c:pt idx="1214">
                  <c:v>0.26160001999999999</c:v>
                </c:pt>
                <c:pt idx="1215">
                  <c:v>0.25007998999999997</c:v>
                </c:pt>
                <c:pt idx="1216">
                  <c:v>0.25007998999999997</c:v>
                </c:pt>
                <c:pt idx="1217">
                  <c:v>0.18528</c:v>
                </c:pt>
                <c:pt idx="1218">
                  <c:v>0.79920000000000002</c:v>
                </c:pt>
                <c:pt idx="1219">
                  <c:v>0.98111999000000005</c:v>
                </c:pt>
                <c:pt idx="1220">
                  <c:v>8.5919999999999996E-2</c:v>
                </c:pt>
                <c:pt idx="1221">
                  <c:v>0.25056001999999999</c:v>
                </c:pt>
                <c:pt idx="1222">
                  <c:v>0.25056001999999999</c:v>
                </c:pt>
                <c:pt idx="1223">
                  <c:v>-3.4079999999999999E-2</c:v>
                </c:pt>
                <c:pt idx="1224">
                  <c:v>-0.93455999999999995</c:v>
                </c:pt>
                <c:pt idx="1225">
                  <c:v>-1.29840004</c:v>
                </c:pt>
                <c:pt idx="1226">
                  <c:v>-1.29840004</c:v>
                </c:pt>
                <c:pt idx="1227">
                  <c:v>0.76656002000000001</c:v>
                </c:pt>
                <c:pt idx="1228">
                  <c:v>1.3560000699999999</c:v>
                </c:pt>
                <c:pt idx="1229">
                  <c:v>1.3560000699999999</c:v>
                </c:pt>
                <c:pt idx="1230">
                  <c:v>0.20256001000000001</c:v>
                </c:pt>
                <c:pt idx="1231">
                  <c:v>0.35135999000000001</c:v>
                </c:pt>
                <c:pt idx="1232">
                  <c:v>0.35135999000000001</c:v>
                </c:pt>
                <c:pt idx="1233">
                  <c:v>-9.0240000000000001E-2</c:v>
                </c:pt>
                <c:pt idx="1234">
                  <c:v>2.7359999999999999E-2</c:v>
                </c:pt>
                <c:pt idx="1235">
                  <c:v>0.43919997999999999</c:v>
                </c:pt>
                <c:pt idx="1236">
                  <c:v>0.43919997999999999</c:v>
                </c:pt>
                <c:pt idx="1237">
                  <c:v>0.10416</c:v>
                </c:pt>
                <c:pt idx="1238">
                  <c:v>4.8000000000000001E-4</c:v>
                </c:pt>
                <c:pt idx="1239">
                  <c:v>4.8000000000000001E-4</c:v>
                </c:pt>
                <c:pt idx="1240">
                  <c:v>-0.65231996999999997</c:v>
                </c:pt>
                <c:pt idx="1241">
                  <c:v>-0.73295999000000001</c:v>
                </c:pt>
                <c:pt idx="1242">
                  <c:v>-0.73295999000000001</c:v>
                </c:pt>
                <c:pt idx="1243">
                  <c:v>-0.76703995000000003</c:v>
                </c:pt>
                <c:pt idx="1244">
                  <c:v>1.02336001</c:v>
                </c:pt>
                <c:pt idx="1245">
                  <c:v>1.3204799899999999</c:v>
                </c:pt>
                <c:pt idx="1246">
                  <c:v>-0.45840001000000002</c:v>
                </c:pt>
                <c:pt idx="1247">
                  <c:v>-0.58943999000000002</c:v>
                </c:pt>
                <c:pt idx="1248">
                  <c:v>-0.72431999000000002</c:v>
                </c:pt>
                <c:pt idx="1249">
                  <c:v>-0.72431999000000002</c:v>
                </c:pt>
                <c:pt idx="1250">
                  <c:v>0.22416</c:v>
                </c:pt>
                <c:pt idx="1251">
                  <c:v>0.83327996999999998</c:v>
                </c:pt>
                <c:pt idx="1252">
                  <c:v>-3.7440000000000001E-2</c:v>
                </c:pt>
                <c:pt idx="1253">
                  <c:v>-3.7440000000000001E-2</c:v>
                </c:pt>
                <c:pt idx="1254">
                  <c:v>-1.1707199800000001</c:v>
                </c:pt>
                <c:pt idx="1255">
                  <c:v>-1.4759999500000001</c:v>
                </c:pt>
                <c:pt idx="1256">
                  <c:v>0.54144000999999997</c:v>
                </c:pt>
                <c:pt idx="1257">
                  <c:v>2.5343999899999998</c:v>
                </c:pt>
                <c:pt idx="1258">
                  <c:v>2.5343999899999998</c:v>
                </c:pt>
                <c:pt idx="1259">
                  <c:v>0.94608002999999996</c:v>
                </c:pt>
                <c:pt idx="1260">
                  <c:v>-1.13759995</c:v>
                </c:pt>
                <c:pt idx="1261">
                  <c:v>-1.13759995</c:v>
                </c:pt>
                <c:pt idx="1262">
                  <c:v>-1.38095999</c:v>
                </c:pt>
                <c:pt idx="1263">
                  <c:v>0.55248003999999995</c:v>
                </c:pt>
                <c:pt idx="1264">
                  <c:v>0.64032</c:v>
                </c:pt>
                <c:pt idx="1265">
                  <c:v>-0.58992003999999998</c:v>
                </c:pt>
                <c:pt idx="1266">
                  <c:v>0.97248005999999998</c:v>
                </c:pt>
                <c:pt idx="1267">
                  <c:v>0.29424</c:v>
                </c:pt>
                <c:pt idx="1268">
                  <c:v>0.29424</c:v>
                </c:pt>
                <c:pt idx="1269">
                  <c:v>-1.1016000500000001</c:v>
                </c:pt>
                <c:pt idx="1270">
                  <c:v>-1.0377600199999999</c:v>
                </c:pt>
                <c:pt idx="1271">
                  <c:v>-1.0377600199999999</c:v>
                </c:pt>
                <c:pt idx="1272">
                  <c:v>0.49968001000000001</c:v>
                </c:pt>
                <c:pt idx="1273">
                  <c:v>0.93552005000000005</c:v>
                </c:pt>
                <c:pt idx="1274">
                  <c:v>0.93552005000000005</c:v>
                </c:pt>
                <c:pt idx="1275">
                  <c:v>1.73904002</c:v>
                </c:pt>
                <c:pt idx="1276">
                  <c:v>0.21840000000000001</c:v>
                </c:pt>
                <c:pt idx="1277">
                  <c:v>0.21840000000000001</c:v>
                </c:pt>
                <c:pt idx="1278">
                  <c:v>-0.21312</c:v>
                </c:pt>
                <c:pt idx="1279">
                  <c:v>-1.1246399899999999</c:v>
                </c:pt>
                <c:pt idx="1280">
                  <c:v>8.1600000000000006E-3</c:v>
                </c:pt>
                <c:pt idx="1281">
                  <c:v>0.13775999999999999</c:v>
                </c:pt>
                <c:pt idx="1282">
                  <c:v>0.87023996999999997</c:v>
                </c:pt>
                <c:pt idx="1283">
                  <c:v>-0.23424</c:v>
                </c:pt>
                <c:pt idx="1284">
                  <c:v>-0.23424</c:v>
                </c:pt>
                <c:pt idx="1285">
                  <c:v>-0.26975998000000001</c:v>
                </c:pt>
                <c:pt idx="1286">
                  <c:v>0.16991999999999999</c:v>
                </c:pt>
                <c:pt idx="1287">
                  <c:v>0.16991999999999999</c:v>
                </c:pt>
                <c:pt idx="1288">
                  <c:v>0.12720001</c:v>
                </c:pt>
                <c:pt idx="1289">
                  <c:v>0.87984001999999994</c:v>
                </c:pt>
                <c:pt idx="1290">
                  <c:v>1.1073600100000001</c:v>
                </c:pt>
                <c:pt idx="1291">
                  <c:v>4.8480000000000002E-2</c:v>
                </c:pt>
                <c:pt idx="1292">
                  <c:v>-0.37775998999999999</c:v>
                </c:pt>
                <c:pt idx="1293">
                  <c:v>-0.37775998999999999</c:v>
                </c:pt>
                <c:pt idx="1294">
                  <c:v>-0.43199998000000001</c:v>
                </c:pt>
                <c:pt idx="1295">
                  <c:v>-0.75312000999999995</c:v>
                </c:pt>
                <c:pt idx="1296">
                  <c:v>-0.30048001000000002</c:v>
                </c:pt>
                <c:pt idx="1297">
                  <c:v>-0.30048001000000002</c:v>
                </c:pt>
                <c:pt idx="1298">
                  <c:v>1.0675200199999999</c:v>
                </c:pt>
                <c:pt idx="1299">
                  <c:v>1.584E-2</c:v>
                </c:pt>
                <c:pt idx="1300">
                  <c:v>1.584E-2</c:v>
                </c:pt>
                <c:pt idx="1301">
                  <c:v>-0.50687998999999995</c:v>
                </c:pt>
                <c:pt idx="1302">
                  <c:v>0.40272000000000002</c:v>
                </c:pt>
                <c:pt idx="1303">
                  <c:v>0.40272000000000002</c:v>
                </c:pt>
                <c:pt idx="1304">
                  <c:v>-0.15935999000000001</c:v>
                </c:pt>
                <c:pt idx="1305">
                  <c:v>-0.43008000000000002</c:v>
                </c:pt>
                <c:pt idx="1306">
                  <c:v>-0.57264000000000004</c:v>
                </c:pt>
                <c:pt idx="1307">
                  <c:v>-0.57264000000000004</c:v>
                </c:pt>
                <c:pt idx="1308">
                  <c:v>0.56975995999999995</c:v>
                </c:pt>
                <c:pt idx="1309">
                  <c:v>0.56975995999999995</c:v>
                </c:pt>
                <c:pt idx="1310">
                  <c:v>0.97584002999999997</c:v>
                </c:pt>
                <c:pt idx="1311">
                  <c:v>-3.168E-2</c:v>
                </c:pt>
                <c:pt idx="1312">
                  <c:v>-0.98640000999999999</c:v>
                </c:pt>
                <c:pt idx="1313">
                  <c:v>-0.98640000999999999</c:v>
                </c:pt>
                <c:pt idx="1314">
                  <c:v>-0.58704000999999995</c:v>
                </c:pt>
                <c:pt idx="1315">
                  <c:v>0.46895998999999999</c:v>
                </c:pt>
                <c:pt idx="1316">
                  <c:v>0.47567999</c:v>
                </c:pt>
                <c:pt idx="1317">
                  <c:v>1.0636800500000001</c:v>
                </c:pt>
                <c:pt idx="1318">
                  <c:v>-0.12767998999999999</c:v>
                </c:pt>
                <c:pt idx="1319">
                  <c:v>-0.69599997999999996</c:v>
                </c:pt>
                <c:pt idx="1320">
                  <c:v>-0.69599997999999996</c:v>
                </c:pt>
                <c:pt idx="1321">
                  <c:v>-0.57023995999999999</c:v>
                </c:pt>
                <c:pt idx="1322">
                  <c:v>-0.1128</c:v>
                </c:pt>
                <c:pt idx="1323">
                  <c:v>-0.20064001000000001</c:v>
                </c:pt>
                <c:pt idx="1324">
                  <c:v>-0.20064001000000001</c:v>
                </c:pt>
                <c:pt idx="1325">
                  <c:v>0.16608000000000001</c:v>
                </c:pt>
                <c:pt idx="1326">
                  <c:v>0.16608000000000001</c:v>
                </c:pt>
                <c:pt idx="1327">
                  <c:v>0.86639999999999995</c:v>
                </c:pt>
                <c:pt idx="1328">
                  <c:v>0.24671999999999999</c:v>
                </c:pt>
                <c:pt idx="1329">
                  <c:v>0.24671999999999999</c:v>
                </c:pt>
                <c:pt idx="1330">
                  <c:v>0.47712000999999998</c:v>
                </c:pt>
                <c:pt idx="1331">
                  <c:v>8.9760000000000006E-2</c:v>
                </c:pt>
                <c:pt idx="1332">
                  <c:v>-1.0540800100000001</c:v>
                </c:pt>
                <c:pt idx="1333">
                  <c:v>-1.0540800100000001</c:v>
                </c:pt>
                <c:pt idx="1334">
                  <c:v>3.4079999999999999E-2</c:v>
                </c:pt>
                <c:pt idx="1335">
                  <c:v>1.4947199799999999</c:v>
                </c:pt>
                <c:pt idx="1336">
                  <c:v>1.4947199799999999</c:v>
                </c:pt>
                <c:pt idx="1337">
                  <c:v>-0.14352000000000001</c:v>
                </c:pt>
                <c:pt idx="1338">
                  <c:v>-0.10992</c:v>
                </c:pt>
                <c:pt idx="1339">
                  <c:v>-0.10992</c:v>
                </c:pt>
                <c:pt idx="1340">
                  <c:v>0.59712005000000001</c:v>
                </c:pt>
                <c:pt idx="1341">
                  <c:v>0.39647999</c:v>
                </c:pt>
                <c:pt idx="1342">
                  <c:v>0.67728001000000004</c:v>
                </c:pt>
                <c:pt idx="1343">
                  <c:v>0.67728001000000004</c:v>
                </c:pt>
                <c:pt idx="1344">
                  <c:v>0.37007999000000003</c:v>
                </c:pt>
                <c:pt idx="1345">
                  <c:v>4.6080000000000003E-2</c:v>
                </c:pt>
                <c:pt idx="1346">
                  <c:v>4.6080000000000003E-2</c:v>
                </c:pt>
                <c:pt idx="1347">
                  <c:v>-1.2043199499999999</c:v>
                </c:pt>
                <c:pt idx="1348">
                  <c:v>2.1278400400000002</c:v>
                </c:pt>
                <c:pt idx="1349">
                  <c:v>2.1278400400000002</c:v>
                </c:pt>
                <c:pt idx="1350">
                  <c:v>-0.51119994999999996</c:v>
                </c:pt>
                <c:pt idx="1351">
                  <c:v>-0.94512004000000005</c:v>
                </c:pt>
                <c:pt idx="1352">
                  <c:v>0.41424</c:v>
                </c:pt>
                <c:pt idx="1353">
                  <c:v>0.41424</c:v>
                </c:pt>
                <c:pt idx="1354">
                  <c:v>-0.43104002000000002</c:v>
                </c:pt>
                <c:pt idx="1355">
                  <c:v>-0.53951996999999996</c:v>
                </c:pt>
                <c:pt idx="1356">
                  <c:v>0.54335999000000001</c:v>
                </c:pt>
                <c:pt idx="1357">
                  <c:v>0.54335999000000001</c:v>
                </c:pt>
                <c:pt idx="1358">
                  <c:v>-1.03440011</c:v>
                </c:pt>
                <c:pt idx="1359">
                  <c:v>-1.03440011</c:v>
                </c:pt>
                <c:pt idx="1360">
                  <c:v>1.8955199700000001</c:v>
                </c:pt>
                <c:pt idx="1361">
                  <c:v>0.51215999999999995</c:v>
                </c:pt>
                <c:pt idx="1362">
                  <c:v>0.51215999999999995</c:v>
                </c:pt>
                <c:pt idx="1363">
                  <c:v>0.85919999999999996</c:v>
                </c:pt>
                <c:pt idx="1364">
                  <c:v>-1.6320000000000001E-2</c:v>
                </c:pt>
                <c:pt idx="1365">
                  <c:v>-1.5801599</c:v>
                </c:pt>
                <c:pt idx="1366">
                  <c:v>-1.5801599</c:v>
                </c:pt>
                <c:pt idx="1367">
                  <c:v>-0.78335999999999995</c:v>
                </c:pt>
                <c:pt idx="1368">
                  <c:v>0.26688001</c:v>
                </c:pt>
                <c:pt idx="1369">
                  <c:v>0.26688001</c:v>
                </c:pt>
                <c:pt idx="1370">
                  <c:v>1.02719998</c:v>
                </c:pt>
                <c:pt idx="1371">
                  <c:v>0.22319998999999999</c:v>
                </c:pt>
                <c:pt idx="1372">
                  <c:v>0.99647998999999998</c:v>
                </c:pt>
                <c:pt idx="1373">
                  <c:v>0.99647998999999998</c:v>
                </c:pt>
                <c:pt idx="1374">
                  <c:v>0.11568000000000001</c:v>
                </c:pt>
                <c:pt idx="1375">
                  <c:v>1.7760000000000001E-2</c:v>
                </c:pt>
                <c:pt idx="1376">
                  <c:v>1.7760000000000001E-2</c:v>
                </c:pt>
                <c:pt idx="1377">
                  <c:v>0.13344</c:v>
                </c:pt>
                <c:pt idx="1378">
                  <c:v>0.13344</c:v>
                </c:pt>
                <c:pt idx="1379">
                  <c:v>-6.1440000000000002E-2</c:v>
                </c:pt>
                <c:pt idx="1380">
                  <c:v>0.8448</c:v>
                </c:pt>
                <c:pt idx="1381">
                  <c:v>0.8448</c:v>
                </c:pt>
                <c:pt idx="1382">
                  <c:v>1.73951995</c:v>
                </c:pt>
                <c:pt idx="1383">
                  <c:v>0.54095994999999997</c:v>
                </c:pt>
                <c:pt idx="1384">
                  <c:v>-1.26095998</c:v>
                </c:pt>
                <c:pt idx="1385">
                  <c:v>-1.26095998</c:v>
                </c:pt>
                <c:pt idx="1386">
                  <c:v>-0.29280001</c:v>
                </c:pt>
                <c:pt idx="1387">
                  <c:v>-0.21023998999999999</c:v>
                </c:pt>
                <c:pt idx="1388">
                  <c:v>-0.21023998999999999</c:v>
                </c:pt>
                <c:pt idx="1389">
                  <c:v>-0.62927997000000002</c:v>
                </c:pt>
                <c:pt idx="1390">
                  <c:v>-0.94128000999999994</c:v>
                </c:pt>
                <c:pt idx="1391">
                  <c:v>-0.94128000999999994</c:v>
                </c:pt>
                <c:pt idx="1392">
                  <c:v>0.97871995000000001</c:v>
                </c:pt>
                <c:pt idx="1393">
                  <c:v>1.27199996</c:v>
                </c:pt>
                <c:pt idx="1394">
                  <c:v>0.79056000999999998</c:v>
                </c:pt>
                <c:pt idx="1395">
                  <c:v>0.79056000999999998</c:v>
                </c:pt>
                <c:pt idx="1396">
                  <c:v>-5.2319999999999998E-2</c:v>
                </c:pt>
                <c:pt idx="1397">
                  <c:v>0.48048002000000001</c:v>
                </c:pt>
                <c:pt idx="1398">
                  <c:v>0.48048002000000001</c:v>
                </c:pt>
                <c:pt idx="1399">
                  <c:v>0.65807998000000001</c:v>
                </c:pt>
                <c:pt idx="1400">
                  <c:v>1.15968001</c:v>
                </c:pt>
                <c:pt idx="1401">
                  <c:v>6.5280000000000005E-2</c:v>
                </c:pt>
                <c:pt idx="1402">
                  <c:v>6.5280000000000005E-2</c:v>
                </c:pt>
                <c:pt idx="1403">
                  <c:v>-1.03104007</c:v>
                </c:pt>
                <c:pt idx="1404">
                  <c:v>-0.37055999000000001</c:v>
                </c:pt>
                <c:pt idx="1405">
                  <c:v>-0.20784000999999999</c:v>
                </c:pt>
                <c:pt idx="1406">
                  <c:v>-0.20784000999999999</c:v>
                </c:pt>
                <c:pt idx="1407">
                  <c:v>0.39311998999999997</c:v>
                </c:pt>
                <c:pt idx="1408">
                  <c:v>-0.71711999000000004</c:v>
                </c:pt>
                <c:pt idx="1409">
                  <c:v>-0.40848002</c:v>
                </c:pt>
                <c:pt idx="1410">
                  <c:v>-0.40848002</c:v>
                </c:pt>
                <c:pt idx="1411">
                  <c:v>0.38159999</c:v>
                </c:pt>
                <c:pt idx="1412">
                  <c:v>1.61424005</c:v>
                </c:pt>
                <c:pt idx="1413">
                  <c:v>1.61424005</c:v>
                </c:pt>
                <c:pt idx="1414">
                  <c:v>0.76080000000000003</c:v>
                </c:pt>
                <c:pt idx="1415">
                  <c:v>-0.52079998999999999</c:v>
                </c:pt>
                <c:pt idx="1416">
                  <c:v>-0.52079998999999999</c:v>
                </c:pt>
                <c:pt idx="1417">
                  <c:v>-1.2959999999999999E-2</c:v>
                </c:pt>
                <c:pt idx="1418">
                  <c:v>0.77664</c:v>
                </c:pt>
                <c:pt idx="1419">
                  <c:v>0.69455999000000002</c:v>
                </c:pt>
                <c:pt idx="1420">
                  <c:v>0.69455999000000002</c:v>
                </c:pt>
                <c:pt idx="1421">
                  <c:v>-6.3839989999999999E-2</c:v>
                </c:pt>
                <c:pt idx="1422">
                  <c:v>-0.69888002000000005</c:v>
                </c:pt>
                <c:pt idx="1423">
                  <c:v>-0.70560001999999999</c:v>
                </c:pt>
                <c:pt idx="1424">
                  <c:v>-0.37631997</c:v>
                </c:pt>
                <c:pt idx="1425">
                  <c:v>8.0159999999999995E-2</c:v>
                </c:pt>
                <c:pt idx="1426">
                  <c:v>8.0159999999999995E-2</c:v>
                </c:pt>
                <c:pt idx="1427">
                  <c:v>0.47904003000000001</c:v>
                </c:pt>
                <c:pt idx="1428">
                  <c:v>0.22656001000000001</c:v>
                </c:pt>
                <c:pt idx="1429">
                  <c:v>0.22656001000000001</c:v>
                </c:pt>
                <c:pt idx="1430">
                  <c:v>0.17039999</c:v>
                </c:pt>
                <c:pt idx="1431">
                  <c:v>0.66288000000000002</c:v>
                </c:pt>
                <c:pt idx="1432">
                  <c:v>0.66288000000000002</c:v>
                </c:pt>
                <c:pt idx="1433">
                  <c:v>0.26016</c:v>
                </c:pt>
                <c:pt idx="1434">
                  <c:v>1.9761599299999999</c:v>
                </c:pt>
                <c:pt idx="1435">
                  <c:v>0.44687998000000001</c:v>
                </c:pt>
                <c:pt idx="1436">
                  <c:v>0.44687998000000001</c:v>
                </c:pt>
                <c:pt idx="1437">
                  <c:v>-2.0121598199999999</c:v>
                </c:pt>
                <c:pt idx="1438">
                  <c:v>-2.8564798800000002</c:v>
                </c:pt>
                <c:pt idx="1439">
                  <c:v>-2.8564798800000002</c:v>
                </c:pt>
                <c:pt idx="1440">
                  <c:v>0.88944000000000001</c:v>
                </c:pt>
                <c:pt idx="1441">
                  <c:v>-0.51696001999999996</c:v>
                </c:pt>
                <c:pt idx="1442">
                  <c:v>-0.51696001999999996</c:v>
                </c:pt>
                <c:pt idx="1443">
                  <c:v>0.94368004999999999</c:v>
                </c:pt>
                <c:pt idx="1444">
                  <c:v>1.0099199999999999</c:v>
                </c:pt>
                <c:pt idx="1445">
                  <c:v>-1.08239996</c:v>
                </c:pt>
                <c:pt idx="1446">
                  <c:v>-1.08239996</c:v>
                </c:pt>
                <c:pt idx="1447">
                  <c:v>-1.1462399999999999</c:v>
                </c:pt>
                <c:pt idx="1448">
                  <c:v>-0.37343999999999999</c:v>
                </c:pt>
                <c:pt idx="1449">
                  <c:v>1.6171200299999999</c:v>
                </c:pt>
                <c:pt idx="1450">
                  <c:v>0.88559997000000001</c:v>
                </c:pt>
                <c:pt idx="1451">
                  <c:v>0.53136002999999998</c:v>
                </c:pt>
                <c:pt idx="1452">
                  <c:v>0.53136002999999998</c:v>
                </c:pt>
                <c:pt idx="1453">
                  <c:v>-0.30143999999999999</c:v>
                </c:pt>
                <c:pt idx="1454">
                  <c:v>-0.10512000000000001</c:v>
                </c:pt>
                <c:pt idx="1455">
                  <c:v>-0.10512000000000001</c:v>
                </c:pt>
                <c:pt idx="1456">
                  <c:v>0.70560001999999999</c:v>
                </c:pt>
                <c:pt idx="1457">
                  <c:v>0.58511995999999999</c:v>
                </c:pt>
                <c:pt idx="1458">
                  <c:v>0.58511995999999999</c:v>
                </c:pt>
                <c:pt idx="1459">
                  <c:v>-8.4959999999999994E-2</c:v>
                </c:pt>
                <c:pt idx="1460">
                  <c:v>-1.39152002</c:v>
                </c:pt>
                <c:pt idx="1461">
                  <c:v>-0.87216002000000004</c:v>
                </c:pt>
                <c:pt idx="1462">
                  <c:v>-0.87216002000000004</c:v>
                </c:pt>
                <c:pt idx="1463">
                  <c:v>0.98207997999999996</c:v>
                </c:pt>
                <c:pt idx="1464">
                  <c:v>2.6433599000000001</c:v>
                </c:pt>
                <c:pt idx="1465">
                  <c:v>2.6433599000000001</c:v>
                </c:pt>
                <c:pt idx="1466">
                  <c:v>-0.95087999000000001</c:v>
                </c:pt>
                <c:pt idx="1467">
                  <c:v>-0.64271997999999997</c:v>
                </c:pt>
                <c:pt idx="1468">
                  <c:v>-0.64271997999999997</c:v>
                </c:pt>
                <c:pt idx="1469">
                  <c:v>0.26063999999999998</c:v>
                </c:pt>
                <c:pt idx="1470">
                  <c:v>1.2652800099999999</c:v>
                </c:pt>
                <c:pt idx="1471">
                  <c:v>1.2652800099999999</c:v>
                </c:pt>
                <c:pt idx="1472">
                  <c:v>1.25424004</c:v>
                </c:pt>
                <c:pt idx="1473">
                  <c:v>0.96863997000000002</c:v>
                </c:pt>
                <c:pt idx="1474">
                  <c:v>0.32447999999999999</c:v>
                </c:pt>
                <c:pt idx="1475">
                  <c:v>0.32447999999999999</c:v>
                </c:pt>
                <c:pt idx="1476">
                  <c:v>0.45455997999999997</c:v>
                </c:pt>
                <c:pt idx="1477">
                  <c:v>-1.6944000699999999</c:v>
                </c:pt>
                <c:pt idx="1478">
                  <c:v>-1.6944000699999999</c:v>
                </c:pt>
                <c:pt idx="1479">
                  <c:v>-0.37680000000000002</c:v>
                </c:pt>
                <c:pt idx="1480">
                  <c:v>-0.10944</c:v>
                </c:pt>
                <c:pt idx="1481">
                  <c:v>-0.46272001000000001</c:v>
                </c:pt>
                <c:pt idx="1482">
                  <c:v>-0.46272001000000001</c:v>
                </c:pt>
                <c:pt idx="1483">
                  <c:v>0.43008000000000002</c:v>
                </c:pt>
                <c:pt idx="1484">
                  <c:v>0.38688001</c:v>
                </c:pt>
                <c:pt idx="1485">
                  <c:v>0.76127999999999996</c:v>
                </c:pt>
                <c:pt idx="1486">
                  <c:v>1.21296</c:v>
                </c:pt>
                <c:pt idx="1487">
                  <c:v>1.21296</c:v>
                </c:pt>
                <c:pt idx="1488">
                  <c:v>0.45743999000000002</c:v>
                </c:pt>
                <c:pt idx="1489">
                  <c:v>0.74448000999999997</c:v>
                </c:pt>
                <c:pt idx="1490">
                  <c:v>0.45695998999999998</c:v>
                </c:pt>
                <c:pt idx="1491">
                  <c:v>0.45695998999999998</c:v>
                </c:pt>
                <c:pt idx="1492">
                  <c:v>-0.73343997999999999</c:v>
                </c:pt>
                <c:pt idx="1493">
                  <c:v>-0.55823999999999996</c:v>
                </c:pt>
                <c:pt idx="1494">
                  <c:v>-1.00512004</c:v>
                </c:pt>
                <c:pt idx="1495">
                  <c:v>-1.00512004</c:v>
                </c:pt>
                <c:pt idx="1496">
                  <c:v>4.9919999999999999E-2</c:v>
                </c:pt>
                <c:pt idx="1497">
                  <c:v>0.83711999999999998</c:v>
                </c:pt>
                <c:pt idx="1498">
                  <c:v>0.83711999999999998</c:v>
                </c:pt>
                <c:pt idx="1499">
                  <c:v>1.06272006</c:v>
                </c:pt>
                <c:pt idx="1500">
                  <c:v>0.40607998000000001</c:v>
                </c:pt>
                <c:pt idx="1501">
                  <c:v>0.40607998000000001</c:v>
                </c:pt>
                <c:pt idx="1502">
                  <c:v>-0.89903997999999996</c:v>
                </c:pt>
                <c:pt idx="1503">
                  <c:v>-0.18048</c:v>
                </c:pt>
                <c:pt idx="1504">
                  <c:v>-8.4000000000000005E-2</c:v>
                </c:pt>
                <c:pt idx="1505">
                  <c:v>-8.4000000000000005E-2</c:v>
                </c:pt>
                <c:pt idx="1506">
                  <c:v>0.34655999999999998</c:v>
                </c:pt>
                <c:pt idx="1507">
                  <c:v>0.67056000000000004</c:v>
                </c:pt>
                <c:pt idx="1508">
                  <c:v>0.67056000000000004</c:v>
                </c:pt>
                <c:pt idx="1509">
                  <c:v>2.2151999500000001</c:v>
                </c:pt>
                <c:pt idx="1510">
                  <c:v>1.7510399800000001</c:v>
                </c:pt>
                <c:pt idx="1511">
                  <c:v>-0.82319998999999999</c:v>
                </c:pt>
                <c:pt idx="1512">
                  <c:v>-0.82319998999999999</c:v>
                </c:pt>
                <c:pt idx="1513">
                  <c:v>-0.71520001</c:v>
                </c:pt>
                <c:pt idx="1514">
                  <c:v>-1.3089599599999999</c:v>
                </c:pt>
                <c:pt idx="1515">
                  <c:v>-0.17760000000000001</c:v>
                </c:pt>
                <c:pt idx="1516">
                  <c:v>-0.17760000000000001</c:v>
                </c:pt>
                <c:pt idx="1517">
                  <c:v>0.54672003000000002</c:v>
                </c:pt>
                <c:pt idx="1518">
                  <c:v>0.54672003000000002</c:v>
                </c:pt>
                <c:pt idx="1519">
                  <c:v>-2.64E-2</c:v>
                </c:pt>
                <c:pt idx="1520">
                  <c:v>1.0574400399999999</c:v>
                </c:pt>
                <c:pt idx="1521">
                  <c:v>1.17744005</c:v>
                </c:pt>
                <c:pt idx="1522">
                  <c:v>1.17744005</c:v>
                </c:pt>
                <c:pt idx="1523">
                  <c:v>0.22992000000000001</c:v>
                </c:pt>
                <c:pt idx="1524">
                  <c:v>1.31328011</c:v>
                </c:pt>
                <c:pt idx="1525">
                  <c:v>1.39824009</c:v>
                </c:pt>
                <c:pt idx="1526">
                  <c:v>1.39824009</c:v>
                </c:pt>
                <c:pt idx="1527">
                  <c:v>0.37775998999999999</c:v>
                </c:pt>
                <c:pt idx="1528">
                  <c:v>0.82848001000000004</c:v>
                </c:pt>
                <c:pt idx="1529">
                  <c:v>0.82848001000000004</c:v>
                </c:pt>
                <c:pt idx="1530">
                  <c:v>-1.7308800200000001</c:v>
                </c:pt>
                <c:pt idx="1531">
                  <c:v>-1.80672002</c:v>
                </c:pt>
                <c:pt idx="1532">
                  <c:v>-1.80672002</c:v>
                </c:pt>
                <c:pt idx="1533">
                  <c:v>-0.45648002999999998</c:v>
                </c:pt>
                <c:pt idx="1534">
                  <c:v>0.62688005000000002</c:v>
                </c:pt>
                <c:pt idx="1535">
                  <c:v>3.0969598299999999</c:v>
                </c:pt>
                <c:pt idx="1536">
                  <c:v>0.92015999999999998</c:v>
                </c:pt>
                <c:pt idx="1537">
                  <c:v>-0.80496000999999995</c:v>
                </c:pt>
                <c:pt idx="1538">
                  <c:v>-0.80496000999999995</c:v>
                </c:pt>
                <c:pt idx="1539">
                  <c:v>0.75696003000000001</c:v>
                </c:pt>
                <c:pt idx="1540">
                  <c:v>1.7447999700000001</c:v>
                </c:pt>
                <c:pt idx="1541">
                  <c:v>0.28320000000000001</c:v>
                </c:pt>
                <c:pt idx="1542">
                  <c:v>0.28320000000000001</c:v>
                </c:pt>
                <c:pt idx="1543">
                  <c:v>-1.07808006</c:v>
                </c:pt>
                <c:pt idx="1544">
                  <c:v>-0.77664</c:v>
                </c:pt>
                <c:pt idx="1545">
                  <c:v>-0.31103997999999999</c:v>
                </c:pt>
                <c:pt idx="1546">
                  <c:v>0.19392000000000001</c:v>
                </c:pt>
                <c:pt idx="1547">
                  <c:v>-0.20880000000000001</c:v>
                </c:pt>
                <c:pt idx="1548">
                  <c:v>-0.20880000000000001</c:v>
                </c:pt>
                <c:pt idx="1549">
                  <c:v>1.16544008</c:v>
                </c:pt>
                <c:pt idx="1550">
                  <c:v>1.0679999600000001</c:v>
                </c:pt>
                <c:pt idx="1551">
                  <c:v>0.42192000000000002</c:v>
                </c:pt>
                <c:pt idx="1552">
                  <c:v>0.42192000000000002</c:v>
                </c:pt>
                <c:pt idx="1553">
                  <c:v>1.7894400399999999</c:v>
                </c:pt>
                <c:pt idx="1554">
                  <c:v>-0.21312</c:v>
                </c:pt>
                <c:pt idx="1555">
                  <c:v>-1.8931200500000001</c:v>
                </c:pt>
                <c:pt idx="1556">
                  <c:v>-0.87935996000000005</c:v>
                </c:pt>
                <c:pt idx="1557">
                  <c:v>-0.48143997999999999</c:v>
                </c:pt>
                <c:pt idx="1558">
                  <c:v>-0.48143997999999999</c:v>
                </c:pt>
                <c:pt idx="1559">
                  <c:v>0.96143997000000003</c:v>
                </c:pt>
                <c:pt idx="1560">
                  <c:v>2.0006399199999998</c:v>
                </c:pt>
                <c:pt idx="1561">
                  <c:v>1.4932799299999999</c:v>
                </c:pt>
                <c:pt idx="1562">
                  <c:v>1.4932799299999999</c:v>
                </c:pt>
                <c:pt idx="1563">
                  <c:v>1.584E-2</c:v>
                </c:pt>
                <c:pt idx="1564">
                  <c:v>-0.11423999999999999</c:v>
                </c:pt>
                <c:pt idx="1565">
                  <c:v>0.48959997</c:v>
                </c:pt>
                <c:pt idx="1566">
                  <c:v>1.5964800100000001</c:v>
                </c:pt>
                <c:pt idx="1567">
                  <c:v>0.15695999999999999</c:v>
                </c:pt>
                <c:pt idx="1568">
                  <c:v>0.15695999999999999</c:v>
                </c:pt>
                <c:pt idx="1569">
                  <c:v>-0.61872000000000005</c:v>
                </c:pt>
                <c:pt idx="1570">
                  <c:v>-0.50784004000000005</c:v>
                </c:pt>
                <c:pt idx="1571">
                  <c:v>-0.91296005000000002</c:v>
                </c:pt>
                <c:pt idx="1572">
                  <c:v>-0.91296005000000002</c:v>
                </c:pt>
                <c:pt idx="1573">
                  <c:v>2.5041599300000001</c:v>
                </c:pt>
                <c:pt idx="1574">
                  <c:v>2.5041599300000001</c:v>
                </c:pt>
                <c:pt idx="1575">
                  <c:v>-0.14544000000000001</c:v>
                </c:pt>
                <c:pt idx="1576">
                  <c:v>-0.66671997000000005</c:v>
                </c:pt>
                <c:pt idx="1577">
                  <c:v>-0.66671997000000005</c:v>
                </c:pt>
                <c:pt idx="1578">
                  <c:v>1.39872003</c:v>
                </c:pt>
                <c:pt idx="1579">
                  <c:v>1.39872003</c:v>
                </c:pt>
                <c:pt idx="1580">
                  <c:v>0.19488000999999999</c:v>
                </c:pt>
                <c:pt idx="1581">
                  <c:v>-0.68015999000000005</c:v>
                </c:pt>
                <c:pt idx="1582">
                  <c:v>-1.5081599999999999</c:v>
                </c:pt>
                <c:pt idx="1583">
                  <c:v>-0.74976003000000002</c:v>
                </c:pt>
                <c:pt idx="1584">
                  <c:v>-0.74976003000000002</c:v>
                </c:pt>
                <c:pt idx="1585">
                  <c:v>0.90863996999999996</c:v>
                </c:pt>
                <c:pt idx="1586">
                  <c:v>-0.85776001000000002</c:v>
                </c:pt>
                <c:pt idx="1587">
                  <c:v>0.34944001000000002</c:v>
                </c:pt>
                <c:pt idx="1588">
                  <c:v>0.34944001000000002</c:v>
                </c:pt>
                <c:pt idx="1589">
                  <c:v>0.56832004000000003</c:v>
                </c:pt>
                <c:pt idx="1590">
                  <c:v>-7.8240000000000004E-2</c:v>
                </c:pt>
                <c:pt idx="1591">
                  <c:v>-7.8240000000000004E-2</c:v>
                </c:pt>
                <c:pt idx="1592">
                  <c:v>1.60608006</c:v>
                </c:pt>
                <c:pt idx="1593">
                  <c:v>0.35855999999999999</c:v>
                </c:pt>
                <c:pt idx="1594">
                  <c:v>0.35855999999999999</c:v>
                </c:pt>
                <c:pt idx="1595">
                  <c:v>0.67680001000000001</c:v>
                </c:pt>
                <c:pt idx="1596">
                  <c:v>1.5057599500000001</c:v>
                </c:pt>
                <c:pt idx="1597">
                  <c:v>0.24240001</c:v>
                </c:pt>
                <c:pt idx="1598">
                  <c:v>0.24240001</c:v>
                </c:pt>
                <c:pt idx="1599">
                  <c:v>8.6400000000000005E-2</c:v>
                </c:pt>
                <c:pt idx="1600">
                  <c:v>0.28560001000000002</c:v>
                </c:pt>
                <c:pt idx="1601">
                  <c:v>0.28560001000000002</c:v>
                </c:pt>
                <c:pt idx="1602">
                  <c:v>0.27936</c:v>
                </c:pt>
                <c:pt idx="1603">
                  <c:v>-0.15024000000000001</c:v>
                </c:pt>
                <c:pt idx="1604">
                  <c:v>-0.15024000000000001</c:v>
                </c:pt>
                <c:pt idx="1605">
                  <c:v>0.21168001</c:v>
                </c:pt>
                <c:pt idx="1606">
                  <c:v>0.72096002000000003</c:v>
                </c:pt>
                <c:pt idx="1607">
                  <c:v>1.7894400399999999</c:v>
                </c:pt>
                <c:pt idx="1608">
                  <c:v>-2.0433599899999999</c:v>
                </c:pt>
                <c:pt idx="1609">
                  <c:v>-2.6011199999999999</c:v>
                </c:pt>
                <c:pt idx="1610">
                  <c:v>-2.6011199999999999</c:v>
                </c:pt>
                <c:pt idx="1611">
                  <c:v>-0.25151997999999998</c:v>
                </c:pt>
                <c:pt idx="1612">
                  <c:v>0.45455997999999997</c:v>
                </c:pt>
                <c:pt idx="1613">
                  <c:v>0.59183996999999999</c:v>
                </c:pt>
                <c:pt idx="1614">
                  <c:v>0.59183996999999999</c:v>
                </c:pt>
                <c:pt idx="1615">
                  <c:v>0.87743998000000001</c:v>
                </c:pt>
                <c:pt idx="1616">
                  <c:v>0.48768001999999999</c:v>
                </c:pt>
                <c:pt idx="1617">
                  <c:v>0.32256001000000001</c:v>
                </c:pt>
                <c:pt idx="1618">
                  <c:v>0.56255995999999997</c:v>
                </c:pt>
                <c:pt idx="1619">
                  <c:v>-0.29904002000000002</c:v>
                </c:pt>
                <c:pt idx="1620">
                  <c:v>-0.29904002000000002</c:v>
                </c:pt>
                <c:pt idx="1621">
                  <c:v>1.3310399100000001</c:v>
                </c:pt>
                <c:pt idx="1622">
                  <c:v>0.87312000999999995</c:v>
                </c:pt>
                <c:pt idx="1623">
                  <c:v>0.87312000999999995</c:v>
                </c:pt>
                <c:pt idx="1624">
                  <c:v>0.47423998000000001</c:v>
                </c:pt>
                <c:pt idx="1625">
                  <c:v>1.18944001</c:v>
                </c:pt>
                <c:pt idx="1626">
                  <c:v>0.16847999</c:v>
                </c:pt>
                <c:pt idx="1627">
                  <c:v>-1.9723199600000001</c:v>
                </c:pt>
                <c:pt idx="1628">
                  <c:v>-0.80208003999999999</c:v>
                </c:pt>
                <c:pt idx="1629">
                  <c:v>-0.80208003999999999</c:v>
                </c:pt>
                <c:pt idx="1630">
                  <c:v>-0.43728</c:v>
                </c:pt>
                <c:pt idx="1631">
                  <c:v>-2.5919999999999999E-2</c:v>
                </c:pt>
                <c:pt idx="1632">
                  <c:v>0.40031999000000001</c:v>
                </c:pt>
                <c:pt idx="1633">
                  <c:v>0.40031999000000001</c:v>
                </c:pt>
                <c:pt idx="1634">
                  <c:v>-0.96239996000000005</c:v>
                </c:pt>
                <c:pt idx="1635">
                  <c:v>-0.52559995999999998</c:v>
                </c:pt>
                <c:pt idx="1636">
                  <c:v>1.13039994</c:v>
                </c:pt>
                <c:pt idx="1637">
                  <c:v>1.03056002</c:v>
                </c:pt>
                <c:pt idx="1638">
                  <c:v>0.21983999000000001</c:v>
                </c:pt>
                <c:pt idx="1639">
                  <c:v>0.21983999000000001</c:v>
                </c:pt>
                <c:pt idx="1640">
                  <c:v>-0.76319999000000005</c:v>
                </c:pt>
                <c:pt idx="1641">
                  <c:v>0.30768001</c:v>
                </c:pt>
                <c:pt idx="1642">
                  <c:v>0.30768001</c:v>
                </c:pt>
                <c:pt idx="1643">
                  <c:v>1.3214399800000001</c:v>
                </c:pt>
                <c:pt idx="1644">
                  <c:v>1.59311998</c:v>
                </c:pt>
                <c:pt idx="1645">
                  <c:v>-0.41039999999999999</c:v>
                </c:pt>
                <c:pt idx="1646">
                  <c:v>-0.97584002999999997</c:v>
                </c:pt>
                <c:pt idx="1647">
                  <c:v>-1.1371200100000001</c:v>
                </c:pt>
                <c:pt idx="1648">
                  <c:v>-0.70608002000000003</c:v>
                </c:pt>
                <c:pt idx="1649">
                  <c:v>-0.70608002000000003</c:v>
                </c:pt>
                <c:pt idx="1650">
                  <c:v>-0.1008</c:v>
                </c:pt>
                <c:pt idx="1651">
                  <c:v>0.36048001000000002</c:v>
                </c:pt>
                <c:pt idx="1652">
                  <c:v>0.36048001000000002</c:v>
                </c:pt>
                <c:pt idx="1653">
                  <c:v>-1.48464</c:v>
                </c:pt>
                <c:pt idx="1654">
                  <c:v>1.4812799699999999</c:v>
                </c:pt>
                <c:pt idx="1655">
                  <c:v>1.4812799699999999</c:v>
                </c:pt>
                <c:pt idx="1656">
                  <c:v>-0.26255998000000003</c:v>
                </c:pt>
                <c:pt idx="1657">
                  <c:v>0.62975996999999995</c:v>
                </c:pt>
                <c:pt idx="1658">
                  <c:v>1.1395199300000001</c:v>
                </c:pt>
                <c:pt idx="1659">
                  <c:v>1.1395199300000001</c:v>
                </c:pt>
                <c:pt idx="1660">
                  <c:v>0.38543999000000001</c:v>
                </c:pt>
                <c:pt idx="1661">
                  <c:v>8.448E-2</c:v>
                </c:pt>
                <c:pt idx="1662">
                  <c:v>8.448E-2</c:v>
                </c:pt>
                <c:pt idx="1663">
                  <c:v>0.91104001000000001</c:v>
                </c:pt>
                <c:pt idx="1664">
                  <c:v>6.7200000000000003E-3</c:v>
                </c:pt>
                <c:pt idx="1665">
                  <c:v>6.7200000000000003E-3</c:v>
                </c:pt>
                <c:pt idx="1666">
                  <c:v>-1.88207996</c:v>
                </c:pt>
                <c:pt idx="1667">
                  <c:v>-1.88207996</c:v>
                </c:pt>
                <c:pt idx="1668">
                  <c:v>-1.5480001000000001</c:v>
                </c:pt>
                <c:pt idx="1669">
                  <c:v>-0.14928000999999999</c:v>
                </c:pt>
                <c:pt idx="1670">
                  <c:v>-0.57359998999999995</c:v>
                </c:pt>
                <c:pt idx="1671">
                  <c:v>-0.16896000999999999</c:v>
                </c:pt>
                <c:pt idx="1672">
                  <c:v>0.37488001999999998</c:v>
                </c:pt>
                <c:pt idx="1673">
                  <c:v>0.34224000999999998</c:v>
                </c:pt>
                <c:pt idx="1674">
                  <c:v>0.34224000999999998</c:v>
                </c:pt>
                <c:pt idx="1675">
                  <c:v>-0.34608000999999999</c:v>
                </c:pt>
                <c:pt idx="1676">
                  <c:v>0.18432000000000001</c:v>
                </c:pt>
                <c:pt idx="1677">
                  <c:v>0.18432000000000001</c:v>
                </c:pt>
                <c:pt idx="1678">
                  <c:v>0.22656001000000001</c:v>
                </c:pt>
                <c:pt idx="1679">
                  <c:v>-0.15984000000000001</c:v>
                </c:pt>
                <c:pt idx="1680">
                  <c:v>-0.56255995999999997</c:v>
                </c:pt>
                <c:pt idx="1681">
                  <c:v>1.3367999800000001</c:v>
                </c:pt>
                <c:pt idx="1682">
                  <c:v>1.1745599499999999</c:v>
                </c:pt>
                <c:pt idx="1683">
                  <c:v>1.1745599499999999</c:v>
                </c:pt>
                <c:pt idx="1684">
                  <c:v>0.31823998999999997</c:v>
                </c:pt>
                <c:pt idx="1685">
                  <c:v>0.75792002999999997</c:v>
                </c:pt>
                <c:pt idx="1686">
                  <c:v>-0.67536001999999995</c:v>
                </c:pt>
                <c:pt idx="1687">
                  <c:v>-0.67536001999999995</c:v>
                </c:pt>
                <c:pt idx="1688">
                  <c:v>0.13104001000000001</c:v>
                </c:pt>
                <c:pt idx="1689">
                  <c:v>0.13104001000000001</c:v>
                </c:pt>
                <c:pt idx="1690">
                  <c:v>0.25151997999999998</c:v>
                </c:pt>
                <c:pt idx="1691">
                  <c:v>-0.48287999999999998</c:v>
                </c:pt>
                <c:pt idx="1692">
                  <c:v>-0.99504000000000004</c:v>
                </c:pt>
                <c:pt idx="1693">
                  <c:v>-0.99504000000000004</c:v>
                </c:pt>
                <c:pt idx="1694">
                  <c:v>0.43008000000000002</c:v>
                </c:pt>
                <c:pt idx="1695">
                  <c:v>0.80015999000000004</c:v>
                </c:pt>
                <c:pt idx="1696">
                  <c:v>-0.35183998999999999</c:v>
                </c:pt>
                <c:pt idx="1697">
                  <c:v>-0.35183998999999999</c:v>
                </c:pt>
                <c:pt idx="1698">
                  <c:v>-0.44016000999999999</c:v>
                </c:pt>
                <c:pt idx="1699">
                  <c:v>-0.44016000999999999</c:v>
                </c:pt>
                <c:pt idx="1700">
                  <c:v>1.0939199900000001</c:v>
                </c:pt>
                <c:pt idx="1701">
                  <c:v>0.33840000999999997</c:v>
                </c:pt>
                <c:pt idx="1702">
                  <c:v>-0.18432000000000001</c:v>
                </c:pt>
                <c:pt idx="1703">
                  <c:v>-0.18432000000000001</c:v>
                </c:pt>
                <c:pt idx="1704">
                  <c:v>-0.34992000000000001</c:v>
                </c:pt>
                <c:pt idx="1705">
                  <c:v>-1.62335992</c:v>
                </c:pt>
                <c:pt idx="1706">
                  <c:v>-0.46127998999999997</c:v>
                </c:pt>
                <c:pt idx="1707">
                  <c:v>1.80431998</c:v>
                </c:pt>
                <c:pt idx="1708">
                  <c:v>-0.71664000000000005</c:v>
                </c:pt>
                <c:pt idx="1709">
                  <c:v>-0.71664000000000005</c:v>
                </c:pt>
                <c:pt idx="1710">
                  <c:v>-1.88256001</c:v>
                </c:pt>
                <c:pt idx="1711">
                  <c:v>-1.00607991</c:v>
                </c:pt>
                <c:pt idx="1712">
                  <c:v>0.13344</c:v>
                </c:pt>
                <c:pt idx="1713">
                  <c:v>0.13344</c:v>
                </c:pt>
                <c:pt idx="1714">
                  <c:v>0.48576000000000003</c:v>
                </c:pt>
                <c:pt idx="1715">
                  <c:v>0.36720002000000002</c:v>
                </c:pt>
                <c:pt idx="1716">
                  <c:v>-1.2441599400000001</c:v>
                </c:pt>
                <c:pt idx="1717">
                  <c:v>-1.66416001</c:v>
                </c:pt>
                <c:pt idx="1718">
                  <c:v>0.16944000000000001</c:v>
                </c:pt>
                <c:pt idx="1719">
                  <c:v>1.08239996</c:v>
                </c:pt>
                <c:pt idx="1720">
                  <c:v>1.08239996</c:v>
                </c:pt>
                <c:pt idx="1721">
                  <c:v>0.19104001000000001</c:v>
                </c:pt>
                <c:pt idx="1722">
                  <c:v>-5.04E-2</c:v>
                </c:pt>
                <c:pt idx="1723">
                  <c:v>-5.04E-2</c:v>
                </c:pt>
                <c:pt idx="1724">
                  <c:v>5.568E-2</c:v>
                </c:pt>
                <c:pt idx="1725">
                  <c:v>-0.26544002</c:v>
                </c:pt>
                <c:pt idx="1726">
                  <c:v>-0.26544002</c:v>
                </c:pt>
                <c:pt idx="1727">
                  <c:v>0.50400001000000005</c:v>
                </c:pt>
                <c:pt idx="1728">
                  <c:v>-0.71135998</c:v>
                </c:pt>
                <c:pt idx="1729">
                  <c:v>-1.47648001</c:v>
                </c:pt>
                <c:pt idx="1730">
                  <c:v>-1.47648001</c:v>
                </c:pt>
                <c:pt idx="1731">
                  <c:v>0.88752001999999997</c:v>
                </c:pt>
                <c:pt idx="1732">
                  <c:v>0.92351996999999997</c:v>
                </c:pt>
                <c:pt idx="1733">
                  <c:v>0.92351996999999997</c:v>
                </c:pt>
                <c:pt idx="1734">
                  <c:v>-0.73967998999999995</c:v>
                </c:pt>
                <c:pt idx="1735">
                  <c:v>-1.2278399499999999</c:v>
                </c:pt>
                <c:pt idx="1736">
                  <c:v>-1.2278399499999999</c:v>
                </c:pt>
                <c:pt idx="1737">
                  <c:v>-0.92207998000000002</c:v>
                </c:pt>
                <c:pt idx="1738">
                  <c:v>0.47855999999999999</c:v>
                </c:pt>
                <c:pt idx="1739">
                  <c:v>1.5043200299999999</c:v>
                </c:pt>
                <c:pt idx="1740">
                  <c:v>1.5043200299999999</c:v>
                </c:pt>
                <c:pt idx="1741">
                  <c:v>-0.75024002999999995</c:v>
                </c:pt>
                <c:pt idx="1742">
                  <c:v>-0.62592000000000003</c:v>
                </c:pt>
                <c:pt idx="1743">
                  <c:v>-0.62592000000000003</c:v>
                </c:pt>
                <c:pt idx="1744">
                  <c:v>-1.1865600300000001</c:v>
                </c:pt>
                <c:pt idx="1745">
                  <c:v>-0.44736000999999997</c:v>
                </c:pt>
                <c:pt idx="1746">
                  <c:v>-0.44736000999999997</c:v>
                </c:pt>
                <c:pt idx="1747">
                  <c:v>-0.65664005000000003</c:v>
                </c:pt>
                <c:pt idx="1748">
                  <c:v>-1.2959999999999999E-2</c:v>
                </c:pt>
                <c:pt idx="1749">
                  <c:v>-1.2959999999999999E-2</c:v>
                </c:pt>
                <c:pt idx="1750">
                  <c:v>1.17408001</c:v>
                </c:pt>
                <c:pt idx="1751">
                  <c:v>-0.66719996999999998</c:v>
                </c:pt>
                <c:pt idx="1752">
                  <c:v>-0.38208002000000002</c:v>
                </c:pt>
                <c:pt idx="1753">
                  <c:v>1.03919995</c:v>
                </c:pt>
                <c:pt idx="1754">
                  <c:v>-0.47855999999999999</c:v>
                </c:pt>
                <c:pt idx="1755">
                  <c:v>-1.68000007</c:v>
                </c:pt>
                <c:pt idx="1756">
                  <c:v>-1.68000007</c:v>
                </c:pt>
                <c:pt idx="1757">
                  <c:v>-1.2235200399999999</c:v>
                </c:pt>
                <c:pt idx="1758">
                  <c:v>1.20480001</c:v>
                </c:pt>
                <c:pt idx="1759">
                  <c:v>1.20480001</c:v>
                </c:pt>
                <c:pt idx="1760">
                  <c:v>1.3267199999999999</c:v>
                </c:pt>
                <c:pt idx="1761">
                  <c:v>-1.4236799499999999</c:v>
                </c:pt>
                <c:pt idx="1762">
                  <c:v>-1.4236799499999999</c:v>
                </c:pt>
                <c:pt idx="1763">
                  <c:v>-1.4438400300000001</c:v>
                </c:pt>
                <c:pt idx="1764">
                  <c:v>-0.80591999999999997</c:v>
                </c:pt>
                <c:pt idx="1765">
                  <c:v>-0.80591999999999997</c:v>
                </c:pt>
                <c:pt idx="1766">
                  <c:v>0.36575999999999997</c:v>
                </c:pt>
                <c:pt idx="1767">
                  <c:v>-0.76751994999999995</c:v>
                </c:pt>
                <c:pt idx="1768">
                  <c:v>-1.45440006</c:v>
                </c:pt>
                <c:pt idx="1769">
                  <c:v>-1.45440006</c:v>
                </c:pt>
                <c:pt idx="1770">
                  <c:v>0.69984000999999996</c:v>
                </c:pt>
                <c:pt idx="1771">
                  <c:v>0.1056</c:v>
                </c:pt>
                <c:pt idx="1772">
                  <c:v>0.1056</c:v>
                </c:pt>
                <c:pt idx="1773">
                  <c:v>9.1199999999999996E-3</c:v>
                </c:pt>
                <c:pt idx="1774">
                  <c:v>-0.15407999999999999</c:v>
                </c:pt>
                <c:pt idx="1775">
                  <c:v>-0.15407999999999999</c:v>
                </c:pt>
                <c:pt idx="1776">
                  <c:v>-1.05504</c:v>
                </c:pt>
                <c:pt idx="1777">
                  <c:v>-0.15648000000000001</c:v>
                </c:pt>
                <c:pt idx="1778">
                  <c:v>1.0732799799999999</c:v>
                </c:pt>
                <c:pt idx="1779">
                  <c:v>0.26831999000000001</c:v>
                </c:pt>
                <c:pt idx="1780">
                  <c:v>-1.30560005</c:v>
                </c:pt>
                <c:pt idx="1781">
                  <c:v>-0.85488003000000001</c:v>
                </c:pt>
                <c:pt idx="1782">
                  <c:v>-0.85488003000000001</c:v>
                </c:pt>
                <c:pt idx="1783">
                  <c:v>-0.52943998999999997</c:v>
                </c:pt>
                <c:pt idx="1784">
                  <c:v>0.21599999</c:v>
                </c:pt>
                <c:pt idx="1785">
                  <c:v>0.21599999</c:v>
                </c:pt>
                <c:pt idx="1786">
                  <c:v>2.0097599000000002</c:v>
                </c:pt>
                <c:pt idx="1787">
                  <c:v>-0.38159999</c:v>
                </c:pt>
                <c:pt idx="1788">
                  <c:v>-1.0430400399999999</c:v>
                </c:pt>
                <c:pt idx="1789">
                  <c:v>-0.52416003</c:v>
                </c:pt>
                <c:pt idx="1790">
                  <c:v>-0.95616000999999995</c:v>
                </c:pt>
                <c:pt idx="1791">
                  <c:v>-1.1255999800000001</c:v>
                </c:pt>
                <c:pt idx="1792">
                  <c:v>-1.1255999800000001</c:v>
                </c:pt>
                <c:pt idx="1793">
                  <c:v>0.27696001999999997</c:v>
                </c:pt>
                <c:pt idx="1794">
                  <c:v>1.3147199199999999</c:v>
                </c:pt>
                <c:pt idx="1795">
                  <c:v>1.3147199199999999</c:v>
                </c:pt>
                <c:pt idx="1796">
                  <c:v>-0.19824</c:v>
                </c:pt>
                <c:pt idx="1797">
                  <c:v>-0.72479998999999995</c:v>
                </c:pt>
                <c:pt idx="1798">
                  <c:v>-0.72479998999999995</c:v>
                </c:pt>
                <c:pt idx="1799">
                  <c:v>-0.62879996999999999</c:v>
                </c:pt>
                <c:pt idx="1800">
                  <c:v>-0.62879996999999999</c:v>
                </c:pt>
                <c:pt idx="1801">
                  <c:v>-0.13487999000000001</c:v>
                </c:pt>
                <c:pt idx="1802">
                  <c:v>-0.26592000999999998</c:v>
                </c:pt>
                <c:pt idx="1803">
                  <c:v>0.27936</c:v>
                </c:pt>
                <c:pt idx="1804">
                  <c:v>0.27936</c:v>
                </c:pt>
                <c:pt idx="1805">
                  <c:v>-0.51312000000000002</c:v>
                </c:pt>
                <c:pt idx="1806">
                  <c:v>-0.49343999999999999</c:v>
                </c:pt>
                <c:pt idx="1807">
                  <c:v>0.97727995999999995</c:v>
                </c:pt>
                <c:pt idx="1808">
                  <c:v>0.59424001000000004</c:v>
                </c:pt>
                <c:pt idx="1809">
                  <c:v>-0.73055994999999996</c:v>
                </c:pt>
                <c:pt idx="1810">
                  <c:v>-0.73055994999999996</c:v>
                </c:pt>
                <c:pt idx="1811">
                  <c:v>-0.1056</c:v>
                </c:pt>
                <c:pt idx="1812">
                  <c:v>-0.71183996999999999</c:v>
                </c:pt>
                <c:pt idx="1813">
                  <c:v>-0.67871999999999999</c:v>
                </c:pt>
                <c:pt idx="1814">
                  <c:v>-0.67871999999999999</c:v>
                </c:pt>
                <c:pt idx="1815">
                  <c:v>0.77568000999999998</c:v>
                </c:pt>
                <c:pt idx="1816">
                  <c:v>0.77568000999999998</c:v>
                </c:pt>
                <c:pt idx="1817">
                  <c:v>0.33024000999999997</c:v>
                </c:pt>
                <c:pt idx="1818">
                  <c:v>-0.41568001999999998</c:v>
                </c:pt>
                <c:pt idx="1819">
                  <c:v>-0.29136002</c:v>
                </c:pt>
                <c:pt idx="1820">
                  <c:v>-0.29136002</c:v>
                </c:pt>
                <c:pt idx="1821">
                  <c:v>0.1416</c:v>
                </c:pt>
                <c:pt idx="1822">
                  <c:v>-0.81359999999999999</c:v>
                </c:pt>
                <c:pt idx="1823">
                  <c:v>-0.59663999000000001</c:v>
                </c:pt>
                <c:pt idx="1824">
                  <c:v>-0.59663999000000001</c:v>
                </c:pt>
                <c:pt idx="1825">
                  <c:v>0.1416</c:v>
                </c:pt>
                <c:pt idx="1826">
                  <c:v>0.51023996000000005</c:v>
                </c:pt>
                <c:pt idx="1827">
                  <c:v>0.51023996000000005</c:v>
                </c:pt>
                <c:pt idx="1828">
                  <c:v>-0.84191996000000002</c:v>
                </c:pt>
                <c:pt idx="1829">
                  <c:v>-0.77280002999999997</c:v>
                </c:pt>
                <c:pt idx="1830">
                  <c:v>-0.77280002999999997</c:v>
                </c:pt>
                <c:pt idx="1831">
                  <c:v>1.4342399800000001</c:v>
                </c:pt>
                <c:pt idx="1832">
                  <c:v>0.16800000000000001</c:v>
                </c:pt>
                <c:pt idx="1833">
                  <c:v>-1.80864</c:v>
                </c:pt>
                <c:pt idx="1834">
                  <c:v>-0.88080000999999997</c:v>
                </c:pt>
                <c:pt idx="1835">
                  <c:v>0.96767998</c:v>
                </c:pt>
                <c:pt idx="1836">
                  <c:v>0.96767998</c:v>
                </c:pt>
                <c:pt idx="1837">
                  <c:v>0.22272001</c:v>
                </c:pt>
                <c:pt idx="1838">
                  <c:v>-0.68015999000000005</c:v>
                </c:pt>
                <c:pt idx="1839">
                  <c:v>-0.68015999000000005</c:v>
                </c:pt>
                <c:pt idx="1840">
                  <c:v>1.0147199600000001</c:v>
                </c:pt>
                <c:pt idx="1841">
                  <c:v>-0.39503998000000001</c:v>
                </c:pt>
                <c:pt idx="1842">
                  <c:v>-0.92927998000000001</c:v>
                </c:pt>
                <c:pt idx="1843">
                  <c:v>-0.18960001000000001</c:v>
                </c:pt>
                <c:pt idx="1844">
                  <c:v>-7.6799999999999993E-2</c:v>
                </c:pt>
                <c:pt idx="1845">
                  <c:v>-7.6799999999999993E-2</c:v>
                </c:pt>
                <c:pt idx="1846">
                  <c:v>0.42000001999999997</c:v>
                </c:pt>
                <c:pt idx="1847">
                  <c:v>-0.55680001000000001</c:v>
                </c:pt>
                <c:pt idx="1848">
                  <c:v>-0.55680001000000001</c:v>
                </c:pt>
                <c:pt idx="1849">
                  <c:v>-0.28895998000000001</c:v>
                </c:pt>
                <c:pt idx="1850">
                  <c:v>-0.30912000000000001</c:v>
                </c:pt>
                <c:pt idx="1851">
                  <c:v>0.81599997999999996</c:v>
                </c:pt>
                <c:pt idx="1852">
                  <c:v>0.62063997999999998</c:v>
                </c:pt>
                <c:pt idx="1853">
                  <c:v>-0.37536001000000002</c:v>
                </c:pt>
                <c:pt idx="1854">
                  <c:v>-0.37536001000000002</c:v>
                </c:pt>
                <c:pt idx="1855">
                  <c:v>-0.98784006000000002</c:v>
                </c:pt>
                <c:pt idx="1856">
                  <c:v>-3.696E-2</c:v>
                </c:pt>
                <c:pt idx="1857">
                  <c:v>0.94416003999999998</c:v>
                </c:pt>
                <c:pt idx="1858">
                  <c:v>0.94416003999999998</c:v>
                </c:pt>
                <c:pt idx="1859">
                  <c:v>-0.36335999000000002</c:v>
                </c:pt>
                <c:pt idx="1860">
                  <c:v>-8.2559999999999995E-2</c:v>
                </c:pt>
                <c:pt idx="1861">
                  <c:v>-0.2016</c:v>
                </c:pt>
                <c:pt idx="1862">
                  <c:v>-0.2016</c:v>
                </c:pt>
                <c:pt idx="1863">
                  <c:v>-0.36048001000000002</c:v>
                </c:pt>
                <c:pt idx="1864">
                  <c:v>-0.52656000999999997</c:v>
                </c:pt>
                <c:pt idx="1865">
                  <c:v>0.40559998000000003</c:v>
                </c:pt>
                <c:pt idx="1866">
                  <c:v>0.40559998000000003</c:v>
                </c:pt>
                <c:pt idx="1867">
                  <c:v>0.52127999000000003</c:v>
                </c:pt>
                <c:pt idx="1868">
                  <c:v>-8.9279999999999998E-2</c:v>
                </c:pt>
                <c:pt idx="1869">
                  <c:v>-0.88848000999999999</c:v>
                </c:pt>
                <c:pt idx="1870">
                  <c:v>1.4880000000000001E-2</c:v>
                </c:pt>
                <c:pt idx="1871">
                  <c:v>2.8799999999999999E-2</c:v>
                </c:pt>
                <c:pt idx="1872">
                  <c:v>2.8799999999999999E-2</c:v>
                </c:pt>
                <c:pt idx="1873">
                  <c:v>-0.64847999999999995</c:v>
                </c:pt>
                <c:pt idx="1874">
                  <c:v>1.10640001</c:v>
                </c:pt>
                <c:pt idx="1875">
                  <c:v>0.48576000000000003</c:v>
                </c:pt>
                <c:pt idx="1876">
                  <c:v>0.48576000000000003</c:v>
                </c:pt>
                <c:pt idx="1877">
                  <c:v>-0.78335999999999995</c:v>
                </c:pt>
                <c:pt idx="1878">
                  <c:v>-0.46032002999999999</c:v>
                </c:pt>
                <c:pt idx="1879">
                  <c:v>-0.46032002999999999</c:v>
                </c:pt>
                <c:pt idx="1880">
                  <c:v>-0.68975997</c:v>
                </c:pt>
                <c:pt idx="1881">
                  <c:v>1.1505600199999999</c:v>
                </c:pt>
                <c:pt idx="1882">
                  <c:v>1.1505600199999999</c:v>
                </c:pt>
                <c:pt idx="1883">
                  <c:v>2.63183999</c:v>
                </c:pt>
                <c:pt idx="1884">
                  <c:v>-0.84767996999999995</c:v>
                </c:pt>
                <c:pt idx="1885">
                  <c:v>-0.65472001000000002</c:v>
                </c:pt>
                <c:pt idx="1886">
                  <c:v>-0.65472001000000002</c:v>
                </c:pt>
                <c:pt idx="1887">
                  <c:v>0.77423995999999995</c:v>
                </c:pt>
                <c:pt idx="1888">
                  <c:v>0.31344001999999999</c:v>
                </c:pt>
                <c:pt idx="1889">
                  <c:v>0.31344001999999999</c:v>
                </c:pt>
                <c:pt idx="1890">
                  <c:v>-0.31200000999999999</c:v>
                </c:pt>
                <c:pt idx="1891">
                  <c:v>-0.52703999999999995</c:v>
                </c:pt>
                <c:pt idx="1892">
                  <c:v>-0.52703999999999995</c:v>
                </c:pt>
                <c:pt idx="1893">
                  <c:v>-1.968E-2</c:v>
                </c:pt>
                <c:pt idx="1894">
                  <c:v>-0.22464001</c:v>
                </c:pt>
                <c:pt idx="1895">
                  <c:v>5.28E-2</c:v>
                </c:pt>
                <c:pt idx="1896">
                  <c:v>0.18864</c:v>
                </c:pt>
                <c:pt idx="1897">
                  <c:v>0.87887996000000002</c:v>
                </c:pt>
                <c:pt idx="1898">
                  <c:v>0.87887996000000002</c:v>
                </c:pt>
                <c:pt idx="1899">
                  <c:v>-2.5440000000000001E-2</c:v>
                </c:pt>
                <c:pt idx="1900">
                  <c:v>-1.44432008</c:v>
                </c:pt>
                <c:pt idx="1901">
                  <c:v>-0.83904003999999999</c:v>
                </c:pt>
                <c:pt idx="1902">
                  <c:v>-0.83904003999999999</c:v>
                </c:pt>
                <c:pt idx="1903">
                  <c:v>0.53231996000000004</c:v>
                </c:pt>
                <c:pt idx="1904">
                  <c:v>-0.57071996000000003</c:v>
                </c:pt>
                <c:pt idx="1905">
                  <c:v>5.7119999999999997E-2</c:v>
                </c:pt>
                <c:pt idx="1906">
                  <c:v>0.62783997999999996</c:v>
                </c:pt>
                <c:pt idx="1907">
                  <c:v>0.46224000999999998</c:v>
                </c:pt>
                <c:pt idx="1908">
                  <c:v>0.46224000999999998</c:v>
                </c:pt>
                <c:pt idx="1909">
                  <c:v>0.42624000000000001</c:v>
                </c:pt>
                <c:pt idx="1910">
                  <c:v>0.31536001000000002</c:v>
                </c:pt>
                <c:pt idx="1911">
                  <c:v>-0.29520002000000001</c:v>
                </c:pt>
                <c:pt idx="1912">
                  <c:v>-0.29520002000000001</c:v>
                </c:pt>
                <c:pt idx="1913">
                  <c:v>-0.44303998</c:v>
                </c:pt>
                <c:pt idx="1914">
                  <c:v>-0.51743996000000003</c:v>
                </c:pt>
                <c:pt idx="1915">
                  <c:v>-2.3999999999999998E-3</c:v>
                </c:pt>
                <c:pt idx="1916">
                  <c:v>-0.54719996000000004</c:v>
                </c:pt>
                <c:pt idx="1917">
                  <c:v>-7.8719999999999998E-2</c:v>
                </c:pt>
                <c:pt idx="1918">
                  <c:v>-7.8719999999999998E-2</c:v>
                </c:pt>
                <c:pt idx="1919">
                  <c:v>0.51600003000000005</c:v>
                </c:pt>
                <c:pt idx="1920">
                  <c:v>0.80352002</c:v>
                </c:pt>
                <c:pt idx="1921">
                  <c:v>7.1999999999999995E-2</c:v>
                </c:pt>
                <c:pt idx="1922">
                  <c:v>7.1999999999999995E-2</c:v>
                </c:pt>
                <c:pt idx="1923">
                  <c:v>-0.42672001999999998</c:v>
                </c:pt>
                <c:pt idx="1924">
                  <c:v>-0.70512003000000001</c:v>
                </c:pt>
                <c:pt idx="1925">
                  <c:v>-5.8560000000000001E-2</c:v>
                </c:pt>
                <c:pt idx="1926">
                  <c:v>-0.22319998999999999</c:v>
                </c:pt>
                <c:pt idx="1927">
                  <c:v>0.17136000000000001</c:v>
                </c:pt>
                <c:pt idx="1928">
                  <c:v>0.17136000000000001</c:v>
                </c:pt>
                <c:pt idx="1929">
                  <c:v>0.53136002999999998</c:v>
                </c:pt>
                <c:pt idx="1930">
                  <c:v>0.35424</c:v>
                </c:pt>
                <c:pt idx="1931">
                  <c:v>-0.14112</c:v>
                </c:pt>
                <c:pt idx="1932">
                  <c:v>-0.14112</c:v>
                </c:pt>
                <c:pt idx="1933">
                  <c:v>0.57791996000000001</c:v>
                </c:pt>
                <c:pt idx="1934">
                  <c:v>0.57791996000000001</c:v>
                </c:pt>
                <c:pt idx="1935">
                  <c:v>-0.37584001</c:v>
                </c:pt>
                <c:pt idx="1936">
                  <c:v>-0.68975997</c:v>
                </c:pt>
                <c:pt idx="1937">
                  <c:v>0.54912000999999999</c:v>
                </c:pt>
                <c:pt idx="1938">
                  <c:v>0.54912000999999999</c:v>
                </c:pt>
                <c:pt idx="1939">
                  <c:v>0.30528</c:v>
                </c:pt>
                <c:pt idx="1940">
                  <c:v>0.33695998999999999</c:v>
                </c:pt>
                <c:pt idx="1941">
                  <c:v>0.51119994999999996</c:v>
                </c:pt>
                <c:pt idx="1942">
                  <c:v>0.64991999</c:v>
                </c:pt>
                <c:pt idx="1943">
                  <c:v>-0.71567999999999998</c:v>
                </c:pt>
                <c:pt idx="1944">
                  <c:v>-0.71567999999999998</c:v>
                </c:pt>
                <c:pt idx="1945">
                  <c:v>-1.2067199900000001</c:v>
                </c:pt>
                <c:pt idx="1946">
                  <c:v>0.75312000999999995</c:v>
                </c:pt>
                <c:pt idx="1947">
                  <c:v>0.76656002000000001</c:v>
                </c:pt>
                <c:pt idx="1948">
                  <c:v>0.76656002000000001</c:v>
                </c:pt>
                <c:pt idx="1949">
                  <c:v>-4.0800000000000003E-2</c:v>
                </c:pt>
                <c:pt idx="1950">
                  <c:v>0.79776000999999996</c:v>
                </c:pt>
                <c:pt idx="1951">
                  <c:v>0.53999995999999995</c:v>
                </c:pt>
                <c:pt idx="1952">
                  <c:v>-0.34944001000000002</c:v>
                </c:pt>
                <c:pt idx="1953">
                  <c:v>-0.25056001999999999</c:v>
                </c:pt>
                <c:pt idx="1954">
                  <c:v>-0.25056001999999999</c:v>
                </c:pt>
                <c:pt idx="1955">
                  <c:v>-0.49583998000000001</c:v>
                </c:pt>
                <c:pt idx="1956">
                  <c:v>-1.584E-2</c:v>
                </c:pt>
                <c:pt idx="1957">
                  <c:v>0.61919999000000003</c:v>
                </c:pt>
                <c:pt idx="1958">
                  <c:v>0.61919999000000003</c:v>
                </c:pt>
                <c:pt idx="1959">
                  <c:v>0.79007994999999998</c:v>
                </c:pt>
                <c:pt idx="1960">
                  <c:v>0.15743999</c:v>
                </c:pt>
                <c:pt idx="1961">
                  <c:v>-0.30480000000000002</c:v>
                </c:pt>
                <c:pt idx="1962">
                  <c:v>5.6160000000000002E-2</c:v>
                </c:pt>
                <c:pt idx="1963">
                  <c:v>5.6160000000000002E-2</c:v>
                </c:pt>
                <c:pt idx="1964">
                  <c:v>-0.35376000000000002</c:v>
                </c:pt>
                <c:pt idx="1965">
                  <c:v>-0.81119996000000005</c:v>
                </c:pt>
                <c:pt idx="1966">
                  <c:v>-0.81119996000000005</c:v>
                </c:pt>
                <c:pt idx="1967">
                  <c:v>-0.20592000999999999</c:v>
                </c:pt>
                <c:pt idx="1968">
                  <c:v>0.71087997999999997</c:v>
                </c:pt>
                <c:pt idx="1969">
                  <c:v>0.15743999</c:v>
                </c:pt>
                <c:pt idx="1970">
                  <c:v>0.39792000999999999</c:v>
                </c:pt>
                <c:pt idx="1971">
                  <c:v>0.62448000999999997</c:v>
                </c:pt>
                <c:pt idx="1972">
                  <c:v>-0.97871995000000001</c:v>
                </c:pt>
                <c:pt idx="1973">
                  <c:v>-0.97871995000000001</c:v>
                </c:pt>
                <c:pt idx="1974">
                  <c:v>-9.8400000000000001E-2</c:v>
                </c:pt>
                <c:pt idx="1975">
                  <c:v>0.92927998000000001</c:v>
                </c:pt>
                <c:pt idx="1976">
                  <c:v>0.92927998000000001</c:v>
                </c:pt>
                <c:pt idx="1977">
                  <c:v>-0.42287998999999998</c:v>
                </c:pt>
                <c:pt idx="1978">
                  <c:v>0.22800000000000001</c:v>
                </c:pt>
                <c:pt idx="1979">
                  <c:v>0.22800000000000001</c:v>
                </c:pt>
                <c:pt idx="1980">
                  <c:v>-9.4079990000000002E-2</c:v>
                </c:pt>
                <c:pt idx="1981">
                  <c:v>-1.11984003</c:v>
                </c:pt>
                <c:pt idx="1982">
                  <c:v>0.12959999</c:v>
                </c:pt>
                <c:pt idx="1983">
                  <c:v>0.12959999</c:v>
                </c:pt>
                <c:pt idx="1984">
                  <c:v>1.33343995</c:v>
                </c:pt>
                <c:pt idx="1985">
                  <c:v>-5.9040000000000002E-2</c:v>
                </c:pt>
                <c:pt idx="1986">
                  <c:v>0.33935999999999999</c:v>
                </c:pt>
                <c:pt idx="1987">
                  <c:v>1.0579199800000001</c:v>
                </c:pt>
                <c:pt idx="1988">
                  <c:v>1.0579199800000001</c:v>
                </c:pt>
                <c:pt idx="1989">
                  <c:v>-1.5196799000000001</c:v>
                </c:pt>
                <c:pt idx="1990">
                  <c:v>-0.88944000000000001</c:v>
                </c:pt>
                <c:pt idx="1991">
                  <c:v>-0.88944000000000001</c:v>
                </c:pt>
                <c:pt idx="1992">
                  <c:v>3.984E-2</c:v>
                </c:pt>
                <c:pt idx="1993">
                  <c:v>3.984E-2</c:v>
                </c:pt>
                <c:pt idx="1994">
                  <c:v>-8.9760000000000006E-2</c:v>
                </c:pt>
                <c:pt idx="1995">
                  <c:v>0.55344002999999997</c:v>
                </c:pt>
                <c:pt idx="1996">
                  <c:v>0.41279998000000001</c:v>
                </c:pt>
                <c:pt idx="1997">
                  <c:v>0.23279999000000001</c:v>
                </c:pt>
                <c:pt idx="1998">
                  <c:v>5.04E-2</c:v>
                </c:pt>
                <c:pt idx="1999">
                  <c:v>-0.23327999999999999</c:v>
                </c:pt>
                <c:pt idx="2000">
                  <c:v>-0.23327999999999999</c:v>
                </c:pt>
                <c:pt idx="2001">
                  <c:v>0.77759999000000002</c:v>
                </c:pt>
                <c:pt idx="2002">
                  <c:v>0.89424002000000002</c:v>
                </c:pt>
                <c:pt idx="2003">
                  <c:v>0.89424002000000002</c:v>
                </c:pt>
                <c:pt idx="2004">
                  <c:v>-0.39263998999999999</c:v>
                </c:pt>
                <c:pt idx="2005">
                  <c:v>-0.79776000999999996</c:v>
                </c:pt>
                <c:pt idx="2006">
                  <c:v>5.5199999999999999E-2</c:v>
                </c:pt>
                <c:pt idx="2007">
                  <c:v>0.52895999000000005</c:v>
                </c:pt>
                <c:pt idx="2008">
                  <c:v>0.44352001000000002</c:v>
                </c:pt>
                <c:pt idx="2009">
                  <c:v>0.60575997999999998</c:v>
                </c:pt>
                <c:pt idx="2010">
                  <c:v>0.60575997999999998</c:v>
                </c:pt>
                <c:pt idx="2011">
                  <c:v>-0.86831999000000004</c:v>
                </c:pt>
                <c:pt idx="2012">
                  <c:v>-0.87407999999999997</c:v>
                </c:pt>
                <c:pt idx="2013">
                  <c:v>-0.87407999999999997</c:v>
                </c:pt>
                <c:pt idx="2014">
                  <c:v>0.18672</c:v>
                </c:pt>
                <c:pt idx="2015">
                  <c:v>0.41279998000000001</c:v>
                </c:pt>
                <c:pt idx="2016">
                  <c:v>0.41279998000000001</c:v>
                </c:pt>
                <c:pt idx="2017">
                  <c:v>-0.72048002</c:v>
                </c:pt>
                <c:pt idx="2018">
                  <c:v>-1.5009599899999999</c:v>
                </c:pt>
                <c:pt idx="2019">
                  <c:v>0.27167999999999998</c:v>
                </c:pt>
                <c:pt idx="2020">
                  <c:v>0.27167999999999998</c:v>
                </c:pt>
                <c:pt idx="2021">
                  <c:v>0.84959996000000004</c:v>
                </c:pt>
                <c:pt idx="2022">
                  <c:v>-0.36527997000000001</c:v>
                </c:pt>
                <c:pt idx="2023">
                  <c:v>-0.33119999999999999</c:v>
                </c:pt>
                <c:pt idx="2024">
                  <c:v>-0.33119999999999999</c:v>
                </c:pt>
                <c:pt idx="2025">
                  <c:v>8.1600000000000006E-2</c:v>
                </c:pt>
                <c:pt idx="2026">
                  <c:v>8.1600000000000006E-2</c:v>
                </c:pt>
                <c:pt idx="2027">
                  <c:v>-4.9439999999999998E-2</c:v>
                </c:pt>
                <c:pt idx="2028">
                  <c:v>0.18479999999999999</c:v>
                </c:pt>
                <c:pt idx="2029">
                  <c:v>1.19903994</c:v>
                </c:pt>
                <c:pt idx="2030">
                  <c:v>1.19903994</c:v>
                </c:pt>
                <c:pt idx="2031">
                  <c:v>0.58320004000000003</c:v>
                </c:pt>
                <c:pt idx="2032">
                  <c:v>2.4E-2</c:v>
                </c:pt>
                <c:pt idx="2033">
                  <c:v>-2.8799999999999999E-2</c:v>
                </c:pt>
                <c:pt idx="2034">
                  <c:v>0.98736000000000002</c:v>
                </c:pt>
                <c:pt idx="2035">
                  <c:v>0.35664001000000001</c:v>
                </c:pt>
                <c:pt idx="2036">
                  <c:v>0.35664001000000001</c:v>
                </c:pt>
                <c:pt idx="2037">
                  <c:v>-1.3694400799999999</c:v>
                </c:pt>
                <c:pt idx="2038">
                  <c:v>-0.16175999999999999</c:v>
                </c:pt>
                <c:pt idx="2039">
                  <c:v>0.59328002000000002</c:v>
                </c:pt>
                <c:pt idx="2040">
                  <c:v>0.59328002000000002</c:v>
                </c:pt>
                <c:pt idx="2041">
                  <c:v>-0.26784000000000002</c:v>
                </c:pt>
                <c:pt idx="2042">
                  <c:v>-0.41760001000000002</c:v>
                </c:pt>
                <c:pt idx="2043">
                  <c:v>-0.40848002</c:v>
                </c:pt>
                <c:pt idx="2044">
                  <c:v>-0.31391998999999998</c:v>
                </c:pt>
                <c:pt idx="2045">
                  <c:v>0.75216000999999999</c:v>
                </c:pt>
                <c:pt idx="2046">
                  <c:v>0.75216000999999999</c:v>
                </c:pt>
                <c:pt idx="2047">
                  <c:v>1.1702399299999999</c:v>
                </c:pt>
                <c:pt idx="2048">
                  <c:v>1.5681599399999999</c:v>
                </c:pt>
                <c:pt idx="2049">
                  <c:v>-1.968E-2</c:v>
                </c:pt>
                <c:pt idx="2050">
                  <c:v>-1.968E-2</c:v>
                </c:pt>
                <c:pt idx="2051">
                  <c:v>-1.21056008</c:v>
                </c:pt>
                <c:pt idx="2052">
                  <c:v>0.71135998</c:v>
                </c:pt>
                <c:pt idx="2053">
                  <c:v>0.97104000999999995</c:v>
                </c:pt>
                <c:pt idx="2054">
                  <c:v>0.97104000999999995</c:v>
                </c:pt>
                <c:pt idx="2055">
                  <c:v>1.13999999</c:v>
                </c:pt>
                <c:pt idx="2056">
                  <c:v>0.59855997999999999</c:v>
                </c:pt>
                <c:pt idx="2057">
                  <c:v>-1.25663996</c:v>
                </c:pt>
                <c:pt idx="2058">
                  <c:v>-1.25663996</c:v>
                </c:pt>
                <c:pt idx="2059">
                  <c:v>-1.4875199800000001</c:v>
                </c:pt>
                <c:pt idx="2060">
                  <c:v>0.23376</c:v>
                </c:pt>
                <c:pt idx="2061">
                  <c:v>1.88544011</c:v>
                </c:pt>
                <c:pt idx="2062">
                  <c:v>-0.17280000000000001</c:v>
                </c:pt>
                <c:pt idx="2063">
                  <c:v>-0.88800000999999995</c:v>
                </c:pt>
                <c:pt idx="2064">
                  <c:v>-0.88800000999999995</c:v>
                </c:pt>
                <c:pt idx="2065">
                  <c:v>-7.8719999999999998E-2</c:v>
                </c:pt>
                <c:pt idx="2066">
                  <c:v>0.94464004000000001</c:v>
                </c:pt>
                <c:pt idx="2067">
                  <c:v>0.192</c:v>
                </c:pt>
                <c:pt idx="2068">
                  <c:v>0.192</c:v>
                </c:pt>
                <c:pt idx="2069">
                  <c:v>0.62975996999999995</c:v>
                </c:pt>
                <c:pt idx="2070">
                  <c:v>0.21935999</c:v>
                </c:pt>
                <c:pt idx="2071">
                  <c:v>0.21935999</c:v>
                </c:pt>
                <c:pt idx="2072">
                  <c:v>0.32016</c:v>
                </c:pt>
                <c:pt idx="2073">
                  <c:v>1.392E-2</c:v>
                </c:pt>
                <c:pt idx="2074">
                  <c:v>1.392E-2</c:v>
                </c:pt>
                <c:pt idx="2075">
                  <c:v>-0.43487998999999999</c:v>
                </c:pt>
                <c:pt idx="2076">
                  <c:v>-0.27023997999999999</c:v>
                </c:pt>
                <c:pt idx="2077">
                  <c:v>0.29424</c:v>
                </c:pt>
                <c:pt idx="2078">
                  <c:v>0.29424</c:v>
                </c:pt>
                <c:pt idx="2079">
                  <c:v>-0.26016</c:v>
                </c:pt>
                <c:pt idx="2080">
                  <c:v>-0.26016</c:v>
                </c:pt>
                <c:pt idx="2081">
                  <c:v>0.64608001999999998</c:v>
                </c:pt>
                <c:pt idx="2082">
                  <c:v>1.1865600300000001</c:v>
                </c:pt>
                <c:pt idx="2083">
                  <c:v>-0.45551999999999998</c:v>
                </c:pt>
                <c:pt idx="2084">
                  <c:v>-0.45551999999999998</c:v>
                </c:pt>
                <c:pt idx="2085">
                  <c:v>-0.50256002</c:v>
                </c:pt>
                <c:pt idx="2086">
                  <c:v>0.24815999</c:v>
                </c:pt>
                <c:pt idx="2087">
                  <c:v>0.58704000999999995</c:v>
                </c:pt>
                <c:pt idx="2088">
                  <c:v>2.3040000000000001E-2</c:v>
                </c:pt>
                <c:pt idx="2089">
                  <c:v>-0.11808001</c:v>
                </c:pt>
                <c:pt idx="2090">
                  <c:v>-0.11808001</c:v>
                </c:pt>
                <c:pt idx="2091">
                  <c:v>-0.38879999999999998</c:v>
                </c:pt>
                <c:pt idx="2092">
                  <c:v>0.49871999</c:v>
                </c:pt>
                <c:pt idx="2093">
                  <c:v>1.87968004</c:v>
                </c:pt>
                <c:pt idx="2094">
                  <c:v>1.87968004</c:v>
                </c:pt>
                <c:pt idx="2095">
                  <c:v>0.38735997999999999</c:v>
                </c:pt>
                <c:pt idx="2096">
                  <c:v>-0.66240001000000004</c:v>
                </c:pt>
                <c:pt idx="2097">
                  <c:v>-0.66240001000000004</c:v>
                </c:pt>
                <c:pt idx="2098">
                  <c:v>-0.18048</c:v>
                </c:pt>
                <c:pt idx="2099">
                  <c:v>0.38784000000000002</c:v>
                </c:pt>
                <c:pt idx="2100">
                  <c:v>0.38784000000000002</c:v>
                </c:pt>
                <c:pt idx="2101">
                  <c:v>0.73728000999999999</c:v>
                </c:pt>
                <c:pt idx="2102">
                  <c:v>0.61343998</c:v>
                </c:pt>
                <c:pt idx="2103">
                  <c:v>6.7200000000000003E-3</c:v>
                </c:pt>
                <c:pt idx="2104">
                  <c:v>6.7200000000000003E-3</c:v>
                </c:pt>
                <c:pt idx="2105">
                  <c:v>-0.10944</c:v>
                </c:pt>
                <c:pt idx="2106">
                  <c:v>0.76367998000000004</c:v>
                </c:pt>
                <c:pt idx="2107">
                  <c:v>0.76367998000000004</c:v>
                </c:pt>
                <c:pt idx="2108">
                  <c:v>0.50976001999999998</c:v>
                </c:pt>
                <c:pt idx="2109">
                  <c:v>-1.2648000699999999</c:v>
                </c:pt>
                <c:pt idx="2110">
                  <c:v>-1.2648000699999999</c:v>
                </c:pt>
                <c:pt idx="2111">
                  <c:v>-0.89568000999999997</c:v>
                </c:pt>
                <c:pt idx="2112">
                  <c:v>0.93455999999999995</c:v>
                </c:pt>
                <c:pt idx="2113">
                  <c:v>0.61295997999999996</c:v>
                </c:pt>
                <c:pt idx="2114">
                  <c:v>-0.81119996000000005</c:v>
                </c:pt>
                <c:pt idx="2115">
                  <c:v>-0.36864001000000002</c:v>
                </c:pt>
                <c:pt idx="2116">
                  <c:v>0.22367999999999999</c:v>
                </c:pt>
                <c:pt idx="2117">
                  <c:v>0.22367999999999999</c:v>
                </c:pt>
                <c:pt idx="2118">
                  <c:v>0.83855999000000003</c:v>
                </c:pt>
                <c:pt idx="2119">
                  <c:v>1.53312004</c:v>
                </c:pt>
                <c:pt idx="2120">
                  <c:v>1.53312004</c:v>
                </c:pt>
                <c:pt idx="2121">
                  <c:v>0.67247999000000003</c:v>
                </c:pt>
                <c:pt idx="2122">
                  <c:v>-0.21456</c:v>
                </c:pt>
                <c:pt idx="2123">
                  <c:v>-0.43056001999999999</c:v>
                </c:pt>
                <c:pt idx="2124">
                  <c:v>-0.67967999000000001</c:v>
                </c:pt>
                <c:pt idx="2125">
                  <c:v>0.15887999999999999</c:v>
                </c:pt>
                <c:pt idx="2126">
                  <c:v>0.15887999999999999</c:v>
                </c:pt>
                <c:pt idx="2127">
                  <c:v>0.49248001000000002</c:v>
                </c:pt>
                <c:pt idx="2128">
                  <c:v>1.77119994</c:v>
                </c:pt>
                <c:pt idx="2129">
                  <c:v>1.4615999500000001</c:v>
                </c:pt>
                <c:pt idx="2130">
                  <c:v>1.4615999500000001</c:v>
                </c:pt>
                <c:pt idx="2131">
                  <c:v>-1.6848000299999999</c:v>
                </c:pt>
                <c:pt idx="2132">
                  <c:v>0.33263999</c:v>
                </c:pt>
                <c:pt idx="2133">
                  <c:v>0.33263999</c:v>
                </c:pt>
                <c:pt idx="2134">
                  <c:v>6.336E-2</c:v>
                </c:pt>
                <c:pt idx="2135">
                  <c:v>0.52079998999999999</c:v>
                </c:pt>
                <c:pt idx="2136">
                  <c:v>0.52079998999999999</c:v>
                </c:pt>
                <c:pt idx="2137">
                  <c:v>0.98976003999999995</c:v>
                </c:pt>
                <c:pt idx="2138">
                  <c:v>0.76608001999999997</c:v>
                </c:pt>
                <c:pt idx="2139">
                  <c:v>0.49679997999999997</c:v>
                </c:pt>
                <c:pt idx="2140">
                  <c:v>0.49679997999999997</c:v>
                </c:pt>
                <c:pt idx="2141">
                  <c:v>0.12528001</c:v>
                </c:pt>
                <c:pt idx="2142">
                  <c:v>-0.53760003999999995</c:v>
                </c:pt>
                <c:pt idx="2143">
                  <c:v>-0.53760003999999995</c:v>
                </c:pt>
                <c:pt idx="2144">
                  <c:v>0.47375998000000002</c:v>
                </c:pt>
                <c:pt idx="2145">
                  <c:v>0.74015998999999999</c:v>
                </c:pt>
                <c:pt idx="2146">
                  <c:v>0.74015998999999999</c:v>
                </c:pt>
                <c:pt idx="2147">
                  <c:v>0.65472001000000002</c:v>
                </c:pt>
                <c:pt idx="2148">
                  <c:v>-1.92E-3</c:v>
                </c:pt>
                <c:pt idx="2149">
                  <c:v>-0.85392003999999999</c:v>
                </c:pt>
                <c:pt idx="2150">
                  <c:v>-0.79679995999999997</c:v>
                </c:pt>
                <c:pt idx="2151">
                  <c:v>-0.19392000000000001</c:v>
                </c:pt>
                <c:pt idx="2152">
                  <c:v>-0.19392000000000001</c:v>
                </c:pt>
                <c:pt idx="2153">
                  <c:v>1.3468799600000001</c:v>
                </c:pt>
                <c:pt idx="2154">
                  <c:v>1.5955200199999999</c:v>
                </c:pt>
                <c:pt idx="2155">
                  <c:v>0.99743998</c:v>
                </c:pt>
                <c:pt idx="2156">
                  <c:v>0.99743998</c:v>
                </c:pt>
                <c:pt idx="2157">
                  <c:v>6.8640000000000007E-2</c:v>
                </c:pt>
                <c:pt idx="2158">
                  <c:v>-0.34512000999999998</c:v>
                </c:pt>
                <c:pt idx="2159">
                  <c:v>-0.40751999999999999</c:v>
                </c:pt>
                <c:pt idx="2160">
                  <c:v>-1.22112</c:v>
                </c:pt>
                <c:pt idx="2161">
                  <c:v>-1.0910400200000001</c:v>
                </c:pt>
                <c:pt idx="2162">
                  <c:v>-1.0910400200000001</c:v>
                </c:pt>
                <c:pt idx="2163">
                  <c:v>0.79488002999999996</c:v>
                </c:pt>
                <c:pt idx="2164">
                  <c:v>2.09280014</c:v>
                </c:pt>
                <c:pt idx="2165">
                  <c:v>1.05119991</c:v>
                </c:pt>
                <c:pt idx="2166">
                  <c:v>1.05119991</c:v>
                </c:pt>
                <c:pt idx="2167">
                  <c:v>0.40176001</c:v>
                </c:pt>
                <c:pt idx="2168">
                  <c:v>0.37680000000000002</c:v>
                </c:pt>
                <c:pt idx="2169">
                  <c:v>0.37680000000000002</c:v>
                </c:pt>
                <c:pt idx="2170">
                  <c:v>-0.49871999</c:v>
                </c:pt>
                <c:pt idx="2171">
                  <c:v>-0.15359998999999999</c:v>
                </c:pt>
                <c:pt idx="2172">
                  <c:v>-0.15359998999999999</c:v>
                </c:pt>
                <c:pt idx="2173">
                  <c:v>-0.24864</c:v>
                </c:pt>
                <c:pt idx="2174">
                  <c:v>0.48528000999999998</c:v>
                </c:pt>
                <c:pt idx="2175">
                  <c:v>0.48528000999999998</c:v>
                </c:pt>
                <c:pt idx="2176">
                  <c:v>0.25727999000000001</c:v>
                </c:pt>
                <c:pt idx="2177">
                  <c:v>0.31968001000000001</c:v>
                </c:pt>
                <c:pt idx="2178">
                  <c:v>0.31968001000000001</c:v>
                </c:pt>
                <c:pt idx="2179">
                  <c:v>7.7280000000000001E-2</c:v>
                </c:pt>
                <c:pt idx="2180">
                  <c:v>-0.48383999</c:v>
                </c:pt>
                <c:pt idx="2181">
                  <c:v>-3.696E-2</c:v>
                </c:pt>
                <c:pt idx="2182">
                  <c:v>-3.696E-2</c:v>
                </c:pt>
                <c:pt idx="2183">
                  <c:v>0.67632002000000002</c:v>
                </c:pt>
                <c:pt idx="2184">
                  <c:v>0.90960001999999995</c:v>
                </c:pt>
                <c:pt idx="2185">
                  <c:v>0.90960001999999995</c:v>
                </c:pt>
                <c:pt idx="2186">
                  <c:v>-0.32688001</c:v>
                </c:pt>
                <c:pt idx="2187">
                  <c:v>-1.2340799600000001</c:v>
                </c:pt>
                <c:pt idx="2188">
                  <c:v>-1.2340799600000001</c:v>
                </c:pt>
                <c:pt idx="2189">
                  <c:v>-0.36575999999999997</c:v>
                </c:pt>
                <c:pt idx="2190">
                  <c:v>-0.28800002000000002</c:v>
                </c:pt>
                <c:pt idx="2191">
                  <c:v>-0.28800002000000002</c:v>
                </c:pt>
                <c:pt idx="2192">
                  <c:v>-0.78720003000000005</c:v>
                </c:pt>
                <c:pt idx="2193">
                  <c:v>0.94512004000000005</c:v>
                </c:pt>
                <c:pt idx="2194">
                  <c:v>1.5878400800000001</c:v>
                </c:pt>
                <c:pt idx="2195">
                  <c:v>1.90752006</c:v>
                </c:pt>
                <c:pt idx="2196">
                  <c:v>0.16224</c:v>
                </c:pt>
                <c:pt idx="2197">
                  <c:v>-0.44255999000000001</c:v>
                </c:pt>
                <c:pt idx="2198">
                  <c:v>-0.44255999000000001</c:v>
                </c:pt>
                <c:pt idx="2199">
                  <c:v>0.41711998</c:v>
                </c:pt>
                <c:pt idx="2200">
                  <c:v>-0.13632000999999999</c:v>
                </c:pt>
                <c:pt idx="2201">
                  <c:v>0.49151999000000002</c:v>
                </c:pt>
                <c:pt idx="2202">
                  <c:v>0.49151999000000002</c:v>
                </c:pt>
                <c:pt idx="2203">
                  <c:v>0.39792000999999999</c:v>
                </c:pt>
                <c:pt idx="2204">
                  <c:v>-1.15727997</c:v>
                </c:pt>
                <c:pt idx="2205">
                  <c:v>-1.15727997</c:v>
                </c:pt>
                <c:pt idx="2206">
                  <c:v>-0.27312002000000002</c:v>
                </c:pt>
                <c:pt idx="2207">
                  <c:v>0.90192002000000004</c:v>
                </c:pt>
                <c:pt idx="2208">
                  <c:v>0.90192002000000004</c:v>
                </c:pt>
                <c:pt idx="2209">
                  <c:v>0.1608</c:v>
                </c:pt>
                <c:pt idx="2210">
                  <c:v>0.58560002</c:v>
                </c:pt>
                <c:pt idx="2211">
                  <c:v>1.48464</c:v>
                </c:pt>
                <c:pt idx="2212">
                  <c:v>1.48464</c:v>
                </c:pt>
                <c:pt idx="2213">
                  <c:v>-7.6799999999999993E-2</c:v>
                </c:pt>
                <c:pt idx="2214">
                  <c:v>0.14447999</c:v>
                </c:pt>
                <c:pt idx="2215">
                  <c:v>0.14447999</c:v>
                </c:pt>
                <c:pt idx="2216">
                  <c:v>-8.0159999999999995E-2</c:v>
                </c:pt>
                <c:pt idx="2217">
                  <c:v>0.43008000000000002</c:v>
                </c:pt>
                <c:pt idx="2218">
                  <c:v>0.43008000000000002</c:v>
                </c:pt>
                <c:pt idx="2219">
                  <c:v>7.2959999999999997E-2</c:v>
                </c:pt>
                <c:pt idx="2220">
                  <c:v>-0.25392002000000002</c:v>
                </c:pt>
                <c:pt idx="2221">
                  <c:v>0.87887996000000002</c:v>
                </c:pt>
                <c:pt idx="2222">
                  <c:v>0.97440004000000002</c:v>
                </c:pt>
                <c:pt idx="2223">
                  <c:v>-1.51152003</c:v>
                </c:pt>
                <c:pt idx="2224">
                  <c:v>-1.0502399200000001</c:v>
                </c:pt>
                <c:pt idx="2225">
                  <c:v>-1.0502399200000001</c:v>
                </c:pt>
                <c:pt idx="2226">
                  <c:v>-0.43632000999999998</c:v>
                </c:pt>
                <c:pt idx="2227">
                  <c:v>-0.21887999999999999</c:v>
                </c:pt>
                <c:pt idx="2228">
                  <c:v>-0.21887999999999999</c:v>
                </c:pt>
                <c:pt idx="2229">
                  <c:v>1.10592008</c:v>
                </c:pt>
                <c:pt idx="2230">
                  <c:v>0.89663999999999999</c:v>
                </c:pt>
                <c:pt idx="2231">
                  <c:v>0.89663999999999999</c:v>
                </c:pt>
                <c:pt idx="2232">
                  <c:v>1.4318399399999999</c:v>
                </c:pt>
                <c:pt idx="2233">
                  <c:v>1.31952</c:v>
                </c:pt>
                <c:pt idx="2234">
                  <c:v>1.31952</c:v>
                </c:pt>
                <c:pt idx="2235">
                  <c:v>-6.2399999999999999E-3</c:v>
                </c:pt>
                <c:pt idx="2236">
                  <c:v>-1.06463993</c:v>
                </c:pt>
                <c:pt idx="2237">
                  <c:v>0.80688000000000004</c:v>
                </c:pt>
                <c:pt idx="2238">
                  <c:v>0.78768002999999998</c:v>
                </c:pt>
                <c:pt idx="2239">
                  <c:v>-7.6319999999999999E-2</c:v>
                </c:pt>
                <c:pt idx="2240">
                  <c:v>-7.6319999999999999E-2</c:v>
                </c:pt>
                <c:pt idx="2241">
                  <c:v>0.50784004000000005</c:v>
                </c:pt>
                <c:pt idx="2242">
                  <c:v>0.99551999999999996</c:v>
                </c:pt>
                <c:pt idx="2243">
                  <c:v>0.53040003999999996</c:v>
                </c:pt>
                <c:pt idx="2244">
                  <c:v>0.53040003999999996</c:v>
                </c:pt>
                <c:pt idx="2245">
                  <c:v>0.66527997999999999</c:v>
                </c:pt>
                <c:pt idx="2246">
                  <c:v>-0.16655998999999999</c:v>
                </c:pt>
                <c:pt idx="2247">
                  <c:v>-0.99984002000000005</c:v>
                </c:pt>
                <c:pt idx="2248">
                  <c:v>-0.90671997999999998</c:v>
                </c:pt>
                <c:pt idx="2249">
                  <c:v>-0.65087998000000002</c:v>
                </c:pt>
                <c:pt idx="2250">
                  <c:v>-0.65087998000000002</c:v>
                </c:pt>
                <c:pt idx="2251">
                  <c:v>0.53760003999999995</c:v>
                </c:pt>
                <c:pt idx="2252">
                  <c:v>0.98255998</c:v>
                </c:pt>
                <c:pt idx="2253">
                  <c:v>1.1222400699999999</c:v>
                </c:pt>
                <c:pt idx="2254">
                  <c:v>1.1222400699999999</c:v>
                </c:pt>
                <c:pt idx="2255">
                  <c:v>1.75344002</c:v>
                </c:pt>
                <c:pt idx="2256">
                  <c:v>-2.1792001700000001</c:v>
                </c:pt>
                <c:pt idx="2257">
                  <c:v>-2.1792001700000001</c:v>
                </c:pt>
                <c:pt idx="2258">
                  <c:v>-1.8638399800000001</c:v>
                </c:pt>
                <c:pt idx="2259">
                  <c:v>-1.1073600100000001</c:v>
                </c:pt>
                <c:pt idx="2260">
                  <c:v>0.70175999</c:v>
                </c:pt>
                <c:pt idx="2261">
                  <c:v>0.70175999</c:v>
                </c:pt>
                <c:pt idx="2262">
                  <c:v>2.2670400100000001</c:v>
                </c:pt>
                <c:pt idx="2263">
                  <c:v>1.88160002</c:v>
                </c:pt>
                <c:pt idx="2264">
                  <c:v>1.88160002</c:v>
                </c:pt>
                <c:pt idx="2265">
                  <c:v>0.66431998999999997</c:v>
                </c:pt>
                <c:pt idx="2266">
                  <c:v>-3.1483199599999998</c:v>
                </c:pt>
                <c:pt idx="2267">
                  <c:v>-3.1483199599999998</c:v>
                </c:pt>
                <c:pt idx="2268">
                  <c:v>-2.7763199799999998</c:v>
                </c:pt>
                <c:pt idx="2269">
                  <c:v>1.19327998</c:v>
                </c:pt>
                <c:pt idx="2270">
                  <c:v>2.3500800100000001</c:v>
                </c:pt>
                <c:pt idx="2271">
                  <c:v>2.3500800100000001</c:v>
                </c:pt>
                <c:pt idx="2272">
                  <c:v>0.28368001999999998</c:v>
                </c:pt>
                <c:pt idx="2273">
                  <c:v>-0.78288000999999996</c:v>
                </c:pt>
                <c:pt idx="2274">
                  <c:v>0.1464</c:v>
                </c:pt>
                <c:pt idx="2275">
                  <c:v>1.27199996</c:v>
                </c:pt>
                <c:pt idx="2276">
                  <c:v>1.83263993</c:v>
                </c:pt>
                <c:pt idx="2277">
                  <c:v>1.83263993</c:v>
                </c:pt>
                <c:pt idx="2278">
                  <c:v>-3.984E-2</c:v>
                </c:pt>
                <c:pt idx="2279">
                  <c:v>-0.45216000000000001</c:v>
                </c:pt>
                <c:pt idx="2280">
                  <c:v>-0.45216000000000001</c:v>
                </c:pt>
                <c:pt idx="2281">
                  <c:v>-0.27023997999999999</c:v>
                </c:pt>
                <c:pt idx="2282">
                  <c:v>0.10896</c:v>
                </c:pt>
                <c:pt idx="2283">
                  <c:v>1.9363199499999999</c:v>
                </c:pt>
                <c:pt idx="2284">
                  <c:v>1.70159996</c:v>
                </c:pt>
                <c:pt idx="2285">
                  <c:v>-0.27312002000000002</c:v>
                </c:pt>
                <c:pt idx="2286">
                  <c:v>-0.27312002000000002</c:v>
                </c:pt>
                <c:pt idx="2287">
                  <c:v>-0.57456004999999999</c:v>
                </c:pt>
                <c:pt idx="2288">
                  <c:v>-1.13183999</c:v>
                </c:pt>
                <c:pt idx="2289">
                  <c:v>-0.50832003000000003</c:v>
                </c:pt>
                <c:pt idx="2290">
                  <c:v>-0.50832003000000003</c:v>
                </c:pt>
                <c:pt idx="2291">
                  <c:v>1.41887999</c:v>
                </c:pt>
                <c:pt idx="2292">
                  <c:v>-0.19152000999999999</c:v>
                </c:pt>
                <c:pt idx="2293">
                  <c:v>-0.19152000999999999</c:v>
                </c:pt>
                <c:pt idx="2294">
                  <c:v>0.77855998000000004</c:v>
                </c:pt>
                <c:pt idx="2295">
                  <c:v>1.6055999999999999</c:v>
                </c:pt>
                <c:pt idx="2296">
                  <c:v>1.6055999999999999</c:v>
                </c:pt>
                <c:pt idx="2297">
                  <c:v>0.24047999</c:v>
                </c:pt>
                <c:pt idx="2298">
                  <c:v>-1.4092800599999999</c:v>
                </c:pt>
                <c:pt idx="2299">
                  <c:v>-1.45824003</c:v>
                </c:pt>
                <c:pt idx="2300">
                  <c:v>-1.45824003</c:v>
                </c:pt>
                <c:pt idx="2301">
                  <c:v>1.42992008</c:v>
                </c:pt>
                <c:pt idx="2302">
                  <c:v>1.14191997</c:v>
                </c:pt>
                <c:pt idx="2303">
                  <c:v>1.14191997</c:v>
                </c:pt>
                <c:pt idx="2304">
                  <c:v>0.51936000999999998</c:v>
                </c:pt>
                <c:pt idx="2305">
                  <c:v>-8.1119999999999998E-2</c:v>
                </c:pt>
                <c:pt idx="2306">
                  <c:v>-8.1119999999999998E-2</c:v>
                </c:pt>
                <c:pt idx="2307">
                  <c:v>0.58127998999999997</c:v>
                </c:pt>
                <c:pt idx="2308">
                  <c:v>0.39839997999999999</c:v>
                </c:pt>
                <c:pt idx="2309">
                  <c:v>0.62255996000000002</c:v>
                </c:pt>
                <c:pt idx="2310">
                  <c:v>-0.41808000000000001</c:v>
                </c:pt>
                <c:pt idx="2311">
                  <c:v>-0.89327997000000003</c:v>
                </c:pt>
                <c:pt idx="2312">
                  <c:v>-0.97679996000000002</c:v>
                </c:pt>
                <c:pt idx="2313">
                  <c:v>-0.97679996000000002</c:v>
                </c:pt>
                <c:pt idx="2314">
                  <c:v>-0.99071991000000004</c:v>
                </c:pt>
                <c:pt idx="2315">
                  <c:v>1.01328003</c:v>
                </c:pt>
                <c:pt idx="2316">
                  <c:v>1.01328003</c:v>
                </c:pt>
                <c:pt idx="2317">
                  <c:v>3.0014400499999998</c:v>
                </c:pt>
                <c:pt idx="2318">
                  <c:v>-1.7222400899999999</c:v>
                </c:pt>
                <c:pt idx="2319">
                  <c:v>-1.7222400899999999</c:v>
                </c:pt>
                <c:pt idx="2320">
                  <c:v>-1.7865599400000001</c:v>
                </c:pt>
                <c:pt idx="2321">
                  <c:v>-0.30816000999999998</c:v>
                </c:pt>
                <c:pt idx="2322">
                  <c:v>-0.30912000000000001</c:v>
                </c:pt>
                <c:pt idx="2323">
                  <c:v>-0.30912000000000001</c:v>
                </c:pt>
                <c:pt idx="2324">
                  <c:v>-0.38208002000000002</c:v>
                </c:pt>
                <c:pt idx="2325">
                  <c:v>2.0020799600000001</c:v>
                </c:pt>
                <c:pt idx="2326">
                  <c:v>2.0020799600000001</c:v>
                </c:pt>
                <c:pt idx="2327">
                  <c:v>3.20591998</c:v>
                </c:pt>
                <c:pt idx="2328">
                  <c:v>-1.44719994</c:v>
                </c:pt>
                <c:pt idx="2329">
                  <c:v>-1.44719994</c:v>
                </c:pt>
                <c:pt idx="2330">
                  <c:v>-1.45968008</c:v>
                </c:pt>
                <c:pt idx="2331">
                  <c:v>-1.39824009</c:v>
                </c:pt>
                <c:pt idx="2332">
                  <c:v>1.2177599699999999</c:v>
                </c:pt>
                <c:pt idx="2333">
                  <c:v>1.2177599699999999</c:v>
                </c:pt>
                <c:pt idx="2334">
                  <c:v>1.6411199599999999</c:v>
                </c:pt>
                <c:pt idx="2335">
                  <c:v>1.5748800000000001</c:v>
                </c:pt>
                <c:pt idx="2336">
                  <c:v>1.5748800000000001</c:v>
                </c:pt>
                <c:pt idx="2337">
                  <c:v>0.91487998000000004</c:v>
                </c:pt>
                <c:pt idx="2338">
                  <c:v>0.51119994999999996</c:v>
                </c:pt>
                <c:pt idx="2339">
                  <c:v>0.51119994999999996</c:v>
                </c:pt>
                <c:pt idx="2340">
                  <c:v>0.66096001999999998</c:v>
                </c:pt>
                <c:pt idx="2341">
                  <c:v>-8.0159999999999995E-2</c:v>
                </c:pt>
                <c:pt idx="2342">
                  <c:v>-0.42624000000000001</c:v>
                </c:pt>
                <c:pt idx="2343">
                  <c:v>-0.42624000000000001</c:v>
                </c:pt>
                <c:pt idx="2344">
                  <c:v>0.22559999999999999</c:v>
                </c:pt>
                <c:pt idx="2345">
                  <c:v>1.2259199599999999</c:v>
                </c:pt>
                <c:pt idx="2346">
                  <c:v>1.2259199599999999</c:v>
                </c:pt>
                <c:pt idx="2347">
                  <c:v>0.81551998999999997</c:v>
                </c:pt>
                <c:pt idx="2348">
                  <c:v>0.43632000999999998</c:v>
                </c:pt>
                <c:pt idx="2349">
                  <c:v>0.43632000999999998</c:v>
                </c:pt>
                <c:pt idx="2350">
                  <c:v>-1.4304000100000001</c:v>
                </c:pt>
                <c:pt idx="2351">
                  <c:v>-1.39824009</c:v>
                </c:pt>
                <c:pt idx="2352">
                  <c:v>0.40464001999999999</c:v>
                </c:pt>
                <c:pt idx="2353">
                  <c:v>0.40464001999999999</c:v>
                </c:pt>
                <c:pt idx="2354">
                  <c:v>1.13183999</c:v>
                </c:pt>
                <c:pt idx="2355">
                  <c:v>-0.30719997999999998</c:v>
                </c:pt>
                <c:pt idx="2356">
                  <c:v>-0.30719997999999998</c:v>
                </c:pt>
                <c:pt idx="2357">
                  <c:v>0.4032</c:v>
                </c:pt>
                <c:pt idx="2358">
                  <c:v>1.8494399800000001</c:v>
                </c:pt>
                <c:pt idx="2359">
                  <c:v>1.8494399800000001</c:v>
                </c:pt>
                <c:pt idx="2360">
                  <c:v>1.45824003</c:v>
                </c:pt>
                <c:pt idx="2361">
                  <c:v>0.17183999999999999</c:v>
                </c:pt>
                <c:pt idx="2362">
                  <c:v>-0.70799999999999996</c:v>
                </c:pt>
                <c:pt idx="2363">
                  <c:v>-0.70799999999999996</c:v>
                </c:pt>
                <c:pt idx="2364">
                  <c:v>-0.49871999</c:v>
                </c:pt>
                <c:pt idx="2365">
                  <c:v>-0.57264000000000004</c:v>
                </c:pt>
                <c:pt idx="2366">
                  <c:v>-0.57264000000000004</c:v>
                </c:pt>
                <c:pt idx="2367">
                  <c:v>-9.4560000000000005E-2</c:v>
                </c:pt>
                <c:pt idx="2368">
                  <c:v>1.99679995</c:v>
                </c:pt>
                <c:pt idx="2369">
                  <c:v>1.99679995</c:v>
                </c:pt>
                <c:pt idx="2370">
                  <c:v>0.64032</c:v>
                </c:pt>
                <c:pt idx="2371">
                  <c:v>0.58943999000000002</c:v>
                </c:pt>
                <c:pt idx="2372">
                  <c:v>1.6848000299999999</c:v>
                </c:pt>
                <c:pt idx="2373">
                  <c:v>1.6848000299999999</c:v>
                </c:pt>
                <c:pt idx="2374">
                  <c:v>-1.3819199799999999</c:v>
                </c:pt>
                <c:pt idx="2375">
                  <c:v>-1.0660799700000001</c:v>
                </c:pt>
                <c:pt idx="2376">
                  <c:v>-1.0660799700000001</c:v>
                </c:pt>
                <c:pt idx="2377">
                  <c:v>-0.57359998999999995</c:v>
                </c:pt>
                <c:pt idx="2378">
                  <c:v>0.87264001000000002</c:v>
                </c:pt>
                <c:pt idx="2379">
                  <c:v>1.61904001</c:v>
                </c:pt>
                <c:pt idx="2380">
                  <c:v>1.61904001</c:v>
                </c:pt>
                <c:pt idx="2381">
                  <c:v>0.88271999000000001</c:v>
                </c:pt>
                <c:pt idx="2382">
                  <c:v>1.1068800700000001</c:v>
                </c:pt>
                <c:pt idx="2383">
                  <c:v>1.6396799099999999</c:v>
                </c:pt>
                <c:pt idx="2384">
                  <c:v>0.88992000000000004</c:v>
                </c:pt>
                <c:pt idx="2385">
                  <c:v>-1.42320001</c:v>
                </c:pt>
                <c:pt idx="2386">
                  <c:v>-1.42320001</c:v>
                </c:pt>
                <c:pt idx="2387">
                  <c:v>-1.78848004</c:v>
                </c:pt>
                <c:pt idx="2388">
                  <c:v>-0.57791996000000001</c:v>
                </c:pt>
                <c:pt idx="2389">
                  <c:v>0.28895998000000001</c:v>
                </c:pt>
                <c:pt idx="2390">
                  <c:v>0.28895998000000001</c:v>
                </c:pt>
                <c:pt idx="2391">
                  <c:v>0.29471998999999999</c:v>
                </c:pt>
                <c:pt idx="2392">
                  <c:v>1.82063997</c:v>
                </c:pt>
                <c:pt idx="2393">
                  <c:v>1.67040002</c:v>
                </c:pt>
                <c:pt idx="2394">
                  <c:v>0.37200000999999999</c:v>
                </c:pt>
                <c:pt idx="2395">
                  <c:v>-7.2959999999999997E-2</c:v>
                </c:pt>
                <c:pt idx="2396">
                  <c:v>-7.2959999999999997E-2</c:v>
                </c:pt>
                <c:pt idx="2397">
                  <c:v>-0.70656001999999996</c:v>
                </c:pt>
                <c:pt idx="2398">
                  <c:v>-0.57984000000000002</c:v>
                </c:pt>
                <c:pt idx="2399">
                  <c:v>-0.57984000000000002</c:v>
                </c:pt>
                <c:pt idx="2400">
                  <c:v>0.90960001999999995</c:v>
                </c:pt>
                <c:pt idx="2401">
                  <c:v>0.65568000000000004</c:v>
                </c:pt>
                <c:pt idx="2402">
                  <c:v>0.65568000000000004</c:v>
                </c:pt>
                <c:pt idx="2403">
                  <c:v>-0.96096002999999997</c:v>
                </c:pt>
                <c:pt idx="2404">
                  <c:v>-0.34992000000000001</c:v>
                </c:pt>
                <c:pt idx="2405">
                  <c:v>0.52608001000000004</c:v>
                </c:pt>
                <c:pt idx="2406">
                  <c:v>0.52608001000000004</c:v>
                </c:pt>
                <c:pt idx="2407">
                  <c:v>1.4894400800000001</c:v>
                </c:pt>
                <c:pt idx="2408">
                  <c:v>0.99504000000000004</c:v>
                </c:pt>
                <c:pt idx="2409">
                  <c:v>0.99504000000000004</c:v>
                </c:pt>
                <c:pt idx="2410">
                  <c:v>-0.39983999999999997</c:v>
                </c:pt>
                <c:pt idx="2411">
                  <c:v>-0.29183998999999999</c:v>
                </c:pt>
                <c:pt idx="2412">
                  <c:v>-0.29183998999999999</c:v>
                </c:pt>
                <c:pt idx="2413">
                  <c:v>-0.87648004000000002</c:v>
                </c:pt>
                <c:pt idx="2414">
                  <c:v>-0.83039998999999998</c:v>
                </c:pt>
                <c:pt idx="2415">
                  <c:v>-1.2273600099999999</c:v>
                </c:pt>
                <c:pt idx="2416">
                  <c:v>-1.2273600099999999</c:v>
                </c:pt>
                <c:pt idx="2417">
                  <c:v>0.65424000999999998</c:v>
                </c:pt>
                <c:pt idx="2418">
                  <c:v>0.47567999</c:v>
                </c:pt>
                <c:pt idx="2419">
                  <c:v>-0.58079999999999998</c:v>
                </c:pt>
                <c:pt idx="2420">
                  <c:v>-0.50015997999999995</c:v>
                </c:pt>
                <c:pt idx="2421">
                  <c:v>0.40128002000000002</c:v>
                </c:pt>
                <c:pt idx="2422">
                  <c:v>0.40128002000000002</c:v>
                </c:pt>
                <c:pt idx="2423">
                  <c:v>1.21728003</c:v>
                </c:pt>
                <c:pt idx="2424">
                  <c:v>0.42959999999999998</c:v>
                </c:pt>
                <c:pt idx="2425">
                  <c:v>0.42959999999999998</c:v>
                </c:pt>
                <c:pt idx="2426">
                  <c:v>1.0771200700000001</c:v>
                </c:pt>
                <c:pt idx="2427">
                  <c:v>1.0641599900000001</c:v>
                </c:pt>
                <c:pt idx="2428">
                  <c:v>1.18080008</c:v>
                </c:pt>
                <c:pt idx="2429">
                  <c:v>-0.55151998999999996</c:v>
                </c:pt>
                <c:pt idx="2430">
                  <c:v>-1.4481599300000001</c:v>
                </c:pt>
                <c:pt idx="2431">
                  <c:v>-1.4481599300000001</c:v>
                </c:pt>
                <c:pt idx="2432">
                  <c:v>-0.78527999000000004</c:v>
                </c:pt>
                <c:pt idx="2433">
                  <c:v>7.8719999999999998E-2</c:v>
                </c:pt>
                <c:pt idx="2434">
                  <c:v>-5.3280000000000001E-2</c:v>
                </c:pt>
                <c:pt idx="2435">
                  <c:v>-5.3280000000000001E-2</c:v>
                </c:pt>
                <c:pt idx="2436">
                  <c:v>0.95952004000000002</c:v>
                </c:pt>
                <c:pt idx="2437">
                  <c:v>0.62015998000000006</c:v>
                </c:pt>
                <c:pt idx="2438">
                  <c:v>0.62015998000000006</c:v>
                </c:pt>
                <c:pt idx="2439">
                  <c:v>-0.95376002999999998</c:v>
                </c:pt>
                <c:pt idx="2440">
                  <c:v>-0.71759998999999997</c:v>
                </c:pt>
                <c:pt idx="2441">
                  <c:v>-1.8720000000000001E-2</c:v>
                </c:pt>
                <c:pt idx="2442">
                  <c:v>-1.8720000000000001E-2</c:v>
                </c:pt>
                <c:pt idx="2443">
                  <c:v>0.99119997000000004</c:v>
                </c:pt>
                <c:pt idx="2444">
                  <c:v>1.3502399899999999</c:v>
                </c:pt>
                <c:pt idx="2445">
                  <c:v>0.85968</c:v>
                </c:pt>
                <c:pt idx="2446">
                  <c:v>-0.60336000000000001</c:v>
                </c:pt>
                <c:pt idx="2447">
                  <c:v>4.6080000000000003E-2</c:v>
                </c:pt>
                <c:pt idx="2448">
                  <c:v>4.6080000000000003E-2</c:v>
                </c:pt>
                <c:pt idx="2449">
                  <c:v>0.51552003999999996</c:v>
                </c:pt>
                <c:pt idx="2450">
                  <c:v>0.87503998999999999</c:v>
                </c:pt>
                <c:pt idx="2451">
                  <c:v>0.36480001000000001</c:v>
                </c:pt>
                <c:pt idx="2452">
                  <c:v>0.36480001000000001</c:v>
                </c:pt>
                <c:pt idx="2453">
                  <c:v>0.40751999999999999</c:v>
                </c:pt>
                <c:pt idx="2454">
                  <c:v>0.38496000000000002</c:v>
                </c:pt>
                <c:pt idx="2455">
                  <c:v>-0.56544000000000005</c:v>
                </c:pt>
                <c:pt idx="2456">
                  <c:v>-2.2262399199999998</c:v>
                </c:pt>
                <c:pt idx="2457">
                  <c:v>-1.71215999</c:v>
                </c:pt>
                <c:pt idx="2458">
                  <c:v>-1.71215999</c:v>
                </c:pt>
                <c:pt idx="2459">
                  <c:v>0</c:v>
                </c:pt>
                <c:pt idx="2460">
                  <c:v>0.98159998999999998</c:v>
                </c:pt>
                <c:pt idx="2461">
                  <c:v>0.16416001</c:v>
                </c:pt>
                <c:pt idx="2462">
                  <c:v>0.16416001</c:v>
                </c:pt>
                <c:pt idx="2463">
                  <c:v>0.69359999999999999</c:v>
                </c:pt>
                <c:pt idx="2464">
                  <c:v>0.60719997000000003</c:v>
                </c:pt>
                <c:pt idx="2465">
                  <c:v>0.60719997000000003</c:v>
                </c:pt>
                <c:pt idx="2466">
                  <c:v>-0.24143999999999999</c:v>
                </c:pt>
                <c:pt idx="2467">
                  <c:v>-1.14576006</c:v>
                </c:pt>
                <c:pt idx="2468">
                  <c:v>-1.14576006</c:v>
                </c:pt>
                <c:pt idx="2469">
                  <c:v>-0.85344005000000001</c:v>
                </c:pt>
                <c:pt idx="2470">
                  <c:v>-0.57407998999999998</c:v>
                </c:pt>
                <c:pt idx="2471">
                  <c:v>-1.33536005</c:v>
                </c:pt>
                <c:pt idx="2472">
                  <c:v>-1.33536005</c:v>
                </c:pt>
                <c:pt idx="2473">
                  <c:v>1.21056008</c:v>
                </c:pt>
                <c:pt idx="2474">
                  <c:v>0.63840001999999996</c:v>
                </c:pt>
                <c:pt idx="2475">
                  <c:v>0.63840001999999996</c:v>
                </c:pt>
                <c:pt idx="2476">
                  <c:v>-0.89231998000000001</c:v>
                </c:pt>
                <c:pt idx="2477">
                  <c:v>-1.52543998</c:v>
                </c:pt>
                <c:pt idx="2478">
                  <c:v>-1.52543998</c:v>
                </c:pt>
                <c:pt idx="2479">
                  <c:v>-0.46079998999999999</c:v>
                </c:pt>
                <c:pt idx="2480">
                  <c:v>1.1903999999999999</c:v>
                </c:pt>
                <c:pt idx="2481">
                  <c:v>1.17504001</c:v>
                </c:pt>
                <c:pt idx="2482">
                  <c:v>1.45440006</c:v>
                </c:pt>
                <c:pt idx="2483">
                  <c:v>1.21151996</c:v>
                </c:pt>
                <c:pt idx="2484">
                  <c:v>1.21151996</c:v>
                </c:pt>
                <c:pt idx="2485">
                  <c:v>-0.76319999000000005</c:v>
                </c:pt>
                <c:pt idx="2486">
                  <c:v>-2.2185599800000002</c:v>
                </c:pt>
                <c:pt idx="2487">
                  <c:v>-1.2993599199999999</c:v>
                </c:pt>
                <c:pt idx="2488">
                  <c:v>-1.2993599199999999</c:v>
                </c:pt>
                <c:pt idx="2489">
                  <c:v>0.70752000999999998</c:v>
                </c:pt>
                <c:pt idx="2490">
                  <c:v>4.8959999999999997E-2</c:v>
                </c:pt>
                <c:pt idx="2491">
                  <c:v>-0.77615999999999996</c:v>
                </c:pt>
                <c:pt idx="2492">
                  <c:v>-0.56303996000000001</c:v>
                </c:pt>
                <c:pt idx="2493">
                  <c:v>0.80447995999999999</c:v>
                </c:pt>
                <c:pt idx="2494">
                  <c:v>4.752E-2</c:v>
                </c:pt>
                <c:pt idx="2495">
                  <c:v>4.752E-2</c:v>
                </c:pt>
                <c:pt idx="2496">
                  <c:v>-1.4841600699999999</c:v>
                </c:pt>
                <c:pt idx="2497">
                  <c:v>-0.59951997000000001</c:v>
                </c:pt>
                <c:pt idx="2498">
                  <c:v>-0.59951997000000001</c:v>
                </c:pt>
                <c:pt idx="2499">
                  <c:v>0.33600000000000002</c:v>
                </c:pt>
                <c:pt idx="2500">
                  <c:v>-0.61536002000000001</c:v>
                </c:pt>
                <c:pt idx="2501">
                  <c:v>-0.61536002000000001</c:v>
                </c:pt>
                <c:pt idx="2502">
                  <c:v>-6.0479999999999999E-2</c:v>
                </c:pt>
                <c:pt idx="2503">
                  <c:v>0.59615998999999997</c:v>
                </c:pt>
                <c:pt idx="2504">
                  <c:v>0.59615998999999997</c:v>
                </c:pt>
                <c:pt idx="2505">
                  <c:v>-0.80111997999999995</c:v>
                </c:pt>
                <c:pt idx="2506">
                  <c:v>-1.0756800200000001</c:v>
                </c:pt>
                <c:pt idx="2507">
                  <c:v>-0.23711999</c:v>
                </c:pt>
                <c:pt idx="2508">
                  <c:v>-0.23711999</c:v>
                </c:pt>
                <c:pt idx="2509">
                  <c:v>0.22176000000000001</c:v>
                </c:pt>
                <c:pt idx="2510">
                  <c:v>-0.52032</c:v>
                </c:pt>
                <c:pt idx="2511">
                  <c:v>-0.52032</c:v>
                </c:pt>
                <c:pt idx="2512">
                  <c:v>-6.6720000000000002E-2</c:v>
                </c:pt>
                <c:pt idx="2513">
                  <c:v>-0.83904003999999999</c:v>
                </c:pt>
                <c:pt idx="2514">
                  <c:v>-0.83904003999999999</c:v>
                </c:pt>
                <c:pt idx="2515">
                  <c:v>-0.90624004999999996</c:v>
                </c:pt>
                <c:pt idx="2516">
                  <c:v>-0.92783998999999995</c:v>
                </c:pt>
                <c:pt idx="2517">
                  <c:v>0.22416</c:v>
                </c:pt>
                <c:pt idx="2518">
                  <c:v>0.64463996999999995</c:v>
                </c:pt>
                <c:pt idx="2519">
                  <c:v>-0.1056</c:v>
                </c:pt>
                <c:pt idx="2520">
                  <c:v>-0.1056</c:v>
                </c:pt>
                <c:pt idx="2521">
                  <c:v>-0.69359999999999999</c:v>
                </c:pt>
                <c:pt idx="2522">
                  <c:v>-1.4736000300000001</c:v>
                </c:pt>
                <c:pt idx="2523">
                  <c:v>1.12368</c:v>
                </c:pt>
                <c:pt idx="2524">
                  <c:v>1.12368</c:v>
                </c:pt>
                <c:pt idx="2525">
                  <c:v>1.75536001</c:v>
                </c:pt>
                <c:pt idx="2526">
                  <c:v>-0.64991999</c:v>
                </c:pt>
                <c:pt idx="2527">
                  <c:v>-1.82448006</c:v>
                </c:pt>
                <c:pt idx="2528">
                  <c:v>-1.2700799700000001</c:v>
                </c:pt>
                <c:pt idx="2529">
                  <c:v>-0.14208001000000001</c:v>
                </c:pt>
                <c:pt idx="2530">
                  <c:v>-0.14208001000000001</c:v>
                </c:pt>
                <c:pt idx="2531">
                  <c:v>-4.6080000000000003E-2</c:v>
                </c:pt>
                <c:pt idx="2532">
                  <c:v>4.1759999999999999E-2</c:v>
                </c:pt>
                <c:pt idx="2533">
                  <c:v>-0.12192</c:v>
                </c:pt>
                <c:pt idx="2534">
                  <c:v>-0.12192</c:v>
                </c:pt>
                <c:pt idx="2535">
                  <c:v>-0.94368004999999999</c:v>
                </c:pt>
                <c:pt idx="2536">
                  <c:v>-0.94368004999999999</c:v>
                </c:pt>
                <c:pt idx="2537">
                  <c:v>-7.4399999999999994E-2</c:v>
                </c:pt>
                <c:pt idx="2538">
                  <c:v>0.30096000000000001</c:v>
                </c:pt>
                <c:pt idx="2539">
                  <c:v>-0.20831999000000001</c:v>
                </c:pt>
                <c:pt idx="2540">
                  <c:v>-0.20831999000000001</c:v>
                </c:pt>
                <c:pt idx="2541">
                  <c:v>-0.56639998999999996</c:v>
                </c:pt>
                <c:pt idx="2542">
                  <c:v>-1.69392002</c:v>
                </c:pt>
                <c:pt idx="2543">
                  <c:v>-3.8400000000000001E-3</c:v>
                </c:pt>
                <c:pt idx="2544">
                  <c:v>2.4153599699999999</c:v>
                </c:pt>
                <c:pt idx="2545">
                  <c:v>0.88463997999999999</c:v>
                </c:pt>
                <c:pt idx="2546">
                  <c:v>0.88463997999999999</c:v>
                </c:pt>
                <c:pt idx="2547">
                  <c:v>-1.0521600200000001</c:v>
                </c:pt>
                <c:pt idx="2548">
                  <c:v>-0.83664000000000005</c:v>
                </c:pt>
                <c:pt idx="2549">
                  <c:v>-0.98255998</c:v>
                </c:pt>
                <c:pt idx="2550">
                  <c:v>-0.98255998</c:v>
                </c:pt>
                <c:pt idx="2551">
                  <c:v>-0.31007999000000003</c:v>
                </c:pt>
                <c:pt idx="2552">
                  <c:v>-0.78144002000000001</c:v>
                </c:pt>
                <c:pt idx="2553">
                  <c:v>-0.84767996999999995</c:v>
                </c:pt>
                <c:pt idx="2554">
                  <c:v>6.4799990000000002E-2</c:v>
                </c:pt>
                <c:pt idx="2555">
                  <c:v>0.39792000999999999</c:v>
                </c:pt>
                <c:pt idx="2556">
                  <c:v>-0.93599999</c:v>
                </c:pt>
                <c:pt idx="2557">
                  <c:v>-0.93599999</c:v>
                </c:pt>
                <c:pt idx="2558">
                  <c:v>-1.3540800799999999</c:v>
                </c:pt>
                <c:pt idx="2559">
                  <c:v>-0.25151997999999998</c:v>
                </c:pt>
                <c:pt idx="2560">
                  <c:v>-0.25151997999999998</c:v>
                </c:pt>
                <c:pt idx="2561">
                  <c:v>0.31247999999999998</c:v>
                </c:pt>
                <c:pt idx="2562">
                  <c:v>-1.3286399799999999</c:v>
                </c:pt>
                <c:pt idx="2563">
                  <c:v>-1.3286399799999999</c:v>
                </c:pt>
                <c:pt idx="2564">
                  <c:v>-0.13728000000000001</c:v>
                </c:pt>
                <c:pt idx="2565">
                  <c:v>0.71903998000000002</c:v>
                </c:pt>
                <c:pt idx="2566">
                  <c:v>0.71903998000000002</c:v>
                </c:pt>
                <c:pt idx="2567">
                  <c:v>5.9040000000000002E-2</c:v>
                </c:pt>
                <c:pt idx="2568">
                  <c:v>-1.6732800000000001</c:v>
                </c:pt>
                <c:pt idx="2569">
                  <c:v>-1.6732800000000001</c:v>
                </c:pt>
                <c:pt idx="2570">
                  <c:v>-1.52543998</c:v>
                </c:pt>
                <c:pt idx="2571">
                  <c:v>0.46943997999999998</c:v>
                </c:pt>
                <c:pt idx="2572">
                  <c:v>0.46943997999999998</c:v>
                </c:pt>
                <c:pt idx="2573">
                  <c:v>-1.14960003</c:v>
                </c:pt>
                <c:pt idx="2574">
                  <c:v>-2.1268799299999999</c:v>
                </c:pt>
                <c:pt idx="2575">
                  <c:v>0.15359998999999999</c:v>
                </c:pt>
                <c:pt idx="2576">
                  <c:v>0.15359998999999999</c:v>
                </c:pt>
                <c:pt idx="2577">
                  <c:v>1.1952000899999999</c:v>
                </c:pt>
                <c:pt idx="2578">
                  <c:v>-0.13968</c:v>
                </c:pt>
                <c:pt idx="2579">
                  <c:v>-0.13968</c:v>
                </c:pt>
                <c:pt idx="2580">
                  <c:v>-0.50495999999999996</c:v>
                </c:pt>
                <c:pt idx="2581">
                  <c:v>-0.38927999000000002</c:v>
                </c:pt>
                <c:pt idx="2582">
                  <c:v>-0.38927999000000002</c:v>
                </c:pt>
                <c:pt idx="2583">
                  <c:v>-0.29376000000000002</c:v>
                </c:pt>
                <c:pt idx="2584">
                  <c:v>-1.01664007</c:v>
                </c:pt>
                <c:pt idx="2585">
                  <c:v>-1.4438400300000001</c:v>
                </c:pt>
                <c:pt idx="2586">
                  <c:v>-1.4438400300000001</c:v>
                </c:pt>
                <c:pt idx="2587">
                  <c:v>0.30719997999999998</c:v>
                </c:pt>
                <c:pt idx="2588">
                  <c:v>0.43296000000000001</c:v>
                </c:pt>
                <c:pt idx="2589">
                  <c:v>9.3600000000000003E-2</c:v>
                </c:pt>
                <c:pt idx="2590">
                  <c:v>0.18623998999999999</c:v>
                </c:pt>
                <c:pt idx="2591">
                  <c:v>-0.90192002000000004</c:v>
                </c:pt>
                <c:pt idx="2592">
                  <c:v>-0.90192002000000004</c:v>
                </c:pt>
                <c:pt idx="2593">
                  <c:v>-1.01375997</c:v>
                </c:pt>
                <c:pt idx="2594">
                  <c:v>-0.55584001999999999</c:v>
                </c:pt>
                <c:pt idx="2595">
                  <c:v>0.22223999999999999</c:v>
                </c:pt>
                <c:pt idx="2596">
                  <c:v>0.22223999999999999</c:v>
                </c:pt>
                <c:pt idx="2597">
                  <c:v>0.46463999</c:v>
                </c:pt>
                <c:pt idx="2598">
                  <c:v>-2.2324798100000001</c:v>
                </c:pt>
                <c:pt idx="2599">
                  <c:v>-2.2324798100000001</c:v>
                </c:pt>
                <c:pt idx="2600">
                  <c:v>-3.6479999999999999E-2</c:v>
                </c:pt>
                <c:pt idx="2601">
                  <c:v>1.7664001</c:v>
                </c:pt>
                <c:pt idx="2602">
                  <c:v>1.7664001</c:v>
                </c:pt>
                <c:pt idx="2603">
                  <c:v>-0.61872000000000005</c:v>
                </c:pt>
                <c:pt idx="2604">
                  <c:v>-1.1231999399999999</c:v>
                </c:pt>
                <c:pt idx="2605">
                  <c:v>-0.58079999999999998</c:v>
                </c:pt>
                <c:pt idx="2606">
                  <c:v>-0.58079999999999998</c:v>
                </c:pt>
                <c:pt idx="2607">
                  <c:v>-1.0055999799999999</c:v>
                </c:pt>
                <c:pt idx="2608">
                  <c:v>-1.0055999799999999</c:v>
                </c:pt>
                <c:pt idx="2609">
                  <c:v>-0.94799995000000004</c:v>
                </c:pt>
                <c:pt idx="2610">
                  <c:v>-0.46799998999999998</c:v>
                </c:pt>
                <c:pt idx="2611">
                  <c:v>0.16128001</c:v>
                </c:pt>
                <c:pt idx="2612">
                  <c:v>0.16128001</c:v>
                </c:pt>
                <c:pt idx="2613">
                  <c:v>0.49200000999999999</c:v>
                </c:pt>
                <c:pt idx="2614">
                  <c:v>-0.46704000000000001</c:v>
                </c:pt>
                <c:pt idx="2615">
                  <c:v>-0.46704000000000001</c:v>
                </c:pt>
                <c:pt idx="2616">
                  <c:v>-0.57936001000000004</c:v>
                </c:pt>
                <c:pt idx="2617">
                  <c:v>7.6319999999999999E-2</c:v>
                </c:pt>
                <c:pt idx="2618">
                  <c:v>7.6319999999999999E-2</c:v>
                </c:pt>
                <c:pt idx="2619">
                  <c:v>-0.92975998000000004</c:v>
                </c:pt>
                <c:pt idx="2620">
                  <c:v>-1.3281600499999999</c:v>
                </c:pt>
                <c:pt idx="2621">
                  <c:v>-0.35519999000000002</c:v>
                </c:pt>
                <c:pt idx="2622">
                  <c:v>-0.35519999000000002</c:v>
                </c:pt>
                <c:pt idx="2623">
                  <c:v>0.11568000000000001</c:v>
                </c:pt>
                <c:pt idx="2624">
                  <c:v>-0.10656</c:v>
                </c:pt>
                <c:pt idx="2625">
                  <c:v>-0.65711998999999999</c:v>
                </c:pt>
                <c:pt idx="2626">
                  <c:v>-0.60383998999999999</c:v>
                </c:pt>
                <c:pt idx="2627">
                  <c:v>0.76127999999999996</c:v>
                </c:pt>
                <c:pt idx="2628">
                  <c:v>0.76127999999999996</c:v>
                </c:pt>
                <c:pt idx="2629">
                  <c:v>0.36096001</c:v>
                </c:pt>
                <c:pt idx="2630">
                  <c:v>-1.4256000499999999</c:v>
                </c:pt>
                <c:pt idx="2631">
                  <c:v>-1.4256000499999999</c:v>
                </c:pt>
                <c:pt idx="2632">
                  <c:v>-1.24127996</c:v>
                </c:pt>
                <c:pt idx="2633">
                  <c:v>0.82607995999999995</c:v>
                </c:pt>
                <c:pt idx="2634">
                  <c:v>2.71967983</c:v>
                </c:pt>
                <c:pt idx="2635">
                  <c:v>-0.73919999999999997</c:v>
                </c:pt>
                <c:pt idx="2636">
                  <c:v>-2.1571202299999999</c:v>
                </c:pt>
                <c:pt idx="2637">
                  <c:v>-1.4831999499999999</c:v>
                </c:pt>
                <c:pt idx="2638">
                  <c:v>-1.4831999499999999</c:v>
                </c:pt>
                <c:pt idx="2639">
                  <c:v>0.16320001000000001</c:v>
                </c:pt>
                <c:pt idx="2640">
                  <c:v>-0.54767995999999997</c:v>
                </c:pt>
                <c:pt idx="2641">
                  <c:v>-0.61728000999999999</c:v>
                </c:pt>
                <c:pt idx="2642">
                  <c:v>-0.61728000999999999</c:v>
                </c:pt>
                <c:pt idx="2643">
                  <c:v>0.06</c:v>
                </c:pt>
                <c:pt idx="2644">
                  <c:v>-1.25088</c:v>
                </c:pt>
                <c:pt idx="2645">
                  <c:v>-0.47615998999999998</c:v>
                </c:pt>
                <c:pt idx="2646">
                  <c:v>1.536E-2</c:v>
                </c:pt>
                <c:pt idx="2647">
                  <c:v>-0.42912</c:v>
                </c:pt>
                <c:pt idx="2648">
                  <c:v>-0.42912</c:v>
                </c:pt>
                <c:pt idx="2649">
                  <c:v>-0.43632000999999998</c:v>
                </c:pt>
                <c:pt idx="2650">
                  <c:v>-1.53167999</c:v>
                </c:pt>
                <c:pt idx="2651">
                  <c:v>-1.53167999</c:v>
                </c:pt>
                <c:pt idx="2652">
                  <c:v>1.8153599499999999</c:v>
                </c:pt>
                <c:pt idx="2653">
                  <c:v>0.63695997000000004</c:v>
                </c:pt>
                <c:pt idx="2654">
                  <c:v>0.63695997000000004</c:v>
                </c:pt>
                <c:pt idx="2655">
                  <c:v>-1.7447999700000001</c:v>
                </c:pt>
                <c:pt idx="2656">
                  <c:v>-1.1803200199999999</c:v>
                </c:pt>
                <c:pt idx="2657">
                  <c:v>-1.2753599900000001</c:v>
                </c:pt>
                <c:pt idx="2658">
                  <c:v>-1.2753599900000001</c:v>
                </c:pt>
                <c:pt idx="2659">
                  <c:v>-1.35743999</c:v>
                </c:pt>
                <c:pt idx="2660">
                  <c:v>0.43871999</c:v>
                </c:pt>
                <c:pt idx="2661">
                  <c:v>0.43871999</c:v>
                </c:pt>
                <c:pt idx="2662">
                  <c:v>-1.3291199199999999</c:v>
                </c:pt>
                <c:pt idx="2663">
                  <c:v>-0.31391998999999998</c:v>
                </c:pt>
                <c:pt idx="2664">
                  <c:v>-0.31391998999999998</c:v>
                </c:pt>
                <c:pt idx="2665">
                  <c:v>-0.64176005000000003</c:v>
                </c:pt>
                <c:pt idx="2666">
                  <c:v>-1.61616004</c:v>
                </c:pt>
                <c:pt idx="2667">
                  <c:v>-0.54672003000000002</c:v>
                </c:pt>
                <c:pt idx="2668">
                  <c:v>-0.54672003000000002</c:v>
                </c:pt>
                <c:pt idx="2669">
                  <c:v>0.24959998999999999</c:v>
                </c:pt>
                <c:pt idx="2670">
                  <c:v>-0.92207998000000002</c:v>
                </c:pt>
                <c:pt idx="2671">
                  <c:v>-2.1076800800000002</c:v>
                </c:pt>
                <c:pt idx="2672">
                  <c:v>-0.17712</c:v>
                </c:pt>
                <c:pt idx="2673">
                  <c:v>0.79536003</c:v>
                </c:pt>
                <c:pt idx="2674">
                  <c:v>0.79536003</c:v>
                </c:pt>
                <c:pt idx="2675">
                  <c:v>-0.47423998000000001</c:v>
                </c:pt>
                <c:pt idx="2676">
                  <c:v>-3.0767998699999999</c:v>
                </c:pt>
                <c:pt idx="2677">
                  <c:v>-3.0767998699999999</c:v>
                </c:pt>
                <c:pt idx="2678">
                  <c:v>-1.1966399000000001</c:v>
                </c:pt>
                <c:pt idx="2679">
                  <c:v>0.25871998000000002</c:v>
                </c:pt>
                <c:pt idx="2680">
                  <c:v>-0.53136002999999998</c:v>
                </c:pt>
                <c:pt idx="2681">
                  <c:v>-2.2190399200000002</c:v>
                </c:pt>
                <c:pt idx="2682">
                  <c:v>-2.2257599799999999</c:v>
                </c:pt>
                <c:pt idx="2683">
                  <c:v>-0.44352001000000002</c:v>
                </c:pt>
                <c:pt idx="2684">
                  <c:v>-0.44352001000000002</c:v>
                </c:pt>
                <c:pt idx="2685">
                  <c:v>-0.16655998999999999</c:v>
                </c:pt>
                <c:pt idx="2686">
                  <c:v>-1.4855999900000001</c:v>
                </c:pt>
                <c:pt idx="2687">
                  <c:v>-1.4855999900000001</c:v>
                </c:pt>
                <c:pt idx="2688">
                  <c:v>2.5440000000000001E-2</c:v>
                </c:pt>
                <c:pt idx="2689">
                  <c:v>-3.2836799600000002</c:v>
                </c:pt>
                <c:pt idx="2690">
                  <c:v>-3.2836799600000002</c:v>
                </c:pt>
                <c:pt idx="2691">
                  <c:v>-3.6427199799999999</c:v>
                </c:pt>
                <c:pt idx="2692">
                  <c:v>-1.26432002</c:v>
                </c:pt>
                <c:pt idx="2693">
                  <c:v>-0.88800000999999995</c:v>
                </c:pt>
                <c:pt idx="2694">
                  <c:v>-0.88800000999999995</c:v>
                </c:pt>
                <c:pt idx="2695">
                  <c:v>-3.1977601099999999</c:v>
                </c:pt>
                <c:pt idx="2696">
                  <c:v>-4.0243196499999998</c:v>
                </c:pt>
                <c:pt idx="2697">
                  <c:v>-1.2489600199999999</c:v>
                </c:pt>
                <c:pt idx="2698">
                  <c:v>1.76496005</c:v>
                </c:pt>
                <c:pt idx="2699">
                  <c:v>10.7208004</c:v>
                </c:pt>
                <c:pt idx="2700">
                  <c:v>10.7208004</c:v>
                </c:pt>
                <c:pt idx="2701">
                  <c:v>15.02928066</c:v>
                </c:pt>
                <c:pt idx="2702">
                  <c:v>14.958720209999999</c:v>
                </c:pt>
                <c:pt idx="2703">
                  <c:v>14.97455978</c:v>
                </c:pt>
                <c:pt idx="2704">
                  <c:v>14.97455978</c:v>
                </c:pt>
                <c:pt idx="2705">
                  <c:v>15.035039899999999</c:v>
                </c:pt>
                <c:pt idx="2706">
                  <c:v>14.95296001</c:v>
                </c:pt>
                <c:pt idx="2707">
                  <c:v>14.97887993</c:v>
                </c:pt>
                <c:pt idx="2708">
                  <c:v>15.03887939</c:v>
                </c:pt>
                <c:pt idx="2709">
                  <c:v>14.954400059999999</c:v>
                </c:pt>
                <c:pt idx="2710">
                  <c:v>14.954400059999999</c:v>
                </c:pt>
                <c:pt idx="2711">
                  <c:v>14.996640210000001</c:v>
                </c:pt>
                <c:pt idx="2712">
                  <c:v>15.03215981</c:v>
                </c:pt>
                <c:pt idx="2713">
                  <c:v>14.942399979999999</c:v>
                </c:pt>
                <c:pt idx="2714">
                  <c:v>14.942399979999999</c:v>
                </c:pt>
                <c:pt idx="2715">
                  <c:v>15.029760359999999</c:v>
                </c:pt>
                <c:pt idx="2716">
                  <c:v>15.029760359999999</c:v>
                </c:pt>
                <c:pt idx="2717">
                  <c:v>14.95055962</c:v>
                </c:pt>
                <c:pt idx="2718">
                  <c:v>15.022559169999999</c:v>
                </c:pt>
                <c:pt idx="2719">
                  <c:v>15.022559169999999</c:v>
                </c:pt>
                <c:pt idx="2720">
                  <c:v>15.022559169999999</c:v>
                </c:pt>
                <c:pt idx="2721">
                  <c:v>14.95055962</c:v>
                </c:pt>
                <c:pt idx="2722">
                  <c:v>15.02447987</c:v>
                </c:pt>
                <c:pt idx="2723">
                  <c:v>15.008159640000001</c:v>
                </c:pt>
                <c:pt idx="2724">
                  <c:v>14.96640015</c:v>
                </c:pt>
                <c:pt idx="2725">
                  <c:v>15.041760439999999</c:v>
                </c:pt>
                <c:pt idx="2726">
                  <c:v>15.041760439999999</c:v>
                </c:pt>
                <c:pt idx="2727">
                  <c:v>14.99520016</c:v>
                </c:pt>
                <c:pt idx="2728">
                  <c:v>14.964960100000001</c:v>
                </c:pt>
                <c:pt idx="2729">
                  <c:v>15.05136108</c:v>
                </c:pt>
                <c:pt idx="2730">
                  <c:v>15.05136108</c:v>
                </c:pt>
                <c:pt idx="2731">
                  <c:v>14.975040440000001</c:v>
                </c:pt>
                <c:pt idx="2732">
                  <c:v>14.975999829999999</c:v>
                </c:pt>
                <c:pt idx="2733">
                  <c:v>15.040800089999999</c:v>
                </c:pt>
                <c:pt idx="2734">
                  <c:v>14.9625597</c:v>
                </c:pt>
                <c:pt idx="2735">
                  <c:v>14.97792053</c:v>
                </c:pt>
                <c:pt idx="2736">
                  <c:v>14.97792053</c:v>
                </c:pt>
                <c:pt idx="2737">
                  <c:v>15.03983974</c:v>
                </c:pt>
                <c:pt idx="2738">
                  <c:v>14.96208</c:v>
                </c:pt>
                <c:pt idx="2739">
                  <c:v>15.00624084</c:v>
                </c:pt>
                <c:pt idx="2740">
                  <c:v>15.00624084</c:v>
                </c:pt>
                <c:pt idx="2741">
                  <c:v>15.04800034</c:v>
                </c:pt>
                <c:pt idx="2742">
                  <c:v>14.954879760000001</c:v>
                </c:pt>
                <c:pt idx="2743">
                  <c:v>15.010079380000001</c:v>
                </c:pt>
                <c:pt idx="2744">
                  <c:v>15.042720790000001</c:v>
                </c:pt>
                <c:pt idx="2745">
                  <c:v>14.954400059999999</c:v>
                </c:pt>
                <c:pt idx="2746">
                  <c:v>14.954400059999999</c:v>
                </c:pt>
                <c:pt idx="2747">
                  <c:v>15.02496052</c:v>
                </c:pt>
                <c:pt idx="2748">
                  <c:v>15.018719669999999</c:v>
                </c:pt>
                <c:pt idx="2749">
                  <c:v>14.94528008</c:v>
                </c:pt>
                <c:pt idx="2750">
                  <c:v>14.94528008</c:v>
                </c:pt>
                <c:pt idx="2751">
                  <c:v>15.01296043</c:v>
                </c:pt>
                <c:pt idx="2752">
                  <c:v>15.01296043</c:v>
                </c:pt>
                <c:pt idx="2753">
                  <c:v>14.96016026</c:v>
                </c:pt>
                <c:pt idx="2754">
                  <c:v>15.035039899999999</c:v>
                </c:pt>
                <c:pt idx="2755">
                  <c:v>15.00239944</c:v>
                </c:pt>
                <c:pt idx="2756">
                  <c:v>15.00239944</c:v>
                </c:pt>
                <c:pt idx="2757">
                  <c:v>14.949120519999999</c:v>
                </c:pt>
                <c:pt idx="2758">
                  <c:v>15.04319954</c:v>
                </c:pt>
                <c:pt idx="2759">
                  <c:v>15.00479889</c:v>
                </c:pt>
                <c:pt idx="2760">
                  <c:v>14.97360039</c:v>
                </c:pt>
                <c:pt idx="2761">
                  <c:v>15.04800034</c:v>
                </c:pt>
                <c:pt idx="2762">
                  <c:v>15.04800034</c:v>
                </c:pt>
                <c:pt idx="2763">
                  <c:v>14.975999829999999</c:v>
                </c:pt>
                <c:pt idx="2764">
                  <c:v>14.975040440000001</c:v>
                </c:pt>
                <c:pt idx="2765">
                  <c:v>15.04223919</c:v>
                </c:pt>
                <c:pt idx="2766">
                  <c:v>15.04223919</c:v>
                </c:pt>
                <c:pt idx="2767">
                  <c:v>14.970239640000001</c:v>
                </c:pt>
                <c:pt idx="2768">
                  <c:v>14.98224068</c:v>
                </c:pt>
                <c:pt idx="2769">
                  <c:v>15.044639589999999</c:v>
                </c:pt>
                <c:pt idx="2770">
                  <c:v>14.952480319999999</c:v>
                </c:pt>
                <c:pt idx="2771">
                  <c:v>14.994719509999999</c:v>
                </c:pt>
                <c:pt idx="2772">
                  <c:v>15.05040073</c:v>
                </c:pt>
                <c:pt idx="2773">
                  <c:v>15.05040073</c:v>
                </c:pt>
                <c:pt idx="2774">
                  <c:v>14.9640007</c:v>
                </c:pt>
                <c:pt idx="2775">
                  <c:v>15.01103973</c:v>
                </c:pt>
                <c:pt idx="2776">
                  <c:v>15.01103973</c:v>
                </c:pt>
                <c:pt idx="2777">
                  <c:v>15.03647995</c:v>
                </c:pt>
                <c:pt idx="2778">
                  <c:v>15.01439953</c:v>
                </c:pt>
                <c:pt idx="2779">
                  <c:v>15.01439953</c:v>
                </c:pt>
                <c:pt idx="2780">
                  <c:v>15.01247978</c:v>
                </c:pt>
                <c:pt idx="2781">
                  <c:v>14.95680046</c:v>
                </c:pt>
                <c:pt idx="2782">
                  <c:v>14.95680046</c:v>
                </c:pt>
                <c:pt idx="2783">
                  <c:v>15.03119946</c:v>
                </c:pt>
                <c:pt idx="2784">
                  <c:v>15.00720119</c:v>
                </c:pt>
                <c:pt idx="2785">
                  <c:v>14.939039230000001</c:v>
                </c:pt>
                <c:pt idx="2786">
                  <c:v>14.939039230000001</c:v>
                </c:pt>
                <c:pt idx="2787">
                  <c:v>14.9995203</c:v>
                </c:pt>
                <c:pt idx="2788">
                  <c:v>14.947679519999999</c:v>
                </c:pt>
                <c:pt idx="2789">
                  <c:v>14.947679519999999</c:v>
                </c:pt>
                <c:pt idx="2790">
                  <c:v>15.046080590000001</c:v>
                </c:pt>
                <c:pt idx="2791">
                  <c:v>15.00047874</c:v>
                </c:pt>
                <c:pt idx="2792">
                  <c:v>15.00047874</c:v>
                </c:pt>
                <c:pt idx="2793">
                  <c:v>14.97360039</c:v>
                </c:pt>
                <c:pt idx="2794">
                  <c:v>15.04319954</c:v>
                </c:pt>
                <c:pt idx="2795">
                  <c:v>14.98703957</c:v>
                </c:pt>
                <c:pt idx="2796">
                  <c:v>14.986560819999999</c:v>
                </c:pt>
                <c:pt idx="2797">
                  <c:v>15.050879480000001</c:v>
                </c:pt>
                <c:pt idx="2798">
                  <c:v>14.974080089999999</c:v>
                </c:pt>
                <c:pt idx="2799">
                  <c:v>14.974080089999999</c:v>
                </c:pt>
                <c:pt idx="2800">
                  <c:v>14.975999829999999</c:v>
                </c:pt>
                <c:pt idx="2801">
                  <c:v>15.04800034</c:v>
                </c:pt>
                <c:pt idx="2802">
                  <c:v>15.04800034</c:v>
                </c:pt>
                <c:pt idx="2803">
                  <c:v>14.959680560000001</c:v>
                </c:pt>
                <c:pt idx="2804">
                  <c:v>14.97983932</c:v>
                </c:pt>
                <c:pt idx="2805">
                  <c:v>15.047519680000001</c:v>
                </c:pt>
                <c:pt idx="2806">
                  <c:v>14.9625597</c:v>
                </c:pt>
                <c:pt idx="2807">
                  <c:v>15.00239944</c:v>
                </c:pt>
                <c:pt idx="2808">
                  <c:v>15.035519600000001</c:v>
                </c:pt>
                <c:pt idx="2809">
                  <c:v>15.035519600000001</c:v>
                </c:pt>
                <c:pt idx="2810">
                  <c:v>14.957759859999999</c:v>
                </c:pt>
                <c:pt idx="2811">
                  <c:v>15.029760359999999</c:v>
                </c:pt>
                <c:pt idx="2812">
                  <c:v>15.029760359999999</c:v>
                </c:pt>
                <c:pt idx="2813">
                  <c:v>14.94144058</c:v>
                </c:pt>
                <c:pt idx="2814">
                  <c:v>15.02496052</c:v>
                </c:pt>
                <c:pt idx="2815">
                  <c:v>15.02496052</c:v>
                </c:pt>
                <c:pt idx="2816">
                  <c:v>15.020640370000001</c:v>
                </c:pt>
                <c:pt idx="2817">
                  <c:v>14.94528008</c:v>
                </c:pt>
                <c:pt idx="2818">
                  <c:v>15.03023911</c:v>
                </c:pt>
                <c:pt idx="2819">
                  <c:v>15.03023911</c:v>
                </c:pt>
                <c:pt idx="2820">
                  <c:v>15.01103973</c:v>
                </c:pt>
                <c:pt idx="2821">
                  <c:v>14.957279209999999</c:v>
                </c:pt>
                <c:pt idx="2822">
                  <c:v>14.957279209999999</c:v>
                </c:pt>
                <c:pt idx="2823">
                  <c:v>14.993280410000001</c:v>
                </c:pt>
                <c:pt idx="2824">
                  <c:v>14.971680640000001</c:v>
                </c:pt>
                <c:pt idx="2825">
                  <c:v>14.971680640000001</c:v>
                </c:pt>
                <c:pt idx="2826">
                  <c:v>15.047519680000001</c:v>
                </c:pt>
                <c:pt idx="2827">
                  <c:v>14.97983932</c:v>
                </c:pt>
                <c:pt idx="2828">
                  <c:v>14.96879959</c:v>
                </c:pt>
                <c:pt idx="2829">
                  <c:v>14.96879959</c:v>
                </c:pt>
                <c:pt idx="2830">
                  <c:v>15.05136108</c:v>
                </c:pt>
                <c:pt idx="2831">
                  <c:v>14.966879840000001</c:v>
                </c:pt>
                <c:pt idx="2832">
                  <c:v>14.97936058</c:v>
                </c:pt>
                <c:pt idx="2833">
                  <c:v>15.03983974</c:v>
                </c:pt>
                <c:pt idx="2834">
                  <c:v>14.96159935</c:v>
                </c:pt>
                <c:pt idx="2835">
                  <c:v>14.96159935</c:v>
                </c:pt>
                <c:pt idx="2836">
                  <c:v>15.002881049999999</c:v>
                </c:pt>
                <c:pt idx="2837">
                  <c:v>15.040320400000001</c:v>
                </c:pt>
                <c:pt idx="2838">
                  <c:v>15.040320400000001</c:v>
                </c:pt>
                <c:pt idx="2839">
                  <c:v>14.957279209999999</c:v>
                </c:pt>
                <c:pt idx="2840">
                  <c:v>15.018719669999999</c:v>
                </c:pt>
                <c:pt idx="2841">
                  <c:v>15.03791904</c:v>
                </c:pt>
                <c:pt idx="2842">
                  <c:v>14.94335938</c:v>
                </c:pt>
                <c:pt idx="2843">
                  <c:v>15.008640290000001</c:v>
                </c:pt>
                <c:pt idx="2844">
                  <c:v>15.036000250000001</c:v>
                </c:pt>
                <c:pt idx="2845">
                  <c:v>15.036000250000001</c:v>
                </c:pt>
                <c:pt idx="2846">
                  <c:v>14.95104027</c:v>
                </c:pt>
                <c:pt idx="2847">
                  <c:v>15.02447987</c:v>
                </c:pt>
                <c:pt idx="2848">
                  <c:v>15.02447987</c:v>
                </c:pt>
                <c:pt idx="2849">
                  <c:v>15.02112007</c:v>
                </c:pt>
                <c:pt idx="2850">
                  <c:v>15.018719669999999</c:v>
                </c:pt>
                <c:pt idx="2851">
                  <c:v>15.006719589999999</c:v>
                </c:pt>
                <c:pt idx="2852">
                  <c:v>15.006719589999999</c:v>
                </c:pt>
                <c:pt idx="2853">
                  <c:v>14.94672012</c:v>
                </c:pt>
                <c:pt idx="2854">
                  <c:v>15.03119946</c:v>
                </c:pt>
                <c:pt idx="2855">
                  <c:v>15.03119946</c:v>
                </c:pt>
                <c:pt idx="2856">
                  <c:v>15.01487923</c:v>
                </c:pt>
                <c:pt idx="2857">
                  <c:v>14.95104027</c:v>
                </c:pt>
                <c:pt idx="2858">
                  <c:v>15.036000250000001</c:v>
                </c:pt>
                <c:pt idx="2859">
                  <c:v>15.008159640000001</c:v>
                </c:pt>
                <c:pt idx="2860">
                  <c:v>14.96832085</c:v>
                </c:pt>
                <c:pt idx="2861">
                  <c:v>15.046559329999999</c:v>
                </c:pt>
                <c:pt idx="2862">
                  <c:v>15.046559329999999</c:v>
                </c:pt>
                <c:pt idx="2863">
                  <c:v>15.003359789999999</c:v>
                </c:pt>
                <c:pt idx="2864">
                  <c:v>14.96879959</c:v>
                </c:pt>
                <c:pt idx="2865">
                  <c:v>14.96879959</c:v>
                </c:pt>
                <c:pt idx="2866">
                  <c:v>15.041760439999999</c:v>
                </c:pt>
                <c:pt idx="2867">
                  <c:v>14.96928024</c:v>
                </c:pt>
                <c:pt idx="2868">
                  <c:v>14.98079967</c:v>
                </c:pt>
                <c:pt idx="2869">
                  <c:v>15.04944038</c:v>
                </c:pt>
                <c:pt idx="2870">
                  <c:v>14.954879760000001</c:v>
                </c:pt>
                <c:pt idx="2871">
                  <c:v>14.954879760000001</c:v>
                </c:pt>
                <c:pt idx="2872">
                  <c:v>14.97936058</c:v>
                </c:pt>
                <c:pt idx="2873">
                  <c:v>15.050879480000001</c:v>
                </c:pt>
                <c:pt idx="2874">
                  <c:v>14.959680560000001</c:v>
                </c:pt>
                <c:pt idx="2875">
                  <c:v>14.959680560000001</c:v>
                </c:pt>
                <c:pt idx="2876">
                  <c:v>15.010079380000001</c:v>
                </c:pt>
                <c:pt idx="2877">
                  <c:v>14.95631981</c:v>
                </c:pt>
                <c:pt idx="2878">
                  <c:v>14.95631981</c:v>
                </c:pt>
                <c:pt idx="2879">
                  <c:v>15.01151943</c:v>
                </c:pt>
                <c:pt idx="2880">
                  <c:v>15.03215981</c:v>
                </c:pt>
                <c:pt idx="2881">
                  <c:v>15.03215981</c:v>
                </c:pt>
                <c:pt idx="2882">
                  <c:v>14.948639869999999</c:v>
                </c:pt>
                <c:pt idx="2883">
                  <c:v>15.023039819999999</c:v>
                </c:pt>
                <c:pt idx="2884">
                  <c:v>15.01728058</c:v>
                </c:pt>
                <c:pt idx="2885">
                  <c:v>15.01728058</c:v>
                </c:pt>
                <c:pt idx="2886">
                  <c:v>15.03071976</c:v>
                </c:pt>
                <c:pt idx="2887">
                  <c:v>15.00720119</c:v>
                </c:pt>
                <c:pt idx="2888">
                  <c:v>15.00720119</c:v>
                </c:pt>
                <c:pt idx="2889">
                  <c:v>14.95055962</c:v>
                </c:pt>
                <c:pt idx="2890">
                  <c:v>15.0374403</c:v>
                </c:pt>
                <c:pt idx="2891">
                  <c:v>15.0374403</c:v>
                </c:pt>
                <c:pt idx="2892">
                  <c:v>15.01151943</c:v>
                </c:pt>
                <c:pt idx="2893">
                  <c:v>14.970239640000001</c:v>
                </c:pt>
                <c:pt idx="2894">
                  <c:v>15.042720790000001</c:v>
                </c:pt>
                <c:pt idx="2895">
                  <c:v>14.998080249999999</c:v>
                </c:pt>
                <c:pt idx="2896">
                  <c:v>14.971680640000001</c:v>
                </c:pt>
                <c:pt idx="2897">
                  <c:v>15.05183983</c:v>
                </c:pt>
                <c:pt idx="2898">
                  <c:v>15.05183983</c:v>
                </c:pt>
                <c:pt idx="2899">
                  <c:v>14.98943996</c:v>
                </c:pt>
                <c:pt idx="2900">
                  <c:v>14.96784019</c:v>
                </c:pt>
                <c:pt idx="2901">
                  <c:v>14.96784019</c:v>
                </c:pt>
                <c:pt idx="2902">
                  <c:v>15.049919129999999</c:v>
                </c:pt>
                <c:pt idx="2903">
                  <c:v>14.971680640000001</c:v>
                </c:pt>
                <c:pt idx="2904">
                  <c:v>14.981280330000001</c:v>
                </c:pt>
                <c:pt idx="2905">
                  <c:v>15.04223919</c:v>
                </c:pt>
                <c:pt idx="2906">
                  <c:v>14.965919489999999</c:v>
                </c:pt>
                <c:pt idx="2907">
                  <c:v>14.995679859999999</c:v>
                </c:pt>
                <c:pt idx="2908">
                  <c:v>14.995679859999999</c:v>
                </c:pt>
                <c:pt idx="2909">
                  <c:v>15.03791904</c:v>
                </c:pt>
                <c:pt idx="2910">
                  <c:v>14.95151997</c:v>
                </c:pt>
                <c:pt idx="2911">
                  <c:v>14.95151997</c:v>
                </c:pt>
                <c:pt idx="2912">
                  <c:v>15.02447987</c:v>
                </c:pt>
                <c:pt idx="2913">
                  <c:v>15.045598979999999</c:v>
                </c:pt>
                <c:pt idx="2914">
                  <c:v>14.94431973</c:v>
                </c:pt>
                <c:pt idx="2915">
                  <c:v>15.018240929999999</c:v>
                </c:pt>
                <c:pt idx="2916">
                  <c:v>15.0374403</c:v>
                </c:pt>
                <c:pt idx="2917">
                  <c:v>14.948639869999999</c:v>
                </c:pt>
                <c:pt idx="2918">
                  <c:v>14.948639869999999</c:v>
                </c:pt>
                <c:pt idx="2919">
                  <c:v>15.023039819999999</c:v>
                </c:pt>
                <c:pt idx="2920">
                  <c:v>15.01775932</c:v>
                </c:pt>
                <c:pt idx="2921">
                  <c:v>14.94816017</c:v>
                </c:pt>
                <c:pt idx="2922">
                  <c:v>14.94816017</c:v>
                </c:pt>
                <c:pt idx="2923">
                  <c:v>15.02928066</c:v>
                </c:pt>
                <c:pt idx="2924">
                  <c:v>14.95055962</c:v>
                </c:pt>
                <c:pt idx="2925">
                  <c:v>14.95055962</c:v>
                </c:pt>
                <c:pt idx="2926">
                  <c:v>15.04368019</c:v>
                </c:pt>
                <c:pt idx="2927">
                  <c:v>15.004320140000001</c:v>
                </c:pt>
                <c:pt idx="2928">
                  <c:v>15.004320140000001</c:v>
                </c:pt>
                <c:pt idx="2929">
                  <c:v>14.96304035</c:v>
                </c:pt>
                <c:pt idx="2930">
                  <c:v>15.039360050000001</c:v>
                </c:pt>
                <c:pt idx="2931">
                  <c:v>14.98415947</c:v>
                </c:pt>
                <c:pt idx="2932">
                  <c:v>14.98415947</c:v>
                </c:pt>
                <c:pt idx="2933">
                  <c:v>15.049919129999999</c:v>
                </c:pt>
                <c:pt idx="2934">
                  <c:v>14.99088001</c:v>
                </c:pt>
                <c:pt idx="2935">
                  <c:v>14.99088001</c:v>
                </c:pt>
                <c:pt idx="2936">
                  <c:v>14.975040440000001</c:v>
                </c:pt>
                <c:pt idx="2937">
                  <c:v>15.041760439999999</c:v>
                </c:pt>
                <c:pt idx="2938">
                  <c:v>15.041760439999999</c:v>
                </c:pt>
                <c:pt idx="2939">
                  <c:v>14.96159935</c:v>
                </c:pt>
                <c:pt idx="2940">
                  <c:v>14.98224068</c:v>
                </c:pt>
                <c:pt idx="2941">
                  <c:v>15.042720790000001</c:v>
                </c:pt>
                <c:pt idx="2942">
                  <c:v>14.954879760000001</c:v>
                </c:pt>
                <c:pt idx="2943">
                  <c:v>14.99615955</c:v>
                </c:pt>
                <c:pt idx="2944">
                  <c:v>15.04944038</c:v>
                </c:pt>
                <c:pt idx="2945">
                  <c:v>15.04944038</c:v>
                </c:pt>
                <c:pt idx="2946">
                  <c:v>14.95296001</c:v>
                </c:pt>
                <c:pt idx="2947">
                  <c:v>15.019199370000001</c:v>
                </c:pt>
                <c:pt idx="2948">
                  <c:v>15.0369606</c:v>
                </c:pt>
                <c:pt idx="2949">
                  <c:v>15.0369606</c:v>
                </c:pt>
                <c:pt idx="2950">
                  <c:v>15.019199370000001</c:v>
                </c:pt>
                <c:pt idx="2951">
                  <c:v>15.019199370000001</c:v>
                </c:pt>
                <c:pt idx="2952">
                  <c:v>15.02687931</c:v>
                </c:pt>
                <c:pt idx="2953">
                  <c:v>14.95151997</c:v>
                </c:pt>
                <c:pt idx="2954">
                  <c:v>15.02496052</c:v>
                </c:pt>
                <c:pt idx="2955">
                  <c:v>15.02496052</c:v>
                </c:pt>
                <c:pt idx="2956">
                  <c:v>15.01103973</c:v>
                </c:pt>
                <c:pt idx="2957">
                  <c:v>14.942879680000001</c:v>
                </c:pt>
                <c:pt idx="2958">
                  <c:v>15.03264046</c:v>
                </c:pt>
                <c:pt idx="2959">
                  <c:v>15.008159640000001</c:v>
                </c:pt>
                <c:pt idx="2960">
                  <c:v>14.953440670000001</c:v>
                </c:pt>
                <c:pt idx="2961">
                  <c:v>14.953440670000001</c:v>
                </c:pt>
                <c:pt idx="2962">
                  <c:v>15.03023911</c:v>
                </c:pt>
                <c:pt idx="2963">
                  <c:v>15.01247978</c:v>
                </c:pt>
                <c:pt idx="2964">
                  <c:v>14.96784019</c:v>
                </c:pt>
                <c:pt idx="2965">
                  <c:v>14.96784019</c:v>
                </c:pt>
                <c:pt idx="2966">
                  <c:v>15.046559329999999</c:v>
                </c:pt>
                <c:pt idx="2967">
                  <c:v>15.00047874</c:v>
                </c:pt>
                <c:pt idx="2968">
                  <c:v>14.97743988</c:v>
                </c:pt>
                <c:pt idx="2969">
                  <c:v>15.049919129999999</c:v>
                </c:pt>
                <c:pt idx="2970">
                  <c:v>14.96879959</c:v>
                </c:pt>
                <c:pt idx="2971">
                  <c:v>14.96879959</c:v>
                </c:pt>
                <c:pt idx="2972">
                  <c:v>14.976479530000001</c:v>
                </c:pt>
                <c:pt idx="2973">
                  <c:v>15.04848003</c:v>
                </c:pt>
                <c:pt idx="2974">
                  <c:v>14.9640007</c:v>
                </c:pt>
                <c:pt idx="2975">
                  <c:v>14.9640007</c:v>
                </c:pt>
                <c:pt idx="2976">
                  <c:v>14.97887993</c:v>
                </c:pt>
                <c:pt idx="2977">
                  <c:v>14.964480399999999</c:v>
                </c:pt>
                <c:pt idx="2978">
                  <c:v>14.964480399999999</c:v>
                </c:pt>
                <c:pt idx="2979">
                  <c:v>15.00143909</c:v>
                </c:pt>
                <c:pt idx="2980">
                  <c:v>15.0369606</c:v>
                </c:pt>
                <c:pt idx="2981">
                  <c:v>15.0369606</c:v>
                </c:pt>
                <c:pt idx="2982">
                  <c:v>14.957279209999999</c:v>
                </c:pt>
                <c:pt idx="2983">
                  <c:v>15.008640290000001</c:v>
                </c:pt>
                <c:pt idx="2984">
                  <c:v>15.03264046</c:v>
                </c:pt>
                <c:pt idx="2985">
                  <c:v>14.94719982</c:v>
                </c:pt>
                <c:pt idx="2986">
                  <c:v>15.020640370000001</c:v>
                </c:pt>
                <c:pt idx="2987">
                  <c:v>15.035039899999999</c:v>
                </c:pt>
                <c:pt idx="2988">
                  <c:v>15.035039899999999</c:v>
                </c:pt>
                <c:pt idx="2989">
                  <c:v>14.947679519999999</c:v>
                </c:pt>
                <c:pt idx="2990">
                  <c:v>15.019199370000001</c:v>
                </c:pt>
                <c:pt idx="2991">
                  <c:v>15.019199370000001</c:v>
                </c:pt>
                <c:pt idx="2992">
                  <c:v>15.03215981</c:v>
                </c:pt>
                <c:pt idx="2993">
                  <c:v>14.94672012</c:v>
                </c:pt>
                <c:pt idx="2994">
                  <c:v>15.03983974</c:v>
                </c:pt>
                <c:pt idx="2995">
                  <c:v>14.98415947</c:v>
                </c:pt>
                <c:pt idx="2996">
                  <c:v>14.98415947</c:v>
                </c:pt>
                <c:pt idx="2997">
                  <c:v>15.018240929999999</c:v>
                </c:pt>
                <c:pt idx="2998">
                  <c:v>15.03023911</c:v>
                </c:pt>
                <c:pt idx="2999">
                  <c:v>15.03023911</c:v>
                </c:pt>
                <c:pt idx="3000">
                  <c:v>14.94816017</c:v>
                </c:pt>
                <c:pt idx="3001">
                  <c:v>15.02783966</c:v>
                </c:pt>
                <c:pt idx="3002">
                  <c:v>15.03264046</c:v>
                </c:pt>
                <c:pt idx="3003">
                  <c:v>14.95296001</c:v>
                </c:pt>
                <c:pt idx="3004">
                  <c:v>15.023039819999999</c:v>
                </c:pt>
                <c:pt idx="3005">
                  <c:v>15.023039819999999</c:v>
                </c:pt>
                <c:pt idx="3006">
                  <c:v>15.02207947</c:v>
                </c:pt>
                <c:pt idx="3007">
                  <c:v>14.94816017</c:v>
                </c:pt>
                <c:pt idx="3008">
                  <c:v>15.03023911</c:v>
                </c:pt>
                <c:pt idx="3009">
                  <c:v>15.03023911</c:v>
                </c:pt>
                <c:pt idx="3010">
                  <c:v>15.01056099</c:v>
                </c:pt>
                <c:pt idx="3011">
                  <c:v>14.954879760000001</c:v>
                </c:pt>
                <c:pt idx="3012">
                  <c:v>15.03840065</c:v>
                </c:pt>
                <c:pt idx="3013">
                  <c:v>14.99760056</c:v>
                </c:pt>
                <c:pt idx="3014">
                  <c:v>14.96159935</c:v>
                </c:pt>
                <c:pt idx="3015">
                  <c:v>15.050879480000001</c:v>
                </c:pt>
                <c:pt idx="3016">
                  <c:v>15.050879480000001</c:v>
                </c:pt>
                <c:pt idx="3017">
                  <c:v>14.99760056</c:v>
                </c:pt>
                <c:pt idx="3018">
                  <c:v>14.96784019</c:v>
                </c:pt>
                <c:pt idx="3019">
                  <c:v>14.96784019</c:v>
                </c:pt>
                <c:pt idx="3020">
                  <c:v>15.04944038</c:v>
                </c:pt>
                <c:pt idx="3021">
                  <c:v>14.975040440000001</c:v>
                </c:pt>
                <c:pt idx="3022">
                  <c:v>14.975040440000001</c:v>
                </c:pt>
                <c:pt idx="3023">
                  <c:v>15.03983974</c:v>
                </c:pt>
                <c:pt idx="3024">
                  <c:v>14.961119650000001</c:v>
                </c:pt>
                <c:pt idx="3025">
                  <c:v>14.987519259999999</c:v>
                </c:pt>
                <c:pt idx="3026">
                  <c:v>14.987519259999999</c:v>
                </c:pt>
                <c:pt idx="3027">
                  <c:v>15.045120239999999</c:v>
                </c:pt>
                <c:pt idx="3028">
                  <c:v>14.954400059999999</c:v>
                </c:pt>
                <c:pt idx="3029">
                  <c:v>14.954400059999999</c:v>
                </c:pt>
                <c:pt idx="3030">
                  <c:v>15.05519962</c:v>
                </c:pt>
                <c:pt idx="3031">
                  <c:v>14.96304035</c:v>
                </c:pt>
                <c:pt idx="3032">
                  <c:v>14.96304035</c:v>
                </c:pt>
                <c:pt idx="3033">
                  <c:v>15.01200008</c:v>
                </c:pt>
                <c:pt idx="3034">
                  <c:v>15.03983974</c:v>
                </c:pt>
                <c:pt idx="3035">
                  <c:v>14.964480399999999</c:v>
                </c:pt>
                <c:pt idx="3036">
                  <c:v>14.964480399999999</c:v>
                </c:pt>
                <c:pt idx="3037">
                  <c:v>15.01200008</c:v>
                </c:pt>
                <c:pt idx="3038">
                  <c:v>15.02735996</c:v>
                </c:pt>
                <c:pt idx="3039">
                  <c:v>14.95007992</c:v>
                </c:pt>
                <c:pt idx="3040">
                  <c:v>15.02112007</c:v>
                </c:pt>
                <c:pt idx="3041">
                  <c:v>15.008159640000001</c:v>
                </c:pt>
                <c:pt idx="3042">
                  <c:v>15.008159640000001</c:v>
                </c:pt>
                <c:pt idx="3043">
                  <c:v>14.95104027</c:v>
                </c:pt>
                <c:pt idx="3044">
                  <c:v>15.033598899999999</c:v>
                </c:pt>
                <c:pt idx="3045">
                  <c:v>15.00960064</c:v>
                </c:pt>
                <c:pt idx="3046">
                  <c:v>15.00960064</c:v>
                </c:pt>
                <c:pt idx="3047">
                  <c:v>15.03840065</c:v>
                </c:pt>
                <c:pt idx="3048">
                  <c:v>15.03840065</c:v>
                </c:pt>
                <c:pt idx="3049">
                  <c:v>15.001920699999999</c:v>
                </c:pt>
                <c:pt idx="3050">
                  <c:v>14.97360039</c:v>
                </c:pt>
                <c:pt idx="3051">
                  <c:v>15.0369606</c:v>
                </c:pt>
                <c:pt idx="3052">
                  <c:v>15.0369606</c:v>
                </c:pt>
                <c:pt idx="3053">
                  <c:v>14.98272038</c:v>
                </c:pt>
                <c:pt idx="3054">
                  <c:v>14.97840023</c:v>
                </c:pt>
                <c:pt idx="3055">
                  <c:v>15.040320400000001</c:v>
                </c:pt>
                <c:pt idx="3056">
                  <c:v>10.356960300000001</c:v>
                </c:pt>
                <c:pt idx="3057">
                  <c:v>1.96464014</c:v>
                </c:pt>
                <c:pt idx="3058">
                  <c:v>1.96464014</c:v>
                </c:pt>
                <c:pt idx="3059">
                  <c:v>1.4880000000000001E-2</c:v>
                </c:pt>
                <c:pt idx="3060">
                  <c:v>1.4880000000000001E-2</c:v>
                </c:pt>
                <c:pt idx="3061">
                  <c:v>1.4880000000000001E-2</c:v>
                </c:pt>
                <c:pt idx="3062">
                  <c:v>1.4880000000000001E-2</c:v>
                </c:pt>
                <c:pt idx="3063">
                  <c:v>1.248E-2</c:v>
                </c:pt>
                <c:pt idx="3064">
                  <c:v>1.2E-2</c:v>
                </c:pt>
                <c:pt idx="3065">
                  <c:v>1.1039999999999999E-2</c:v>
                </c:pt>
                <c:pt idx="3066">
                  <c:v>9.5999999999999992E-3</c:v>
                </c:pt>
                <c:pt idx="3067">
                  <c:v>7.1999999999999998E-3</c:v>
                </c:pt>
                <c:pt idx="3068">
                  <c:v>7.1999999999999998E-3</c:v>
                </c:pt>
                <c:pt idx="3069">
                  <c:v>8.1600000000000006E-3</c:v>
                </c:pt>
                <c:pt idx="3070">
                  <c:v>8.1600000000000006E-3</c:v>
                </c:pt>
                <c:pt idx="3071">
                  <c:v>6.2399999999999999E-3</c:v>
                </c:pt>
                <c:pt idx="3072">
                  <c:v>6.2399999999999999E-3</c:v>
                </c:pt>
                <c:pt idx="3073">
                  <c:v>4.7999999999999996E-3</c:v>
                </c:pt>
                <c:pt idx="3074">
                  <c:v>2.8800000000000002E-3</c:v>
                </c:pt>
                <c:pt idx="3075">
                  <c:v>2.8800000000000002E-3</c:v>
                </c:pt>
                <c:pt idx="3076">
                  <c:v>3.3600000000000001E-3</c:v>
                </c:pt>
                <c:pt idx="3077">
                  <c:v>4.7999999999999996E-3</c:v>
                </c:pt>
                <c:pt idx="3078">
                  <c:v>4.7999999999999996E-3</c:v>
                </c:pt>
                <c:pt idx="3079">
                  <c:v>3.3600000000000001E-3</c:v>
                </c:pt>
                <c:pt idx="3080">
                  <c:v>3.3600000000000001E-3</c:v>
                </c:pt>
                <c:pt idx="3081">
                  <c:v>3.3600000000000001E-3</c:v>
                </c:pt>
                <c:pt idx="3082">
                  <c:v>3.3600000000000001E-3</c:v>
                </c:pt>
                <c:pt idx="3083">
                  <c:v>1.92E-3</c:v>
                </c:pt>
                <c:pt idx="3084">
                  <c:v>1.4400000000000001E-3</c:v>
                </c:pt>
                <c:pt idx="3085">
                  <c:v>1.4400000000000001E-3</c:v>
                </c:pt>
                <c:pt idx="3086">
                  <c:v>1.4400000000000001E-3</c:v>
                </c:pt>
                <c:pt idx="3087">
                  <c:v>1.4400000000000001E-3</c:v>
                </c:pt>
                <c:pt idx="3088">
                  <c:v>1.4400000000000001E-3</c:v>
                </c:pt>
                <c:pt idx="3089">
                  <c:v>1.4400000000000001E-3</c:v>
                </c:pt>
                <c:pt idx="3090">
                  <c:v>1.4400000000000001E-3</c:v>
                </c:pt>
                <c:pt idx="3091">
                  <c:v>0</c:v>
                </c:pt>
                <c:pt idx="3092">
                  <c:v>1.4400000000000001E-3</c:v>
                </c:pt>
                <c:pt idx="3093">
                  <c:v>9.6000000000000002E-4</c:v>
                </c:pt>
                <c:pt idx="3094">
                  <c:v>4.8000000000000001E-4</c:v>
                </c:pt>
                <c:pt idx="3095">
                  <c:v>4.8000000000000001E-4</c:v>
                </c:pt>
                <c:pt idx="3096">
                  <c:v>4.8000000000000001E-4</c:v>
                </c:pt>
                <c:pt idx="3097">
                  <c:v>4.8000000000000001E-4</c:v>
                </c:pt>
                <c:pt idx="3098">
                  <c:v>4.8000000000000001E-4</c:v>
                </c:pt>
                <c:pt idx="3099">
                  <c:v>4.8000000000000001E-4</c:v>
                </c:pt>
                <c:pt idx="3100">
                  <c:v>0</c:v>
                </c:pt>
                <c:pt idx="3101">
                  <c:v>4.8000000000000001E-4</c:v>
                </c:pt>
                <c:pt idx="3102">
                  <c:v>4.8000000000000001E-4</c:v>
                </c:pt>
                <c:pt idx="3103">
                  <c:v>0</c:v>
                </c:pt>
                <c:pt idx="3104">
                  <c:v>4.8000000000000001E-4</c:v>
                </c:pt>
                <c:pt idx="3105">
                  <c:v>4.8000000000000001E-4</c:v>
                </c:pt>
                <c:pt idx="3106">
                  <c:v>4.8000000000000001E-4</c:v>
                </c:pt>
                <c:pt idx="3107">
                  <c:v>0</c:v>
                </c:pt>
                <c:pt idx="3108">
                  <c:v>4.8000000000000001E-4</c:v>
                </c:pt>
                <c:pt idx="3109">
                  <c:v>0</c:v>
                </c:pt>
                <c:pt idx="3110">
                  <c:v>4.8000000000000001E-4</c:v>
                </c:pt>
                <c:pt idx="3111">
                  <c:v>4.8000000000000001E-4</c:v>
                </c:pt>
                <c:pt idx="3112">
                  <c:v>0</c:v>
                </c:pt>
                <c:pt idx="3113">
                  <c:v>0</c:v>
                </c:pt>
                <c:pt idx="3114">
                  <c:v>4.8000000000000001E-4</c:v>
                </c:pt>
                <c:pt idx="3115">
                  <c:v>4.8000000000000001E-4</c:v>
                </c:pt>
                <c:pt idx="3116">
                  <c:v>4.8000000000000001E-4</c:v>
                </c:pt>
                <c:pt idx="3117">
                  <c:v>4.8000000000000001E-4</c:v>
                </c:pt>
                <c:pt idx="3118">
                  <c:v>0</c:v>
                </c:pt>
                <c:pt idx="3119">
                  <c:v>0</c:v>
                </c:pt>
                <c:pt idx="3120">
                  <c:v>0</c:v>
                </c:pt>
                <c:pt idx="3121">
                  <c:v>0</c:v>
                </c:pt>
                <c:pt idx="3122">
                  <c:v>-9.6000000000000002E-4</c:v>
                </c:pt>
                <c:pt idx="3123">
                  <c:v>0</c:v>
                </c:pt>
                <c:pt idx="3124">
                  <c:v>0</c:v>
                </c:pt>
                <c:pt idx="3125">
                  <c:v>0</c:v>
                </c:pt>
                <c:pt idx="3126">
                  <c:v>-9.6000000000000002E-4</c:v>
                </c:pt>
                <c:pt idx="3127">
                  <c:v>0</c:v>
                </c:pt>
                <c:pt idx="3128">
                  <c:v>0</c:v>
                </c:pt>
                <c:pt idx="3129">
                  <c:v>0</c:v>
                </c:pt>
                <c:pt idx="3130">
                  <c:v>4.8000000000000001E-4</c:v>
                </c:pt>
                <c:pt idx="3131">
                  <c:v>4.8000000000000001E-4</c:v>
                </c:pt>
                <c:pt idx="3132">
                  <c:v>4.8000000000000001E-4</c:v>
                </c:pt>
                <c:pt idx="3133">
                  <c:v>0</c:v>
                </c:pt>
                <c:pt idx="3134">
                  <c:v>9.6000000000000002E-4</c:v>
                </c:pt>
                <c:pt idx="3135">
                  <c:v>0</c:v>
                </c:pt>
                <c:pt idx="3136">
                  <c:v>-4.8000000000000001E-4</c:v>
                </c:pt>
                <c:pt idx="3137">
                  <c:v>-4.8000000000000001E-4</c:v>
                </c:pt>
                <c:pt idx="3138">
                  <c:v>-4.8000000000000001E-4</c:v>
                </c:pt>
                <c:pt idx="3139">
                  <c:v>4.8000000000000001E-4</c:v>
                </c:pt>
                <c:pt idx="3140">
                  <c:v>4.8000000000000001E-4</c:v>
                </c:pt>
                <c:pt idx="3141">
                  <c:v>0</c:v>
                </c:pt>
                <c:pt idx="3142">
                  <c:v>0</c:v>
                </c:pt>
                <c:pt idx="3143">
                  <c:v>4.8000000000000001E-4</c:v>
                </c:pt>
                <c:pt idx="3144">
                  <c:v>4.8000000000000001E-4</c:v>
                </c:pt>
                <c:pt idx="3145">
                  <c:v>0</c:v>
                </c:pt>
                <c:pt idx="3146">
                  <c:v>0</c:v>
                </c:pt>
                <c:pt idx="3147">
                  <c:v>0</c:v>
                </c:pt>
                <c:pt idx="3148">
                  <c:v>0</c:v>
                </c:pt>
                <c:pt idx="3149">
                  <c:v>0</c:v>
                </c:pt>
                <c:pt idx="3150">
                  <c:v>0</c:v>
                </c:pt>
                <c:pt idx="3151">
                  <c:v>0</c:v>
                </c:pt>
                <c:pt idx="3152">
                  <c:v>0</c:v>
                </c:pt>
                <c:pt idx="3153">
                  <c:v>0</c:v>
                </c:pt>
                <c:pt idx="3154">
                  <c:v>0</c:v>
                </c:pt>
                <c:pt idx="3155">
                  <c:v>4.8000000000000001E-4</c:v>
                </c:pt>
                <c:pt idx="3156">
                  <c:v>-4.8000000000000001E-4</c:v>
                </c:pt>
                <c:pt idx="3157">
                  <c:v>-4.8000000000000001E-4</c:v>
                </c:pt>
                <c:pt idx="3158">
                  <c:v>-4.8000000000000001E-4</c:v>
                </c:pt>
                <c:pt idx="3159">
                  <c:v>0</c:v>
                </c:pt>
                <c:pt idx="3160">
                  <c:v>0</c:v>
                </c:pt>
                <c:pt idx="3161">
                  <c:v>0</c:v>
                </c:pt>
                <c:pt idx="3162">
                  <c:v>0</c:v>
                </c:pt>
                <c:pt idx="3163">
                  <c:v>4.8000000000000001E-4</c:v>
                </c:pt>
                <c:pt idx="3164">
                  <c:v>4.8000000000000001E-4</c:v>
                </c:pt>
                <c:pt idx="3165">
                  <c:v>0</c:v>
                </c:pt>
                <c:pt idx="3166">
                  <c:v>0</c:v>
                </c:pt>
                <c:pt idx="3167">
                  <c:v>0</c:v>
                </c:pt>
                <c:pt idx="3168">
                  <c:v>0</c:v>
                </c:pt>
                <c:pt idx="3169">
                  <c:v>4.8000000000000001E-4</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R$2:$R$4000</c:f>
              <c:numCache>
                <c:formatCode>0.0000</c:formatCode>
                <c:ptCount val="3999"/>
                <c:pt idx="0">
                  <c:v>-2.302953529E-2</c:v>
                </c:pt>
                <c:pt idx="1">
                  <c:v>-2.302953529E-2</c:v>
                </c:pt>
                <c:pt idx="2">
                  <c:v>-6.3598999999999999E-3</c:v>
                </c:pt>
                <c:pt idx="3">
                  <c:v>-3.7627620699999999E-3</c:v>
                </c:pt>
                <c:pt idx="4">
                  <c:v>4.7590932800000004E-3</c:v>
                </c:pt>
                <c:pt idx="5">
                  <c:v>7.1074614499999998E-3</c:v>
                </c:pt>
                <c:pt idx="6">
                  <c:v>9.9546174999999987E-3</c:v>
                </c:pt>
                <c:pt idx="7">
                  <c:v>1.067960358E-2</c:v>
                </c:pt>
                <c:pt idx="8">
                  <c:v>1.067960358E-2</c:v>
                </c:pt>
                <c:pt idx="9">
                  <c:v>1.3762426380000001E-2</c:v>
                </c:pt>
                <c:pt idx="10">
                  <c:v>1.3762426380000001E-2</c:v>
                </c:pt>
                <c:pt idx="11">
                  <c:v>1.713027382E-2</c:v>
                </c:pt>
                <c:pt idx="12">
                  <c:v>1.713027382E-2</c:v>
                </c:pt>
                <c:pt idx="13">
                  <c:v>1.4359823230000001E-2</c:v>
                </c:pt>
                <c:pt idx="14">
                  <c:v>2.191738319E-2</c:v>
                </c:pt>
                <c:pt idx="15">
                  <c:v>3.5177574159999996E-2</c:v>
                </c:pt>
                <c:pt idx="16">
                  <c:v>3.5177574159999996E-2</c:v>
                </c:pt>
                <c:pt idx="17">
                  <c:v>3.2144966130000001E-2</c:v>
                </c:pt>
                <c:pt idx="18">
                  <c:v>4.7613906899999997E-3</c:v>
                </c:pt>
                <c:pt idx="19">
                  <c:v>1.513817978E-2</c:v>
                </c:pt>
                <c:pt idx="20">
                  <c:v>1.420286846E-2</c:v>
                </c:pt>
                <c:pt idx="21">
                  <c:v>-8.9205980300000008E-3</c:v>
                </c:pt>
                <c:pt idx="22">
                  <c:v>2.820192337E-2</c:v>
                </c:pt>
                <c:pt idx="23">
                  <c:v>2.820192337E-2</c:v>
                </c:pt>
                <c:pt idx="24">
                  <c:v>3.583906555E-2</c:v>
                </c:pt>
                <c:pt idx="25">
                  <c:v>2.3703456880000001E-2</c:v>
                </c:pt>
                <c:pt idx="26">
                  <c:v>-1.8784486000000001E-4</c:v>
                </c:pt>
                <c:pt idx="27">
                  <c:v>-1.8784486000000001E-4</c:v>
                </c:pt>
                <c:pt idx="28">
                  <c:v>0.10146199799</c:v>
                </c:pt>
                <c:pt idx="29">
                  <c:v>0.10146199799</c:v>
                </c:pt>
                <c:pt idx="30">
                  <c:v>-3.532792664E-2</c:v>
                </c:pt>
                <c:pt idx="31">
                  <c:v>-6.4241264340000007E-2</c:v>
                </c:pt>
                <c:pt idx="32">
                  <c:v>2.3012622830000003E-2</c:v>
                </c:pt>
                <c:pt idx="33">
                  <c:v>2.3012622830000003E-2</c:v>
                </c:pt>
                <c:pt idx="34">
                  <c:v>3.2994749499999998E-3</c:v>
                </c:pt>
                <c:pt idx="35">
                  <c:v>-1.6676052089999997E-2</c:v>
                </c:pt>
                <c:pt idx="36">
                  <c:v>1.2078579899999999E-2</c:v>
                </c:pt>
                <c:pt idx="37">
                  <c:v>-1.1480730060000001E-2</c:v>
                </c:pt>
                <c:pt idx="38">
                  <c:v>9.5897377009999993E-2</c:v>
                </c:pt>
                <c:pt idx="39">
                  <c:v>9.5897377009999993E-2</c:v>
                </c:pt>
                <c:pt idx="40">
                  <c:v>6.7010643009999996E-2</c:v>
                </c:pt>
                <c:pt idx="41">
                  <c:v>4.4193439479999999E-2</c:v>
                </c:pt>
                <c:pt idx="42">
                  <c:v>2.1827289579999999E-2</c:v>
                </c:pt>
                <c:pt idx="43">
                  <c:v>3.7512462619999999E-2</c:v>
                </c:pt>
                <c:pt idx="44">
                  <c:v>3.7512462619999999E-2</c:v>
                </c:pt>
                <c:pt idx="45">
                  <c:v>0.10538841248</c:v>
                </c:pt>
                <c:pt idx="46">
                  <c:v>2.464852524E-2</c:v>
                </c:pt>
                <c:pt idx="47">
                  <c:v>-5.5196136469999997E-2</c:v>
                </c:pt>
                <c:pt idx="48">
                  <c:v>3.878520966E-2</c:v>
                </c:pt>
                <c:pt idx="49">
                  <c:v>3.878520966E-2</c:v>
                </c:pt>
                <c:pt idx="50">
                  <c:v>2.9106334689999999E-2</c:v>
                </c:pt>
                <c:pt idx="51">
                  <c:v>3.2722179410000003E-2</c:v>
                </c:pt>
                <c:pt idx="52">
                  <c:v>3.2722179410000003E-2</c:v>
                </c:pt>
                <c:pt idx="53">
                  <c:v>-1.2770876879999999E-2</c:v>
                </c:pt>
                <c:pt idx="54">
                  <c:v>7.054682922000001E-2</c:v>
                </c:pt>
                <c:pt idx="55">
                  <c:v>0.11064178467000001</c:v>
                </c:pt>
                <c:pt idx="56">
                  <c:v>7.1396942100000003E-3</c:v>
                </c:pt>
                <c:pt idx="57">
                  <c:v>-5.1053752899999999E-2</c:v>
                </c:pt>
                <c:pt idx="58">
                  <c:v>-4.7320222899999995E-3</c:v>
                </c:pt>
                <c:pt idx="59">
                  <c:v>-4.7320222899999995E-3</c:v>
                </c:pt>
                <c:pt idx="60">
                  <c:v>-4.8786113739999998E-2</c:v>
                </c:pt>
                <c:pt idx="61">
                  <c:v>-4.816452408E-2</c:v>
                </c:pt>
                <c:pt idx="62">
                  <c:v>-4.816452408E-2</c:v>
                </c:pt>
                <c:pt idx="63">
                  <c:v>-3.5829212190000001E-2</c:v>
                </c:pt>
                <c:pt idx="64">
                  <c:v>-2.8446010590000001E-2</c:v>
                </c:pt>
                <c:pt idx="65">
                  <c:v>-2.8446010590000001E-2</c:v>
                </c:pt>
                <c:pt idx="66">
                  <c:v>7.771357727E-2</c:v>
                </c:pt>
                <c:pt idx="67">
                  <c:v>7.2082206730000001E-2</c:v>
                </c:pt>
                <c:pt idx="68">
                  <c:v>3.665778351E-2</c:v>
                </c:pt>
                <c:pt idx="69">
                  <c:v>3.665778351E-2</c:v>
                </c:pt>
                <c:pt idx="70">
                  <c:v>-1.2025888439999998E-2</c:v>
                </c:pt>
                <c:pt idx="71">
                  <c:v>-4.7487342830000001E-2</c:v>
                </c:pt>
                <c:pt idx="72">
                  <c:v>-3.8476081850000003E-2</c:v>
                </c:pt>
                <c:pt idx="73">
                  <c:v>2.394017792E-2</c:v>
                </c:pt>
                <c:pt idx="74">
                  <c:v>7.8757446290000005E-2</c:v>
                </c:pt>
                <c:pt idx="75">
                  <c:v>7.8757446290000005E-2</c:v>
                </c:pt>
                <c:pt idx="76">
                  <c:v>0.14918978882</c:v>
                </c:pt>
                <c:pt idx="77">
                  <c:v>9.2654640199999999E-2</c:v>
                </c:pt>
                <c:pt idx="78">
                  <c:v>5.7206871030000002E-2</c:v>
                </c:pt>
                <c:pt idx="79">
                  <c:v>5.7206871030000002E-2</c:v>
                </c:pt>
                <c:pt idx="80">
                  <c:v>0.10664622498</c:v>
                </c:pt>
                <c:pt idx="81">
                  <c:v>8.2130081180000009E-2</c:v>
                </c:pt>
                <c:pt idx="82">
                  <c:v>8.2130081180000009E-2</c:v>
                </c:pt>
                <c:pt idx="83">
                  <c:v>8.1451766969999992E-2</c:v>
                </c:pt>
                <c:pt idx="84">
                  <c:v>-2.1020799640000001E-2</c:v>
                </c:pt>
                <c:pt idx="85">
                  <c:v>-2.1020799640000001E-2</c:v>
                </c:pt>
                <c:pt idx="86">
                  <c:v>6.765493773999999E-2</c:v>
                </c:pt>
                <c:pt idx="87">
                  <c:v>0.10551420593000001</c:v>
                </c:pt>
                <c:pt idx="88">
                  <c:v>9.182914734E-2</c:v>
                </c:pt>
                <c:pt idx="89">
                  <c:v>9.182914734E-2</c:v>
                </c:pt>
                <c:pt idx="90">
                  <c:v>0.16013346863</c:v>
                </c:pt>
                <c:pt idx="91">
                  <c:v>0.13593209839000001</c:v>
                </c:pt>
                <c:pt idx="92">
                  <c:v>4.3566160199999997E-3</c:v>
                </c:pt>
                <c:pt idx="93">
                  <c:v>-5.3395133970000001E-2</c:v>
                </c:pt>
                <c:pt idx="94">
                  <c:v>-5.3395133970000001E-2</c:v>
                </c:pt>
                <c:pt idx="95">
                  <c:v>-7.0312698359999995E-2</c:v>
                </c:pt>
                <c:pt idx="96">
                  <c:v>-2.8831171040000002E-2</c:v>
                </c:pt>
                <c:pt idx="97">
                  <c:v>-2.8831171040000002E-2</c:v>
                </c:pt>
                <c:pt idx="98">
                  <c:v>-2.0600450520000001E-2</c:v>
                </c:pt>
                <c:pt idx="99">
                  <c:v>8.8057273859999993E-2</c:v>
                </c:pt>
                <c:pt idx="100">
                  <c:v>-3.2659974100000002E-3</c:v>
                </c:pt>
                <c:pt idx="101">
                  <c:v>-9.183457183999999E-2</c:v>
                </c:pt>
                <c:pt idx="102">
                  <c:v>-0.15105026245</c:v>
                </c:pt>
                <c:pt idx="103">
                  <c:v>-0.15105026245</c:v>
                </c:pt>
                <c:pt idx="104">
                  <c:v>-0.12728742981000002</c:v>
                </c:pt>
                <c:pt idx="105">
                  <c:v>-1.109566689E-2</c:v>
                </c:pt>
                <c:pt idx="106">
                  <c:v>-8.8856986999999998E-2</c:v>
                </c:pt>
                <c:pt idx="107">
                  <c:v>-8.8856986999999998E-2</c:v>
                </c:pt>
                <c:pt idx="108">
                  <c:v>-3.3542266849999995E-2</c:v>
                </c:pt>
                <c:pt idx="109">
                  <c:v>-2.9234862299999998E-3</c:v>
                </c:pt>
                <c:pt idx="110">
                  <c:v>-8.3812667849999994E-2</c:v>
                </c:pt>
                <c:pt idx="111">
                  <c:v>-6.7854057310000007E-2</c:v>
                </c:pt>
                <c:pt idx="112">
                  <c:v>5.1700111390000004E-2</c:v>
                </c:pt>
                <c:pt idx="113">
                  <c:v>0.15122050476000001</c:v>
                </c:pt>
                <c:pt idx="114">
                  <c:v>0.15122050476000001</c:v>
                </c:pt>
                <c:pt idx="115">
                  <c:v>5.5795326229999997E-2</c:v>
                </c:pt>
                <c:pt idx="116">
                  <c:v>7.0381240800000003E-3</c:v>
                </c:pt>
                <c:pt idx="117">
                  <c:v>7.0381240800000003E-3</c:v>
                </c:pt>
                <c:pt idx="118">
                  <c:v>8.0895309449999994E-2</c:v>
                </c:pt>
                <c:pt idx="119">
                  <c:v>0.12079724120999999</c:v>
                </c:pt>
                <c:pt idx="120">
                  <c:v>0.20919396972999998</c:v>
                </c:pt>
                <c:pt idx="121">
                  <c:v>0.11717221831999999</c:v>
                </c:pt>
                <c:pt idx="122">
                  <c:v>0.15957546996999999</c:v>
                </c:pt>
                <c:pt idx="123">
                  <c:v>0.12030715179000001</c:v>
                </c:pt>
                <c:pt idx="124">
                  <c:v>0.12030715179000001</c:v>
                </c:pt>
                <c:pt idx="125">
                  <c:v>-1.8380649569999997E-2</c:v>
                </c:pt>
                <c:pt idx="126">
                  <c:v>0.10242787933</c:v>
                </c:pt>
                <c:pt idx="127">
                  <c:v>-1.066040993E-2</c:v>
                </c:pt>
                <c:pt idx="128">
                  <c:v>-1.066040993E-2</c:v>
                </c:pt>
                <c:pt idx="129">
                  <c:v>-2.9840149900000001E-3</c:v>
                </c:pt>
                <c:pt idx="130">
                  <c:v>-2.9840149900000001E-3</c:v>
                </c:pt>
                <c:pt idx="131">
                  <c:v>-1.178982544E-2</c:v>
                </c:pt>
                <c:pt idx="132">
                  <c:v>-4.8200378400000002E-3</c:v>
                </c:pt>
                <c:pt idx="133">
                  <c:v>-4.3538204189999999E-2</c:v>
                </c:pt>
                <c:pt idx="134">
                  <c:v>-4.3538204189999999E-2</c:v>
                </c:pt>
                <c:pt idx="135">
                  <c:v>-0.15781820679</c:v>
                </c:pt>
                <c:pt idx="136">
                  <c:v>-5.3525096889999998E-2</c:v>
                </c:pt>
                <c:pt idx="137">
                  <c:v>0.11782967377</c:v>
                </c:pt>
                <c:pt idx="138">
                  <c:v>0.15977890014999999</c:v>
                </c:pt>
                <c:pt idx="139">
                  <c:v>0.15682751465</c:v>
                </c:pt>
                <c:pt idx="140">
                  <c:v>3.098869705E-2</c:v>
                </c:pt>
                <c:pt idx="141">
                  <c:v>3.098869705E-2</c:v>
                </c:pt>
                <c:pt idx="142">
                  <c:v>8.7649642940000008E-2</c:v>
                </c:pt>
                <c:pt idx="143">
                  <c:v>8.7818847660000005E-2</c:v>
                </c:pt>
                <c:pt idx="144">
                  <c:v>8.7818847660000005E-2</c:v>
                </c:pt>
                <c:pt idx="145">
                  <c:v>0.11515776062000001</c:v>
                </c:pt>
                <c:pt idx="146">
                  <c:v>-5.8527626040000003E-2</c:v>
                </c:pt>
                <c:pt idx="147">
                  <c:v>-6.6987609860000005E-2</c:v>
                </c:pt>
                <c:pt idx="148">
                  <c:v>0.13193843079000001</c:v>
                </c:pt>
                <c:pt idx="149">
                  <c:v>0.13193843079000001</c:v>
                </c:pt>
                <c:pt idx="150">
                  <c:v>0.17120053100999999</c:v>
                </c:pt>
                <c:pt idx="151">
                  <c:v>1.7806396499999999E-3</c:v>
                </c:pt>
                <c:pt idx="152">
                  <c:v>8.6482239000000008E-4</c:v>
                </c:pt>
                <c:pt idx="153">
                  <c:v>8.6482239000000008E-4</c:v>
                </c:pt>
                <c:pt idx="154">
                  <c:v>-8.3451431270000001E-2</c:v>
                </c:pt>
                <c:pt idx="155">
                  <c:v>8.2718765259999993E-2</c:v>
                </c:pt>
                <c:pt idx="156">
                  <c:v>8.2718765259999993E-2</c:v>
                </c:pt>
                <c:pt idx="157">
                  <c:v>-3.7710353849999996E-2</c:v>
                </c:pt>
                <c:pt idx="158">
                  <c:v>0.13331811522999998</c:v>
                </c:pt>
                <c:pt idx="159">
                  <c:v>-5.1210323330000002E-2</c:v>
                </c:pt>
                <c:pt idx="160">
                  <c:v>-5.1210323330000002E-2</c:v>
                </c:pt>
                <c:pt idx="161">
                  <c:v>1.5361419679999998E-2</c:v>
                </c:pt>
                <c:pt idx="162">
                  <c:v>0.19935101318000001</c:v>
                </c:pt>
                <c:pt idx="163">
                  <c:v>0.19935101318000001</c:v>
                </c:pt>
                <c:pt idx="164">
                  <c:v>0.22837661743000001</c:v>
                </c:pt>
                <c:pt idx="165">
                  <c:v>-3.8702674870000002E-2</c:v>
                </c:pt>
                <c:pt idx="166">
                  <c:v>-3.8702674870000002E-2</c:v>
                </c:pt>
                <c:pt idx="167">
                  <c:v>-7.7257051499999996E-3</c:v>
                </c:pt>
                <c:pt idx="168">
                  <c:v>3.0129552839999997E-2</c:v>
                </c:pt>
                <c:pt idx="169">
                  <c:v>5.8847270969999997E-2</c:v>
                </c:pt>
                <c:pt idx="170">
                  <c:v>5.8847270969999997E-2</c:v>
                </c:pt>
                <c:pt idx="171">
                  <c:v>4.5716865539999998E-2</c:v>
                </c:pt>
                <c:pt idx="172">
                  <c:v>-5.7926696780000002E-2</c:v>
                </c:pt>
                <c:pt idx="173">
                  <c:v>-7.2603211400000004E-3</c:v>
                </c:pt>
                <c:pt idx="174">
                  <c:v>-8.5240364070000005E-2</c:v>
                </c:pt>
                <c:pt idx="175">
                  <c:v>-8.2223327639999996E-2</c:v>
                </c:pt>
                <c:pt idx="176">
                  <c:v>-8.2223327639999996E-2</c:v>
                </c:pt>
                <c:pt idx="177">
                  <c:v>0.10449295807</c:v>
                </c:pt>
                <c:pt idx="178">
                  <c:v>0.10449295807</c:v>
                </c:pt>
                <c:pt idx="179">
                  <c:v>-3.5318584440000002E-2</c:v>
                </c:pt>
                <c:pt idx="180">
                  <c:v>9.8355045299999989E-3</c:v>
                </c:pt>
                <c:pt idx="181">
                  <c:v>0.20839302063000001</c:v>
                </c:pt>
                <c:pt idx="182">
                  <c:v>0.17254545593000001</c:v>
                </c:pt>
                <c:pt idx="183">
                  <c:v>7.1397491460000004E-2</c:v>
                </c:pt>
                <c:pt idx="184">
                  <c:v>0.11935749816999999</c:v>
                </c:pt>
                <c:pt idx="185">
                  <c:v>0.11935749816999999</c:v>
                </c:pt>
                <c:pt idx="186">
                  <c:v>0.19783059692000002</c:v>
                </c:pt>
                <c:pt idx="187">
                  <c:v>0.18585261536</c:v>
                </c:pt>
                <c:pt idx="188">
                  <c:v>0.18585261536</c:v>
                </c:pt>
                <c:pt idx="189">
                  <c:v>-5.510670853E-2</c:v>
                </c:pt>
                <c:pt idx="190">
                  <c:v>0.22296826171999998</c:v>
                </c:pt>
                <c:pt idx="191">
                  <c:v>0.22296826171999998</c:v>
                </c:pt>
                <c:pt idx="192">
                  <c:v>0.13649763489</c:v>
                </c:pt>
                <c:pt idx="193">
                  <c:v>0.11959287262</c:v>
                </c:pt>
                <c:pt idx="194">
                  <c:v>0.26743475342</c:v>
                </c:pt>
                <c:pt idx="195">
                  <c:v>0.26743475342</c:v>
                </c:pt>
                <c:pt idx="196">
                  <c:v>0.52051000977000006</c:v>
                </c:pt>
                <c:pt idx="197">
                  <c:v>0.35078128052000002</c:v>
                </c:pt>
                <c:pt idx="198">
                  <c:v>0.18654949950999999</c:v>
                </c:pt>
                <c:pt idx="199">
                  <c:v>0.24924975586000001</c:v>
                </c:pt>
                <c:pt idx="200">
                  <c:v>0.24533125304999998</c:v>
                </c:pt>
                <c:pt idx="201">
                  <c:v>0.24533125304999998</c:v>
                </c:pt>
                <c:pt idx="202">
                  <c:v>0.30647869873</c:v>
                </c:pt>
                <c:pt idx="203">
                  <c:v>0.20080972289999999</c:v>
                </c:pt>
                <c:pt idx="204">
                  <c:v>-8.2587776180000003E-2</c:v>
                </c:pt>
                <c:pt idx="205">
                  <c:v>-8.2587776180000003E-2</c:v>
                </c:pt>
                <c:pt idx="206">
                  <c:v>-0.13866630554000001</c:v>
                </c:pt>
                <c:pt idx="207">
                  <c:v>7.467388153E-2</c:v>
                </c:pt>
                <c:pt idx="208">
                  <c:v>9.0422355649999994E-2</c:v>
                </c:pt>
                <c:pt idx="209">
                  <c:v>0.23127841187000001</c:v>
                </c:pt>
                <c:pt idx="210">
                  <c:v>0.53295117187999996</c:v>
                </c:pt>
                <c:pt idx="211">
                  <c:v>0.89036883545000001</c:v>
                </c:pt>
                <c:pt idx="212">
                  <c:v>0.89036883545000001</c:v>
                </c:pt>
                <c:pt idx="213">
                  <c:v>0.87463885498000005</c:v>
                </c:pt>
                <c:pt idx="214">
                  <c:v>0.53588653563999999</c:v>
                </c:pt>
                <c:pt idx="215">
                  <c:v>0.53588653563999999</c:v>
                </c:pt>
                <c:pt idx="216">
                  <c:v>0.26681381226000001</c:v>
                </c:pt>
                <c:pt idx="217">
                  <c:v>0.22697062682999999</c:v>
                </c:pt>
                <c:pt idx="218">
                  <c:v>9.8991104129999993E-2</c:v>
                </c:pt>
                <c:pt idx="219">
                  <c:v>0.24756896973</c:v>
                </c:pt>
                <c:pt idx="220">
                  <c:v>0.26391567993000004</c:v>
                </c:pt>
                <c:pt idx="221">
                  <c:v>-0.11019917297000001</c:v>
                </c:pt>
                <c:pt idx="222">
                  <c:v>-0.11019917297000001</c:v>
                </c:pt>
                <c:pt idx="223">
                  <c:v>0.27657940674000003</c:v>
                </c:pt>
                <c:pt idx="224">
                  <c:v>0.88669335937999993</c:v>
                </c:pt>
                <c:pt idx="225">
                  <c:v>1.0913101806600001</c:v>
                </c:pt>
                <c:pt idx="226">
                  <c:v>1.0913101806600001</c:v>
                </c:pt>
                <c:pt idx="227">
                  <c:v>0.85777032470999992</c:v>
                </c:pt>
                <c:pt idx="228">
                  <c:v>0.39815313721000001</c:v>
                </c:pt>
                <c:pt idx="229">
                  <c:v>-0.41108633422999996</c:v>
                </c:pt>
                <c:pt idx="230">
                  <c:v>-0.66249987792999998</c:v>
                </c:pt>
                <c:pt idx="231">
                  <c:v>-0.66249987792999998</c:v>
                </c:pt>
                <c:pt idx="232">
                  <c:v>-8.4632286070000007E-2</c:v>
                </c:pt>
                <c:pt idx="233">
                  <c:v>0.38964715575999997</c:v>
                </c:pt>
                <c:pt idx="234">
                  <c:v>0.92568652344000002</c:v>
                </c:pt>
                <c:pt idx="235">
                  <c:v>0.92568652344000002</c:v>
                </c:pt>
                <c:pt idx="236">
                  <c:v>0.67901745604999997</c:v>
                </c:pt>
                <c:pt idx="237">
                  <c:v>0.11835792542</c:v>
                </c:pt>
                <c:pt idx="238">
                  <c:v>-0.66562078856999995</c:v>
                </c:pt>
                <c:pt idx="239">
                  <c:v>-0.67309191895000009</c:v>
                </c:pt>
                <c:pt idx="240">
                  <c:v>-0.19989576720999999</c:v>
                </c:pt>
                <c:pt idx="241">
                  <c:v>-0.19989576720999999</c:v>
                </c:pt>
                <c:pt idx="242">
                  <c:v>0.42325555419999999</c:v>
                </c:pt>
                <c:pt idx="243">
                  <c:v>0.58662432861000002</c:v>
                </c:pt>
                <c:pt idx="244">
                  <c:v>0.42893173217999997</c:v>
                </c:pt>
                <c:pt idx="245">
                  <c:v>0.42893173217999997</c:v>
                </c:pt>
                <c:pt idx="246">
                  <c:v>1.936106873E-2</c:v>
                </c:pt>
                <c:pt idx="247">
                  <c:v>2.244455528E-2</c:v>
                </c:pt>
                <c:pt idx="248">
                  <c:v>2.244455528E-2</c:v>
                </c:pt>
                <c:pt idx="249">
                  <c:v>8.9848114010000008E-2</c:v>
                </c:pt>
                <c:pt idx="250">
                  <c:v>7.7961479190000002E-2</c:v>
                </c:pt>
                <c:pt idx="251">
                  <c:v>7.7961479190000002E-2</c:v>
                </c:pt>
                <c:pt idx="252">
                  <c:v>0.12698002624999999</c:v>
                </c:pt>
                <c:pt idx="253">
                  <c:v>0.16041612244</c:v>
                </c:pt>
                <c:pt idx="254">
                  <c:v>4.210397339E-2</c:v>
                </c:pt>
                <c:pt idx="255">
                  <c:v>0.20283821106</c:v>
                </c:pt>
                <c:pt idx="256">
                  <c:v>0.20392655945000002</c:v>
                </c:pt>
                <c:pt idx="257">
                  <c:v>0.20392655945000002</c:v>
                </c:pt>
                <c:pt idx="258">
                  <c:v>0.35420330811</c:v>
                </c:pt>
                <c:pt idx="259">
                  <c:v>0.29496234130999999</c:v>
                </c:pt>
                <c:pt idx="260">
                  <c:v>0.29496234130999999</c:v>
                </c:pt>
                <c:pt idx="261">
                  <c:v>0.18999511719000001</c:v>
                </c:pt>
                <c:pt idx="262">
                  <c:v>0.23908125305</c:v>
                </c:pt>
                <c:pt idx="263">
                  <c:v>0.22054994202</c:v>
                </c:pt>
                <c:pt idx="264">
                  <c:v>0.23992024231</c:v>
                </c:pt>
                <c:pt idx="265">
                  <c:v>0.20562841796999998</c:v>
                </c:pt>
                <c:pt idx="266">
                  <c:v>0.21503144836000002</c:v>
                </c:pt>
                <c:pt idx="267">
                  <c:v>0.21503144836000002</c:v>
                </c:pt>
                <c:pt idx="268">
                  <c:v>0.17260629272</c:v>
                </c:pt>
                <c:pt idx="269">
                  <c:v>0.18037533569</c:v>
                </c:pt>
                <c:pt idx="270">
                  <c:v>0.21421162415</c:v>
                </c:pt>
                <c:pt idx="271">
                  <c:v>0.21421162415</c:v>
                </c:pt>
                <c:pt idx="272">
                  <c:v>0.23184867859</c:v>
                </c:pt>
                <c:pt idx="273">
                  <c:v>0.23905575562</c:v>
                </c:pt>
                <c:pt idx="274">
                  <c:v>0.28168475341999999</c:v>
                </c:pt>
                <c:pt idx="275">
                  <c:v>0.17694844054999997</c:v>
                </c:pt>
                <c:pt idx="276">
                  <c:v>0.17694844054999997</c:v>
                </c:pt>
                <c:pt idx="277">
                  <c:v>7.1369995120000002E-2</c:v>
                </c:pt>
                <c:pt idx="278">
                  <c:v>0.10014042664</c:v>
                </c:pt>
                <c:pt idx="279">
                  <c:v>0.10014042664</c:v>
                </c:pt>
                <c:pt idx="280">
                  <c:v>8.7731559750000007E-2</c:v>
                </c:pt>
                <c:pt idx="281">
                  <c:v>0.17877316284</c:v>
                </c:pt>
                <c:pt idx="282">
                  <c:v>0.24228491211</c:v>
                </c:pt>
                <c:pt idx="283">
                  <c:v>0.23178959656000001</c:v>
                </c:pt>
                <c:pt idx="284">
                  <c:v>0.26879034424000003</c:v>
                </c:pt>
                <c:pt idx="285">
                  <c:v>0.24510469054999998</c:v>
                </c:pt>
                <c:pt idx="286">
                  <c:v>0.24510469054999998</c:v>
                </c:pt>
                <c:pt idx="287">
                  <c:v>0.17593061829000001</c:v>
                </c:pt>
                <c:pt idx="288">
                  <c:v>0.11456933594</c:v>
                </c:pt>
                <c:pt idx="289">
                  <c:v>0.11355300140000001</c:v>
                </c:pt>
                <c:pt idx="290">
                  <c:v>0.11355300140000001</c:v>
                </c:pt>
                <c:pt idx="291">
                  <c:v>0.15500280761999999</c:v>
                </c:pt>
                <c:pt idx="292">
                  <c:v>0.15500280761999999</c:v>
                </c:pt>
                <c:pt idx="293">
                  <c:v>0.12066629028</c:v>
                </c:pt>
                <c:pt idx="294">
                  <c:v>0.14597454834000001</c:v>
                </c:pt>
                <c:pt idx="295">
                  <c:v>0.11360693359</c:v>
                </c:pt>
                <c:pt idx="296">
                  <c:v>0.11360693359</c:v>
                </c:pt>
                <c:pt idx="297">
                  <c:v>0.20249517822000002</c:v>
                </c:pt>
                <c:pt idx="298">
                  <c:v>7.8912948610000005E-2</c:v>
                </c:pt>
                <c:pt idx="299">
                  <c:v>0.12581014252</c:v>
                </c:pt>
                <c:pt idx="300">
                  <c:v>0.12581014252</c:v>
                </c:pt>
                <c:pt idx="301">
                  <c:v>0.25750885010000002</c:v>
                </c:pt>
                <c:pt idx="302">
                  <c:v>0.25750885010000002</c:v>
                </c:pt>
                <c:pt idx="303">
                  <c:v>0.30848397827000001</c:v>
                </c:pt>
                <c:pt idx="304">
                  <c:v>0.23209310912999997</c:v>
                </c:pt>
                <c:pt idx="305">
                  <c:v>0.22756756591999999</c:v>
                </c:pt>
                <c:pt idx="306">
                  <c:v>0.22756756591999999</c:v>
                </c:pt>
                <c:pt idx="307">
                  <c:v>5.1646728520000004E-2</c:v>
                </c:pt>
                <c:pt idx="308">
                  <c:v>3.109947586E-2</c:v>
                </c:pt>
                <c:pt idx="309">
                  <c:v>0.15669284057999999</c:v>
                </c:pt>
                <c:pt idx="310">
                  <c:v>0.19790107727</c:v>
                </c:pt>
                <c:pt idx="311">
                  <c:v>0.178604599</c:v>
                </c:pt>
                <c:pt idx="312">
                  <c:v>0.178604599</c:v>
                </c:pt>
                <c:pt idx="313">
                  <c:v>0.21646174622</c:v>
                </c:pt>
                <c:pt idx="314">
                  <c:v>0.23890547179999999</c:v>
                </c:pt>
                <c:pt idx="315">
                  <c:v>0.10349277496000001</c:v>
                </c:pt>
                <c:pt idx="316">
                  <c:v>0.10349277496000001</c:v>
                </c:pt>
                <c:pt idx="317">
                  <c:v>0.14345846558</c:v>
                </c:pt>
                <c:pt idx="318">
                  <c:v>0.16876098633</c:v>
                </c:pt>
                <c:pt idx="319">
                  <c:v>0.25721456909000001</c:v>
                </c:pt>
                <c:pt idx="320">
                  <c:v>0.25667147827000003</c:v>
                </c:pt>
                <c:pt idx="321">
                  <c:v>0.13836721801999999</c:v>
                </c:pt>
                <c:pt idx="322">
                  <c:v>0.31421588135</c:v>
                </c:pt>
                <c:pt idx="323">
                  <c:v>0.31421588135</c:v>
                </c:pt>
                <c:pt idx="324">
                  <c:v>0.40758566283999997</c:v>
                </c:pt>
                <c:pt idx="325">
                  <c:v>0.43796728516</c:v>
                </c:pt>
                <c:pt idx="326">
                  <c:v>0.43796728516</c:v>
                </c:pt>
                <c:pt idx="327">
                  <c:v>0.50096990966999999</c:v>
                </c:pt>
                <c:pt idx="328">
                  <c:v>0.44704364013999998</c:v>
                </c:pt>
                <c:pt idx="329">
                  <c:v>0.44704364013999998</c:v>
                </c:pt>
                <c:pt idx="330">
                  <c:v>0.36567211914000003</c:v>
                </c:pt>
                <c:pt idx="331">
                  <c:v>0.37546456908999998</c:v>
                </c:pt>
                <c:pt idx="332">
                  <c:v>0.36433972168000001</c:v>
                </c:pt>
                <c:pt idx="333">
                  <c:v>0.36433972168000001</c:v>
                </c:pt>
                <c:pt idx="334">
                  <c:v>0.20402142334000001</c:v>
                </c:pt>
                <c:pt idx="335">
                  <c:v>9.4006278989999997E-2</c:v>
                </c:pt>
                <c:pt idx="336">
                  <c:v>0.10441886139000001</c:v>
                </c:pt>
                <c:pt idx="337">
                  <c:v>0.12886384582999999</c:v>
                </c:pt>
                <c:pt idx="338">
                  <c:v>0.12886384582999999</c:v>
                </c:pt>
                <c:pt idx="339">
                  <c:v>3.4840320589999994E-2</c:v>
                </c:pt>
                <c:pt idx="340">
                  <c:v>-6.2946819309999999E-2</c:v>
                </c:pt>
                <c:pt idx="341">
                  <c:v>4.5413520810000003E-2</c:v>
                </c:pt>
                <c:pt idx="342">
                  <c:v>4.5413520810000003E-2</c:v>
                </c:pt>
                <c:pt idx="343">
                  <c:v>0.28334725952000001</c:v>
                </c:pt>
                <c:pt idx="344">
                  <c:v>0.17454408263999999</c:v>
                </c:pt>
                <c:pt idx="345">
                  <c:v>-5.1474227910000003E-2</c:v>
                </c:pt>
                <c:pt idx="346">
                  <c:v>1.9755870819999997E-2</c:v>
                </c:pt>
                <c:pt idx="347">
                  <c:v>0.20614395142</c:v>
                </c:pt>
                <c:pt idx="348">
                  <c:v>0.10261592865000001</c:v>
                </c:pt>
                <c:pt idx="349">
                  <c:v>0.10261592865000001</c:v>
                </c:pt>
                <c:pt idx="350">
                  <c:v>0.12298966980000001</c:v>
                </c:pt>
                <c:pt idx="351">
                  <c:v>0.13938923645000001</c:v>
                </c:pt>
                <c:pt idx="352">
                  <c:v>0.13938923645000001</c:v>
                </c:pt>
                <c:pt idx="353">
                  <c:v>-1.4335949899999999E-2</c:v>
                </c:pt>
                <c:pt idx="354">
                  <c:v>4.5614788060000001E-2</c:v>
                </c:pt>
                <c:pt idx="355">
                  <c:v>4.5614788060000001E-2</c:v>
                </c:pt>
                <c:pt idx="356">
                  <c:v>8.933974456999999E-2</c:v>
                </c:pt>
                <c:pt idx="357">
                  <c:v>8.8827308650000006E-2</c:v>
                </c:pt>
                <c:pt idx="358">
                  <c:v>6.5449966430000006E-2</c:v>
                </c:pt>
                <c:pt idx="359">
                  <c:v>6.5449966430000006E-2</c:v>
                </c:pt>
                <c:pt idx="360">
                  <c:v>0.16449032593000001</c:v>
                </c:pt>
                <c:pt idx="361">
                  <c:v>4.0189876560000004E-2</c:v>
                </c:pt>
                <c:pt idx="362">
                  <c:v>4.0189876560000004E-2</c:v>
                </c:pt>
                <c:pt idx="363">
                  <c:v>0.15966841125</c:v>
                </c:pt>
                <c:pt idx="364">
                  <c:v>0.15966841125</c:v>
                </c:pt>
                <c:pt idx="365">
                  <c:v>-2.3383022310000001E-2</c:v>
                </c:pt>
                <c:pt idx="366">
                  <c:v>-0.13925453185999997</c:v>
                </c:pt>
                <c:pt idx="367">
                  <c:v>-0.16234921264999999</c:v>
                </c:pt>
                <c:pt idx="368">
                  <c:v>-0.16234921264999999</c:v>
                </c:pt>
                <c:pt idx="369">
                  <c:v>-6.1567646029999999E-2</c:v>
                </c:pt>
                <c:pt idx="370">
                  <c:v>1.242983055E-2</c:v>
                </c:pt>
                <c:pt idx="371">
                  <c:v>1.242983055E-2</c:v>
                </c:pt>
                <c:pt idx="372">
                  <c:v>9.263480377000001E-2</c:v>
                </c:pt>
                <c:pt idx="373">
                  <c:v>-0.16495925903</c:v>
                </c:pt>
                <c:pt idx="374">
                  <c:v>-0.16495925903</c:v>
                </c:pt>
                <c:pt idx="375">
                  <c:v>-0.15465689087000001</c:v>
                </c:pt>
                <c:pt idx="376">
                  <c:v>-3.4921264600000002E-3</c:v>
                </c:pt>
                <c:pt idx="377">
                  <c:v>4.518097687E-2</c:v>
                </c:pt>
                <c:pt idx="378">
                  <c:v>4.518097687E-2</c:v>
                </c:pt>
                <c:pt idx="379">
                  <c:v>-5.459788132E-2</c:v>
                </c:pt>
                <c:pt idx="380">
                  <c:v>0.10802635193</c:v>
                </c:pt>
                <c:pt idx="381">
                  <c:v>0.11875164795000001</c:v>
                </c:pt>
                <c:pt idx="382">
                  <c:v>-2.541077232E-2</c:v>
                </c:pt>
                <c:pt idx="383">
                  <c:v>2.610331154E-2</c:v>
                </c:pt>
                <c:pt idx="384">
                  <c:v>2.9387014390000001E-2</c:v>
                </c:pt>
                <c:pt idx="385">
                  <c:v>2.9387014390000001E-2</c:v>
                </c:pt>
                <c:pt idx="386">
                  <c:v>1.9725860600000002E-2</c:v>
                </c:pt>
                <c:pt idx="387">
                  <c:v>1.9725860600000002E-2</c:v>
                </c:pt>
                <c:pt idx="388">
                  <c:v>-7.7423830000000003E-3</c:v>
                </c:pt>
                <c:pt idx="389">
                  <c:v>2.5247533799999999E-2</c:v>
                </c:pt>
                <c:pt idx="390">
                  <c:v>9.3794967650000005E-2</c:v>
                </c:pt>
                <c:pt idx="391">
                  <c:v>7.4811111449999995E-2</c:v>
                </c:pt>
                <c:pt idx="392">
                  <c:v>3.2751609799999998E-2</c:v>
                </c:pt>
                <c:pt idx="393">
                  <c:v>3.2751609799999998E-2</c:v>
                </c:pt>
                <c:pt idx="394">
                  <c:v>9.9947662400000012E-3</c:v>
                </c:pt>
                <c:pt idx="395">
                  <c:v>-2.9497268680000001E-2</c:v>
                </c:pt>
                <c:pt idx="396">
                  <c:v>-1.121216393E-2</c:v>
                </c:pt>
                <c:pt idx="397">
                  <c:v>-1.121216393E-2</c:v>
                </c:pt>
                <c:pt idx="398">
                  <c:v>-4.664347839E-2</c:v>
                </c:pt>
                <c:pt idx="399">
                  <c:v>0.23615567017</c:v>
                </c:pt>
                <c:pt idx="400">
                  <c:v>0.23615567017</c:v>
                </c:pt>
                <c:pt idx="401">
                  <c:v>0.19389179993</c:v>
                </c:pt>
                <c:pt idx="402">
                  <c:v>-1.4064977649999999E-2</c:v>
                </c:pt>
                <c:pt idx="403">
                  <c:v>1.7168102260000002E-2</c:v>
                </c:pt>
                <c:pt idx="404">
                  <c:v>1.7168102260000002E-2</c:v>
                </c:pt>
                <c:pt idx="405">
                  <c:v>-6.8303909300000007E-2</c:v>
                </c:pt>
                <c:pt idx="406">
                  <c:v>-7.6329666140000002E-2</c:v>
                </c:pt>
                <c:pt idx="407">
                  <c:v>-7.6329666140000002E-2</c:v>
                </c:pt>
                <c:pt idx="408">
                  <c:v>3.4317214970000003E-2</c:v>
                </c:pt>
                <c:pt idx="409">
                  <c:v>-7.080445862000001E-2</c:v>
                </c:pt>
                <c:pt idx="410">
                  <c:v>-3.854575348E-2</c:v>
                </c:pt>
                <c:pt idx="411">
                  <c:v>2.2442047600000001E-3</c:v>
                </c:pt>
                <c:pt idx="412">
                  <c:v>-7.4575302120000006E-2</c:v>
                </c:pt>
                <c:pt idx="413">
                  <c:v>-6.1945899960000002E-2</c:v>
                </c:pt>
                <c:pt idx="414">
                  <c:v>-6.1945899960000002E-2</c:v>
                </c:pt>
                <c:pt idx="415">
                  <c:v>0.14298539733999999</c:v>
                </c:pt>
                <c:pt idx="416">
                  <c:v>0.24454370116999999</c:v>
                </c:pt>
                <c:pt idx="417">
                  <c:v>0.40181329346</c:v>
                </c:pt>
                <c:pt idx="418">
                  <c:v>0.40181329346</c:v>
                </c:pt>
                <c:pt idx="419">
                  <c:v>0.28150027465999999</c:v>
                </c:pt>
                <c:pt idx="420">
                  <c:v>0.28150027465999999</c:v>
                </c:pt>
                <c:pt idx="421">
                  <c:v>0.55792724609</c:v>
                </c:pt>
                <c:pt idx="422">
                  <c:v>0.46239492797999998</c:v>
                </c:pt>
                <c:pt idx="423">
                  <c:v>0.51941613770000006</c:v>
                </c:pt>
                <c:pt idx="424">
                  <c:v>0.51941613770000006</c:v>
                </c:pt>
                <c:pt idx="425">
                  <c:v>0.46830010986000004</c:v>
                </c:pt>
                <c:pt idx="426">
                  <c:v>0.52516424560999997</c:v>
                </c:pt>
                <c:pt idx="427">
                  <c:v>0.64111212157999997</c:v>
                </c:pt>
                <c:pt idx="428">
                  <c:v>0.64111212157999997</c:v>
                </c:pt>
                <c:pt idx="429">
                  <c:v>0.58533728026999998</c:v>
                </c:pt>
                <c:pt idx="430">
                  <c:v>0.58533728026999998</c:v>
                </c:pt>
                <c:pt idx="431">
                  <c:v>0.56961743164</c:v>
                </c:pt>
                <c:pt idx="432">
                  <c:v>0.53016394043000004</c:v>
                </c:pt>
                <c:pt idx="433">
                  <c:v>0.53016394043000004</c:v>
                </c:pt>
                <c:pt idx="434">
                  <c:v>0.66374560546999994</c:v>
                </c:pt>
                <c:pt idx="435">
                  <c:v>0.71848223876999995</c:v>
                </c:pt>
                <c:pt idx="436">
                  <c:v>0.80587078856999994</c:v>
                </c:pt>
                <c:pt idx="437">
                  <c:v>0.80587078856999994</c:v>
                </c:pt>
                <c:pt idx="438">
                  <c:v>1.17876928711</c:v>
                </c:pt>
                <c:pt idx="439">
                  <c:v>1.37847631836</c:v>
                </c:pt>
                <c:pt idx="440">
                  <c:v>1.37847631836</c:v>
                </c:pt>
                <c:pt idx="441">
                  <c:v>1.44204296875</c:v>
                </c:pt>
                <c:pt idx="442">
                  <c:v>1.54650756836</c:v>
                </c:pt>
                <c:pt idx="443">
                  <c:v>1.54650756836</c:v>
                </c:pt>
                <c:pt idx="444">
                  <c:v>1.7911708984399999</c:v>
                </c:pt>
                <c:pt idx="445">
                  <c:v>1.7911708984399999</c:v>
                </c:pt>
                <c:pt idx="446">
                  <c:v>1.8715300293000001</c:v>
                </c:pt>
                <c:pt idx="447">
                  <c:v>2.3375083007799997</c:v>
                </c:pt>
                <c:pt idx="448">
                  <c:v>2.3375083007799997</c:v>
                </c:pt>
                <c:pt idx="449">
                  <c:v>2.45501049805</c:v>
                </c:pt>
                <c:pt idx="450">
                  <c:v>2.7817229003900001</c:v>
                </c:pt>
                <c:pt idx="451">
                  <c:v>2.7860744628900003</c:v>
                </c:pt>
                <c:pt idx="452">
                  <c:v>2.7860744628900003</c:v>
                </c:pt>
                <c:pt idx="453">
                  <c:v>3.2233171386700001</c:v>
                </c:pt>
                <c:pt idx="454">
                  <c:v>3.5113774414099996</c:v>
                </c:pt>
                <c:pt idx="455">
                  <c:v>3.5113774414099996</c:v>
                </c:pt>
                <c:pt idx="456">
                  <c:v>3.7973715820299998</c:v>
                </c:pt>
                <c:pt idx="457">
                  <c:v>3.9992773437500002</c:v>
                </c:pt>
                <c:pt idx="458">
                  <c:v>3.9992773437500002</c:v>
                </c:pt>
                <c:pt idx="459">
                  <c:v>4.3041435546900004</c:v>
                </c:pt>
                <c:pt idx="460">
                  <c:v>4.75290966797</c:v>
                </c:pt>
                <c:pt idx="461">
                  <c:v>4.8076684570300001</c:v>
                </c:pt>
                <c:pt idx="462">
                  <c:v>4.8076684570300001</c:v>
                </c:pt>
                <c:pt idx="463">
                  <c:v>5.0369384765599996</c:v>
                </c:pt>
                <c:pt idx="464">
                  <c:v>5.3629584960900001</c:v>
                </c:pt>
                <c:pt idx="465">
                  <c:v>5.6425576171900005</c:v>
                </c:pt>
                <c:pt idx="466">
                  <c:v>5.9403940429699995</c:v>
                </c:pt>
                <c:pt idx="467">
                  <c:v>6.0863725585899999</c:v>
                </c:pt>
                <c:pt idx="468">
                  <c:v>6.0863725585899999</c:v>
                </c:pt>
                <c:pt idx="469">
                  <c:v>6.4123447265599998</c:v>
                </c:pt>
                <c:pt idx="470">
                  <c:v>6.72092871094</c:v>
                </c:pt>
                <c:pt idx="471">
                  <c:v>6.7815820312500001</c:v>
                </c:pt>
                <c:pt idx="472">
                  <c:v>6.7815820312500001</c:v>
                </c:pt>
                <c:pt idx="473">
                  <c:v>7.4310844726600003</c:v>
                </c:pt>
                <c:pt idx="474">
                  <c:v>7.8681040039100001</c:v>
                </c:pt>
                <c:pt idx="475">
                  <c:v>7.96720898438</c:v>
                </c:pt>
                <c:pt idx="476">
                  <c:v>8.0696484374999997</c:v>
                </c:pt>
                <c:pt idx="477">
                  <c:v>8.0696484374999997</c:v>
                </c:pt>
                <c:pt idx="478">
                  <c:v>8.2357832031299996</c:v>
                </c:pt>
                <c:pt idx="479">
                  <c:v>8.4213642578100014</c:v>
                </c:pt>
                <c:pt idx="480">
                  <c:v>8.4213642578100014</c:v>
                </c:pt>
                <c:pt idx="481">
                  <c:v>8.8033525390600005</c:v>
                </c:pt>
                <c:pt idx="482">
                  <c:v>8.9714511718800001</c:v>
                </c:pt>
                <c:pt idx="483">
                  <c:v>9.1277187499999997</c:v>
                </c:pt>
                <c:pt idx="484">
                  <c:v>9.3256611328100014</c:v>
                </c:pt>
                <c:pt idx="485">
                  <c:v>9.4502167968800013</c:v>
                </c:pt>
                <c:pt idx="486">
                  <c:v>9.4502167968800013</c:v>
                </c:pt>
                <c:pt idx="487">
                  <c:v>9.9998544921899999</c:v>
                </c:pt>
                <c:pt idx="488">
                  <c:v>9.8702089843799996</c:v>
                </c:pt>
                <c:pt idx="489">
                  <c:v>9.9024560546899991</c:v>
                </c:pt>
                <c:pt idx="490">
                  <c:v>9.9024560546899991</c:v>
                </c:pt>
                <c:pt idx="491">
                  <c:v>10.21955957031</c:v>
                </c:pt>
                <c:pt idx="492">
                  <c:v>10.2128046875</c:v>
                </c:pt>
                <c:pt idx="493">
                  <c:v>10.442211914060001</c:v>
                </c:pt>
                <c:pt idx="494">
                  <c:v>10.658428710939999</c:v>
                </c:pt>
                <c:pt idx="495">
                  <c:v>10.658428710939999</c:v>
                </c:pt>
                <c:pt idx="496">
                  <c:v>10.5838984375</c:v>
                </c:pt>
                <c:pt idx="497">
                  <c:v>10.69898925781</c:v>
                </c:pt>
                <c:pt idx="498">
                  <c:v>10.69898925781</c:v>
                </c:pt>
                <c:pt idx="499">
                  <c:v>10.992045898439999</c:v>
                </c:pt>
                <c:pt idx="500">
                  <c:v>11.061204101560001</c:v>
                </c:pt>
                <c:pt idx="501">
                  <c:v>11.061204101560001</c:v>
                </c:pt>
                <c:pt idx="502">
                  <c:v>11.424852539060002</c:v>
                </c:pt>
                <c:pt idx="503">
                  <c:v>11.366493164060001</c:v>
                </c:pt>
                <c:pt idx="504">
                  <c:v>11.51233886719</c:v>
                </c:pt>
                <c:pt idx="505">
                  <c:v>11.51233886719</c:v>
                </c:pt>
                <c:pt idx="506">
                  <c:v>11.637481445310002</c:v>
                </c:pt>
                <c:pt idx="507">
                  <c:v>11.64731835938</c:v>
                </c:pt>
                <c:pt idx="508">
                  <c:v>11.64731835938</c:v>
                </c:pt>
                <c:pt idx="509">
                  <c:v>11.41469726563</c:v>
                </c:pt>
                <c:pt idx="510">
                  <c:v>11.47148046875</c:v>
                </c:pt>
                <c:pt idx="511">
                  <c:v>11.47148046875</c:v>
                </c:pt>
                <c:pt idx="512">
                  <c:v>11.895297851560001</c:v>
                </c:pt>
                <c:pt idx="513">
                  <c:v>11.82537695313</c:v>
                </c:pt>
                <c:pt idx="514">
                  <c:v>11.914301757810001</c:v>
                </c:pt>
                <c:pt idx="515">
                  <c:v>11.914301757810001</c:v>
                </c:pt>
                <c:pt idx="516">
                  <c:v>11.82026953125</c:v>
                </c:pt>
                <c:pt idx="517">
                  <c:v>11.99524707031</c:v>
                </c:pt>
                <c:pt idx="518">
                  <c:v>11.99524707031</c:v>
                </c:pt>
                <c:pt idx="519">
                  <c:v>12.005574218750001</c:v>
                </c:pt>
                <c:pt idx="520">
                  <c:v>12.103479492189999</c:v>
                </c:pt>
                <c:pt idx="521">
                  <c:v>12.249002929689999</c:v>
                </c:pt>
                <c:pt idx="522">
                  <c:v>12.321734375</c:v>
                </c:pt>
                <c:pt idx="523">
                  <c:v>12.321734375</c:v>
                </c:pt>
                <c:pt idx="524">
                  <c:v>12.3513203125</c:v>
                </c:pt>
                <c:pt idx="525">
                  <c:v>12.268836914060001</c:v>
                </c:pt>
                <c:pt idx="526">
                  <c:v>12.449284179689998</c:v>
                </c:pt>
                <c:pt idx="527">
                  <c:v>12.449284179689998</c:v>
                </c:pt>
                <c:pt idx="528">
                  <c:v>12.542645507810001</c:v>
                </c:pt>
                <c:pt idx="529">
                  <c:v>12.542645507810001</c:v>
                </c:pt>
                <c:pt idx="530">
                  <c:v>12.47302148438</c:v>
                </c:pt>
                <c:pt idx="531">
                  <c:v>12.607833984380001</c:v>
                </c:pt>
                <c:pt idx="532">
                  <c:v>12.55801757813</c:v>
                </c:pt>
                <c:pt idx="533">
                  <c:v>12.55801757813</c:v>
                </c:pt>
                <c:pt idx="534">
                  <c:v>12.797689453130001</c:v>
                </c:pt>
                <c:pt idx="535">
                  <c:v>12.766419921880001</c:v>
                </c:pt>
                <c:pt idx="536">
                  <c:v>12.766419921880001</c:v>
                </c:pt>
                <c:pt idx="537">
                  <c:v>12.828869140630001</c:v>
                </c:pt>
                <c:pt idx="538">
                  <c:v>12.87646777344</c:v>
                </c:pt>
                <c:pt idx="539">
                  <c:v>12.87646777344</c:v>
                </c:pt>
                <c:pt idx="540">
                  <c:v>13.000977539060001</c:v>
                </c:pt>
                <c:pt idx="541">
                  <c:v>12.746115234380001</c:v>
                </c:pt>
                <c:pt idx="542">
                  <c:v>12.70292285156</c:v>
                </c:pt>
                <c:pt idx="543">
                  <c:v>12.70292285156</c:v>
                </c:pt>
                <c:pt idx="544">
                  <c:v>13.003724609380001</c:v>
                </c:pt>
                <c:pt idx="545">
                  <c:v>12.909723632810001</c:v>
                </c:pt>
                <c:pt idx="546">
                  <c:v>12.843074218750001</c:v>
                </c:pt>
                <c:pt idx="547">
                  <c:v>12.95593066406</c:v>
                </c:pt>
                <c:pt idx="548">
                  <c:v>12.95593066406</c:v>
                </c:pt>
                <c:pt idx="549">
                  <c:v>13.054497070310001</c:v>
                </c:pt>
                <c:pt idx="550">
                  <c:v>13.100285156249999</c:v>
                </c:pt>
                <c:pt idx="551">
                  <c:v>13.100285156249999</c:v>
                </c:pt>
                <c:pt idx="552">
                  <c:v>13.17204492188</c:v>
                </c:pt>
                <c:pt idx="553">
                  <c:v>13.046947265630001</c:v>
                </c:pt>
                <c:pt idx="554">
                  <c:v>13.218228515630001</c:v>
                </c:pt>
                <c:pt idx="555">
                  <c:v>13.101197265630001</c:v>
                </c:pt>
                <c:pt idx="556">
                  <c:v>13.395234374999999</c:v>
                </c:pt>
                <c:pt idx="557">
                  <c:v>13.395234374999999</c:v>
                </c:pt>
                <c:pt idx="558">
                  <c:v>13.24554882813</c:v>
                </c:pt>
                <c:pt idx="559">
                  <c:v>13.39745605469</c:v>
                </c:pt>
                <c:pt idx="560">
                  <c:v>13.39745605469</c:v>
                </c:pt>
                <c:pt idx="561">
                  <c:v>13.304412109380001</c:v>
                </c:pt>
                <c:pt idx="562">
                  <c:v>13.22505957031</c:v>
                </c:pt>
                <c:pt idx="563">
                  <c:v>13.318007812499999</c:v>
                </c:pt>
                <c:pt idx="564">
                  <c:v>13.62849414063</c:v>
                </c:pt>
                <c:pt idx="565">
                  <c:v>13.62849414063</c:v>
                </c:pt>
                <c:pt idx="566">
                  <c:v>13.391666015630001</c:v>
                </c:pt>
                <c:pt idx="567">
                  <c:v>13.427346679689999</c:v>
                </c:pt>
                <c:pt idx="568">
                  <c:v>13.49106738281</c:v>
                </c:pt>
                <c:pt idx="569">
                  <c:v>13.49106738281</c:v>
                </c:pt>
                <c:pt idx="570">
                  <c:v>13.57916992188</c:v>
                </c:pt>
                <c:pt idx="571">
                  <c:v>13.426893554689999</c:v>
                </c:pt>
                <c:pt idx="572">
                  <c:v>13.29800585938</c:v>
                </c:pt>
                <c:pt idx="573">
                  <c:v>13.32283007813</c:v>
                </c:pt>
                <c:pt idx="574">
                  <c:v>13.273629882810001</c:v>
                </c:pt>
                <c:pt idx="575">
                  <c:v>13.273629882810001</c:v>
                </c:pt>
                <c:pt idx="576">
                  <c:v>13.31800195313</c:v>
                </c:pt>
                <c:pt idx="577">
                  <c:v>13.534780273439999</c:v>
                </c:pt>
                <c:pt idx="578">
                  <c:v>13.50858398438</c:v>
                </c:pt>
                <c:pt idx="579">
                  <c:v>13.50858398438</c:v>
                </c:pt>
                <c:pt idx="580">
                  <c:v>13.587786132810001</c:v>
                </c:pt>
                <c:pt idx="581">
                  <c:v>13.62288085938</c:v>
                </c:pt>
                <c:pt idx="582">
                  <c:v>13.62288085938</c:v>
                </c:pt>
                <c:pt idx="583">
                  <c:v>13.807837890630001</c:v>
                </c:pt>
                <c:pt idx="584">
                  <c:v>13.72369335938</c:v>
                </c:pt>
                <c:pt idx="585">
                  <c:v>13.584071289060001</c:v>
                </c:pt>
                <c:pt idx="586">
                  <c:v>13.584071289060001</c:v>
                </c:pt>
                <c:pt idx="587">
                  <c:v>13.819703125</c:v>
                </c:pt>
                <c:pt idx="588">
                  <c:v>13.516787109380001</c:v>
                </c:pt>
                <c:pt idx="589">
                  <c:v>13.44686914063</c:v>
                </c:pt>
                <c:pt idx="590">
                  <c:v>13.33948242188</c:v>
                </c:pt>
                <c:pt idx="591">
                  <c:v>13.33948242188</c:v>
                </c:pt>
                <c:pt idx="592">
                  <c:v>13.66622070313</c:v>
                </c:pt>
                <c:pt idx="593">
                  <c:v>13.5973359375</c:v>
                </c:pt>
                <c:pt idx="594">
                  <c:v>13.5973359375</c:v>
                </c:pt>
                <c:pt idx="595">
                  <c:v>13.617740234380001</c:v>
                </c:pt>
                <c:pt idx="596">
                  <c:v>13.55863476563</c:v>
                </c:pt>
                <c:pt idx="597">
                  <c:v>13.738965820310002</c:v>
                </c:pt>
                <c:pt idx="598">
                  <c:v>13.688201171880001</c:v>
                </c:pt>
                <c:pt idx="599">
                  <c:v>13.58092382813</c:v>
                </c:pt>
                <c:pt idx="600">
                  <c:v>13.58092382813</c:v>
                </c:pt>
                <c:pt idx="601">
                  <c:v>13.73872949219</c:v>
                </c:pt>
                <c:pt idx="602">
                  <c:v>13.73872949219</c:v>
                </c:pt>
                <c:pt idx="603">
                  <c:v>13.62306054688</c:v>
                </c:pt>
                <c:pt idx="604">
                  <c:v>13.52184179688</c:v>
                </c:pt>
                <c:pt idx="605">
                  <c:v>13.73701367188</c:v>
                </c:pt>
                <c:pt idx="606">
                  <c:v>13.73701367188</c:v>
                </c:pt>
                <c:pt idx="607">
                  <c:v>13.642041015630001</c:v>
                </c:pt>
                <c:pt idx="608">
                  <c:v>13.453046875</c:v>
                </c:pt>
                <c:pt idx="609">
                  <c:v>13.453046875</c:v>
                </c:pt>
                <c:pt idx="610">
                  <c:v>13.314432617189999</c:v>
                </c:pt>
                <c:pt idx="611">
                  <c:v>13.321635742189999</c:v>
                </c:pt>
                <c:pt idx="612">
                  <c:v>13.321635742189999</c:v>
                </c:pt>
                <c:pt idx="613">
                  <c:v>13.264823242189999</c:v>
                </c:pt>
                <c:pt idx="614">
                  <c:v>13.327578125</c:v>
                </c:pt>
                <c:pt idx="615">
                  <c:v>13.162135742189999</c:v>
                </c:pt>
                <c:pt idx="616">
                  <c:v>13.162135742189999</c:v>
                </c:pt>
                <c:pt idx="617">
                  <c:v>13.042999999999999</c:v>
                </c:pt>
                <c:pt idx="618">
                  <c:v>13.244728515630001</c:v>
                </c:pt>
                <c:pt idx="619">
                  <c:v>13.120522460939998</c:v>
                </c:pt>
                <c:pt idx="620">
                  <c:v>12.99127148438</c:v>
                </c:pt>
                <c:pt idx="621">
                  <c:v>13.02490234375</c:v>
                </c:pt>
                <c:pt idx="622">
                  <c:v>13.02490234375</c:v>
                </c:pt>
                <c:pt idx="623">
                  <c:v>13.065005859380001</c:v>
                </c:pt>
                <c:pt idx="624">
                  <c:v>13.26221484375</c:v>
                </c:pt>
                <c:pt idx="625">
                  <c:v>13.366736328130001</c:v>
                </c:pt>
                <c:pt idx="626">
                  <c:v>13.366736328130001</c:v>
                </c:pt>
                <c:pt idx="627">
                  <c:v>13.238747070310001</c:v>
                </c:pt>
                <c:pt idx="628">
                  <c:v>13.238747070310001</c:v>
                </c:pt>
                <c:pt idx="629">
                  <c:v>13.198888671880001</c:v>
                </c:pt>
                <c:pt idx="630">
                  <c:v>13.46588867188</c:v>
                </c:pt>
                <c:pt idx="631">
                  <c:v>13.231617187499999</c:v>
                </c:pt>
                <c:pt idx="632">
                  <c:v>13.231617187499999</c:v>
                </c:pt>
                <c:pt idx="633">
                  <c:v>13.119390624999999</c:v>
                </c:pt>
                <c:pt idx="634">
                  <c:v>13.314107421880001</c:v>
                </c:pt>
                <c:pt idx="635">
                  <c:v>13.27674707031</c:v>
                </c:pt>
                <c:pt idx="636">
                  <c:v>13.396377929689999</c:v>
                </c:pt>
                <c:pt idx="637">
                  <c:v>13.40032617188</c:v>
                </c:pt>
                <c:pt idx="638">
                  <c:v>13.40032617188</c:v>
                </c:pt>
                <c:pt idx="639">
                  <c:v>13.37020898438</c:v>
                </c:pt>
                <c:pt idx="640">
                  <c:v>13.56235449219</c:v>
                </c:pt>
                <c:pt idx="641">
                  <c:v>13.443554687500001</c:v>
                </c:pt>
                <c:pt idx="642">
                  <c:v>13.443554687500001</c:v>
                </c:pt>
                <c:pt idx="643">
                  <c:v>13.30372167969</c:v>
                </c:pt>
                <c:pt idx="644">
                  <c:v>13.232674804689999</c:v>
                </c:pt>
                <c:pt idx="645">
                  <c:v>13.146440429689999</c:v>
                </c:pt>
                <c:pt idx="646">
                  <c:v>13.27161425781</c:v>
                </c:pt>
                <c:pt idx="647">
                  <c:v>13.32429199219</c:v>
                </c:pt>
                <c:pt idx="648">
                  <c:v>13.32429199219</c:v>
                </c:pt>
                <c:pt idx="649">
                  <c:v>13.22004492188</c:v>
                </c:pt>
                <c:pt idx="650">
                  <c:v>13.426446289060001</c:v>
                </c:pt>
                <c:pt idx="651">
                  <c:v>13.30152832031</c:v>
                </c:pt>
                <c:pt idx="652">
                  <c:v>13.30152832031</c:v>
                </c:pt>
                <c:pt idx="653">
                  <c:v>13.59747070313</c:v>
                </c:pt>
                <c:pt idx="654">
                  <c:v>13.430606445310001</c:v>
                </c:pt>
                <c:pt idx="655">
                  <c:v>13.29991503906</c:v>
                </c:pt>
                <c:pt idx="656">
                  <c:v>13.440508789060001</c:v>
                </c:pt>
                <c:pt idx="657">
                  <c:v>13.41434960938</c:v>
                </c:pt>
                <c:pt idx="658">
                  <c:v>13.41434960938</c:v>
                </c:pt>
                <c:pt idx="659">
                  <c:v>13.557689453130001</c:v>
                </c:pt>
                <c:pt idx="660">
                  <c:v>13.519969726560001</c:v>
                </c:pt>
                <c:pt idx="661">
                  <c:v>13.519969726560001</c:v>
                </c:pt>
                <c:pt idx="662">
                  <c:v>13.560010742189998</c:v>
                </c:pt>
                <c:pt idx="663">
                  <c:v>13.59883007813</c:v>
                </c:pt>
                <c:pt idx="664">
                  <c:v>13.59883007813</c:v>
                </c:pt>
                <c:pt idx="665">
                  <c:v>13.73902148438</c:v>
                </c:pt>
                <c:pt idx="666">
                  <c:v>13.492844726560001</c:v>
                </c:pt>
                <c:pt idx="667">
                  <c:v>13.381551757810001</c:v>
                </c:pt>
                <c:pt idx="668">
                  <c:v>13.381551757810001</c:v>
                </c:pt>
                <c:pt idx="669">
                  <c:v>13.57404882813</c:v>
                </c:pt>
                <c:pt idx="670">
                  <c:v>13.587970703130001</c:v>
                </c:pt>
                <c:pt idx="671">
                  <c:v>13.492434570310001</c:v>
                </c:pt>
                <c:pt idx="672">
                  <c:v>13.621340820310001</c:v>
                </c:pt>
                <c:pt idx="673">
                  <c:v>13.44419335938</c:v>
                </c:pt>
                <c:pt idx="674">
                  <c:v>13.44419335938</c:v>
                </c:pt>
                <c:pt idx="675">
                  <c:v>13.5777578125</c:v>
                </c:pt>
                <c:pt idx="676">
                  <c:v>13.5885625</c:v>
                </c:pt>
                <c:pt idx="677">
                  <c:v>13.50095507813</c:v>
                </c:pt>
                <c:pt idx="678">
                  <c:v>13.50095507813</c:v>
                </c:pt>
                <c:pt idx="679">
                  <c:v>13.602453125</c:v>
                </c:pt>
                <c:pt idx="680">
                  <c:v>13.450606445310001</c:v>
                </c:pt>
                <c:pt idx="681">
                  <c:v>13.769583007810001</c:v>
                </c:pt>
                <c:pt idx="682">
                  <c:v>13.58488574219</c:v>
                </c:pt>
                <c:pt idx="683">
                  <c:v>13.43024414063</c:v>
                </c:pt>
                <c:pt idx="684">
                  <c:v>13.43024414063</c:v>
                </c:pt>
                <c:pt idx="685">
                  <c:v>13.498250000000001</c:v>
                </c:pt>
                <c:pt idx="686">
                  <c:v>13.428523437500001</c:v>
                </c:pt>
                <c:pt idx="687">
                  <c:v>13.497828125</c:v>
                </c:pt>
                <c:pt idx="688">
                  <c:v>13.497828125</c:v>
                </c:pt>
                <c:pt idx="689">
                  <c:v>13.487724609380001</c:v>
                </c:pt>
                <c:pt idx="690">
                  <c:v>13.487724609380001</c:v>
                </c:pt>
                <c:pt idx="691">
                  <c:v>13.55721289063</c:v>
                </c:pt>
                <c:pt idx="692">
                  <c:v>13.623971679689999</c:v>
                </c:pt>
                <c:pt idx="693">
                  <c:v>13.682103515630001</c:v>
                </c:pt>
                <c:pt idx="694">
                  <c:v>13.682103515630001</c:v>
                </c:pt>
                <c:pt idx="695">
                  <c:v>13.341731445310002</c:v>
                </c:pt>
                <c:pt idx="696">
                  <c:v>13.43961230469</c:v>
                </c:pt>
                <c:pt idx="697">
                  <c:v>13.43961230469</c:v>
                </c:pt>
                <c:pt idx="698">
                  <c:v>13.462867187500001</c:v>
                </c:pt>
                <c:pt idx="699">
                  <c:v>13.462867187500001</c:v>
                </c:pt>
                <c:pt idx="700">
                  <c:v>13.54039257813</c:v>
                </c:pt>
                <c:pt idx="701">
                  <c:v>13.47739648438</c:v>
                </c:pt>
                <c:pt idx="702">
                  <c:v>13.493377929689998</c:v>
                </c:pt>
                <c:pt idx="703">
                  <c:v>13.715640625000001</c:v>
                </c:pt>
                <c:pt idx="704">
                  <c:v>13.715640625000001</c:v>
                </c:pt>
                <c:pt idx="705">
                  <c:v>13.61647851563</c:v>
                </c:pt>
                <c:pt idx="706">
                  <c:v>13.61647851563</c:v>
                </c:pt>
                <c:pt idx="707">
                  <c:v>13.47541992188</c:v>
                </c:pt>
                <c:pt idx="708">
                  <c:v>13.673455078130001</c:v>
                </c:pt>
                <c:pt idx="709">
                  <c:v>13.673455078130001</c:v>
                </c:pt>
                <c:pt idx="710">
                  <c:v>13.620541992189999</c:v>
                </c:pt>
                <c:pt idx="711">
                  <c:v>13.63758007813</c:v>
                </c:pt>
                <c:pt idx="712">
                  <c:v>13.730152343749999</c:v>
                </c:pt>
                <c:pt idx="713">
                  <c:v>13.730152343749999</c:v>
                </c:pt>
                <c:pt idx="714">
                  <c:v>13.58036523438</c:v>
                </c:pt>
                <c:pt idx="715">
                  <c:v>13.6905078125</c:v>
                </c:pt>
                <c:pt idx="716">
                  <c:v>13.6905078125</c:v>
                </c:pt>
                <c:pt idx="717">
                  <c:v>13.694408203130001</c:v>
                </c:pt>
                <c:pt idx="718">
                  <c:v>13.641549804689999</c:v>
                </c:pt>
                <c:pt idx="719">
                  <c:v>13.641549804689999</c:v>
                </c:pt>
                <c:pt idx="720">
                  <c:v>13.44057519531</c:v>
                </c:pt>
                <c:pt idx="721">
                  <c:v>13.54472070313</c:v>
                </c:pt>
                <c:pt idx="722">
                  <c:v>13.54472070313</c:v>
                </c:pt>
                <c:pt idx="723">
                  <c:v>13.552075195310001</c:v>
                </c:pt>
                <c:pt idx="724">
                  <c:v>13.4631171875</c:v>
                </c:pt>
                <c:pt idx="725">
                  <c:v>13.47545507813</c:v>
                </c:pt>
                <c:pt idx="726">
                  <c:v>13.608659179689999</c:v>
                </c:pt>
                <c:pt idx="727">
                  <c:v>13.79859667969</c:v>
                </c:pt>
                <c:pt idx="728">
                  <c:v>13.755742187499999</c:v>
                </c:pt>
                <c:pt idx="729">
                  <c:v>13.755742187499999</c:v>
                </c:pt>
                <c:pt idx="730">
                  <c:v>13.6199609375</c:v>
                </c:pt>
                <c:pt idx="731">
                  <c:v>13.694909179689999</c:v>
                </c:pt>
                <c:pt idx="732">
                  <c:v>13.55794726563</c:v>
                </c:pt>
                <c:pt idx="733">
                  <c:v>13.55794726563</c:v>
                </c:pt>
                <c:pt idx="734">
                  <c:v>13.87476269531</c:v>
                </c:pt>
                <c:pt idx="735">
                  <c:v>13.55741601563</c:v>
                </c:pt>
                <c:pt idx="736">
                  <c:v>13.55741601563</c:v>
                </c:pt>
                <c:pt idx="737">
                  <c:v>13.645029296880001</c:v>
                </c:pt>
                <c:pt idx="738">
                  <c:v>13.79457226563</c:v>
                </c:pt>
                <c:pt idx="739">
                  <c:v>13.79457226563</c:v>
                </c:pt>
                <c:pt idx="740">
                  <c:v>13.675279296880001</c:v>
                </c:pt>
                <c:pt idx="741">
                  <c:v>13.675279296880001</c:v>
                </c:pt>
                <c:pt idx="742">
                  <c:v>13.90158300781</c:v>
                </c:pt>
                <c:pt idx="743">
                  <c:v>13.87593945313</c:v>
                </c:pt>
                <c:pt idx="744">
                  <c:v>13.633833007810001</c:v>
                </c:pt>
                <c:pt idx="745">
                  <c:v>13.459232421880001</c:v>
                </c:pt>
                <c:pt idx="746">
                  <c:v>13.481169921880001</c:v>
                </c:pt>
                <c:pt idx="747">
                  <c:v>13.619620117189999</c:v>
                </c:pt>
                <c:pt idx="748">
                  <c:v>13.619620117189999</c:v>
                </c:pt>
                <c:pt idx="749">
                  <c:v>13.583193359380001</c:v>
                </c:pt>
                <c:pt idx="750">
                  <c:v>13.56491699219</c:v>
                </c:pt>
                <c:pt idx="751">
                  <c:v>13.56491699219</c:v>
                </c:pt>
                <c:pt idx="752">
                  <c:v>13.965681640630001</c:v>
                </c:pt>
                <c:pt idx="753">
                  <c:v>13.835755859380001</c:v>
                </c:pt>
                <c:pt idx="754">
                  <c:v>13.835755859380001</c:v>
                </c:pt>
                <c:pt idx="755">
                  <c:v>13.98420507813</c:v>
                </c:pt>
                <c:pt idx="756">
                  <c:v>13.854213867189999</c:v>
                </c:pt>
                <c:pt idx="757">
                  <c:v>13.854213867189999</c:v>
                </c:pt>
                <c:pt idx="758">
                  <c:v>14.094926757810001</c:v>
                </c:pt>
                <c:pt idx="759">
                  <c:v>14.094076171880001</c:v>
                </c:pt>
                <c:pt idx="760">
                  <c:v>14.02225585938</c:v>
                </c:pt>
                <c:pt idx="761">
                  <c:v>13.821877929689999</c:v>
                </c:pt>
                <c:pt idx="762">
                  <c:v>13.814142578130001</c:v>
                </c:pt>
                <c:pt idx="763">
                  <c:v>13.81203710938</c:v>
                </c:pt>
                <c:pt idx="764">
                  <c:v>13.81203710938</c:v>
                </c:pt>
                <c:pt idx="765">
                  <c:v>13.89586523438</c:v>
                </c:pt>
                <c:pt idx="766">
                  <c:v>13.7005546875</c:v>
                </c:pt>
                <c:pt idx="767">
                  <c:v>13.82699511719</c:v>
                </c:pt>
                <c:pt idx="768">
                  <c:v>13.82699511719</c:v>
                </c:pt>
                <c:pt idx="769">
                  <c:v>13.876747070310001</c:v>
                </c:pt>
                <c:pt idx="770">
                  <c:v>13.867199218750001</c:v>
                </c:pt>
                <c:pt idx="771">
                  <c:v>13.790640625</c:v>
                </c:pt>
                <c:pt idx="772">
                  <c:v>13.723192382810002</c:v>
                </c:pt>
                <c:pt idx="773">
                  <c:v>13.404468749999999</c:v>
                </c:pt>
                <c:pt idx="774">
                  <c:v>13.404468749999999</c:v>
                </c:pt>
                <c:pt idx="775">
                  <c:v>13.6867578125</c:v>
                </c:pt>
                <c:pt idx="776">
                  <c:v>13.70819921875</c:v>
                </c:pt>
                <c:pt idx="777">
                  <c:v>13.70819921875</c:v>
                </c:pt>
                <c:pt idx="778">
                  <c:v>13.88603613281</c:v>
                </c:pt>
                <c:pt idx="779">
                  <c:v>13.89137792969</c:v>
                </c:pt>
                <c:pt idx="780">
                  <c:v>13.80260449219</c:v>
                </c:pt>
                <c:pt idx="781">
                  <c:v>13.79807519531</c:v>
                </c:pt>
                <c:pt idx="782">
                  <c:v>13.79807519531</c:v>
                </c:pt>
                <c:pt idx="783">
                  <c:v>13.825352539060001</c:v>
                </c:pt>
                <c:pt idx="784">
                  <c:v>13.825504882810002</c:v>
                </c:pt>
                <c:pt idx="785">
                  <c:v>13.622749023439999</c:v>
                </c:pt>
                <c:pt idx="786">
                  <c:v>13.622749023439999</c:v>
                </c:pt>
                <c:pt idx="787">
                  <c:v>13.474022460939999</c:v>
                </c:pt>
                <c:pt idx="788">
                  <c:v>13.685556640630001</c:v>
                </c:pt>
                <c:pt idx="789">
                  <c:v>13.751606445310001</c:v>
                </c:pt>
                <c:pt idx="790">
                  <c:v>13.751606445310001</c:v>
                </c:pt>
                <c:pt idx="791">
                  <c:v>13.633879882810001</c:v>
                </c:pt>
                <c:pt idx="792">
                  <c:v>13.481360351560001</c:v>
                </c:pt>
                <c:pt idx="793">
                  <c:v>13.505872070310001</c:v>
                </c:pt>
                <c:pt idx="794">
                  <c:v>13.505872070310001</c:v>
                </c:pt>
                <c:pt idx="795">
                  <c:v>13.65615039063</c:v>
                </c:pt>
                <c:pt idx="796">
                  <c:v>13.712771484380001</c:v>
                </c:pt>
                <c:pt idx="797">
                  <c:v>13.655331054689999</c:v>
                </c:pt>
                <c:pt idx="798">
                  <c:v>13.840340820310001</c:v>
                </c:pt>
                <c:pt idx="799">
                  <c:v>13.67422070313</c:v>
                </c:pt>
                <c:pt idx="800">
                  <c:v>13.67422070313</c:v>
                </c:pt>
                <c:pt idx="801">
                  <c:v>13.761634765630001</c:v>
                </c:pt>
                <c:pt idx="802">
                  <c:v>13.75398144531</c:v>
                </c:pt>
                <c:pt idx="803">
                  <c:v>13.75809960938</c:v>
                </c:pt>
                <c:pt idx="804">
                  <c:v>13.75809960938</c:v>
                </c:pt>
                <c:pt idx="805">
                  <c:v>13.732240234380001</c:v>
                </c:pt>
                <c:pt idx="806">
                  <c:v>13.58560253906</c:v>
                </c:pt>
                <c:pt idx="807">
                  <c:v>13.58560253906</c:v>
                </c:pt>
                <c:pt idx="808">
                  <c:v>13.435604492189999</c:v>
                </c:pt>
                <c:pt idx="809">
                  <c:v>13.47659570313</c:v>
                </c:pt>
                <c:pt idx="810">
                  <c:v>13.47659570313</c:v>
                </c:pt>
                <c:pt idx="811">
                  <c:v>13.61477148438</c:v>
                </c:pt>
                <c:pt idx="812">
                  <c:v>13.57989257813</c:v>
                </c:pt>
                <c:pt idx="813">
                  <c:v>13.79332617188</c:v>
                </c:pt>
                <c:pt idx="814">
                  <c:v>13.79332617188</c:v>
                </c:pt>
                <c:pt idx="815">
                  <c:v>13.8049296875</c:v>
                </c:pt>
                <c:pt idx="816">
                  <c:v>13.691697265630001</c:v>
                </c:pt>
                <c:pt idx="817">
                  <c:v>13.80868554688</c:v>
                </c:pt>
                <c:pt idx="818">
                  <c:v>13.7169375</c:v>
                </c:pt>
                <c:pt idx="819">
                  <c:v>13.97429101563</c:v>
                </c:pt>
                <c:pt idx="820">
                  <c:v>13.97429101563</c:v>
                </c:pt>
                <c:pt idx="821">
                  <c:v>13.7856953125</c:v>
                </c:pt>
                <c:pt idx="822">
                  <c:v>13.661450195310001</c:v>
                </c:pt>
                <c:pt idx="823">
                  <c:v>13.60578125</c:v>
                </c:pt>
                <c:pt idx="824">
                  <c:v>13.60578125</c:v>
                </c:pt>
                <c:pt idx="825">
                  <c:v>13.47235742188</c:v>
                </c:pt>
                <c:pt idx="826">
                  <c:v>13.718096679689999</c:v>
                </c:pt>
                <c:pt idx="827">
                  <c:v>13.718096679689999</c:v>
                </c:pt>
                <c:pt idx="828">
                  <c:v>13.714923828130001</c:v>
                </c:pt>
                <c:pt idx="829">
                  <c:v>13.714923828130001</c:v>
                </c:pt>
                <c:pt idx="830">
                  <c:v>13.64874804688</c:v>
                </c:pt>
                <c:pt idx="831">
                  <c:v>13.59901269531</c:v>
                </c:pt>
                <c:pt idx="832">
                  <c:v>13.59901269531</c:v>
                </c:pt>
                <c:pt idx="833">
                  <c:v>13.608166015630001</c:v>
                </c:pt>
                <c:pt idx="834">
                  <c:v>13.633073242189999</c:v>
                </c:pt>
                <c:pt idx="835">
                  <c:v>13.633073242189999</c:v>
                </c:pt>
                <c:pt idx="836">
                  <c:v>13.66053613281</c:v>
                </c:pt>
                <c:pt idx="837">
                  <c:v>13.66053613281</c:v>
                </c:pt>
                <c:pt idx="838">
                  <c:v>13.32231445313</c:v>
                </c:pt>
                <c:pt idx="839">
                  <c:v>13.54760351563</c:v>
                </c:pt>
                <c:pt idx="840">
                  <c:v>13.488023437500001</c:v>
                </c:pt>
                <c:pt idx="841">
                  <c:v>13.488023437500001</c:v>
                </c:pt>
                <c:pt idx="842">
                  <c:v>13.512880859380001</c:v>
                </c:pt>
                <c:pt idx="843">
                  <c:v>13.493862304689999</c:v>
                </c:pt>
                <c:pt idx="844">
                  <c:v>13.44878710938</c:v>
                </c:pt>
                <c:pt idx="845">
                  <c:v>13.349801757810001</c:v>
                </c:pt>
                <c:pt idx="846">
                  <c:v>13.349801757810001</c:v>
                </c:pt>
                <c:pt idx="847">
                  <c:v>13.4847578125</c:v>
                </c:pt>
                <c:pt idx="848">
                  <c:v>13.285193359380001</c:v>
                </c:pt>
                <c:pt idx="849">
                  <c:v>13.285193359380001</c:v>
                </c:pt>
                <c:pt idx="850">
                  <c:v>13.51665527344</c:v>
                </c:pt>
                <c:pt idx="851">
                  <c:v>13.32849804688</c:v>
                </c:pt>
                <c:pt idx="852">
                  <c:v>13.32849804688</c:v>
                </c:pt>
                <c:pt idx="853">
                  <c:v>13.385586914060001</c:v>
                </c:pt>
                <c:pt idx="854">
                  <c:v>13.259262695310001</c:v>
                </c:pt>
                <c:pt idx="855">
                  <c:v>13.259262695310001</c:v>
                </c:pt>
                <c:pt idx="856">
                  <c:v>13.384872070310001</c:v>
                </c:pt>
                <c:pt idx="857">
                  <c:v>13.410317382810002</c:v>
                </c:pt>
                <c:pt idx="858">
                  <c:v>13.332893554689999</c:v>
                </c:pt>
                <c:pt idx="859">
                  <c:v>13.332893554689999</c:v>
                </c:pt>
                <c:pt idx="860">
                  <c:v>13.131138671880001</c:v>
                </c:pt>
                <c:pt idx="861">
                  <c:v>13.22339648438</c:v>
                </c:pt>
                <c:pt idx="862">
                  <c:v>13.22339648438</c:v>
                </c:pt>
                <c:pt idx="863">
                  <c:v>12.99733691406</c:v>
                </c:pt>
                <c:pt idx="864">
                  <c:v>12.950018554689999</c:v>
                </c:pt>
                <c:pt idx="865">
                  <c:v>13.045447265630001</c:v>
                </c:pt>
                <c:pt idx="866">
                  <c:v>13.045447265630001</c:v>
                </c:pt>
                <c:pt idx="867">
                  <c:v>13.192462890630001</c:v>
                </c:pt>
                <c:pt idx="868">
                  <c:v>13.05658398438</c:v>
                </c:pt>
                <c:pt idx="869">
                  <c:v>13.136615234380001</c:v>
                </c:pt>
                <c:pt idx="870">
                  <c:v>13.21703710938</c:v>
                </c:pt>
                <c:pt idx="871">
                  <c:v>13.33828125</c:v>
                </c:pt>
                <c:pt idx="872">
                  <c:v>13.33828125</c:v>
                </c:pt>
                <c:pt idx="873">
                  <c:v>13.36000976563</c:v>
                </c:pt>
                <c:pt idx="874">
                  <c:v>13.320893554689999</c:v>
                </c:pt>
                <c:pt idx="875">
                  <c:v>13.4152578125</c:v>
                </c:pt>
                <c:pt idx="876">
                  <c:v>13.4152578125</c:v>
                </c:pt>
                <c:pt idx="877">
                  <c:v>13.335818359380001</c:v>
                </c:pt>
                <c:pt idx="878">
                  <c:v>13.07517578125</c:v>
                </c:pt>
                <c:pt idx="879">
                  <c:v>13.055616210939998</c:v>
                </c:pt>
                <c:pt idx="880">
                  <c:v>13.154335937500001</c:v>
                </c:pt>
                <c:pt idx="881">
                  <c:v>13.2214453125</c:v>
                </c:pt>
                <c:pt idx="882">
                  <c:v>13.2214453125</c:v>
                </c:pt>
                <c:pt idx="883">
                  <c:v>13.2345078125</c:v>
                </c:pt>
                <c:pt idx="884">
                  <c:v>13.1942734375</c:v>
                </c:pt>
                <c:pt idx="885">
                  <c:v>13.158205078130001</c:v>
                </c:pt>
                <c:pt idx="886">
                  <c:v>13.158205078130001</c:v>
                </c:pt>
                <c:pt idx="887">
                  <c:v>13.080193359380001</c:v>
                </c:pt>
                <c:pt idx="888">
                  <c:v>12.978249999999999</c:v>
                </c:pt>
                <c:pt idx="889">
                  <c:v>12.978249999999999</c:v>
                </c:pt>
                <c:pt idx="890">
                  <c:v>12.793797851560001</c:v>
                </c:pt>
                <c:pt idx="891">
                  <c:v>12.793797851560001</c:v>
                </c:pt>
                <c:pt idx="892">
                  <c:v>13.028621093750001</c:v>
                </c:pt>
                <c:pt idx="893">
                  <c:v>13.047498046880001</c:v>
                </c:pt>
                <c:pt idx="894">
                  <c:v>13.047498046880001</c:v>
                </c:pt>
                <c:pt idx="895">
                  <c:v>12.74988671875</c:v>
                </c:pt>
                <c:pt idx="896">
                  <c:v>13.056666992189999</c:v>
                </c:pt>
                <c:pt idx="897">
                  <c:v>13.123162109380001</c:v>
                </c:pt>
                <c:pt idx="898">
                  <c:v>13.046064453130001</c:v>
                </c:pt>
                <c:pt idx="899">
                  <c:v>13.221247070310001</c:v>
                </c:pt>
                <c:pt idx="900">
                  <c:v>13.291495117189999</c:v>
                </c:pt>
                <c:pt idx="901">
                  <c:v>13.291495117189999</c:v>
                </c:pt>
                <c:pt idx="902">
                  <c:v>13.156333007810002</c:v>
                </c:pt>
                <c:pt idx="903">
                  <c:v>13.142015625000001</c:v>
                </c:pt>
                <c:pt idx="904">
                  <c:v>12.98594335938</c:v>
                </c:pt>
                <c:pt idx="905">
                  <c:v>12.98594335938</c:v>
                </c:pt>
                <c:pt idx="906">
                  <c:v>12.81912792969</c:v>
                </c:pt>
                <c:pt idx="907">
                  <c:v>12.995040039060001</c:v>
                </c:pt>
                <c:pt idx="908">
                  <c:v>13.124195312499999</c:v>
                </c:pt>
                <c:pt idx="909">
                  <c:v>13.2141015625</c:v>
                </c:pt>
                <c:pt idx="910">
                  <c:v>13.167999999999999</c:v>
                </c:pt>
                <c:pt idx="911">
                  <c:v>13.167999999999999</c:v>
                </c:pt>
                <c:pt idx="912">
                  <c:v>12.9939921875</c:v>
                </c:pt>
                <c:pt idx="913">
                  <c:v>12.9720625</c:v>
                </c:pt>
                <c:pt idx="914">
                  <c:v>12.959225585939999</c:v>
                </c:pt>
                <c:pt idx="915">
                  <c:v>12.959225585939999</c:v>
                </c:pt>
                <c:pt idx="916">
                  <c:v>12.92320507813</c:v>
                </c:pt>
                <c:pt idx="917">
                  <c:v>12.816720703130001</c:v>
                </c:pt>
                <c:pt idx="918">
                  <c:v>12.816720703130001</c:v>
                </c:pt>
                <c:pt idx="919">
                  <c:v>13.170163085939999</c:v>
                </c:pt>
                <c:pt idx="920">
                  <c:v>13.086102539060001</c:v>
                </c:pt>
                <c:pt idx="921">
                  <c:v>13.086102539060001</c:v>
                </c:pt>
                <c:pt idx="922">
                  <c:v>13.0651328125</c:v>
                </c:pt>
                <c:pt idx="923">
                  <c:v>13.07669335938</c:v>
                </c:pt>
                <c:pt idx="924">
                  <c:v>12.90082617188</c:v>
                </c:pt>
                <c:pt idx="925">
                  <c:v>12.90082617188</c:v>
                </c:pt>
                <c:pt idx="926">
                  <c:v>12.81129980469</c:v>
                </c:pt>
                <c:pt idx="927">
                  <c:v>13.027685546880001</c:v>
                </c:pt>
                <c:pt idx="928">
                  <c:v>13.027685546880001</c:v>
                </c:pt>
                <c:pt idx="929">
                  <c:v>12.806693359380001</c:v>
                </c:pt>
                <c:pt idx="930">
                  <c:v>12.76132226563</c:v>
                </c:pt>
                <c:pt idx="931">
                  <c:v>12.76132226563</c:v>
                </c:pt>
                <c:pt idx="932">
                  <c:v>12.81418164063</c:v>
                </c:pt>
                <c:pt idx="933">
                  <c:v>12.81787597656</c:v>
                </c:pt>
                <c:pt idx="934">
                  <c:v>12.65656054688</c:v>
                </c:pt>
                <c:pt idx="935">
                  <c:v>12.798576171880001</c:v>
                </c:pt>
                <c:pt idx="936">
                  <c:v>12.692291015630001</c:v>
                </c:pt>
                <c:pt idx="937">
                  <c:v>12.742458984380001</c:v>
                </c:pt>
                <c:pt idx="938">
                  <c:v>12.742458984380001</c:v>
                </c:pt>
                <c:pt idx="939">
                  <c:v>12.72006445313</c:v>
                </c:pt>
                <c:pt idx="940">
                  <c:v>12.786482421880001</c:v>
                </c:pt>
                <c:pt idx="941">
                  <c:v>12.786482421880001</c:v>
                </c:pt>
                <c:pt idx="942">
                  <c:v>12.68245898438</c:v>
                </c:pt>
                <c:pt idx="943">
                  <c:v>12.655318359380001</c:v>
                </c:pt>
                <c:pt idx="944">
                  <c:v>12.62356542969</c:v>
                </c:pt>
                <c:pt idx="945">
                  <c:v>12.73676367188</c:v>
                </c:pt>
                <c:pt idx="946">
                  <c:v>12.714294921880001</c:v>
                </c:pt>
                <c:pt idx="947">
                  <c:v>12.714294921880001</c:v>
                </c:pt>
                <c:pt idx="948">
                  <c:v>12.69087792969</c:v>
                </c:pt>
                <c:pt idx="949">
                  <c:v>12.614529296880001</c:v>
                </c:pt>
                <c:pt idx="950">
                  <c:v>12.72784960938</c:v>
                </c:pt>
                <c:pt idx="951">
                  <c:v>12.72784960938</c:v>
                </c:pt>
                <c:pt idx="952">
                  <c:v>12.85585449219</c:v>
                </c:pt>
                <c:pt idx="953">
                  <c:v>12.68913183594</c:v>
                </c:pt>
                <c:pt idx="954">
                  <c:v>12.68913183594</c:v>
                </c:pt>
                <c:pt idx="955">
                  <c:v>12.466841796880001</c:v>
                </c:pt>
                <c:pt idx="956">
                  <c:v>12.66510644531</c:v>
                </c:pt>
                <c:pt idx="957">
                  <c:v>12.66510644531</c:v>
                </c:pt>
                <c:pt idx="958">
                  <c:v>12.636707031249999</c:v>
                </c:pt>
                <c:pt idx="959">
                  <c:v>12.5540703125</c:v>
                </c:pt>
                <c:pt idx="960">
                  <c:v>12.421698242189999</c:v>
                </c:pt>
                <c:pt idx="961">
                  <c:v>12.485174804689999</c:v>
                </c:pt>
                <c:pt idx="962">
                  <c:v>12.596793945310001</c:v>
                </c:pt>
                <c:pt idx="963">
                  <c:v>12.279406249999999</c:v>
                </c:pt>
                <c:pt idx="964">
                  <c:v>12.279406249999999</c:v>
                </c:pt>
                <c:pt idx="965">
                  <c:v>12.42808007813</c:v>
                </c:pt>
                <c:pt idx="966">
                  <c:v>12.33576757813</c:v>
                </c:pt>
                <c:pt idx="967">
                  <c:v>12.33576757813</c:v>
                </c:pt>
                <c:pt idx="968">
                  <c:v>12.54995605469</c:v>
                </c:pt>
                <c:pt idx="969">
                  <c:v>12.37452734375</c:v>
                </c:pt>
                <c:pt idx="970">
                  <c:v>12.42630273438</c:v>
                </c:pt>
                <c:pt idx="971">
                  <c:v>12.33011132813</c:v>
                </c:pt>
                <c:pt idx="972">
                  <c:v>12.33011132813</c:v>
                </c:pt>
                <c:pt idx="973">
                  <c:v>12.30869140625</c:v>
                </c:pt>
                <c:pt idx="974">
                  <c:v>12.457344726560001</c:v>
                </c:pt>
                <c:pt idx="975">
                  <c:v>12.342445312500001</c:v>
                </c:pt>
                <c:pt idx="976">
                  <c:v>12.342445312500001</c:v>
                </c:pt>
                <c:pt idx="977">
                  <c:v>12.58169140625</c:v>
                </c:pt>
                <c:pt idx="978">
                  <c:v>12.48779003906</c:v>
                </c:pt>
                <c:pt idx="979">
                  <c:v>12.392473632810001</c:v>
                </c:pt>
                <c:pt idx="980">
                  <c:v>12.52989550781</c:v>
                </c:pt>
                <c:pt idx="981">
                  <c:v>12.453018554689999</c:v>
                </c:pt>
                <c:pt idx="982">
                  <c:v>12.453018554689999</c:v>
                </c:pt>
                <c:pt idx="983">
                  <c:v>12.50100195313</c:v>
                </c:pt>
                <c:pt idx="984">
                  <c:v>12.48207421875</c:v>
                </c:pt>
                <c:pt idx="985">
                  <c:v>12.45637597656</c:v>
                </c:pt>
                <c:pt idx="986">
                  <c:v>12.45637597656</c:v>
                </c:pt>
                <c:pt idx="987">
                  <c:v>12.42225292969</c:v>
                </c:pt>
                <c:pt idx="988">
                  <c:v>12.46830175781</c:v>
                </c:pt>
                <c:pt idx="989">
                  <c:v>12.46830175781</c:v>
                </c:pt>
                <c:pt idx="990">
                  <c:v>12.25254394531</c:v>
                </c:pt>
                <c:pt idx="991">
                  <c:v>12.264154296880001</c:v>
                </c:pt>
                <c:pt idx="992">
                  <c:v>12.264154296880001</c:v>
                </c:pt>
                <c:pt idx="993">
                  <c:v>12.213919921880001</c:v>
                </c:pt>
                <c:pt idx="994">
                  <c:v>12.326721679689999</c:v>
                </c:pt>
                <c:pt idx="995">
                  <c:v>12.021047851560001</c:v>
                </c:pt>
                <c:pt idx="996">
                  <c:v>12.021047851560001</c:v>
                </c:pt>
                <c:pt idx="997">
                  <c:v>12.005534179689999</c:v>
                </c:pt>
                <c:pt idx="998">
                  <c:v>12.27631054688</c:v>
                </c:pt>
                <c:pt idx="999">
                  <c:v>12.27631054688</c:v>
                </c:pt>
                <c:pt idx="1000">
                  <c:v>12.212206054689998</c:v>
                </c:pt>
                <c:pt idx="1001">
                  <c:v>12.19362597656</c:v>
                </c:pt>
                <c:pt idx="1002">
                  <c:v>12.19362597656</c:v>
                </c:pt>
                <c:pt idx="1003">
                  <c:v>11.969512695310002</c:v>
                </c:pt>
                <c:pt idx="1004">
                  <c:v>11.869219726560001</c:v>
                </c:pt>
                <c:pt idx="1005">
                  <c:v>12.024755859380001</c:v>
                </c:pt>
                <c:pt idx="1006">
                  <c:v>12.024755859380001</c:v>
                </c:pt>
                <c:pt idx="1007">
                  <c:v>11.90052929688</c:v>
                </c:pt>
                <c:pt idx="1008">
                  <c:v>11.80101855469</c:v>
                </c:pt>
                <c:pt idx="1009">
                  <c:v>11.80101855469</c:v>
                </c:pt>
                <c:pt idx="1010">
                  <c:v>11.87881054688</c:v>
                </c:pt>
                <c:pt idx="1011">
                  <c:v>11.860660156250001</c:v>
                </c:pt>
                <c:pt idx="1012">
                  <c:v>11.860660156250001</c:v>
                </c:pt>
                <c:pt idx="1013">
                  <c:v>11.91026171875</c:v>
                </c:pt>
                <c:pt idx="1014">
                  <c:v>11.652641601560001</c:v>
                </c:pt>
                <c:pt idx="1015">
                  <c:v>11.807432617189999</c:v>
                </c:pt>
                <c:pt idx="1016">
                  <c:v>11.807432617189999</c:v>
                </c:pt>
                <c:pt idx="1017">
                  <c:v>11.74380664063</c:v>
                </c:pt>
                <c:pt idx="1018">
                  <c:v>11.74380664063</c:v>
                </c:pt>
                <c:pt idx="1019">
                  <c:v>11.794157226560001</c:v>
                </c:pt>
                <c:pt idx="1020">
                  <c:v>11.861477539060001</c:v>
                </c:pt>
                <c:pt idx="1021">
                  <c:v>11.56362207031</c:v>
                </c:pt>
                <c:pt idx="1022">
                  <c:v>11.56362207031</c:v>
                </c:pt>
                <c:pt idx="1023">
                  <c:v>11.57422460938</c:v>
                </c:pt>
                <c:pt idx="1024">
                  <c:v>11.57422460938</c:v>
                </c:pt>
                <c:pt idx="1025">
                  <c:v>11.67973632813</c:v>
                </c:pt>
                <c:pt idx="1026">
                  <c:v>11.83162695313</c:v>
                </c:pt>
                <c:pt idx="1027">
                  <c:v>11.83162695313</c:v>
                </c:pt>
                <c:pt idx="1028">
                  <c:v>11.58500195313</c:v>
                </c:pt>
                <c:pt idx="1029">
                  <c:v>11.422526367189999</c:v>
                </c:pt>
                <c:pt idx="1030">
                  <c:v>11.48568945313</c:v>
                </c:pt>
                <c:pt idx="1031">
                  <c:v>11.48568945313</c:v>
                </c:pt>
                <c:pt idx="1032">
                  <c:v>11.792594726560001</c:v>
                </c:pt>
                <c:pt idx="1033">
                  <c:v>11.621402343750001</c:v>
                </c:pt>
                <c:pt idx="1034">
                  <c:v>11.702308593750001</c:v>
                </c:pt>
                <c:pt idx="1035">
                  <c:v>11.702308593750001</c:v>
                </c:pt>
                <c:pt idx="1036">
                  <c:v>11.55653320313</c:v>
                </c:pt>
                <c:pt idx="1037">
                  <c:v>11.565520507810001</c:v>
                </c:pt>
                <c:pt idx="1038">
                  <c:v>11.828126953130001</c:v>
                </c:pt>
                <c:pt idx="1039">
                  <c:v>11.834843749999999</c:v>
                </c:pt>
                <c:pt idx="1040">
                  <c:v>11.488754882810001</c:v>
                </c:pt>
                <c:pt idx="1041">
                  <c:v>11.488754882810001</c:v>
                </c:pt>
                <c:pt idx="1042">
                  <c:v>11.493103515630001</c:v>
                </c:pt>
                <c:pt idx="1043">
                  <c:v>11.310221679689999</c:v>
                </c:pt>
                <c:pt idx="1044">
                  <c:v>11.310221679689999</c:v>
                </c:pt>
                <c:pt idx="1045">
                  <c:v>11.48290039063</c:v>
                </c:pt>
                <c:pt idx="1046">
                  <c:v>11.643010742189999</c:v>
                </c:pt>
                <c:pt idx="1047">
                  <c:v>11.643010742189999</c:v>
                </c:pt>
                <c:pt idx="1048">
                  <c:v>11.422546875</c:v>
                </c:pt>
                <c:pt idx="1049">
                  <c:v>11.39936328125</c:v>
                </c:pt>
                <c:pt idx="1050">
                  <c:v>11.39936328125</c:v>
                </c:pt>
                <c:pt idx="1051">
                  <c:v>11.42040820313</c:v>
                </c:pt>
                <c:pt idx="1052">
                  <c:v>11.401482421880001</c:v>
                </c:pt>
                <c:pt idx="1053">
                  <c:v>11.401482421880001</c:v>
                </c:pt>
                <c:pt idx="1054">
                  <c:v>11.389987304689999</c:v>
                </c:pt>
                <c:pt idx="1055">
                  <c:v>11.389987304689999</c:v>
                </c:pt>
                <c:pt idx="1056">
                  <c:v>11.36940234375</c:v>
                </c:pt>
                <c:pt idx="1057">
                  <c:v>11.36940234375</c:v>
                </c:pt>
                <c:pt idx="1058">
                  <c:v>11.25416601563</c:v>
                </c:pt>
                <c:pt idx="1059">
                  <c:v>11.36008007813</c:v>
                </c:pt>
                <c:pt idx="1060">
                  <c:v>11.223766601560001</c:v>
                </c:pt>
                <c:pt idx="1061">
                  <c:v>11.223766601560001</c:v>
                </c:pt>
                <c:pt idx="1062">
                  <c:v>11.097171875000001</c:v>
                </c:pt>
                <c:pt idx="1063">
                  <c:v>11.19408007813</c:v>
                </c:pt>
                <c:pt idx="1064">
                  <c:v>11.19408007813</c:v>
                </c:pt>
                <c:pt idx="1065">
                  <c:v>11.257031250000001</c:v>
                </c:pt>
                <c:pt idx="1066">
                  <c:v>11.109278320310001</c:v>
                </c:pt>
                <c:pt idx="1067">
                  <c:v>11.109278320310001</c:v>
                </c:pt>
                <c:pt idx="1068">
                  <c:v>11.17457324219</c:v>
                </c:pt>
                <c:pt idx="1069">
                  <c:v>11.185000976560001</c:v>
                </c:pt>
                <c:pt idx="1070">
                  <c:v>11.03496289063</c:v>
                </c:pt>
                <c:pt idx="1071">
                  <c:v>11.03496289063</c:v>
                </c:pt>
                <c:pt idx="1072">
                  <c:v>11.185381835939999</c:v>
                </c:pt>
                <c:pt idx="1073">
                  <c:v>11.185381835939999</c:v>
                </c:pt>
                <c:pt idx="1074">
                  <c:v>11.31546289063</c:v>
                </c:pt>
                <c:pt idx="1075">
                  <c:v>11.30923535156</c:v>
                </c:pt>
                <c:pt idx="1076">
                  <c:v>11.314667968749999</c:v>
                </c:pt>
                <c:pt idx="1077">
                  <c:v>11.314667968749999</c:v>
                </c:pt>
                <c:pt idx="1078">
                  <c:v>11.177876953130001</c:v>
                </c:pt>
                <c:pt idx="1079">
                  <c:v>11.08647949219</c:v>
                </c:pt>
                <c:pt idx="1080">
                  <c:v>11.082172851560001</c:v>
                </c:pt>
                <c:pt idx="1081">
                  <c:v>11.04386425781</c:v>
                </c:pt>
                <c:pt idx="1082">
                  <c:v>10.953835937499999</c:v>
                </c:pt>
                <c:pt idx="1083">
                  <c:v>11.165923828130001</c:v>
                </c:pt>
                <c:pt idx="1084">
                  <c:v>11.165923828130001</c:v>
                </c:pt>
                <c:pt idx="1085">
                  <c:v>11.11260449219</c:v>
                </c:pt>
                <c:pt idx="1086">
                  <c:v>11.200760742189999</c:v>
                </c:pt>
                <c:pt idx="1087">
                  <c:v>11.200760742189999</c:v>
                </c:pt>
                <c:pt idx="1088">
                  <c:v>11.19346289063</c:v>
                </c:pt>
                <c:pt idx="1089">
                  <c:v>11.054626953130001</c:v>
                </c:pt>
                <c:pt idx="1090">
                  <c:v>11.054626953130001</c:v>
                </c:pt>
                <c:pt idx="1091">
                  <c:v>11.143405273439999</c:v>
                </c:pt>
                <c:pt idx="1092">
                  <c:v>11.162968749999999</c:v>
                </c:pt>
                <c:pt idx="1093">
                  <c:v>11.162968749999999</c:v>
                </c:pt>
                <c:pt idx="1094">
                  <c:v>11.345124023439999</c:v>
                </c:pt>
                <c:pt idx="1095">
                  <c:v>11.273265625000001</c:v>
                </c:pt>
                <c:pt idx="1096">
                  <c:v>11.273265625000001</c:v>
                </c:pt>
                <c:pt idx="1097">
                  <c:v>11.261171875</c:v>
                </c:pt>
                <c:pt idx="1098">
                  <c:v>11.261171875</c:v>
                </c:pt>
                <c:pt idx="1099">
                  <c:v>11.161676757810001</c:v>
                </c:pt>
                <c:pt idx="1100">
                  <c:v>11.0815859375</c:v>
                </c:pt>
                <c:pt idx="1101">
                  <c:v>11.0815859375</c:v>
                </c:pt>
                <c:pt idx="1102">
                  <c:v>11.12481152344</c:v>
                </c:pt>
                <c:pt idx="1103">
                  <c:v>11.178540039060001</c:v>
                </c:pt>
                <c:pt idx="1104">
                  <c:v>11.178540039060001</c:v>
                </c:pt>
                <c:pt idx="1105">
                  <c:v>11.128508789060001</c:v>
                </c:pt>
                <c:pt idx="1106">
                  <c:v>11.11282519531</c:v>
                </c:pt>
                <c:pt idx="1107">
                  <c:v>11.12070019531</c:v>
                </c:pt>
                <c:pt idx="1108">
                  <c:v>11.12070019531</c:v>
                </c:pt>
                <c:pt idx="1109">
                  <c:v>11.10681054688</c:v>
                </c:pt>
                <c:pt idx="1110">
                  <c:v>11.064745117189998</c:v>
                </c:pt>
                <c:pt idx="1111">
                  <c:v>11.064745117189998</c:v>
                </c:pt>
                <c:pt idx="1112">
                  <c:v>10.914048828130001</c:v>
                </c:pt>
                <c:pt idx="1113">
                  <c:v>11.04515429688</c:v>
                </c:pt>
                <c:pt idx="1114">
                  <c:v>11.04515429688</c:v>
                </c:pt>
                <c:pt idx="1115">
                  <c:v>10.922114257810001</c:v>
                </c:pt>
                <c:pt idx="1116">
                  <c:v>11.137308593749999</c:v>
                </c:pt>
                <c:pt idx="1117">
                  <c:v>10.963350585939999</c:v>
                </c:pt>
                <c:pt idx="1118">
                  <c:v>10.963350585939999</c:v>
                </c:pt>
                <c:pt idx="1119">
                  <c:v>10.95405664063</c:v>
                </c:pt>
                <c:pt idx="1120">
                  <c:v>11.060095703130001</c:v>
                </c:pt>
                <c:pt idx="1121">
                  <c:v>11.060095703130001</c:v>
                </c:pt>
                <c:pt idx="1122">
                  <c:v>10.8188671875</c:v>
                </c:pt>
                <c:pt idx="1123">
                  <c:v>10.8672734375</c:v>
                </c:pt>
                <c:pt idx="1124">
                  <c:v>10.8672734375</c:v>
                </c:pt>
                <c:pt idx="1125">
                  <c:v>10.93753320313</c:v>
                </c:pt>
                <c:pt idx="1126">
                  <c:v>10.77420117188</c:v>
                </c:pt>
                <c:pt idx="1127">
                  <c:v>10.897870117189999</c:v>
                </c:pt>
                <c:pt idx="1128">
                  <c:v>10.788759765630001</c:v>
                </c:pt>
                <c:pt idx="1129">
                  <c:v>10.862517578130001</c:v>
                </c:pt>
                <c:pt idx="1130">
                  <c:v>10.941407226560001</c:v>
                </c:pt>
                <c:pt idx="1131">
                  <c:v>10.941407226560001</c:v>
                </c:pt>
                <c:pt idx="1132">
                  <c:v>10.837538085939999</c:v>
                </c:pt>
                <c:pt idx="1133">
                  <c:v>10.74889453125</c:v>
                </c:pt>
                <c:pt idx="1134">
                  <c:v>10.71277441406</c:v>
                </c:pt>
                <c:pt idx="1135">
                  <c:v>10.71277441406</c:v>
                </c:pt>
                <c:pt idx="1136">
                  <c:v>10.751076171880001</c:v>
                </c:pt>
                <c:pt idx="1137">
                  <c:v>10.786345703130001</c:v>
                </c:pt>
                <c:pt idx="1138">
                  <c:v>10.92915625</c:v>
                </c:pt>
                <c:pt idx="1139">
                  <c:v>10.885096679689999</c:v>
                </c:pt>
                <c:pt idx="1140">
                  <c:v>11.049708007810001</c:v>
                </c:pt>
                <c:pt idx="1141">
                  <c:v>11.049708007810001</c:v>
                </c:pt>
                <c:pt idx="1142">
                  <c:v>11.13101367188</c:v>
                </c:pt>
                <c:pt idx="1143">
                  <c:v>10.990341796880001</c:v>
                </c:pt>
                <c:pt idx="1144">
                  <c:v>10.985922851560002</c:v>
                </c:pt>
                <c:pt idx="1145">
                  <c:v>10.985922851560002</c:v>
                </c:pt>
                <c:pt idx="1146">
                  <c:v>10.958975585939999</c:v>
                </c:pt>
                <c:pt idx="1147">
                  <c:v>11.057638671880001</c:v>
                </c:pt>
                <c:pt idx="1148">
                  <c:v>10.9556875</c:v>
                </c:pt>
                <c:pt idx="1149">
                  <c:v>10.965482421880001</c:v>
                </c:pt>
                <c:pt idx="1150">
                  <c:v>10.874224609380001</c:v>
                </c:pt>
                <c:pt idx="1151">
                  <c:v>10.874224609380001</c:v>
                </c:pt>
                <c:pt idx="1152">
                  <c:v>11.070127929689999</c:v>
                </c:pt>
                <c:pt idx="1153">
                  <c:v>11.02615625</c:v>
                </c:pt>
                <c:pt idx="1154">
                  <c:v>10.84338574219</c:v>
                </c:pt>
                <c:pt idx="1155">
                  <c:v>10.84338574219</c:v>
                </c:pt>
                <c:pt idx="1156">
                  <c:v>10.74572460938</c:v>
                </c:pt>
                <c:pt idx="1157">
                  <c:v>10.960096679689999</c:v>
                </c:pt>
                <c:pt idx="1158">
                  <c:v>11.10236132813</c:v>
                </c:pt>
                <c:pt idx="1159">
                  <c:v>10.939967773439999</c:v>
                </c:pt>
                <c:pt idx="1160">
                  <c:v>10.895822265630001</c:v>
                </c:pt>
                <c:pt idx="1161">
                  <c:v>10.895822265630001</c:v>
                </c:pt>
                <c:pt idx="1162">
                  <c:v>10.70088867188</c:v>
                </c:pt>
                <c:pt idx="1163">
                  <c:v>10.886998046880001</c:v>
                </c:pt>
                <c:pt idx="1164">
                  <c:v>10.7842421875</c:v>
                </c:pt>
                <c:pt idx="1165">
                  <c:v>10.7842421875</c:v>
                </c:pt>
                <c:pt idx="1166">
                  <c:v>11.066493164060001</c:v>
                </c:pt>
                <c:pt idx="1167">
                  <c:v>11.066493164060001</c:v>
                </c:pt>
                <c:pt idx="1168">
                  <c:v>10.752173828130001</c:v>
                </c:pt>
                <c:pt idx="1169">
                  <c:v>10.790541992189999</c:v>
                </c:pt>
                <c:pt idx="1170">
                  <c:v>10.790541992189999</c:v>
                </c:pt>
                <c:pt idx="1171">
                  <c:v>11.00499121094</c:v>
                </c:pt>
                <c:pt idx="1172">
                  <c:v>11.00499121094</c:v>
                </c:pt>
                <c:pt idx="1173">
                  <c:v>11.101958007810001</c:v>
                </c:pt>
                <c:pt idx="1174">
                  <c:v>11.00325878906</c:v>
                </c:pt>
                <c:pt idx="1175">
                  <c:v>11.00325878906</c:v>
                </c:pt>
                <c:pt idx="1176">
                  <c:v>11.014085937500001</c:v>
                </c:pt>
                <c:pt idx="1177">
                  <c:v>10.954038085939999</c:v>
                </c:pt>
                <c:pt idx="1178">
                  <c:v>10.954038085939999</c:v>
                </c:pt>
                <c:pt idx="1179">
                  <c:v>10.978814453130001</c:v>
                </c:pt>
                <c:pt idx="1180">
                  <c:v>11.05634375</c:v>
                </c:pt>
                <c:pt idx="1181">
                  <c:v>11.088367187499999</c:v>
                </c:pt>
                <c:pt idx="1182">
                  <c:v>11.088367187499999</c:v>
                </c:pt>
                <c:pt idx="1183">
                  <c:v>10.936816406249999</c:v>
                </c:pt>
                <c:pt idx="1184">
                  <c:v>11.136221679689999</c:v>
                </c:pt>
                <c:pt idx="1185">
                  <c:v>11.071877929689999</c:v>
                </c:pt>
                <c:pt idx="1186">
                  <c:v>10.79604492188</c:v>
                </c:pt>
                <c:pt idx="1187">
                  <c:v>10.79604492188</c:v>
                </c:pt>
                <c:pt idx="1188">
                  <c:v>10.84062695313</c:v>
                </c:pt>
                <c:pt idx="1189">
                  <c:v>10.85048632813</c:v>
                </c:pt>
                <c:pt idx="1190">
                  <c:v>10.85048632813</c:v>
                </c:pt>
                <c:pt idx="1191">
                  <c:v>11.047087890630001</c:v>
                </c:pt>
                <c:pt idx="1192">
                  <c:v>10.876285156250001</c:v>
                </c:pt>
                <c:pt idx="1193">
                  <c:v>10.89658789063</c:v>
                </c:pt>
                <c:pt idx="1194">
                  <c:v>10.975741210939999</c:v>
                </c:pt>
                <c:pt idx="1195">
                  <c:v>11.13356835938</c:v>
                </c:pt>
                <c:pt idx="1196">
                  <c:v>11.13356835938</c:v>
                </c:pt>
                <c:pt idx="1197">
                  <c:v>10.777055664060001</c:v>
                </c:pt>
                <c:pt idx="1198">
                  <c:v>10.822915039060002</c:v>
                </c:pt>
                <c:pt idx="1199">
                  <c:v>10.816111328130001</c:v>
                </c:pt>
                <c:pt idx="1200">
                  <c:v>10.816111328130001</c:v>
                </c:pt>
                <c:pt idx="1201">
                  <c:v>10.868618164060001</c:v>
                </c:pt>
                <c:pt idx="1202">
                  <c:v>11.090797851560001</c:v>
                </c:pt>
                <c:pt idx="1203">
                  <c:v>10.873353515630001</c:v>
                </c:pt>
                <c:pt idx="1204">
                  <c:v>10.772901367189998</c:v>
                </c:pt>
                <c:pt idx="1205">
                  <c:v>10.869046875</c:v>
                </c:pt>
                <c:pt idx="1206">
                  <c:v>10.869046875</c:v>
                </c:pt>
                <c:pt idx="1207">
                  <c:v>10.98515039063</c:v>
                </c:pt>
                <c:pt idx="1208">
                  <c:v>10.762752929689999</c:v>
                </c:pt>
                <c:pt idx="1209">
                  <c:v>10.974578125000001</c:v>
                </c:pt>
                <c:pt idx="1210">
                  <c:v>10.920498046880001</c:v>
                </c:pt>
                <c:pt idx="1211">
                  <c:v>11.043382812500001</c:v>
                </c:pt>
                <c:pt idx="1212">
                  <c:v>11.043382812500001</c:v>
                </c:pt>
                <c:pt idx="1213">
                  <c:v>11.18951367188</c:v>
                </c:pt>
                <c:pt idx="1214">
                  <c:v>11.216156249999999</c:v>
                </c:pt>
                <c:pt idx="1215">
                  <c:v>10.933205078130001</c:v>
                </c:pt>
                <c:pt idx="1216">
                  <c:v>10.933205078130001</c:v>
                </c:pt>
                <c:pt idx="1217">
                  <c:v>11.002609375</c:v>
                </c:pt>
                <c:pt idx="1218">
                  <c:v>10.968438476560001</c:v>
                </c:pt>
                <c:pt idx="1219">
                  <c:v>11.05797070313</c:v>
                </c:pt>
                <c:pt idx="1220">
                  <c:v>11.138341796880001</c:v>
                </c:pt>
                <c:pt idx="1221">
                  <c:v>11.11130664063</c:v>
                </c:pt>
                <c:pt idx="1222">
                  <c:v>11.11130664063</c:v>
                </c:pt>
                <c:pt idx="1223">
                  <c:v>11.24936328125</c:v>
                </c:pt>
                <c:pt idx="1224">
                  <c:v>11.123026367189999</c:v>
                </c:pt>
                <c:pt idx="1225">
                  <c:v>11.14856445313</c:v>
                </c:pt>
                <c:pt idx="1226">
                  <c:v>11.14856445313</c:v>
                </c:pt>
                <c:pt idx="1227">
                  <c:v>10.98902929688</c:v>
                </c:pt>
                <c:pt idx="1228">
                  <c:v>11.00015136719</c:v>
                </c:pt>
                <c:pt idx="1229">
                  <c:v>11.00015136719</c:v>
                </c:pt>
                <c:pt idx="1230">
                  <c:v>11.102749023439999</c:v>
                </c:pt>
                <c:pt idx="1231">
                  <c:v>10.872263671880001</c:v>
                </c:pt>
                <c:pt idx="1232">
                  <c:v>10.872263671880001</c:v>
                </c:pt>
                <c:pt idx="1233">
                  <c:v>11.10336523438</c:v>
                </c:pt>
                <c:pt idx="1234">
                  <c:v>11.003072265630001</c:v>
                </c:pt>
                <c:pt idx="1235">
                  <c:v>11.09176660156</c:v>
                </c:pt>
                <c:pt idx="1236">
                  <c:v>11.09176660156</c:v>
                </c:pt>
                <c:pt idx="1237">
                  <c:v>11.156421874999999</c:v>
                </c:pt>
                <c:pt idx="1238">
                  <c:v>10.97233203125</c:v>
                </c:pt>
                <c:pt idx="1239">
                  <c:v>10.97233203125</c:v>
                </c:pt>
                <c:pt idx="1240">
                  <c:v>11.01226757813</c:v>
                </c:pt>
                <c:pt idx="1241">
                  <c:v>11.165844726560001</c:v>
                </c:pt>
                <c:pt idx="1242">
                  <c:v>11.165844726560001</c:v>
                </c:pt>
                <c:pt idx="1243">
                  <c:v>11.17345117188</c:v>
                </c:pt>
                <c:pt idx="1244">
                  <c:v>11.03735351563</c:v>
                </c:pt>
                <c:pt idx="1245">
                  <c:v>11.164989257810001</c:v>
                </c:pt>
                <c:pt idx="1246">
                  <c:v>11.164989257810001</c:v>
                </c:pt>
                <c:pt idx="1247">
                  <c:v>11.212430664060001</c:v>
                </c:pt>
                <c:pt idx="1248">
                  <c:v>11.206018554689999</c:v>
                </c:pt>
                <c:pt idx="1249">
                  <c:v>11.206018554689999</c:v>
                </c:pt>
                <c:pt idx="1250">
                  <c:v>11.35190039063</c:v>
                </c:pt>
                <c:pt idx="1251">
                  <c:v>11.657749023439999</c:v>
                </c:pt>
                <c:pt idx="1252">
                  <c:v>11.402131835939999</c:v>
                </c:pt>
                <c:pt idx="1253">
                  <c:v>11.402131835939999</c:v>
                </c:pt>
                <c:pt idx="1254">
                  <c:v>11.326038085939999</c:v>
                </c:pt>
                <c:pt idx="1255">
                  <c:v>11.135794921880001</c:v>
                </c:pt>
                <c:pt idx="1256">
                  <c:v>11.180675781250001</c:v>
                </c:pt>
                <c:pt idx="1257">
                  <c:v>11.19999414063</c:v>
                </c:pt>
                <c:pt idx="1258">
                  <c:v>11.19999414063</c:v>
                </c:pt>
                <c:pt idx="1259">
                  <c:v>11.096054687500001</c:v>
                </c:pt>
                <c:pt idx="1260">
                  <c:v>11.021610351560001</c:v>
                </c:pt>
                <c:pt idx="1261">
                  <c:v>11.021610351560001</c:v>
                </c:pt>
                <c:pt idx="1262">
                  <c:v>11.181067382810001</c:v>
                </c:pt>
                <c:pt idx="1263">
                  <c:v>11.08069335938</c:v>
                </c:pt>
                <c:pt idx="1264">
                  <c:v>11.2197421875</c:v>
                </c:pt>
                <c:pt idx="1265">
                  <c:v>11.028799804689999</c:v>
                </c:pt>
                <c:pt idx="1266">
                  <c:v>11.152367187499999</c:v>
                </c:pt>
                <c:pt idx="1267">
                  <c:v>11.38845605469</c:v>
                </c:pt>
                <c:pt idx="1268">
                  <c:v>11.38845605469</c:v>
                </c:pt>
                <c:pt idx="1269">
                  <c:v>11.45326855469</c:v>
                </c:pt>
                <c:pt idx="1270">
                  <c:v>11.11049804688</c:v>
                </c:pt>
                <c:pt idx="1271">
                  <c:v>11.11049804688</c:v>
                </c:pt>
                <c:pt idx="1272">
                  <c:v>11.13920898438</c:v>
                </c:pt>
                <c:pt idx="1273">
                  <c:v>11.202516601560001</c:v>
                </c:pt>
                <c:pt idx="1274">
                  <c:v>11.202516601560001</c:v>
                </c:pt>
                <c:pt idx="1275">
                  <c:v>11.24483105469</c:v>
                </c:pt>
                <c:pt idx="1276">
                  <c:v>11.208446289060001</c:v>
                </c:pt>
                <c:pt idx="1277">
                  <c:v>11.208446289060001</c:v>
                </c:pt>
                <c:pt idx="1278">
                  <c:v>11.32983300781</c:v>
                </c:pt>
                <c:pt idx="1279">
                  <c:v>11.37375195313</c:v>
                </c:pt>
                <c:pt idx="1280">
                  <c:v>11.569556640630001</c:v>
                </c:pt>
                <c:pt idx="1281">
                  <c:v>11.569556640630001</c:v>
                </c:pt>
                <c:pt idx="1282">
                  <c:v>11.45034179688</c:v>
                </c:pt>
                <c:pt idx="1283">
                  <c:v>11.458729492189999</c:v>
                </c:pt>
                <c:pt idx="1284">
                  <c:v>11.458729492189999</c:v>
                </c:pt>
                <c:pt idx="1285">
                  <c:v>11.45370898438</c:v>
                </c:pt>
                <c:pt idx="1286">
                  <c:v>11.419931640630001</c:v>
                </c:pt>
                <c:pt idx="1287">
                  <c:v>11.419931640630001</c:v>
                </c:pt>
                <c:pt idx="1288">
                  <c:v>11.43843359375</c:v>
                </c:pt>
                <c:pt idx="1289">
                  <c:v>11.440876953130001</c:v>
                </c:pt>
                <c:pt idx="1290">
                  <c:v>11.45430664063</c:v>
                </c:pt>
                <c:pt idx="1291">
                  <c:v>11.38667382813</c:v>
                </c:pt>
                <c:pt idx="1292">
                  <c:v>11.507543945310001</c:v>
                </c:pt>
                <c:pt idx="1293">
                  <c:v>11.507543945310001</c:v>
                </c:pt>
                <c:pt idx="1294">
                  <c:v>11.457844726560001</c:v>
                </c:pt>
                <c:pt idx="1295">
                  <c:v>11.49091113281</c:v>
                </c:pt>
                <c:pt idx="1296">
                  <c:v>11.46083496094</c:v>
                </c:pt>
                <c:pt idx="1297">
                  <c:v>11.46083496094</c:v>
                </c:pt>
                <c:pt idx="1298">
                  <c:v>11.338153320310001</c:v>
                </c:pt>
                <c:pt idx="1299">
                  <c:v>11.33366992188</c:v>
                </c:pt>
                <c:pt idx="1300">
                  <c:v>11.33366992188</c:v>
                </c:pt>
                <c:pt idx="1301">
                  <c:v>11.55480859375</c:v>
                </c:pt>
                <c:pt idx="1302">
                  <c:v>11.309242187500001</c:v>
                </c:pt>
                <c:pt idx="1303">
                  <c:v>11.309242187500001</c:v>
                </c:pt>
                <c:pt idx="1304">
                  <c:v>11.45819726563</c:v>
                </c:pt>
                <c:pt idx="1305">
                  <c:v>11.275316406250001</c:v>
                </c:pt>
                <c:pt idx="1306">
                  <c:v>11.385061523439999</c:v>
                </c:pt>
                <c:pt idx="1307">
                  <c:v>11.385061523439999</c:v>
                </c:pt>
                <c:pt idx="1308">
                  <c:v>11.40240332031</c:v>
                </c:pt>
                <c:pt idx="1309">
                  <c:v>11.40240332031</c:v>
                </c:pt>
                <c:pt idx="1310">
                  <c:v>11.371140625000001</c:v>
                </c:pt>
                <c:pt idx="1311">
                  <c:v>11.15577832031</c:v>
                </c:pt>
                <c:pt idx="1312">
                  <c:v>11.180212890630001</c:v>
                </c:pt>
                <c:pt idx="1313">
                  <c:v>11.180212890630001</c:v>
                </c:pt>
                <c:pt idx="1314">
                  <c:v>11.419662109380001</c:v>
                </c:pt>
                <c:pt idx="1315">
                  <c:v>11.556353515630001</c:v>
                </c:pt>
                <c:pt idx="1316">
                  <c:v>11.412380859380001</c:v>
                </c:pt>
                <c:pt idx="1317">
                  <c:v>11.190151367189999</c:v>
                </c:pt>
                <c:pt idx="1318">
                  <c:v>11.22478320313</c:v>
                </c:pt>
                <c:pt idx="1319">
                  <c:v>11.415317382810001</c:v>
                </c:pt>
                <c:pt idx="1320">
                  <c:v>11.415317382810001</c:v>
                </c:pt>
                <c:pt idx="1321">
                  <c:v>10.98430273438</c:v>
                </c:pt>
                <c:pt idx="1322">
                  <c:v>11.250985351560001</c:v>
                </c:pt>
                <c:pt idx="1323">
                  <c:v>11.45520898438</c:v>
                </c:pt>
                <c:pt idx="1324">
                  <c:v>11.45520898438</c:v>
                </c:pt>
                <c:pt idx="1325">
                  <c:v>11.24394628906</c:v>
                </c:pt>
                <c:pt idx="1326">
                  <c:v>11.24394628906</c:v>
                </c:pt>
                <c:pt idx="1327">
                  <c:v>11.44246386719</c:v>
                </c:pt>
                <c:pt idx="1328">
                  <c:v>11.36821289063</c:v>
                </c:pt>
                <c:pt idx="1329">
                  <c:v>11.36821289063</c:v>
                </c:pt>
                <c:pt idx="1330">
                  <c:v>11.435173828130001</c:v>
                </c:pt>
                <c:pt idx="1331">
                  <c:v>11.390485351560001</c:v>
                </c:pt>
                <c:pt idx="1332">
                  <c:v>11.41025195313</c:v>
                </c:pt>
                <c:pt idx="1333">
                  <c:v>11.41025195313</c:v>
                </c:pt>
                <c:pt idx="1334">
                  <c:v>11.40615039063</c:v>
                </c:pt>
                <c:pt idx="1335">
                  <c:v>11.371765625</c:v>
                </c:pt>
                <c:pt idx="1336">
                  <c:v>11.371765625</c:v>
                </c:pt>
                <c:pt idx="1337">
                  <c:v>11.411344726560001</c:v>
                </c:pt>
                <c:pt idx="1338">
                  <c:v>11.596653320310001</c:v>
                </c:pt>
                <c:pt idx="1339">
                  <c:v>11.596653320310001</c:v>
                </c:pt>
                <c:pt idx="1340">
                  <c:v>11.475698242189999</c:v>
                </c:pt>
                <c:pt idx="1341">
                  <c:v>11.501599609380001</c:v>
                </c:pt>
                <c:pt idx="1342">
                  <c:v>11.342968750000001</c:v>
                </c:pt>
                <c:pt idx="1343">
                  <c:v>11.342968750000001</c:v>
                </c:pt>
                <c:pt idx="1344">
                  <c:v>11.489569335939999</c:v>
                </c:pt>
                <c:pt idx="1345">
                  <c:v>11.46862109375</c:v>
                </c:pt>
                <c:pt idx="1346">
                  <c:v>11.46862109375</c:v>
                </c:pt>
                <c:pt idx="1347">
                  <c:v>11.55250488281</c:v>
                </c:pt>
                <c:pt idx="1348">
                  <c:v>11.41577246094</c:v>
                </c:pt>
                <c:pt idx="1349">
                  <c:v>11.41577246094</c:v>
                </c:pt>
                <c:pt idx="1350">
                  <c:v>11.553048828130001</c:v>
                </c:pt>
                <c:pt idx="1351">
                  <c:v>11.440572265630001</c:v>
                </c:pt>
                <c:pt idx="1352">
                  <c:v>11.48924121094</c:v>
                </c:pt>
                <c:pt idx="1353">
                  <c:v>11.48924121094</c:v>
                </c:pt>
                <c:pt idx="1354">
                  <c:v>11.434884765630001</c:v>
                </c:pt>
                <c:pt idx="1355">
                  <c:v>11.39093261719</c:v>
                </c:pt>
                <c:pt idx="1356">
                  <c:v>11.22146679688</c:v>
                </c:pt>
                <c:pt idx="1357">
                  <c:v>11.22146679688</c:v>
                </c:pt>
                <c:pt idx="1358">
                  <c:v>11.061759765630001</c:v>
                </c:pt>
                <c:pt idx="1359">
                  <c:v>11.061759765630001</c:v>
                </c:pt>
                <c:pt idx="1360">
                  <c:v>11.28351855469</c:v>
                </c:pt>
                <c:pt idx="1361">
                  <c:v>11.270444335939999</c:v>
                </c:pt>
                <c:pt idx="1362">
                  <c:v>11.270444335939999</c:v>
                </c:pt>
                <c:pt idx="1363">
                  <c:v>11.24171875</c:v>
                </c:pt>
                <c:pt idx="1364">
                  <c:v>11.34371972656</c:v>
                </c:pt>
                <c:pt idx="1365">
                  <c:v>11.34293261719</c:v>
                </c:pt>
                <c:pt idx="1366">
                  <c:v>11.34293261719</c:v>
                </c:pt>
                <c:pt idx="1367">
                  <c:v>11.23057910156</c:v>
                </c:pt>
                <c:pt idx="1368">
                  <c:v>11.284189453130001</c:v>
                </c:pt>
                <c:pt idx="1369">
                  <c:v>11.284189453130001</c:v>
                </c:pt>
                <c:pt idx="1370">
                  <c:v>11.37727539063</c:v>
                </c:pt>
                <c:pt idx="1371">
                  <c:v>11.457068359380001</c:v>
                </c:pt>
                <c:pt idx="1372">
                  <c:v>11.591623046880001</c:v>
                </c:pt>
                <c:pt idx="1373">
                  <c:v>11.591623046880001</c:v>
                </c:pt>
                <c:pt idx="1374">
                  <c:v>11.341982421880001</c:v>
                </c:pt>
                <c:pt idx="1375">
                  <c:v>11.396174804689998</c:v>
                </c:pt>
                <c:pt idx="1376">
                  <c:v>11.396174804689998</c:v>
                </c:pt>
                <c:pt idx="1377">
                  <c:v>11.45025488281</c:v>
                </c:pt>
                <c:pt idx="1378">
                  <c:v>11.45025488281</c:v>
                </c:pt>
                <c:pt idx="1379">
                  <c:v>11.695610351560001</c:v>
                </c:pt>
                <c:pt idx="1380">
                  <c:v>11.60608691406</c:v>
                </c:pt>
                <c:pt idx="1381">
                  <c:v>11.60608691406</c:v>
                </c:pt>
                <c:pt idx="1382">
                  <c:v>11.543906249999999</c:v>
                </c:pt>
                <c:pt idx="1383">
                  <c:v>11.527641601560001</c:v>
                </c:pt>
                <c:pt idx="1384">
                  <c:v>11.55493066406</c:v>
                </c:pt>
                <c:pt idx="1385">
                  <c:v>11.55493066406</c:v>
                </c:pt>
                <c:pt idx="1386">
                  <c:v>11.52113964844</c:v>
                </c:pt>
                <c:pt idx="1387">
                  <c:v>11.229436523439999</c:v>
                </c:pt>
                <c:pt idx="1388">
                  <c:v>11.229436523439999</c:v>
                </c:pt>
                <c:pt idx="1389">
                  <c:v>11.35686914063</c:v>
                </c:pt>
                <c:pt idx="1390">
                  <c:v>11.539037109380001</c:v>
                </c:pt>
                <c:pt idx="1391">
                  <c:v>11.539037109380001</c:v>
                </c:pt>
                <c:pt idx="1392">
                  <c:v>11.829859375</c:v>
                </c:pt>
                <c:pt idx="1393">
                  <c:v>11.533949218749999</c:v>
                </c:pt>
                <c:pt idx="1394">
                  <c:v>11.64231640625</c:v>
                </c:pt>
                <c:pt idx="1395">
                  <c:v>11.64231640625</c:v>
                </c:pt>
                <c:pt idx="1396">
                  <c:v>11.56505175781</c:v>
                </c:pt>
                <c:pt idx="1397">
                  <c:v>11.369000976560001</c:v>
                </c:pt>
                <c:pt idx="1398">
                  <c:v>11.369000976560001</c:v>
                </c:pt>
                <c:pt idx="1399">
                  <c:v>11.481439453130001</c:v>
                </c:pt>
                <c:pt idx="1400">
                  <c:v>11.603781250000001</c:v>
                </c:pt>
                <c:pt idx="1401">
                  <c:v>11.39408398438</c:v>
                </c:pt>
                <c:pt idx="1402">
                  <c:v>11.39408398438</c:v>
                </c:pt>
                <c:pt idx="1403">
                  <c:v>11.663807617189999</c:v>
                </c:pt>
                <c:pt idx="1404">
                  <c:v>11.589333007810001</c:v>
                </c:pt>
                <c:pt idx="1405">
                  <c:v>11.74893457031</c:v>
                </c:pt>
                <c:pt idx="1406">
                  <c:v>11.74893457031</c:v>
                </c:pt>
                <c:pt idx="1407">
                  <c:v>11.87513183594</c:v>
                </c:pt>
                <c:pt idx="1408">
                  <c:v>11.85394140625</c:v>
                </c:pt>
                <c:pt idx="1409">
                  <c:v>11.942438476560001</c:v>
                </c:pt>
                <c:pt idx="1410">
                  <c:v>11.942438476560001</c:v>
                </c:pt>
                <c:pt idx="1411">
                  <c:v>11.7602265625</c:v>
                </c:pt>
                <c:pt idx="1412">
                  <c:v>11.892067382810001</c:v>
                </c:pt>
                <c:pt idx="1413">
                  <c:v>11.892067382810001</c:v>
                </c:pt>
                <c:pt idx="1414">
                  <c:v>11.948238281249999</c:v>
                </c:pt>
                <c:pt idx="1415">
                  <c:v>11.843546874999999</c:v>
                </c:pt>
                <c:pt idx="1416">
                  <c:v>11.843546874999999</c:v>
                </c:pt>
                <c:pt idx="1417">
                  <c:v>11.823609375</c:v>
                </c:pt>
                <c:pt idx="1418">
                  <c:v>11.674231445310001</c:v>
                </c:pt>
                <c:pt idx="1419">
                  <c:v>11.71916796875</c:v>
                </c:pt>
                <c:pt idx="1420">
                  <c:v>11.71916796875</c:v>
                </c:pt>
                <c:pt idx="1421">
                  <c:v>11.680452148439999</c:v>
                </c:pt>
                <c:pt idx="1422">
                  <c:v>11.67497851563</c:v>
                </c:pt>
                <c:pt idx="1423">
                  <c:v>11.66480175781</c:v>
                </c:pt>
                <c:pt idx="1424">
                  <c:v>11.71401367188</c:v>
                </c:pt>
                <c:pt idx="1425">
                  <c:v>11.73039355469</c:v>
                </c:pt>
                <c:pt idx="1426">
                  <c:v>11.73039355469</c:v>
                </c:pt>
                <c:pt idx="1427">
                  <c:v>11.78295800781</c:v>
                </c:pt>
                <c:pt idx="1428">
                  <c:v>11.736259765630001</c:v>
                </c:pt>
                <c:pt idx="1429">
                  <c:v>11.736259765630001</c:v>
                </c:pt>
                <c:pt idx="1430">
                  <c:v>11.797783203130001</c:v>
                </c:pt>
                <c:pt idx="1431">
                  <c:v>11.76909960938</c:v>
                </c:pt>
                <c:pt idx="1432">
                  <c:v>11.76909960938</c:v>
                </c:pt>
                <c:pt idx="1433">
                  <c:v>11.793007812500001</c:v>
                </c:pt>
                <c:pt idx="1434">
                  <c:v>11.72752148438</c:v>
                </c:pt>
                <c:pt idx="1435">
                  <c:v>11.89912011719</c:v>
                </c:pt>
                <c:pt idx="1436">
                  <c:v>11.89912011719</c:v>
                </c:pt>
                <c:pt idx="1437">
                  <c:v>11.86729101563</c:v>
                </c:pt>
                <c:pt idx="1438">
                  <c:v>11.82119335938</c:v>
                </c:pt>
                <c:pt idx="1439">
                  <c:v>11.82119335938</c:v>
                </c:pt>
                <c:pt idx="1440">
                  <c:v>11.736899414060002</c:v>
                </c:pt>
                <c:pt idx="1441">
                  <c:v>11.91629589844</c:v>
                </c:pt>
                <c:pt idx="1442">
                  <c:v>11.91629589844</c:v>
                </c:pt>
                <c:pt idx="1443">
                  <c:v>11.782489257810001</c:v>
                </c:pt>
                <c:pt idx="1444">
                  <c:v>11.75228515625</c:v>
                </c:pt>
                <c:pt idx="1445">
                  <c:v>11.586300781249999</c:v>
                </c:pt>
                <c:pt idx="1446">
                  <c:v>11.586300781249999</c:v>
                </c:pt>
                <c:pt idx="1447">
                  <c:v>11.546131835939999</c:v>
                </c:pt>
                <c:pt idx="1448">
                  <c:v>11.790571289060001</c:v>
                </c:pt>
                <c:pt idx="1449">
                  <c:v>11.91212304688</c:v>
                </c:pt>
                <c:pt idx="1450">
                  <c:v>11.732826171880001</c:v>
                </c:pt>
                <c:pt idx="1451">
                  <c:v>11.9021015625</c:v>
                </c:pt>
                <c:pt idx="1452">
                  <c:v>11.9021015625</c:v>
                </c:pt>
                <c:pt idx="1453">
                  <c:v>11.93399414063</c:v>
                </c:pt>
                <c:pt idx="1454">
                  <c:v>11.804553710939999</c:v>
                </c:pt>
                <c:pt idx="1455">
                  <c:v>11.804553710939999</c:v>
                </c:pt>
                <c:pt idx="1456">
                  <c:v>11.730759765630001</c:v>
                </c:pt>
                <c:pt idx="1457">
                  <c:v>11.78506054688</c:v>
                </c:pt>
                <c:pt idx="1458">
                  <c:v>11.845599609380001</c:v>
                </c:pt>
                <c:pt idx="1459">
                  <c:v>11.816127929689999</c:v>
                </c:pt>
                <c:pt idx="1460">
                  <c:v>11.948000976560001</c:v>
                </c:pt>
                <c:pt idx="1461">
                  <c:v>11.825909179689999</c:v>
                </c:pt>
                <c:pt idx="1462">
                  <c:v>11.825909179689999</c:v>
                </c:pt>
                <c:pt idx="1463">
                  <c:v>11.881708984380001</c:v>
                </c:pt>
                <c:pt idx="1464">
                  <c:v>11.822458007810001</c:v>
                </c:pt>
                <c:pt idx="1465">
                  <c:v>11.822458007810001</c:v>
                </c:pt>
                <c:pt idx="1466">
                  <c:v>11.94651269531</c:v>
                </c:pt>
                <c:pt idx="1467">
                  <c:v>11.92171875</c:v>
                </c:pt>
                <c:pt idx="1468">
                  <c:v>11.92171875</c:v>
                </c:pt>
                <c:pt idx="1469">
                  <c:v>11.766270507810001</c:v>
                </c:pt>
                <c:pt idx="1470">
                  <c:v>11.9107578125</c:v>
                </c:pt>
                <c:pt idx="1471">
                  <c:v>11.9107578125</c:v>
                </c:pt>
                <c:pt idx="1472">
                  <c:v>12.008059570310001</c:v>
                </c:pt>
                <c:pt idx="1473">
                  <c:v>12.03554492188</c:v>
                </c:pt>
                <c:pt idx="1474">
                  <c:v>12.13752734375</c:v>
                </c:pt>
                <c:pt idx="1475">
                  <c:v>12.13752734375</c:v>
                </c:pt>
                <c:pt idx="1476">
                  <c:v>12.09654785156</c:v>
                </c:pt>
                <c:pt idx="1477">
                  <c:v>11.74984179688</c:v>
                </c:pt>
                <c:pt idx="1478">
                  <c:v>11.74984179688</c:v>
                </c:pt>
                <c:pt idx="1479">
                  <c:v>11.94358398438</c:v>
                </c:pt>
                <c:pt idx="1480">
                  <c:v>11.913291992189999</c:v>
                </c:pt>
                <c:pt idx="1481">
                  <c:v>12.086609375</c:v>
                </c:pt>
                <c:pt idx="1482">
                  <c:v>12.086609375</c:v>
                </c:pt>
                <c:pt idx="1483">
                  <c:v>11.80907421875</c:v>
                </c:pt>
                <c:pt idx="1484">
                  <c:v>11.87352539063</c:v>
                </c:pt>
                <c:pt idx="1485">
                  <c:v>11.85974804688</c:v>
                </c:pt>
                <c:pt idx="1486">
                  <c:v>11.984452148439999</c:v>
                </c:pt>
                <c:pt idx="1487">
                  <c:v>11.984452148439999</c:v>
                </c:pt>
                <c:pt idx="1488">
                  <c:v>11.828748046880001</c:v>
                </c:pt>
                <c:pt idx="1489">
                  <c:v>11.771270507810002</c:v>
                </c:pt>
                <c:pt idx="1490">
                  <c:v>11.584539062499999</c:v>
                </c:pt>
                <c:pt idx="1491">
                  <c:v>11.584539062499999</c:v>
                </c:pt>
                <c:pt idx="1492">
                  <c:v>11.893679687500001</c:v>
                </c:pt>
                <c:pt idx="1493">
                  <c:v>11.816251953130001</c:v>
                </c:pt>
                <c:pt idx="1494">
                  <c:v>12.0278828125</c:v>
                </c:pt>
                <c:pt idx="1495">
                  <c:v>12.0278828125</c:v>
                </c:pt>
                <c:pt idx="1496">
                  <c:v>11.93113476563</c:v>
                </c:pt>
                <c:pt idx="1497">
                  <c:v>12.06954394531</c:v>
                </c:pt>
                <c:pt idx="1498">
                  <c:v>12.06954394531</c:v>
                </c:pt>
                <c:pt idx="1499">
                  <c:v>11.941659179689999</c:v>
                </c:pt>
                <c:pt idx="1500">
                  <c:v>11.849019531250001</c:v>
                </c:pt>
                <c:pt idx="1501">
                  <c:v>11.849019531250001</c:v>
                </c:pt>
                <c:pt idx="1502">
                  <c:v>11.80626367188</c:v>
                </c:pt>
                <c:pt idx="1503">
                  <c:v>12.00274414063</c:v>
                </c:pt>
                <c:pt idx="1504">
                  <c:v>12.085156250000001</c:v>
                </c:pt>
                <c:pt idx="1505">
                  <c:v>12.085156250000001</c:v>
                </c:pt>
                <c:pt idx="1506">
                  <c:v>12.14948242188</c:v>
                </c:pt>
                <c:pt idx="1507">
                  <c:v>12.140977539060001</c:v>
                </c:pt>
                <c:pt idx="1508">
                  <c:v>12.140977539060001</c:v>
                </c:pt>
                <c:pt idx="1509">
                  <c:v>12.18412304688</c:v>
                </c:pt>
                <c:pt idx="1510">
                  <c:v>12.07705371094</c:v>
                </c:pt>
                <c:pt idx="1511">
                  <c:v>12.085719726560001</c:v>
                </c:pt>
                <c:pt idx="1512">
                  <c:v>12.085719726560001</c:v>
                </c:pt>
                <c:pt idx="1513">
                  <c:v>11.981155273439999</c:v>
                </c:pt>
                <c:pt idx="1514">
                  <c:v>12.103889648439999</c:v>
                </c:pt>
                <c:pt idx="1515">
                  <c:v>11.92240625</c:v>
                </c:pt>
                <c:pt idx="1516">
                  <c:v>11.92240625</c:v>
                </c:pt>
                <c:pt idx="1517">
                  <c:v>12.075239257810001</c:v>
                </c:pt>
                <c:pt idx="1518">
                  <c:v>12.075239257810001</c:v>
                </c:pt>
                <c:pt idx="1519">
                  <c:v>12.25575097656</c:v>
                </c:pt>
                <c:pt idx="1520">
                  <c:v>12.055466796880001</c:v>
                </c:pt>
                <c:pt idx="1521">
                  <c:v>12.23725195313</c:v>
                </c:pt>
                <c:pt idx="1522">
                  <c:v>12.23725195313</c:v>
                </c:pt>
                <c:pt idx="1523">
                  <c:v>12.232703125</c:v>
                </c:pt>
                <c:pt idx="1524">
                  <c:v>12.381986328130001</c:v>
                </c:pt>
                <c:pt idx="1525">
                  <c:v>12.498041015630001</c:v>
                </c:pt>
                <c:pt idx="1526">
                  <c:v>12.498041015630001</c:v>
                </c:pt>
                <c:pt idx="1527">
                  <c:v>12.21125878906</c:v>
                </c:pt>
                <c:pt idx="1528">
                  <c:v>12.40761523438</c:v>
                </c:pt>
                <c:pt idx="1529">
                  <c:v>12.40761523438</c:v>
                </c:pt>
                <c:pt idx="1530">
                  <c:v>12.382825195310001</c:v>
                </c:pt>
                <c:pt idx="1531">
                  <c:v>12.21489746094</c:v>
                </c:pt>
                <c:pt idx="1532">
                  <c:v>12.21489746094</c:v>
                </c:pt>
                <c:pt idx="1533">
                  <c:v>12.295683593750001</c:v>
                </c:pt>
                <c:pt idx="1534">
                  <c:v>12.19225</c:v>
                </c:pt>
                <c:pt idx="1535">
                  <c:v>12.290458007810001</c:v>
                </c:pt>
                <c:pt idx="1536">
                  <c:v>12.290458007810001</c:v>
                </c:pt>
                <c:pt idx="1537">
                  <c:v>12.54433398438</c:v>
                </c:pt>
                <c:pt idx="1538">
                  <c:v>12.54433398438</c:v>
                </c:pt>
                <c:pt idx="1539">
                  <c:v>12.225953125</c:v>
                </c:pt>
                <c:pt idx="1540">
                  <c:v>12.32272460938</c:v>
                </c:pt>
                <c:pt idx="1541">
                  <c:v>12.18652929688</c:v>
                </c:pt>
                <c:pt idx="1542">
                  <c:v>12.18652929688</c:v>
                </c:pt>
                <c:pt idx="1543">
                  <c:v>12.310094726560001</c:v>
                </c:pt>
                <c:pt idx="1544">
                  <c:v>12.199870117189999</c:v>
                </c:pt>
                <c:pt idx="1545">
                  <c:v>12.08002148438</c:v>
                </c:pt>
                <c:pt idx="1546">
                  <c:v>12.16999804688</c:v>
                </c:pt>
                <c:pt idx="1547">
                  <c:v>12.284264648439999</c:v>
                </c:pt>
                <c:pt idx="1548">
                  <c:v>12.284264648439999</c:v>
                </c:pt>
                <c:pt idx="1549">
                  <c:v>12.39651171875</c:v>
                </c:pt>
                <c:pt idx="1550">
                  <c:v>12.18399414063</c:v>
                </c:pt>
                <c:pt idx="1551">
                  <c:v>12.35761621094</c:v>
                </c:pt>
                <c:pt idx="1552">
                  <c:v>12.35761621094</c:v>
                </c:pt>
                <c:pt idx="1553">
                  <c:v>12.25311035156</c:v>
                </c:pt>
                <c:pt idx="1554">
                  <c:v>12.290529296880001</c:v>
                </c:pt>
                <c:pt idx="1555">
                  <c:v>12.216112304689998</c:v>
                </c:pt>
                <c:pt idx="1556">
                  <c:v>12.321371093750001</c:v>
                </c:pt>
                <c:pt idx="1557">
                  <c:v>12.208054687500001</c:v>
                </c:pt>
                <c:pt idx="1558">
                  <c:v>12.208054687500001</c:v>
                </c:pt>
                <c:pt idx="1559">
                  <c:v>12.255002929689999</c:v>
                </c:pt>
                <c:pt idx="1560">
                  <c:v>12.15541210938</c:v>
                </c:pt>
                <c:pt idx="1561">
                  <c:v>12.143872070310001</c:v>
                </c:pt>
                <c:pt idx="1562">
                  <c:v>12.143872070310001</c:v>
                </c:pt>
                <c:pt idx="1563">
                  <c:v>12.24277050781</c:v>
                </c:pt>
                <c:pt idx="1564">
                  <c:v>11.98411132813</c:v>
                </c:pt>
                <c:pt idx="1565">
                  <c:v>12.144926757810001</c:v>
                </c:pt>
                <c:pt idx="1566">
                  <c:v>12.09480175781</c:v>
                </c:pt>
                <c:pt idx="1567">
                  <c:v>12.151926757810001</c:v>
                </c:pt>
                <c:pt idx="1568">
                  <c:v>12.151926757810001</c:v>
                </c:pt>
                <c:pt idx="1569">
                  <c:v>12.001760742189999</c:v>
                </c:pt>
                <c:pt idx="1570">
                  <c:v>12.156834960939999</c:v>
                </c:pt>
                <c:pt idx="1571">
                  <c:v>12.309501953130001</c:v>
                </c:pt>
                <c:pt idx="1572">
                  <c:v>12.309501953130001</c:v>
                </c:pt>
                <c:pt idx="1573">
                  <c:v>11.97679492188</c:v>
                </c:pt>
                <c:pt idx="1574">
                  <c:v>11.97679492188</c:v>
                </c:pt>
                <c:pt idx="1575">
                  <c:v>12.02496191406</c:v>
                </c:pt>
                <c:pt idx="1576">
                  <c:v>11.989181640630001</c:v>
                </c:pt>
                <c:pt idx="1577">
                  <c:v>11.989181640630001</c:v>
                </c:pt>
                <c:pt idx="1578">
                  <c:v>12.083201171880001</c:v>
                </c:pt>
                <c:pt idx="1579">
                  <c:v>12.083201171880001</c:v>
                </c:pt>
                <c:pt idx="1580">
                  <c:v>12.160260742189999</c:v>
                </c:pt>
                <c:pt idx="1581">
                  <c:v>12.119001953130001</c:v>
                </c:pt>
                <c:pt idx="1582">
                  <c:v>12.065293945310001</c:v>
                </c:pt>
                <c:pt idx="1583">
                  <c:v>12.011283203130001</c:v>
                </c:pt>
                <c:pt idx="1584">
                  <c:v>12.011283203130001</c:v>
                </c:pt>
                <c:pt idx="1585">
                  <c:v>12.13598632813</c:v>
                </c:pt>
                <c:pt idx="1586">
                  <c:v>12.23569140625</c:v>
                </c:pt>
                <c:pt idx="1587">
                  <c:v>12.03446582031</c:v>
                </c:pt>
                <c:pt idx="1588">
                  <c:v>12.03446582031</c:v>
                </c:pt>
                <c:pt idx="1589">
                  <c:v>12.032439453130001</c:v>
                </c:pt>
                <c:pt idx="1590">
                  <c:v>11.934182617189999</c:v>
                </c:pt>
                <c:pt idx="1591">
                  <c:v>11.934182617189999</c:v>
                </c:pt>
                <c:pt idx="1592">
                  <c:v>11.92803613281</c:v>
                </c:pt>
                <c:pt idx="1593">
                  <c:v>12.001029296880001</c:v>
                </c:pt>
                <c:pt idx="1594">
                  <c:v>12.001029296880001</c:v>
                </c:pt>
                <c:pt idx="1595">
                  <c:v>11.838685546880001</c:v>
                </c:pt>
                <c:pt idx="1596">
                  <c:v>11.97491210938</c:v>
                </c:pt>
                <c:pt idx="1597">
                  <c:v>12.10264257813</c:v>
                </c:pt>
                <c:pt idx="1598">
                  <c:v>12.10264257813</c:v>
                </c:pt>
                <c:pt idx="1599">
                  <c:v>11.771974609380001</c:v>
                </c:pt>
                <c:pt idx="1600">
                  <c:v>11.827079101560001</c:v>
                </c:pt>
                <c:pt idx="1601">
                  <c:v>11.827079101560001</c:v>
                </c:pt>
                <c:pt idx="1602">
                  <c:v>11.955017578130001</c:v>
                </c:pt>
                <c:pt idx="1603">
                  <c:v>11.77549316406</c:v>
                </c:pt>
                <c:pt idx="1604">
                  <c:v>11.77549316406</c:v>
                </c:pt>
                <c:pt idx="1605">
                  <c:v>11.95402148438</c:v>
                </c:pt>
                <c:pt idx="1606">
                  <c:v>11.759890625000001</c:v>
                </c:pt>
                <c:pt idx="1607">
                  <c:v>11.8131171875</c:v>
                </c:pt>
                <c:pt idx="1608">
                  <c:v>11.85008789063</c:v>
                </c:pt>
                <c:pt idx="1609">
                  <c:v>11.936080078130001</c:v>
                </c:pt>
                <c:pt idx="1610">
                  <c:v>11.936080078130001</c:v>
                </c:pt>
                <c:pt idx="1611">
                  <c:v>11.85030566406</c:v>
                </c:pt>
                <c:pt idx="1612">
                  <c:v>12.13440625</c:v>
                </c:pt>
                <c:pt idx="1613">
                  <c:v>11.94407128906</c:v>
                </c:pt>
                <c:pt idx="1614">
                  <c:v>11.94407128906</c:v>
                </c:pt>
                <c:pt idx="1615">
                  <c:v>11.89777148438</c:v>
                </c:pt>
                <c:pt idx="1616">
                  <c:v>11.946506835939999</c:v>
                </c:pt>
                <c:pt idx="1617">
                  <c:v>11.80641113281</c:v>
                </c:pt>
                <c:pt idx="1618">
                  <c:v>12.048525390630001</c:v>
                </c:pt>
                <c:pt idx="1619">
                  <c:v>11.936908203130001</c:v>
                </c:pt>
                <c:pt idx="1620">
                  <c:v>11.936908203130001</c:v>
                </c:pt>
                <c:pt idx="1621">
                  <c:v>12.015103515630001</c:v>
                </c:pt>
                <c:pt idx="1622">
                  <c:v>12.06785449219</c:v>
                </c:pt>
                <c:pt idx="1623">
                  <c:v>12.06785449219</c:v>
                </c:pt>
                <c:pt idx="1624">
                  <c:v>12.032090820310001</c:v>
                </c:pt>
                <c:pt idx="1625">
                  <c:v>11.97798242188</c:v>
                </c:pt>
                <c:pt idx="1626">
                  <c:v>11.88756445313</c:v>
                </c:pt>
                <c:pt idx="1627">
                  <c:v>11.924938476560001</c:v>
                </c:pt>
                <c:pt idx="1628">
                  <c:v>11.872091796880001</c:v>
                </c:pt>
                <c:pt idx="1629">
                  <c:v>11.872091796880001</c:v>
                </c:pt>
                <c:pt idx="1630">
                  <c:v>11.79574804688</c:v>
                </c:pt>
                <c:pt idx="1631">
                  <c:v>11.722358398439999</c:v>
                </c:pt>
                <c:pt idx="1632">
                  <c:v>11.869615234380001</c:v>
                </c:pt>
                <c:pt idx="1633">
                  <c:v>11.869615234380001</c:v>
                </c:pt>
                <c:pt idx="1634">
                  <c:v>12.0299921875</c:v>
                </c:pt>
                <c:pt idx="1635">
                  <c:v>11.82756640625</c:v>
                </c:pt>
                <c:pt idx="1636">
                  <c:v>11.72490429688</c:v>
                </c:pt>
                <c:pt idx="1637">
                  <c:v>11.718588867189998</c:v>
                </c:pt>
                <c:pt idx="1638">
                  <c:v>11.853793945310001</c:v>
                </c:pt>
                <c:pt idx="1639">
                  <c:v>11.853793945310001</c:v>
                </c:pt>
                <c:pt idx="1640">
                  <c:v>11.655099609380001</c:v>
                </c:pt>
                <c:pt idx="1641">
                  <c:v>12.000830078130001</c:v>
                </c:pt>
                <c:pt idx="1642">
                  <c:v>12.000830078130001</c:v>
                </c:pt>
                <c:pt idx="1643">
                  <c:v>11.829804687499999</c:v>
                </c:pt>
                <c:pt idx="1644">
                  <c:v>11.87051660156</c:v>
                </c:pt>
                <c:pt idx="1645">
                  <c:v>11.647934570310001</c:v>
                </c:pt>
                <c:pt idx="1646">
                  <c:v>11.727686523439999</c:v>
                </c:pt>
                <c:pt idx="1647">
                  <c:v>11.819847656249999</c:v>
                </c:pt>
                <c:pt idx="1648">
                  <c:v>12.07447558594</c:v>
                </c:pt>
                <c:pt idx="1649">
                  <c:v>12.07447558594</c:v>
                </c:pt>
                <c:pt idx="1650">
                  <c:v>11.769107421880001</c:v>
                </c:pt>
                <c:pt idx="1651">
                  <c:v>11.831109375</c:v>
                </c:pt>
                <c:pt idx="1652">
                  <c:v>11.831109375</c:v>
                </c:pt>
                <c:pt idx="1653">
                  <c:v>11.86084570313</c:v>
                </c:pt>
                <c:pt idx="1654">
                  <c:v>11.78209179688</c:v>
                </c:pt>
                <c:pt idx="1655">
                  <c:v>11.78209179688</c:v>
                </c:pt>
                <c:pt idx="1656">
                  <c:v>11.860752929689999</c:v>
                </c:pt>
                <c:pt idx="1657">
                  <c:v>11.91539648438</c:v>
                </c:pt>
                <c:pt idx="1658">
                  <c:v>11.771437499999999</c:v>
                </c:pt>
                <c:pt idx="1659">
                  <c:v>11.771437499999999</c:v>
                </c:pt>
                <c:pt idx="1660">
                  <c:v>12.040679687500001</c:v>
                </c:pt>
                <c:pt idx="1661">
                  <c:v>11.888894531249999</c:v>
                </c:pt>
                <c:pt idx="1662">
                  <c:v>11.888894531249999</c:v>
                </c:pt>
                <c:pt idx="1663">
                  <c:v>11.83229882813</c:v>
                </c:pt>
                <c:pt idx="1664">
                  <c:v>11.80293164063</c:v>
                </c:pt>
                <c:pt idx="1665">
                  <c:v>11.80293164063</c:v>
                </c:pt>
                <c:pt idx="1666">
                  <c:v>11.91903710938</c:v>
                </c:pt>
                <c:pt idx="1667">
                  <c:v>11.91903710938</c:v>
                </c:pt>
                <c:pt idx="1668">
                  <c:v>11.8089609375</c:v>
                </c:pt>
                <c:pt idx="1669">
                  <c:v>11.87682128906</c:v>
                </c:pt>
                <c:pt idx="1670">
                  <c:v>11.871328125</c:v>
                </c:pt>
                <c:pt idx="1671">
                  <c:v>11.87969140625</c:v>
                </c:pt>
                <c:pt idx="1672">
                  <c:v>11.919646484380001</c:v>
                </c:pt>
                <c:pt idx="1673">
                  <c:v>11.992725585939999</c:v>
                </c:pt>
                <c:pt idx="1674">
                  <c:v>11.992725585939999</c:v>
                </c:pt>
                <c:pt idx="1675">
                  <c:v>12.033431640630001</c:v>
                </c:pt>
                <c:pt idx="1676">
                  <c:v>11.847169921880001</c:v>
                </c:pt>
                <c:pt idx="1677">
                  <c:v>11.847169921880001</c:v>
                </c:pt>
                <c:pt idx="1678">
                  <c:v>11.862341796880001</c:v>
                </c:pt>
                <c:pt idx="1679">
                  <c:v>11.85134667969</c:v>
                </c:pt>
                <c:pt idx="1680">
                  <c:v>11.96805664063</c:v>
                </c:pt>
                <c:pt idx="1681">
                  <c:v>11.80065820313</c:v>
                </c:pt>
                <c:pt idx="1682">
                  <c:v>11.882372070310002</c:v>
                </c:pt>
                <c:pt idx="1683">
                  <c:v>11.882372070310002</c:v>
                </c:pt>
                <c:pt idx="1684">
                  <c:v>11.81065039063</c:v>
                </c:pt>
                <c:pt idx="1685">
                  <c:v>11.95285253906</c:v>
                </c:pt>
                <c:pt idx="1686">
                  <c:v>11.90405175781</c:v>
                </c:pt>
                <c:pt idx="1687">
                  <c:v>11.90405175781</c:v>
                </c:pt>
                <c:pt idx="1688">
                  <c:v>11.63115625</c:v>
                </c:pt>
                <c:pt idx="1689">
                  <c:v>11.727271484380001</c:v>
                </c:pt>
                <c:pt idx="1690">
                  <c:v>11.59776953125</c:v>
                </c:pt>
                <c:pt idx="1691">
                  <c:v>11.60915917969</c:v>
                </c:pt>
                <c:pt idx="1692">
                  <c:v>11.57074414063</c:v>
                </c:pt>
                <c:pt idx="1693">
                  <c:v>11.57074414063</c:v>
                </c:pt>
                <c:pt idx="1694">
                  <c:v>11.81027441406</c:v>
                </c:pt>
                <c:pt idx="1695">
                  <c:v>11.662548828130001</c:v>
                </c:pt>
                <c:pt idx="1696">
                  <c:v>11.80852148438</c:v>
                </c:pt>
                <c:pt idx="1697">
                  <c:v>11.80852148438</c:v>
                </c:pt>
                <c:pt idx="1698">
                  <c:v>11.840794921880001</c:v>
                </c:pt>
                <c:pt idx="1699">
                  <c:v>11.840794921880001</c:v>
                </c:pt>
                <c:pt idx="1700">
                  <c:v>11.800711914060001</c:v>
                </c:pt>
                <c:pt idx="1701">
                  <c:v>11.786632812500001</c:v>
                </c:pt>
                <c:pt idx="1702">
                  <c:v>11.791759765630001</c:v>
                </c:pt>
                <c:pt idx="1703">
                  <c:v>11.791759765630001</c:v>
                </c:pt>
                <c:pt idx="1704">
                  <c:v>11.753993164060001</c:v>
                </c:pt>
                <c:pt idx="1705">
                  <c:v>11.85679003906</c:v>
                </c:pt>
                <c:pt idx="1706">
                  <c:v>11.858836914060001</c:v>
                </c:pt>
                <c:pt idx="1707">
                  <c:v>11.91759960938</c:v>
                </c:pt>
                <c:pt idx="1708">
                  <c:v>11.910165039060001</c:v>
                </c:pt>
                <c:pt idx="1709">
                  <c:v>11.910165039060001</c:v>
                </c:pt>
                <c:pt idx="1710">
                  <c:v>12.014479492189999</c:v>
                </c:pt>
                <c:pt idx="1711">
                  <c:v>11.96155273438</c:v>
                </c:pt>
                <c:pt idx="1712">
                  <c:v>12.03308789063</c:v>
                </c:pt>
                <c:pt idx="1713">
                  <c:v>12.03308789063</c:v>
                </c:pt>
                <c:pt idx="1714">
                  <c:v>12.04298242188</c:v>
                </c:pt>
                <c:pt idx="1715">
                  <c:v>11.897661132810001</c:v>
                </c:pt>
                <c:pt idx="1716">
                  <c:v>11.912296874999999</c:v>
                </c:pt>
                <c:pt idx="1717">
                  <c:v>11.978919921880001</c:v>
                </c:pt>
                <c:pt idx="1718">
                  <c:v>12.117846679689999</c:v>
                </c:pt>
                <c:pt idx="1719">
                  <c:v>11.96518164063</c:v>
                </c:pt>
                <c:pt idx="1720">
                  <c:v>11.96518164063</c:v>
                </c:pt>
                <c:pt idx="1721">
                  <c:v>11.903561523439999</c:v>
                </c:pt>
                <c:pt idx="1722">
                  <c:v>11.83025976563</c:v>
                </c:pt>
                <c:pt idx="1723">
                  <c:v>11.83025976563</c:v>
                </c:pt>
                <c:pt idx="1724">
                  <c:v>11.986181640630001</c:v>
                </c:pt>
                <c:pt idx="1725">
                  <c:v>11.86635644531</c:v>
                </c:pt>
                <c:pt idx="1726">
                  <c:v>11.86635644531</c:v>
                </c:pt>
                <c:pt idx="1727">
                  <c:v>11.69279785156</c:v>
                </c:pt>
                <c:pt idx="1728">
                  <c:v>11.555276367189999</c:v>
                </c:pt>
                <c:pt idx="1729">
                  <c:v>11.877802734380001</c:v>
                </c:pt>
                <c:pt idx="1730">
                  <c:v>11.877802734380001</c:v>
                </c:pt>
                <c:pt idx="1731">
                  <c:v>11.735665039060001</c:v>
                </c:pt>
                <c:pt idx="1732">
                  <c:v>11.905479492189999</c:v>
                </c:pt>
                <c:pt idx="1733">
                  <c:v>11.905479492189999</c:v>
                </c:pt>
                <c:pt idx="1734">
                  <c:v>11.706215820310002</c:v>
                </c:pt>
                <c:pt idx="1735">
                  <c:v>11.88623046875</c:v>
                </c:pt>
                <c:pt idx="1736">
                  <c:v>11.88623046875</c:v>
                </c:pt>
                <c:pt idx="1737">
                  <c:v>11.93327246094</c:v>
                </c:pt>
                <c:pt idx="1738">
                  <c:v>11.72860742188</c:v>
                </c:pt>
                <c:pt idx="1739">
                  <c:v>11.78998046875</c:v>
                </c:pt>
                <c:pt idx="1740">
                  <c:v>11.78998046875</c:v>
                </c:pt>
                <c:pt idx="1741">
                  <c:v>11.86098632813</c:v>
                </c:pt>
                <c:pt idx="1742">
                  <c:v>11.65734765625</c:v>
                </c:pt>
                <c:pt idx="1743">
                  <c:v>11.65734765625</c:v>
                </c:pt>
                <c:pt idx="1744">
                  <c:v>11.826334960939999</c:v>
                </c:pt>
                <c:pt idx="1745">
                  <c:v>11.70361132813</c:v>
                </c:pt>
                <c:pt idx="1746">
                  <c:v>11.70361132813</c:v>
                </c:pt>
                <c:pt idx="1747">
                  <c:v>11.7783046875</c:v>
                </c:pt>
                <c:pt idx="1748">
                  <c:v>12.074667968749999</c:v>
                </c:pt>
                <c:pt idx="1749">
                  <c:v>12.074667968749999</c:v>
                </c:pt>
                <c:pt idx="1750">
                  <c:v>11.93838867188</c:v>
                </c:pt>
                <c:pt idx="1751">
                  <c:v>12.00201171875</c:v>
                </c:pt>
                <c:pt idx="1752">
                  <c:v>12.018089843749999</c:v>
                </c:pt>
                <c:pt idx="1753">
                  <c:v>11.972682617189999</c:v>
                </c:pt>
                <c:pt idx="1754">
                  <c:v>11.94393652344</c:v>
                </c:pt>
                <c:pt idx="1755">
                  <c:v>11.943800781249999</c:v>
                </c:pt>
                <c:pt idx="1756">
                  <c:v>11.943800781249999</c:v>
                </c:pt>
                <c:pt idx="1757">
                  <c:v>11.954664062499999</c:v>
                </c:pt>
                <c:pt idx="1758">
                  <c:v>11.96755273438</c:v>
                </c:pt>
                <c:pt idx="1759">
                  <c:v>11.96755273438</c:v>
                </c:pt>
                <c:pt idx="1760">
                  <c:v>11.967721679689999</c:v>
                </c:pt>
                <c:pt idx="1761">
                  <c:v>11.971476562499999</c:v>
                </c:pt>
                <c:pt idx="1762">
                  <c:v>11.971476562499999</c:v>
                </c:pt>
                <c:pt idx="1763">
                  <c:v>11.933271484380001</c:v>
                </c:pt>
                <c:pt idx="1764">
                  <c:v>11.955405273439998</c:v>
                </c:pt>
                <c:pt idx="1765">
                  <c:v>11.955405273439998</c:v>
                </c:pt>
                <c:pt idx="1766">
                  <c:v>11.79894628906</c:v>
                </c:pt>
                <c:pt idx="1767">
                  <c:v>11.85006542969</c:v>
                </c:pt>
                <c:pt idx="1768">
                  <c:v>11.77933007813</c:v>
                </c:pt>
                <c:pt idx="1769">
                  <c:v>11.77933007813</c:v>
                </c:pt>
                <c:pt idx="1770">
                  <c:v>11.75546289063</c:v>
                </c:pt>
                <c:pt idx="1771">
                  <c:v>11.789560546880001</c:v>
                </c:pt>
                <c:pt idx="1772">
                  <c:v>11.789560546880001</c:v>
                </c:pt>
                <c:pt idx="1773">
                  <c:v>11.623844726560002</c:v>
                </c:pt>
                <c:pt idx="1774">
                  <c:v>11.746739257810001</c:v>
                </c:pt>
                <c:pt idx="1775">
                  <c:v>11.746739257810001</c:v>
                </c:pt>
                <c:pt idx="1776">
                  <c:v>11.873339843749999</c:v>
                </c:pt>
                <c:pt idx="1777">
                  <c:v>11.826419921880001</c:v>
                </c:pt>
                <c:pt idx="1778">
                  <c:v>11.64391308594</c:v>
                </c:pt>
                <c:pt idx="1779">
                  <c:v>11.627132812499999</c:v>
                </c:pt>
                <c:pt idx="1780">
                  <c:v>11.729159179689999</c:v>
                </c:pt>
                <c:pt idx="1781">
                  <c:v>11.500746093749999</c:v>
                </c:pt>
                <c:pt idx="1782">
                  <c:v>11.500746093749999</c:v>
                </c:pt>
                <c:pt idx="1783">
                  <c:v>11.65175585938</c:v>
                </c:pt>
                <c:pt idx="1784">
                  <c:v>11.46797265625</c:v>
                </c:pt>
                <c:pt idx="1785">
                  <c:v>11.46797265625</c:v>
                </c:pt>
                <c:pt idx="1786">
                  <c:v>11.624788085939999</c:v>
                </c:pt>
                <c:pt idx="1787">
                  <c:v>11.76773144531</c:v>
                </c:pt>
                <c:pt idx="1788">
                  <c:v>11.538559570310001</c:v>
                </c:pt>
                <c:pt idx="1789">
                  <c:v>11.40050976563</c:v>
                </c:pt>
                <c:pt idx="1790">
                  <c:v>11.50952832031</c:v>
                </c:pt>
                <c:pt idx="1791">
                  <c:v>11.601548828130001</c:v>
                </c:pt>
                <c:pt idx="1792">
                  <c:v>11.601548828130001</c:v>
                </c:pt>
                <c:pt idx="1793">
                  <c:v>11.30771289063</c:v>
                </c:pt>
                <c:pt idx="1794">
                  <c:v>11.53298144531</c:v>
                </c:pt>
                <c:pt idx="1795">
                  <c:v>11.53298144531</c:v>
                </c:pt>
                <c:pt idx="1796">
                  <c:v>11.433878906249999</c:v>
                </c:pt>
                <c:pt idx="1797">
                  <c:v>11.552587890630001</c:v>
                </c:pt>
                <c:pt idx="1798">
                  <c:v>11.552587890630001</c:v>
                </c:pt>
                <c:pt idx="1799">
                  <c:v>11.677635742189999</c:v>
                </c:pt>
                <c:pt idx="1800">
                  <c:v>11.677635742189999</c:v>
                </c:pt>
                <c:pt idx="1801">
                  <c:v>11.52555859375</c:v>
                </c:pt>
                <c:pt idx="1802">
                  <c:v>11.453549804689999</c:v>
                </c:pt>
                <c:pt idx="1803">
                  <c:v>11.507589843750001</c:v>
                </c:pt>
                <c:pt idx="1804">
                  <c:v>11.507589843750001</c:v>
                </c:pt>
                <c:pt idx="1805">
                  <c:v>11.409521484380001</c:v>
                </c:pt>
                <c:pt idx="1806">
                  <c:v>11.557078125</c:v>
                </c:pt>
                <c:pt idx="1807">
                  <c:v>11.37323828125</c:v>
                </c:pt>
                <c:pt idx="1808">
                  <c:v>11.43747851563</c:v>
                </c:pt>
                <c:pt idx="1809">
                  <c:v>11.34268554688</c:v>
                </c:pt>
                <c:pt idx="1810">
                  <c:v>11.34268554688</c:v>
                </c:pt>
                <c:pt idx="1811">
                  <c:v>11.493951171880001</c:v>
                </c:pt>
                <c:pt idx="1812">
                  <c:v>11.478430664060001</c:v>
                </c:pt>
                <c:pt idx="1813">
                  <c:v>11.48204394531</c:v>
                </c:pt>
                <c:pt idx="1814">
                  <c:v>11.48204394531</c:v>
                </c:pt>
                <c:pt idx="1815">
                  <c:v>11.43345117188</c:v>
                </c:pt>
                <c:pt idx="1816">
                  <c:v>11.43345117188</c:v>
                </c:pt>
                <c:pt idx="1817">
                  <c:v>11.45450390625</c:v>
                </c:pt>
                <c:pt idx="1818">
                  <c:v>11.426112304689999</c:v>
                </c:pt>
                <c:pt idx="1819">
                  <c:v>11.58641601563</c:v>
                </c:pt>
                <c:pt idx="1820">
                  <c:v>11.58641601563</c:v>
                </c:pt>
                <c:pt idx="1821">
                  <c:v>11.52097460938</c:v>
                </c:pt>
                <c:pt idx="1822">
                  <c:v>11.54480078125</c:v>
                </c:pt>
                <c:pt idx="1823">
                  <c:v>11.38472851563</c:v>
                </c:pt>
                <c:pt idx="1824">
                  <c:v>11.38472851563</c:v>
                </c:pt>
                <c:pt idx="1825">
                  <c:v>11.2793515625</c:v>
                </c:pt>
                <c:pt idx="1826">
                  <c:v>11.229878906250001</c:v>
                </c:pt>
                <c:pt idx="1827">
                  <c:v>11.229878906250001</c:v>
                </c:pt>
                <c:pt idx="1828">
                  <c:v>11.460923828130001</c:v>
                </c:pt>
                <c:pt idx="1829">
                  <c:v>11.28885546875</c:v>
                </c:pt>
                <c:pt idx="1830">
                  <c:v>11.28885546875</c:v>
                </c:pt>
                <c:pt idx="1831">
                  <c:v>11.435033203130001</c:v>
                </c:pt>
                <c:pt idx="1832">
                  <c:v>11.342636718750001</c:v>
                </c:pt>
                <c:pt idx="1833">
                  <c:v>11.295006835939999</c:v>
                </c:pt>
                <c:pt idx="1834">
                  <c:v>10.969471679689999</c:v>
                </c:pt>
                <c:pt idx="1835">
                  <c:v>11.20993164063</c:v>
                </c:pt>
                <c:pt idx="1836">
                  <c:v>11.20993164063</c:v>
                </c:pt>
                <c:pt idx="1837">
                  <c:v>11.388326171880001</c:v>
                </c:pt>
                <c:pt idx="1838">
                  <c:v>11.102289062500001</c:v>
                </c:pt>
                <c:pt idx="1839">
                  <c:v>11.102289062500001</c:v>
                </c:pt>
                <c:pt idx="1840">
                  <c:v>11.31650195313</c:v>
                </c:pt>
                <c:pt idx="1841">
                  <c:v>11.20639160156</c:v>
                </c:pt>
                <c:pt idx="1842">
                  <c:v>11.230086914060001</c:v>
                </c:pt>
                <c:pt idx="1843">
                  <c:v>11.26946679688</c:v>
                </c:pt>
                <c:pt idx="1844">
                  <c:v>11.137284179689999</c:v>
                </c:pt>
                <c:pt idx="1845">
                  <c:v>11.137284179689999</c:v>
                </c:pt>
                <c:pt idx="1846">
                  <c:v>11.20335644531</c:v>
                </c:pt>
                <c:pt idx="1847">
                  <c:v>11.094552734380001</c:v>
                </c:pt>
                <c:pt idx="1848">
                  <c:v>11.094552734380001</c:v>
                </c:pt>
                <c:pt idx="1849">
                  <c:v>11.070812500000001</c:v>
                </c:pt>
                <c:pt idx="1850">
                  <c:v>11.17909179688</c:v>
                </c:pt>
                <c:pt idx="1851">
                  <c:v>11.29081347656</c:v>
                </c:pt>
                <c:pt idx="1852">
                  <c:v>11.102977539060001</c:v>
                </c:pt>
                <c:pt idx="1853">
                  <c:v>11.203663085939999</c:v>
                </c:pt>
                <c:pt idx="1854">
                  <c:v>11.203663085939999</c:v>
                </c:pt>
                <c:pt idx="1855">
                  <c:v>11.078703125000001</c:v>
                </c:pt>
                <c:pt idx="1856">
                  <c:v>11.262844726560001</c:v>
                </c:pt>
                <c:pt idx="1857">
                  <c:v>11.29118945313</c:v>
                </c:pt>
                <c:pt idx="1858">
                  <c:v>11.29118945313</c:v>
                </c:pt>
                <c:pt idx="1859">
                  <c:v>11.36631445313</c:v>
                </c:pt>
                <c:pt idx="1860">
                  <c:v>11.0215</c:v>
                </c:pt>
                <c:pt idx="1861">
                  <c:v>10.98949804688</c:v>
                </c:pt>
                <c:pt idx="1862">
                  <c:v>10.98949804688</c:v>
                </c:pt>
                <c:pt idx="1863">
                  <c:v>11.141201171880001</c:v>
                </c:pt>
                <c:pt idx="1864">
                  <c:v>11.3052890625</c:v>
                </c:pt>
                <c:pt idx="1865">
                  <c:v>11.30971679688</c:v>
                </c:pt>
                <c:pt idx="1866">
                  <c:v>11.30971679688</c:v>
                </c:pt>
                <c:pt idx="1867">
                  <c:v>11.147203125000001</c:v>
                </c:pt>
                <c:pt idx="1868">
                  <c:v>11.162775390630001</c:v>
                </c:pt>
                <c:pt idx="1869">
                  <c:v>11.10368945313</c:v>
                </c:pt>
                <c:pt idx="1870">
                  <c:v>11.18106640625</c:v>
                </c:pt>
                <c:pt idx="1871">
                  <c:v>11.1521328125</c:v>
                </c:pt>
                <c:pt idx="1872">
                  <c:v>11.1521328125</c:v>
                </c:pt>
                <c:pt idx="1873">
                  <c:v>11.195322265630001</c:v>
                </c:pt>
                <c:pt idx="1874">
                  <c:v>11.05183398438</c:v>
                </c:pt>
                <c:pt idx="1875">
                  <c:v>11.027537109380001</c:v>
                </c:pt>
                <c:pt idx="1876">
                  <c:v>11.027537109380001</c:v>
                </c:pt>
                <c:pt idx="1877">
                  <c:v>11.131961914060001</c:v>
                </c:pt>
                <c:pt idx="1878">
                  <c:v>11.0881171875</c:v>
                </c:pt>
                <c:pt idx="1879">
                  <c:v>11.0881171875</c:v>
                </c:pt>
                <c:pt idx="1880">
                  <c:v>11.25555175781</c:v>
                </c:pt>
                <c:pt idx="1881">
                  <c:v>11.28945117188</c:v>
                </c:pt>
                <c:pt idx="1882">
                  <c:v>11.28945117188</c:v>
                </c:pt>
                <c:pt idx="1883">
                  <c:v>11.23575097656</c:v>
                </c:pt>
                <c:pt idx="1884">
                  <c:v>11.152450195310001</c:v>
                </c:pt>
                <c:pt idx="1885">
                  <c:v>11.18682617188</c:v>
                </c:pt>
                <c:pt idx="1886">
                  <c:v>11.18682617188</c:v>
                </c:pt>
                <c:pt idx="1887">
                  <c:v>11.126059570310002</c:v>
                </c:pt>
                <c:pt idx="1888">
                  <c:v>11.126131835939999</c:v>
                </c:pt>
                <c:pt idx="1889">
                  <c:v>11.126131835939999</c:v>
                </c:pt>
                <c:pt idx="1890">
                  <c:v>11.09036230469</c:v>
                </c:pt>
                <c:pt idx="1891">
                  <c:v>11.162995117189999</c:v>
                </c:pt>
                <c:pt idx="1892">
                  <c:v>11.162995117189999</c:v>
                </c:pt>
                <c:pt idx="1893">
                  <c:v>11.09436816406</c:v>
                </c:pt>
                <c:pt idx="1894">
                  <c:v>11.20058398438</c:v>
                </c:pt>
                <c:pt idx="1895">
                  <c:v>11.13691601563</c:v>
                </c:pt>
                <c:pt idx="1896">
                  <c:v>11.121233398439999</c:v>
                </c:pt>
                <c:pt idx="1897">
                  <c:v>11.097685546880001</c:v>
                </c:pt>
                <c:pt idx="1898">
                  <c:v>11.097685546880001</c:v>
                </c:pt>
                <c:pt idx="1899">
                  <c:v>11.15528710938</c:v>
                </c:pt>
                <c:pt idx="1900">
                  <c:v>11.061444335939999</c:v>
                </c:pt>
                <c:pt idx="1901">
                  <c:v>11.03533007813</c:v>
                </c:pt>
                <c:pt idx="1902">
                  <c:v>11.03533007813</c:v>
                </c:pt>
                <c:pt idx="1903">
                  <c:v>11.087889648439999</c:v>
                </c:pt>
                <c:pt idx="1904">
                  <c:v>11.3282890625</c:v>
                </c:pt>
                <c:pt idx="1905">
                  <c:v>11.126296875</c:v>
                </c:pt>
                <c:pt idx="1906">
                  <c:v>11.100325195310001</c:v>
                </c:pt>
                <c:pt idx="1907">
                  <c:v>10.923701171880001</c:v>
                </c:pt>
                <c:pt idx="1908">
                  <c:v>10.923701171880001</c:v>
                </c:pt>
                <c:pt idx="1909">
                  <c:v>10.964662109380001</c:v>
                </c:pt>
                <c:pt idx="1910">
                  <c:v>10.93278710938</c:v>
                </c:pt>
                <c:pt idx="1911">
                  <c:v>10.98011035156</c:v>
                </c:pt>
                <c:pt idx="1912">
                  <c:v>10.98011035156</c:v>
                </c:pt>
                <c:pt idx="1913">
                  <c:v>10.91140820313</c:v>
                </c:pt>
                <c:pt idx="1914">
                  <c:v>10.88542773438</c:v>
                </c:pt>
                <c:pt idx="1915">
                  <c:v>10.90566601563</c:v>
                </c:pt>
                <c:pt idx="1916">
                  <c:v>11.062823242189999</c:v>
                </c:pt>
                <c:pt idx="1917">
                  <c:v>10.911411132810001</c:v>
                </c:pt>
                <c:pt idx="1918">
                  <c:v>10.911411132810001</c:v>
                </c:pt>
                <c:pt idx="1919">
                  <c:v>10.923703124999999</c:v>
                </c:pt>
                <c:pt idx="1920">
                  <c:v>10.81220117188</c:v>
                </c:pt>
                <c:pt idx="1921">
                  <c:v>10.873757812499999</c:v>
                </c:pt>
                <c:pt idx="1922">
                  <c:v>10.873757812499999</c:v>
                </c:pt>
                <c:pt idx="1923">
                  <c:v>10.80672949219</c:v>
                </c:pt>
                <c:pt idx="1924">
                  <c:v>10.876486328130001</c:v>
                </c:pt>
                <c:pt idx="1925">
                  <c:v>10.66783886719</c:v>
                </c:pt>
                <c:pt idx="1926">
                  <c:v>10.69773632813</c:v>
                </c:pt>
                <c:pt idx="1927">
                  <c:v>10.922619140630001</c:v>
                </c:pt>
                <c:pt idx="1928">
                  <c:v>10.922619140630001</c:v>
                </c:pt>
                <c:pt idx="1929">
                  <c:v>10.994741210939999</c:v>
                </c:pt>
                <c:pt idx="1930">
                  <c:v>10.965484375000001</c:v>
                </c:pt>
                <c:pt idx="1931">
                  <c:v>11.110007812499999</c:v>
                </c:pt>
                <c:pt idx="1932">
                  <c:v>11.110007812499999</c:v>
                </c:pt>
                <c:pt idx="1933">
                  <c:v>11.08257617188</c:v>
                </c:pt>
                <c:pt idx="1934">
                  <c:v>11.08257617188</c:v>
                </c:pt>
                <c:pt idx="1935">
                  <c:v>10.956685546880001</c:v>
                </c:pt>
                <c:pt idx="1936">
                  <c:v>10.805708007810001</c:v>
                </c:pt>
                <c:pt idx="1937">
                  <c:v>10.87892480469</c:v>
                </c:pt>
                <c:pt idx="1938">
                  <c:v>10.87892480469</c:v>
                </c:pt>
                <c:pt idx="1939">
                  <c:v>10.995833984380001</c:v>
                </c:pt>
                <c:pt idx="1940">
                  <c:v>11.01687695313</c:v>
                </c:pt>
                <c:pt idx="1941">
                  <c:v>10.72504492188</c:v>
                </c:pt>
                <c:pt idx="1942">
                  <c:v>11.0522109375</c:v>
                </c:pt>
                <c:pt idx="1943">
                  <c:v>10.86011523438</c:v>
                </c:pt>
                <c:pt idx="1944">
                  <c:v>10.86011523438</c:v>
                </c:pt>
                <c:pt idx="1945">
                  <c:v>10.881098632810001</c:v>
                </c:pt>
                <c:pt idx="1946">
                  <c:v>10.926108398439998</c:v>
                </c:pt>
                <c:pt idx="1947">
                  <c:v>11.059658203130001</c:v>
                </c:pt>
                <c:pt idx="1948">
                  <c:v>11.059658203130001</c:v>
                </c:pt>
                <c:pt idx="1949">
                  <c:v>10.86737695313</c:v>
                </c:pt>
                <c:pt idx="1950">
                  <c:v>10.907772460939999</c:v>
                </c:pt>
                <c:pt idx="1951">
                  <c:v>10.982549804689999</c:v>
                </c:pt>
                <c:pt idx="1952">
                  <c:v>10.974338867189999</c:v>
                </c:pt>
                <c:pt idx="1953">
                  <c:v>10.66498046875</c:v>
                </c:pt>
                <c:pt idx="1954">
                  <c:v>10.66498046875</c:v>
                </c:pt>
                <c:pt idx="1955">
                  <c:v>10.88912207031</c:v>
                </c:pt>
                <c:pt idx="1956">
                  <c:v>10.79726367188</c:v>
                </c:pt>
                <c:pt idx="1957">
                  <c:v>10.904352539060001</c:v>
                </c:pt>
                <c:pt idx="1958">
                  <c:v>10.904352539060001</c:v>
                </c:pt>
                <c:pt idx="1959">
                  <c:v>10.757796875</c:v>
                </c:pt>
                <c:pt idx="1960">
                  <c:v>10.631034179689999</c:v>
                </c:pt>
                <c:pt idx="1961">
                  <c:v>10.68769433594</c:v>
                </c:pt>
                <c:pt idx="1962">
                  <c:v>10.85731933594</c:v>
                </c:pt>
                <c:pt idx="1963">
                  <c:v>10.85731933594</c:v>
                </c:pt>
                <c:pt idx="1964">
                  <c:v>10.915949218750001</c:v>
                </c:pt>
                <c:pt idx="1965">
                  <c:v>10.720251953130001</c:v>
                </c:pt>
                <c:pt idx="1966">
                  <c:v>10.720251953130001</c:v>
                </c:pt>
                <c:pt idx="1967">
                  <c:v>10.83010839844</c:v>
                </c:pt>
                <c:pt idx="1968">
                  <c:v>10.81608496094</c:v>
                </c:pt>
                <c:pt idx="1969">
                  <c:v>10.88670214844</c:v>
                </c:pt>
                <c:pt idx="1970">
                  <c:v>10.79811035156</c:v>
                </c:pt>
                <c:pt idx="1971">
                  <c:v>11.023335937500001</c:v>
                </c:pt>
                <c:pt idx="1972">
                  <c:v>11.12043554688</c:v>
                </c:pt>
                <c:pt idx="1973">
                  <c:v>11.12043554688</c:v>
                </c:pt>
                <c:pt idx="1974">
                  <c:v>10.872614257810001</c:v>
                </c:pt>
                <c:pt idx="1975">
                  <c:v>10.974680664060001</c:v>
                </c:pt>
                <c:pt idx="1976">
                  <c:v>10.974680664060001</c:v>
                </c:pt>
                <c:pt idx="1977">
                  <c:v>10.960284179689999</c:v>
                </c:pt>
                <c:pt idx="1978">
                  <c:v>10.851379882810001</c:v>
                </c:pt>
                <c:pt idx="1979">
                  <c:v>10.851379882810001</c:v>
                </c:pt>
                <c:pt idx="1980">
                  <c:v>11.01861328125</c:v>
                </c:pt>
                <c:pt idx="1981">
                  <c:v>10.8516953125</c:v>
                </c:pt>
                <c:pt idx="1982">
                  <c:v>10.78922460938</c:v>
                </c:pt>
                <c:pt idx="1983">
                  <c:v>10.78922460938</c:v>
                </c:pt>
                <c:pt idx="1984">
                  <c:v>10.90007519531</c:v>
                </c:pt>
                <c:pt idx="1985">
                  <c:v>11.02917382813</c:v>
                </c:pt>
                <c:pt idx="1986">
                  <c:v>10.866482421880001</c:v>
                </c:pt>
                <c:pt idx="1987">
                  <c:v>10.72018457031</c:v>
                </c:pt>
                <c:pt idx="1988">
                  <c:v>10.72018457031</c:v>
                </c:pt>
                <c:pt idx="1989">
                  <c:v>10.67477246094</c:v>
                </c:pt>
                <c:pt idx="1990">
                  <c:v>10.932213867189999</c:v>
                </c:pt>
                <c:pt idx="1991">
                  <c:v>10.932213867189999</c:v>
                </c:pt>
                <c:pt idx="1992">
                  <c:v>10.95129589844</c:v>
                </c:pt>
                <c:pt idx="1993">
                  <c:v>10.95129589844</c:v>
                </c:pt>
                <c:pt idx="1994">
                  <c:v>10.935921875</c:v>
                </c:pt>
                <c:pt idx="1995">
                  <c:v>10.82531933594</c:v>
                </c:pt>
                <c:pt idx="1996">
                  <c:v>10.702692382810001</c:v>
                </c:pt>
                <c:pt idx="1997">
                  <c:v>10.668165039060002</c:v>
                </c:pt>
                <c:pt idx="1998">
                  <c:v>10.756553710939999</c:v>
                </c:pt>
                <c:pt idx="1999">
                  <c:v>10.798787109380001</c:v>
                </c:pt>
                <c:pt idx="2000">
                  <c:v>10.798787109380001</c:v>
                </c:pt>
                <c:pt idx="2001">
                  <c:v>10.540033203130001</c:v>
                </c:pt>
                <c:pt idx="2002">
                  <c:v>10.645304687499999</c:v>
                </c:pt>
                <c:pt idx="2003">
                  <c:v>10.645304687499999</c:v>
                </c:pt>
                <c:pt idx="2004">
                  <c:v>10.64271875</c:v>
                </c:pt>
                <c:pt idx="2005">
                  <c:v>10.661725585939999</c:v>
                </c:pt>
                <c:pt idx="2006">
                  <c:v>10.609978515630001</c:v>
                </c:pt>
                <c:pt idx="2007">
                  <c:v>10.699411132810001</c:v>
                </c:pt>
                <c:pt idx="2008">
                  <c:v>10.60665039063</c:v>
                </c:pt>
                <c:pt idx="2009">
                  <c:v>10.628031249999999</c:v>
                </c:pt>
                <c:pt idx="2010">
                  <c:v>10.628031249999999</c:v>
                </c:pt>
                <c:pt idx="2011">
                  <c:v>10.733373046880001</c:v>
                </c:pt>
                <c:pt idx="2012">
                  <c:v>10.791870117189999</c:v>
                </c:pt>
                <c:pt idx="2013">
                  <c:v>10.791870117189999</c:v>
                </c:pt>
                <c:pt idx="2014">
                  <c:v>10.562136718750001</c:v>
                </c:pt>
                <c:pt idx="2015">
                  <c:v>10.682596679689999</c:v>
                </c:pt>
                <c:pt idx="2016">
                  <c:v>10.682596679689999</c:v>
                </c:pt>
                <c:pt idx="2017">
                  <c:v>10.72023046875</c:v>
                </c:pt>
                <c:pt idx="2018">
                  <c:v>10.52916503906</c:v>
                </c:pt>
                <c:pt idx="2019">
                  <c:v>10.709843749999999</c:v>
                </c:pt>
                <c:pt idx="2020">
                  <c:v>10.709843749999999</c:v>
                </c:pt>
                <c:pt idx="2021">
                  <c:v>10.593346679689999</c:v>
                </c:pt>
                <c:pt idx="2022">
                  <c:v>10.70896582031</c:v>
                </c:pt>
                <c:pt idx="2023">
                  <c:v>10.688011718749999</c:v>
                </c:pt>
                <c:pt idx="2024">
                  <c:v>10.688011718749999</c:v>
                </c:pt>
                <c:pt idx="2025">
                  <c:v>10.71752539063</c:v>
                </c:pt>
                <c:pt idx="2026">
                  <c:v>10.71752539063</c:v>
                </c:pt>
                <c:pt idx="2027">
                  <c:v>10.730665039060002</c:v>
                </c:pt>
                <c:pt idx="2028">
                  <c:v>10.74456445313</c:v>
                </c:pt>
                <c:pt idx="2029">
                  <c:v>10.755705078130001</c:v>
                </c:pt>
                <c:pt idx="2030">
                  <c:v>10.755705078130001</c:v>
                </c:pt>
                <c:pt idx="2031">
                  <c:v>10.62931445313</c:v>
                </c:pt>
                <c:pt idx="2032">
                  <c:v>10.73477539063</c:v>
                </c:pt>
                <c:pt idx="2033">
                  <c:v>10.754267578130001</c:v>
                </c:pt>
                <c:pt idx="2034">
                  <c:v>10.754267578130001</c:v>
                </c:pt>
                <c:pt idx="2035">
                  <c:v>10.663609375</c:v>
                </c:pt>
                <c:pt idx="2036">
                  <c:v>10.663609375</c:v>
                </c:pt>
                <c:pt idx="2037">
                  <c:v>10.80077050781</c:v>
                </c:pt>
                <c:pt idx="2038">
                  <c:v>10.81336816406</c:v>
                </c:pt>
                <c:pt idx="2039">
                  <c:v>10.67966992188</c:v>
                </c:pt>
                <c:pt idx="2040">
                  <c:v>10.67966992188</c:v>
                </c:pt>
                <c:pt idx="2041">
                  <c:v>10.75512890625</c:v>
                </c:pt>
                <c:pt idx="2042">
                  <c:v>10.738615234380001</c:v>
                </c:pt>
                <c:pt idx="2043">
                  <c:v>10.81861035156</c:v>
                </c:pt>
                <c:pt idx="2044">
                  <c:v>10.803129882810001</c:v>
                </c:pt>
                <c:pt idx="2045">
                  <c:v>10.854796875</c:v>
                </c:pt>
                <c:pt idx="2046">
                  <c:v>10.854796875</c:v>
                </c:pt>
                <c:pt idx="2047">
                  <c:v>10.66708398438</c:v>
                </c:pt>
                <c:pt idx="2048">
                  <c:v>10.724535156250001</c:v>
                </c:pt>
                <c:pt idx="2049">
                  <c:v>10.734142578130001</c:v>
                </c:pt>
                <c:pt idx="2050">
                  <c:v>10.734142578130001</c:v>
                </c:pt>
                <c:pt idx="2051">
                  <c:v>10.736864257810002</c:v>
                </c:pt>
                <c:pt idx="2052">
                  <c:v>10.581309570310001</c:v>
                </c:pt>
                <c:pt idx="2053">
                  <c:v>10.76179980469</c:v>
                </c:pt>
                <c:pt idx="2054">
                  <c:v>10.76179980469</c:v>
                </c:pt>
                <c:pt idx="2055">
                  <c:v>10.665156250000001</c:v>
                </c:pt>
                <c:pt idx="2056">
                  <c:v>10.798885742189999</c:v>
                </c:pt>
                <c:pt idx="2057">
                  <c:v>10.785689453130001</c:v>
                </c:pt>
                <c:pt idx="2058">
                  <c:v>10.785689453130001</c:v>
                </c:pt>
                <c:pt idx="2059">
                  <c:v>10.844113281249999</c:v>
                </c:pt>
                <c:pt idx="2060">
                  <c:v>10.54945703125</c:v>
                </c:pt>
                <c:pt idx="2061">
                  <c:v>10.672880859380001</c:v>
                </c:pt>
                <c:pt idx="2062">
                  <c:v>10.67349316406</c:v>
                </c:pt>
                <c:pt idx="2063">
                  <c:v>10.99277148438</c:v>
                </c:pt>
                <c:pt idx="2064">
                  <c:v>10.99277148438</c:v>
                </c:pt>
                <c:pt idx="2065">
                  <c:v>11.000351562500001</c:v>
                </c:pt>
                <c:pt idx="2066">
                  <c:v>10.728355468749999</c:v>
                </c:pt>
                <c:pt idx="2067">
                  <c:v>10.74105273438</c:v>
                </c:pt>
                <c:pt idx="2068">
                  <c:v>10.74105273438</c:v>
                </c:pt>
                <c:pt idx="2069">
                  <c:v>10.65577832031</c:v>
                </c:pt>
                <c:pt idx="2070">
                  <c:v>10.73953808594</c:v>
                </c:pt>
                <c:pt idx="2071">
                  <c:v>10.635511718749999</c:v>
                </c:pt>
                <c:pt idx="2072">
                  <c:v>10.68141699219</c:v>
                </c:pt>
                <c:pt idx="2073">
                  <c:v>10.681175781249999</c:v>
                </c:pt>
                <c:pt idx="2074">
                  <c:v>10.681175781249999</c:v>
                </c:pt>
                <c:pt idx="2075">
                  <c:v>10.786204101560001</c:v>
                </c:pt>
                <c:pt idx="2076">
                  <c:v>10.75550292969</c:v>
                </c:pt>
                <c:pt idx="2077">
                  <c:v>10.82528710938</c:v>
                </c:pt>
                <c:pt idx="2078">
                  <c:v>10.82528710938</c:v>
                </c:pt>
                <c:pt idx="2079">
                  <c:v>10.516532226560001</c:v>
                </c:pt>
                <c:pt idx="2080">
                  <c:v>10.516532226560001</c:v>
                </c:pt>
                <c:pt idx="2081">
                  <c:v>10.630938476560001</c:v>
                </c:pt>
                <c:pt idx="2082">
                  <c:v>10.794291992189999</c:v>
                </c:pt>
                <c:pt idx="2083">
                  <c:v>10.58941503906</c:v>
                </c:pt>
                <c:pt idx="2084">
                  <c:v>10.58941503906</c:v>
                </c:pt>
                <c:pt idx="2085">
                  <c:v>10.451268554689999</c:v>
                </c:pt>
                <c:pt idx="2086">
                  <c:v>10.398916992189999</c:v>
                </c:pt>
                <c:pt idx="2087">
                  <c:v>10.81175292969</c:v>
                </c:pt>
                <c:pt idx="2088">
                  <c:v>10.82044140625</c:v>
                </c:pt>
                <c:pt idx="2089">
                  <c:v>10.653357421880001</c:v>
                </c:pt>
                <c:pt idx="2090">
                  <c:v>10.653357421880001</c:v>
                </c:pt>
                <c:pt idx="2091">
                  <c:v>10.58448925781</c:v>
                </c:pt>
                <c:pt idx="2092">
                  <c:v>10.487306640630001</c:v>
                </c:pt>
                <c:pt idx="2093">
                  <c:v>10.77021679688</c:v>
                </c:pt>
                <c:pt idx="2094">
                  <c:v>10.77021679688</c:v>
                </c:pt>
                <c:pt idx="2095">
                  <c:v>10.80323828125</c:v>
                </c:pt>
                <c:pt idx="2096">
                  <c:v>10.77901074219</c:v>
                </c:pt>
                <c:pt idx="2097">
                  <c:v>10.77901074219</c:v>
                </c:pt>
                <c:pt idx="2098">
                  <c:v>10.78160058594</c:v>
                </c:pt>
                <c:pt idx="2099">
                  <c:v>10.725598632810001</c:v>
                </c:pt>
                <c:pt idx="2100">
                  <c:v>10.725598632810001</c:v>
                </c:pt>
                <c:pt idx="2101">
                  <c:v>10.953912109380001</c:v>
                </c:pt>
                <c:pt idx="2102">
                  <c:v>10.93737890625</c:v>
                </c:pt>
                <c:pt idx="2103">
                  <c:v>10.875640625000001</c:v>
                </c:pt>
                <c:pt idx="2104">
                  <c:v>10.875640625000001</c:v>
                </c:pt>
                <c:pt idx="2105">
                  <c:v>10.63878027344</c:v>
                </c:pt>
                <c:pt idx="2106">
                  <c:v>10.74026953125</c:v>
                </c:pt>
                <c:pt idx="2107">
                  <c:v>10.74026953125</c:v>
                </c:pt>
                <c:pt idx="2108">
                  <c:v>11.02891992188</c:v>
                </c:pt>
                <c:pt idx="2109">
                  <c:v>10.89856640625</c:v>
                </c:pt>
                <c:pt idx="2110">
                  <c:v>10.89856640625</c:v>
                </c:pt>
                <c:pt idx="2111">
                  <c:v>10.558308593750001</c:v>
                </c:pt>
                <c:pt idx="2112">
                  <c:v>10.504458984380001</c:v>
                </c:pt>
                <c:pt idx="2113">
                  <c:v>10.553876953130001</c:v>
                </c:pt>
                <c:pt idx="2114">
                  <c:v>10.553876953130001</c:v>
                </c:pt>
                <c:pt idx="2115">
                  <c:v>10.600219726560001</c:v>
                </c:pt>
                <c:pt idx="2116">
                  <c:v>10.628144531249999</c:v>
                </c:pt>
                <c:pt idx="2117">
                  <c:v>10.628144531249999</c:v>
                </c:pt>
                <c:pt idx="2118">
                  <c:v>10.686195312500001</c:v>
                </c:pt>
                <c:pt idx="2119">
                  <c:v>10.791978515630001</c:v>
                </c:pt>
                <c:pt idx="2120">
                  <c:v>10.791978515630001</c:v>
                </c:pt>
                <c:pt idx="2121">
                  <c:v>10.81577246094</c:v>
                </c:pt>
                <c:pt idx="2122">
                  <c:v>10.888136718749999</c:v>
                </c:pt>
                <c:pt idx="2123">
                  <c:v>10.822584960939999</c:v>
                </c:pt>
                <c:pt idx="2124">
                  <c:v>10.70422070313</c:v>
                </c:pt>
                <c:pt idx="2125">
                  <c:v>10.80407519531</c:v>
                </c:pt>
                <c:pt idx="2126">
                  <c:v>10.80407519531</c:v>
                </c:pt>
                <c:pt idx="2127">
                  <c:v>10.679225585939999</c:v>
                </c:pt>
                <c:pt idx="2128">
                  <c:v>10.76331445313</c:v>
                </c:pt>
                <c:pt idx="2129">
                  <c:v>10.703615234380001</c:v>
                </c:pt>
                <c:pt idx="2130">
                  <c:v>10.703615234380001</c:v>
                </c:pt>
                <c:pt idx="2131">
                  <c:v>10.804621093750001</c:v>
                </c:pt>
                <c:pt idx="2132">
                  <c:v>10.59913769531</c:v>
                </c:pt>
                <c:pt idx="2133">
                  <c:v>10.48045019531</c:v>
                </c:pt>
                <c:pt idx="2134">
                  <c:v>10.646478515630001</c:v>
                </c:pt>
                <c:pt idx="2135">
                  <c:v>10.90033789063</c:v>
                </c:pt>
                <c:pt idx="2136">
                  <c:v>10.90033789063</c:v>
                </c:pt>
                <c:pt idx="2137">
                  <c:v>10.83739160156</c:v>
                </c:pt>
                <c:pt idx="2138">
                  <c:v>10.72512207031</c:v>
                </c:pt>
                <c:pt idx="2139">
                  <c:v>10.6051484375</c:v>
                </c:pt>
                <c:pt idx="2140">
                  <c:v>10.6051484375</c:v>
                </c:pt>
                <c:pt idx="2141">
                  <c:v>10.681854492189998</c:v>
                </c:pt>
                <c:pt idx="2142">
                  <c:v>10.53570117188</c:v>
                </c:pt>
                <c:pt idx="2143">
                  <c:v>10.53570117188</c:v>
                </c:pt>
                <c:pt idx="2144">
                  <c:v>10.471715820310001</c:v>
                </c:pt>
                <c:pt idx="2145">
                  <c:v>10.59136816406</c:v>
                </c:pt>
                <c:pt idx="2146">
                  <c:v>10.59136816406</c:v>
                </c:pt>
                <c:pt idx="2147">
                  <c:v>10.79084277344</c:v>
                </c:pt>
                <c:pt idx="2148">
                  <c:v>10.722304687499999</c:v>
                </c:pt>
                <c:pt idx="2149">
                  <c:v>10.637424804689999</c:v>
                </c:pt>
                <c:pt idx="2150">
                  <c:v>10.637424804689999</c:v>
                </c:pt>
                <c:pt idx="2151">
                  <c:v>10.443494140630001</c:v>
                </c:pt>
                <c:pt idx="2152">
                  <c:v>10.443494140630001</c:v>
                </c:pt>
                <c:pt idx="2153">
                  <c:v>10.58697460938</c:v>
                </c:pt>
                <c:pt idx="2154">
                  <c:v>10.630931640630001</c:v>
                </c:pt>
                <c:pt idx="2155">
                  <c:v>10.45689648438</c:v>
                </c:pt>
                <c:pt idx="2156">
                  <c:v>10.45689648438</c:v>
                </c:pt>
                <c:pt idx="2157">
                  <c:v>10.30606640625</c:v>
                </c:pt>
                <c:pt idx="2158">
                  <c:v>10.414430664060001</c:v>
                </c:pt>
                <c:pt idx="2159">
                  <c:v>10.569291992189999</c:v>
                </c:pt>
                <c:pt idx="2160">
                  <c:v>10.675846679689998</c:v>
                </c:pt>
                <c:pt idx="2161">
                  <c:v>10.54217871094</c:v>
                </c:pt>
                <c:pt idx="2162">
                  <c:v>10.54217871094</c:v>
                </c:pt>
                <c:pt idx="2163">
                  <c:v>10.52392578125</c:v>
                </c:pt>
                <c:pt idx="2164">
                  <c:v>10.465918945310001</c:v>
                </c:pt>
                <c:pt idx="2165">
                  <c:v>10.697402343749999</c:v>
                </c:pt>
                <c:pt idx="2166">
                  <c:v>10.697402343749999</c:v>
                </c:pt>
                <c:pt idx="2167">
                  <c:v>10.728827148439999</c:v>
                </c:pt>
                <c:pt idx="2168">
                  <c:v>10.66802832031</c:v>
                </c:pt>
                <c:pt idx="2169">
                  <c:v>10.66802832031</c:v>
                </c:pt>
                <c:pt idx="2170">
                  <c:v>10.55466796875</c:v>
                </c:pt>
                <c:pt idx="2171">
                  <c:v>10.68458984375</c:v>
                </c:pt>
                <c:pt idx="2172">
                  <c:v>10.68458984375</c:v>
                </c:pt>
                <c:pt idx="2173">
                  <c:v>10.571421875</c:v>
                </c:pt>
                <c:pt idx="2174">
                  <c:v>10.615022460939999</c:v>
                </c:pt>
                <c:pt idx="2175">
                  <c:v>10.615022460939999</c:v>
                </c:pt>
                <c:pt idx="2176">
                  <c:v>10.56733691406</c:v>
                </c:pt>
                <c:pt idx="2177">
                  <c:v>10.627427734380001</c:v>
                </c:pt>
                <c:pt idx="2178">
                  <c:v>10.627427734380001</c:v>
                </c:pt>
                <c:pt idx="2179">
                  <c:v>10.69214550781</c:v>
                </c:pt>
                <c:pt idx="2180">
                  <c:v>10.61374511719</c:v>
                </c:pt>
                <c:pt idx="2181">
                  <c:v>10.474238281250001</c:v>
                </c:pt>
                <c:pt idx="2182">
                  <c:v>10.474238281250001</c:v>
                </c:pt>
                <c:pt idx="2183">
                  <c:v>10.62247070313</c:v>
                </c:pt>
                <c:pt idx="2184">
                  <c:v>10.51649609375</c:v>
                </c:pt>
                <c:pt idx="2185">
                  <c:v>10.51649609375</c:v>
                </c:pt>
                <c:pt idx="2186">
                  <c:v>10.45031640625</c:v>
                </c:pt>
                <c:pt idx="2187">
                  <c:v>10.46429882813</c:v>
                </c:pt>
                <c:pt idx="2188">
                  <c:v>10.46429882813</c:v>
                </c:pt>
                <c:pt idx="2189">
                  <c:v>10.39469824219</c:v>
                </c:pt>
                <c:pt idx="2190">
                  <c:v>10.696268554689999</c:v>
                </c:pt>
                <c:pt idx="2191">
                  <c:v>10.696268554689999</c:v>
                </c:pt>
                <c:pt idx="2192">
                  <c:v>10.687121093749999</c:v>
                </c:pt>
                <c:pt idx="2193">
                  <c:v>10.813885742189999</c:v>
                </c:pt>
                <c:pt idx="2194">
                  <c:v>10.82089648438</c:v>
                </c:pt>
                <c:pt idx="2195">
                  <c:v>10.74095703125</c:v>
                </c:pt>
                <c:pt idx="2196">
                  <c:v>10.678380859380001</c:v>
                </c:pt>
                <c:pt idx="2197">
                  <c:v>10.79556445313</c:v>
                </c:pt>
                <c:pt idx="2198">
                  <c:v>10.79556445313</c:v>
                </c:pt>
                <c:pt idx="2199">
                  <c:v>10.773056640630001</c:v>
                </c:pt>
                <c:pt idx="2200">
                  <c:v>10.73216796875</c:v>
                </c:pt>
                <c:pt idx="2201">
                  <c:v>10.669437500000001</c:v>
                </c:pt>
                <c:pt idx="2202">
                  <c:v>10.669437500000001</c:v>
                </c:pt>
                <c:pt idx="2203">
                  <c:v>10.609220703130001</c:v>
                </c:pt>
                <c:pt idx="2204">
                  <c:v>10.916525390630001</c:v>
                </c:pt>
                <c:pt idx="2205">
                  <c:v>10.916525390630001</c:v>
                </c:pt>
                <c:pt idx="2206">
                  <c:v>10.671416015630001</c:v>
                </c:pt>
                <c:pt idx="2207">
                  <c:v>10.75493164063</c:v>
                </c:pt>
                <c:pt idx="2208">
                  <c:v>10.75493164063</c:v>
                </c:pt>
                <c:pt idx="2209">
                  <c:v>10.82464257813</c:v>
                </c:pt>
                <c:pt idx="2210">
                  <c:v>10.86043554688</c:v>
                </c:pt>
                <c:pt idx="2211">
                  <c:v>10.601496093750001</c:v>
                </c:pt>
                <c:pt idx="2212">
                  <c:v>10.601496093750001</c:v>
                </c:pt>
                <c:pt idx="2213">
                  <c:v>10.77773632813</c:v>
                </c:pt>
                <c:pt idx="2214">
                  <c:v>10.94046972656</c:v>
                </c:pt>
                <c:pt idx="2215">
                  <c:v>10.94046972656</c:v>
                </c:pt>
                <c:pt idx="2216">
                  <c:v>10.89008007813</c:v>
                </c:pt>
                <c:pt idx="2217">
                  <c:v>10.638977539060001</c:v>
                </c:pt>
                <c:pt idx="2218">
                  <c:v>10.638977539060001</c:v>
                </c:pt>
                <c:pt idx="2219">
                  <c:v>10.83597851563</c:v>
                </c:pt>
                <c:pt idx="2220">
                  <c:v>11.01023828125</c:v>
                </c:pt>
                <c:pt idx="2221">
                  <c:v>10.80921972656</c:v>
                </c:pt>
                <c:pt idx="2222">
                  <c:v>10.7299296875</c:v>
                </c:pt>
                <c:pt idx="2223">
                  <c:v>10.75720898438</c:v>
                </c:pt>
                <c:pt idx="2224">
                  <c:v>10.91788085938</c:v>
                </c:pt>
                <c:pt idx="2225">
                  <c:v>10.91788085938</c:v>
                </c:pt>
                <c:pt idx="2226">
                  <c:v>10.915878906250001</c:v>
                </c:pt>
                <c:pt idx="2227">
                  <c:v>10.693465820310001</c:v>
                </c:pt>
                <c:pt idx="2228">
                  <c:v>10.693465820310001</c:v>
                </c:pt>
                <c:pt idx="2229">
                  <c:v>10.752855468750001</c:v>
                </c:pt>
                <c:pt idx="2230">
                  <c:v>10.970923828130001</c:v>
                </c:pt>
                <c:pt idx="2231">
                  <c:v>10.970923828130001</c:v>
                </c:pt>
                <c:pt idx="2232">
                  <c:v>10.964887695310001</c:v>
                </c:pt>
                <c:pt idx="2233">
                  <c:v>10.976060546880001</c:v>
                </c:pt>
                <c:pt idx="2234">
                  <c:v>10.976060546880001</c:v>
                </c:pt>
                <c:pt idx="2235">
                  <c:v>10.84740820313</c:v>
                </c:pt>
                <c:pt idx="2236">
                  <c:v>10.794065429689999</c:v>
                </c:pt>
                <c:pt idx="2237">
                  <c:v>10.69444433594</c:v>
                </c:pt>
                <c:pt idx="2238">
                  <c:v>10.69444433594</c:v>
                </c:pt>
                <c:pt idx="2239">
                  <c:v>11.01796679688</c:v>
                </c:pt>
                <c:pt idx="2240">
                  <c:v>11.01796679688</c:v>
                </c:pt>
                <c:pt idx="2241">
                  <c:v>10.776192382810001</c:v>
                </c:pt>
                <c:pt idx="2242">
                  <c:v>10.873975585939998</c:v>
                </c:pt>
                <c:pt idx="2243">
                  <c:v>10.939149414060001</c:v>
                </c:pt>
                <c:pt idx="2244">
                  <c:v>10.939149414060001</c:v>
                </c:pt>
                <c:pt idx="2245">
                  <c:v>11.077514648439999</c:v>
                </c:pt>
                <c:pt idx="2246">
                  <c:v>10.998034179689999</c:v>
                </c:pt>
                <c:pt idx="2247">
                  <c:v>10.902458007810001</c:v>
                </c:pt>
                <c:pt idx="2248">
                  <c:v>10.829279296880001</c:v>
                </c:pt>
                <c:pt idx="2249">
                  <c:v>11.04880664063</c:v>
                </c:pt>
                <c:pt idx="2250">
                  <c:v>11.04880664063</c:v>
                </c:pt>
                <c:pt idx="2251">
                  <c:v>10.975083007810001</c:v>
                </c:pt>
                <c:pt idx="2252">
                  <c:v>10.96443652344</c:v>
                </c:pt>
                <c:pt idx="2253">
                  <c:v>10.889237304689999</c:v>
                </c:pt>
                <c:pt idx="2254">
                  <c:v>10.889237304689999</c:v>
                </c:pt>
                <c:pt idx="2255">
                  <c:v>11.050958007810001</c:v>
                </c:pt>
                <c:pt idx="2256">
                  <c:v>11.182470703130001</c:v>
                </c:pt>
                <c:pt idx="2257">
                  <c:v>11.00636425781</c:v>
                </c:pt>
                <c:pt idx="2258">
                  <c:v>10.94777148438</c:v>
                </c:pt>
                <c:pt idx="2259">
                  <c:v>11.016915039060001</c:v>
                </c:pt>
                <c:pt idx="2260">
                  <c:v>11.026517578130001</c:v>
                </c:pt>
                <c:pt idx="2261">
                  <c:v>11.026517578130001</c:v>
                </c:pt>
                <c:pt idx="2262">
                  <c:v>11.09508398438</c:v>
                </c:pt>
                <c:pt idx="2263">
                  <c:v>11.10807714844</c:v>
                </c:pt>
                <c:pt idx="2264">
                  <c:v>11.10807714844</c:v>
                </c:pt>
                <c:pt idx="2265">
                  <c:v>10.8806171875</c:v>
                </c:pt>
                <c:pt idx="2266">
                  <c:v>10.882026367189999</c:v>
                </c:pt>
                <c:pt idx="2267">
                  <c:v>10.882026367189999</c:v>
                </c:pt>
                <c:pt idx="2268">
                  <c:v>10.933670898439999</c:v>
                </c:pt>
                <c:pt idx="2269">
                  <c:v>10.949793945310001</c:v>
                </c:pt>
                <c:pt idx="2270">
                  <c:v>10.838033203130001</c:v>
                </c:pt>
                <c:pt idx="2271">
                  <c:v>10.838033203130001</c:v>
                </c:pt>
                <c:pt idx="2272">
                  <c:v>10.74042382813</c:v>
                </c:pt>
                <c:pt idx="2273">
                  <c:v>10.97743652344</c:v>
                </c:pt>
                <c:pt idx="2274">
                  <c:v>11.163107421880001</c:v>
                </c:pt>
                <c:pt idx="2275">
                  <c:v>10.95870117188</c:v>
                </c:pt>
                <c:pt idx="2276">
                  <c:v>10.8985</c:v>
                </c:pt>
                <c:pt idx="2277">
                  <c:v>10.8985</c:v>
                </c:pt>
                <c:pt idx="2278">
                  <c:v>11.006991210939999</c:v>
                </c:pt>
                <c:pt idx="2279">
                  <c:v>11.05932617188</c:v>
                </c:pt>
                <c:pt idx="2280">
                  <c:v>11.05932617188</c:v>
                </c:pt>
                <c:pt idx="2281">
                  <c:v>11.01199609375</c:v>
                </c:pt>
                <c:pt idx="2282">
                  <c:v>10.894034179689999</c:v>
                </c:pt>
                <c:pt idx="2283">
                  <c:v>10.96699414063</c:v>
                </c:pt>
                <c:pt idx="2284">
                  <c:v>11.065223632810001</c:v>
                </c:pt>
                <c:pt idx="2285">
                  <c:v>10.89956054688</c:v>
                </c:pt>
                <c:pt idx="2286">
                  <c:v>10.89956054688</c:v>
                </c:pt>
                <c:pt idx="2287">
                  <c:v>11.060443359380001</c:v>
                </c:pt>
                <c:pt idx="2288">
                  <c:v>11.075232421880001</c:v>
                </c:pt>
                <c:pt idx="2289">
                  <c:v>11.128395507810001</c:v>
                </c:pt>
                <c:pt idx="2290">
                  <c:v>11.128395507810001</c:v>
                </c:pt>
                <c:pt idx="2291">
                  <c:v>10.943833984380001</c:v>
                </c:pt>
                <c:pt idx="2292">
                  <c:v>11.163325195310001</c:v>
                </c:pt>
                <c:pt idx="2293">
                  <c:v>11.163325195310001</c:v>
                </c:pt>
                <c:pt idx="2294">
                  <c:v>11.18415234375</c:v>
                </c:pt>
                <c:pt idx="2295">
                  <c:v>10.944399414060001</c:v>
                </c:pt>
                <c:pt idx="2296">
                  <c:v>10.944399414060001</c:v>
                </c:pt>
                <c:pt idx="2297">
                  <c:v>10.97283984375</c:v>
                </c:pt>
                <c:pt idx="2298">
                  <c:v>11.01001953125</c:v>
                </c:pt>
                <c:pt idx="2299">
                  <c:v>11.050833984380001</c:v>
                </c:pt>
                <c:pt idx="2300">
                  <c:v>11.050833984380001</c:v>
                </c:pt>
                <c:pt idx="2301">
                  <c:v>10.820289062500001</c:v>
                </c:pt>
                <c:pt idx="2302">
                  <c:v>10.951555664060001</c:v>
                </c:pt>
                <c:pt idx="2303">
                  <c:v>10.951555664060001</c:v>
                </c:pt>
                <c:pt idx="2304">
                  <c:v>11.244658203130001</c:v>
                </c:pt>
                <c:pt idx="2305">
                  <c:v>11.228725585939999</c:v>
                </c:pt>
                <c:pt idx="2306">
                  <c:v>11.228725585939999</c:v>
                </c:pt>
                <c:pt idx="2307">
                  <c:v>11.048080078130001</c:v>
                </c:pt>
                <c:pt idx="2308">
                  <c:v>10.94060351563</c:v>
                </c:pt>
                <c:pt idx="2309">
                  <c:v>11.10837695313</c:v>
                </c:pt>
                <c:pt idx="2310">
                  <c:v>11.328601562499999</c:v>
                </c:pt>
                <c:pt idx="2311">
                  <c:v>11.175965820310001</c:v>
                </c:pt>
                <c:pt idx="2312">
                  <c:v>11.20102929688</c:v>
                </c:pt>
                <c:pt idx="2313">
                  <c:v>11.20102929688</c:v>
                </c:pt>
                <c:pt idx="2314">
                  <c:v>11.22283007813</c:v>
                </c:pt>
                <c:pt idx="2315">
                  <c:v>11.131089843750001</c:v>
                </c:pt>
                <c:pt idx="2316">
                  <c:v>11.131089843750001</c:v>
                </c:pt>
                <c:pt idx="2317">
                  <c:v>11.21532910156</c:v>
                </c:pt>
                <c:pt idx="2318">
                  <c:v>11.223534179689999</c:v>
                </c:pt>
                <c:pt idx="2319">
                  <c:v>11.302710937500001</c:v>
                </c:pt>
                <c:pt idx="2320">
                  <c:v>11.358405273439999</c:v>
                </c:pt>
                <c:pt idx="2321">
                  <c:v>11.332203124999999</c:v>
                </c:pt>
                <c:pt idx="2322">
                  <c:v>11.3756171875</c:v>
                </c:pt>
                <c:pt idx="2323">
                  <c:v>11.3756171875</c:v>
                </c:pt>
                <c:pt idx="2324">
                  <c:v>11.499418945310001</c:v>
                </c:pt>
                <c:pt idx="2325">
                  <c:v>11.52842382813</c:v>
                </c:pt>
                <c:pt idx="2326">
                  <c:v>11.52842382813</c:v>
                </c:pt>
                <c:pt idx="2327">
                  <c:v>11.34754589844</c:v>
                </c:pt>
                <c:pt idx="2328">
                  <c:v>11.514396484380001</c:v>
                </c:pt>
                <c:pt idx="2329">
                  <c:v>11.514396484380001</c:v>
                </c:pt>
                <c:pt idx="2330">
                  <c:v>11.406336914060001</c:v>
                </c:pt>
                <c:pt idx="2331">
                  <c:v>11.581396484380001</c:v>
                </c:pt>
                <c:pt idx="2332">
                  <c:v>11.52185644531</c:v>
                </c:pt>
                <c:pt idx="2333">
                  <c:v>11.52185644531</c:v>
                </c:pt>
                <c:pt idx="2334">
                  <c:v>11.64648242188</c:v>
                </c:pt>
                <c:pt idx="2335">
                  <c:v>11.898118164060001</c:v>
                </c:pt>
                <c:pt idx="2336">
                  <c:v>11.898118164060001</c:v>
                </c:pt>
                <c:pt idx="2337">
                  <c:v>11.59608398438</c:v>
                </c:pt>
                <c:pt idx="2338">
                  <c:v>11.687565429689998</c:v>
                </c:pt>
                <c:pt idx="2339">
                  <c:v>11.687565429689998</c:v>
                </c:pt>
                <c:pt idx="2340">
                  <c:v>11.776666015630001</c:v>
                </c:pt>
                <c:pt idx="2341">
                  <c:v>11.81195703125</c:v>
                </c:pt>
                <c:pt idx="2342">
                  <c:v>11.66481738281</c:v>
                </c:pt>
                <c:pt idx="2343">
                  <c:v>11.66481738281</c:v>
                </c:pt>
                <c:pt idx="2344">
                  <c:v>11.67883007813</c:v>
                </c:pt>
                <c:pt idx="2345">
                  <c:v>11.787344726560001</c:v>
                </c:pt>
                <c:pt idx="2346">
                  <c:v>11.81921289063</c:v>
                </c:pt>
                <c:pt idx="2347">
                  <c:v>11.782490234380001</c:v>
                </c:pt>
                <c:pt idx="2348">
                  <c:v>11.747665039060001</c:v>
                </c:pt>
                <c:pt idx="2349">
                  <c:v>11.747665039060001</c:v>
                </c:pt>
                <c:pt idx="2350">
                  <c:v>11.740454101560001</c:v>
                </c:pt>
                <c:pt idx="2351">
                  <c:v>11.89998632813</c:v>
                </c:pt>
                <c:pt idx="2352">
                  <c:v>11.908075195310001</c:v>
                </c:pt>
                <c:pt idx="2353">
                  <c:v>11.908075195310001</c:v>
                </c:pt>
                <c:pt idx="2354">
                  <c:v>11.981482421880001</c:v>
                </c:pt>
                <c:pt idx="2355">
                  <c:v>11.826702148439999</c:v>
                </c:pt>
                <c:pt idx="2356">
                  <c:v>11.826702148439999</c:v>
                </c:pt>
                <c:pt idx="2357">
                  <c:v>11.89040429688</c:v>
                </c:pt>
                <c:pt idx="2358">
                  <c:v>12.030040039060001</c:v>
                </c:pt>
                <c:pt idx="2359">
                  <c:v>12.030040039060001</c:v>
                </c:pt>
                <c:pt idx="2360">
                  <c:v>12.21026269531</c:v>
                </c:pt>
                <c:pt idx="2361">
                  <c:v>12.117916992189999</c:v>
                </c:pt>
                <c:pt idx="2362">
                  <c:v>12.092484375</c:v>
                </c:pt>
                <c:pt idx="2363">
                  <c:v>12.092484375</c:v>
                </c:pt>
                <c:pt idx="2364">
                  <c:v>12.046473632810001</c:v>
                </c:pt>
                <c:pt idx="2365">
                  <c:v>11.987114257810001</c:v>
                </c:pt>
                <c:pt idx="2366">
                  <c:v>11.987114257810001</c:v>
                </c:pt>
                <c:pt idx="2367">
                  <c:v>12.195009765630001</c:v>
                </c:pt>
                <c:pt idx="2368">
                  <c:v>12.14795703125</c:v>
                </c:pt>
                <c:pt idx="2369">
                  <c:v>12.14795703125</c:v>
                </c:pt>
                <c:pt idx="2370">
                  <c:v>12.364531250000001</c:v>
                </c:pt>
                <c:pt idx="2371">
                  <c:v>12.23817578125</c:v>
                </c:pt>
                <c:pt idx="2372">
                  <c:v>12.272082031249999</c:v>
                </c:pt>
                <c:pt idx="2373">
                  <c:v>12.272082031249999</c:v>
                </c:pt>
                <c:pt idx="2374">
                  <c:v>12.22329101563</c:v>
                </c:pt>
                <c:pt idx="2375">
                  <c:v>12.191181640630001</c:v>
                </c:pt>
                <c:pt idx="2376">
                  <c:v>12.191181640630001</c:v>
                </c:pt>
                <c:pt idx="2377">
                  <c:v>12.11082910156</c:v>
                </c:pt>
                <c:pt idx="2378">
                  <c:v>12.192384765630001</c:v>
                </c:pt>
                <c:pt idx="2379">
                  <c:v>12.2363828125</c:v>
                </c:pt>
                <c:pt idx="2380">
                  <c:v>12.2363828125</c:v>
                </c:pt>
                <c:pt idx="2381">
                  <c:v>12.16414648438</c:v>
                </c:pt>
                <c:pt idx="2382">
                  <c:v>12.06345898438</c:v>
                </c:pt>
                <c:pt idx="2383">
                  <c:v>12.06345898438</c:v>
                </c:pt>
                <c:pt idx="2384">
                  <c:v>12.402265625</c:v>
                </c:pt>
                <c:pt idx="2385">
                  <c:v>12.394090820310002</c:v>
                </c:pt>
                <c:pt idx="2386">
                  <c:v>12.394090820310002</c:v>
                </c:pt>
                <c:pt idx="2387">
                  <c:v>12.16115820313</c:v>
                </c:pt>
                <c:pt idx="2388">
                  <c:v>12.055942382810001</c:v>
                </c:pt>
                <c:pt idx="2389">
                  <c:v>12.098057617189999</c:v>
                </c:pt>
                <c:pt idx="2390">
                  <c:v>12.098057617189999</c:v>
                </c:pt>
                <c:pt idx="2391">
                  <c:v>12.400434570310001</c:v>
                </c:pt>
                <c:pt idx="2392">
                  <c:v>12.423177734380001</c:v>
                </c:pt>
                <c:pt idx="2393">
                  <c:v>12.498820312499999</c:v>
                </c:pt>
                <c:pt idx="2394">
                  <c:v>12.250021484380001</c:v>
                </c:pt>
                <c:pt idx="2395">
                  <c:v>12.33188867188</c:v>
                </c:pt>
                <c:pt idx="2396">
                  <c:v>12.33188867188</c:v>
                </c:pt>
                <c:pt idx="2397">
                  <c:v>12.00647460938</c:v>
                </c:pt>
                <c:pt idx="2398">
                  <c:v>12.20115039063</c:v>
                </c:pt>
                <c:pt idx="2399">
                  <c:v>12.20115039063</c:v>
                </c:pt>
                <c:pt idx="2400">
                  <c:v>12.261159179689999</c:v>
                </c:pt>
                <c:pt idx="2401">
                  <c:v>12.31163183594</c:v>
                </c:pt>
                <c:pt idx="2402">
                  <c:v>12.31163183594</c:v>
                </c:pt>
                <c:pt idx="2403">
                  <c:v>12.216245117189999</c:v>
                </c:pt>
                <c:pt idx="2404">
                  <c:v>12.21976757813</c:v>
                </c:pt>
                <c:pt idx="2405">
                  <c:v>12.08717871094</c:v>
                </c:pt>
                <c:pt idx="2406">
                  <c:v>12.08717871094</c:v>
                </c:pt>
                <c:pt idx="2407">
                  <c:v>12.15855664063</c:v>
                </c:pt>
                <c:pt idx="2408">
                  <c:v>12.143861328130001</c:v>
                </c:pt>
                <c:pt idx="2409">
                  <c:v>12.143861328130001</c:v>
                </c:pt>
                <c:pt idx="2410">
                  <c:v>12.221670898439999</c:v>
                </c:pt>
                <c:pt idx="2411">
                  <c:v>12.143450195310001</c:v>
                </c:pt>
                <c:pt idx="2412">
                  <c:v>12.143450195310001</c:v>
                </c:pt>
                <c:pt idx="2413">
                  <c:v>12.08701953125</c:v>
                </c:pt>
                <c:pt idx="2414">
                  <c:v>12.00256835938</c:v>
                </c:pt>
                <c:pt idx="2415">
                  <c:v>11.94771582031</c:v>
                </c:pt>
                <c:pt idx="2416">
                  <c:v>11.94771582031</c:v>
                </c:pt>
                <c:pt idx="2417">
                  <c:v>11.999367187500001</c:v>
                </c:pt>
                <c:pt idx="2418">
                  <c:v>11.950081054689999</c:v>
                </c:pt>
                <c:pt idx="2419">
                  <c:v>12.000228515630001</c:v>
                </c:pt>
                <c:pt idx="2420">
                  <c:v>11.957418945310001</c:v>
                </c:pt>
                <c:pt idx="2421">
                  <c:v>11.98015429688</c:v>
                </c:pt>
                <c:pt idx="2422">
                  <c:v>11.98015429688</c:v>
                </c:pt>
                <c:pt idx="2423">
                  <c:v>11.98158398438</c:v>
                </c:pt>
                <c:pt idx="2424">
                  <c:v>12.076960937500001</c:v>
                </c:pt>
                <c:pt idx="2425">
                  <c:v>12.076960937500001</c:v>
                </c:pt>
                <c:pt idx="2426">
                  <c:v>11.77620800781</c:v>
                </c:pt>
                <c:pt idx="2427">
                  <c:v>11.964538085939999</c:v>
                </c:pt>
                <c:pt idx="2428">
                  <c:v>11.949271484380001</c:v>
                </c:pt>
                <c:pt idx="2429">
                  <c:v>12.051322265630001</c:v>
                </c:pt>
                <c:pt idx="2430">
                  <c:v>11.72778320313</c:v>
                </c:pt>
                <c:pt idx="2431">
                  <c:v>11.72778320313</c:v>
                </c:pt>
                <c:pt idx="2432">
                  <c:v>11.94178125</c:v>
                </c:pt>
                <c:pt idx="2433">
                  <c:v>12.14996289063</c:v>
                </c:pt>
                <c:pt idx="2434">
                  <c:v>12.22137207031</c:v>
                </c:pt>
                <c:pt idx="2435">
                  <c:v>12.22137207031</c:v>
                </c:pt>
                <c:pt idx="2436">
                  <c:v>12.118490234380001</c:v>
                </c:pt>
                <c:pt idx="2437">
                  <c:v>12.192305664060001</c:v>
                </c:pt>
                <c:pt idx="2438">
                  <c:v>12.192305664060001</c:v>
                </c:pt>
                <c:pt idx="2439">
                  <c:v>12.159942382810002</c:v>
                </c:pt>
                <c:pt idx="2440">
                  <c:v>11.94496289063</c:v>
                </c:pt>
                <c:pt idx="2441">
                  <c:v>12.253583984380001</c:v>
                </c:pt>
                <c:pt idx="2442">
                  <c:v>12.253583984380001</c:v>
                </c:pt>
                <c:pt idx="2443">
                  <c:v>12.068396484380001</c:v>
                </c:pt>
                <c:pt idx="2444">
                  <c:v>12.18137597656</c:v>
                </c:pt>
                <c:pt idx="2445">
                  <c:v>12.088518554689999</c:v>
                </c:pt>
                <c:pt idx="2446">
                  <c:v>12.354103515630001</c:v>
                </c:pt>
                <c:pt idx="2447">
                  <c:v>12.13662988281</c:v>
                </c:pt>
                <c:pt idx="2448">
                  <c:v>12.13662988281</c:v>
                </c:pt>
                <c:pt idx="2449">
                  <c:v>12.097002929689999</c:v>
                </c:pt>
                <c:pt idx="2450">
                  <c:v>12.13790429688</c:v>
                </c:pt>
                <c:pt idx="2451">
                  <c:v>12.389013671880001</c:v>
                </c:pt>
                <c:pt idx="2452">
                  <c:v>12.389013671880001</c:v>
                </c:pt>
                <c:pt idx="2453">
                  <c:v>12.20399414063</c:v>
                </c:pt>
                <c:pt idx="2454">
                  <c:v>12.214228515630001</c:v>
                </c:pt>
                <c:pt idx="2455">
                  <c:v>12.214228515630001</c:v>
                </c:pt>
                <c:pt idx="2456">
                  <c:v>12.435027343750001</c:v>
                </c:pt>
                <c:pt idx="2457">
                  <c:v>12.273004882810001</c:v>
                </c:pt>
                <c:pt idx="2458">
                  <c:v>12.273004882810001</c:v>
                </c:pt>
                <c:pt idx="2459">
                  <c:v>12.32228222656</c:v>
                </c:pt>
                <c:pt idx="2460">
                  <c:v>12.310581054689999</c:v>
                </c:pt>
                <c:pt idx="2461">
                  <c:v>12.29636523438</c:v>
                </c:pt>
                <c:pt idx="2462">
                  <c:v>12.29636523438</c:v>
                </c:pt>
                <c:pt idx="2463">
                  <c:v>12.18269824219</c:v>
                </c:pt>
                <c:pt idx="2464">
                  <c:v>12.244465820310001</c:v>
                </c:pt>
                <c:pt idx="2465">
                  <c:v>12.244465820310001</c:v>
                </c:pt>
                <c:pt idx="2466">
                  <c:v>12.33957910156</c:v>
                </c:pt>
                <c:pt idx="2467">
                  <c:v>12.245294921880001</c:v>
                </c:pt>
                <c:pt idx="2468">
                  <c:v>12.245294921880001</c:v>
                </c:pt>
                <c:pt idx="2469">
                  <c:v>12.411012695310001</c:v>
                </c:pt>
                <c:pt idx="2470">
                  <c:v>12.257282226560001</c:v>
                </c:pt>
                <c:pt idx="2471">
                  <c:v>12.33226855469</c:v>
                </c:pt>
                <c:pt idx="2472">
                  <c:v>12.33226855469</c:v>
                </c:pt>
                <c:pt idx="2473">
                  <c:v>12.55253320313</c:v>
                </c:pt>
                <c:pt idx="2474">
                  <c:v>12.32913476563</c:v>
                </c:pt>
                <c:pt idx="2475">
                  <c:v>12.32913476563</c:v>
                </c:pt>
                <c:pt idx="2476">
                  <c:v>12.353870117189999</c:v>
                </c:pt>
                <c:pt idx="2477">
                  <c:v>12.40857617188</c:v>
                </c:pt>
                <c:pt idx="2478">
                  <c:v>12.40857617188</c:v>
                </c:pt>
                <c:pt idx="2479">
                  <c:v>12.48885351563</c:v>
                </c:pt>
                <c:pt idx="2480">
                  <c:v>12.341480468749999</c:v>
                </c:pt>
                <c:pt idx="2481">
                  <c:v>12.48575097656</c:v>
                </c:pt>
                <c:pt idx="2482">
                  <c:v>12.300788085939999</c:v>
                </c:pt>
                <c:pt idx="2483">
                  <c:v>12.342942382810001</c:v>
                </c:pt>
                <c:pt idx="2484">
                  <c:v>12.342942382810001</c:v>
                </c:pt>
                <c:pt idx="2485">
                  <c:v>12.516877929689999</c:v>
                </c:pt>
                <c:pt idx="2486">
                  <c:v>12.52526660156</c:v>
                </c:pt>
                <c:pt idx="2487">
                  <c:v>12.251776367189999</c:v>
                </c:pt>
                <c:pt idx="2488">
                  <c:v>12.251776367189999</c:v>
                </c:pt>
                <c:pt idx="2489">
                  <c:v>12.28150097656</c:v>
                </c:pt>
                <c:pt idx="2490">
                  <c:v>12.167193359380001</c:v>
                </c:pt>
                <c:pt idx="2491">
                  <c:v>12.245444335939998</c:v>
                </c:pt>
                <c:pt idx="2492">
                  <c:v>12.189665039060001</c:v>
                </c:pt>
                <c:pt idx="2493">
                  <c:v>12.17905566406</c:v>
                </c:pt>
                <c:pt idx="2494">
                  <c:v>12.183026367189999</c:v>
                </c:pt>
                <c:pt idx="2495">
                  <c:v>12.183026367189999</c:v>
                </c:pt>
                <c:pt idx="2496">
                  <c:v>12.231557617189999</c:v>
                </c:pt>
                <c:pt idx="2497">
                  <c:v>12.10596191406</c:v>
                </c:pt>
                <c:pt idx="2498">
                  <c:v>12.10596191406</c:v>
                </c:pt>
                <c:pt idx="2499">
                  <c:v>12.232798828130001</c:v>
                </c:pt>
                <c:pt idx="2500">
                  <c:v>12.230296875000001</c:v>
                </c:pt>
                <c:pt idx="2501">
                  <c:v>12.230296875000001</c:v>
                </c:pt>
                <c:pt idx="2502">
                  <c:v>11.88899023438</c:v>
                </c:pt>
                <c:pt idx="2503">
                  <c:v>12.078304687499999</c:v>
                </c:pt>
                <c:pt idx="2504">
                  <c:v>12.078304687499999</c:v>
                </c:pt>
                <c:pt idx="2505">
                  <c:v>12.209263671880001</c:v>
                </c:pt>
                <c:pt idx="2506">
                  <c:v>12.230238281249999</c:v>
                </c:pt>
                <c:pt idx="2507">
                  <c:v>12.10145996094</c:v>
                </c:pt>
                <c:pt idx="2508">
                  <c:v>12.10145996094</c:v>
                </c:pt>
                <c:pt idx="2509">
                  <c:v>11.8988046875</c:v>
                </c:pt>
                <c:pt idx="2510">
                  <c:v>11.96090527344</c:v>
                </c:pt>
                <c:pt idx="2511">
                  <c:v>11.96090527344</c:v>
                </c:pt>
                <c:pt idx="2512">
                  <c:v>11.74358496094</c:v>
                </c:pt>
                <c:pt idx="2513">
                  <c:v>12.00028710938</c:v>
                </c:pt>
                <c:pt idx="2514">
                  <c:v>12.00028710938</c:v>
                </c:pt>
                <c:pt idx="2515">
                  <c:v>12.021470703130001</c:v>
                </c:pt>
                <c:pt idx="2516">
                  <c:v>12.01065332031</c:v>
                </c:pt>
                <c:pt idx="2517">
                  <c:v>11.74653125</c:v>
                </c:pt>
                <c:pt idx="2518">
                  <c:v>12.05473046875</c:v>
                </c:pt>
                <c:pt idx="2519">
                  <c:v>12.091961914060001</c:v>
                </c:pt>
                <c:pt idx="2520">
                  <c:v>12.091961914060001</c:v>
                </c:pt>
                <c:pt idx="2521">
                  <c:v>12.08209960938</c:v>
                </c:pt>
                <c:pt idx="2522">
                  <c:v>12.01379296875</c:v>
                </c:pt>
                <c:pt idx="2523">
                  <c:v>12.002334960939999</c:v>
                </c:pt>
                <c:pt idx="2524">
                  <c:v>12.002334960939999</c:v>
                </c:pt>
                <c:pt idx="2525">
                  <c:v>12.085999023439999</c:v>
                </c:pt>
                <c:pt idx="2526">
                  <c:v>11.971306640630001</c:v>
                </c:pt>
                <c:pt idx="2527">
                  <c:v>11.954792968750001</c:v>
                </c:pt>
                <c:pt idx="2528">
                  <c:v>11.86911621094</c:v>
                </c:pt>
                <c:pt idx="2529">
                  <c:v>11.822431640630001</c:v>
                </c:pt>
                <c:pt idx="2530">
                  <c:v>11.822431640630001</c:v>
                </c:pt>
                <c:pt idx="2531">
                  <c:v>11.942596679689998</c:v>
                </c:pt>
                <c:pt idx="2532">
                  <c:v>12.002246093749999</c:v>
                </c:pt>
                <c:pt idx="2533">
                  <c:v>11.860224609380001</c:v>
                </c:pt>
                <c:pt idx="2534">
                  <c:v>11.860224609380001</c:v>
                </c:pt>
                <c:pt idx="2535">
                  <c:v>11.844328125000001</c:v>
                </c:pt>
                <c:pt idx="2536">
                  <c:v>11.818450195310001</c:v>
                </c:pt>
                <c:pt idx="2537">
                  <c:v>11.94227539063</c:v>
                </c:pt>
                <c:pt idx="2538">
                  <c:v>11.84678515625</c:v>
                </c:pt>
                <c:pt idx="2539">
                  <c:v>11.785461914060001</c:v>
                </c:pt>
                <c:pt idx="2540">
                  <c:v>11.785461914060001</c:v>
                </c:pt>
                <c:pt idx="2541">
                  <c:v>11.79725585938</c:v>
                </c:pt>
                <c:pt idx="2542">
                  <c:v>12.104875</c:v>
                </c:pt>
                <c:pt idx="2543">
                  <c:v>11.897735351560002</c:v>
                </c:pt>
                <c:pt idx="2544">
                  <c:v>11.897735351560002</c:v>
                </c:pt>
                <c:pt idx="2545">
                  <c:v>11.92296191406</c:v>
                </c:pt>
                <c:pt idx="2546">
                  <c:v>11.92296191406</c:v>
                </c:pt>
                <c:pt idx="2547">
                  <c:v>12.085008789060002</c:v>
                </c:pt>
                <c:pt idx="2548">
                  <c:v>11.878929687499999</c:v>
                </c:pt>
                <c:pt idx="2549">
                  <c:v>11.637078125</c:v>
                </c:pt>
                <c:pt idx="2550">
                  <c:v>11.637078125</c:v>
                </c:pt>
                <c:pt idx="2551">
                  <c:v>11.769143554689999</c:v>
                </c:pt>
                <c:pt idx="2552">
                  <c:v>11.995976562499999</c:v>
                </c:pt>
                <c:pt idx="2553">
                  <c:v>11.836140625000001</c:v>
                </c:pt>
                <c:pt idx="2554">
                  <c:v>11.810276367189999</c:v>
                </c:pt>
                <c:pt idx="2555">
                  <c:v>11.729224609380001</c:v>
                </c:pt>
                <c:pt idx="2556">
                  <c:v>11.941973632810001</c:v>
                </c:pt>
                <c:pt idx="2557">
                  <c:v>11.941973632810001</c:v>
                </c:pt>
                <c:pt idx="2558">
                  <c:v>11.68758105469</c:v>
                </c:pt>
                <c:pt idx="2559">
                  <c:v>11.52753320313</c:v>
                </c:pt>
                <c:pt idx="2560">
                  <c:v>11.52753320313</c:v>
                </c:pt>
                <c:pt idx="2561">
                  <c:v>11.620825195310001</c:v>
                </c:pt>
                <c:pt idx="2562">
                  <c:v>11.858526367189999</c:v>
                </c:pt>
                <c:pt idx="2563">
                  <c:v>11.777252929689999</c:v>
                </c:pt>
                <c:pt idx="2564">
                  <c:v>11.707599609380001</c:v>
                </c:pt>
                <c:pt idx="2565">
                  <c:v>11.74766210938</c:v>
                </c:pt>
                <c:pt idx="2566">
                  <c:v>11.74766210938</c:v>
                </c:pt>
                <c:pt idx="2567">
                  <c:v>11.726339843750001</c:v>
                </c:pt>
                <c:pt idx="2568">
                  <c:v>11.77991796875</c:v>
                </c:pt>
                <c:pt idx="2569">
                  <c:v>11.77991796875</c:v>
                </c:pt>
                <c:pt idx="2570">
                  <c:v>11.828806640630001</c:v>
                </c:pt>
                <c:pt idx="2571">
                  <c:v>11.729321289060001</c:v>
                </c:pt>
                <c:pt idx="2572">
                  <c:v>11.729321289060001</c:v>
                </c:pt>
                <c:pt idx="2573">
                  <c:v>11.611616210939999</c:v>
                </c:pt>
                <c:pt idx="2574">
                  <c:v>11.735403320310001</c:v>
                </c:pt>
                <c:pt idx="2575">
                  <c:v>12.034564453130001</c:v>
                </c:pt>
                <c:pt idx="2576">
                  <c:v>12.034564453130001</c:v>
                </c:pt>
                <c:pt idx="2577">
                  <c:v>11.841949218750001</c:v>
                </c:pt>
                <c:pt idx="2578">
                  <c:v>11.861634765630001</c:v>
                </c:pt>
                <c:pt idx="2579">
                  <c:v>11.861634765630001</c:v>
                </c:pt>
                <c:pt idx="2580">
                  <c:v>11.66835449219</c:v>
                </c:pt>
                <c:pt idx="2581">
                  <c:v>11.749186523439999</c:v>
                </c:pt>
                <c:pt idx="2582">
                  <c:v>11.749186523439999</c:v>
                </c:pt>
                <c:pt idx="2583">
                  <c:v>11.797040039060001</c:v>
                </c:pt>
                <c:pt idx="2584">
                  <c:v>11.813898437500001</c:v>
                </c:pt>
                <c:pt idx="2585">
                  <c:v>11.84531738281</c:v>
                </c:pt>
                <c:pt idx="2586">
                  <c:v>11.84531738281</c:v>
                </c:pt>
                <c:pt idx="2587">
                  <c:v>11.69091308594</c:v>
                </c:pt>
                <c:pt idx="2588">
                  <c:v>11.96213574219</c:v>
                </c:pt>
                <c:pt idx="2589">
                  <c:v>11.750643554689999</c:v>
                </c:pt>
                <c:pt idx="2590">
                  <c:v>11.67804492188</c:v>
                </c:pt>
                <c:pt idx="2591">
                  <c:v>11.756324218750001</c:v>
                </c:pt>
                <c:pt idx="2592">
                  <c:v>11.756324218750001</c:v>
                </c:pt>
                <c:pt idx="2593">
                  <c:v>11.890138671880001</c:v>
                </c:pt>
                <c:pt idx="2594">
                  <c:v>11.744807617189998</c:v>
                </c:pt>
                <c:pt idx="2595">
                  <c:v>11.72467675781</c:v>
                </c:pt>
                <c:pt idx="2596">
                  <c:v>11.72467675781</c:v>
                </c:pt>
                <c:pt idx="2597">
                  <c:v>11.898211914060001</c:v>
                </c:pt>
                <c:pt idx="2598">
                  <c:v>11.72193066406</c:v>
                </c:pt>
                <c:pt idx="2599">
                  <c:v>11.72193066406</c:v>
                </c:pt>
                <c:pt idx="2600">
                  <c:v>11.798686523439999</c:v>
                </c:pt>
                <c:pt idx="2601">
                  <c:v>11.95514648438</c:v>
                </c:pt>
                <c:pt idx="2602">
                  <c:v>11.95514648438</c:v>
                </c:pt>
                <c:pt idx="2603">
                  <c:v>11.94038476563</c:v>
                </c:pt>
                <c:pt idx="2604">
                  <c:v>11.709421875</c:v>
                </c:pt>
                <c:pt idx="2605">
                  <c:v>11.838607421880001</c:v>
                </c:pt>
                <c:pt idx="2606">
                  <c:v>11.838607421880001</c:v>
                </c:pt>
                <c:pt idx="2607">
                  <c:v>12.113768554689999</c:v>
                </c:pt>
                <c:pt idx="2608">
                  <c:v>12.113768554689999</c:v>
                </c:pt>
                <c:pt idx="2609">
                  <c:v>11.94427734375</c:v>
                </c:pt>
                <c:pt idx="2610">
                  <c:v>11.873684570310001</c:v>
                </c:pt>
                <c:pt idx="2611">
                  <c:v>11.997680664060001</c:v>
                </c:pt>
                <c:pt idx="2612">
                  <c:v>11.997680664060001</c:v>
                </c:pt>
                <c:pt idx="2613">
                  <c:v>11.91010546875</c:v>
                </c:pt>
                <c:pt idx="2614">
                  <c:v>12.03344335938</c:v>
                </c:pt>
                <c:pt idx="2615">
                  <c:v>12.03344335938</c:v>
                </c:pt>
                <c:pt idx="2616">
                  <c:v>12.07196679688</c:v>
                </c:pt>
                <c:pt idx="2617">
                  <c:v>11.870372070310001</c:v>
                </c:pt>
                <c:pt idx="2618">
                  <c:v>11.870372070310001</c:v>
                </c:pt>
                <c:pt idx="2619">
                  <c:v>11.92883203125</c:v>
                </c:pt>
                <c:pt idx="2620">
                  <c:v>12.040124023439999</c:v>
                </c:pt>
                <c:pt idx="2621">
                  <c:v>12.100892578130001</c:v>
                </c:pt>
                <c:pt idx="2622">
                  <c:v>12.100892578130001</c:v>
                </c:pt>
                <c:pt idx="2623">
                  <c:v>11.903041992189999</c:v>
                </c:pt>
                <c:pt idx="2624">
                  <c:v>11.933080078130001</c:v>
                </c:pt>
                <c:pt idx="2625">
                  <c:v>11.997729492189999</c:v>
                </c:pt>
                <c:pt idx="2626">
                  <c:v>12.1699296875</c:v>
                </c:pt>
                <c:pt idx="2627">
                  <c:v>11.872637695310001</c:v>
                </c:pt>
                <c:pt idx="2628">
                  <c:v>11.872637695310001</c:v>
                </c:pt>
                <c:pt idx="2629">
                  <c:v>11.9203046875</c:v>
                </c:pt>
                <c:pt idx="2630">
                  <c:v>11.97015820313</c:v>
                </c:pt>
                <c:pt idx="2631">
                  <c:v>11.97015820313</c:v>
                </c:pt>
                <c:pt idx="2632">
                  <c:v>12.261196289060001</c:v>
                </c:pt>
                <c:pt idx="2633">
                  <c:v>12.117131835939999</c:v>
                </c:pt>
                <c:pt idx="2634">
                  <c:v>12.264863281249999</c:v>
                </c:pt>
                <c:pt idx="2635">
                  <c:v>12.334637695310001</c:v>
                </c:pt>
                <c:pt idx="2636">
                  <c:v>12.36139648438</c:v>
                </c:pt>
                <c:pt idx="2637">
                  <c:v>12.326045898439999</c:v>
                </c:pt>
                <c:pt idx="2638">
                  <c:v>12.326045898439999</c:v>
                </c:pt>
                <c:pt idx="2639">
                  <c:v>12.10410742188</c:v>
                </c:pt>
                <c:pt idx="2640">
                  <c:v>12.287244140630001</c:v>
                </c:pt>
                <c:pt idx="2641">
                  <c:v>12.1148515625</c:v>
                </c:pt>
                <c:pt idx="2642">
                  <c:v>12.1148515625</c:v>
                </c:pt>
                <c:pt idx="2643">
                  <c:v>12.238088867189999</c:v>
                </c:pt>
                <c:pt idx="2644">
                  <c:v>12.130405273439999</c:v>
                </c:pt>
                <c:pt idx="2645">
                  <c:v>12.314482421880001</c:v>
                </c:pt>
                <c:pt idx="2646">
                  <c:v>12.260786132810001</c:v>
                </c:pt>
                <c:pt idx="2647">
                  <c:v>12.183916992189999</c:v>
                </c:pt>
                <c:pt idx="2648">
                  <c:v>12.183916992189999</c:v>
                </c:pt>
                <c:pt idx="2649">
                  <c:v>12.343842773439999</c:v>
                </c:pt>
                <c:pt idx="2650">
                  <c:v>12.331822265630001</c:v>
                </c:pt>
                <c:pt idx="2651">
                  <c:v>12.331822265630001</c:v>
                </c:pt>
                <c:pt idx="2652">
                  <c:v>12.15464257813</c:v>
                </c:pt>
                <c:pt idx="2653">
                  <c:v>12.29213085938</c:v>
                </c:pt>
                <c:pt idx="2654">
                  <c:v>12.29213085938</c:v>
                </c:pt>
                <c:pt idx="2655">
                  <c:v>12.439192382810001</c:v>
                </c:pt>
                <c:pt idx="2656">
                  <c:v>12.3075234375</c:v>
                </c:pt>
                <c:pt idx="2657">
                  <c:v>12.287426757810001</c:v>
                </c:pt>
                <c:pt idx="2658">
                  <c:v>12.287426757810001</c:v>
                </c:pt>
                <c:pt idx="2659">
                  <c:v>12.295404296880001</c:v>
                </c:pt>
                <c:pt idx="2660">
                  <c:v>12.472500976560001</c:v>
                </c:pt>
                <c:pt idx="2661">
                  <c:v>12.472500976560001</c:v>
                </c:pt>
                <c:pt idx="2662">
                  <c:v>12.348423828130001</c:v>
                </c:pt>
                <c:pt idx="2663">
                  <c:v>12.283578125</c:v>
                </c:pt>
                <c:pt idx="2664">
                  <c:v>12.283578125</c:v>
                </c:pt>
                <c:pt idx="2665">
                  <c:v>12.424520507810001</c:v>
                </c:pt>
                <c:pt idx="2666">
                  <c:v>12.499237304689998</c:v>
                </c:pt>
                <c:pt idx="2667">
                  <c:v>12.548822265630001</c:v>
                </c:pt>
                <c:pt idx="2668">
                  <c:v>12.548822265630001</c:v>
                </c:pt>
                <c:pt idx="2669">
                  <c:v>12.34498046875</c:v>
                </c:pt>
                <c:pt idx="2670">
                  <c:v>12.374216796880001</c:v>
                </c:pt>
                <c:pt idx="2671">
                  <c:v>12.42839648438</c:v>
                </c:pt>
                <c:pt idx="2672">
                  <c:v>12.607166992189999</c:v>
                </c:pt>
                <c:pt idx="2673">
                  <c:v>12.44792382813</c:v>
                </c:pt>
                <c:pt idx="2674">
                  <c:v>12.44792382813</c:v>
                </c:pt>
                <c:pt idx="2675">
                  <c:v>12.480145507810001</c:v>
                </c:pt>
                <c:pt idx="2676">
                  <c:v>12.602950195310001</c:v>
                </c:pt>
                <c:pt idx="2677">
                  <c:v>12.602950195310001</c:v>
                </c:pt>
                <c:pt idx="2678">
                  <c:v>12.72556640625</c:v>
                </c:pt>
                <c:pt idx="2679">
                  <c:v>12.79356835938</c:v>
                </c:pt>
                <c:pt idx="2680">
                  <c:v>12.911028320310001</c:v>
                </c:pt>
                <c:pt idx="2681">
                  <c:v>13.13600976563</c:v>
                </c:pt>
                <c:pt idx="2682">
                  <c:v>13.17453515625</c:v>
                </c:pt>
                <c:pt idx="2683">
                  <c:v>13.63057324219</c:v>
                </c:pt>
                <c:pt idx="2684">
                  <c:v>13.63057324219</c:v>
                </c:pt>
                <c:pt idx="2685">
                  <c:v>13.770185546880001</c:v>
                </c:pt>
                <c:pt idx="2686">
                  <c:v>13.87025488281</c:v>
                </c:pt>
                <c:pt idx="2687">
                  <c:v>13.87025488281</c:v>
                </c:pt>
                <c:pt idx="2688">
                  <c:v>14.027356445310001</c:v>
                </c:pt>
                <c:pt idx="2689">
                  <c:v>15.233877929689999</c:v>
                </c:pt>
                <c:pt idx="2690">
                  <c:v>15.233877929689999</c:v>
                </c:pt>
                <c:pt idx="2691">
                  <c:v>15.439804687500001</c:v>
                </c:pt>
                <c:pt idx="2692">
                  <c:v>15.7450546875</c:v>
                </c:pt>
                <c:pt idx="2693">
                  <c:v>16.505210937499999</c:v>
                </c:pt>
                <c:pt idx="2694">
                  <c:v>16.505210937499999</c:v>
                </c:pt>
                <c:pt idx="2695">
                  <c:v>17.301312500000002</c:v>
                </c:pt>
                <c:pt idx="2696">
                  <c:v>17.675460937499999</c:v>
                </c:pt>
                <c:pt idx="2697">
                  <c:v>17.675460937499999</c:v>
                </c:pt>
                <c:pt idx="2698">
                  <c:v>17.60325390625</c:v>
                </c:pt>
                <c:pt idx="2699">
                  <c:v>16.2482578125</c:v>
                </c:pt>
                <c:pt idx="2700">
                  <c:v>16.2482578125</c:v>
                </c:pt>
                <c:pt idx="2701">
                  <c:v>15.16294824219</c:v>
                </c:pt>
                <c:pt idx="2702">
                  <c:v>14.27291894531</c:v>
                </c:pt>
                <c:pt idx="2703">
                  <c:v>13.559005859380001</c:v>
                </c:pt>
                <c:pt idx="2704">
                  <c:v>13.559005859380001</c:v>
                </c:pt>
                <c:pt idx="2705">
                  <c:v>12.915344726560001</c:v>
                </c:pt>
                <c:pt idx="2706">
                  <c:v>12.35732226563</c:v>
                </c:pt>
                <c:pt idx="2707">
                  <c:v>11.11626953125</c:v>
                </c:pt>
                <c:pt idx="2708">
                  <c:v>9.962884765630001</c:v>
                </c:pt>
                <c:pt idx="2709">
                  <c:v>7.9862211914099994</c:v>
                </c:pt>
                <c:pt idx="2710">
                  <c:v>7.9862211914099994</c:v>
                </c:pt>
                <c:pt idx="2711">
                  <c:v>6.1815556640600002</c:v>
                </c:pt>
                <c:pt idx="2712">
                  <c:v>4.6936523437500002</c:v>
                </c:pt>
                <c:pt idx="2713">
                  <c:v>2.9571196289099997</c:v>
                </c:pt>
                <c:pt idx="2714">
                  <c:v>2.9571196289099997</c:v>
                </c:pt>
                <c:pt idx="2715">
                  <c:v>1.3078083496100001</c:v>
                </c:pt>
                <c:pt idx="2716">
                  <c:v>1.3078083496100001</c:v>
                </c:pt>
                <c:pt idx="2717">
                  <c:v>0.75648529053000002</c:v>
                </c:pt>
                <c:pt idx="2718">
                  <c:v>0.50794000244000004</c:v>
                </c:pt>
                <c:pt idx="2719">
                  <c:v>0.33144415283000001</c:v>
                </c:pt>
                <c:pt idx="2720">
                  <c:v>0.33144415283000001</c:v>
                </c:pt>
                <c:pt idx="2721">
                  <c:v>0.16253126526</c:v>
                </c:pt>
                <c:pt idx="2722">
                  <c:v>0.13338391113</c:v>
                </c:pt>
                <c:pt idx="2723">
                  <c:v>0.2500362854</c:v>
                </c:pt>
                <c:pt idx="2724">
                  <c:v>0.22362033081000002</c:v>
                </c:pt>
                <c:pt idx="2725">
                  <c:v>0.21922602844</c:v>
                </c:pt>
                <c:pt idx="2726">
                  <c:v>0.21922602844</c:v>
                </c:pt>
                <c:pt idx="2727">
                  <c:v>0.13771826171999998</c:v>
                </c:pt>
                <c:pt idx="2728">
                  <c:v>-2.1233432770000001E-2</c:v>
                </c:pt>
                <c:pt idx="2729">
                  <c:v>-0.16846472167999998</c:v>
                </c:pt>
                <c:pt idx="2730">
                  <c:v>-0.16846472167999998</c:v>
                </c:pt>
                <c:pt idx="2731">
                  <c:v>-0.16650035095000001</c:v>
                </c:pt>
                <c:pt idx="2732">
                  <c:v>-0.12007179259999999</c:v>
                </c:pt>
                <c:pt idx="2733">
                  <c:v>-0.12007179259999999</c:v>
                </c:pt>
                <c:pt idx="2734">
                  <c:v>-3.4234901429999999E-2</c:v>
                </c:pt>
                <c:pt idx="2735">
                  <c:v>2.067200089E-2</c:v>
                </c:pt>
                <c:pt idx="2736">
                  <c:v>2.067200089E-2</c:v>
                </c:pt>
                <c:pt idx="2737">
                  <c:v>2.1858667369999998E-2</c:v>
                </c:pt>
                <c:pt idx="2738">
                  <c:v>-4.6231624600000007E-2</c:v>
                </c:pt>
                <c:pt idx="2739">
                  <c:v>-0.30129714965999999</c:v>
                </c:pt>
                <c:pt idx="2740">
                  <c:v>-0.30129714965999999</c:v>
                </c:pt>
                <c:pt idx="2741">
                  <c:v>-0.36224426269999999</c:v>
                </c:pt>
                <c:pt idx="2742">
                  <c:v>-0.40123272705000002</c:v>
                </c:pt>
                <c:pt idx="2743">
                  <c:v>-0.30534707642000003</c:v>
                </c:pt>
                <c:pt idx="2744">
                  <c:v>-0.37954507446000002</c:v>
                </c:pt>
                <c:pt idx="2745">
                  <c:v>-0.28476544188999997</c:v>
                </c:pt>
                <c:pt idx="2746">
                  <c:v>-0.28476544188999997</c:v>
                </c:pt>
                <c:pt idx="2747">
                  <c:v>-0.16332931518999999</c:v>
                </c:pt>
                <c:pt idx="2748">
                  <c:v>-0.19201582336</c:v>
                </c:pt>
                <c:pt idx="2749">
                  <c:v>-0.17037789917000001</c:v>
                </c:pt>
                <c:pt idx="2750">
                  <c:v>-0.17037789917000001</c:v>
                </c:pt>
                <c:pt idx="2751">
                  <c:v>-0.37954061890000002</c:v>
                </c:pt>
                <c:pt idx="2752">
                  <c:v>-0.40601431273999999</c:v>
                </c:pt>
                <c:pt idx="2753">
                  <c:v>-0.45776724243</c:v>
                </c:pt>
                <c:pt idx="2754">
                  <c:v>-0.12107761383</c:v>
                </c:pt>
                <c:pt idx="2755">
                  <c:v>2.6807638170000002E-2</c:v>
                </c:pt>
                <c:pt idx="2756">
                  <c:v>2.6807638170000002E-2</c:v>
                </c:pt>
                <c:pt idx="2757">
                  <c:v>-0.30395550537000005</c:v>
                </c:pt>
                <c:pt idx="2758">
                  <c:v>-0.46247045898</c:v>
                </c:pt>
                <c:pt idx="2759">
                  <c:v>-0.43891439819</c:v>
                </c:pt>
                <c:pt idx="2760">
                  <c:v>-0.43891439819</c:v>
                </c:pt>
                <c:pt idx="2761">
                  <c:v>-0.23941142272999999</c:v>
                </c:pt>
                <c:pt idx="2762">
                  <c:v>-0.23941142272999999</c:v>
                </c:pt>
                <c:pt idx="2763">
                  <c:v>-5.4952526090000002E-2</c:v>
                </c:pt>
                <c:pt idx="2764">
                  <c:v>-0.15090759277000002</c:v>
                </c:pt>
                <c:pt idx="2765">
                  <c:v>-0.27476770019999996</c:v>
                </c:pt>
                <c:pt idx="2766">
                  <c:v>-0.27476770019999996</c:v>
                </c:pt>
                <c:pt idx="2767">
                  <c:v>-0.11617378234999999</c:v>
                </c:pt>
                <c:pt idx="2768">
                  <c:v>-1.58406868E-2</c:v>
                </c:pt>
                <c:pt idx="2769">
                  <c:v>1.0815405849999999E-2</c:v>
                </c:pt>
                <c:pt idx="2770">
                  <c:v>7.4378440859999992E-2</c:v>
                </c:pt>
                <c:pt idx="2771">
                  <c:v>9.1600173950000002E-2</c:v>
                </c:pt>
                <c:pt idx="2772">
                  <c:v>9.2345420839999998E-2</c:v>
                </c:pt>
                <c:pt idx="2773">
                  <c:v>9.2345420839999998E-2</c:v>
                </c:pt>
                <c:pt idx="2774">
                  <c:v>-5.2834953310000002E-2</c:v>
                </c:pt>
                <c:pt idx="2775">
                  <c:v>-5.6525585169999996E-2</c:v>
                </c:pt>
                <c:pt idx="2776">
                  <c:v>-5.6525585169999996E-2</c:v>
                </c:pt>
                <c:pt idx="2777">
                  <c:v>-6.2226600650000005E-2</c:v>
                </c:pt>
                <c:pt idx="2778">
                  <c:v>-5.1198547359999999E-2</c:v>
                </c:pt>
                <c:pt idx="2779">
                  <c:v>-5.1198547359999999E-2</c:v>
                </c:pt>
                <c:pt idx="2780">
                  <c:v>5.5365039830000004E-2</c:v>
                </c:pt>
                <c:pt idx="2781">
                  <c:v>3.3204612729999999E-2</c:v>
                </c:pt>
                <c:pt idx="2782">
                  <c:v>3.3204612729999999E-2</c:v>
                </c:pt>
                <c:pt idx="2783">
                  <c:v>0.16679342650999998</c:v>
                </c:pt>
                <c:pt idx="2784">
                  <c:v>0.13121644592000001</c:v>
                </c:pt>
                <c:pt idx="2785">
                  <c:v>-5.6317756650000002E-2</c:v>
                </c:pt>
                <c:pt idx="2786">
                  <c:v>-5.6317756650000002E-2</c:v>
                </c:pt>
                <c:pt idx="2787">
                  <c:v>-0.10026472473</c:v>
                </c:pt>
                <c:pt idx="2788">
                  <c:v>-0.13735327147999998</c:v>
                </c:pt>
                <c:pt idx="2789">
                  <c:v>-0.13735327147999998</c:v>
                </c:pt>
                <c:pt idx="2790">
                  <c:v>-0.11905442046999999</c:v>
                </c:pt>
                <c:pt idx="2791">
                  <c:v>-0.12003582764</c:v>
                </c:pt>
                <c:pt idx="2792">
                  <c:v>-0.12003582764</c:v>
                </c:pt>
                <c:pt idx="2793">
                  <c:v>-8.6376129149999994E-2</c:v>
                </c:pt>
                <c:pt idx="2794">
                  <c:v>8.5449058529999997E-2</c:v>
                </c:pt>
                <c:pt idx="2795">
                  <c:v>0.12961398315</c:v>
                </c:pt>
                <c:pt idx="2796">
                  <c:v>-3.7620008E-3</c:v>
                </c:pt>
                <c:pt idx="2797">
                  <c:v>-0.13155632019000002</c:v>
                </c:pt>
                <c:pt idx="2798">
                  <c:v>1.140412998E-2</c:v>
                </c:pt>
                <c:pt idx="2799">
                  <c:v>1.140412998E-2</c:v>
                </c:pt>
                <c:pt idx="2800">
                  <c:v>4.3554824829999998E-2</c:v>
                </c:pt>
                <c:pt idx="2801">
                  <c:v>-8.6320285799999993E-3</c:v>
                </c:pt>
                <c:pt idx="2802">
                  <c:v>-8.6320285799999993E-3</c:v>
                </c:pt>
                <c:pt idx="2803">
                  <c:v>-0.14383511353</c:v>
                </c:pt>
                <c:pt idx="2804">
                  <c:v>-0.10001977539000001</c:v>
                </c:pt>
                <c:pt idx="2805">
                  <c:v>-5.0744235989999997E-2</c:v>
                </c:pt>
                <c:pt idx="2806">
                  <c:v>-4.4967193600000004E-2</c:v>
                </c:pt>
                <c:pt idx="2807">
                  <c:v>-6.5567558289999994E-2</c:v>
                </c:pt>
                <c:pt idx="2808">
                  <c:v>-6.5579513549999996E-2</c:v>
                </c:pt>
                <c:pt idx="2809">
                  <c:v>-6.5579513549999996E-2</c:v>
                </c:pt>
                <c:pt idx="2810">
                  <c:v>-0.11961681366</c:v>
                </c:pt>
                <c:pt idx="2811">
                  <c:v>-0.13154180908000002</c:v>
                </c:pt>
                <c:pt idx="2812">
                  <c:v>-0.13154180908000002</c:v>
                </c:pt>
                <c:pt idx="2813">
                  <c:v>-4.5333625789999998E-2</c:v>
                </c:pt>
                <c:pt idx="2814">
                  <c:v>-5.5758338929999998E-2</c:v>
                </c:pt>
                <c:pt idx="2815">
                  <c:v>-5.5758338929999998E-2</c:v>
                </c:pt>
                <c:pt idx="2816">
                  <c:v>-6.5647026060000002E-2</c:v>
                </c:pt>
                <c:pt idx="2817">
                  <c:v>-5.8738044740000002E-2</c:v>
                </c:pt>
                <c:pt idx="2818">
                  <c:v>-2.8326353070000001E-2</c:v>
                </c:pt>
                <c:pt idx="2819">
                  <c:v>-2.8326353070000001E-2</c:v>
                </c:pt>
                <c:pt idx="2820">
                  <c:v>1.447201347E-2</c:v>
                </c:pt>
                <c:pt idx="2821">
                  <c:v>0.11909498596</c:v>
                </c:pt>
                <c:pt idx="2822">
                  <c:v>0.11909498596</c:v>
                </c:pt>
                <c:pt idx="2823">
                  <c:v>-2.7434753419999999E-2</c:v>
                </c:pt>
                <c:pt idx="2824">
                  <c:v>-2.089083672E-2</c:v>
                </c:pt>
                <c:pt idx="2825">
                  <c:v>-2.089083672E-2</c:v>
                </c:pt>
                <c:pt idx="2826">
                  <c:v>1.5765014649999999E-2</c:v>
                </c:pt>
                <c:pt idx="2827">
                  <c:v>-4.4737384800000002E-2</c:v>
                </c:pt>
                <c:pt idx="2828">
                  <c:v>-0.10201158142</c:v>
                </c:pt>
                <c:pt idx="2829">
                  <c:v>-0.10201158142</c:v>
                </c:pt>
                <c:pt idx="2830">
                  <c:v>-5.311997223E-2</c:v>
                </c:pt>
                <c:pt idx="2831">
                  <c:v>-6.6130638120000002E-2</c:v>
                </c:pt>
                <c:pt idx="2832">
                  <c:v>-6.6130638120000002E-2</c:v>
                </c:pt>
                <c:pt idx="2833">
                  <c:v>3.0347888950000002E-2</c:v>
                </c:pt>
                <c:pt idx="2834">
                  <c:v>-4.93479729E-3</c:v>
                </c:pt>
                <c:pt idx="2835">
                  <c:v>-4.93479729E-3</c:v>
                </c:pt>
                <c:pt idx="2836">
                  <c:v>-7.926237488E-2</c:v>
                </c:pt>
                <c:pt idx="2837">
                  <c:v>-3.659189224E-2</c:v>
                </c:pt>
                <c:pt idx="2838">
                  <c:v>-3.659189224E-2</c:v>
                </c:pt>
                <c:pt idx="2839">
                  <c:v>-2.2579437259999998E-2</c:v>
                </c:pt>
                <c:pt idx="2840">
                  <c:v>-4.7064888000000006E-2</c:v>
                </c:pt>
                <c:pt idx="2841">
                  <c:v>-8.1311759949999993E-2</c:v>
                </c:pt>
                <c:pt idx="2842">
                  <c:v>-6.6490066530000003E-2</c:v>
                </c:pt>
                <c:pt idx="2843">
                  <c:v>-2.8226510999999999E-2</c:v>
                </c:pt>
                <c:pt idx="2844">
                  <c:v>1.0057238580000001E-2</c:v>
                </c:pt>
                <c:pt idx="2845">
                  <c:v>1.0057238580000001E-2</c:v>
                </c:pt>
                <c:pt idx="2846">
                  <c:v>-1.138574505E-2</c:v>
                </c:pt>
                <c:pt idx="2847">
                  <c:v>-2.1839233400000001E-2</c:v>
                </c:pt>
                <c:pt idx="2848">
                  <c:v>-2.1839233400000001E-2</c:v>
                </c:pt>
                <c:pt idx="2849">
                  <c:v>-8.5997673029999999E-2</c:v>
                </c:pt>
                <c:pt idx="2850">
                  <c:v>-0.11418820953</c:v>
                </c:pt>
                <c:pt idx="2851">
                  <c:v>-8.7252708440000007E-2</c:v>
                </c:pt>
                <c:pt idx="2852">
                  <c:v>-8.7252708440000007E-2</c:v>
                </c:pt>
                <c:pt idx="2853">
                  <c:v>-5.9108753200000003E-2</c:v>
                </c:pt>
                <c:pt idx="2854">
                  <c:v>-8.4728096010000004E-2</c:v>
                </c:pt>
                <c:pt idx="2855">
                  <c:v>-8.4728096010000004E-2</c:v>
                </c:pt>
                <c:pt idx="2856">
                  <c:v>-6.7464767460000005E-2</c:v>
                </c:pt>
                <c:pt idx="2857">
                  <c:v>-4.1713939670000005E-2</c:v>
                </c:pt>
                <c:pt idx="2858">
                  <c:v>4.385523987E-2</c:v>
                </c:pt>
                <c:pt idx="2859">
                  <c:v>7.6037895199999997E-2</c:v>
                </c:pt>
                <c:pt idx="2860">
                  <c:v>1.811971092E-2</c:v>
                </c:pt>
                <c:pt idx="2861">
                  <c:v>2.483330345E-2</c:v>
                </c:pt>
                <c:pt idx="2862">
                  <c:v>2.483330345E-2</c:v>
                </c:pt>
                <c:pt idx="2863">
                  <c:v>4.5550163269999999E-2</c:v>
                </c:pt>
                <c:pt idx="2864">
                  <c:v>-1.5056394579999998E-2</c:v>
                </c:pt>
                <c:pt idx="2865">
                  <c:v>-1.5056394579999998E-2</c:v>
                </c:pt>
                <c:pt idx="2866">
                  <c:v>-3.7239295960000002E-2</c:v>
                </c:pt>
                <c:pt idx="2867">
                  <c:v>-7.5850624079999998E-2</c:v>
                </c:pt>
                <c:pt idx="2868">
                  <c:v>-8.7181571959999996E-2</c:v>
                </c:pt>
                <c:pt idx="2869">
                  <c:v>-3.361923218E-2</c:v>
                </c:pt>
                <c:pt idx="2870">
                  <c:v>-5.7929015200000001E-3</c:v>
                </c:pt>
                <c:pt idx="2871">
                  <c:v>-5.7929015200000001E-3</c:v>
                </c:pt>
                <c:pt idx="2872">
                  <c:v>3.0299432750000001E-2</c:v>
                </c:pt>
                <c:pt idx="2873">
                  <c:v>2.4109769820000002E-2</c:v>
                </c:pt>
                <c:pt idx="2874">
                  <c:v>-3.6874412539999998E-2</c:v>
                </c:pt>
                <c:pt idx="2875">
                  <c:v>-3.6874412539999998E-2</c:v>
                </c:pt>
                <c:pt idx="2876">
                  <c:v>-6.2611759190000005E-2</c:v>
                </c:pt>
                <c:pt idx="2877">
                  <c:v>-3.1558490750000001E-2</c:v>
                </c:pt>
                <c:pt idx="2878">
                  <c:v>-3.1558490750000001E-2</c:v>
                </c:pt>
                <c:pt idx="2879">
                  <c:v>2.2664752960000003E-2</c:v>
                </c:pt>
                <c:pt idx="2880">
                  <c:v>1.4869320869999999E-2</c:v>
                </c:pt>
                <c:pt idx="2881">
                  <c:v>1.4869320869999999E-2</c:v>
                </c:pt>
                <c:pt idx="2882">
                  <c:v>-3.5341041560000001E-2</c:v>
                </c:pt>
                <c:pt idx="2883">
                  <c:v>-6.4680839539999993E-2</c:v>
                </c:pt>
                <c:pt idx="2884">
                  <c:v>-8.837453461E-2</c:v>
                </c:pt>
                <c:pt idx="2885">
                  <c:v>-8.837453461E-2</c:v>
                </c:pt>
                <c:pt idx="2886">
                  <c:v>-6.1103832240000003E-2</c:v>
                </c:pt>
                <c:pt idx="2887">
                  <c:v>-2.566784096E-2</c:v>
                </c:pt>
                <c:pt idx="2888">
                  <c:v>-2.566784096E-2</c:v>
                </c:pt>
                <c:pt idx="2889">
                  <c:v>-9.179242130000001E-3</c:v>
                </c:pt>
                <c:pt idx="2890">
                  <c:v>-4.0079185490000002E-2</c:v>
                </c:pt>
                <c:pt idx="2891">
                  <c:v>-4.0079185490000002E-2</c:v>
                </c:pt>
                <c:pt idx="2892">
                  <c:v>1.60508213E-2</c:v>
                </c:pt>
                <c:pt idx="2893">
                  <c:v>1.6627355579999999E-2</c:v>
                </c:pt>
                <c:pt idx="2894">
                  <c:v>-4.7906681059999998E-2</c:v>
                </c:pt>
                <c:pt idx="2895">
                  <c:v>-7.7750328059999999E-2</c:v>
                </c:pt>
                <c:pt idx="2896">
                  <c:v>-1.988705063E-2</c:v>
                </c:pt>
                <c:pt idx="2897">
                  <c:v>1.2172523500000001E-2</c:v>
                </c:pt>
                <c:pt idx="2898">
                  <c:v>1.2172523500000001E-2</c:v>
                </c:pt>
                <c:pt idx="2899">
                  <c:v>5.4157726289999999E-2</c:v>
                </c:pt>
                <c:pt idx="2900">
                  <c:v>5.3139099119999998E-2</c:v>
                </c:pt>
                <c:pt idx="2901">
                  <c:v>5.3139099119999998E-2</c:v>
                </c:pt>
                <c:pt idx="2902">
                  <c:v>-1.4840917590000001E-2</c:v>
                </c:pt>
                <c:pt idx="2903">
                  <c:v>-8.2992904659999991E-2</c:v>
                </c:pt>
                <c:pt idx="2904">
                  <c:v>-8.0569648739999999E-2</c:v>
                </c:pt>
                <c:pt idx="2905">
                  <c:v>-0.11298154449</c:v>
                </c:pt>
                <c:pt idx="2906">
                  <c:v>-0.10531513977</c:v>
                </c:pt>
                <c:pt idx="2907">
                  <c:v>-3.7816902159999999E-2</c:v>
                </c:pt>
                <c:pt idx="2908">
                  <c:v>-3.7816902159999999E-2</c:v>
                </c:pt>
                <c:pt idx="2909">
                  <c:v>8.4494457200000005E-3</c:v>
                </c:pt>
                <c:pt idx="2910">
                  <c:v>-1.1138318059999999E-2</c:v>
                </c:pt>
                <c:pt idx="2911">
                  <c:v>-1.1138318059999999E-2</c:v>
                </c:pt>
                <c:pt idx="2912">
                  <c:v>-8.0431045530000009E-2</c:v>
                </c:pt>
                <c:pt idx="2913">
                  <c:v>-3.2297245029999998E-2</c:v>
                </c:pt>
                <c:pt idx="2914">
                  <c:v>5.050952911E-2</c:v>
                </c:pt>
                <c:pt idx="2915">
                  <c:v>4.8450103759999995E-2</c:v>
                </c:pt>
                <c:pt idx="2916">
                  <c:v>4.9184478759999997E-2</c:v>
                </c:pt>
                <c:pt idx="2917">
                  <c:v>1.6061729430000001E-2</c:v>
                </c:pt>
                <c:pt idx="2918">
                  <c:v>1.6061729430000001E-2</c:v>
                </c:pt>
                <c:pt idx="2919">
                  <c:v>-3.6704753879999996E-2</c:v>
                </c:pt>
                <c:pt idx="2920">
                  <c:v>-5.0929698940000004E-2</c:v>
                </c:pt>
                <c:pt idx="2921">
                  <c:v>-5.0576969149999998E-2</c:v>
                </c:pt>
                <c:pt idx="2922">
                  <c:v>-5.0576969149999998E-2</c:v>
                </c:pt>
                <c:pt idx="2923">
                  <c:v>-9.8167526249999998E-2</c:v>
                </c:pt>
                <c:pt idx="2924">
                  <c:v>-9.7444442749999999E-2</c:v>
                </c:pt>
                <c:pt idx="2925">
                  <c:v>-9.7444442749999999E-2</c:v>
                </c:pt>
                <c:pt idx="2926">
                  <c:v>-9.7221778869999997E-2</c:v>
                </c:pt>
                <c:pt idx="2927">
                  <c:v>-8.0050956729999997E-2</c:v>
                </c:pt>
                <c:pt idx="2928">
                  <c:v>-8.0050956729999997E-2</c:v>
                </c:pt>
                <c:pt idx="2929">
                  <c:v>-5.4280822749999999E-2</c:v>
                </c:pt>
                <c:pt idx="2930">
                  <c:v>-3.5017562869999998E-2</c:v>
                </c:pt>
                <c:pt idx="2931">
                  <c:v>4.4665160200000002E-3</c:v>
                </c:pt>
                <c:pt idx="2932">
                  <c:v>4.4665160200000002E-3</c:v>
                </c:pt>
                <c:pt idx="2933">
                  <c:v>4.992179108E-2</c:v>
                </c:pt>
                <c:pt idx="2934">
                  <c:v>4.6777892099999999E-3</c:v>
                </c:pt>
                <c:pt idx="2935">
                  <c:v>4.6777892099999999E-3</c:v>
                </c:pt>
                <c:pt idx="2936">
                  <c:v>-2.8946701050000002E-2</c:v>
                </c:pt>
                <c:pt idx="2937">
                  <c:v>-6.7535072330000001E-2</c:v>
                </c:pt>
                <c:pt idx="2938">
                  <c:v>-6.7535072330000001E-2</c:v>
                </c:pt>
                <c:pt idx="2939">
                  <c:v>-8.0803871150000012E-2</c:v>
                </c:pt>
                <c:pt idx="2940">
                  <c:v>-4.8867122649999997E-2</c:v>
                </c:pt>
                <c:pt idx="2941">
                  <c:v>-4.0532288599999999E-3</c:v>
                </c:pt>
                <c:pt idx="2942">
                  <c:v>-6.2203735350000004E-2</c:v>
                </c:pt>
                <c:pt idx="2943">
                  <c:v>-0.14444879150000001</c:v>
                </c:pt>
                <c:pt idx="2944">
                  <c:v>-0.14622930908000001</c:v>
                </c:pt>
                <c:pt idx="2945">
                  <c:v>-0.14622930908000001</c:v>
                </c:pt>
                <c:pt idx="2946">
                  <c:v>-3.6246707919999996E-2</c:v>
                </c:pt>
                <c:pt idx="2947">
                  <c:v>-1.5648740769999999E-2</c:v>
                </c:pt>
                <c:pt idx="2948">
                  <c:v>-2.7350488659999998E-2</c:v>
                </c:pt>
                <c:pt idx="2949">
                  <c:v>-2.7350488659999998E-2</c:v>
                </c:pt>
                <c:pt idx="2950">
                  <c:v>-2.382702255E-2</c:v>
                </c:pt>
                <c:pt idx="2951">
                  <c:v>-2.6462627409999998E-2</c:v>
                </c:pt>
                <c:pt idx="2952">
                  <c:v>-0.1071568985</c:v>
                </c:pt>
                <c:pt idx="2953">
                  <c:v>-7.319581604E-2</c:v>
                </c:pt>
                <c:pt idx="2954">
                  <c:v>-4.6404350279999999E-2</c:v>
                </c:pt>
                <c:pt idx="2955">
                  <c:v>-4.6404350279999999E-2</c:v>
                </c:pt>
                <c:pt idx="2956">
                  <c:v>-3.636758423E-2</c:v>
                </c:pt>
                <c:pt idx="2957">
                  <c:v>-3.8740440370000004E-2</c:v>
                </c:pt>
                <c:pt idx="2958">
                  <c:v>-5.7828472140000003E-2</c:v>
                </c:pt>
                <c:pt idx="2959">
                  <c:v>-5.7828472140000003E-2</c:v>
                </c:pt>
                <c:pt idx="2960">
                  <c:v>-1.107462025E-2</c:v>
                </c:pt>
                <c:pt idx="2961">
                  <c:v>-1.107462025E-2</c:v>
                </c:pt>
                <c:pt idx="2962">
                  <c:v>-4.6425521850000005E-2</c:v>
                </c:pt>
                <c:pt idx="2963">
                  <c:v>-9.2621467589999992E-2</c:v>
                </c:pt>
                <c:pt idx="2964">
                  <c:v>-2.362081337E-2</c:v>
                </c:pt>
                <c:pt idx="2965">
                  <c:v>-2.362081337E-2</c:v>
                </c:pt>
                <c:pt idx="2966">
                  <c:v>8.5273643489999995E-2</c:v>
                </c:pt>
                <c:pt idx="2967">
                  <c:v>6.0679252619999999E-2</c:v>
                </c:pt>
                <c:pt idx="2968">
                  <c:v>-3.3187690729999997E-2</c:v>
                </c:pt>
                <c:pt idx="2969">
                  <c:v>-4.8960277560000001E-2</c:v>
                </c:pt>
                <c:pt idx="2970">
                  <c:v>-4.0304801939999996E-2</c:v>
                </c:pt>
                <c:pt idx="2971">
                  <c:v>-4.0304801939999996E-2</c:v>
                </c:pt>
                <c:pt idx="2972">
                  <c:v>-5.4122325899999997E-2</c:v>
                </c:pt>
                <c:pt idx="2973">
                  <c:v>-3.8899513239999996E-2</c:v>
                </c:pt>
                <c:pt idx="2974">
                  <c:v>-5.6701770779999994E-2</c:v>
                </c:pt>
                <c:pt idx="2975">
                  <c:v>-5.6701770779999994E-2</c:v>
                </c:pt>
                <c:pt idx="2976">
                  <c:v>-9.5209030149999999E-2</c:v>
                </c:pt>
                <c:pt idx="2977">
                  <c:v>-2.6008678440000002E-2</c:v>
                </c:pt>
                <c:pt idx="2978">
                  <c:v>-2.6008678440000002E-2</c:v>
                </c:pt>
                <c:pt idx="2979">
                  <c:v>-6.9666908259999993E-2</c:v>
                </c:pt>
                <c:pt idx="2980">
                  <c:v>-0.10471927642999999</c:v>
                </c:pt>
                <c:pt idx="2981">
                  <c:v>-0.10471927642999999</c:v>
                </c:pt>
                <c:pt idx="2982">
                  <c:v>-1.072130489E-2</c:v>
                </c:pt>
                <c:pt idx="2983">
                  <c:v>8.0381790159999994E-2</c:v>
                </c:pt>
                <c:pt idx="2984">
                  <c:v>1.8555080409999997E-2</c:v>
                </c:pt>
                <c:pt idx="2985">
                  <c:v>1.8555080409999997E-2</c:v>
                </c:pt>
                <c:pt idx="2986">
                  <c:v>-6.3466812129999994E-2</c:v>
                </c:pt>
                <c:pt idx="2987">
                  <c:v>-7.5012008670000005E-2</c:v>
                </c:pt>
                <c:pt idx="2988">
                  <c:v>-7.5012008670000005E-2</c:v>
                </c:pt>
                <c:pt idx="2989">
                  <c:v>-6.232865906E-2</c:v>
                </c:pt>
                <c:pt idx="2990">
                  <c:v>-4.2241619110000003E-2</c:v>
                </c:pt>
                <c:pt idx="2991">
                  <c:v>-4.2241619110000003E-2</c:v>
                </c:pt>
                <c:pt idx="2992">
                  <c:v>-7.842605591E-2</c:v>
                </c:pt>
                <c:pt idx="2993">
                  <c:v>-8.1105361939999995E-2</c:v>
                </c:pt>
                <c:pt idx="2994">
                  <c:v>-8.1105361939999995E-2</c:v>
                </c:pt>
                <c:pt idx="2995">
                  <c:v>-3.2014595030000002E-2</c:v>
                </c:pt>
                <c:pt idx="2996">
                  <c:v>-3.2014595030000002E-2</c:v>
                </c:pt>
                <c:pt idx="2997">
                  <c:v>-6.1414085389999998E-2</c:v>
                </c:pt>
                <c:pt idx="2998">
                  <c:v>-5.9773311609999998E-2</c:v>
                </c:pt>
                <c:pt idx="2999">
                  <c:v>-5.9773311609999998E-2</c:v>
                </c:pt>
                <c:pt idx="3000">
                  <c:v>-4.7195930480000002E-2</c:v>
                </c:pt>
                <c:pt idx="3001">
                  <c:v>-0.12161073303</c:v>
                </c:pt>
                <c:pt idx="3002">
                  <c:v>-0.17473461914000002</c:v>
                </c:pt>
                <c:pt idx="3003">
                  <c:v>-0.11417789459</c:v>
                </c:pt>
                <c:pt idx="3004">
                  <c:v>-4.0852184299999997E-2</c:v>
                </c:pt>
                <c:pt idx="3005">
                  <c:v>-4.0852184299999997E-2</c:v>
                </c:pt>
                <c:pt idx="3006">
                  <c:v>6.1502372739999998E-2</c:v>
                </c:pt>
                <c:pt idx="3007">
                  <c:v>7.9722518919999999E-2</c:v>
                </c:pt>
                <c:pt idx="3008">
                  <c:v>-4.1461945000000001E-4</c:v>
                </c:pt>
                <c:pt idx="3009">
                  <c:v>-4.1461945000000001E-4</c:v>
                </c:pt>
                <c:pt idx="3010">
                  <c:v>-4.1752490999999996E-2</c:v>
                </c:pt>
                <c:pt idx="3011">
                  <c:v>-2.8017797470000001E-2</c:v>
                </c:pt>
                <c:pt idx="3012">
                  <c:v>-4.8145668030000005E-2</c:v>
                </c:pt>
                <c:pt idx="3013">
                  <c:v>-2.6553106310000001E-2</c:v>
                </c:pt>
                <c:pt idx="3014">
                  <c:v>-7.3046325679999996E-2</c:v>
                </c:pt>
                <c:pt idx="3015">
                  <c:v>-0.10810091400000001</c:v>
                </c:pt>
                <c:pt idx="3016">
                  <c:v>-0.10810091400000001</c:v>
                </c:pt>
                <c:pt idx="3017">
                  <c:v>-5.8363883970000002E-2</c:v>
                </c:pt>
                <c:pt idx="3018">
                  <c:v>-1.818149757E-2</c:v>
                </c:pt>
                <c:pt idx="3019">
                  <c:v>-1.818149757E-2</c:v>
                </c:pt>
                <c:pt idx="3020">
                  <c:v>-5.9826488490000003E-2</c:v>
                </c:pt>
                <c:pt idx="3021">
                  <c:v>-4.1369895939999998E-2</c:v>
                </c:pt>
                <c:pt idx="3022">
                  <c:v>-4.1369895939999998E-2</c:v>
                </c:pt>
                <c:pt idx="3023">
                  <c:v>-2.81136775E-3</c:v>
                </c:pt>
                <c:pt idx="3024">
                  <c:v>-2.7500066760000001E-2</c:v>
                </c:pt>
                <c:pt idx="3025">
                  <c:v>-6.9486801149999999E-2</c:v>
                </c:pt>
                <c:pt idx="3026">
                  <c:v>-6.9486801149999999E-2</c:v>
                </c:pt>
                <c:pt idx="3027">
                  <c:v>-0.10373547363000001</c:v>
                </c:pt>
                <c:pt idx="3028">
                  <c:v>-2.7030838009999999E-2</c:v>
                </c:pt>
                <c:pt idx="3029">
                  <c:v>-2.7030838009999999E-2</c:v>
                </c:pt>
                <c:pt idx="3030">
                  <c:v>-2.8201717380000001E-2</c:v>
                </c:pt>
                <c:pt idx="3031">
                  <c:v>-5.376642609E-2</c:v>
                </c:pt>
                <c:pt idx="3032">
                  <c:v>-5.376642609E-2</c:v>
                </c:pt>
                <c:pt idx="3033">
                  <c:v>-8.4231979370000001E-2</c:v>
                </c:pt>
                <c:pt idx="3034">
                  <c:v>-0.14141456604000002</c:v>
                </c:pt>
                <c:pt idx="3035">
                  <c:v>-7.3281799320000007E-2</c:v>
                </c:pt>
                <c:pt idx="3036">
                  <c:v>-7.3281799320000007E-2</c:v>
                </c:pt>
                <c:pt idx="3037">
                  <c:v>-2.3678485869999998E-2</c:v>
                </c:pt>
                <c:pt idx="3038">
                  <c:v>-4.0223121640000005E-2</c:v>
                </c:pt>
                <c:pt idx="3039">
                  <c:v>-4.7769508360000004E-2</c:v>
                </c:pt>
                <c:pt idx="3040">
                  <c:v>-9.1391586299999994E-2</c:v>
                </c:pt>
                <c:pt idx="3041">
                  <c:v>-0.13300624084000001</c:v>
                </c:pt>
                <c:pt idx="3042">
                  <c:v>-0.13300624084000001</c:v>
                </c:pt>
                <c:pt idx="3043">
                  <c:v>-6.4071029659999987E-2</c:v>
                </c:pt>
                <c:pt idx="3044">
                  <c:v>5.3928630830000004E-2</c:v>
                </c:pt>
                <c:pt idx="3045">
                  <c:v>6.7922340390000002E-2</c:v>
                </c:pt>
                <c:pt idx="3046">
                  <c:v>6.7922340390000002E-2</c:v>
                </c:pt>
                <c:pt idx="3047">
                  <c:v>-1.3777049059999999E-2</c:v>
                </c:pt>
                <c:pt idx="3048">
                  <c:v>-7.898182678E-2</c:v>
                </c:pt>
                <c:pt idx="3049">
                  <c:v>-5.8727336880000001E-2</c:v>
                </c:pt>
                <c:pt idx="3050">
                  <c:v>-4.5304725650000002E-2</c:v>
                </c:pt>
                <c:pt idx="3051">
                  <c:v>-6.8359237670000003E-2</c:v>
                </c:pt>
                <c:pt idx="3052">
                  <c:v>-6.8359237670000003E-2</c:v>
                </c:pt>
                <c:pt idx="3053">
                  <c:v>-0.10982021332</c:v>
                </c:pt>
                <c:pt idx="3054">
                  <c:v>-0.10127749634</c:v>
                </c:pt>
                <c:pt idx="3055">
                  <c:v>-5.5469482420000001E-2</c:v>
                </c:pt>
                <c:pt idx="3056">
                  <c:v>-3.7349098210000001E-2</c:v>
                </c:pt>
                <c:pt idx="3057">
                  <c:v>-7.9849060060000004E-2</c:v>
                </c:pt>
                <c:pt idx="3058">
                  <c:v>-7.9849060060000004E-2</c:v>
                </c:pt>
                <c:pt idx="3059">
                  <c:v>-0.12038475037</c:v>
                </c:pt>
                <c:pt idx="3060">
                  <c:v>-8.2353134159999994E-2</c:v>
                </c:pt>
                <c:pt idx="3061">
                  <c:v>1.128838158E-2</c:v>
                </c:pt>
                <c:pt idx="3062">
                  <c:v>1.128838158E-2</c:v>
                </c:pt>
                <c:pt idx="3063">
                  <c:v>3.673055267E-2</c:v>
                </c:pt>
                <c:pt idx="3064">
                  <c:v>-4.2705024719999998E-2</c:v>
                </c:pt>
                <c:pt idx="3065">
                  <c:v>-7.0278358460000009E-2</c:v>
                </c:pt>
                <c:pt idx="3066">
                  <c:v>-8.5653358460000009E-2</c:v>
                </c:pt>
                <c:pt idx="3067">
                  <c:v>-6.6075927729999998E-2</c:v>
                </c:pt>
                <c:pt idx="3068">
                  <c:v>-6.6075927729999998E-2</c:v>
                </c:pt>
                <c:pt idx="3069">
                  <c:v>-4.1352985379999999E-2</c:v>
                </c:pt>
                <c:pt idx="3070">
                  <c:v>-6.3266544340000008E-2</c:v>
                </c:pt>
                <c:pt idx="3071">
                  <c:v>-6.7029403689999989E-2</c:v>
                </c:pt>
                <c:pt idx="3072">
                  <c:v>-6.7029403689999989E-2</c:v>
                </c:pt>
                <c:pt idx="3073">
                  <c:v>-5.957780075E-2</c:v>
                </c:pt>
                <c:pt idx="3074">
                  <c:v>-7.8962326050000003E-2</c:v>
                </c:pt>
                <c:pt idx="3075">
                  <c:v>-0.10048240662000001</c:v>
                </c:pt>
                <c:pt idx="3076">
                  <c:v>-4.6150627139999997E-2</c:v>
                </c:pt>
                <c:pt idx="3077">
                  <c:v>-2.4027883530000002E-2</c:v>
                </c:pt>
                <c:pt idx="3078">
                  <c:v>-2.4027883530000002E-2</c:v>
                </c:pt>
                <c:pt idx="3079">
                  <c:v>-0.10171918487999999</c:v>
                </c:pt>
                <c:pt idx="3080">
                  <c:v>-0.14198649596999999</c:v>
                </c:pt>
                <c:pt idx="3081">
                  <c:v>-5.8797435760000002E-2</c:v>
                </c:pt>
                <c:pt idx="3082">
                  <c:v>-5.8797435760000002E-2</c:v>
                </c:pt>
                <c:pt idx="3083">
                  <c:v>-6.3176063540000008E-2</c:v>
                </c:pt>
                <c:pt idx="3084">
                  <c:v>-0.10928698730000001</c:v>
                </c:pt>
                <c:pt idx="3085">
                  <c:v>-0.10928698730000001</c:v>
                </c:pt>
                <c:pt idx="3086">
                  <c:v>-7.5160354609999994E-2</c:v>
                </c:pt>
                <c:pt idx="3087">
                  <c:v>-3.8691764829999996E-2</c:v>
                </c:pt>
                <c:pt idx="3088">
                  <c:v>-6.92850971E-3</c:v>
                </c:pt>
                <c:pt idx="3089">
                  <c:v>-6.92850971E-3</c:v>
                </c:pt>
                <c:pt idx="3090">
                  <c:v>2.663096237E-2</c:v>
                </c:pt>
                <c:pt idx="3091">
                  <c:v>1.1754661560000001E-2</c:v>
                </c:pt>
                <c:pt idx="3092">
                  <c:v>1.1754661560000001E-2</c:v>
                </c:pt>
                <c:pt idx="3093">
                  <c:v>-6.0320293429999998E-2</c:v>
                </c:pt>
                <c:pt idx="3094">
                  <c:v>-6.5941253660000004E-2</c:v>
                </c:pt>
                <c:pt idx="3095">
                  <c:v>-6.5941253660000004E-2</c:v>
                </c:pt>
                <c:pt idx="3096">
                  <c:v>-0.10737593079</c:v>
                </c:pt>
                <c:pt idx="3097">
                  <c:v>-8.0172348020000006E-2</c:v>
                </c:pt>
                <c:pt idx="3098">
                  <c:v>-2.988689232E-2</c:v>
                </c:pt>
                <c:pt idx="3099">
                  <c:v>-2.988689232E-2</c:v>
                </c:pt>
                <c:pt idx="3100">
                  <c:v>-5.621484375E-2</c:v>
                </c:pt>
                <c:pt idx="3101">
                  <c:v>-8.237971496999999E-2</c:v>
                </c:pt>
                <c:pt idx="3102">
                  <c:v>-8.237971496999999E-2</c:v>
                </c:pt>
                <c:pt idx="3103">
                  <c:v>-9.1824913019999996E-2</c:v>
                </c:pt>
                <c:pt idx="3104">
                  <c:v>-0.12145835876</c:v>
                </c:pt>
                <c:pt idx="3105">
                  <c:v>-0.12145835876</c:v>
                </c:pt>
                <c:pt idx="3106">
                  <c:v>-0.12211247253</c:v>
                </c:pt>
                <c:pt idx="3107">
                  <c:v>-7.6107055660000006E-2</c:v>
                </c:pt>
                <c:pt idx="3108">
                  <c:v>-3.3439640050000004E-2</c:v>
                </c:pt>
                <c:pt idx="3109">
                  <c:v>-3.3439640050000004E-2</c:v>
                </c:pt>
                <c:pt idx="3110">
                  <c:v>-6.7686203E-2</c:v>
                </c:pt>
                <c:pt idx="3111">
                  <c:v>-6.7686203E-2</c:v>
                </c:pt>
                <c:pt idx="3112">
                  <c:v>-6.2724433900000001E-2</c:v>
                </c:pt>
                <c:pt idx="3113">
                  <c:v>7.3406419799999997E-3</c:v>
                </c:pt>
                <c:pt idx="3114">
                  <c:v>2.7089374540000002E-2</c:v>
                </c:pt>
                <c:pt idx="3115">
                  <c:v>2.7089374540000002E-2</c:v>
                </c:pt>
                <c:pt idx="3116">
                  <c:v>4.1679420469999999E-2</c:v>
                </c:pt>
                <c:pt idx="3117">
                  <c:v>3.6504768370000003E-2</c:v>
                </c:pt>
                <c:pt idx="3118">
                  <c:v>3.107357216E-2</c:v>
                </c:pt>
                <c:pt idx="3119">
                  <c:v>7.1522796629999996E-2</c:v>
                </c:pt>
                <c:pt idx="3120">
                  <c:v>6.7092819210000001E-2</c:v>
                </c:pt>
                <c:pt idx="3121">
                  <c:v>6.7092819210000001E-2</c:v>
                </c:pt>
                <c:pt idx="3122">
                  <c:v>8.637975689999999E-3</c:v>
                </c:pt>
                <c:pt idx="3123">
                  <c:v>-6.6286331180000005E-2</c:v>
                </c:pt>
                <c:pt idx="3124">
                  <c:v>-6.7993392940000008E-2</c:v>
                </c:pt>
                <c:pt idx="3125">
                  <c:v>-6.7993392940000008E-2</c:v>
                </c:pt>
                <c:pt idx="3126">
                  <c:v>-8.0183326720000003E-2</c:v>
                </c:pt>
                <c:pt idx="3127">
                  <c:v>-5.2844219210000001E-2</c:v>
                </c:pt>
                <c:pt idx="3128">
                  <c:v>-5.2844219210000001E-2</c:v>
                </c:pt>
                <c:pt idx="3129">
                  <c:v>-3.9140525820000001E-2</c:v>
                </c:pt>
                <c:pt idx="3130">
                  <c:v>-8.9440505980000001E-2</c:v>
                </c:pt>
                <c:pt idx="3131">
                  <c:v>-8.9440505980000001E-2</c:v>
                </c:pt>
                <c:pt idx="3132">
                  <c:v>-9.2471969599999995E-2</c:v>
                </c:pt>
                <c:pt idx="3133">
                  <c:v>-4.2861000060000001E-2</c:v>
                </c:pt>
                <c:pt idx="3134">
                  <c:v>8.2292842900000013E-3</c:v>
                </c:pt>
                <c:pt idx="3135">
                  <c:v>-3.3069858549999998E-2</c:v>
                </c:pt>
                <c:pt idx="3136">
                  <c:v>-3.1990213390000001E-2</c:v>
                </c:pt>
                <c:pt idx="3137">
                  <c:v>-1.8372985839999998E-2</c:v>
                </c:pt>
                <c:pt idx="3138">
                  <c:v>-1.8372985839999998E-2</c:v>
                </c:pt>
                <c:pt idx="3139">
                  <c:v>3.670369339E-2</c:v>
                </c:pt>
                <c:pt idx="3140">
                  <c:v>-3.6292411799999993E-2</c:v>
                </c:pt>
                <c:pt idx="3141">
                  <c:v>-9.3661598209999988E-2</c:v>
                </c:pt>
                <c:pt idx="3142">
                  <c:v>-9.3661598209999988E-2</c:v>
                </c:pt>
                <c:pt idx="3143">
                  <c:v>-7.9570449830000001E-2</c:v>
                </c:pt>
                <c:pt idx="3144">
                  <c:v>-1.7092010500000001E-2</c:v>
                </c:pt>
                <c:pt idx="3145">
                  <c:v>7.5649304400000001E-3</c:v>
                </c:pt>
                <c:pt idx="3146">
                  <c:v>-1.9299106600000001E-2</c:v>
                </c:pt>
                <c:pt idx="3147">
                  <c:v>-4.6005527499999997E-2</c:v>
                </c:pt>
                <c:pt idx="3148">
                  <c:v>-4.6005527499999997E-2</c:v>
                </c:pt>
                <c:pt idx="3149">
                  <c:v>-7.3258064270000006E-2</c:v>
                </c:pt>
                <c:pt idx="3150">
                  <c:v>-0.10664949036</c:v>
                </c:pt>
                <c:pt idx="3151">
                  <c:v>-0.10664949036</c:v>
                </c:pt>
                <c:pt idx="3152">
                  <c:v>-6.5732467650000001E-2</c:v>
                </c:pt>
                <c:pt idx="3153">
                  <c:v>-4.220536423E-2</c:v>
                </c:pt>
                <c:pt idx="3154">
                  <c:v>-1.7465602870000003E-2</c:v>
                </c:pt>
                <c:pt idx="3155">
                  <c:v>-8.34692192E-3</c:v>
                </c:pt>
                <c:pt idx="3156">
                  <c:v>-1.6630910870000001E-2</c:v>
                </c:pt>
                <c:pt idx="3157">
                  <c:v>-3.4479755399999999E-2</c:v>
                </c:pt>
                <c:pt idx="3158">
                  <c:v>-3.4479755399999999E-2</c:v>
                </c:pt>
                <c:pt idx="3159">
                  <c:v>-6.9144187930000003E-2</c:v>
                </c:pt>
                <c:pt idx="3160">
                  <c:v>-0.11750307465</c:v>
                </c:pt>
                <c:pt idx="3161">
                  <c:v>-0.11750307465</c:v>
                </c:pt>
                <c:pt idx="3162">
                  <c:v>3.3521666500000002E-3</c:v>
                </c:pt>
                <c:pt idx="3163">
                  <c:v>-4.6105959999999999E-5</c:v>
                </c:pt>
                <c:pt idx="3164">
                  <c:v>-4.6105959999999999E-5</c:v>
                </c:pt>
                <c:pt idx="3165">
                  <c:v>-1.12154026E-2</c:v>
                </c:pt>
                <c:pt idx="3166">
                  <c:v>-5.1212230679999998E-2</c:v>
                </c:pt>
                <c:pt idx="3167">
                  <c:v>-3.8998207090000001E-2</c:v>
                </c:pt>
                <c:pt idx="3168">
                  <c:v>-3.8998207090000001E-2</c:v>
                </c:pt>
                <c:pt idx="3169">
                  <c:v>-8.3103836060000005E-2</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3"/>
          <c:tx>
            <c:v>Downforce</c:v>
          </c:tx>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V$2:$V$4000</c:f>
              <c:numCache>
                <c:formatCode>0.0000</c:formatCode>
                <c:ptCount val="3999"/>
                <c:pt idx="0">
                  <c:v>-1.6361124040000001E-2</c:v>
                </c:pt>
                <c:pt idx="1">
                  <c:v>-1.6361124040000001E-2</c:v>
                </c:pt>
                <c:pt idx="2">
                  <c:v>1.609900475E-2</c:v>
                </c:pt>
                <c:pt idx="3">
                  <c:v>7.6048331300000004E-3</c:v>
                </c:pt>
                <c:pt idx="4">
                  <c:v>-3.8110230000000002E-3</c:v>
                </c:pt>
                <c:pt idx="5">
                  <c:v>-1.1491560939999999E-2</c:v>
                </c:pt>
                <c:pt idx="6">
                  <c:v>-1.375102043E-2</c:v>
                </c:pt>
                <c:pt idx="7">
                  <c:v>-1.377135277E-2</c:v>
                </c:pt>
                <c:pt idx="8">
                  <c:v>-1.377135277E-2</c:v>
                </c:pt>
                <c:pt idx="9">
                  <c:v>-2.3853998180000002E-2</c:v>
                </c:pt>
                <c:pt idx="10">
                  <c:v>-2.3853998180000002E-2</c:v>
                </c:pt>
                <c:pt idx="11">
                  <c:v>-2.5465618129999999E-2</c:v>
                </c:pt>
                <c:pt idx="12">
                  <c:v>-2.5465618129999999E-2</c:v>
                </c:pt>
                <c:pt idx="13">
                  <c:v>2.40178967E-3</c:v>
                </c:pt>
                <c:pt idx="14">
                  <c:v>-4.8174720759999998E-2</c:v>
                </c:pt>
                <c:pt idx="15">
                  <c:v>-2.5720880510000002E-2</c:v>
                </c:pt>
                <c:pt idx="16">
                  <c:v>-2.5720880510000002E-2</c:v>
                </c:pt>
                <c:pt idx="17">
                  <c:v>-3.9310489650000002E-2</c:v>
                </c:pt>
                <c:pt idx="18">
                  <c:v>-1.322174072E-2</c:v>
                </c:pt>
                <c:pt idx="19">
                  <c:v>-3.5405933379999997E-2</c:v>
                </c:pt>
                <c:pt idx="20">
                  <c:v>-4.6451736449999996E-2</c:v>
                </c:pt>
                <c:pt idx="21">
                  <c:v>1.977239418E-2</c:v>
                </c:pt>
                <c:pt idx="22">
                  <c:v>4.1460447299999995E-3</c:v>
                </c:pt>
                <c:pt idx="23">
                  <c:v>4.1460447299999995E-3</c:v>
                </c:pt>
                <c:pt idx="24">
                  <c:v>5.0269298600000003E-3</c:v>
                </c:pt>
                <c:pt idx="25">
                  <c:v>7.1046476399999996E-3</c:v>
                </c:pt>
                <c:pt idx="26">
                  <c:v>-1.8192056659999997E-2</c:v>
                </c:pt>
                <c:pt idx="27">
                  <c:v>-1.8192056659999997E-2</c:v>
                </c:pt>
                <c:pt idx="28">
                  <c:v>-1.312790394E-2</c:v>
                </c:pt>
                <c:pt idx="29">
                  <c:v>1.8429155349999997E-2</c:v>
                </c:pt>
                <c:pt idx="30">
                  <c:v>-1.3751016619999999E-2</c:v>
                </c:pt>
                <c:pt idx="31">
                  <c:v>-2.4973556519999999E-2</c:v>
                </c:pt>
                <c:pt idx="32">
                  <c:v>1.171492958E-2</c:v>
                </c:pt>
                <c:pt idx="33">
                  <c:v>1.171492958E-2</c:v>
                </c:pt>
                <c:pt idx="34">
                  <c:v>-2.4895954129999998E-2</c:v>
                </c:pt>
                <c:pt idx="35">
                  <c:v>1.9278497699999998E-2</c:v>
                </c:pt>
                <c:pt idx="36">
                  <c:v>-4.8907299039999998E-2</c:v>
                </c:pt>
                <c:pt idx="37">
                  <c:v>-4.8907299039999998E-2</c:v>
                </c:pt>
                <c:pt idx="38">
                  <c:v>-7.3858970639999993E-2</c:v>
                </c:pt>
                <c:pt idx="39">
                  <c:v>-7.3858970639999993E-2</c:v>
                </c:pt>
                <c:pt idx="40">
                  <c:v>-2.4047611239999999E-2</c:v>
                </c:pt>
                <c:pt idx="41">
                  <c:v>1.2112373100000001E-3</c:v>
                </c:pt>
                <c:pt idx="42">
                  <c:v>-5.5655984900000004E-3</c:v>
                </c:pt>
                <c:pt idx="43">
                  <c:v>-1.455088234E-2</c:v>
                </c:pt>
                <c:pt idx="44">
                  <c:v>-1.455088234E-2</c:v>
                </c:pt>
                <c:pt idx="45">
                  <c:v>8.0813186650000007E-2</c:v>
                </c:pt>
                <c:pt idx="46">
                  <c:v>8.0813186650000007E-2</c:v>
                </c:pt>
                <c:pt idx="47">
                  <c:v>2.7721645360000002E-2</c:v>
                </c:pt>
                <c:pt idx="48">
                  <c:v>7.0616989140000003E-2</c:v>
                </c:pt>
                <c:pt idx="49">
                  <c:v>7.0616989140000003E-2</c:v>
                </c:pt>
                <c:pt idx="50">
                  <c:v>8.2404813800000011E-3</c:v>
                </c:pt>
                <c:pt idx="51">
                  <c:v>-9.0565193179999989E-2</c:v>
                </c:pt>
                <c:pt idx="52">
                  <c:v>-9.0565193179999989E-2</c:v>
                </c:pt>
                <c:pt idx="53">
                  <c:v>-8.9876686100000006E-2</c:v>
                </c:pt>
                <c:pt idx="54">
                  <c:v>-0.11083869934</c:v>
                </c:pt>
                <c:pt idx="55">
                  <c:v>-7.0364234920000004E-2</c:v>
                </c:pt>
                <c:pt idx="56">
                  <c:v>0.12710036469</c:v>
                </c:pt>
                <c:pt idx="57">
                  <c:v>0.1011533432</c:v>
                </c:pt>
                <c:pt idx="58">
                  <c:v>-9.9712806700000003E-2</c:v>
                </c:pt>
                <c:pt idx="59">
                  <c:v>-9.9712806700000003E-2</c:v>
                </c:pt>
                <c:pt idx="60">
                  <c:v>-6.3766960139999995E-2</c:v>
                </c:pt>
                <c:pt idx="61">
                  <c:v>-5.1695121769999998E-2</c:v>
                </c:pt>
                <c:pt idx="62">
                  <c:v>-5.1695121769999998E-2</c:v>
                </c:pt>
                <c:pt idx="63">
                  <c:v>7.7218933109999999E-2</c:v>
                </c:pt>
                <c:pt idx="64">
                  <c:v>0.15154776000999998</c:v>
                </c:pt>
                <c:pt idx="65">
                  <c:v>0.10008757782000001</c:v>
                </c:pt>
                <c:pt idx="66">
                  <c:v>0.10315287017999999</c:v>
                </c:pt>
                <c:pt idx="67">
                  <c:v>4.1643463130000002E-2</c:v>
                </c:pt>
                <c:pt idx="68">
                  <c:v>-0.10343689728</c:v>
                </c:pt>
                <c:pt idx="69">
                  <c:v>-0.10343689728</c:v>
                </c:pt>
                <c:pt idx="70">
                  <c:v>-0.14873245238999999</c:v>
                </c:pt>
                <c:pt idx="71">
                  <c:v>-0.13853872681000001</c:v>
                </c:pt>
                <c:pt idx="72">
                  <c:v>2.2404108050000003E-2</c:v>
                </c:pt>
                <c:pt idx="73">
                  <c:v>-1.717759323E-2</c:v>
                </c:pt>
                <c:pt idx="74">
                  <c:v>-0.10478102875</c:v>
                </c:pt>
                <c:pt idx="75">
                  <c:v>-0.10478102875</c:v>
                </c:pt>
                <c:pt idx="76">
                  <c:v>-0.14472119140999998</c:v>
                </c:pt>
                <c:pt idx="77">
                  <c:v>-2.1324400899999998E-3</c:v>
                </c:pt>
                <c:pt idx="78">
                  <c:v>-6.2507560729999995E-2</c:v>
                </c:pt>
                <c:pt idx="79">
                  <c:v>-6.2507560729999995E-2</c:v>
                </c:pt>
                <c:pt idx="80">
                  <c:v>-0.10901403809</c:v>
                </c:pt>
                <c:pt idx="81">
                  <c:v>0.19161340332000001</c:v>
                </c:pt>
                <c:pt idx="82">
                  <c:v>0.11691794586</c:v>
                </c:pt>
                <c:pt idx="83">
                  <c:v>0.27899102783000002</c:v>
                </c:pt>
                <c:pt idx="84">
                  <c:v>0.32733868408</c:v>
                </c:pt>
                <c:pt idx="85">
                  <c:v>0.32733868408</c:v>
                </c:pt>
                <c:pt idx="86">
                  <c:v>0.15015542603000001</c:v>
                </c:pt>
                <c:pt idx="87">
                  <c:v>0.23555474854</c:v>
                </c:pt>
                <c:pt idx="88">
                  <c:v>0.11105515289000001</c:v>
                </c:pt>
                <c:pt idx="89">
                  <c:v>0.11105515289000001</c:v>
                </c:pt>
                <c:pt idx="90">
                  <c:v>0.34136471557999998</c:v>
                </c:pt>
                <c:pt idx="91">
                  <c:v>0.17838473511</c:v>
                </c:pt>
                <c:pt idx="92">
                  <c:v>0.24904115295000001</c:v>
                </c:pt>
                <c:pt idx="93">
                  <c:v>0.69181005859</c:v>
                </c:pt>
                <c:pt idx="94">
                  <c:v>0.69181005859</c:v>
                </c:pt>
                <c:pt idx="95">
                  <c:v>0.69307196044999997</c:v>
                </c:pt>
                <c:pt idx="96">
                  <c:v>0.58326184081999999</c:v>
                </c:pt>
                <c:pt idx="97">
                  <c:v>0.58326184081999999</c:v>
                </c:pt>
                <c:pt idx="98">
                  <c:v>0.43175000000000002</c:v>
                </c:pt>
                <c:pt idx="99">
                  <c:v>0.23858068848</c:v>
                </c:pt>
                <c:pt idx="100">
                  <c:v>0.72767651366999997</c:v>
                </c:pt>
                <c:pt idx="101">
                  <c:v>0.54718743895999999</c:v>
                </c:pt>
                <c:pt idx="102">
                  <c:v>0.46816445923</c:v>
                </c:pt>
                <c:pt idx="103">
                  <c:v>0.46816445923</c:v>
                </c:pt>
                <c:pt idx="104">
                  <c:v>0.30346630858999996</c:v>
                </c:pt>
                <c:pt idx="105">
                  <c:v>0.30193002319000001</c:v>
                </c:pt>
                <c:pt idx="106">
                  <c:v>0.72081146239999994</c:v>
                </c:pt>
                <c:pt idx="107">
                  <c:v>0.72081146239999994</c:v>
                </c:pt>
                <c:pt idx="108">
                  <c:v>0.65743981933999995</c:v>
                </c:pt>
                <c:pt idx="109">
                  <c:v>0.80413269043000002</c:v>
                </c:pt>
                <c:pt idx="110">
                  <c:v>0.57266864013999996</c:v>
                </c:pt>
                <c:pt idx="111">
                  <c:v>0.5721921997099999</c:v>
                </c:pt>
                <c:pt idx="112">
                  <c:v>0.56671130371</c:v>
                </c:pt>
                <c:pt idx="113">
                  <c:v>0.76545007324000003</c:v>
                </c:pt>
                <c:pt idx="114">
                  <c:v>0.76545007324000003</c:v>
                </c:pt>
                <c:pt idx="115">
                  <c:v>1.0023209228500001</c:v>
                </c:pt>
                <c:pt idx="116">
                  <c:v>0.80446386718999996</c:v>
                </c:pt>
                <c:pt idx="117">
                  <c:v>0.80446386718999996</c:v>
                </c:pt>
                <c:pt idx="118">
                  <c:v>0.81209234618999993</c:v>
                </c:pt>
                <c:pt idx="119">
                  <c:v>0.70509753417999999</c:v>
                </c:pt>
                <c:pt idx="120">
                  <c:v>0.97547912598000008</c:v>
                </c:pt>
                <c:pt idx="121">
                  <c:v>0.98964654541000008</c:v>
                </c:pt>
                <c:pt idx="122">
                  <c:v>0.82980566406</c:v>
                </c:pt>
                <c:pt idx="123">
                  <c:v>0.82894207763999994</c:v>
                </c:pt>
                <c:pt idx="124">
                  <c:v>0.82894207763999994</c:v>
                </c:pt>
                <c:pt idx="125">
                  <c:v>0.58904602050999999</c:v>
                </c:pt>
                <c:pt idx="126">
                  <c:v>1.11074414063</c:v>
                </c:pt>
                <c:pt idx="127">
                  <c:v>1.0457109375</c:v>
                </c:pt>
                <c:pt idx="128">
                  <c:v>1.0457109375</c:v>
                </c:pt>
                <c:pt idx="129">
                  <c:v>0.83882080077999999</c:v>
                </c:pt>
                <c:pt idx="130">
                  <c:v>0.87015325928000009</c:v>
                </c:pt>
                <c:pt idx="131">
                  <c:v>0.81667541503999996</c:v>
                </c:pt>
                <c:pt idx="132">
                  <c:v>0.98194409179999997</c:v>
                </c:pt>
                <c:pt idx="133">
                  <c:v>1.0309987792999999</c:v>
                </c:pt>
                <c:pt idx="134">
                  <c:v>1.0309987792999999</c:v>
                </c:pt>
                <c:pt idx="135">
                  <c:v>1.1132620849600001</c:v>
                </c:pt>
                <c:pt idx="136">
                  <c:v>1.1271336669899998</c:v>
                </c:pt>
                <c:pt idx="137">
                  <c:v>1.1238430175799998</c:v>
                </c:pt>
                <c:pt idx="138">
                  <c:v>1.03130944824</c:v>
                </c:pt>
                <c:pt idx="139">
                  <c:v>1.04331311035</c:v>
                </c:pt>
                <c:pt idx="140">
                  <c:v>0.90714282226999998</c:v>
                </c:pt>
                <c:pt idx="141">
                  <c:v>0.90714282226999998</c:v>
                </c:pt>
                <c:pt idx="142">
                  <c:v>1.02743273926</c:v>
                </c:pt>
                <c:pt idx="143">
                  <c:v>1.3889030761700001</c:v>
                </c:pt>
                <c:pt idx="144">
                  <c:v>1.3889030761700001</c:v>
                </c:pt>
                <c:pt idx="145">
                  <c:v>1.1161260986299999</c:v>
                </c:pt>
                <c:pt idx="146">
                  <c:v>1.0870755615200001</c:v>
                </c:pt>
                <c:pt idx="147">
                  <c:v>1.0536237793000001</c:v>
                </c:pt>
                <c:pt idx="148">
                  <c:v>1.31983154297</c:v>
                </c:pt>
                <c:pt idx="149">
                  <c:v>1.31983154297</c:v>
                </c:pt>
                <c:pt idx="150">
                  <c:v>1.28545349121</c:v>
                </c:pt>
                <c:pt idx="151">
                  <c:v>1.19073474121</c:v>
                </c:pt>
                <c:pt idx="152">
                  <c:v>1.21253649902</c:v>
                </c:pt>
                <c:pt idx="153">
                  <c:v>1.21253649902</c:v>
                </c:pt>
                <c:pt idx="154">
                  <c:v>1.2156071777300002</c:v>
                </c:pt>
                <c:pt idx="155">
                  <c:v>1.1328901367200002</c:v>
                </c:pt>
                <c:pt idx="156">
                  <c:v>1.1328901367200002</c:v>
                </c:pt>
                <c:pt idx="157">
                  <c:v>1.07070849609</c:v>
                </c:pt>
                <c:pt idx="158">
                  <c:v>1.19542834473</c:v>
                </c:pt>
                <c:pt idx="159">
                  <c:v>1.51449780273</c:v>
                </c:pt>
                <c:pt idx="160">
                  <c:v>1.51449780273</c:v>
                </c:pt>
                <c:pt idx="161">
                  <c:v>1.26150695801</c:v>
                </c:pt>
                <c:pt idx="162">
                  <c:v>1.27331213379</c:v>
                </c:pt>
                <c:pt idx="163">
                  <c:v>1.27331213379</c:v>
                </c:pt>
                <c:pt idx="164">
                  <c:v>1.3476390380900001</c:v>
                </c:pt>
                <c:pt idx="165">
                  <c:v>1.2784736328099999</c:v>
                </c:pt>
                <c:pt idx="166">
                  <c:v>1.2784736328099999</c:v>
                </c:pt>
                <c:pt idx="167">
                  <c:v>1.1230924072299999</c:v>
                </c:pt>
                <c:pt idx="168">
                  <c:v>1.1849968261700001</c:v>
                </c:pt>
                <c:pt idx="169">
                  <c:v>1.3261531982399999</c:v>
                </c:pt>
                <c:pt idx="170">
                  <c:v>1.3261531982399999</c:v>
                </c:pt>
                <c:pt idx="171">
                  <c:v>1.3291337890600001</c:v>
                </c:pt>
                <c:pt idx="172">
                  <c:v>1.4870972900399999</c:v>
                </c:pt>
                <c:pt idx="173">
                  <c:v>1.44598095703</c:v>
                </c:pt>
                <c:pt idx="174">
                  <c:v>1.2778771972699998</c:v>
                </c:pt>
                <c:pt idx="175">
                  <c:v>1.1974855956999999</c:v>
                </c:pt>
                <c:pt idx="176">
                  <c:v>1.1974855956999999</c:v>
                </c:pt>
                <c:pt idx="177">
                  <c:v>1.3531751708999999</c:v>
                </c:pt>
                <c:pt idx="178">
                  <c:v>1.3531751708999999</c:v>
                </c:pt>
                <c:pt idx="179">
                  <c:v>1.3802443847699999</c:v>
                </c:pt>
                <c:pt idx="180">
                  <c:v>1.3007370605499999</c:v>
                </c:pt>
                <c:pt idx="181">
                  <c:v>1.45296081543</c:v>
                </c:pt>
                <c:pt idx="182">
                  <c:v>1.5325905761700001</c:v>
                </c:pt>
                <c:pt idx="183">
                  <c:v>1.3673848877000001</c:v>
                </c:pt>
                <c:pt idx="184">
                  <c:v>1.3139627685499999</c:v>
                </c:pt>
                <c:pt idx="185">
                  <c:v>1.3139627685499999</c:v>
                </c:pt>
                <c:pt idx="186">
                  <c:v>1.3158977050799998</c:v>
                </c:pt>
                <c:pt idx="187">
                  <c:v>1.4890686035199998</c:v>
                </c:pt>
                <c:pt idx="188">
                  <c:v>1.4890686035199998</c:v>
                </c:pt>
                <c:pt idx="189">
                  <c:v>1.6024667968799999</c:v>
                </c:pt>
                <c:pt idx="190">
                  <c:v>1.5087265624999999</c:v>
                </c:pt>
                <c:pt idx="191">
                  <c:v>1.5087265624999999</c:v>
                </c:pt>
                <c:pt idx="192">
                  <c:v>1.56115771484</c:v>
                </c:pt>
                <c:pt idx="193">
                  <c:v>1.5341680908200002</c:v>
                </c:pt>
                <c:pt idx="194">
                  <c:v>1.5466574707</c:v>
                </c:pt>
                <c:pt idx="195">
                  <c:v>1.5466574707</c:v>
                </c:pt>
                <c:pt idx="196">
                  <c:v>1.68278161621</c:v>
                </c:pt>
                <c:pt idx="197">
                  <c:v>1.5679158935499999</c:v>
                </c:pt>
                <c:pt idx="198">
                  <c:v>1.35279345703</c:v>
                </c:pt>
                <c:pt idx="199">
                  <c:v>1.2276540527300002</c:v>
                </c:pt>
                <c:pt idx="200">
                  <c:v>1.34860668945</c:v>
                </c:pt>
                <c:pt idx="201">
                  <c:v>1.34860668945</c:v>
                </c:pt>
                <c:pt idx="202">
                  <c:v>1.4847834472699999</c:v>
                </c:pt>
                <c:pt idx="203">
                  <c:v>1.50597241211</c:v>
                </c:pt>
                <c:pt idx="204">
                  <c:v>1.5983140869100001</c:v>
                </c:pt>
                <c:pt idx="205">
                  <c:v>1.5983140869100001</c:v>
                </c:pt>
                <c:pt idx="206">
                  <c:v>1.5583975830100001</c:v>
                </c:pt>
                <c:pt idx="207">
                  <c:v>1.5682412109399999</c:v>
                </c:pt>
                <c:pt idx="208">
                  <c:v>1.6483792724599999</c:v>
                </c:pt>
                <c:pt idx="209">
                  <c:v>1.6483792724599999</c:v>
                </c:pt>
                <c:pt idx="210">
                  <c:v>1.5739183349600001</c:v>
                </c:pt>
                <c:pt idx="211">
                  <c:v>1.8060306396500001</c:v>
                </c:pt>
                <c:pt idx="212">
                  <c:v>1.8060306396500001</c:v>
                </c:pt>
                <c:pt idx="213">
                  <c:v>2.02908557129</c:v>
                </c:pt>
                <c:pt idx="214">
                  <c:v>1.93104333496</c:v>
                </c:pt>
                <c:pt idx="215">
                  <c:v>1.93104333496</c:v>
                </c:pt>
                <c:pt idx="216">
                  <c:v>1.69678881836</c:v>
                </c:pt>
                <c:pt idx="217">
                  <c:v>1.8435552978500001</c:v>
                </c:pt>
                <c:pt idx="218">
                  <c:v>1.8413298339800002</c:v>
                </c:pt>
                <c:pt idx="219">
                  <c:v>1.8490612793000001</c:v>
                </c:pt>
                <c:pt idx="220">
                  <c:v>1.98601330566</c:v>
                </c:pt>
                <c:pt idx="221">
                  <c:v>1.85317578125</c:v>
                </c:pt>
                <c:pt idx="222">
                  <c:v>1.85317578125</c:v>
                </c:pt>
                <c:pt idx="223">
                  <c:v>1.9187363281300001</c:v>
                </c:pt>
                <c:pt idx="224">
                  <c:v>2.2223898925799999</c:v>
                </c:pt>
                <c:pt idx="225">
                  <c:v>2.3406914062499999</c:v>
                </c:pt>
                <c:pt idx="226">
                  <c:v>2.3406914062499999</c:v>
                </c:pt>
                <c:pt idx="227">
                  <c:v>2.4110178222700003</c:v>
                </c:pt>
                <c:pt idx="228">
                  <c:v>2.4355812988299999</c:v>
                </c:pt>
                <c:pt idx="229">
                  <c:v>2.3858996582000001</c:v>
                </c:pt>
                <c:pt idx="230">
                  <c:v>2.4324050292999999</c:v>
                </c:pt>
                <c:pt idx="231">
                  <c:v>2.4324050292999999</c:v>
                </c:pt>
                <c:pt idx="232">
                  <c:v>2.75454296875</c:v>
                </c:pt>
                <c:pt idx="233">
                  <c:v>3.0793107910200002</c:v>
                </c:pt>
                <c:pt idx="234">
                  <c:v>3.3572402343799999</c:v>
                </c:pt>
                <c:pt idx="235">
                  <c:v>3.3572402343799999</c:v>
                </c:pt>
                <c:pt idx="236">
                  <c:v>3.66399682617</c:v>
                </c:pt>
                <c:pt idx="237">
                  <c:v>3.9266225585900001</c:v>
                </c:pt>
                <c:pt idx="238">
                  <c:v>4.0247019042999996</c:v>
                </c:pt>
                <c:pt idx="239">
                  <c:v>4.2677617187500001</c:v>
                </c:pt>
                <c:pt idx="240">
                  <c:v>4.5043916015600001</c:v>
                </c:pt>
                <c:pt idx="241">
                  <c:v>4.5043916015600001</c:v>
                </c:pt>
                <c:pt idx="242">
                  <c:v>4.7254409179699994</c:v>
                </c:pt>
                <c:pt idx="243">
                  <c:v>4.4403134765600001</c:v>
                </c:pt>
                <c:pt idx="244">
                  <c:v>4.3166430664100002</c:v>
                </c:pt>
                <c:pt idx="245">
                  <c:v>4.3166430664100002</c:v>
                </c:pt>
                <c:pt idx="246">
                  <c:v>4.5207431640599998</c:v>
                </c:pt>
                <c:pt idx="247">
                  <c:v>4.4777470703099995</c:v>
                </c:pt>
                <c:pt idx="248">
                  <c:v>4.4777470703099995</c:v>
                </c:pt>
                <c:pt idx="249">
                  <c:v>4.4547646484400003</c:v>
                </c:pt>
                <c:pt idx="250">
                  <c:v>4.4795366210900003</c:v>
                </c:pt>
                <c:pt idx="251">
                  <c:v>4.4795366210900003</c:v>
                </c:pt>
                <c:pt idx="252">
                  <c:v>4.4955268554699996</c:v>
                </c:pt>
                <c:pt idx="253">
                  <c:v>4.5765864257800004</c:v>
                </c:pt>
                <c:pt idx="254">
                  <c:v>4.35467871094</c:v>
                </c:pt>
                <c:pt idx="255">
                  <c:v>4.3673173828099996</c:v>
                </c:pt>
                <c:pt idx="256">
                  <c:v>4.4530883789099995</c:v>
                </c:pt>
                <c:pt idx="257">
                  <c:v>4.4530883789099995</c:v>
                </c:pt>
                <c:pt idx="258">
                  <c:v>4.5492954101600001</c:v>
                </c:pt>
                <c:pt idx="259">
                  <c:v>4.5784916992199998</c:v>
                </c:pt>
                <c:pt idx="260">
                  <c:v>4.5784916992199998</c:v>
                </c:pt>
                <c:pt idx="261">
                  <c:v>4.5174589843800002</c:v>
                </c:pt>
                <c:pt idx="262">
                  <c:v>4.6484169921900005</c:v>
                </c:pt>
                <c:pt idx="263">
                  <c:v>4.7160781250000001</c:v>
                </c:pt>
                <c:pt idx="264">
                  <c:v>4.7373549804699993</c:v>
                </c:pt>
                <c:pt idx="265">
                  <c:v>4.9576459960900001</c:v>
                </c:pt>
                <c:pt idx="266">
                  <c:v>5.0091704101599994</c:v>
                </c:pt>
                <c:pt idx="267">
                  <c:v>5.0091704101599994</c:v>
                </c:pt>
                <c:pt idx="268">
                  <c:v>4.9528095703099995</c:v>
                </c:pt>
                <c:pt idx="269">
                  <c:v>4.72523095703</c:v>
                </c:pt>
                <c:pt idx="270">
                  <c:v>4.7133002929699996</c:v>
                </c:pt>
                <c:pt idx="271">
                  <c:v>4.7133002929699996</c:v>
                </c:pt>
                <c:pt idx="272">
                  <c:v>4.8460317382800007</c:v>
                </c:pt>
                <c:pt idx="273">
                  <c:v>4.82951269531</c:v>
                </c:pt>
                <c:pt idx="274">
                  <c:v>4.6877397460900001</c:v>
                </c:pt>
                <c:pt idx="275">
                  <c:v>4.6471083984400003</c:v>
                </c:pt>
                <c:pt idx="276">
                  <c:v>4.6471083984400003</c:v>
                </c:pt>
                <c:pt idx="277">
                  <c:v>4.6774047851600002</c:v>
                </c:pt>
                <c:pt idx="278">
                  <c:v>4.7690214843800005</c:v>
                </c:pt>
                <c:pt idx="279">
                  <c:v>4.7690214843800005</c:v>
                </c:pt>
                <c:pt idx="280">
                  <c:v>4.7132226562500001</c:v>
                </c:pt>
                <c:pt idx="281">
                  <c:v>4.7516284179699992</c:v>
                </c:pt>
                <c:pt idx="282">
                  <c:v>4.7977949218800005</c:v>
                </c:pt>
                <c:pt idx="283">
                  <c:v>4.8321201171900006</c:v>
                </c:pt>
                <c:pt idx="284">
                  <c:v>4.8686103515600001</c:v>
                </c:pt>
                <c:pt idx="285">
                  <c:v>4.8214833984399998</c:v>
                </c:pt>
                <c:pt idx="286">
                  <c:v>4.8214833984399998</c:v>
                </c:pt>
                <c:pt idx="287">
                  <c:v>4.8455541992199995</c:v>
                </c:pt>
                <c:pt idx="288">
                  <c:v>4.8041083984400004</c:v>
                </c:pt>
                <c:pt idx="289">
                  <c:v>4.8615014648399999</c:v>
                </c:pt>
                <c:pt idx="290">
                  <c:v>4.8615014648399999</c:v>
                </c:pt>
                <c:pt idx="291">
                  <c:v>4.8960937500000004</c:v>
                </c:pt>
                <c:pt idx="292">
                  <c:v>4.8646333007800004</c:v>
                </c:pt>
                <c:pt idx="293">
                  <c:v>4.8006240234400002</c:v>
                </c:pt>
                <c:pt idx="294">
                  <c:v>4.84949609375</c:v>
                </c:pt>
                <c:pt idx="295">
                  <c:v>4.92949804688</c:v>
                </c:pt>
                <c:pt idx="296">
                  <c:v>4.92949804688</c:v>
                </c:pt>
                <c:pt idx="297">
                  <c:v>4.96319238281</c:v>
                </c:pt>
                <c:pt idx="298">
                  <c:v>4.9136733398399999</c:v>
                </c:pt>
                <c:pt idx="299">
                  <c:v>4.8942880859400004</c:v>
                </c:pt>
                <c:pt idx="300">
                  <c:v>4.8942880859400004</c:v>
                </c:pt>
                <c:pt idx="301">
                  <c:v>4.9219624023400002</c:v>
                </c:pt>
                <c:pt idx="302">
                  <c:v>4.9219624023400002</c:v>
                </c:pt>
                <c:pt idx="303">
                  <c:v>4.88688916016</c:v>
                </c:pt>
                <c:pt idx="304">
                  <c:v>4.8499345703099994</c:v>
                </c:pt>
                <c:pt idx="305">
                  <c:v>4.9916787109400005</c:v>
                </c:pt>
                <c:pt idx="306">
                  <c:v>4.9916787109400005</c:v>
                </c:pt>
                <c:pt idx="307">
                  <c:v>5.0075517578099999</c:v>
                </c:pt>
                <c:pt idx="308">
                  <c:v>5.0418422851599995</c:v>
                </c:pt>
                <c:pt idx="309">
                  <c:v>5.0330654296900006</c:v>
                </c:pt>
                <c:pt idx="310">
                  <c:v>5.0557939453099996</c:v>
                </c:pt>
                <c:pt idx="311">
                  <c:v>5.2811103515599997</c:v>
                </c:pt>
                <c:pt idx="312">
                  <c:v>5.2811103515599997</c:v>
                </c:pt>
                <c:pt idx="313">
                  <c:v>5.3970771484400002</c:v>
                </c:pt>
                <c:pt idx="314">
                  <c:v>5.6974501953100001</c:v>
                </c:pt>
                <c:pt idx="315">
                  <c:v>5.9452128906300006</c:v>
                </c:pt>
                <c:pt idx="316">
                  <c:v>5.9452128906300006</c:v>
                </c:pt>
                <c:pt idx="317">
                  <c:v>6.0542841796899998</c:v>
                </c:pt>
                <c:pt idx="318">
                  <c:v>6.2771342773400001</c:v>
                </c:pt>
                <c:pt idx="319">
                  <c:v>6.5684858398400001</c:v>
                </c:pt>
                <c:pt idx="320">
                  <c:v>6.9205327148400002</c:v>
                </c:pt>
                <c:pt idx="321">
                  <c:v>7.3427187500000004</c:v>
                </c:pt>
                <c:pt idx="322">
                  <c:v>7.75022558594</c:v>
                </c:pt>
                <c:pt idx="323">
                  <c:v>7.75022558594</c:v>
                </c:pt>
                <c:pt idx="324">
                  <c:v>8.1500922851599995</c:v>
                </c:pt>
                <c:pt idx="325">
                  <c:v>7.7874375000000002</c:v>
                </c:pt>
                <c:pt idx="326">
                  <c:v>7.7874375000000002</c:v>
                </c:pt>
                <c:pt idx="327">
                  <c:v>6.87849121094</c:v>
                </c:pt>
                <c:pt idx="328">
                  <c:v>6.5306328125000004</c:v>
                </c:pt>
                <c:pt idx="329">
                  <c:v>6.5306328125000004</c:v>
                </c:pt>
                <c:pt idx="330">
                  <c:v>6.3360083007800005</c:v>
                </c:pt>
                <c:pt idx="331">
                  <c:v>5.9607641601600001</c:v>
                </c:pt>
                <c:pt idx="332">
                  <c:v>5.7338588867199993</c:v>
                </c:pt>
                <c:pt idx="333">
                  <c:v>5.7338588867199993</c:v>
                </c:pt>
                <c:pt idx="334">
                  <c:v>5.5200419921900004</c:v>
                </c:pt>
                <c:pt idx="335">
                  <c:v>5.3485751953099996</c:v>
                </c:pt>
                <c:pt idx="336">
                  <c:v>5.2769072265599997</c:v>
                </c:pt>
                <c:pt idx="337">
                  <c:v>5.2745336914100003</c:v>
                </c:pt>
                <c:pt idx="338">
                  <c:v>5.2745336914100003</c:v>
                </c:pt>
                <c:pt idx="339">
                  <c:v>5.3328608398400004</c:v>
                </c:pt>
                <c:pt idx="340">
                  <c:v>5.2530458984399999</c:v>
                </c:pt>
                <c:pt idx="341">
                  <c:v>5.18074023438</c:v>
                </c:pt>
                <c:pt idx="342">
                  <c:v>5.18074023438</c:v>
                </c:pt>
                <c:pt idx="343">
                  <c:v>5.07958789063</c:v>
                </c:pt>
                <c:pt idx="344">
                  <c:v>5.0616606445300008</c:v>
                </c:pt>
                <c:pt idx="345">
                  <c:v>5.10503662109</c:v>
                </c:pt>
                <c:pt idx="346">
                  <c:v>5.0084179687499999</c:v>
                </c:pt>
                <c:pt idx="347">
                  <c:v>4.9371538085899997</c:v>
                </c:pt>
                <c:pt idx="348">
                  <c:v>4.89727246094</c:v>
                </c:pt>
                <c:pt idx="349">
                  <c:v>4.89727246094</c:v>
                </c:pt>
                <c:pt idx="350">
                  <c:v>4.8964609374999997</c:v>
                </c:pt>
                <c:pt idx="351">
                  <c:v>4.8945415039100002</c:v>
                </c:pt>
                <c:pt idx="352">
                  <c:v>4.8945415039100002</c:v>
                </c:pt>
                <c:pt idx="353">
                  <c:v>4.8401733398399998</c:v>
                </c:pt>
                <c:pt idx="354">
                  <c:v>4.7663408203099999</c:v>
                </c:pt>
                <c:pt idx="355">
                  <c:v>4.7663408203099999</c:v>
                </c:pt>
                <c:pt idx="356">
                  <c:v>4.5481083984400001</c:v>
                </c:pt>
                <c:pt idx="357">
                  <c:v>4.5004179687499999</c:v>
                </c:pt>
                <c:pt idx="358">
                  <c:v>4.5275087890599996</c:v>
                </c:pt>
                <c:pt idx="359">
                  <c:v>4.5275087890599996</c:v>
                </c:pt>
                <c:pt idx="360">
                  <c:v>4.5138940429699996</c:v>
                </c:pt>
                <c:pt idx="361">
                  <c:v>4.5348984374999999</c:v>
                </c:pt>
                <c:pt idx="362">
                  <c:v>4.5348984374999999</c:v>
                </c:pt>
                <c:pt idx="363">
                  <c:v>4.52261230469</c:v>
                </c:pt>
                <c:pt idx="364">
                  <c:v>4.52261230469</c:v>
                </c:pt>
                <c:pt idx="365">
                  <c:v>4.5382998046900003</c:v>
                </c:pt>
                <c:pt idx="366">
                  <c:v>4.5387880859400003</c:v>
                </c:pt>
                <c:pt idx="367">
                  <c:v>4.4967817382800002</c:v>
                </c:pt>
                <c:pt idx="368">
                  <c:v>4.4967817382800002</c:v>
                </c:pt>
                <c:pt idx="369">
                  <c:v>4.5268388671900004</c:v>
                </c:pt>
                <c:pt idx="370">
                  <c:v>4.5010971679699994</c:v>
                </c:pt>
                <c:pt idx="371">
                  <c:v>4.5010971679699994</c:v>
                </c:pt>
                <c:pt idx="372">
                  <c:v>4.4550537109400006</c:v>
                </c:pt>
                <c:pt idx="373">
                  <c:v>4.3736728515599994</c:v>
                </c:pt>
                <c:pt idx="374">
                  <c:v>4.3736728515599994</c:v>
                </c:pt>
                <c:pt idx="375">
                  <c:v>4.3916953124999996</c:v>
                </c:pt>
                <c:pt idx="376">
                  <c:v>4.3392490234399999</c:v>
                </c:pt>
                <c:pt idx="377">
                  <c:v>4.4292441406300007</c:v>
                </c:pt>
                <c:pt idx="378">
                  <c:v>4.4292441406300007</c:v>
                </c:pt>
                <c:pt idx="379">
                  <c:v>4.4264672851600002</c:v>
                </c:pt>
                <c:pt idx="380">
                  <c:v>4.4775888671900006</c:v>
                </c:pt>
                <c:pt idx="381">
                  <c:v>4.4331079101599995</c:v>
                </c:pt>
                <c:pt idx="382">
                  <c:v>4.2322744140599999</c:v>
                </c:pt>
                <c:pt idx="383">
                  <c:v>4.1836845703099996</c:v>
                </c:pt>
                <c:pt idx="384">
                  <c:v>4.2599248046899998</c:v>
                </c:pt>
                <c:pt idx="385">
                  <c:v>4.2599248046899998</c:v>
                </c:pt>
                <c:pt idx="386">
                  <c:v>4.37144873047</c:v>
                </c:pt>
                <c:pt idx="387">
                  <c:v>4.37144873047</c:v>
                </c:pt>
                <c:pt idx="388">
                  <c:v>4.2685205078099999</c:v>
                </c:pt>
                <c:pt idx="389">
                  <c:v>4.2852167968800003</c:v>
                </c:pt>
                <c:pt idx="390">
                  <c:v>4.2584936523400003</c:v>
                </c:pt>
                <c:pt idx="391">
                  <c:v>4.2383037109400004</c:v>
                </c:pt>
                <c:pt idx="392">
                  <c:v>4.2606743164100003</c:v>
                </c:pt>
                <c:pt idx="393">
                  <c:v>4.2606743164100003</c:v>
                </c:pt>
                <c:pt idx="394">
                  <c:v>4.2669287109400003</c:v>
                </c:pt>
                <c:pt idx="395">
                  <c:v>4.3185146484399999</c:v>
                </c:pt>
                <c:pt idx="396">
                  <c:v>4.2022924804699997</c:v>
                </c:pt>
                <c:pt idx="397">
                  <c:v>4.2022924804699997</c:v>
                </c:pt>
                <c:pt idx="398">
                  <c:v>4.2382465820300004</c:v>
                </c:pt>
                <c:pt idx="399">
                  <c:v>4.2611796875000003</c:v>
                </c:pt>
                <c:pt idx="400">
                  <c:v>4.2607001953100001</c:v>
                </c:pt>
                <c:pt idx="401">
                  <c:v>4.34485986328</c:v>
                </c:pt>
                <c:pt idx="402">
                  <c:v>4.2774453125000003</c:v>
                </c:pt>
                <c:pt idx="403">
                  <c:v>4.3022377929699998</c:v>
                </c:pt>
                <c:pt idx="404">
                  <c:v>4.3022377929699998</c:v>
                </c:pt>
                <c:pt idx="405">
                  <c:v>4.2761772460900005</c:v>
                </c:pt>
                <c:pt idx="406">
                  <c:v>4.2530595703099996</c:v>
                </c:pt>
                <c:pt idx="407">
                  <c:v>4.2530595703099996</c:v>
                </c:pt>
                <c:pt idx="408">
                  <c:v>4.2226420898399999</c:v>
                </c:pt>
                <c:pt idx="409">
                  <c:v>4.1268515624999997</c:v>
                </c:pt>
                <c:pt idx="410">
                  <c:v>4.1812016601600002</c:v>
                </c:pt>
                <c:pt idx="411">
                  <c:v>4.1723872070300008</c:v>
                </c:pt>
                <c:pt idx="412">
                  <c:v>4.1579912109400006</c:v>
                </c:pt>
                <c:pt idx="413">
                  <c:v>4.2060161132800005</c:v>
                </c:pt>
                <c:pt idx="414">
                  <c:v>4.2060161132800005</c:v>
                </c:pt>
                <c:pt idx="415">
                  <c:v>4.1140673828100001</c:v>
                </c:pt>
                <c:pt idx="416">
                  <c:v>4.1627421875000001</c:v>
                </c:pt>
                <c:pt idx="417">
                  <c:v>5.60424658203</c:v>
                </c:pt>
                <c:pt idx="418">
                  <c:v>5.60424658203</c:v>
                </c:pt>
                <c:pt idx="419">
                  <c:v>7.6556030273399998</c:v>
                </c:pt>
                <c:pt idx="420">
                  <c:v>9.7073076171899988</c:v>
                </c:pt>
                <c:pt idx="421">
                  <c:v>11.69941601563</c:v>
                </c:pt>
                <c:pt idx="422">
                  <c:v>14.26628320313</c:v>
                </c:pt>
                <c:pt idx="423">
                  <c:v>17.2463203125</c:v>
                </c:pt>
                <c:pt idx="424">
                  <c:v>17.2463203125</c:v>
                </c:pt>
                <c:pt idx="425">
                  <c:v>20.366109375000001</c:v>
                </c:pt>
                <c:pt idx="426">
                  <c:v>22.258238281250001</c:v>
                </c:pt>
                <c:pt idx="427">
                  <c:v>23.658574218750001</c:v>
                </c:pt>
                <c:pt idx="428">
                  <c:v>23.658574218750001</c:v>
                </c:pt>
                <c:pt idx="429">
                  <c:v>24.53915429688</c:v>
                </c:pt>
                <c:pt idx="430">
                  <c:v>24.807173828129997</c:v>
                </c:pt>
                <c:pt idx="431">
                  <c:v>24.788060546879997</c:v>
                </c:pt>
                <c:pt idx="432">
                  <c:v>24.825417968749999</c:v>
                </c:pt>
                <c:pt idx="433">
                  <c:v>24.825417968749999</c:v>
                </c:pt>
                <c:pt idx="434">
                  <c:v>24.87279101563</c:v>
                </c:pt>
                <c:pt idx="435">
                  <c:v>25.046390625000001</c:v>
                </c:pt>
                <c:pt idx="436">
                  <c:v>25.15081445313</c:v>
                </c:pt>
                <c:pt idx="437">
                  <c:v>25.15081445313</c:v>
                </c:pt>
                <c:pt idx="438">
                  <c:v>25.14893164063</c:v>
                </c:pt>
                <c:pt idx="439">
                  <c:v>24.989441406249998</c:v>
                </c:pt>
                <c:pt idx="440">
                  <c:v>24.989441406249998</c:v>
                </c:pt>
                <c:pt idx="441">
                  <c:v>25.000164062500001</c:v>
                </c:pt>
                <c:pt idx="442">
                  <c:v>25.046384765629998</c:v>
                </c:pt>
                <c:pt idx="443">
                  <c:v>25.046384765629998</c:v>
                </c:pt>
                <c:pt idx="444">
                  <c:v>24.927929687500001</c:v>
                </c:pt>
                <c:pt idx="445">
                  <c:v>24.927929687500001</c:v>
                </c:pt>
                <c:pt idx="446">
                  <c:v>24.777941406250001</c:v>
                </c:pt>
                <c:pt idx="447">
                  <c:v>24.977058593750002</c:v>
                </c:pt>
                <c:pt idx="448">
                  <c:v>24.977058593750002</c:v>
                </c:pt>
                <c:pt idx="449">
                  <c:v>25.08172460938</c:v>
                </c:pt>
                <c:pt idx="450">
                  <c:v>25.073394531249999</c:v>
                </c:pt>
                <c:pt idx="451">
                  <c:v>25.049757812500001</c:v>
                </c:pt>
                <c:pt idx="452">
                  <c:v>25.049757812500001</c:v>
                </c:pt>
                <c:pt idx="453">
                  <c:v>24.990236328129999</c:v>
                </c:pt>
                <c:pt idx="454">
                  <c:v>24.93436328125</c:v>
                </c:pt>
                <c:pt idx="455">
                  <c:v>24.93436328125</c:v>
                </c:pt>
                <c:pt idx="456">
                  <c:v>24.90169921875</c:v>
                </c:pt>
                <c:pt idx="457">
                  <c:v>24.730316406250001</c:v>
                </c:pt>
                <c:pt idx="458">
                  <c:v>24.730316406250001</c:v>
                </c:pt>
                <c:pt idx="459">
                  <c:v>24.802837890629998</c:v>
                </c:pt>
                <c:pt idx="460">
                  <c:v>24.903095703129999</c:v>
                </c:pt>
                <c:pt idx="461">
                  <c:v>24.94498046875</c:v>
                </c:pt>
                <c:pt idx="462">
                  <c:v>24.94498046875</c:v>
                </c:pt>
                <c:pt idx="463">
                  <c:v>25.008509765629999</c:v>
                </c:pt>
                <c:pt idx="464">
                  <c:v>25.092068359379997</c:v>
                </c:pt>
                <c:pt idx="465">
                  <c:v>25.047115234379998</c:v>
                </c:pt>
                <c:pt idx="466">
                  <c:v>24.89109375</c:v>
                </c:pt>
                <c:pt idx="467">
                  <c:v>25.029566406250002</c:v>
                </c:pt>
                <c:pt idx="468">
                  <c:v>25.029566406250002</c:v>
                </c:pt>
                <c:pt idx="469">
                  <c:v>25.087136718749999</c:v>
                </c:pt>
                <c:pt idx="470">
                  <c:v>24.959433593749999</c:v>
                </c:pt>
                <c:pt idx="471">
                  <c:v>24.960878906249999</c:v>
                </c:pt>
                <c:pt idx="472">
                  <c:v>24.960878906249999</c:v>
                </c:pt>
                <c:pt idx="473">
                  <c:v>25.032279296879999</c:v>
                </c:pt>
                <c:pt idx="474">
                  <c:v>24.999343750000001</c:v>
                </c:pt>
                <c:pt idx="475">
                  <c:v>24.882080078129999</c:v>
                </c:pt>
                <c:pt idx="476">
                  <c:v>24.885558593750002</c:v>
                </c:pt>
                <c:pt idx="477">
                  <c:v>24.885558593750002</c:v>
                </c:pt>
                <c:pt idx="478">
                  <c:v>24.98866992188</c:v>
                </c:pt>
                <c:pt idx="479">
                  <c:v>25.03993945313</c:v>
                </c:pt>
                <c:pt idx="480">
                  <c:v>25.03993945313</c:v>
                </c:pt>
                <c:pt idx="481">
                  <c:v>24.92840429688</c:v>
                </c:pt>
                <c:pt idx="482">
                  <c:v>24.956912109379999</c:v>
                </c:pt>
                <c:pt idx="483">
                  <c:v>24.988865234379997</c:v>
                </c:pt>
                <c:pt idx="484">
                  <c:v>25.096087890629999</c:v>
                </c:pt>
                <c:pt idx="485">
                  <c:v>25.18708203125</c:v>
                </c:pt>
                <c:pt idx="486">
                  <c:v>25.18708203125</c:v>
                </c:pt>
                <c:pt idx="487">
                  <c:v>25.140796874999999</c:v>
                </c:pt>
                <c:pt idx="488">
                  <c:v>25.181625</c:v>
                </c:pt>
                <c:pt idx="489">
                  <c:v>25.252472656249999</c:v>
                </c:pt>
                <c:pt idx="490">
                  <c:v>25.252472656249999</c:v>
                </c:pt>
                <c:pt idx="491">
                  <c:v>25.11572265625</c:v>
                </c:pt>
                <c:pt idx="492">
                  <c:v>25.130755859379999</c:v>
                </c:pt>
                <c:pt idx="493">
                  <c:v>25.144472656249999</c:v>
                </c:pt>
                <c:pt idx="494">
                  <c:v>25.11434375</c:v>
                </c:pt>
                <c:pt idx="495">
                  <c:v>25.11434375</c:v>
                </c:pt>
                <c:pt idx="496">
                  <c:v>24.970222656250002</c:v>
                </c:pt>
                <c:pt idx="497">
                  <c:v>25.035757812500002</c:v>
                </c:pt>
                <c:pt idx="498">
                  <c:v>25.035757812500002</c:v>
                </c:pt>
                <c:pt idx="499">
                  <c:v>25.161007812499999</c:v>
                </c:pt>
                <c:pt idx="500">
                  <c:v>25.320359374999999</c:v>
                </c:pt>
                <c:pt idx="501">
                  <c:v>25.320359374999999</c:v>
                </c:pt>
                <c:pt idx="502">
                  <c:v>25.264097656250001</c:v>
                </c:pt>
                <c:pt idx="503">
                  <c:v>25.32566796875</c:v>
                </c:pt>
                <c:pt idx="504">
                  <c:v>25.316478515629999</c:v>
                </c:pt>
                <c:pt idx="505">
                  <c:v>25.316478515629999</c:v>
                </c:pt>
                <c:pt idx="506">
                  <c:v>25.215144531250001</c:v>
                </c:pt>
                <c:pt idx="507">
                  <c:v>25.17826367188</c:v>
                </c:pt>
                <c:pt idx="508">
                  <c:v>25.17826367188</c:v>
                </c:pt>
                <c:pt idx="509">
                  <c:v>25.213007812499999</c:v>
                </c:pt>
                <c:pt idx="510">
                  <c:v>25.113943359379999</c:v>
                </c:pt>
                <c:pt idx="511">
                  <c:v>25.113943359379999</c:v>
                </c:pt>
                <c:pt idx="512">
                  <c:v>25.112441406249999</c:v>
                </c:pt>
                <c:pt idx="513">
                  <c:v>25.120150390629998</c:v>
                </c:pt>
                <c:pt idx="514">
                  <c:v>25.188976562499999</c:v>
                </c:pt>
                <c:pt idx="515">
                  <c:v>25.188976562499999</c:v>
                </c:pt>
                <c:pt idx="516">
                  <c:v>25.139199218750001</c:v>
                </c:pt>
                <c:pt idx="517">
                  <c:v>25.131113281249998</c:v>
                </c:pt>
                <c:pt idx="518">
                  <c:v>25.131113281249998</c:v>
                </c:pt>
                <c:pt idx="519">
                  <c:v>25.123191406250001</c:v>
                </c:pt>
                <c:pt idx="520">
                  <c:v>25.291949218749998</c:v>
                </c:pt>
                <c:pt idx="521">
                  <c:v>25.307322265629999</c:v>
                </c:pt>
                <c:pt idx="522">
                  <c:v>25.292775390629998</c:v>
                </c:pt>
                <c:pt idx="523">
                  <c:v>25.292775390629998</c:v>
                </c:pt>
                <c:pt idx="524">
                  <c:v>25.125492187500001</c:v>
                </c:pt>
                <c:pt idx="525">
                  <c:v>25.103755859379998</c:v>
                </c:pt>
                <c:pt idx="526">
                  <c:v>25.239982421879997</c:v>
                </c:pt>
                <c:pt idx="527">
                  <c:v>25.239982421879997</c:v>
                </c:pt>
                <c:pt idx="528">
                  <c:v>24.82650390625</c:v>
                </c:pt>
                <c:pt idx="529">
                  <c:v>24.82650390625</c:v>
                </c:pt>
                <c:pt idx="530">
                  <c:v>24.96724023438</c:v>
                </c:pt>
                <c:pt idx="531">
                  <c:v>24.954160156250001</c:v>
                </c:pt>
                <c:pt idx="532">
                  <c:v>25.150003906249999</c:v>
                </c:pt>
                <c:pt idx="533">
                  <c:v>25.150003906249999</c:v>
                </c:pt>
                <c:pt idx="534">
                  <c:v>25.02436328125</c:v>
                </c:pt>
                <c:pt idx="535">
                  <c:v>25.150138671879997</c:v>
                </c:pt>
                <c:pt idx="536">
                  <c:v>25.150138671879997</c:v>
                </c:pt>
                <c:pt idx="537">
                  <c:v>25.115146484379999</c:v>
                </c:pt>
                <c:pt idx="538">
                  <c:v>25.131080078129997</c:v>
                </c:pt>
                <c:pt idx="539">
                  <c:v>25.131080078129997</c:v>
                </c:pt>
                <c:pt idx="540">
                  <c:v>25.215177734379999</c:v>
                </c:pt>
                <c:pt idx="541">
                  <c:v>25.049640624999999</c:v>
                </c:pt>
                <c:pt idx="542">
                  <c:v>25.181503906250001</c:v>
                </c:pt>
                <c:pt idx="543">
                  <c:v>25.181503906250001</c:v>
                </c:pt>
                <c:pt idx="544">
                  <c:v>25.01813671875</c:v>
                </c:pt>
                <c:pt idx="545">
                  <c:v>25.092841796879998</c:v>
                </c:pt>
                <c:pt idx="546">
                  <c:v>25.176832031250001</c:v>
                </c:pt>
                <c:pt idx="547">
                  <c:v>25.183851562499999</c:v>
                </c:pt>
                <c:pt idx="548">
                  <c:v>25.183851562499999</c:v>
                </c:pt>
                <c:pt idx="549">
                  <c:v>25.169435546879999</c:v>
                </c:pt>
                <c:pt idx="550">
                  <c:v>25.186589843749999</c:v>
                </c:pt>
                <c:pt idx="551">
                  <c:v>25.186589843749999</c:v>
                </c:pt>
                <c:pt idx="552">
                  <c:v>25.273955078129998</c:v>
                </c:pt>
                <c:pt idx="553">
                  <c:v>25.318714843750001</c:v>
                </c:pt>
                <c:pt idx="554">
                  <c:v>25.047679687500001</c:v>
                </c:pt>
                <c:pt idx="555">
                  <c:v>25.131888671879999</c:v>
                </c:pt>
                <c:pt idx="556">
                  <c:v>25.10348046875</c:v>
                </c:pt>
                <c:pt idx="557">
                  <c:v>25.10348046875</c:v>
                </c:pt>
                <c:pt idx="558">
                  <c:v>25.125234375000002</c:v>
                </c:pt>
                <c:pt idx="559">
                  <c:v>25.234916015629999</c:v>
                </c:pt>
                <c:pt idx="560">
                  <c:v>25.234916015629999</c:v>
                </c:pt>
                <c:pt idx="561">
                  <c:v>25.116074218750001</c:v>
                </c:pt>
                <c:pt idx="562">
                  <c:v>25.154636718750002</c:v>
                </c:pt>
                <c:pt idx="563">
                  <c:v>25.19385351563</c:v>
                </c:pt>
                <c:pt idx="564">
                  <c:v>25.168070312499999</c:v>
                </c:pt>
                <c:pt idx="565">
                  <c:v>25.168070312499999</c:v>
                </c:pt>
                <c:pt idx="566">
                  <c:v>25.3008671875</c:v>
                </c:pt>
                <c:pt idx="567">
                  <c:v>25.33932617188</c:v>
                </c:pt>
                <c:pt idx="568">
                  <c:v>25.076849609379998</c:v>
                </c:pt>
                <c:pt idx="569">
                  <c:v>25.076849609379998</c:v>
                </c:pt>
                <c:pt idx="570">
                  <c:v>24.896839843750001</c:v>
                </c:pt>
                <c:pt idx="571">
                  <c:v>24.680234375000001</c:v>
                </c:pt>
                <c:pt idx="572">
                  <c:v>24.805566406250001</c:v>
                </c:pt>
                <c:pt idx="573">
                  <c:v>25.05349023438</c:v>
                </c:pt>
                <c:pt idx="574">
                  <c:v>25.038093750000002</c:v>
                </c:pt>
                <c:pt idx="575">
                  <c:v>25.038093750000002</c:v>
                </c:pt>
                <c:pt idx="576">
                  <c:v>25.236189453129999</c:v>
                </c:pt>
                <c:pt idx="577">
                  <c:v>25.246539062499998</c:v>
                </c:pt>
                <c:pt idx="578">
                  <c:v>25.306359375</c:v>
                </c:pt>
                <c:pt idx="579">
                  <c:v>25.306359375</c:v>
                </c:pt>
                <c:pt idx="580">
                  <c:v>25.45366992188</c:v>
                </c:pt>
                <c:pt idx="581">
                  <c:v>25.012464843749999</c:v>
                </c:pt>
                <c:pt idx="582">
                  <c:v>25.012464843749999</c:v>
                </c:pt>
                <c:pt idx="583">
                  <c:v>25.009361328129998</c:v>
                </c:pt>
                <c:pt idx="584">
                  <c:v>24.99305859375</c:v>
                </c:pt>
                <c:pt idx="585">
                  <c:v>25.144105468749999</c:v>
                </c:pt>
                <c:pt idx="586">
                  <c:v>25.144105468749999</c:v>
                </c:pt>
                <c:pt idx="587">
                  <c:v>24.984654296879999</c:v>
                </c:pt>
                <c:pt idx="588">
                  <c:v>25.023292968749999</c:v>
                </c:pt>
                <c:pt idx="589">
                  <c:v>24.998076171879998</c:v>
                </c:pt>
                <c:pt idx="590">
                  <c:v>25.118916015629999</c:v>
                </c:pt>
                <c:pt idx="591">
                  <c:v>25.118916015629999</c:v>
                </c:pt>
                <c:pt idx="592">
                  <c:v>25.157521484379998</c:v>
                </c:pt>
                <c:pt idx="593">
                  <c:v>25.260568359379999</c:v>
                </c:pt>
                <c:pt idx="594">
                  <c:v>25.260568359379999</c:v>
                </c:pt>
                <c:pt idx="595">
                  <c:v>25.170328125000001</c:v>
                </c:pt>
                <c:pt idx="596">
                  <c:v>25.255501953129997</c:v>
                </c:pt>
                <c:pt idx="597">
                  <c:v>25.091205078129999</c:v>
                </c:pt>
                <c:pt idx="598">
                  <c:v>25.091205078129999</c:v>
                </c:pt>
                <c:pt idx="599">
                  <c:v>25.01805664063</c:v>
                </c:pt>
                <c:pt idx="600">
                  <c:v>25.01805664063</c:v>
                </c:pt>
                <c:pt idx="601">
                  <c:v>25.009707031249999</c:v>
                </c:pt>
                <c:pt idx="602">
                  <c:v>25.009707031249999</c:v>
                </c:pt>
                <c:pt idx="603">
                  <c:v>25.08475390625</c:v>
                </c:pt>
                <c:pt idx="604">
                  <c:v>25.246539062499998</c:v>
                </c:pt>
                <c:pt idx="605">
                  <c:v>25.102294921879999</c:v>
                </c:pt>
                <c:pt idx="606">
                  <c:v>25.102294921879999</c:v>
                </c:pt>
                <c:pt idx="607">
                  <c:v>24.933355468750001</c:v>
                </c:pt>
                <c:pt idx="608">
                  <c:v>24.909701171879998</c:v>
                </c:pt>
                <c:pt idx="609">
                  <c:v>24.909701171879998</c:v>
                </c:pt>
                <c:pt idx="610">
                  <c:v>24.937552734379999</c:v>
                </c:pt>
                <c:pt idx="611">
                  <c:v>24.925750000000001</c:v>
                </c:pt>
                <c:pt idx="612">
                  <c:v>24.925750000000001</c:v>
                </c:pt>
                <c:pt idx="613">
                  <c:v>24.97756445313</c:v>
                </c:pt>
                <c:pt idx="614">
                  <c:v>25.063822265629998</c:v>
                </c:pt>
                <c:pt idx="615">
                  <c:v>24.963140625000001</c:v>
                </c:pt>
                <c:pt idx="616">
                  <c:v>24.963140625000001</c:v>
                </c:pt>
                <c:pt idx="617">
                  <c:v>25.181181640629998</c:v>
                </c:pt>
                <c:pt idx="618">
                  <c:v>25.13262109375</c:v>
                </c:pt>
                <c:pt idx="619">
                  <c:v>24.953494140629999</c:v>
                </c:pt>
                <c:pt idx="620">
                  <c:v>24.917816406250001</c:v>
                </c:pt>
                <c:pt idx="621">
                  <c:v>25.019394531250001</c:v>
                </c:pt>
                <c:pt idx="622">
                  <c:v>25.019394531250001</c:v>
                </c:pt>
                <c:pt idx="623">
                  <c:v>25.177382812499999</c:v>
                </c:pt>
                <c:pt idx="624">
                  <c:v>25.188263671879998</c:v>
                </c:pt>
                <c:pt idx="625">
                  <c:v>25.156726562500001</c:v>
                </c:pt>
                <c:pt idx="626">
                  <c:v>25.156726562500001</c:v>
                </c:pt>
                <c:pt idx="627">
                  <c:v>24.987628906249999</c:v>
                </c:pt>
                <c:pt idx="628">
                  <c:v>24.987628906249999</c:v>
                </c:pt>
                <c:pt idx="629">
                  <c:v>25.089769531249999</c:v>
                </c:pt>
                <c:pt idx="630">
                  <c:v>25.140390624999998</c:v>
                </c:pt>
                <c:pt idx="631">
                  <c:v>25.029748046879998</c:v>
                </c:pt>
                <c:pt idx="632">
                  <c:v>25.029748046879998</c:v>
                </c:pt>
                <c:pt idx="633">
                  <c:v>25.243992187500002</c:v>
                </c:pt>
                <c:pt idx="634">
                  <c:v>25.23246289063</c:v>
                </c:pt>
                <c:pt idx="635">
                  <c:v>25.258275390629997</c:v>
                </c:pt>
                <c:pt idx="636">
                  <c:v>25.104443359379999</c:v>
                </c:pt>
                <c:pt idx="637">
                  <c:v>25.124433593749998</c:v>
                </c:pt>
                <c:pt idx="638">
                  <c:v>25.124433593749998</c:v>
                </c:pt>
                <c:pt idx="639">
                  <c:v>25.147716796879998</c:v>
                </c:pt>
                <c:pt idx="640">
                  <c:v>24.972996093750002</c:v>
                </c:pt>
                <c:pt idx="641">
                  <c:v>24.837306640629997</c:v>
                </c:pt>
                <c:pt idx="642">
                  <c:v>24.837306640629997</c:v>
                </c:pt>
                <c:pt idx="643">
                  <c:v>25.068972656250001</c:v>
                </c:pt>
                <c:pt idx="644">
                  <c:v>25.10151757813</c:v>
                </c:pt>
                <c:pt idx="645">
                  <c:v>25.005070312499999</c:v>
                </c:pt>
                <c:pt idx="646">
                  <c:v>24.941244140629998</c:v>
                </c:pt>
                <c:pt idx="647">
                  <c:v>24.88180078125</c:v>
                </c:pt>
                <c:pt idx="648">
                  <c:v>24.88180078125</c:v>
                </c:pt>
                <c:pt idx="649">
                  <c:v>25.114615234379997</c:v>
                </c:pt>
                <c:pt idx="650">
                  <c:v>25.039009765629999</c:v>
                </c:pt>
                <c:pt idx="651">
                  <c:v>25.022074218749999</c:v>
                </c:pt>
                <c:pt idx="652">
                  <c:v>25.022074218749999</c:v>
                </c:pt>
                <c:pt idx="653">
                  <c:v>24.942773437500001</c:v>
                </c:pt>
                <c:pt idx="654">
                  <c:v>24.997195312500001</c:v>
                </c:pt>
                <c:pt idx="655">
                  <c:v>25.135494140629998</c:v>
                </c:pt>
                <c:pt idx="656">
                  <c:v>25.25396289063</c:v>
                </c:pt>
                <c:pt idx="657">
                  <c:v>25.2078671875</c:v>
                </c:pt>
                <c:pt idx="658">
                  <c:v>25.2078671875</c:v>
                </c:pt>
                <c:pt idx="659">
                  <c:v>25.11754101563</c:v>
                </c:pt>
                <c:pt idx="660">
                  <c:v>25.081050781249999</c:v>
                </c:pt>
                <c:pt idx="661">
                  <c:v>25.081050781249999</c:v>
                </c:pt>
                <c:pt idx="662">
                  <c:v>25.046539062499999</c:v>
                </c:pt>
                <c:pt idx="663">
                  <c:v>25.041759765629998</c:v>
                </c:pt>
                <c:pt idx="664">
                  <c:v>25.041759765629998</c:v>
                </c:pt>
                <c:pt idx="665">
                  <c:v>25.107480468750001</c:v>
                </c:pt>
                <c:pt idx="666">
                  <c:v>24.951148437499999</c:v>
                </c:pt>
                <c:pt idx="667">
                  <c:v>25.115316406249999</c:v>
                </c:pt>
                <c:pt idx="668">
                  <c:v>25.115316406249999</c:v>
                </c:pt>
                <c:pt idx="669">
                  <c:v>25.028777343750001</c:v>
                </c:pt>
                <c:pt idx="670">
                  <c:v>24.839851562500002</c:v>
                </c:pt>
                <c:pt idx="671">
                  <c:v>24.703296874999999</c:v>
                </c:pt>
                <c:pt idx="672">
                  <c:v>24.657832031249999</c:v>
                </c:pt>
                <c:pt idx="673">
                  <c:v>24.919843749999998</c:v>
                </c:pt>
                <c:pt idx="674">
                  <c:v>24.919843749999998</c:v>
                </c:pt>
                <c:pt idx="675">
                  <c:v>24.92261523438</c:v>
                </c:pt>
                <c:pt idx="676">
                  <c:v>24.703912109379999</c:v>
                </c:pt>
                <c:pt idx="677">
                  <c:v>24.962236328129997</c:v>
                </c:pt>
                <c:pt idx="678">
                  <c:v>24.962236328129997</c:v>
                </c:pt>
                <c:pt idx="679">
                  <c:v>25.048726562500001</c:v>
                </c:pt>
                <c:pt idx="680">
                  <c:v>25.145708984379997</c:v>
                </c:pt>
                <c:pt idx="681">
                  <c:v>25.172083984379999</c:v>
                </c:pt>
                <c:pt idx="682">
                  <c:v>25.136734375</c:v>
                </c:pt>
                <c:pt idx="683">
                  <c:v>25.092416015629997</c:v>
                </c:pt>
                <c:pt idx="684">
                  <c:v>25.092416015629997</c:v>
                </c:pt>
                <c:pt idx="685">
                  <c:v>25.142691406250002</c:v>
                </c:pt>
                <c:pt idx="686">
                  <c:v>25.297863281249999</c:v>
                </c:pt>
                <c:pt idx="687">
                  <c:v>25.23104882813</c:v>
                </c:pt>
                <c:pt idx="688">
                  <c:v>25.23104882813</c:v>
                </c:pt>
                <c:pt idx="689">
                  <c:v>25.07603125</c:v>
                </c:pt>
                <c:pt idx="690">
                  <c:v>25.07603125</c:v>
                </c:pt>
                <c:pt idx="691">
                  <c:v>24.956904296879998</c:v>
                </c:pt>
                <c:pt idx="692">
                  <c:v>24.914878906249999</c:v>
                </c:pt>
                <c:pt idx="693">
                  <c:v>24.969232421879997</c:v>
                </c:pt>
                <c:pt idx="694">
                  <c:v>24.969232421879997</c:v>
                </c:pt>
                <c:pt idx="695">
                  <c:v>24.92114453125</c:v>
                </c:pt>
                <c:pt idx="696">
                  <c:v>25.153457031249999</c:v>
                </c:pt>
                <c:pt idx="697">
                  <c:v>25.153457031249999</c:v>
                </c:pt>
                <c:pt idx="698">
                  <c:v>25.048972656250001</c:v>
                </c:pt>
                <c:pt idx="699">
                  <c:v>25.140869140629999</c:v>
                </c:pt>
                <c:pt idx="700">
                  <c:v>25.141207031250001</c:v>
                </c:pt>
                <c:pt idx="701">
                  <c:v>25.295515625</c:v>
                </c:pt>
                <c:pt idx="702">
                  <c:v>25.374902343750001</c:v>
                </c:pt>
                <c:pt idx="703">
                  <c:v>25.007644531250001</c:v>
                </c:pt>
                <c:pt idx="704">
                  <c:v>25.007644531250001</c:v>
                </c:pt>
                <c:pt idx="705">
                  <c:v>25.02400195313</c:v>
                </c:pt>
                <c:pt idx="706">
                  <c:v>25.02400195313</c:v>
                </c:pt>
                <c:pt idx="707">
                  <c:v>25.196197265629998</c:v>
                </c:pt>
                <c:pt idx="708">
                  <c:v>25.122099609379998</c:v>
                </c:pt>
                <c:pt idx="709">
                  <c:v>25.122099609379998</c:v>
                </c:pt>
                <c:pt idx="710">
                  <c:v>25.236392578129998</c:v>
                </c:pt>
                <c:pt idx="711">
                  <c:v>25.197121093749999</c:v>
                </c:pt>
                <c:pt idx="712">
                  <c:v>25.07302148438</c:v>
                </c:pt>
                <c:pt idx="713">
                  <c:v>25.07302148438</c:v>
                </c:pt>
                <c:pt idx="714">
                  <c:v>25.189128906250001</c:v>
                </c:pt>
                <c:pt idx="715">
                  <c:v>25.073386718750001</c:v>
                </c:pt>
                <c:pt idx="716">
                  <c:v>25.073386718750001</c:v>
                </c:pt>
                <c:pt idx="717">
                  <c:v>25.10468945313</c:v>
                </c:pt>
                <c:pt idx="718">
                  <c:v>24.981966796879998</c:v>
                </c:pt>
                <c:pt idx="719">
                  <c:v>24.981966796879998</c:v>
                </c:pt>
                <c:pt idx="720">
                  <c:v>25.124449218750001</c:v>
                </c:pt>
                <c:pt idx="721">
                  <c:v>25.054171875000002</c:v>
                </c:pt>
                <c:pt idx="722">
                  <c:v>25.054171875000002</c:v>
                </c:pt>
                <c:pt idx="723">
                  <c:v>25.025421874999999</c:v>
                </c:pt>
                <c:pt idx="724">
                  <c:v>24.954341796879998</c:v>
                </c:pt>
                <c:pt idx="725">
                  <c:v>24.97511328125</c:v>
                </c:pt>
                <c:pt idx="726">
                  <c:v>25.181218749999999</c:v>
                </c:pt>
                <c:pt idx="727">
                  <c:v>25.103046875</c:v>
                </c:pt>
                <c:pt idx="728">
                  <c:v>25.170332031249998</c:v>
                </c:pt>
                <c:pt idx="729">
                  <c:v>25.170332031249998</c:v>
                </c:pt>
                <c:pt idx="730">
                  <c:v>25.214785156249999</c:v>
                </c:pt>
                <c:pt idx="731">
                  <c:v>25.002574218749999</c:v>
                </c:pt>
                <c:pt idx="732">
                  <c:v>25.002574218749999</c:v>
                </c:pt>
                <c:pt idx="733">
                  <c:v>25.027371093749998</c:v>
                </c:pt>
                <c:pt idx="734">
                  <c:v>25.025556640629997</c:v>
                </c:pt>
                <c:pt idx="735">
                  <c:v>25.174857421879999</c:v>
                </c:pt>
                <c:pt idx="736">
                  <c:v>25.174857421879999</c:v>
                </c:pt>
                <c:pt idx="737">
                  <c:v>25.316156249999999</c:v>
                </c:pt>
                <c:pt idx="738">
                  <c:v>25.23845703125</c:v>
                </c:pt>
                <c:pt idx="739">
                  <c:v>25.23845703125</c:v>
                </c:pt>
                <c:pt idx="740">
                  <c:v>25.167855468749998</c:v>
                </c:pt>
                <c:pt idx="741">
                  <c:v>25.167855468749998</c:v>
                </c:pt>
                <c:pt idx="742">
                  <c:v>24.989552734379998</c:v>
                </c:pt>
                <c:pt idx="743">
                  <c:v>24.654980468750001</c:v>
                </c:pt>
                <c:pt idx="744">
                  <c:v>24.718058593750001</c:v>
                </c:pt>
                <c:pt idx="745">
                  <c:v>24.833046875000001</c:v>
                </c:pt>
                <c:pt idx="746">
                  <c:v>25.008134765629997</c:v>
                </c:pt>
                <c:pt idx="747">
                  <c:v>25.09836132813</c:v>
                </c:pt>
                <c:pt idx="748">
                  <c:v>25.09836132813</c:v>
                </c:pt>
                <c:pt idx="749">
                  <c:v>25.085849609379999</c:v>
                </c:pt>
                <c:pt idx="750">
                  <c:v>25.19969140625</c:v>
                </c:pt>
                <c:pt idx="751">
                  <c:v>25.19969140625</c:v>
                </c:pt>
                <c:pt idx="752">
                  <c:v>25.396210937500001</c:v>
                </c:pt>
                <c:pt idx="753">
                  <c:v>25.36940234375</c:v>
                </c:pt>
                <c:pt idx="754">
                  <c:v>25.36940234375</c:v>
                </c:pt>
                <c:pt idx="755">
                  <c:v>25.140123046879999</c:v>
                </c:pt>
                <c:pt idx="756">
                  <c:v>25.358402343750001</c:v>
                </c:pt>
                <c:pt idx="757">
                  <c:v>25.358402343750001</c:v>
                </c:pt>
                <c:pt idx="758">
                  <c:v>25.363347656249999</c:v>
                </c:pt>
                <c:pt idx="759">
                  <c:v>25.10754296875</c:v>
                </c:pt>
                <c:pt idx="760">
                  <c:v>25.003921875</c:v>
                </c:pt>
                <c:pt idx="761">
                  <c:v>25.003921875</c:v>
                </c:pt>
                <c:pt idx="762">
                  <c:v>24.92291210938</c:v>
                </c:pt>
                <c:pt idx="763">
                  <c:v>25.08965234375</c:v>
                </c:pt>
                <c:pt idx="764">
                  <c:v>25.08965234375</c:v>
                </c:pt>
                <c:pt idx="765">
                  <c:v>24.956529296879999</c:v>
                </c:pt>
                <c:pt idx="766">
                  <c:v>25.146306640629998</c:v>
                </c:pt>
                <c:pt idx="767">
                  <c:v>25.155919921879999</c:v>
                </c:pt>
                <c:pt idx="768">
                  <c:v>25.155919921879999</c:v>
                </c:pt>
                <c:pt idx="769">
                  <c:v>25.047269531249999</c:v>
                </c:pt>
                <c:pt idx="770">
                  <c:v>25.078496093750001</c:v>
                </c:pt>
                <c:pt idx="771">
                  <c:v>25.19019335938</c:v>
                </c:pt>
                <c:pt idx="772">
                  <c:v>25.08402539063</c:v>
                </c:pt>
                <c:pt idx="773">
                  <c:v>25.157910156250001</c:v>
                </c:pt>
                <c:pt idx="774">
                  <c:v>25.157910156250001</c:v>
                </c:pt>
                <c:pt idx="775">
                  <c:v>24.975162109379998</c:v>
                </c:pt>
                <c:pt idx="776">
                  <c:v>25.243550781250001</c:v>
                </c:pt>
                <c:pt idx="777">
                  <c:v>25.243550781250001</c:v>
                </c:pt>
                <c:pt idx="778">
                  <c:v>25.367160156250002</c:v>
                </c:pt>
                <c:pt idx="779">
                  <c:v>25.367160156250002</c:v>
                </c:pt>
                <c:pt idx="780">
                  <c:v>24.894816406250001</c:v>
                </c:pt>
                <c:pt idx="781">
                  <c:v>25.09770703125</c:v>
                </c:pt>
                <c:pt idx="782">
                  <c:v>25.09770703125</c:v>
                </c:pt>
                <c:pt idx="783">
                  <c:v>25.288705078129997</c:v>
                </c:pt>
                <c:pt idx="784">
                  <c:v>25.184300781249998</c:v>
                </c:pt>
                <c:pt idx="785">
                  <c:v>24.972929687499999</c:v>
                </c:pt>
                <c:pt idx="786">
                  <c:v>24.972929687499999</c:v>
                </c:pt>
                <c:pt idx="787">
                  <c:v>25.087929687500001</c:v>
                </c:pt>
                <c:pt idx="788">
                  <c:v>25.007298828129997</c:v>
                </c:pt>
                <c:pt idx="789">
                  <c:v>25.007298828129997</c:v>
                </c:pt>
                <c:pt idx="790">
                  <c:v>24.788929687500001</c:v>
                </c:pt>
                <c:pt idx="791">
                  <c:v>25.039970703129999</c:v>
                </c:pt>
                <c:pt idx="792">
                  <c:v>24.981660156250001</c:v>
                </c:pt>
                <c:pt idx="793">
                  <c:v>24.936746093749999</c:v>
                </c:pt>
                <c:pt idx="794">
                  <c:v>24.936746093749999</c:v>
                </c:pt>
                <c:pt idx="795">
                  <c:v>25.084667968750001</c:v>
                </c:pt>
                <c:pt idx="796">
                  <c:v>25.143964843749998</c:v>
                </c:pt>
                <c:pt idx="797">
                  <c:v>25.296564453129999</c:v>
                </c:pt>
                <c:pt idx="798">
                  <c:v>25.145191406249999</c:v>
                </c:pt>
                <c:pt idx="799">
                  <c:v>25.20187695313</c:v>
                </c:pt>
                <c:pt idx="800">
                  <c:v>25.20187695313</c:v>
                </c:pt>
                <c:pt idx="801">
                  <c:v>25.082890625000001</c:v>
                </c:pt>
                <c:pt idx="802">
                  <c:v>24.964523437499999</c:v>
                </c:pt>
                <c:pt idx="803">
                  <c:v>25.04978515625</c:v>
                </c:pt>
                <c:pt idx="804">
                  <c:v>25.04978515625</c:v>
                </c:pt>
                <c:pt idx="805">
                  <c:v>24.777035156250001</c:v>
                </c:pt>
                <c:pt idx="806">
                  <c:v>24.701845703129997</c:v>
                </c:pt>
                <c:pt idx="807">
                  <c:v>24.701845703129997</c:v>
                </c:pt>
                <c:pt idx="808">
                  <c:v>25.037273437500001</c:v>
                </c:pt>
                <c:pt idx="809">
                  <c:v>25.190003906249999</c:v>
                </c:pt>
                <c:pt idx="810">
                  <c:v>25.190003906249999</c:v>
                </c:pt>
                <c:pt idx="811">
                  <c:v>25.102460937499998</c:v>
                </c:pt>
                <c:pt idx="812">
                  <c:v>25.063732421879998</c:v>
                </c:pt>
                <c:pt idx="813">
                  <c:v>25.233128906249998</c:v>
                </c:pt>
                <c:pt idx="814">
                  <c:v>25.233128906249998</c:v>
                </c:pt>
                <c:pt idx="815">
                  <c:v>25.098792968750001</c:v>
                </c:pt>
                <c:pt idx="816">
                  <c:v>25.017777343750002</c:v>
                </c:pt>
                <c:pt idx="817">
                  <c:v>25.0559453125</c:v>
                </c:pt>
                <c:pt idx="818">
                  <c:v>25.069222656249998</c:v>
                </c:pt>
                <c:pt idx="819">
                  <c:v>25.019744140629999</c:v>
                </c:pt>
                <c:pt idx="820">
                  <c:v>25.019744140629999</c:v>
                </c:pt>
                <c:pt idx="821">
                  <c:v>24.928968749999999</c:v>
                </c:pt>
                <c:pt idx="822">
                  <c:v>25.001509765629997</c:v>
                </c:pt>
                <c:pt idx="823">
                  <c:v>25.18358398438</c:v>
                </c:pt>
                <c:pt idx="824">
                  <c:v>25.18358398438</c:v>
                </c:pt>
                <c:pt idx="825">
                  <c:v>25.115533203129999</c:v>
                </c:pt>
                <c:pt idx="826">
                  <c:v>25.004312500000001</c:v>
                </c:pt>
                <c:pt idx="827">
                  <c:v>25.004312500000001</c:v>
                </c:pt>
                <c:pt idx="828">
                  <c:v>24.941812500000001</c:v>
                </c:pt>
                <c:pt idx="829">
                  <c:v>24.941812500000001</c:v>
                </c:pt>
                <c:pt idx="830">
                  <c:v>24.79857226563</c:v>
                </c:pt>
                <c:pt idx="831">
                  <c:v>24.89776367188</c:v>
                </c:pt>
                <c:pt idx="832">
                  <c:v>24.89776367188</c:v>
                </c:pt>
                <c:pt idx="833">
                  <c:v>24.820808593750002</c:v>
                </c:pt>
                <c:pt idx="834">
                  <c:v>25.150740234379999</c:v>
                </c:pt>
                <c:pt idx="835">
                  <c:v>25.150740234379999</c:v>
                </c:pt>
                <c:pt idx="836">
                  <c:v>25.11263671875</c:v>
                </c:pt>
                <c:pt idx="837">
                  <c:v>25.11263671875</c:v>
                </c:pt>
                <c:pt idx="838">
                  <c:v>25.259697265629999</c:v>
                </c:pt>
                <c:pt idx="839">
                  <c:v>25.103517578129999</c:v>
                </c:pt>
                <c:pt idx="840">
                  <c:v>25.169083984379998</c:v>
                </c:pt>
                <c:pt idx="841">
                  <c:v>25.169083984379998</c:v>
                </c:pt>
                <c:pt idx="842">
                  <c:v>25.158300781249999</c:v>
                </c:pt>
                <c:pt idx="843">
                  <c:v>25.305154296879998</c:v>
                </c:pt>
                <c:pt idx="844">
                  <c:v>25.250400390629999</c:v>
                </c:pt>
                <c:pt idx="845">
                  <c:v>24.9605703125</c:v>
                </c:pt>
                <c:pt idx="846">
                  <c:v>24.9605703125</c:v>
                </c:pt>
                <c:pt idx="847">
                  <c:v>24.728406249999999</c:v>
                </c:pt>
                <c:pt idx="848">
                  <c:v>25.00262304688</c:v>
                </c:pt>
                <c:pt idx="849">
                  <c:v>25.00262304688</c:v>
                </c:pt>
                <c:pt idx="850">
                  <c:v>24.946144531249999</c:v>
                </c:pt>
                <c:pt idx="851">
                  <c:v>24.865724609379999</c:v>
                </c:pt>
                <c:pt idx="852">
                  <c:v>25.044351562500001</c:v>
                </c:pt>
                <c:pt idx="853">
                  <c:v>25.356009765629999</c:v>
                </c:pt>
                <c:pt idx="854">
                  <c:v>25.242585937499999</c:v>
                </c:pt>
                <c:pt idx="855">
                  <c:v>25.242585937499999</c:v>
                </c:pt>
                <c:pt idx="856">
                  <c:v>25.301927734379998</c:v>
                </c:pt>
                <c:pt idx="857">
                  <c:v>25.277480468749999</c:v>
                </c:pt>
                <c:pt idx="858">
                  <c:v>25.43901953125</c:v>
                </c:pt>
                <c:pt idx="859">
                  <c:v>25.43901953125</c:v>
                </c:pt>
                <c:pt idx="860">
                  <c:v>24.885855468750002</c:v>
                </c:pt>
                <c:pt idx="861">
                  <c:v>24.584125</c:v>
                </c:pt>
                <c:pt idx="862">
                  <c:v>24.584125</c:v>
                </c:pt>
                <c:pt idx="863">
                  <c:v>24.61935742188</c:v>
                </c:pt>
                <c:pt idx="864">
                  <c:v>24.716572265629999</c:v>
                </c:pt>
                <c:pt idx="865">
                  <c:v>25.02977539063</c:v>
                </c:pt>
                <c:pt idx="866">
                  <c:v>25.02977539063</c:v>
                </c:pt>
                <c:pt idx="867">
                  <c:v>25.0567265625</c:v>
                </c:pt>
                <c:pt idx="868">
                  <c:v>25.221384765629999</c:v>
                </c:pt>
                <c:pt idx="869">
                  <c:v>25.221384765629999</c:v>
                </c:pt>
                <c:pt idx="870">
                  <c:v>25.131498046879997</c:v>
                </c:pt>
                <c:pt idx="871">
                  <c:v>25.118142578129998</c:v>
                </c:pt>
                <c:pt idx="872">
                  <c:v>25.118142578129998</c:v>
                </c:pt>
                <c:pt idx="873">
                  <c:v>24.993011718750001</c:v>
                </c:pt>
                <c:pt idx="874">
                  <c:v>25.076273437499999</c:v>
                </c:pt>
                <c:pt idx="875">
                  <c:v>25.101466796879997</c:v>
                </c:pt>
                <c:pt idx="876">
                  <c:v>25.101466796879997</c:v>
                </c:pt>
                <c:pt idx="877">
                  <c:v>25.10503515625</c:v>
                </c:pt>
                <c:pt idx="878">
                  <c:v>25.322775390629999</c:v>
                </c:pt>
                <c:pt idx="879">
                  <c:v>25.43376953125</c:v>
                </c:pt>
                <c:pt idx="880">
                  <c:v>25.284859375</c:v>
                </c:pt>
                <c:pt idx="881">
                  <c:v>25.281642578129997</c:v>
                </c:pt>
                <c:pt idx="882">
                  <c:v>25.281642578129997</c:v>
                </c:pt>
                <c:pt idx="883">
                  <c:v>24.970921874999998</c:v>
                </c:pt>
                <c:pt idx="884">
                  <c:v>25.06019921875</c:v>
                </c:pt>
                <c:pt idx="885">
                  <c:v>25.00656445313</c:v>
                </c:pt>
                <c:pt idx="886">
                  <c:v>25.00656445313</c:v>
                </c:pt>
                <c:pt idx="887">
                  <c:v>24.996062500000001</c:v>
                </c:pt>
                <c:pt idx="888">
                  <c:v>25.066191406249999</c:v>
                </c:pt>
                <c:pt idx="889">
                  <c:v>25.066191406249999</c:v>
                </c:pt>
                <c:pt idx="890">
                  <c:v>24.950113281250001</c:v>
                </c:pt>
                <c:pt idx="891">
                  <c:v>24.950113281250001</c:v>
                </c:pt>
                <c:pt idx="892">
                  <c:v>24.946111328129998</c:v>
                </c:pt>
                <c:pt idx="893">
                  <c:v>24.954896484379997</c:v>
                </c:pt>
                <c:pt idx="894">
                  <c:v>24.954896484379997</c:v>
                </c:pt>
                <c:pt idx="895">
                  <c:v>25.03025390625</c:v>
                </c:pt>
                <c:pt idx="896">
                  <c:v>25.138830078129999</c:v>
                </c:pt>
                <c:pt idx="897">
                  <c:v>25.125867187499999</c:v>
                </c:pt>
                <c:pt idx="898">
                  <c:v>25.140597656250002</c:v>
                </c:pt>
                <c:pt idx="899">
                  <c:v>25.080121093750002</c:v>
                </c:pt>
                <c:pt idx="900">
                  <c:v>24.977308593749999</c:v>
                </c:pt>
                <c:pt idx="901">
                  <c:v>24.977308593749999</c:v>
                </c:pt>
                <c:pt idx="902">
                  <c:v>24.920999999999999</c:v>
                </c:pt>
                <c:pt idx="903">
                  <c:v>24.918460937500001</c:v>
                </c:pt>
                <c:pt idx="904">
                  <c:v>24.998707031249999</c:v>
                </c:pt>
                <c:pt idx="905">
                  <c:v>24.998707031249999</c:v>
                </c:pt>
                <c:pt idx="906">
                  <c:v>25.241042968750001</c:v>
                </c:pt>
                <c:pt idx="907">
                  <c:v>25.244001953129999</c:v>
                </c:pt>
                <c:pt idx="908">
                  <c:v>25.124839843749999</c:v>
                </c:pt>
                <c:pt idx="909">
                  <c:v>25.155210937500001</c:v>
                </c:pt>
                <c:pt idx="910">
                  <c:v>25.0732578125</c:v>
                </c:pt>
                <c:pt idx="911">
                  <c:v>25.0732578125</c:v>
                </c:pt>
                <c:pt idx="912">
                  <c:v>25.07111914063</c:v>
                </c:pt>
                <c:pt idx="913">
                  <c:v>25.196912109379998</c:v>
                </c:pt>
                <c:pt idx="914">
                  <c:v>24.963849609379999</c:v>
                </c:pt>
                <c:pt idx="915">
                  <c:v>24.963849609379999</c:v>
                </c:pt>
                <c:pt idx="916">
                  <c:v>25.013488281250002</c:v>
                </c:pt>
                <c:pt idx="917">
                  <c:v>25.258318359379999</c:v>
                </c:pt>
                <c:pt idx="918">
                  <c:v>25.258318359379999</c:v>
                </c:pt>
                <c:pt idx="919">
                  <c:v>25.34122265625</c:v>
                </c:pt>
                <c:pt idx="920">
                  <c:v>25.268238281249999</c:v>
                </c:pt>
                <c:pt idx="921">
                  <c:v>25.268238281249999</c:v>
                </c:pt>
                <c:pt idx="922">
                  <c:v>25.16756640625</c:v>
                </c:pt>
                <c:pt idx="923">
                  <c:v>24.960496093749999</c:v>
                </c:pt>
                <c:pt idx="924">
                  <c:v>24.93858203125</c:v>
                </c:pt>
                <c:pt idx="925">
                  <c:v>24.93858203125</c:v>
                </c:pt>
                <c:pt idx="926">
                  <c:v>24.87660546875</c:v>
                </c:pt>
                <c:pt idx="927">
                  <c:v>24.841029296879999</c:v>
                </c:pt>
                <c:pt idx="928">
                  <c:v>24.841029296879999</c:v>
                </c:pt>
                <c:pt idx="929">
                  <c:v>24.91498828125</c:v>
                </c:pt>
                <c:pt idx="930">
                  <c:v>25.03046484375</c:v>
                </c:pt>
                <c:pt idx="931">
                  <c:v>25.03046484375</c:v>
                </c:pt>
                <c:pt idx="932">
                  <c:v>25.111472656250001</c:v>
                </c:pt>
                <c:pt idx="933">
                  <c:v>25.059427734379998</c:v>
                </c:pt>
                <c:pt idx="934">
                  <c:v>25.12861523438</c:v>
                </c:pt>
                <c:pt idx="935">
                  <c:v>25.12861523438</c:v>
                </c:pt>
                <c:pt idx="936">
                  <c:v>24.995296875000001</c:v>
                </c:pt>
                <c:pt idx="937">
                  <c:v>24.854722656250001</c:v>
                </c:pt>
                <c:pt idx="938">
                  <c:v>24.854722656250001</c:v>
                </c:pt>
                <c:pt idx="939">
                  <c:v>24.913869140629998</c:v>
                </c:pt>
                <c:pt idx="940">
                  <c:v>24.974037109379999</c:v>
                </c:pt>
                <c:pt idx="941">
                  <c:v>24.974037109379999</c:v>
                </c:pt>
                <c:pt idx="942">
                  <c:v>24.90756445313</c:v>
                </c:pt>
                <c:pt idx="943">
                  <c:v>24.857636718750001</c:v>
                </c:pt>
                <c:pt idx="944">
                  <c:v>24.879205078129999</c:v>
                </c:pt>
                <c:pt idx="945">
                  <c:v>24.943876953129998</c:v>
                </c:pt>
                <c:pt idx="946">
                  <c:v>25.04557226563</c:v>
                </c:pt>
                <c:pt idx="947">
                  <c:v>25.04557226563</c:v>
                </c:pt>
                <c:pt idx="948">
                  <c:v>25.143324218749999</c:v>
                </c:pt>
                <c:pt idx="949">
                  <c:v>24.967535156250001</c:v>
                </c:pt>
                <c:pt idx="950">
                  <c:v>24.982433593749999</c:v>
                </c:pt>
                <c:pt idx="951">
                  <c:v>24.982433593749999</c:v>
                </c:pt>
                <c:pt idx="952">
                  <c:v>24.869390625000001</c:v>
                </c:pt>
                <c:pt idx="953">
                  <c:v>25.04324609375</c:v>
                </c:pt>
                <c:pt idx="954">
                  <c:v>25.04324609375</c:v>
                </c:pt>
                <c:pt idx="955">
                  <c:v>25.072072265629998</c:v>
                </c:pt>
                <c:pt idx="956">
                  <c:v>25.065396484379999</c:v>
                </c:pt>
                <c:pt idx="957">
                  <c:v>25.065396484379999</c:v>
                </c:pt>
                <c:pt idx="958">
                  <c:v>25.036041015629998</c:v>
                </c:pt>
                <c:pt idx="959">
                  <c:v>25.073587890629998</c:v>
                </c:pt>
                <c:pt idx="960">
                  <c:v>25.073968749999999</c:v>
                </c:pt>
                <c:pt idx="961">
                  <c:v>25.20253710938</c:v>
                </c:pt>
                <c:pt idx="962">
                  <c:v>25.13367382813</c:v>
                </c:pt>
                <c:pt idx="963">
                  <c:v>25.18673046875</c:v>
                </c:pt>
                <c:pt idx="964">
                  <c:v>25.18673046875</c:v>
                </c:pt>
                <c:pt idx="965">
                  <c:v>25.043697265629998</c:v>
                </c:pt>
                <c:pt idx="966">
                  <c:v>25.21397265625</c:v>
                </c:pt>
                <c:pt idx="967">
                  <c:v>25.21397265625</c:v>
                </c:pt>
                <c:pt idx="968">
                  <c:v>25.192832031249999</c:v>
                </c:pt>
                <c:pt idx="969">
                  <c:v>25.237648437499999</c:v>
                </c:pt>
                <c:pt idx="970">
                  <c:v>25.237648437499999</c:v>
                </c:pt>
                <c:pt idx="971">
                  <c:v>25.110220703129997</c:v>
                </c:pt>
                <c:pt idx="972">
                  <c:v>25.110220703129997</c:v>
                </c:pt>
                <c:pt idx="973">
                  <c:v>25.053337890629997</c:v>
                </c:pt>
                <c:pt idx="974">
                  <c:v>24.950337890629999</c:v>
                </c:pt>
                <c:pt idx="975">
                  <c:v>25.074587890629999</c:v>
                </c:pt>
                <c:pt idx="976">
                  <c:v>25.074587890629999</c:v>
                </c:pt>
                <c:pt idx="977">
                  <c:v>25.17836914063</c:v>
                </c:pt>
                <c:pt idx="978">
                  <c:v>25.052923828129998</c:v>
                </c:pt>
                <c:pt idx="979">
                  <c:v>25.073166015629997</c:v>
                </c:pt>
                <c:pt idx="980">
                  <c:v>25.11974023438</c:v>
                </c:pt>
                <c:pt idx="981">
                  <c:v>25.114933593749999</c:v>
                </c:pt>
                <c:pt idx="982">
                  <c:v>25.114933593749999</c:v>
                </c:pt>
                <c:pt idx="983">
                  <c:v>24.997964843750001</c:v>
                </c:pt>
                <c:pt idx="984">
                  <c:v>24.87885546875</c:v>
                </c:pt>
                <c:pt idx="985">
                  <c:v>25.143916015629998</c:v>
                </c:pt>
                <c:pt idx="986">
                  <c:v>25.143916015629998</c:v>
                </c:pt>
                <c:pt idx="987">
                  <c:v>25.100363281250001</c:v>
                </c:pt>
                <c:pt idx="988">
                  <c:v>25.045140624999998</c:v>
                </c:pt>
                <c:pt idx="989">
                  <c:v>24.834572265629998</c:v>
                </c:pt>
                <c:pt idx="990">
                  <c:v>24.773865234379997</c:v>
                </c:pt>
                <c:pt idx="991">
                  <c:v>24.912197265629999</c:v>
                </c:pt>
                <c:pt idx="992">
                  <c:v>24.912197265629999</c:v>
                </c:pt>
                <c:pt idx="993">
                  <c:v>24.874332031249999</c:v>
                </c:pt>
                <c:pt idx="994">
                  <c:v>24.714621093750001</c:v>
                </c:pt>
                <c:pt idx="995">
                  <c:v>24.792835937500001</c:v>
                </c:pt>
                <c:pt idx="996">
                  <c:v>24.792835937500001</c:v>
                </c:pt>
                <c:pt idx="997">
                  <c:v>24.903314453129997</c:v>
                </c:pt>
                <c:pt idx="998">
                  <c:v>24.89830273438</c:v>
                </c:pt>
                <c:pt idx="999">
                  <c:v>24.89830273438</c:v>
                </c:pt>
                <c:pt idx="1000">
                  <c:v>24.985716796879998</c:v>
                </c:pt>
                <c:pt idx="1001">
                  <c:v>25.077050781250001</c:v>
                </c:pt>
                <c:pt idx="1002">
                  <c:v>25.077050781250001</c:v>
                </c:pt>
                <c:pt idx="1003">
                  <c:v>25.06248046875</c:v>
                </c:pt>
                <c:pt idx="1004">
                  <c:v>25.17186523438</c:v>
                </c:pt>
                <c:pt idx="1005">
                  <c:v>25.105117187499999</c:v>
                </c:pt>
                <c:pt idx="1006">
                  <c:v>25.105117187499999</c:v>
                </c:pt>
                <c:pt idx="1007">
                  <c:v>25.198759765629998</c:v>
                </c:pt>
                <c:pt idx="1008">
                  <c:v>25.169251953129997</c:v>
                </c:pt>
                <c:pt idx="1009">
                  <c:v>25.169251953129997</c:v>
                </c:pt>
                <c:pt idx="1010">
                  <c:v>25.098183593750001</c:v>
                </c:pt>
                <c:pt idx="1011">
                  <c:v>25.282136718749999</c:v>
                </c:pt>
                <c:pt idx="1012">
                  <c:v>25.282136718749999</c:v>
                </c:pt>
                <c:pt idx="1013">
                  <c:v>25.162228515629998</c:v>
                </c:pt>
                <c:pt idx="1014">
                  <c:v>25.17966796875</c:v>
                </c:pt>
                <c:pt idx="1015">
                  <c:v>25.082447265629998</c:v>
                </c:pt>
                <c:pt idx="1016">
                  <c:v>25.082447265629998</c:v>
                </c:pt>
                <c:pt idx="1017">
                  <c:v>25.358714843750001</c:v>
                </c:pt>
                <c:pt idx="1018">
                  <c:v>25.358714843750001</c:v>
                </c:pt>
                <c:pt idx="1019">
                  <c:v>25.346839843750001</c:v>
                </c:pt>
                <c:pt idx="1020">
                  <c:v>25.314726562499999</c:v>
                </c:pt>
                <c:pt idx="1021">
                  <c:v>25.390888671879999</c:v>
                </c:pt>
                <c:pt idx="1022">
                  <c:v>25.390888671879999</c:v>
                </c:pt>
                <c:pt idx="1023">
                  <c:v>25.205761718750001</c:v>
                </c:pt>
                <c:pt idx="1024">
                  <c:v>25.205761718750001</c:v>
                </c:pt>
                <c:pt idx="1025">
                  <c:v>24.893585937499999</c:v>
                </c:pt>
                <c:pt idx="1026">
                  <c:v>24.916339843749999</c:v>
                </c:pt>
                <c:pt idx="1027">
                  <c:v>24.916339843749999</c:v>
                </c:pt>
                <c:pt idx="1028">
                  <c:v>25.020052734379998</c:v>
                </c:pt>
                <c:pt idx="1029">
                  <c:v>24.883818359379998</c:v>
                </c:pt>
                <c:pt idx="1030">
                  <c:v>25.034558593749999</c:v>
                </c:pt>
                <c:pt idx="1031">
                  <c:v>25.034558593749999</c:v>
                </c:pt>
                <c:pt idx="1032">
                  <c:v>25.100412109379999</c:v>
                </c:pt>
                <c:pt idx="1033">
                  <c:v>25.143140625000001</c:v>
                </c:pt>
                <c:pt idx="1034">
                  <c:v>25.054837890629997</c:v>
                </c:pt>
                <c:pt idx="1035">
                  <c:v>25.054837890629997</c:v>
                </c:pt>
                <c:pt idx="1036">
                  <c:v>25.037943359379998</c:v>
                </c:pt>
                <c:pt idx="1037">
                  <c:v>25.191908203129998</c:v>
                </c:pt>
                <c:pt idx="1038">
                  <c:v>25.25219921875</c:v>
                </c:pt>
                <c:pt idx="1039">
                  <c:v>25.284292968750002</c:v>
                </c:pt>
                <c:pt idx="1040">
                  <c:v>25.203187499999999</c:v>
                </c:pt>
                <c:pt idx="1041">
                  <c:v>25.203187499999999</c:v>
                </c:pt>
                <c:pt idx="1042">
                  <c:v>24.998558593750001</c:v>
                </c:pt>
                <c:pt idx="1043">
                  <c:v>25.128880859379997</c:v>
                </c:pt>
                <c:pt idx="1044">
                  <c:v>25.128880859379997</c:v>
                </c:pt>
                <c:pt idx="1045">
                  <c:v>25.1561640625</c:v>
                </c:pt>
                <c:pt idx="1046">
                  <c:v>25.133585937500001</c:v>
                </c:pt>
                <c:pt idx="1047">
                  <c:v>25.133585937500001</c:v>
                </c:pt>
                <c:pt idx="1048">
                  <c:v>25.095324218750001</c:v>
                </c:pt>
                <c:pt idx="1049">
                  <c:v>24.97133203125</c:v>
                </c:pt>
                <c:pt idx="1050">
                  <c:v>24.97133203125</c:v>
                </c:pt>
                <c:pt idx="1051">
                  <c:v>25.005937500000002</c:v>
                </c:pt>
                <c:pt idx="1052">
                  <c:v>25.265302734379997</c:v>
                </c:pt>
                <c:pt idx="1053">
                  <c:v>25.265302734379997</c:v>
                </c:pt>
                <c:pt idx="1054">
                  <c:v>25.124236328129999</c:v>
                </c:pt>
                <c:pt idx="1055">
                  <c:v>25.124236328129999</c:v>
                </c:pt>
                <c:pt idx="1056">
                  <c:v>25.071671875</c:v>
                </c:pt>
                <c:pt idx="1057">
                  <c:v>25.071671875</c:v>
                </c:pt>
                <c:pt idx="1058">
                  <c:v>25.102996093750001</c:v>
                </c:pt>
                <c:pt idx="1059">
                  <c:v>24.961111328129999</c:v>
                </c:pt>
                <c:pt idx="1060">
                  <c:v>24.94618359375</c:v>
                </c:pt>
                <c:pt idx="1061">
                  <c:v>24.94618359375</c:v>
                </c:pt>
                <c:pt idx="1062">
                  <c:v>25.054615234379998</c:v>
                </c:pt>
                <c:pt idx="1063">
                  <c:v>25.200781249999999</c:v>
                </c:pt>
                <c:pt idx="1064">
                  <c:v>25.200781249999999</c:v>
                </c:pt>
                <c:pt idx="1065">
                  <c:v>25.262884765629998</c:v>
                </c:pt>
                <c:pt idx="1066">
                  <c:v>25.337082031249999</c:v>
                </c:pt>
                <c:pt idx="1067">
                  <c:v>25.337082031249999</c:v>
                </c:pt>
                <c:pt idx="1068">
                  <c:v>25.273978515629999</c:v>
                </c:pt>
                <c:pt idx="1069">
                  <c:v>25.24457421875</c:v>
                </c:pt>
                <c:pt idx="1070">
                  <c:v>25.227513671879997</c:v>
                </c:pt>
                <c:pt idx="1071">
                  <c:v>25.227513671879997</c:v>
                </c:pt>
                <c:pt idx="1072">
                  <c:v>25.384376953129998</c:v>
                </c:pt>
                <c:pt idx="1073">
                  <c:v>25.384376953129998</c:v>
                </c:pt>
                <c:pt idx="1074">
                  <c:v>25.3797265625</c:v>
                </c:pt>
                <c:pt idx="1075">
                  <c:v>25.094498046879998</c:v>
                </c:pt>
                <c:pt idx="1076">
                  <c:v>24.973289062500001</c:v>
                </c:pt>
                <c:pt idx="1077">
                  <c:v>24.973289062500001</c:v>
                </c:pt>
                <c:pt idx="1078">
                  <c:v>25.343099609379998</c:v>
                </c:pt>
                <c:pt idx="1079">
                  <c:v>25.02846679688</c:v>
                </c:pt>
                <c:pt idx="1080">
                  <c:v>24.95557226563</c:v>
                </c:pt>
                <c:pt idx="1081">
                  <c:v>25.050296875000001</c:v>
                </c:pt>
                <c:pt idx="1082">
                  <c:v>25.309482421879999</c:v>
                </c:pt>
                <c:pt idx="1083">
                  <c:v>25.283458984379998</c:v>
                </c:pt>
                <c:pt idx="1084">
                  <c:v>25.283458984379998</c:v>
                </c:pt>
                <c:pt idx="1085">
                  <c:v>25.14989257813</c:v>
                </c:pt>
                <c:pt idx="1086">
                  <c:v>25.054335937499999</c:v>
                </c:pt>
                <c:pt idx="1087">
                  <c:v>25.054335937499999</c:v>
                </c:pt>
                <c:pt idx="1088">
                  <c:v>25.310931640629999</c:v>
                </c:pt>
                <c:pt idx="1089">
                  <c:v>25.32305664063</c:v>
                </c:pt>
                <c:pt idx="1090">
                  <c:v>25.32305664063</c:v>
                </c:pt>
                <c:pt idx="1091">
                  <c:v>25.072662109379998</c:v>
                </c:pt>
                <c:pt idx="1092">
                  <c:v>25.194394531250001</c:v>
                </c:pt>
                <c:pt idx="1093">
                  <c:v>25.194394531250001</c:v>
                </c:pt>
                <c:pt idx="1094">
                  <c:v>25.005324218750001</c:v>
                </c:pt>
                <c:pt idx="1095">
                  <c:v>24.92533398438</c:v>
                </c:pt>
                <c:pt idx="1096">
                  <c:v>24.92533398438</c:v>
                </c:pt>
                <c:pt idx="1097">
                  <c:v>24.93903515625</c:v>
                </c:pt>
                <c:pt idx="1098">
                  <c:v>24.93903515625</c:v>
                </c:pt>
                <c:pt idx="1099">
                  <c:v>25.494818359379998</c:v>
                </c:pt>
                <c:pt idx="1100">
                  <c:v>25.180818359379998</c:v>
                </c:pt>
                <c:pt idx="1101">
                  <c:v>25.180818359379998</c:v>
                </c:pt>
                <c:pt idx="1102">
                  <c:v>25.119371093750001</c:v>
                </c:pt>
                <c:pt idx="1103">
                  <c:v>25.162269531250001</c:v>
                </c:pt>
                <c:pt idx="1104">
                  <c:v>25.162269531250001</c:v>
                </c:pt>
                <c:pt idx="1105">
                  <c:v>25.316505859379998</c:v>
                </c:pt>
                <c:pt idx="1106">
                  <c:v>25.13741796875</c:v>
                </c:pt>
                <c:pt idx="1107">
                  <c:v>24.977667968750001</c:v>
                </c:pt>
                <c:pt idx="1108">
                  <c:v>24.977667968750001</c:v>
                </c:pt>
                <c:pt idx="1109">
                  <c:v>24.952562499999999</c:v>
                </c:pt>
                <c:pt idx="1110">
                  <c:v>24.942044921879997</c:v>
                </c:pt>
                <c:pt idx="1111">
                  <c:v>24.942044921879997</c:v>
                </c:pt>
                <c:pt idx="1112">
                  <c:v>25.070541015629999</c:v>
                </c:pt>
                <c:pt idx="1113">
                  <c:v>24.954402343750001</c:v>
                </c:pt>
                <c:pt idx="1114">
                  <c:v>24.954402343750001</c:v>
                </c:pt>
                <c:pt idx="1115">
                  <c:v>25.03240234375</c:v>
                </c:pt>
                <c:pt idx="1116">
                  <c:v>25.066746093750002</c:v>
                </c:pt>
                <c:pt idx="1117">
                  <c:v>24.991570312499999</c:v>
                </c:pt>
                <c:pt idx="1118">
                  <c:v>24.991570312499999</c:v>
                </c:pt>
                <c:pt idx="1119">
                  <c:v>24.937333984379997</c:v>
                </c:pt>
                <c:pt idx="1120">
                  <c:v>24.97605859375</c:v>
                </c:pt>
                <c:pt idx="1121">
                  <c:v>24.97605859375</c:v>
                </c:pt>
                <c:pt idx="1122">
                  <c:v>24.953990234379997</c:v>
                </c:pt>
                <c:pt idx="1123">
                  <c:v>25.138892578129997</c:v>
                </c:pt>
                <c:pt idx="1124">
                  <c:v>25.138892578129997</c:v>
                </c:pt>
                <c:pt idx="1125">
                  <c:v>25.003130859379997</c:v>
                </c:pt>
                <c:pt idx="1126">
                  <c:v>24.893201171879998</c:v>
                </c:pt>
                <c:pt idx="1127">
                  <c:v>24.824894531249999</c:v>
                </c:pt>
                <c:pt idx="1128">
                  <c:v>24.996041015629999</c:v>
                </c:pt>
                <c:pt idx="1129">
                  <c:v>25.14268945313</c:v>
                </c:pt>
                <c:pt idx="1130">
                  <c:v>25.110353515629999</c:v>
                </c:pt>
                <c:pt idx="1131">
                  <c:v>25.110353515629999</c:v>
                </c:pt>
                <c:pt idx="1132">
                  <c:v>25.07863867188</c:v>
                </c:pt>
                <c:pt idx="1133">
                  <c:v>25.107617187500001</c:v>
                </c:pt>
                <c:pt idx="1134">
                  <c:v>25.25866796875</c:v>
                </c:pt>
                <c:pt idx="1135">
                  <c:v>25.25866796875</c:v>
                </c:pt>
                <c:pt idx="1136">
                  <c:v>25.154550781249998</c:v>
                </c:pt>
                <c:pt idx="1137">
                  <c:v>25.166140625000001</c:v>
                </c:pt>
                <c:pt idx="1138">
                  <c:v>25.129263671879997</c:v>
                </c:pt>
                <c:pt idx="1139">
                  <c:v>25.216941406250001</c:v>
                </c:pt>
                <c:pt idx="1140">
                  <c:v>25.07820117188</c:v>
                </c:pt>
                <c:pt idx="1141">
                  <c:v>25.07820117188</c:v>
                </c:pt>
                <c:pt idx="1142">
                  <c:v>24.981546874999999</c:v>
                </c:pt>
                <c:pt idx="1143">
                  <c:v>25.19714453125</c:v>
                </c:pt>
                <c:pt idx="1144">
                  <c:v>25.08935546875</c:v>
                </c:pt>
                <c:pt idx="1145">
                  <c:v>25.08935546875</c:v>
                </c:pt>
                <c:pt idx="1146">
                  <c:v>25.106962890629998</c:v>
                </c:pt>
                <c:pt idx="1147">
                  <c:v>25.05697265625</c:v>
                </c:pt>
                <c:pt idx="1148">
                  <c:v>25.037785156249999</c:v>
                </c:pt>
                <c:pt idx="1149">
                  <c:v>24.998703124999999</c:v>
                </c:pt>
                <c:pt idx="1150">
                  <c:v>25.076195312500001</c:v>
                </c:pt>
                <c:pt idx="1151">
                  <c:v>25.076195312500001</c:v>
                </c:pt>
                <c:pt idx="1152">
                  <c:v>25.060791015629999</c:v>
                </c:pt>
                <c:pt idx="1153">
                  <c:v>25.06825390625</c:v>
                </c:pt>
                <c:pt idx="1154">
                  <c:v>24.930214843750001</c:v>
                </c:pt>
                <c:pt idx="1155">
                  <c:v>24.930214843750001</c:v>
                </c:pt>
                <c:pt idx="1156">
                  <c:v>24.74890820313</c:v>
                </c:pt>
                <c:pt idx="1157">
                  <c:v>24.901126953129999</c:v>
                </c:pt>
                <c:pt idx="1158">
                  <c:v>24.94596289063</c:v>
                </c:pt>
                <c:pt idx="1159">
                  <c:v>25.03983203125</c:v>
                </c:pt>
                <c:pt idx="1160">
                  <c:v>25.003201171879997</c:v>
                </c:pt>
                <c:pt idx="1161">
                  <c:v>25.003201171879997</c:v>
                </c:pt>
                <c:pt idx="1162">
                  <c:v>25.093021484379999</c:v>
                </c:pt>
                <c:pt idx="1163">
                  <c:v>24.975652343749999</c:v>
                </c:pt>
                <c:pt idx="1164">
                  <c:v>24.867417968750001</c:v>
                </c:pt>
                <c:pt idx="1165">
                  <c:v>24.867417968750001</c:v>
                </c:pt>
                <c:pt idx="1166">
                  <c:v>24.988042968750001</c:v>
                </c:pt>
                <c:pt idx="1167">
                  <c:v>24.988042968750001</c:v>
                </c:pt>
                <c:pt idx="1168">
                  <c:v>24.920583984379999</c:v>
                </c:pt>
                <c:pt idx="1169">
                  <c:v>24.999615234379998</c:v>
                </c:pt>
                <c:pt idx="1170">
                  <c:v>24.999615234379998</c:v>
                </c:pt>
                <c:pt idx="1171">
                  <c:v>24.99877734375</c:v>
                </c:pt>
                <c:pt idx="1172">
                  <c:v>24.99877734375</c:v>
                </c:pt>
                <c:pt idx="1173">
                  <c:v>25.031910156249999</c:v>
                </c:pt>
                <c:pt idx="1174">
                  <c:v>24.966248046879997</c:v>
                </c:pt>
                <c:pt idx="1175">
                  <c:v>25.006796874999999</c:v>
                </c:pt>
                <c:pt idx="1176">
                  <c:v>24.990191406249998</c:v>
                </c:pt>
                <c:pt idx="1177">
                  <c:v>25.026730468749999</c:v>
                </c:pt>
                <c:pt idx="1178">
                  <c:v>25.026730468749999</c:v>
                </c:pt>
                <c:pt idx="1179">
                  <c:v>24.870472656250001</c:v>
                </c:pt>
                <c:pt idx="1180">
                  <c:v>24.98598046875</c:v>
                </c:pt>
                <c:pt idx="1181">
                  <c:v>25.245113281249999</c:v>
                </c:pt>
                <c:pt idx="1182">
                  <c:v>25.245113281249999</c:v>
                </c:pt>
                <c:pt idx="1183">
                  <c:v>25.226451171879997</c:v>
                </c:pt>
                <c:pt idx="1184">
                  <c:v>25.035042968749998</c:v>
                </c:pt>
                <c:pt idx="1185">
                  <c:v>25.059763671879999</c:v>
                </c:pt>
                <c:pt idx="1186">
                  <c:v>25.040388671879999</c:v>
                </c:pt>
                <c:pt idx="1187">
                  <c:v>25.040388671879999</c:v>
                </c:pt>
                <c:pt idx="1188">
                  <c:v>24.976855468749999</c:v>
                </c:pt>
                <c:pt idx="1189">
                  <c:v>24.970462890629999</c:v>
                </c:pt>
                <c:pt idx="1190">
                  <c:v>24.970462890629999</c:v>
                </c:pt>
                <c:pt idx="1191">
                  <c:v>25.05621289063</c:v>
                </c:pt>
                <c:pt idx="1192">
                  <c:v>24.968369140629999</c:v>
                </c:pt>
                <c:pt idx="1193">
                  <c:v>24.918423828129999</c:v>
                </c:pt>
                <c:pt idx="1194">
                  <c:v>24.972203125</c:v>
                </c:pt>
                <c:pt idx="1195">
                  <c:v>25.118945312499999</c:v>
                </c:pt>
                <c:pt idx="1196">
                  <c:v>25.118945312499999</c:v>
                </c:pt>
                <c:pt idx="1197">
                  <c:v>25.055476562500001</c:v>
                </c:pt>
                <c:pt idx="1198">
                  <c:v>25.168779296879997</c:v>
                </c:pt>
                <c:pt idx="1199">
                  <c:v>25.245099609379999</c:v>
                </c:pt>
                <c:pt idx="1200">
                  <c:v>25.245099609379999</c:v>
                </c:pt>
                <c:pt idx="1201">
                  <c:v>25.24027539063</c:v>
                </c:pt>
                <c:pt idx="1202">
                  <c:v>25.160087890629999</c:v>
                </c:pt>
                <c:pt idx="1203">
                  <c:v>25.170718749999999</c:v>
                </c:pt>
                <c:pt idx="1204">
                  <c:v>24.946824218749999</c:v>
                </c:pt>
                <c:pt idx="1205">
                  <c:v>24.97088476563</c:v>
                </c:pt>
                <c:pt idx="1206">
                  <c:v>24.97088476563</c:v>
                </c:pt>
                <c:pt idx="1207">
                  <c:v>24.993146484379999</c:v>
                </c:pt>
                <c:pt idx="1208">
                  <c:v>25.1328125</c:v>
                </c:pt>
                <c:pt idx="1209">
                  <c:v>25.208734374999999</c:v>
                </c:pt>
                <c:pt idx="1210">
                  <c:v>25.208734374999999</c:v>
                </c:pt>
                <c:pt idx="1211">
                  <c:v>25.202332031249998</c:v>
                </c:pt>
                <c:pt idx="1212">
                  <c:v>25.202332031249998</c:v>
                </c:pt>
                <c:pt idx="1213">
                  <c:v>25.1169765625</c:v>
                </c:pt>
                <c:pt idx="1214">
                  <c:v>25.173242187500001</c:v>
                </c:pt>
                <c:pt idx="1215">
                  <c:v>25.245318359379997</c:v>
                </c:pt>
                <c:pt idx="1216">
                  <c:v>25.245318359379997</c:v>
                </c:pt>
                <c:pt idx="1217">
                  <c:v>25.218138671879998</c:v>
                </c:pt>
                <c:pt idx="1218">
                  <c:v>25.261722656250001</c:v>
                </c:pt>
                <c:pt idx="1219">
                  <c:v>25.220435546879997</c:v>
                </c:pt>
                <c:pt idx="1220">
                  <c:v>25.032798828129998</c:v>
                </c:pt>
                <c:pt idx="1221">
                  <c:v>25.20115234375</c:v>
                </c:pt>
                <c:pt idx="1222">
                  <c:v>25.20115234375</c:v>
                </c:pt>
                <c:pt idx="1223">
                  <c:v>24.94708984375</c:v>
                </c:pt>
                <c:pt idx="1224">
                  <c:v>24.993564453129999</c:v>
                </c:pt>
                <c:pt idx="1225">
                  <c:v>24.938248046879998</c:v>
                </c:pt>
                <c:pt idx="1226">
                  <c:v>24.938248046879998</c:v>
                </c:pt>
                <c:pt idx="1227">
                  <c:v>25.062738281249999</c:v>
                </c:pt>
                <c:pt idx="1228">
                  <c:v>24.98169726563</c:v>
                </c:pt>
                <c:pt idx="1229">
                  <c:v>24.98169726563</c:v>
                </c:pt>
                <c:pt idx="1230">
                  <c:v>24.8412578125</c:v>
                </c:pt>
                <c:pt idx="1231">
                  <c:v>24.744093750000001</c:v>
                </c:pt>
                <c:pt idx="1232">
                  <c:v>24.744093750000001</c:v>
                </c:pt>
                <c:pt idx="1233">
                  <c:v>24.78752734375</c:v>
                </c:pt>
                <c:pt idx="1234">
                  <c:v>24.922783203129999</c:v>
                </c:pt>
                <c:pt idx="1235">
                  <c:v>24.877181640629999</c:v>
                </c:pt>
                <c:pt idx="1236">
                  <c:v>24.877181640629999</c:v>
                </c:pt>
                <c:pt idx="1237">
                  <c:v>24.802486328129998</c:v>
                </c:pt>
                <c:pt idx="1238">
                  <c:v>24.762378906249999</c:v>
                </c:pt>
                <c:pt idx="1239">
                  <c:v>24.762378906249999</c:v>
                </c:pt>
                <c:pt idx="1240">
                  <c:v>24.866847656249998</c:v>
                </c:pt>
                <c:pt idx="1241">
                  <c:v>24.834720703129999</c:v>
                </c:pt>
                <c:pt idx="1242">
                  <c:v>24.834720703129999</c:v>
                </c:pt>
                <c:pt idx="1243">
                  <c:v>24.894474609379998</c:v>
                </c:pt>
                <c:pt idx="1244">
                  <c:v>24.904691406249999</c:v>
                </c:pt>
                <c:pt idx="1245">
                  <c:v>25.04203320313</c:v>
                </c:pt>
                <c:pt idx="1246">
                  <c:v>25.04203320313</c:v>
                </c:pt>
                <c:pt idx="1247">
                  <c:v>24.8633671875</c:v>
                </c:pt>
                <c:pt idx="1248">
                  <c:v>24.797355468749998</c:v>
                </c:pt>
                <c:pt idx="1249">
                  <c:v>24.797355468749998</c:v>
                </c:pt>
                <c:pt idx="1250">
                  <c:v>25.11010546875</c:v>
                </c:pt>
                <c:pt idx="1251">
                  <c:v>25.07598046875</c:v>
                </c:pt>
                <c:pt idx="1252">
                  <c:v>24.88</c:v>
                </c:pt>
                <c:pt idx="1253">
                  <c:v>24.88</c:v>
                </c:pt>
                <c:pt idx="1254">
                  <c:v>24.88673828125</c:v>
                </c:pt>
                <c:pt idx="1255">
                  <c:v>24.907140625</c:v>
                </c:pt>
                <c:pt idx="1256">
                  <c:v>25.17174023438</c:v>
                </c:pt>
                <c:pt idx="1257">
                  <c:v>25.242556640629999</c:v>
                </c:pt>
                <c:pt idx="1258">
                  <c:v>25.242556640629999</c:v>
                </c:pt>
                <c:pt idx="1259">
                  <c:v>25.044167968749999</c:v>
                </c:pt>
                <c:pt idx="1260">
                  <c:v>25.226519531249998</c:v>
                </c:pt>
                <c:pt idx="1261">
                  <c:v>25.226519531249998</c:v>
                </c:pt>
                <c:pt idx="1262">
                  <c:v>25.19161328125</c:v>
                </c:pt>
                <c:pt idx="1263">
                  <c:v>25.037990234379997</c:v>
                </c:pt>
                <c:pt idx="1264">
                  <c:v>24.975800781250001</c:v>
                </c:pt>
                <c:pt idx="1265">
                  <c:v>25.014943359379998</c:v>
                </c:pt>
                <c:pt idx="1266">
                  <c:v>25.20790234375</c:v>
                </c:pt>
                <c:pt idx="1267">
                  <c:v>25.044613281250001</c:v>
                </c:pt>
                <c:pt idx="1268">
                  <c:v>25.044613281250001</c:v>
                </c:pt>
                <c:pt idx="1269">
                  <c:v>24.999548828129999</c:v>
                </c:pt>
                <c:pt idx="1270">
                  <c:v>25.140328125</c:v>
                </c:pt>
                <c:pt idx="1271">
                  <c:v>25.140328125</c:v>
                </c:pt>
                <c:pt idx="1272">
                  <c:v>25.330871093750002</c:v>
                </c:pt>
                <c:pt idx="1273">
                  <c:v>25.29208398438</c:v>
                </c:pt>
                <c:pt idx="1274">
                  <c:v>25.239007812499999</c:v>
                </c:pt>
                <c:pt idx="1275">
                  <c:v>25.211103515629997</c:v>
                </c:pt>
                <c:pt idx="1276">
                  <c:v>25.247822265629999</c:v>
                </c:pt>
                <c:pt idx="1277">
                  <c:v>25.247822265629999</c:v>
                </c:pt>
                <c:pt idx="1278">
                  <c:v>25.18933203125</c:v>
                </c:pt>
                <c:pt idx="1279">
                  <c:v>25.222000000000001</c:v>
                </c:pt>
                <c:pt idx="1280">
                  <c:v>25.072921874999999</c:v>
                </c:pt>
                <c:pt idx="1281">
                  <c:v>25.072921874999999</c:v>
                </c:pt>
                <c:pt idx="1282">
                  <c:v>25.053791015629997</c:v>
                </c:pt>
                <c:pt idx="1283">
                  <c:v>25.03810546875</c:v>
                </c:pt>
                <c:pt idx="1284">
                  <c:v>25.03810546875</c:v>
                </c:pt>
                <c:pt idx="1285">
                  <c:v>25.033371093749999</c:v>
                </c:pt>
                <c:pt idx="1286">
                  <c:v>25.134441406250001</c:v>
                </c:pt>
                <c:pt idx="1287">
                  <c:v>25.134441406250001</c:v>
                </c:pt>
                <c:pt idx="1288">
                  <c:v>25.19616796875</c:v>
                </c:pt>
                <c:pt idx="1289">
                  <c:v>25.0682890625</c:v>
                </c:pt>
                <c:pt idx="1290">
                  <c:v>25.04787109375</c:v>
                </c:pt>
                <c:pt idx="1291">
                  <c:v>25.01988476563</c:v>
                </c:pt>
                <c:pt idx="1292">
                  <c:v>25.14409960938</c:v>
                </c:pt>
                <c:pt idx="1293">
                  <c:v>25.14409960938</c:v>
                </c:pt>
                <c:pt idx="1294">
                  <c:v>24.961072265629998</c:v>
                </c:pt>
                <c:pt idx="1295">
                  <c:v>24.956363281249999</c:v>
                </c:pt>
                <c:pt idx="1296">
                  <c:v>25.071185546879999</c:v>
                </c:pt>
                <c:pt idx="1297">
                  <c:v>25.071185546879999</c:v>
                </c:pt>
                <c:pt idx="1298">
                  <c:v>25.166824218750001</c:v>
                </c:pt>
                <c:pt idx="1299">
                  <c:v>24.800650390629997</c:v>
                </c:pt>
                <c:pt idx="1300">
                  <c:v>24.800650390629997</c:v>
                </c:pt>
                <c:pt idx="1301">
                  <c:v>24.860214843750001</c:v>
                </c:pt>
                <c:pt idx="1302">
                  <c:v>24.807675781250001</c:v>
                </c:pt>
                <c:pt idx="1303">
                  <c:v>24.807675781250001</c:v>
                </c:pt>
                <c:pt idx="1304">
                  <c:v>24.877642578129997</c:v>
                </c:pt>
                <c:pt idx="1305">
                  <c:v>24.906873046879998</c:v>
                </c:pt>
                <c:pt idx="1306">
                  <c:v>24.996947265629998</c:v>
                </c:pt>
                <c:pt idx="1307">
                  <c:v>24.996947265629998</c:v>
                </c:pt>
                <c:pt idx="1308">
                  <c:v>25.006052734379999</c:v>
                </c:pt>
                <c:pt idx="1309">
                  <c:v>25.006052734379999</c:v>
                </c:pt>
                <c:pt idx="1310">
                  <c:v>24.979005859379999</c:v>
                </c:pt>
                <c:pt idx="1311">
                  <c:v>25.102722656249998</c:v>
                </c:pt>
                <c:pt idx="1312">
                  <c:v>24.971089843750001</c:v>
                </c:pt>
                <c:pt idx="1313">
                  <c:v>24.971089843750001</c:v>
                </c:pt>
                <c:pt idx="1314">
                  <c:v>25.036589843750001</c:v>
                </c:pt>
                <c:pt idx="1315">
                  <c:v>25.015017578129999</c:v>
                </c:pt>
                <c:pt idx="1316">
                  <c:v>25.11446484375</c:v>
                </c:pt>
                <c:pt idx="1317">
                  <c:v>25.056121093750001</c:v>
                </c:pt>
                <c:pt idx="1318">
                  <c:v>25.128562500000001</c:v>
                </c:pt>
                <c:pt idx="1319">
                  <c:v>24.975568359379999</c:v>
                </c:pt>
                <c:pt idx="1320">
                  <c:v>24.975568359379999</c:v>
                </c:pt>
                <c:pt idx="1321">
                  <c:v>25.087597656250001</c:v>
                </c:pt>
                <c:pt idx="1322">
                  <c:v>25.155712890629999</c:v>
                </c:pt>
                <c:pt idx="1323">
                  <c:v>25.110742187500001</c:v>
                </c:pt>
                <c:pt idx="1324">
                  <c:v>25.110742187500001</c:v>
                </c:pt>
                <c:pt idx="1325">
                  <c:v>25.206941406249999</c:v>
                </c:pt>
                <c:pt idx="1326">
                  <c:v>25.206941406249999</c:v>
                </c:pt>
                <c:pt idx="1327">
                  <c:v>25.164107421879997</c:v>
                </c:pt>
                <c:pt idx="1328">
                  <c:v>25.06145898438</c:v>
                </c:pt>
                <c:pt idx="1329">
                  <c:v>25.06145898438</c:v>
                </c:pt>
                <c:pt idx="1330">
                  <c:v>25.145708984379997</c:v>
                </c:pt>
                <c:pt idx="1331">
                  <c:v>25.073244140629999</c:v>
                </c:pt>
                <c:pt idx="1332">
                  <c:v>25.097925781250002</c:v>
                </c:pt>
                <c:pt idx="1333">
                  <c:v>25.097925781250002</c:v>
                </c:pt>
                <c:pt idx="1334">
                  <c:v>25.163058593750002</c:v>
                </c:pt>
                <c:pt idx="1335">
                  <c:v>25.268464843749999</c:v>
                </c:pt>
                <c:pt idx="1336">
                  <c:v>25.268464843749999</c:v>
                </c:pt>
                <c:pt idx="1337">
                  <c:v>25.207191406250001</c:v>
                </c:pt>
                <c:pt idx="1338">
                  <c:v>25.099490234379999</c:v>
                </c:pt>
                <c:pt idx="1339">
                  <c:v>25.099490234379999</c:v>
                </c:pt>
                <c:pt idx="1340">
                  <c:v>25.057835937499998</c:v>
                </c:pt>
                <c:pt idx="1341">
                  <c:v>25.020138671879998</c:v>
                </c:pt>
                <c:pt idx="1342">
                  <c:v>25.059392578129998</c:v>
                </c:pt>
                <c:pt idx="1343">
                  <c:v>25.059392578129998</c:v>
                </c:pt>
                <c:pt idx="1344">
                  <c:v>25.01716601563</c:v>
                </c:pt>
                <c:pt idx="1345">
                  <c:v>24.918777343750001</c:v>
                </c:pt>
                <c:pt idx="1346">
                  <c:v>24.918777343750001</c:v>
                </c:pt>
                <c:pt idx="1347">
                  <c:v>24.91946875</c:v>
                </c:pt>
                <c:pt idx="1348">
                  <c:v>25.077515625</c:v>
                </c:pt>
                <c:pt idx="1349">
                  <c:v>25.077515625</c:v>
                </c:pt>
                <c:pt idx="1350">
                  <c:v>24.969410156249999</c:v>
                </c:pt>
                <c:pt idx="1351">
                  <c:v>24.805988281249999</c:v>
                </c:pt>
                <c:pt idx="1352">
                  <c:v>24.88659765625</c:v>
                </c:pt>
                <c:pt idx="1353">
                  <c:v>24.88659765625</c:v>
                </c:pt>
                <c:pt idx="1354">
                  <c:v>24.982099609379997</c:v>
                </c:pt>
                <c:pt idx="1355">
                  <c:v>24.91192382813</c:v>
                </c:pt>
                <c:pt idx="1356">
                  <c:v>25.08769921875</c:v>
                </c:pt>
                <c:pt idx="1357">
                  <c:v>25.08769921875</c:v>
                </c:pt>
                <c:pt idx="1358">
                  <c:v>25.055994140629998</c:v>
                </c:pt>
                <c:pt idx="1359">
                  <c:v>25.074050781250001</c:v>
                </c:pt>
                <c:pt idx="1360">
                  <c:v>25.17390429688</c:v>
                </c:pt>
                <c:pt idx="1361">
                  <c:v>25.099130859379997</c:v>
                </c:pt>
                <c:pt idx="1362">
                  <c:v>25.099130859379997</c:v>
                </c:pt>
                <c:pt idx="1363">
                  <c:v>25.012062499999999</c:v>
                </c:pt>
                <c:pt idx="1364">
                  <c:v>25.11100195313</c:v>
                </c:pt>
                <c:pt idx="1365">
                  <c:v>25.0171953125</c:v>
                </c:pt>
                <c:pt idx="1366">
                  <c:v>25.0171953125</c:v>
                </c:pt>
                <c:pt idx="1367">
                  <c:v>25.069650390629999</c:v>
                </c:pt>
                <c:pt idx="1368">
                  <c:v>25.333910156249999</c:v>
                </c:pt>
                <c:pt idx="1369">
                  <c:v>25.333910156249999</c:v>
                </c:pt>
                <c:pt idx="1370">
                  <c:v>25.273949218750001</c:v>
                </c:pt>
                <c:pt idx="1371">
                  <c:v>25.219849609379999</c:v>
                </c:pt>
                <c:pt idx="1372">
                  <c:v>25.247589843749999</c:v>
                </c:pt>
                <c:pt idx="1373">
                  <c:v>25.247589843749999</c:v>
                </c:pt>
                <c:pt idx="1374">
                  <c:v>25.422287109379997</c:v>
                </c:pt>
                <c:pt idx="1375">
                  <c:v>25.310869140629997</c:v>
                </c:pt>
                <c:pt idx="1376">
                  <c:v>25.310869140629997</c:v>
                </c:pt>
                <c:pt idx="1377">
                  <c:v>25.139749999999999</c:v>
                </c:pt>
                <c:pt idx="1378">
                  <c:v>25.25388671875</c:v>
                </c:pt>
                <c:pt idx="1379">
                  <c:v>25.217791015629999</c:v>
                </c:pt>
                <c:pt idx="1380">
                  <c:v>25.251996093750002</c:v>
                </c:pt>
                <c:pt idx="1381">
                  <c:v>25.251996093750002</c:v>
                </c:pt>
                <c:pt idx="1382">
                  <c:v>25.241449218749999</c:v>
                </c:pt>
                <c:pt idx="1383">
                  <c:v>25.226472656249999</c:v>
                </c:pt>
                <c:pt idx="1384">
                  <c:v>24.947011718750002</c:v>
                </c:pt>
                <c:pt idx="1385">
                  <c:v>24.947011718750002</c:v>
                </c:pt>
                <c:pt idx="1386">
                  <c:v>24.963283203129997</c:v>
                </c:pt>
                <c:pt idx="1387">
                  <c:v>25.080437499999999</c:v>
                </c:pt>
                <c:pt idx="1388">
                  <c:v>25.080437499999999</c:v>
                </c:pt>
                <c:pt idx="1389">
                  <c:v>24.917544921879998</c:v>
                </c:pt>
                <c:pt idx="1390">
                  <c:v>24.94941601563</c:v>
                </c:pt>
                <c:pt idx="1391">
                  <c:v>24.94941601563</c:v>
                </c:pt>
                <c:pt idx="1392">
                  <c:v>25.248884765629999</c:v>
                </c:pt>
                <c:pt idx="1393">
                  <c:v>25.447972656249998</c:v>
                </c:pt>
                <c:pt idx="1394">
                  <c:v>25.24634570313</c:v>
                </c:pt>
                <c:pt idx="1395">
                  <c:v>25.24634570313</c:v>
                </c:pt>
                <c:pt idx="1396">
                  <c:v>25.05526171875</c:v>
                </c:pt>
                <c:pt idx="1397">
                  <c:v>25.216382812500001</c:v>
                </c:pt>
                <c:pt idx="1398">
                  <c:v>25.216382812500001</c:v>
                </c:pt>
                <c:pt idx="1399">
                  <c:v>25.227128906250002</c:v>
                </c:pt>
                <c:pt idx="1400">
                  <c:v>25.146703124999998</c:v>
                </c:pt>
                <c:pt idx="1401">
                  <c:v>25.134349609379999</c:v>
                </c:pt>
                <c:pt idx="1402">
                  <c:v>25.134349609379999</c:v>
                </c:pt>
                <c:pt idx="1403">
                  <c:v>24.976242187499999</c:v>
                </c:pt>
                <c:pt idx="1404">
                  <c:v>25.151642578129998</c:v>
                </c:pt>
                <c:pt idx="1405">
                  <c:v>25.250263671879999</c:v>
                </c:pt>
                <c:pt idx="1406">
                  <c:v>25.250263671879999</c:v>
                </c:pt>
                <c:pt idx="1407">
                  <c:v>25.129021484379997</c:v>
                </c:pt>
                <c:pt idx="1408">
                  <c:v>25.104296874999999</c:v>
                </c:pt>
                <c:pt idx="1409">
                  <c:v>25.061691406249999</c:v>
                </c:pt>
                <c:pt idx="1410">
                  <c:v>25.061691406249999</c:v>
                </c:pt>
                <c:pt idx="1411">
                  <c:v>25.243890624999999</c:v>
                </c:pt>
                <c:pt idx="1412">
                  <c:v>25.212330078129998</c:v>
                </c:pt>
                <c:pt idx="1413">
                  <c:v>25.212330078129998</c:v>
                </c:pt>
                <c:pt idx="1414">
                  <c:v>25.237839843749999</c:v>
                </c:pt>
                <c:pt idx="1415">
                  <c:v>25.025453124999999</c:v>
                </c:pt>
                <c:pt idx="1416">
                  <c:v>25.025453124999999</c:v>
                </c:pt>
                <c:pt idx="1417">
                  <c:v>24.923755859379998</c:v>
                </c:pt>
                <c:pt idx="1418">
                  <c:v>25.076144531250002</c:v>
                </c:pt>
                <c:pt idx="1419">
                  <c:v>24.950328124999999</c:v>
                </c:pt>
                <c:pt idx="1420">
                  <c:v>24.950328124999999</c:v>
                </c:pt>
                <c:pt idx="1421">
                  <c:v>24.7619453125</c:v>
                </c:pt>
                <c:pt idx="1422">
                  <c:v>24.892681640629998</c:v>
                </c:pt>
                <c:pt idx="1423">
                  <c:v>24.8648515625</c:v>
                </c:pt>
                <c:pt idx="1424">
                  <c:v>24.943683593749999</c:v>
                </c:pt>
                <c:pt idx="1425">
                  <c:v>25.01</c:v>
                </c:pt>
                <c:pt idx="1426">
                  <c:v>25.01</c:v>
                </c:pt>
                <c:pt idx="1427">
                  <c:v>25.004992187500001</c:v>
                </c:pt>
                <c:pt idx="1428">
                  <c:v>24.932044921879999</c:v>
                </c:pt>
                <c:pt idx="1429">
                  <c:v>24.932044921879999</c:v>
                </c:pt>
                <c:pt idx="1430">
                  <c:v>24.97531445313</c:v>
                </c:pt>
                <c:pt idx="1431">
                  <c:v>24.864597656250002</c:v>
                </c:pt>
                <c:pt idx="1432">
                  <c:v>24.864597656250002</c:v>
                </c:pt>
                <c:pt idx="1433">
                  <c:v>24.892191406249999</c:v>
                </c:pt>
                <c:pt idx="1434">
                  <c:v>25.080509765629998</c:v>
                </c:pt>
                <c:pt idx="1435">
                  <c:v>24.94713085938</c:v>
                </c:pt>
                <c:pt idx="1436">
                  <c:v>24.94713085938</c:v>
                </c:pt>
                <c:pt idx="1437">
                  <c:v>24.644542968749999</c:v>
                </c:pt>
                <c:pt idx="1438">
                  <c:v>24.800007812499999</c:v>
                </c:pt>
                <c:pt idx="1439">
                  <c:v>24.800007812499999</c:v>
                </c:pt>
                <c:pt idx="1440">
                  <c:v>25.012236328129998</c:v>
                </c:pt>
                <c:pt idx="1441">
                  <c:v>24.846294921879998</c:v>
                </c:pt>
                <c:pt idx="1442">
                  <c:v>24.846294921879998</c:v>
                </c:pt>
                <c:pt idx="1443">
                  <c:v>24.957160156250001</c:v>
                </c:pt>
                <c:pt idx="1444">
                  <c:v>25.107660156249999</c:v>
                </c:pt>
                <c:pt idx="1445">
                  <c:v>25.16390625</c:v>
                </c:pt>
                <c:pt idx="1446">
                  <c:v>25.16390625</c:v>
                </c:pt>
                <c:pt idx="1447">
                  <c:v>24.940312500000001</c:v>
                </c:pt>
                <c:pt idx="1448">
                  <c:v>24.928371093749998</c:v>
                </c:pt>
                <c:pt idx="1449">
                  <c:v>25.254876953129997</c:v>
                </c:pt>
                <c:pt idx="1450">
                  <c:v>25.345261718749999</c:v>
                </c:pt>
                <c:pt idx="1451">
                  <c:v>25.26414453125</c:v>
                </c:pt>
                <c:pt idx="1452">
                  <c:v>25.26414453125</c:v>
                </c:pt>
                <c:pt idx="1453">
                  <c:v>25.212503906249999</c:v>
                </c:pt>
                <c:pt idx="1454">
                  <c:v>25.131830078129997</c:v>
                </c:pt>
                <c:pt idx="1455">
                  <c:v>25.131830078129997</c:v>
                </c:pt>
                <c:pt idx="1456">
                  <c:v>25.232128906250001</c:v>
                </c:pt>
                <c:pt idx="1457">
                  <c:v>25.219093749999999</c:v>
                </c:pt>
                <c:pt idx="1458">
                  <c:v>25.077515625</c:v>
                </c:pt>
                <c:pt idx="1459">
                  <c:v>25.004644531250001</c:v>
                </c:pt>
                <c:pt idx="1460">
                  <c:v>24.994132812499998</c:v>
                </c:pt>
                <c:pt idx="1461">
                  <c:v>25.031419921879998</c:v>
                </c:pt>
                <c:pt idx="1462">
                  <c:v>25.031419921879998</c:v>
                </c:pt>
                <c:pt idx="1463">
                  <c:v>25.13806835938</c:v>
                </c:pt>
                <c:pt idx="1464">
                  <c:v>25.336560546879998</c:v>
                </c:pt>
                <c:pt idx="1465">
                  <c:v>25.336560546879998</c:v>
                </c:pt>
                <c:pt idx="1466">
                  <c:v>25.118892578129998</c:v>
                </c:pt>
                <c:pt idx="1467">
                  <c:v>24.95314453125</c:v>
                </c:pt>
                <c:pt idx="1468">
                  <c:v>24.95314453125</c:v>
                </c:pt>
                <c:pt idx="1469">
                  <c:v>25.158304687499999</c:v>
                </c:pt>
                <c:pt idx="1470">
                  <c:v>25.160605468749999</c:v>
                </c:pt>
                <c:pt idx="1471">
                  <c:v>25.160605468749999</c:v>
                </c:pt>
                <c:pt idx="1472">
                  <c:v>25.053949218749999</c:v>
                </c:pt>
                <c:pt idx="1473">
                  <c:v>25.119199218750001</c:v>
                </c:pt>
                <c:pt idx="1474">
                  <c:v>25.044251953129997</c:v>
                </c:pt>
                <c:pt idx="1475">
                  <c:v>25.044251953129997</c:v>
                </c:pt>
                <c:pt idx="1476">
                  <c:v>24.966707031249999</c:v>
                </c:pt>
                <c:pt idx="1477">
                  <c:v>24.659595703129998</c:v>
                </c:pt>
                <c:pt idx="1478">
                  <c:v>24.659595703129998</c:v>
                </c:pt>
                <c:pt idx="1479">
                  <c:v>24.987417968750002</c:v>
                </c:pt>
                <c:pt idx="1480">
                  <c:v>25.081792968750001</c:v>
                </c:pt>
                <c:pt idx="1481">
                  <c:v>24.799390625000001</c:v>
                </c:pt>
                <c:pt idx="1482">
                  <c:v>24.799390625000001</c:v>
                </c:pt>
                <c:pt idx="1483">
                  <c:v>24.849046874999999</c:v>
                </c:pt>
                <c:pt idx="1484">
                  <c:v>24.908595703129997</c:v>
                </c:pt>
                <c:pt idx="1485">
                  <c:v>25.07825195313</c:v>
                </c:pt>
                <c:pt idx="1486">
                  <c:v>25.00162695313</c:v>
                </c:pt>
                <c:pt idx="1487">
                  <c:v>25.00162695313</c:v>
                </c:pt>
                <c:pt idx="1488">
                  <c:v>24.906947265629999</c:v>
                </c:pt>
                <c:pt idx="1489">
                  <c:v>24.913921875</c:v>
                </c:pt>
                <c:pt idx="1490">
                  <c:v>25.134410156249999</c:v>
                </c:pt>
                <c:pt idx="1491">
                  <c:v>25.134410156249999</c:v>
                </c:pt>
                <c:pt idx="1492">
                  <c:v>25.063664062499999</c:v>
                </c:pt>
                <c:pt idx="1493">
                  <c:v>25.070058593750002</c:v>
                </c:pt>
                <c:pt idx="1494">
                  <c:v>25.113707031250001</c:v>
                </c:pt>
                <c:pt idx="1495">
                  <c:v>25.113707031250001</c:v>
                </c:pt>
                <c:pt idx="1496">
                  <c:v>25.258521484379997</c:v>
                </c:pt>
                <c:pt idx="1497">
                  <c:v>25.200777343750001</c:v>
                </c:pt>
                <c:pt idx="1498">
                  <c:v>25.200777343750001</c:v>
                </c:pt>
                <c:pt idx="1499">
                  <c:v>25.275818359379997</c:v>
                </c:pt>
                <c:pt idx="1500">
                  <c:v>25.259089843750001</c:v>
                </c:pt>
                <c:pt idx="1501">
                  <c:v>25.259089843750001</c:v>
                </c:pt>
                <c:pt idx="1502">
                  <c:v>25.26258007813</c:v>
                </c:pt>
                <c:pt idx="1503">
                  <c:v>25.130095703129999</c:v>
                </c:pt>
                <c:pt idx="1504">
                  <c:v>25.10034375</c:v>
                </c:pt>
                <c:pt idx="1505">
                  <c:v>25.10034375</c:v>
                </c:pt>
                <c:pt idx="1506">
                  <c:v>25.09212890625</c:v>
                </c:pt>
                <c:pt idx="1507">
                  <c:v>25.103484375000001</c:v>
                </c:pt>
                <c:pt idx="1508">
                  <c:v>25.103484375000001</c:v>
                </c:pt>
                <c:pt idx="1509">
                  <c:v>25.096374999999998</c:v>
                </c:pt>
                <c:pt idx="1510">
                  <c:v>25.06337109375</c:v>
                </c:pt>
                <c:pt idx="1511">
                  <c:v>24.628345703129998</c:v>
                </c:pt>
                <c:pt idx="1512">
                  <c:v>24.628345703129998</c:v>
                </c:pt>
                <c:pt idx="1513">
                  <c:v>24.648269531250001</c:v>
                </c:pt>
                <c:pt idx="1514">
                  <c:v>24.698201171879997</c:v>
                </c:pt>
                <c:pt idx="1515">
                  <c:v>24.77224023438</c:v>
                </c:pt>
                <c:pt idx="1516">
                  <c:v>24.77224023438</c:v>
                </c:pt>
                <c:pt idx="1517">
                  <c:v>24.902986328129998</c:v>
                </c:pt>
                <c:pt idx="1518">
                  <c:v>24.996433593750002</c:v>
                </c:pt>
                <c:pt idx="1519">
                  <c:v>25.02431445313</c:v>
                </c:pt>
                <c:pt idx="1520">
                  <c:v>25.018785156250001</c:v>
                </c:pt>
                <c:pt idx="1521">
                  <c:v>25.200005859379999</c:v>
                </c:pt>
                <c:pt idx="1522">
                  <c:v>25.200005859379999</c:v>
                </c:pt>
                <c:pt idx="1523">
                  <c:v>24.939837890629999</c:v>
                </c:pt>
                <c:pt idx="1524">
                  <c:v>25.065156250000001</c:v>
                </c:pt>
                <c:pt idx="1525">
                  <c:v>25.101681640629998</c:v>
                </c:pt>
                <c:pt idx="1526">
                  <c:v>25.101681640629998</c:v>
                </c:pt>
                <c:pt idx="1527">
                  <c:v>24.930046874999999</c:v>
                </c:pt>
                <c:pt idx="1528">
                  <c:v>25.025998046879998</c:v>
                </c:pt>
                <c:pt idx="1529">
                  <c:v>25.025998046879998</c:v>
                </c:pt>
                <c:pt idx="1530">
                  <c:v>24.940171875000001</c:v>
                </c:pt>
                <c:pt idx="1531">
                  <c:v>24.911091796879997</c:v>
                </c:pt>
                <c:pt idx="1532">
                  <c:v>24.911091796879997</c:v>
                </c:pt>
                <c:pt idx="1533">
                  <c:v>25.098232421879999</c:v>
                </c:pt>
                <c:pt idx="1534">
                  <c:v>25.293121093749999</c:v>
                </c:pt>
                <c:pt idx="1535">
                  <c:v>25.369207031249999</c:v>
                </c:pt>
                <c:pt idx="1536">
                  <c:v>25.369207031249999</c:v>
                </c:pt>
                <c:pt idx="1537">
                  <c:v>25.159496093750001</c:v>
                </c:pt>
                <c:pt idx="1538">
                  <c:v>25.159496093750001</c:v>
                </c:pt>
                <c:pt idx="1539">
                  <c:v>25.157033203129998</c:v>
                </c:pt>
                <c:pt idx="1540">
                  <c:v>25.240167968750001</c:v>
                </c:pt>
                <c:pt idx="1541">
                  <c:v>25.191943359379998</c:v>
                </c:pt>
                <c:pt idx="1542">
                  <c:v>25.191943359379998</c:v>
                </c:pt>
                <c:pt idx="1543">
                  <c:v>25.022888671879997</c:v>
                </c:pt>
                <c:pt idx="1544">
                  <c:v>24.990800781250002</c:v>
                </c:pt>
                <c:pt idx="1545">
                  <c:v>25.185314453129998</c:v>
                </c:pt>
                <c:pt idx="1546">
                  <c:v>25.191937500000002</c:v>
                </c:pt>
                <c:pt idx="1547">
                  <c:v>25.246066406250002</c:v>
                </c:pt>
                <c:pt idx="1548">
                  <c:v>25.246066406250002</c:v>
                </c:pt>
                <c:pt idx="1549">
                  <c:v>25.19395898438</c:v>
                </c:pt>
                <c:pt idx="1550">
                  <c:v>25.240191406249998</c:v>
                </c:pt>
                <c:pt idx="1551">
                  <c:v>25.302365234379998</c:v>
                </c:pt>
                <c:pt idx="1552">
                  <c:v>25.302365234379998</c:v>
                </c:pt>
                <c:pt idx="1553">
                  <c:v>25.3385546875</c:v>
                </c:pt>
                <c:pt idx="1554">
                  <c:v>25.098634765629999</c:v>
                </c:pt>
                <c:pt idx="1555">
                  <c:v>24.791929687500001</c:v>
                </c:pt>
                <c:pt idx="1556">
                  <c:v>24.950748046879998</c:v>
                </c:pt>
                <c:pt idx="1557">
                  <c:v>25.004000000000001</c:v>
                </c:pt>
                <c:pt idx="1558">
                  <c:v>25.004000000000001</c:v>
                </c:pt>
                <c:pt idx="1559">
                  <c:v>25.130197265629999</c:v>
                </c:pt>
                <c:pt idx="1560">
                  <c:v>25.343078125000002</c:v>
                </c:pt>
                <c:pt idx="1561">
                  <c:v>25.136339843750001</c:v>
                </c:pt>
                <c:pt idx="1562">
                  <c:v>25.136339843750001</c:v>
                </c:pt>
                <c:pt idx="1563">
                  <c:v>24.968033203129998</c:v>
                </c:pt>
                <c:pt idx="1564">
                  <c:v>24.91599609375</c:v>
                </c:pt>
                <c:pt idx="1565">
                  <c:v>24.82493359375</c:v>
                </c:pt>
                <c:pt idx="1566">
                  <c:v>24.88781640625</c:v>
                </c:pt>
                <c:pt idx="1567">
                  <c:v>24.914876953129998</c:v>
                </c:pt>
                <c:pt idx="1568">
                  <c:v>24.914876953129998</c:v>
                </c:pt>
                <c:pt idx="1569">
                  <c:v>24.6960625</c:v>
                </c:pt>
                <c:pt idx="1570">
                  <c:v>24.877664062499999</c:v>
                </c:pt>
                <c:pt idx="1571">
                  <c:v>24.96840820313</c:v>
                </c:pt>
                <c:pt idx="1572">
                  <c:v>24.96840820313</c:v>
                </c:pt>
                <c:pt idx="1573">
                  <c:v>25.125642578129998</c:v>
                </c:pt>
                <c:pt idx="1574">
                  <c:v>25.125642578129998</c:v>
                </c:pt>
                <c:pt idx="1575">
                  <c:v>24.93284375</c:v>
                </c:pt>
                <c:pt idx="1576">
                  <c:v>24.79127734375</c:v>
                </c:pt>
                <c:pt idx="1577">
                  <c:v>24.79127734375</c:v>
                </c:pt>
                <c:pt idx="1578">
                  <c:v>25.00800390625</c:v>
                </c:pt>
                <c:pt idx="1579">
                  <c:v>25.00800390625</c:v>
                </c:pt>
                <c:pt idx="1580">
                  <c:v>24.76537890625</c:v>
                </c:pt>
                <c:pt idx="1581">
                  <c:v>24.641730468750001</c:v>
                </c:pt>
                <c:pt idx="1582">
                  <c:v>24.73981640625</c:v>
                </c:pt>
                <c:pt idx="1583">
                  <c:v>24.963474609379997</c:v>
                </c:pt>
                <c:pt idx="1584">
                  <c:v>24.963474609379997</c:v>
                </c:pt>
                <c:pt idx="1585">
                  <c:v>24.98346875</c:v>
                </c:pt>
                <c:pt idx="1586">
                  <c:v>24.993535156250001</c:v>
                </c:pt>
                <c:pt idx="1587">
                  <c:v>24.880599609379999</c:v>
                </c:pt>
                <c:pt idx="1588">
                  <c:v>24.880599609379999</c:v>
                </c:pt>
                <c:pt idx="1589">
                  <c:v>24.891927734379998</c:v>
                </c:pt>
                <c:pt idx="1590">
                  <c:v>24.86075390625</c:v>
                </c:pt>
                <c:pt idx="1591">
                  <c:v>25.072240234379997</c:v>
                </c:pt>
                <c:pt idx="1592">
                  <c:v>25.075890625</c:v>
                </c:pt>
                <c:pt idx="1593">
                  <c:v>25.095746093750002</c:v>
                </c:pt>
                <c:pt idx="1594">
                  <c:v>25.095746093750002</c:v>
                </c:pt>
                <c:pt idx="1595">
                  <c:v>24.940263671879997</c:v>
                </c:pt>
                <c:pt idx="1596">
                  <c:v>25.049519531249999</c:v>
                </c:pt>
                <c:pt idx="1597">
                  <c:v>25.021996093750001</c:v>
                </c:pt>
                <c:pt idx="1598">
                  <c:v>25.021996093750001</c:v>
                </c:pt>
                <c:pt idx="1599">
                  <c:v>25.061595703129999</c:v>
                </c:pt>
                <c:pt idx="1600">
                  <c:v>25.149839843750001</c:v>
                </c:pt>
                <c:pt idx="1601">
                  <c:v>25.149839843750001</c:v>
                </c:pt>
                <c:pt idx="1602">
                  <c:v>25.14749609375</c:v>
                </c:pt>
                <c:pt idx="1603">
                  <c:v>25.154001953129999</c:v>
                </c:pt>
                <c:pt idx="1604">
                  <c:v>25.154001953129999</c:v>
                </c:pt>
                <c:pt idx="1605">
                  <c:v>25.136652343750001</c:v>
                </c:pt>
                <c:pt idx="1606">
                  <c:v>25.24969335938</c:v>
                </c:pt>
                <c:pt idx="1607">
                  <c:v>25.18139453125</c:v>
                </c:pt>
                <c:pt idx="1608">
                  <c:v>25.18139453125</c:v>
                </c:pt>
                <c:pt idx="1609">
                  <c:v>24.84035742188</c:v>
                </c:pt>
                <c:pt idx="1610">
                  <c:v>24.84035742188</c:v>
                </c:pt>
                <c:pt idx="1611">
                  <c:v>25.134996093750001</c:v>
                </c:pt>
                <c:pt idx="1612">
                  <c:v>25.249574218749999</c:v>
                </c:pt>
                <c:pt idx="1613">
                  <c:v>25.17154296875</c:v>
                </c:pt>
                <c:pt idx="1614">
                  <c:v>25.17154296875</c:v>
                </c:pt>
                <c:pt idx="1615">
                  <c:v>25.130199218750001</c:v>
                </c:pt>
                <c:pt idx="1616">
                  <c:v>25.085999999999999</c:v>
                </c:pt>
                <c:pt idx="1617">
                  <c:v>25.33026953125</c:v>
                </c:pt>
                <c:pt idx="1618">
                  <c:v>25.097910156249998</c:v>
                </c:pt>
                <c:pt idx="1619">
                  <c:v>24.941089843749999</c:v>
                </c:pt>
                <c:pt idx="1620">
                  <c:v>24.941089843749999</c:v>
                </c:pt>
                <c:pt idx="1621">
                  <c:v>24.990945312499999</c:v>
                </c:pt>
                <c:pt idx="1622">
                  <c:v>25.107558593749999</c:v>
                </c:pt>
                <c:pt idx="1623">
                  <c:v>25.107558593749999</c:v>
                </c:pt>
                <c:pt idx="1624">
                  <c:v>25.01297265625</c:v>
                </c:pt>
                <c:pt idx="1625">
                  <c:v>25.041828124999999</c:v>
                </c:pt>
                <c:pt idx="1626">
                  <c:v>24.982576171879998</c:v>
                </c:pt>
                <c:pt idx="1627">
                  <c:v>24.766306640629999</c:v>
                </c:pt>
                <c:pt idx="1628">
                  <c:v>24.793398437499999</c:v>
                </c:pt>
                <c:pt idx="1629">
                  <c:v>24.793398437499999</c:v>
                </c:pt>
                <c:pt idx="1630">
                  <c:v>24.953757812500001</c:v>
                </c:pt>
                <c:pt idx="1631">
                  <c:v>24.883474609379999</c:v>
                </c:pt>
                <c:pt idx="1632">
                  <c:v>25.048328125000001</c:v>
                </c:pt>
                <c:pt idx="1633">
                  <c:v>25.048328125000001</c:v>
                </c:pt>
                <c:pt idx="1634">
                  <c:v>25.040984375000001</c:v>
                </c:pt>
                <c:pt idx="1635">
                  <c:v>24.964876953129998</c:v>
                </c:pt>
                <c:pt idx="1636">
                  <c:v>24.964876953129998</c:v>
                </c:pt>
                <c:pt idx="1637">
                  <c:v>25.18965039063</c:v>
                </c:pt>
                <c:pt idx="1638">
                  <c:v>25.15414648438</c:v>
                </c:pt>
                <c:pt idx="1639">
                  <c:v>25.15414648438</c:v>
                </c:pt>
                <c:pt idx="1640">
                  <c:v>24.981210937499998</c:v>
                </c:pt>
                <c:pt idx="1641">
                  <c:v>25.035271484379997</c:v>
                </c:pt>
                <c:pt idx="1642">
                  <c:v>25.035271484379997</c:v>
                </c:pt>
                <c:pt idx="1643">
                  <c:v>25.178539062500001</c:v>
                </c:pt>
                <c:pt idx="1644">
                  <c:v>25.0759453125</c:v>
                </c:pt>
                <c:pt idx="1645">
                  <c:v>25.039908203129997</c:v>
                </c:pt>
                <c:pt idx="1646">
                  <c:v>24.882507812499998</c:v>
                </c:pt>
                <c:pt idx="1647">
                  <c:v>24.9360546875</c:v>
                </c:pt>
                <c:pt idx="1648">
                  <c:v>24.977775390629997</c:v>
                </c:pt>
                <c:pt idx="1649">
                  <c:v>24.977775390629997</c:v>
                </c:pt>
                <c:pt idx="1650">
                  <c:v>25.165480468750001</c:v>
                </c:pt>
                <c:pt idx="1651">
                  <c:v>25.09904101563</c:v>
                </c:pt>
                <c:pt idx="1652">
                  <c:v>25.09904101563</c:v>
                </c:pt>
                <c:pt idx="1653">
                  <c:v>25.088769531250001</c:v>
                </c:pt>
                <c:pt idx="1654">
                  <c:v>25.325181640629999</c:v>
                </c:pt>
                <c:pt idx="1655">
                  <c:v>25.325181640629999</c:v>
                </c:pt>
                <c:pt idx="1656">
                  <c:v>25.267734375</c:v>
                </c:pt>
                <c:pt idx="1657">
                  <c:v>25.241814453129997</c:v>
                </c:pt>
                <c:pt idx="1658">
                  <c:v>25.174318359379999</c:v>
                </c:pt>
                <c:pt idx="1659">
                  <c:v>25.174318359379999</c:v>
                </c:pt>
                <c:pt idx="1660">
                  <c:v>24.98251367188</c:v>
                </c:pt>
                <c:pt idx="1661">
                  <c:v>25.036996093749998</c:v>
                </c:pt>
                <c:pt idx="1662">
                  <c:v>25.036996093749998</c:v>
                </c:pt>
                <c:pt idx="1663">
                  <c:v>25.05988867188</c:v>
                </c:pt>
                <c:pt idx="1664">
                  <c:v>25.132433593750001</c:v>
                </c:pt>
                <c:pt idx="1665">
                  <c:v>25.132433593750001</c:v>
                </c:pt>
                <c:pt idx="1666">
                  <c:v>24.99012890625</c:v>
                </c:pt>
                <c:pt idx="1667">
                  <c:v>24.99012890625</c:v>
                </c:pt>
                <c:pt idx="1668">
                  <c:v>24.868230468749999</c:v>
                </c:pt>
                <c:pt idx="1669">
                  <c:v>24.886064453129997</c:v>
                </c:pt>
                <c:pt idx="1670">
                  <c:v>25.05448632813</c:v>
                </c:pt>
                <c:pt idx="1671">
                  <c:v>25.05448632813</c:v>
                </c:pt>
                <c:pt idx="1672">
                  <c:v>25.13388085938</c:v>
                </c:pt>
                <c:pt idx="1673">
                  <c:v>25.146410156249999</c:v>
                </c:pt>
                <c:pt idx="1674">
                  <c:v>25.146410156249999</c:v>
                </c:pt>
                <c:pt idx="1675">
                  <c:v>24.933353515629999</c:v>
                </c:pt>
                <c:pt idx="1676">
                  <c:v>24.94308203125</c:v>
                </c:pt>
                <c:pt idx="1677">
                  <c:v>24.94308203125</c:v>
                </c:pt>
                <c:pt idx="1678">
                  <c:v>24.926373046879998</c:v>
                </c:pt>
                <c:pt idx="1679">
                  <c:v>24.901214843750001</c:v>
                </c:pt>
                <c:pt idx="1680">
                  <c:v>24.980259765629999</c:v>
                </c:pt>
                <c:pt idx="1681">
                  <c:v>24.982363281249999</c:v>
                </c:pt>
                <c:pt idx="1682">
                  <c:v>25.12415039063</c:v>
                </c:pt>
                <c:pt idx="1683">
                  <c:v>25.12415039063</c:v>
                </c:pt>
                <c:pt idx="1684">
                  <c:v>24.87445703125</c:v>
                </c:pt>
                <c:pt idx="1685">
                  <c:v>24.811357421879997</c:v>
                </c:pt>
                <c:pt idx="1686">
                  <c:v>24.724130859379997</c:v>
                </c:pt>
                <c:pt idx="1687">
                  <c:v>24.724130859379997</c:v>
                </c:pt>
                <c:pt idx="1688">
                  <c:v>24.631675781249999</c:v>
                </c:pt>
                <c:pt idx="1689">
                  <c:v>24.829792968749999</c:v>
                </c:pt>
                <c:pt idx="1690">
                  <c:v>25.072330078129998</c:v>
                </c:pt>
                <c:pt idx="1691">
                  <c:v>24.856423828129998</c:v>
                </c:pt>
                <c:pt idx="1692">
                  <c:v>24.82455664063</c:v>
                </c:pt>
                <c:pt idx="1693">
                  <c:v>24.82455664063</c:v>
                </c:pt>
                <c:pt idx="1694">
                  <c:v>25.01203125</c:v>
                </c:pt>
                <c:pt idx="1695">
                  <c:v>25.166074218750001</c:v>
                </c:pt>
                <c:pt idx="1696">
                  <c:v>25.024824218749998</c:v>
                </c:pt>
                <c:pt idx="1697">
                  <c:v>25.024824218749998</c:v>
                </c:pt>
                <c:pt idx="1698">
                  <c:v>25.027402343750001</c:v>
                </c:pt>
                <c:pt idx="1699">
                  <c:v>25.027402343750001</c:v>
                </c:pt>
                <c:pt idx="1700">
                  <c:v>25.14204492188</c:v>
                </c:pt>
                <c:pt idx="1701">
                  <c:v>25.218648437500001</c:v>
                </c:pt>
                <c:pt idx="1702">
                  <c:v>25.086691406250001</c:v>
                </c:pt>
                <c:pt idx="1703">
                  <c:v>25.086691406250001</c:v>
                </c:pt>
                <c:pt idx="1704">
                  <c:v>24.951621093749999</c:v>
                </c:pt>
                <c:pt idx="1705">
                  <c:v>24.977443359379997</c:v>
                </c:pt>
                <c:pt idx="1706">
                  <c:v>25.076527343750001</c:v>
                </c:pt>
                <c:pt idx="1707">
                  <c:v>25.041847656249999</c:v>
                </c:pt>
                <c:pt idx="1708">
                  <c:v>24.878097656249999</c:v>
                </c:pt>
                <c:pt idx="1709">
                  <c:v>24.878097656249999</c:v>
                </c:pt>
                <c:pt idx="1710">
                  <c:v>24.921720703129999</c:v>
                </c:pt>
                <c:pt idx="1711">
                  <c:v>24.869878906250001</c:v>
                </c:pt>
                <c:pt idx="1712">
                  <c:v>24.929771484379998</c:v>
                </c:pt>
                <c:pt idx="1713">
                  <c:v>24.929771484379998</c:v>
                </c:pt>
                <c:pt idx="1714">
                  <c:v>25.064314453129999</c:v>
                </c:pt>
                <c:pt idx="1715">
                  <c:v>25.097652343749999</c:v>
                </c:pt>
                <c:pt idx="1716">
                  <c:v>24.746529296879999</c:v>
                </c:pt>
                <c:pt idx="1717">
                  <c:v>24.893005859379997</c:v>
                </c:pt>
                <c:pt idx="1718">
                  <c:v>25.04279296875</c:v>
                </c:pt>
                <c:pt idx="1719">
                  <c:v>25.053134765629999</c:v>
                </c:pt>
                <c:pt idx="1720">
                  <c:v>25.053134765629999</c:v>
                </c:pt>
                <c:pt idx="1721">
                  <c:v>24.946710937500001</c:v>
                </c:pt>
                <c:pt idx="1722">
                  <c:v>24.765652343749998</c:v>
                </c:pt>
                <c:pt idx="1723">
                  <c:v>24.765652343749998</c:v>
                </c:pt>
                <c:pt idx="1724">
                  <c:v>24.775224609379997</c:v>
                </c:pt>
                <c:pt idx="1725">
                  <c:v>24.79037695313</c:v>
                </c:pt>
                <c:pt idx="1726">
                  <c:v>24.880333984379998</c:v>
                </c:pt>
                <c:pt idx="1727">
                  <c:v>24.829707031249999</c:v>
                </c:pt>
                <c:pt idx="1728">
                  <c:v>24.882195312499999</c:v>
                </c:pt>
                <c:pt idx="1729">
                  <c:v>24.901666015629999</c:v>
                </c:pt>
                <c:pt idx="1730">
                  <c:v>24.901666015629999</c:v>
                </c:pt>
                <c:pt idx="1731">
                  <c:v>25.020972656249999</c:v>
                </c:pt>
                <c:pt idx="1732">
                  <c:v>24.761777343750001</c:v>
                </c:pt>
                <c:pt idx="1733">
                  <c:v>24.761777343750001</c:v>
                </c:pt>
                <c:pt idx="1734">
                  <c:v>24.727054687500001</c:v>
                </c:pt>
                <c:pt idx="1735">
                  <c:v>24.946970703129999</c:v>
                </c:pt>
                <c:pt idx="1736">
                  <c:v>24.946970703129999</c:v>
                </c:pt>
                <c:pt idx="1737">
                  <c:v>25.002339843750001</c:v>
                </c:pt>
                <c:pt idx="1738">
                  <c:v>25.1286796875</c:v>
                </c:pt>
                <c:pt idx="1739">
                  <c:v>25.200650390629999</c:v>
                </c:pt>
                <c:pt idx="1740">
                  <c:v>25.200650390629999</c:v>
                </c:pt>
                <c:pt idx="1741">
                  <c:v>25.022484375000001</c:v>
                </c:pt>
                <c:pt idx="1742">
                  <c:v>25.056138671879999</c:v>
                </c:pt>
                <c:pt idx="1743">
                  <c:v>25.056138671879999</c:v>
                </c:pt>
                <c:pt idx="1744">
                  <c:v>24.97816796875</c:v>
                </c:pt>
                <c:pt idx="1745">
                  <c:v>25.17282226563</c:v>
                </c:pt>
                <c:pt idx="1746">
                  <c:v>25.17282226563</c:v>
                </c:pt>
                <c:pt idx="1747">
                  <c:v>25.292900390629999</c:v>
                </c:pt>
                <c:pt idx="1748">
                  <c:v>25.200468749999999</c:v>
                </c:pt>
                <c:pt idx="1749">
                  <c:v>25.200468749999999</c:v>
                </c:pt>
                <c:pt idx="1750">
                  <c:v>25.25830078125</c:v>
                </c:pt>
                <c:pt idx="1751">
                  <c:v>25.000851562499999</c:v>
                </c:pt>
                <c:pt idx="1752">
                  <c:v>24.964718749999999</c:v>
                </c:pt>
                <c:pt idx="1753">
                  <c:v>24.958074218749999</c:v>
                </c:pt>
                <c:pt idx="1754">
                  <c:v>24.943951171879998</c:v>
                </c:pt>
                <c:pt idx="1755">
                  <c:v>24.866816406249999</c:v>
                </c:pt>
                <c:pt idx="1756">
                  <c:v>24.866816406249999</c:v>
                </c:pt>
                <c:pt idx="1757">
                  <c:v>24.955880859379999</c:v>
                </c:pt>
                <c:pt idx="1758">
                  <c:v>25.12765820313</c:v>
                </c:pt>
                <c:pt idx="1759">
                  <c:v>25.12765820313</c:v>
                </c:pt>
                <c:pt idx="1760">
                  <c:v>25.103595703129997</c:v>
                </c:pt>
                <c:pt idx="1761">
                  <c:v>24.654066406249999</c:v>
                </c:pt>
                <c:pt idx="1762">
                  <c:v>24.654066406249999</c:v>
                </c:pt>
                <c:pt idx="1763">
                  <c:v>24.84719335938</c:v>
                </c:pt>
                <c:pt idx="1764">
                  <c:v>24.798300781249999</c:v>
                </c:pt>
                <c:pt idx="1765">
                  <c:v>24.798300781249999</c:v>
                </c:pt>
                <c:pt idx="1766">
                  <c:v>24.844566406249999</c:v>
                </c:pt>
                <c:pt idx="1767">
                  <c:v>24.772861328129999</c:v>
                </c:pt>
                <c:pt idx="1768">
                  <c:v>24.904013671879998</c:v>
                </c:pt>
                <c:pt idx="1769">
                  <c:v>24.904013671879998</c:v>
                </c:pt>
                <c:pt idx="1770">
                  <c:v>24.95856640625</c:v>
                </c:pt>
                <c:pt idx="1771">
                  <c:v>24.91522070313</c:v>
                </c:pt>
                <c:pt idx="1772">
                  <c:v>24.91522070313</c:v>
                </c:pt>
                <c:pt idx="1773">
                  <c:v>24.876564453129998</c:v>
                </c:pt>
                <c:pt idx="1774">
                  <c:v>24.857806640629999</c:v>
                </c:pt>
                <c:pt idx="1775">
                  <c:v>24.857806640629999</c:v>
                </c:pt>
                <c:pt idx="1776">
                  <c:v>24.873947265629997</c:v>
                </c:pt>
                <c:pt idx="1777">
                  <c:v>24.966281250000002</c:v>
                </c:pt>
                <c:pt idx="1778">
                  <c:v>24.921414062499998</c:v>
                </c:pt>
                <c:pt idx="1779">
                  <c:v>24.9951015625</c:v>
                </c:pt>
                <c:pt idx="1780">
                  <c:v>24.825974609379998</c:v>
                </c:pt>
                <c:pt idx="1781">
                  <c:v>24.884236328129997</c:v>
                </c:pt>
                <c:pt idx="1782">
                  <c:v>24.884236328129997</c:v>
                </c:pt>
                <c:pt idx="1783">
                  <c:v>25.02035742188</c:v>
                </c:pt>
                <c:pt idx="1784">
                  <c:v>25.200644531249999</c:v>
                </c:pt>
                <c:pt idx="1785">
                  <c:v>25.200644531249999</c:v>
                </c:pt>
                <c:pt idx="1786">
                  <c:v>25.223746093750002</c:v>
                </c:pt>
                <c:pt idx="1787">
                  <c:v>25.238152343749999</c:v>
                </c:pt>
                <c:pt idx="1788">
                  <c:v>25.233074218750001</c:v>
                </c:pt>
                <c:pt idx="1789">
                  <c:v>25.012250000000002</c:v>
                </c:pt>
                <c:pt idx="1790">
                  <c:v>25.116445312500002</c:v>
                </c:pt>
                <c:pt idx="1791">
                  <c:v>25.271548828129998</c:v>
                </c:pt>
                <c:pt idx="1792">
                  <c:v>25.271548828129998</c:v>
                </c:pt>
                <c:pt idx="1793">
                  <c:v>25.405076171879998</c:v>
                </c:pt>
                <c:pt idx="1794">
                  <c:v>25.192542968750001</c:v>
                </c:pt>
                <c:pt idx="1795">
                  <c:v>25.192542968750001</c:v>
                </c:pt>
                <c:pt idx="1796">
                  <c:v>25.19931054688</c:v>
                </c:pt>
                <c:pt idx="1797">
                  <c:v>24.99912890625</c:v>
                </c:pt>
                <c:pt idx="1798">
                  <c:v>24.99912890625</c:v>
                </c:pt>
                <c:pt idx="1799">
                  <c:v>24.968626953129998</c:v>
                </c:pt>
                <c:pt idx="1800">
                  <c:v>24.968626953129998</c:v>
                </c:pt>
                <c:pt idx="1801">
                  <c:v>25.17215625</c:v>
                </c:pt>
                <c:pt idx="1802">
                  <c:v>25.163183593749999</c:v>
                </c:pt>
                <c:pt idx="1803">
                  <c:v>25.108683593750001</c:v>
                </c:pt>
                <c:pt idx="1804">
                  <c:v>25.108683593750001</c:v>
                </c:pt>
                <c:pt idx="1805">
                  <c:v>25.093259765629998</c:v>
                </c:pt>
                <c:pt idx="1806">
                  <c:v>25.106683593749999</c:v>
                </c:pt>
                <c:pt idx="1807">
                  <c:v>25.226035156249999</c:v>
                </c:pt>
                <c:pt idx="1808">
                  <c:v>25.196943359379997</c:v>
                </c:pt>
                <c:pt idx="1809">
                  <c:v>25.159054687499999</c:v>
                </c:pt>
                <c:pt idx="1810">
                  <c:v>25.159054687499999</c:v>
                </c:pt>
                <c:pt idx="1811">
                  <c:v>24.99108984375</c:v>
                </c:pt>
                <c:pt idx="1812">
                  <c:v>24.99718164063</c:v>
                </c:pt>
                <c:pt idx="1813">
                  <c:v>25.159324218750001</c:v>
                </c:pt>
                <c:pt idx="1814">
                  <c:v>25.159324218750001</c:v>
                </c:pt>
                <c:pt idx="1815">
                  <c:v>25.274875000000002</c:v>
                </c:pt>
                <c:pt idx="1816">
                  <c:v>25.158398437500001</c:v>
                </c:pt>
                <c:pt idx="1817">
                  <c:v>25.070734375000001</c:v>
                </c:pt>
                <c:pt idx="1818">
                  <c:v>25.09071484375</c:v>
                </c:pt>
                <c:pt idx="1819">
                  <c:v>24.902591796879999</c:v>
                </c:pt>
                <c:pt idx="1820">
                  <c:v>24.902591796879999</c:v>
                </c:pt>
                <c:pt idx="1821">
                  <c:v>24.895650390629999</c:v>
                </c:pt>
                <c:pt idx="1822">
                  <c:v>24.81537890625</c:v>
                </c:pt>
                <c:pt idx="1823">
                  <c:v>24.817029296879998</c:v>
                </c:pt>
                <c:pt idx="1824">
                  <c:v>24.817029296879998</c:v>
                </c:pt>
                <c:pt idx="1825">
                  <c:v>25.044134765629998</c:v>
                </c:pt>
                <c:pt idx="1826">
                  <c:v>25.020222656249999</c:v>
                </c:pt>
                <c:pt idx="1827">
                  <c:v>25.020222656249999</c:v>
                </c:pt>
                <c:pt idx="1828">
                  <c:v>25.005070312499999</c:v>
                </c:pt>
                <c:pt idx="1829">
                  <c:v>25.137642578129999</c:v>
                </c:pt>
                <c:pt idx="1830">
                  <c:v>25.137642578129999</c:v>
                </c:pt>
                <c:pt idx="1831">
                  <c:v>25.242552734379998</c:v>
                </c:pt>
                <c:pt idx="1832">
                  <c:v>25.161560546879997</c:v>
                </c:pt>
                <c:pt idx="1833">
                  <c:v>25.077558593749998</c:v>
                </c:pt>
                <c:pt idx="1834">
                  <c:v>25.190169921879999</c:v>
                </c:pt>
                <c:pt idx="1835">
                  <c:v>25.414572265629999</c:v>
                </c:pt>
                <c:pt idx="1836">
                  <c:v>25.414572265629999</c:v>
                </c:pt>
                <c:pt idx="1837">
                  <c:v>25.301281249999999</c:v>
                </c:pt>
                <c:pt idx="1838">
                  <c:v>25.185976562499999</c:v>
                </c:pt>
                <c:pt idx="1839">
                  <c:v>25.185976562499999</c:v>
                </c:pt>
                <c:pt idx="1840">
                  <c:v>24.976693359379997</c:v>
                </c:pt>
                <c:pt idx="1841">
                  <c:v>25.035916015629997</c:v>
                </c:pt>
                <c:pt idx="1842">
                  <c:v>25.083015625000002</c:v>
                </c:pt>
                <c:pt idx="1843">
                  <c:v>25.04590429688</c:v>
                </c:pt>
                <c:pt idx="1844">
                  <c:v>25.033912109379997</c:v>
                </c:pt>
                <c:pt idx="1845">
                  <c:v>25.033912109379997</c:v>
                </c:pt>
                <c:pt idx="1846">
                  <c:v>25.04584375</c:v>
                </c:pt>
                <c:pt idx="1847">
                  <c:v>25.206582031250001</c:v>
                </c:pt>
                <c:pt idx="1848">
                  <c:v>25.206582031250001</c:v>
                </c:pt>
                <c:pt idx="1849">
                  <c:v>25.152582031249999</c:v>
                </c:pt>
                <c:pt idx="1850">
                  <c:v>25.179277343750002</c:v>
                </c:pt>
                <c:pt idx="1851">
                  <c:v>25.081871093749999</c:v>
                </c:pt>
                <c:pt idx="1852">
                  <c:v>24.990960937499999</c:v>
                </c:pt>
                <c:pt idx="1853">
                  <c:v>24.927296875</c:v>
                </c:pt>
                <c:pt idx="1854">
                  <c:v>24.927296875</c:v>
                </c:pt>
                <c:pt idx="1855">
                  <c:v>25.060951171879999</c:v>
                </c:pt>
                <c:pt idx="1856">
                  <c:v>25.140431640629998</c:v>
                </c:pt>
                <c:pt idx="1857">
                  <c:v>25.137058593750002</c:v>
                </c:pt>
                <c:pt idx="1858">
                  <c:v>25.137058593750002</c:v>
                </c:pt>
                <c:pt idx="1859">
                  <c:v>24.950125</c:v>
                </c:pt>
                <c:pt idx="1860">
                  <c:v>25.123445312499999</c:v>
                </c:pt>
                <c:pt idx="1861">
                  <c:v>25.185794921879999</c:v>
                </c:pt>
                <c:pt idx="1862">
                  <c:v>25.185794921879999</c:v>
                </c:pt>
                <c:pt idx="1863">
                  <c:v>25.051666015629998</c:v>
                </c:pt>
                <c:pt idx="1864">
                  <c:v>24.989863281249999</c:v>
                </c:pt>
                <c:pt idx="1865">
                  <c:v>24.963628906250001</c:v>
                </c:pt>
                <c:pt idx="1866">
                  <c:v>24.963628906250001</c:v>
                </c:pt>
                <c:pt idx="1867">
                  <c:v>25.013230468749999</c:v>
                </c:pt>
                <c:pt idx="1868">
                  <c:v>24.976402343749999</c:v>
                </c:pt>
                <c:pt idx="1869">
                  <c:v>25.026244140629998</c:v>
                </c:pt>
                <c:pt idx="1870">
                  <c:v>25.04351757813</c:v>
                </c:pt>
                <c:pt idx="1871">
                  <c:v>24.997103515629998</c:v>
                </c:pt>
                <c:pt idx="1872">
                  <c:v>24.997103515629998</c:v>
                </c:pt>
                <c:pt idx="1873">
                  <c:v>24.999244140629997</c:v>
                </c:pt>
                <c:pt idx="1874">
                  <c:v>25.219351562500002</c:v>
                </c:pt>
                <c:pt idx="1875">
                  <c:v>25.051986328129999</c:v>
                </c:pt>
                <c:pt idx="1876">
                  <c:v>25.051986328129999</c:v>
                </c:pt>
                <c:pt idx="1877">
                  <c:v>24.910271484379997</c:v>
                </c:pt>
                <c:pt idx="1878">
                  <c:v>24.875753906250001</c:v>
                </c:pt>
                <c:pt idx="1879">
                  <c:v>25.058375000000002</c:v>
                </c:pt>
                <c:pt idx="1880">
                  <c:v>24.84927734375</c:v>
                </c:pt>
                <c:pt idx="1881">
                  <c:v>25.015796874999999</c:v>
                </c:pt>
                <c:pt idx="1882">
                  <c:v>25.015796874999999</c:v>
                </c:pt>
                <c:pt idx="1883">
                  <c:v>25.20789257813</c:v>
                </c:pt>
                <c:pt idx="1884">
                  <c:v>24.864417968750001</c:v>
                </c:pt>
                <c:pt idx="1885">
                  <c:v>24.850724609379998</c:v>
                </c:pt>
                <c:pt idx="1886">
                  <c:v>24.850724609379998</c:v>
                </c:pt>
                <c:pt idx="1887">
                  <c:v>25.013421874999999</c:v>
                </c:pt>
                <c:pt idx="1888">
                  <c:v>24.90583203125</c:v>
                </c:pt>
                <c:pt idx="1889">
                  <c:v>24.90583203125</c:v>
                </c:pt>
                <c:pt idx="1890">
                  <c:v>24.900578124999999</c:v>
                </c:pt>
                <c:pt idx="1891">
                  <c:v>24.836984375</c:v>
                </c:pt>
                <c:pt idx="1892">
                  <c:v>24.836984375</c:v>
                </c:pt>
                <c:pt idx="1893">
                  <c:v>24.950949218750001</c:v>
                </c:pt>
                <c:pt idx="1894">
                  <c:v>25.11368359375</c:v>
                </c:pt>
                <c:pt idx="1895">
                  <c:v>24.97869726563</c:v>
                </c:pt>
                <c:pt idx="1896">
                  <c:v>24.97869726563</c:v>
                </c:pt>
                <c:pt idx="1897">
                  <c:v>24.888382812500002</c:v>
                </c:pt>
                <c:pt idx="1898">
                  <c:v>24.888382812500002</c:v>
                </c:pt>
                <c:pt idx="1899">
                  <c:v>24.928013671879999</c:v>
                </c:pt>
                <c:pt idx="1900">
                  <c:v>24.809437500000001</c:v>
                </c:pt>
                <c:pt idx="1901">
                  <c:v>24.72794140625</c:v>
                </c:pt>
                <c:pt idx="1902">
                  <c:v>24.72794140625</c:v>
                </c:pt>
                <c:pt idx="1903">
                  <c:v>24.983890625000001</c:v>
                </c:pt>
                <c:pt idx="1904">
                  <c:v>24.956953124999998</c:v>
                </c:pt>
                <c:pt idx="1905">
                  <c:v>24.926449218750001</c:v>
                </c:pt>
                <c:pt idx="1906">
                  <c:v>24.863291015629997</c:v>
                </c:pt>
                <c:pt idx="1907">
                  <c:v>24.923775390629999</c:v>
                </c:pt>
                <c:pt idx="1908">
                  <c:v>24.923775390629999</c:v>
                </c:pt>
                <c:pt idx="1909">
                  <c:v>24.987283203129998</c:v>
                </c:pt>
                <c:pt idx="1910">
                  <c:v>24.9669375</c:v>
                </c:pt>
                <c:pt idx="1911">
                  <c:v>24.946162109379998</c:v>
                </c:pt>
                <c:pt idx="1912">
                  <c:v>24.946162109379998</c:v>
                </c:pt>
                <c:pt idx="1913">
                  <c:v>24.674833984379998</c:v>
                </c:pt>
                <c:pt idx="1914">
                  <c:v>24.771562500000002</c:v>
                </c:pt>
                <c:pt idx="1915">
                  <c:v>25.1473203125</c:v>
                </c:pt>
                <c:pt idx="1916">
                  <c:v>24.969488281250001</c:v>
                </c:pt>
                <c:pt idx="1917">
                  <c:v>24.954572265629999</c:v>
                </c:pt>
                <c:pt idx="1918">
                  <c:v>24.954572265629999</c:v>
                </c:pt>
                <c:pt idx="1919">
                  <c:v>24.907316406250001</c:v>
                </c:pt>
                <c:pt idx="1920">
                  <c:v>24.924072265629999</c:v>
                </c:pt>
                <c:pt idx="1921">
                  <c:v>24.866142578129999</c:v>
                </c:pt>
                <c:pt idx="1922">
                  <c:v>24.866142578129999</c:v>
                </c:pt>
                <c:pt idx="1923">
                  <c:v>24.537630859379998</c:v>
                </c:pt>
                <c:pt idx="1924">
                  <c:v>24.657406250000001</c:v>
                </c:pt>
                <c:pt idx="1925">
                  <c:v>24.615755859379998</c:v>
                </c:pt>
                <c:pt idx="1926">
                  <c:v>24.87059570313</c:v>
                </c:pt>
                <c:pt idx="1927">
                  <c:v>24.95082421875</c:v>
                </c:pt>
                <c:pt idx="1928">
                  <c:v>24.95082421875</c:v>
                </c:pt>
                <c:pt idx="1929">
                  <c:v>24.987638671879999</c:v>
                </c:pt>
                <c:pt idx="1930">
                  <c:v>24.96108398438</c:v>
                </c:pt>
                <c:pt idx="1931">
                  <c:v>24.993832031250001</c:v>
                </c:pt>
                <c:pt idx="1932">
                  <c:v>24.993832031250001</c:v>
                </c:pt>
                <c:pt idx="1933">
                  <c:v>25.01536914063</c:v>
                </c:pt>
                <c:pt idx="1934">
                  <c:v>25.01536914063</c:v>
                </c:pt>
                <c:pt idx="1935">
                  <c:v>25.039222656250001</c:v>
                </c:pt>
                <c:pt idx="1936">
                  <c:v>25.10281640625</c:v>
                </c:pt>
                <c:pt idx="1937">
                  <c:v>25.192470703129999</c:v>
                </c:pt>
                <c:pt idx="1938">
                  <c:v>25.192470703129999</c:v>
                </c:pt>
                <c:pt idx="1939">
                  <c:v>25.216791015629997</c:v>
                </c:pt>
                <c:pt idx="1940">
                  <c:v>25.124464843750001</c:v>
                </c:pt>
                <c:pt idx="1941">
                  <c:v>24.95994140625</c:v>
                </c:pt>
                <c:pt idx="1942">
                  <c:v>25.065320312499999</c:v>
                </c:pt>
                <c:pt idx="1943">
                  <c:v>25.072972656249998</c:v>
                </c:pt>
                <c:pt idx="1944">
                  <c:v>25.072972656249998</c:v>
                </c:pt>
                <c:pt idx="1945">
                  <c:v>25.020798828129998</c:v>
                </c:pt>
                <c:pt idx="1946">
                  <c:v>25.118074218749999</c:v>
                </c:pt>
                <c:pt idx="1947">
                  <c:v>25.15615039063</c:v>
                </c:pt>
                <c:pt idx="1948">
                  <c:v>25.15615039063</c:v>
                </c:pt>
                <c:pt idx="1949">
                  <c:v>25.122099609379998</c:v>
                </c:pt>
                <c:pt idx="1950">
                  <c:v>25.154535156249999</c:v>
                </c:pt>
                <c:pt idx="1951">
                  <c:v>25.074527343749999</c:v>
                </c:pt>
                <c:pt idx="1952">
                  <c:v>24.94387304688</c:v>
                </c:pt>
                <c:pt idx="1953">
                  <c:v>24.815519531250001</c:v>
                </c:pt>
                <c:pt idx="1954">
                  <c:v>24.815519531250001</c:v>
                </c:pt>
                <c:pt idx="1955">
                  <c:v>24.93108789063</c:v>
                </c:pt>
                <c:pt idx="1956">
                  <c:v>25.027000000000001</c:v>
                </c:pt>
                <c:pt idx="1957">
                  <c:v>25.055238281249999</c:v>
                </c:pt>
                <c:pt idx="1958">
                  <c:v>25.055238281249999</c:v>
                </c:pt>
                <c:pt idx="1959">
                  <c:v>24.970363281249998</c:v>
                </c:pt>
                <c:pt idx="1960">
                  <c:v>24.9735625</c:v>
                </c:pt>
                <c:pt idx="1961">
                  <c:v>24.943402343750002</c:v>
                </c:pt>
                <c:pt idx="1962">
                  <c:v>25.199660156250001</c:v>
                </c:pt>
                <c:pt idx="1963">
                  <c:v>25.199660156250001</c:v>
                </c:pt>
                <c:pt idx="1964">
                  <c:v>25.104289062500001</c:v>
                </c:pt>
                <c:pt idx="1965">
                  <c:v>24.822818359379998</c:v>
                </c:pt>
                <c:pt idx="1966">
                  <c:v>24.822818359379998</c:v>
                </c:pt>
                <c:pt idx="1967">
                  <c:v>24.926634765629998</c:v>
                </c:pt>
                <c:pt idx="1968">
                  <c:v>25.0430234375</c:v>
                </c:pt>
                <c:pt idx="1969">
                  <c:v>25.077699218749999</c:v>
                </c:pt>
                <c:pt idx="1970">
                  <c:v>24.998371093749999</c:v>
                </c:pt>
                <c:pt idx="1971">
                  <c:v>25.021058593749999</c:v>
                </c:pt>
                <c:pt idx="1972">
                  <c:v>24.896253906249999</c:v>
                </c:pt>
                <c:pt idx="1973">
                  <c:v>24.896253906249999</c:v>
                </c:pt>
                <c:pt idx="1974">
                  <c:v>24.90044726563</c:v>
                </c:pt>
                <c:pt idx="1975">
                  <c:v>25.003878906250002</c:v>
                </c:pt>
                <c:pt idx="1976">
                  <c:v>25.003878906250002</c:v>
                </c:pt>
                <c:pt idx="1977">
                  <c:v>24.928718750000002</c:v>
                </c:pt>
                <c:pt idx="1978">
                  <c:v>24.974597656250001</c:v>
                </c:pt>
                <c:pt idx="1979">
                  <c:v>24.974597656250001</c:v>
                </c:pt>
                <c:pt idx="1980">
                  <c:v>25.008296874999999</c:v>
                </c:pt>
                <c:pt idx="1981">
                  <c:v>24.97826953125</c:v>
                </c:pt>
                <c:pt idx="1982">
                  <c:v>24.959257812499999</c:v>
                </c:pt>
                <c:pt idx="1983">
                  <c:v>24.959257812499999</c:v>
                </c:pt>
                <c:pt idx="1984">
                  <c:v>25.135044921879999</c:v>
                </c:pt>
                <c:pt idx="1985">
                  <c:v>25.11715234375</c:v>
                </c:pt>
                <c:pt idx="1986">
                  <c:v>25.021585937499999</c:v>
                </c:pt>
                <c:pt idx="1987">
                  <c:v>24.914714843750001</c:v>
                </c:pt>
                <c:pt idx="1988">
                  <c:v>24.914714843750001</c:v>
                </c:pt>
                <c:pt idx="1989">
                  <c:v>24.73178320313</c:v>
                </c:pt>
                <c:pt idx="1990">
                  <c:v>24.787798828129997</c:v>
                </c:pt>
                <c:pt idx="1991">
                  <c:v>24.787798828129997</c:v>
                </c:pt>
                <c:pt idx="1992">
                  <c:v>24.899345703129999</c:v>
                </c:pt>
                <c:pt idx="1993">
                  <c:v>24.899345703129999</c:v>
                </c:pt>
                <c:pt idx="1994">
                  <c:v>24.947283203129999</c:v>
                </c:pt>
                <c:pt idx="1995">
                  <c:v>25.05983203125</c:v>
                </c:pt>
                <c:pt idx="1996">
                  <c:v>25.230515624999999</c:v>
                </c:pt>
                <c:pt idx="1997">
                  <c:v>25.162425781250001</c:v>
                </c:pt>
                <c:pt idx="1998">
                  <c:v>25.054357421879999</c:v>
                </c:pt>
                <c:pt idx="1999">
                  <c:v>25.06668359375</c:v>
                </c:pt>
                <c:pt idx="2000">
                  <c:v>25.06668359375</c:v>
                </c:pt>
                <c:pt idx="2001">
                  <c:v>25.254730468750001</c:v>
                </c:pt>
                <c:pt idx="2002">
                  <c:v>25.126708984379999</c:v>
                </c:pt>
                <c:pt idx="2003">
                  <c:v>25.126708984379999</c:v>
                </c:pt>
                <c:pt idx="2004">
                  <c:v>25.038779296879998</c:v>
                </c:pt>
                <c:pt idx="2005">
                  <c:v>24.98602148438</c:v>
                </c:pt>
                <c:pt idx="2006">
                  <c:v>25.06593359375</c:v>
                </c:pt>
                <c:pt idx="2007">
                  <c:v>25.029681640629999</c:v>
                </c:pt>
                <c:pt idx="2008">
                  <c:v>25.109730468750001</c:v>
                </c:pt>
                <c:pt idx="2009">
                  <c:v>25.072714843749999</c:v>
                </c:pt>
                <c:pt idx="2010">
                  <c:v>25.072714843749999</c:v>
                </c:pt>
                <c:pt idx="2011">
                  <c:v>25.026734375</c:v>
                </c:pt>
                <c:pt idx="2012">
                  <c:v>25.049339843750001</c:v>
                </c:pt>
                <c:pt idx="2013">
                  <c:v>25.049339843750001</c:v>
                </c:pt>
                <c:pt idx="2014">
                  <c:v>25.17069335938</c:v>
                </c:pt>
                <c:pt idx="2015">
                  <c:v>25.168410156250001</c:v>
                </c:pt>
                <c:pt idx="2016">
                  <c:v>25.131683593750001</c:v>
                </c:pt>
                <c:pt idx="2017">
                  <c:v>24.959234375000001</c:v>
                </c:pt>
                <c:pt idx="2018">
                  <c:v>24.91650390625</c:v>
                </c:pt>
                <c:pt idx="2019">
                  <c:v>24.990847656250001</c:v>
                </c:pt>
                <c:pt idx="2020">
                  <c:v>24.990847656250001</c:v>
                </c:pt>
                <c:pt idx="2021">
                  <c:v>25.296644531249999</c:v>
                </c:pt>
                <c:pt idx="2022">
                  <c:v>25.21234765625</c:v>
                </c:pt>
                <c:pt idx="2023">
                  <c:v>25.113972656249999</c:v>
                </c:pt>
                <c:pt idx="2024">
                  <c:v>25.113972656249999</c:v>
                </c:pt>
                <c:pt idx="2025">
                  <c:v>25.224316406250001</c:v>
                </c:pt>
                <c:pt idx="2026">
                  <c:v>25.224316406250001</c:v>
                </c:pt>
                <c:pt idx="2027">
                  <c:v>25.122568359379997</c:v>
                </c:pt>
                <c:pt idx="2028">
                  <c:v>25.091218749999999</c:v>
                </c:pt>
                <c:pt idx="2029">
                  <c:v>25.172324218749999</c:v>
                </c:pt>
                <c:pt idx="2030">
                  <c:v>25.172324218749999</c:v>
                </c:pt>
                <c:pt idx="2031">
                  <c:v>25.157849609379998</c:v>
                </c:pt>
                <c:pt idx="2032">
                  <c:v>24.99159375</c:v>
                </c:pt>
                <c:pt idx="2033">
                  <c:v>24.95369921875</c:v>
                </c:pt>
                <c:pt idx="2034">
                  <c:v>24.95369921875</c:v>
                </c:pt>
                <c:pt idx="2035">
                  <c:v>25.12796484375</c:v>
                </c:pt>
                <c:pt idx="2036">
                  <c:v>25.12796484375</c:v>
                </c:pt>
                <c:pt idx="2037">
                  <c:v>25.01552539063</c:v>
                </c:pt>
                <c:pt idx="2038">
                  <c:v>25.011941406249999</c:v>
                </c:pt>
                <c:pt idx="2039">
                  <c:v>25.07073046875</c:v>
                </c:pt>
                <c:pt idx="2040">
                  <c:v>25.07073046875</c:v>
                </c:pt>
                <c:pt idx="2041">
                  <c:v>25.059019531250001</c:v>
                </c:pt>
                <c:pt idx="2042">
                  <c:v>25.11302539063</c:v>
                </c:pt>
                <c:pt idx="2043">
                  <c:v>25.051216796879999</c:v>
                </c:pt>
                <c:pt idx="2044">
                  <c:v>25.078333984379999</c:v>
                </c:pt>
                <c:pt idx="2045">
                  <c:v>25.177343749999999</c:v>
                </c:pt>
                <c:pt idx="2046">
                  <c:v>25.177343749999999</c:v>
                </c:pt>
                <c:pt idx="2047">
                  <c:v>25.264697265629998</c:v>
                </c:pt>
                <c:pt idx="2048">
                  <c:v>25.06269140625</c:v>
                </c:pt>
                <c:pt idx="2049">
                  <c:v>24.93959375</c:v>
                </c:pt>
                <c:pt idx="2050">
                  <c:v>24.93959375</c:v>
                </c:pt>
                <c:pt idx="2051">
                  <c:v>24.963599609379997</c:v>
                </c:pt>
                <c:pt idx="2052">
                  <c:v>24.963599609379997</c:v>
                </c:pt>
                <c:pt idx="2053">
                  <c:v>25.185298828129998</c:v>
                </c:pt>
                <c:pt idx="2054">
                  <c:v>25.185298828129998</c:v>
                </c:pt>
                <c:pt idx="2055">
                  <c:v>25.17696875</c:v>
                </c:pt>
                <c:pt idx="2056">
                  <c:v>25.007587890629999</c:v>
                </c:pt>
                <c:pt idx="2057">
                  <c:v>24.968470703129999</c:v>
                </c:pt>
                <c:pt idx="2058">
                  <c:v>24.968470703129999</c:v>
                </c:pt>
                <c:pt idx="2059">
                  <c:v>24.991312499999999</c:v>
                </c:pt>
                <c:pt idx="2060">
                  <c:v>25.153386718749999</c:v>
                </c:pt>
                <c:pt idx="2061">
                  <c:v>25.074130859379999</c:v>
                </c:pt>
                <c:pt idx="2062">
                  <c:v>24.9428359375</c:v>
                </c:pt>
                <c:pt idx="2063">
                  <c:v>25.017589843749999</c:v>
                </c:pt>
                <c:pt idx="2064">
                  <c:v>25.017589843749999</c:v>
                </c:pt>
                <c:pt idx="2065">
                  <c:v>25.218474609379999</c:v>
                </c:pt>
                <c:pt idx="2066">
                  <c:v>25.104269531250001</c:v>
                </c:pt>
                <c:pt idx="2067">
                  <c:v>24.961662109379997</c:v>
                </c:pt>
                <c:pt idx="2068">
                  <c:v>24.961662109379997</c:v>
                </c:pt>
                <c:pt idx="2069">
                  <c:v>24.927894531250001</c:v>
                </c:pt>
                <c:pt idx="2070">
                  <c:v>24.851416015629997</c:v>
                </c:pt>
                <c:pt idx="2071">
                  <c:v>24.822574218749999</c:v>
                </c:pt>
                <c:pt idx="2072">
                  <c:v>24.963933593749999</c:v>
                </c:pt>
                <c:pt idx="2073">
                  <c:v>25.0893203125</c:v>
                </c:pt>
                <c:pt idx="2074">
                  <c:v>25.0893203125</c:v>
                </c:pt>
                <c:pt idx="2075">
                  <c:v>24.950328124999999</c:v>
                </c:pt>
                <c:pt idx="2076">
                  <c:v>24.895589843749999</c:v>
                </c:pt>
                <c:pt idx="2077">
                  <c:v>25.001166015629998</c:v>
                </c:pt>
                <c:pt idx="2078">
                  <c:v>25.001166015629998</c:v>
                </c:pt>
                <c:pt idx="2079">
                  <c:v>25.148234375000001</c:v>
                </c:pt>
                <c:pt idx="2080">
                  <c:v>25.148234375000001</c:v>
                </c:pt>
                <c:pt idx="2081">
                  <c:v>25.171343749999998</c:v>
                </c:pt>
                <c:pt idx="2082">
                  <c:v>25.060222656250001</c:v>
                </c:pt>
                <c:pt idx="2083">
                  <c:v>25.107332031249999</c:v>
                </c:pt>
                <c:pt idx="2084">
                  <c:v>25.107332031249999</c:v>
                </c:pt>
                <c:pt idx="2085">
                  <c:v>25.0332578125</c:v>
                </c:pt>
                <c:pt idx="2086">
                  <c:v>25.09800390625</c:v>
                </c:pt>
                <c:pt idx="2087">
                  <c:v>25.115957031250002</c:v>
                </c:pt>
                <c:pt idx="2088">
                  <c:v>25.06402539063</c:v>
                </c:pt>
                <c:pt idx="2089">
                  <c:v>25.013390625</c:v>
                </c:pt>
                <c:pt idx="2090">
                  <c:v>25.013390625</c:v>
                </c:pt>
                <c:pt idx="2091">
                  <c:v>25.001201171879998</c:v>
                </c:pt>
                <c:pt idx="2092">
                  <c:v>24.964076171879999</c:v>
                </c:pt>
                <c:pt idx="2093">
                  <c:v>25.10370703125</c:v>
                </c:pt>
                <c:pt idx="2094">
                  <c:v>25.10370703125</c:v>
                </c:pt>
                <c:pt idx="2095">
                  <c:v>25.087384765629999</c:v>
                </c:pt>
                <c:pt idx="2096">
                  <c:v>24.889224609379998</c:v>
                </c:pt>
                <c:pt idx="2097">
                  <c:v>24.889224609379998</c:v>
                </c:pt>
                <c:pt idx="2098">
                  <c:v>24.953626953129998</c:v>
                </c:pt>
                <c:pt idx="2099">
                  <c:v>25.073324218749999</c:v>
                </c:pt>
                <c:pt idx="2100">
                  <c:v>25.073324218749999</c:v>
                </c:pt>
                <c:pt idx="2101">
                  <c:v>25.076507812500001</c:v>
                </c:pt>
                <c:pt idx="2102">
                  <c:v>25.005988281250001</c:v>
                </c:pt>
                <c:pt idx="2103">
                  <c:v>25.045703124999999</c:v>
                </c:pt>
                <c:pt idx="2104">
                  <c:v>25.045703124999999</c:v>
                </c:pt>
                <c:pt idx="2105">
                  <c:v>25.237378906250001</c:v>
                </c:pt>
                <c:pt idx="2106">
                  <c:v>25.138175781249998</c:v>
                </c:pt>
                <c:pt idx="2107">
                  <c:v>25.138175781249998</c:v>
                </c:pt>
                <c:pt idx="2108">
                  <c:v>24.972234374999999</c:v>
                </c:pt>
                <c:pt idx="2109">
                  <c:v>24.930761718749999</c:v>
                </c:pt>
                <c:pt idx="2110">
                  <c:v>24.930761718749999</c:v>
                </c:pt>
                <c:pt idx="2111">
                  <c:v>25.016300781249999</c:v>
                </c:pt>
                <c:pt idx="2112">
                  <c:v>25.039619140629998</c:v>
                </c:pt>
                <c:pt idx="2113">
                  <c:v>24.915607421879997</c:v>
                </c:pt>
                <c:pt idx="2114">
                  <c:v>24.915607421879997</c:v>
                </c:pt>
                <c:pt idx="2115">
                  <c:v>24.792251953129998</c:v>
                </c:pt>
                <c:pt idx="2116">
                  <c:v>24.792251953129998</c:v>
                </c:pt>
                <c:pt idx="2117">
                  <c:v>24.97361328125</c:v>
                </c:pt>
                <c:pt idx="2118">
                  <c:v>25.021183593749999</c:v>
                </c:pt>
                <c:pt idx="2119">
                  <c:v>25.004322265629998</c:v>
                </c:pt>
                <c:pt idx="2120">
                  <c:v>25.004322265629998</c:v>
                </c:pt>
                <c:pt idx="2121">
                  <c:v>25.004078124999999</c:v>
                </c:pt>
                <c:pt idx="2122">
                  <c:v>24.877888671879997</c:v>
                </c:pt>
                <c:pt idx="2123">
                  <c:v>24.906570312500001</c:v>
                </c:pt>
                <c:pt idx="2124">
                  <c:v>25.096220703129998</c:v>
                </c:pt>
                <c:pt idx="2125">
                  <c:v>25.199835937500001</c:v>
                </c:pt>
                <c:pt idx="2126">
                  <c:v>25.199835937500001</c:v>
                </c:pt>
                <c:pt idx="2127">
                  <c:v>25.14740625</c:v>
                </c:pt>
                <c:pt idx="2128">
                  <c:v>25.145087890629998</c:v>
                </c:pt>
                <c:pt idx="2129">
                  <c:v>25.182828125</c:v>
                </c:pt>
                <c:pt idx="2130">
                  <c:v>25.182828125</c:v>
                </c:pt>
                <c:pt idx="2131">
                  <c:v>24.995884765629999</c:v>
                </c:pt>
                <c:pt idx="2132">
                  <c:v>25.082583984379998</c:v>
                </c:pt>
                <c:pt idx="2133">
                  <c:v>24.93947851563</c:v>
                </c:pt>
                <c:pt idx="2134">
                  <c:v>25.073499999999999</c:v>
                </c:pt>
                <c:pt idx="2135">
                  <c:v>25.11068359375</c:v>
                </c:pt>
                <c:pt idx="2136">
                  <c:v>25.11068359375</c:v>
                </c:pt>
                <c:pt idx="2137">
                  <c:v>25.18725390625</c:v>
                </c:pt>
                <c:pt idx="2138">
                  <c:v>25.01140625</c:v>
                </c:pt>
                <c:pt idx="2139">
                  <c:v>25.018261718750001</c:v>
                </c:pt>
                <c:pt idx="2140">
                  <c:v>25.018261718750001</c:v>
                </c:pt>
                <c:pt idx="2141">
                  <c:v>25.09168164063</c:v>
                </c:pt>
                <c:pt idx="2142">
                  <c:v>24.848111328129999</c:v>
                </c:pt>
                <c:pt idx="2143">
                  <c:v>24.848111328129999</c:v>
                </c:pt>
                <c:pt idx="2144">
                  <c:v>24.890472656250001</c:v>
                </c:pt>
                <c:pt idx="2145">
                  <c:v>24.990457031249999</c:v>
                </c:pt>
                <c:pt idx="2146">
                  <c:v>24.990457031249999</c:v>
                </c:pt>
                <c:pt idx="2147">
                  <c:v>25.0150859375</c:v>
                </c:pt>
                <c:pt idx="2148">
                  <c:v>24.91718359375</c:v>
                </c:pt>
                <c:pt idx="2149">
                  <c:v>24.8962421875</c:v>
                </c:pt>
                <c:pt idx="2150">
                  <c:v>24.8962421875</c:v>
                </c:pt>
                <c:pt idx="2151">
                  <c:v>25.121468749999998</c:v>
                </c:pt>
                <c:pt idx="2152">
                  <c:v>25.121468749999998</c:v>
                </c:pt>
                <c:pt idx="2153">
                  <c:v>25.11531054688</c:v>
                </c:pt>
                <c:pt idx="2154">
                  <c:v>25.159609374999999</c:v>
                </c:pt>
                <c:pt idx="2155">
                  <c:v>25.211630859379998</c:v>
                </c:pt>
                <c:pt idx="2156">
                  <c:v>25.211630859379998</c:v>
                </c:pt>
                <c:pt idx="2157">
                  <c:v>25.131339843749998</c:v>
                </c:pt>
                <c:pt idx="2158">
                  <c:v>25.033160156249998</c:v>
                </c:pt>
                <c:pt idx="2159">
                  <c:v>24.952169921879999</c:v>
                </c:pt>
                <c:pt idx="2160">
                  <c:v>25.179621093750001</c:v>
                </c:pt>
                <c:pt idx="2161">
                  <c:v>25.290027343750001</c:v>
                </c:pt>
                <c:pt idx="2162">
                  <c:v>25.290027343750001</c:v>
                </c:pt>
                <c:pt idx="2163">
                  <c:v>25.434357421879998</c:v>
                </c:pt>
                <c:pt idx="2164">
                  <c:v>25.210332031250001</c:v>
                </c:pt>
                <c:pt idx="2165">
                  <c:v>25.097367187500002</c:v>
                </c:pt>
                <c:pt idx="2166">
                  <c:v>25.097367187500002</c:v>
                </c:pt>
                <c:pt idx="2167">
                  <c:v>25.058611328129999</c:v>
                </c:pt>
                <c:pt idx="2168">
                  <c:v>24.878431640629998</c:v>
                </c:pt>
                <c:pt idx="2169">
                  <c:v>24.878431640629998</c:v>
                </c:pt>
                <c:pt idx="2170">
                  <c:v>24.999998046879998</c:v>
                </c:pt>
                <c:pt idx="2171">
                  <c:v>25.038185546879998</c:v>
                </c:pt>
                <c:pt idx="2172">
                  <c:v>25.038185546879998</c:v>
                </c:pt>
                <c:pt idx="2173">
                  <c:v>24.980464843749999</c:v>
                </c:pt>
                <c:pt idx="2174">
                  <c:v>25.049433593749999</c:v>
                </c:pt>
                <c:pt idx="2175">
                  <c:v>25.049433593749999</c:v>
                </c:pt>
                <c:pt idx="2176">
                  <c:v>25.195460937499998</c:v>
                </c:pt>
                <c:pt idx="2177">
                  <c:v>25.067632812500001</c:v>
                </c:pt>
                <c:pt idx="2178">
                  <c:v>25.067632812500001</c:v>
                </c:pt>
                <c:pt idx="2179">
                  <c:v>25.00642382813</c:v>
                </c:pt>
                <c:pt idx="2180">
                  <c:v>25.065371093749999</c:v>
                </c:pt>
                <c:pt idx="2181">
                  <c:v>25.08203710938</c:v>
                </c:pt>
                <c:pt idx="2182">
                  <c:v>25.08203710938</c:v>
                </c:pt>
                <c:pt idx="2183">
                  <c:v>25.065042968749999</c:v>
                </c:pt>
                <c:pt idx="2184">
                  <c:v>24.779271484379997</c:v>
                </c:pt>
                <c:pt idx="2185">
                  <c:v>24.779271484379997</c:v>
                </c:pt>
                <c:pt idx="2186">
                  <c:v>24.889933593750001</c:v>
                </c:pt>
                <c:pt idx="2187">
                  <c:v>25.00170703125</c:v>
                </c:pt>
                <c:pt idx="2188">
                  <c:v>25.00170703125</c:v>
                </c:pt>
                <c:pt idx="2189">
                  <c:v>24.909630859379998</c:v>
                </c:pt>
                <c:pt idx="2190">
                  <c:v>24.92946679688</c:v>
                </c:pt>
                <c:pt idx="2191">
                  <c:v>24.92946679688</c:v>
                </c:pt>
                <c:pt idx="2192">
                  <c:v>24.91941796875</c:v>
                </c:pt>
                <c:pt idx="2193">
                  <c:v>25.01730078125</c:v>
                </c:pt>
                <c:pt idx="2194">
                  <c:v>25.074300781249999</c:v>
                </c:pt>
                <c:pt idx="2195">
                  <c:v>24.978417968750001</c:v>
                </c:pt>
                <c:pt idx="2196">
                  <c:v>25.00678125</c:v>
                </c:pt>
                <c:pt idx="2197">
                  <c:v>24.83979296875</c:v>
                </c:pt>
                <c:pt idx="2198">
                  <c:v>24.83979296875</c:v>
                </c:pt>
                <c:pt idx="2199">
                  <c:v>24.901652343750001</c:v>
                </c:pt>
                <c:pt idx="2200">
                  <c:v>24.9883671875</c:v>
                </c:pt>
                <c:pt idx="2201">
                  <c:v>25.21233203125</c:v>
                </c:pt>
                <c:pt idx="2202">
                  <c:v>25.21233203125</c:v>
                </c:pt>
                <c:pt idx="2203">
                  <c:v>25.14833789063</c:v>
                </c:pt>
                <c:pt idx="2204">
                  <c:v>25.03414453125</c:v>
                </c:pt>
                <c:pt idx="2205">
                  <c:v>24.991912109379999</c:v>
                </c:pt>
                <c:pt idx="2206">
                  <c:v>25.132990234379999</c:v>
                </c:pt>
                <c:pt idx="2207">
                  <c:v>25.13254101563</c:v>
                </c:pt>
                <c:pt idx="2208">
                  <c:v>25.13254101563</c:v>
                </c:pt>
                <c:pt idx="2209">
                  <c:v>25.214853515629997</c:v>
                </c:pt>
                <c:pt idx="2210">
                  <c:v>25.25293554688</c:v>
                </c:pt>
                <c:pt idx="2211">
                  <c:v>25.27233984375</c:v>
                </c:pt>
                <c:pt idx="2212">
                  <c:v>25.27233984375</c:v>
                </c:pt>
                <c:pt idx="2213">
                  <c:v>25.12142578125</c:v>
                </c:pt>
                <c:pt idx="2214">
                  <c:v>25.419029296879998</c:v>
                </c:pt>
                <c:pt idx="2215">
                  <c:v>25.419029296879998</c:v>
                </c:pt>
                <c:pt idx="2216">
                  <c:v>25.360503906249999</c:v>
                </c:pt>
                <c:pt idx="2217">
                  <c:v>25.02046289063</c:v>
                </c:pt>
                <c:pt idx="2218">
                  <c:v>25.02046289063</c:v>
                </c:pt>
                <c:pt idx="2219">
                  <c:v>25.126054687500002</c:v>
                </c:pt>
                <c:pt idx="2220">
                  <c:v>25.393009765629998</c:v>
                </c:pt>
                <c:pt idx="2221">
                  <c:v>25.401638671879997</c:v>
                </c:pt>
                <c:pt idx="2222">
                  <c:v>24.969826171879998</c:v>
                </c:pt>
                <c:pt idx="2223">
                  <c:v>24.779519531249999</c:v>
                </c:pt>
                <c:pt idx="2224">
                  <c:v>24.829976562500001</c:v>
                </c:pt>
                <c:pt idx="2225">
                  <c:v>24.829976562500001</c:v>
                </c:pt>
                <c:pt idx="2226">
                  <c:v>24.970519531250002</c:v>
                </c:pt>
                <c:pt idx="2227">
                  <c:v>24.83989453125</c:v>
                </c:pt>
                <c:pt idx="2228">
                  <c:v>24.83989453125</c:v>
                </c:pt>
                <c:pt idx="2229">
                  <c:v>25.17929101563</c:v>
                </c:pt>
                <c:pt idx="2230">
                  <c:v>25.112558593749998</c:v>
                </c:pt>
                <c:pt idx="2231">
                  <c:v>25.112558593749998</c:v>
                </c:pt>
                <c:pt idx="2232">
                  <c:v>25.052363281249999</c:v>
                </c:pt>
                <c:pt idx="2233">
                  <c:v>25.14041992188</c:v>
                </c:pt>
                <c:pt idx="2234">
                  <c:v>25.14041992188</c:v>
                </c:pt>
                <c:pt idx="2235">
                  <c:v>25.225021484379997</c:v>
                </c:pt>
                <c:pt idx="2236">
                  <c:v>25.152650390629997</c:v>
                </c:pt>
                <c:pt idx="2237">
                  <c:v>25.0858828125</c:v>
                </c:pt>
                <c:pt idx="2238">
                  <c:v>25.0858828125</c:v>
                </c:pt>
                <c:pt idx="2239">
                  <c:v>25.179664062499999</c:v>
                </c:pt>
                <c:pt idx="2240">
                  <c:v>25.179664062499999</c:v>
                </c:pt>
                <c:pt idx="2241">
                  <c:v>25.17348632813</c:v>
                </c:pt>
                <c:pt idx="2242">
                  <c:v>25.105216796879997</c:v>
                </c:pt>
                <c:pt idx="2243">
                  <c:v>25.075421875</c:v>
                </c:pt>
                <c:pt idx="2244">
                  <c:v>25.075421875</c:v>
                </c:pt>
                <c:pt idx="2245">
                  <c:v>25.074236328129999</c:v>
                </c:pt>
                <c:pt idx="2246">
                  <c:v>24.99567578125</c:v>
                </c:pt>
                <c:pt idx="2247">
                  <c:v>24.614777343749999</c:v>
                </c:pt>
                <c:pt idx="2248">
                  <c:v>24.684859374999998</c:v>
                </c:pt>
                <c:pt idx="2249">
                  <c:v>25.151675781249999</c:v>
                </c:pt>
                <c:pt idx="2250">
                  <c:v>25.151675781249999</c:v>
                </c:pt>
                <c:pt idx="2251">
                  <c:v>25.301111328129998</c:v>
                </c:pt>
                <c:pt idx="2252">
                  <c:v>24.943353515629997</c:v>
                </c:pt>
                <c:pt idx="2253">
                  <c:v>24.921310546879997</c:v>
                </c:pt>
                <c:pt idx="2254">
                  <c:v>24.921310546879997</c:v>
                </c:pt>
                <c:pt idx="2255">
                  <c:v>25.001242187500001</c:v>
                </c:pt>
                <c:pt idx="2256">
                  <c:v>24.99191015625</c:v>
                </c:pt>
                <c:pt idx="2257">
                  <c:v>24.75216015625</c:v>
                </c:pt>
                <c:pt idx="2258">
                  <c:v>24.793339843750001</c:v>
                </c:pt>
                <c:pt idx="2259">
                  <c:v>24.95743359375</c:v>
                </c:pt>
                <c:pt idx="2260">
                  <c:v>25.229277343749999</c:v>
                </c:pt>
                <c:pt idx="2261">
                  <c:v>25.229277343749999</c:v>
                </c:pt>
                <c:pt idx="2262">
                  <c:v>25.141371093749999</c:v>
                </c:pt>
                <c:pt idx="2263">
                  <c:v>25.110630859379999</c:v>
                </c:pt>
                <c:pt idx="2264">
                  <c:v>25.110630859379999</c:v>
                </c:pt>
                <c:pt idx="2265">
                  <c:v>25.240996093749999</c:v>
                </c:pt>
                <c:pt idx="2266">
                  <c:v>24.67219335938</c:v>
                </c:pt>
                <c:pt idx="2267">
                  <c:v>24.67219335938</c:v>
                </c:pt>
                <c:pt idx="2268">
                  <c:v>24.78773828125</c:v>
                </c:pt>
                <c:pt idx="2269">
                  <c:v>25.082923828129999</c:v>
                </c:pt>
                <c:pt idx="2270">
                  <c:v>25.281535156250001</c:v>
                </c:pt>
                <c:pt idx="2271">
                  <c:v>25.281535156250001</c:v>
                </c:pt>
                <c:pt idx="2272">
                  <c:v>25.078898437500001</c:v>
                </c:pt>
                <c:pt idx="2273">
                  <c:v>25.02777734375</c:v>
                </c:pt>
                <c:pt idx="2274">
                  <c:v>25.02777734375</c:v>
                </c:pt>
                <c:pt idx="2275">
                  <c:v>25.147824218749999</c:v>
                </c:pt>
                <c:pt idx="2276">
                  <c:v>25.006201171879997</c:v>
                </c:pt>
                <c:pt idx="2277">
                  <c:v>25.006201171879997</c:v>
                </c:pt>
                <c:pt idx="2278">
                  <c:v>24.96167773438</c:v>
                </c:pt>
                <c:pt idx="2279">
                  <c:v>24.978574218750001</c:v>
                </c:pt>
                <c:pt idx="2280">
                  <c:v>24.978574218750001</c:v>
                </c:pt>
                <c:pt idx="2281">
                  <c:v>24.98057421875</c:v>
                </c:pt>
                <c:pt idx="2282">
                  <c:v>24.922074218750002</c:v>
                </c:pt>
                <c:pt idx="2283">
                  <c:v>25.02901953125</c:v>
                </c:pt>
                <c:pt idx="2284">
                  <c:v>25.126195312499998</c:v>
                </c:pt>
                <c:pt idx="2285">
                  <c:v>24.88754492188</c:v>
                </c:pt>
                <c:pt idx="2286">
                  <c:v>24.88754492188</c:v>
                </c:pt>
                <c:pt idx="2287">
                  <c:v>24.80331445313</c:v>
                </c:pt>
                <c:pt idx="2288">
                  <c:v>24.736138671879999</c:v>
                </c:pt>
                <c:pt idx="2289">
                  <c:v>24.891375</c:v>
                </c:pt>
                <c:pt idx="2290">
                  <c:v>24.891375</c:v>
                </c:pt>
                <c:pt idx="2291">
                  <c:v>25.085958984379999</c:v>
                </c:pt>
                <c:pt idx="2292">
                  <c:v>25.082009765629998</c:v>
                </c:pt>
                <c:pt idx="2293">
                  <c:v>25.00987109375</c:v>
                </c:pt>
                <c:pt idx="2294">
                  <c:v>25.120410156249999</c:v>
                </c:pt>
                <c:pt idx="2295">
                  <c:v>25.199302734379998</c:v>
                </c:pt>
                <c:pt idx="2296">
                  <c:v>25.199302734379998</c:v>
                </c:pt>
                <c:pt idx="2297">
                  <c:v>24.948777343749999</c:v>
                </c:pt>
                <c:pt idx="2298">
                  <c:v>24.904753906250001</c:v>
                </c:pt>
                <c:pt idx="2299">
                  <c:v>24.959339843750001</c:v>
                </c:pt>
                <c:pt idx="2300">
                  <c:v>24.959339843750001</c:v>
                </c:pt>
                <c:pt idx="2301">
                  <c:v>25.128</c:v>
                </c:pt>
                <c:pt idx="2302">
                  <c:v>25.103023437499999</c:v>
                </c:pt>
                <c:pt idx="2303">
                  <c:v>25.103023437499999</c:v>
                </c:pt>
                <c:pt idx="2304">
                  <c:v>25.030654296879998</c:v>
                </c:pt>
                <c:pt idx="2305">
                  <c:v>25.047501953129998</c:v>
                </c:pt>
                <c:pt idx="2306">
                  <c:v>25.047501953129998</c:v>
                </c:pt>
                <c:pt idx="2307">
                  <c:v>24.907214843750001</c:v>
                </c:pt>
                <c:pt idx="2308">
                  <c:v>24.950777343750001</c:v>
                </c:pt>
                <c:pt idx="2309">
                  <c:v>24.968597656250001</c:v>
                </c:pt>
                <c:pt idx="2310">
                  <c:v>24.885408203129998</c:v>
                </c:pt>
                <c:pt idx="2311">
                  <c:v>24.688777343750001</c:v>
                </c:pt>
                <c:pt idx="2312">
                  <c:v>24.7361015625</c:v>
                </c:pt>
                <c:pt idx="2313">
                  <c:v>24.7361015625</c:v>
                </c:pt>
                <c:pt idx="2314">
                  <c:v>24.937488281250001</c:v>
                </c:pt>
                <c:pt idx="2315">
                  <c:v>25.298654296879999</c:v>
                </c:pt>
                <c:pt idx="2316">
                  <c:v>25.298654296879999</c:v>
                </c:pt>
                <c:pt idx="2317">
                  <c:v>25.34990625</c:v>
                </c:pt>
                <c:pt idx="2318">
                  <c:v>25.174968750000001</c:v>
                </c:pt>
                <c:pt idx="2319">
                  <c:v>25.054714843749998</c:v>
                </c:pt>
                <c:pt idx="2320">
                  <c:v>24.84905078125</c:v>
                </c:pt>
                <c:pt idx="2321">
                  <c:v>24.866568359379997</c:v>
                </c:pt>
                <c:pt idx="2322">
                  <c:v>24.91265234375</c:v>
                </c:pt>
                <c:pt idx="2323">
                  <c:v>24.91265234375</c:v>
                </c:pt>
                <c:pt idx="2324">
                  <c:v>25.076636718749999</c:v>
                </c:pt>
                <c:pt idx="2325">
                  <c:v>25.235660156249999</c:v>
                </c:pt>
                <c:pt idx="2326">
                  <c:v>25.235660156249999</c:v>
                </c:pt>
                <c:pt idx="2327">
                  <c:v>25.352380859379998</c:v>
                </c:pt>
                <c:pt idx="2328">
                  <c:v>25.051160156249999</c:v>
                </c:pt>
                <c:pt idx="2329">
                  <c:v>25.051160156249999</c:v>
                </c:pt>
                <c:pt idx="2330">
                  <c:v>24.922669921879997</c:v>
                </c:pt>
                <c:pt idx="2331">
                  <c:v>25.095316406249999</c:v>
                </c:pt>
                <c:pt idx="2332">
                  <c:v>25.010306640629999</c:v>
                </c:pt>
                <c:pt idx="2333">
                  <c:v>25.010306640629999</c:v>
                </c:pt>
                <c:pt idx="2334">
                  <c:v>25.124589843750002</c:v>
                </c:pt>
                <c:pt idx="2335">
                  <c:v>25.237208984379997</c:v>
                </c:pt>
                <c:pt idx="2336">
                  <c:v>25.237208984379997</c:v>
                </c:pt>
                <c:pt idx="2337">
                  <c:v>24.948542968750001</c:v>
                </c:pt>
                <c:pt idx="2338">
                  <c:v>24.89148632813</c:v>
                </c:pt>
                <c:pt idx="2339">
                  <c:v>24.89148632813</c:v>
                </c:pt>
                <c:pt idx="2340">
                  <c:v>25.044376953129998</c:v>
                </c:pt>
                <c:pt idx="2341">
                  <c:v>25.001824218749999</c:v>
                </c:pt>
                <c:pt idx="2342">
                  <c:v>24.862447265629999</c:v>
                </c:pt>
                <c:pt idx="2343">
                  <c:v>24.862447265629999</c:v>
                </c:pt>
                <c:pt idx="2344">
                  <c:v>24.88949804688</c:v>
                </c:pt>
                <c:pt idx="2345">
                  <c:v>24.941279296879998</c:v>
                </c:pt>
                <c:pt idx="2346">
                  <c:v>25.020412109379997</c:v>
                </c:pt>
                <c:pt idx="2347">
                  <c:v>25.0652890625</c:v>
                </c:pt>
                <c:pt idx="2348">
                  <c:v>24.901792968750001</c:v>
                </c:pt>
                <c:pt idx="2349">
                  <c:v>24.901792968750001</c:v>
                </c:pt>
                <c:pt idx="2350">
                  <c:v>24.859558593749998</c:v>
                </c:pt>
                <c:pt idx="2351">
                  <c:v>24.883177734379998</c:v>
                </c:pt>
                <c:pt idx="2352">
                  <c:v>24.943701171879997</c:v>
                </c:pt>
                <c:pt idx="2353">
                  <c:v>24.943701171879997</c:v>
                </c:pt>
                <c:pt idx="2354">
                  <c:v>25.002173828129997</c:v>
                </c:pt>
                <c:pt idx="2355">
                  <c:v>25.214539062499998</c:v>
                </c:pt>
                <c:pt idx="2356">
                  <c:v>25.214539062499998</c:v>
                </c:pt>
                <c:pt idx="2357">
                  <c:v>25.257734374999998</c:v>
                </c:pt>
                <c:pt idx="2358">
                  <c:v>25.17717578125</c:v>
                </c:pt>
                <c:pt idx="2359">
                  <c:v>25.17717578125</c:v>
                </c:pt>
                <c:pt idx="2360">
                  <c:v>25.189546875000001</c:v>
                </c:pt>
                <c:pt idx="2361">
                  <c:v>25.012007812499998</c:v>
                </c:pt>
                <c:pt idx="2362">
                  <c:v>24.97058789063</c:v>
                </c:pt>
                <c:pt idx="2363">
                  <c:v>24.97058789063</c:v>
                </c:pt>
                <c:pt idx="2364">
                  <c:v>24.914205078129999</c:v>
                </c:pt>
                <c:pt idx="2365">
                  <c:v>25.10363671875</c:v>
                </c:pt>
                <c:pt idx="2366">
                  <c:v>25.10363671875</c:v>
                </c:pt>
                <c:pt idx="2367">
                  <c:v>25.24883203125</c:v>
                </c:pt>
                <c:pt idx="2368">
                  <c:v>25.146484375</c:v>
                </c:pt>
                <c:pt idx="2369">
                  <c:v>25.146484375</c:v>
                </c:pt>
                <c:pt idx="2370">
                  <c:v>25.112839843749999</c:v>
                </c:pt>
                <c:pt idx="2371">
                  <c:v>25.084140625</c:v>
                </c:pt>
                <c:pt idx="2372">
                  <c:v>25.04377539063</c:v>
                </c:pt>
                <c:pt idx="2373">
                  <c:v>25.04377539063</c:v>
                </c:pt>
                <c:pt idx="2374">
                  <c:v>24.674417968749999</c:v>
                </c:pt>
                <c:pt idx="2375">
                  <c:v>25.087390625000001</c:v>
                </c:pt>
                <c:pt idx="2376">
                  <c:v>25.087390625000001</c:v>
                </c:pt>
                <c:pt idx="2377">
                  <c:v>25.239703124999998</c:v>
                </c:pt>
                <c:pt idx="2378">
                  <c:v>25.226857421879998</c:v>
                </c:pt>
                <c:pt idx="2379">
                  <c:v>25.162886718749998</c:v>
                </c:pt>
                <c:pt idx="2380">
                  <c:v>25.162886718749998</c:v>
                </c:pt>
                <c:pt idx="2381">
                  <c:v>25.33566015625</c:v>
                </c:pt>
                <c:pt idx="2382">
                  <c:v>25.45105078125</c:v>
                </c:pt>
                <c:pt idx="2383">
                  <c:v>25.45105078125</c:v>
                </c:pt>
                <c:pt idx="2384">
                  <c:v>25.163386718750001</c:v>
                </c:pt>
                <c:pt idx="2385">
                  <c:v>25.131351562500001</c:v>
                </c:pt>
                <c:pt idx="2386">
                  <c:v>25.131351562500001</c:v>
                </c:pt>
                <c:pt idx="2387">
                  <c:v>25.058640624999999</c:v>
                </c:pt>
                <c:pt idx="2388">
                  <c:v>24.871480468750001</c:v>
                </c:pt>
                <c:pt idx="2389">
                  <c:v>24.933560546879999</c:v>
                </c:pt>
                <c:pt idx="2390">
                  <c:v>24.933560546879999</c:v>
                </c:pt>
                <c:pt idx="2391">
                  <c:v>25.061236328129997</c:v>
                </c:pt>
                <c:pt idx="2392">
                  <c:v>25.27835546875</c:v>
                </c:pt>
                <c:pt idx="2393">
                  <c:v>25.313054687499999</c:v>
                </c:pt>
                <c:pt idx="2394">
                  <c:v>25.045408203129998</c:v>
                </c:pt>
                <c:pt idx="2395">
                  <c:v>24.932800781249998</c:v>
                </c:pt>
                <c:pt idx="2396">
                  <c:v>24.932800781249998</c:v>
                </c:pt>
                <c:pt idx="2397">
                  <c:v>24.758226562499999</c:v>
                </c:pt>
                <c:pt idx="2398">
                  <c:v>24.831458984379999</c:v>
                </c:pt>
                <c:pt idx="2399">
                  <c:v>24.831458984379999</c:v>
                </c:pt>
                <c:pt idx="2400">
                  <c:v>24.983123046879999</c:v>
                </c:pt>
                <c:pt idx="2401">
                  <c:v>25.010806640629998</c:v>
                </c:pt>
                <c:pt idx="2402">
                  <c:v>25.010806640629998</c:v>
                </c:pt>
                <c:pt idx="2403">
                  <c:v>24.918435546879998</c:v>
                </c:pt>
                <c:pt idx="2404">
                  <c:v>24.881062499999999</c:v>
                </c:pt>
                <c:pt idx="2405">
                  <c:v>25.128990234379998</c:v>
                </c:pt>
                <c:pt idx="2406">
                  <c:v>25.128990234379998</c:v>
                </c:pt>
                <c:pt idx="2407">
                  <c:v>25.161185546879999</c:v>
                </c:pt>
                <c:pt idx="2408">
                  <c:v>25.131667968750001</c:v>
                </c:pt>
                <c:pt idx="2409">
                  <c:v>25.131667968750001</c:v>
                </c:pt>
                <c:pt idx="2410">
                  <c:v>25.0981640625</c:v>
                </c:pt>
                <c:pt idx="2411">
                  <c:v>24.693417968750001</c:v>
                </c:pt>
                <c:pt idx="2412">
                  <c:v>24.693417968750001</c:v>
                </c:pt>
                <c:pt idx="2413">
                  <c:v>24.809800781250001</c:v>
                </c:pt>
                <c:pt idx="2414">
                  <c:v>24.935556640629997</c:v>
                </c:pt>
                <c:pt idx="2415">
                  <c:v>24.877525390629998</c:v>
                </c:pt>
                <c:pt idx="2416">
                  <c:v>24.877525390629998</c:v>
                </c:pt>
                <c:pt idx="2417">
                  <c:v>25.01184570313</c:v>
                </c:pt>
                <c:pt idx="2418">
                  <c:v>25.180097656249998</c:v>
                </c:pt>
                <c:pt idx="2419">
                  <c:v>25.154779296879997</c:v>
                </c:pt>
                <c:pt idx="2420">
                  <c:v>25.083222656250001</c:v>
                </c:pt>
                <c:pt idx="2421">
                  <c:v>24.870169921879999</c:v>
                </c:pt>
                <c:pt idx="2422">
                  <c:v>24.870169921879999</c:v>
                </c:pt>
                <c:pt idx="2423">
                  <c:v>25.086464843750001</c:v>
                </c:pt>
                <c:pt idx="2424">
                  <c:v>25.30816015625</c:v>
                </c:pt>
                <c:pt idx="2425">
                  <c:v>25.30816015625</c:v>
                </c:pt>
                <c:pt idx="2426">
                  <c:v>25.302113281250001</c:v>
                </c:pt>
                <c:pt idx="2427">
                  <c:v>25.153972656250001</c:v>
                </c:pt>
                <c:pt idx="2428">
                  <c:v>25.123974609379999</c:v>
                </c:pt>
                <c:pt idx="2429">
                  <c:v>25.105216796879997</c:v>
                </c:pt>
                <c:pt idx="2430">
                  <c:v>24.879839843749998</c:v>
                </c:pt>
                <c:pt idx="2431">
                  <c:v>24.879839843749998</c:v>
                </c:pt>
                <c:pt idx="2432">
                  <c:v>24.906333984379998</c:v>
                </c:pt>
                <c:pt idx="2433">
                  <c:v>25.092910156249999</c:v>
                </c:pt>
                <c:pt idx="2434">
                  <c:v>24.969851562500001</c:v>
                </c:pt>
                <c:pt idx="2435">
                  <c:v>24.969851562500001</c:v>
                </c:pt>
                <c:pt idx="2436">
                  <c:v>24.937259765629999</c:v>
                </c:pt>
                <c:pt idx="2437">
                  <c:v>25.154244140629999</c:v>
                </c:pt>
                <c:pt idx="2438">
                  <c:v>25.154244140629999</c:v>
                </c:pt>
                <c:pt idx="2439">
                  <c:v>25.01325390625</c:v>
                </c:pt>
                <c:pt idx="2440">
                  <c:v>24.806597656249998</c:v>
                </c:pt>
                <c:pt idx="2441">
                  <c:v>24.951470703129999</c:v>
                </c:pt>
                <c:pt idx="2442">
                  <c:v>24.951470703129999</c:v>
                </c:pt>
                <c:pt idx="2443">
                  <c:v>25.103441406249999</c:v>
                </c:pt>
                <c:pt idx="2444">
                  <c:v>25.244058593750001</c:v>
                </c:pt>
                <c:pt idx="2445">
                  <c:v>25.028224609379997</c:v>
                </c:pt>
                <c:pt idx="2446">
                  <c:v>24.914210937499998</c:v>
                </c:pt>
                <c:pt idx="2447">
                  <c:v>24.82385742188</c:v>
                </c:pt>
                <c:pt idx="2448">
                  <c:v>24.82385742188</c:v>
                </c:pt>
                <c:pt idx="2449">
                  <c:v>24.725427734379998</c:v>
                </c:pt>
                <c:pt idx="2450">
                  <c:v>24.829093749999998</c:v>
                </c:pt>
                <c:pt idx="2451">
                  <c:v>24.783582031249999</c:v>
                </c:pt>
                <c:pt idx="2452">
                  <c:v>24.783582031249999</c:v>
                </c:pt>
                <c:pt idx="2453">
                  <c:v>24.718726562499999</c:v>
                </c:pt>
                <c:pt idx="2454">
                  <c:v>24.758128906250001</c:v>
                </c:pt>
                <c:pt idx="2455">
                  <c:v>24.758128906250001</c:v>
                </c:pt>
                <c:pt idx="2456">
                  <c:v>25.072693359379997</c:v>
                </c:pt>
                <c:pt idx="2457">
                  <c:v>24.864910156250001</c:v>
                </c:pt>
                <c:pt idx="2458">
                  <c:v>24.864910156250001</c:v>
                </c:pt>
                <c:pt idx="2459">
                  <c:v>25.032394531249999</c:v>
                </c:pt>
                <c:pt idx="2460">
                  <c:v>25.030705078129998</c:v>
                </c:pt>
                <c:pt idx="2461">
                  <c:v>25.04428320313</c:v>
                </c:pt>
                <c:pt idx="2462">
                  <c:v>25.04428320313</c:v>
                </c:pt>
                <c:pt idx="2463">
                  <c:v>24.8683046875</c:v>
                </c:pt>
                <c:pt idx="2464">
                  <c:v>24.915480468750001</c:v>
                </c:pt>
                <c:pt idx="2465">
                  <c:v>24.915480468750001</c:v>
                </c:pt>
                <c:pt idx="2466">
                  <c:v>24.89119921875</c:v>
                </c:pt>
                <c:pt idx="2467">
                  <c:v>24.788167968749999</c:v>
                </c:pt>
                <c:pt idx="2468">
                  <c:v>24.788167968749999</c:v>
                </c:pt>
                <c:pt idx="2469">
                  <c:v>24.998427734379998</c:v>
                </c:pt>
                <c:pt idx="2470">
                  <c:v>24.901763671879998</c:v>
                </c:pt>
                <c:pt idx="2471">
                  <c:v>24.757597656249999</c:v>
                </c:pt>
                <c:pt idx="2472">
                  <c:v>24.757597656249999</c:v>
                </c:pt>
                <c:pt idx="2473">
                  <c:v>24.925718750000001</c:v>
                </c:pt>
                <c:pt idx="2474">
                  <c:v>25.179691406250001</c:v>
                </c:pt>
                <c:pt idx="2475">
                  <c:v>25.113417968749999</c:v>
                </c:pt>
                <c:pt idx="2476">
                  <c:v>24.865611328129997</c:v>
                </c:pt>
                <c:pt idx="2477">
                  <c:v>25.025203125000001</c:v>
                </c:pt>
                <c:pt idx="2478">
                  <c:v>25.025203125000001</c:v>
                </c:pt>
                <c:pt idx="2479">
                  <c:v>25.235158203129998</c:v>
                </c:pt>
                <c:pt idx="2480">
                  <c:v>25.39980273438</c:v>
                </c:pt>
                <c:pt idx="2481">
                  <c:v>25.2805703125</c:v>
                </c:pt>
                <c:pt idx="2482">
                  <c:v>25.229634765629999</c:v>
                </c:pt>
                <c:pt idx="2483">
                  <c:v>25.171701171879999</c:v>
                </c:pt>
                <c:pt idx="2484">
                  <c:v>25.171701171879999</c:v>
                </c:pt>
                <c:pt idx="2485">
                  <c:v>25.023615234379999</c:v>
                </c:pt>
                <c:pt idx="2486">
                  <c:v>24.996183593750001</c:v>
                </c:pt>
                <c:pt idx="2487">
                  <c:v>25.13839453125</c:v>
                </c:pt>
                <c:pt idx="2488">
                  <c:v>25.13839453125</c:v>
                </c:pt>
                <c:pt idx="2489">
                  <c:v>25.163421875000001</c:v>
                </c:pt>
                <c:pt idx="2490">
                  <c:v>25.123537109379999</c:v>
                </c:pt>
                <c:pt idx="2491">
                  <c:v>25.214761718750001</c:v>
                </c:pt>
                <c:pt idx="2492">
                  <c:v>25.06884765625</c:v>
                </c:pt>
                <c:pt idx="2493">
                  <c:v>25.174066406249999</c:v>
                </c:pt>
                <c:pt idx="2494">
                  <c:v>25.111712890629999</c:v>
                </c:pt>
                <c:pt idx="2495">
                  <c:v>25.111712890629999</c:v>
                </c:pt>
                <c:pt idx="2496">
                  <c:v>25.023511718750001</c:v>
                </c:pt>
                <c:pt idx="2497">
                  <c:v>25.07695703125</c:v>
                </c:pt>
                <c:pt idx="2498">
                  <c:v>25.07695703125</c:v>
                </c:pt>
                <c:pt idx="2499">
                  <c:v>25.035910156250001</c:v>
                </c:pt>
                <c:pt idx="2500">
                  <c:v>25.092474609379998</c:v>
                </c:pt>
                <c:pt idx="2501">
                  <c:v>25.107566406250001</c:v>
                </c:pt>
                <c:pt idx="2502">
                  <c:v>25.118957031250002</c:v>
                </c:pt>
                <c:pt idx="2503">
                  <c:v>24.927638671879997</c:v>
                </c:pt>
                <c:pt idx="2504">
                  <c:v>24.927638671879997</c:v>
                </c:pt>
                <c:pt idx="2505">
                  <c:v>24.889550781250001</c:v>
                </c:pt>
                <c:pt idx="2506">
                  <c:v>24.870326171879999</c:v>
                </c:pt>
                <c:pt idx="2507">
                  <c:v>24.92948046875</c:v>
                </c:pt>
                <c:pt idx="2508">
                  <c:v>24.92948046875</c:v>
                </c:pt>
                <c:pt idx="2509">
                  <c:v>24.953589843749999</c:v>
                </c:pt>
                <c:pt idx="2510">
                  <c:v>24.895505859379998</c:v>
                </c:pt>
                <c:pt idx="2511">
                  <c:v>24.895505859379998</c:v>
                </c:pt>
                <c:pt idx="2512">
                  <c:v>24.80230078125</c:v>
                </c:pt>
                <c:pt idx="2513">
                  <c:v>24.86544140625</c:v>
                </c:pt>
                <c:pt idx="2514">
                  <c:v>24.86544140625</c:v>
                </c:pt>
                <c:pt idx="2515">
                  <c:v>24.937201171879998</c:v>
                </c:pt>
                <c:pt idx="2516">
                  <c:v>24.88795703125</c:v>
                </c:pt>
                <c:pt idx="2517">
                  <c:v>24.856134765629999</c:v>
                </c:pt>
                <c:pt idx="2518">
                  <c:v>24.856134765629999</c:v>
                </c:pt>
                <c:pt idx="2519">
                  <c:v>24.94408984375</c:v>
                </c:pt>
                <c:pt idx="2520">
                  <c:v>24.94408984375</c:v>
                </c:pt>
                <c:pt idx="2521">
                  <c:v>24.83764453125</c:v>
                </c:pt>
                <c:pt idx="2522">
                  <c:v>24.863582031250001</c:v>
                </c:pt>
                <c:pt idx="2523">
                  <c:v>25.06326953125</c:v>
                </c:pt>
                <c:pt idx="2524">
                  <c:v>25.06326953125</c:v>
                </c:pt>
                <c:pt idx="2525">
                  <c:v>25.18692578125</c:v>
                </c:pt>
                <c:pt idx="2526">
                  <c:v>24.939072265629999</c:v>
                </c:pt>
                <c:pt idx="2527">
                  <c:v>24.807363281250002</c:v>
                </c:pt>
                <c:pt idx="2528">
                  <c:v>24.814880859379997</c:v>
                </c:pt>
                <c:pt idx="2529">
                  <c:v>25.098216796879999</c:v>
                </c:pt>
                <c:pt idx="2530">
                  <c:v>25.098216796879999</c:v>
                </c:pt>
                <c:pt idx="2531">
                  <c:v>25.101142578129998</c:v>
                </c:pt>
                <c:pt idx="2532">
                  <c:v>25.051802734379997</c:v>
                </c:pt>
                <c:pt idx="2533">
                  <c:v>25.027332031250001</c:v>
                </c:pt>
                <c:pt idx="2534">
                  <c:v>25.027332031250001</c:v>
                </c:pt>
                <c:pt idx="2535">
                  <c:v>24.954720703129997</c:v>
                </c:pt>
                <c:pt idx="2536">
                  <c:v>24.895958984379998</c:v>
                </c:pt>
                <c:pt idx="2537">
                  <c:v>25.017566406250001</c:v>
                </c:pt>
                <c:pt idx="2538">
                  <c:v>25.123000000000001</c:v>
                </c:pt>
                <c:pt idx="2539">
                  <c:v>24.94742773438</c:v>
                </c:pt>
                <c:pt idx="2540">
                  <c:v>24.94742773438</c:v>
                </c:pt>
                <c:pt idx="2541">
                  <c:v>24.791316406250001</c:v>
                </c:pt>
                <c:pt idx="2542">
                  <c:v>24.94182421875</c:v>
                </c:pt>
                <c:pt idx="2543">
                  <c:v>25.14678125</c:v>
                </c:pt>
                <c:pt idx="2544">
                  <c:v>25.14678125</c:v>
                </c:pt>
                <c:pt idx="2545">
                  <c:v>25.052519531249999</c:v>
                </c:pt>
                <c:pt idx="2546">
                  <c:v>25.052519531249999</c:v>
                </c:pt>
                <c:pt idx="2547">
                  <c:v>24.875144531250001</c:v>
                </c:pt>
                <c:pt idx="2548">
                  <c:v>24.890925781250001</c:v>
                </c:pt>
                <c:pt idx="2549">
                  <c:v>24.906160156249999</c:v>
                </c:pt>
                <c:pt idx="2550">
                  <c:v>24.906160156249999</c:v>
                </c:pt>
                <c:pt idx="2551">
                  <c:v>24.996103515629997</c:v>
                </c:pt>
                <c:pt idx="2552">
                  <c:v>24.860732421879998</c:v>
                </c:pt>
                <c:pt idx="2553">
                  <c:v>24.990906249999998</c:v>
                </c:pt>
                <c:pt idx="2554">
                  <c:v>24.990906249999998</c:v>
                </c:pt>
                <c:pt idx="2555">
                  <c:v>24.849265625000001</c:v>
                </c:pt>
                <c:pt idx="2556">
                  <c:v>24.743505859379997</c:v>
                </c:pt>
                <c:pt idx="2557">
                  <c:v>24.743505859379997</c:v>
                </c:pt>
                <c:pt idx="2558">
                  <c:v>24.755087890629998</c:v>
                </c:pt>
                <c:pt idx="2559">
                  <c:v>24.838935546879998</c:v>
                </c:pt>
                <c:pt idx="2560">
                  <c:v>24.838935546879998</c:v>
                </c:pt>
                <c:pt idx="2561">
                  <c:v>24.9099453125</c:v>
                </c:pt>
                <c:pt idx="2562">
                  <c:v>24.830710937500001</c:v>
                </c:pt>
                <c:pt idx="2563">
                  <c:v>24.746253906250001</c:v>
                </c:pt>
                <c:pt idx="2564">
                  <c:v>24.854175781249999</c:v>
                </c:pt>
                <c:pt idx="2565">
                  <c:v>24.918253906250001</c:v>
                </c:pt>
                <c:pt idx="2566">
                  <c:v>24.918253906250001</c:v>
                </c:pt>
                <c:pt idx="2567">
                  <c:v>24.969191406250001</c:v>
                </c:pt>
                <c:pt idx="2568">
                  <c:v>24.909146484379999</c:v>
                </c:pt>
                <c:pt idx="2569">
                  <c:v>24.909146484379999</c:v>
                </c:pt>
                <c:pt idx="2570">
                  <c:v>24.956125</c:v>
                </c:pt>
                <c:pt idx="2571">
                  <c:v>25.086384765629997</c:v>
                </c:pt>
                <c:pt idx="2572">
                  <c:v>25.086384765629997</c:v>
                </c:pt>
                <c:pt idx="2573">
                  <c:v>24.925966796879997</c:v>
                </c:pt>
                <c:pt idx="2574">
                  <c:v>25.042982421879998</c:v>
                </c:pt>
                <c:pt idx="2575">
                  <c:v>25.18352929688</c:v>
                </c:pt>
                <c:pt idx="2576">
                  <c:v>25.18352929688</c:v>
                </c:pt>
                <c:pt idx="2577">
                  <c:v>25.315121093750001</c:v>
                </c:pt>
                <c:pt idx="2578">
                  <c:v>24.996857421879998</c:v>
                </c:pt>
                <c:pt idx="2579">
                  <c:v>24.996857421879998</c:v>
                </c:pt>
                <c:pt idx="2580">
                  <c:v>25.050693359379999</c:v>
                </c:pt>
                <c:pt idx="2581">
                  <c:v>24.976746093749998</c:v>
                </c:pt>
                <c:pt idx="2582">
                  <c:v>24.976746093749998</c:v>
                </c:pt>
                <c:pt idx="2583">
                  <c:v>24.904869140629998</c:v>
                </c:pt>
                <c:pt idx="2584">
                  <c:v>24.976669921879999</c:v>
                </c:pt>
                <c:pt idx="2585">
                  <c:v>25.07373046875</c:v>
                </c:pt>
                <c:pt idx="2586">
                  <c:v>25.07373046875</c:v>
                </c:pt>
                <c:pt idx="2587">
                  <c:v>25.223751953129998</c:v>
                </c:pt>
                <c:pt idx="2588">
                  <c:v>25.135972656250001</c:v>
                </c:pt>
                <c:pt idx="2589">
                  <c:v>25.0425</c:v>
                </c:pt>
                <c:pt idx="2590">
                  <c:v>24.960234374999999</c:v>
                </c:pt>
                <c:pt idx="2591">
                  <c:v>24.986310546879999</c:v>
                </c:pt>
                <c:pt idx="2592">
                  <c:v>24.986310546879999</c:v>
                </c:pt>
                <c:pt idx="2593">
                  <c:v>24.936541015629999</c:v>
                </c:pt>
                <c:pt idx="2594">
                  <c:v>25.009873046879999</c:v>
                </c:pt>
                <c:pt idx="2595">
                  <c:v>24.946417968750001</c:v>
                </c:pt>
                <c:pt idx="2596">
                  <c:v>24.946417968750001</c:v>
                </c:pt>
                <c:pt idx="2597">
                  <c:v>25.03002734375</c:v>
                </c:pt>
                <c:pt idx="2598">
                  <c:v>24.915437499999999</c:v>
                </c:pt>
                <c:pt idx="2599">
                  <c:v>24.915437499999999</c:v>
                </c:pt>
                <c:pt idx="2600">
                  <c:v>25.035822265629999</c:v>
                </c:pt>
                <c:pt idx="2601">
                  <c:v>25.125917968749999</c:v>
                </c:pt>
                <c:pt idx="2602">
                  <c:v>25.125917968749999</c:v>
                </c:pt>
                <c:pt idx="2603">
                  <c:v>24.950871093749999</c:v>
                </c:pt>
                <c:pt idx="2604">
                  <c:v>24.953998046879999</c:v>
                </c:pt>
                <c:pt idx="2605">
                  <c:v>24.837087890629999</c:v>
                </c:pt>
                <c:pt idx="2606">
                  <c:v>24.837087890629999</c:v>
                </c:pt>
                <c:pt idx="2607">
                  <c:v>24.823402343750001</c:v>
                </c:pt>
                <c:pt idx="2608">
                  <c:v>24.823402343750001</c:v>
                </c:pt>
                <c:pt idx="2609">
                  <c:v>24.841755859379997</c:v>
                </c:pt>
                <c:pt idx="2610">
                  <c:v>24.875164062500001</c:v>
                </c:pt>
                <c:pt idx="2611">
                  <c:v>24.982107421879999</c:v>
                </c:pt>
                <c:pt idx="2612">
                  <c:v>24.982107421879999</c:v>
                </c:pt>
                <c:pt idx="2613">
                  <c:v>25.080464843750001</c:v>
                </c:pt>
                <c:pt idx="2614">
                  <c:v>25.032046874999999</c:v>
                </c:pt>
                <c:pt idx="2615">
                  <c:v>25.032046874999999</c:v>
                </c:pt>
                <c:pt idx="2616">
                  <c:v>24.974222656249999</c:v>
                </c:pt>
                <c:pt idx="2617">
                  <c:v>24.994136718749999</c:v>
                </c:pt>
                <c:pt idx="2618">
                  <c:v>24.994136718749999</c:v>
                </c:pt>
                <c:pt idx="2619">
                  <c:v>24.868759765629999</c:v>
                </c:pt>
                <c:pt idx="2620">
                  <c:v>24.989035156250001</c:v>
                </c:pt>
                <c:pt idx="2621">
                  <c:v>25.07003125</c:v>
                </c:pt>
                <c:pt idx="2622">
                  <c:v>25.07003125</c:v>
                </c:pt>
                <c:pt idx="2623">
                  <c:v>25.192894531250001</c:v>
                </c:pt>
                <c:pt idx="2624">
                  <c:v>25.057037109379998</c:v>
                </c:pt>
                <c:pt idx="2625">
                  <c:v>25.026605468749999</c:v>
                </c:pt>
                <c:pt idx="2626">
                  <c:v>25.051115234379999</c:v>
                </c:pt>
                <c:pt idx="2627">
                  <c:v>25.224160156250001</c:v>
                </c:pt>
                <c:pt idx="2628">
                  <c:v>25.224160156250001</c:v>
                </c:pt>
                <c:pt idx="2629">
                  <c:v>24.941316406249999</c:v>
                </c:pt>
                <c:pt idx="2630">
                  <c:v>24.949876953129998</c:v>
                </c:pt>
                <c:pt idx="2631">
                  <c:v>24.949876953129998</c:v>
                </c:pt>
                <c:pt idx="2632">
                  <c:v>25.001808593749999</c:v>
                </c:pt>
                <c:pt idx="2633">
                  <c:v>25.230839843750001</c:v>
                </c:pt>
                <c:pt idx="2634">
                  <c:v>25.069734374999999</c:v>
                </c:pt>
                <c:pt idx="2635">
                  <c:v>24.916759765629998</c:v>
                </c:pt>
                <c:pt idx="2636">
                  <c:v>24.97263671875</c:v>
                </c:pt>
                <c:pt idx="2637">
                  <c:v>25.005972656250002</c:v>
                </c:pt>
                <c:pt idx="2638">
                  <c:v>25.005972656250002</c:v>
                </c:pt>
                <c:pt idx="2639">
                  <c:v>24.81268164063</c:v>
                </c:pt>
                <c:pt idx="2640">
                  <c:v>24.822580078129999</c:v>
                </c:pt>
                <c:pt idx="2641">
                  <c:v>25.172476562500002</c:v>
                </c:pt>
                <c:pt idx="2642">
                  <c:v>25.172476562500002</c:v>
                </c:pt>
                <c:pt idx="2643">
                  <c:v>25.232535156250002</c:v>
                </c:pt>
                <c:pt idx="2644">
                  <c:v>24.90298828125</c:v>
                </c:pt>
                <c:pt idx="2645">
                  <c:v>25.027341796879998</c:v>
                </c:pt>
                <c:pt idx="2646">
                  <c:v>24.887958984379999</c:v>
                </c:pt>
                <c:pt idx="2647">
                  <c:v>24.906636718750001</c:v>
                </c:pt>
                <c:pt idx="2648">
                  <c:v>24.906636718750001</c:v>
                </c:pt>
                <c:pt idx="2649">
                  <c:v>25.03005273438</c:v>
                </c:pt>
                <c:pt idx="2650">
                  <c:v>24.982390625000001</c:v>
                </c:pt>
                <c:pt idx="2651">
                  <c:v>24.982390625000001</c:v>
                </c:pt>
                <c:pt idx="2652">
                  <c:v>24.851927734379998</c:v>
                </c:pt>
                <c:pt idx="2653">
                  <c:v>24.891220703129999</c:v>
                </c:pt>
                <c:pt idx="2654">
                  <c:v>24.891220703129999</c:v>
                </c:pt>
                <c:pt idx="2655">
                  <c:v>24.809886718750001</c:v>
                </c:pt>
                <c:pt idx="2656">
                  <c:v>24.67162890625</c:v>
                </c:pt>
                <c:pt idx="2657">
                  <c:v>24.854890624999999</c:v>
                </c:pt>
                <c:pt idx="2658">
                  <c:v>24.854890624999999</c:v>
                </c:pt>
                <c:pt idx="2659">
                  <c:v>25.115597656249999</c:v>
                </c:pt>
                <c:pt idx="2660">
                  <c:v>25.18286328125</c:v>
                </c:pt>
                <c:pt idx="2661">
                  <c:v>25.18286328125</c:v>
                </c:pt>
                <c:pt idx="2662">
                  <c:v>24.829361328129998</c:v>
                </c:pt>
                <c:pt idx="2663">
                  <c:v>24.95916601563</c:v>
                </c:pt>
                <c:pt idx="2664">
                  <c:v>24.95916601563</c:v>
                </c:pt>
                <c:pt idx="2665">
                  <c:v>24.879029296879999</c:v>
                </c:pt>
                <c:pt idx="2666">
                  <c:v>24.98493359375</c:v>
                </c:pt>
                <c:pt idx="2667">
                  <c:v>25.060181640629999</c:v>
                </c:pt>
                <c:pt idx="2668">
                  <c:v>25.060181640629999</c:v>
                </c:pt>
                <c:pt idx="2669">
                  <c:v>25.216744140629999</c:v>
                </c:pt>
                <c:pt idx="2670">
                  <c:v>24.787314453129998</c:v>
                </c:pt>
                <c:pt idx="2671">
                  <c:v>24.861648437500001</c:v>
                </c:pt>
                <c:pt idx="2672">
                  <c:v>25.102097656249999</c:v>
                </c:pt>
                <c:pt idx="2673">
                  <c:v>25.17625976563</c:v>
                </c:pt>
                <c:pt idx="2674">
                  <c:v>25.17625976563</c:v>
                </c:pt>
                <c:pt idx="2675">
                  <c:v>24.840501953129998</c:v>
                </c:pt>
                <c:pt idx="2676">
                  <c:v>24.925472656250001</c:v>
                </c:pt>
                <c:pt idx="2677">
                  <c:v>24.925472656250001</c:v>
                </c:pt>
                <c:pt idx="2678">
                  <c:v>25.199121093750001</c:v>
                </c:pt>
                <c:pt idx="2679">
                  <c:v>25.21414453125</c:v>
                </c:pt>
                <c:pt idx="2680">
                  <c:v>24.895808593750001</c:v>
                </c:pt>
                <c:pt idx="2681">
                  <c:v>24.801759765629999</c:v>
                </c:pt>
                <c:pt idx="2682">
                  <c:v>24.964908203129998</c:v>
                </c:pt>
                <c:pt idx="2683">
                  <c:v>25.090746093749999</c:v>
                </c:pt>
                <c:pt idx="2684">
                  <c:v>25.090746093749999</c:v>
                </c:pt>
                <c:pt idx="2685">
                  <c:v>24.944435546879998</c:v>
                </c:pt>
                <c:pt idx="2686">
                  <c:v>24.892199218750001</c:v>
                </c:pt>
                <c:pt idx="2687">
                  <c:v>24.892199218750001</c:v>
                </c:pt>
                <c:pt idx="2688">
                  <c:v>24.716892578129997</c:v>
                </c:pt>
                <c:pt idx="2689">
                  <c:v>24.299417968749999</c:v>
                </c:pt>
                <c:pt idx="2690">
                  <c:v>24.299417968749999</c:v>
                </c:pt>
                <c:pt idx="2691">
                  <c:v>24.467498046879999</c:v>
                </c:pt>
                <c:pt idx="2692">
                  <c:v>24.545822265629997</c:v>
                </c:pt>
                <c:pt idx="2693">
                  <c:v>24.495103515629999</c:v>
                </c:pt>
                <c:pt idx="2694">
                  <c:v>24.495103515629999</c:v>
                </c:pt>
                <c:pt idx="2695">
                  <c:v>24.216316406250002</c:v>
                </c:pt>
                <c:pt idx="2696">
                  <c:v>24.25971484375</c:v>
                </c:pt>
                <c:pt idx="2697">
                  <c:v>24.25971484375</c:v>
                </c:pt>
                <c:pt idx="2698">
                  <c:v>24.33836914063</c:v>
                </c:pt>
                <c:pt idx="2699">
                  <c:v>23.177447265629997</c:v>
                </c:pt>
                <c:pt idx="2700">
                  <c:v>23.177447265629997</c:v>
                </c:pt>
                <c:pt idx="2701">
                  <c:v>21.15329101563</c:v>
                </c:pt>
                <c:pt idx="2702">
                  <c:v>18.46225195313</c:v>
                </c:pt>
                <c:pt idx="2703">
                  <c:v>15.82286230469</c:v>
                </c:pt>
                <c:pt idx="2704">
                  <c:v>15.82286230469</c:v>
                </c:pt>
                <c:pt idx="2705">
                  <c:v>14.19024414063</c:v>
                </c:pt>
                <c:pt idx="2706">
                  <c:v>12.336298828130001</c:v>
                </c:pt>
                <c:pt idx="2707">
                  <c:v>10.35135546875</c:v>
                </c:pt>
                <c:pt idx="2708">
                  <c:v>8.9682910156300011</c:v>
                </c:pt>
                <c:pt idx="2709">
                  <c:v>7.6543388671899999</c:v>
                </c:pt>
                <c:pt idx="2710">
                  <c:v>7.6543388671899999</c:v>
                </c:pt>
                <c:pt idx="2711">
                  <c:v>6.6217890625000004</c:v>
                </c:pt>
                <c:pt idx="2712">
                  <c:v>5.6980810546900003</c:v>
                </c:pt>
                <c:pt idx="2713">
                  <c:v>4.7388994140599996</c:v>
                </c:pt>
                <c:pt idx="2714">
                  <c:v>4.7388994140599996</c:v>
                </c:pt>
                <c:pt idx="2715">
                  <c:v>4.0443657226600003</c:v>
                </c:pt>
                <c:pt idx="2716">
                  <c:v>3.3816127929699999</c:v>
                </c:pt>
                <c:pt idx="2717">
                  <c:v>2.8457138671900002</c:v>
                </c:pt>
                <c:pt idx="2718">
                  <c:v>2.5678312988299998</c:v>
                </c:pt>
                <c:pt idx="2719">
                  <c:v>2.5385693359400001</c:v>
                </c:pt>
                <c:pt idx="2720">
                  <c:v>2.5385693359400001</c:v>
                </c:pt>
                <c:pt idx="2721">
                  <c:v>2.6608168945299999</c:v>
                </c:pt>
                <c:pt idx="2722">
                  <c:v>2.6409567871099999</c:v>
                </c:pt>
                <c:pt idx="2723">
                  <c:v>2.2993986816400001</c:v>
                </c:pt>
                <c:pt idx="2724">
                  <c:v>1.9297380371100001</c:v>
                </c:pt>
                <c:pt idx="2725">
                  <c:v>1.79600976563</c:v>
                </c:pt>
                <c:pt idx="2726">
                  <c:v>1.79600976563</c:v>
                </c:pt>
                <c:pt idx="2727">
                  <c:v>1.5900767822299999</c:v>
                </c:pt>
                <c:pt idx="2728">
                  <c:v>1.4869797363299999</c:v>
                </c:pt>
                <c:pt idx="2729">
                  <c:v>1.33379589844</c:v>
                </c:pt>
                <c:pt idx="2730">
                  <c:v>1.33379589844</c:v>
                </c:pt>
                <c:pt idx="2731">
                  <c:v>1.1722185058600001</c:v>
                </c:pt>
                <c:pt idx="2732">
                  <c:v>1.2060831298799999</c:v>
                </c:pt>
                <c:pt idx="2733">
                  <c:v>1.2060831298799999</c:v>
                </c:pt>
                <c:pt idx="2734">
                  <c:v>1.1087086181600001</c:v>
                </c:pt>
                <c:pt idx="2735">
                  <c:v>0.84685266113000002</c:v>
                </c:pt>
                <c:pt idx="2736">
                  <c:v>0.84685266113000002</c:v>
                </c:pt>
                <c:pt idx="2737">
                  <c:v>0.69722174071999998</c:v>
                </c:pt>
                <c:pt idx="2738">
                  <c:v>0.57199829101999999</c:v>
                </c:pt>
                <c:pt idx="2739">
                  <c:v>0.32014178466999998</c:v>
                </c:pt>
                <c:pt idx="2740">
                  <c:v>0.32014178466999998</c:v>
                </c:pt>
                <c:pt idx="2741">
                  <c:v>0.12924125670999997</c:v>
                </c:pt>
                <c:pt idx="2742">
                  <c:v>2.6378152849999999E-2</c:v>
                </c:pt>
                <c:pt idx="2743">
                  <c:v>2.6378152849999999E-2</c:v>
                </c:pt>
                <c:pt idx="2744">
                  <c:v>0.18582521056999998</c:v>
                </c:pt>
                <c:pt idx="2745">
                  <c:v>0.23551289368</c:v>
                </c:pt>
                <c:pt idx="2746">
                  <c:v>0.23551289368</c:v>
                </c:pt>
                <c:pt idx="2747">
                  <c:v>0.10868774414</c:v>
                </c:pt>
                <c:pt idx="2748">
                  <c:v>-1.376441669E-2</c:v>
                </c:pt>
                <c:pt idx="2749">
                  <c:v>6.5918235780000001E-2</c:v>
                </c:pt>
                <c:pt idx="2750">
                  <c:v>6.5918235780000001E-2</c:v>
                </c:pt>
                <c:pt idx="2751">
                  <c:v>0.21872196959999998</c:v>
                </c:pt>
                <c:pt idx="2752">
                  <c:v>4.201665878E-2</c:v>
                </c:pt>
                <c:pt idx="2753">
                  <c:v>-0.18835729979999999</c:v>
                </c:pt>
                <c:pt idx="2754">
                  <c:v>-0.23637094116000001</c:v>
                </c:pt>
                <c:pt idx="2755">
                  <c:v>-0.13149861145</c:v>
                </c:pt>
                <c:pt idx="2756">
                  <c:v>-0.13149861145</c:v>
                </c:pt>
                <c:pt idx="2757">
                  <c:v>-8.9606735229999998E-2</c:v>
                </c:pt>
                <c:pt idx="2758">
                  <c:v>-0.16357176208000002</c:v>
                </c:pt>
                <c:pt idx="2759">
                  <c:v>-0.34875082397000001</c:v>
                </c:pt>
                <c:pt idx="2760">
                  <c:v>-0.34875082397000001</c:v>
                </c:pt>
                <c:pt idx="2761">
                  <c:v>-0.25133683776999999</c:v>
                </c:pt>
                <c:pt idx="2762">
                  <c:v>-0.25133683776999999</c:v>
                </c:pt>
                <c:pt idx="2763">
                  <c:v>-0.13292965698</c:v>
                </c:pt>
                <c:pt idx="2764">
                  <c:v>-0.23049067687999999</c:v>
                </c:pt>
                <c:pt idx="2765">
                  <c:v>-0.25089053345000001</c:v>
                </c:pt>
                <c:pt idx="2766">
                  <c:v>-0.25089053345000001</c:v>
                </c:pt>
                <c:pt idx="2767">
                  <c:v>-9.7256256100000008E-2</c:v>
                </c:pt>
                <c:pt idx="2768">
                  <c:v>-4.6108980199999995E-3</c:v>
                </c:pt>
                <c:pt idx="2769">
                  <c:v>-4.4775970460000002E-2</c:v>
                </c:pt>
                <c:pt idx="2770">
                  <c:v>-6.4341285709999987E-2</c:v>
                </c:pt>
                <c:pt idx="2771">
                  <c:v>3.4227561949999999E-2</c:v>
                </c:pt>
                <c:pt idx="2772">
                  <c:v>-0.10220561218</c:v>
                </c:pt>
                <c:pt idx="2773">
                  <c:v>-0.10220561218</c:v>
                </c:pt>
                <c:pt idx="2774">
                  <c:v>-0.15866175842000002</c:v>
                </c:pt>
                <c:pt idx="2775">
                  <c:v>-0.17950247192000002</c:v>
                </c:pt>
                <c:pt idx="2776">
                  <c:v>-0.17950247192000002</c:v>
                </c:pt>
                <c:pt idx="2777">
                  <c:v>6.2469402309999998E-2</c:v>
                </c:pt>
                <c:pt idx="2778">
                  <c:v>5.7257324220000003E-2</c:v>
                </c:pt>
                <c:pt idx="2779">
                  <c:v>-5.8227611539999995E-2</c:v>
                </c:pt>
                <c:pt idx="2780">
                  <c:v>-0.11055212401999999</c:v>
                </c:pt>
                <c:pt idx="2781">
                  <c:v>-0.16266705322000002</c:v>
                </c:pt>
                <c:pt idx="2782">
                  <c:v>-0.16266705322000002</c:v>
                </c:pt>
                <c:pt idx="2783">
                  <c:v>3.0434051510000001E-2</c:v>
                </c:pt>
                <c:pt idx="2784">
                  <c:v>9.5074066159999998E-2</c:v>
                </c:pt>
                <c:pt idx="2785">
                  <c:v>7.8406089780000007E-2</c:v>
                </c:pt>
                <c:pt idx="2786">
                  <c:v>7.8406089780000007E-2</c:v>
                </c:pt>
                <c:pt idx="2787">
                  <c:v>-8.7346260070000001E-2</c:v>
                </c:pt>
                <c:pt idx="2788">
                  <c:v>-0.14082540893999998</c:v>
                </c:pt>
                <c:pt idx="2789">
                  <c:v>-0.14082540893999998</c:v>
                </c:pt>
                <c:pt idx="2790">
                  <c:v>0.20836618042000002</c:v>
                </c:pt>
                <c:pt idx="2791">
                  <c:v>0.29150326538000004</c:v>
                </c:pt>
                <c:pt idx="2792">
                  <c:v>0.29150326538000004</c:v>
                </c:pt>
                <c:pt idx="2793">
                  <c:v>0.11794456482</c:v>
                </c:pt>
                <c:pt idx="2794">
                  <c:v>-0.20894458008</c:v>
                </c:pt>
                <c:pt idx="2795">
                  <c:v>-0.13711605835000001</c:v>
                </c:pt>
                <c:pt idx="2796">
                  <c:v>-0.13711605835000001</c:v>
                </c:pt>
                <c:pt idx="2797">
                  <c:v>0.15287191772</c:v>
                </c:pt>
                <c:pt idx="2798">
                  <c:v>7.5540344240000001E-2</c:v>
                </c:pt>
                <c:pt idx="2799">
                  <c:v>7.5540344240000001E-2</c:v>
                </c:pt>
                <c:pt idx="2800">
                  <c:v>-2.4909765239999999E-2</c:v>
                </c:pt>
                <c:pt idx="2801">
                  <c:v>-9.3810091000000005E-3</c:v>
                </c:pt>
                <c:pt idx="2802">
                  <c:v>-9.3810091000000005E-3</c:v>
                </c:pt>
                <c:pt idx="2803">
                  <c:v>5.4333435059999997E-2</c:v>
                </c:pt>
                <c:pt idx="2804">
                  <c:v>-9.6020919800000007E-2</c:v>
                </c:pt>
                <c:pt idx="2805">
                  <c:v>-9.0273933409999993E-2</c:v>
                </c:pt>
                <c:pt idx="2806">
                  <c:v>-1.7486993789999999E-2</c:v>
                </c:pt>
                <c:pt idx="2807">
                  <c:v>-1.8284961700000001E-2</c:v>
                </c:pt>
                <c:pt idx="2808">
                  <c:v>-0.10757633972</c:v>
                </c:pt>
                <c:pt idx="2809">
                  <c:v>-0.10757633972</c:v>
                </c:pt>
                <c:pt idx="2810">
                  <c:v>-7.8943176269999998E-2</c:v>
                </c:pt>
                <c:pt idx="2811">
                  <c:v>7.0746383699999997E-3</c:v>
                </c:pt>
                <c:pt idx="2812">
                  <c:v>7.0746383699999997E-3</c:v>
                </c:pt>
                <c:pt idx="2813">
                  <c:v>-6.4842712400000002E-2</c:v>
                </c:pt>
                <c:pt idx="2814">
                  <c:v>-0.30660443114999997</c:v>
                </c:pt>
                <c:pt idx="2815">
                  <c:v>-0.30660443114999997</c:v>
                </c:pt>
                <c:pt idx="2816">
                  <c:v>-0.10030308533</c:v>
                </c:pt>
                <c:pt idx="2817">
                  <c:v>-1.241185951E-2</c:v>
                </c:pt>
                <c:pt idx="2818">
                  <c:v>8.0889816279999999E-2</c:v>
                </c:pt>
                <c:pt idx="2819">
                  <c:v>8.0889816279999999E-2</c:v>
                </c:pt>
                <c:pt idx="2820">
                  <c:v>0.12662735748000001</c:v>
                </c:pt>
                <c:pt idx="2821">
                  <c:v>1.247658062E-2</c:v>
                </c:pt>
                <c:pt idx="2822">
                  <c:v>1.247658062E-2</c:v>
                </c:pt>
                <c:pt idx="2823">
                  <c:v>-4.5942504879999999E-2</c:v>
                </c:pt>
                <c:pt idx="2824">
                  <c:v>-9.3880027769999999E-2</c:v>
                </c:pt>
                <c:pt idx="2825">
                  <c:v>-9.3880027769999999E-2</c:v>
                </c:pt>
                <c:pt idx="2826">
                  <c:v>-0.21376623535</c:v>
                </c:pt>
                <c:pt idx="2827">
                  <c:v>-0.20160116577000001</c:v>
                </c:pt>
                <c:pt idx="2828">
                  <c:v>-7.540174865999999E-2</c:v>
                </c:pt>
                <c:pt idx="2829">
                  <c:v>-7.540174865999999E-2</c:v>
                </c:pt>
                <c:pt idx="2830">
                  <c:v>1.8580589289999998E-2</c:v>
                </c:pt>
                <c:pt idx="2831">
                  <c:v>9.1693565370000008E-2</c:v>
                </c:pt>
                <c:pt idx="2832">
                  <c:v>9.1693565370000008E-2</c:v>
                </c:pt>
                <c:pt idx="2833">
                  <c:v>1.5933856010000001E-2</c:v>
                </c:pt>
                <c:pt idx="2834">
                  <c:v>-5.2033607480000001E-2</c:v>
                </c:pt>
                <c:pt idx="2835">
                  <c:v>-5.2033607480000001E-2</c:v>
                </c:pt>
                <c:pt idx="2836">
                  <c:v>2.9971053599999998E-3</c:v>
                </c:pt>
                <c:pt idx="2837">
                  <c:v>-7.073799133E-2</c:v>
                </c:pt>
                <c:pt idx="2838">
                  <c:v>-7.073799133E-2</c:v>
                </c:pt>
                <c:pt idx="2839">
                  <c:v>-8.8357307430000004E-2</c:v>
                </c:pt>
                <c:pt idx="2840">
                  <c:v>-0.10700923157</c:v>
                </c:pt>
                <c:pt idx="2841">
                  <c:v>-1.6159063339999998E-2</c:v>
                </c:pt>
                <c:pt idx="2842">
                  <c:v>4.8203826900000003E-2</c:v>
                </c:pt>
                <c:pt idx="2843">
                  <c:v>7.5861679080000008E-2</c:v>
                </c:pt>
                <c:pt idx="2844">
                  <c:v>6.8191429139999996E-2</c:v>
                </c:pt>
                <c:pt idx="2845">
                  <c:v>6.8191429139999996E-2</c:v>
                </c:pt>
                <c:pt idx="2846">
                  <c:v>-3.5636772159999996E-2</c:v>
                </c:pt>
                <c:pt idx="2847">
                  <c:v>-4.1411346440000003E-2</c:v>
                </c:pt>
                <c:pt idx="2848">
                  <c:v>-4.1411346440000003E-2</c:v>
                </c:pt>
                <c:pt idx="2849">
                  <c:v>1.797309113E-2</c:v>
                </c:pt>
                <c:pt idx="2850">
                  <c:v>2.3193035129999998E-2</c:v>
                </c:pt>
                <c:pt idx="2851">
                  <c:v>-8.4825773200000003E-3</c:v>
                </c:pt>
                <c:pt idx="2852">
                  <c:v>-8.4825773200000003E-3</c:v>
                </c:pt>
                <c:pt idx="2853">
                  <c:v>-5.586461258E-2</c:v>
                </c:pt>
                <c:pt idx="2854">
                  <c:v>3.9679668430000002E-2</c:v>
                </c:pt>
                <c:pt idx="2855">
                  <c:v>3.9679668430000002E-2</c:v>
                </c:pt>
                <c:pt idx="2856">
                  <c:v>7.7250534060000001E-2</c:v>
                </c:pt>
                <c:pt idx="2857">
                  <c:v>0.10821948242</c:v>
                </c:pt>
                <c:pt idx="2858">
                  <c:v>0.12926066589000001</c:v>
                </c:pt>
                <c:pt idx="2859">
                  <c:v>5.9266498570000006E-2</c:v>
                </c:pt>
                <c:pt idx="2860">
                  <c:v>8.9111785900000007E-3</c:v>
                </c:pt>
                <c:pt idx="2861">
                  <c:v>-4.8308269500000001E-2</c:v>
                </c:pt>
                <c:pt idx="2862">
                  <c:v>-4.8308269500000001E-2</c:v>
                </c:pt>
                <c:pt idx="2863">
                  <c:v>-8.5504135129999992E-2</c:v>
                </c:pt>
                <c:pt idx="2864">
                  <c:v>-8.0050857539999992E-2</c:v>
                </c:pt>
                <c:pt idx="2865">
                  <c:v>-8.0050857539999992E-2</c:v>
                </c:pt>
                <c:pt idx="2866">
                  <c:v>-0.12268904877</c:v>
                </c:pt>
                <c:pt idx="2867">
                  <c:v>-0.10924583435</c:v>
                </c:pt>
                <c:pt idx="2868">
                  <c:v>-0.12155385590000001</c:v>
                </c:pt>
                <c:pt idx="2869">
                  <c:v>-3.3444305420000001E-2</c:v>
                </c:pt>
                <c:pt idx="2870">
                  <c:v>5.8909854889999995E-2</c:v>
                </c:pt>
                <c:pt idx="2871">
                  <c:v>5.8909854889999995E-2</c:v>
                </c:pt>
                <c:pt idx="2872">
                  <c:v>3.4898792269999999E-2</c:v>
                </c:pt>
                <c:pt idx="2873">
                  <c:v>1.7529785159999998E-2</c:v>
                </c:pt>
                <c:pt idx="2874">
                  <c:v>4.3024543759999999E-2</c:v>
                </c:pt>
                <c:pt idx="2875">
                  <c:v>4.3024543759999999E-2</c:v>
                </c:pt>
                <c:pt idx="2876">
                  <c:v>2.6116281509999999E-2</c:v>
                </c:pt>
                <c:pt idx="2877">
                  <c:v>-2.2048645000000001E-4</c:v>
                </c:pt>
                <c:pt idx="2878">
                  <c:v>-2.2048645000000001E-4</c:v>
                </c:pt>
                <c:pt idx="2879">
                  <c:v>-6.2373054500000004E-2</c:v>
                </c:pt>
                <c:pt idx="2880">
                  <c:v>-5.5683853149999997E-2</c:v>
                </c:pt>
                <c:pt idx="2881">
                  <c:v>-5.5683853149999997E-2</c:v>
                </c:pt>
                <c:pt idx="2882">
                  <c:v>-5.6022590639999995E-2</c:v>
                </c:pt>
                <c:pt idx="2883">
                  <c:v>-0.11756795502</c:v>
                </c:pt>
                <c:pt idx="2884">
                  <c:v>1.8694427489999998E-2</c:v>
                </c:pt>
                <c:pt idx="2885">
                  <c:v>1.8694427489999998E-2</c:v>
                </c:pt>
                <c:pt idx="2886">
                  <c:v>5.1581260679999998E-2</c:v>
                </c:pt>
                <c:pt idx="2887">
                  <c:v>-0.14407894897000001</c:v>
                </c:pt>
                <c:pt idx="2888">
                  <c:v>-0.14407894897000001</c:v>
                </c:pt>
                <c:pt idx="2889">
                  <c:v>-9.9272628780000011E-2</c:v>
                </c:pt>
                <c:pt idx="2890">
                  <c:v>6.4899778400000002E-3</c:v>
                </c:pt>
                <c:pt idx="2891">
                  <c:v>6.4899778400000002E-3</c:v>
                </c:pt>
                <c:pt idx="2892">
                  <c:v>0.11206057739</c:v>
                </c:pt>
                <c:pt idx="2893">
                  <c:v>1.379204082E-2</c:v>
                </c:pt>
                <c:pt idx="2894">
                  <c:v>-6.8994049070000008E-2</c:v>
                </c:pt>
                <c:pt idx="2895">
                  <c:v>-6.8994049070000008E-2</c:v>
                </c:pt>
                <c:pt idx="2896">
                  <c:v>5.7989952090000005E-2</c:v>
                </c:pt>
                <c:pt idx="2897">
                  <c:v>5.6571632390000001E-2</c:v>
                </c:pt>
                <c:pt idx="2898">
                  <c:v>5.6571632390000001E-2</c:v>
                </c:pt>
                <c:pt idx="2899">
                  <c:v>5.0900245669999997E-2</c:v>
                </c:pt>
                <c:pt idx="2900">
                  <c:v>7.2156767800000002E-3</c:v>
                </c:pt>
                <c:pt idx="2901">
                  <c:v>7.2156767800000002E-3</c:v>
                </c:pt>
                <c:pt idx="2902">
                  <c:v>-1.4933154110000001E-2</c:v>
                </c:pt>
                <c:pt idx="2903">
                  <c:v>3.6355327610000002E-2</c:v>
                </c:pt>
                <c:pt idx="2904">
                  <c:v>4.7236289980000006E-2</c:v>
                </c:pt>
                <c:pt idx="2905">
                  <c:v>7.8016586299999996E-2</c:v>
                </c:pt>
                <c:pt idx="2906">
                  <c:v>6.9398567199999997E-2</c:v>
                </c:pt>
                <c:pt idx="2907">
                  <c:v>-8.5537887569999999E-2</c:v>
                </c:pt>
                <c:pt idx="2908">
                  <c:v>-8.5537887569999999E-2</c:v>
                </c:pt>
                <c:pt idx="2909">
                  <c:v>-0.23920683289</c:v>
                </c:pt>
                <c:pt idx="2910">
                  <c:v>-0.13517970275999999</c:v>
                </c:pt>
                <c:pt idx="2911">
                  <c:v>-0.13517970275999999</c:v>
                </c:pt>
                <c:pt idx="2912">
                  <c:v>-1.433782959E-2</c:v>
                </c:pt>
                <c:pt idx="2913">
                  <c:v>9.3876998900000008E-2</c:v>
                </c:pt>
                <c:pt idx="2914">
                  <c:v>3.6973186490000004E-2</c:v>
                </c:pt>
                <c:pt idx="2915">
                  <c:v>6.0164306639999998E-2</c:v>
                </c:pt>
                <c:pt idx="2916">
                  <c:v>4.6008445740000001E-2</c:v>
                </c:pt>
                <c:pt idx="2917">
                  <c:v>-7.8660554899999992E-3</c:v>
                </c:pt>
                <c:pt idx="2918">
                  <c:v>-7.8660554899999992E-3</c:v>
                </c:pt>
                <c:pt idx="2919">
                  <c:v>-1.8651268009999999E-2</c:v>
                </c:pt>
                <c:pt idx="2920">
                  <c:v>-6.6159378049999995E-2</c:v>
                </c:pt>
                <c:pt idx="2921">
                  <c:v>-0.12138144683999999</c:v>
                </c:pt>
                <c:pt idx="2922">
                  <c:v>-0.12138144683999999</c:v>
                </c:pt>
                <c:pt idx="2923">
                  <c:v>-3.8607196810000001E-2</c:v>
                </c:pt>
                <c:pt idx="2924">
                  <c:v>9.7725257869999999E-2</c:v>
                </c:pt>
                <c:pt idx="2925">
                  <c:v>9.7725257869999999E-2</c:v>
                </c:pt>
                <c:pt idx="2926">
                  <c:v>-0.13103083800999998</c:v>
                </c:pt>
                <c:pt idx="2927">
                  <c:v>-0.2036451416</c:v>
                </c:pt>
                <c:pt idx="2928">
                  <c:v>-0.2036451416</c:v>
                </c:pt>
                <c:pt idx="2929">
                  <c:v>-1.52355957E-2</c:v>
                </c:pt>
                <c:pt idx="2930">
                  <c:v>0.12393123626999999</c:v>
                </c:pt>
                <c:pt idx="2931">
                  <c:v>0.15700042724999999</c:v>
                </c:pt>
                <c:pt idx="2932">
                  <c:v>0.15700042724999999</c:v>
                </c:pt>
                <c:pt idx="2933">
                  <c:v>0.12318015289000001</c:v>
                </c:pt>
                <c:pt idx="2934">
                  <c:v>-4.3508758540000005E-2</c:v>
                </c:pt>
                <c:pt idx="2935">
                  <c:v>-4.3508758540000005E-2</c:v>
                </c:pt>
                <c:pt idx="2936">
                  <c:v>7.6930480000000001E-3</c:v>
                </c:pt>
                <c:pt idx="2937">
                  <c:v>2.2547607399999998E-3</c:v>
                </c:pt>
                <c:pt idx="2938">
                  <c:v>2.2547607399999998E-3</c:v>
                </c:pt>
                <c:pt idx="2939">
                  <c:v>1.5091097830000001E-2</c:v>
                </c:pt>
                <c:pt idx="2940">
                  <c:v>9.3728761699999989E-3</c:v>
                </c:pt>
                <c:pt idx="2941">
                  <c:v>-8.0775611880000001E-2</c:v>
                </c:pt>
                <c:pt idx="2942">
                  <c:v>-0.15387916565000001</c:v>
                </c:pt>
                <c:pt idx="2943">
                  <c:v>-8.2356918330000001E-2</c:v>
                </c:pt>
                <c:pt idx="2944">
                  <c:v>3.8655773160000004E-2</c:v>
                </c:pt>
                <c:pt idx="2945">
                  <c:v>3.8655773160000004E-2</c:v>
                </c:pt>
                <c:pt idx="2946">
                  <c:v>-2.9552495960000001E-2</c:v>
                </c:pt>
                <c:pt idx="2947">
                  <c:v>-6.4008712770000004E-2</c:v>
                </c:pt>
                <c:pt idx="2948">
                  <c:v>-0.13387402343999999</c:v>
                </c:pt>
                <c:pt idx="2949">
                  <c:v>-0.13387402343999999</c:v>
                </c:pt>
                <c:pt idx="2950">
                  <c:v>-6.7821334840000011E-2</c:v>
                </c:pt>
                <c:pt idx="2951">
                  <c:v>-4.9798194889999994E-2</c:v>
                </c:pt>
                <c:pt idx="2952">
                  <c:v>9.422859955E-2</c:v>
                </c:pt>
                <c:pt idx="2953">
                  <c:v>4.6627574919999998E-2</c:v>
                </c:pt>
                <c:pt idx="2954">
                  <c:v>-4.8048656459999999E-2</c:v>
                </c:pt>
                <c:pt idx="2955">
                  <c:v>-4.8048656459999999E-2</c:v>
                </c:pt>
                <c:pt idx="2956">
                  <c:v>-1.975394821E-2</c:v>
                </c:pt>
                <c:pt idx="2957">
                  <c:v>8.2038780209999995E-2</c:v>
                </c:pt>
                <c:pt idx="2958">
                  <c:v>-5.7701141359999999E-2</c:v>
                </c:pt>
                <c:pt idx="2959">
                  <c:v>-5.7701141359999999E-2</c:v>
                </c:pt>
                <c:pt idx="2960">
                  <c:v>-0.21296455382999999</c:v>
                </c:pt>
                <c:pt idx="2961">
                  <c:v>-0.21296455382999999</c:v>
                </c:pt>
                <c:pt idx="2962">
                  <c:v>-6.2084259029999998E-2</c:v>
                </c:pt>
                <c:pt idx="2963">
                  <c:v>6.5495620729999995E-2</c:v>
                </c:pt>
                <c:pt idx="2964">
                  <c:v>0.12897160339000002</c:v>
                </c:pt>
                <c:pt idx="2965">
                  <c:v>0.12897160339000002</c:v>
                </c:pt>
                <c:pt idx="2966">
                  <c:v>7.1374572750000004E-2</c:v>
                </c:pt>
                <c:pt idx="2967">
                  <c:v>3.7121338800000002E-3</c:v>
                </c:pt>
                <c:pt idx="2968">
                  <c:v>2.1563558579999999E-2</c:v>
                </c:pt>
                <c:pt idx="2969">
                  <c:v>4.0237972259999998E-2</c:v>
                </c:pt>
                <c:pt idx="2970">
                  <c:v>5.1893119809999999E-2</c:v>
                </c:pt>
                <c:pt idx="2971">
                  <c:v>5.1893119809999999E-2</c:v>
                </c:pt>
                <c:pt idx="2972">
                  <c:v>5.4032411600000007E-3</c:v>
                </c:pt>
                <c:pt idx="2973">
                  <c:v>-0.12666239165999998</c:v>
                </c:pt>
                <c:pt idx="2974">
                  <c:v>-7.3140144350000005E-2</c:v>
                </c:pt>
                <c:pt idx="2975">
                  <c:v>-7.3140144350000005E-2</c:v>
                </c:pt>
                <c:pt idx="2976">
                  <c:v>5.2801258089999997E-2</c:v>
                </c:pt>
                <c:pt idx="2977">
                  <c:v>-0.12885931396</c:v>
                </c:pt>
                <c:pt idx="2978">
                  <c:v>-0.12885931396</c:v>
                </c:pt>
                <c:pt idx="2979">
                  <c:v>-5.8946128850000001E-2</c:v>
                </c:pt>
                <c:pt idx="2980">
                  <c:v>4.8643360140000001E-2</c:v>
                </c:pt>
                <c:pt idx="2981">
                  <c:v>4.8643360140000001E-2</c:v>
                </c:pt>
                <c:pt idx="2982">
                  <c:v>0.17846394348</c:v>
                </c:pt>
                <c:pt idx="2983">
                  <c:v>8.5023056030000002E-2</c:v>
                </c:pt>
                <c:pt idx="2984">
                  <c:v>1.924126625E-2</c:v>
                </c:pt>
                <c:pt idx="2985">
                  <c:v>1.924126625E-2</c:v>
                </c:pt>
                <c:pt idx="2986">
                  <c:v>3.8316062929999999E-2</c:v>
                </c:pt>
                <c:pt idx="2987">
                  <c:v>8.3128028869999995E-2</c:v>
                </c:pt>
                <c:pt idx="2988">
                  <c:v>8.3128028869999995E-2</c:v>
                </c:pt>
                <c:pt idx="2989">
                  <c:v>9.1012832639999999E-2</c:v>
                </c:pt>
                <c:pt idx="2990">
                  <c:v>1.591320324E-2</c:v>
                </c:pt>
                <c:pt idx="2991">
                  <c:v>1.591320324E-2</c:v>
                </c:pt>
                <c:pt idx="2992">
                  <c:v>1.9068294529999998E-2</c:v>
                </c:pt>
                <c:pt idx="2993">
                  <c:v>-1.213247395E-2</c:v>
                </c:pt>
                <c:pt idx="2994">
                  <c:v>-1.213247395E-2</c:v>
                </c:pt>
                <c:pt idx="2995">
                  <c:v>-4.809556198E-2</c:v>
                </c:pt>
                <c:pt idx="2996">
                  <c:v>-4.809556198E-2</c:v>
                </c:pt>
                <c:pt idx="2997">
                  <c:v>-6.0103759799999996E-3</c:v>
                </c:pt>
                <c:pt idx="2998">
                  <c:v>-2.3130741119999999E-2</c:v>
                </c:pt>
                <c:pt idx="2999">
                  <c:v>-2.3130741119999999E-2</c:v>
                </c:pt>
                <c:pt idx="3000">
                  <c:v>-6.6616996770000006E-2</c:v>
                </c:pt>
                <c:pt idx="3001">
                  <c:v>1.6908594129999999E-2</c:v>
                </c:pt>
                <c:pt idx="3002">
                  <c:v>0.17655020142</c:v>
                </c:pt>
                <c:pt idx="3003">
                  <c:v>0.17655020142</c:v>
                </c:pt>
                <c:pt idx="3004">
                  <c:v>0.15711872864000001</c:v>
                </c:pt>
                <c:pt idx="3005">
                  <c:v>0.15711872864000001</c:v>
                </c:pt>
                <c:pt idx="3006">
                  <c:v>0.14676985167999998</c:v>
                </c:pt>
                <c:pt idx="3007">
                  <c:v>7.0723670960000012E-2</c:v>
                </c:pt>
                <c:pt idx="3008">
                  <c:v>6.4827743530000009E-2</c:v>
                </c:pt>
                <c:pt idx="3009">
                  <c:v>6.4827743530000009E-2</c:v>
                </c:pt>
                <c:pt idx="3010">
                  <c:v>8.013594818E-2</c:v>
                </c:pt>
                <c:pt idx="3011">
                  <c:v>-4.6606449999999998E-5</c:v>
                </c:pt>
                <c:pt idx="3012">
                  <c:v>-2.824872208E-2</c:v>
                </c:pt>
                <c:pt idx="3013">
                  <c:v>1.6320184709999998E-2</c:v>
                </c:pt>
                <c:pt idx="3014">
                  <c:v>9.0803871150000007E-2</c:v>
                </c:pt>
                <c:pt idx="3015">
                  <c:v>0.11142087555000001</c:v>
                </c:pt>
                <c:pt idx="3016">
                  <c:v>0.11142087555000001</c:v>
                </c:pt>
                <c:pt idx="3017">
                  <c:v>-5.1248455049999996E-2</c:v>
                </c:pt>
                <c:pt idx="3018">
                  <c:v>-0.20382568359</c:v>
                </c:pt>
                <c:pt idx="3019">
                  <c:v>-0.20382568359</c:v>
                </c:pt>
                <c:pt idx="3020">
                  <c:v>-3.7061607359999998E-2</c:v>
                </c:pt>
                <c:pt idx="3021">
                  <c:v>0.11884830474999999</c:v>
                </c:pt>
                <c:pt idx="3022">
                  <c:v>0.11884830474999999</c:v>
                </c:pt>
                <c:pt idx="3023">
                  <c:v>-4.7224433900000001E-2</c:v>
                </c:pt>
                <c:pt idx="3024">
                  <c:v>-8.1667190550000004E-2</c:v>
                </c:pt>
                <c:pt idx="3025">
                  <c:v>-7.8175568599999998E-3</c:v>
                </c:pt>
                <c:pt idx="3026">
                  <c:v>-7.8175568599999998E-3</c:v>
                </c:pt>
                <c:pt idx="3027">
                  <c:v>0.15591336059999999</c:v>
                </c:pt>
                <c:pt idx="3028">
                  <c:v>8.6055931089999996E-2</c:v>
                </c:pt>
                <c:pt idx="3029">
                  <c:v>8.6055931089999996E-2</c:v>
                </c:pt>
                <c:pt idx="3030">
                  <c:v>-2.9680051799999998E-3</c:v>
                </c:pt>
                <c:pt idx="3031">
                  <c:v>5.1255302430000003E-2</c:v>
                </c:pt>
                <c:pt idx="3032">
                  <c:v>5.1255302430000003E-2</c:v>
                </c:pt>
                <c:pt idx="3033">
                  <c:v>7.4966096899999994E-3</c:v>
                </c:pt>
                <c:pt idx="3034">
                  <c:v>6.0521533969999999E-2</c:v>
                </c:pt>
                <c:pt idx="3035">
                  <c:v>5.3961158750000002E-2</c:v>
                </c:pt>
                <c:pt idx="3036">
                  <c:v>5.3961158750000002E-2</c:v>
                </c:pt>
                <c:pt idx="3037">
                  <c:v>4.4531349179999999E-2</c:v>
                </c:pt>
                <c:pt idx="3038">
                  <c:v>-4.2406120299999996E-2</c:v>
                </c:pt>
                <c:pt idx="3039">
                  <c:v>-4.2406120299999996E-2</c:v>
                </c:pt>
                <c:pt idx="3040">
                  <c:v>6.3823951719999994E-2</c:v>
                </c:pt>
                <c:pt idx="3041">
                  <c:v>0.23989204407</c:v>
                </c:pt>
                <c:pt idx="3042">
                  <c:v>0.23989204407</c:v>
                </c:pt>
                <c:pt idx="3043">
                  <c:v>0.16488468932999997</c:v>
                </c:pt>
                <c:pt idx="3044">
                  <c:v>0.14333078002999999</c:v>
                </c:pt>
                <c:pt idx="3045">
                  <c:v>4.3494674680000005E-2</c:v>
                </c:pt>
                <c:pt idx="3046">
                  <c:v>4.3494674680000005E-2</c:v>
                </c:pt>
                <c:pt idx="3047">
                  <c:v>4.9760677340000004E-2</c:v>
                </c:pt>
                <c:pt idx="3048">
                  <c:v>0.11726889801</c:v>
                </c:pt>
                <c:pt idx="3049">
                  <c:v>6.748039246000001E-2</c:v>
                </c:pt>
                <c:pt idx="3050">
                  <c:v>-3.2838657380000004E-2</c:v>
                </c:pt>
                <c:pt idx="3051">
                  <c:v>1.9055114750000001E-2</c:v>
                </c:pt>
                <c:pt idx="3052">
                  <c:v>1.9055114750000001E-2</c:v>
                </c:pt>
                <c:pt idx="3053">
                  <c:v>0.10293920898</c:v>
                </c:pt>
                <c:pt idx="3054">
                  <c:v>0.10320918274</c:v>
                </c:pt>
                <c:pt idx="3055">
                  <c:v>3.331728363E-2</c:v>
                </c:pt>
                <c:pt idx="3056">
                  <c:v>3.331728363E-2</c:v>
                </c:pt>
                <c:pt idx="3057">
                  <c:v>-9.0199790949999997E-2</c:v>
                </c:pt>
                <c:pt idx="3058">
                  <c:v>-9.0199790949999997E-2</c:v>
                </c:pt>
                <c:pt idx="3059">
                  <c:v>7.401982117E-2</c:v>
                </c:pt>
                <c:pt idx="3060">
                  <c:v>0.17060949707</c:v>
                </c:pt>
                <c:pt idx="3061">
                  <c:v>0.10412854004000001</c:v>
                </c:pt>
                <c:pt idx="3062">
                  <c:v>0.10412854004000001</c:v>
                </c:pt>
                <c:pt idx="3063">
                  <c:v>-9.6427793500000001E-3</c:v>
                </c:pt>
                <c:pt idx="3064">
                  <c:v>5.9743247989999998E-2</c:v>
                </c:pt>
                <c:pt idx="3065">
                  <c:v>0.12406542969000001</c:v>
                </c:pt>
                <c:pt idx="3066">
                  <c:v>0.17199995422</c:v>
                </c:pt>
                <c:pt idx="3067">
                  <c:v>7.0357421880000007E-2</c:v>
                </c:pt>
                <c:pt idx="3068">
                  <c:v>7.0357421880000007E-2</c:v>
                </c:pt>
                <c:pt idx="3069">
                  <c:v>-6.4569595340000008E-2</c:v>
                </c:pt>
                <c:pt idx="3070">
                  <c:v>-1.8758203510000002E-2</c:v>
                </c:pt>
                <c:pt idx="3071">
                  <c:v>1.7056558610000001E-2</c:v>
                </c:pt>
                <c:pt idx="3072">
                  <c:v>1.7056558610000001E-2</c:v>
                </c:pt>
                <c:pt idx="3073">
                  <c:v>-9.6653537800000001E-3</c:v>
                </c:pt>
                <c:pt idx="3074">
                  <c:v>-2.68580627E-3</c:v>
                </c:pt>
                <c:pt idx="3075">
                  <c:v>4.1838691710000001E-2</c:v>
                </c:pt>
                <c:pt idx="3076">
                  <c:v>-5.5930919650000001E-2</c:v>
                </c:pt>
                <c:pt idx="3077">
                  <c:v>-8.362006377999999E-2</c:v>
                </c:pt>
                <c:pt idx="3078">
                  <c:v>-8.362006377999999E-2</c:v>
                </c:pt>
                <c:pt idx="3079">
                  <c:v>3.883126068E-2</c:v>
                </c:pt>
                <c:pt idx="3080">
                  <c:v>0.10000496674000001</c:v>
                </c:pt>
                <c:pt idx="3081">
                  <c:v>0.12647972107</c:v>
                </c:pt>
                <c:pt idx="3082">
                  <c:v>0.12647972107</c:v>
                </c:pt>
                <c:pt idx="3083">
                  <c:v>-6.1367321009999996E-2</c:v>
                </c:pt>
                <c:pt idx="3084">
                  <c:v>6.8284042360000005E-2</c:v>
                </c:pt>
                <c:pt idx="3085">
                  <c:v>6.8284042360000005E-2</c:v>
                </c:pt>
                <c:pt idx="3086">
                  <c:v>0.22231057738999999</c:v>
                </c:pt>
                <c:pt idx="3087">
                  <c:v>0.19471813965000001</c:v>
                </c:pt>
                <c:pt idx="3088">
                  <c:v>2.9712718959999999E-2</c:v>
                </c:pt>
                <c:pt idx="3089">
                  <c:v>2.9712718959999999E-2</c:v>
                </c:pt>
                <c:pt idx="3090">
                  <c:v>4.4546043399999999E-2</c:v>
                </c:pt>
                <c:pt idx="3091">
                  <c:v>5.0885841370000004E-2</c:v>
                </c:pt>
                <c:pt idx="3092">
                  <c:v>5.0885841370000004E-2</c:v>
                </c:pt>
                <c:pt idx="3093">
                  <c:v>9.6198348999999989E-2</c:v>
                </c:pt>
                <c:pt idx="3094">
                  <c:v>-3.3518394469999997E-2</c:v>
                </c:pt>
                <c:pt idx="3095">
                  <c:v>-3.3518394469999997E-2</c:v>
                </c:pt>
                <c:pt idx="3096">
                  <c:v>-3.9050823209999995E-2</c:v>
                </c:pt>
                <c:pt idx="3097">
                  <c:v>5.0638481140000004E-2</c:v>
                </c:pt>
                <c:pt idx="3098">
                  <c:v>-5.5054443360000004E-2</c:v>
                </c:pt>
                <c:pt idx="3099">
                  <c:v>-5.5054443360000004E-2</c:v>
                </c:pt>
                <c:pt idx="3100">
                  <c:v>-0.14290591431000002</c:v>
                </c:pt>
                <c:pt idx="3101">
                  <c:v>-0.11756070708999999</c:v>
                </c:pt>
                <c:pt idx="3102">
                  <c:v>-3.2629394500000002E-3</c:v>
                </c:pt>
                <c:pt idx="3103">
                  <c:v>-6.4052886959999999E-2</c:v>
                </c:pt>
                <c:pt idx="3104">
                  <c:v>-9.8779060360000004E-2</c:v>
                </c:pt>
                <c:pt idx="3105">
                  <c:v>-9.8779060360000004E-2</c:v>
                </c:pt>
                <c:pt idx="3106">
                  <c:v>4.9110034939999998E-2</c:v>
                </c:pt>
                <c:pt idx="3107">
                  <c:v>0.15958435059000001</c:v>
                </c:pt>
                <c:pt idx="3108">
                  <c:v>3.4141639709999998E-2</c:v>
                </c:pt>
                <c:pt idx="3109">
                  <c:v>3.4141639709999998E-2</c:v>
                </c:pt>
                <c:pt idx="3110">
                  <c:v>-2.5460559839999997E-2</c:v>
                </c:pt>
                <c:pt idx="3111">
                  <c:v>-2.5460559839999997E-2</c:v>
                </c:pt>
                <c:pt idx="3112">
                  <c:v>0.10171043396</c:v>
                </c:pt>
                <c:pt idx="3113">
                  <c:v>7.9427085880000012E-2</c:v>
                </c:pt>
                <c:pt idx="3114">
                  <c:v>5.4339170499999997E-3</c:v>
                </c:pt>
                <c:pt idx="3115">
                  <c:v>5.4339170499999997E-3</c:v>
                </c:pt>
                <c:pt idx="3116">
                  <c:v>2.5889154430000002E-2</c:v>
                </c:pt>
                <c:pt idx="3117">
                  <c:v>8.7478584289999994E-2</c:v>
                </c:pt>
                <c:pt idx="3118">
                  <c:v>6.5278129579999997E-2</c:v>
                </c:pt>
                <c:pt idx="3119">
                  <c:v>-9.2873435970000001E-2</c:v>
                </c:pt>
                <c:pt idx="3120">
                  <c:v>-0.12540087891000001</c:v>
                </c:pt>
                <c:pt idx="3121">
                  <c:v>-0.12540087891000001</c:v>
                </c:pt>
                <c:pt idx="3122">
                  <c:v>1.876480103E-2</c:v>
                </c:pt>
                <c:pt idx="3123">
                  <c:v>8.9851982120000007E-2</c:v>
                </c:pt>
                <c:pt idx="3124">
                  <c:v>0.19651960754</c:v>
                </c:pt>
                <c:pt idx="3125">
                  <c:v>0.19651960754</c:v>
                </c:pt>
                <c:pt idx="3126">
                  <c:v>0.10036567687999999</c:v>
                </c:pt>
                <c:pt idx="3127">
                  <c:v>-5.5196155550000001E-2</c:v>
                </c:pt>
                <c:pt idx="3128">
                  <c:v>-5.5196155550000001E-2</c:v>
                </c:pt>
                <c:pt idx="3129">
                  <c:v>-8.1208877560000003E-2</c:v>
                </c:pt>
                <c:pt idx="3130">
                  <c:v>2.2180774689999998E-2</c:v>
                </c:pt>
                <c:pt idx="3131">
                  <c:v>2.2180774689999998E-2</c:v>
                </c:pt>
                <c:pt idx="3132">
                  <c:v>4.1498630519999996E-2</c:v>
                </c:pt>
                <c:pt idx="3133">
                  <c:v>-5.2585090639999998E-2</c:v>
                </c:pt>
                <c:pt idx="3134">
                  <c:v>-0.18206753540000001</c:v>
                </c:pt>
                <c:pt idx="3135">
                  <c:v>-7.5204666140000001E-2</c:v>
                </c:pt>
                <c:pt idx="3136">
                  <c:v>7.1715621950000003E-2</c:v>
                </c:pt>
                <c:pt idx="3137">
                  <c:v>0.1729289856</c:v>
                </c:pt>
                <c:pt idx="3138">
                  <c:v>0.1729289856</c:v>
                </c:pt>
                <c:pt idx="3139">
                  <c:v>0.15265043639999998</c:v>
                </c:pt>
                <c:pt idx="3140">
                  <c:v>3.1717855449999999E-2</c:v>
                </c:pt>
                <c:pt idx="3141">
                  <c:v>-1.62659609E-3</c:v>
                </c:pt>
                <c:pt idx="3142">
                  <c:v>-1.62659609E-3</c:v>
                </c:pt>
                <c:pt idx="3143">
                  <c:v>0.18736727905</c:v>
                </c:pt>
                <c:pt idx="3144">
                  <c:v>0.13817903136999998</c:v>
                </c:pt>
                <c:pt idx="3145">
                  <c:v>5.7536323549999997E-2</c:v>
                </c:pt>
                <c:pt idx="3146">
                  <c:v>5.1365417479999995E-2</c:v>
                </c:pt>
                <c:pt idx="3147">
                  <c:v>0.10344907379</c:v>
                </c:pt>
                <c:pt idx="3148">
                  <c:v>0.10344907379</c:v>
                </c:pt>
                <c:pt idx="3149">
                  <c:v>8.6794837949999995E-2</c:v>
                </c:pt>
                <c:pt idx="3150">
                  <c:v>6.6710258479999993E-2</c:v>
                </c:pt>
                <c:pt idx="3151">
                  <c:v>6.6710258479999993E-2</c:v>
                </c:pt>
                <c:pt idx="3152">
                  <c:v>8.8040481569999995E-2</c:v>
                </c:pt>
                <c:pt idx="3153">
                  <c:v>2.9899463650000003E-2</c:v>
                </c:pt>
                <c:pt idx="3154">
                  <c:v>-4.3961711880000004E-2</c:v>
                </c:pt>
                <c:pt idx="3155">
                  <c:v>4.8456565859999995E-2</c:v>
                </c:pt>
                <c:pt idx="3156">
                  <c:v>0.17663461304</c:v>
                </c:pt>
                <c:pt idx="3157">
                  <c:v>0.11276911925999999</c:v>
                </c:pt>
                <c:pt idx="3158">
                  <c:v>0.11276911925999999</c:v>
                </c:pt>
                <c:pt idx="3159">
                  <c:v>-2.53936882E-2</c:v>
                </c:pt>
                <c:pt idx="3160">
                  <c:v>-1.7683063509999999E-2</c:v>
                </c:pt>
                <c:pt idx="3161">
                  <c:v>-1.7683063509999999E-2</c:v>
                </c:pt>
                <c:pt idx="3162">
                  <c:v>7.9048616000000009E-4</c:v>
                </c:pt>
                <c:pt idx="3163">
                  <c:v>-1.8655635830000003E-2</c:v>
                </c:pt>
                <c:pt idx="3164">
                  <c:v>-1.8655635830000003E-2</c:v>
                </c:pt>
                <c:pt idx="3165">
                  <c:v>1.317296219E-2</c:v>
                </c:pt>
                <c:pt idx="3166">
                  <c:v>4.7603218079999995E-2</c:v>
                </c:pt>
                <c:pt idx="3167">
                  <c:v>-8.7994747199999987E-3</c:v>
                </c:pt>
                <c:pt idx="3168">
                  <c:v>-8.7994747199999987E-3</c:v>
                </c:pt>
                <c:pt idx="3169">
                  <c:v>-5.5962529200000001E-3</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6"/>
          <c:tx>
            <c:v>Torque</c:v>
          </c:tx>
          <c:xVal>
            <c:numRef>
              <c:f>sheet1!$G$2:$G$4000</c:f>
              <c:numCache>
                <c:formatCode>0.0000</c:formatCode>
                <c:ptCount val="3999"/>
                <c:pt idx="0" formatCode="0">
                  <c:v>0</c:v>
                </c:pt>
                <c:pt idx="1">
                  <c:v>3.1E-2</c:v>
                </c:pt>
                <c:pt idx="2">
                  <c:v>0.109</c:v>
                </c:pt>
                <c:pt idx="3">
                  <c:v>0.23400000000000001</c:v>
                </c:pt>
                <c:pt idx="4">
                  <c:v>0.34399999999999997</c:v>
                </c:pt>
                <c:pt idx="5">
                  <c:v>0.45300000000000001</c:v>
                </c:pt>
                <c:pt idx="6">
                  <c:v>0.56299999999999994</c:v>
                </c:pt>
                <c:pt idx="7">
                  <c:v>0.67200000000000004</c:v>
                </c:pt>
                <c:pt idx="8">
                  <c:v>0.78100000000000003</c:v>
                </c:pt>
                <c:pt idx="9">
                  <c:v>0.90600000000000003</c:v>
                </c:pt>
                <c:pt idx="10">
                  <c:v>1.016</c:v>
                </c:pt>
                <c:pt idx="11">
                  <c:v>1.125</c:v>
                </c:pt>
                <c:pt idx="12">
                  <c:v>1.25</c:v>
                </c:pt>
                <c:pt idx="13">
                  <c:v>1.4219999999999999</c:v>
                </c:pt>
                <c:pt idx="14">
                  <c:v>1.5309999999999999</c:v>
                </c:pt>
                <c:pt idx="15">
                  <c:v>1.641</c:v>
                </c:pt>
                <c:pt idx="16">
                  <c:v>1.75</c:v>
                </c:pt>
                <c:pt idx="17">
                  <c:v>1.859</c:v>
                </c:pt>
                <c:pt idx="18">
                  <c:v>1.984</c:v>
                </c:pt>
                <c:pt idx="19">
                  <c:v>2.0939999999999999</c:v>
                </c:pt>
                <c:pt idx="20">
                  <c:v>2.2029999999999998</c:v>
                </c:pt>
                <c:pt idx="21">
                  <c:v>2.3130000000000002</c:v>
                </c:pt>
                <c:pt idx="22">
                  <c:v>2.4220000000000002</c:v>
                </c:pt>
                <c:pt idx="23">
                  <c:v>2.5470000000000002</c:v>
                </c:pt>
                <c:pt idx="24">
                  <c:v>2.6560000000000001</c:v>
                </c:pt>
                <c:pt idx="25">
                  <c:v>2.766</c:v>
                </c:pt>
                <c:pt idx="26">
                  <c:v>2.875</c:v>
                </c:pt>
                <c:pt idx="27">
                  <c:v>2.984</c:v>
                </c:pt>
                <c:pt idx="28">
                  <c:v>3.0939999999999999</c:v>
                </c:pt>
                <c:pt idx="29">
                  <c:v>3.2029999999999998</c:v>
                </c:pt>
                <c:pt idx="30">
                  <c:v>3.3130000000000002</c:v>
                </c:pt>
                <c:pt idx="31">
                  <c:v>3.4380000000000002</c:v>
                </c:pt>
                <c:pt idx="32">
                  <c:v>3.5470000000000002</c:v>
                </c:pt>
                <c:pt idx="33">
                  <c:v>3.6560000000000001</c:v>
                </c:pt>
                <c:pt idx="34">
                  <c:v>3.766</c:v>
                </c:pt>
                <c:pt idx="35">
                  <c:v>3.875</c:v>
                </c:pt>
                <c:pt idx="36">
                  <c:v>3.984</c:v>
                </c:pt>
                <c:pt idx="37">
                  <c:v>4.0940000000000003</c:v>
                </c:pt>
                <c:pt idx="38">
                  <c:v>4.2190000000000003</c:v>
                </c:pt>
                <c:pt idx="39">
                  <c:v>4.3280000000000003</c:v>
                </c:pt>
                <c:pt idx="40">
                  <c:v>4.4379999999999997</c:v>
                </c:pt>
                <c:pt idx="41">
                  <c:v>4.5469999999999997</c:v>
                </c:pt>
                <c:pt idx="42">
                  <c:v>4.6559999999999997</c:v>
                </c:pt>
                <c:pt idx="43">
                  <c:v>4.766</c:v>
                </c:pt>
                <c:pt idx="44">
                  <c:v>4.875</c:v>
                </c:pt>
                <c:pt idx="45">
                  <c:v>4.984</c:v>
                </c:pt>
                <c:pt idx="46">
                  <c:v>5.109</c:v>
                </c:pt>
                <c:pt idx="47">
                  <c:v>5.2190000000000003</c:v>
                </c:pt>
                <c:pt idx="48">
                  <c:v>5.3280000000000003</c:v>
                </c:pt>
                <c:pt idx="49">
                  <c:v>5.4379999999999997</c:v>
                </c:pt>
                <c:pt idx="50">
                  <c:v>5.5469999999999997</c:v>
                </c:pt>
                <c:pt idx="51">
                  <c:v>5.6559999999999997</c:v>
                </c:pt>
                <c:pt idx="52">
                  <c:v>5.766</c:v>
                </c:pt>
                <c:pt idx="53">
                  <c:v>5.891</c:v>
                </c:pt>
                <c:pt idx="54">
                  <c:v>6</c:v>
                </c:pt>
                <c:pt idx="55">
                  <c:v>6.109</c:v>
                </c:pt>
                <c:pt idx="56">
                  <c:v>6.2190000000000003</c:v>
                </c:pt>
                <c:pt idx="57">
                  <c:v>6.3280000000000003</c:v>
                </c:pt>
                <c:pt idx="58">
                  <c:v>6.4379999999999997</c:v>
                </c:pt>
                <c:pt idx="59">
                  <c:v>6.5469999999999997</c:v>
                </c:pt>
                <c:pt idx="60">
                  <c:v>6.6719999999999997</c:v>
                </c:pt>
                <c:pt idx="61">
                  <c:v>6.7809999999999997</c:v>
                </c:pt>
                <c:pt idx="62">
                  <c:v>6.891</c:v>
                </c:pt>
                <c:pt idx="63">
                  <c:v>7</c:v>
                </c:pt>
                <c:pt idx="64">
                  <c:v>7.125</c:v>
                </c:pt>
                <c:pt idx="65">
                  <c:v>7.234</c:v>
                </c:pt>
                <c:pt idx="66">
                  <c:v>7.3440000000000003</c:v>
                </c:pt>
                <c:pt idx="67">
                  <c:v>7.4530000000000003</c:v>
                </c:pt>
                <c:pt idx="68">
                  <c:v>7.5629999999999997</c:v>
                </c:pt>
                <c:pt idx="69">
                  <c:v>7.6719999999999997</c:v>
                </c:pt>
                <c:pt idx="70">
                  <c:v>7.7809999999999997</c:v>
                </c:pt>
                <c:pt idx="71">
                  <c:v>7.9059999999999997</c:v>
                </c:pt>
                <c:pt idx="72">
                  <c:v>8.016</c:v>
                </c:pt>
                <c:pt idx="73">
                  <c:v>8.125</c:v>
                </c:pt>
                <c:pt idx="74">
                  <c:v>8.234</c:v>
                </c:pt>
                <c:pt idx="75">
                  <c:v>8.359</c:v>
                </c:pt>
                <c:pt idx="76">
                  <c:v>8.4689999999999994</c:v>
                </c:pt>
                <c:pt idx="77">
                  <c:v>8.5779999999999994</c:v>
                </c:pt>
                <c:pt idx="78">
                  <c:v>8.6880000000000006</c:v>
                </c:pt>
                <c:pt idx="79">
                  <c:v>8.7970000000000006</c:v>
                </c:pt>
                <c:pt idx="80">
                  <c:v>8.9060000000000006</c:v>
                </c:pt>
                <c:pt idx="81">
                  <c:v>9.0310000000000006</c:v>
                </c:pt>
                <c:pt idx="82">
                  <c:v>9.141</c:v>
                </c:pt>
                <c:pt idx="83">
                  <c:v>9.25</c:v>
                </c:pt>
                <c:pt idx="84">
                  <c:v>9.359</c:v>
                </c:pt>
                <c:pt idx="85">
                  <c:v>9.4689999999999994</c:v>
                </c:pt>
                <c:pt idx="86">
                  <c:v>9.5779999999999994</c:v>
                </c:pt>
                <c:pt idx="87">
                  <c:v>9.7029999999999994</c:v>
                </c:pt>
                <c:pt idx="88">
                  <c:v>9.8130000000000006</c:v>
                </c:pt>
                <c:pt idx="89">
                  <c:v>9.9220000000000006</c:v>
                </c:pt>
                <c:pt idx="90">
                  <c:v>10.031000000000001</c:v>
                </c:pt>
                <c:pt idx="91">
                  <c:v>10.141</c:v>
                </c:pt>
                <c:pt idx="92">
                  <c:v>10.25</c:v>
                </c:pt>
                <c:pt idx="93">
                  <c:v>10.359</c:v>
                </c:pt>
                <c:pt idx="94">
                  <c:v>10.468999999999999</c:v>
                </c:pt>
                <c:pt idx="95">
                  <c:v>10.593999999999999</c:v>
                </c:pt>
                <c:pt idx="96">
                  <c:v>10.702999999999999</c:v>
                </c:pt>
                <c:pt idx="97">
                  <c:v>10.813000000000001</c:v>
                </c:pt>
                <c:pt idx="98">
                  <c:v>10.922000000000001</c:v>
                </c:pt>
                <c:pt idx="99">
                  <c:v>11.031000000000001</c:v>
                </c:pt>
                <c:pt idx="100">
                  <c:v>11.156000000000001</c:v>
                </c:pt>
                <c:pt idx="101">
                  <c:v>11.266</c:v>
                </c:pt>
                <c:pt idx="102">
                  <c:v>11.375</c:v>
                </c:pt>
                <c:pt idx="103">
                  <c:v>11.484</c:v>
                </c:pt>
                <c:pt idx="104">
                  <c:v>11.593999999999999</c:v>
                </c:pt>
                <c:pt idx="105">
                  <c:v>11.718999999999999</c:v>
                </c:pt>
                <c:pt idx="106">
                  <c:v>11.827999999999999</c:v>
                </c:pt>
                <c:pt idx="107">
                  <c:v>11.938000000000001</c:v>
                </c:pt>
                <c:pt idx="108">
                  <c:v>12.047000000000001</c:v>
                </c:pt>
                <c:pt idx="109">
                  <c:v>12.156000000000001</c:v>
                </c:pt>
                <c:pt idx="110">
                  <c:v>12.266</c:v>
                </c:pt>
                <c:pt idx="111">
                  <c:v>12.391</c:v>
                </c:pt>
                <c:pt idx="112">
                  <c:v>12.5</c:v>
                </c:pt>
                <c:pt idx="113">
                  <c:v>12.609</c:v>
                </c:pt>
                <c:pt idx="114">
                  <c:v>12.718999999999999</c:v>
                </c:pt>
                <c:pt idx="115">
                  <c:v>12.827999999999999</c:v>
                </c:pt>
                <c:pt idx="116">
                  <c:v>12.938000000000001</c:v>
                </c:pt>
                <c:pt idx="117">
                  <c:v>13.047000000000001</c:v>
                </c:pt>
                <c:pt idx="118">
                  <c:v>13.156000000000001</c:v>
                </c:pt>
                <c:pt idx="119">
                  <c:v>13.281000000000001</c:v>
                </c:pt>
                <c:pt idx="120">
                  <c:v>13.391</c:v>
                </c:pt>
                <c:pt idx="121">
                  <c:v>13.5</c:v>
                </c:pt>
                <c:pt idx="122">
                  <c:v>13.609</c:v>
                </c:pt>
                <c:pt idx="123">
                  <c:v>13.718999999999999</c:v>
                </c:pt>
                <c:pt idx="124">
                  <c:v>13.827999999999999</c:v>
                </c:pt>
                <c:pt idx="125">
                  <c:v>13.938000000000001</c:v>
                </c:pt>
                <c:pt idx="126">
                  <c:v>14.047000000000001</c:v>
                </c:pt>
                <c:pt idx="127">
                  <c:v>14.172000000000001</c:v>
                </c:pt>
                <c:pt idx="128">
                  <c:v>14.281000000000001</c:v>
                </c:pt>
                <c:pt idx="129">
                  <c:v>14.391</c:v>
                </c:pt>
                <c:pt idx="130">
                  <c:v>14.5</c:v>
                </c:pt>
                <c:pt idx="131">
                  <c:v>14.609</c:v>
                </c:pt>
                <c:pt idx="132">
                  <c:v>14.734</c:v>
                </c:pt>
                <c:pt idx="133">
                  <c:v>14.843999999999999</c:v>
                </c:pt>
                <c:pt idx="134">
                  <c:v>14.952999999999999</c:v>
                </c:pt>
                <c:pt idx="135">
                  <c:v>15.063000000000001</c:v>
                </c:pt>
                <c:pt idx="136">
                  <c:v>15.172000000000001</c:v>
                </c:pt>
                <c:pt idx="137">
                  <c:v>15.281000000000001</c:v>
                </c:pt>
                <c:pt idx="138">
                  <c:v>15.406000000000001</c:v>
                </c:pt>
                <c:pt idx="139">
                  <c:v>15.516</c:v>
                </c:pt>
                <c:pt idx="140">
                  <c:v>15.625</c:v>
                </c:pt>
                <c:pt idx="141">
                  <c:v>15.734</c:v>
                </c:pt>
                <c:pt idx="142">
                  <c:v>15.843999999999999</c:v>
                </c:pt>
                <c:pt idx="143">
                  <c:v>15.952999999999999</c:v>
                </c:pt>
                <c:pt idx="144">
                  <c:v>16.077999999999999</c:v>
                </c:pt>
                <c:pt idx="145">
                  <c:v>16.187999999999999</c:v>
                </c:pt>
                <c:pt idx="146">
                  <c:v>16.297000000000001</c:v>
                </c:pt>
                <c:pt idx="147">
                  <c:v>16.405999999999999</c:v>
                </c:pt>
                <c:pt idx="148">
                  <c:v>16.515999999999998</c:v>
                </c:pt>
                <c:pt idx="149">
                  <c:v>16.625</c:v>
                </c:pt>
                <c:pt idx="150">
                  <c:v>16.75</c:v>
                </c:pt>
                <c:pt idx="151">
                  <c:v>16.859000000000002</c:v>
                </c:pt>
                <c:pt idx="152">
                  <c:v>16.969000000000001</c:v>
                </c:pt>
                <c:pt idx="153">
                  <c:v>17.077999999999999</c:v>
                </c:pt>
                <c:pt idx="154">
                  <c:v>17.187999999999999</c:v>
                </c:pt>
                <c:pt idx="155">
                  <c:v>17.297000000000001</c:v>
                </c:pt>
                <c:pt idx="156">
                  <c:v>17.405999999999999</c:v>
                </c:pt>
                <c:pt idx="157">
                  <c:v>17.530999999999999</c:v>
                </c:pt>
                <c:pt idx="158">
                  <c:v>17.640999999999998</c:v>
                </c:pt>
                <c:pt idx="159">
                  <c:v>17.75</c:v>
                </c:pt>
                <c:pt idx="160">
                  <c:v>17.859000000000002</c:v>
                </c:pt>
                <c:pt idx="161">
                  <c:v>17.984000000000002</c:v>
                </c:pt>
                <c:pt idx="162">
                  <c:v>18.094000000000001</c:v>
                </c:pt>
                <c:pt idx="163">
                  <c:v>18.202999999999999</c:v>
                </c:pt>
                <c:pt idx="164">
                  <c:v>18.312999999999999</c:v>
                </c:pt>
                <c:pt idx="165">
                  <c:v>18.422000000000001</c:v>
                </c:pt>
                <c:pt idx="166">
                  <c:v>18.530999999999999</c:v>
                </c:pt>
                <c:pt idx="167">
                  <c:v>18.655999999999999</c:v>
                </c:pt>
                <c:pt idx="168">
                  <c:v>18.765999999999998</c:v>
                </c:pt>
                <c:pt idx="169">
                  <c:v>18.875</c:v>
                </c:pt>
                <c:pt idx="170">
                  <c:v>18.984000000000002</c:v>
                </c:pt>
                <c:pt idx="171">
                  <c:v>19.094000000000001</c:v>
                </c:pt>
                <c:pt idx="172">
                  <c:v>19.202999999999999</c:v>
                </c:pt>
                <c:pt idx="173">
                  <c:v>19.327999999999999</c:v>
                </c:pt>
                <c:pt idx="174">
                  <c:v>19.437999999999999</c:v>
                </c:pt>
                <c:pt idx="175">
                  <c:v>19.547000000000001</c:v>
                </c:pt>
                <c:pt idx="176">
                  <c:v>19.655999999999999</c:v>
                </c:pt>
                <c:pt idx="177">
                  <c:v>19.765999999999998</c:v>
                </c:pt>
                <c:pt idx="178">
                  <c:v>19.890999999999998</c:v>
                </c:pt>
                <c:pt idx="179">
                  <c:v>20</c:v>
                </c:pt>
                <c:pt idx="180">
                  <c:v>20.109000000000002</c:v>
                </c:pt>
                <c:pt idx="181">
                  <c:v>20.219000000000001</c:v>
                </c:pt>
                <c:pt idx="182">
                  <c:v>20.327999999999999</c:v>
                </c:pt>
                <c:pt idx="183">
                  <c:v>20.437999999999999</c:v>
                </c:pt>
                <c:pt idx="184">
                  <c:v>20.547000000000001</c:v>
                </c:pt>
                <c:pt idx="185">
                  <c:v>20.672000000000001</c:v>
                </c:pt>
                <c:pt idx="186">
                  <c:v>20.780999999999999</c:v>
                </c:pt>
                <c:pt idx="187">
                  <c:v>20.890999999999998</c:v>
                </c:pt>
                <c:pt idx="188">
                  <c:v>21</c:v>
                </c:pt>
                <c:pt idx="189">
                  <c:v>21.109000000000002</c:v>
                </c:pt>
                <c:pt idx="190">
                  <c:v>21.219000000000001</c:v>
                </c:pt>
                <c:pt idx="191">
                  <c:v>21.344000000000001</c:v>
                </c:pt>
                <c:pt idx="192">
                  <c:v>21.452999999999999</c:v>
                </c:pt>
                <c:pt idx="193">
                  <c:v>21.562999999999999</c:v>
                </c:pt>
                <c:pt idx="194">
                  <c:v>21.672000000000001</c:v>
                </c:pt>
                <c:pt idx="195">
                  <c:v>21.780999999999999</c:v>
                </c:pt>
                <c:pt idx="196">
                  <c:v>21.890999999999998</c:v>
                </c:pt>
                <c:pt idx="197">
                  <c:v>22</c:v>
                </c:pt>
                <c:pt idx="198">
                  <c:v>22.125</c:v>
                </c:pt>
                <c:pt idx="199">
                  <c:v>22.234000000000002</c:v>
                </c:pt>
                <c:pt idx="200">
                  <c:v>22.344000000000001</c:v>
                </c:pt>
                <c:pt idx="201">
                  <c:v>22.452999999999999</c:v>
                </c:pt>
                <c:pt idx="202">
                  <c:v>22.562999999999999</c:v>
                </c:pt>
                <c:pt idx="203">
                  <c:v>22.672000000000001</c:v>
                </c:pt>
                <c:pt idx="204">
                  <c:v>22.780999999999999</c:v>
                </c:pt>
                <c:pt idx="205">
                  <c:v>22.905999999999999</c:v>
                </c:pt>
                <c:pt idx="206">
                  <c:v>23.015999999999998</c:v>
                </c:pt>
                <c:pt idx="207">
                  <c:v>23.125</c:v>
                </c:pt>
                <c:pt idx="208">
                  <c:v>23.234000000000002</c:v>
                </c:pt>
                <c:pt idx="209">
                  <c:v>23.344000000000001</c:v>
                </c:pt>
                <c:pt idx="210">
                  <c:v>23.452999999999999</c:v>
                </c:pt>
                <c:pt idx="211">
                  <c:v>23.562999999999999</c:v>
                </c:pt>
                <c:pt idx="212">
                  <c:v>23.687999999999999</c:v>
                </c:pt>
                <c:pt idx="213">
                  <c:v>23.797000000000001</c:v>
                </c:pt>
                <c:pt idx="214">
                  <c:v>23.905999999999999</c:v>
                </c:pt>
                <c:pt idx="215">
                  <c:v>24.015999999999998</c:v>
                </c:pt>
                <c:pt idx="216">
                  <c:v>24.125</c:v>
                </c:pt>
                <c:pt idx="217">
                  <c:v>24.234000000000002</c:v>
                </c:pt>
                <c:pt idx="218">
                  <c:v>24.344000000000001</c:v>
                </c:pt>
                <c:pt idx="219">
                  <c:v>24.469000000000001</c:v>
                </c:pt>
                <c:pt idx="220">
                  <c:v>24.577999999999999</c:v>
                </c:pt>
                <c:pt idx="221">
                  <c:v>24.687999999999999</c:v>
                </c:pt>
                <c:pt idx="222">
                  <c:v>24.797000000000001</c:v>
                </c:pt>
                <c:pt idx="223">
                  <c:v>24.905999999999999</c:v>
                </c:pt>
                <c:pt idx="224">
                  <c:v>25.015999999999998</c:v>
                </c:pt>
                <c:pt idx="225">
                  <c:v>25.125</c:v>
                </c:pt>
                <c:pt idx="226">
                  <c:v>25.234000000000002</c:v>
                </c:pt>
                <c:pt idx="227">
                  <c:v>25.359000000000002</c:v>
                </c:pt>
                <c:pt idx="228">
                  <c:v>25.469000000000001</c:v>
                </c:pt>
                <c:pt idx="229">
                  <c:v>25.577999999999999</c:v>
                </c:pt>
                <c:pt idx="230">
                  <c:v>25.687999999999999</c:v>
                </c:pt>
                <c:pt idx="231">
                  <c:v>25.797000000000001</c:v>
                </c:pt>
                <c:pt idx="232">
                  <c:v>25.905999999999999</c:v>
                </c:pt>
                <c:pt idx="233">
                  <c:v>26.030999999999999</c:v>
                </c:pt>
                <c:pt idx="234">
                  <c:v>26.140999999999998</c:v>
                </c:pt>
                <c:pt idx="235">
                  <c:v>26.25</c:v>
                </c:pt>
                <c:pt idx="236">
                  <c:v>26.359000000000002</c:v>
                </c:pt>
                <c:pt idx="237">
                  <c:v>26.469000000000001</c:v>
                </c:pt>
                <c:pt idx="238">
                  <c:v>26.577999999999999</c:v>
                </c:pt>
                <c:pt idx="239">
                  <c:v>26.687999999999999</c:v>
                </c:pt>
                <c:pt idx="240">
                  <c:v>26.812999999999999</c:v>
                </c:pt>
                <c:pt idx="241">
                  <c:v>26.922000000000001</c:v>
                </c:pt>
                <c:pt idx="242">
                  <c:v>27.030999999999999</c:v>
                </c:pt>
                <c:pt idx="243">
                  <c:v>27.140999999999998</c:v>
                </c:pt>
                <c:pt idx="244">
                  <c:v>27.25</c:v>
                </c:pt>
                <c:pt idx="245">
                  <c:v>27.359000000000002</c:v>
                </c:pt>
                <c:pt idx="246">
                  <c:v>27.484000000000002</c:v>
                </c:pt>
                <c:pt idx="247">
                  <c:v>27.594000000000001</c:v>
                </c:pt>
                <c:pt idx="248">
                  <c:v>27.702999999999999</c:v>
                </c:pt>
                <c:pt idx="249">
                  <c:v>27.812999999999999</c:v>
                </c:pt>
                <c:pt idx="250">
                  <c:v>27.937999999999999</c:v>
                </c:pt>
                <c:pt idx="251">
                  <c:v>28.047000000000001</c:v>
                </c:pt>
                <c:pt idx="252">
                  <c:v>28.155999999999999</c:v>
                </c:pt>
                <c:pt idx="253">
                  <c:v>28.265999999999998</c:v>
                </c:pt>
                <c:pt idx="254">
                  <c:v>28.375</c:v>
                </c:pt>
                <c:pt idx="255">
                  <c:v>28.484000000000002</c:v>
                </c:pt>
                <c:pt idx="256">
                  <c:v>28.594000000000001</c:v>
                </c:pt>
                <c:pt idx="257">
                  <c:v>28.702999999999999</c:v>
                </c:pt>
                <c:pt idx="258">
                  <c:v>28.827999999999999</c:v>
                </c:pt>
                <c:pt idx="259">
                  <c:v>28.937999999999999</c:v>
                </c:pt>
                <c:pt idx="260">
                  <c:v>29.047000000000001</c:v>
                </c:pt>
                <c:pt idx="261">
                  <c:v>29.155999999999999</c:v>
                </c:pt>
                <c:pt idx="262">
                  <c:v>29.265999999999998</c:v>
                </c:pt>
                <c:pt idx="263">
                  <c:v>29.375</c:v>
                </c:pt>
                <c:pt idx="264">
                  <c:v>29.484000000000002</c:v>
                </c:pt>
                <c:pt idx="265">
                  <c:v>29.609000000000002</c:v>
                </c:pt>
                <c:pt idx="266">
                  <c:v>29.719000000000001</c:v>
                </c:pt>
                <c:pt idx="267">
                  <c:v>29.827999999999999</c:v>
                </c:pt>
                <c:pt idx="268">
                  <c:v>29.937999999999999</c:v>
                </c:pt>
                <c:pt idx="269">
                  <c:v>30.047000000000001</c:v>
                </c:pt>
                <c:pt idx="270">
                  <c:v>30.155999999999999</c:v>
                </c:pt>
                <c:pt idx="271">
                  <c:v>30.265999999999998</c:v>
                </c:pt>
                <c:pt idx="272">
                  <c:v>30.375</c:v>
                </c:pt>
                <c:pt idx="273">
                  <c:v>30.5</c:v>
                </c:pt>
                <c:pt idx="274">
                  <c:v>30.609000000000002</c:v>
                </c:pt>
                <c:pt idx="275">
                  <c:v>30.719000000000001</c:v>
                </c:pt>
                <c:pt idx="276">
                  <c:v>30.827999999999999</c:v>
                </c:pt>
                <c:pt idx="277">
                  <c:v>30.937999999999999</c:v>
                </c:pt>
                <c:pt idx="278">
                  <c:v>31.047000000000001</c:v>
                </c:pt>
                <c:pt idx="279">
                  <c:v>31.155999999999999</c:v>
                </c:pt>
                <c:pt idx="280">
                  <c:v>31.280999999999999</c:v>
                </c:pt>
                <c:pt idx="281">
                  <c:v>31.390999999999998</c:v>
                </c:pt>
                <c:pt idx="282">
                  <c:v>31.5</c:v>
                </c:pt>
                <c:pt idx="283">
                  <c:v>31.609000000000002</c:v>
                </c:pt>
                <c:pt idx="284">
                  <c:v>31.719000000000001</c:v>
                </c:pt>
                <c:pt idx="285">
                  <c:v>31.827999999999999</c:v>
                </c:pt>
                <c:pt idx="286">
                  <c:v>31.937999999999999</c:v>
                </c:pt>
                <c:pt idx="287">
                  <c:v>32.063000000000002</c:v>
                </c:pt>
                <c:pt idx="288">
                  <c:v>32.171999999999997</c:v>
                </c:pt>
                <c:pt idx="289">
                  <c:v>32.280999999999999</c:v>
                </c:pt>
                <c:pt idx="290">
                  <c:v>32.390999999999998</c:v>
                </c:pt>
                <c:pt idx="291">
                  <c:v>32.5</c:v>
                </c:pt>
                <c:pt idx="292">
                  <c:v>32.609000000000002</c:v>
                </c:pt>
                <c:pt idx="293">
                  <c:v>32.719000000000001</c:v>
                </c:pt>
                <c:pt idx="294">
                  <c:v>32.844000000000001</c:v>
                </c:pt>
                <c:pt idx="295">
                  <c:v>32.953000000000003</c:v>
                </c:pt>
                <c:pt idx="296">
                  <c:v>33.063000000000002</c:v>
                </c:pt>
                <c:pt idx="297">
                  <c:v>33.171999999999997</c:v>
                </c:pt>
                <c:pt idx="298">
                  <c:v>33.280999999999999</c:v>
                </c:pt>
                <c:pt idx="299">
                  <c:v>33.390999999999998</c:v>
                </c:pt>
                <c:pt idx="300">
                  <c:v>33.5</c:v>
                </c:pt>
                <c:pt idx="301">
                  <c:v>33.625</c:v>
                </c:pt>
                <c:pt idx="302">
                  <c:v>33.734000000000002</c:v>
                </c:pt>
                <c:pt idx="303">
                  <c:v>33.844000000000001</c:v>
                </c:pt>
                <c:pt idx="304">
                  <c:v>33.953000000000003</c:v>
                </c:pt>
                <c:pt idx="305">
                  <c:v>34.063000000000002</c:v>
                </c:pt>
                <c:pt idx="306">
                  <c:v>34.171999999999997</c:v>
                </c:pt>
                <c:pt idx="307">
                  <c:v>34.296999999999997</c:v>
                </c:pt>
                <c:pt idx="308">
                  <c:v>34.405999999999999</c:v>
                </c:pt>
                <c:pt idx="309">
                  <c:v>34.515999999999998</c:v>
                </c:pt>
                <c:pt idx="310">
                  <c:v>34.625</c:v>
                </c:pt>
                <c:pt idx="311">
                  <c:v>34.734000000000002</c:v>
                </c:pt>
                <c:pt idx="312">
                  <c:v>34.844000000000001</c:v>
                </c:pt>
                <c:pt idx="313">
                  <c:v>34.969000000000001</c:v>
                </c:pt>
                <c:pt idx="314">
                  <c:v>35.078000000000003</c:v>
                </c:pt>
                <c:pt idx="315">
                  <c:v>35.188000000000002</c:v>
                </c:pt>
                <c:pt idx="316">
                  <c:v>35.296999999999997</c:v>
                </c:pt>
                <c:pt idx="317">
                  <c:v>35.405999999999999</c:v>
                </c:pt>
                <c:pt idx="318">
                  <c:v>35.530999999999999</c:v>
                </c:pt>
                <c:pt idx="319">
                  <c:v>35.640999999999998</c:v>
                </c:pt>
                <c:pt idx="320">
                  <c:v>35.75</c:v>
                </c:pt>
                <c:pt idx="321">
                  <c:v>35.859000000000002</c:v>
                </c:pt>
                <c:pt idx="322">
                  <c:v>35.969000000000001</c:v>
                </c:pt>
                <c:pt idx="323">
                  <c:v>36.078000000000003</c:v>
                </c:pt>
                <c:pt idx="324">
                  <c:v>36.188000000000002</c:v>
                </c:pt>
                <c:pt idx="325">
                  <c:v>36.313000000000002</c:v>
                </c:pt>
                <c:pt idx="326">
                  <c:v>36.421999999999997</c:v>
                </c:pt>
                <c:pt idx="327">
                  <c:v>36.530999999999999</c:v>
                </c:pt>
                <c:pt idx="328">
                  <c:v>36.640999999999998</c:v>
                </c:pt>
                <c:pt idx="329">
                  <c:v>36.75</c:v>
                </c:pt>
                <c:pt idx="330">
                  <c:v>36.859000000000002</c:v>
                </c:pt>
                <c:pt idx="331">
                  <c:v>36.969000000000001</c:v>
                </c:pt>
                <c:pt idx="332">
                  <c:v>37.078000000000003</c:v>
                </c:pt>
                <c:pt idx="333">
                  <c:v>37.203000000000003</c:v>
                </c:pt>
                <c:pt idx="334">
                  <c:v>37.313000000000002</c:v>
                </c:pt>
                <c:pt idx="335">
                  <c:v>37.421999999999997</c:v>
                </c:pt>
                <c:pt idx="336">
                  <c:v>37.530999999999999</c:v>
                </c:pt>
                <c:pt idx="337">
                  <c:v>37.640999999999998</c:v>
                </c:pt>
                <c:pt idx="338">
                  <c:v>37.75</c:v>
                </c:pt>
                <c:pt idx="339">
                  <c:v>37.859000000000002</c:v>
                </c:pt>
                <c:pt idx="340">
                  <c:v>37.984000000000002</c:v>
                </c:pt>
                <c:pt idx="341">
                  <c:v>38.094000000000001</c:v>
                </c:pt>
                <c:pt idx="342">
                  <c:v>38.203000000000003</c:v>
                </c:pt>
                <c:pt idx="343">
                  <c:v>38.313000000000002</c:v>
                </c:pt>
                <c:pt idx="344">
                  <c:v>38.421999999999997</c:v>
                </c:pt>
                <c:pt idx="345">
                  <c:v>38.530999999999999</c:v>
                </c:pt>
                <c:pt idx="346">
                  <c:v>38.640999999999998</c:v>
                </c:pt>
                <c:pt idx="347">
                  <c:v>38.75</c:v>
                </c:pt>
                <c:pt idx="348">
                  <c:v>38.875</c:v>
                </c:pt>
                <c:pt idx="349">
                  <c:v>38.984000000000002</c:v>
                </c:pt>
                <c:pt idx="350">
                  <c:v>39.094000000000001</c:v>
                </c:pt>
                <c:pt idx="351">
                  <c:v>39.203000000000003</c:v>
                </c:pt>
                <c:pt idx="352">
                  <c:v>39.313000000000002</c:v>
                </c:pt>
                <c:pt idx="353">
                  <c:v>39.438000000000002</c:v>
                </c:pt>
                <c:pt idx="354">
                  <c:v>39.546999999999997</c:v>
                </c:pt>
                <c:pt idx="355">
                  <c:v>39.655999999999999</c:v>
                </c:pt>
                <c:pt idx="356">
                  <c:v>39.765999999999998</c:v>
                </c:pt>
                <c:pt idx="357">
                  <c:v>39.875</c:v>
                </c:pt>
                <c:pt idx="358">
                  <c:v>39.984000000000002</c:v>
                </c:pt>
                <c:pt idx="359">
                  <c:v>40.109000000000002</c:v>
                </c:pt>
                <c:pt idx="360">
                  <c:v>40.219000000000001</c:v>
                </c:pt>
                <c:pt idx="361">
                  <c:v>40.328000000000003</c:v>
                </c:pt>
                <c:pt idx="362">
                  <c:v>40.438000000000002</c:v>
                </c:pt>
                <c:pt idx="363">
                  <c:v>40.546999999999997</c:v>
                </c:pt>
                <c:pt idx="364">
                  <c:v>40.655999999999999</c:v>
                </c:pt>
                <c:pt idx="365">
                  <c:v>40.765999999999998</c:v>
                </c:pt>
                <c:pt idx="366">
                  <c:v>40.875</c:v>
                </c:pt>
                <c:pt idx="367">
                  <c:v>41</c:v>
                </c:pt>
                <c:pt idx="368">
                  <c:v>41.109000000000002</c:v>
                </c:pt>
                <c:pt idx="369">
                  <c:v>41.219000000000001</c:v>
                </c:pt>
                <c:pt idx="370">
                  <c:v>41.328000000000003</c:v>
                </c:pt>
                <c:pt idx="371">
                  <c:v>41.438000000000002</c:v>
                </c:pt>
                <c:pt idx="372">
                  <c:v>41.546999999999997</c:v>
                </c:pt>
                <c:pt idx="373">
                  <c:v>41.655999999999999</c:v>
                </c:pt>
                <c:pt idx="374">
                  <c:v>41.780999999999999</c:v>
                </c:pt>
                <c:pt idx="375">
                  <c:v>41.890999999999998</c:v>
                </c:pt>
                <c:pt idx="376">
                  <c:v>42</c:v>
                </c:pt>
                <c:pt idx="377">
                  <c:v>42.109000000000002</c:v>
                </c:pt>
                <c:pt idx="378">
                  <c:v>42.219000000000001</c:v>
                </c:pt>
                <c:pt idx="379">
                  <c:v>42.328000000000003</c:v>
                </c:pt>
                <c:pt idx="380">
                  <c:v>42.438000000000002</c:v>
                </c:pt>
                <c:pt idx="381">
                  <c:v>42.546999999999997</c:v>
                </c:pt>
                <c:pt idx="382">
                  <c:v>42.671999999999997</c:v>
                </c:pt>
                <c:pt idx="383">
                  <c:v>42.780999999999999</c:v>
                </c:pt>
                <c:pt idx="384">
                  <c:v>42.890999999999998</c:v>
                </c:pt>
                <c:pt idx="385">
                  <c:v>43</c:v>
                </c:pt>
                <c:pt idx="386">
                  <c:v>43.109000000000002</c:v>
                </c:pt>
                <c:pt idx="387">
                  <c:v>43.219000000000001</c:v>
                </c:pt>
                <c:pt idx="388">
                  <c:v>43.344000000000001</c:v>
                </c:pt>
                <c:pt idx="389">
                  <c:v>43.453000000000003</c:v>
                </c:pt>
                <c:pt idx="390">
                  <c:v>43.563000000000002</c:v>
                </c:pt>
                <c:pt idx="391">
                  <c:v>43.671999999999997</c:v>
                </c:pt>
                <c:pt idx="392">
                  <c:v>43.780999999999999</c:v>
                </c:pt>
                <c:pt idx="393">
                  <c:v>43.890999999999998</c:v>
                </c:pt>
                <c:pt idx="394">
                  <c:v>44</c:v>
                </c:pt>
                <c:pt idx="395">
                  <c:v>44.109000000000002</c:v>
                </c:pt>
                <c:pt idx="396">
                  <c:v>44.234000000000002</c:v>
                </c:pt>
                <c:pt idx="397">
                  <c:v>44.344000000000001</c:v>
                </c:pt>
                <c:pt idx="398">
                  <c:v>44.453000000000003</c:v>
                </c:pt>
                <c:pt idx="399">
                  <c:v>44.563000000000002</c:v>
                </c:pt>
                <c:pt idx="400">
                  <c:v>44.671999999999997</c:v>
                </c:pt>
                <c:pt idx="401">
                  <c:v>44.796999999999997</c:v>
                </c:pt>
                <c:pt idx="402">
                  <c:v>44.905999999999999</c:v>
                </c:pt>
                <c:pt idx="403">
                  <c:v>45.015999999999998</c:v>
                </c:pt>
                <c:pt idx="404">
                  <c:v>45.125</c:v>
                </c:pt>
                <c:pt idx="405">
                  <c:v>45.234000000000002</c:v>
                </c:pt>
                <c:pt idx="406">
                  <c:v>45.344000000000001</c:v>
                </c:pt>
                <c:pt idx="407">
                  <c:v>45.453000000000003</c:v>
                </c:pt>
                <c:pt idx="408">
                  <c:v>45.563000000000002</c:v>
                </c:pt>
                <c:pt idx="409">
                  <c:v>45.688000000000002</c:v>
                </c:pt>
                <c:pt idx="410">
                  <c:v>45.796999999999997</c:v>
                </c:pt>
                <c:pt idx="411">
                  <c:v>45.905999999999999</c:v>
                </c:pt>
                <c:pt idx="412">
                  <c:v>46.015999999999998</c:v>
                </c:pt>
                <c:pt idx="413">
                  <c:v>46.125</c:v>
                </c:pt>
                <c:pt idx="414">
                  <c:v>46.234000000000002</c:v>
                </c:pt>
                <c:pt idx="415">
                  <c:v>46.359000000000002</c:v>
                </c:pt>
                <c:pt idx="416">
                  <c:v>46.469000000000001</c:v>
                </c:pt>
                <c:pt idx="417">
                  <c:v>46.578000000000003</c:v>
                </c:pt>
                <c:pt idx="418">
                  <c:v>46.688000000000002</c:v>
                </c:pt>
                <c:pt idx="419">
                  <c:v>46.796999999999997</c:v>
                </c:pt>
                <c:pt idx="420">
                  <c:v>46.905999999999999</c:v>
                </c:pt>
                <c:pt idx="421">
                  <c:v>47.015999999999998</c:v>
                </c:pt>
                <c:pt idx="422">
                  <c:v>47.140999999999998</c:v>
                </c:pt>
                <c:pt idx="423">
                  <c:v>47.25</c:v>
                </c:pt>
                <c:pt idx="424">
                  <c:v>47.359000000000002</c:v>
                </c:pt>
                <c:pt idx="425">
                  <c:v>47.469000000000001</c:v>
                </c:pt>
                <c:pt idx="426">
                  <c:v>47.578000000000003</c:v>
                </c:pt>
                <c:pt idx="427">
                  <c:v>47.688000000000002</c:v>
                </c:pt>
                <c:pt idx="428">
                  <c:v>47.796999999999997</c:v>
                </c:pt>
                <c:pt idx="429">
                  <c:v>47.921999999999997</c:v>
                </c:pt>
                <c:pt idx="430">
                  <c:v>48.030999999999999</c:v>
                </c:pt>
                <c:pt idx="431">
                  <c:v>48.140999999999998</c:v>
                </c:pt>
                <c:pt idx="432">
                  <c:v>48.25</c:v>
                </c:pt>
                <c:pt idx="433">
                  <c:v>48.359000000000002</c:v>
                </c:pt>
                <c:pt idx="434">
                  <c:v>48.469000000000001</c:v>
                </c:pt>
                <c:pt idx="435">
                  <c:v>48.578000000000003</c:v>
                </c:pt>
                <c:pt idx="436">
                  <c:v>48.703000000000003</c:v>
                </c:pt>
                <c:pt idx="437">
                  <c:v>48.813000000000002</c:v>
                </c:pt>
                <c:pt idx="438">
                  <c:v>48.921999999999997</c:v>
                </c:pt>
                <c:pt idx="439">
                  <c:v>49.030999999999999</c:v>
                </c:pt>
                <c:pt idx="440">
                  <c:v>49.140999999999998</c:v>
                </c:pt>
                <c:pt idx="441">
                  <c:v>49.25</c:v>
                </c:pt>
                <c:pt idx="442">
                  <c:v>49.359000000000002</c:v>
                </c:pt>
                <c:pt idx="443">
                  <c:v>49.484000000000002</c:v>
                </c:pt>
                <c:pt idx="444">
                  <c:v>49.594000000000001</c:v>
                </c:pt>
                <c:pt idx="445">
                  <c:v>49.703000000000003</c:v>
                </c:pt>
                <c:pt idx="446">
                  <c:v>49.813000000000002</c:v>
                </c:pt>
                <c:pt idx="447">
                  <c:v>49.921999999999997</c:v>
                </c:pt>
                <c:pt idx="448">
                  <c:v>50.030999999999999</c:v>
                </c:pt>
                <c:pt idx="449">
                  <c:v>50.140999999999998</c:v>
                </c:pt>
                <c:pt idx="450">
                  <c:v>50.265999999999998</c:v>
                </c:pt>
                <c:pt idx="451">
                  <c:v>50.375</c:v>
                </c:pt>
                <c:pt idx="452">
                  <c:v>50.484000000000002</c:v>
                </c:pt>
                <c:pt idx="453">
                  <c:v>50.594000000000001</c:v>
                </c:pt>
                <c:pt idx="454">
                  <c:v>50.703000000000003</c:v>
                </c:pt>
                <c:pt idx="455">
                  <c:v>50.813000000000002</c:v>
                </c:pt>
                <c:pt idx="456">
                  <c:v>50.921999999999997</c:v>
                </c:pt>
                <c:pt idx="457">
                  <c:v>51.030999999999999</c:v>
                </c:pt>
                <c:pt idx="458">
                  <c:v>51.155999999999999</c:v>
                </c:pt>
                <c:pt idx="459">
                  <c:v>51.265999999999998</c:v>
                </c:pt>
                <c:pt idx="460">
                  <c:v>51.375</c:v>
                </c:pt>
                <c:pt idx="461">
                  <c:v>51.484000000000002</c:v>
                </c:pt>
                <c:pt idx="462">
                  <c:v>51.594000000000001</c:v>
                </c:pt>
                <c:pt idx="463">
                  <c:v>51.703000000000003</c:v>
                </c:pt>
                <c:pt idx="464">
                  <c:v>51.813000000000002</c:v>
                </c:pt>
                <c:pt idx="465">
                  <c:v>51.938000000000002</c:v>
                </c:pt>
                <c:pt idx="466">
                  <c:v>52.046999999999997</c:v>
                </c:pt>
                <c:pt idx="467">
                  <c:v>52.155999999999999</c:v>
                </c:pt>
                <c:pt idx="468">
                  <c:v>52.265999999999998</c:v>
                </c:pt>
                <c:pt idx="469">
                  <c:v>52.375</c:v>
                </c:pt>
                <c:pt idx="470">
                  <c:v>52.484000000000002</c:v>
                </c:pt>
                <c:pt idx="471">
                  <c:v>52.594000000000001</c:v>
                </c:pt>
                <c:pt idx="472">
                  <c:v>52.703000000000003</c:v>
                </c:pt>
                <c:pt idx="473">
                  <c:v>52.828000000000003</c:v>
                </c:pt>
                <c:pt idx="474">
                  <c:v>52.938000000000002</c:v>
                </c:pt>
                <c:pt idx="475">
                  <c:v>53.046999999999997</c:v>
                </c:pt>
                <c:pt idx="476">
                  <c:v>53.155999999999999</c:v>
                </c:pt>
                <c:pt idx="477">
                  <c:v>53.265999999999998</c:v>
                </c:pt>
                <c:pt idx="478">
                  <c:v>53.375</c:v>
                </c:pt>
                <c:pt idx="479">
                  <c:v>53.5</c:v>
                </c:pt>
                <c:pt idx="480">
                  <c:v>53.609000000000002</c:v>
                </c:pt>
                <c:pt idx="481">
                  <c:v>53.719000000000001</c:v>
                </c:pt>
                <c:pt idx="482">
                  <c:v>53.828000000000003</c:v>
                </c:pt>
                <c:pt idx="483">
                  <c:v>53.938000000000002</c:v>
                </c:pt>
                <c:pt idx="484">
                  <c:v>54.046999999999997</c:v>
                </c:pt>
                <c:pt idx="485">
                  <c:v>54.155999999999999</c:v>
                </c:pt>
                <c:pt idx="486">
                  <c:v>54.280999999999999</c:v>
                </c:pt>
                <c:pt idx="487">
                  <c:v>54.390999999999998</c:v>
                </c:pt>
                <c:pt idx="488">
                  <c:v>54.5</c:v>
                </c:pt>
                <c:pt idx="489">
                  <c:v>54.609000000000002</c:v>
                </c:pt>
                <c:pt idx="490">
                  <c:v>54.719000000000001</c:v>
                </c:pt>
                <c:pt idx="491">
                  <c:v>54.844000000000001</c:v>
                </c:pt>
                <c:pt idx="492">
                  <c:v>54.953000000000003</c:v>
                </c:pt>
                <c:pt idx="493">
                  <c:v>55.063000000000002</c:v>
                </c:pt>
                <c:pt idx="494">
                  <c:v>55.171999999999997</c:v>
                </c:pt>
                <c:pt idx="495">
                  <c:v>55.280999999999999</c:v>
                </c:pt>
                <c:pt idx="496">
                  <c:v>55.390999999999998</c:v>
                </c:pt>
                <c:pt idx="497">
                  <c:v>55.5</c:v>
                </c:pt>
                <c:pt idx="498">
                  <c:v>55.625</c:v>
                </c:pt>
                <c:pt idx="499">
                  <c:v>55.734000000000002</c:v>
                </c:pt>
                <c:pt idx="500">
                  <c:v>55.844000000000001</c:v>
                </c:pt>
                <c:pt idx="501">
                  <c:v>55.953000000000003</c:v>
                </c:pt>
                <c:pt idx="502">
                  <c:v>56.078000000000003</c:v>
                </c:pt>
                <c:pt idx="503">
                  <c:v>56.188000000000002</c:v>
                </c:pt>
                <c:pt idx="504">
                  <c:v>56.296999999999997</c:v>
                </c:pt>
                <c:pt idx="505">
                  <c:v>56.405999999999999</c:v>
                </c:pt>
                <c:pt idx="506">
                  <c:v>56.515999999999998</c:v>
                </c:pt>
                <c:pt idx="507">
                  <c:v>56.625</c:v>
                </c:pt>
                <c:pt idx="508">
                  <c:v>56.734000000000002</c:v>
                </c:pt>
                <c:pt idx="509">
                  <c:v>56.859000000000002</c:v>
                </c:pt>
                <c:pt idx="510">
                  <c:v>56.969000000000001</c:v>
                </c:pt>
                <c:pt idx="511">
                  <c:v>57.078000000000003</c:v>
                </c:pt>
                <c:pt idx="512">
                  <c:v>57.188000000000002</c:v>
                </c:pt>
                <c:pt idx="513">
                  <c:v>57.296999999999997</c:v>
                </c:pt>
                <c:pt idx="514">
                  <c:v>57.405999999999999</c:v>
                </c:pt>
                <c:pt idx="515">
                  <c:v>57.515999999999998</c:v>
                </c:pt>
                <c:pt idx="516">
                  <c:v>57.640999999999998</c:v>
                </c:pt>
                <c:pt idx="517">
                  <c:v>57.75</c:v>
                </c:pt>
                <c:pt idx="518">
                  <c:v>57.859000000000002</c:v>
                </c:pt>
                <c:pt idx="519">
                  <c:v>57.969000000000001</c:v>
                </c:pt>
                <c:pt idx="520">
                  <c:v>58.078000000000003</c:v>
                </c:pt>
                <c:pt idx="521">
                  <c:v>58.203000000000003</c:v>
                </c:pt>
                <c:pt idx="522">
                  <c:v>58.313000000000002</c:v>
                </c:pt>
                <c:pt idx="523">
                  <c:v>58.421999999999997</c:v>
                </c:pt>
                <c:pt idx="524">
                  <c:v>58.530999999999999</c:v>
                </c:pt>
                <c:pt idx="525">
                  <c:v>58.655999999999999</c:v>
                </c:pt>
                <c:pt idx="526">
                  <c:v>58.765999999999998</c:v>
                </c:pt>
                <c:pt idx="527">
                  <c:v>58.875</c:v>
                </c:pt>
                <c:pt idx="528">
                  <c:v>58.984000000000002</c:v>
                </c:pt>
                <c:pt idx="529">
                  <c:v>59.094000000000001</c:v>
                </c:pt>
                <c:pt idx="530">
                  <c:v>59.219000000000001</c:v>
                </c:pt>
                <c:pt idx="531">
                  <c:v>59.328000000000003</c:v>
                </c:pt>
                <c:pt idx="532">
                  <c:v>59.438000000000002</c:v>
                </c:pt>
                <c:pt idx="533">
                  <c:v>59.546999999999997</c:v>
                </c:pt>
                <c:pt idx="534">
                  <c:v>59.655999999999999</c:v>
                </c:pt>
                <c:pt idx="535">
                  <c:v>59.765999999999998</c:v>
                </c:pt>
                <c:pt idx="536">
                  <c:v>59.890999999999998</c:v>
                </c:pt>
                <c:pt idx="537">
                  <c:v>60</c:v>
                </c:pt>
                <c:pt idx="538">
                  <c:v>60.109000000000002</c:v>
                </c:pt>
                <c:pt idx="539">
                  <c:v>60.219000000000001</c:v>
                </c:pt>
                <c:pt idx="540">
                  <c:v>60.328000000000003</c:v>
                </c:pt>
                <c:pt idx="541">
                  <c:v>60.438000000000002</c:v>
                </c:pt>
                <c:pt idx="542">
                  <c:v>60.563000000000002</c:v>
                </c:pt>
                <c:pt idx="543">
                  <c:v>60.671999999999997</c:v>
                </c:pt>
                <c:pt idx="544">
                  <c:v>60.780999999999999</c:v>
                </c:pt>
                <c:pt idx="545">
                  <c:v>60.890999999999998</c:v>
                </c:pt>
                <c:pt idx="546">
                  <c:v>61</c:v>
                </c:pt>
                <c:pt idx="547">
                  <c:v>61.109000000000002</c:v>
                </c:pt>
                <c:pt idx="548">
                  <c:v>61.219000000000001</c:v>
                </c:pt>
                <c:pt idx="549">
                  <c:v>61.344000000000001</c:v>
                </c:pt>
                <c:pt idx="550">
                  <c:v>61.453000000000003</c:v>
                </c:pt>
                <c:pt idx="551">
                  <c:v>61.563000000000002</c:v>
                </c:pt>
                <c:pt idx="552">
                  <c:v>61.671999999999997</c:v>
                </c:pt>
                <c:pt idx="553">
                  <c:v>61.780999999999999</c:v>
                </c:pt>
                <c:pt idx="554">
                  <c:v>61.890999999999998</c:v>
                </c:pt>
                <c:pt idx="555">
                  <c:v>62</c:v>
                </c:pt>
                <c:pt idx="556">
                  <c:v>62.125</c:v>
                </c:pt>
                <c:pt idx="557">
                  <c:v>62.234000000000002</c:v>
                </c:pt>
                <c:pt idx="558">
                  <c:v>62.344000000000001</c:v>
                </c:pt>
                <c:pt idx="559">
                  <c:v>62.453000000000003</c:v>
                </c:pt>
                <c:pt idx="560">
                  <c:v>62.563000000000002</c:v>
                </c:pt>
                <c:pt idx="561">
                  <c:v>62.671999999999997</c:v>
                </c:pt>
                <c:pt idx="562">
                  <c:v>62.796999999999997</c:v>
                </c:pt>
                <c:pt idx="563">
                  <c:v>62.905999999999999</c:v>
                </c:pt>
                <c:pt idx="564">
                  <c:v>63.015999999999998</c:v>
                </c:pt>
                <c:pt idx="565">
                  <c:v>63.125</c:v>
                </c:pt>
                <c:pt idx="566">
                  <c:v>63.234000000000002</c:v>
                </c:pt>
                <c:pt idx="567">
                  <c:v>63.344000000000001</c:v>
                </c:pt>
                <c:pt idx="568">
                  <c:v>63.453000000000003</c:v>
                </c:pt>
                <c:pt idx="569">
                  <c:v>63.578000000000003</c:v>
                </c:pt>
                <c:pt idx="570">
                  <c:v>63.688000000000002</c:v>
                </c:pt>
                <c:pt idx="571">
                  <c:v>63.796999999999997</c:v>
                </c:pt>
                <c:pt idx="572">
                  <c:v>63.905999999999999</c:v>
                </c:pt>
                <c:pt idx="573">
                  <c:v>64.016000000000005</c:v>
                </c:pt>
                <c:pt idx="574">
                  <c:v>64.125</c:v>
                </c:pt>
                <c:pt idx="575">
                  <c:v>64.233999999999995</c:v>
                </c:pt>
                <c:pt idx="576">
                  <c:v>64.358999999999995</c:v>
                </c:pt>
                <c:pt idx="577">
                  <c:v>64.468999999999994</c:v>
                </c:pt>
                <c:pt idx="578">
                  <c:v>64.578000000000003</c:v>
                </c:pt>
                <c:pt idx="579">
                  <c:v>64.688000000000002</c:v>
                </c:pt>
                <c:pt idx="580">
                  <c:v>64.796999999999997</c:v>
                </c:pt>
                <c:pt idx="581">
                  <c:v>64.906000000000006</c:v>
                </c:pt>
                <c:pt idx="582">
                  <c:v>65.031000000000006</c:v>
                </c:pt>
                <c:pt idx="583">
                  <c:v>65.141000000000005</c:v>
                </c:pt>
                <c:pt idx="584">
                  <c:v>65.25</c:v>
                </c:pt>
                <c:pt idx="585">
                  <c:v>65.358999999999995</c:v>
                </c:pt>
                <c:pt idx="586">
                  <c:v>65.468999999999994</c:v>
                </c:pt>
                <c:pt idx="587">
                  <c:v>65.593999999999994</c:v>
                </c:pt>
                <c:pt idx="588">
                  <c:v>65.703000000000003</c:v>
                </c:pt>
                <c:pt idx="589">
                  <c:v>65.813000000000002</c:v>
                </c:pt>
                <c:pt idx="590">
                  <c:v>65.921999999999997</c:v>
                </c:pt>
                <c:pt idx="591">
                  <c:v>66.031000000000006</c:v>
                </c:pt>
                <c:pt idx="592">
                  <c:v>66.141000000000005</c:v>
                </c:pt>
                <c:pt idx="593">
                  <c:v>66.25</c:v>
                </c:pt>
                <c:pt idx="594">
                  <c:v>66.358999999999995</c:v>
                </c:pt>
                <c:pt idx="595">
                  <c:v>66.483999999999995</c:v>
                </c:pt>
                <c:pt idx="596">
                  <c:v>66.593999999999994</c:v>
                </c:pt>
                <c:pt idx="597">
                  <c:v>66.703000000000003</c:v>
                </c:pt>
                <c:pt idx="598">
                  <c:v>66.813000000000002</c:v>
                </c:pt>
                <c:pt idx="599">
                  <c:v>66.921999999999997</c:v>
                </c:pt>
                <c:pt idx="600">
                  <c:v>67.031000000000006</c:v>
                </c:pt>
                <c:pt idx="601">
                  <c:v>67.141000000000005</c:v>
                </c:pt>
                <c:pt idx="602">
                  <c:v>67.25</c:v>
                </c:pt>
                <c:pt idx="603">
                  <c:v>67.375</c:v>
                </c:pt>
                <c:pt idx="604">
                  <c:v>67.483999999999995</c:v>
                </c:pt>
                <c:pt idx="605">
                  <c:v>67.593999999999994</c:v>
                </c:pt>
                <c:pt idx="606">
                  <c:v>67.703000000000003</c:v>
                </c:pt>
                <c:pt idx="607">
                  <c:v>67.813000000000002</c:v>
                </c:pt>
                <c:pt idx="608">
                  <c:v>67.938000000000002</c:v>
                </c:pt>
                <c:pt idx="609">
                  <c:v>68.046999999999997</c:v>
                </c:pt>
                <c:pt idx="610">
                  <c:v>68.156000000000006</c:v>
                </c:pt>
                <c:pt idx="611">
                  <c:v>68.266000000000005</c:v>
                </c:pt>
                <c:pt idx="612">
                  <c:v>68.375</c:v>
                </c:pt>
                <c:pt idx="613">
                  <c:v>68.483999999999995</c:v>
                </c:pt>
                <c:pt idx="614">
                  <c:v>68.593999999999994</c:v>
                </c:pt>
                <c:pt idx="615">
                  <c:v>68.703000000000003</c:v>
                </c:pt>
                <c:pt idx="616">
                  <c:v>68.828000000000003</c:v>
                </c:pt>
                <c:pt idx="617">
                  <c:v>68.938000000000002</c:v>
                </c:pt>
                <c:pt idx="618">
                  <c:v>69.046999999999997</c:v>
                </c:pt>
                <c:pt idx="619">
                  <c:v>69.156000000000006</c:v>
                </c:pt>
                <c:pt idx="620">
                  <c:v>69.266000000000005</c:v>
                </c:pt>
                <c:pt idx="621">
                  <c:v>69.375</c:v>
                </c:pt>
                <c:pt idx="622">
                  <c:v>69.483999999999995</c:v>
                </c:pt>
                <c:pt idx="623">
                  <c:v>69.608999999999995</c:v>
                </c:pt>
                <c:pt idx="624">
                  <c:v>69.718999999999994</c:v>
                </c:pt>
                <c:pt idx="625">
                  <c:v>69.828000000000003</c:v>
                </c:pt>
                <c:pt idx="626">
                  <c:v>69.938000000000002</c:v>
                </c:pt>
                <c:pt idx="627">
                  <c:v>70.046999999999997</c:v>
                </c:pt>
                <c:pt idx="628">
                  <c:v>70.171999999999997</c:v>
                </c:pt>
                <c:pt idx="629">
                  <c:v>70.281000000000006</c:v>
                </c:pt>
                <c:pt idx="630">
                  <c:v>70.391000000000005</c:v>
                </c:pt>
                <c:pt idx="631">
                  <c:v>70.5</c:v>
                </c:pt>
                <c:pt idx="632">
                  <c:v>70.608999999999995</c:v>
                </c:pt>
                <c:pt idx="633">
                  <c:v>70.718999999999994</c:v>
                </c:pt>
                <c:pt idx="634">
                  <c:v>70.828000000000003</c:v>
                </c:pt>
                <c:pt idx="635">
                  <c:v>70.953000000000003</c:v>
                </c:pt>
                <c:pt idx="636">
                  <c:v>71.063000000000002</c:v>
                </c:pt>
                <c:pt idx="637">
                  <c:v>71.171999999999997</c:v>
                </c:pt>
                <c:pt idx="638">
                  <c:v>71.281000000000006</c:v>
                </c:pt>
                <c:pt idx="639">
                  <c:v>71.406000000000006</c:v>
                </c:pt>
                <c:pt idx="640">
                  <c:v>71.516000000000005</c:v>
                </c:pt>
                <c:pt idx="641">
                  <c:v>71.625</c:v>
                </c:pt>
                <c:pt idx="642">
                  <c:v>71.733999999999995</c:v>
                </c:pt>
                <c:pt idx="643">
                  <c:v>71.843999999999994</c:v>
                </c:pt>
                <c:pt idx="644">
                  <c:v>71.953000000000003</c:v>
                </c:pt>
                <c:pt idx="645">
                  <c:v>72.063000000000002</c:v>
                </c:pt>
                <c:pt idx="646">
                  <c:v>72.171999999999997</c:v>
                </c:pt>
                <c:pt idx="647">
                  <c:v>72.296999999999997</c:v>
                </c:pt>
                <c:pt idx="648">
                  <c:v>72.406000000000006</c:v>
                </c:pt>
                <c:pt idx="649">
                  <c:v>72.516000000000005</c:v>
                </c:pt>
                <c:pt idx="650">
                  <c:v>72.625</c:v>
                </c:pt>
                <c:pt idx="651">
                  <c:v>72.733999999999995</c:v>
                </c:pt>
                <c:pt idx="652">
                  <c:v>72.843999999999994</c:v>
                </c:pt>
                <c:pt idx="653">
                  <c:v>72.953000000000003</c:v>
                </c:pt>
                <c:pt idx="654">
                  <c:v>73.078000000000003</c:v>
                </c:pt>
                <c:pt idx="655">
                  <c:v>73.188000000000002</c:v>
                </c:pt>
                <c:pt idx="656">
                  <c:v>73.296999999999997</c:v>
                </c:pt>
                <c:pt idx="657">
                  <c:v>73.406000000000006</c:v>
                </c:pt>
                <c:pt idx="658">
                  <c:v>73.516000000000005</c:v>
                </c:pt>
                <c:pt idx="659">
                  <c:v>73.625</c:v>
                </c:pt>
                <c:pt idx="660">
                  <c:v>73.733999999999995</c:v>
                </c:pt>
                <c:pt idx="661">
                  <c:v>73.843999999999994</c:v>
                </c:pt>
                <c:pt idx="662">
                  <c:v>73.968999999999994</c:v>
                </c:pt>
                <c:pt idx="663">
                  <c:v>74.078000000000003</c:v>
                </c:pt>
                <c:pt idx="664">
                  <c:v>74.188000000000002</c:v>
                </c:pt>
                <c:pt idx="665">
                  <c:v>74.296999999999997</c:v>
                </c:pt>
                <c:pt idx="666">
                  <c:v>74.406000000000006</c:v>
                </c:pt>
                <c:pt idx="667">
                  <c:v>74.531000000000006</c:v>
                </c:pt>
                <c:pt idx="668">
                  <c:v>74.641000000000005</c:v>
                </c:pt>
                <c:pt idx="669">
                  <c:v>74.75</c:v>
                </c:pt>
                <c:pt idx="670">
                  <c:v>74.858999999999995</c:v>
                </c:pt>
                <c:pt idx="671">
                  <c:v>74.968999999999994</c:v>
                </c:pt>
                <c:pt idx="672">
                  <c:v>75.078000000000003</c:v>
                </c:pt>
                <c:pt idx="673">
                  <c:v>75.188000000000002</c:v>
                </c:pt>
                <c:pt idx="674">
                  <c:v>75.296999999999997</c:v>
                </c:pt>
                <c:pt idx="675">
                  <c:v>75.421999999999997</c:v>
                </c:pt>
                <c:pt idx="676">
                  <c:v>75.531000000000006</c:v>
                </c:pt>
                <c:pt idx="677">
                  <c:v>75.641000000000005</c:v>
                </c:pt>
                <c:pt idx="678">
                  <c:v>75.75</c:v>
                </c:pt>
                <c:pt idx="679">
                  <c:v>75.858999999999995</c:v>
                </c:pt>
                <c:pt idx="680">
                  <c:v>75.983999999999995</c:v>
                </c:pt>
                <c:pt idx="681">
                  <c:v>76.093999999999994</c:v>
                </c:pt>
                <c:pt idx="682">
                  <c:v>76.203000000000003</c:v>
                </c:pt>
                <c:pt idx="683">
                  <c:v>76.313000000000002</c:v>
                </c:pt>
                <c:pt idx="684">
                  <c:v>76.421999999999997</c:v>
                </c:pt>
                <c:pt idx="685">
                  <c:v>76.531000000000006</c:v>
                </c:pt>
                <c:pt idx="686">
                  <c:v>76.656000000000006</c:v>
                </c:pt>
                <c:pt idx="687">
                  <c:v>76.766000000000005</c:v>
                </c:pt>
                <c:pt idx="688">
                  <c:v>76.875</c:v>
                </c:pt>
                <c:pt idx="689">
                  <c:v>76.983999999999995</c:v>
                </c:pt>
                <c:pt idx="690">
                  <c:v>77.093999999999994</c:v>
                </c:pt>
                <c:pt idx="691">
                  <c:v>77.203000000000003</c:v>
                </c:pt>
                <c:pt idx="692">
                  <c:v>77.313000000000002</c:v>
                </c:pt>
                <c:pt idx="693">
                  <c:v>77.421999999999997</c:v>
                </c:pt>
                <c:pt idx="694">
                  <c:v>77.546999999999997</c:v>
                </c:pt>
                <c:pt idx="695">
                  <c:v>77.656000000000006</c:v>
                </c:pt>
                <c:pt idx="696">
                  <c:v>77.766000000000005</c:v>
                </c:pt>
                <c:pt idx="697">
                  <c:v>77.875</c:v>
                </c:pt>
                <c:pt idx="698">
                  <c:v>77.983999999999995</c:v>
                </c:pt>
                <c:pt idx="699">
                  <c:v>78.093999999999994</c:v>
                </c:pt>
                <c:pt idx="700">
                  <c:v>78.203000000000003</c:v>
                </c:pt>
                <c:pt idx="701">
                  <c:v>78.328000000000003</c:v>
                </c:pt>
                <c:pt idx="702">
                  <c:v>78.438000000000002</c:v>
                </c:pt>
                <c:pt idx="703">
                  <c:v>78.546999999999997</c:v>
                </c:pt>
                <c:pt idx="704">
                  <c:v>78.656000000000006</c:v>
                </c:pt>
                <c:pt idx="705">
                  <c:v>78.766000000000005</c:v>
                </c:pt>
                <c:pt idx="706">
                  <c:v>78.875</c:v>
                </c:pt>
                <c:pt idx="707">
                  <c:v>78.983999999999995</c:v>
                </c:pt>
                <c:pt idx="708">
                  <c:v>79.108999999999995</c:v>
                </c:pt>
                <c:pt idx="709">
                  <c:v>79.218999999999994</c:v>
                </c:pt>
                <c:pt idx="710">
                  <c:v>79.328000000000003</c:v>
                </c:pt>
                <c:pt idx="711">
                  <c:v>79.438000000000002</c:v>
                </c:pt>
                <c:pt idx="712">
                  <c:v>79.546999999999997</c:v>
                </c:pt>
                <c:pt idx="713">
                  <c:v>79.656000000000006</c:v>
                </c:pt>
                <c:pt idx="714">
                  <c:v>79.766000000000005</c:v>
                </c:pt>
                <c:pt idx="715">
                  <c:v>79.875</c:v>
                </c:pt>
                <c:pt idx="716">
                  <c:v>80</c:v>
                </c:pt>
                <c:pt idx="717">
                  <c:v>80.108999999999995</c:v>
                </c:pt>
                <c:pt idx="718">
                  <c:v>80.218999999999994</c:v>
                </c:pt>
                <c:pt idx="719">
                  <c:v>80.328000000000003</c:v>
                </c:pt>
                <c:pt idx="720">
                  <c:v>80.438000000000002</c:v>
                </c:pt>
                <c:pt idx="721">
                  <c:v>80.546999999999997</c:v>
                </c:pt>
                <c:pt idx="722">
                  <c:v>80.656000000000006</c:v>
                </c:pt>
                <c:pt idx="723">
                  <c:v>80.766000000000005</c:v>
                </c:pt>
                <c:pt idx="724">
                  <c:v>80.891000000000005</c:v>
                </c:pt>
                <c:pt idx="725">
                  <c:v>81</c:v>
                </c:pt>
                <c:pt idx="726">
                  <c:v>81.108999999999995</c:v>
                </c:pt>
                <c:pt idx="727">
                  <c:v>81.218999999999994</c:v>
                </c:pt>
                <c:pt idx="728">
                  <c:v>81.328000000000003</c:v>
                </c:pt>
                <c:pt idx="729">
                  <c:v>81.438000000000002</c:v>
                </c:pt>
                <c:pt idx="730">
                  <c:v>81.563000000000002</c:v>
                </c:pt>
                <c:pt idx="731">
                  <c:v>81.671999999999997</c:v>
                </c:pt>
                <c:pt idx="732">
                  <c:v>81.781000000000006</c:v>
                </c:pt>
                <c:pt idx="733">
                  <c:v>81.891000000000005</c:v>
                </c:pt>
                <c:pt idx="734">
                  <c:v>82</c:v>
                </c:pt>
                <c:pt idx="735">
                  <c:v>82.108999999999995</c:v>
                </c:pt>
                <c:pt idx="736">
                  <c:v>82.218999999999994</c:v>
                </c:pt>
                <c:pt idx="737">
                  <c:v>82.343999999999994</c:v>
                </c:pt>
                <c:pt idx="738">
                  <c:v>82.453000000000003</c:v>
                </c:pt>
                <c:pt idx="739">
                  <c:v>82.563000000000002</c:v>
                </c:pt>
                <c:pt idx="740">
                  <c:v>82.671999999999997</c:v>
                </c:pt>
                <c:pt idx="741">
                  <c:v>82.781000000000006</c:v>
                </c:pt>
                <c:pt idx="742">
                  <c:v>82.906000000000006</c:v>
                </c:pt>
                <c:pt idx="743">
                  <c:v>83.016000000000005</c:v>
                </c:pt>
                <c:pt idx="744">
                  <c:v>83.125</c:v>
                </c:pt>
                <c:pt idx="745">
                  <c:v>83.233999999999995</c:v>
                </c:pt>
                <c:pt idx="746">
                  <c:v>83.343999999999994</c:v>
                </c:pt>
                <c:pt idx="747">
                  <c:v>83.468999999999994</c:v>
                </c:pt>
                <c:pt idx="748">
                  <c:v>83.578000000000003</c:v>
                </c:pt>
                <c:pt idx="749">
                  <c:v>83.688000000000002</c:v>
                </c:pt>
                <c:pt idx="750">
                  <c:v>83.796999999999997</c:v>
                </c:pt>
                <c:pt idx="751">
                  <c:v>83.906000000000006</c:v>
                </c:pt>
                <c:pt idx="752">
                  <c:v>84.016000000000005</c:v>
                </c:pt>
                <c:pt idx="753">
                  <c:v>84.125</c:v>
                </c:pt>
                <c:pt idx="754">
                  <c:v>84.233999999999995</c:v>
                </c:pt>
                <c:pt idx="755">
                  <c:v>84.358999999999995</c:v>
                </c:pt>
                <c:pt idx="756">
                  <c:v>84.468999999999994</c:v>
                </c:pt>
                <c:pt idx="757">
                  <c:v>84.578000000000003</c:v>
                </c:pt>
                <c:pt idx="758">
                  <c:v>84.688000000000002</c:v>
                </c:pt>
                <c:pt idx="759">
                  <c:v>84.796999999999997</c:v>
                </c:pt>
                <c:pt idx="760">
                  <c:v>84.906000000000006</c:v>
                </c:pt>
                <c:pt idx="761">
                  <c:v>85.016000000000005</c:v>
                </c:pt>
                <c:pt idx="762">
                  <c:v>85.141000000000005</c:v>
                </c:pt>
                <c:pt idx="763">
                  <c:v>85.25</c:v>
                </c:pt>
                <c:pt idx="764">
                  <c:v>85.358999999999995</c:v>
                </c:pt>
                <c:pt idx="765">
                  <c:v>85.468999999999994</c:v>
                </c:pt>
                <c:pt idx="766">
                  <c:v>85.578000000000003</c:v>
                </c:pt>
                <c:pt idx="767">
                  <c:v>85.688000000000002</c:v>
                </c:pt>
                <c:pt idx="768">
                  <c:v>85.796999999999997</c:v>
                </c:pt>
                <c:pt idx="769">
                  <c:v>85.921999999999997</c:v>
                </c:pt>
                <c:pt idx="770">
                  <c:v>86.031000000000006</c:v>
                </c:pt>
                <c:pt idx="771">
                  <c:v>86.141000000000005</c:v>
                </c:pt>
                <c:pt idx="772">
                  <c:v>86.25</c:v>
                </c:pt>
                <c:pt idx="773">
                  <c:v>86.358999999999995</c:v>
                </c:pt>
                <c:pt idx="774">
                  <c:v>86.468999999999994</c:v>
                </c:pt>
                <c:pt idx="775">
                  <c:v>86.593999999999994</c:v>
                </c:pt>
                <c:pt idx="776">
                  <c:v>86.703000000000003</c:v>
                </c:pt>
                <c:pt idx="777">
                  <c:v>86.813000000000002</c:v>
                </c:pt>
                <c:pt idx="778">
                  <c:v>86.921999999999997</c:v>
                </c:pt>
                <c:pt idx="779">
                  <c:v>87.031000000000006</c:v>
                </c:pt>
                <c:pt idx="780">
                  <c:v>87.141000000000005</c:v>
                </c:pt>
                <c:pt idx="781">
                  <c:v>87.25</c:v>
                </c:pt>
                <c:pt idx="782">
                  <c:v>87.358999999999995</c:v>
                </c:pt>
                <c:pt idx="783">
                  <c:v>87.483999999999995</c:v>
                </c:pt>
                <c:pt idx="784">
                  <c:v>87.593999999999994</c:v>
                </c:pt>
                <c:pt idx="785">
                  <c:v>87.703000000000003</c:v>
                </c:pt>
                <c:pt idx="786">
                  <c:v>87.813000000000002</c:v>
                </c:pt>
                <c:pt idx="787">
                  <c:v>87.921999999999997</c:v>
                </c:pt>
                <c:pt idx="788">
                  <c:v>88.031000000000006</c:v>
                </c:pt>
                <c:pt idx="789">
                  <c:v>88.141000000000005</c:v>
                </c:pt>
                <c:pt idx="790">
                  <c:v>88.266000000000005</c:v>
                </c:pt>
                <c:pt idx="791">
                  <c:v>88.375</c:v>
                </c:pt>
                <c:pt idx="792">
                  <c:v>88.483999999999995</c:v>
                </c:pt>
                <c:pt idx="793">
                  <c:v>88.593999999999994</c:v>
                </c:pt>
                <c:pt idx="794">
                  <c:v>88.703000000000003</c:v>
                </c:pt>
                <c:pt idx="795">
                  <c:v>88.813000000000002</c:v>
                </c:pt>
                <c:pt idx="796">
                  <c:v>88.921999999999997</c:v>
                </c:pt>
                <c:pt idx="797">
                  <c:v>89.031000000000006</c:v>
                </c:pt>
                <c:pt idx="798">
                  <c:v>89.156000000000006</c:v>
                </c:pt>
                <c:pt idx="799">
                  <c:v>89.266000000000005</c:v>
                </c:pt>
                <c:pt idx="800">
                  <c:v>89.375</c:v>
                </c:pt>
                <c:pt idx="801">
                  <c:v>89.483999999999995</c:v>
                </c:pt>
                <c:pt idx="802">
                  <c:v>89.593999999999994</c:v>
                </c:pt>
                <c:pt idx="803">
                  <c:v>89.703000000000003</c:v>
                </c:pt>
                <c:pt idx="804">
                  <c:v>89.813000000000002</c:v>
                </c:pt>
                <c:pt idx="805">
                  <c:v>89.938000000000002</c:v>
                </c:pt>
                <c:pt idx="806">
                  <c:v>90.046999999999997</c:v>
                </c:pt>
                <c:pt idx="807">
                  <c:v>90.156000000000006</c:v>
                </c:pt>
                <c:pt idx="808">
                  <c:v>90.266000000000005</c:v>
                </c:pt>
                <c:pt idx="809">
                  <c:v>90.375</c:v>
                </c:pt>
                <c:pt idx="810">
                  <c:v>90.483999999999995</c:v>
                </c:pt>
                <c:pt idx="811">
                  <c:v>90.593999999999994</c:v>
                </c:pt>
                <c:pt idx="812">
                  <c:v>90.703000000000003</c:v>
                </c:pt>
                <c:pt idx="813">
                  <c:v>90.828000000000003</c:v>
                </c:pt>
                <c:pt idx="814">
                  <c:v>90.938000000000002</c:v>
                </c:pt>
                <c:pt idx="815">
                  <c:v>91.046999999999997</c:v>
                </c:pt>
                <c:pt idx="816">
                  <c:v>91.156000000000006</c:v>
                </c:pt>
                <c:pt idx="817">
                  <c:v>91.266000000000005</c:v>
                </c:pt>
                <c:pt idx="818">
                  <c:v>91.391000000000005</c:v>
                </c:pt>
                <c:pt idx="819">
                  <c:v>91.5</c:v>
                </c:pt>
                <c:pt idx="820">
                  <c:v>91.608999999999995</c:v>
                </c:pt>
                <c:pt idx="821">
                  <c:v>91.718999999999994</c:v>
                </c:pt>
                <c:pt idx="822">
                  <c:v>91.828000000000003</c:v>
                </c:pt>
                <c:pt idx="823">
                  <c:v>91.953000000000003</c:v>
                </c:pt>
                <c:pt idx="824">
                  <c:v>92.063000000000002</c:v>
                </c:pt>
                <c:pt idx="825">
                  <c:v>92.171999999999997</c:v>
                </c:pt>
                <c:pt idx="826">
                  <c:v>92.281000000000006</c:v>
                </c:pt>
                <c:pt idx="827">
                  <c:v>92.391000000000005</c:v>
                </c:pt>
                <c:pt idx="828">
                  <c:v>92.516000000000005</c:v>
                </c:pt>
                <c:pt idx="829">
                  <c:v>92.625</c:v>
                </c:pt>
                <c:pt idx="830">
                  <c:v>92.733999999999995</c:v>
                </c:pt>
                <c:pt idx="831">
                  <c:v>92.843999999999994</c:v>
                </c:pt>
                <c:pt idx="832">
                  <c:v>92.953000000000003</c:v>
                </c:pt>
                <c:pt idx="833">
                  <c:v>93.063000000000002</c:v>
                </c:pt>
                <c:pt idx="834">
                  <c:v>93.188000000000002</c:v>
                </c:pt>
                <c:pt idx="835">
                  <c:v>93.296999999999997</c:v>
                </c:pt>
                <c:pt idx="836">
                  <c:v>93.406000000000006</c:v>
                </c:pt>
                <c:pt idx="837">
                  <c:v>93.516000000000005</c:v>
                </c:pt>
                <c:pt idx="838">
                  <c:v>93.625</c:v>
                </c:pt>
                <c:pt idx="839">
                  <c:v>93.733999999999995</c:v>
                </c:pt>
                <c:pt idx="840">
                  <c:v>93.843999999999994</c:v>
                </c:pt>
                <c:pt idx="841">
                  <c:v>93.953000000000003</c:v>
                </c:pt>
                <c:pt idx="842">
                  <c:v>94.078000000000003</c:v>
                </c:pt>
                <c:pt idx="843">
                  <c:v>94.188000000000002</c:v>
                </c:pt>
                <c:pt idx="844">
                  <c:v>94.296999999999997</c:v>
                </c:pt>
                <c:pt idx="845">
                  <c:v>94.406000000000006</c:v>
                </c:pt>
                <c:pt idx="846">
                  <c:v>94.516000000000005</c:v>
                </c:pt>
                <c:pt idx="847">
                  <c:v>94.641000000000005</c:v>
                </c:pt>
                <c:pt idx="848">
                  <c:v>94.75</c:v>
                </c:pt>
                <c:pt idx="849">
                  <c:v>94.858999999999995</c:v>
                </c:pt>
                <c:pt idx="850">
                  <c:v>94.968999999999994</c:v>
                </c:pt>
                <c:pt idx="851">
                  <c:v>95.078000000000003</c:v>
                </c:pt>
                <c:pt idx="852">
                  <c:v>95.188000000000002</c:v>
                </c:pt>
                <c:pt idx="853">
                  <c:v>95.296999999999997</c:v>
                </c:pt>
                <c:pt idx="854">
                  <c:v>95.421999999999997</c:v>
                </c:pt>
                <c:pt idx="855">
                  <c:v>95.531000000000006</c:v>
                </c:pt>
                <c:pt idx="856">
                  <c:v>95.641000000000005</c:v>
                </c:pt>
                <c:pt idx="857">
                  <c:v>95.75</c:v>
                </c:pt>
                <c:pt idx="858">
                  <c:v>95.858999999999995</c:v>
                </c:pt>
                <c:pt idx="859">
                  <c:v>95.968999999999994</c:v>
                </c:pt>
                <c:pt idx="860">
                  <c:v>96.093999999999994</c:v>
                </c:pt>
                <c:pt idx="861">
                  <c:v>96.203000000000003</c:v>
                </c:pt>
                <c:pt idx="862">
                  <c:v>96.313000000000002</c:v>
                </c:pt>
                <c:pt idx="863">
                  <c:v>96.421999999999997</c:v>
                </c:pt>
                <c:pt idx="864">
                  <c:v>96.531000000000006</c:v>
                </c:pt>
                <c:pt idx="865">
                  <c:v>96.641000000000005</c:v>
                </c:pt>
                <c:pt idx="866">
                  <c:v>96.75</c:v>
                </c:pt>
                <c:pt idx="867">
                  <c:v>96.875</c:v>
                </c:pt>
                <c:pt idx="868">
                  <c:v>96.983999999999995</c:v>
                </c:pt>
                <c:pt idx="869">
                  <c:v>97.093999999999994</c:v>
                </c:pt>
                <c:pt idx="870">
                  <c:v>97.203000000000003</c:v>
                </c:pt>
                <c:pt idx="871">
                  <c:v>97.313000000000002</c:v>
                </c:pt>
                <c:pt idx="872">
                  <c:v>97.421999999999997</c:v>
                </c:pt>
                <c:pt idx="873">
                  <c:v>97.531000000000006</c:v>
                </c:pt>
                <c:pt idx="874">
                  <c:v>97.641000000000005</c:v>
                </c:pt>
                <c:pt idx="875">
                  <c:v>97.766000000000005</c:v>
                </c:pt>
                <c:pt idx="876">
                  <c:v>97.875</c:v>
                </c:pt>
                <c:pt idx="877">
                  <c:v>97.983999999999995</c:v>
                </c:pt>
                <c:pt idx="878">
                  <c:v>98.093999999999994</c:v>
                </c:pt>
                <c:pt idx="879">
                  <c:v>98.203000000000003</c:v>
                </c:pt>
                <c:pt idx="880">
                  <c:v>98.313000000000002</c:v>
                </c:pt>
                <c:pt idx="881">
                  <c:v>98.438000000000002</c:v>
                </c:pt>
                <c:pt idx="882">
                  <c:v>98.546999999999997</c:v>
                </c:pt>
                <c:pt idx="883">
                  <c:v>98.656000000000006</c:v>
                </c:pt>
                <c:pt idx="884">
                  <c:v>98.766000000000005</c:v>
                </c:pt>
                <c:pt idx="885">
                  <c:v>98.875</c:v>
                </c:pt>
                <c:pt idx="886">
                  <c:v>98.983999999999995</c:v>
                </c:pt>
                <c:pt idx="887">
                  <c:v>99.108999999999995</c:v>
                </c:pt>
                <c:pt idx="888">
                  <c:v>99.218999999999994</c:v>
                </c:pt>
                <c:pt idx="889">
                  <c:v>99.328000000000003</c:v>
                </c:pt>
                <c:pt idx="890">
                  <c:v>99.438000000000002</c:v>
                </c:pt>
                <c:pt idx="891">
                  <c:v>99.563000000000002</c:v>
                </c:pt>
                <c:pt idx="892">
                  <c:v>99.671999999999997</c:v>
                </c:pt>
                <c:pt idx="893">
                  <c:v>99.781000000000006</c:v>
                </c:pt>
                <c:pt idx="894">
                  <c:v>99.891000000000005</c:v>
                </c:pt>
                <c:pt idx="895">
                  <c:v>100</c:v>
                </c:pt>
                <c:pt idx="896">
                  <c:v>100.125</c:v>
                </c:pt>
                <c:pt idx="897">
                  <c:v>100.23399999999999</c:v>
                </c:pt>
                <c:pt idx="898">
                  <c:v>100.34399999999999</c:v>
                </c:pt>
                <c:pt idx="899">
                  <c:v>100.453</c:v>
                </c:pt>
                <c:pt idx="900">
                  <c:v>100.563</c:v>
                </c:pt>
                <c:pt idx="901">
                  <c:v>100.672</c:v>
                </c:pt>
                <c:pt idx="902">
                  <c:v>100.78100000000001</c:v>
                </c:pt>
                <c:pt idx="903">
                  <c:v>100.89100000000001</c:v>
                </c:pt>
                <c:pt idx="904">
                  <c:v>101.01600000000001</c:v>
                </c:pt>
                <c:pt idx="905">
                  <c:v>101.125</c:v>
                </c:pt>
                <c:pt idx="906">
                  <c:v>101.23399999999999</c:v>
                </c:pt>
                <c:pt idx="907">
                  <c:v>101.34399999999999</c:v>
                </c:pt>
                <c:pt idx="908">
                  <c:v>101.453</c:v>
                </c:pt>
                <c:pt idx="909">
                  <c:v>101.563</c:v>
                </c:pt>
                <c:pt idx="910">
                  <c:v>101.672</c:v>
                </c:pt>
                <c:pt idx="911">
                  <c:v>101.797</c:v>
                </c:pt>
                <c:pt idx="912">
                  <c:v>101.90600000000001</c:v>
                </c:pt>
                <c:pt idx="913">
                  <c:v>102.01600000000001</c:v>
                </c:pt>
                <c:pt idx="914">
                  <c:v>102.125</c:v>
                </c:pt>
                <c:pt idx="915">
                  <c:v>102.23399999999999</c:v>
                </c:pt>
                <c:pt idx="916">
                  <c:v>102.34399999999999</c:v>
                </c:pt>
                <c:pt idx="917">
                  <c:v>102.453</c:v>
                </c:pt>
                <c:pt idx="918">
                  <c:v>102.578</c:v>
                </c:pt>
                <c:pt idx="919">
                  <c:v>102.688</c:v>
                </c:pt>
                <c:pt idx="920">
                  <c:v>102.797</c:v>
                </c:pt>
                <c:pt idx="921">
                  <c:v>102.90600000000001</c:v>
                </c:pt>
                <c:pt idx="922">
                  <c:v>103.01600000000001</c:v>
                </c:pt>
                <c:pt idx="923">
                  <c:v>103.125</c:v>
                </c:pt>
                <c:pt idx="924">
                  <c:v>103.23399999999999</c:v>
                </c:pt>
                <c:pt idx="925">
                  <c:v>103.35899999999999</c:v>
                </c:pt>
                <c:pt idx="926">
                  <c:v>103.46899999999999</c:v>
                </c:pt>
                <c:pt idx="927">
                  <c:v>103.578</c:v>
                </c:pt>
                <c:pt idx="928">
                  <c:v>103.688</c:v>
                </c:pt>
                <c:pt idx="929">
                  <c:v>103.797</c:v>
                </c:pt>
                <c:pt idx="930">
                  <c:v>103.922</c:v>
                </c:pt>
                <c:pt idx="931">
                  <c:v>104.03100000000001</c:v>
                </c:pt>
                <c:pt idx="932">
                  <c:v>104.14100000000001</c:v>
                </c:pt>
                <c:pt idx="933">
                  <c:v>104.25</c:v>
                </c:pt>
                <c:pt idx="934">
                  <c:v>104.35899999999999</c:v>
                </c:pt>
                <c:pt idx="935">
                  <c:v>104.46899999999999</c:v>
                </c:pt>
                <c:pt idx="936">
                  <c:v>104.59399999999999</c:v>
                </c:pt>
                <c:pt idx="937">
                  <c:v>104.703</c:v>
                </c:pt>
                <c:pt idx="938">
                  <c:v>104.813</c:v>
                </c:pt>
                <c:pt idx="939">
                  <c:v>104.922</c:v>
                </c:pt>
                <c:pt idx="940">
                  <c:v>105.03100000000001</c:v>
                </c:pt>
                <c:pt idx="941">
                  <c:v>105.14100000000001</c:v>
                </c:pt>
                <c:pt idx="942">
                  <c:v>105.25</c:v>
                </c:pt>
                <c:pt idx="943">
                  <c:v>105.375</c:v>
                </c:pt>
                <c:pt idx="944">
                  <c:v>105.48399999999999</c:v>
                </c:pt>
                <c:pt idx="945">
                  <c:v>105.59399999999999</c:v>
                </c:pt>
                <c:pt idx="946">
                  <c:v>105.703</c:v>
                </c:pt>
                <c:pt idx="947">
                  <c:v>105.813</c:v>
                </c:pt>
                <c:pt idx="948">
                  <c:v>105.938</c:v>
                </c:pt>
                <c:pt idx="949">
                  <c:v>106.047</c:v>
                </c:pt>
                <c:pt idx="950">
                  <c:v>106.15600000000001</c:v>
                </c:pt>
                <c:pt idx="951">
                  <c:v>106.26600000000001</c:v>
                </c:pt>
                <c:pt idx="952">
                  <c:v>106.375</c:v>
                </c:pt>
                <c:pt idx="953">
                  <c:v>106.48399999999999</c:v>
                </c:pt>
                <c:pt idx="954">
                  <c:v>106.60899999999999</c:v>
                </c:pt>
                <c:pt idx="955">
                  <c:v>106.71899999999999</c:v>
                </c:pt>
                <c:pt idx="956">
                  <c:v>106.828</c:v>
                </c:pt>
                <c:pt idx="957">
                  <c:v>106.938</c:v>
                </c:pt>
                <c:pt idx="958">
                  <c:v>107.047</c:v>
                </c:pt>
                <c:pt idx="959">
                  <c:v>107.15600000000001</c:v>
                </c:pt>
                <c:pt idx="960">
                  <c:v>107.28100000000001</c:v>
                </c:pt>
                <c:pt idx="961">
                  <c:v>107.39100000000001</c:v>
                </c:pt>
                <c:pt idx="962">
                  <c:v>107.5</c:v>
                </c:pt>
                <c:pt idx="963">
                  <c:v>107.60899999999999</c:v>
                </c:pt>
                <c:pt idx="964">
                  <c:v>107.71899999999999</c:v>
                </c:pt>
                <c:pt idx="965">
                  <c:v>107.828</c:v>
                </c:pt>
                <c:pt idx="966">
                  <c:v>107.938</c:v>
                </c:pt>
                <c:pt idx="967">
                  <c:v>108.063</c:v>
                </c:pt>
                <c:pt idx="968">
                  <c:v>108.172</c:v>
                </c:pt>
                <c:pt idx="969">
                  <c:v>108.28100000000001</c:v>
                </c:pt>
                <c:pt idx="970">
                  <c:v>108.39100000000001</c:v>
                </c:pt>
                <c:pt idx="971">
                  <c:v>108.5</c:v>
                </c:pt>
                <c:pt idx="972">
                  <c:v>108.60899999999999</c:v>
                </c:pt>
                <c:pt idx="973">
                  <c:v>108.71899999999999</c:v>
                </c:pt>
                <c:pt idx="974">
                  <c:v>108.828</c:v>
                </c:pt>
                <c:pt idx="975">
                  <c:v>108.953</c:v>
                </c:pt>
                <c:pt idx="976">
                  <c:v>109.063</c:v>
                </c:pt>
                <c:pt idx="977">
                  <c:v>109.172</c:v>
                </c:pt>
                <c:pt idx="978">
                  <c:v>109.28100000000001</c:v>
                </c:pt>
                <c:pt idx="979">
                  <c:v>109.39100000000001</c:v>
                </c:pt>
                <c:pt idx="980">
                  <c:v>109.5</c:v>
                </c:pt>
                <c:pt idx="981">
                  <c:v>109.60899999999999</c:v>
                </c:pt>
                <c:pt idx="982">
                  <c:v>109.71899999999999</c:v>
                </c:pt>
                <c:pt idx="983">
                  <c:v>109.84399999999999</c:v>
                </c:pt>
                <c:pt idx="984">
                  <c:v>109.953</c:v>
                </c:pt>
                <c:pt idx="985">
                  <c:v>110.063</c:v>
                </c:pt>
                <c:pt idx="986">
                  <c:v>110.172</c:v>
                </c:pt>
                <c:pt idx="987">
                  <c:v>110.28100000000001</c:v>
                </c:pt>
                <c:pt idx="988">
                  <c:v>110.39100000000001</c:v>
                </c:pt>
                <c:pt idx="989">
                  <c:v>110.5</c:v>
                </c:pt>
                <c:pt idx="990">
                  <c:v>110.625</c:v>
                </c:pt>
                <c:pt idx="991">
                  <c:v>110.73399999999999</c:v>
                </c:pt>
                <c:pt idx="992">
                  <c:v>110.84399999999999</c:v>
                </c:pt>
                <c:pt idx="993">
                  <c:v>110.953</c:v>
                </c:pt>
                <c:pt idx="994">
                  <c:v>111.063</c:v>
                </c:pt>
                <c:pt idx="995">
                  <c:v>111.172</c:v>
                </c:pt>
                <c:pt idx="996">
                  <c:v>111.297</c:v>
                </c:pt>
                <c:pt idx="997">
                  <c:v>111.40600000000001</c:v>
                </c:pt>
                <c:pt idx="998">
                  <c:v>111.51600000000001</c:v>
                </c:pt>
                <c:pt idx="999">
                  <c:v>111.625</c:v>
                </c:pt>
                <c:pt idx="1000">
                  <c:v>111.73399999999999</c:v>
                </c:pt>
                <c:pt idx="1001">
                  <c:v>111.84399999999999</c:v>
                </c:pt>
                <c:pt idx="1002">
                  <c:v>111.953</c:v>
                </c:pt>
                <c:pt idx="1003">
                  <c:v>112.063</c:v>
                </c:pt>
                <c:pt idx="1004">
                  <c:v>112.188</c:v>
                </c:pt>
                <c:pt idx="1005">
                  <c:v>112.297</c:v>
                </c:pt>
                <c:pt idx="1006">
                  <c:v>112.40600000000001</c:v>
                </c:pt>
                <c:pt idx="1007">
                  <c:v>112.51600000000001</c:v>
                </c:pt>
                <c:pt idx="1008">
                  <c:v>112.625</c:v>
                </c:pt>
                <c:pt idx="1009">
                  <c:v>112.73399999999999</c:v>
                </c:pt>
                <c:pt idx="1010">
                  <c:v>112.84399999999999</c:v>
                </c:pt>
                <c:pt idx="1011">
                  <c:v>112.96899999999999</c:v>
                </c:pt>
                <c:pt idx="1012">
                  <c:v>113.078</c:v>
                </c:pt>
                <c:pt idx="1013">
                  <c:v>113.188</c:v>
                </c:pt>
                <c:pt idx="1014">
                  <c:v>113.297</c:v>
                </c:pt>
                <c:pt idx="1015">
                  <c:v>113.40600000000001</c:v>
                </c:pt>
                <c:pt idx="1016">
                  <c:v>113.51600000000001</c:v>
                </c:pt>
                <c:pt idx="1017">
                  <c:v>113.64100000000001</c:v>
                </c:pt>
                <c:pt idx="1018">
                  <c:v>113.75</c:v>
                </c:pt>
                <c:pt idx="1019">
                  <c:v>113.85899999999999</c:v>
                </c:pt>
                <c:pt idx="1020">
                  <c:v>113.96899999999999</c:v>
                </c:pt>
                <c:pt idx="1021">
                  <c:v>114.078</c:v>
                </c:pt>
                <c:pt idx="1022">
                  <c:v>114.188</c:v>
                </c:pt>
                <c:pt idx="1023">
                  <c:v>114.297</c:v>
                </c:pt>
                <c:pt idx="1024">
                  <c:v>114.422</c:v>
                </c:pt>
                <c:pt idx="1025">
                  <c:v>114.53100000000001</c:v>
                </c:pt>
                <c:pt idx="1026">
                  <c:v>114.64100000000001</c:v>
                </c:pt>
                <c:pt idx="1027">
                  <c:v>114.75</c:v>
                </c:pt>
                <c:pt idx="1028">
                  <c:v>114.85899999999999</c:v>
                </c:pt>
                <c:pt idx="1029">
                  <c:v>114.98399999999999</c:v>
                </c:pt>
                <c:pt idx="1030">
                  <c:v>115.09399999999999</c:v>
                </c:pt>
                <c:pt idx="1031">
                  <c:v>115.203</c:v>
                </c:pt>
                <c:pt idx="1032">
                  <c:v>115.313</c:v>
                </c:pt>
                <c:pt idx="1033">
                  <c:v>115.422</c:v>
                </c:pt>
                <c:pt idx="1034">
                  <c:v>115.53100000000001</c:v>
                </c:pt>
                <c:pt idx="1035">
                  <c:v>115.64100000000001</c:v>
                </c:pt>
                <c:pt idx="1036">
                  <c:v>115.75</c:v>
                </c:pt>
                <c:pt idx="1037">
                  <c:v>115.875</c:v>
                </c:pt>
                <c:pt idx="1038">
                  <c:v>115.98399999999999</c:v>
                </c:pt>
                <c:pt idx="1039">
                  <c:v>116.09399999999999</c:v>
                </c:pt>
                <c:pt idx="1040">
                  <c:v>116.203</c:v>
                </c:pt>
                <c:pt idx="1041">
                  <c:v>116.313</c:v>
                </c:pt>
                <c:pt idx="1042">
                  <c:v>116.422</c:v>
                </c:pt>
                <c:pt idx="1043">
                  <c:v>116.53100000000001</c:v>
                </c:pt>
                <c:pt idx="1044">
                  <c:v>116.64100000000001</c:v>
                </c:pt>
                <c:pt idx="1045">
                  <c:v>116.76600000000001</c:v>
                </c:pt>
                <c:pt idx="1046">
                  <c:v>116.875</c:v>
                </c:pt>
                <c:pt idx="1047">
                  <c:v>116.98399999999999</c:v>
                </c:pt>
                <c:pt idx="1048">
                  <c:v>117.09399999999999</c:v>
                </c:pt>
                <c:pt idx="1049">
                  <c:v>117.203</c:v>
                </c:pt>
                <c:pt idx="1050">
                  <c:v>117.313</c:v>
                </c:pt>
                <c:pt idx="1051">
                  <c:v>117.438</c:v>
                </c:pt>
                <c:pt idx="1052">
                  <c:v>117.547</c:v>
                </c:pt>
                <c:pt idx="1053">
                  <c:v>117.65600000000001</c:v>
                </c:pt>
                <c:pt idx="1054">
                  <c:v>117.76600000000001</c:v>
                </c:pt>
                <c:pt idx="1055">
                  <c:v>117.875</c:v>
                </c:pt>
                <c:pt idx="1056">
                  <c:v>118</c:v>
                </c:pt>
                <c:pt idx="1057">
                  <c:v>118.10899999999999</c:v>
                </c:pt>
                <c:pt idx="1058">
                  <c:v>118.21899999999999</c:v>
                </c:pt>
                <c:pt idx="1059">
                  <c:v>118.328</c:v>
                </c:pt>
                <c:pt idx="1060">
                  <c:v>118.438</c:v>
                </c:pt>
                <c:pt idx="1061">
                  <c:v>118.547</c:v>
                </c:pt>
                <c:pt idx="1062">
                  <c:v>118.672</c:v>
                </c:pt>
                <c:pt idx="1063">
                  <c:v>118.78100000000001</c:v>
                </c:pt>
                <c:pt idx="1064">
                  <c:v>118.89100000000001</c:v>
                </c:pt>
                <c:pt idx="1065">
                  <c:v>119</c:v>
                </c:pt>
                <c:pt idx="1066">
                  <c:v>119.10899999999999</c:v>
                </c:pt>
                <c:pt idx="1067">
                  <c:v>119.21899999999999</c:v>
                </c:pt>
                <c:pt idx="1068">
                  <c:v>119.328</c:v>
                </c:pt>
                <c:pt idx="1069">
                  <c:v>119.438</c:v>
                </c:pt>
                <c:pt idx="1070">
                  <c:v>119.563</c:v>
                </c:pt>
                <c:pt idx="1071">
                  <c:v>119.672</c:v>
                </c:pt>
                <c:pt idx="1072">
                  <c:v>119.78100000000001</c:v>
                </c:pt>
                <c:pt idx="1073">
                  <c:v>119.89100000000001</c:v>
                </c:pt>
                <c:pt idx="1074">
                  <c:v>120</c:v>
                </c:pt>
                <c:pt idx="1075">
                  <c:v>120.10899999999999</c:v>
                </c:pt>
                <c:pt idx="1076">
                  <c:v>120.21899999999999</c:v>
                </c:pt>
                <c:pt idx="1077">
                  <c:v>120.34399999999999</c:v>
                </c:pt>
                <c:pt idx="1078">
                  <c:v>120.453</c:v>
                </c:pt>
                <c:pt idx="1079">
                  <c:v>120.563</c:v>
                </c:pt>
                <c:pt idx="1080">
                  <c:v>120.672</c:v>
                </c:pt>
                <c:pt idx="1081">
                  <c:v>120.78100000000001</c:v>
                </c:pt>
                <c:pt idx="1082">
                  <c:v>120.89100000000001</c:v>
                </c:pt>
                <c:pt idx="1083">
                  <c:v>121</c:v>
                </c:pt>
                <c:pt idx="1084">
                  <c:v>121.10899999999999</c:v>
                </c:pt>
                <c:pt idx="1085">
                  <c:v>121.23399999999999</c:v>
                </c:pt>
                <c:pt idx="1086">
                  <c:v>121.34399999999999</c:v>
                </c:pt>
                <c:pt idx="1087">
                  <c:v>121.453</c:v>
                </c:pt>
                <c:pt idx="1088">
                  <c:v>121.563</c:v>
                </c:pt>
                <c:pt idx="1089">
                  <c:v>121.672</c:v>
                </c:pt>
                <c:pt idx="1090">
                  <c:v>121.78100000000001</c:v>
                </c:pt>
                <c:pt idx="1091">
                  <c:v>121.89100000000001</c:v>
                </c:pt>
                <c:pt idx="1092">
                  <c:v>122</c:v>
                </c:pt>
                <c:pt idx="1093">
                  <c:v>122.125</c:v>
                </c:pt>
                <c:pt idx="1094">
                  <c:v>122.23399999999999</c:v>
                </c:pt>
                <c:pt idx="1095">
                  <c:v>122.34399999999999</c:v>
                </c:pt>
                <c:pt idx="1096">
                  <c:v>122.453</c:v>
                </c:pt>
                <c:pt idx="1097">
                  <c:v>122.563</c:v>
                </c:pt>
                <c:pt idx="1098">
                  <c:v>122.672</c:v>
                </c:pt>
                <c:pt idx="1099">
                  <c:v>122.78100000000001</c:v>
                </c:pt>
                <c:pt idx="1100">
                  <c:v>122.90600000000001</c:v>
                </c:pt>
                <c:pt idx="1101">
                  <c:v>123.01600000000001</c:v>
                </c:pt>
                <c:pt idx="1102">
                  <c:v>123.125</c:v>
                </c:pt>
                <c:pt idx="1103">
                  <c:v>123.23399999999999</c:v>
                </c:pt>
                <c:pt idx="1104">
                  <c:v>123.34399999999999</c:v>
                </c:pt>
                <c:pt idx="1105">
                  <c:v>123.453</c:v>
                </c:pt>
                <c:pt idx="1106">
                  <c:v>123.563</c:v>
                </c:pt>
                <c:pt idx="1107">
                  <c:v>123.672</c:v>
                </c:pt>
                <c:pt idx="1108">
                  <c:v>123.797</c:v>
                </c:pt>
                <c:pt idx="1109">
                  <c:v>123.90600000000001</c:v>
                </c:pt>
                <c:pt idx="1110">
                  <c:v>124.01600000000001</c:v>
                </c:pt>
                <c:pt idx="1111">
                  <c:v>124.125</c:v>
                </c:pt>
                <c:pt idx="1112">
                  <c:v>124.23399999999999</c:v>
                </c:pt>
                <c:pt idx="1113">
                  <c:v>124.34399999999999</c:v>
                </c:pt>
                <c:pt idx="1114">
                  <c:v>124.46899999999999</c:v>
                </c:pt>
                <c:pt idx="1115">
                  <c:v>124.578</c:v>
                </c:pt>
                <c:pt idx="1116">
                  <c:v>124.688</c:v>
                </c:pt>
                <c:pt idx="1117">
                  <c:v>124.797</c:v>
                </c:pt>
                <c:pt idx="1118">
                  <c:v>124.90600000000001</c:v>
                </c:pt>
                <c:pt idx="1119">
                  <c:v>125.01600000000001</c:v>
                </c:pt>
                <c:pt idx="1120">
                  <c:v>125.125</c:v>
                </c:pt>
                <c:pt idx="1121">
                  <c:v>125.23399999999999</c:v>
                </c:pt>
                <c:pt idx="1122">
                  <c:v>125.35899999999999</c:v>
                </c:pt>
                <c:pt idx="1123">
                  <c:v>125.46899999999999</c:v>
                </c:pt>
                <c:pt idx="1124">
                  <c:v>125.578</c:v>
                </c:pt>
                <c:pt idx="1125">
                  <c:v>125.688</c:v>
                </c:pt>
                <c:pt idx="1126">
                  <c:v>125.797</c:v>
                </c:pt>
                <c:pt idx="1127">
                  <c:v>125.90600000000001</c:v>
                </c:pt>
                <c:pt idx="1128">
                  <c:v>126.01600000000001</c:v>
                </c:pt>
                <c:pt idx="1129">
                  <c:v>126.14100000000001</c:v>
                </c:pt>
                <c:pt idx="1130">
                  <c:v>126.25</c:v>
                </c:pt>
                <c:pt idx="1131">
                  <c:v>126.35899999999999</c:v>
                </c:pt>
                <c:pt idx="1132">
                  <c:v>126.46899999999999</c:v>
                </c:pt>
                <c:pt idx="1133">
                  <c:v>126.578</c:v>
                </c:pt>
                <c:pt idx="1134">
                  <c:v>126.688</c:v>
                </c:pt>
                <c:pt idx="1135">
                  <c:v>126.797</c:v>
                </c:pt>
                <c:pt idx="1136">
                  <c:v>126.90600000000001</c:v>
                </c:pt>
                <c:pt idx="1137">
                  <c:v>127.03100000000001</c:v>
                </c:pt>
                <c:pt idx="1138">
                  <c:v>127.14100000000001</c:v>
                </c:pt>
                <c:pt idx="1139">
                  <c:v>127.25</c:v>
                </c:pt>
                <c:pt idx="1140">
                  <c:v>127.35899999999999</c:v>
                </c:pt>
                <c:pt idx="1141">
                  <c:v>127.46899999999999</c:v>
                </c:pt>
                <c:pt idx="1142">
                  <c:v>127.578</c:v>
                </c:pt>
                <c:pt idx="1143">
                  <c:v>127.688</c:v>
                </c:pt>
                <c:pt idx="1144">
                  <c:v>127.797</c:v>
                </c:pt>
                <c:pt idx="1145">
                  <c:v>127.922</c:v>
                </c:pt>
                <c:pt idx="1146">
                  <c:v>128.03100000000001</c:v>
                </c:pt>
                <c:pt idx="1147">
                  <c:v>128.14099999999999</c:v>
                </c:pt>
                <c:pt idx="1148">
                  <c:v>128.25</c:v>
                </c:pt>
                <c:pt idx="1149">
                  <c:v>128.35900000000001</c:v>
                </c:pt>
                <c:pt idx="1150">
                  <c:v>128.46899999999999</c:v>
                </c:pt>
                <c:pt idx="1151">
                  <c:v>128.578</c:v>
                </c:pt>
                <c:pt idx="1152">
                  <c:v>128.703</c:v>
                </c:pt>
                <c:pt idx="1153">
                  <c:v>128.81299999999999</c:v>
                </c:pt>
                <c:pt idx="1154">
                  <c:v>128.922</c:v>
                </c:pt>
                <c:pt idx="1155">
                  <c:v>129.03100000000001</c:v>
                </c:pt>
                <c:pt idx="1156">
                  <c:v>129.14099999999999</c:v>
                </c:pt>
                <c:pt idx="1157">
                  <c:v>129.25</c:v>
                </c:pt>
                <c:pt idx="1158">
                  <c:v>129.35900000000001</c:v>
                </c:pt>
                <c:pt idx="1159">
                  <c:v>129.46899999999999</c:v>
                </c:pt>
                <c:pt idx="1160">
                  <c:v>129.59399999999999</c:v>
                </c:pt>
                <c:pt idx="1161">
                  <c:v>129.703</c:v>
                </c:pt>
                <c:pt idx="1162">
                  <c:v>129.81299999999999</c:v>
                </c:pt>
                <c:pt idx="1163">
                  <c:v>129.922</c:v>
                </c:pt>
                <c:pt idx="1164">
                  <c:v>130.03100000000001</c:v>
                </c:pt>
                <c:pt idx="1165">
                  <c:v>130.14099999999999</c:v>
                </c:pt>
                <c:pt idx="1166">
                  <c:v>130.26599999999999</c:v>
                </c:pt>
                <c:pt idx="1167">
                  <c:v>130.375</c:v>
                </c:pt>
                <c:pt idx="1168">
                  <c:v>130.48400000000001</c:v>
                </c:pt>
                <c:pt idx="1169">
                  <c:v>130.59399999999999</c:v>
                </c:pt>
                <c:pt idx="1170">
                  <c:v>130.703</c:v>
                </c:pt>
                <c:pt idx="1171">
                  <c:v>130.81299999999999</c:v>
                </c:pt>
                <c:pt idx="1172">
                  <c:v>130.922</c:v>
                </c:pt>
                <c:pt idx="1173">
                  <c:v>131.047</c:v>
                </c:pt>
                <c:pt idx="1174">
                  <c:v>131.15600000000001</c:v>
                </c:pt>
                <c:pt idx="1175">
                  <c:v>131.26599999999999</c:v>
                </c:pt>
                <c:pt idx="1176">
                  <c:v>131.375</c:v>
                </c:pt>
                <c:pt idx="1177">
                  <c:v>131.48400000000001</c:v>
                </c:pt>
                <c:pt idx="1178">
                  <c:v>131.59399999999999</c:v>
                </c:pt>
                <c:pt idx="1179">
                  <c:v>131.71899999999999</c:v>
                </c:pt>
                <c:pt idx="1180">
                  <c:v>131.828</c:v>
                </c:pt>
                <c:pt idx="1181">
                  <c:v>131.93799999999999</c:v>
                </c:pt>
                <c:pt idx="1182">
                  <c:v>132.047</c:v>
                </c:pt>
                <c:pt idx="1183">
                  <c:v>132.15600000000001</c:v>
                </c:pt>
                <c:pt idx="1184">
                  <c:v>132.26599999999999</c:v>
                </c:pt>
                <c:pt idx="1185">
                  <c:v>132.375</c:v>
                </c:pt>
                <c:pt idx="1186">
                  <c:v>132.48400000000001</c:v>
                </c:pt>
                <c:pt idx="1187">
                  <c:v>132.60900000000001</c:v>
                </c:pt>
                <c:pt idx="1188">
                  <c:v>132.71899999999999</c:v>
                </c:pt>
                <c:pt idx="1189">
                  <c:v>132.828</c:v>
                </c:pt>
                <c:pt idx="1190">
                  <c:v>132.93799999999999</c:v>
                </c:pt>
                <c:pt idx="1191">
                  <c:v>133.047</c:v>
                </c:pt>
                <c:pt idx="1192">
                  <c:v>133.15600000000001</c:v>
                </c:pt>
                <c:pt idx="1193">
                  <c:v>133.26599999999999</c:v>
                </c:pt>
                <c:pt idx="1194">
                  <c:v>133.375</c:v>
                </c:pt>
                <c:pt idx="1195">
                  <c:v>133.5</c:v>
                </c:pt>
                <c:pt idx="1196">
                  <c:v>133.60900000000001</c:v>
                </c:pt>
                <c:pt idx="1197">
                  <c:v>133.71899999999999</c:v>
                </c:pt>
                <c:pt idx="1198">
                  <c:v>133.828</c:v>
                </c:pt>
                <c:pt idx="1199">
                  <c:v>133.93799999999999</c:v>
                </c:pt>
                <c:pt idx="1200">
                  <c:v>134.047</c:v>
                </c:pt>
                <c:pt idx="1201">
                  <c:v>134.15600000000001</c:v>
                </c:pt>
                <c:pt idx="1202">
                  <c:v>134.28100000000001</c:v>
                </c:pt>
                <c:pt idx="1203">
                  <c:v>134.39099999999999</c:v>
                </c:pt>
                <c:pt idx="1204">
                  <c:v>134.5</c:v>
                </c:pt>
                <c:pt idx="1205">
                  <c:v>134.60900000000001</c:v>
                </c:pt>
                <c:pt idx="1206">
                  <c:v>134.71899999999999</c:v>
                </c:pt>
                <c:pt idx="1207">
                  <c:v>134.828</c:v>
                </c:pt>
                <c:pt idx="1208">
                  <c:v>134.93799999999999</c:v>
                </c:pt>
                <c:pt idx="1209">
                  <c:v>135.06299999999999</c:v>
                </c:pt>
                <c:pt idx="1210">
                  <c:v>135.172</c:v>
                </c:pt>
                <c:pt idx="1211">
                  <c:v>135.28100000000001</c:v>
                </c:pt>
                <c:pt idx="1212">
                  <c:v>135.39099999999999</c:v>
                </c:pt>
                <c:pt idx="1213">
                  <c:v>135.5</c:v>
                </c:pt>
                <c:pt idx="1214">
                  <c:v>135.60900000000001</c:v>
                </c:pt>
                <c:pt idx="1215">
                  <c:v>135.73400000000001</c:v>
                </c:pt>
                <c:pt idx="1216">
                  <c:v>135.84399999999999</c:v>
                </c:pt>
                <c:pt idx="1217">
                  <c:v>135.96899999999999</c:v>
                </c:pt>
                <c:pt idx="1218">
                  <c:v>136.078</c:v>
                </c:pt>
                <c:pt idx="1219">
                  <c:v>136.18799999999999</c:v>
                </c:pt>
                <c:pt idx="1220">
                  <c:v>136.31299999999999</c:v>
                </c:pt>
                <c:pt idx="1221">
                  <c:v>136.422</c:v>
                </c:pt>
                <c:pt idx="1222">
                  <c:v>136.53100000000001</c:v>
                </c:pt>
                <c:pt idx="1223">
                  <c:v>136.64099999999999</c:v>
                </c:pt>
                <c:pt idx="1224">
                  <c:v>136.75</c:v>
                </c:pt>
                <c:pt idx="1225">
                  <c:v>136.85900000000001</c:v>
                </c:pt>
                <c:pt idx="1226">
                  <c:v>136.96899999999999</c:v>
                </c:pt>
                <c:pt idx="1227">
                  <c:v>137.078</c:v>
                </c:pt>
                <c:pt idx="1228">
                  <c:v>137.203</c:v>
                </c:pt>
                <c:pt idx="1229">
                  <c:v>137.31299999999999</c:v>
                </c:pt>
                <c:pt idx="1230">
                  <c:v>137.422</c:v>
                </c:pt>
                <c:pt idx="1231">
                  <c:v>137.53100000000001</c:v>
                </c:pt>
                <c:pt idx="1232">
                  <c:v>137.64099999999999</c:v>
                </c:pt>
                <c:pt idx="1233">
                  <c:v>137.75</c:v>
                </c:pt>
                <c:pt idx="1234">
                  <c:v>137.875</c:v>
                </c:pt>
                <c:pt idx="1235">
                  <c:v>137.98400000000001</c:v>
                </c:pt>
                <c:pt idx="1236">
                  <c:v>138.09399999999999</c:v>
                </c:pt>
                <c:pt idx="1237">
                  <c:v>138.203</c:v>
                </c:pt>
                <c:pt idx="1238">
                  <c:v>138.31299999999999</c:v>
                </c:pt>
                <c:pt idx="1239">
                  <c:v>138.422</c:v>
                </c:pt>
                <c:pt idx="1240">
                  <c:v>138.547</c:v>
                </c:pt>
                <c:pt idx="1241">
                  <c:v>138.65600000000001</c:v>
                </c:pt>
                <c:pt idx="1242">
                  <c:v>138.76599999999999</c:v>
                </c:pt>
                <c:pt idx="1243">
                  <c:v>138.875</c:v>
                </c:pt>
                <c:pt idx="1244">
                  <c:v>138.98400000000001</c:v>
                </c:pt>
                <c:pt idx="1245">
                  <c:v>139.09399999999999</c:v>
                </c:pt>
                <c:pt idx="1246">
                  <c:v>139.203</c:v>
                </c:pt>
                <c:pt idx="1247">
                  <c:v>139.328</c:v>
                </c:pt>
                <c:pt idx="1248">
                  <c:v>139.43799999999999</c:v>
                </c:pt>
                <c:pt idx="1249">
                  <c:v>139.547</c:v>
                </c:pt>
                <c:pt idx="1250">
                  <c:v>139.65600000000001</c:v>
                </c:pt>
                <c:pt idx="1251">
                  <c:v>139.76599999999999</c:v>
                </c:pt>
                <c:pt idx="1252">
                  <c:v>139.875</c:v>
                </c:pt>
                <c:pt idx="1253">
                  <c:v>140</c:v>
                </c:pt>
                <c:pt idx="1254">
                  <c:v>140.10900000000001</c:v>
                </c:pt>
                <c:pt idx="1255">
                  <c:v>140.21899999999999</c:v>
                </c:pt>
                <c:pt idx="1256">
                  <c:v>140.328</c:v>
                </c:pt>
                <c:pt idx="1257">
                  <c:v>140.43799999999999</c:v>
                </c:pt>
                <c:pt idx="1258">
                  <c:v>140.547</c:v>
                </c:pt>
                <c:pt idx="1259">
                  <c:v>140.65600000000001</c:v>
                </c:pt>
                <c:pt idx="1260">
                  <c:v>140.76599999999999</c:v>
                </c:pt>
                <c:pt idx="1261">
                  <c:v>140.89099999999999</c:v>
                </c:pt>
                <c:pt idx="1262">
                  <c:v>141</c:v>
                </c:pt>
                <c:pt idx="1263">
                  <c:v>141.10900000000001</c:v>
                </c:pt>
                <c:pt idx="1264">
                  <c:v>141.21899999999999</c:v>
                </c:pt>
                <c:pt idx="1265">
                  <c:v>141.328</c:v>
                </c:pt>
                <c:pt idx="1266">
                  <c:v>141.43799999999999</c:v>
                </c:pt>
                <c:pt idx="1267">
                  <c:v>141.547</c:v>
                </c:pt>
                <c:pt idx="1268">
                  <c:v>141.65600000000001</c:v>
                </c:pt>
                <c:pt idx="1269">
                  <c:v>141.78100000000001</c:v>
                </c:pt>
                <c:pt idx="1270">
                  <c:v>141.89099999999999</c:v>
                </c:pt>
                <c:pt idx="1271">
                  <c:v>142</c:v>
                </c:pt>
                <c:pt idx="1272">
                  <c:v>142.10900000000001</c:v>
                </c:pt>
                <c:pt idx="1273">
                  <c:v>142.21899999999999</c:v>
                </c:pt>
                <c:pt idx="1274">
                  <c:v>142.328</c:v>
                </c:pt>
                <c:pt idx="1275">
                  <c:v>142.453</c:v>
                </c:pt>
                <c:pt idx="1276">
                  <c:v>142.56299999999999</c:v>
                </c:pt>
                <c:pt idx="1277">
                  <c:v>142.672</c:v>
                </c:pt>
                <c:pt idx="1278">
                  <c:v>142.78100000000001</c:v>
                </c:pt>
                <c:pt idx="1279">
                  <c:v>142.89099999999999</c:v>
                </c:pt>
                <c:pt idx="1280">
                  <c:v>143.01599999999999</c:v>
                </c:pt>
                <c:pt idx="1281">
                  <c:v>143.125</c:v>
                </c:pt>
                <c:pt idx="1282">
                  <c:v>143.23400000000001</c:v>
                </c:pt>
                <c:pt idx="1283">
                  <c:v>143.34399999999999</c:v>
                </c:pt>
                <c:pt idx="1284">
                  <c:v>143.453</c:v>
                </c:pt>
                <c:pt idx="1285">
                  <c:v>143.578</c:v>
                </c:pt>
                <c:pt idx="1286">
                  <c:v>143.68799999999999</c:v>
                </c:pt>
                <c:pt idx="1287">
                  <c:v>143.797</c:v>
                </c:pt>
                <c:pt idx="1288">
                  <c:v>143.90600000000001</c:v>
                </c:pt>
                <c:pt idx="1289">
                  <c:v>144.01599999999999</c:v>
                </c:pt>
                <c:pt idx="1290">
                  <c:v>144.125</c:v>
                </c:pt>
                <c:pt idx="1291">
                  <c:v>144.23400000000001</c:v>
                </c:pt>
                <c:pt idx="1292">
                  <c:v>144.34399999999999</c:v>
                </c:pt>
                <c:pt idx="1293">
                  <c:v>144.46899999999999</c:v>
                </c:pt>
                <c:pt idx="1294">
                  <c:v>144.578</c:v>
                </c:pt>
                <c:pt idx="1295">
                  <c:v>144.68799999999999</c:v>
                </c:pt>
                <c:pt idx="1296">
                  <c:v>144.797</c:v>
                </c:pt>
                <c:pt idx="1297">
                  <c:v>144.90600000000001</c:v>
                </c:pt>
                <c:pt idx="1298">
                  <c:v>145.03100000000001</c:v>
                </c:pt>
                <c:pt idx="1299">
                  <c:v>145.14099999999999</c:v>
                </c:pt>
                <c:pt idx="1300">
                  <c:v>145.25</c:v>
                </c:pt>
                <c:pt idx="1301">
                  <c:v>145.35900000000001</c:v>
                </c:pt>
                <c:pt idx="1302">
                  <c:v>145.46899999999999</c:v>
                </c:pt>
                <c:pt idx="1303">
                  <c:v>145.578</c:v>
                </c:pt>
                <c:pt idx="1304">
                  <c:v>145.68799999999999</c:v>
                </c:pt>
                <c:pt idx="1305">
                  <c:v>145.81299999999999</c:v>
                </c:pt>
                <c:pt idx="1306">
                  <c:v>145.922</c:v>
                </c:pt>
                <c:pt idx="1307">
                  <c:v>146.03100000000001</c:v>
                </c:pt>
                <c:pt idx="1308">
                  <c:v>146.14099999999999</c:v>
                </c:pt>
                <c:pt idx="1309">
                  <c:v>146.25</c:v>
                </c:pt>
                <c:pt idx="1310">
                  <c:v>146.35900000000001</c:v>
                </c:pt>
                <c:pt idx="1311">
                  <c:v>146.46899999999999</c:v>
                </c:pt>
                <c:pt idx="1312">
                  <c:v>146.59399999999999</c:v>
                </c:pt>
                <c:pt idx="1313">
                  <c:v>146.703</c:v>
                </c:pt>
                <c:pt idx="1314">
                  <c:v>146.81299999999999</c:v>
                </c:pt>
                <c:pt idx="1315">
                  <c:v>146.922</c:v>
                </c:pt>
                <c:pt idx="1316">
                  <c:v>147.03100000000001</c:v>
                </c:pt>
                <c:pt idx="1317">
                  <c:v>147.15600000000001</c:v>
                </c:pt>
                <c:pt idx="1318">
                  <c:v>147.26599999999999</c:v>
                </c:pt>
                <c:pt idx="1319">
                  <c:v>147.375</c:v>
                </c:pt>
                <c:pt idx="1320">
                  <c:v>147.48400000000001</c:v>
                </c:pt>
                <c:pt idx="1321">
                  <c:v>147.59399999999999</c:v>
                </c:pt>
                <c:pt idx="1322">
                  <c:v>147.703</c:v>
                </c:pt>
                <c:pt idx="1323">
                  <c:v>147.81299999999999</c:v>
                </c:pt>
                <c:pt idx="1324">
                  <c:v>147.93799999999999</c:v>
                </c:pt>
                <c:pt idx="1325">
                  <c:v>148.047</c:v>
                </c:pt>
                <c:pt idx="1326">
                  <c:v>148.15600000000001</c:v>
                </c:pt>
                <c:pt idx="1327">
                  <c:v>148.26599999999999</c:v>
                </c:pt>
                <c:pt idx="1328">
                  <c:v>148.375</c:v>
                </c:pt>
                <c:pt idx="1329">
                  <c:v>148.48400000000001</c:v>
                </c:pt>
                <c:pt idx="1330">
                  <c:v>148.59399999999999</c:v>
                </c:pt>
                <c:pt idx="1331">
                  <c:v>148.71899999999999</c:v>
                </c:pt>
                <c:pt idx="1332">
                  <c:v>148.828</c:v>
                </c:pt>
                <c:pt idx="1333">
                  <c:v>148.93799999999999</c:v>
                </c:pt>
                <c:pt idx="1334">
                  <c:v>149.047</c:v>
                </c:pt>
                <c:pt idx="1335">
                  <c:v>149.15600000000001</c:v>
                </c:pt>
                <c:pt idx="1336">
                  <c:v>149.26599999999999</c:v>
                </c:pt>
                <c:pt idx="1337">
                  <c:v>149.375</c:v>
                </c:pt>
                <c:pt idx="1338">
                  <c:v>149.5</c:v>
                </c:pt>
                <c:pt idx="1339">
                  <c:v>149.60900000000001</c:v>
                </c:pt>
                <c:pt idx="1340">
                  <c:v>149.71899999999999</c:v>
                </c:pt>
                <c:pt idx="1341">
                  <c:v>149.828</c:v>
                </c:pt>
                <c:pt idx="1342">
                  <c:v>149.93799999999999</c:v>
                </c:pt>
                <c:pt idx="1343">
                  <c:v>150.047</c:v>
                </c:pt>
                <c:pt idx="1344">
                  <c:v>150.15600000000001</c:v>
                </c:pt>
                <c:pt idx="1345">
                  <c:v>150.26599999999999</c:v>
                </c:pt>
                <c:pt idx="1346">
                  <c:v>150.39099999999999</c:v>
                </c:pt>
                <c:pt idx="1347">
                  <c:v>150.5</c:v>
                </c:pt>
                <c:pt idx="1348">
                  <c:v>150.60900000000001</c:v>
                </c:pt>
                <c:pt idx="1349">
                  <c:v>150.71899999999999</c:v>
                </c:pt>
                <c:pt idx="1350">
                  <c:v>150.828</c:v>
                </c:pt>
                <c:pt idx="1351">
                  <c:v>150.93799999999999</c:v>
                </c:pt>
                <c:pt idx="1352">
                  <c:v>151.047</c:v>
                </c:pt>
                <c:pt idx="1353">
                  <c:v>151.15600000000001</c:v>
                </c:pt>
                <c:pt idx="1354">
                  <c:v>151.28100000000001</c:v>
                </c:pt>
                <c:pt idx="1355">
                  <c:v>151.39099999999999</c:v>
                </c:pt>
                <c:pt idx="1356">
                  <c:v>151.5</c:v>
                </c:pt>
                <c:pt idx="1357">
                  <c:v>151.60900000000001</c:v>
                </c:pt>
                <c:pt idx="1358">
                  <c:v>151.71899999999999</c:v>
                </c:pt>
                <c:pt idx="1359">
                  <c:v>151.828</c:v>
                </c:pt>
                <c:pt idx="1360">
                  <c:v>151.93799999999999</c:v>
                </c:pt>
                <c:pt idx="1361">
                  <c:v>152.06299999999999</c:v>
                </c:pt>
                <c:pt idx="1362">
                  <c:v>152.172</c:v>
                </c:pt>
                <c:pt idx="1363">
                  <c:v>152.28100000000001</c:v>
                </c:pt>
                <c:pt idx="1364">
                  <c:v>152.39099999999999</c:v>
                </c:pt>
                <c:pt idx="1365">
                  <c:v>152.5</c:v>
                </c:pt>
                <c:pt idx="1366">
                  <c:v>152.625</c:v>
                </c:pt>
                <c:pt idx="1367">
                  <c:v>152.73400000000001</c:v>
                </c:pt>
                <c:pt idx="1368">
                  <c:v>152.84399999999999</c:v>
                </c:pt>
                <c:pt idx="1369">
                  <c:v>152.953</c:v>
                </c:pt>
                <c:pt idx="1370">
                  <c:v>153.06299999999999</c:v>
                </c:pt>
                <c:pt idx="1371">
                  <c:v>153.18799999999999</c:v>
                </c:pt>
                <c:pt idx="1372">
                  <c:v>153.297</c:v>
                </c:pt>
                <c:pt idx="1373">
                  <c:v>153.40600000000001</c:v>
                </c:pt>
                <c:pt idx="1374">
                  <c:v>153.51599999999999</c:v>
                </c:pt>
                <c:pt idx="1375">
                  <c:v>153.625</c:v>
                </c:pt>
                <c:pt idx="1376">
                  <c:v>153.73400000000001</c:v>
                </c:pt>
                <c:pt idx="1377">
                  <c:v>153.84399999999999</c:v>
                </c:pt>
                <c:pt idx="1378">
                  <c:v>153.96899999999999</c:v>
                </c:pt>
                <c:pt idx="1379">
                  <c:v>154.078</c:v>
                </c:pt>
                <c:pt idx="1380">
                  <c:v>154.18799999999999</c:v>
                </c:pt>
                <c:pt idx="1381">
                  <c:v>154.297</c:v>
                </c:pt>
                <c:pt idx="1382">
                  <c:v>154.40600000000001</c:v>
                </c:pt>
                <c:pt idx="1383">
                  <c:v>154.51599999999999</c:v>
                </c:pt>
                <c:pt idx="1384">
                  <c:v>154.625</c:v>
                </c:pt>
                <c:pt idx="1385">
                  <c:v>154.75</c:v>
                </c:pt>
                <c:pt idx="1386">
                  <c:v>154.85900000000001</c:v>
                </c:pt>
                <c:pt idx="1387">
                  <c:v>154.96899999999999</c:v>
                </c:pt>
                <c:pt idx="1388">
                  <c:v>155.078</c:v>
                </c:pt>
                <c:pt idx="1389">
                  <c:v>155.18799999999999</c:v>
                </c:pt>
                <c:pt idx="1390">
                  <c:v>155.297</c:v>
                </c:pt>
                <c:pt idx="1391">
                  <c:v>155.422</c:v>
                </c:pt>
                <c:pt idx="1392">
                  <c:v>155.53100000000001</c:v>
                </c:pt>
                <c:pt idx="1393">
                  <c:v>155.64099999999999</c:v>
                </c:pt>
                <c:pt idx="1394">
                  <c:v>155.75</c:v>
                </c:pt>
                <c:pt idx="1395">
                  <c:v>155.85900000000001</c:v>
                </c:pt>
                <c:pt idx="1396">
                  <c:v>155.96899999999999</c:v>
                </c:pt>
                <c:pt idx="1397">
                  <c:v>156.09399999999999</c:v>
                </c:pt>
                <c:pt idx="1398">
                  <c:v>156.203</c:v>
                </c:pt>
                <c:pt idx="1399">
                  <c:v>156.31299999999999</c:v>
                </c:pt>
                <c:pt idx="1400">
                  <c:v>156.422</c:v>
                </c:pt>
                <c:pt idx="1401">
                  <c:v>156.53100000000001</c:v>
                </c:pt>
                <c:pt idx="1402">
                  <c:v>156.64099999999999</c:v>
                </c:pt>
                <c:pt idx="1403">
                  <c:v>156.75</c:v>
                </c:pt>
                <c:pt idx="1404">
                  <c:v>156.875</c:v>
                </c:pt>
                <c:pt idx="1405">
                  <c:v>156.98400000000001</c:v>
                </c:pt>
                <c:pt idx="1406">
                  <c:v>157.09399999999999</c:v>
                </c:pt>
                <c:pt idx="1407">
                  <c:v>157.203</c:v>
                </c:pt>
                <c:pt idx="1408">
                  <c:v>157.31299999999999</c:v>
                </c:pt>
                <c:pt idx="1409">
                  <c:v>157.422</c:v>
                </c:pt>
                <c:pt idx="1410">
                  <c:v>157.53100000000001</c:v>
                </c:pt>
                <c:pt idx="1411">
                  <c:v>157.65600000000001</c:v>
                </c:pt>
                <c:pt idx="1412">
                  <c:v>157.76599999999999</c:v>
                </c:pt>
                <c:pt idx="1413">
                  <c:v>157.875</c:v>
                </c:pt>
                <c:pt idx="1414">
                  <c:v>157.98400000000001</c:v>
                </c:pt>
                <c:pt idx="1415">
                  <c:v>158.09399999999999</c:v>
                </c:pt>
                <c:pt idx="1416">
                  <c:v>158.203</c:v>
                </c:pt>
                <c:pt idx="1417">
                  <c:v>158.31299999999999</c:v>
                </c:pt>
                <c:pt idx="1418">
                  <c:v>158.43799999999999</c:v>
                </c:pt>
                <c:pt idx="1419">
                  <c:v>158.547</c:v>
                </c:pt>
                <c:pt idx="1420">
                  <c:v>158.65600000000001</c:v>
                </c:pt>
                <c:pt idx="1421">
                  <c:v>158.76599999999999</c:v>
                </c:pt>
                <c:pt idx="1422">
                  <c:v>158.875</c:v>
                </c:pt>
                <c:pt idx="1423">
                  <c:v>158.98400000000001</c:v>
                </c:pt>
                <c:pt idx="1424">
                  <c:v>159.09399999999999</c:v>
                </c:pt>
                <c:pt idx="1425">
                  <c:v>159.21899999999999</c:v>
                </c:pt>
                <c:pt idx="1426">
                  <c:v>159.328</c:v>
                </c:pt>
                <c:pt idx="1427">
                  <c:v>159.43799999999999</c:v>
                </c:pt>
                <c:pt idx="1428">
                  <c:v>159.547</c:v>
                </c:pt>
                <c:pt idx="1429">
                  <c:v>159.65600000000001</c:v>
                </c:pt>
                <c:pt idx="1430">
                  <c:v>159.76599999999999</c:v>
                </c:pt>
                <c:pt idx="1431">
                  <c:v>159.89099999999999</c:v>
                </c:pt>
                <c:pt idx="1432">
                  <c:v>160</c:v>
                </c:pt>
                <c:pt idx="1433">
                  <c:v>160.10900000000001</c:v>
                </c:pt>
                <c:pt idx="1434">
                  <c:v>160.21899999999999</c:v>
                </c:pt>
                <c:pt idx="1435">
                  <c:v>160.328</c:v>
                </c:pt>
                <c:pt idx="1436">
                  <c:v>160.453</c:v>
                </c:pt>
                <c:pt idx="1437">
                  <c:v>160.56299999999999</c:v>
                </c:pt>
                <c:pt idx="1438">
                  <c:v>160.672</c:v>
                </c:pt>
                <c:pt idx="1439">
                  <c:v>160.78100000000001</c:v>
                </c:pt>
                <c:pt idx="1440">
                  <c:v>160.90600000000001</c:v>
                </c:pt>
                <c:pt idx="1441">
                  <c:v>161.01599999999999</c:v>
                </c:pt>
                <c:pt idx="1442">
                  <c:v>161.125</c:v>
                </c:pt>
                <c:pt idx="1443">
                  <c:v>161.23400000000001</c:v>
                </c:pt>
                <c:pt idx="1444">
                  <c:v>161.34399999999999</c:v>
                </c:pt>
                <c:pt idx="1445">
                  <c:v>161.453</c:v>
                </c:pt>
                <c:pt idx="1446">
                  <c:v>161.56299999999999</c:v>
                </c:pt>
                <c:pt idx="1447">
                  <c:v>161.68799999999999</c:v>
                </c:pt>
                <c:pt idx="1448">
                  <c:v>161.797</c:v>
                </c:pt>
                <c:pt idx="1449">
                  <c:v>161.90600000000001</c:v>
                </c:pt>
                <c:pt idx="1450">
                  <c:v>162.01599999999999</c:v>
                </c:pt>
                <c:pt idx="1451">
                  <c:v>162.125</c:v>
                </c:pt>
                <c:pt idx="1452">
                  <c:v>162.23400000000001</c:v>
                </c:pt>
                <c:pt idx="1453">
                  <c:v>162.34399999999999</c:v>
                </c:pt>
                <c:pt idx="1454">
                  <c:v>162.453</c:v>
                </c:pt>
                <c:pt idx="1455">
                  <c:v>162.578</c:v>
                </c:pt>
                <c:pt idx="1456">
                  <c:v>162.68799999999999</c:v>
                </c:pt>
                <c:pt idx="1457">
                  <c:v>162.797</c:v>
                </c:pt>
                <c:pt idx="1458">
                  <c:v>162.90600000000001</c:v>
                </c:pt>
                <c:pt idx="1459">
                  <c:v>163.01599999999999</c:v>
                </c:pt>
                <c:pt idx="1460">
                  <c:v>163.125</c:v>
                </c:pt>
                <c:pt idx="1461">
                  <c:v>163.23400000000001</c:v>
                </c:pt>
                <c:pt idx="1462">
                  <c:v>163.34399999999999</c:v>
                </c:pt>
                <c:pt idx="1463">
                  <c:v>163.46899999999999</c:v>
                </c:pt>
                <c:pt idx="1464">
                  <c:v>163.578</c:v>
                </c:pt>
                <c:pt idx="1465">
                  <c:v>163.68799999999999</c:v>
                </c:pt>
                <c:pt idx="1466">
                  <c:v>163.797</c:v>
                </c:pt>
                <c:pt idx="1467">
                  <c:v>163.90600000000001</c:v>
                </c:pt>
                <c:pt idx="1468">
                  <c:v>164.01599999999999</c:v>
                </c:pt>
                <c:pt idx="1469">
                  <c:v>164.14099999999999</c:v>
                </c:pt>
                <c:pt idx="1470">
                  <c:v>164.25</c:v>
                </c:pt>
                <c:pt idx="1471">
                  <c:v>164.35900000000001</c:v>
                </c:pt>
                <c:pt idx="1472">
                  <c:v>164.46899999999999</c:v>
                </c:pt>
                <c:pt idx="1473">
                  <c:v>164.578</c:v>
                </c:pt>
                <c:pt idx="1474">
                  <c:v>164.703</c:v>
                </c:pt>
                <c:pt idx="1475">
                  <c:v>164.81299999999999</c:v>
                </c:pt>
                <c:pt idx="1476">
                  <c:v>164.922</c:v>
                </c:pt>
                <c:pt idx="1477">
                  <c:v>165.03100000000001</c:v>
                </c:pt>
                <c:pt idx="1478">
                  <c:v>165.14099999999999</c:v>
                </c:pt>
                <c:pt idx="1479">
                  <c:v>165.25</c:v>
                </c:pt>
                <c:pt idx="1480">
                  <c:v>165.375</c:v>
                </c:pt>
                <c:pt idx="1481">
                  <c:v>165.48400000000001</c:v>
                </c:pt>
                <c:pt idx="1482">
                  <c:v>165.59399999999999</c:v>
                </c:pt>
                <c:pt idx="1483">
                  <c:v>165.703</c:v>
                </c:pt>
                <c:pt idx="1484">
                  <c:v>165.81299999999999</c:v>
                </c:pt>
                <c:pt idx="1485">
                  <c:v>165.922</c:v>
                </c:pt>
                <c:pt idx="1486">
                  <c:v>166.03100000000001</c:v>
                </c:pt>
                <c:pt idx="1487">
                  <c:v>166.15600000000001</c:v>
                </c:pt>
                <c:pt idx="1488">
                  <c:v>166.26599999999999</c:v>
                </c:pt>
                <c:pt idx="1489">
                  <c:v>166.375</c:v>
                </c:pt>
                <c:pt idx="1490">
                  <c:v>166.48400000000001</c:v>
                </c:pt>
                <c:pt idx="1491">
                  <c:v>166.59399999999999</c:v>
                </c:pt>
                <c:pt idx="1492">
                  <c:v>166.703</c:v>
                </c:pt>
                <c:pt idx="1493">
                  <c:v>166.81299999999999</c:v>
                </c:pt>
                <c:pt idx="1494">
                  <c:v>166.922</c:v>
                </c:pt>
                <c:pt idx="1495">
                  <c:v>167.047</c:v>
                </c:pt>
                <c:pt idx="1496">
                  <c:v>167.15600000000001</c:v>
                </c:pt>
                <c:pt idx="1497">
                  <c:v>167.26599999999999</c:v>
                </c:pt>
                <c:pt idx="1498">
                  <c:v>167.375</c:v>
                </c:pt>
                <c:pt idx="1499">
                  <c:v>167.48400000000001</c:v>
                </c:pt>
                <c:pt idx="1500">
                  <c:v>167.59399999999999</c:v>
                </c:pt>
                <c:pt idx="1501">
                  <c:v>167.703</c:v>
                </c:pt>
                <c:pt idx="1502">
                  <c:v>167.828</c:v>
                </c:pt>
                <c:pt idx="1503">
                  <c:v>167.93799999999999</c:v>
                </c:pt>
                <c:pt idx="1504">
                  <c:v>168.047</c:v>
                </c:pt>
                <c:pt idx="1505">
                  <c:v>168.15600000000001</c:v>
                </c:pt>
                <c:pt idx="1506">
                  <c:v>168.26599999999999</c:v>
                </c:pt>
                <c:pt idx="1507">
                  <c:v>168.39099999999999</c:v>
                </c:pt>
                <c:pt idx="1508">
                  <c:v>168.5</c:v>
                </c:pt>
                <c:pt idx="1509">
                  <c:v>168.60900000000001</c:v>
                </c:pt>
                <c:pt idx="1510">
                  <c:v>168.71899999999999</c:v>
                </c:pt>
                <c:pt idx="1511">
                  <c:v>168.828</c:v>
                </c:pt>
                <c:pt idx="1512">
                  <c:v>168.93799999999999</c:v>
                </c:pt>
                <c:pt idx="1513">
                  <c:v>169.047</c:v>
                </c:pt>
                <c:pt idx="1514">
                  <c:v>169.172</c:v>
                </c:pt>
                <c:pt idx="1515">
                  <c:v>169.28100000000001</c:v>
                </c:pt>
                <c:pt idx="1516">
                  <c:v>169.39099999999999</c:v>
                </c:pt>
                <c:pt idx="1517">
                  <c:v>169.5</c:v>
                </c:pt>
                <c:pt idx="1518">
                  <c:v>169.60900000000001</c:v>
                </c:pt>
                <c:pt idx="1519">
                  <c:v>169.71899999999999</c:v>
                </c:pt>
                <c:pt idx="1520">
                  <c:v>169.828</c:v>
                </c:pt>
                <c:pt idx="1521">
                  <c:v>169.953</c:v>
                </c:pt>
                <c:pt idx="1522">
                  <c:v>170.06299999999999</c:v>
                </c:pt>
                <c:pt idx="1523">
                  <c:v>170.172</c:v>
                </c:pt>
                <c:pt idx="1524">
                  <c:v>170.28100000000001</c:v>
                </c:pt>
                <c:pt idx="1525">
                  <c:v>170.39099999999999</c:v>
                </c:pt>
                <c:pt idx="1526">
                  <c:v>170.5</c:v>
                </c:pt>
                <c:pt idx="1527">
                  <c:v>170.60900000000001</c:v>
                </c:pt>
                <c:pt idx="1528">
                  <c:v>170.71899999999999</c:v>
                </c:pt>
                <c:pt idx="1529">
                  <c:v>170.84399999999999</c:v>
                </c:pt>
                <c:pt idx="1530">
                  <c:v>170.953</c:v>
                </c:pt>
                <c:pt idx="1531">
                  <c:v>171.06299999999999</c:v>
                </c:pt>
                <c:pt idx="1532">
                  <c:v>171.172</c:v>
                </c:pt>
                <c:pt idx="1533">
                  <c:v>171.28100000000001</c:v>
                </c:pt>
                <c:pt idx="1534">
                  <c:v>171.39099999999999</c:v>
                </c:pt>
                <c:pt idx="1535">
                  <c:v>171.5</c:v>
                </c:pt>
                <c:pt idx="1536">
                  <c:v>171.60900000000001</c:v>
                </c:pt>
                <c:pt idx="1537">
                  <c:v>171.73400000000001</c:v>
                </c:pt>
                <c:pt idx="1538">
                  <c:v>171.84399999999999</c:v>
                </c:pt>
                <c:pt idx="1539">
                  <c:v>171.953</c:v>
                </c:pt>
                <c:pt idx="1540">
                  <c:v>172.06299999999999</c:v>
                </c:pt>
                <c:pt idx="1541">
                  <c:v>172.172</c:v>
                </c:pt>
                <c:pt idx="1542">
                  <c:v>172.28100000000001</c:v>
                </c:pt>
                <c:pt idx="1543">
                  <c:v>172.39099999999999</c:v>
                </c:pt>
                <c:pt idx="1544">
                  <c:v>172.51599999999999</c:v>
                </c:pt>
                <c:pt idx="1545">
                  <c:v>172.625</c:v>
                </c:pt>
                <c:pt idx="1546">
                  <c:v>172.73400000000001</c:v>
                </c:pt>
                <c:pt idx="1547">
                  <c:v>172.84399999999999</c:v>
                </c:pt>
                <c:pt idx="1548">
                  <c:v>172.953</c:v>
                </c:pt>
                <c:pt idx="1549">
                  <c:v>173.06299999999999</c:v>
                </c:pt>
                <c:pt idx="1550">
                  <c:v>173.172</c:v>
                </c:pt>
                <c:pt idx="1551">
                  <c:v>173.297</c:v>
                </c:pt>
                <c:pt idx="1552">
                  <c:v>173.40600000000001</c:v>
                </c:pt>
                <c:pt idx="1553">
                  <c:v>173.51599999999999</c:v>
                </c:pt>
                <c:pt idx="1554">
                  <c:v>173.625</c:v>
                </c:pt>
                <c:pt idx="1555">
                  <c:v>173.73400000000001</c:v>
                </c:pt>
                <c:pt idx="1556">
                  <c:v>173.85900000000001</c:v>
                </c:pt>
                <c:pt idx="1557">
                  <c:v>173.96899999999999</c:v>
                </c:pt>
                <c:pt idx="1558">
                  <c:v>174.078</c:v>
                </c:pt>
                <c:pt idx="1559">
                  <c:v>174.18799999999999</c:v>
                </c:pt>
                <c:pt idx="1560">
                  <c:v>174.297</c:v>
                </c:pt>
                <c:pt idx="1561">
                  <c:v>174.40600000000001</c:v>
                </c:pt>
                <c:pt idx="1562">
                  <c:v>174.51599999999999</c:v>
                </c:pt>
                <c:pt idx="1563">
                  <c:v>174.64099999999999</c:v>
                </c:pt>
                <c:pt idx="1564">
                  <c:v>174.75</c:v>
                </c:pt>
                <c:pt idx="1565">
                  <c:v>174.85900000000001</c:v>
                </c:pt>
                <c:pt idx="1566">
                  <c:v>174.96899999999999</c:v>
                </c:pt>
                <c:pt idx="1567">
                  <c:v>175.078</c:v>
                </c:pt>
                <c:pt idx="1568">
                  <c:v>175.18799999999999</c:v>
                </c:pt>
                <c:pt idx="1569">
                  <c:v>175.297</c:v>
                </c:pt>
                <c:pt idx="1570">
                  <c:v>175.422</c:v>
                </c:pt>
                <c:pt idx="1571">
                  <c:v>175.53100000000001</c:v>
                </c:pt>
                <c:pt idx="1572">
                  <c:v>175.64099999999999</c:v>
                </c:pt>
                <c:pt idx="1573">
                  <c:v>175.75</c:v>
                </c:pt>
                <c:pt idx="1574">
                  <c:v>175.85900000000001</c:v>
                </c:pt>
                <c:pt idx="1575">
                  <c:v>175.96899999999999</c:v>
                </c:pt>
                <c:pt idx="1576">
                  <c:v>176.09399999999999</c:v>
                </c:pt>
                <c:pt idx="1577">
                  <c:v>176.203</c:v>
                </c:pt>
                <c:pt idx="1578">
                  <c:v>176.31299999999999</c:v>
                </c:pt>
                <c:pt idx="1579">
                  <c:v>176.422</c:v>
                </c:pt>
                <c:pt idx="1580">
                  <c:v>176.53100000000001</c:v>
                </c:pt>
                <c:pt idx="1581">
                  <c:v>176.64099999999999</c:v>
                </c:pt>
                <c:pt idx="1582">
                  <c:v>176.75</c:v>
                </c:pt>
                <c:pt idx="1583">
                  <c:v>176.85900000000001</c:v>
                </c:pt>
                <c:pt idx="1584">
                  <c:v>176.98400000000001</c:v>
                </c:pt>
                <c:pt idx="1585">
                  <c:v>177.09399999999999</c:v>
                </c:pt>
                <c:pt idx="1586">
                  <c:v>177.203</c:v>
                </c:pt>
                <c:pt idx="1587">
                  <c:v>177.31299999999999</c:v>
                </c:pt>
                <c:pt idx="1588">
                  <c:v>177.422</c:v>
                </c:pt>
                <c:pt idx="1589">
                  <c:v>177.53100000000001</c:v>
                </c:pt>
                <c:pt idx="1590">
                  <c:v>177.65600000000001</c:v>
                </c:pt>
                <c:pt idx="1591">
                  <c:v>177.76599999999999</c:v>
                </c:pt>
                <c:pt idx="1592">
                  <c:v>177.875</c:v>
                </c:pt>
                <c:pt idx="1593">
                  <c:v>177.98400000000001</c:v>
                </c:pt>
                <c:pt idx="1594">
                  <c:v>178.09399999999999</c:v>
                </c:pt>
                <c:pt idx="1595">
                  <c:v>178.203</c:v>
                </c:pt>
                <c:pt idx="1596">
                  <c:v>178.31299999999999</c:v>
                </c:pt>
                <c:pt idx="1597">
                  <c:v>178.43799999999999</c:v>
                </c:pt>
                <c:pt idx="1598">
                  <c:v>178.547</c:v>
                </c:pt>
                <c:pt idx="1599">
                  <c:v>178.65600000000001</c:v>
                </c:pt>
                <c:pt idx="1600">
                  <c:v>178.76599999999999</c:v>
                </c:pt>
                <c:pt idx="1601">
                  <c:v>178.875</c:v>
                </c:pt>
                <c:pt idx="1602">
                  <c:v>178.98400000000001</c:v>
                </c:pt>
                <c:pt idx="1603">
                  <c:v>179.09399999999999</c:v>
                </c:pt>
                <c:pt idx="1604">
                  <c:v>179.203</c:v>
                </c:pt>
                <c:pt idx="1605">
                  <c:v>179.328</c:v>
                </c:pt>
                <c:pt idx="1606">
                  <c:v>179.43799999999999</c:v>
                </c:pt>
                <c:pt idx="1607">
                  <c:v>179.547</c:v>
                </c:pt>
                <c:pt idx="1608">
                  <c:v>179.65600000000001</c:v>
                </c:pt>
                <c:pt idx="1609">
                  <c:v>179.76599999999999</c:v>
                </c:pt>
                <c:pt idx="1610">
                  <c:v>179.875</c:v>
                </c:pt>
                <c:pt idx="1611">
                  <c:v>180</c:v>
                </c:pt>
                <c:pt idx="1612">
                  <c:v>180.10900000000001</c:v>
                </c:pt>
                <c:pt idx="1613">
                  <c:v>180.21899999999999</c:v>
                </c:pt>
                <c:pt idx="1614">
                  <c:v>180.328</c:v>
                </c:pt>
                <c:pt idx="1615">
                  <c:v>180.43799999999999</c:v>
                </c:pt>
                <c:pt idx="1616">
                  <c:v>180.547</c:v>
                </c:pt>
                <c:pt idx="1617">
                  <c:v>180.672</c:v>
                </c:pt>
                <c:pt idx="1618">
                  <c:v>180.78100000000001</c:v>
                </c:pt>
                <c:pt idx="1619">
                  <c:v>180.89099999999999</c:v>
                </c:pt>
                <c:pt idx="1620">
                  <c:v>181</c:v>
                </c:pt>
                <c:pt idx="1621">
                  <c:v>181.10900000000001</c:v>
                </c:pt>
                <c:pt idx="1622">
                  <c:v>181.21899999999999</c:v>
                </c:pt>
                <c:pt idx="1623">
                  <c:v>181.34399999999999</c:v>
                </c:pt>
                <c:pt idx="1624">
                  <c:v>181.453</c:v>
                </c:pt>
                <c:pt idx="1625">
                  <c:v>181.56299999999999</c:v>
                </c:pt>
                <c:pt idx="1626">
                  <c:v>181.672</c:v>
                </c:pt>
                <c:pt idx="1627">
                  <c:v>181.78100000000001</c:v>
                </c:pt>
                <c:pt idx="1628">
                  <c:v>181.89099999999999</c:v>
                </c:pt>
                <c:pt idx="1629">
                  <c:v>182</c:v>
                </c:pt>
                <c:pt idx="1630">
                  <c:v>182.10900000000001</c:v>
                </c:pt>
                <c:pt idx="1631">
                  <c:v>182.23400000000001</c:v>
                </c:pt>
                <c:pt idx="1632">
                  <c:v>182.34399999999999</c:v>
                </c:pt>
                <c:pt idx="1633">
                  <c:v>182.453</c:v>
                </c:pt>
                <c:pt idx="1634">
                  <c:v>182.56299999999999</c:v>
                </c:pt>
                <c:pt idx="1635">
                  <c:v>182.672</c:v>
                </c:pt>
                <c:pt idx="1636">
                  <c:v>182.797</c:v>
                </c:pt>
                <c:pt idx="1637">
                  <c:v>182.90600000000001</c:v>
                </c:pt>
                <c:pt idx="1638">
                  <c:v>183.01599999999999</c:v>
                </c:pt>
                <c:pt idx="1639">
                  <c:v>183.125</c:v>
                </c:pt>
                <c:pt idx="1640">
                  <c:v>183.23400000000001</c:v>
                </c:pt>
                <c:pt idx="1641">
                  <c:v>183.35900000000001</c:v>
                </c:pt>
                <c:pt idx="1642">
                  <c:v>183.46899999999999</c:v>
                </c:pt>
                <c:pt idx="1643">
                  <c:v>183.578</c:v>
                </c:pt>
                <c:pt idx="1644">
                  <c:v>183.68799999999999</c:v>
                </c:pt>
                <c:pt idx="1645">
                  <c:v>183.797</c:v>
                </c:pt>
                <c:pt idx="1646">
                  <c:v>183.90600000000001</c:v>
                </c:pt>
                <c:pt idx="1647">
                  <c:v>184.03100000000001</c:v>
                </c:pt>
                <c:pt idx="1648">
                  <c:v>184.14099999999999</c:v>
                </c:pt>
                <c:pt idx="1649">
                  <c:v>184.25</c:v>
                </c:pt>
                <c:pt idx="1650">
                  <c:v>184.35900000000001</c:v>
                </c:pt>
                <c:pt idx="1651">
                  <c:v>184.46899999999999</c:v>
                </c:pt>
                <c:pt idx="1652">
                  <c:v>184.578</c:v>
                </c:pt>
                <c:pt idx="1653">
                  <c:v>184.703</c:v>
                </c:pt>
                <c:pt idx="1654">
                  <c:v>184.81299999999999</c:v>
                </c:pt>
                <c:pt idx="1655">
                  <c:v>184.922</c:v>
                </c:pt>
                <c:pt idx="1656">
                  <c:v>185.03100000000001</c:v>
                </c:pt>
                <c:pt idx="1657">
                  <c:v>185.14099999999999</c:v>
                </c:pt>
                <c:pt idx="1658">
                  <c:v>185.25</c:v>
                </c:pt>
                <c:pt idx="1659">
                  <c:v>185.375</c:v>
                </c:pt>
                <c:pt idx="1660">
                  <c:v>185.48400000000001</c:v>
                </c:pt>
                <c:pt idx="1661">
                  <c:v>185.59399999999999</c:v>
                </c:pt>
                <c:pt idx="1662">
                  <c:v>185.703</c:v>
                </c:pt>
                <c:pt idx="1663">
                  <c:v>185.81299999999999</c:v>
                </c:pt>
                <c:pt idx="1664">
                  <c:v>185.922</c:v>
                </c:pt>
                <c:pt idx="1665">
                  <c:v>186.03100000000001</c:v>
                </c:pt>
                <c:pt idx="1666">
                  <c:v>186.14099999999999</c:v>
                </c:pt>
                <c:pt idx="1667">
                  <c:v>186.26599999999999</c:v>
                </c:pt>
                <c:pt idx="1668">
                  <c:v>186.375</c:v>
                </c:pt>
                <c:pt idx="1669">
                  <c:v>186.48400000000001</c:v>
                </c:pt>
                <c:pt idx="1670">
                  <c:v>186.59399999999999</c:v>
                </c:pt>
                <c:pt idx="1671">
                  <c:v>186.703</c:v>
                </c:pt>
                <c:pt idx="1672">
                  <c:v>186.81299999999999</c:v>
                </c:pt>
                <c:pt idx="1673">
                  <c:v>186.93799999999999</c:v>
                </c:pt>
                <c:pt idx="1674">
                  <c:v>187.047</c:v>
                </c:pt>
                <c:pt idx="1675">
                  <c:v>187.15600000000001</c:v>
                </c:pt>
                <c:pt idx="1676">
                  <c:v>187.26599999999999</c:v>
                </c:pt>
                <c:pt idx="1677">
                  <c:v>187.375</c:v>
                </c:pt>
                <c:pt idx="1678">
                  <c:v>187.5</c:v>
                </c:pt>
                <c:pt idx="1679">
                  <c:v>187.60900000000001</c:v>
                </c:pt>
                <c:pt idx="1680">
                  <c:v>187.71899999999999</c:v>
                </c:pt>
                <c:pt idx="1681">
                  <c:v>187.828</c:v>
                </c:pt>
                <c:pt idx="1682">
                  <c:v>187.93799999999999</c:v>
                </c:pt>
                <c:pt idx="1683">
                  <c:v>188.047</c:v>
                </c:pt>
                <c:pt idx="1684">
                  <c:v>188.15600000000001</c:v>
                </c:pt>
                <c:pt idx="1685">
                  <c:v>188.28100000000001</c:v>
                </c:pt>
                <c:pt idx="1686">
                  <c:v>188.39099999999999</c:v>
                </c:pt>
                <c:pt idx="1687">
                  <c:v>188.5</c:v>
                </c:pt>
                <c:pt idx="1688">
                  <c:v>188.60900000000001</c:v>
                </c:pt>
                <c:pt idx="1689">
                  <c:v>188.71899999999999</c:v>
                </c:pt>
                <c:pt idx="1690">
                  <c:v>188.828</c:v>
                </c:pt>
                <c:pt idx="1691">
                  <c:v>188.93799999999999</c:v>
                </c:pt>
                <c:pt idx="1692">
                  <c:v>189.06299999999999</c:v>
                </c:pt>
                <c:pt idx="1693">
                  <c:v>189.172</c:v>
                </c:pt>
                <c:pt idx="1694">
                  <c:v>189.28100000000001</c:v>
                </c:pt>
                <c:pt idx="1695">
                  <c:v>189.39099999999999</c:v>
                </c:pt>
                <c:pt idx="1696">
                  <c:v>189.5</c:v>
                </c:pt>
                <c:pt idx="1697">
                  <c:v>189.60900000000001</c:v>
                </c:pt>
                <c:pt idx="1698">
                  <c:v>189.73400000000001</c:v>
                </c:pt>
                <c:pt idx="1699">
                  <c:v>189.84399999999999</c:v>
                </c:pt>
                <c:pt idx="1700">
                  <c:v>189.953</c:v>
                </c:pt>
                <c:pt idx="1701">
                  <c:v>190.06299999999999</c:v>
                </c:pt>
                <c:pt idx="1702">
                  <c:v>190.172</c:v>
                </c:pt>
                <c:pt idx="1703">
                  <c:v>190.28100000000001</c:v>
                </c:pt>
                <c:pt idx="1704">
                  <c:v>190.39099999999999</c:v>
                </c:pt>
                <c:pt idx="1705">
                  <c:v>190.5</c:v>
                </c:pt>
                <c:pt idx="1706">
                  <c:v>190.625</c:v>
                </c:pt>
                <c:pt idx="1707">
                  <c:v>190.73400000000001</c:v>
                </c:pt>
                <c:pt idx="1708">
                  <c:v>190.84399999999999</c:v>
                </c:pt>
                <c:pt idx="1709">
                  <c:v>190.953</c:v>
                </c:pt>
                <c:pt idx="1710">
                  <c:v>191.06299999999999</c:v>
                </c:pt>
                <c:pt idx="1711">
                  <c:v>191.172</c:v>
                </c:pt>
                <c:pt idx="1712">
                  <c:v>191.28100000000001</c:v>
                </c:pt>
                <c:pt idx="1713">
                  <c:v>191.39099999999999</c:v>
                </c:pt>
                <c:pt idx="1714">
                  <c:v>191.51599999999999</c:v>
                </c:pt>
                <c:pt idx="1715">
                  <c:v>191.625</c:v>
                </c:pt>
                <c:pt idx="1716">
                  <c:v>191.73400000000001</c:v>
                </c:pt>
                <c:pt idx="1717">
                  <c:v>191.84399999999999</c:v>
                </c:pt>
                <c:pt idx="1718">
                  <c:v>191.953</c:v>
                </c:pt>
                <c:pt idx="1719">
                  <c:v>192.06299999999999</c:v>
                </c:pt>
                <c:pt idx="1720">
                  <c:v>192.172</c:v>
                </c:pt>
                <c:pt idx="1721">
                  <c:v>192.297</c:v>
                </c:pt>
                <c:pt idx="1722">
                  <c:v>192.40600000000001</c:v>
                </c:pt>
                <c:pt idx="1723">
                  <c:v>192.51599999999999</c:v>
                </c:pt>
                <c:pt idx="1724">
                  <c:v>192.625</c:v>
                </c:pt>
                <c:pt idx="1725">
                  <c:v>192.75</c:v>
                </c:pt>
                <c:pt idx="1726">
                  <c:v>192.85900000000001</c:v>
                </c:pt>
                <c:pt idx="1727">
                  <c:v>192.96899999999999</c:v>
                </c:pt>
                <c:pt idx="1728">
                  <c:v>193.078</c:v>
                </c:pt>
                <c:pt idx="1729">
                  <c:v>193.18799999999999</c:v>
                </c:pt>
                <c:pt idx="1730">
                  <c:v>193.297</c:v>
                </c:pt>
                <c:pt idx="1731">
                  <c:v>193.40600000000001</c:v>
                </c:pt>
                <c:pt idx="1732">
                  <c:v>193.53100000000001</c:v>
                </c:pt>
                <c:pt idx="1733">
                  <c:v>193.64099999999999</c:v>
                </c:pt>
                <c:pt idx="1734">
                  <c:v>193.75</c:v>
                </c:pt>
                <c:pt idx="1735">
                  <c:v>193.85900000000001</c:v>
                </c:pt>
                <c:pt idx="1736">
                  <c:v>193.96899999999999</c:v>
                </c:pt>
                <c:pt idx="1737">
                  <c:v>194.078</c:v>
                </c:pt>
                <c:pt idx="1738">
                  <c:v>194.18799999999999</c:v>
                </c:pt>
                <c:pt idx="1739">
                  <c:v>194.31299999999999</c:v>
                </c:pt>
                <c:pt idx="1740">
                  <c:v>194.422</c:v>
                </c:pt>
                <c:pt idx="1741">
                  <c:v>194.53100000000001</c:v>
                </c:pt>
                <c:pt idx="1742">
                  <c:v>194.64099999999999</c:v>
                </c:pt>
                <c:pt idx="1743">
                  <c:v>194.75</c:v>
                </c:pt>
                <c:pt idx="1744">
                  <c:v>194.85900000000001</c:v>
                </c:pt>
                <c:pt idx="1745">
                  <c:v>194.98400000000001</c:v>
                </c:pt>
                <c:pt idx="1746">
                  <c:v>195.09399999999999</c:v>
                </c:pt>
                <c:pt idx="1747">
                  <c:v>195.203</c:v>
                </c:pt>
                <c:pt idx="1748">
                  <c:v>195.31299999999999</c:v>
                </c:pt>
                <c:pt idx="1749">
                  <c:v>195.422</c:v>
                </c:pt>
                <c:pt idx="1750">
                  <c:v>195.53100000000001</c:v>
                </c:pt>
                <c:pt idx="1751">
                  <c:v>195.64099999999999</c:v>
                </c:pt>
                <c:pt idx="1752">
                  <c:v>195.76599999999999</c:v>
                </c:pt>
                <c:pt idx="1753">
                  <c:v>195.875</c:v>
                </c:pt>
                <c:pt idx="1754">
                  <c:v>195.98400000000001</c:v>
                </c:pt>
                <c:pt idx="1755">
                  <c:v>196.09399999999999</c:v>
                </c:pt>
                <c:pt idx="1756">
                  <c:v>196.203</c:v>
                </c:pt>
                <c:pt idx="1757">
                  <c:v>196.328</c:v>
                </c:pt>
                <c:pt idx="1758">
                  <c:v>196.43799999999999</c:v>
                </c:pt>
                <c:pt idx="1759">
                  <c:v>196.547</c:v>
                </c:pt>
                <c:pt idx="1760">
                  <c:v>196.65600000000001</c:v>
                </c:pt>
                <c:pt idx="1761">
                  <c:v>196.76599999999999</c:v>
                </c:pt>
                <c:pt idx="1762">
                  <c:v>196.875</c:v>
                </c:pt>
                <c:pt idx="1763">
                  <c:v>196.98400000000001</c:v>
                </c:pt>
                <c:pt idx="1764">
                  <c:v>197.10900000000001</c:v>
                </c:pt>
                <c:pt idx="1765">
                  <c:v>197.21899999999999</c:v>
                </c:pt>
                <c:pt idx="1766">
                  <c:v>197.328</c:v>
                </c:pt>
                <c:pt idx="1767">
                  <c:v>197.43799999999999</c:v>
                </c:pt>
                <c:pt idx="1768">
                  <c:v>197.547</c:v>
                </c:pt>
                <c:pt idx="1769">
                  <c:v>197.672</c:v>
                </c:pt>
                <c:pt idx="1770">
                  <c:v>197.78100000000001</c:v>
                </c:pt>
                <c:pt idx="1771">
                  <c:v>197.89099999999999</c:v>
                </c:pt>
                <c:pt idx="1772">
                  <c:v>198</c:v>
                </c:pt>
                <c:pt idx="1773">
                  <c:v>198.10900000000001</c:v>
                </c:pt>
                <c:pt idx="1774">
                  <c:v>198.21899999999999</c:v>
                </c:pt>
                <c:pt idx="1775">
                  <c:v>198.328</c:v>
                </c:pt>
                <c:pt idx="1776">
                  <c:v>198.453</c:v>
                </c:pt>
                <c:pt idx="1777">
                  <c:v>198.56299999999999</c:v>
                </c:pt>
                <c:pt idx="1778">
                  <c:v>198.672</c:v>
                </c:pt>
                <c:pt idx="1779">
                  <c:v>198.78100000000001</c:v>
                </c:pt>
                <c:pt idx="1780">
                  <c:v>198.89099999999999</c:v>
                </c:pt>
                <c:pt idx="1781">
                  <c:v>199</c:v>
                </c:pt>
                <c:pt idx="1782">
                  <c:v>199.10900000000001</c:v>
                </c:pt>
                <c:pt idx="1783">
                  <c:v>199.21899999999999</c:v>
                </c:pt>
                <c:pt idx="1784">
                  <c:v>199.34399999999999</c:v>
                </c:pt>
                <c:pt idx="1785">
                  <c:v>199.453</c:v>
                </c:pt>
                <c:pt idx="1786">
                  <c:v>199.56299999999999</c:v>
                </c:pt>
                <c:pt idx="1787">
                  <c:v>199.672</c:v>
                </c:pt>
                <c:pt idx="1788">
                  <c:v>199.78100000000001</c:v>
                </c:pt>
                <c:pt idx="1789">
                  <c:v>199.89099999999999</c:v>
                </c:pt>
                <c:pt idx="1790">
                  <c:v>200</c:v>
                </c:pt>
                <c:pt idx="1791">
                  <c:v>200.10900000000001</c:v>
                </c:pt>
                <c:pt idx="1792">
                  <c:v>200.23400000000001</c:v>
                </c:pt>
                <c:pt idx="1793">
                  <c:v>200.34399999999999</c:v>
                </c:pt>
                <c:pt idx="1794">
                  <c:v>200.453</c:v>
                </c:pt>
                <c:pt idx="1795">
                  <c:v>200.56299999999999</c:v>
                </c:pt>
                <c:pt idx="1796">
                  <c:v>200.672</c:v>
                </c:pt>
                <c:pt idx="1797">
                  <c:v>200.78100000000001</c:v>
                </c:pt>
                <c:pt idx="1798">
                  <c:v>200.89099999999999</c:v>
                </c:pt>
                <c:pt idx="1799">
                  <c:v>201</c:v>
                </c:pt>
                <c:pt idx="1800">
                  <c:v>201.125</c:v>
                </c:pt>
                <c:pt idx="1801">
                  <c:v>201.23400000000001</c:v>
                </c:pt>
                <c:pt idx="1802">
                  <c:v>201.34399999999999</c:v>
                </c:pt>
                <c:pt idx="1803">
                  <c:v>201.453</c:v>
                </c:pt>
                <c:pt idx="1804">
                  <c:v>201.56299999999999</c:v>
                </c:pt>
                <c:pt idx="1805">
                  <c:v>201.672</c:v>
                </c:pt>
                <c:pt idx="1806">
                  <c:v>201.797</c:v>
                </c:pt>
                <c:pt idx="1807">
                  <c:v>201.90600000000001</c:v>
                </c:pt>
                <c:pt idx="1808">
                  <c:v>202.01599999999999</c:v>
                </c:pt>
                <c:pt idx="1809">
                  <c:v>202.125</c:v>
                </c:pt>
                <c:pt idx="1810">
                  <c:v>202.23400000000001</c:v>
                </c:pt>
                <c:pt idx="1811">
                  <c:v>202.34399999999999</c:v>
                </c:pt>
                <c:pt idx="1812">
                  <c:v>202.46899999999999</c:v>
                </c:pt>
                <c:pt idx="1813">
                  <c:v>202.578</c:v>
                </c:pt>
                <c:pt idx="1814">
                  <c:v>202.68799999999999</c:v>
                </c:pt>
                <c:pt idx="1815">
                  <c:v>202.797</c:v>
                </c:pt>
                <c:pt idx="1816">
                  <c:v>202.90600000000001</c:v>
                </c:pt>
                <c:pt idx="1817">
                  <c:v>203.01599999999999</c:v>
                </c:pt>
                <c:pt idx="1818">
                  <c:v>203.125</c:v>
                </c:pt>
                <c:pt idx="1819">
                  <c:v>203.25</c:v>
                </c:pt>
                <c:pt idx="1820">
                  <c:v>203.35900000000001</c:v>
                </c:pt>
                <c:pt idx="1821">
                  <c:v>203.46899999999999</c:v>
                </c:pt>
                <c:pt idx="1822">
                  <c:v>203.578</c:v>
                </c:pt>
                <c:pt idx="1823">
                  <c:v>203.68799999999999</c:v>
                </c:pt>
                <c:pt idx="1824">
                  <c:v>203.797</c:v>
                </c:pt>
                <c:pt idx="1825">
                  <c:v>203.922</c:v>
                </c:pt>
                <c:pt idx="1826">
                  <c:v>204.03100000000001</c:v>
                </c:pt>
                <c:pt idx="1827">
                  <c:v>204.14099999999999</c:v>
                </c:pt>
                <c:pt idx="1828">
                  <c:v>204.25</c:v>
                </c:pt>
                <c:pt idx="1829">
                  <c:v>204.35900000000001</c:v>
                </c:pt>
                <c:pt idx="1830">
                  <c:v>204.48400000000001</c:v>
                </c:pt>
                <c:pt idx="1831">
                  <c:v>204.59399999999999</c:v>
                </c:pt>
                <c:pt idx="1832">
                  <c:v>204.703</c:v>
                </c:pt>
                <c:pt idx="1833">
                  <c:v>204.81299999999999</c:v>
                </c:pt>
                <c:pt idx="1834">
                  <c:v>204.922</c:v>
                </c:pt>
                <c:pt idx="1835">
                  <c:v>205.03100000000001</c:v>
                </c:pt>
                <c:pt idx="1836">
                  <c:v>205.14099999999999</c:v>
                </c:pt>
                <c:pt idx="1837">
                  <c:v>205.26599999999999</c:v>
                </c:pt>
                <c:pt idx="1838">
                  <c:v>205.375</c:v>
                </c:pt>
                <c:pt idx="1839">
                  <c:v>205.48400000000001</c:v>
                </c:pt>
                <c:pt idx="1840">
                  <c:v>205.59399999999999</c:v>
                </c:pt>
                <c:pt idx="1841">
                  <c:v>205.703</c:v>
                </c:pt>
                <c:pt idx="1842">
                  <c:v>205.828</c:v>
                </c:pt>
                <c:pt idx="1843">
                  <c:v>205.93799999999999</c:v>
                </c:pt>
                <c:pt idx="1844">
                  <c:v>206.047</c:v>
                </c:pt>
                <c:pt idx="1845">
                  <c:v>206.15600000000001</c:v>
                </c:pt>
                <c:pt idx="1846">
                  <c:v>206.26599999999999</c:v>
                </c:pt>
                <c:pt idx="1847">
                  <c:v>206.375</c:v>
                </c:pt>
                <c:pt idx="1848">
                  <c:v>206.5</c:v>
                </c:pt>
                <c:pt idx="1849">
                  <c:v>206.60900000000001</c:v>
                </c:pt>
                <c:pt idx="1850">
                  <c:v>206.71899999999999</c:v>
                </c:pt>
                <c:pt idx="1851">
                  <c:v>206.828</c:v>
                </c:pt>
                <c:pt idx="1852">
                  <c:v>206.93799999999999</c:v>
                </c:pt>
                <c:pt idx="1853">
                  <c:v>207.047</c:v>
                </c:pt>
                <c:pt idx="1854">
                  <c:v>207.15600000000001</c:v>
                </c:pt>
                <c:pt idx="1855">
                  <c:v>207.28100000000001</c:v>
                </c:pt>
                <c:pt idx="1856">
                  <c:v>207.39099999999999</c:v>
                </c:pt>
                <c:pt idx="1857">
                  <c:v>207.5</c:v>
                </c:pt>
                <c:pt idx="1858">
                  <c:v>207.60900000000001</c:v>
                </c:pt>
                <c:pt idx="1859">
                  <c:v>207.71899999999999</c:v>
                </c:pt>
                <c:pt idx="1860">
                  <c:v>207.828</c:v>
                </c:pt>
                <c:pt idx="1861">
                  <c:v>207.93799999999999</c:v>
                </c:pt>
                <c:pt idx="1862">
                  <c:v>208.047</c:v>
                </c:pt>
                <c:pt idx="1863">
                  <c:v>208.172</c:v>
                </c:pt>
                <c:pt idx="1864">
                  <c:v>208.28100000000001</c:v>
                </c:pt>
                <c:pt idx="1865">
                  <c:v>208.39099999999999</c:v>
                </c:pt>
                <c:pt idx="1866">
                  <c:v>208.5</c:v>
                </c:pt>
                <c:pt idx="1867">
                  <c:v>208.60900000000001</c:v>
                </c:pt>
                <c:pt idx="1868">
                  <c:v>208.71899999999999</c:v>
                </c:pt>
                <c:pt idx="1869">
                  <c:v>208.84399999999999</c:v>
                </c:pt>
                <c:pt idx="1870">
                  <c:v>208.953</c:v>
                </c:pt>
                <c:pt idx="1871">
                  <c:v>209.06299999999999</c:v>
                </c:pt>
                <c:pt idx="1872">
                  <c:v>209.172</c:v>
                </c:pt>
                <c:pt idx="1873">
                  <c:v>209.28100000000001</c:v>
                </c:pt>
                <c:pt idx="1874">
                  <c:v>209.39099999999999</c:v>
                </c:pt>
                <c:pt idx="1875">
                  <c:v>209.5</c:v>
                </c:pt>
                <c:pt idx="1876">
                  <c:v>209.625</c:v>
                </c:pt>
                <c:pt idx="1877">
                  <c:v>209.73400000000001</c:v>
                </c:pt>
                <c:pt idx="1878">
                  <c:v>209.84399999999999</c:v>
                </c:pt>
                <c:pt idx="1879">
                  <c:v>209.953</c:v>
                </c:pt>
                <c:pt idx="1880">
                  <c:v>210.06299999999999</c:v>
                </c:pt>
                <c:pt idx="1881">
                  <c:v>210.172</c:v>
                </c:pt>
                <c:pt idx="1882">
                  <c:v>210.28100000000001</c:v>
                </c:pt>
                <c:pt idx="1883">
                  <c:v>210.40600000000001</c:v>
                </c:pt>
                <c:pt idx="1884">
                  <c:v>210.51599999999999</c:v>
                </c:pt>
                <c:pt idx="1885">
                  <c:v>210.625</c:v>
                </c:pt>
                <c:pt idx="1886">
                  <c:v>210.73400000000001</c:v>
                </c:pt>
                <c:pt idx="1887">
                  <c:v>210.84399999999999</c:v>
                </c:pt>
                <c:pt idx="1888">
                  <c:v>210.953</c:v>
                </c:pt>
                <c:pt idx="1889">
                  <c:v>211.06299999999999</c:v>
                </c:pt>
                <c:pt idx="1890">
                  <c:v>211.18799999999999</c:v>
                </c:pt>
                <c:pt idx="1891">
                  <c:v>211.297</c:v>
                </c:pt>
                <c:pt idx="1892">
                  <c:v>211.40600000000001</c:v>
                </c:pt>
                <c:pt idx="1893">
                  <c:v>211.51599999999999</c:v>
                </c:pt>
                <c:pt idx="1894">
                  <c:v>211.625</c:v>
                </c:pt>
                <c:pt idx="1895">
                  <c:v>211.73400000000001</c:v>
                </c:pt>
                <c:pt idx="1896">
                  <c:v>211.84399999999999</c:v>
                </c:pt>
                <c:pt idx="1897">
                  <c:v>211.96899999999999</c:v>
                </c:pt>
                <c:pt idx="1898">
                  <c:v>212.078</c:v>
                </c:pt>
                <c:pt idx="1899">
                  <c:v>212.18799999999999</c:v>
                </c:pt>
                <c:pt idx="1900">
                  <c:v>212.297</c:v>
                </c:pt>
                <c:pt idx="1901">
                  <c:v>212.40600000000001</c:v>
                </c:pt>
                <c:pt idx="1902">
                  <c:v>212.51599999999999</c:v>
                </c:pt>
                <c:pt idx="1903">
                  <c:v>212.64099999999999</c:v>
                </c:pt>
                <c:pt idx="1904">
                  <c:v>212.75</c:v>
                </c:pt>
                <c:pt idx="1905">
                  <c:v>212.85900000000001</c:v>
                </c:pt>
                <c:pt idx="1906">
                  <c:v>212.96899999999999</c:v>
                </c:pt>
                <c:pt idx="1907">
                  <c:v>213.078</c:v>
                </c:pt>
                <c:pt idx="1908">
                  <c:v>213.18799999999999</c:v>
                </c:pt>
                <c:pt idx="1909">
                  <c:v>213.297</c:v>
                </c:pt>
                <c:pt idx="1910">
                  <c:v>213.422</c:v>
                </c:pt>
                <c:pt idx="1911">
                  <c:v>213.53100000000001</c:v>
                </c:pt>
                <c:pt idx="1912">
                  <c:v>213.64099999999999</c:v>
                </c:pt>
                <c:pt idx="1913">
                  <c:v>213.75</c:v>
                </c:pt>
                <c:pt idx="1914">
                  <c:v>213.85900000000001</c:v>
                </c:pt>
                <c:pt idx="1915">
                  <c:v>213.96899999999999</c:v>
                </c:pt>
                <c:pt idx="1916">
                  <c:v>214.078</c:v>
                </c:pt>
                <c:pt idx="1917">
                  <c:v>214.203</c:v>
                </c:pt>
                <c:pt idx="1918">
                  <c:v>214.31299999999999</c:v>
                </c:pt>
                <c:pt idx="1919">
                  <c:v>214.422</c:v>
                </c:pt>
                <c:pt idx="1920">
                  <c:v>214.53100000000001</c:v>
                </c:pt>
                <c:pt idx="1921">
                  <c:v>214.64099999999999</c:v>
                </c:pt>
                <c:pt idx="1922">
                  <c:v>214.75</c:v>
                </c:pt>
                <c:pt idx="1923">
                  <c:v>214.85900000000001</c:v>
                </c:pt>
                <c:pt idx="1924">
                  <c:v>214.96899999999999</c:v>
                </c:pt>
                <c:pt idx="1925">
                  <c:v>215.09399999999999</c:v>
                </c:pt>
                <c:pt idx="1926">
                  <c:v>215.203</c:v>
                </c:pt>
                <c:pt idx="1927">
                  <c:v>215.31299999999999</c:v>
                </c:pt>
                <c:pt idx="1928">
                  <c:v>215.422</c:v>
                </c:pt>
                <c:pt idx="1929">
                  <c:v>215.53100000000001</c:v>
                </c:pt>
                <c:pt idx="1930">
                  <c:v>215.64099999999999</c:v>
                </c:pt>
                <c:pt idx="1931">
                  <c:v>215.75</c:v>
                </c:pt>
                <c:pt idx="1932">
                  <c:v>215.85900000000001</c:v>
                </c:pt>
                <c:pt idx="1933">
                  <c:v>215.98400000000001</c:v>
                </c:pt>
                <c:pt idx="1934">
                  <c:v>216.09399999999999</c:v>
                </c:pt>
                <c:pt idx="1935">
                  <c:v>216.203</c:v>
                </c:pt>
                <c:pt idx="1936">
                  <c:v>216.31299999999999</c:v>
                </c:pt>
                <c:pt idx="1937">
                  <c:v>216.422</c:v>
                </c:pt>
                <c:pt idx="1938">
                  <c:v>216.53100000000001</c:v>
                </c:pt>
                <c:pt idx="1939">
                  <c:v>216.64099999999999</c:v>
                </c:pt>
                <c:pt idx="1940">
                  <c:v>216.76599999999999</c:v>
                </c:pt>
                <c:pt idx="1941">
                  <c:v>216.875</c:v>
                </c:pt>
                <c:pt idx="1942">
                  <c:v>216.98400000000001</c:v>
                </c:pt>
                <c:pt idx="1943">
                  <c:v>217.09399999999999</c:v>
                </c:pt>
                <c:pt idx="1944">
                  <c:v>217.203</c:v>
                </c:pt>
                <c:pt idx="1945">
                  <c:v>217.31299999999999</c:v>
                </c:pt>
                <c:pt idx="1946">
                  <c:v>217.422</c:v>
                </c:pt>
                <c:pt idx="1947">
                  <c:v>217.547</c:v>
                </c:pt>
                <c:pt idx="1948">
                  <c:v>217.65600000000001</c:v>
                </c:pt>
                <c:pt idx="1949">
                  <c:v>217.76599999999999</c:v>
                </c:pt>
                <c:pt idx="1950">
                  <c:v>217.875</c:v>
                </c:pt>
                <c:pt idx="1951">
                  <c:v>217.98400000000001</c:v>
                </c:pt>
                <c:pt idx="1952">
                  <c:v>218.09399999999999</c:v>
                </c:pt>
                <c:pt idx="1953">
                  <c:v>218.203</c:v>
                </c:pt>
                <c:pt idx="1954">
                  <c:v>218.328</c:v>
                </c:pt>
                <c:pt idx="1955">
                  <c:v>218.43799999999999</c:v>
                </c:pt>
                <c:pt idx="1956">
                  <c:v>218.547</c:v>
                </c:pt>
                <c:pt idx="1957">
                  <c:v>218.65600000000001</c:v>
                </c:pt>
                <c:pt idx="1958">
                  <c:v>218.76599999999999</c:v>
                </c:pt>
                <c:pt idx="1959">
                  <c:v>218.875</c:v>
                </c:pt>
                <c:pt idx="1960">
                  <c:v>218.98400000000001</c:v>
                </c:pt>
                <c:pt idx="1961">
                  <c:v>219.10900000000001</c:v>
                </c:pt>
                <c:pt idx="1962">
                  <c:v>219.21899999999999</c:v>
                </c:pt>
                <c:pt idx="1963">
                  <c:v>219.328</c:v>
                </c:pt>
                <c:pt idx="1964">
                  <c:v>219.43799999999999</c:v>
                </c:pt>
                <c:pt idx="1965">
                  <c:v>219.547</c:v>
                </c:pt>
                <c:pt idx="1966">
                  <c:v>219.65600000000001</c:v>
                </c:pt>
                <c:pt idx="1967">
                  <c:v>219.76599999999999</c:v>
                </c:pt>
                <c:pt idx="1968">
                  <c:v>219.89099999999999</c:v>
                </c:pt>
                <c:pt idx="1969">
                  <c:v>220</c:v>
                </c:pt>
                <c:pt idx="1970">
                  <c:v>220.10900000000001</c:v>
                </c:pt>
                <c:pt idx="1971">
                  <c:v>220.21899999999999</c:v>
                </c:pt>
                <c:pt idx="1972">
                  <c:v>220.328</c:v>
                </c:pt>
                <c:pt idx="1973">
                  <c:v>220.453</c:v>
                </c:pt>
                <c:pt idx="1974">
                  <c:v>220.56299999999999</c:v>
                </c:pt>
                <c:pt idx="1975">
                  <c:v>220.672</c:v>
                </c:pt>
                <c:pt idx="1976">
                  <c:v>220.78100000000001</c:v>
                </c:pt>
                <c:pt idx="1977">
                  <c:v>220.89099999999999</c:v>
                </c:pt>
                <c:pt idx="1978">
                  <c:v>221</c:v>
                </c:pt>
                <c:pt idx="1979">
                  <c:v>221.10900000000001</c:v>
                </c:pt>
                <c:pt idx="1980">
                  <c:v>221.23400000000001</c:v>
                </c:pt>
                <c:pt idx="1981">
                  <c:v>221.34399999999999</c:v>
                </c:pt>
                <c:pt idx="1982">
                  <c:v>221.453</c:v>
                </c:pt>
                <c:pt idx="1983">
                  <c:v>221.56299999999999</c:v>
                </c:pt>
                <c:pt idx="1984">
                  <c:v>221.672</c:v>
                </c:pt>
                <c:pt idx="1985">
                  <c:v>221.797</c:v>
                </c:pt>
                <c:pt idx="1986">
                  <c:v>221.90600000000001</c:v>
                </c:pt>
                <c:pt idx="1987">
                  <c:v>222.01599999999999</c:v>
                </c:pt>
                <c:pt idx="1988">
                  <c:v>222.125</c:v>
                </c:pt>
                <c:pt idx="1989">
                  <c:v>222.23400000000001</c:v>
                </c:pt>
                <c:pt idx="1990">
                  <c:v>222.34399999999999</c:v>
                </c:pt>
                <c:pt idx="1991">
                  <c:v>222.453</c:v>
                </c:pt>
                <c:pt idx="1992">
                  <c:v>222.578</c:v>
                </c:pt>
                <c:pt idx="1993">
                  <c:v>222.68799999999999</c:v>
                </c:pt>
                <c:pt idx="1994">
                  <c:v>222.797</c:v>
                </c:pt>
                <c:pt idx="1995">
                  <c:v>222.90600000000001</c:v>
                </c:pt>
                <c:pt idx="1996">
                  <c:v>223.01599999999999</c:v>
                </c:pt>
                <c:pt idx="1997">
                  <c:v>223.125</c:v>
                </c:pt>
                <c:pt idx="1998">
                  <c:v>223.23400000000001</c:v>
                </c:pt>
                <c:pt idx="1999">
                  <c:v>223.35900000000001</c:v>
                </c:pt>
                <c:pt idx="2000">
                  <c:v>223.46899999999999</c:v>
                </c:pt>
                <c:pt idx="2001">
                  <c:v>223.578</c:v>
                </c:pt>
                <c:pt idx="2002">
                  <c:v>223.68799999999999</c:v>
                </c:pt>
                <c:pt idx="2003">
                  <c:v>223.797</c:v>
                </c:pt>
                <c:pt idx="2004">
                  <c:v>223.90600000000001</c:v>
                </c:pt>
                <c:pt idx="2005">
                  <c:v>224.03100000000001</c:v>
                </c:pt>
                <c:pt idx="2006">
                  <c:v>224.14099999999999</c:v>
                </c:pt>
                <c:pt idx="2007">
                  <c:v>224.25</c:v>
                </c:pt>
                <c:pt idx="2008">
                  <c:v>224.35900000000001</c:v>
                </c:pt>
                <c:pt idx="2009">
                  <c:v>224.48400000000001</c:v>
                </c:pt>
                <c:pt idx="2010">
                  <c:v>224.59399999999999</c:v>
                </c:pt>
                <c:pt idx="2011">
                  <c:v>224.703</c:v>
                </c:pt>
                <c:pt idx="2012">
                  <c:v>224.81299999999999</c:v>
                </c:pt>
                <c:pt idx="2013">
                  <c:v>224.922</c:v>
                </c:pt>
                <c:pt idx="2014">
                  <c:v>225.03100000000001</c:v>
                </c:pt>
                <c:pt idx="2015">
                  <c:v>225.14099999999999</c:v>
                </c:pt>
                <c:pt idx="2016">
                  <c:v>225.25</c:v>
                </c:pt>
                <c:pt idx="2017">
                  <c:v>225.375</c:v>
                </c:pt>
                <c:pt idx="2018">
                  <c:v>225.48400000000001</c:v>
                </c:pt>
                <c:pt idx="2019">
                  <c:v>225.59399999999999</c:v>
                </c:pt>
                <c:pt idx="2020">
                  <c:v>225.703</c:v>
                </c:pt>
                <c:pt idx="2021">
                  <c:v>225.81299999999999</c:v>
                </c:pt>
                <c:pt idx="2022">
                  <c:v>225.93799999999999</c:v>
                </c:pt>
                <c:pt idx="2023">
                  <c:v>226.047</c:v>
                </c:pt>
                <c:pt idx="2024">
                  <c:v>226.15600000000001</c:v>
                </c:pt>
                <c:pt idx="2025">
                  <c:v>226.26599999999999</c:v>
                </c:pt>
                <c:pt idx="2026">
                  <c:v>226.375</c:v>
                </c:pt>
                <c:pt idx="2027">
                  <c:v>226.48400000000001</c:v>
                </c:pt>
                <c:pt idx="2028">
                  <c:v>226.59399999999999</c:v>
                </c:pt>
                <c:pt idx="2029">
                  <c:v>226.71899999999999</c:v>
                </c:pt>
                <c:pt idx="2030">
                  <c:v>226.828</c:v>
                </c:pt>
                <c:pt idx="2031">
                  <c:v>226.93799999999999</c:v>
                </c:pt>
                <c:pt idx="2032">
                  <c:v>227.047</c:v>
                </c:pt>
                <c:pt idx="2033">
                  <c:v>227.15600000000001</c:v>
                </c:pt>
                <c:pt idx="2034">
                  <c:v>227.26599999999999</c:v>
                </c:pt>
                <c:pt idx="2035">
                  <c:v>227.375</c:v>
                </c:pt>
                <c:pt idx="2036">
                  <c:v>227.5</c:v>
                </c:pt>
                <c:pt idx="2037">
                  <c:v>227.60900000000001</c:v>
                </c:pt>
                <c:pt idx="2038">
                  <c:v>227.71899999999999</c:v>
                </c:pt>
                <c:pt idx="2039">
                  <c:v>227.828</c:v>
                </c:pt>
                <c:pt idx="2040">
                  <c:v>227.93799999999999</c:v>
                </c:pt>
                <c:pt idx="2041">
                  <c:v>228.047</c:v>
                </c:pt>
                <c:pt idx="2042">
                  <c:v>228.15600000000001</c:v>
                </c:pt>
                <c:pt idx="2043">
                  <c:v>228.26599999999999</c:v>
                </c:pt>
                <c:pt idx="2044">
                  <c:v>228.39099999999999</c:v>
                </c:pt>
                <c:pt idx="2045">
                  <c:v>228.5</c:v>
                </c:pt>
                <c:pt idx="2046">
                  <c:v>228.60900000000001</c:v>
                </c:pt>
                <c:pt idx="2047">
                  <c:v>228.71899999999999</c:v>
                </c:pt>
                <c:pt idx="2048">
                  <c:v>228.828</c:v>
                </c:pt>
                <c:pt idx="2049">
                  <c:v>228.93799999999999</c:v>
                </c:pt>
                <c:pt idx="2050">
                  <c:v>229.047</c:v>
                </c:pt>
                <c:pt idx="2051">
                  <c:v>229.172</c:v>
                </c:pt>
                <c:pt idx="2052">
                  <c:v>229.28100000000001</c:v>
                </c:pt>
                <c:pt idx="2053">
                  <c:v>229.39099999999999</c:v>
                </c:pt>
                <c:pt idx="2054">
                  <c:v>229.5</c:v>
                </c:pt>
                <c:pt idx="2055">
                  <c:v>229.60900000000001</c:v>
                </c:pt>
                <c:pt idx="2056">
                  <c:v>229.71899999999999</c:v>
                </c:pt>
                <c:pt idx="2057">
                  <c:v>229.84399999999999</c:v>
                </c:pt>
                <c:pt idx="2058">
                  <c:v>229.953</c:v>
                </c:pt>
                <c:pt idx="2059">
                  <c:v>230.06299999999999</c:v>
                </c:pt>
                <c:pt idx="2060">
                  <c:v>230.172</c:v>
                </c:pt>
                <c:pt idx="2061">
                  <c:v>230.28100000000001</c:v>
                </c:pt>
                <c:pt idx="2062">
                  <c:v>230.39099999999999</c:v>
                </c:pt>
                <c:pt idx="2063">
                  <c:v>230.5</c:v>
                </c:pt>
                <c:pt idx="2064">
                  <c:v>230.60900000000001</c:v>
                </c:pt>
                <c:pt idx="2065">
                  <c:v>230.73400000000001</c:v>
                </c:pt>
                <c:pt idx="2066">
                  <c:v>230.84399999999999</c:v>
                </c:pt>
                <c:pt idx="2067">
                  <c:v>230.953</c:v>
                </c:pt>
                <c:pt idx="2068">
                  <c:v>231.06299999999999</c:v>
                </c:pt>
                <c:pt idx="2069">
                  <c:v>231.172</c:v>
                </c:pt>
                <c:pt idx="2070">
                  <c:v>231.28100000000001</c:v>
                </c:pt>
                <c:pt idx="2071">
                  <c:v>231.39099999999999</c:v>
                </c:pt>
                <c:pt idx="2072">
                  <c:v>231.51599999999999</c:v>
                </c:pt>
                <c:pt idx="2073">
                  <c:v>231.625</c:v>
                </c:pt>
                <c:pt idx="2074">
                  <c:v>231.73400000000001</c:v>
                </c:pt>
                <c:pt idx="2075">
                  <c:v>231.84399999999999</c:v>
                </c:pt>
                <c:pt idx="2076">
                  <c:v>231.953</c:v>
                </c:pt>
                <c:pt idx="2077">
                  <c:v>232.078</c:v>
                </c:pt>
                <c:pt idx="2078">
                  <c:v>232.18799999999999</c:v>
                </c:pt>
                <c:pt idx="2079">
                  <c:v>232.297</c:v>
                </c:pt>
                <c:pt idx="2080">
                  <c:v>232.40600000000001</c:v>
                </c:pt>
                <c:pt idx="2081">
                  <c:v>232.51599999999999</c:v>
                </c:pt>
                <c:pt idx="2082">
                  <c:v>232.625</c:v>
                </c:pt>
                <c:pt idx="2083">
                  <c:v>232.75</c:v>
                </c:pt>
                <c:pt idx="2084">
                  <c:v>232.85900000000001</c:v>
                </c:pt>
                <c:pt idx="2085">
                  <c:v>232.96899999999999</c:v>
                </c:pt>
                <c:pt idx="2086">
                  <c:v>233.078</c:v>
                </c:pt>
                <c:pt idx="2087">
                  <c:v>233.18799999999999</c:v>
                </c:pt>
                <c:pt idx="2088">
                  <c:v>233.31299999999999</c:v>
                </c:pt>
                <c:pt idx="2089">
                  <c:v>233.422</c:v>
                </c:pt>
                <c:pt idx="2090">
                  <c:v>233.53100000000001</c:v>
                </c:pt>
                <c:pt idx="2091">
                  <c:v>233.64099999999999</c:v>
                </c:pt>
                <c:pt idx="2092">
                  <c:v>233.75</c:v>
                </c:pt>
                <c:pt idx="2093">
                  <c:v>233.85900000000001</c:v>
                </c:pt>
                <c:pt idx="2094">
                  <c:v>233.96899999999999</c:v>
                </c:pt>
                <c:pt idx="2095">
                  <c:v>234.09399999999999</c:v>
                </c:pt>
                <c:pt idx="2096">
                  <c:v>234.203</c:v>
                </c:pt>
                <c:pt idx="2097">
                  <c:v>234.31299999999999</c:v>
                </c:pt>
                <c:pt idx="2098">
                  <c:v>234.422</c:v>
                </c:pt>
                <c:pt idx="2099">
                  <c:v>234.53100000000001</c:v>
                </c:pt>
                <c:pt idx="2100">
                  <c:v>234.64099999999999</c:v>
                </c:pt>
                <c:pt idx="2101">
                  <c:v>234.75</c:v>
                </c:pt>
                <c:pt idx="2102">
                  <c:v>234.85900000000001</c:v>
                </c:pt>
                <c:pt idx="2103">
                  <c:v>234.98400000000001</c:v>
                </c:pt>
                <c:pt idx="2104">
                  <c:v>235.09399999999999</c:v>
                </c:pt>
                <c:pt idx="2105">
                  <c:v>235.203</c:v>
                </c:pt>
                <c:pt idx="2106">
                  <c:v>235.31299999999999</c:v>
                </c:pt>
                <c:pt idx="2107">
                  <c:v>235.422</c:v>
                </c:pt>
                <c:pt idx="2108">
                  <c:v>235.53100000000001</c:v>
                </c:pt>
                <c:pt idx="2109">
                  <c:v>235.65600000000001</c:v>
                </c:pt>
                <c:pt idx="2110">
                  <c:v>235.76599999999999</c:v>
                </c:pt>
                <c:pt idx="2111">
                  <c:v>235.875</c:v>
                </c:pt>
                <c:pt idx="2112">
                  <c:v>235.98400000000001</c:v>
                </c:pt>
                <c:pt idx="2113">
                  <c:v>236.09399999999999</c:v>
                </c:pt>
                <c:pt idx="2114">
                  <c:v>236.203</c:v>
                </c:pt>
                <c:pt idx="2115">
                  <c:v>236.31299999999999</c:v>
                </c:pt>
                <c:pt idx="2116">
                  <c:v>236.422</c:v>
                </c:pt>
                <c:pt idx="2117">
                  <c:v>236.547</c:v>
                </c:pt>
                <c:pt idx="2118">
                  <c:v>236.65600000000001</c:v>
                </c:pt>
                <c:pt idx="2119">
                  <c:v>236.76599999999999</c:v>
                </c:pt>
                <c:pt idx="2120">
                  <c:v>236.875</c:v>
                </c:pt>
                <c:pt idx="2121">
                  <c:v>236.98400000000001</c:v>
                </c:pt>
                <c:pt idx="2122">
                  <c:v>237.09399999999999</c:v>
                </c:pt>
                <c:pt idx="2123">
                  <c:v>237.203</c:v>
                </c:pt>
                <c:pt idx="2124">
                  <c:v>237.31299999999999</c:v>
                </c:pt>
                <c:pt idx="2125">
                  <c:v>237.43799999999999</c:v>
                </c:pt>
                <c:pt idx="2126">
                  <c:v>237.547</c:v>
                </c:pt>
                <c:pt idx="2127">
                  <c:v>237.65600000000001</c:v>
                </c:pt>
                <c:pt idx="2128">
                  <c:v>237.76599999999999</c:v>
                </c:pt>
                <c:pt idx="2129">
                  <c:v>237.875</c:v>
                </c:pt>
                <c:pt idx="2130">
                  <c:v>237.98400000000001</c:v>
                </c:pt>
                <c:pt idx="2131">
                  <c:v>238.09399999999999</c:v>
                </c:pt>
                <c:pt idx="2132">
                  <c:v>238.21899999999999</c:v>
                </c:pt>
                <c:pt idx="2133">
                  <c:v>238.328</c:v>
                </c:pt>
                <c:pt idx="2134">
                  <c:v>238.43799999999999</c:v>
                </c:pt>
                <c:pt idx="2135">
                  <c:v>238.547</c:v>
                </c:pt>
                <c:pt idx="2136">
                  <c:v>238.65600000000001</c:v>
                </c:pt>
                <c:pt idx="2137">
                  <c:v>238.76599999999999</c:v>
                </c:pt>
                <c:pt idx="2138">
                  <c:v>238.875</c:v>
                </c:pt>
                <c:pt idx="2139">
                  <c:v>238.98400000000001</c:v>
                </c:pt>
                <c:pt idx="2140">
                  <c:v>239.10900000000001</c:v>
                </c:pt>
                <c:pt idx="2141">
                  <c:v>239.21899999999999</c:v>
                </c:pt>
                <c:pt idx="2142">
                  <c:v>239.328</c:v>
                </c:pt>
                <c:pt idx="2143">
                  <c:v>239.43799999999999</c:v>
                </c:pt>
                <c:pt idx="2144">
                  <c:v>239.547</c:v>
                </c:pt>
                <c:pt idx="2145">
                  <c:v>239.672</c:v>
                </c:pt>
                <c:pt idx="2146">
                  <c:v>239.78100000000001</c:v>
                </c:pt>
                <c:pt idx="2147">
                  <c:v>239.89099999999999</c:v>
                </c:pt>
                <c:pt idx="2148">
                  <c:v>240</c:v>
                </c:pt>
                <c:pt idx="2149">
                  <c:v>240.10900000000001</c:v>
                </c:pt>
                <c:pt idx="2150">
                  <c:v>240.21899999999999</c:v>
                </c:pt>
                <c:pt idx="2151">
                  <c:v>240.328</c:v>
                </c:pt>
                <c:pt idx="2152">
                  <c:v>240.43799999999999</c:v>
                </c:pt>
                <c:pt idx="2153">
                  <c:v>240.56299999999999</c:v>
                </c:pt>
                <c:pt idx="2154">
                  <c:v>240.672</c:v>
                </c:pt>
                <c:pt idx="2155">
                  <c:v>240.78100000000001</c:v>
                </c:pt>
                <c:pt idx="2156">
                  <c:v>240.89099999999999</c:v>
                </c:pt>
                <c:pt idx="2157">
                  <c:v>241.01599999999999</c:v>
                </c:pt>
                <c:pt idx="2158">
                  <c:v>241.125</c:v>
                </c:pt>
                <c:pt idx="2159">
                  <c:v>241.23400000000001</c:v>
                </c:pt>
                <c:pt idx="2160">
                  <c:v>241.34399999999999</c:v>
                </c:pt>
                <c:pt idx="2161">
                  <c:v>241.453</c:v>
                </c:pt>
                <c:pt idx="2162">
                  <c:v>241.56299999999999</c:v>
                </c:pt>
                <c:pt idx="2163">
                  <c:v>241.68799999999999</c:v>
                </c:pt>
                <c:pt idx="2164">
                  <c:v>241.797</c:v>
                </c:pt>
                <c:pt idx="2165">
                  <c:v>241.90600000000001</c:v>
                </c:pt>
                <c:pt idx="2166">
                  <c:v>242.01599999999999</c:v>
                </c:pt>
                <c:pt idx="2167">
                  <c:v>242.125</c:v>
                </c:pt>
                <c:pt idx="2168">
                  <c:v>242.23400000000001</c:v>
                </c:pt>
                <c:pt idx="2169">
                  <c:v>242.35900000000001</c:v>
                </c:pt>
                <c:pt idx="2170">
                  <c:v>242.46899999999999</c:v>
                </c:pt>
                <c:pt idx="2171">
                  <c:v>242.578</c:v>
                </c:pt>
                <c:pt idx="2172">
                  <c:v>242.68799999999999</c:v>
                </c:pt>
                <c:pt idx="2173">
                  <c:v>242.797</c:v>
                </c:pt>
                <c:pt idx="2174">
                  <c:v>242.90600000000001</c:v>
                </c:pt>
                <c:pt idx="2175">
                  <c:v>243.03100000000001</c:v>
                </c:pt>
                <c:pt idx="2176">
                  <c:v>243.14099999999999</c:v>
                </c:pt>
                <c:pt idx="2177">
                  <c:v>243.25</c:v>
                </c:pt>
                <c:pt idx="2178">
                  <c:v>243.35900000000001</c:v>
                </c:pt>
                <c:pt idx="2179">
                  <c:v>243.46899999999999</c:v>
                </c:pt>
                <c:pt idx="2180">
                  <c:v>243.578</c:v>
                </c:pt>
                <c:pt idx="2181">
                  <c:v>243.68799999999999</c:v>
                </c:pt>
                <c:pt idx="2182">
                  <c:v>243.797</c:v>
                </c:pt>
                <c:pt idx="2183">
                  <c:v>243.922</c:v>
                </c:pt>
                <c:pt idx="2184">
                  <c:v>244.03100000000001</c:v>
                </c:pt>
                <c:pt idx="2185">
                  <c:v>244.14099999999999</c:v>
                </c:pt>
                <c:pt idx="2186">
                  <c:v>244.25</c:v>
                </c:pt>
                <c:pt idx="2187">
                  <c:v>244.35900000000001</c:v>
                </c:pt>
                <c:pt idx="2188">
                  <c:v>244.46899999999999</c:v>
                </c:pt>
                <c:pt idx="2189">
                  <c:v>244.59399999999999</c:v>
                </c:pt>
                <c:pt idx="2190">
                  <c:v>244.703</c:v>
                </c:pt>
                <c:pt idx="2191">
                  <c:v>244.81299999999999</c:v>
                </c:pt>
                <c:pt idx="2192">
                  <c:v>244.922</c:v>
                </c:pt>
                <c:pt idx="2193">
                  <c:v>245.03100000000001</c:v>
                </c:pt>
                <c:pt idx="2194">
                  <c:v>245.14099999999999</c:v>
                </c:pt>
                <c:pt idx="2195">
                  <c:v>245.26599999999999</c:v>
                </c:pt>
                <c:pt idx="2196">
                  <c:v>245.375</c:v>
                </c:pt>
                <c:pt idx="2197">
                  <c:v>245.48400000000001</c:v>
                </c:pt>
                <c:pt idx="2198">
                  <c:v>245.59399999999999</c:v>
                </c:pt>
                <c:pt idx="2199">
                  <c:v>245.703</c:v>
                </c:pt>
                <c:pt idx="2200">
                  <c:v>245.81299999999999</c:v>
                </c:pt>
                <c:pt idx="2201">
                  <c:v>245.922</c:v>
                </c:pt>
                <c:pt idx="2202">
                  <c:v>246.047</c:v>
                </c:pt>
                <c:pt idx="2203">
                  <c:v>246.15600000000001</c:v>
                </c:pt>
                <c:pt idx="2204">
                  <c:v>246.26599999999999</c:v>
                </c:pt>
                <c:pt idx="2205">
                  <c:v>246.375</c:v>
                </c:pt>
                <c:pt idx="2206">
                  <c:v>246.48400000000001</c:v>
                </c:pt>
                <c:pt idx="2207">
                  <c:v>246.59399999999999</c:v>
                </c:pt>
                <c:pt idx="2208">
                  <c:v>246.703</c:v>
                </c:pt>
                <c:pt idx="2209">
                  <c:v>246.828</c:v>
                </c:pt>
                <c:pt idx="2210">
                  <c:v>246.93799999999999</c:v>
                </c:pt>
                <c:pt idx="2211">
                  <c:v>247.047</c:v>
                </c:pt>
                <c:pt idx="2212">
                  <c:v>247.15600000000001</c:v>
                </c:pt>
                <c:pt idx="2213">
                  <c:v>247.26599999999999</c:v>
                </c:pt>
                <c:pt idx="2214">
                  <c:v>247.39099999999999</c:v>
                </c:pt>
                <c:pt idx="2215">
                  <c:v>247.5</c:v>
                </c:pt>
                <c:pt idx="2216">
                  <c:v>247.60900000000001</c:v>
                </c:pt>
                <c:pt idx="2217">
                  <c:v>247.71899999999999</c:v>
                </c:pt>
                <c:pt idx="2218">
                  <c:v>247.84399999999999</c:v>
                </c:pt>
                <c:pt idx="2219">
                  <c:v>247.953</c:v>
                </c:pt>
                <c:pt idx="2220">
                  <c:v>248.06299999999999</c:v>
                </c:pt>
                <c:pt idx="2221">
                  <c:v>248.172</c:v>
                </c:pt>
                <c:pt idx="2222">
                  <c:v>248.28100000000001</c:v>
                </c:pt>
                <c:pt idx="2223">
                  <c:v>248.39099999999999</c:v>
                </c:pt>
                <c:pt idx="2224">
                  <c:v>248.51599999999999</c:v>
                </c:pt>
                <c:pt idx="2225">
                  <c:v>248.625</c:v>
                </c:pt>
                <c:pt idx="2226">
                  <c:v>248.73400000000001</c:v>
                </c:pt>
                <c:pt idx="2227">
                  <c:v>248.84399999999999</c:v>
                </c:pt>
                <c:pt idx="2228">
                  <c:v>248.953</c:v>
                </c:pt>
                <c:pt idx="2229">
                  <c:v>249.06299999999999</c:v>
                </c:pt>
                <c:pt idx="2230">
                  <c:v>249.172</c:v>
                </c:pt>
                <c:pt idx="2231">
                  <c:v>249.297</c:v>
                </c:pt>
                <c:pt idx="2232">
                  <c:v>249.40600000000001</c:v>
                </c:pt>
                <c:pt idx="2233">
                  <c:v>249.51599999999999</c:v>
                </c:pt>
                <c:pt idx="2234">
                  <c:v>249.625</c:v>
                </c:pt>
                <c:pt idx="2235">
                  <c:v>249.73400000000001</c:v>
                </c:pt>
                <c:pt idx="2236">
                  <c:v>249.84399999999999</c:v>
                </c:pt>
                <c:pt idx="2237">
                  <c:v>249.953</c:v>
                </c:pt>
                <c:pt idx="2238">
                  <c:v>250.078</c:v>
                </c:pt>
                <c:pt idx="2239">
                  <c:v>250.18799999999999</c:v>
                </c:pt>
                <c:pt idx="2240">
                  <c:v>250.297</c:v>
                </c:pt>
                <c:pt idx="2241">
                  <c:v>250.40600000000001</c:v>
                </c:pt>
                <c:pt idx="2242">
                  <c:v>250.51599999999999</c:v>
                </c:pt>
                <c:pt idx="2243">
                  <c:v>250.64099999999999</c:v>
                </c:pt>
                <c:pt idx="2244">
                  <c:v>250.75</c:v>
                </c:pt>
                <c:pt idx="2245">
                  <c:v>250.85900000000001</c:v>
                </c:pt>
                <c:pt idx="2246">
                  <c:v>250.96899999999999</c:v>
                </c:pt>
                <c:pt idx="2247">
                  <c:v>251.078</c:v>
                </c:pt>
                <c:pt idx="2248">
                  <c:v>251.18799999999999</c:v>
                </c:pt>
                <c:pt idx="2249">
                  <c:v>251.297</c:v>
                </c:pt>
                <c:pt idx="2250">
                  <c:v>251.422</c:v>
                </c:pt>
                <c:pt idx="2251">
                  <c:v>251.53100000000001</c:v>
                </c:pt>
                <c:pt idx="2252">
                  <c:v>251.64099999999999</c:v>
                </c:pt>
                <c:pt idx="2253">
                  <c:v>251.75</c:v>
                </c:pt>
                <c:pt idx="2254">
                  <c:v>251.85900000000001</c:v>
                </c:pt>
                <c:pt idx="2255">
                  <c:v>251.96899999999999</c:v>
                </c:pt>
                <c:pt idx="2256">
                  <c:v>252.078</c:v>
                </c:pt>
                <c:pt idx="2257">
                  <c:v>252.203</c:v>
                </c:pt>
                <c:pt idx="2258">
                  <c:v>252.31299999999999</c:v>
                </c:pt>
                <c:pt idx="2259">
                  <c:v>252.422</c:v>
                </c:pt>
                <c:pt idx="2260">
                  <c:v>252.53100000000001</c:v>
                </c:pt>
                <c:pt idx="2261">
                  <c:v>252.64099999999999</c:v>
                </c:pt>
                <c:pt idx="2262">
                  <c:v>252.75</c:v>
                </c:pt>
                <c:pt idx="2263">
                  <c:v>252.85900000000001</c:v>
                </c:pt>
                <c:pt idx="2264">
                  <c:v>252.98400000000001</c:v>
                </c:pt>
                <c:pt idx="2265">
                  <c:v>253.09399999999999</c:v>
                </c:pt>
                <c:pt idx="2266">
                  <c:v>253.203</c:v>
                </c:pt>
                <c:pt idx="2267">
                  <c:v>253.31299999999999</c:v>
                </c:pt>
                <c:pt idx="2268">
                  <c:v>253.422</c:v>
                </c:pt>
                <c:pt idx="2269">
                  <c:v>253.53100000000001</c:v>
                </c:pt>
                <c:pt idx="2270">
                  <c:v>253.64099999999999</c:v>
                </c:pt>
                <c:pt idx="2271">
                  <c:v>253.76599999999999</c:v>
                </c:pt>
                <c:pt idx="2272">
                  <c:v>253.875</c:v>
                </c:pt>
                <c:pt idx="2273">
                  <c:v>253.98400000000001</c:v>
                </c:pt>
                <c:pt idx="2274">
                  <c:v>254.09399999999999</c:v>
                </c:pt>
                <c:pt idx="2275">
                  <c:v>254.203</c:v>
                </c:pt>
                <c:pt idx="2276">
                  <c:v>254.31299999999999</c:v>
                </c:pt>
                <c:pt idx="2277">
                  <c:v>254.422</c:v>
                </c:pt>
                <c:pt idx="2278">
                  <c:v>254.53100000000001</c:v>
                </c:pt>
                <c:pt idx="2279">
                  <c:v>254.65600000000001</c:v>
                </c:pt>
                <c:pt idx="2280">
                  <c:v>254.76599999999999</c:v>
                </c:pt>
                <c:pt idx="2281">
                  <c:v>254.875</c:v>
                </c:pt>
                <c:pt idx="2282">
                  <c:v>254.98400000000001</c:v>
                </c:pt>
                <c:pt idx="2283">
                  <c:v>255.09399999999999</c:v>
                </c:pt>
                <c:pt idx="2284">
                  <c:v>255.203</c:v>
                </c:pt>
                <c:pt idx="2285">
                  <c:v>255.31299999999999</c:v>
                </c:pt>
                <c:pt idx="2286">
                  <c:v>255.43799999999999</c:v>
                </c:pt>
                <c:pt idx="2287">
                  <c:v>255.547</c:v>
                </c:pt>
                <c:pt idx="2288">
                  <c:v>255.65600000000001</c:v>
                </c:pt>
                <c:pt idx="2289">
                  <c:v>255.76599999999999</c:v>
                </c:pt>
                <c:pt idx="2290">
                  <c:v>255.875</c:v>
                </c:pt>
                <c:pt idx="2291">
                  <c:v>255.98400000000001</c:v>
                </c:pt>
                <c:pt idx="2292">
                  <c:v>256.09399999999999</c:v>
                </c:pt>
                <c:pt idx="2293">
                  <c:v>256.21899999999999</c:v>
                </c:pt>
                <c:pt idx="2294">
                  <c:v>256.32799999999997</c:v>
                </c:pt>
                <c:pt idx="2295">
                  <c:v>256.43799999999999</c:v>
                </c:pt>
                <c:pt idx="2296">
                  <c:v>256.54700000000003</c:v>
                </c:pt>
                <c:pt idx="2297">
                  <c:v>256.65600000000001</c:v>
                </c:pt>
                <c:pt idx="2298">
                  <c:v>256.76600000000002</c:v>
                </c:pt>
                <c:pt idx="2299">
                  <c:v>256.875</c:v>
                </c:pt>
                <c:pt idx="2300">
                  <c:v>257</c:v>
                </c:pt>
                <c:pt idx="2301">
                  <c:v>257.10899999999998</c:v>
                </c:pt>
                <c:pt idx="2302">
                  <c:v>257.21899999999999</c:v>
                </c:pt>
                <c:pt idx="2303">
                  <c:v>257.32799999999997</c:v>
                </c:pt>
                <c:pt idx="2304">
                  <c:v>257.43799999999999</c:v>
                </c:pt>
                <c:pt idx="2305">
                  <c:v>257.54700000000003</c:v>
                </c:pt>
                <c:pt idx="2306">
                  <c:v>257.67200000000003</c:v>
                </c:pt>
                <c:pt idx="2307">
                  <c:v>257.78100000000001</c:v>
                </c:pt>
                <c:pt idx="2308">
                  <c:v>257.89100000000002</c:v>
                </c:pt>
                <c:pt idx="2309">
                  <c:v>258</c:v>
                </c:pt>
                <c:pt idx="2310">
                  <c:v>258.10899999999998</c:v>
                </c:pt>
                <c:pt idx="2311">
                  <c:v>258.23399999999998</c:v>
                </c:pt>
                <c:pt idx="2312">
                  <c:v>258.34399999999999</c:v>
                </c:pt>
                <c:pt idx="2313">
                  <c:v>258.45299999999997</c:v>
                </c:pt>
                <c:pt idx="2314">
                  <c:v>258.56299999999999</c:v>
                </c:pt>
                <c:pt idx="2315">
                  <c:v>258.67200000000003</c:v>
                </c:pt>
                <c:pt idx="2316">
                  <c:v>258.78100000000001</c:v>
                </c:pt>
                <c:pt idx="2317">
                  <c:v>258.89100000000002</c:v>
                </c:pt>
                <c:pt idx="2318">
                  <c:v>259.01600000000002</c:v>
                </c:pt>
                <c:pt idx="2319">
                  <c:v>259.125</c:v>
                </c:pt>
                <c:pt idx="2320">
                  <c:v>259.23399999999998</c:v>
                </c:pt>
                <c:pt idx="2321">
                  <c:v>259.34399999999999</c:v>
                </c:pt>
                <c:pt idx="2322">
                  <c:v>259.45299999999997</c:v>
                </c:pt>
                <c:pt idx="2323">
                  <c:v>259.56299999999999</c:v>
                </c:pt>
                <c:pt idx="2324">
                  <c:v>259.68799999999999</c:v>
                </c:pt>
                <c:pt idx="2325">
                  <c:v>259.79700000000003</c:v>
                </c:pt>
                <c:pt idx="2326">
                  <c:v>259.90600000000001</c:v>
                </c:pt>
                <c:pt idx="2327">
                  <c:v>260.01600000000002</c:v>
                </c:pt>
                <c:pt idx="2328">
                  <c:v>260.125</c:v>
                </c:pt>
                <c:pt idx="2329">
                  <c:v>260.23399999999998</c:v>
                </c:pt>
                <c:pt idx="2330">
                  <c:v>260.34399999999999</c:v>
                </c:pt>
                <c:pt idx="2331">
                  <c:v>260.46899999999999</c:v>
                </c:pt>
                <c:pt idx="2332">
                  <c:v>260.57799999999997</c:v>
                </c:pt>
                <c:pt idx="2333">
                  <c:v>260.68799999999999</c:v>
                </c:pt>
                <c:pt idx="2334">
                  <c:v>260.79700000000003</c:v>
                </c:pt>
                <c:pt idx="2335">
                  <c:v>260.90600000000001</c:v>
                </c:pt>
                <c:pt idx="2336">
                  <c:v>261.01600000000002</c:v>
                </c:pt>
                <c:pt idx="2337">
                  <c:v>261.125</c:v>
                </c:pt>
                <c:pt idx="2338">
                  <c:v>261.25</c:v>
                </c:pt>
                <c:pt idx="2339">
                  <c:v>261.35899999999998</c:v>
                </c:pt>
                <c:pt idx="2340">
                  <c:v>261.46899999999999</c:v>
                </c:pt>
                <c:pt idx="2341">
                  <c:v>261.57799999999997</c:v>
                </c:pt>
                <c:pt idx="2342">
                  <c:v>261.68799999999999</c:v>
                </c:pt>
                <c:pt idx="2343">
                  <c:v>261.79700000000003</c:v>
                </c:pt>
                <c:pt idx="2344">
                  <c:v>261.90600000000001</c:v>
                </c:pt>
                <c:pt idx="2345">
                  <c:v>262.03100000000001</c:v>
                </c:pt>
                <c:pt idx="2346">
                  <c:v>262.14100000000002</c:v>
                </c:pt>
                <c:pt idx="2347">
                  <c:v>262.25</c:v>
                </c:pt>
                <c:pt idx="2348">
                  <c:v>262.35899999999998</c:v>
                </c:pt>
                <c:pt idx="2349">
                  <c:v>262.46899999999999</c:v>
                </c:pt>
                <c:pt idx="2350">
                  <c:v>262.57799999999997</c:v>
                </c:pt>
                <c:pt idx="2351">
                  <c:v>262.68799999999999</c:v>
                </c:pt>
                <c:pt idx="2352">
                  <c:v>262.79700000000003</c:v>
                </c:pt>
                <c:pt idx="2353">
                  <c:v>262.92200000000003</c:v>
                </c:pt>
                <c:pt idx="2354">
                  <c:v>263.03100000000001</c:v>
                </c:pt>
                <c:pt idx="2355">
                  <c:v>263.14100000000002</c:v>
                </c:pt>
                <c:pt idx="2356">
                  <c:v>263.25</c:v>
                </c:pt>
                <c:pt idx="2357">
                  <c:v>263.35899999999998</c:v>
                </c:pt>
                <c:pt idx="2358">
                  <c:v>263.46899999999999</c:v>
                </c:pt>
                <c:pt idx="2359">
                  <c:v>263.57799999999997</c:v>
                </c:pt>
                <c:pt idx="2360">
                  <c:v>263.70299999999997</c:v>
                </c:pt>
                <c:pt idx="2361">
                  <c:v>263.81299999999999</c:v>
                </c:pt>
                <c:pt idx="2362">
                  <c:v>263.92200000000003</c:v>
                </c:pt>
                <c:pt idx="2363">
                  <c:v>264.03100000000001</c:v>
                </c:pt>
                <c:pt idx="2364">
                  <c:v>264.14100000000002</c:v>
                </c:pt>
                <c:pt idx="2365">
                  <c:v>264.26600000000002</c:v>
                </c:pt>
                <c:pt idx="2366">
                  <c:v>264.375</c:v>
                </c:pt>
                <c:pt idx="2367">
                  <c:v>264.48399999999998</c:v>
                </c:pt>
                <c:pt idx="2368">
                  <c:v>264.59399999999999</c:v>
                </c:pt>
                <c:pt idx="2369">
                  <c:v>264.70299999999997</c:v>
                </c:pt>
                <c:pt idx="2370">
                  <c:v>264.81299999999999</c:v>
                </c:pt>
                <c:pt idx="2371">
                  <c:v>264.92200000000003</c:v>
                </c:pt>
                <c:pt idx="2372">
                  <c:v>265.04700000000003</c:v>
                </c:pt>
                <c:pt idx="2373">
                  <c:v>265.15600000000001</c:v>
                </c:pt>
                <c:pt idx="2374">
                  <c:v>265.26600000000002</c:v>
                </c:pt>
                <c:pt idx="2375">
                  <c:v>265.375</c:v>
                </c:pt>
                <c:pt idx="2376">
                  <c:v>265.48399999999998</c:v>
                </c:pt>
                <c:pt idx="2377">
                  <c:v>265.59399999999999</c:v>
                </c:pt>
                <c:pt idx="2378">
                  <c:v>265.70299999999997</c:v>
                </c:pt>
                <c:pt idx="2379">
                  <c:v>265.82799999999997</c:v>
                </c:pt>
                <c:pt idx="2380">
                  <c:v>265.93799999999999</c:v>
                </c:pt>
                <c:pt idx="2381">
                  <c:v>266.04700000000003</c:v>
                </c:pt>
                <c:pt idx="2382">
                  <c:v>266.15600000000001</c:v>
                </c:pt>
                <c:pt idx="2383">
                  <c:v>266.26600000000002</c:v>
                </c:pt>
                <c:pt idx="2384">
                  <c:v>266.375</c:v>
                </c:pt>
                <c:pt idx="2385">
                  <c:v>266.48399999999998</c:v>
                </c:pt>
                <c:pt idx="2386">
                  <c:v>266.60899999999998</c:v>
                </c:pt>
                <c:pt idx="2387">
                  <c:v>266.71899999999999</c:v>
                </c:pt>
                <c:pt idx="2388">
                  <c:v>266.82799999999997</c:v>
                </c:pt>
                <c:pt idx="2389">
                  <c:v>266.93799999999999</c:v>
                </c:pt>
                <c:pt idx="2390">
                  <c:v>267.04700000000003</c:v>
                </c:pt>
                <c:pt idx="2391">
                  <c:v>267.15600000000001</c:v>
                </c:pt>
                <c:pt idx="2392">
                  <c:v>267.26600000000002</c:v>
                </c:pt>
                <c:pt idx="2393">
                  <c:v>267.39100000000002</c:v>
                </c:pt>
                <c:pt idx="2394">
                  <c:v>267.5</c:v>
                </c:pt>
                <c:pt idx="2395">
                  <c:v>267.60899999999998</c:v>
                </c:pt>
                <c:pt idx="2396">
                  <c:v>267.71899999999999</c:v>
                </c:pt>
                <c:pt idx="2397">
                  <c:v>267.82799999999997</c:v>
                </c:pt>
                <c:pt idx="2398">
                  <c:v>267.93799999999999</c:v>
                </c:pt>
                <c:pt idx="2399">
                  <c:v>268.04700000000003</c:v>
                </c:pt>
                <c:pt idx="2400">
                  <c:v>268.17200000000003</c:v>
                </c:pt>
                <c:pt idx="2401">
                  <c:v>268.28100000000001</c:v>
                </c:pt>
                <c:pt idx="2402">
                  <c:v>268.39100000000002</c:v>
                </c:pt>
                <c:pt idx="2403">
                  <c:v>268.5</c:v>
                </c:pt>
                <c:pt idx="2404">
                  <c:v>268.60899999999998</c:v>
                </c:pt>
                <c:pt idx="2405">
                  <c:v>268.71899999999999</c:v>
                </c:pt>
                <c:pt idx="2406">
                  <c:v>268.82799999999997</c:v>
                </c:pt>
                <c:pt idx="2407">
                  <c:v>268.95299999999997</c:v>
                </c:pt>
                <c:pt idx="2408">
                  <c:v>269.06299999999999</c:v>
                </c:pt>
                <c:pt idx="2409">
                  <c:v>269.17200000000003</c:v>
                </c:pt>
                <c:pt idx="2410">
                  <c:v>269.28100000000001</c:v>
                </c:pt>
                <c:pt idx="2411">
                  <c:v>269.39100000000002</c:v>
                </c:pt>
                <c:pt idx="2412">
                  <c:v>269.5</c:v>
                </c:pt>
                <c:pt idx="2413">
                  <c:v>269.60899999999998</c:v>
                </c:pt>
                <c:pt idx="2414">
                  <c:v>269.73399999999998</c:v>
                </c:pt>
                <c:pt idx="2415">
                  <c:v>269.84399999999999</c:v>
                </c:pt>
                <c:pt idx="2416">
                  <c:v>269.95299999999997</c:v>
                </c:pt>
                <c:pt idx="2417">
                  <c:v>270.06299999999999</c:v>
                </c:pt>
                <c:pt idx="2418">
                  <c:v>270.17200000000003</c:v>
                </c:pt>
                <c:pt idx="2419">
                  <c:v>270.28100000000001</c:v>
                </c:pt>
                <c:pt idx="2420">
                  <c:v>270.39100000000002</c:v>
                </c:pt>
                <c:pt idx="2421">
                  <c:v>270.51600000000002</c:v>
                </c:pt>
                <c:pt idx="2422">
                  <c:v>270.625</c:v>
                </c:pt>
                <c:pt idx="2423">
                  <c:v>270.73399999999998</c:v>
                </c:pt>
                <c:pt idx="2424">
                  <c:v>270.84399999999999</c:v>
                </c:pt>
                <c:pt idx="2425">
                  <c:v>270.95299999999997</c:v>
                </c:pt>
                <c:pt idx="2426">
                  <c:v>271.06299999999999</c:v>
                </c:pt>
                <c:pt idx="2427">
                  <c:v>271.18799999999999</c:v>
                </c:pt>
                <c:pt idx="2428">
                  <c:v>271.29700000000003</c:v>
                </c:pt>
                <c:pt idx="2429">
                  <c:v>271.40600000000001</c:v>
                </c:pt>
                <c:pt idx="2430">
                  <c:v>271.51600000000002</c:v>
                </c:pt>
                <c:pt idx="2431">
                  <c:v>271.625</c:v>
                </c:pt>
                <c:pt idx="2432">
                  <c:v>271.73399999999998</c:v>
                </c:pt>
                <c:pt idx="2433">
                  <c:v>271.84399999999999</c:v>
                </c:pt>
                <c:pt idx="2434">
                  <c:v>271.96899999999999</c:v>
                </c:pt>
                <c:pt idx="2435">
                  <c:v>272.07799999999997</c:v>
                </c:pt>
                <c:pt idx="2436">
                  <c:v>272.18799999999999</c:v>
                </c:pt>
                <c:pt idx="2437">
                  <c:v>272.29700000000003</c:v>
                </c:pt>
                <c:pt idx="2438">
                  <c:v>272.40600000000001</c:v>
                </c:pt>
                <c:pt idx="2439">
                  <c:v>272.51600000000002</c:v>
                </c:pt>
                <c:pt idx="2440">
                  <c:v>272.64100000000002</c:v>
                </c:pt>
                <c:pt idx="2441">
                  <c:v>272.75</c:v>
                </c:pt>
                <c:pt idx="2442">
                  <c:v>272.85899999999998</c:v>
                </c:pt>
                <c:pt idx="2443">
                  <c:v>272.96899999999999</c:v>
                </c:pt>
                <c:pt idx="2444">
                  <c:v>273.07799999999997</c:v>
                </c:pt>
                <c:pt idx="2445">
                  <c:v>273.18799999999999</c:v>
                </c:pt>
                <c:pt idx="2446">
                  <c:v>273.29700000000003</c:v>
                </c:pt>
                <c:pt idx="2447">
                  <c:v>273.42200000000003</c:v>
                </c:pt>
                <c:pt idx="2448">
                  <c:v>273.53100000000001</c:v>
                </c:pt>
                <c:pt idx="2449">
                  <c:v>273.64100000000002</c:v>
                </c:pt>
                <c:pt idx="2450">
                  <c:v>273.75</c:v>
                </c:pt>
                <c:pt idx="2451">
                  <c:v>273.85899999999998</c:v>
                </c:pt>
                <c:pt idx="2452">
                  <c:v>273.96899999999999</c:v>
                </c:pt>
                <c:pt idx="2453">
                  <c:v>274.07799999999997</c:v>
                </c:pt>
                <c:pt idx="2454">
                  <c:v>274.18799999999999</c:v>
                </c:pt>
                <c:pt idx="2455">
                  <c:v>274.31299999999999</c:v>
                </c:pt>
                <c:pt idx="2456">
                  <c:v>274.42200000000003</c:v>
                </c:pt>
                <c:pt idx="2457">
                  <c:v>274.53100000000001</c:v>
                </c:pt>
                <c:pt idx="2458">
                  <c:v>274.64100000000002</c:v>
                </c:pt>
                <c:pt idx="2459">
                  <c:v>274.75</c:v>
                </c:pt>
                <c:pt idx="2460">
                  <c:v>274.875</c:v>
                </c:pt>
                <c:pt idx="2461">
                  <c:v>274.98399999999998</c:v>
                </c:pt>
                <c:pt idx="2462">
                  <c:v>275.09399999999999</c:v>
                </c:pt>
                <c:pt idx="2463">
                  <c:v>275.20299999999997</c:v>
                </c:pt>
                <c:pt idx="2464">
                  <c:v>275.32799999999997</c:v>
                </c:pt>
                <c:pt idx="2465">
                  <c:v>275.43799999999999</c:v>
                </c:pt>
                <c:pt idx="2466">
                  <c:v>275.54700000000003</c:v>
                </c:pt>
                <c:pt idx="2467">
                  <c:v>275.65600000000001</c:v>
                </c:pt>
                <c:pt idx="2468">
                  <c:v>275.76600000000002</c:v>
                </c:pt>
                <c:pt idx="2469">
                  <c:v>275.875</c:v>
                </c:pt>
                <c:pt idx="2470">
                  <c:v>275.98399999999998</c:v>
                </c:pt>
                <c:pt idx="2471">
                  <c:v>276.09399999999999</c:v>
                </c:pt>
                <c:pt idx="2472">
                  <c:v>276.21899999999999</c:v>
                </c:pt>
                <c:pt idx="2473">
                  <c:v>276.32799999999997</c:v>
                </c:pt>
                <c:pt idx="2474">
                  <c:v>276.43799999999999</c:v>
                </c:pt>
                <c:pt idx="2475">
                  <c:v>276.54700000000003</c:v>
                </c:pt>
                <c:pt idx="2476">
                  <c:v>276.65600000000001</c:v>
                </c:pt>
                <c:pt idx="2477">
                  <c:v>276.76600000000002</c:v>
                </c:pt>
                <c:pt idx="2478">
                  <c:v>276.89100000000002</c:v>
                </c:pt>
                <c:pt idx="2479">
                  <c:v>277</c:v>
                </c:pt>
                <c:pt idx="2480">
                  <c:v>277.10899999999998</c:v>
                </c:pt>
                <c:pt idx="2481">
                  <c:v>277.21899999999999</c:v>
                </c:pt>
                <c:pt idx="2482">
                  <c:v>277.32799999999997</c:v>
                </c:pt>
                <c:pt idx="2483">
                  <c:v>277.43799999999999</c:v>
                </c:pt>
                <c:pt idx="2484">
                  <c:v>277.56299999999999</c:v>
                </c:pt>
                <c:pt idx="2485">
                  <c:v>277.67200000000003</c:v>
                </c:pt>
                <c:pt idx="2486">
                  <c:v>277.78100000000001</c:v>
                </c:pt>
                <c:pt idx="2487">
                  <c:v>277.89100000000002</c:v>
                </c:pt>
                <c:pt idx="2488">
                  <c:v>278</c:v>
                </c:pt>
                <c:pt idx="2489">
                  <c:v>278.10899999999998</c:v>
                </c:pt>
                <c:pt idx="2490">
                  <c:v>278.21899999999999</c:v>
                </c:pt>
                <c:pt idx="2491">
                  <c:v>278.34399999999999</c:v>
                </c:pt>
                <c:pt idx="2492">
                  <c:v>278.45299999999997</c:v>
                </c:pt>
                <c:pt idx="2493">
                  <c:v>278.56299999999999</c:v>
                </c:pt>
                <c:pt idx="2494">
                  <c:v>278.67200000000003</c:v>
                </c:pt>
                <c:pt idx="2495">
                  <c:v>278.78100000000001</c:v>
                </c:pt>
                <c:pt idx="2496">
                  <c:v>278.89100000000002</c:v>
                </c:pt>
                <c:pt idx="2497">
                  <c:v>279</c:v>
                </c:pt>
                <c:pt idx="2498">
                  <c:v>279.10899999999998</c:v>
                </c:pt>
                <c:pt idx="2499">
                  <c:v>279.23399999999998</c:v>
                </c:pt>
                <c:pt idx="2500">
                  <c:v>279.34399999999999</c:v>
                </c:pt>
                <c:pt idx="2501">
                  <c:v>279.45299999999997</c:v>
                </c:pt>
                <c:pt idx="2502">
                  <c:v>279.56299999999999</c:v>
                </c:pt>
                <c:pt idx="2503">
                  <c:v>279.67200000000003</c:v>
                </c:pt>
                <c:pt idx="2504">
                  <c:v>279.78100000000001</c:v>
                </c:pt>
                <c:pt idx="2505">
                  <c:v>279.89100000000002</c:v>
                </c:pt>
                <c:pt idx="2506">
                  <c:v>280</c:v>
                </c:pt>
                <c:pt idx="2507">
                  <c:v>280.125</c:v>
                </c:pt>
                <c:pt idx="2508">
                  <c:v>280.23399999999998</c:v>
                </c:pt>
                <c:pt idx="2509">
                  <c:v>280.34399999999999</c:v>
                </c:pt>
                <c:pt idx="2510">
                  <c:v>280.45299999999997</c:v>
                </c:pt>
                <c:pt idx="2511">
                  <c:v>280.56299999999999</c:v>
                </c:pt>
                <c:pt idx="2512">
                  <c:v>280.67200000000003</c:v>
                </c:pt>
                <c:pt idx="2513">
                  <c:v>280.78100000000001</c:v>
                </c:pt>
                <c:pt idx="2514">
                  <c:v>280.90600000000001</c:v>
                </c:pt>
                <c:pt idx="2515">
                  <c:v>281.01600000000002</c:v>
                </c:pt>
                <c:pt idx="2516">
                  <c:v>281.125</c:v>
                </c:pt>
                <c:pt idx="2517">
                  <c:v>281.23399999999998</c:v>
                </c:pt>
                <c:pt idx="2518">
                  <c:v>281.34399999999999</c:v>
                </c:pt>
                <c:pt idx="2519">
                  <c:v>281.45299999999997</c:v>
                </c:pt>
                <c:pt idx="2520">
                  <c:v>281.56299999999999</c:v>
                </c:pt>
                <c:pt idx="2521">
                  <c:v>281.67200000000003</c:v>
                </c:pt>
                <c:pt idx="2522">
                  <c:v>281.79700000000003</c:v>
                </c:pt>
                <c:pt idx="2523">
                  <c:v>281.90600000000001</c:v>
                </c:pt>
                <c:pt idx="2524">
                  <c:v>282.01600000000002</c:v>
                </c:pt>
                <c:pt idx="2525">
                  <c:v>282.125</c:v>
                </c:pt>
                <c:pt idx="2526">
                  <c:v>282.23399999999998</c:v>
                </c:pt>
                <c:pt idx="2527">
                  <c:v>282.34399999999999</c:v>
                </c:pt>
                <c:pt idx="2528">
                  <c:v>282.46899999999999</c:v>
                </c:pt>
                <c:pt idx="2529">
                  <c:v>282.57799999999997</c:v>
                </c:pt>
                <c:pt idx="2530">
                  <c:v>282.68799999999999</c:v>
                </c:pt>
                <c:pt idx="2531">
                  <c:v>282.79700000000003</c:v>
                </c:pt>
                <c:pt idx="2532">
                  <c:v>282.90600000000001</c:v>
                </c:pt>
                <c:pt idx="2533">
                  <c:v>283.01600000000002</c:v>
                </c:pt>
                <c:pt idx="2534">
                  <c:v>283.14100000000002</c:v>
                </c:pt>
                <c:pt idx="2535">
                  <c:v>283.25</c:v>
                </c:pt>
                <c:pt idx="2536">
                  <c:v>283.35899999999998</c:v>
                </c:pt>
                <c:pt idx="2537">
                  <c:v>283.46899999999999</c:v>
                </c:pt>
                <c:pt idx="2538">
                  <c:v>283.57799999999997</c:v>
                </c:pt>
                <c:pt idx="2539">
                  <c:v>283.68799999999999</c:v>
                </c:pt>
                <c:pt idx="2540">
                  <c:v>283.79700000000003</c:v>
                </c:pt>
                <c:pt idx="2541">
                  <c:v>283.92200000000003</c:v>
                </c:pt>
                <c:pt idx="2542">
                  <c:v>284.03100000000001</c:v>
                </c:pt>
                <c:pt idx="2543">
                  <c:v>284.14100000000002</c:v>
                </c:pt>
                <c:pt idx="2544">
                  <c:v>284.25</c:v>
                </c:pt>
                <c:pt idx="2545">
                  <c:v>284.35899999999998</c:v>
                </c:pt>
                <c:pt idx="2546">
                  <c:v>284.46899999999999</c:v>
                </c:pt>
                <c:pt idx="2547">
                  <c:v>284.59399999999999</c:v>
                </c:pt>
                <c:pt idx="2548">
                  <c:v>284.70299999999997</c:v>
                </c:pt>
                <c:pt idx="2549">
                  <c:v>284.81299999999999</c:v>
                </c:pt>
                <c:pt idx="2550">
                  <c:v>284.92200000000003</c:v>
                </c:pt>
                <c:pt idx="2551">
                  <c:v>285.03100000000001</c:v>
                </c:pt>
                <c:pt idx="2552">
                  <c:v>285.14100000000002</c:v>
                </c:pt>
                <c:pt idx="2553">
                  <c:v>285.26600000000002</c:v>
                </c:pt>
                <c:pt idx="2554">
                  <c:v>285.375</c:v>
                </c:pt>
                <c:pt idx="2555">
                  <c:v>285.48399999999998</c:v>
                </c:pt>
                <c:pt idx="2556">
                  <c:v>285.59399999999999</c:v>
                </c:pt>
                <c:pt idx="2557">
                  <c:v>285.70299999999997</c:v>
                </c:pt>
                <c:pt idx="2558">
                  <c:v>285.81299999999999</c:v>
                </c:pt>
                <c:pt idx="2559">
                  <c:v>285.93799999999999</c:v>
                </c:pt>
                <c:pt idx="2560">
                  <c:v>286.04700000000003</c:v>
                </c:pt>
                <c:pt idx="2561">
                  <c:v>286.15600000000001</c:v>
                </c:pt>
                <c:pt idx="2562">
                  <c:v>286.26600000000002</c:v>
                </c:pt>
                <c:pt idx="2563">
                  <c:v>286.375</c:v>
                </c:pt>
                <c:pt idx="2564">
                  <c:v>286.48399999999998</c:v>
                </c:pt>
                <c:pt idx="2565">
                  <c:v>286.59399999999999</c:v>
                </c:pt>
                <c:pt idx="2566">
                  <c:v>286.70299999999997</c:v>
                </c:pt>
                <c:pt idx="2567">
                  <c:v>286.82799999999997</c:v>
                </c:pt>
                <c:pt idx="2568">
                  <c:v>286.93799999999999</c:v>
                </c:pt>
                <c:pt idx="2569">
                  <c:v>287.04700000000003</c:v>
                </c:pt>
                <c:pt idx="2570">
                  <c:v>287.15600000000001</c:v>
                </c:pt>
                <c:pt idx="2571">
                  <c:v>287.28100000000001</c:v>
                </c:pt>
                <c:pt idx="2572">
                  <c:v>287.39100000000002</c:v>
                </c:pt>
                <c:pt idx="2573">
                  <c:v>287.5</c:v>
                </c:pt>
                <c:pt idx="2574">
                  <c:v>287.60899999999998</c:v>
                </c:pt>
                <c:pt idx="2575">
                  <c:v>287.71899999999999</c:v>
                </c:pt>
                <c:pt idx="2576">
                  <c:v>287.82799999999997</c:v>
                </c:pt>
                <c:pt idx="2577">
                  <c:v>287.93799999999999</c:v>
                </c:pt>
                <c:pt idx="2578">
                  <c:v>288.06299999999999</c:v>
                </c:pt>
                <c:pt idx="2579">
                  <c:v>288.17200000000003</c:v>
                </c:pt>
                <c:pt idx="2580">
                  <c:v>288.28100000000001</c:v>
                </c:pt>
                <c:pt idx="2581">
                  <c:v>288.39100000000002</c:v>
                </c:pt>
                <c:pt idx="2582">
                  <c:v>288.5</c:v>
                </c:pt>
                <c:pt idx="2583">
                  <c:v>288.60899999999998</c:v>
                </c:pt>
                <c:pt idx="2584">
                  <c:v>288.73399999999998</c:v>
                </c:pt>
                <c:pt idx="2585">
                  <c:v>288.84399999999999</c:v>
                </c:pt>
                <c:pt idx="2586">
                  <c:v>288.95299999999997</c:v>
                </c:pt>
                <c:pt idx="2587">
                  <c:v>289.06299999999999</c:v>
                </c:pt>
                <c:pt idx="2588">
                  <c:v>289.17200000000003</c:v>
                </c:pt>
                <c:pt idx="2589">
                  <c:v>289.28100000000001</c:v>
                </c:pt>
                <c:pt idx="2590">
                  <c:v>289.40600000000001</c:v>
                </c:pt>
                <c:pt idx="2591">
                  <c:v>289.51600000000002</c:v>
                </c:pt>
                <c:pt idx="2592">
                  <c:v>289.625</c:v>
                </c:pt>
                <c:pt idx="2593">
                  <c:v>289.73399999999998</c:v>
                </c:pt>
                <c:pt idx="2594">
                  <c:v>289.84399999999999</c:v>
                </c:pt>
                <c:pt idx="2595">
                  <c:v>289.95299999999997</c:v>
                </c:pt>
                <c:pt idx="2596">
                  <c:v>290.06299999999999</c:v>
                </c:pt>
                <c:pt idx="2597">
                  <c:v>290.17200000000003</c:v>
                </c:pt>
                <c:pt idx="2598">
                  <c:v>290.29700000000003</c:v>
                </c:pt>
                <c:pt idx="2599">
                  <c:v>290.40600000000001</c:v>
                </c:pt>
                <c:pt idx="2600">
                  <c:v>290.51600000000002</c:v>
                </c:pt>
                <c:pt idx="2601">
                  <c:v>290.625</c:v>
                </c:pt>
                <c:pt idx="2602">
                  <c:v>290.73399999999998</c:v>
                </c:pt>
                <c:pt idx="2603">
                  <c:v>290.85899999999998</c:v>
                </c:pt>
                <c:pt idx="2604">
                  <c:v>290.96899999999999</c:v>
                </c:pt>
                <c:pt idx="2605">
                  <c:v>291.07799999999997</c:v>
                </c:pt>
                <c:pt idx="2606">
                  <c:v>291.18799999999999</c:v>
                </c:pt>
                <c:pt idx="2607">
                  <c:v>291.29700000000003</c:v>
                </c:pt>
                <c:pt idx="2608">
                  <c:v>291.40600000000001</c:v>
                </c:pt>
                <c:pt idx="2609">
                  <c:v>291.51600000000002</c:v>
                </c:pt>
                <c:pt idx="2610">
                  <c:v>291.625</c:v>
                </c:pt>
                <c:pt idx="2611">
                  <c:v>291.75</c:v>
                </c:pt>
                <c:pt idx="2612">
                  <c:v>291.85899999999998</c:v>
                </c:pt>
                <c:pt idx="2613">
                  <c:v>291.96899999999999</c:v>
                </c:pt>
                <c:pt idx="2614">
                  <c:v>292.07799999999997</c:v>
                </c:pt>
                <c:pt idx="2615">
                  <c:v>292.18799999999999</c:v>
                </c:pt>
                <c:pt idx="2616">
                  <c:v>292.31299999999999</c:v>
                </c:pt>
                <c:pt idx="2617">
                  <c:v>292.42200000000003</c:v>
                </c:pt>
                <c:pt idx="2618">
                  <c:v>292.53100000000001</c:v>
                </c:pt>
                <c:pt idx="2619">
                  <c:v>292.64100000000002</c:v>
                </c:pt>
                <c:pt idx="2620">
                  <c:v>292.75</c:v>
                </c:pt>
                <c:pt idx="2621">
                  <c:v>292.85899999999998</c:v>
                </c:pt>
                <c:pt idx="2622">
                  <c:v>292.96899999999999</c:v>
                </c:pt>
                <c:pt idx="2623">
                  <c:v>293.09399999999999</c:v>
                </c:pt>
                <c:pt idx="2624">
                  <c:v>293.20299999999997</c:v>
                </c:pt>
                <c:pt idx="2625">
                  <c:v>293.31299999999999</c:v>
                </c:pt>
                <c:pt idx="2626">
                  <c:v>293.42200000000003</c:v>
                </c:pt>
                <c:pt idx="2627">
                  <c:v>293.53100000000001</c:v>
                </c:pt>
                <c:pt idx="2628">
                  <c:v>293.64100000000002</c:v>
                </c:pt>
                <c:pt idx="2629">
                  <c:v>293.75</c:v>
                </c:pt>
                <c:pt idx="2630">
                  <c:v>293.875</c:v>
                </c:pt>
                <c:pt idx="2631">
                  <c:v>293.98399999999998</c:v>
                </c:pt>
                <c:pt idx="2632">
                  <c:v>294.09399999999999</c:v>
                </c:pt>
                <c:pt idx="2633">
                  <c:v>294.20299999999997</c:v>
                </c:pt>
                <c:pt idx="2634">
                  <c:v>294.31299999999999</c:v>
                </c:pt>
                <c:pt idx="2635">
                  <c:v>294.42200000000003</c:v>
                </c:pt>
                <c:pt idx="2636">
                  <c:v>294.53100000000001</c:v>
                </c:pt>
                <c:pt idx="2637">
                  <c:v>294.65600000000001</c:v>
                </c:pt>
                <c:pt idx="2638">
                  <c:v>294.76600000000002</c:v>
                </c:pt>
                <c:pt idx="2639">
                  <c:v>294.875</c:v>
                </c:pt>
                <c:pt idx="2640">
                  <c:v>294.98399999999998</c:v>
                </c:pt>
                <c:pt idx="2641">
                  <c:v>295.09399999999999</c:v>
                </c:pt>
                <c:pt idx="2642">
                  <c:v>295.20299999999997</c:v>
                </c:pt>
                <c:pt idx="2643">
                  <c:v>295.31299999999999</c:v>
                </c:pt>
                <c:pt idx="2644">
                  <c:v>295.43799999999999</c:v>
                </c:pt>
                <c:pt idx="2645">
                  <c:v>295.54700000000003</c:v>
                </c:pt>
                <c:pt idx="2646">
                  <c:v>295.65600000000001</c:v>
                </c:pt>
                <c:pt idx="2647">
                  <c:v>295.76600000000002</c:v>
                </c:pt>
                <c:pt idx="2648">
                  <c:v>295.875</c:v>
                </c:pt>
                <c:pt idx="2649">
                  <c:v>295.98399999999998</c:v>
                </c:pt>
                <c:pt idx="2650">
                  <c:v>296.09399999999999</c:v>
                </c:pt>
                <c:pt idx="2651">
                  <c:v>296.21899999999999</c:v>
                </c:pt>
                <c:pt idx="2652">
                  <c:v>296.32799999999997</c:v>
                </c:pt>
                <c:pt idx="2653">
                  <c:v>296.43799999999999</c:v>
                </c:pt>
                <c:pt idx="2654">
                  <c:v>296.54700000000003</c:v>
                </c:pt>
                <c:pt idx="2655">
                  <c:v>296.65600000000001</c:v>
                </c:pt>
                <c:pt idx="2656">
                  <c:v>296.76600000000002</c:v>
                </c:pt>
                <c:pt idx="2657">
                  <c:v>296.875</c:v>
                </c:pt>
                <c:pt idx="2658">
                  <c:v>297</c:v>
                </c:pt>
                <c:pt idx="2659">
                  <c:v>297.10899999999998</c:v>
                </c:pt>
                <c:pt idx="2660">
                  <c:v>297.21899999999999</c:v>
                </c:pt>
                <c:pt idx="2661">
                  <c:v>297.32799999999997</c:v>
                </c:pt>
                <c:pt idx="2662">
                  <c:v>297.43799999999999</c:v>
                </c:pt>
                <c:pt idx="2663">
                  <c:v>297.54700000000003</c:v>
                </c:pt>
                <c:pt idx="2664">
                  <c:v>297.65600000000001</c:v>
                </c:pt>
                <c:pt idx="2665">
                  <c:v>297.78100000000001</c:v>
                </c:pt>
                <c:pt idx="2666">
                  <c:v>297.89100000000002</c:v>
                </c:pt>
                <c:pt idx="2667">
                  <c:v>298</c:v>
                </c:pt>
                <c:pt idx="2668">
                  <c:v>298.10899999999998</c:v>
                </c:pt>
                <c:pt idx="2669">
                  <c:v>298.21899999999999</c:v>
                </c:pt>
                <c:pt idx="2670">
                  <c:v>298.32799999999997</c:v>
                </c:pt>
                <c:pt idx="2671">
                  <c:v>298.43799999999999</c:v>
                </c:pt>
                <c:pt idx="2672">
                  <c:v>298.56299999999999</c:v>
                </c:pt>
                <c:pt idx="2673">
                  <c:v>298.67200000000003</c:v>
                </c:pt>
                <c:pt idx="2674">
                  <c:v>298.78100000000001</c:v>
                </c:pt>
                <c:pt idx="2675">
                  <c:v>298.89100000000002</c:v>
                </c:pt>
                <c:pt idx="2676">
                  <c:v>299</c:v>
                </c:pt>
                <c:pt idx="2677">
                  <c:v>299.10899999999998</c:v>
                </c:pt>
                <c:pt idx="2678">
                  <c:v>299.21899999999999</c:v>
                </c:pt>
                <c:pt idx="2679">
                  <c:v>299.34399999999999</c:v>
                </c:pt>
                <c:pt idx="2680">
                  <c:v>299.45299999999997</c:v>
                </c:pt>
                <c:pt idx="2681">
                  <c:v>299.56299999999999</c:v>
                </c:pt>
                <c:pt idx="2682">
                  <c:v>299.67200000000003</c:v>
                </c:pt>
                <c:pt idx="2683">
                  <c:v>299.78100000000001</c:v>
                </c:pt>
                <c:pt idx="2684">
                  <c:v>299.89100000000002</c:v>
                </c:pt>
                <c:pt idx="2685">
                  <c:v>300</c:v>
                </c:pt>
                <c:pt idx="2686">
                  <c:v>300.10899999999998</c:v>
                </c:pt>
                <c:pt idx="2687">
                  <c:v>300.23399999999998</c:v>
                </c:pt>
                <c:pt idx="2688">
                  <c:v>300.34399999999999</c:v>
                </c:pt>
                <c:pt idx="2689">
                  <c:v>300.45299999999997</c:v>
                </c:pt>
                <c:pt idx="2690">
                  <c:v>300.56299999999999</c:v>
                </c:pt>
                <c:pt idx="2691">
                  <c:v>300.68799999999999</c:v>
                </c:pt>
                <c:pt idx="2692">
                  <c:v>300.79700000000003</c:v>
                </c:pt>
                <c:pt idx="2693">
                  <c:v>300.90600000000001</c:v>
                </c:pt>
                <c:pt idx="2694">
                  <c:v>301.01600000000002</c:v>
                </c:pt>
                <c:pt idx="2695">
                  <c:v>301.125</c:v>
                </c:pt>
                <c:pt idx="2696">
                  <c:v>301.23399999999998</c:v>
                </c:pt>
                <c:pt idx="2697">
                  <c:v>301.34399999999999</c:v>
                </c:pt>
                <c:pt idx="2698">
                  <c:v>301.46899999999999</c:v>
                </c:pt>
                <c:pt idx="2699">
                  <c:v>301.57799999999997</c:v>
                </c:pt>
                <c:pt idx="2700">
                  <c:v>301.68799999999999</c:v>
                </c:pt>
                <c:pt idx="2701">
                  <c:v>301.79700000000003</c:v>
                </c:pt>
                <c:pt idx="2702">
                  <c:v>301.90600000000001</c:v>
                </c:pt>
                <c:pt idx="2703">
                  <c:v>302.03100000000001</c:v>
                </c:pt>
                <c:pt idx="2704">
                  <c:v>302.14100000000002</c:v>
                </c:pt>
                <c:pt idx="2705">
                  <c:v>302.25</c:v>
                </c:pt>
                <c:pt idx="2706">
                  <c:v>302.35899999999998</c:v>
                </c:pt>
                <c:pt idx="2707">
                  <c:v>302.46899999999999</c:v>
                </c:pt>
                <c:pt idx="2708">
                  <c:v>302.57799999999997</c:v>
                </c:pt>
                <c:pt idx="2709">
                  <c:v>302.68799999999999</c:v>
                </c:pt>
                <c:pt idx="2710">
                  <c:v>302.81299999999999</c:v>
                </c:pt>
                <c:pt idx="2711">
                  <c:v>302.92200000000003</c:v>
                </c:pt>
                <c:pt idx="2712">
                  <c:v>303.03100000000001</c:v>
                </c:pt>
                <c:pt idx="2713">
                  <c:v>303.14100000000002</c:v>
                </c:pt>
                <c:pt idx="2714">
                  <c:v>303.25</c:v>
                </c:pt>
                <c:pt idx="2715">
                  <c:v>303.35899999999998</c:v>
                </c:pt>
                <c:pt idx="2716">
                  <c:v>303.46899999999999</c:v>
                </c:pt>
                <c:pt idx="2717">
                  <c:v>303.59399999999999</c:v>
                </c:pt>
                <c:pt idx="2718">
                  <c:v>303.70299999999997</c:v>
                </c:pt>
                <c:pt idx="2719">
                  <c:v>303.81299999999999</c:v>
                </c:pt>
                <c:pt idx="2720">
                  <c:v>303.92200000000003</c:v>
                </c:pt>
                <c:pt idx="2721">
                  <c:v>304.03100000000001</c:v>
                </c:pt>
                <c:pt idx="2722">
                  <c:v>304.14100000000002</c:v>
                </c:pt>
                <c:pt idx="2723">
                  <c:v>304.25</c:v>
                </c:pt>
                <c:pt idx="2724">
                  <c:v>304.375</c:v>
                </c:pt>
                <c:pt idx="2725">
                  <c:v>304.48399999999998</c:v>
                </c:pt>
                <c:pt idx="2726">
                  <c:v>304.59399999999999</c:v>
                </c:pt>
                <c:pt idx="2727">
                  <c:v>304.70299999999997</c:v>
                </c:pt>
                <c:pt idx="2728">
                  <c:v>304.81299999999999</c:v>
                </c:pt>
                <c:pt idx="2729">
                  <c:v>304.92200000000003</c:v>
                </c:pt>
                <c:pt idx="2730">
                  <c:v>305.03100000000001</c:v>
                </c:pt>
                <c:pt idx="2731">
                  <c:v>305.15600000000001</c:v>
                </c:pt>
                <c:pt idx="2732">
                  <c:v>305.26600000000002</c:v>
                </c:pt>
                <c:pt idx="2733">
                  <c:v>305.375</c:v>
                </c:pt>
                <c:pt idx="2734">
                  <c:v>305.48399999999998</c:v>
                </c:pt>
                <c:pt idx="2735">
                  <c:v>305.59399999999999</c:v>
                </c:pt>
                <c:pt idx="2736">
                  <c:v>305.70299999999997</c:v>
                </c:pt>
                <c:pt idx="2737">
                  <c:v>305.81299999999999</c:v>
                </c:pt>
                <c:pt idx="2738">
                  <c:v>305.93799999999999</c:v>
                </c:pt>
                <c:pt idx="2739">
                  <c:v>306.04700000000003</c:v>
                </c:pt>
                <c:pt idx="2740">
                  <c:v>306.15600000000001</c:v>
                </c:pt>
                <c:pt idx="2741">
                  <c:v>306.26600000000002</c:v>
                </c:pt>
                <c:pt idx="2742">
                  <c:v>306.375</c:v>
                </c:pt>
                <c:pt idx="2743">
                  <c:v>306.48399999999998</c:v>
                </c:pt>
                <c:pt idx="2744">
                  <c:v>306.60899999999998</c:v>
                </c:pt>
                <c:pt idx="2745">
                  <c:v>306.71899999999999</c:v>
                </c:pt>
                <c:pt idx="2746">
                  <c:v>306.82799999999997</c:v>
                </c:pt>
                <c:pt idx="2747">
                  <c:v>306.93799999999999</c:v>
                </c:pt>
                <c:pt idx="2748">
                  <c:v>307.04700000000003</c:v>
                </c:pt>
                <c:pt idx="2749">
                  <c:v>307.15600000000001</c:v>
                </c:pt>
                <c:pt idx="2750">
                  <c:v>307.26600000000002</c:v>
                </c:pt>
                <c:pt idx="2751">
                  <c:v>307.39100000000002</c:v>
                </c:pt>
                <c:pt idx="2752">
                  <c:v>307.5</c:v>
                </c:pt>
                <c:pt idx="2753">
                  <c:v>307.60899999999998</c:v>
                </c:pt>
                <c:pt idx="2754">
                  <c:v>307.71899999999999</c:v>
                </c:pt>
                <c:pt idx="2755">
                  <c:v>307.82799999999997</c:v>
                </c:pt>
                <c:pt idx="2756">
                  <c:v>307.93799999999999</c:v>
                </c:pt>
                <c:pt idx="2757">
                  <c:v>308.04700000000003</c:v>
                </c:pt>
                <c:pt idx="2758">
                  <c:v>308.17200000000003</c:v>
                </c:pt>
                <c:pt idx="2759">
                  <c:v>308.28100000000001</c:v>
                </c:pt>
                <c:pt idx="2760">
                  <c:v>308.39100000000002</c:v>
                </c:pt>
                <c:pt idx="2761">
                  <c:v>308.5</c:v>
                </c:pt>
                <c:pt idx="2762">
                  <c:v>308.60899999999998</c:v>
                </c:pt>
                <c:pt idx="2763">
                  <c:v>308.71899999999999</c:v>
                </c:pt>
                <c:pt idx="2764">
                  <c:v>308.82799999999997</c:v>
                </c:pt>
                <c:pt idx="2765">
                  <c:v>308.95299999999997</c:v>
                </c:pt>
                <c:pt idx="2766">
                  <c:v>309.06299999999999</c:v>
                </c:pt>
                <c:pt idx="2767">
                  <c:v>309.17200000000003</c:v>
                </c:pt>
                <c:pt idx="2768">
                  <c:v>309.28100000000001</c:v>
                </c:pt>
                <c:pt idx="2769">
                  <c:v>309.39100000000002</c:v>
                </c:pt>
                <c:pt idx="2770">
                  <c:v>309.5</c:v>
                </c:pt>
                <c:pt idx="2771">
                  <c:v>309.625</c:v>
                </c:pt>
                <c:pt idx="2772">
                  <c:v>309.73399999999998</c:v>
                </c:pt>
                <c:pt idx="2773">
                  <c:v>309.84399999999999</c:v>
                </c:pt>
                <c:pt idx="2774">
                  <c:v>309.95299999999997</c:v>
                </c:pt>
                <c:pt idx="2775">
                  <c:v>310.06299999999999</c:v>
                </c:pt>
                <c:pt idx="2776">
                  <c:v>310.17200000000003</c:v>
                </c:pt>
                <c:pt idx="2777">
                  <c:v>310.28100000000001</c:v>
                </c:pt>
                <c:pt idx="2778">
                  <c:v>310.40600000000001</c:v>
                </c:pt>
                <c:pt idx="2779">
                  <c:v>310.51600000000002</c:v>
                </c:pt>
                <c:pt idx="2780">
                  <c:v>310.625</c:v>
                </c:pt>
                <c:pt idx="2781">
                  <c:v>310.73399999999998</c:v>
                </c:pt>
                <c:pt idx="2782">
                  <c:v>310.84399999999999</c:v>
                </c:pt>
                <c:pt idx="2783">
                  <c:v>310.95299999999997</c:v>
                </c:pt>
                <c:pt idx="2784">
                  <c:v>311.06299999999999</c:v>
                </c:pt>
                <c:pt idx="2785">
                  <c:v>311.18799999999999</c:v>
                </c:pt>
                <c:pt idx="2786">
                  <c:v>311.29700000000003</c:v>
                </c:pt>
                <c:pt idx="2787">
                  <c:v>311.40600000000001</c:v>
                </c:pt>
                <c:pt idx="2788">
                  <c:v>311.51600000000002</c:v>
                </c:pt>
                <c:pt idx="2789">
                  <c:v>311.625</c:v>
                </c:pt>
                <c:pt idx="2790">
                  <c:v>311.73399999999998</c:v>
                </c:pt>
                <c:pt idx="2791">
                  <c:v>311.84399999999999</c:v>
                </c:pt>
                <c:pt idx="2792">
                  <c:v>311.96899999999999</c:v>
                </c:pt>
                <c:pt idx="2793">
                  <c:v>312.07799999999997</c:v>
                </c:pt>
                <c:pt idx="2794">
                  <c:v>312.18799999999999</c:v>
                </c:pt>
                <c:pt idx="2795">
                  <c:v>312.29700000000003</c:v>
                </c:pt>
                <c:pt idx="2796">
                  <c:v>312.40600000000001</c:v>
                </c:pt>
                <c:pt idx="2797">
                  <c:v>312.51600000000002</c:v>
                </c:pt>
                <c:pt idx="2798">
                  <c:v>312.64100000000002</c:v>
                </c:pt>
                <c:pt idx="2799">
                  <c:v>312.75</c:v>
                </c:pt>
                <c:pt idx="2800">
                  <c:v>312.85899999999998</c:v>
                </c:pt>
                <c:pt idx="2801">
                  <c:v>312.96899999999999</c:v>
                </c:pt>
                <c:pt idx="2802">
                  <c:v>313.07799999999997</c:v>
                </c:pt>
                <c:pt idx="2803">
                  <c:v>313.18799999999999</c:v>
                </c:pt>
                <c:pt idx="2804">
                  <c:v>313.31299999999999</c:v>
                </c:pt>
                <c:pt idx="2805">
                  <c:v>313.42200000000003</c:v>
                </c:pt>
                <c:pt idx="2806">
                  <c:v>313.53100000000001</c:v>
                </c:pt>
                <c:pt idx="2807">
                  <c:v>313.64100000000002</c:v>
                </c:pt>
                <c:pt idx="2808">
                  <c:v>313.75</c:v>
                </c:pt>
                <c:pt idx="2809">
                  <c:v>313.85899999999998</c:v>
                </c:pt>
                <c:pt idx="2810">
                  <c:v>313.96899999999999</c:v>
                </c:pt>
                <c:pt idx="2811">
                  <c:v>314.09399999999999</c:v>
                </c:pt>
                <c:pt idx="2812">
                  <c:v>314.20299999999997</c:v>
                </c:pt>
                <c:pt idx="2813">
                  <c:v>314.31299999999999</c:v>
                </c:pt>
                <c:pt idx="2814">
                  <c:v>314.42200000000003</c:v>
                </c:pt>
                <c:pt idx="2815">
                  <c:v>314.54700000000003</c:v>
                </c:pt>
                <c:pt idx="2816">
                  <c:v>314.65600000000001</c:v>
                </c:pt>
                <c:pt idx="2817">
                  <c:v>314.76600000000002</c:v>
                </c:pt>
                <c:pt idx="2818">
                  <c:v>314.875</c:v>
                </c:pt>
                <c:pt idx="2819">
                  <c:v>314.98399999999998</c:v>
                </c:pt>
                <c:pt idx="2820">
                  <c:v>315.09399999999999</c:v>
                </c:pt>
                <c:pt idx="2821">
                  <c:v>315.20299999999997</c:v>
                </c:pt>
                <c:pt idx="2822">
                  <c:v>315.32799999999997</c:v>
                </c:pt>
                <c:pt idx="2823">
                  <c:v>315.43799999999999</c:v>
                </c:pt>
                <c:pt idx="2824">
                  <c:v>315.54700000000003</c:v>
                </c:pt>
                <c:pt idx="2825">
                  <c:v>315.65600000000001</c:v>
                </c:pt>
                <c:pt idx="2826">
                  <c:v>315.76600000000002</c:v>
                </c:pt>
                <c:pt idx="2827">
                  <c:v>315.89100000000002</c:v>
                </c:pt>
                <c:pt idx="2828">
                  <c:v>316</c:v>
                </c:pt>
                <c:pt idx="2829">
                  <c:v>316.10899999999998</c:v>
                </c:pt>
                <c:pt idx="2830">
                  <c:v>316.21899999999999</c:v>
                </c:pt>
                <c:pt idx="2831">
                  <c:v>316.32799999999997</c:v>
                </c:pt>
                <c:pt idx="2832">
                  <c:v>316.43799999999999</c:v>
                </c:pt>
                <c:pt idx="2833">
                  <c:v>316.54700000000003</c:v>
                </c:pt>
                <c:pt idx="2834">
                  <c:v>316.65600000000001</c:v>
                </c:pt>
                <c:pt idx="2835">
                  <c:v>316.78100000000001</c:v>
                </c:pt>
                <c:pt idx="2836">
                  <c:v>316.89100000000002</c:v>
                </c:pt>
                <c:pt idx="2837">
                  <c:v>317</c:v>
                </c:pt>
                <c:pt idx="2838">
                  <c:v>317.10899999999998</c:v>
                </c:pt>
                <c:pt idx="2839">
                  <c:v>317.21899999999999</c:v>
                </c:pt>
                <c:pt idx="2840">
                  <c:v>317.32799999999997</c:v>
                </c:pt>
                <c:pt idx="2841">
                  <c:v>317.45299999999997</c:v>
                </c:pt>
                <c:pt idx="2842">
                  <c:v>317.56299999999999</c:v>
                </c:pt>
                <c:pt idx="2843">
                  <c:v>317.67200000000003</c:v>
                </c:pt>
                <c:pt idx="2844">
                  <c:v>317.78100000000001</c:v>
                </c:pt>
                <c:pt idx="2845">
                  <c:v>317.89100000000002</c:v>
                </c:pt>
                <c:pt idx="2846">
                  <c:v>318</c:v>
                </c:pt>
                <c:pt idx="2847">
                  <c:v>318.10899999999998</c:v>
                </c:pt>
                <c:pt idx="2848">
                  <c:v>318.21899999999999</c:v>
                </c:pt>
                <c:pt idx="2849">
                  <c:v>318.34399999999999</c:v>
                </c:pt>
                <c:pt idx="2850">
                  <c:v>318.45299999999997</c:v>
                </c:pt>
                <c:pt idx="2851">
                  <c:v>318.56299999999999</c:v>
                </c:pt>
                <c:pt idx="2852">
                  <c:v>318.67200000000003</c:v>
                </c:pt>
                <c:pt idx="2853">
                  <c:v>318.78100000000001</c:v>
                </c:pt>
                <c:pt idx="2854">
                  <c:v>318.89100000000002</c:v>
                </c:pt>
                <c:pt idx="2855">
                  <c:v>319.01600000000002</c:v>
                </c:pt>
                <c:pt idx="2856">
                  <c:v>319.125</c:v>
                </c:pt>
                <c:pt idx="2857">
                  <c:v>319.23399999999998</c:v>
                </c:pt>
                <c:pt idx="2858">
                  <c:v>319.34399999999999</c:v>
                </c:pt>
                <c:pt idx="2859">
                  <c:v>319.45299999999997</c:v>
                </c:pt>
                <c:pt idx="2860">
                  <c:v>319.56299999999999</c:v>
                </c:pt>
                <c:pt idx="2861">
                  <c:v>319.67200000000003</c:v>
                </c:pt>
                <c:pt idx="2862">
                  <c:v>319.78100000000001</c:v>
                </c:pt>
                <c:pt idx="2863">
                  <c:v>319.90600000000001</c:v>
                </c:pt>
                <c:pt idx="2864">
                  <c:v>320.01600000000002</c:v>
                </c:pt>
                <c:pt idx="2865">
                  <c:v>320.125</c:v>
                </c:pt>
                <c:pt idx="2866">
                  <c:v>320.23399999999998</c:v>
                </c:pt>
                <c:pt idx="2867">
                  <c:v>320.34399999999999</c:v>
                </c:pt>
                <c:pt idx="2868">
                  <c:v>320.45299999999997</c:v>
                </c:pt>
                <c:pt idx="2869">
                  <c:v>320.56299999999999</c:v>
                </c:pt>
                <c:pt idx="2870">
                  <c:v>320.68799999999999</c:v>
                </c:pt>
                <c:pt idx="2871">
                  <c:v>320.79700000000003</c:v>
                </c:pt>
                <c:pt idx="2872">
                  <c:v>320.90600000000001</c:v>
                </c:pt>
                <c:pt idx="2873">
                  <c:v>321.01600000000002</c:v>
                </c:pt>
                <c:pt idx="2874">
                  <c:v>321.125</c:v>
                </c:pt>
                <c:pt idx="2875">
                  <c:v>321.23399999999998</c:v>
                </c:pt>
                <c:pt idx="2876">
                  <c:v>321.35899999999998</c:v>
                </c:pt>
                <c:pt idx="2877">
                  <c:v>321.46899999999999</c:v>
                </c:pt>
                <c:pt idx="2878">
                  <c:v>321.57799999999997</c:v>
                </c:pt>
                <c:pt idx="2879">
                  <c:v>321.68799999999999</c:v>
                </c:pt>
                <c:pt idx="2880">
                  <c:v>321.79700000000003</c:v>
                </c:pt>
                <c:pt idx="2881">
                  <c:v>321.90600000000001</c:v>
                </c:pt>
                <c:pt idx="2882">
                  <c:v>322.01600000000002</c:v>
                </c:pt>
                <c:pt idx="2883">
                  <c:v>322.14100000000002</c:v>
                </c:pt>
                <c:pt idx="2884">
                  <c:v>322.25</c:v>
                </c:pt>
                <c:pt idx="2885">
                  <c:v>322.35899999999998</c:v>
                </c:pt>
                <c:pt idx="2886">
                  <c:v>322.46899999999999</c:v>
                </c:pt>
                <c:pt idx="2887">
                  <c:v>322.57799999999997</c:v>
                </c:pt>
                <c:pt idx="2888">
                  <c:v>322.68799999999999</c:v>
                </c:pt>
                <c:pt idx="2889">
                  <c:v>322.79700000000003</c:v>
                </c:pt>
                <c:pt idx="2890">
                  <c:v>322.90600000000001</c:v>
                </c:pt>
                <c:pt idx="2891">
                  <c:v>323.03100000000001</c:v>
                </c:pt>
                <c:pt idx="2892">
                  <c:v>323.14100000000002</c:v>
                </c:pt>
                <c:pt idx="2893">
                  <c:v>323.25</c:v>
                </c:pt>
                <c:pt idx="2894">
                  <c:v>323.35899999999998</c:v>
                </c:pt>
                <c:pt idx="2895">
                  <c:v>323.46899999999999</c:v>
                </c:pt>
                <c:pt idx="2896">
                  <c:v>323.57799999999997</c:v>
                </c:pt>
                <c:pt idx="2897">
                  <c:v>323.68799999999999</c:v>
                </c:pt>
                <c:pt idx="2898">
                  <c:v>323.81299999999999</c:v>
                </c:pt>
                <c:pt idx="2899">
                  <c:v>323.92200000000003</c:v>
                </c:pt>
                <c:pt idx="2900">
                  <c:v>324.03100000000001</c:v>
                </c:pt>
                <c:pt idx="2901">
                  <c:v>324.14100000000002</c:v>
                </c:pt>
                <c:pt idx="2902">
                  <c:v>324.25</c:v>
                </c:pt>
                <c:pt idx="2903">
                  <c:v>324.35899999999998</c:v>
                </c:pt>
                <c:pt idx="2904">
                  <c:v>324.46899999999999</c:v>
                </c:pt>
                <c:pt idx="2905">
                  <c:v>324.57799999999997</c:v>
                </c:pt>
                <c:pt idx="2906">
                  <c:v>324.70299999999997</c:v>
                </c:pt>
                <c:pt idx="2907">
                  <c:v>324.81299999999999</c:v>
                </c:pt>
                <c:pt idx="2908">
                  <c:v>324.92200000000003</c:v>
                </c:pt>
                <c:pt idx="2909">
                  <c:v>325.03100000000001</c:v>
                </c:pt>
                <c:pt idx="2910">
                  <c:v>325.14100000000002</c:v>
                </c:pt>
                <c:pt idx="2911">
                  <c:v>325.25</c:v>
                </c:pt>
                <c:pt idx="2912">
                  <c:v>325.35899999999998</c:v>
                </c:pt>
                <c:pt idx="2913">
                  <c:v>325.46899999999999</c:v>
                </c:pt>
                <c:pt idx="2914">
                  <c:v>325.59399999999999</c:v>
                </c:pt>
                <c:pt idx="2915">
                  <c:v>325.70299999999997</c:v>
                </c:pt>
                <c:pt idx="2916">
                  <c:v>325.81299999999999</c:v>
                </c:pt>
                <c:pt idx="2917">
                  <c:v>325.92200000000003</c:v>
                </c:pt>
                <c:pt idx="2918">
                  <c:v>326.03100000000001</c:v>
                </c:pt>
                <c:pt idx="2919">
                  <c:v>326.14100000000002</c:v>
                </c:pt>
                <c:pt idx="2920">
                  <c:v>326.26600000000002</c:v>
                </c:pt>
                <c:pt idx="2921">
                  <c:v>326.375</c:v>
                </c:pt>
                <c:pt idx="2922">
                  <c:v>326.48399999999998</c:v>
                </c:pt>
                <c:pt idx="2923">
                  <c:v>326.59399999999999</c:v>
                </c:pt>
                <c:pt idx="2924">
                  <c:v>326.70299999999997</c:v>
                </c:pt>
                <c:pt idx="2925">
                  <c:v>326.81299999999999</c:v>
                </c:pt>
                <c:pt idx="2926">
                  <c:v>326.92200000000003</c:v>
                </c:pt>
                <c:pt idx="2927">
                  <c:v>327.03100000000001</c:v>
                </c:pt>
                <c:pt idx="2928">
                  <c:v>327.15600000000001</c:v>
                </c:pt>
                <c:pt idx="2929">
                  <c:v>327.26600000000002</c:v>
                </c:pt>
                <c:pt idx="2930">
                  <c:v>327.375</c:v>
                </c:pt>
                <c:pt idx="2931">
                  <c:v>327.48399999999998</c:v>
                </c:pt>
                <c:pt idx="2932">
                  <c:v>327.59399999999999</c:v>
                </c:pt>
                <c:pt idx="2933">
                  <c:v>327.70299999999997</c:v>
                </c:pt>
                <c:pt idx="2934">
                  <c:v>327.82799999999997</c:v>
                </c:pt>
                <c:pt idx="2935">
                  <c:v>327.93799999999999</c:v>
                </c:pt>
                <c:pt idx="2936">
                  <c:v>328.04700000000003</c:v>
                </c:pt>
                <c:pt idx="2937">
                  <c:v>328.15600000000001</c:v>
                </c:pt>
                <c:pt idx="2938">
                  <c:v>328.28100000000001</c:v>
                </c:pt>
                <c:pt idx="2939">
                  <c:v>328.39100000000002</c:v>
                </c:pt>
                <c:pt idx="2940">
                  <c:v>328.5</c:v>
                </c:pt>
                <c:pt idx="2941">
                  <c:v>328.60899999999998</c:v>
                </c:pt>
                <c:pt idx="2942">
                  <c:v>328.71899999999999</c:v>
                </c:pt>
                <c:pt idx="2943">
                  <c:v>328.82799999999997</c:v>
                </c:pt>
                <c:pt idx="2944">
                  <c:v>328.93799999999999</c:v>
                </c:pt>
                <c:pt idx="2945">
                  <c:v>329.06299999999999</c:v>
                </c:pt>
                <c:pt idx="2946">
                  <c:v>329.17200000000003</c:v>
                </c:pt>
                <c:pt idx="2947">
                  <c:v>329.28100000000001</c:v>
                </c:pt>
                <c:pt idx="2948">
                  <c:v>329.39100000000002</c:v>
                </c:pt>
                <c:pt idx="2949">
                  <c:v>329.5</c:v>
                </c:pt>
                <c:pt idx="2950">
                  <c:v>329.625</c:v>
                </c:pt>
                <c:pt idx="2951">
                  <c:v>329.73399999999998</c:v>
                </c:pt>
                <c:pt idx="2952">
                  <c:v>329.84399999999999</c:v>
                </c:pt>
                <c:pt idx="2953">
                  <c:v>329.95299999999997</c:v>
                </c:pt>
                <c:pt idx="2954">
                  <c:v>330.06299999999999</c:v>
                </c:pt>
                <c:pt idx="2955">
                  <c:v>330.17200000000003</c:v>
                </c:pt>
                <c:pt idx="2956">
                  <c:v>330.29700000000003</c:v>
                </c:pt>
                <c:pt idx="2957">
                  <c:v>330.40600000000001</c:v>
                </c:pt>
                <c:pt idx="2958">
                  <c:v>330.51600000000002</c:v>
                </c:pt>
                <c:pt idx="2959">
                  <c:v>330.625</c:v>
                </c:pt>
                <c:pt idx="2960">
                  <c:v>330.73399999999998</c:v>
                </c:pt>
                <c:pt idx="2961">
                  <c:v>330.84399999999999</c:v>
                </c:pt>
                <c:pt idx="2962">
                  <c:v>330.95299999999997</c:v>
                </c:pt>
                <c:pt idx="2963">
                  <c:v>331.07799999999997</c:v>
                </c:pt>
                <c:pt idx="2964">
                  <c:v>331.18799999999999</c:v>
                </c:pt>
                <c:pt idx="2965">
                  <c:v>331.29700000000003</c:v>
                </c:pt>
                <c:pt idx="2966">
                  <c:v>331.40600000000001</c:v>
                </c:pt>
                <c:pt idx="2967">
                  <c:v>331.51600000000002</c:v>
                </c:pt>
                <c:pt idx="2968">
                  <c:v>331.625</c:v>
                </c:pt>
                <c:pt idx="2969">
                  <c:v>331.73399999999998</c:v>
                </c:pt>
                <c:pt idx="2970">
                  <c:v>331.85899999999998</c:v>
                </c:pt>
                <c:pt idx="2971">
                  <c:v>331.96899999999999</c:v>
                </c:pt>
                <c:pt idx="2972">
                  <c:v>332.07799999999997</c:v>
                </c:pt>
                <c:pt idx="2973">
                  <c:v>332.18799999999999</c:v>
                </c:pt>
                <c:pt idx="2974">
                  <c:v>332.29700000000003</c:v>
                </c:pt>
                <c:pt idx="2975">
                  <c:v>332.42200000000003</c:v>
                </c:pt>
                <c:pt idx="2976">
                  <c:v>332.53100000000001</c:v>
                </c:pt>
                <c:pt idx="2977">
                  <c:v>332.64100000000002</c:v>
                </c:pt>
                <c:pt idx="2978">
                  <c:v>332.75</c:v>
                </c:pt>
                <c:pt idx="2979">
                  <c:v>332.85899999999998</c:v>
                </c:pt>
                <c:pt idx="2980">
                  <c:v>332.96899999999999</c:v>
                </c:pt>
                <c:pt idx="2981">
                  <c:v>333.07799999999997</c:v>
                </c:pt>
                <c:pt idx="2982">
                  <c:v>333.20299999999997</c:v>
                </c:pt>
                <c:pt idx="2983">
                  <c:v>333.31299999999999</c:v>
                </c:pt>
                <c:pt idx="2984">
                  <c:v>333.42200000000003</c:v>
                </c:pt>
                <c:pt idx="2985">
                  <c:v>333.53100000000001</c:v>
                </c:pt>
                <c:pt idx="2986">
                  <c:v>333.64100000000002</c:v>
                </c:pt>
                <c:pt idx="2987">
                  <c:v>333.75</c:v>
                </c:pt>
                <c:pt idx="2988">
                  <c:v>333.85899999999998</c:v>
                </c:pt>
                <c:pt idx="2989">
                  <c:v>333.96899999999999</c:v>
                </c:pt>
                <c:pt idx="2990">
                  <c:v>334.09399999999999</c:v>
                </c:pt>
                <c:pt idx="2991">
                  <c:v>334.20299999999997</c:v>
                </c:pt>
                <c:pt idx="2992">
                  <c:v>334.31299999999999</c:v>
                </c:pt>
                <c:pt idx="2993">
                  <c:v>334.42200000000003</c:v>
                </c:pt>
                <c:pt idx="2994">
                  <c:v>334.53100000000001</c:v>
                </c:pt>
                <c:pt idx="2995">
                  <c:v>334.64100000000002</c:v>
                </c:pt>
                <c:pt idx="2996">
                  <c:v>334.75</c:v>
                </c:pt>
                <c:pt idx="2997">
                  <c:v>334.875</c:v>
                </c:pt>
                <c:pt idx="2998">
                  <c:v>334.98399999999998</c:v>
                </c:pt>
                <c:pt idx="2999">
                  <c:v>335.09399999999999</c:v>
                </c:pt>
                <c:pt idx="3000">
                  <c:v>335.20299999999997</c:v>
                </c:pt>
                <c:pt idx="3001">
                  <c:v>335.31299999999999</c:v>
                </c:pt>
                <c:pt idx="3002">
                  <c:v>335.43799999999999</c:v>
                </c:pt>
                <c:pt idx="3003">
                  <c:v>335.54700000000003</c:v>
                </c:pt>
                <c:pt idx="3004">
                  <c:v>335.65600000000001</c:v>
                </c:pt>
                <c:pt idx="3005">
                  <c:v>335.76600000000002</c:v>
                </c:pt>
                <c:pt idx="3006">
                  <c:v>335.875</c:v>
                </c:pt>
                <c:pt idx="3007">
                  <c:v>335.98399999999998</c:v>
                </c:pt>
                <c:pt idx="3008">
                  <c:v>336.09399999999999</c:v>
                </c:pt>
                <c:pt idx="3009">
                  <c:v>336.21899999999999</c:v>
                </c:pt>
                <c:pt idx="3010">
                  <c:v>336.32799999999997</c:v>
                </c:pt>
                <c:pt idx="3011">
                  <c:v>336.43799999999999</c:v>
                </c:pt>
                <c:pt idx="3012">
                  <c:v>336.54700000000003</c:v>
                </c:pt>
                <c:pt idx="3013">
                  <c:v>336.65600000000001</c:v>
                </c:pt>
                <c:pt idx="3014">
                  <c:v>336.76600000000002</c:v>
                </c:pt>
                <c:pt idx="3015">
                  <c:v>336.875</c:v>
                </c:pt>
                <c:pt idx="3016">
                  <c:v>337</c:v>
                </c:pt>
                <c:pt idx="3017">
                  <c:v>337.10899999999998</c:v>
                </c:pt>
                <c:pt idx="3018">
                  <c:v>337.21899999999999</c:v>
                </c:pt>
                <c:pt idx="3019">
                  <c:v>337.32799999999997</c:v>
                </c:pt>
                <c:pt idx="3020">
                  <c:v>337.45299999999997</c:v>
                </c:pt>
                <c:pt idx="3021">
                  <c:v>337.56299999999999</c:v>
                </c:pt>
                <c:pt idx="3022">
                  <c:v>337.67200000000003</c:v>
                </c:pt>
                <c:pt idx="3023">
                  <c:v>337.78100000000001</c:v>
                </c:pt>
                <c:pt idx="3024">
                  <c:v>337.89100000000002</c:v>
                </c:pt>
                <c:pt idx="3025">
                  <c:v>338</c:v>
                </c:pt>
                <c:pt idx="3026">
                  <c:v>338.10899999999998</c:v>
                </c:pt>
                <c:pt idx="3027">
                  <c:v>338.21899999999999</c:v>
                </c:pt>
                <c:pt idx="3028">
                  <c:v>338.34399999999999</c:v>
                </c:pt>
                <c:pt idx="3029">
                  <c:v>338.45299999999997</c:v>
                </c:pt>
                <c:pt idx="3030">
                  <c:v>338.56299999999999</c:v>
                </c:pt>
                <c:pt idx="3031">
                  <c:v>338.67200000000003</c:v>
                </c:pt>
                <c:pt idx="3032">
                  <c:v>338.78100000000001</c:v>
                </c:pt>
                <c:pt idx="3033">
                  <c:v>338.89100000000002</c:v>
                </c:pt>
                <c:pt idx="3034">
                  <c:v>339</c:v>
                </c:pt>
                <c:pt idx="3035">
                  <c:v>339.125</c:v>
                </c:pt>
                <c:pt idx="3036">
                  <c:v>339.23399999999998</c:v>
                </c:pt>
                <c:pt idx="3037">
                  <c:v>339.34399999999999</c:v>
                </c:pt>
                <c:pt idx="3038">
                  <c:v>339.45299999999997</c:v>
                </c:pt>
                <c:pt idx="3039">
                  <c:v>339.56299999999999</c:v>
                </c:pt>
                <c:pt idx="3040">
                  <c:v>339.67200000000003</c:v>
                </c:pt>
                <c:pt idx="3041">
                  <c:v>339.78100000000001</c:v>
                </c:pt>
                <c:pt idx="3042">
                  <c:v>339.90600000000001</c:v>
                </c:pt>
                <c:pt idx="3043">
                  <c:v>340.01600000000002</c:v>
                </c:pt>
                <c:pt idx="3044">
                  <c:v>340.125</c:v>
                </c:pt>
                <c:pt idx="3045">
                  <c:v>340.23399999999998</c:v>
                </c:pt>
                <c:pt idx="3046">
                  <c:v>340.34399999999999</c:v>
                </c:pt>
                <c:pt idx="3047">
                  <c:v>340.46899999999999</c:v>
                </c:pt>
                <c:pt idx="3048">
                  <c:v>340.57799999999997</c:v>
                </c:pt>
                <c:pt idx="3049">
                  <c:v>340.68799999999999</c:v>
                </c:pt>
                <c:pt idx="3050">
                  <c:v>340.79700000000003</c:v>
                </c:pt>
                <c:pt idx="3051">
                  <c:v>340.90600000000001</c:v>
                </c:pt>
                <c:pt idx="3052">
                  <c:v>341.03100000000001</c:v>
                </c:pt>
                <c:pt idx="3053">
                  <c:v>341.14100000000002</c:v>
                </c:pt>
                <c:pt idx="3054">
                  <c:v>341.25</c:v>
                </c:pt>
                <c:pt idx="3055">
                  <c:v>341.35899999999998</c:v>
                </c:pt>
                <c:pt idx="3056">
                  <c:v>341.46899999999999</c:v>
                </c:pt>
                <c:pt idx="3057">
                  <c:v>341.57799999999997</c:v>
                </c:pt>
                <c:pt idx="3058">
                  <c:v>341.70299999999997</c:v>
                </c:pt>
                <c:pt idx="3059">
                  <c:v>341.81299999999999</c:v>
                </c:pt>
                <c:pt idx="3060">
                  <c:v>341.92200000000003</c:v>
                </c:pt>
                <c:pt idx="3061">
                  <c:v>342.03100000000001</c:v>
                </c:pt>
                <c:pt idx="3062">
                  <c:v>342.14100000000002</c:v>
                </c:pt>
                <c:pt idx="3063">
                  <c:v>342.25</c:v>
                </c:pt>
                <c:pt idx="3064">
                  <c:v>342.375</c:v>
                </c:pt>
                <c:pt idx="3065">
                  <c:v>342.48399999999998</c:v>
                </c:pt>
                <c:pt idx="3066">
                  <c:v>342.59399999999999</c:v>
                </c:pt>
                <c:pt idx="3067">
                  <c:v>342.70299999999997</c:v>
                </c:pt>
                <c:pt idx="3068">
                  <c:v>342.81299999999999</c:v>
                </c:pt>
                <c:pt idx="3069">
                  <c:v>342.92200000000003</c:v>
                </c:pt>
                <c:pt idx="3070">
                  <c:v>343.03100000000001</c:v>
                </c:pt>
                <c:pt idx="3071">
                  <c:v>343.14100000000002</c:v>
                </c:pt>
                <c:pt idx="3072">
                  <c:v>343.26600000000002</c:v>
                </c:pt>
                <c:pt idx="3073">
                  <c:v>343.375</c:v>
                </c:pt>
                <c:pt idx="3074">
                  <c:v>343.48399999999998</c:v>
                </c:pt>
                <c:pt idx="3075">
                  <c:v>343.59399999999999</c:v>
                </c:pt>
                <c:pt idx="3076">
                  <c:v>343.70299999999997</c:v>
                </c:pt>
                <c:pt idx="3077">
                  <c:v>343.82799999999997</c:v>
                </c:pt>
                <c:pt idx="3078">
                  <c:v>343.93799999999999</c:v>
                </c:pt>
                <c:pt idx="3079">
                  <c:v>344.04700000000003</c:v>
                </c:pt>
                <c:pt idx="3080">
                  <c:v>344.15600000000001</c:v>
                </c:pt>
                <c:pt idx="3081">
                  <c:v>344.26600000000002</c:v>
                </c:pt>
                <c:pt idx="3082">
                  <c:v>344.375</c:v>
                </c:pt>
                <c:pt idx="3083">
                  <c:v>344.48399999999998</c:v>
                </c:pt>
                <c:pt idx="3084">
                  <c:v>344.59399999999999</c:v>
                </c:pt>
                <c:pt idx="3085">
                  <c:v>344.71899999999999</c:v>
                </c:pt>
                <c:pt idx="3086">
                  <c:v>344.82799999999997</c:v>
                </c:pt>
                <c:pt idx="3087">
                  <c:v>344.93799999999999</c:v>
                </c:pt>
                <c:pt idx="3088">
                  <c:v>345.04700000000003</c:v>
                </c:pt>
                <c:pt idx="3089">
                  <c:v>345.15600000000001</c:v>
                </c:pt>
                <c:pt idx="3090">
                  <c:v>345.26600000000002</c:v>
                </c:pt>
                <c:pt idx="3091">
                  <c:v>345.39100000000002</c:v>
                </c:pt>
                <c:pt idx="3092">
                  <c:v>345.5</c:v>
                </c:pt>
                <c:pt idx="3093">
                  <c:v>345.60899999999998</c:v>
                </c:pt>
                <c:pt idx="3094">
                  <c:v>345.71899999999999</c:v>
                </c:pt>
                <c:pt idx="3095">
                  <c:v>345.82799999999997</c:v>
                </c:pt>
                <c:pt idx="3096">
                  <c:v>345.95299999999997</c:v>
                </c:pt>
                <c:pt idx="3097">
                  <c:v>346.06299999999999</c:v>
                </c:pt>
                <c:pt idx="3098">
                  <c:v>346.17200000000003</c:v>
                </c:pt>
                <c:pt idx="3099">
                  <c:v>346.28100000000001</c:v>
                </c:pt>
                <c:pt idx="3100">
                  <c:v>346.39100000000002</c:v>
                </c:pt>
                <c:pt idx="3101">
                  <c:v>346.51600000000002</c:v>
                </c:pt>
                <c:pt idx="3102">
                  <c:v>346.625</c:v>
                </c:pt>
                <c:pt idx="3103">
                  <c:v>346.73399999999998</c:v>
                </c:pt>
                <c:pt idx="3104">
                  <c:v>346.84399999999999</c:v>
                </c:pt>
                <c:pt idx="3105">
                  <c:v>346.95299999999997</c:v>
                </c:pt>
                <c:pt idx="3106">
                  <c:v>347.06299999999999</c:v>
                </c:pt>
                <c:pt idx="3107">
                  <c:v>347.17200000000003</c:v>
                </c:pt>
                <c:pt idx="3108">
                  <c:v>347.29700000000003</c:v>
                </c:pt>
                <c:pt idx="3109">
                  <c:v>347.40600000000001</c:v>
                </c:pt>
                <c:pt idx="3110">
                  <c:v>347.51600000000002</c:v>
                </c:pt>
                <c:pt idx="3111">
                  <c:v>347.64100000000002</c:v>
                </c:pt>
                <c:pt idx="3112">
                  <c:v>347.75</c:v>
                </c:pt>
                <c:pt idx="3113">
                  <c:v>347.85899999999998</c:v>
                </c:pt>
                <c:pt idx="3114">
                  <c:v>347.96899999999999</c:v>
                </c:pt>
                <c:pt idx="3115">
                  <c:v>348.07799999999997</c:v>
                </c:pt>
                <c:pt idx="3116">
                  <c:v>348.18799999999999</c:v>
                </c:pt>
                <c:pt idx="3117">
                  <c:v>348.29700000000003</c:v>
                </c:pt>
                <c:pt idx="3118">
                  <c:v>348.42200000000003</c:v>
                </c:pt>
                <c:pt idx="3119">
                  <c:v>348.53100000000001</c:v>
                </c:pt>
                <c:pt idx="3120">
                  <c:v>348.64100000000002</c:v>
                </c:pt>
                <c:pt idx="3121">
                  <c:v>348.75</c:v>
                </c:pt>
                <c:pt idx="3122">
                  <c:v>348.85899999999998</c:v>
                </c:pt>
                <c:pt idx="3123">
                  <c:v>348.98399999999998</c:v>
                </c:pt>
                <c:pt idx="3124">
                  <c:v>349.09399999999999</c:v>
                </c:pt>
                <c:pt idx="3125">
                  <c:v>349.20299999999997</c:v>
                </c:pt>
                <c:pt idx="3126">
                  <c:v>349.31299999999999</c:v>
                </c:pt>
                <c:pt idx="3127">
                  <c:v>349.42200000000003</c:v>
                </c:pt>
                <c:pt idx="3128">
                  <c:v>349.54700000000003</c:v>
                </c:pt>
                <c:pt idx="3129">
                  <c:v>349.65600000000001</c:v>
                </c:pt>
                <c:pt idx="3130">
                  <c:v>349.76600000000002</c:v>
                </c:pt>
                <c:pt idx="3131">
                  <c:v>349.875</c:v>
                </c:pt>
                <c:pt idx="3132">
                  <c:v>349.98399999999998</c:v>
                </c:pt>
                <c:pt idx="3133">
                  <c:v>350.10899999999998</c:v>
                </c:pt>
                <c:pt idx="3134">
                  <c:v>350.21899999999999</c:v>
                </c:pt>
                <c:pt idx="3135">
                  <c:v>350.32799999999997</c:v>
                </c:pt>
                <c:pt idx="3136">
                  <c:v>350.43799999999999</c:v>
                </c:pt>
                <c:pt idx="3137">
                  <c:v>350.54700000000003</c:v>
                </c:pt>
                <c:pt idx="3138">
                  <c:v>350.65600000000001</c:v>
                </c:pt>
                <c:pt idx="3139">
                  <c:v>350.76600000000002</c:v>
                </c:pt>
                <c:pt idx="3140">
                  <c:v>350.89100000000002</c:v>
                </c:pt>
                <c:pt idx="3141">
                  <c:v>351</c:v>
                </c:pt>
                <c:pt idx="3142">
                  <c:v>351.10899999999998</c:v>
                </c:pt>
                <c:pt idx="3143">
                  <c:v>351.21899999999999</c:v>
                </c:pt>
                <c:pt idx="3144">
                  <c:v>351.32799999999997</c:v>
                </c:pt>
                <c:pt idx="3145">
                  <c:v>351.43799999999999</c:v>
                </c:pt>
                <c:pt idx="3146">
                  <c:v>351.54700000000003</c:v>
                </c:pt>
                <c:pt idx="3147">
                  <c:v>351.67200000000003</c:v>
                </c:pt>
                <c:pt idx="3148">
                  <c:v>351.78100000000001</c:v>
                </c:pt>
                <c:pt idx="3149">
                  <c:v>351.89100000000002</c:v>
                </c:pt>
                <c:pt idx="3150">
                  <c:v>352</c:v>
                </c:pt>
                <c:pt idx="3151">
                  <c:v>352.10899999999998</c:v>
                </c:pt>
                <c:pt idx="3152">
                  <c:v>352.21899999999999</c:v>
                </c:pt>
                <c:pt idx="3153">
                  <c:v>352.34399999999999</c:v>
                </c:pt>
                <c:pt idx="3154">
                  <c:v>352.45299999999997</c:v>
                </c:pt>
                <c:pt idx="3155">
                  <c:v>352.56299999999999</c:v>
                </c:pt>
                <c:pt idx="3156">
                  <c:v>352.67200000000003</c:v>
                </c:pt>
                <c:pt idx="3157">
                  <c:v>352.78100000000001</c:v>
                </c:pt>
                <c:pt idx="3158">
                  <c:v>352.89100000000002</c:v>
                </c:pt>
                <c:pt idx="3159">
                  <c:v>353.01600000000002</c:v>
                </c:pt>
                <c:pt idx="3160">
                  <c:v>353.125</c:v>
                </c:pt>
                <c:pt idx="3161">
                  <c:v>353.23399999999998</c:v>
                </c:pt>
                <c:pt idx="3162">
                  <c:v>353.34399999999999</c:v>
                </c:pt>
                <c:pt idx="3163">
                  <c:v>353.45299999999997</c:v>
                </c:pt>
                <c:pt idx="3164">
                  <c:v>353.56299999999999</c:v>
                </c:pt>
                <c:pt idx="3165">
                  <c:v>353.67200000000003</c:v>
                </c:pt>
                <c:pt idx="3166">
                  <c:v>353.79700000000003</c:v>
                </c:pt>
                <c:pt idx="3167">
                  <c:v>353.90600000000001</c:v>
                </c:pt>
                <c:pt idx="3168">
                  <c:v>354.01600000000002</c:v>
                </c:pt>
                <c:pt idx="3169">
                  <c:v>354.10899999999998</c:v>
                </c:pt>
                <c:pt idx="3170">
                  <c:v>354.56299999999999</c:v>
                </c:pt>
                <c:pt idx="3171">
                  <c:v>355.56299999999999</c:v>
                </c:pt>
                <c:pt idx="3172">
                  <c:v>356.56299999999999</c:v>
                </c:pt>
                <c:pt idx="3173">
                  <c:v>357.56299999999999</c:v>
                </c:pt>
                <c:pt idx="3174">
                  <c:v>358.56299999999999</c:v>
                </c:pt>
                <c:pt idx="3175">
                  <c:v>359.56299999999999</c:v>
                </c:pt>
                <c:pt idx="3176">
                  <c:v>360.56299999999999</c:v>
                </c:pt>
                <c:pt idx="3177">
                  <c:v>361.56299999999999</c:v>
                </c:pt>
                <c:pt idx="3178">
                  <c:v>362.56299999999999</c:v>
                </c:pt>
                <c:pt idx="3179">
                  <c:v>363.56299999999999</c:v>
                </c:pt>
                <c:pt idx="3180">
                  <c:v>364.56299999999999</c:v>
                </c:pt>
                <c:pt idx="3181">
                  <c:v>365.56299999999999</c:v>
                </c:pt>
                <c:pt idx="3182">
                  <c:v>366.56299999999999</c:v>
                </c:pt>
                <c:pt idx="3183">
                  <c:v>367.56299999999999</c:v>
                </c:pt>
                <c:pt idx="3184">
                  <c:v>368.56299999999999</c:v>
                </c:pt>
                <c:pt idx="3185">
                  <c:v>369.56299999999999</c:v>
                </c:pt>
                <c:pt idx="3186">
                  <c:v>370.56299999999999</c:v>
                </c:pt>
                <c:pt idx="3187">
                  <c:v>371.56299999999999</c:v>
                </c:pt>
                <c:pt idx="3188">
                  <c:v>372.56299999999999</c:v>
                </c:pt>
                <c:pt idx="3189">
                  <c:v>373.56299999999999</c:v>
                </c:pt>
                <c:pt idx="3190">
                  <c:v>374.56299999999999</c:v>
                </c:pt>
                <c:pt idx="3191">
                  <c:v>375.56299999999999</c:v>
                </c:pt>
                <c:pt idx="3192">
                  <c:v>376.56299999999999</c:v>
                </c:pt>
                <c:pt idx="3193">
                  <c:v>377.56299999999999</c:v>
                </c:pt>
                <c:pt idx="3194">
                  <c:v>378.56299999999999</c:v>
                </c:pt>
                <c:pt idx="3195">
                  <c:v>379.56299999999999</c:v>
                </c:pt>
                <c:pt idx="3196">
                  <c:v>380.56299999999999</c:v>
                </c:pt>
                <c:pt idx="3197">
                  <c:v>381.56299999999999</c:v>
                </c:pt>
                <c:pt idx="3198">
                  <c:v>382.56299999999999</c:v>
                </c:pt>
                <c:pt idx="3199">
                  <c:v>383.56299999999999</c:v>
                </c:pt>
                <c:pt idx="3200">
                  <c:v>384.56299999999999</c:v>
                </c:pt>
                <c:pt idx="3201">
                  <c:v>385.56299999999999</c:v>
                </c:pt>
                <c:pt idx="3202">
                  <c:v>386.56299999999999</c:v>
                </c:pt>
                <c:pt idx="3203">
                  <c:v>387.56299999999999</c:v>
                </c:pt>
                <c:pt idx="3204">
                  <c:v>388.56299999999999</c:v>
                </c:pt>
                <c:pt idx="3205">
                  <c:v>389.56299999999999</c:v>
                </c:pt>
                <c:pt idx="3206">
                  <c:v>390.56299999999999</c:v>
                </c:pt>
                <c:pt idx="3207">
                  <c:v>391.56299999999999</c:v>
                </c:pt>
                <c:pt idx="3208">
                  <c:v>392.56299999999999</c:v>
                </c:pt>
                <c:pt idx="3209">
                  <c:v>393.56299999999999</c:v>
                </c:pt>
                <c:pt idx="3210">
                  <c:v>394.56299999999999</c:v>
                </c:pt>
                <c:pt idx="3211">
                  <c:v>395.56299999999999</c:v>
                </c:pt>
                <c:pt idx="3212">
                  <c:v>396.56299999999999</c:v>
                </c:pt>
                <c:pt idx="3213">
                  <c:v>397.56299999999999</c:v>
                </c:pt>
                <c:pt idx="3214">
                  <c:v>398.56299999999999</c:v>
                </c:pt>
                <c:pt idx="3215">
                  <c:v>399.56299999999999</c:v>
                </c:pt>
                <c:pt idx="3216">
                  <c:v>400.56299999999999</c:v>
                </c:pt>
                <c:pt idx="3217">
                  <c:v>401.56299999999999</c:v>
                </c:pt>
                <c:pt idx="3218">
                  <c:v>402.56299999999999</c:v>
                </c:pt>
                <c:pt idx="3219">
                  <c:v>403.56299999999999</c:v>
                </c:pt>
                <c:pt idx="3220">
                  <c:v>404.56299999999999</c:v>
                </c:pt>
                <c:pt idx="3221">
                  <c:v>405.56299999999999</c:v>
                </c:pt>
                <c:pt idx="3222">
                  <c:v>406.56299999999999</c:v>
                </c:pt>
                <c:pt idx="3223">
                  <c:v>407.56299999999999</c:v>
                </c:pt>
                <c:pt idx="3224">
                  <c:v>408.56299999999999</c:v>
                </c:pt>
                <c:pt idx="3225">
                  <c:v>409.56299999999999</c:v>
                </c:pt>
                <c:pt idx="3226">
                  <c:v>410.56299999999999</c:v>
                </c:pt>
                <c:pt idx="3227">
                  <c:v>411.56299999999999</c:v>
                </c:pt>
                <c:pt idx="3228">
                  <c:v>412.56299999999999</c:v>
                </c:pt>
                <c:pt idx="3229">
                  <c:v>413.56299999999999</c:v>
                </c:pt>
                <c:pt idx="3230">
                  <c:v>414.56299999999999</c:v>
                </c:pt>
                <c:pt idx="3231">
                  <c:v>415.56299999999999</c:v>
                </c:pt>
                <c:pt idx="3232">
                  <c:v>416.56299999999999</c:v>
                </c:pt>
                <c:pt idx="3233">
                  <c:v>417.56299999999999</c:v>
                </c:pt>
                <c:pt idx="3234">
                  <c:v>418.56299999999999</c:v>
                </c:pt>
                <c:pt idx="3235">
                  <c:v>419.56299999999999</c:v>
                </c:pt>
                <c:pt idx="3236">
                  <c:v>420.56299999999999</c:v>
                </c:pt>
                <c:pt idx="3237">
                  <c:v>421.56299999999999</c:v>
                </c:pt>
                <c:pt idx="3238">
                  <c:v>422.56299999999999</c:v>
                </c:pt>
                <c:pt idx="3239">
                  <c:v>423.56299999999999</c:v>
                </c:pt>
                <c:pt idx="3240">
                  <c:v>424.56299999999999</c:v>
                </c:pt>
                <c:pt idx="3241">
                  <c:v>425.56299999999999</c:v>
                </c:pt>
                <c:pt idx="3242">
                  <c:v>426.56299999999999</c:v>
                </c:pt>
                <c:pt idx="3243">
                  <c:v>427.56299999999999</c:v>
                </c:pt>
                <c:pt idx="3244">
                  <c:v>428.56299999999999</c:v>
                </c:pt>
                <c:pt idx="3245">
                  <c:v>429.56299999999999</c:v>
                </c:pt>
                <c:pt idx="3246">
                  <c:v>430.56299999999999</c:v>
                </c:pt>
                <c:pt idx="3247">
                  <c:v>431.56299999999999</c:v>
                </c:pt>
                <c:pt idx="3248">
                  <c:v>432.56299999999999</c:v>
                </c:pt>
                <c:pt idx="3249">
                  <c:v>433.56299999999999</c:v>
                </c:pt>
                <c:pt idx="3250">
                  <c:v>434.56299999999999</c:v>
                </c:pt>
                <c:pt idx="3251">
                  <c:v>435.56299999999999</c:v>
                </c:pt>
                <c:pt idx="3252">
                  <c:v>436.56299999999999</c:v>
                </c:pt>
                <c:pt idx="3253">
                  <c:v>437.56299999999999</c:v>
                </c:pt>
                <c:pt idx="3254">
                  <c:v>438.56299999999999</c:v>
                </c:pt>
                <c:pt idx="3255">
                  <c:v>439.56299999999999</c:v>
                </c:pt>
                <c:pt idx="3256">
                  <c:v>440.56299999999999</c:v>
                </c:pt>
                <c:pt idx="3257">
                  <c:v>441.56299999999999</c:v>
                </c:pt>
                <c:pt idx="3258">
                  <c:v>442.56299999999999</c:v>
                </c:pt>
                <c:pt idx="3259">
                  <c:v>443.56299999999999</c:v>
                </c:pt>
                <c:pt idx="3260">
                  <c:v>444.56299999999999</c:v>
                </c:pt>
                <c:pt idx="3261">
                  <c:v>445.56299999999999</c:v>
                </c:pt>
                <c:pt idx="3262">
                  <c:v>446.56299999999999</c:v>
                </c:pt>
                <c:pt idx="3263">
                  <c:v>447.56299999999999</c:v>
                </c:pt>
                <c:pt idx="3264">
                  <c:v>448.56299999999999</c:v>
                </c:pt>
                <c:pt idx="3265">
                  <c:v>449.56299999999999</c:v>
                </c:pt>
                <c:pt idx="3266">
                  <c:v>450.56299999999999</c:v>
                </c:pt>
                <c:pt idx="3267">
                  <c:v>451.56299999999999</c:v>
                </c:pt>
                <c:pt idx="3268">
                  <c:v>452.56299999999999</c:v>
                </c:pt>
                <c:pt idx="3269">
                  <c:v>453.56299999999999</c:v>
                </c:pt>
                <c:pt idx="3270">
                  <c:v>454.56299999999999</c:v>
                </c:pt>
                <c:pt idx="3271">
                  <c:v>455.56299999999999</c:v>
                </c:pt>
                <c:pt idx="3272">
                  <c:v>456.56299999999999</c:v>
                </c:pt>
                <c:pt idx="3273">
                  <c:v>457.56299999999999</c:v>
                </c:pt>
                <c:pt idx="3274">
                  <c:v>458.56299999999999</c:v>
                </c:pt>
                <c:pt idx="3275">
                  <c:v>459.56299999999999</c:v>
                </c:pt>
                <c:pt idx="3276">
                  <c:v>460.56299999999999</c:v>
                </c:pt>
                <c:pt idx="3277">
                  <c:v>461.56299999999999</c:v>
                </c:pt>
                <c:pt idx="3278">
                  <c:v>462.56299999999999</c:v>
                </c:pt>
                <c:pt idx="3279">
                  <c:v>463.56299999999999</c:v>
                </c:pt>
                <c:pt idx="3280">
                  <c:v>464.56299999999999</c:v>
                </c:pt>
                <c:pt idx="3281">
                  <c:v>465.56299999999999</c:v>
                </c:pt>
                <c:pt idx="3282">
                  <c:v>466.56299999999999</c:v>
                </c:pt>
                <c:pt idx="3283">
                  <c:v>467.56299999999999</c:v>
                </c:pt>
                <c:pt idx="3284">
                  <c:v>468.56299999999999</c:v>
                </c:pt>
                <c:pt idx="3285">
                  <c:v>469.56299999999999</c:v>
                </c:pt>
                <c:pt idx="3286">
                  <c:v>470.56299999999999</c:v>
                </c:pt>
                <c:pt idx="3287">
                  <c:v>471.56299999999999</c:v>
                </c:pt>
                <c:pt idx="3288">
                  <c:v>472.56299999999999</c:v>
                </c:pt>
                <c:pt idx="3289">
                  <c:v>473.56299999999999</c:v>
                </c:pt>
                <c:pt idx="3290">
                  <c:v>474.56299999999999</c:v>
                </c:pt>
                <c:pt idx="3291">
                  <c:v>475.56299999999999</c:v>
                </c:pt>
                <c:pt idx="3292">
                  <c:v>476.56299999999999</c:v>
                </c:pt>
                <c:pt idx="3293">
                  <c:v>477.56299999999999</c:v>
                </c:pt>
                <c:pt idx="3294">
                  <c:v>478.56299999999999</c:v>
                </c:pt>
                <c:pt idx="3295">
                  <c:v>479.56299999999999</c:v>
                </c:pt>
                <c:pt idx="3296">
                  <c:v>480.56299999999999</c:v>
                </c:pt>
                <c:pt idx="3297">
                  <c:v>481.56299999999999</c:v>
                </c:pt>
                <c:pt idx="3298">
                  <c:v>482.56299999999999</c:v>
                </c:pt>
                <c:pt idx="3299">
                  <c:v>483.56299999999999</c:v>
                </c:pt>
                <c:pt idx="3300">
                  <c:v>484.56299999999999</c:v>
                </c:pt>
                <c:pt idx="3301">
                  <c:v>485.56299999999999</c:v>
                </c:pt>
                <c:pt idx="3302">
                  <c:v>486.56299999999999</c:v>
                </c:pt>
                <c:pt idx="3303">
                  <c:v>487.56299999999999</c:v>
                </c:pt>
                <c:pt idx="3304">
                  <c:v>488.56299999999999</c:v>
                </c:pt>
                <c:pt idx="3305">
                  <c:v>489.56299999999999</c:v>
                </c:pt>
                <c:pt idx="3306">
                  <c:v>490.56299999999999</c:v>
                </c:pt>
                <c:pt idx="3307">
                  <c:v>491.56299999999999</c:v>
                </c:pt>
                <c:pt idx="3308">
                  <c:v>492.56299999999999</c:v>
                </c:pt>
                <c:pt idx="3309">
                  <c:v>493.56299999999999</c:v>
                </c:pt>
                <c:pt idx="3310">
                  <c:v>494.56299999999999</c:v>
                </c:pt>
                <c:pt idx="3311">
                  <c:v>495.56299999999999</c:v>
                </c:pt>
                <c:pt idx="3312">
                  <c:v>496.56299999999999</c:v>
                </c:pt>
                <c:pt idx="3313">
                  <c:v>497.56299999999999</c:v>
                </c:pt>
                <c:pt idx="3314">
                  <c:v>498.56299999999999</c:v>
                </c:pt>
                <c:pt idx="3315">
                  <c:v>499.56299999999999</c:v>
                </c:pt>
                <c:pt idx="3316">
                  <c:v>500.56299999999999</c:v>
                </c:pt>
                <c:pt idx="3317">
                  <c:v>501.56299999999999</c:v>
                </c:pt>
                <c:pt idx="3318">
                  <c:v>502.56299999999999</c:v>
                </c:pt>
                <c:pt idx="3319">
                  <c:v>503.56299999999999</c:v>
                </c:pt>
                <c:pt idx="3320">
                  <c:v>504.56299999999999</c:v>
                </c:pt>
                <c:pt idx="3321">
                  <c:v>505.56299999999999</c:v>
                </c:pt>
                <c:pt idx="3322">
                  <c:v>506.56299999999999</c:v>
                </c:pt>
                <c:pt idx="3323">
                  <c:v>507.56299999999999</c:v>
                </c:pt>
                <c:pt idx="3324">
                  <c:v>508.56299999999999</c:v>
                </c:pt>
                <c:pt idx="3325">
                  <c:v>509.56299999999999</c:v>
                </c:pt>
                <c:pt idx="3326">
                  <c:v>510.56299999999999</c:v>
                </c:pt>
                <c:pt idx="3327">
                  <c:v>511.56299999999999</c:v>
                </c:pt>
                <c:pt idx="3328">
                  <c:v>512.56299999999999</c:v>
                </c:pt>
                <c:pt idx="3329">
                  <c:v>513.56299999999999</c:v>
                </c:pt>
                <c:pt idx="3330">
                  <c:v>514.56299999999999</c:v>
                </c:pt>
                <c:pt idx="3331">
                  <c:v>515.56299999999999</c:v>
                </c:pt>
                <c:pt idx="3332">
                  <c:v>516.56299999999999</c:v>
                </c:pt>
                <c:pt idx="3333">
                  <c:v>517.56299999999999</c:v>
                </c:pt>
                <c:pt idx="3334">
                  <c:v>518.56299999999999</c:v>
                </c:pt>
                <c:pt idx="3335">
                  <c:v>519.56299999999999</c:v>
                </c:pt>
                <c:pt idx="3336">
                  <c:v>520.56299999999999</c:v>
                </c:pt>
                <c:pt idx="3337">
                  <c:v>521.56299999999999</c:v>
                </c:pt>
                <c:pt idx="3338">
                  <c:v>522.56299999999999</c:v>
                </c:pt>
                <c:pt idx="3339">
                  <c:v>523.56299999999999</c:v>
                </c:pt>
                <c:pt idx="3340">
                  <c:v>524.56299999999999</c:v>
                </c:pt>
                <c:pt idx="3341">
                  <c:v>525.56299999999999</c:v>
                </c:pt>
                <c:pt idx="3342">
                  <c:v>526.56299999999999</c:v>
                </c:pt>
                <c:pt idx="3343">
                  <c:v>527.56299999999999</c:v>
                </c:pt>
                <c:pt idx="3344">
                  <c:v>528.56299999999999</c:v>
                </c:pt>
                <c:pt idx="3345">
                  <c:v>529.56299999999999</c:v>
                </c:pt>
                <c:pt idx="3346">
                  <c:v>530.56299999999999</c:v>
                </c:pt>
                <c:pt idx="3347">
                  <c:v>531.56299999999999</c:v>
                </c:pt>
                <c:pt idx="3348">
                  <c:v>532.56299999999999</c:v>
                </c:pt>
                <c:pt idx="3349">
                  <c:v>533.56299999999999</c:v>
                </c:pt>
                <c:pt idx="3350">
                  <c:v>534.56299999999999</c:v>
                </c:pt>
                <c:pt idx="3351">
                  <c:v>535.56299999999999</c:v>
                </c:pt>
                <c:pt idx="3352">
                  <c:v>536.56299999999999</c:v>
                </c:pt>
                <c:pt idx="3353">
                  <c:v>537.56299999999999</c:v>
                </c:pt>
                <c:pt idx="3354">
                  <c:v>538.56299999999999</c:v>
                </c:pt>
                <c:pt idx="3355">
                  <c:v>539.56299999999999</c:v>
                </c:pt>
                <c:pt idx="3356">
                  <c:v>540.56299999999999</c:v>
                </c:pt>
                <c:pt idx="3357">
                  <c:v>541.56299999999999</c:v>
                </c:pt>
                <c:pt idx="3358">
                  <c:v>542.56299999999999</c:v>
                </c:pt>
                <c:pt idx="3359">
                  <c:v>543.56299999999999</c:v>
                </c:pt>
                <c:pt idx="3360">
                  <c:v>544.56299999999999</c:v>
                </c:pt>
                <c:pt idx="3361">
                  <c:v>545.56299999999999</c:v>
                </c:pt>
                <c:pt idx="3362">
                  <c:v>546.56299999999999</c:v>
                </c:pt>
                <c:pt idx="3363">
                  <c:v>547.56299999999999</c:v>
                </c:pt>
                <c:pt idx="3364">
                  <c:v>548.56299999999999</c:v>
                </c:pt>
                <c:pt idx="3365">
                  <c:v>549.56299999999999</c:v>
                </c:pt>
                <c:pt idx="3366">
                  <c:v>550.56299999999999</c:v>
                </c:pt>
                <c:pt idx="3367">
                  <c:v>551.56299999999999</c:v>
                </c:pt>
                <c:pt idx="3368">
                  <c:v>552.56299999999999</c:v>
                </c:pt>
                <c:pt idx="3369">
                  <c:v>553.56299999999999</c:v>
                </c:pt>
                <c:pt idx="3370">
                  <c:v>554.56299999999999</c:v>
                </c:pt>
                <c:pt idx="3371">
                  <c:v>555.56299999999999</c:v>
                </c:pt>
                <c:pt idx="3372">
                  <c:v>556.56299999999999</c:v>
                </c:pt>
                <c:pt idx="3373">
                  <c:v>557.56299999999999</c:v>
                </c:pt>
                <c:pt idx="3374">
                  <c:v>558.56299999999999</c:v>
                </c:pt>
                <c:pt idx="3375">
                  <c:v>559.56299999999999</c:v>
                </c:pt>
                <c:pt idx="3376">
                  <c:v>560.56299999999999</c:v>
                </c:pt>
                <c:pt idx="3377">
                  <c:v>561.56299999999999</c:v>
                </c:pt>
                <c:pt idx="3378">
                  <c:v>562.56299999999999</c:v>
                </c:pt>
                <c:pt idx="3379">
                  <c:v>563.56299999999999</c:v>
                </c:pt>
                <c:pt idx="3380">
                  <c:v>564.56299999999999</c:v>
                </c:pt>
                <c:pt idx="3381">
                  <c:v>565.56299999999999</c:v>
                </c:pt>
                <c:pt idx="3382">
                  <c:v>566.56299999999999</c:v>
                </c:pt>
                <c:pt idx="3383">
                  <c:v>567.56299999999999</c:v>
                </c:pt>
                <c:pt idx="3384">
                  <c:v>568.56299999999999</c:v>
                </c:pt>
                <c:pt idx="3385">
                  <c:v>569.56299999999999</c:v>
                </c:pt>
                <c:pt idx="3386">
                  <c:v>570.56299999999999</c:v>
                </c:pt>
                <c:pt idx="3387">
                  <c:v>571.56299999999999</c:v>
                </c:pt>
                <c:pt idx="3388">
                  <c:v>572.56299999999999</c:v>
                </c:pt>
                <c:pt idx="3389">
                  <c:v>573.56299999999999</c:v>
                </c:pt>
                <c:pt idx="3390">
                  <c:v>574.56299999999999</c:v>
                </c:pt>
                <c:pt idx="3391">
                  <c:v>575.56299999999999</c:v>
                </c:pt>
                <c:pt idx="3392">
                  <c:v>576.56299999999999</c:v>
                </c:pt>
                <c:pt idx="3393">
                  <c:v>577.56299999999999</c:v>
                </c:pt>
                <c:pt idx="3394">
                  <c:v>578.56299999999999</c:v>
                </c:pt>
                <c:pt idx="3395">
                  <c:v>579.56299999999999</c:v>
                </c:pt>
                <c:pt idx="3396">
                  <c:v>580.56299999999999</c:v>
                </c:pt>
                <c:pt idx="3397">
                  <c:v>581.56299999999999</c:v>
                </c:pt>
                <c:pt idx="3398">
                  <c:v>582.56299999999999</c:v>
                </c:pt>
                <c:pt idx="3399">
                  <c:v>583.56299999999999</c:v>
                </c:pt>
                <c:pt idx="3400">
                  <c:v>584.56299999999999</c:v>
                </c:pt>
                <c:pt idx="3401">
                  <c:v>585.56299999999999</c:v>
                </c:pt>
                <c:pt idx="3402">
                  <c:v>586.56299999999999</c:v>
                </c:pt>
                <c:pt idx="3403">
                  <c:v>587.56299999999999</c:v>
                </c:pt>
                <c:pt idx="3404">
                  <c:v>588.56299999999999</c:v>
                </c:pt>
                <c:pt idx="3405">
                  <c:v>589.56299999999999</c:v>
                </c:pt>
                <c:pt idx="3406">
                  <c:v>590.56299999999999</c:v>
                </c:pt>
                <c:pt idx="3407">
                  <c:v>591.56299999999999</c:v>
                </c:pt>
                <c:pt idx="3408">
                  <c:v>592.56299999999999</c:v>
                </c:pt>
                <c:pt idx="3409">
                  <c:v>593.56299999999999</c:v>
                </c:pt>
                <c:pt idx="3410">
                  <c:v>594.56299999999999</c:v>
                </c:pt>
                <c:pt idx="3411">
                  <c:v>595.56299999999999</c:v>
                </c:pt>
                <c:pt idx="3412">
                  <c:v>596.56299999999999</c:v>
                </c:pt>
                <c:pt idx="3413">
                  <c:v>597.56299999999999</c:v>
                </c:pt>
                <c:pt idx="3414">
                  <c:v>598.56299999999999</c:v>
                </c:pt>
                <c:pt idx="3415">
                  <c:v>599.56299999999999</c:v>
                </c:pt>
                <c:pt idx="3416">
                  <c:v>600.56299999999999</c:v>
                </c:pt>
                <c:pt idx="3417">
                  <c:v>601.56299999999999</c:v>
                </c:pt>
                <c:pt idx="3418">
                  <c:v>602.56299999999999</c:v>
                </c:pt>
                <c:pt idx="3419">
                  <c:v>603.56299999999999</c:v>
                </c:pt>
                <c:pt idx="3420">
                  <c:v>604.56299999999999</c:v>
                </c:pt>
                <c:pt idx="3421">
                  <c:v>605.56299999999999</c:v>
                </c:pt>
                <c:pt idx="3422">
                  <c:v>606.56299999999999</c:v>
                </c:pt>
                <c:pt idx="3423">
                  <c:v>607.56299999999999</c:v>
                </c:pt>
                <c:pt idx="3424">
                  <c:v>608.56299999999999</c:v>
                </c:pt>
                <c:pt idx="3425">
                  <c:v>609.56299999999999</c:v>
                </c:pt>
                <c:pt idx="3426">
                  <c:v>610.56299999999999</c:v>
                </c:pt>
                <c:pt idx="3427">
                  <c:v>611.56299999999999</c:v>
                </c:pt>
                <c:pt idx="3428">
                  <c:v>612.56299999999999</c:v>
                </c:pt>
                <c:pt idx="3429">
                  <c:v>613.56299999999999</c:v>
                </c:pt>
                <c:pt idx="3430">
                  <c:v>614.56299999999999</c:v>
                </c:pt>
                <c:pt idx="3431">
                  <c:v>615.56299999999999</c:v>
                </c:pt>
                <c:pt idx="3432">
                  <c:v>616.56299999999999</c:v>
                </c:pt>
                <c:pt idx="3433">
                  <c:v>617.56299999999999</c:v>
                </c:pt>
                <c:pt idx="3434">
                  <c:v>618.56299999999999</c:v>
                </c:pt>
                <c:pt idx="3435">
                  <c:v>619.56299999999999</c:v>
                </c:pt>
                <c:pt idx="3436">
                  <c:v>620.56299999999999</c:v>
                </c:pt>
                <c:pt idx="3437">
                  <c:v>621.56299999999999</c:v>
                </c:pt>
                <c:pt idx="3438">
                  <c:v>622.56299999999999</c:v>
                </c:pt>
                <c:pt idx="3439">
                  <c:v>623.56299999999999</c:v>
                </c:pt>
                <c:pt idx="3440">
                  <c:v>624.56299999999999</c:v>
                </c:pt>
                <c:pt idx="3441">
                  <c:v>625.56299999999999</c:v>
                </c:pt>
                <c:pt idx="3442">
                  <c:v>626.56299999999999</c:v>
                </c:pt>
                <c:pt idx="3443">
                  <c:v>627.56299999999999</c:v>
                </c:pt>
                <c:pt idx="3444">
                  <c:v>628.56299999999999</c:v>
                </c:pt>
                <c:pt idx="3445">
                  <c:v>629.56299999999999</c:v>
                </c:pt>
                <c:pt idx="3446">
                  <c:v>630.56299999999999</c:v>
                </c:pt>
                <c:pt idx="3447">
                  <c:v>631.56299999999999</c:v>
                </c:pt>
                <c:pt idx="3448">
                  <c:v>632.56299999999999</c:v>
                </c:pt>
                <c:pt idx="3449">
                  <c:v>633.56299999999999</c:v>
                </c:pt>
                <c:pt idx="3450">
                  <c:v>634.56299999999999</c:v>
                </c:pt>
                <c:pt idx="3451">
                  <c:v>635.56299999999999</c:v>
                </c:pt>
                <c:pt idx="3452">
                  <c:v>636.56299999999999</c:v>
                </c:pt>
                <c:pt idx="3453">
                  <c:v>637.56299999999999</c:v>
                </c:pt>
                <c:pt idx="3454">
                  <c:v>638.56299999999999</c:v>
                </c:pt>
                <c:pt idx="3455">
                  <c:v>639.56299999999999</c:v>
                </c:pt>
                <c:pt idx="3456">
                  <c:v>640.56299999999999</c:v>
                </c:pt>
                <c:pt idx="3457">
                  <c:v>641.56299999999999</c:v>
                </c:pt>
                <c:pt idx="3458">
                  <c:v>642.56299999999999</c:v>
                </c:pt>
                <c:pt idx="3459">
                  <c:v>643.56299999999999</c:v>
                </c:pt>
                <c:pt idx="3460">
                  <c:v>644.56299999999999</c:v>
                </c:pt>
                <c:pt idx="3461">
                  <c:v>645.56299999999999</c:v>
                </c:pt>
                <c:pt idx="3462">
                  <c:v>646.56299999999999</c:v>
                </c:pt>
                <c:pt idx="3463">
                  <c:v>647.56299999999999</c:v>
                </c:pt>
                <c:pt idx="3464">
                  <c:v>648.56299999999999</c:v>
                </c:pt>
                <c:pt idx="3465">
                  <c:v>649.56299999999999</c:v>
                </c:pt>
                <c:pt idx="3466">
                  <c:v>650.56299999999999</c:v>
                </c:pt>
                <c:pt idx="3467">
                  <c:v>651.56299999999999</c:v>
                </c:pt>
                <c:pt idx="3468">
                  <c:v>652.56299999999999</c:v>
                </c:pt>
                <c:pt idx="3469">
                  <c:v>653.56299999999999</c:v>
                </c:pt>
                <c:pt idx="3470">
                  <c:v>654.56299999999999</c:v>
                </c:pt>
                <c:pt idx="3471">
                  <c:v>655.56299999999999</c:v>
                </c:pt>
                <c:pt idx="3472">
                  <c:v>656.56299999999999</c:v>
                </c:pt>
                <c:pt idx="3473">
                  <c:v>657.56299999999999</c:v>
                </c:pt>
                <c:pt idx="3474">
                  <c:v>658.56299999999999</c:v>
                </c:pt>
                <c:pt idx="3475">
                  <c:v>659.56299999999999</c:v>
                </c:pt>
                <c:pt idx="3476">
                  <c:v>660.56299999999999</c:v>
                </c:pt>
                <c:pt idx="3477">
                  <c:v>661.56299999999999</c:v>
                </c:pt>
                <c:pt idx="3478">
                  <c:v>662.56299999999999</c:v>
                </c:pt>
                <c:pt idx="3479">
                  <c:v>663.56299999999999</c:v>
                </c:pt>
                <c:pt idx="3480">
                  <c:v>664.56299999999999</c:v>
                </c:pt>
                <c:pt idx="3481">
                  <c:v>665.56299999999999</c:v>
                </c:pt>
                <c:pt idx="3482">
                  <c:v>666.56299999999999</c:v>
                </c:pt>
                <c:pt idx="3483">
                  <c:v>667.56299999999999</c:v>
                </c:pt>
                <c:pt idx="3484">
                  <c:v>668.56299999999999</c:v>
                </c:pt>
                <c:pt idx="3485">
                  <c:v>669.56299999999999</c:v>
                </c:pt>
                <c:pt idx="3486">
                  <c:v>670.56299999999999</c:v>
                </c:pt>
                <c:pt idx="3487">
                  <c:v>671.56299999999999</c:v>
                </c:pt>
                <c:pt idx="3488">
                  <c:v>672.56299999999999</c:v>
                </c:pt>
                <c:pt idx="3489">
                  <c:v>673.56299999999999</c:v>
                </c:pt>
                <c:pt idx="3490">
                  <c:v>674.56299999999999</c:v>
                </c:pt>
                <c:pt idx="3491">
                  <c:v>675.56299999999999</c:v>
                </c:pt>
                <c:pt idx="3492">
                  <c:v>676.56299999999999</c:v>
                </c:pt>
                <c:pt idx="3493">
                  <c:v>677.56299999999999</c:v>
                </c:pt>
                <c:pt idx="3494">
                  <c:v>678.56299999999999</c:v>
                </c:pt>
                <c:pt idx="3495">
                  <c:v>679.56299999999999</c:v>
                </c:pt>
                <c:pt idx="3496">
                  <c:v>680.56299999999999</c:v>
                </c:pt>
                <c:pt idx="3497">
                  <c:v>681.56299999999999</c:v>
                </c:pt>
                <c:pt idx="3498">
                  <c:v>682.56299999999999</c:v>
                </c:pt>
                <c:pt idx="3499">
                  <c:v>683.56299999999999</c:v>
                </c:pt>
                <c:pt idx="3500">
                  <c:v>684.56299999999999</c:v>
                </c:pt>
                <c:pt idx="3501">
                  <c:v>685.56299999999999</c:v>
                </c:pt>
                <c:pt idx="3502">
                  <c:v>686.56299999999999</c:v>
                </c:pt>
                <c:pt idx="3503">
                  <c:v>687.56299999999999</c:v>
                </c:pt>
                <c:pt idx="3504">
                  <c:v>688.56299999999999</c:v>
                </c:pt>
                <c:pt idx="3505">
                  <c:v>689.56299999999999</c:v>
                </c:pt>
                <c:pt idx="3506">
                  <c:v>690.56299999999999</c:v>
                </c:pt>
                <c:pt idx="3507">
                  <c:v>691.56299999999999</c:v>
                </c:pt>
                <c:pt idx="3508">
                  <c:v>692.56299999999999</c:v>
                </c:pt>
                <c:pt idx="3509">
                  <c:v>693.56299999999999</c:v>
                </c:pt>
                <c:pt idx="3510">
                  <c:v>694.56299999999999</c:v>
                </c:pt>
                <c:pt idx="3511">
                  <c:v>695.56299999999999</c:v>
                </c:pt>
                <c:pt idx="3512">
                  <c:v>696.56299999999999</c:v>
                </c:pt>
                <c:pt idx="3513">
                  <c:v>697.56299999999999</c:v>
                </c:pt>
                <c:pt idx="3514">
                  <c:v>698.56299999999999</c:v>
                </c:pt>
                <c:pt idx="3515">
                  <c:v>699.56299999999999</c:v>
                </c:pt>
                <c:pt idx="3516">
                  <c:v>700.56299999999999</c:v>
                </c:pt>
                <c:pt idx="3517">
                  <c:v>701.56299999999999</c:v>
                </c:pt>
                <c:pt idx="3518">
                  <c:v>702.56299999999999</c:v>
                </c:pt>
                <c:pt idx="3519">
                  <c:v>703.56299999999999</c:v>
                </c:pt>
                <c:pt idx="3520">
                  <c:v>704.56299999999999</c:v>
                </c:pt>
                <c:pt idx="3521">
                  <c:v>705.56299999999999</c:v>
                </c:pt>
                <c:pt idx="3522">
                  <c:v>706.56299999999999</c:v>
                </c:pt>
                <c:pt idx="3523">
                  <c:v>707.56299999999999</c:v>
                </c:pt>
                <c:pt idx="3524">
                  <c:v>708.56299999999999</c:v>
                </c:pt>
                <c:pt idx="3525">
                  <c:v>709.56299999999999</c:v>
                </c:pt>
                <c:pt idx="3526">
                  <c:v>710.56299999999999</c:v>
                </c:pt>
                <c:pt idx="3527">
                  <c:v>711.56299999999999</c:v>
                </c:pt>
                <c:pt idx="3528">
                  <c:v>712.56299999999999</c:v>
                </c:pt>
                <c:pt idx="3529">
                  <c:v>713.56299999999999</c:v>
                </c:pt>
                <c:pt idx="3530">
                  <c:v>714.56299999999999</c:v>
                </c:pt>
                <c:pt idx="3531">
                  <c:v>715.56299999999999</c:v>
                </c:pt>
                <c:pt idx="3532">
                  <c:v>716.56299999999999</c:v>
                </c:pt>
                <c:pt idx="3533">
                  <c:v>717.56299999999999</c:v>
                </c:pt>
                <c:pt idx="3534">
                  <c:v>718.56299999999999</c:v>
                </c:pt>
                <c:pt idx="3535">
                  <c:v>719.56299999999999</c:v>
                </c:pt>
                <c:pt idx="3536">
                  <c:v>720.56299999999999</c:v>
                </c:pt>
                <c:pt idx="3537">
                  <c:v>721.56299999999999</c:v>
                </c:pt>
                <c:pt idx="3538">
                  <c:v>722.56299999999999</c:v>
                </c:pt>
                <c:pt idx="3539">
                  <c:v>723.56299999999999</c:v>
                </c:pt>
                <c:pt idx="3540">
                  <c:v>724.56299999999999</c:v>
                </c:pt>
                <c:pt idx="3541">
                  <c:v>725.56299999999999</c:v>
                </c:pt>
                <c:pt idx="3542">
                  <c:v>726.56299999999999</c:v>
                </c:pt>
                <c:pt idx="3543">
                  <c:v>727.56299999999999</c:v>
                </c:pt>
                <c:pt idx="3544">
                  <c:v>728.56299999999999</c:v>
                </c:pt>
                <c:pt idx="3545">
                  <c:v>729.56299999999999</c:v>
                </c:pt>
                <c:pt idx="3546">
                  <c:v>730.56299999999999</c:v>
                </c:pt>
                <c:pt idx="3547">
                  <c:v>731.56299999999999</c:v>
                </c:pt>
                <c:pt idx="3548">
                  <c:v>732.56299999999999</c:v>
                </c:pt>
                <c:pt idx="3549">
                  <c:v>733.56299999999999</c:v>
                </c:pt>
                <c:pt idx="3550">
                  <c:v>734.56299999999999</c:v>
                </c:pt>
                <c:pt idx="3551">
                  <c:v>735.56299999999999</c:v>
                </c:pt>
                <c:pt idx="3552">
                  <c:v>736.56299999999999</c:v>
                </c:pt>
                <c:pt idx="3553">
                  <c:v>737.56299999999999</c:v>
                </c:pt>
                <c:pt idx="3554">
                  <c:v>738.56299999999999</c:v>
                </c:pt>
                <c:pt idx="3555">
                  <c:v>739.56299999999999</c:v>
                </c:pt>
                <c:pt idx="3556">
                  <c:v>740.56299999999999</c:v>
                </c:pt>
                <c:pt idx="3557">
                  <c:v>741.56299999999999</c:v>
                </c:pt>
                <c:pt idx="3558">
                  <c:v>742.56299999999999</c:v>
                </c:pt>
                <c:pt idx="3559">
                  <c:v>743.56299999999999</c:v>
                </c:pt>
                <c:pt idx="3560">
                  <c:v>744.56299999999999</c:v>
                </c:pt>
                <c:pt idx="3561">
                  <c:v>745.56299999999999</c:v>
                </c:pt>
                <c:pt idx="3562">
                  <c:v>746.56299999999999</c:v>
                </c:pt>
                <c:pt idx="3563">
                  <c:v>747.56299999999999</c:v>
                </c:pt>
                <c:pt idx="3564">
                  <c:v>748.56299999999999</c:v>
                </c:pt>
                <c:pt idx="3565">
                  <c:v>749.56299999999999</c:v>
                </c:pt>
                <c:pt idx="3566">
                  <c:v>750.56299999999999</c:v>
                </c:pt>
                <c:pt idx="3567">
                  <c:v>751.56299999999999</c:v>
                </c:pt>
                <c:pt idx="3568">
                  <c:v>752.56299999999999</c:v>
                </c:pt>
                <c:pt idx="3569">
                  <c:v>753.56299999999999</c:v>
                </c:pt>
                <c:pt idx="3570">
                  <c:v>754.56299999999999</c:v>
                </c:pt>
                <c:pt idx="3571">
                  <c:v>755.56299999999999</c:v>
                </c:pt>
                <c:pt idx="3572">
                  <c:v>756.56299999999999</c:v>
                </c:pt>
                <c:pt idx="3573">
                  <c:v>757.56299999999999</c:v>
                </c:pt>
                <c:pt idx="3574">
                  <c:v>758.56299999999999</c:v>
                </c:pt>
                <c:pt idx="3575">
                  <c:v>759.56299999999999</c:v>
                </c:pt>
                <c:pt idx="3576">
                  <c:v>760.56299999999999</c:v>
                </c:pt>
                <c:pt idx="3577">
                  <c:v>761.56299999999999</c:v>
                </c:pt>
                <c:pt idx="3578">
                  <c:v>762.56299999999999</c:v>
                </c:pt>
                <c:pt idx="3579">
                  <c:v>763.56299999999999</c:v>
                </c:pt>
                <c:pt idx="3580">
                  <c:v>764.56299999999999</c:v>
                </c:pt>
                <c:pt idx="3581">
                  <c:v>765.56299999999999</c:v>
                </c:pt>
                <c:pt idx="3582">
                  <c:v>766.56299999999999</c:v>
                </c:pt>
                <c:pt idx="3583">
                  <c:v>767.56299999999999</c:v>
                </c:pt>
                <c:pt idx="3584">
                  <c:v>768.56299999999999</c:v>
                </c:pt>
                <c:pt idx="3585">
                  <c:v>769.56299999999999</c:v>
                </c:pt>
                <c:pt idx="3586">
                  <c:v>770.56299999999999</c:v>
                </c:pt>
                <c:pt idx="3587">
                  <c:v>771.56299999999999</c:v>
                </c:pt>
                <c:pt idx="3588">
                  <c:v>772.56299999999999</c:v>
                </c:pt>
                <c:pt idx="3589">
                  <c:v>773.56299999999999</c:v>
                </c:pt>
                <c:pt idx="3590">
                  <c:v>774.56299999999999</c:v>
                </c:pt>
                <c:pt idx="3591">
                  <c:v>775.56299999999999</c:v>
                </c:pt>
                <c:pt idx="3592">
                  <c:v>776.56299999999999</c:v>
                </c:pt>
                <c:pt idx="3593">
                  <c:v>777.56299999999999</c:v>
                </c:pt>
                <c:pt idx="3594">
                  <c:v>778.56299999999999</c:v>
                </c:pt>
                <c:pt idx="3595">
                  <c:v>779.56299999999999</c:v>
                </c:pt>
                <c:pt idx="3596">
                  <c:v>780.56299999999999</c:v>
                </c:pt>
                <c:pt idx="3597">
                  <c:v>781.56299999999999</c:v>
                </c:pt>
                <c:pt idx="3598">
                  <c:v>782.56299999999999</c:v>
                </c:pt>
                <c:pt idx="3599">
                  <c:v>783.56299999999999</c:v>
                </c:pt>
                <c:pt idx="3600">
                  <c:v>784.56299999999999</c:v>
                </c:pt>
                <c:pt idx="3601">
                  <c:v>785.56299999999999</c:v>
                </c:pt>
                <c:pt idx="3602">
                  <c:v>786.56299999999999</c:v>
                </c:pt>
                <c:pt idx="3603">
                  <c:v>787.56299999999999</c:v>
                </c:pt>
                <c:pt idx="3604">
                  <c:v>788.56299999999999</c:v>
                </c:pt>
                <c:pt idx="3605">
                  <c:v>789.56299999999999</c:v>
                </c:pt>
                <c:pt idx="3606">
                  <c:v>790.56299999999999</c:v>
                </c:pt>
                <c:pt idx="3607">
                  <c:v>791.56299999999999</c:v>
                </c:pt>
                <c:pt idx="3608">
                  <c:v>792.56299999999999</c:v>
                </c:pt>
                <c:pt idx="3609">
                  <c:v>793.56299999999999</c:v>
                </c:pt>
                <c:pt idx="3610">
                  <c:v>794.56299999999999</c:v>
                </c:pt>
                <c:pt idx="3611">
                  <c:v>795.56299999999999</c:v>
                </c:pt>
                <c:pt idx="3612">
                  <c:v>796.56299999999999</c:v>
                </c:pt>
                <c:pt idx="3613">
                  <c:v>797.56299999999999</c:v>
                </c:pt>
                <c:pt idx="3614">
                  <c:v>798.56299999999999</c:v>
                </c:pt>
                <c:pt idx="3615">
                  <c:v>799.56299999999999</c:v>
                </c:pt>
                <c:pt idx="3616">
                  <c:v>800.56299999999999</c:v>
                </c:pt>
                <c:pt idx="3617">
                  <c:v>801.56299999999999</c:v>
                </c:pt>
                <c:pt idx="3618">
                  <c:v>802.56299999999999</c:v>
                </c:pt>
                <c:pt idx="3619">
                  <c:v>803.56299999999999</c:v>
                </c:pt>
                <c:pt idx="3620">
                  <c:v>804.56299999999999</c:v>
                </c:pt>
                <c:pt idx="3621">
                  <c:v>805.56299999999999</c:v>
                </c:pt>
                <c:pt idx="3622">
                  <c:v>806.56299999999999</c:v>
                </c:pt>
                <c:pt idx="3623">
                  <c:v>807.56299999999999</c:v>
                </c:pt>
                <c:pt idx="3624">
                  <c:v>808.56299999999999</c:v>
                </c:pt>
                <c:pt idx="3625">
                  <c:v>809.56299999999999</c:v>
                </c:pt>
                <c:pt idx="3626">
                  <c:v>810.56299999999999</c:v>
                </c:pt>
                <c:pt idx="3627">
                  <c:v>811.56299999999999</c:v>
                </c:pt>
                <c:pt idx="3628">
                  <c:v>812.56299999999999</c:v>
                </c:pt>
                <c:pt idx="3629">
                  <c:v>813.56299999999999</c:v>
                </c:pt>
                <c:pt idx="3630">
                  <c:v>814.56299999999999</c:v>
                </c:pt>
                <c:pt idx="3631">
                  <c:v>815.56299999999999</c:v>
                </c:pt>
                <c:pt idx="3632">
                  <c:v>816.56299999999999</c:v>
                </c:pt>
                <c:pt idx="3633">
                  <c:v>817.56299999999999</c:v>
                </c:pt>
                <c:pt idx="3634">
                  <c:v>818.56299999999999</c:v>
                </c:pt>
                <c:pt idx="3635">
                  <c:v>819.56299999999999</c:v>
                </c:pt>
                <c:pt idx="3636">
                  <c:v>820.56299999999999</c:v>
                </c:pt>
                <c:pt idx="3637">
                  <c:v>821.56299999999999</c:v>
                </c:pt>
                <c:pt idx="3638">
                  <c:v>822.56299999999999</c:v>
                </c:pt>
                <c:pt idx="3639">
                  <c:v>823.56299999999999</c:v>
                </c:pt>
                <c:pt idx="3640">
                  <c:v>824.56299999999999</c:v>
                </c:pt>
                <c:pt idx="3641">
                  <c:v>825.56299999999999</c:v>
                </c:pt>
                <c:pt idx="3642">
                  <c:v>826.56299999999999</c:v>
                </c:pt>
                <c:pt idx="3643">
                  <c:v>827.56299999999999</c:v>
                </c:pt>
                <c:pt idx="3644">
                  <c:v>828.56299999999999</c:v>
                </c:pt>
                <c:pt idx="3645">
                  <c:v>829.56299999999999</c:v>
                </c:pt>
                <c:pt idx="3646">
                  <c:v>830.56299999999999</c:v>
                </c:pt>
                <c:pt idx="3647">
                  <c:v>831.56299999999999</c:v>
                </c:pt>
                <c:pt idx="3648">
                  <c:v>832.56299999999999</c:v>
                </c:pt>
                <c:pt idx="3649">
                  <c:v>833.56299999999999</c:v>
                </c:pt>
                <c:pt idx="3650">
                  <c:v>834.56299999999999</c:v>
                </c:pt>
                <c:pt idx="3651">
                  <c:v>835.56299999999999</c:v>
                </c:pt>
                <c:pt idx="3652">
                  <c:v>836.56299999999999</c:v>
                </c:pt>
                <c:pt idx="3653">
                  <c:v>837.56299999999999</c:v>
                </c:pt>
                <c:pt idx="3654">
                  <c:v>838.56299999999999</c:v>
                </c:pt>
                <c:pt idx="3655">
                  <c:v>839.56299999999999</c:v>
                </c:pt>
                <c:pt idx="3656">
                  <c:v>840.56299999999999</c:v>
                </c:pt>
                <c:pt idx="3657">
                  <c:v>841.56299999999999</c:v>
                </c:pt>
                <c:pt idx="3658">
                  <c:v>842.56299999999999</c:v>
                </c:pt>
                <c:pt idx="3659">
                  <c:v>843.56299999999999</c:v>
                </c:pt>
                <c:pt idx="3660">
                  <c:v>844.56299999999999</c:v>
                </c:pt>
                <c:pt idx="3661">
                  <c:v>845.56299999999999</c:v>
                </c:pt>
                <c:pt idx="3662">
                  <c:v>846.56299999999999</c:v>
                </c:pt>
                <c:pt idx="3663">
                  <c:v>847.56299999999999</c:v>
                </c:pt>
                <c:pt idx="3664">
                  <c:v>848.56299999999999</c:v>
                </c:pt>
                <c:pt idx="3665">
                  <c:v>849.56299999999999</c:v>
                </c:pt>
                <c:pt idx="3666">
                  <c:v>850.56299999999999</c:v>
                </c:pt>
                <c:pt idx="3667">
                  <c:v>851.56299999999999</c:v>
                </c:pt>
                <c:pt idx="3668">
                  <c:v>852.56299999999999</c:v>
                </c:pt>
                <c:pt idx="3669">
                  <c:v>853.56299999999999</c:v>
                </c:pt>
                <c:pt idx="3670">
                  <c:v>854.56299999999999</c:v>
                </c:pt>
                <c:pt idx="3671">
                  <c:v>855.56299999999999</c:v>
                </c:pt>
                <c:pt idx="3672">
                  <c:v>856.56299999999999</c:v>
                </c:pt>
                <c:pt idx="3673">
                  <c:v>857.56299999999999</c:v>
                </c:pt>
                <c:pt idx="3674">
                  <c:v>858.56299999999999</c:v>
                </c:pt>
                <c:pt idx="3675">
                  <c:v>859.56299999999999</c:v>
                </c:pt>
                <c:pt idx="3676">
                  <c:v>860.56299999999999</c:v>
                </c:pt>
                <c:pt idx="3677">
                  <c:v>861.56299999999999</c:v>
                </c:pt>
                <c:pt idx="3678">
                  <c:v>862.56299999999999</c:v>
                </c:pt>
                <c:pt idx="3679">
                  <c:v>863.56299999999999</c:v>
                </c:pt>
                <c:pt idx="3680">
                  <c:v>864.56299999999999</c:v>
                </c:pt>
                <c:pt idx="3681">
                  <c:v>865.56299999999999</c:v>
                </c:pt>
                <c:pt idx="3682">
                  <c:v>866.56299999999999</c:v>
                </c:pt>
                <c:pt idx="3683">
                  <c:v>867.56299999999999</c:v>
                </c:pt>
                <c:pt idx="3684">
                  <c:v>868.56299999999999</c:v>
                </c:pt>
                <c:pt idx="3685">
                  <c:v>869.56299999999999</c:v>
                </c:pt>
                <c:pt idx="3686">
                  <c:v>870.56299999999999</c:v>
                </c:pt>
                <c:pt idx="3687">
                  <c:v>871.56299999999999</c:v>
                </c:pt>
                <c:pt idx="3688">
                  <c:v>872.56299999999999</c:v>
                </c:pt>
                <c:pt idx="3689">
                  <c:v>873.56299999999999</c:v>
                </c:pt>
                <c:pt idx="3690">
                  <c:v>874.56299999999999</c:v>
                </c:pt>
                <c:pt idx="3691">
                  <c:v>875.56299999999999</c:v>
                </c:pt>
                <c:pt idx="3692">
                  <c:v>876.56299999999999</c:v>
                </c:pt>
                <c:pt idx="3693">
                  <c:v>877.56299999999999</c:v>
                </c:pt>
                <c:pt idx="3694">
                  <c:v>878.56299999999999</c:v>
                </c:pt>
                <c:pt idx="3695">
                  <c:v>879.56299999999999</c:v>
                </c:pt>
                <c:pt idx="3696">
                  <c:v>880.56299999999999</c:v>
                </c:pt>
                <c:pt idx="3697">
                  <c:v>881.56299999999999</c:v>
                </c:pt>
                <c:pt idx="3698">
                  <c:v>882.56299999999999</c:v>
                </c:pt>
                <c:pt idx="3699">
                  <c:v>883.56299999999999</c:v>
                </c:pt>
                <c:pt idx="3700">
                  <c:v>884.56299999999999</c:v>
                </c:pt>
                <c:pt idx="3701">
                  <c:v>885.56299999999999</c:v>
                </c:pt>
                <c:pt idx="3702">
                  <c:v>886.56299999999999</c:v>
                </c:pt>
                <c:pt idx="3703">
                  <c:v>887.56299999999999</c:v>
                </c:pt>
                <c:pt idx="3704">
                  <c:v>888.56299999999999</c:v>
                </c:pt>
                <c:pt idx="3705">
                  <c:v>889.56299999999999</c:v>
                </c:pt>
                <c:pt idx="3706">
                  <c:v>890.56299999999999</c:v>
                </c:pt>
                <c:pt idx="3707">
                  <c:v>891.56299999999999</c:v>
                </c:pt>
                <c:pt idx="3708">
                  <c:v>892.56299999999999</c:v>
                </c:pt>
                <c:pt idx="3709">
                  <c:v>893.56299999999999</c:v>
                </c:pt>
                <c:pt idx="3710">
                  <c:v>894.56299999999999</c:v>
                </c:pt>
                <c:pt idx="3711">
                  <c:v>895.56299999999999</c:v>
                </c:pt>
                <c:pt idx="3712">
                  <c:v>896.56299999999999</c:v>
                </c:pt>
                <c:pt idx="3713">
                  <c:v>897.56299999999999</c:v>
                </c:pt>
                <c:pt idx="3714">
                  <c:v>898.56299999999999</c:v>
                </c:pt>
                <c:pt idx="3715">
                  <c:v>899.56299999999999</c:v>
                </c:pt>
                <c:pt idx="3716">
                  <c:v>900.56299999999999</c:v>
                </c:pt>
                <c:pt idx="3717">
                  <c:v>901.56299999999999</c:v>
                </c:pt>
                <c:pt idx="3718">
                  <c:v>902.56299999999999</c:v>
                </c:pt>
                <c:pt idx="3719">
                  <c:v>903.56299999999999</c:v>
                </c:pt>
                <c:pt idx="3720">
                  <c:v>904.56299999999999</c:v>
                </c:pt>
                <c:pt idx="3721">
                  <c:v>905.56299999999999</c:v>
                </c:pt>
                <c:pt idx="3722">
                  <c:v>906.56299999999999</c:v>
                </c:pt>
                <c:pt idx="3723">
                  <c:v>907.56299999999999</c:v>
                </c:pt>
                <c:pt idx="3724">
                  <c:v>908.56299999999999</c:v>
                </c:pt>
                <c:pt idx="3725">
                  <c:v>909.56299999999999</c:v>
                </c:pt>
                <c:pt idx="3726">
                  <c:v>910.56299999999999</c:v>
                </c:pt>
                <c:pt idx="3727">
                  <c:v>911.56299999999999</c:v>
                </c:pt>
                <c:pt idx="3728">
                  <c:v>912.56299999999999</c:v>
                </c:pt>
                <c:pt idx="3729">
                  <c:v>913.56299999999999</c:v>
                </c:pt>
                <c:pt idx="3730">
                  <c:v>914.56299999999999</c:v>
                </c:pt>
                <c:pt idx="3731">
                  <c:v>915.56299999999999</c:v>
                </c:pt>
                <c:pt idx="3732">
                  <c:v>916.56299999999999</c:v>
                </c:pt>
                <c:pt idx="3733">
                  <c:v>917.56299999999999</c:v>
                </c:pt>
                <c:pt idx="3734">
                  <c:v>918.56299999999999</c:v>
                </c:pt>
                <c:pt idx="3735">
                  <c:v>919.56299999999999</c:v>
                </c:pt>
                <c:pt idx="3736">
                  <c:v>920.56299999999999</c:v>
                </c:pt>
                <c:pt idx="3737">
                  <c:v>921.56299999999999</c:v>
                </c:pt>
                <c:pt idx="3738">
                  <c:v>922.56299999999999</c:v>
                </c:pt>
                <c:pt idx="3739">
                  <c:v>923.56299999999999</c:v>
                </c:pt>
                <c:pt idx="3740">
                  <c:v>924.56299999999999</c:v>
                </c:pt>
                <c:pt idx="3741">
                  <c:v>925.56299999999999</c:v>
                </c:pt>
                <c:pt idx="3742">
                  <c:v>926.56299999999999</c:v>
                </c:pt>
                <c:pt idx="3743">
                  <c:v>927.56299999999999</c:v>
                </c:pt>
                <c:pt idx="3744">
                  <c:v>928.56299999999999</c:v>
                </c:pt>
                <c:pt idx="3745">
                  <c:v>929.56299999999999</c:v>
                </c:pt>
                <c:pt idx="3746">
                  <c:v>930.56299999999999</c:v>
                </c:pt>
                <c:pt idx="3747">
                  <c:v>931.56299999999999</c:v>
                </c:pt>
                <c:pt idx="3748">
                  <c:v>932.56299999999999</c:v>
                </c:pt>
                <c:pt idx="3749">
                  <c:v>933.56299999999999</c:v>
                </c:pt>
                <c:pt idx="3750">
                  <c:v>934.56299999999999</c:v>
                </c:pt>
                <c:pt idx="3751">
                  <c:v>935.56299999999999</c:v>
                </c:pt>
                <c:pt idx="3752">
                  <c:v>936.56299999999999</c:v>
                </c:pt>
                <c:pt idx="3753">
                  <c:v>937.56299999999999</c:v>
                </c:pt>
                <c:pt idx="3754">
                  <c:v>938.56299999999999</c:v>
                </c:pt>
                <c:pt idx="3755">
                  <c:v>939.56299999999999</c:v>
                </c:pt>
                <c:pt idx="3756">
                  <c:v>940.56299999999999</c:v>
                </c:pt>
                <c:pt idx="3757">
                  <c:v>941.56299999999999</c:v>
                </c:pt>
                <c:pt idx="3758">
                  <c:v>942.56299999999999</c:v>
                </c:pt>
                <c:pt idx="3759">
                  <c:v>943.56299999999999</c:v>
                </c:pt>
                <c:pt idx="3760">
                  <c:v>944.56299999999999</c:v>
                </c:pt>
                <c:pt idx="3761">
                  <c:v>945.56299999999999</c:v>
                </c:pt>
                <c:pt idx="3762">
                  <c:v>946.56299999999999</c:v>
                </c:pt>
                <c:pt idx="3763">
                  <c:v>947.56299999999999</c:v>
                </c:pt>
                <c:pt idx="3764">
                  <c:v>948.56299999999999</c:v>
                </c:pt>
                <c:pt idx="3765">
                  <c:v>949.56299999999999</c:v>
                </c:pt>
                <c:pt idx="3766">
                  <c:v>950.56299999999999</c:v>
                </c:pt>
                <c:pt idx="3767">
                  <c:v>951.56299999999999</c:v>
                </c:pt>
                <c:pt idx="3768">
                  <c:v>952.56299999999999</c:v>
                </c:pt>
                <c:pt idx="3769">
                  <c:v>953.56299999999999</c:v>
                </c:pt>
                <c:pt idx="3770">
                  <c:v>954.56299999999999</c:v>
                </c:pt>
                <c:pt idx="3771">
                  <c:v>955.56299999999999</c:v>
                </c:pt>
                <c:pt idx="3772">
                  <c:v>956.56299999999999</c:v>
                </c:pt>
                <c:pt idx="3773">
                  <c:v>957.56299999999999</c:v>
                </c:pt>
                <c:pt idx="3774">
                  <c:v>958.56299999999999</c:v>
                </c:pt>
                <c:pt idx="3775">
                  <c:v>959.56299999999999</c:v>
                </c:pt>
                <c:pt idx="3776">
                  <c:v>960.56299999999999</c:v>
                </c:pt>
                <c:pt idx="3777">
                  <c:v>961.56299999999999</c:v>
                </c:pt>
                <c:pt idx="3778">
                  <c:v>962.56299999999999</c:v>
                </c:pt>
                <c:pt idx="3779">
                  <c:v>963.56299999999999</c:v>
                </c:pt>
                <c:pt idx="3780">
                  <c:v>964.56299999999999</c:v>
                </c:pt>
                <c:pt idx="3781">
                  <c:v>965.56299999999999</c:v>
                </c:pt>
                <c:pt idx="3782">
                  <c:v>966.56299999999999</c:v>
                </c:pt>
                <c:pt idx="3783">
                  <c:v>967.56299999999999</c:v>
                </c:pt>
                <c:pt idx="3784">
                  <c:v>968.56299999999999</c:v>
                </c:pt>
                <c:pt idx="3785">
                  <c:v>969.56299999999999</c:v>
                </c:pt>
                <c:pt idx="3786">
                  <c:v>970.56299999999999</c:v>
                </c:pt>
                <c:pt idx="3787">
                  <c:v>971.56299999999999</c:v>
                </c:pt>
                <c:pt idx="3788">
                  <c:v>972.56299999999999</c:v>
                </c:pt>
                <c:pt idx="3789">
                  <c:v>973.56299999999999</c:v>
                </c:pt>
                <c:pt idx="3790">
                  <c:v>974.56299999999999</c:v>
                </c:pt>
                <c:pt idx="3791">
                  <c:v>975.56299999999999</c:v>
                </c:pt>
                <c:pt idx="3792">
                  <c:v>976.56299999999999</c:v>
                </c:pt>
                <c:pt idx="3793">
                  <c:v>977.56299999999999</c:v>
                </c:pt>
                <c:pt idx="3794">
                  <c:v>978.56299999999999</c:v>
                </c:pt>
                <c:pt idx="3795">
                  <c:v>979.56299999999999</c:v>
                </c:pt>
                <c:pt idx="3796">
                  <c:v>980.56299999999999</c:v>
                </c:pt>
                <c:pt idx="3797">
                  <c:v>981.56299999999999</c:v>
                </c:pt>
                <c:pt idx="3798">
                  <c:v>982.56299999999999</c:v>
                </c:pt>
                <c:pt idx="3799">
                  <c:v>983.56299999999999</c:v>
                </c:pt>
                <c:pt idx="3800">
                  <c:v>984.56299999999999</c:v>
                </c:pt>
                <c:pt idx="3801">
                  <c:v>985.56299999999999</c:v>
                </c:pt>
                <c:pt idx="3802">
                  <c:v>986.56299999999999</c:v>
                </c:pt>
                <c:pt idx="3803">
                  <c:v>987.56299999999999</c:v>
                </c:pt>
                <c:pt idx="3804">
                  <c:v>988.56299999999999</c:v>
                </c:pt>
                <c:pt idx="3805">
                  <c:v>989.56299999999999</c:v>
                </c:pt>
                <c:pt idx="3806">
                  <c:v>990.56299999999999</c:v>
                </c:pt>
                <c:pt idx="3807">
                  <c:v>991.56299999999999</c:v>
                </c:pt>
                <c:pt idx="3808">
                  <c:v>992.56299999999999</c:v>
                </c:pt>
                <c:pt idx="3809">
                  <c:v>993.56299999999999</c:v>
                </c:pt>
                <c:pt idx="3810">
                  <c:v>994.56299999999999</c:v>
                </c:pt>
                <c:pt idx="3811">
                  <c:v>995.56299999999999</c:v>
                </c:pt>
                <c:pt idx="3812">
                  <c:v>996.56299999999999</c:v>
                </c:pt>
                <c:pt idx="3813">
                  <c:v>997.56299999999999</c:v>
                </c:pt>
                <c:pt idx="3814">
                  <c:v>998.56299999999999</c:v>
                </c:pt>
                <c:pt idx="3815">
                  <c:v>999.56299999999999</c:v>
                </c:pt>
                <c:pt idx="3816">
                  <c:v>1000.563</c:v>
                </c:pt>
                <c:pt idx="3817">
                  <c:v>1001.563</c:v>
                </c:pt>
                <c:pt idx="3818">
                  <c:v>1002.563</c:v>
                </c:pt>
                <c:pt idx="3819">
                  <c:v>1003.563</c:v>
                </c:pt>
                <c:pt idx="3820">
                  <c:v>1004.563</c:v>
                </c:pt>
                <c:pt idx="3821">
                  <c:v>1005.563</c:v>
                </c:pt>
                <c:pt idx="3822">
                  <c:v>1006.563</c:v>
                </c:pt>
                <c:pt idx="3823">
                  <c:v>1007.563</c:v>
                </c:pt>
                <c:pt idx="3824">
                  <c:v>1008.563</c:v>
                </c:pt>
                <c:pt idx="3825">
                  <c:v>1009.563</c:v>
                </c:pt>
                <c:pt idx="3826">
                  <c:v>1010.563</c:v>
                </c:pt>
                <c:pt idx="3827">
                  <c:v>1011.563</c:v>
                </c:pt>
                <c:pt idx="3828">
                  <c:v>1012.563</c:v>
                </c:pt>
                <c:pt idx="3829">
                  <c:v>1013.563</c:v>
                </c:pt>
                <c:pt idx="3830">
                  <c:v>1014.563</c:v>
                </c:pt>
                <c:pt idx="3831">
                  <c:v>1015.563</c:v>
                </c:pt>
                <c:pt idx="3832">
                  <c:v>1016.563</c:v>
                </c:pt>
                <c:pt idx="3833">
                  <c:v>1017.563</c:v>
                </c:pt>
                <c:pt idx="3834">
                  <c:v>1018.563</c:v>
                </c:pt>
                <c:pt idx="3835">
                  <c:v>1019.563</c:v>
                </c:pt>
                <c:pt idx="3836">
                  <c:v>1020.563</c:v>
                </c:pt>
                <c:pt idx="3837">
                  <c:v>1021.563</c:v>
                </c:pt>
                <c:pt idx="3838">
                  <c:v>1022.563</c:v>
                </c:pt>
                <c:pt idx="3839">
                  <c:v>1023.563</c:v>
                </c:pt>
                <c:pt idx="3840">
                  <c:v>1024.5630000000001</c:v>
                </c:pt>
                <c:pt idx="3841">
                  <c:v>1025.5630000000001</c:v>
                </c:pt>
                <c:pt idx="3842">
                  <c:v>1026.5630000000001</c:v>
                </c:pt>
                <c:pt idx="3843">
                  <c:v>1027.5630000000001</c:v>
                </c:pt>
                <c:pt idx="3844">
                  <c:v>1028.5630000000001</c:v>
                </c:pt>
                <c:pt idx="3845">
                  <c:v>1029.5630000000001</c:v>
                </c:pt>
                <c:pt idx="3846">
                  <c:v>1030.5630000000001</c:v>
                </c:pt>
                <c:pt idx="3847">
                  <c:v>1031.5630000000001</c:v>
                </c:pt>
                <c:pt idx="3848">
                  <c:v>1032.5630000000001</c:v>
                </c:pt>
                <c:pt idx="3849">
                  <c:v>1033.5630000000001</c:v>
                </c:pt>
                <c:pt idx="3850">
                  <c:v>1034.5630000000001</c:v>
                </c:pt>
                <c:pt idx="3851">
                  <c:v>1035.5630000000001</c:v>
                </c:pt>
                <c:pt idx="3852">
                  <c:v>1036.5630000000001</c:v>
                </c:pt>
                <c:pt idx="3853">
                  <c:v>1037.5630000000001</c:v>
                </c:pt>
                <c:pt idx="3854">
                  <c:v>1038.5630000000001</c:v>
                </c:pt>
                <c:pt idx="3855">
                  <c:v>1039.5630000000001</c:v>
                </c:pt>
                <c:pt idx="3856">
                  <c:v>1040.5630000000001</c:v>
                </c:pt>
                <c:pt idx="3857">
                  <c:v>1041.5630000000001</c:v>
                </c:pt>
                <c:pt idx="3858">
                  <c:v>1042.5630000000001</c:v>
                </c:pt>
                <c:pt idx="3859">
                  <c:v>1043.5630000000001</c:v>
                </c:pt>
                <c:pt idx="3860">
                  <c:v>1044.5630000000001</c:v>
                </c:pt>
                <c:pt idx="3861">
                  <c:v>1045.5630000000001</c:v>
                </c:pt>
                <c:pt idx="3862">
                  <c:v>1046.5630000000001</c:v>
                </c:pt>
                <c:pt idx="3863">
                  <c:v>1047.5630000000001</c:v>
                </c:pt>
                <c:pt idx="3864">
                  <c:v>1048.5630000000001</c:v>
                </c:pt>
                <c:pt idx="3865">
                  <c:v>1049.5630000000001</c:v>
                </c:pt>
                <c:pt idx="3866">
                  <c:v>1050.5630000000001</c:v>
                </c:pt>
                <c:pt idx="3867">
                  <c:v>1051.5630000000001</c:v>
                </c:pt>
                <c:pt idx="3868">
                  <c:v>1052.5630000000001</c:v>
                </c:pt>
                <c:pt idx="3869">
                  <c:v>1053.5630000000001</c:v>
                </c:pt>
                <c:pt idx="3870">
                  <c:v>1054.5630000000001</c:v>
                </c:pt>
                <c:pt idx="3871">
                  <c:v>1055.5630000000001</c:v>
                </c:pt>
                <c:pt idx="3872">
                  <c:v>1056.5630000000001</c:v>
                </c:pt>
                <c:pt idx="3873">
                  <c:v>1057.5630000000001</c:v>
                </c:pt>
                <c:pt idx="3874">
                  <c:v>1058.5630000000001</c:v>
                </c:pt>
                <c:pt idx="3875">
                  <c:v>1059.5630000000001</c:v>
                </c:pt>
                <c:pt idx="3876">
                  <c:v>1060.5630000000001</c:v>
                </c:pt>
                <c:pt idx="3877">
                  <c:v>1061.5630000000001</c:v>
                </c:pt>
                <c:pt idx="3878">
                  <c:v>1062.5630000000001</c:v>
                </c:pt>
                <c:pt idx="3879">
                  <c:v>1063.5630000000001</c:v>
                </c:pt>
                <c:pt idx="3880">
                  <c:v>1064.5630000000001</c:v>
                </c:pt>
                <c:pt idx="3881">
                  <c:v>1065.5630000000001</c:v>
                </c:pt>
                <c:pt idx="3882">
                  <c:v>1066.5630000000001</c:v>
                </c:pt>
                <c:pt idx="3883">
                  <c:v>1067.5630000000001</c:v>
                </c:pt>
                <c:pt idx="3884">
                  <c:v>1068.5630000000001</c:v>
                </c:pt>
                <c:pt idx="3885">
                  <c:v>1069.5630000000001</c:v>
                </c:pt>
                <c:pt idx="3886">
                  <c:v>1070.5630000000001</c:v>
                </c:pt>
                <c:pt idx="3887">
                  <c:v>1071.5630000000001</c:v>
                </c:pt>
                <c:pt idx="3888">
                  <c:v>1072.5630000000001</c:v>
                </c:pt>
                <c:pt idx="3889">
                  <c:v>1073.5630000000001</c:v>
                </c:pt>
                <c:pt idx="3890">
                  <c:v>1074.5630000000001</c:v>
                </c:pt>
                <c:pt idx="3891">
                  <c:v>1075.5630000000001</c:v>
                </c:pt>
                <c:pt idx="3892">
                  <c:v>1076.5630000000001</c:v>
                </c:pt>
                <c:pt idx="3893">
                  <c:v>1077.5630000000001</c:v>
                </c:pt>
                <c:pt idx="3894">
                  <c:v>1078.5630000000001</c:v>
                </c:pt>
                <c:pt idx="3895">
                  <c:v>1079.5630000000001</c:v>
                </c:pt>
                <c:pt idx="3896">
                  <c:v>1080.5630000000001</c:v>
                </c:pt>
                <c:pt idx="3897">
                  <c:v>1081.5630000000001</c:v>
                </c:pt>
                <c:pt idx="3898">
                  <c:v>1082.5630000000001</c:v>
                </c:pt>
                <c:pt idx="3899">
                  <c:v>1083.5630000000001</c:v>
                </c:pt>
                <c:pt idx="3900">
                  <c:v>1084.5630000000001</c:v>
                </c:pt>
                <c:pt idx="3901">
                  <c:v>1085.5630000000001</c:v>
                </c:pt>
                <c:pt idx="3902">
                  <c:v>1086.5630000000001</c:v>
                </c:pt>
                <c:pt idx="3903">
                  <c:v>1087.5630000000001</c:v>
                </c:pt>
                <c:pt idx="3904">
                  <c:v>1088.5630000000001</c:v>
                </c:pt>
                <c:pt idx="3905">
                  <c:v>1089.5630000000001</c:v>
                </c:pt>
                <c:pt idx="3906">
                  <c:v>1090.5630000000001</c:v>
                </c:pt>
                <c:pt idx="3907">
                  <c:v>1091.5630000000001</c:v>
                </c:pt>
                <c:pt idx="3908">
                  <c:v>1092.5630000000001</c:v>
                </c:pt>
                <c:pt idx="3909">
                  <c:v>1093.5630000000001</c:v>
                </c:pt>
                <c:pt idx="3910">
                  <c:v>1094.5630000000001</c:v>
                </c:pt>
                <c:pt idx="3911">
                  <c:v>1095.5630000000001</c:v>
                </c:pt>
                <c:pt idx="3912">
                  <c:v>1096.5630000000001</c:v>
                </c:pt>
                <c:pt idx="3913">
                  <c:v>1097.5630000000001</c:v>
                </c:pt>
                <c:pt idx="3914">
                  <c:v>1098.5630000000001</c:v>
                </c:pt>
                <c:pt idx="3915">
                  <c:v>1099.5630000000001</c:v>
                </c:pt>
                <c:pt idx="3916">
                  <c:v>1100.5630000000001</c:v>
                </c:pt>
                <c:pt idx="3917">
                  <c:v>1101.5630000000001</c:v>
                </c:pt>
                <c:pt idx="3918">
                  <c:v>1102.5630000000001</c:v>
                </c:pt>
                <c:pt idx="3919">
                  <c:v>1103.5630000000001</c:v>
                </c:pt>
                <c:pt idx="3920">
                  <c:v>1104.5630000000001</c:v>
                </c:pt>
                <c:pt idx="3921">
                  <c:v>1105.5630000000001</c:v>
                </c:pt>
                <c:pt idx="3922">
                  <c:v>1106.5630000000001</c:v>
                </c:pt>
                <c:pt idx="3923">
                  <c:v>1107.5630000000001</c:v>
                </c:pt>
                <c:pt idx="3924">
                  <c:v>1108.5630000000001</c:v>
                </c:pt>
                <c:pt idx="3925">
                  <c:v>1109.5630000000001</c:v>
                </c:pt>
                <c:pt idx="3926">
                  <c:v>1110.5630000000001</c:v>
                </c:pt>
                <c:pt idx="3927">
                  <c:v>1111.5630000000001</c:v>
                </c:pt>
                <c:pt idx="3928">
                  <c:v>1112.5630000000001</c:v>
                </c:pt>
                <c:pt idx="3929">
                  <c:v>1113.5630000000001</c:v>
                </c:pt>
                <c:pt idx="3930">
                  <c:v>1114.5630000000001</c:v>
                </c:pt>
                <c:pt idx="3931">
                  <c:v>1115.5630000000001</c:v>
                </c:pt>
                <c:pt idx="3932">
                  <c:v>1116.5630000000001</c:v>
                </c:pt>
                <c:pt idx="3933">
                  <c:v>1117.5630000000001</c:v>
                </c:pt>
                <c:pt idx="3934">
                  <c:v>1118.5630000000001</c:v>
                </c:pt>
                <c:pt idx="3935">
                  <c:v>1119.5630000000001</c:v>
                </c:pt>
                <c:pt idx="3936">
                  <c:v>1120.5630000000001</c:v>
                </c:pt>
                <c:pt idx="3937">
                  <c:v>1121.5630000000001</c:v>
                </c:pt>
                <c:pt idx="3938">
                  <c:v>1122.5630000000001</c:v>
                </c:pt>
                <c:pt idx="3939">
                  <c:v>1123.5630000000001</c:v>
                </c:pt>
                <c:pt idx="3940">
                  <c:v>1124.5630000000001</c:v>
                </c:pt>
                <c:pt idx="3941">
                  <c:v>1125.5630000000001</c:v>
                </c:pt>
                <c:pt idx="3942">
                  <c:v>1126.5630000000001</c:v>
                </c:pt>
                <c:pt idx="3943">
                  <c:v>1127.5630000000001</c:v>
                </c:pt>
                <c:pt idx="3944">
                  <c:v>1128.5630000000001</c:v>
                </c:pt>
                <c:pt idx="3945">
                  <c:v>1129.5630000000001</c:v>
                </c:pt>
                <c:pt idx="3946">
                  <c:v>1130.5630000000001</c:v>
                </c:pt>
                <c:pt idx="3947">
                  <c:v>1131.5630000000001</c:v>
                </c:pt>
                <c:pt idx="3948">
                  <c:v>1132.5630000000001</c:v>
                </c:pt>
                <c:pt idx="3949">
                  <c:v>1133.5630000000001</c:v>
                </c:pt>
                <c:pt idx="3950">
                  <c:v>1134.5630000000001</c:v>
                </c:pt>
                <c:pt idx="3951">
                  <c:v>1135.5630000000001</c:v>
                </c:pt>
                <c:pt idx="3952">
                  <c:v>1136.5630000000001</c:v>
                </c:pt>
                <c:pt idx="3953">
                  <c:v>1137.5630000000001</c:v>
                </c:pt>
                <c:pt idx="3954">
                  <c:v>1138.5630000000001</c:v>
                </c:pt>
                <c:pt idx="3955">
                  <c:v>1139.5630000000001</c:v>
                </c:pt>
                <c:pt idx="3956">
                  <c:v>1140.5630000000001</c:v>
                </c:pt>
                <c:pt idx="3957">
                  <c:v>1141.5630000000001</c:v>
                </c:pt>
                <c:pt idx="3958">
                  <c:v>1142.5630000000001</c:v>
                </c:pt>
                <c:pt idx="3959">
                  <c:v>1143.5630000000001</c:v>
                </c:pt>
                <c:pt idx="3960">
                  <c:v>1144.5630000000001</c:v>
                </c:pt>
                <c:pt idx="3961">
                  <c:v>1145.5630000000001</c:v>
                </c:pt>
                <c:pt idx="3962">
                  <c:v>1146.5630000000001</c:v>
                </c:pt>
                <c:pt idx="3963">
                  <c:v>1147.5630000000001</c:v>
                </c:pt>
                <c:pt idx="3964">
                  <c:v>1148.5630000000001</c:v>
                </c:pt>
                <c:pt idx="3965">
                  <c:v>1149.5630000000001</c:v>
                </c:pt>
                <c:pt idx="3966">
                  <c:v>1150.5630000000001</c:v>
                </c:pt>
                <c:pt idx="3967">
                  <c:v>1151.5630000000001</c:v>
                </c:pt>
                <c:pt idx="3968">
                  <c:v>1152.5630000000001</c:v>
                </c:pt>
                <c:pt idx="3969">
                  <c:v>1153.5630000000001</c:v>
                </c:pt>
                <c:pt idx="3970">
                  <c:v>1154.5630000000001</c:v>
                </c:pt>
                <c:pt idx="3971">
                  <c:v>1155.5630000000001</c:v>
                </c:pt>
                <c:pt idx="3972">
                  <c:v>1156.5630000000001</c:v>
                </c:pt>
                <c:pt idx="3973">
                  <c:v>1157.5630000000001</c:v>
                </c:pt>
                <c:pt idx="3974">
                  <c:v>1158.5630000000001</c:v>
                </c:pt>
                <c:pt idx="3975">
                  <c:v>1159.5630000000001</c:v>
                </c:pt>
                <c:pt idx="3976">
                  <c:v>1160.5630000000001</c:v>
                </c:pt>
                <c:pt idx="3977">
                  <c:v>1161.5630000000001</c:v>
                </c:pt>
                <c:pt idx="3978">
                  <c:v>1162.5630000000001</c:v>
                </c:pt>
                <c:pt idx="3979">
                  <c:v>1163.5630000000001</c:v>
                </c:pt>
                <c:pt idx="3980">
                  <c:v>1164.5630000000001</c:v>
                </c:pt>
                <c:pt idx="3981">
                  <c:v>1165.5630000000001</c:v>
                </c:pt>
                <c:pt idx="3982">
                  <c:v>1166.5630000000001</c:v>
                </c:pt>
                <c:pt idx="3983">
                  <c:v>1167.5630000000001</c:v>
                </c:pt>
                <c:pt idx="3984">
                  <c:v>1168.5630000000001</c:v>
                </c:pt>
                <c:pt idx="3985">
                  <c:v>1169.5630000000001</c:v>
                </c:pt>
                <c:pt idx="3986">
                  <c:v>1170.5630000000001</c:v>
                </c:pt>
                <c:pt idx="3987">
                  <c:v>1171.5630000000001</c:v>
                </c:pt>
                <c:pt idx="3988">
                  <c:v>1172.5630000000001</c:v>
                </c:pt>
                <c:pt idx="3989">
                  <c:v>1173.5630000000001</c:v>
                </c:pt>
                <c:pt idx="3990">
                  <c:v>1174.5630000000001</c:v>
                </c:pt>
                <c:pt idx="3991">
                  <c:v>1175.5630000000001</c:v>
                </c:pt>
                <c:pt idx="3992">
                  <c:v>1176.5630000000001</c:v>
                </c:pt>
                <c:pt idx="3993">
                  <c:v>1177.5630000000001</c:v>
                </c:pt>
                <c:pt idx="3994">
                  <c:v>1178.5630000000001</c:v>
                </c:pt>
                <c:pt idx="3995">
                  <c:v>1179.5630000000001</c:v>
                </c:pt>
                <c:pt idx="3996">
                  <c:v>1180.5630000000001</c:v>
                </c:pt>
                <c:pt idx="3997">
                  <c:v>1181.5630000000001</c:v>
                </c:pt>
                <c:pt idx="3998">
                  <c:v>1182.5630000000001</c:v>
                </c:pt>
              </c:numCache>
            </c:numRef>
          </c:xVal>
          <c:yVal>
            <c:numRef>
              <c:f>sheet1!$Y$2:$Y$4000</c:f>
              <c:numCache>
                <c:formatCode>0.00000000</c:formatCode>
                <c:ptCount val="3999"/>
                <c:pt idx="0">
                  <c:v>23.263593669999999</c:v>
                </c:pt>
                <c:pt idx="1">
                  <c:v>23.263593669999999</c:v>
                </c:pt>
                <c:pt idx="2">
                  <c:v>0</c:v>
                </c:pt>
                <c:pt idx="3">
                  <c:v>0</c:v>
                </c:pt>
                <c:pt idx="4">
                  <c:v>8.5208100000000002E-3</c:v>
                </c:pt>
                <c:pt idx="5">
                  <c:v>10.182527540000001</c:v>
                </c:pt>
                <c:pt idx="6">
                  <c:v>48.535297389999997</c:v>
                </c:pt>
                <c:pt idx="7">
                  <c:v>59.338432310000002</c:v>
                </c:pt>
                <c:pt idx="8">
                  <c:v>59.338432310000002</c:v>
                </c:pt>
                <c:pt idx="9">
                  <c:v>62.455669399999998</c:v>
                </c:pt>
                <c:pt idx="10">
                  <c:v>62.455669399999998</c:v>
                </c:pt>
                <c:pt idx="11">
                  <c:v>62.208568569999997</c:v>
                </c:pt>
                <c:pt idx="12">
                  <c:v>62.208568569999997</c:v>
                </c:pt>
                <c:pt idx="13">
                  <c:v>62.870353700000003</c:v>
                </c:pt>
                <c:pt idx="14">
                  <c:v>69.707000730000004</c:v>
                </c:pt>
                <c:pt idx="15">
                  <c:v>72.101379390000005</c:v>
                </c:pt>
                <c:pt idx="16">
                  <c:v>72.101379390000005</c:v>
                </c:pt>
                <c:pt idx="17">
                  <c:v>73.814094539999999</c:v>
                </c:pt>
                <c:pt idx="18">
                  <c:v>74.088180539999996</c:v>
                </c:pt>
                <c:pt idx="19">
                  <c:v>73.761550900000003</c:v>
                </c:pt>
                <c:pt idx="20">
                  <c:v>74.820983889999994</c:v>
                </c:pt>
                <c:pt idx="21">
                  <c:v>76.116165159999994</c:v>
                </c:pt>
                <c:pt idx="22">
                  <c:v>77.097503660000001</c:v>
                </c:pt>
                <c:pt idx="23">
                  <c:v>77.097503660000001</c:v>
                </c:pt>
                <c:pt idx="24">
                  <c:v>77.67408752</c:v>
                </c:pt>
                <c:pt idx="25">
                  <c:v>78.186767579999994</c:v>
                </c:pt>
                <c:pt idx="26">
                  <c:v>78.652572629999995</c:v>
                </c:pt>
                <c:pt idx="27">
                  <c:v>78.652572629999995</c:v>
                </c:pt>
                <c:pt idx="28">
                  <c:v>77.154289250000005</c:v>
                </c:pt>
                <c:pt idx="29">
                  <c:v>77.154289250000005</c:v>
                </c:pt>
                <c:pt idx="30">
                  <c:v>72.246231080000001</c:v>
                </c:pt>
                <c:pt idx="31">
                  <c:v>67.308349609999993</c:v>
                </c:pt>
                <c:pt idx="32">
                  <c:v>62.843383789999997</c:v>
                </c:pt>
                <c:pt idx="33">
                  <c:v>62.843383789999997</c:v>
                </c:pt>
                <c:pt idx="34">
                  <c:v>58.777473450000002</c:v>
                </c:pt>
                <c:pt idx="35">
                  <c:v>56.384502410000003</c:v>
                </c:pt>
                <c:pt idx="36">
                  <c:v>53.927635189999997</c:v>
                </c:pt>
                <c:pt idx="37">
                  <c:v>51.977745059999997</c:v>
                </c:pt>
                <c:pt idx="38">
                  <c:v>49.887279509999999</c:v>
                </c:pt>
                <c:pt idx="39">
                  <c:v>49.887279509999999</c:v>
                </c:pt>
                <c:pt idx="40">
                  <c:v>48.160377500000003</c:v>
                </c:pt>
                <c:pt idx="41">
                  <c:v>46.646492000000002</c:v>
                </c:pt>
                <c:pt idx="42">
                  <c:v>44.923835750000002</c:v>
                </c:pt>
                <c:pt idx="43">
                  <c:v>43.865821840000002</c:v>
                </c:pt>
                <c:pt idx="44">
                  <c:v>43.865821840000002</c:v>
                </c:pt>
                <c:pt idx="45">
                  <c:v>42.248256679999997</c:v>
                </c:pt>
                <c:pt idx="46">
                  <c:v>41.036865229999997</c:v>
                </c:pt>
                <c:pt idx="47">
                  <c:v>39.977424620000001</c:v>
                </c:pt>
                <c:pt idx="48">
                  <c:v>39.507354739999997</c:v>
                </c:pt>
                <c:pt idx="49">
                  <c:v>39.507354739999997</c:v>
                </c:pt>
                <c:pt idx="50">
                  <c:v>38.922256470000001</c:v>
                </c:pt>
                <c:pt idx="51">
                  <c:v>37.91962814</c:v>
                </c:pt>
                <c:pt idx="52">
                  <c:v>37.91962814</c:v>
                </c:pt>
                <c:pt idx="53">
                  <c:v>33.974433900000001</c:v>
                </c:pt>
                <c:pt idx="54">
                  <c:v>21.87184525</c:v>
                </c:pt>
                <c:pt idx="55">
                  <c:v>11.48480511</c:v>
                </c:pt>
                <c:pt idx="56">
                  <c:v>8.6586961700000007</c:v>
                </c:pt>
                <c:pt idx="57">
                  <c:v>7.96993113</c:v>
                </c:pt>
                <c:pt idx="58">
                  <c:v>7.62767792</c:v>
                </c:pt>
                <c:pt idx="59">
                  <c:v>7.62767792</c:v>
                </c:pt>
                <c:pt idx="60">
                  <c:v>7.5154867200000002</c:v>
                </c:pt>
                <c:pt idx="61">
                  <c:v>7.6390352200000002</c:v>
                </c:pt>
                <c:pt idx="62">
                  <c:v>7.6390352200000002</c:v>
                </c:pt>
                <c:pt idx="63">
                  <c:v>7.66743708</c:v>
                </c:pt>
                <c:pt idx="64">
                  <c:v>7.3365411800000002</c:v>
                </c:pt>
                <c:pt idx="65">
                  <c:v>7.3365411800000002</c:v>
                </c:pt>
                <c:pt idx="66">
                  <c:v>7.2754621500000001</c:v>
                </c:pt>
                <c:pt idx="67">
                  <c:v>7.0354552300000002</c:v>
                </c:pt>
                <c:pt idx="68">
                  <c:v>7.0098967600000002</c:v>
                </c:pt>
                <c:pt idx="69">
                  <c:v>7.0098967600000002</c:v>
                </c:pt>
                <c:pt idx="70">
                  <c:v>6.8891859100000001</c:v>
                </c:pt>
                <c:pt idx="71">
                  <c:v>6.9431510000000003</c:v>
                </c:pt>
                <c:pt idx="72">
                  <c:v>7.12492371</c:v>
                </c:pt>
                <c:pt idx="73">
                  <c:v>7.2215027799999998</c:v>
                </c:pt>
                <c:pt idx="74">
                  <c:v>7.1291976000000004</c:v>
                </c:pt>
                <c:pt idx="75">
                  <c:v>7.1291976000000004</c:v>
                </c:pt>
                <c:pt idx="76">
                  <c:v>7.1405625300000004</c:v>
                </c:pt>
                <c:pt idx="77">
                  <c:v>6.9218492500000002</c:v>
                </c:pt>
                <c:pt idx="78">
                  <c:v>6.8139100099999999</c:v>
                </c:pt>
                <c:pt idx="79">
                  <c:v>6.8139100099999999</c:v>
                </c:pt>
                <c:pt idx="80">
                  <c:v>6.8494176900000001</c:v>
                </c:pt>
                <c:pt idx="81">
                  <c:v>7.2470641100000002</c:v>
                </c:pt>
                <c:pt idx="82">
                  <c:v>7.2470641100000002</c:v>
                </c:pt>
                <c:pt idx="83">
                  <c:v>7.3919181800000002</c:v>
                </c:pt>
                <c:pt idx="84">
                  <c:v>7.5552330000000003</c:v>
                </c:pt>
                <c:pt idx="85">
                  <c:v>7.5552330000000003</c:v>
                </c:pt>
                <c:pt idx="86">
                  <c:v>7.2882399600000003</c:v>
                </c:pt>
                <c:pt idx="87">
                  <c:v>7.3834013900000004</c:v>
                </c:pt>
                <c:pt idx="88">
                  <c:v>7.3990273499999999</c:v>
                </c:pt>
                <c:pt idx="89">
                  <c:v>7.3990273499999999</c:v>
                </c:pt>
                <c:pt idx="90">
                  <c:v>7.4501562100000003</c:v>
                </c:pt>
                <c:pt idx="91">
                  <c:v>7.4686226800000002</c:v>
                </c:pt>
                <c:pt idx="92">
                  <c:v>7.3890905399999998</c:v>
                </c:pt>
                <c:pt idx="93">
                  <c:v>7.2385520899999998</c:v>
                </c:pt>
                <c:pt idx="94">
                  <c:v>7.2385520899999998</c:v>
                </c:pt>
                <c:pt idx="95">
                  <c:v>7.3876700399999997</c:v>
                </c:pt>
                <c:pt idx="96">
                  <c:v>7.3848352400000001</c:v>
                </c:pt>
                <c:pt idx="97">
                  <c:v>7.3848352400000001</c:v>
                </c:pt>
                <c:pt idx="98">
                  <c:v>7.4103937100000001</c:v>
                </c:pt>
                <c:pt idx="99">
                  <c:v>7.4032883600000003</c:v>
                </c:pt>
                <c:pt idx="100">
                  <c:v>7.4146528199999997</c:v>
                </c:pt>
                <c:pt idx="101">
                  <c:v>7.5367889400000001</c:v>
                </c:pt>
                <c:pt idx="102">
                  <c:v>7.8037743600000002</c:v>
                </c:pt>
                <c:pt idx="103">
                  <c:v>7.8037743600000002</c:v>
                </c:pt>
                <c:pt idx="104">
                  <c:v>8.0949020399999991</c:v>
                </c:pt>
                <c:pt idx="105">
                  <c:v>8.0139551200000003</c:v>
                </c:pt>
                <c:pt idx="106">
                  <c:v>7.76117086</c:v>
                </c:pt>
                <c:pt idx="107">
                  <c:v>7.76117086</c:v>
                </c:pt>
                <c:pt idx="108">
                  <c:v>7.79809427</c:v>
                </c:pt>
                <c:pt idx="109">
                  <c:v>7.7838921499999998</c:v>
                </c:pt>
                <c:pt idx="110">
                  <c:v>7.7938337300000002</c:v>
                </c:pt>
                <c:pt idx="111">
                  <c:v>7.9969129600000004</c:v>
                </c:pt>
                <c:pt idx="112">
                  <c:v>8.2127742799999996</c:v>
                </c:pt>
                <c:pt idx="113">
                  <c:v>8.1062641099999997</c:v>
                </c:pt>
                <c:pt idx="114">
                  <c:v>8.1062641099999997</c:v>
                </c:pt>
                <c:pt idx="115">
                  <c:v>8.0253162400000004</c:v>
                </c:pt>
                <c:pt idx="116">
                  <c:v>7.8975000399999997</c:v>
                </c:pt>
                <c:pt idx="117">
                  <c:v>7.8975000399999997</c:v>
                </c:pt>
                <c:pt idx="118">
                  <c:v>7.8520545999999998</c:v>
                </c:pt>
                <c:pt idx="119">
                  <c:v>7.9273271599999999</c:v>
                </c:pt>
                <c:pt idx="120">
                  <c:v>8.0466175100000008</c:v>
                </c:pt>
                <c:pt idx="121">
                  <c:v>8.2099323300000009</c:v>
                </c:pt>
                <c:pt idx="122">
                  <c:v>8.3050823200000004</c:v>
                </c:pt>
                <c:pt idx="123">
                  <c:v>8.3150243800000005</c:v>
                </c:pt>
                <c:pt idx="124">
                  <c:v>8.3150243800000005</c:v>
                </c:pt>
                <c:pt idx="125">
                  <c:v>8.2198743800000003</c:v>
                </c:pt>
                <c:pt idx="126">
                  <c:v>8.3263845399999994</c:v>
                </c:pt>
                <c:pt idx="127">
                  <c:v>8.3306446100000002</c:v>
                </c:pt>
                <c:pt idx="128">
                  <c:v>8.3306446100000002</c:v>
                </c:pt>
                <c:pt idx="129">
                  <c:v>8.3604679100000006</c:v>
                </c:pt>
                <c:pt idx="130">
                  <c:v>8.3604679100000006</c:v>
                </c:pt>
                <c:pt idx="131">
                  <c:v>8.4541959799999997</c:v>
                </c:pt>
                <c:pt idx="132">
                  <c:v>8.3533678099999999</c:v>
                </c:pt>
                <c:pt idx="133">
                  <c:v>8.3050823200000004</c:v>
                </c:pt>
                <c:pt idx="134">
                  <c:v>8.3050823200000004</c:v>
                </c:pt>
                <c:pt idx="135">
                  <c:v>8.3136043500000003</c:v>
                </c:pt>
                <c:pt idx="136">
                  <c:v>8.28804111</c:v>
                </c:pt>
                <c:pt idx="137">
                  <c:v>8.4925403599999996</c:v>
                </c:pt>
                <c:pt idx="138">
                  <c:v>8.6913585700000002</c:v>
                </c:pt>
                <c:pt idx="139">
                  <c:v>8.8262729600000007</c:v>
                </c:pt>
                <c:pt idx="140">
                  <c:v>8.8646154399999997</c:v>
                </c:pt>
                <c:pt idx="141">
                  <c:v>8.8646154399999997</c:v>
                </c:pt>
                <c:pt idx="142">
                  <c:v>8.8418941499999999</c:v>
                </c:pt>
                <c:pt idx="143">
                  <c:v>8.8205919300000009</c:v>
                </c:pt>
                <c:pt idx="144">
                  <c:v>8.8205919300000009</c:v>
                </c:pt>
                <c:pt idx="145">
                  <c:v>9.0080499599999992</c:v>
                </c:pt>
                <c:pt idx="146">
                  <c:v>8.8504142800000007</c:v>
                </c:pt>
                <c:pt idx="147">
                  <c:v>8.7098207500000004</c:v>
                </c:pt>
                <c:pt idx="148">
                  <c:v>8.9356269800000003</c:v>
                </c:pt>
                <c:pt idx="149">
                  <c:v>8.9356269800000003</c:v>
                </c:pt>
                <c:pt idx="150">
                  <c:v>9.10604382</c:v>
                </c:pt>
                <c:pt idx="151">
                  <c:v>9.1387071599999992</c:v>
                </c:pt>
                <c:pt idx="152">
                  <c:v>9.2807245300000005</c:v>
                </c:pt>
                <c:pt idx="153">
                  <c:v>9.2807245300000005</c:v>
                </c:pt>
                <c:pt idx="154">
                  <c:v>9.23385429</c:v>
                </c:pt>
                <c:pt idx="155">
                  <c:v>9.3105478300000009</c:v>
                </c:pt>
                <c:pt idx="156">
                  <c:v>9.3105478300000009</c:v>
                </c:pt>
                <c:pt idx="157">
                  <c:v>9.1529073699999994</c:v>
                </c:pt>
                <c:pt idx="158">
                  <c:v>9.0946779299999996</c:v>
                </c:pt>
                <c:pt idx="159">
                  <c:v>9.3971805600000007</c:v>
                </c:pt>
                <c:pt idx="160">
                  <c:v>9.3971805600000007</c:v>
                </c:pt>
                <c:pt idx="161">
                  <c:v>9.6613292699999995</c:v>
                </c:pt>
                <c:pt idx="162">
                  <c:v>9.4227380800000002</c:v>
                </c:pt>
                <c:pt idx="163">
                  <c:v>9.4227380800000002</c:v>
                </c:pt>
                <c:pt idx="164">
                  <c:v>9.8175487500000003</c:v>
                </c:pt>
                <c:pt idx="165">
                  <c:v>9.5988435699999997</c:v>
                </c:pt>
                <c:pt idx="166">
                  <c:v>9.5988435699999997</c:v>
                </c:pt>
                <c:pt idx="167">
                  <c:v>9.4525613800000006</c:v>
                </c:pt>
                <c:pt idx="168">
                  <c:v>9.5249881700000003</c:v>
                </c:pt>
                <c:pt idx="169">
                  <c:v>9.6513881700000006</c:v>
                </c:pt>
                <c:pt idx="170">
                  <c:v>9.6513881700000006</c:v>
                </c:pt>
                <c:pt idx="171">
                  <c:v>9.8132877300000008</c:v>
                </c:pt>
                <c:pt idx="172">
                  <c:v>9.9269037200000003</c:v>
                </c:pt>
                <c:pt idx="173">
                  <c:v>9.9269037200000003</c:v>
                </c:pt>
                <c:pt idx="174">
                  <c:v>10.122886660000001</c:v>
                </c:pt>
                <c:pt idx="175">
                  <c:v>10.308927539999999</c:v>
                </c:pt>
                <c:pt idx="176">
                  <c:v>10.308927539999999</c:v>
                </c:pt>
                <c:pt idx="177">
                  <c:v>10.473668099999999</c:v>
                </c:pt>
                <c:pt idx="178">
                  <c:v>10.473668099999999</c:v>
                </c:pt>
                <c:pt idx="179">
                  <c:v>10.57449913</c:v>
                </c:pt>
                <c:pt idx="180">
                  <c:v>10.746339799999999</c:v>
                </c:pt>
                <c:pt idx="181">
                  <c:v>11.033205990000001</c:v>
                </c:pt>
                <c:pt idx="182">
                  <c:v>11.47486877</c:v>
                </c:pt>
                <c:pt idx="183">
                  <c:v>11.314394</c:v>
                </c:pt>
                <c:pt idx="184">
                  <c:v>10.953679080000001</c:v>
                </c:pt>
                <c:pt idx="185">
                  <c:v>10.953679080000001</c:v>
                </c:pt>
                <c:pt idx="186">
                  <c:v>10.915334700000001</c:v>
                </c:pt>
                <c:pt idx="187">
                  <c:v>11.392499920000001</c:v>
                </c:pt>
                <c:pt idx="188">
                  <c:v>11.392499920000001</c:v>
                </c:pt>
                <c:pt idx="189">
                  <c:v>11.741853710000001</c:v>
                </c:pt>
                <c:pt idx="190">
                  <c:v>11.17379951</c:v>
                </c:pt>
                <c:pt idx="191">
                  <c:v>11.17379951</c:v>
                </c:pt>
                <c:pt idx="192">
                  <c:v>11.361257549999999</c:v>
                </c:pt>
                <c:pt idx="193">
                  <c:v>11.53451347</c:v>
                </c:pt>
                <c:pt idx="194">
                  <c:v>11.510371210000001</c:v>
                </c:pt>
                <c:pt idx="195">
                  <c:v>11.510371210000001</c:v>
                </c:pt>
                <c:pt idx="196">
                  <c:v>11.969079969999999</c:v>
                </c:pt>
                <c:pt idx="197">
                  <c:v>12.453354839999999</c:v>
                </c:pt>
                <c:pt idx="198">
                  <c:v>12.608153339999999</c:v>
                </c:pt>
                <c:pt idx="199">
                  <c:v>12.16931915</c:v>
                </c:pt>
                <c:pt idx="200">
                  <c:v>11.797239299999999</c:v>
                </c:pt>
                <c:pt idx="201">
                  <c:v>11.797239299999999</c:v>
                </c:pt>
                <c:pt idx="202">
                  <c:v>11.675107000000001</c:v>
                </c:pt>
                <c:pt idx="203">
                  <c:v>11.85688496</c:v>
                </c:pt>
                <c:pt idx="204">
                  <c:v>12.05712795</c:v>
                </c:pt>
                <c:pt idx="205">
                  <c:v>12.05712795</c:v>
                </c:pt>
                <c:pt idx="206">
                  <c:v>12.17215919</c:v>
                </c:pt>
                <c:pt idx="207">
                  <c:v>12.60531044</c:v>
                </c:pt>
                <c:pt idx="208">
                  <c:v>13.150659559999999</c:v>
                </c:pt>
                <c:pt idx="209">
                  <c:v>13.191846849999999</c:v>
                </c:pt>
                <c:pt idx="210">
                  <c:v>13.14214134</c:v>
                </c:pt>
                <c:pt idx="211">
                  <c:v>13.230191230000001</c:v>
                </c:pt>
                <c:pt idx="212">
                  <c:v>13.230191230000001</c:v>
                </c:pt>
                <c:pt idx="213">
                  <c:v>13.36510754</c:v>
                </c:pt>
                <c:pt idx="214">
                  <c:v>13.55256939</c:v>
                </c:pt>
                <c:pt idx="215">
                  <c:v>13.55256939</c:v>
                </c:pt>
                <c:pt idx="216">
                  <c:v>13.43753338</c:v>
                </c:pt>
                <c:pt idx="217">
                  <c:v>13.41055298</c:v>
                </c:pt>
                <c:pt idx="218">
                  <c:v>13.75139046</c:v>
                </c:pt>
                <c:pt idx="219">
                  <c:v>14.28961945</c:v>
                </c:pt>
                <c:pt idx="220">
                  <c:v>14.580752370000001</c:v>
                </c:pt>
                <c:pt idx="221">
                  <c:v>15.035204889999999</c:v>
                </c:pt>
                <c:pt idx="222">
                  <c:v>15.035204889999999</c:v>
                </c:pt>
                <c:pt idx="223">
                  <c:v>15.549298289999999</c:v>
                </c:pt>
                <c:pt idx="224">
                  <c:v>15.624567989999999</c:v>
                </c:pt>
                <c:pt idx="225">
                  <c:v>15.59474468</c:v>
                </c:pt>
                <c:pt idx="226">
                  <c:v>15.59474468</c:v>
                </c:pt>
                <c:pt idx="227">
                  <c:v>15.78788948</c:v>
                </c:pt>
                <c:pt idx="228">
                  <c:v>16.11169052</c:v>
                </c:pt>
                <c:pt idx="229">
                  <c:v>16.434070590000001</c:v>
                </c:pt>
                <c:pt idx="230">
                  <c:v>16.773479460000001</c:v>
                </c:pt>
                <c:pt idx="231">
                  <c:v>16.773479460000001</c:v>
                </c:pt>
                <c:pt idx="232">
                  <c:v>16.942478179999998</c:v>
                </c:pt>
                <c:pt idx="233">
                  <c:v>17.053247450000001</c:v>
                </c:pt>
                <c:pt idx="234">
                  <c:v>16.97513962</c:v>
                </c:pt>
                <c:pt idx="235">
                  <c:v>16.97513962</c:v>
                </c:pt>
                <c:pt idx="236">
                  <c:v>17.071706769999999</c:v>
                </c:pt>
                <c:pt idx="237">
                  <c:v>17.071706769999999</c:v>
                </c:pt>
                <c:pt idx="238">
                  <c:v>17.298933030000001</c:v>
                </c:pt>
                <c:pt idx="239">
                  <c:v>17.519052510000002</c:v>
                </c:pt>
                <c:pt idx="240">
                  <c:v>17.6241436</c:v>
                </c:pt>
                <c:pt idx="241">
                  <c:v>17.6241436</c:v>
                </c:pt>
                <c:pt idx="242">
                  <c:v>17.726390840000001</c:v>
                </c:pt>
                <c:pt idx="243">
                  <c:v>17.8783493</c:v>
                </c:pt>
                <c:pt idx="244">
                  <c:v>17.997646329999998</c:v>
                </c:pt>
                <c:pt idx="245">
                  <c:v>17.997646329999998</c:v>
                </c:pt>
                <c:pt idx="246">
                  <c:v>18.439329149999999</c:v>
                </c:pt>
                <c:pt idx="247">
                  <c:v>18.672241209999999</c:v>
                </c:pt>
                <c:pt idx="248">
                  <c:v>18.672241209999999</c:v>
                </c:pt>
                <c:pt idx="249">
                  <c:v>18.794374470000001</c:v>
                </c:pt>
                <c:pt idx="250">
                  <c:v>18.83982086</c:v>
                </c:pt>
                <c:pt idx="251">
                  <c:v>18.83982086</c:v>
                </c:pt>
                <c:pt idx="252">
                  <c:v>19.112485889999999</c:v>
                </c:pt>
                <c:pt idx="253">
                  <c:v>19.481721879999998</c:v>
                </c:pt>
                <c:pt idx="254">
                  <c:v>19.625156400000002</c:v>
                </c:pt>
                <c:pt idx="255">
                  <c:v>19.967411040000002</c:v>
                </c:pt>
                <c:pt idx="256">
                  <c:v>20.460193629999999</c:v>
                </c:pt>
                <c:pt idx="257">
                  <c:v>20.460193629999999</c:v>
                </c:pt>
                <c:pt idx="258">
                  <c:v>20.55818558</c:v>
                </c:pt>
                <c:pt idx="259">
                  <c:v>20.437473300000001</c:v>
                </c:pt>
                <c:pt idx="260">
                  <c:v>20.437473300000001</c:v>
                </c:pt>
                <c:pt idx="261">
                  <c:v>20.501379010000001</c:v>
                </c:pt>
                <c:pt idx="262">
                  <c:v>20.57380676</c:v>
                </c:pt>
                <c:pt idx="263">
                  <c:v>20.657594679999999</c:v>
                </c:pt>
                <c:pt idx="264">
                  <c:v>20.80103111</c:v>
                </c:pt>
                <c:pt idx="265">
                  <c:v>21.035366060000001</c:v>
                </c:pt>
                <c:pt idx="266">
                  <c:v>20.901870729999999</c:v>
                </c:pt>
                <c:pt idx="267">
                  <c:v>20.901870729999999</c:v>
                </c:pt>
                <c:pt idx="268">
                  <c:v>20.813816070000001</c:v>
                </c:pt>
                <c:pt idx="269">
                  <c:v>20.761272429999998</c:v>
                </c:pt>
                <c:pt idx="270">
                  <c:v>20.762693410000001</c:v>
                </c:pt>
                <c:pt idx="271">
                  <c:v>20.762693410000001</c:v>
                </c:pt>
                <c:pt idx="272">
                  <c:v>20.798196789999999</c:v>
                </c:pt>
                <c:pt idx="273">
                  <c:v>20.981403350000001</c:v>
                </c:pt>
                <c:pt idx="274">
                  <c:v>21.134782789999999</c:v>
                </c:pt>
                <c:pt idx="275">
                  <c:v>21.335033419999998</c:v>
                </c:pt>
                <c:pt idx="276">
                  <c:v>21.335033419999998</c:v>
                </c:pt>
                <c:pt idx="277">
                  <c:v>21.604864119999998</c:v>
                </c:pt>
                <c:pt idx="278">
                  <c:v>21.9954052</c:v>
                </c:pt>
                <c:pt idx="279">
                  <c:v>21.9954052</c:v>
                </c:pt>
                <c:pt idx="280">
                  <c:v>21.920131680000001</c:v>
                </c:pt>
                <c:pt idx="281">
                  <c:v>21.986881260000001</c:v>
                </c:pt>
                <c:pt idx="282">
                  <c:v>22.31635666</c:v>
                </c:pt>
                <c:pt idx="283">
                  <c:v>22.448429109999999</c:v>
                </c:pt>
                <c:pt idx="284">
                  <c:v>22.574819560000002</c:v>
                </c:pt>
                <c:pt idx="285">
                  <c:v>22.67139053</c:v>
                </c:pt>
                <c:pt idx="286">
                  <c:v>22.67139053</c:v>
                </c:pt>
                <c:pt idx="287">
                  <c:v>22.587602619999998</c:v>
                </c:pt>
                <c:pt idx="288">
                  <c:v>22.546419140000001</c:v>
                </c:pt>
                <c:pt idx="289">
                  <c:v>22.532217030000002</c:v>
                </c:pt>
                <c:pt idx="290">
                  <c:v>22.532217030000002</c:v>
                </c:pt>
                <c:pt idx="291">
                  <c:v>22.695531849999998</c:v>
                </c:pt>
                <c:pt idx="292">
                  <c:v>22.695531849999998</c:v>
                </c:pt>
                <c:pt idx="293">
                  <c:v>22.518014910000002</c:v>
                </c:pt>
                <c:pt idx="294">
                  <c:v>22.42144394</c:v>
                </c:pt>
                <c:pt idx="295">
                  <c:v>22.518014910000002</c:v>
                </c:pt>
                <c:pt idx="296">
                  <c:v>22.518014910000002</c:v>
                </c:pt>
                <c:pt idx="297">
                  <c:v>22.571979519999999</c:v>
                </c:pt>
                <c:pt idx="298">
                  <c:v>22.863109590000001</c:v>
                </c:pt>
                <c:pt idx="299">
                  <c:v>23.111631389999999</c:v>
                </c:pt>
                <c:pt idx="300">
                  <c:v>23.11873245</c:v>
                </c:pt>
                <c:pt idx="301">
                  <c:v>23.276372909999999</c:v>
                </c:pt>
                <c:pt idx="302">
                  <c:v>23.276372909999999</c:v>
                </c:pt>
                <c:pt idx="303">
                  <c:v>23.35448074</c:v>
                </c:pt>
                <c:pt idx="304">
                  <c:v>23.219560619999999</c:v>
                </c:pt>
                <c:pt idx="305">
                  <c:v>23.331758499999999</c:v>
                </c:pt>
                <c:pt idx="306">
                  <c:v>23.331758499999999</c:v>
                </c:pt>
                <c:pt idx="307">
                  <c:v>23.487976069999998</c:v>
                </c:pt>
                <c:pt idx="308">
                  <c:v>23.527744290000001</c:v>
                </c:pt>
                <c:pt idx="309">
                  <c:v>23.81462097</c:v>
                </c:pt>
                <c:pt idx="310">
                  <c:v>24.043270110000002</c:v>
                </c:pt>
                <c:pt idx="311">
                  <c:v>24.171092989999998</c:v>
                </c:pt>
                <c:pt idx="312">
                  <c:v>24.171092989999998</c:v>
                </c:pt>
                <c:pt idx="313">
                  <c:v>24.203756330000001</c:v>
                </c:pt>
                <c:pt idx="314">
                  <c:v>24.294643399999998</c:v>
                </c:pt>
                <c:pt idx="315">
                  <c:v>24.46932602</c:v>
                </c:pt>
                <c:pt idx="316">
                  <c:v>24.46932602</c:v>
                </c:pt>
                <c:pt idx="317">
                  <c:v>24.567314150000001</c:v>
                </c:pt>
                <c:pt idx="318">
                  <c:v>25.422235489999998</c:v>
                </c:pt>
                <c:pt idx="319">
                  <c:v>25.422235489999998</c:v>
                </c:pt>
                <c:pt idx="320">
                  <c:v>25.684961319999999</c:v>
                </c:pt>
                <c:pt idx="321">
                  <c:v>26.762863159999998</c:v>
                </c:pt>
                <c:pt idx="322">
                  <c:v>27.607858660000002</c:v>
                </c:pt>
                <c:pt idx="323">
                  <c:v>27.607858660000002</c:v>
                </c:pt>
                <c:pt idx="324">
                  <c:v>28.373325350000002</c:v>
                </c:pt>
                <c:pt idx="325">
                  <c:v>30.406991959999999</c:v>
                </c:pt>
                <c:pt idx="326">
                  <c:v>30.406991959999999</c:v>
                </c:pt>
                <c:pt idx="327">
                  <c:v>32.422187809999997</c:v>
                </c:pt>
                <c:pt idx="328">
                  <c:v>30.188282010000002</c:v>
                </c:pt>
                <c:pt idx="329">
                  <c:v>30.188282010000002</c:v>
                </c:pt>
                <c:pt idx="330">
                  <c:v>28.386098860000001</c:v>
                </c:pt>
                <c:pt idx="331">
                  <c:v>26.552669529999999</c:v>
                </c:pt>
                <c:pt idx="332">
                  <c:v>25.733245849999999</c:v>
                </c:pt>
                <c:pt idx="333">
                  <c:v>25.733245849999999</c:v>
                </c:pt>
                <c:pt idx="334">
                  <c:v>25.247560499999999</c:v>
                </c:pt>
                <c:pt idx="335">
                  <c:v>25.27028275</c:v>
                </c:pt>
                <c:pt idx="336">
                  <c:v>25.750293729999999</c:v>
                </c:pt>
                <c:pt idx="337">
                  <c:v>26.13941002</c:v>
                </c:pt>
                <c:pt idx="338">
                  <c:v>26.13941002</c:v>
                </c:pt>
                <c:pt idx="339">
                  <c:v>25.346969600000001</c:v>
                </c:pt>
                <c:pt idx="340">
                  <c:v>24.668142320000001</c:v>
                </c:pt>
                <c:pt idx="341">
                  <c:v>24.284700390000001</c:v>
                </c:pt>
                <c:pt idx="342">
                  <c:v>24.284700390000001</c:v>
                </c:pt>
                <c:pt idx="343">
                  <c:v>24.131319049999998</c:v>
                </c:pt>
                <c:pt idx="344">
                  <c:v>24.070255280000001</c:v>
                </c:pt>
                <c:pt idx="345">
                  <c:v>24.20090866</c:v>
                </c:pt>
                <c:pt idx="346">
                  <c:v>24.382688519999999</c:v>
                </c:pt>
                <c:pt idx="347">
                  <c:v>24.426717759999999</c:v>
                </c:pt>
                <c:pt idx="348">
                  <c:v>24.389797210000001</c:v>
                </c:pt>
                <c:pt idx="349">
                  <c:v>24.389797210000001</c:v>
                </c:pt>
                <c:pt idx="350">
                  <c:v>24.325885769999999</c:v>
                </c:pt>
                <c:pt idx="351">
                  <c:v>24.25487137</c:v>
                </c:pt>
                <c:pt idx="352">
                  <c:v>24.25487137</c:v>
                </c:pt>
                <c:pt idx="353">
                  <c:v>24.274753570000001</c:v>
                </c:pt>
                <c:pt idx="354">
                  <c:v>23.850124359999999</c:v>
                </c:pt>
                <c:pt idx="355">
                  <c:v>23.850124359999999</c:v>
                </c:pt>
                <c:pt idx="356">
                  <c:v>23.813196179999998</c:v>
                </c:pt>
                <c:pt idx="357">
                  <c:v>23.864330290000002</c:v>
                </c:pt>
                <c:pt idx="358">
                  <c:v>23.786218640000001</c:v>
                </c:pt>
                <c:pt idx="359">
                  <c:v>23.786218640000001</c:v>
                </c:pt>
                <c:pt idx="360">
                  <c:v>23.729404450000001</c:v>
                </c:pt>
                <c:pt idx="361">
                  <c:v>23.622888570000001</c:v>
                </c:pt>
                <c:pt idx="362">
                  <c:v>23.622888570000001</c:v>
                </c:pt>
                <c:pt idx="363">
                  <c:v>23.719457630000001</c:v>
                </c:pt>
                <c:pt idx="364">
                  <c:v>23.719457630000001</c:v>
                </c:pt>
                <c:pt idx="365">
                  <c:v>23.64845085</c:v>
                </c:pt>
                <c:pt idx="366">
                  <c:v>23.81319809</c:v>
                </c:pt>
                <c:pt idx="367">
                  <c:v>23.864324570000001</c:v>
                </c:pt>
                <c:pt idx="368">
                  <c:v>23.864324570000001</c:v>
                </c:pt>
                <c:pt idx="369">
                  <c:v>23.79757309</c:v>
                </c:pt>
                <c:pt idx="370">
                  <c:v>23.74786186</c:v>
                </c:pt>
                <c:pt idx="371">
                  <c:v>23.74786186</c:v>
                </c:pt>
                <c:pt idx="372">
                  <c:v>23.411283489999999</c:v>
                </c:pt>
                <c:pt idx="373">
                  <c:v>23.219568249999998</c:v>
                </c:pt>
                <c:pt idx="374">
                  <c:v>23.219568249999998</c:v>
                </c:pt>
                <c:pt idx="375">
                  <c:v>23.025003430000002</c:v>
                </c:pt>
                <c:pt idx="376">
                  <c:v>22.829025269999999</c:v>
                </c:pt>
                <c:pt idx="377">
                  <c:v>22.63730812</c:v>
                </c:pt>
                <c:pt idx="378">
                  <c:v>22.63730812</c:v>
                </c:pt>
                <c:pt idx="379">
                  <c:v>22.566299440000002</c:v>
                </c:pt>
                <c:pt idx="380">
                  <c:v>22.80062294</c:v>
                </c:pt>
                <c:pt idx="381">
                  <c:v>23.000862120000001</c:v>
                </c:pt>
                <c:pt idx="382">
                  <c:v>22.89719582</c:v>
                </c:pt>
                <c:pt idx="383">
                  <c:v>23.051992420000001</c:v>
                </c:pt>
                <c:pt idx="384">
                  <c:v>22.87589264</c:v>
                </c:pt>
                <c:pt idx="385">
                  <c:v>22.87589264</c:v>
                </c:pt>
                <c:pt idx="386">
                  <c:v>23.252223969999999</c:v>
                </c:pt>
                <c:pt idx="387">
                  <c:v>23.252223969999999</c:v>
                </c:pt>
                <c:pt idx="388">
                  <c:v>23.128673549999998</c:v>
                </c:pt>
                <c:pt idx="389">
                  <c:v>23.29199028</c:v>
                </c:pt>
                <c:pt idx="390">
                  <c:v>23.473772050000001</c:v>
                </c:pt>
                <c:pt idx="391">
                  <c:v>23.496490479999999</c:v>
                </c:pt>
                <c:pt idx="392">
                  <c:v>23.41838074</c:v>
                </c:pt>
                <c:pt idx="393">
                  <c:v>23.41838074</c:v>
                </c:pt>
                <c:pt idx="394">
                  <c:v>23.28204727</c:v>
                </c:pt>
                <c:pt idx="395">
                  <c:v>23.145715710000001</c:v>
                </c:pt>
                <c:pt idx="396">
                  <c:v>23.022163389999999</c:v>
                </c:pt>
                <c:pt idx="397">
                  <c:v>23.022163389999999</c:v>
                </c:pt>
                <c:pt idx="398">
                  <c:v>23.029264449999999</c:v>
                </c:pt>
                <c:pt idx="399">
                  <c:v>23.178379060000001</c:v>
                </c:pt>
                <c:pt idx="400">
                  <c:v>23.178379060000001</c:v>
                </c:pt>
                <c:pt idx="401">
                  <c:v>23.121572489999998</c:v>
                </c:pt>
                <c:pt idx="402">
                  <c:v>22.915655139999998</c:v>
                </c:pt>
                <c:pt idx="403">
                  <c:v>22.750917430000001</c:v>
                </c:pt>
                <c:pt idx="404">
                  <c:v>22.750917430000001</c:v>
                </c:pt>
                <c:pt idx="405">
                  <c:v>22.611743929999999</c:v>
                </c:pt>
                <c:pt idx="406">
                  <c:v>22.476831440000002</c:v>
                </c:pt>
                <c:pt idx="407">
                  <c:v>22.476831440000002</c:v>
                </c:pt>
                <c:pt idx="408">
                  <c:v>22.441328049999999</c:v>
                </c:pt>
                <c:pt idx="409">
                  <c:v>22.485355380000001</c:v>
                </c:pt>
                <c:pt idx="410">
                  <c:v>22.485355380000001</c:v>
                </c:pt>
                <c:pt idx="411">
                  <c:v>22.493875500000001</c:v>
                </c:pt>
                <c:pt idx="412">
                  <c:v>22.27517319</c:v>
                </c:pt>
                <c:pt idx="413">
                  <c:v>22.144519809999998</c:v>
                </c:pt>
                <c:pt idx="414">
                  <c:v>22.144519809999998</c:v>
                </c:pt>
                <c:pt idx="415">
                  <c:v>22.393043519999999</c:v>
                </c:pt>
                <c:pt idx="416">
                  <c:v>22.32771683</c:v>
                </c:pt>
                <c:pt idx="417">
                  <c:v>22.78216553</c:v>
                </c:pt>
                <c:pt idx="418">
                  <c:v>22.78216553</c:v>
                </c:pt>
                <c:pt idx="419">
                  <c:v>25.53016663</c:v>
                </c:pt>
                <c:pt idx="420">
                  <c:v>25.53016663</c:v>
                </c:pt>
                <c:pt idx="421">
                  <c:v>27.282638550000001</c:v>
                </c:pt>
                <c:pt idx="422">
                  <c:v>28.66019249</c:v>
                </c:pt>
                <c:pt idx="423">
                  <c:v>29.204116819999999</c:v>
                </c:pt>
                <c:pt idx="424">
                  <c:v>29.204116819999999</c:v>
                </c:pt>
                <c:pt idx="425">
                  <c:v>29.337604519999999</c:v>
                </c:pt>
                <c:pt idx="426">
                  <c:v>29.348964689999999</c:v>
                </c:pt>
                <c:pt idx="427">
                  <c:v>29.209793090000002</c:v>
                </c:pt>
                <c:pt idx="428">
                  <c:v>29.209793090000002</c:v>
                </c:pt>
                <c:pt idx="429">
                  <c:v>28.769542690000002</c:v>
                </c:pt>
                <c:pt idx="430">
                  <c:v>28.769542690000002</c:v>
                </c:pt>
                <c:pt idx="431">
                  <c:v>28.265390400000001</c:v>
                </c:pt>
                <c:pt idx="432">
                  <c:v>27.83934975</c:v>
                </c:pt>
                <c:pt idx="433">
                  <c:v>27.83934975</c:v>
                </c:pt>
                <c:pt idx="434">
                  <c:v>27.687389369999998</c:v>
                </c:pt>
                <c:pt idx="435">
                  <c:v>27.48999405</c:v>
                </c:pt>
                <c:pt idx="436">
                  <c:v>27.484310149999999</c:v>
                </c:pt>
                <c:pt idx="437">
                  <c:v>27.248559950000001</c:v>
                </c:pt>
                <c:pt idx="438">
                  <c:v>27.18323135</c:v>
                </c:pt>
                <c:pt idx="439">
                  <c:v>26.99434471</c:v>
                </c:pt>
                <c:pt idx="440">
                  <c:v>26.99434471</c:v>
                </c:pt>
                <c:pt idx="441">
                  <c:v>27.267023089999999</c:v>
                </c:pt>
                <c:pt idx="442">
                  <c:v>27.17897606</c:v>
                </c:pt>
                <c:pt idx="443">
                  <c:v>27.17897606</c:v>
                </c:pt>
                <c:pt idx="444">
                  <c:v>27.200275420000001</c:v>
                </c:pt>
                <c:pt idx="445">
                  <c:v>27.200275420000001</c:v>
                </c:pt>
                <c:pt idx="446">
                  <c:v>26.884998320000001</c:v>
                </c:pt>
                <c:pt idx="447">
                  <c:v>26.836706159999999</c:v>
                </c:pt>
                <c:pt idx="448">
                  <c:v>26.836706159999999</c:v>
                </c:pt>
                <c:pt idx="449">
                  <c:v>27.019908910000002</c:v>
                </c:pt>
                <c:pt idx="450">
                  <c:v>26.77706337</c:v>
                </c:pt>
                <c:pt idx="451">
                  <c:v>26.933282850000001</c:v>
                </c:pt>
                <c:pt idx="452">
                  <c:v>26.933282850000001</c:v>
                </c:pt>
                <c:pt idx="453">
                  <c:v>26.943222049999999</c:v>
                </c:pt>
                <c:pt idx="454">
                  <c:v>26.9758873</c:v>
                </c:pt>
                <c:pt idx="455">
                  <c:v>26.9758873</c:v>
                </c:pt>
                <c:pt idx="456">
                  <c:v>27.08381653</c:v>
                </c:pt>
                <c:pt idx="457">
                  <c:v>26.812561039999999</c:v>
                </c:pt>
                <c:pt idx="458">
                  <c:v>26.812561039999999</c:v>
                </c:pt>
                <c:pt idx="459">
                  <c:v>27.163349149999998</c:v>
                </c:pt>
                <c:pt idx="460">
                  <c:v>27.289743420000001</c:v>
                </c:pt>
                <c:pt idx="461">
                  <c:v>27.413305279999999</c:v>
                </c:pt>
                <c:pt idx="462">
                  <c:v>27.413305279999999</c:v>
                </c:pt>
                <c:pt idx="463">
                  <c:v>27.078145979999999</c:v>
                </c:pt>
                <c:pt idx="464">
                  <c:v>27.14772606</c:v>
                </c:pt>
                <c:pt idx="465">
                  <c:v>27.261341089999998</c:v>
                </c:pt>
                <c:pt idx="466">
                  <c:v>27.200275420000001</c:v>
                </c:pt>
                <c:pt idx="467">
                  <c:v>27.01991653</c:v>
                </c:pt>
                <c:pt idx="468">
                  <c:v>27.01991653</c:v>
                </c:pt>
                <c:pt idx="469">
                  <c:v>27.267024989999999</c:v>
                </c:pt>
                <c:pt idx="470">
                  <c:v>27.281225200000002</c:v>
                </c:pt>
                <c:pt idx="471">
                  <c:v>27.390573499999999</c:v>
                </c:pt>
                <c:pt idx="472">
                  <c:v>27.390573499999999</c:v>
                </c:pt>
                <c:pt idx="473">
                  <c:v>27.79248428</c:v>
                </c:pt>
                <c:pt idx="474">
                  <c:v>27.738513950000002</c:v>
                </c:pt>
                <c:pt idx="475">
                  <c:v>27.566675190000002</c:v>
                </c:pt>
                <c:pt idx="476">
                  <c:v>27.685977940000001</c:v>
                </c:pt>
                <c:pt idx="477">
                  <c:v>27.685977940000001</c:v>
                </c:pt>
                <c:pt idx="478">
                  <c:v>27.68313599</c:v>
                </c:pt>
                <c:pt idx="479">
                  <c:v>27.778284070000002</c:v>
                </c:pt>
                <c:pt idx="480">
                  <c:v>27.778284070000002</c:v>
                </c:pt>
                <c:pt idx="481">
                  <c:v>28.00834274</c:v>
                </c:pt>
                <c:pt idx="482">
                  <c:v>27.92739868</c:v>
                </c:pt>
                <c:pt idx="483">
                  <c:v>27.793905259999999</c:v>
                </c:pt>
                <c:pt idx="484">
                  <c:v>27.673191070000001</c:v>
                </c:pt>
                <c:pt idx="485">
                  <c:v>27.86916733</c:v>
                </c:pt>
                <c:pt idx="486">
                  <c:v>27.86916733</c:v>
                </c:pt>
                <c:pt idx="487">
                  <c:v>27.886211400000001</c:v>
                </c:pt>
                <c:pt idx="488">
                  <c:v>28.019704820000001</c:v>
                </c:pt>
                <c:pt idx="489">
                  <c:v>28.004085539999998</c:v>
                </c:pt>
                <c:pt idx="490">
                  <c:v>28.004085539999998</c:v>
                </c:pt>
                <c:pt idx="491">
                  <c:v>27.901830669999999</c:v>
                </c:pt>
                <c:pt idx="492">
                  <c:v>27.901830669999999</c:v>
                </c:pt>
                <c:pt idx="493">
                  <c:v>27.971420290000001</c:v>
                </c:pt>
                <c:pt idx="494">
                  <c:v>27.989887240000002</c:v>
                </c:pt>
                <c:pt idx="495">
                  <c:v>27.989887240000002</c:v>
                </c:pt>
                <c:pt idx="496">
                  <c:v>27.894729609999999</c:v>
                </c:pt>
                <c:pt idx="497">
                  <c:v>27.549633029999999</c:v>
                </c:pt>
                <c:pt idx="498">
                  <c:v>27.549633029999999</c:v>
                </c:pt>
                <c:pt idx="499">
                  <c:v>27.745615010000002</c:v>
                </c:pt>
                <c:pt idx="500">
                  <c:v>27.521234509999999</c:v>
                </c:pt>
                <c:pt idx="501">
                  <c:v>27.521234509999999</c:v>
                </c:pt>
                <c:pt idx="502">
                  <c:v>27.252828600000001</c:v>
                </c:pt>
                <c:pt idx="503">
                  <c:v>27.420404430000001</c:v>
                </c:pt>
                <c:pt idx="504">
                  <c:v>27.590820310000002</c:v>
                </c:pt>
                <c:pt idx="505">
                  <c:v>27.590820310000002</c:v>
                </c:pt>
                <c:pt idx="506">
                  <c:v>27.50135422</c:v>
                </c:pt>
                <c:pt idx="507">
                  <c:v>27.34229088</c:v>
                </c:pt>
                <c:pt idx="508">
                  <c:v>27.34229088</c:v>
                </c:pt>
                <c:pt idx="509">
                  <c:v>27.377801900000001</c:v>
                </c:pt>
                <c:pt idx="510">
                  <c:v>27.235782619999998</c:v>
                </c:pt>
                <c:pt idx="511">
                  <c:v>27.235782619999998</c:v>
                </c:pt>
                <c:pt idx="512">
                  <c:v>27.330928799999999</c:v>
                </c:pt>
                <c:pt idx="513">
                  <c:v>26.919073099999999</c:v>
                </c:pt>
                <c:pt idx="514">
                  <c:v>27.022756579999999</c:v>
                </c:pt>
                <c:pt idx="515">
                  <c:v>27.022756579999999</c:v>
                </c:pt>
                <c:pt idx="516">
                  <c:v>26.977315900000001</c:v>
                </c:pt>
                <c:pt idx="517">
                  <c:v>27.224422449999999</c:v>
                </c:pt>
                <c:pt idx="518">
                  <c:v>27.224422449999999</c:v>
                </c:pt>
                <c:pt idx="519">
                  <c:v>27.149150850000002</c:v>
                </c:pt>
                <c:pt idx="520">
                  <c:v>27.038379670000001</c:v>
                </c:pt>
                <c:pt idx="521">
                  <c:v>27.174724579999999</c:v>
                </c:pt>
                <c:pt idx="522">
                  <c:v>27.062526699999999</c:v>
                </c:pt>
                <c:pt idx="523">
                  <c:v>27.062526699999999</c:v>
                </c:pt>
                <c:pt idx="524">
                  <c:v>26.835296629999998</c:v>
                </c:pt>
                <c:pt idx="525">
                  <c:v>26.78132248</c:v>
                </c:pt>
                <c:pt idx="526">
                  <c:v>27.259922029999998</c:v>
                </c:pt>
                <c:pt idx="527">
                  <c:v>27.259922029999998</c:v>
                </c:pt>
                <c:pt idx="528">
                  <c:v>27.396255490000001</c:v>
                </c:pt>
                <c:pt idx="529">
                  <c:v>27.396255490000001</c:v>
                </c:pt>
                <c:pt idx="530">
                  <c:v>27.166193010000001</c:v>
                </c:pt>
                <c:pt idx="531">
                  <c:v>27.072458269999998</c:v>
                </c:pt>
                <c:pt idx="532">
                  <c:v>27.167612080000001</c:v>
                </c:pt>
                <c:pt idx="533">
                  <c:v>27.167612080000001</c:v>
                </c:pt>
                <c:pt idx="534">
                  <c:v>27.01991653</c:v>
                </c:pt>
                <c:pt idx="535">
                  <c:v>26.892095569999999</c:v>
                </c:pt>
                <c:pt idx="536">
                  <c:v>27.10796165</c:v>
                </c:pt>
                <c:pt idx="537">
                  <c:v>27.177547449999999</c:v>
                </c:pt>
                <c:pt idx="538">
                  <c:v>27.438863749999999</c:v>
                </c:pt>
                <c:pt idx="539">
                  <c:v>27.438863749999999</c:v>
                </c:pt>
                <c:pt idx="540">
                  <c:v>27.272705080000001</c:v>
                </c:pt>
                <c:pt idx="541">
                  <c:v>27.18891335</c:v>
                </c:pt>
                <c:pt idx="542">
                  <c:v>27.034114840000001</c:v>
                </c:pt>
                <c:pt idx="543">
                  <c:v>27.034114840000001</c:v>
                </c:pt>
                <c:pt idx="544">
                  <c:v>27.00429153</c:v>
                </c:pt>
                <c:pt idx="545">
                  <c:v>26.875045780000001</c:v>
                </c:pt>
                <c:pt idx="546">
                  <c:v>26.622257229999999</c:v>
                </c:pt>
                <c:pt idx="547">
                  <c:v>26.6378746</c:v>
                </c:pt>
                <c:pt idx="548">
                  <c:v>26.6378746</c:v>
                </c:pt>
                <c:pt idx="549">
                  <c:v>26.8551693</c:v>
                </c:pt>
                <c:pt idx="550">
                  <c:v>26.656351090000001</c:v>
                </c:pt>
                <c:pt idx="551">
                  <c:v>26.656351090000001</c:v>
                </c:pt>
                <c:pt idx="552">
                  <c:v>26.946064</c:v>
                </c:pt>
                <c:pt idx="553">
                  <c:v>26.843814850000001</c:v>
                </c:pt>
                <c:pt idx="554">
                  <c:v>26.843814850000001</c:v>
                </c:pt>
                <c:pt idx="555">
                  <c:v>26.715997699999999</c:v>
                </c:pt>
                <c:pt idx="556">
                  <c:v>26.882152560000002</c:v>
                </c:pt>
                <c:pt idx="557">
                  <c:v>26.882152560000002</c:v>
                </c:pt>
                <c:pt idx="558">
                  <c:v>26.842391970000001</c:v>
                </c:pt>
                <c:pt idx="559">
                  <c:v>26.941806790000001</c:v>
                </c:pt>
                <c:pt idx="560">
                  <c:v>26.941806790000001</c:v>
                </c:pt>
                <c:pt idx="561">
                  <c:v>27.120748519999999</c:v>
                </c:pt>
                <c:pt idx="562">
                  <c:v>27.130685809999999</c:v>
                </c:pt>
                <c:pt idx="563">
                  <c:v>26.882156370000001</c:v>
                </c:pt>
                <c:pt idx="564">
                  <c:v>26.642145159999998</c:v>
                </c:pt>
                <c:pt idx="565">
                  <c:v>26.642145159999998</c:v>
                </c:pt>
                <c:pt idx="566">
                  <c:v>26.876474380000001</c:v>
                </c:pt>
                <c:pt idx="567">
                  <c:v>26.794107440000001</c:v>
                </c:pt>
                <c:pt idx="568">
                  <c:v>26.775646210000001</c:v>
                </c:pt>
                <c:pt idx="569">
                  <c:v>26.775646210000001</c:v>
                </c:pt>
                <c:pt idx="570">
                  <c:v>26.987253190000001</c:v>
                </c:pt>
                <c:pt idx="571">
                  <c:v>27.046901699999999</c:v>
                </c:pt>
                <c:pt idx="572">
                  <c:v>27.046901699999999</c:v>
                </c:pt>
                <c:pt idx="573">
                  <c:v>27.157669070000001</c:v>
                </c:pt>
                <c:pt idx="574">
                  <c:v>26.956005099999999</c:v>
                </c:pt>
                <c:pt idx="575">
                  <c:v>26.956005099999999</c:v>
                </c:pt>
                <c:pt idx="576">
                  <c:v>26.838129039999998</c:v>
                </c:pt>
                <c:pt idx="577">
                  <c:v>26.890676500000001</c:v>
                </c:pt>
                <c:pt idx="578">
                  <c:v>26.981571200000001</c:v>
                </c:pt>
                <c:pt idx="579">
                  <c:v>26.981571200000001</c:v>
                </c:pt>
                <c:pt idx="580">
                  <c:v>27.223003389999999</c:v>
                </c:pt>
                <c:pt idx="581">
                  <c:v>26.968790049999999</c:v>
                </c:pt>
                <c:pt idx="582">
                  <c:v>26.968790049999999</c:v>
                </c:pt>
                <c:pt idx="583">
                  <c:v>27.053995130000001</c:v>
                </c:pt>
                <c:pt idx="584">
                  <c:v>27.11506271</c:v>
                </c:pt>
                <c:pt idx="585">
                  <c:v>26.992925639999999</c:v>
                </c:pt>
                <c:pt idx="586">
                  <c:v>26.992925639999999</c:v>
                </c:pt>
                <c:pt idx="587">
                  <c:v>26.97731018</c:v>
                </c:pt>
                <c:pt idx="588">
                  <c:v>26.982990260000001</c:v>
                </c:pt>
                <c:pt idx="589">
                  <c:v>26.930446620000001</c:v>
                </c:pt>
                <c:pt idx="590">
                  <c:v>27.001453399999999</c:v>
                </c:pt>
                <c:pt idx="591">
                  <c:v>27.001453399999999</c:v>
                </c:pt>
                <c:pt idx="592">
                  <c:v>26.758605960000001</c:v>
                </c:pt>
                <c:pt idx="593">
                  <c:v>26.94748878</c:v>
                </c:pt>
                <c:pt idx="594">
                  <c:v>26.94748878</c:v>
                </c:pt>
                <c:pt idx="595">
                  <c:v>26.894947049999999</c:v>
                </c:pt>
                <c:pt idx="596">
                  <c:v>26.781332020000001</c:v>
                </c:pt>
                <c:pt idx="597">
                  <c:v>26.64783096</c:v>
                </c:pt>
                <c:pt idx="598">
                  <c:v>26.520019529999999</c:v>
                </c:pt>
                <c:pt idx="599">
                  <c:v>26.342493059999999</c:v>
                </c:pt>
                <c:pt idx="600">
                  <c:v>26.342493059999999</c:v>
                </c:pt>
                <c:pt idx="601">
                  <c:v>26.654922490000001</c:v>
                </c:pt>
                <c:pt idx="602">
                  <c:v>26.654922490000001</c:v>
                </c:pt>
                <c:pt idx="603">
                  <c:v>26.828182219999999</c:v>
                </c:pt>
                <c:pt idx="604">
                  <c:v>26.707473749999998</c:v>
                </c:pt>
                <c:pt idx="605">
                  <c:v>26.815410610000001</c:v>
                </c:pt>
                <c:pt idx="606">
                  <c:v>26.815410610000001</c:v>
                </c:pt>
                <c:pt idx="607">
                  <c:v>26.715997699999999</c:v>
                </c:pt>
                <c:pt idx="608">
                  <c:v>26.260120390000001</c:v>
                </c:pt>
                <c:pt idx="609">
                  <c:v>26.260120390000001</c:v>
                </c:pt>
                <c:pt idx="610">
                  <c:v>26.287097930000002</c:v>
                </c:pt>
                <c:pt idx="611">
                  <c:v>26.392187119999999</c:v>
                </c:pt>
                <c:pt idx="612">
                  <c:v>26.392187119999999</c:v>
                </c:pt>
                <c:pt idx="613">
                  <c:v>26.422018049999998</c:v>
                </c:pt>
                <c:pt idx="614">
                  <c:v>26.424859999999999</c:v>
                </c:pt>
                <c:pt idx="615">
                  <c:v>26.319774630000001</c:v>
                </c:pt>
                <c:pt idx="616">
                  <c:v>26.319774630000001</c:v>
                </c:pt>
                <c:pt idx="617">
                  <c:v>26.31124878</c:v>
                </c:pt>
                <c:pt idx="618">
                  <c:v>26.429119109999998</c:v>
                </c:pt>
                <c:pt idx="619">
                  <c:v>26.386510850000001</c:v>
                </c:pt>
                <c:pt idx="620">
                  <c:v>26.07691956</c:v>
                </c:pt>
                <c:pt idx="621">
                  <c:v>26.25728226</c:v>
                </c:pt>
                <c:pt idx="622">
                  <c:v>26.25728226</c:v>
                </c:pt>
                <c:pt idx="623">
                  <c:v>26.583917620000001</c:v>
                </c:pt>
                <c:pt idx="624">
                  <c:v>26.56687355</c:v>
                </c:pt>
                <c:pt idx="625">
                  <c:v>26.802623749999999</c:v>
                </c:pt>
                <c:pt idx="626">
                  <c:v>26.802623749999999</c:v>
                </c:pt>
                <c:pt idx="627">
                  <c:v>26.698947910000001</c:v>
                </c:pt>
                <c:pt idx="628">
                  <c:v>26.698947910000001</c:v>
                </c:pt>
                <c:pt idx="629">
                  <c:v>26.748657229999999</c:v>
                </c:pt>
                <c:pt idx="630">
                  <c:v>26.643560409999999</c:v>
                </c:pt>
                <c:pt idx="631">
                  <c:v>26.816829680000001</c:v>
                </c:pt>
                <c:pt idx="632">
                  <c:v>26.816829680000001</c:v>
                </c:pt>
                <c:pt idx="633">
                  <c:v>26.787006380000001</c:v>
                </c:pt>
                <c:pt idx="634">
                  <c:v>26.900615689999999</c:v>
                </c:pt>
                <c:pt idx="635">
                  <c:v>26.884994509999999</c:v>
                </c:pt>
                <c:pt idx="636">
                  <c:v>26.625102999999999</c:v>
                </c:pt>
                <c:pt idx="637">
                  <c:v>26.62936783</c:v>
                </c:pt>
                <c:pt idx="638">
                  <c:v>26.62936783</c:v>
                </c:pt>
                <c:pt idx="639">
                  <c:v>26.4007206</c:v>
                </c:pt>
                <c:pt idx="640">
                  <c:v>26.747238159999998</c:v>
                </c:pt>
                <c:pt idx="641">
                  <c:v>26.909143449999998</c:v>
                </c:pt>
                <c:pt idx="642">
                  <c:v>26.909143449999998</c:v>
                </c:pt>
                <c:pt idx="643">
                  <c:v>26.88783836</c:v>
                </c:pt>
                <c:pt idx="644">
                  <c:v>26.93612671</c:v>
                </c:pt>
                <c:pt idx="645">
                  <c:v>26.974468229999999</c:v>
                </c:pt>
                <c:pt idx="646">
                  <c:v>26.77705765</c:v>
                </c:pt>
                <c:pt idx="647">
                  <c:v>27.017074579999999</c:v>
                </c:pt>
                <c:pt idx="648">
                  <c:v>27.017074579999999</c:v>
                </c:pt>
                <c:pt idx="649">
                  <c:v>26.906307219999999</c:v>
                </c:pt>
                <c:pt idx="650">
                  <c:v>27.005712509999999</c:v>
                </c:pt>
                <c:pt idx="651">
                  <c:v>26.85232925</c:v>
                </c:pt>
                <c:pt idx="652">
                  <c:v>26.85232925</c:v>
                </c:pt>
                <c:pt idx="653">
                  <c:v>26.86938477</c:v>
                </c:pt>
                <c:pt idx="654">
                  <c:v>26.86938477</c:v>
                </c:pt>
                <c:pt idx="655">
                  <c:v>26.829614639999999</c:v>
                </c:pt>
                <c:pt idx="656">
                  <c:v>26.973049159999999</c:v>
                </c:pt>
                <c:pt idx="657">
                  <c:v>27.05968094</c:v>
                </c:pt>
                <c:pt idx="658">
                  <c:v>27.05968094</c:v>
                </c:pt>
                <c:pt idx="659">
                  <c:v>26.630788800000001</c:v>
                </c:pt>
                <c:pt idx="660">
                  <c:v>27.000026699999999</c:v>
                </c:pt>
                <c:pt idx="661">
                  <c:v>27.000026699999999</c:v>
                </c:pt>
                <c:pt idx="662">
                  <c:v>26.914819720000001</c:v>
                </c:pt>
                <c:pt idx="663">
                  <c:v>26.74298477</c:v>
                </c:pt>
                <c:pt idx="664">
                  <c:v>26.74298477</c:v>
                </c:pt>
                <c:pt idx="665">
                  <c:v>27.123592380000002</c:v>
                </c:pt>
                <c:pt idx="666">
                  <c:v>27.062520979999999</c:v>
                </c:pt>
                <c:pt idx="667">
                  <c:v>26.791265490000001</c:v>
                </c:pt>
                <c:pt idx="668">
                  <c:v>26.791265490000001</c:v>
                </c:pt>
                <c:pt idx="669">
                  <c:v>26.551259989999998</c:v>
                </c:pt>
                <c:pt idx="670">
                  <c:v>26.852331159999999</c:v>
                </c:pt>
                <c:pt idx="671">
                  <c:v>26.723094939999999</c:v>
                </c:pt>
                <c:pt idx="672">
                  <c:v>27.10086441</c:v>
                </c:pt>
                <c:pt idx="673">
                  <c:v>27.086658480000001</c:v>
                </c:pt>
                <c:pt idx="674">
                  <c:v>27.086658480000001</c:v>
                </c:pt>
                <c:pt idx="675">
                  <c:v>27.30253029</c:v>
                </c:pt>
                <c:pt idx="676">
                  <c:v>27.100866320000002</c:v>
                </c:pt>
                <c:pt idx="677">
                  <c:v>26.943222049999999</c:v>
                </c:pt>
                <c:pt idx="678">
                  <c:v>26.943222049999999</c:v>
                </c:pt>
                <c:pt idx="679">
                  <c:v>26.87931442</c:v>
                </c:pt>
                <c:pt idx="680">
                  <c:v>27.027011869999999</c:v>
                </c:pt>
                <c:pt idx="681">
                  <c:v>27.062511440000002</c:v>
                </c:pt>
                <c:pt idx="682">
                  <c:v>27.352230070000001</c:v>
                </c:pt>
                <c:pt idx="683">
                  <c:v>27.127843859999999</c:v>
                </c:pt>
                <c:pt idx="684">
                  <c:v>27.127843859999999</c:v>
                </c:pt>
                <c:pt idx="685">
                  <c:v>27.255670550000001</c:v>
                </c:pt>
                <c:pt idx="686">
                  <c:v>27.215902329999999</c:v>
                </c:pt>
                <c:pt idx="687">
                  <c:v>27.07388306</c:v>
                </c:pt>
                <c:pt idx="688">
                  <c:v>27.07388306</c:v>
                </c:pt>
                <c:pt idx="689">
                  <c:v>27.103702550000001</c:v>
                </c:pt>
                <c:pt idx="690">
                  <c:v>27.103702550000001</c:v>
                </c:pt>
                <c:pt idx="691">
                  <c:v>27.09233665</c:v>
                </c:pt>
                <c:pt idx="692">
                  <c:v>27.06535912</c:v>
                </c:pt>
                <c:pt idx="693">
                  <c:v>27.12216759</c:v>
                </c:pt>
                <c:pt idx="694">
                  <c:v>27.12216759</c:v>
                </c:pt>
                <c:pt idx="695">
                  <c:v>26.768539430000001</c:v>
                </c:pt>
                <c:pt idx="696">
                  <c:v>26.754329680000001</c:v>
                </c:pt>
                <c:pt idx="697">
                  <c:v>26.754329680000001</c:v>
                </c:pt>
                <c:pt idx="698">
                  <c:v>27.045480730000001</c:v>
                </c:pt>
                <c:pt idx="699">
                  <c:v>27.045480730000001</c:v>
                </c:pt>
                <c:pt idx="700">
                  <c:v>27.200277329999999</c:v>
                </c:pt>
                <c:pt idx="701">
                  <c:v>27.275537490000001</c:v>
                </c:pt>
                <c:pt idx="702">
                  <c:v>27.144886020000001</c:v>
                </c:pt>
                <c:pt idx="703">
                  <c:v>27.132110600000001</c:v>
                </c:pt>
                <c:pt idx="704">
                  <c:v>27.132110600000001</c:v>
                </c:pt>
                <c:pt idx="705">
                  <c:v>26.991510389999998</c:v>
                </c:pt>
                <c:pt idx="706">
                  <c:v>26.991510389999998</c:v>
                </c:pt>
                <c:pt idx="707">
                  <c:v>26.924762730000001</c:v>
                </c:pt>
                <c:pt idx="708">
                  <c:v>27.095188140000001</c:v>
                </c:pt>
                <c:pt idx="709">
                  <c:v>27.095188140000001</c:v>
                </c:pt>
                <c:pt idx="710">
                  <c:v>27.251403809999999</c:v>
                </c:pt>
                <c:pt idx="711">
                  <c:v>27.251399989999999</c:v>
                </c:pt>
                <c:pt idx="712">
                  <c:v>27.30963135</c:v>
                </c:pt>
                <c:pt idx="713">
                  <c:v>27.30963135</c:v>
                </c:pt>
                <c:pt idx="714">
                  <c:v>27.056842799999998</c:v>
                </c:pt>
                <c:pt idx="715">
                  <c:v>27.129266739999998</c:v>
                </c:pt>
                <c:pt idx="716">
                  <c:v>27.129266739999998</c:v>
                </c:pt>
                <c:pt idx="717">
                  <c:v>27.809520719999998</c:v>
                </c:pt>
                <c:pt idx="718">
                  <c:v>27.654727940000001</c:v>
                </c:pt>
                <c:pt idx="719">
                  <c:v>27.654727940000001</c:v>
                </c:pt>
                <c:pt idx="720">
                  <c:v>27.579456329999999</c:v>
                </c:pt>
                <c:pt idx="721">
                  <c:v>27.526910780000001</c:v>
                </c:pt>
                <c:pt idx="722">
                  <c:v>27.526910780000001</c:v>
                </c:pt>
                <c:pt idx="723">
                  <c:v>27.623489379999999</c:v>
                </c:pt>
                <c:pt idx="724">
                  <c:v>27.401947020000001</c:v>
                </c:pt>
                <c:pt idx="725">
                  <c:v>27.654727940000001</c:v>
                </c:pt>
                <c:pt idx="726">
                  <c:v>27.87342834</c:v>
                </c:pt>
                <c:pt idx="727">
                  <c:v>28.029644009999998</c:v>
                </c:pt>
                <c:pt idx="728">
                  <c:v>27.883371350000001</c:v>
                </c:pt>
                <c:pt idx="729">
                  <c:v>27.883371350000001</c:v>
                </c:pt>
                <c:pt idx="730">
                  <c:v>27.84645081</c:v>
                </c:pt>
                <c:pt idx="731">
                  <c:v>27.883373259999999</c:v>
                </c:pt>
                <c:pt idx="732">
                  <c:v>27.79957581</c:v>
                </c:pt>
                <c:pt idx="733">
                  <c:v>27.79957581</c:v>
                </c:pt>
                <c:pt idx="734">
                  <c:v>27.837921139999999</c:v>
                </c:pt>
                <c:pt idx="735">
                  <c:v>27.7015934</c:v>
                </c:pt>
                <c:pt idx="736">
                  <c:v>27.7015934</c:v>
                </c:pt>
                <c:pt idx="737">
                  <c:v>27.467273710000001</c:v>
                </c:pt>
                <c:pt idx="738">
                  <c:v>27.539699550000002</c:v>
                </c:pt>
                <c:pt idx="739">
                  <c:v>27.539699550000002</c:v>
                </c:pt>
                <c:pt idx="740">
                  <c:v>27.49709129</c:v>
                </c:pt>
                <c:pt idx="741">
                  <c:v>27.49709129</c:v>
                </c:pt>
                <c:pt idx="742">
                  <c:v>27.606441499999999</c:v>
                </c:pt>
                <c:pt idx="743">
                  <c:v>27.600763319999999</c:v>
                </c:pt>
                <c:pt idx="744">
                  <c:v>27.663244250000002</c:v>
                </c:pt>
                <c:pt idx="745">
                  <c:v>27.518390660000001</c:v>
                </c:pt>
                <c:pt idx="746">
                  <c:v>27.345129010000001</c:v>
                </c:pt>
                <c:pt idx="747">
                  <c:v>27.711536410000001</c:v>
                </c:pt>
                <c:pt idx="748">
                  <c:v>27.711536410000001</c:v>
                </c:pt>
                <c:pt idx="749">
                  <c:v>27.406198499999999</c:v>
                </c:pt>
                <c:pt idx="750">
                  <c:v>27.457326890000001</c:v>
                </c:pt>
                <c:pt idx="751">
                  <c:v>27.457326890000001</c:v>
                </c:pt>
                <c:pt idx="752">
                  <c:v>27.499938960000001</c:v>
                </c:pt>
                <c:pt idx="753">
                  <c:v>27.481472019999998</c:v>
                </c:pt>
                <c:pt idx="754">
                  <c:v>27.481472019999998</c:v>
                </c:pt>
                <c:pt idx="755">
                  <c:v>27.44028664</c:v>
                </c:pt>
                <c:pt idx="756">
                  <c:v>27.346551900000001</c:v>
                </c:pt>
                <c:pt idx="757">
                  <c:v>27.346551900000001</c:v>
                </c:pt>
                <c:pt idx="758">
                  <c:v>27.76408005</c:v>
                </c:pt>
                <c:pt idx="759">
                  <c:v>27.91461563</c:v>
                </c:pt>
                <c:pt idx="760">
                  <c:v>27.89615822</c:v>
                </c:pt>
                <c:pt idx="761">
                  <c:v>27.93449974</c:v>
                </c:pt>
                <c:pt idx="762">
                  <c:v>28.073673249999999</c:v>
                </c:pt>
                <c:pt idx="763">
                  <c:v>27.964321139999999</c:v>
                </c:pt>
                <c:pt idx="764">
                  <c:v>27.964321139999999</c:v>
                </c:pt>
                <c:pt idx="765">
                  <c:v>27.745616909999999</c:v>
                </c:pt>
                <c:pt idx="766">
                  <c:v>27.752719880000001</c:v>
                </c:pt>
                <c:pt idx="767">
                  <c:v>28.211425779999999</c:v>
                </c:pt>
                <c:pt idx="768">
                  <c:v>28.211425779999999</c:v>
                </c:pt>
                <c:pt idx="769">
                  <c:v>28.282434460000001</c:v>
                </c:pt>
                <c:pt idx="770">
                  <c:v>28.289535520000001</c:v>
                </c:pt>
                <c:pt idx="771">
                  <c:v>28.085033419999998</c:v>
                </c:pt>
                <c:pt idx="772">
                  <c:v>28.0353241</c:v>
                </c:pt>
                <c:pt idx="773">
                  <c:v>27.718633650000001</c:v>
                </c:pt>
                <c:pt idx="774">
                  <c:v>27.718633650000001</c:v>
                </c:pt>
                <c:pt idx="775">
                  <c:v>28.104913710000002</c:v>
                </c:pt>
                <c:pt idx="776">
                  <c:v>27.951541899999999</c:v>
                </c:pt>
                <c:pt idx="777">
                  <c:v>27.951541899999999</c:v>
                </c:pt>
                <c:pt idx="778">
                  <c:v>28.04810715</c:v>
                </c:pt>
                <c:pt idx="779">
                  <c:v>27.978521350000001</c:v>
                </c:pt>
                <c:pt idx="780">
                  <c:v>27.795328139999999</c:v>
                </c:pt>
                <c:pt idx="781">
                  <c:v>27.6660881</c:v>
                </c:pt>
                <c:pt idx="782">
                  <c:v>27.6660881</c:v>
                </c:pt>
                <c:pt idx="783">
                  <c:v>28.04100609</c:v>
                </c:pt>
                <c:pt idx="784">
                  <c:v>27.92171669</c:v>
                </c:pt>
                <c:pt idx="785">
                  <c:v>27.85496521</c:v>
                </c:pt>
                <c:pt idx="786">
                  <c:v>27.85496521</c:v>
                </c:pt>
                <c:pt idx="787">
                  <c:v>27.478626250000001</c:v>
                </c:pt>
                <c:pt idx="788">
                  <c:v>27.907512659999998</c:v>
                </c:pt>
                <c:pt idx="789">
                  <c:v>27.974262240000002</c:v>
                </c:pt>
                <c:pt idx="790">
                  <c:v>27.974262240000002</c:v>
                </c:pt>
                <c:pt idx="791">
                  <c:v>28.053792949999998</c:v>
                </c:pt>
                <c:pt idx="792">
                  <c:v>27.8066864</c:v>
                </c:pt>
                <c:pt idx="793">
                  <c:v>27.90041733</c:v>
                </c:pt>
                <c:pt idx="794">
                  <c:v>27.90041733</c:v>
                </c:pt>
                <c:pt idx="795">
                  <c:v>27.916036609999999</c:v>
                </c:pt>
                <c:pt idx="796">
                  <c:v>27.999826429999999</c:v>
                </c:pt>
                <c:pt idx="797">
                  <c:v>27.76692581</c:v>
                </c:pt>
                <c:pt idx="798">
                  <c:v>27.801006319999999</c:v>
                </c:pt>
                <c:pt idx="799">
                  <c:v>27.937337880000001</c:v>
                </c:pt>
                <c:pt idx="800">
                  <c:v>27.937337880000001</c:v>
                </c:pt>
                <c:pt idx="801">
                  <c:v>28.251190189999999</c:v>
                </c:pt>
                <c:pt idx="802">
                  <c:v>28.150356290000001</c:v>
                </c:pt>
                <c:pt idx="803">
                  <c:v>28.293792719999999</c:v>
                </c:pt>
                <c:pt idx="804">
                  <c:v>28.293792719999999</c:v>
                </c:pt>
                <c:pt idx="805">
                  <c:v>28.056625369999999</c:v>
                </c:pt>
                <c:pt idx="806">
                  <c:v>27.910345079999999</c:v>
                </c:pt>
                <c:pt idx="807">
                  <c:v>27.910345079999999</c:v>
                </c:pt>
                <c:pt idx="808">
                  <c:v>28.276752470000002</c:v>
                </c:pt>
                <c:pt idx="809">
                  <c:v>28.167400359999998</c:v>
                </c:pt>
                <c:pt idx="810">
                  <c:v>28.167400359999998</c:v>
                </c:pt>
                <c:pt idx="811">
                  <c:v>28.26255226</c:v>
                </c:pt>
                <c:pt idx="812">
                  <c:v>28.249767299999998</c:v>
                </c:pt>
                <c:pt idx="813">
                  <c:v>28.401721949999999</c:v>
                </c:pt>
                <c:pt idx="814">
                  <c:v>28.401721949999999</c:v>
                </c:pt>
                <c:pt idx="815">
                  <c:v>28.430126189999999</c:v>
                </c:pt>
                <c:pt idx="816">
                  <c:v>28.364801409999998</c:v>
                </c:pt>
                <c:pt idx="817">
                  <c:v>28.397464750000001</c:v>
                </c:pt>
                <c:pt idx="818">
                  <c:v>28.312252040000001</c:v>
                </c:pt>
                <c:pt idx="819">
                  <c:v>28.37900162</c:v>
                </c:pt>
                <c:pt idx="820">
                  <c:v>28.37900162</c:v>
                </c:pt>
                <c:pt idx="821">
                  <c:v>28.401721949999999</c:v>
                </c:pt>
                <c:pt idx="822">
                  <c:v>28.225627899999999</c:v>
                </c:pt>
                <c:pt idx="823">
                  <c:v>28.340658189999999</c:v>
                </c:pt>
                <c:pt idx="824">
                  <c:v>28.340658189999999</c:v>
                </c:pt>
                <c:pt idx="825">
                  <c:v>28.1801815</c:v>
                </c:pt>
                <c:pt idx="826">
                  <c:v>28.22136497</c:v>
                </c:pt>
                <c:pt idx="827">
                  <c:v>28.22136497</c:v>
                </c:pt>
                <c:pt idx="828">
                  <c:v>28.421606059999998</c:v>
                </c:pt>
                <c:pt idx="829">
                  <c:v>28.421606059999998</c:v>
                </c:pt>
                <c:pt idx="830">
                  <c:v>28.42586708</c:v>
                </c:pt>
                <c:pt idx="831">
                  <c:v>28.519592289999999</c:v>
                </c:pt>
                <c:pt idx="832">
                  <c:v>28.519592289999999</c:v>
                </c:pt>
                <c:pt idx="833">
                  <c:v>28.25402832</c:v>
                </c:pt>
                <c:pt idx="834">
                  <c:v>28.19012451</c:v>
                </c:pt>
                <c:pt idx="835">
                  <c:v>28.19012451</c:v>
                </c:pt>
                <c:pt idx="836">
                  <c:v>28.217107769999998</c:v>
                </c:pt>
                <c:pt idx="837">
                  <c:v>28.217107769999998</c:v>
                </c:pt>
                <c:pt idx="838">
                  <c:v>28.198644640000001</c:v>
                </c:pt>
                <c:pt idx="839">
                  <c:v>28.163143160000001</c:v>
                </c:pt>
                <c:pt idx="840">
                  <c:v>28.299472810000001</c:v>
                </c:pt>
                <c:pt idx="841">
                  <c:v>28.299472810000001</c:v>
                </c:pt>
                <c:pt idx="842">
                  <c:v>28.205745700000001</c:v>
                </c:pt>
                <c:pt idx="843">
                  <c:v>28.316513059999998</c:v>
                </c:pt>
                <c:pt idx="844">
                  <c:v>28.67154884</c:v>
                </c:pt>
                <c:pt idx="845">
                  <c:v>28.45853043</c:v>
                </c:pt>
                <c:pt idx="846">
                  <c:v>28.45853043</c:v>
                </c:pt>
                <c:pt idx="847">
                  <c:v>28.326457980000001</c:v>
                </c:pt>
                <c:pt idx="848">
                  <c:v>28.26255226</c:v>
                </c:pt>
                <c:pt idx="849">
                  <c:v>28.26255226</c:v>
                </c:pt>
                <c:pt idx="850">
                  <c:v>28.55794144</c:v>
                </c:pt>
                <c:pt idx="851">
                  <c:v>28.35770226</c:v>
                </c:pt>
                <c:pt idx="852">
                  <c:v>28.35770226</c:v>
                </c:pt>
                <c:pt idx="853">
                  <c:v>28.454269409999998</c:v>
                </c:pt>
                <c:pt idx="854">
                  <c:v>28.50681496</c:v>
                </c:pt>
                <c:pt idx="855">
                  <c:v>28.50681496</c:v>
                </c:pt>
                <c:pt idx="856">
                  <c:v>28.756755829999999</c:v>
                </c:pt>
                <c:pt idx="857">
                  <c:v>29.458316799999999</c:v>
                </c:pt>
                <c:pt idx="858">
                  <c:v>29.56341171</c:v>
                </c:pt>
                <c:pt idx="859">
                  <c:v>29.56341171</c:v>
                </c:pt>
                <c:pt idx="860">
                  <c:v>29.334766389999999</c:v>
                </c:pt>
                <c:pt idx="861">
                  <c:v>29.567672730000002</c:v>
                </c:pt>
                <c:pt idx="862">
                  <c:v>29.567672730000002</c:v>
                </c:pt>
                <c:pt idx="863">
                  <c:v>29.502344130000001</c:v>
                </c:pt>
                <c:pt idx="864">
                  <c:v>29.674188610000002</c:v>
                </c:pt>
                <c:pt idx="865">
                  <c:v>29.455484389999999</c:v>
                </c:pt>
                <c:pt idx="866">
                  <c:v>29.455484389999999</c:v>
                </c:pt>
                <c:pt idx="867">
                  <c:v>29.58613205</c:v>
                </c:pt>
                <c:pt idx="868">
                  <c:v>29.465412140000002</c:v>
                </c:pt>
                <c:pt idx="869">
                  <c:v>29.607425689999999</c:v>
                </c:pt>
                <c:pt idx="870">
                  <c:v>29.498077389999999</c:v>
                </c:pt>
                <c:pt idx="871">
                  <c:v>29.618795389999999</c:v>
                </c:pt>
                <c:pt idx="872">
                  <c:v>29.618795389999999</c:v>
                </c:pt>
                <c:pt idx="873">
                  <c:v>29.72530746</c:v>
                </c:pt>
                <c:pt idx="874">
                  <c:v>29.844610209999999</c:v>
                </c:pt>
                <c:pt idx="875">
                  <c:v>29.891483310000002</c:v>
                </c:pt>
                <c:pt idx="876">
                  <c:v>29.891483310000002</c:v>
                </c:pt>
                <c:pt idx="877">
                  <c:v>29.885797499999999</c:v>
                </c:pt>
                <c:pt idx="878">
                  <c:v>29.76507187</c:v>
                </c:pt>
                <c:pt idx="879">
                  <c:v>29.84033775</c:v>
                </c:pt>
                <c:pt idx="880">
                  <c:v>29.811935420000001</c:v>
                </c:pt>
                <c:pt idx="881">
                  <c:v>29.925558089999999</c:v>
                </c:pt>
                <c:pt idx="882">
                  <c:v>29.925558089999999</c:v>
                </c:pt>
                <c:pt idx="883">
                  <c:v>29.659982679999999</c:v>
                </c:pt>
                <c:pt idx="884">
                  <c:v>29.803417209999999</c:v>
                </c:pt>
                <c:pt idx="885">
                  <c:v>29.783535000000001</c:v>
                </c:pt>
                <c:pt idx="886">
                  <c:v>29.783535000000001</c:v>
                </c:pt>
                <c:pt idx="887">
                  <c:v>29.7693367</c:v>
                </c:pt>
                <c:pt idx="888">
                  <c:v>29.728155139999998</c:v>
                </c:pt>
                <c:pt idx="889">
                  <c:v>29.728155139999998</c:v>
                </c:pt>
                <c:pt idx="890">
                  <c:v>29.894311900000002</c:v>
                </c:pt>
                <c:pt idx="891">
                  <c:v>29.894311900000002</c:v>
                </c:pt>
                <c:pt idx="892">
                  <c:v>30.159887309999998</c:v>
                </c:pt>
                <c:pt idx="893">
                  <c:v>30.15846634</c:v>
                </c:pt>
                <c:pt idx="894">
                  <c:v>30.15846634</c:v>
                </c:pt>
                <c:pt idx="895">
                  <c:v>29.972417830000001</c:v>
                </c:pt>
                <c:pt idx="896">
                  <c:v>29.990880969999999</c:v>
                </c:pt>
                <c:pt idx="897">
                  <c:v>30.226633069999998</c:v>
                </c:pt>
                <c:pt idx="898">
                  <c:v>30.024963379999999</c:v>
                </c:pt>
                <c:pt idx="899">
                  <c:v>30.220952990000001</c:v>
                </c:pt>
                <c:pt idx="900">
                  <c:v>30.303319930000001</c:v>
                </c:pt>
                <c:pt idx="901">
                  <c:v>30.303319930000001</c:v>
                </c:pt>
                <c:pt idx="902">
                  <c:v>30.395633700000001</c:v>
                </c:pt>
                <c:pt idx="903">
                  <c:v>30.372909549999999</c:v>
                </c:pt>
                <c:pt idx="904">
                  <c:v>30.277759549999999</c:v>
                </c:pt>
                <c:pt idx="905">
                  <c:v>30.277759549999999</c:v>
                </c:pt>
                <c:pt idx="906">
                  <c:v>30.103078839999998</c:v>
                </c:pt>
                <c:pt idx="907">
                  <c:v>30.2947998</c:v>
                </c:pt>
                <c:pt idx="908">
                  <c:v>30.404155729999999</c:v>
                </c:pt>
                <c:pt idx="909">
                  <c:v>30.424037930000001</c:v>
                </c:pt>
                <c:pt idx="910">
                  <c:v>30.3913765</c:v>
                </c:pt>
                <c:pt idx="911">
                  <c:v>30.3913765</c:v>
                </c:pt>
                <c:pt idx="912">
                  <c:v>30.304744719999999</c:v>
                </c:pt>
                <c:pt idx="913">
                  <c:v>30.47232056</c:v>
                </c:pt>
                <c:pt idx="914">
                  <c:v>30.43255615</c:v>
                </c:pt>
                <c:pt idx="915">
                  <c:v>30.43255615</c:v>
                </c:pt>
                <c:pt idx="916">
                  <c:v>30.338827129999999</c:v>
                </c:pt>
                <c:pt idx="917">
                  <c:v>30.0604744</c:v>
                </c:pt>
                <c:pt idx="918">
                  <c:v>30.0604744</c:v>
                </c:pt>
                <c:pt idx="919">
                  <c:v>30.188289640000001</c:v>
                </c:pt>
                <c:pt idx="920">
                  <c:v>30.401317599999999</c:v>
                </c:pt>
                <c:pt idx="921">
                  <c:v>30.401317599999999</c:v>
                </c:pt>
                <c:pt idx="922">
                  <c:v>30.527709959999999</c:v>
                </c:pt>
                <c:pt idx="923">
                  <c:v>30.560373309999999</c:v>
                </c:pt>
                <c:pt idx="924">
                  <c:v>30.343082429999999</c:v>
                </c:pt>
                <c:pt idx="925">
                  <c:v>30.343082429999999</c:v>
                </c:pt>
                <c:pt idx="926">
                  <c:v>30.348764419999998</c:v>
                </c:pt>
                <c:pt idx="927">
                  <c:v>30.597295760000002</c:v>
                </c:pt>
                <c:pt idx="928">
                  <c:v>30.597295760000002</c:v>
                </c:pt>
                <c:pt idx="929">
                  <c:v>30.639902110000001</c:v>
                </c:pt>
                <c:pt idx="930">
                  <c:v>30.550430299999999</c:v>
                </c:pt>
                <c:pt idx="931">
                  <c:v>30.550430299999999</c:v>
                </c:pt>
                <c:pt idx="932">
                  <c:v>30.546173100000001</c:v>
                </c:pt>
                <c:pt idx="933">
                  <c:v>30.564632419999999</c:v>
                </c:pt>
                <c:pt idx="934">
                  <c:v>30.615762709999998</c:v>
                </c:pt>
                <c:pt idx="935">
                  <c:v>30.610076899999999</c:v>
                </c:pt>
                <c:pt idx="936">
                  <c:v>30.730789179999999</c:v>
                </c:pt>
                <c:pt idx="937">
                  <c:v>30.551849369999999</c:v>
                </c:pt>
                <c:pt idx="938">
                  <c:v>30.551849369999999</c:v>
                </c:pt>
                <c:pt idx="939">
                  <c:v>30.656936649999999</c:v>
                </c:pt>
                <c:pt idx="940">
                  <c:v>30.698125839999999</c:v>
                </c:pt>
                <c:pt idx="941">
                  <c:v>30.698125839999999</c:v>
                </c:pt>
                <c:pt idx="942">
                  <c:v>30.617177959999999</c:v>
                </c:pt>
                <c:pt idx="943">
                  <c:v>30.703807829999999</c:v>
                </c:pt>
                <c:pt idx="944">
                  <c:v>30.753513340000001</c:v>
                </c:pt>
                <c:pt idx="945">
                  <c:v>30.997772220000002</c:v>
                </c:pt>
                <c:pt idx="946">
                  <c:v>30.989253999999999</c:v>
                </c:pt>
                <c:pt idx="947">
                  <c:v>30.989253999999999</c:v>
                </c:pt>
                <c:pt idx="948">
                  <c:v>31.17103195</c:v>
                </c:pt>
                <c:pt idx="949">
                  <c:v>30.95090866</c:v>
                </c:pt>
                <c:pt idx="950">
                  <c:v>31.134105680000001</c:v>
                </c:pt>
                <c:pt idx="951">
                  <c:v>31.134105680000001</c:v>
                </c:pt>
                <c:pt idx="952">
                  <c:v>31.134105680000001</c:v>
                </c:pt>
                <c:pt idx="953">
                  <c:v>30.99635696</c:v>
                </c:pt>
                <c:pt idx="954">
                  <c:v>30.99635696</c:v>
                </c:pt>
                <c:pt idx="955">
                  <c:v>30.86996078</c:v>
                </c:pt>
                <c:pt idx="956">
                  <c:v>31.03612137</c:v>
                </c:pt>
                <c:pt idx="957">
                  <c:v>31.03612137</c:v>
                </c:pt>
                <c:pt idx="958">
                  <c:v>30.95375061</c:v>
                </c:pt>
                <c:pt idx="959">
                  <c:v>31.100025179999999</c:v>
                </c:pt>
                <c:pt idx="960">
                  <c:v>31.081562040000001</c:v>
                </c:pt>
                <c:pt idx="961">
                  <c:v>31.125585560000001</c:v>
                </c:pt>
                <c:pt idx="962">
                  <c:v>31.372690200000001</c:v>
                </c:pt>
                <c:pt idx="963">
                  <c:v>31.511861799999998</c:v>
                </c:pt>
                <c:pt idx="964">
                  <c:v>31.511861799999998</c:v>
                </c:pt>
                <c:pt idx="965">
                  <c:v>31.260501860000002</c:v>
                </c:pt>
                <c:pt idx="966">
                  <c:v>31.107126239999999</c:v>
                </c:pt>
                <c:pt idx="967">
                  <c:v>31.107126239999999</c:v>
                </c:pt>
                <c:pt idx="968">
                  <c:v>31.124170299999999</c:v>
                </c:pt>
                <c:pt idx="969">
                  <c:v>31.276119229999999</c:v>
                </c:pt>
                <c:pt idx="970">
                  <c:v>31.487722399999999</c:v>
                </c:pt>
                <c:pt idx="971">
                  <c:v>31.482044219999999</c:v>
                </c:pt>
                <c:pt idx="972">
                  <c:v>31.482044219999999</c:v>
                </c:pt>
                <c:pt idx="973">
                  <c:v>31.534587859999998</c:v>
                </c:pt>
                <c:pt idx="974">
                  <c:v>31.63684082</c:v>
                </c:pt>
                <c:pt idx="975">
                  <c:v>31.49908447</c:v>
                </c:pt>
                <c:pt idx="976">
                  <c:v>31.49908447</c:v>
                </c:pt>
                <c:pt idx="977">
                  <c:v>31.639675140000001</c:v>
                </c:pt>
                <c:pt idx="978">
                  <c:v>31.49056435</c:v>
                </c:pt>
                <c:pt idx="979">
                  <c:v>31.185232160000002</c:v>
                </c:pt>
                <c:pt idx="980">
                  <c:v>31.385471339999999</c:v>
                </c:pt>
                <c:pt idx="981">
                  <c:v>31.570089339999999</c:v>
                </c:pt>
                <c:pt idx="982">
                  <c:v>31.570089339999999</c:v>
                </c:pt>
                <c:pt idx="983">
                  <c:v>31.628320689999999</c:v>
                </c:pt>
                <c:pt idx="984">
                  <c:v>31.663827900000001</c:v>
                </c:pt>
                <c:pt idx="985">
                  <c:v>31.922292710000001</c:v>
                </c:pt>
                <c:pt idx="986">
                  <c:v>31.922292710000001</c:v>
                </c:pt>
                <c:pt idx="987">
                  <c:v>31.686542509999999</c:v>
                </c:pt>
                <c:pt idx="988">
                  <c:v>31.783115389999999</c:v>
                </c:pt>
                <c:pt idx="989">
                  <c:v>31.783115389999999</c:v>
                </c:pt>
                <c:pt idx="990">
                  <c:v>31.714946749999999</c:v>
                </c:pt>
                <c:pt idx="991">
                  <c:v>31.731988909999998</c:v>
                </c:pt>
                <c:pt idx="992">
                  <c:v>31.731988909999998</c:v>
                </c:pt>
                <c:pt idx="993">
                  <c:v>31.776010509999999</c:v>
                </c:pt>
                <c:pt idx="994">
                  <c:v>31.7774353</c:v>
                </c:pt>
                <c:pt idx="995">
                  <c:v>31.4181366</c:v>
                </c:pt>
                <c:pt idx="996">
                  <c:v>31.4181366</c:v>
                </c:pt>
                <c:pt idx="997">
                  <c:v>31.55447006</c:v>
                </c:pt>
                <c:pt idx="998">
                  <c:v>31.465000150000002</c:v>
                </c:pt>
                <c:pt idx="999">
                  <c:v>31.465000150000002</c:v>
                </c:pt>
                <c:pt idx="1000">
                  <c:v>31.584293370000001</c:v>
                </c:pt>
                <c:pt idx="1001">
                  <c:v>31.641107559999998</c:v>
                </c:pt>
                <c:pt idx="1002">
                  <c:v>31.641107559999998</c:v>
                </c:pt>
                <c:pt idx="1003">
                  <c:v>31.64252853</c:v>
                </c:pt>
                <c:pt idx="1004">
                  <c:v>31.37553406</c:v>
                </c:pt>
                <c:pt idx="1005">
                  <c:v>31.425237660000001</c:v>
                </c:pt>
                <c:pt idx="1006">
                  <c:v>31.425237660000001</c:v>
                </c:pt>
                <c:pt idx="1007">
                  <c:v>31.686544420000001</c:v>
                </c:pt>
                <c:pt idx="1008">
                  <c:v>31.714946749999999</c:v>
                </c:pt>
                <c:pt idx="1009">
                  <c:v>31.714946749999999</c:v>
                </c:pt>
                <c:pt idx="1010">
                  <c:v>31.506183620000002</c:v>
                </c:pt>
                <c:pt idx="1011">
                  <c:v>31.793050770000001</c:v>
                </c:pt>
                <c:pt idx="1012">
                  <c:v>31.793050770000001</c:v>
                </c:pt>
                <c:pt idx="1013">
                  <c:v>31.67802429</c:v>
                </c:pt>
                <c:pt idx="1014">
                  <c:v>31.856958389999999</c:v>
                </c:pt>
                <c:pt idx="1015">
                  <c:v>31.926548</c:v>
                </c:pt>
                <c:pt idx="1016">
                  <c:v>31.926548</c:v>
                </c:pt>
                <c:pt idx="1017">
                  <c:v>31.872585300000001</c:v>
                </c:pt>
                <c:pt idx="1018">
                  <c:v>31.872585300000001</c:v>
                </c:pt>
                <c:pt idx="1019">
                  <c:v>31.716365809999999</c:v>
                </c:pt>
                <c:pt idx="1020">
                  <c:v>31.673763279999999</c:v>
                </c:pt>
                <c:pt idx="1021">
                  <c:v>31.950695039999999</c:v>
                </c:pt>
                <c:pt idx="1022">
                  <c:v>31.950695039999999</c:v>
                </c:pt>
                <c:pt idx="1023">
                  <c:v>32.111175539999998</c:v>
                </c:pt>
                <c:pt idx="1024">
                  <c:v>32.111175539999998</c:v>
                </c:pt>
                <c:pt idx="1025">
                  <c:v>31.658138279999999</c:v>
                </c:pt>
                <c:pt idx="1026">
                  <c:v>31.876852039999999</c:v>
                </c:pt>
                <c:pt idx="1027">
                  <c:v>31.876852039999999</c:v>
                </c:pt>
                <c:pt idx="1028">
                  <c:v>32.185020450000003</c:v>
                </c:pt>
                <c:pt idx="1029">
                  <c:v>32.057209010000001</c:v>
                </c:pt>
                <c:pt idx="1030">
                  <c:v>32.050106049999997</c:v>
                </c:pt>
                <c:pt idx="1031">
                  <c:v>32.050106049999997</c:v>
                </c:pt>
                <c:pt idx="1032">
                  <c:v>32.305736539999998</c:v>
                </c:pt>
                <c:pt idx="1033">
                  <c:v>32.095550539999998</c:v>
                </c:pt>
                <c:pt idx="1034">
                  <c:v>31.96631241</c:v>
                </c:pt>
                <c:pt idx="1035">
                  <c:v>31.96631241</c:v>
                </c:pt>
                <c:pt idx="1036">
                  <c:v>32.192119599999998</c:v>
                </c:pt>
                <c:pt idx="1037">
                  <c:v>32.192119599999998</c:v>
                </c:pt>
                <c:pt idx="1038">
                  <c:v>32.53011703</c:v>
                </c:pt>
                <c:pt idx="1039">
                  <c:v>32.603977200000003</c:v>
                </c:pt>
                <c:pt idx="1040">
                  <c:v>32.15094757</c:v>
                </c:pt>
                <c:pt idx="1041">
                  <c:v>32.15094757</c:v>
                </c:pt>
                <c:pt idx="1042">
                  <c:v>31.619796749999999</c:v>
                </c:pt>
                <c:pt idx="1043">
                  <c:v>31.920867919999999</c:v>
                </c:pt>
                <c:pt idx="1044">
                  <c:v>31.920867919999999</c:v>
                </c:pt>
                <c:pt idx="1045">
                  <c:v>32.006084440000002</c:v>
                </c:pt>
                <c:pt idx="1046">
                  <c:v>32.22053528</c:v>
                </c:pt>
                <c:pt idx="1047">
                  <c:v>32.22053528</c:v>
                </c:pt>
                <c:pt idx="1048">
                  <c:v>32.123954769999997</c:v>
                </c:pt>
                <c:pt idx="1049">
                  <c:v>31.886789319999998</c:v>
                </c:pt>
                <c:pt idx="1050">
                  <c:v>31.886789319999998</c:v>
                </c:pt>
                <c:pt idx="1051">
                  <c:v>31.886789319999998</c:v>
                </c:pt>
                <c:pt idx="1052">
                  <c:v>32.199226379999999</c:v>
                </c:pt>
                <c:pt idx="1053">
                  <c:v>32.199226379999999</c:v>
                </c:pt>
                <c:pt idx="1054">
                  <c:v>32.11969757</c:v>
                </c:pt>
                <c:pt idx="1055">
                  <c:v>32.11969757</c:v>
                </c:pt>
                <c:pt idx="1056">
                  <c:v>32.478996279999997</c:v>
                </c:pt>
                <c:pt idx="1057">
                  <c:v>32.478996279999997</c:v>
                </c:pt>
                <c:pt idx="1058">
                  <c:v>32.497459409999998</c:v>
                </c:pt>
                <c:pt idx="1059">
                  <c:v>32.378158569999997</c:v>
                </c:pt>
                <c:pt idx="1060">
                  <c:v>32.246097560000003</c:v>
                </c:pt>
                <c:pt idx="1061">
                  <c:v>32.246097560000003</c:v>
                </c:pt>
                <c:pt idx="1062">
                  <c:v>32.040164949999998</c:v>
                </c:pt>
                <c:pt idx="1063">
                  <c:v>32.281593319999999</c:v>
                </c:pt>
                <c:pt idx="1064">
                  <c:v>32.281593319999999</c:v>
                </c:pt>
                <c:pt idx="1065">
                  <c:v>32.679248809999997</c:v>
                </c:pt>
                <c:pt idx="1066">
                  <c:v>32.657939910000003</c:v>
                </c:pt>
                <c:pt idx="1067">
                  <c:v>32.657939910000003</c:v>
                </c:pt>
                <c:pt idx="1068">
                  <c:v>32.531536099999997</c:v>
                </c:pt>
                <c:pt idx="1069">
                  <c:v>32.835453029999996</c:v>
                </c:pt>
                <c:pt idx="1070">
                  <c:v>32.611072540000002</c:v>
                </c:pt>
                <c:pt idx="1071">
                  <c:v>32.611072540000002</c:v>
                </c:pt>
                <c:pt idx="1072">
                  <c:v>32.390945430000002</c:v>
                </c:pt>
                <c:pt idx="1073">
                  <c:v>32.390945430000002</c:v>
                </c:pt>
                <c:pt idx="1074">
                  <c:v>32.514503480000002</c:v>
                </c:pt>
                <c:pt idx="1075">
                  <c:v>32.10407257</c:v>
                </c:pt>
                <c:pt idx="1076">
                  <c:v>32.033065800000003</c:v>
                </c:pt>
                <c:pt idx="1077">
                  <c:v>32.033065800000003</c:v>
                </c:pt>
                <c:pt idx="1078">
                  <c:v>32.03590775</c:v>
                </c:pt>
                <c:pt idx="1079">
                  <c:v>31.788793559999998</c:v>
                </c:pt>
                <c:pt idx="1080">
                  <c:v>32.044425959999998</c:v>
                </c:pt>
                <c:pt idx="1081">
                  <c:v>32.125373840000002</c:v>
                </c:pt>
                <c:pt idx="1082">
                  <c:v>32.34123993</c:v>
                </c:pt>
                <c:pt idx="1083">
                  <c:v>32.224784849999999</c:v>
                </c:pt>
                <c:pt idx="1084">
                  <c:v>32.224784849999999</c:v>
                </c:pt>
                <c:pt idx="1085">
                  <c:v>31.987625120000001</c:v>
                </c:pt>
                <c:pt idx="1086">
                  <c:v>31.981943130000001</c:v>
                </c:pt>
                <c:pt idx="1087">
                  <c:v>31.981943130000001</c:v>
                </c:pt>
                <c:pt idx="1088">
                  <c:v>32.271644590000001</c:v>
                </c:pt>
                <c:pt idx="1089">
                  <c:v>32.520175930000001</c:v>
                </c:pt>
                <c:pt idx="1090">
                  <c:v>32.520175930000001</c:v>
                </c:pt>
                <c:pt idx="1091">
                  <c:v>32.176498410000001</c:v>
                </c:pt>
                <c:pt idx="1092">
                  <c:v>32.348346710000001</c:v>
                </c:pt>
                <c:pt idx="1093">
                  <c:v>32.348346710000001</c:v>
                </c:pt>
                <c:pt idx="1094">
                  <c:v>32.362548830000001</c:v>
                </c:pt>
                <c:pt idx="1095">
                  <c:v>32.186443330000003</c:v>
                </c:pt>
                <c:pt idx="1096">
                  <c:v>32.186443330000003</c:v>
                </c:pt>
                <c:pt idx="1097">
                  <c:v>32.094135280000003</c:v>
                </c:pt>
                <c:pt idx="1098">
                  <c:v>32.094135280000003</c:v>
                </c:pt>
                <c:pt idx="1099">
                  <c:v>32.473316189999998</c:v>
                </c:pt>
                <c:pt idx="1100">
                  <c:v>32.403724670000003</c:v>
                </c:pt>
                <c:pt idx="1101">
                  <c:v>32.403724670000003</c:v>
                </c:pt>
                <c:pt idx="1102">
                  <c:v>32.331298830000001</c:v>
                </c:pt>
                <c:pt idx="1103">
                  <c:v>32.567047119999998</c:v>
                </c:pt>
                <c:pt idx="1104">
                  <c:v>32.567047119999998</c:v>
                </c:pt>
                <c:pt idx="1105">
                  <c:v>32.717586519999998</c:v>
                </c:pt>
                <c:pt idx="1106">
                  <c:v>32.46195221</c:v>
                </c:pt>
                <c:pt idx="1107">
                  <c:v>32.351181029999999</c:v>
                </c:pt>
                <c:pt idx="1108">
                  <c:v>32.351181029999999</c:v>
                </c:pt>
                <c:pt idx="1109">
                  <c:v>32.338401789999999</c:v>
                </c:pt>
                <c:pt idx="1110">
                  <c:v>32.727519989999998</c:v>
                </c:pt>
                <c:pt idx="1111">
                  <c:v>32.727519989999998</c:v>
                </c:pt>
                <c:pt idx="1112">
                  <c:v>32.757347109999998</c:v>
                </c:pt>
                <c:pt idx="1113">
                  <c:v>32.349761960000002</c:v>
                </c:pt>
                <c:pt idx="1114">
                  <c:v>32.349761960000002</c:v>
                </c:pt>
                <c:pt idx="1115">
                  <c:v>32.359699249999998</c:v>
                </c:pt>
                <c:pt idx="1116">
                  <c:v>32.710472109999998</c:v>
                </c:pt>
                <c:pt idx="1117">
                  <c:v>32.491775509999997</c:v>
                </c:pt>
                <c:pt idx="1118">
                  <c:v>32.491775509999997</c:v>
                </c:pt>
                <c:pt idx="1119">
                  <c:v>32.199226379999999</c:v>
                </c:pt>
                <c:pt idx="1120">
                  <c:v>32.417930599999998</c:v>
                </c:pt>
                <c:pt idx="1121">
                  <c:v>32.417930599999998</c:v>
                </c:pt>
                <c:pt idx="1122">
                  <c:v>32.221942900000002</c:v>
                </c:pt>
                <c:pt idx="1123">
                  <c:v>32.532966610000003</c:v>
                </c:pt>
                <c:pt idx="1124">
                  <c:v>32.532966610000003</c:v>
                </c:pt>
                <c:pt idx="1125">
                  <c:v>32.4136734</c:v>
                </c:pt>
                <c:pt idx="1126">
                  <c:v>32.128211980000003</c:v>
                </c:pt>
                <c:pt idx="1127">
                  <c:v>32.138160710000001</c:v>
                </c:pt>
                <c:pt idx="1128">
                  <c:v>32.175075530000001</c:v>
                </c:pt>
                <c:pt idx="1129">
                  <c:v>32.25460434</c:v>
                </c:pt>
                <c:pt idx="1130">
                  <c:v>32.434967039999997</c:v>
                </c:pt>
                <c:pt idx="1131">
                  <c:v>32.434967039999997</c:v>
                </c:pt>
                <c:pt idx="1132">
                  <c:v>32.505977629999997</c:v>
                </c:pt>
                <c:pt idx="1133">
                  <c:v>32.582664489999999</c:v>
                </c:pt>
                <c:pt idx="1134">
                  <c:v>32.7118988</c:v>
                </c:pt>
                <c:pt idx="1135">
                  <c:v>32.7118988</c:v>
                </c:pt>
                <c:pt idx="1136">
                  <c:v>32.567043300000002</c:v>
                </c:pt>
                <c:pt idx="1137">
                  <c:v>32.464794159999997</c:v>
                </c:pt>
                <c:pt idx="1138">
                  <c:v>32.309997559999999</c:v>
                </c:pt>
                <c:pt idx="1139">
                  <c:v>32.53011703</c:v>
                </c:pt>
                <c:pt idx="1140">
                  <c:v>32.409400939999998</c:v>
                </c:pt>
                <c:pt idx="1141">
                  <c:v>32.409400939999998</c:v>
                </c:pt>
                <c:pt idx="1142">
                  <c:v>32.686332700000001</c:v>
                </c:pt>
                <c:pt idx="1143">
                  <c:v>32.633796689999997</c:v>
                </c:pt>
                <c:pt idx="1144">
                  <c:v>32.450588230000001</c:v>
                </c:pt>
                <c:pt idx="1145">
                  <c:v>32.450588230000001</c:v>
                </c:pt>
                <c:pt idx="1146">
                  <c:v>32.55994415</c:v>
                </c:pt>
                <c:pt idx="1147">
                  <c:v>32.626686100000001</c:v>
                </c:pt>
                <c:pt idx="1148">
                  <c:v>32.540046689999997</c:v>
                </c:pt>
                <c:pt idx="1149">
                  <c:v>32.49744415</c:v>
                </c:pt>
                <c:pt idx="1150">
                  <c:v>32.741718290000001</c:v>
                </c:pt>
                <c:pt idx="1151">
                  <c:v>32.741718290000001</c:v>
                </c:pt>
                <c:pt idx="1152">
                  <c:v>32.598289489999999</c:v>
                </c:pt>
                <c:pt idx="1153">
                  <c:v>32.60255051</c:v>
                </c:pt>
                <c:pt idx="1154">
                  <c:v>32.47757721</c:v>
                </c:pt>
                <c:pt idx="1155">
                  <c:v>32.47757721</c:v>
                </c:pt>
                <c:pt idx="1156">
                  <c:v>32.469047549999999</c:v>
                </c:pt>
                <c:pt idx="1157">
                  <c:v>32.99734497</c:v>
                </c:pt>
                <c:pt idx="1158">
                  <c:v>33.140789030000001</c:v>
                </c:pt>
                <c:pt idx="1159">
                  <c:v>32.832614900000003</c:v>
                </c:pt>
                <c:pt idx="1160">
                  <c:v>32.662193299999998</c:v>
                </c:pt>
                <c:pt idx="1161">
                  <c:v>32.662193299999998</c:v>
                </c:pt>
                <c:pt idx="1162">
                  <c:v>32.3824234</c:v>
                </c:pt>
                <c:pt idx="1163">
                  <c:v>32.532970429999999</c:v>
                </c:pt>
                <c:pt idx="1164">
                  <c:v>32.616760249999999</c:v>
                </c:pt>
                <c:pt idx="1165">
                  <c:v>32.616760249999999</c:v>
                </c:pt>
                <c:pt idx="1166">
                  <c:v>32.51876068</c:v>
                </c:pt>
                <c:pt idx="1167">
                  <c:v>32.51876068</c:v>
                </c:pt>
                <c:pt idx="1168">
                  <c:v>32.329875950000002</c:v>
                </c:pt>
                <c:pt idx="1169">
                  <c:v>32.35544968</c:v>
                </c:pt>
                <c:pt idx="1170">
                  <c:v>32.35544968</c:v>
                </c:pt>
                <c:pt idx="1171">
                  <c:v>32.471900939999998</c:v>
                </c:pt>
                <c:pt idx="1172">
                  <c:v>32.471900939999998</c:v>
                </c:pt>
                <c:pt idx="1173">
                  <c:v>32.569892879999998</c:v>
                </c:pt>
                <c:pt idx="1174">
                  <c:v>32.758766170000001</c:v>
                </c:pt>
                <c:pt idx="1175">
                  <c:v>32.758766170000001</c:v>
                </c:pt>
                <c:pt idx="1176">
                  <c:v>32.858177189999999</c:v>
                </c:pt>
                <c:pt idx="1177">
                  <c:v>32.745990749999997</c:v>
                </c:pt>
                <c:pt idx="1178">
                  <c:v>32.745990749999997</c:v>
                </c:pt>
                <c:pt idx="1179">
                  <c:v>32.256031040000003</c:v>
                </c:pt>
                <c:pt idx="1180">
                  <c:v>32.484676360000002</c:v>
                </c:pt>
                <c:pt idx="1181">
                  <c:v>32.518756869999997</c:v>
                </c:pt>
                <c:pt idx="1182">
                  <c:v>32.518756869999997</c:v>
                </c:pt>
                <c:pt idx="1183">
                  <c:v>32.710487370000003</c:v>
                </c:pt>
                <c:pt idx="1184">
                  <c:v>32.257453920000003</c:v>
                </c:pt>
                <c:pt idx="1185">
                  <c:v>32.389530180000001</c:v>
                </c:pt>
                <c:pt idx="1186">
                  <c:v>32.238990780000002</c:v>
                </c:pt>
                <c:pt idx="1187">
                  <c:v>32.238990780000002</c:v>
                </c:pt>
                <c:pt idx="1188">
                  <c:v>32.412242890000002</c:v>
                </c:pt>
                <c:pt idx="1189">
                  <c:v>32.395202640000001</c:v>
                </c:pt>
                <c:pt idx="1190">
                  <c:v>32.395202640000001</c:v>
                </c:pt>
                <c:pt idx="1191">
                  <c:v>32.70196533</c:v>
                </c:pt>
                <c:pt idx="1192">
                  <c:v>32.765872960000003</c:v>
                </c:pt>
                <c:pt idx="1193">
                  <c:v>32.765872960000003</c:v>
                </c:pt>
                <c:pt idx="1194">
                  <c:v>32.842559809999997</c:v>
                </c:pt>
                <c:pt idx="1195">
                  <c:v>32.772968290000001</c:v>
                </c:pt>
                <c:pt idx="1196">
                  <c:v>32.772968290000001</c:v>
                </c:pt>
                <c:pt idx="1197">
                  <c:v>32.528697970000003</c:v>
                </c:pt>
                <c:pt idx="1198">
                  <c:v>32.457695010000002</c:v>
                </c:pt>
                <c:pt idx="1199">
                  <c:v>32.690605159999997</c:v>
                </c:pt>
                <c:pt idx="1200">
                  <c:v>32.690605159999997</c:v>
                </c:pt>
                <c:pt idx="1201">
                  <c:v>32.826934809999997</c:v>
                </c:pt>
                <c:pt idx="1202">
                  <c:v>32.826934809999997</c:v>
                </c:pt>
                <c:pt idx="1203">
                  <c:v>32.701957700000001</c:v>
                </c:pt>
                <c:pt idx="1204">
                  <c:v>32.229038240000001</c:v>
                </c:pt>
                <c:pt idx="1205">
                  <c:v>32.08844757</c:v>
                </c:pt>
                <c:pt idx="1206">
                  <c:v>32.08844757</c:v>
                </c:pt>
                <c:pt idx="1207">
                  <c:v>31.994724269999999</c:v>
                </c:pt>
                <c:pt idx="1208">
                  <c:v>32.183609009999998</c:v>
                </c:pt>
                <c:pt idx="1209">
                  <c:v>32.383850099999997</c:v>
                </c:pt>
                <c:pt idx="1210">
                  <c:v>32.473312380000003</c:v>
                </c:pt>
                <c:pt idx="1211">
                  <c:v>32.429283140000003</c:v>
                </c:pt>
                <c:pt idx="1212">
                  <c:v>32.429283140000003</c:v>
                </c:pt>
                <c:pt idx="1213">
                  <c:v>32.386676790000003</c:v>
                </c:pt>
                <c:pt idx="1214">
                  <c:v>32.355438229999997</c:v>
                </c:pt>
                <c:pt idx="1215">
                  <c:v>32.150936129999998</c:v>
                </c:pt>
                <c:pt idx="1216">
                  <c:v>32.150936129999998</c:v>
                </c:pt>
                <c:pt idx="1217">
                  <c:v>32.180763239999997</c:v>
                </c:pt>
                <c:pt idx="1218">
                  <c:v>32.444919589999998</c:v>
                </c:pt>
                <c:pt idx="1219">
                  <c:v>32.466217039999997</c:v>
                </c:pt>
                <c:pt idx="1220">
                  <c:v>32.114013669999999</c:v>
                </c:pt>
                <c:pt idx="1221">
                  <c:v>32.386688229999997</c:v>
                </c:pt>
                <c:pt idx="1222">
                  <c:v>32.386688229999997</c:v>
                </c:pt>
                <c:pt idx="1223">
                  <c:v>32.254615780000002</c:v>
                </c:pt>
                <c:pt idx="1224">
                  <c:v>32.412250520000001</c:v>
                </c:pt>
                <c:pt idx="1225">
                  <c:v>32.393783569999997</c:v>
                </c:pt>
                <c:pt idx="1226">
                  <c:v>32.393783569999997</c:v>
                </c:pt>
                <c:pt idx="1227">
                  <c:v>32.359703060000001</c:v>
                </c:pt>
                <c:pt idx="1228">
                  <c:v>32.459121699999997</c:v>
                </c:pt>
                <c:pt idx="1229">
                  <c:v>32.459121699999997</c:v>
                </c:pt>
                <c:pt idx="1230">
                  <c:v>32.653675079999999</c:v>
                </c:pt>
                <c:pt idx="1231">
                  <c:v>32.362533569999997</c:v>
                </c:pt>
                <c:pt idx="1232">
                  <c:v>32.362533569999997</c:v>
                </c:pt>
                <c:pt idx="1233">
                  <c:v>32.406562809999997</c:v>
                </c:pt>
                <c:pt idx="1234">
                  <c:v>32.54574203</c:v>
                </c:pt>
                <c:pt idx="1235">
                  <c:v>32.40798187</c:v>
                </c:pt>
                <c:pt idx="1236">
                  <c:v>32.40798187</c:v>
                </c:pt>
                <c:pt idx="1237">
                  <c:v>32.06146622</c:v>
                </c:pt>
                <c:pt idx="1238">
                  <c:v>32.115428919999999</c:v>
                </c:pt>
                <c:pt idx="1239">
                  <c:v>32.115428919999999</c:v>
                </c:pt>
                <c:pt idx="1240">
                  <c:v>32.206325530000001</c:v>
                </c:pt>
                <c:pt idx="1241">
                  <c:v>32.352607730000003</c:v>
                </c:pt>
                <c:pt idx="1242">
                  <c:v>32.352607730000003</c:v>
                </c:pt>
                <c:pt idx="1243">
                  <c:v>32.165142060000001</c:v>
                </c:pt>
                <c:pt idx="1244">
                  <c:v>32.024551389999999</c:v>
                </c:pt>
                <c:pt idx="1245">
                  <c:v>32.409412379999999</c:v>
                </c:pt>
                <c:pt idx="1246">
                  <c:v>32.488945010000002</c:v>
                </c:pt>
                <c:pt idx="1247">
                  <c:v>32.139579769999997</c:v>
                </c:pt>
                <c:pt idx="1248">
                  <c:v>32.241844180000001</c:v>
                </c:pt>
                <c:pt idx="1249">
                  <c:v>32.241844180000001</c:v>
                </c:pt>
                <c:pt idx="1250">
                  <c:v>32.406578060000001</c:v>
                </c:pt>
                <c:pt idx="1251">
                  <c:v>32.52729034</c:v>
                </c:pt>
                <c:pt idx="1252">
                  <c:v>32.204902650000001</c:v>
                </c:pt>
                <c:pt idx="1253">
                  <c:v>32.204902650000001</c:v>
                </c:pt>
                <c:pt idx="1254">
                  <c:v>31.983358379999999</c:v>
                </c:pt>
                <c:pt idx="1255">
                  <c:v>32.280178069999998</c:v>
                </c:pt>
                <c:pt idx="1256">
                  <c:v>32.220539090000003</c:v>
                </c:pt>
                <c:pt idx="1257">
                  <c:v>32.158046720000002</c:v>
                </c:pt>
                <c:pt idx="1258">
                  <c:v>32.158046720000002</c:v>
                </c:pt>
                <c:pt idx="1259">
                  <c:v>32.254615780000002</c:v>
                </c:pt>
                <c:pt idx="1260">
                  <c:v>32.095550539999998</c:v>
                </c:pt>
                <c:pt idx="1261">
                  <c:v>32.095550539999998</c:v>
                </c:pt>
                <c:pt idx="1262">
                  <c:v>32.140995029999999</c:v>
                </c:pt>
                <c:pt idx="1263">
                  <c:v>32.447746279999997</c:v>
                </c:pt>
                <c:pt idx="1264">
                  <c:v>32.665039059999998</c:v>
                </c:pt>
                <c:pt idx="1265">
                  <c:v>32.488929749999997</c:v>
                </c:pt>
                <c:pt idx="1266">
                  <c:v>32.34975815</c:v>
                </c:pt>
                <c:pt idx="1267">
                  <c:v>32.450592039999997</c:v>
                </c:pt>
                <c:pt idx="1268">
                  <c:v>32.450592039999997</c:v>
                </c:pt>
                <c:pt idx="1269">
                  <c:v>32.554267879999998</c:v>
                </c:pt>
                <c:pt idx="1270">
                  <c:v>32.378166200000003</c:v>
                </c:pt>
                <c:pt idx="1271">
                  <c:v>32.378166200000003</c:v>
                </c:pt>
                <c:pt idx="1272">
                  <c:v>32.517341610000003</c:v>
                </c:pt>
                <c:pt idx="1273">
                  <c:v>32.304313659999998</c:v>
                </c:pt>
                <c:pt idx="1274">
                  <c:v>32.304313659999998</c:v>
                </c:pt>
                <c:pt idx="1275">
                  <c:v>32.41934586</c:v>
                </c:pt>
                <c:pt idx="1276">
                  <c:v>32.525856019999999</c:v>
                </c:pt>
                <c:pt idx="1277">
                  <c:v>32.525856019999999</c:v>
                </c:pt>
                <c:pt idx="1278">
                  <c:v>32.461948390000003</c:v>
                </c:pt>
                <c:pt idx="1279">
                  <c:v>32.321357730000003</c:v>
                </c:pt>
                <c:pt idx="1280">
                  <c:v>32.352603909999999</c:v>
                </c:pt>
                <c:pt idx="1281">
                  <c:v>32.388111109999997</c:v>
                </c:pt>
                <c:pt idx="1282">
                  <c:v>32.341236109999997</c:v>
                </c:pt>
                <c:pt idx="1283">
                  <c:v>32.640892030000003</c:v>
                </c:pt>
                <c:pt idx="1284">
                  <c:v>32.640892030000003</c:v>
                </c:pt>
                <c:pt idx="1285">
                  <c:v>32.498878480000002</c:v>
                </c:pt>
                <c:pt idx="1286">
                  <c:v>32.204906459999997</c:v>
                </c:pt>
                <c:pt idx="1287">
                  <c:v>32.204906459999997</c:v>
                </c:pt>
                <c:pt idx="1288">
                  <c:v>32.322776789999999</c:v>
                </c:pt>
                <c:pt idx="1289">
                  <c:v>32.419349670000003</c:v>
                </c:pt>
                <c:pt idx="1290">
                  <c:v>32.352603909999999</c:v>
                </c:pt>
                <c:pt idx="1291">
                  <c:v>32.26880646</c:v>
                </c:pt>
                <c:pt idx="1292">
                  <c:v>32.491775509999997</c:v>
                </c:pt>
                <c:pt idx="1293">
                  <c:v>32.491775509999997</c:v>
                </c:pt>
                <c:pt idx="1294">
                  <c:v>32.291530610000002</c:v>
                </c:pt>
                <c:pt idx="1295">
                  <c:v>32.295795439999999</c:v>
                </c:pt>
                <c:pt idx="1296">
                  <c:v>32.43497086</c:v>
                </c:pt>
                <c:pt idx="1297">
                  <c:v>32.43497086</c:v>
                </c:pt>
                <c:pt idx="1298">
                  <c:v>32.28443146</c:v>
                </c:pt>
                <c:pt idx="1299">
                  <c:v>32.417930599999998</c:v>
                </c:pt>
                <c:pt idx="1300">
                  <c:v>32.417930599999998</c:v>
                </c:pt>
                <c:pt idx="1301">
                  <c:v>32.682083130000002</c:v>
                </c:pt>
                <c:pt idx="1302">
                  <c:v>32.321357730000003</c:v>
                </c:pt>
                <c:pt idx="1303">
                  <c:v>32.321357730000003</c:v>
                </c:pt>
                <c:pt idx="1304">
                  <c:v>32.527275090000003</c:v>
                </c:pt>
                <c:pt idx="1305">
                  <c:v>32.68207932</c:v>
                </c:pt>
                <c:pt idx="1306">
                  <c:v>32.54289627</c:v>
                </c:pt>
                <c:pt idx="1307">
                  <c:v>32.54289627</c:v>
                </c:pt>
                <c:pt idx="1308">
                  <c:v>32.61817551</c:v>
                </c:pt>
                <c:pt idx="1309">
                  <c:v>32.61817551</c:v>
                </c:pt>
                <c:pt idx="1310">
                  <c:v>32.68207932</c:v>
                </c:pt>
                <c:pt idx="1311">
                  <c:v>32.461956020000002</c:v>
                </c:pt>
                <c:pt idx="1312">
                  <c:v>32.354026789999999</c:v>
                </c:pt>
                <c:pt idx="1313">
                  <c:v>32.354026789999999</c:v>
                </c:pt>
                <c:pt idx="1314">
                  <c:v>32.496044159999997</c:v>
                </c:pt>
                <c:pt idx="1315">
                  <c:v>32.61959839</c:v>
                </c:pt>
                <c:pt idx="1316">
                  <c:v>32.57699203</c:v>
                </c:pt>
                <c:pt idx="1317">
                  <c:v>32.258865360000001</c:v>
                </c:pt>
                <c:pt idx="1318">
                  <c:v>32.319931029999999</c:v>
                </c:pt>
                <c:pt idx="1319">
                  <c:v>32.45059586</c:v>
                </c:pt>
                <c:pt idx="1320">
                  <c:v>32.45059586</c:v>
                </c:pt>
                <c:pt idx="1321">
                  <c:v>32.331298830000001</c:v>
                </c:pt>
                <c:pt idx="1322">
                  <c:v>31.98619652</c:v>
                </c:pt>
                <c:pt idx="1323">
                  <c:v>32.319938659999998</c:v>
                </c:pt>
                <c:pt idx="1324">
                  <c:v>32.319938659999998</c:v>
                </c:pt>
                <c:pt idx="1325">
                  <c:v>32.520179749999997</c:v>
                </c:pt>
                <c:pt idx="1326">
                  <c:v>32.520179749999997</c:v>
                </c:pt>
                <c:pt idx="1327">
                  <c:v>32.196376800000003</c:v>
                </c:pt>
                <c:pt idx="1328">
                  <c:v>32.328453060000001</c:v>
                </c:pt>
                <c:pt idx="1329">
                  <c:v>32.328453060000001</c:v>
                </c:pt>
                <c:pt idx="1330">
                  <c:v>32.37389374</c:v>
                </c:pt>
                <c:pt idx="1331">
                  <c:v>32.352588650000001</c:v>
                </c:pt>
                <c:pt idx="1332">
                  <c:v>32.371059420000002</c:v>
                </c:pt>
                <c:pt idx="1333">
                  <c:v>32.371059420000002</c:v>
                </c:pt>
                <c:pt idx="1334">
                  <c:v>32.444915770000001</c:v>
                </c:pt>
                <c:pt idx="1335">
                  <c:v>32.497463230000001</c:v>
                </c:pt>
                <c:pt idx="1336">
                  <c:v>32.497463230000001</c:v>
                </c:pt>
                <c:pt idx="1337">
                  <c:v>32.508823390000003</c:v>
                </c:pt>
                <c:pt idx="1338">
                  <c:v>32.5329628</c:v>
                </c:pt>
                <c:pt idx="1339">
                  <c:v>32.5329628</c:v>
                </c:pt>
                <c:pt idx="1340">
                  <c:v>32.324195860000003</c:v>
                </c:pt>
                <c:pt idx="1341">
                  <c:v>32.210582729999999</c:v>
                </c:pt>
                <c:pt idx="1342">
                  <c:v>32.358283999999998</c:v>
                </c:pt>
                <c:pt idx="1343">
                  <c:v>32.358283999999998</c:v>
                </c:pt>
                <c:pt idx="1344">
                  <c:v>32.413661959999999</c:v>
                </c:pt>
                <c:pt idx="1345">
                  <c:v>32.510231019999999</c:v>
                </c:pt>
                <c:pt idx="1346">
                  <c:v>32.510231019999999</c:v>
                </c:pt>
                <c:pt idx="1347">
                  <c:v>32.528697970000003</c:v>
                </c:pt>
                <c:pt idx="1348">
                  <c:v>32.727531429999999</c:v>
                </c:pt>
                <c:pt idx="1349">
                  <c:v>32.727531429999999</c:v>
                </c:pt>
                <c:pt idx="1350">
                  <c:v>32.97747803</c:v>
                </c:pt>
                <c:pt idx="1351">
                  <c:v>32.399475099999997</c:v>
                </c:pt>
                <c:pt idx="1352">
                  <c:v>32.302898409999997</c:v>
                </c:pt>
                <c:pt idx="1353">
                  <c:v>32.302898409999997</c:v>
                </c:pt>
                <c:pt idx="1354">
                  <c:v>32.500297549999999</c:v>
                </c:pt>
                <c:pt idx="1355">
                  <c:v>32.35259628</c:v>
                </c:pt>
                <c:pt idx="1356">
                  <c:v>32.335563659999998</c:v>
                </c:pt>
                <c:pt idx="1357">
                  <c:v>32.335563659999998</c:v>
                </c:pt>
                <c:pt idx="1358">
                  <c:v>32.060050959999998</c:v>
                </c:pt>
                <c:pt idx="1359">
                  <c:v>32.060050959999998</c:v>
                </c:pt>
                <c:pt idx="1360">
                  <c:v>32.281593319999999</c:v>
                </c:pt>
                <c:pt idx="1361">
                  <c:v>32.274486539999998</c:v>
                </c:pt>
                <c:pt idx="1362">
                  <c:v>32.274486539999998</c:v>
                </c:pt>
                <c:pt idx="1363">
                  <c:v>32.226215359999998</c:v>
                </c:pt>
                <c:pt idx="1364">
                  <c:v>32.503139500000003</c:v>
                </c:pt>
                <c:pt idx="1365">
                  <c:v>32.71332932</c:v>
                </c:pt>
                <c:pt idx="1366">
                  <c:v>32.71332932</c:v>
                </c:pt>
                <c:pt idx="1367">
                  <c:v>32.224784849999999</c:v>
                </c:pt>
                <c:pt idx="1368">
                  <c:v>32.307155610000002</c:v>
                </c:pt>
                <c:pt idx="1369">
                  <c:v>32.307155610000002</c:v>
                </c:pt>
                <c:pt idx="1370">
                  <c:v>32.345497129999998</c:v>
                </c:pt>
                <c:pt idx="1371">
                  <c:v>32.42076874</c:v>
                </c:pt>
                <c:pt idx="1372">
                  <c:v>32.315673830000001</c:v>
                </c:pt>
                <c:pt idx="1373">
                  <c:v>32.315673830000001</c:v>
                </c:pt>
                <c:pt idx="1374">
                  <c:v>32.470470429999999</c:v>
                </c:pt>
                <c:pt idx="1375">
                  <c:v>32.467632289999997</c:v>
                </c:pt>
                <c:pt idx="1376">
                  <c:v>32.467632289999997</c:v>
                </c:pt>
                <c:pt idx="1377">
                  <c:v>32.22762299</c:v>
                </c:pt>
                <c:pt idx="1378">
                  <c:v>32.22762299</c:v>
                </c:pt>
                <c:pt idx="1379">
                  <c:v>32.238986969999999</c:v>
                </c:pt>
                <c:pt idx="1380">
                  <c:v>32.429290770000001</c:v>
                </c:pt>
                <c:pt idx="1381">
                  <c:v>32.429290770000001</c:v>
                </c:pt>
                <c:pt idx="1382">
                  <c:v>32.663616179999998</c:v>
                </c:pt>
                <c:pt idx="1383">
                  <c:v>32.514495850000003</c:v>
                </c:pt>
                <c:pt idx="1384">
                  <c:v>32.31283569</c:v>
                </c:pt>
                <c:pt idx="1385">
                  <c:v>32.31283569</c:v>
                </c:pt>
                <c:pt idx="1386">
                  <c:v>32.449176790000003</c:v>
                </c:pt>
                <c:pt idx="1387">
                  <c:v>32.429286959999999</c:v>
                </c:pt>
                <c:pt idx="1388">
                  <c:v>32.429286959999999</c:v>
                </c:pt>
                <c:pt idx="1389">
                  <c:v>32.55709839</c:v>
                </c:pt>
                <c:pt idx="1390">
                  <c:v>32.687759399999997</c:v>
                </c:pt>
                <c:pt idx="1391">
                  <c:v>32.687759399999997</c:v>
                </c:pt>
                <c:pt idx="1392">
                  <c:v>32.703376769999998</c:v>
                </c:pt>
                <c:pt idx="1393">
                  <c:v>32.505973820000001</c:v>
                </c:pt>
                <c:pt idx="1394">
                  <c:v>32.399467469999998</c:v>
                </c:pt>
                <c:pt idx="1395">
                  <c:v>32.399467469999998</c:v>
                </c:pt>
                <c:pt idx="1396">
                  <c:v>32.351177219999997</c:v>
                </c:pt>
                <c:pt idx="1397">
                  <c:v>32.295791629999997</c:v>
                </c:pt>
                <c:pt idx="1398">
                  <c:v>32.295791629999997</c:v>
                </c:pt>
                <c:pt idx="1399">
                  <c:v>32.055786130000001</c:v>
                </c:pt>
                <c:pt idx="1400">
                  <c:v>32.251773829999998</c:v>
                </c:pt>
                <c:pt idx="1401">
                  <c:v>32.250350949999998</c:v>
                </c:pt>
                <c:pt idx="1402">
                  <c:v>32.250350949999998</c:v>
                </c:pt>
                <c:pt idx="1403">
                  <c:v>32.16088104</c:v>
                </c:pt>
                <c:pt idx="1404">
                  <c:v>32.354022980000003</c:v>
                </c:pt>
                <c:pt idx="1405">
                  <c:v>32.52160645</c:v>
                </c:pt>
                <c:pt idx="1406">
                  <c:v>32.52160645</c:v>
                </c:pt>
                <c:pt idx="1407">
                  <c:v>32.319938659999998</c:v>
                </c:pt>
                <c:pt idx="1408">
                  <c:v>32.267387390000003</c:v>
                </c:pt>
                <c:pt idx="1409">
                  <c:v>32.498874659999998</c:v>
                </c:pt>
                <c:pt idx="1410">
                  <c:v>32.498874659999998</c:v>
                </c:pt>
                <c:pt idx="1411">
                  <c:v>32.467632289999997</c:v>
                </c:pt>
                <c:pt idx="1412">
                  <c:v>32.308578490000002</c:v>
                </c:pt>
                <c:pt idx="1413">
                  <c:v>32.308578490000002</c:v>
                </c:pt>
                <c:pt idx="1414">
                  <c:v>32.197803499999999</c:v>
                </c:pt>
                <c:pt idx="1415">
                  <c:v>32.253189089999999</c:v>
                </c:pt>
                <c:pt idx="1416">
                  <c:v>32.253189089999999</c:v>
                </c:pt>
                <c:pt idx="1417">
                  <c:v>32.06430435</c:v>
                </c:pt>
                <c:pt idx="1418">
                  <c:v>32.165130619999999</c:v>
                </c:pt>
                <c:pt idx="1419">
                  <c:v>31.980514530000001</c:v>
                </c:pt>
                <c:pt idx="1420">
                  <c:v>31.980514530000001</c:v>
                </c:pt>
                <c:pt idx="1421">
                  <c:v>32.020278930000003</c:v>
                </c:pt>
                <c:pt idx="1422">
                  <c:v>32.098396299999997</c:v>
                </c:pt>
                <c:pt idx="1423">
                  <c:v>32.185020450000003</c:v>
                </c:pt>
                <c:pt idx="1424">
                  <c:v>32.32703781</c:v>
                </c:pt>
                <c:pt idx="1425">
                  <c:v>32.285850519999997</c:v>
                </c:pt>
                <c:pt idx="1426">
                  <c:v>32.285850519999997</c:v>
                </c:pt>
                <c:pt idx="1427">
                  <c:v>32.329875950000002</c:v>
                </c:pt>
                <c:pt idx="1428">
                  <c:v>32.344078060000001</c:v>
                </c:pt>
                <c:pt idx="1429">
                  <c:v>32.344078060000001</c:v>
                </c:pt>
                <c:pt idx="1430">
                  <c:v>32.737468720000003</c:v>
                </c:pt>
                <c:pt idx="1431">
                  <c:v>32.576988219999997</c:v>
                </c:pt>
                <c:pt idx="1432">
                  <c:v>32.576988219999997</c:v>
                </c:pt>
                <c:pt idx="1433">
                  <c:v>32.280174260000003</c:v>
                </c:pt>
                <c:pt idx="1434">
                  <c:v>32.092720030000002</c:v>
                </c:pt>
                <c:pt idx="1435">
                  <c:v>32.155200960000002</c:v>
                </c:pt>
                <c:pt idx="1436">
                  <c:v>32.155200960000002</c:v>
                </c:pt>
                <c:pt idx="1437">
                  <c:v>32.335563659999998</c:v>
                </c:pt>
                <c:pt idx="1438">
                  <c:v>32.238990780000002</c:v>
                </c:pt>
                <c:pt idx="1439">
                  <c:v>32.238990780000002</c:v>
                </c:pt>
                <c:pt idx="1440">
                  <c:v>32.263137819999997</c:v>
                </c:pt>
                <c:pt idx="1441">
                  <c:v>32.471889500000003</c:v>
                </c:pt>
                <c:pt idx="1442">
                  <c:v>32.471889500000003</c:v>
                </c:pt>
                <c:pt idx="1443">
                  <c:v>32.204898829999998</c:v>
                </c:pt>
                <c:pt idx="1444">
                  <c:v>32.304313659999998</c:v>
                </c:pt>
                <c:pt idx="1445">
                  <c:v>32.18643951</c:v>
                </c:pt>
                <c:pt idx="1446">
                  <c:v>32.18643951</c:v>
                </c:pt>
                <c:pt idx="1447">
                  <c:v>32.140991210000003</c:v>
                </c:pt>
                <c:pt idx="1448">
                  <c:v>32.092712400000003</c:v>
                </c:pt>
                <c:pt idx="1449">
                  <c:v>32.402305599999998</c:v>
                </c:pt>
                <c:pt idx="1450">
                  <c:v>32.400886540000002</c:v>
                </c:pt>
                <c:pt idx="1451">
                  <c:v>32.227626800000003</c:v>
                </c:pt>
                <c:pt idx="1452">
                  <c:v>32.227626800000003</c:v>
                </c:pt>
                <c:pt idx="1453">
                  <c:v>32.21484375</c:v>
                </c:pt>
                <c:pt idx="1454">
                  <c:v>32.060043329999999</c:v>
                </c:pt>
                <c:pt idx="1455">
                  <c:v>32.060043329999999</c:v>
                </c:pt>
                <c:pt idx="1456">
                  <c:v>32.038742069999998</c:v>
                </c:pt>
                <c:pt idx="1457">
                  <c:v>31.895305629999999</c:v>
                </c:pt>
                <c:pt idx="1458">
                  <c:v>31.895305629999999</c:v>
                </c:pt>
                <c:pt idx="1459">
                  <c:v>32.003238680000003</c:v>
                </c:pt>
                <c:pt idx="1460">
                  <c:v>32.092704769999997</c:v>
                </c:pt>
                <c:pt idx="1461">
                  <c:v>32.197803499999999</c:v>
                </c:pt>
                <c:pt idx="1462">
                  <c:v>32.197803499999999</c:v>
                </c:pt>
                <c:pt idx="1463">
                  <c:v>32.197803499999999</c:v>
                </c:pt>
                <c:pt idx="1464">
                  <c:v>32.221946719999998</c:v>
                </c:pt>
                <c:pt idx="1465">
                  <c:v>32.221946719999998</c:v>
                </c:pt>
                <c:pt idx="1466">
                  <c:v>32.192115780000002</c:v>
                </c:pt>
                <c:pt idx="1467">
                  <c:v>32.470466610000003</c:v>
                </c:pt>
                <c:pt idx="1468">
                  <c:v>32.470466610000003</c:v>
                </c:pt>
                <c:pt idx="1469">
                  <c:v>32.341247559999999</c:v>
                </c:pt>
                <c:pt idx="1470">
                  <c:v>32.172245029999999</c:v>
                </c:pt>
                <c:pt idx="1471">
                  <c:v>32.172245029999999</c:v>
                </c:pt>
                <c:pt idx="1472">
                  <c:v>32.251777650000001</c:v>
                </c:pt>
                <c:pt idx="1473">
                  <c:v>32.646591190000002</c:v>
                </c:pt>
                <c:pt idx="1474">
                  <c:v>32.494621279999997</c:v>
                </c:pt>
                <c:pt idx="1475">
                  <c:v>32.494621279999997</c:v>
                </c:pt>
                <c:pt idx="1476">
                  <c:v>32.03447723</c:v>
                </c:pt>
                <c:pt idx="1477">
                  <c:v>31.710681919999999</c:v>
                </c:pt>
                <c:pt idx="1478">
                  <c:v>31.710681919999999</c:v>
                </c:pt>
                <c:pt idx="1479">
                  <c:v>31.854116439999999</c:v>
                </c:pt>
                <c:pt idx="1480">
                  <c:v>32.043003079999998</c:v>
                </c:pt>
                <c:pt idx="1481">
                  <c:v>32.342658999999998</c:v>
                </c:pt>
                <c:pt idx="1482">
                  <c:v>32.342658999999998</c:v>
                </c:pt>
                <c:pt idx="1483">
                  <c:v>31.950698849999998</c:v>
                </c:pt>
                <c:pt idx="1484">
                  <c:v>31.97909546</c:v>
                </c:pt>
                <c:pt idx="1485">
                  <c:v>32.041587829999997</c:v>
                </c:pt>
                <c:pt idx="1486">
                  <c:v>32.216270450000003</c:v>
                </c:pt>
                <c:pt idx="1487">
                  <c:v>32.216270450000003</c:v>
                </c:pt>
                <c:pt idx="1488">
                  <c:v>32.106918329999999</c:v>
                </c:pt>
                <c:pt idx="1489">
                  <c:v>32.017436979999999</c:v>
                </c:pt>
                <c:pt idx="1490">
                  <c:v>32.00891876</c:v>
                </c:pt>
                <c:pt idx="1491">
                  <c:v>32.00891876</c:v>
                </c:pt>
                <c:pt idx="1492">
                  <c:v>32.025955199999999</c:v>
                </c:pt>
                <c:pt idx="1493">
                  <c:v>31.936487199999998</c:v>
                </c:pt>
                <c:pt idx="1494">
                  <c:v>32.028793329999999</c:v>
                </c:pt>
                <c:pt idx="1495">
                  <c:v>32.028793329999999</c:v>
                </c:pt>
                <c:pt idx="1496">
                  <c:v>32.085597989999997</c:v>
                </c:pt>
                <c:pt idx="1497">
                  <c:v>31.960636139999998</c:v>
                </c:pt>
                <c:pt idx="1498">
                  <c:v>31.960636139999998</c:v>
                </c:pt>
                <c:pt idx="1499">
                  <c:v>32.150939940000001</c:v>
                </c:pt>
                <c:pt idx="1500">
                  <c:v>32.02454376</c:v>
                </c:pt>
                <c:pt idx="1501">
                  <c:v>32.02454376</c:v>
                </c:pt>
                <c:pt idx="1502">
                  <c:v>31.783111569999999</c:v>
                </c:pt>
                <c:pt idx="1503">
                  <c:v>31.790216449999999</c:v>
                </c:pt>
                <c:pt idx="1504">
                  <c:v>31.75044823</c:v>
                </c:pt>
                <c:pt idx="1505">
                  <c:v>31.75044823</c:v>
                </c:pt>
                <c:pt idx="1506">
                  <c:v>32.20206451</c:v>
                </c:pt>
                <c:pt idx="1507">
                  <c:v>32.214847560000003</c:v>
                </c:pt>
                <c:pt idx="1508">
                  <c:v>32.214847560000003</c:v>
                </c:pt>
                <c:pt idx="1509">
                  <c:v>32.28443146</c:v>
                </c:pt>
                <c:pt idx="1510">
                  <c:v>32.34123993</c:v>
                </c:pt>
                <c:pt idx="1511">
                  <c:v>32.091281889999998</c:v>
                </c:pt>
                <c:pt idx="1512">
                  <c:v>32.091281889999998</c:v>
                </c:pt>
                <c:pt idx="1513">
                  <c:v>31.84418106</c:v>
                </c:pt>
                <c:pt idx="1514">
                  <c:v>31.84702682</c:v>
                </c:pt>
                <c:pt idx="1515">
                  <c:v>31.754718780000001</c:v>
                </c:pt>
                <c:pt idx="1516">
                  <c:v>31.754718780000001</c:v>
                </c:pt>
                <c:pt idx="1517">
                  <c:v>32.061462400000003</c:v>
                </c:pt>
                <c:pt idx="1518">
                  <c:v>32.061462400000003</c:v>
                </c:pt>
                <c:pt idx="1519">
                  <c:v>32.054359439999999</c:v>
                </c:pt>
                <c:pt idx="1520">
                  <c:v>31.74760818</c:v>
                </c:pt>
                <c:pt idx="1521">
                  <c:v>31.896732329999999</c:v>
                </c:pt>
                <c:pt idx="1522">
                  <c:v>31.896732329999999</c:v>
                </c:pt>
                <c:pt idx="1523">
                  <c:v>31.92087364</c:v>
                </c:pt>
                <c:pt idx="1524">
                  <c:v>31.959213259999999</c:v>
                </c:pt>
                <c:pt idx="1525">
                  <c:v>32.36396027</c:v>
                </c:pt>
                <c:pt idx="1526">
                  <c:v>32.36396027</c:v>
                </c:pt>
                <c:pt idx="1527">
                  <c:v>32.088451390000003</c:v>
                </c:pt>
                <c:pt idx="1528">
                  <c:v>32.234718319999999</c:v>
                </c:pt>
                <c:pt idx="1529">
                  <c:v>32.234718319999999</c:v>
                </c:pt>
                <c:pt idx="1530">
                  <c:v>31.954952240000001</c:v>
                </c:pt>
                <c:pt idx="1531">
                  <c:v>31.78736877</c:v>
                </c:pt>
                <c:pt idx="1532">
                  <c:v>31.78736877</c:v>
                </c:pt>
                <c:pt idx="1533">
                  <c:v>31.902414319999998</c:v>
                </c:pt>
                <c:pt idx="1534">
                  <c:v>31.827144619999999</c:v>
                </c:pt>
                <c:pt idx="1535">
                  <c:v>31.710689540000001</c:v>
                </c:pt>
                <c:pt idx="1536">
                  <c:v>31.88536453</c:v>
                </c:pt>
                <c:pt idx="1537">
                  <c:v>31.980510710000001</c:v>
                </c:pt>
                <c:pt idx="1538">
                  <c:v>31.980510710000001</c:v>
                </c:pt>
                <c:pt idx="1539">
                  <c:v>31.778854370000001</c:v>
                </c:pt>
                <c:pt idx="1540">
                  <c:v>31.63115883</c:v>
                </c:pt>
                <c:pt idx="1541">
                  <c:v>31.716369629999999</c:v>
                </c:pt>
                <c:pt idx="1542">
                  <c:v>31.716369629999999</c:v>
                </c:pt>
                <c:pt idx="1543">
                  <c:v>31.744771960000001</c:v>
                </c:pt>
                <c:pt idx="1544">
                  <c:v>31.774587629999999</c:v>
                </c:pt>
                <c:pt idx="1545">
                  <c:v>31.849857329999999</c:v>
                </c:pt>
                <c:pt idx="1546">
                  <c:v>31.790212629999999</c:v>
                </c:pt>
                <c:pt idx="1547">
                  <c:v>31.920867919999999</c:v>
                </c:pt>
                <c:pt idx="1548">
                  <c:v>31.920867919999999</c:v>
                </c:pt>
                <c:pt idx="1549">
                  <c:v>32.287269590000001</c:v>
                </c:pt>
                <c:pt idx="1550">
                  <c:v>32.085609439999999</c:v>
                </c:pt>
                <c:pt idx="1551">
                  <c:v>32.116855620000003</c:v>
                </c:pt>
                <c:pt idx="1552">
                  <c:v>32.116855620000003</c:v>
                </c:pt>
                <c:pt idx="1553">
                  <c:v>31.805841449999999</c:v>
                </c:pt>
                <c:pt idx="1554">
                  <c:v>31.76891518</c:v>
                </c:pt>
                <c:pt idx="1555">
                  <c:v>31.408197399999999</c:v>
                </c:pt>
                <c:pt idx="1556">
                  <c:v>31.599910739999999</c:v>
                </c:pt>
                <c:pt idx="1557">
                  <c:v>31.774591449999999</c:v>
                </c:pt>
                <c:pt idx="1558">
                  <c:v>31.774591449999999</c:v>
                </c:pt>
                <c:pt idx="1559">
                  <c:v>31.899566650000001</c:v>
                </c:pt>
                <c:pt idx="1560">
                  <c:v>31.97483253</c:v>
                </c:pt>
                <c:pt idx="1561">
                  <c:v>31.626895900000001</c:v>
                </c:pt>
                <c:pt idx="1562">
                  <c:v>31.626895900000001</c:v>
                </c:pt>
                <c:pt idx="1563">
                  <c:v>31.756128310000001</c:v>
                </c:pt>
                <c:pt idx="1564">
                  <c:v>31.776012420000001</c:v>
                </c:pt>
                <c:pt idx="1565">
                  <c:v>31.837081909999998</c:v>
                </c:pt>
                <c:pt idx="1566">
                  <c:v>31.668079380000002</c:v>
                </c:pt>
                <c:pt idx="1567">
                  <c:v>31.75186729</c:v>
                </c:pt>
                <c:pt idx="1568">
                  <c:v>31.75186729</c:v>
                </c:pt>
                <c:pt idx="1569">
                  <c:v>31.550207140000001</c:v>
                </c:pt>
                <c:pt idx="1570">
                  <c:v>31.5672493</c:v>
                </c:pt>
                <c:pt idx="1571">
                  <c:v>31.678020480000001</c:v>
                </c:pt>
                <c:pt idx="1572">
                  <c:v>31.678020480000001</c:v>
                </c:pt>
                <c:pt idx="1573">
                  <c:v>31.824300770000001</c:v>
                </c:pt>
                <c:pt idx="1574">
                  <c:v>31.824300770000001</c:v>
                </c:pt>
                <c:pt idx="1575">
                  <c:v>31.871160509999999</c:v>
                </c:pt>
                <c:pt idx="1576">
                  <c:v>31.741931919999999</c:v>
                </c:pt>
                <c:pt idx="1577">
                  <c:v>31.741931919999999</c:v>
                </c:pt>
                <c:pt idx="1578">
                  <c:v>31.814361569999999</c:v>
                </c:pt>
                <c:pt idx="1579">
                  <c:v>31.814361569999999</c:v>
                </c:pt>
                <c:pt idx="1580">
                  <c:v>31.875423430000001</c:v>
                </c:pt>
                <c:pt idx="1581">
                  <c:v>31.588550569999999</c:v>
                </c:pt>
                <c:pt idx="1582">
                  <c:v>31.37553024</c:v>
                </c:pt>
                <c:pt idx="1583">
                  <c:v>31.722045900000001</c:v>
                </c:pt>
                <c:pt idx="1584">
                  <c:v>31.722045900000001</c:v>
                </c:pt>
                <c:pt idx="1585">
                  <c:v>32.139583590000001</c:v>
                </c:pt>
                <c:pt idx="1586">
                  <c:v>32.227630619999999</c:v>
                </c:pt>
                <c:pt idx="1587">
                  <c:v>31.869750979999999</c:v>
                </c:pt>
                <c:pt idx="1588">
                  <c:v>31.869750979999999</c:v>
                </c:pt>
                <c:pt idx="1589">
                  <c:v>31.61553383</c:v>
                </c:pt>
                <c:pt idx="1590">
                  <c:v>31.618373869999999</c:v>
                </c:pt>
                <c:pt idx="1591">
                  <c:v>31.618373869999999</c:v>
                </c:pt>
                <c:pt idx="1592">
                  <c:v>31.739089969999998</c:v>
                </c:pt>
                <c:pt idx="1593">
                  <c:v>31.824298859999999</c:v>
                </c:pt>
                <c:pt idx="1594">
                  <c:v>31.824298859999999</c:v>
                </c:pt>
                <c:pt idx="1595">
                  <c:v>31.76323318</c:v>
                </c:pt>
                <c:pt idx="1596">
                  <c:v>32.027374270000003</c:v>
                </c:pt>
                <c:pt idx="1597">
                  <c:v>31.967731480000001</c:v>
                </c:pt>
                <c:pt idx="1598">
                  <c:v>31.967731480000001</c:v>
                </c:pt>
                <c:pt idx="1599">
                  <c:v>31.839920039999999</c:v>
                </c:pt>
                <c:pt idx="1600">
                  <c:v>31.903829569999999</c:v>
                </c:pt>
                <c:pt idx="1601">
                  <c:v>31.903829569999999</c:v>
                </c:pt>
                <c:pt idx="1602">
                  <c:v>31.676609039999999</c:v>
                </c:pt>
                <c:pt idx="1603">
                  <c:v>31.2477169</c:v>
                </c:pt>
                <c:pt idx="1604">
                  <c:v>31.2477169</c:v>
                </c:pt>
                <c:pt idx="1605">
                  <c:v>31.23636436</c:v>
                </c:pt>
                <c:pt idx="1606">
                  <c:v>31.199438099999998</c:v>
                </c:pt>
                <c:pt idx="1607">
                  <c:v>31.112804409999999</c:v>
                </c:pt>
                <c:pt idx="1608">
                  <c:v>31.460739140000001</c:v>
                </c:pt>
                <c:pt idx="1609">
                  <c:v>31.2931633</c:v>
                </c:pt>
                <c:pt idx="1610">
                  <c:v>31.2931633</c:v>
                </c:pt>
                <c:pt idx="1611">
                  <c:v>31.307363509999998</c:v>
                </c:pt>
                <c:pt idx="1612">
                  <c:v>31.70358658</c:v>
                </c:pt>
                <c:pt idx="1613">
                  <c:v>31.66950417</c:v>
                </c:pt>
                <c:pt idx="1614">
                  <c:v>31.66950417</c:v>
                </c:pt>
                <c:pt idx="1615">
                  <c:v>31.15114784</c:v>
                </c:pt>
                <c:pt idx="1616">
                  <c:v>31.334344860000002</c:v>
                </c:pt>
                <c:pt idx="1617">
                  <c:v>31.470678329999998</c:v>
                </c:pt>
                <c:pt idx="1618">
                  <c:v>31.504764560000002</c:v>
                </c:pt>
                <c:pt idx="1619">
                  <c:v>31.53884506</c:v>
                </c:pt>
                <c:pt idx="1620">
                  <c:v>31.53884506</c:v>
                </c:pt>
                <c:pt idx="1621">
                  <c:v>31.766077039999999</c:v>
                </c:pt>
                <c:pt idx="1622">
                  <c:v>31.73483658</c:v>
                </c:pt>
                <c:pt idx="1623">
                  <c:v>31.73483658</c:v>
                </c:pt>
                <c:pt idx="1624">
                  <c:v>31.31162453</c:v>
                </c:pt>
                <c:pt idx="1625">
                  <c:v>31.413873670000001</c:v>
                </c:pt>
                <c:pt idx="1626">
                  <c:v>31.371276859999998</c:v>
                </c:pt>
                <c:pt idx="1627">
                  <c:v>31.215063099999998</c:v>
                </c:pt>
                <c:pt idx="1628">
                  <c:v>31.36132813</c:v>
                </c:pt>
                <c:pt idx="1629">
                  <c:v>31.36132813</c:v>
                </c:pt>
                <c:pt idx="1630">
                  <c:v>31.973413470000001</c:v>
                </c:pt>
                <c:pt idx="1631">
                  <c:v>31.65104294</c:v>
                </c:pt>
                <c:pt idx="1632">
                  <c:v>31.73483658</c:v>
                </c:pt>
                <c:pt idx="1633">
                  <c:v>31.73483658</c:v>
                </c:pt>
                <c:pt idx="1634">
                  <c:v>31.923725130000001</c:v>
                </c:pt>
                <c:pt idx="1635">
                  <c:v>32.136741639999997</c:v>
                </c:pt>
                <c:pt idx="1636">
                  <c:v>31.990459439999999</c:v>
                </c:pt>
                <c:pt idx="1637">
                  <c:v>31.726303099999999</c:v>
                </c:pt>
                <c:pt idx="1638">
                  <c:v>31.54168701</c:v>
                </c:pt>
                <c:pt idx="1639">
                  <c:v>31.54168701</c:v>
                </c:pt>
                <c:pt idx="1640">
                  <c:v>31.20795631</c:v>
                </c:pt>
                <c:pt idx="1641">
                  <c:v>31.450796130000001</c:v>
                </c:pt>
                <c:pt idx="1642">
                  <c:v>31.450796130000001</c:v>
                </c:pt>
                <c:pt idx="1643">
                  <c:v>31.313045500000001</c:v>
                </c:pt>
                <c:pt idx="1644">
                  <c:v>30.977893829999999</c:v>
                </c:pt>
                <c:pt idx="1645">
                  <c:v>31.183813099999998</c:v>
                </c:pt>
                <c:pt idx="1646">
                  <c:v>31.30310631</c:v>
                </c:pt>
                <c:pt idx="1647">
                  <c:v>31.45079994</c:v>
                </c:pt>
                <c:pt idx="1648">
                  <c:v>31.601333619999998</c:v>
                </c:pt>
                <c:pt idx="1649">
                  <c:v>31.601333619999998</c:v>
                </c:pt>
                <c:pt idx="1650">
                  <c:v>31.642517089999998</c:v>
                </c:pt>
                <c:pt idx="1651">
                  <c:v>31.551626209999998</c:v>
                </c:pt>
                <c:pt idx="1652">
                  <c:v>31.551626209999998</c:v>
                </c:pt>
                <c:pt idx="1653">
                  <c:v>31.730569840000001</c:v>
                </c:pt>
                <c:pt idx="1654">
                  <c:v>32.06430435</c:v>
                </c:pt>
                <c:pt idx="1655">
                  <c:v>32.06430435</c:v>
                </c:pt>
                <c:pt idx="1656">
                  <c:v>31.937902449999999</c:v>
                </c:pt>
                <c:pt idx="1657">
                  <c:v>31.69079971</c:v>
                </c:pt>
                <c:pt idx="1658">
                  <c:v>31.609853739999998</c:v>
                </c:pt>
                <c:pt idx="1659">
                  <c:v>31.609853739999998</c:v>
                </c:pt>
                <c:pt idx="1660">
                  <c:v>31.726314540000001</c:v>
                </c:pt>
                <c:pt idx="1661">
                  <c:v>31.848445890000001</c:v>
                </c:pt>
                <c:pt idx="1662">
                  <c:v>31.848445890000001</c:v>
                </c:pt>
                <c:pt idx="1663">
                  <c:v>31.50902748</c:v>
                </c:pt>
                <c:pt idx="1664">
                  <c:v>31.781688689999999</c:v>
                </c:pt>
                <c:pt idx="1665">
                  <c:v>31.781688689999999</c:v>
                </c:pt>
                <c:pt idx="1666">
                  <c:v>31.795892720000001</c:v>
                </c:pt>
                <c:pt idx="1667">
                  <c:v>31.795892720000001</c:v>
                </c:pt>
                <c:pt idx="1668">
                  <c:v>31.673757550000001</c:v>
                </c:pt>
                <c:pt idx="1669">
                  <c:v>31.41103554</c:v>
                </c:pt>
                <c:pt idx="1670">
                  <c:v>31.956375120000001</c:v>
                </c:pt>
                <c:pt idx="1671">
                  <c:v>32.069984439999999</c:v>
                </c:pt>
                <c:pt idx="1672">
                  <c:v>31.780269619999999</c:v>
                </c:pt>
                <c:pt idx="1673">
                  <c:v>31.67092323</c:v>
                </c:pt>
                <c:pt idx="1674">
                  <c:v>31.67092323</c:v>
                </c:pt>
                <c:pt idx="1675">
                  <c:v>31.59139442</c:v>
                </c:pt>
                <c:pt idx="1676">
                  <c:v>31.690807339999999</c:v>
                </c:pt>
                <c:pt idx="1677">
                  <c:v>31.690807339999999</c:v>
                </c:pt>
                <c:pt idx="1678">
                  <c:v>31.523227689999999</c:v>
                </c:pt>
                <c:pt idx="1679">
                  <c:v>31.526067730000001</c:v>
                </c:pt>
                <c:pt idx="1680">
                  <c:v>31.687969209999999</c:v>
                </c:pt>
                <c:pt idx="1681">
                  <c:v>31.709268569999999</c:v>
                </c:pt>
                <c:pt idx="1682">
                  <c:v>31.820043559999998</c:v>
                </c:pt>
                <c:pt idx="1683">
                  <c:v>31.820043559999998</c:v>
                </c:pt>
                <c:pt idx="1684">
                  <c:v>31.335765840000001</c:v>
                </c:pt>
                <c:pt idx="1685">
                  <c:v>31.253398900000001</c:v>
                </c:pt>
                <c:pt idx="1686">
                  <c:v>31.226415630000002</c:v>
                </c:pt>
                <c:pt idx="1687">
                  <c:v>31.226415630000002</c:v>
                </c:pt>
                <c:pt idx="1688">
                  <c:v>31.234935759999999</c:v>
                </c:pt>
                <c:pt idx="1689">
                  <c:v>31.446538929999999</c:v>
                </c:pt>
                <c:pt idx="1690">
                  <c:v>31.682285310000001</c:v>
                </c:pt>
                <c:pt idx="1691">
                  <c:v>31.957794190000001</c:v>
                </c:pt>
                <c:pt idx="1692">
                  <c:v>32.140991210000003</c:v>
                </c:pt>
                <c:pt idx="1693">
                  <c:v>32.140991210000003</c:v>
                </c:pt>
                <c:pt idx="1694">
                  <c:v>32.112586980000003</c:v>
                </c:pt>
                <c:pt idx="1695">
                  <c:v>31.854120250000001</c:v>
                </c:pt>
                <c:pt idx="1696">
                  <c:v>31.979099269999999</c:v>
                </c:pt>
                <c:pt idx="1697">
                  <c:v>31.979099269999999</c:v>
                </c:pt>
                <c:pt idx="1698">
                  <c:v>31.91518593</c:v>
                </c:pt>
                <c:pt idx="1699">
                  <c:v>31.91518593</c:v>
                </c:pt>
                <c:pt idx="1700">
                  <c:v>32.084190370000002</c:v>
                </c:pt>
                <c:pt idx="1701">
                  <c:v>32.131050109999997</c:v>
                </c:pt>
                <c:pt idx="1702">
                  <c:v>32.210582729999999</c:v>
                </c:pt>
                <c:pt idx="1703">
                  <c:v>32.210582729999999</c:v>
                </c:pt>
                <c:pt idx="1704">
                  <c:v>31.966318130000001</c:v>
                </c:pt>
                <c:pt idx="1705">
                  <c:v>31.940755840000001</c:v>
                </c:pt>
                <c:pt idx="1706">
                  <c:v>32.006084440000002</c:v>
                </c:pt>
                <c:pt idx="1707">
                  <c:v>31.900995250000001</c:v>
                </c:pt>
                <c:pt idx="1708">
                  <c:v>31.61127853</c:v>
                </c:pt>
                <c:pt idx="1709">
                  <c:v>31.61127853</c:v>
                </c:pt>
                <c:pt idx="1710">
                  <c:v>31.555887219999999</c:v>
                </c:pt>
                <c:pt idx="1711">
                  <c:v>31.739086149999999</c:v>
                </c:pt>
                <c:pt idx="1712">
                  <c:v>31.930812840000002</c:v>
                </c:pt>
                <c:pt idx="1713">
                  <c:v>31.930812840000002</c:v>
                </c:pt>
                <c:pt idx="1714">
                  <c:v>32.060039519999997</c:v>
                </c:pt>
                <c:pt idx="1715">
                  <c:v>31.78452682</c:v>
                </c:pt>
                <c:pt idx="1716">
                  <c:v>31.666660310000001</c:v>
                </c:pt>
                <c:pt idx="1717">
                  <c:v>32.30998993</c:v>
                </c:pt>
                <c:pt idx="1718">
                  <c:v>32.55852127</c:v>
                </c:pt>
                <c:pt idx="1719">
                  <c:v>32.487514500000003</c:v>
                </c:pt>
                <c:pt idx="1720">
                  <c:v>32.487514500000003</c:v>
                </c:pt>
                <c:pt idx="1721">
                  <c:v>32.281604770000001</c:v>
                </c:pt>
                <c:pt idx="1722">
                  <c:v>32.16088104</c:v>
                </c:pt>
                <c:pt idx="1723">
                  <c:v>32.16088104</c:v>
                </c:pt>
                <c:pt idx="1724">
                  <c:v>32.133903500000002</c:v>
                </c:pt>
                <c:pt idx="1725">
                  <c:v>32.13673782</c:v>
                </c:pt>
                <c:pt idx="1726">
                  <c:v>32.13673782</c:v>
                </c:pt>
                <c:pt idx="1727">
                  <c:v>32.302898409999997</c:v>
                </c:pt>
                <c:pt idx="1728">
                  <c:v>32.060050959999998</c:v>
                </c:pt>
                <c:pt idx="1729">
                  <c:v>32.139572139999999</c:v>
                </c:pt>
                <c:pt idx="1730">
                  <c:v>32.139572139999999</c:v>
                </c:pt>
                <c:pt idx="1731">
                  <c:v>32.084186549999998</c:v>
                </c:pt>
                <c:pt idx="1732">
                  <c:v>32.31141281</c:v>
                </c:pt>
                <c:pt idx="1733">
                  <c:v>32.31141281</c:v>
                </c:pt>
                <c:pt idx="1734">
                  <c:v>32.064308169999997</c:v>
                </c:pt>
                <c:pt idx="1735">
                  <c:v>32.261711120000001</c:v>
                </c:pt>
                <c:pt idx="1736">
                  <c:v>32.261711120000001</c:v>
                </c:pt>
                <c:pt idx="1737">
                  <c:v>32.473316189999998</c:v>
                </c:pt>
                <c:pt idx="1738">
                  <c:v>32.322780610000002</c:v>
                </c:pt>
                <c:pt idx="1739">
                  <c:v>32.183601379999999</c:v>
                </c:pt>
                <c:pt idx="1740">
                  <c:v>32.183601379999999</c:v>
                </c:pt>
                <c:pt idx="1741">
                  <c:v>32.013175959999998</c:v>
                </c:pt>
                <c:pt idx="1742">
                  <c:v>32.238986969999999</c:v>
                </c:pt>
                <c:pt idx="1743">
                  <c:v>32.238986969999999</c:v>
                </c:pt>
                <c:pt idx="1744">
                  <c:v>32.158039090000003</c:v>
                </c:pt>
                <c:pt idx="1745">
                  <c:v>32.319938659999998</c:v>
                </c:pt>
                <c:pt idx="1746">
                  <c:v>32.319938659999998</c:v>
                </c:pt>
                <c:pt idx="1747">
                  <c:v>32.301475519999997</c:v>
                </c:pt>
                <c:pt idx="1748">
                  <c:v>32.491771700000001</c:v>
                </c:pt>
                <c:pt idx="1749">
                  <c:v>32.491771700000001</c:v>
                </c:pt>
                <c:pt idx="1750">
                  <c:v>32.686332700000001</c:v>
                </c:pt>
                <c:pt idx="1751">
                  <c:v>32.602539059999998</c:v>
                </c:pt>
                <c:pt idx="1752">
                  <c:v>32.469051360000002</c:v>
                </c:pt>
                <c:pt idx="1753">
                  <c:v>32.241832729999999</c:v>
                </c:pt>
                <c:pt idx="1754">
                  <c:v>32.328472140000002</c:v>
                </c:pt>
                <c:pt idx="1755">
                  <c:v>32.251777650000001</c:v>
                </c:pt>
                <c:pt idx="1756">
                  <c:v>32.251777650000001</c:v>
                </c:pt>
                <c:pt idx="1757">
                  <c:v>32.407985689999997</c:v>
                </c:pt>
                <c:pt idx="1758">
                  <c:v>32.352600099999997</c:v>
                </c:pt>
                <c:pt idx="1759">
                  <c:v>32.352600099999997</c:v>
                </c:pt>
                <c:pt idx="1760">
                  <c:v>32.494621279999997</c:v>
                </c:pt>
                <c:pt idx="1761">
                  <c:v>32.63520432</c:v>
                </c:pt>
                <c:pt idx="1762">
                  <c:v>32.63520432</c:v>
                </c:pt>
                <c:pt idx="1763">
                  <c:v>32.62810898</c:v>
                </c:pt>
                <c:pt idx="1764">
                  <c:v>32.132480620000003</c:v>
                </c:pt>
                <c:pt idx="1765">
                  <c:v>32.132480620000003</c:v>
                </c:pt>
                <c:pt idx="1766">
                  <c:v>31.866903310000001</c:v>
                </c:pt>
                <c:pt idx="1767">
                  <c:v>32.006084440000002</c:v>
                </c:pt>
                <c:pt idx="1768">
                  <c:v>32.265975949999998</c:v>
                </c:pt>
                <c:pt idx="1769">
                  <c:v>32.265975949999998</c:v>
                </c:pt>
                <c:pt idx="1770">
                  <c:v>32.209163670000002</c:v>
                </c:pt>
                <c:pt idx="1771">
                  <c:v>32.673561100000001</c:v>
                </c:pt>
                <c:pt idx="1772">
                  <c:v>32.673561100000001</c:v>
                </c:pt>
                <c:pt idx="1773">
                  <c:v>32.523017879999998</c:v>
                </c:pt>
                <c:pt idx="1774">
                  <c:v>32.525856019999999</c:v>
                </c:pt>
                <c:pt idx="1775">
                  <c:v>32.525856019999999</c:v>
                </c:pt>
                <c:pt idx="1776">
                  <c:v>32.504566189999998</c:v>
                </c:pt>
                <c:pt idx="1777">
                  <c:v>32.416511540000002</c:v>
                </c:pt>
                <c:pt idx="1778">
                  <c:v>32.561370850000003</c:v>
                </c:pt>
                <c:pt idx="1779">
                  <c:v>32.684925079999999</c:v>
                </c:pt>
                <c:pt idx="1780">
                  <c:v>32.768714899999999</c:v>
                </c:pt>
                <c:pt idx="1781">
                  <c:v>32.647998809999997</c:v>
                </c:pt>
                <c:pt idx="1782">
                  <c:v>32.647998809999997</c:v>
                </c:pt>
                <c:pt idx="1783">
                  <c:v>32.869544980000001</c:v>
                </c:pt>
                <c:pt idx="1784">
                  <c:v>32.856758120000002</c:v>
                </c:pt>
                <c:pt idx="1785">
                  <c:v>32.856758120000002</c:v>
                </c:pt>
                <c:pt idx="1786">
                  <c:v>33.038539890000003</c:v>
                </c:pt>
                <c:pt idx="1787">
                  <c:v>33.132270810000001</c:v>
                </c:pt>
                <c:pt idx="1788">
                  <c:v>32.943397519999998</c:v>
                </c:pt>
                <c:pt idx="1789">
                  <c:v>32.782913209999997</c:v>
                </c:pt>
                <c:pt idx="1790">
                  <c:v>32.784332280000001</c:v>
                </c:pt>
                <c:pt idx="1791">
                  <c:v>32.953338619999997</c:v>
                </c:pt>
                <c:pt idx="1792">
                  <c:v>32.953338619999997</c:v>
                </c:pt>
                <c:pt idx="1793">
                  <c:v>32.834041599999999</c:v>
                </c:pt>
                <c:pt idx="1794">
                  <c:v>32.912147519999998</c:v>
                </c:pt>
                <c:pt idx="1795">
                  <c:v>32.912147519999998</c:v>
                </c:pt>
                <c:pt idx="1796">
                  <c:v>32.902206419999999</c:v>
                </c:pt>
                <c:pt idx="1797">
                  <c:v>32.893684389999997</c:v>
                </c:pt>
                <c:pt idx="1798">
                  <c:v>32.893684389999997</c:v>
                </c:pt>
                <c:pt idx="1799">
                  <c:v>32.966114040000001</c:v>
                </c:pt>
                <c:pt idx="1800">
                  <c:v>32.966114040000001</c:v>
                </c:pt>
                <c:pt idx="1801">
                  <c:v>32.831192020000003</c:v>
                </c:pt>
                <c:pt idx="1802">
                  <c:v>32.799949650000002</c:v>
                </c:pt>
                <c:pt idx="1803">
                  <c:v>32.940551759999998</c:v>
                </c:pt>
                <c:pt idx="1804">
                  <c:v>32.940551759999998</c:v>
                </c:pt>
                <c:pt idx="1805">
                  <c:v>32.578411099999997</c:v>
                </c:pt>
                <c:pt idx="1806">
                  <c:v>32.801368709999998</c:v>
                </c:pt>
                <c:pt idx="1807">
                  <c:v>33.133689879999999</c:v>
                </c:pt>
                <c:pt idx="1808">
                  <c:v>33.244457240000003</c:v>
                </c:pt>
                <c:pt idx="1809">
                  <c:v>33.034278870000001</c:v>
                </c:pt>
                <c:pt idx="1810">
                  <c:v>33.034278870000001</c:v>
                </c:pt>
                <c:pt idx="1811">
                  <c:v>32.585506440000003</c:v>
                </c:pt>
                <c:pt idx="1812">
                  <c:v>32.615333560000003</c:v>
                </c:pt>
                <c:pt idx="1813">
                  <c:v>32.699123380000003</c:v>
                </c:pt>
                <c:pt idx="1814">
                  <c:v>32.699123380000003</c:v>
                </c:pt>
                <c:pt idx="1815">
                  <c:v>32.74739838</c:v>
                </c:pt>
                <c:pt idx="1816">
                  <c:v>32.74739838</c:v>
                </c:pt>
                <c:pt idx="1817">
                  <c:v>32.845397949999999</c:v>
                </c:pt>
                <c:pt idx="1818">
                  <c:v>33.07546997</c:v>
                </c:pt>
                <c:pt idx="1819">
                  <c:v>32.76444626</c:v>
                </c:pt>
                <c:pt idx="1820">
                  <c:v>32.76444626</c:v>
                </c:pt>
                <c:pt idx="1821">
                  <c:v>32.720420840000003</c:v>
                </c:pt>
                <c:pt idx="1822">
                  <c:v>32.933444979999997</c:v>
                </c:pt>
                <c:pt idx="1823">
                  <c:v>32.842556000000002</c:v>
                </c:pt>
                <c:pt idx="1824">
                  <c:v>32.842556000000002</c:v>
                </c:pt>
                <c:pt idx="1825">
                  <c:v>33.037120819999998</c:v>
                </c:pt>
                <c:pt idx="1826">
                  <c:v>32.859596250000003</c:v>
                </c:pt>
                <c:pt idx="1827">
                  <c:v>32.859596250000003</c:v>
                </c:pt>
                <c:pt idx="1828">
                  <c:v>33.088241580000002</c:v>
                </c:pt>
                <c:pt idx="1829">
                  <c:v>33.058418269999997</c:v>
                </c:pt>
                <c:pt idx="1830">
                  <c:v>33.058418269999997</c:v>
                </c:pt>
                <c:pt idx="1831">
                  <c:v>33.032859799999997</c:v>
                </c:pt>
                <c:pt idx="1832">
                  <c:v>33.176296229999998</c:v>
                </c:pt>
                <c:pt idx="1833">
                  <c:v>32.929187769999999</c:v>
                </c:pt>
                <c:pt idx="1834">
                  <c:v>32.795692440000003</c:v>
                </c:pt>
                <c:pt idx="1835">
                  <c:v>32.906459810000001</c:v>
                </c:pt>
                <c:pt idx="1836">
                  <c:v>32.906459810000001</c:v>
                </c:pt>
                <c:pt idx="1837">
                  <c:v>33.08540344</c:v>
                </c:pt>
                <c:pt idx="1838">
                  <c:v>32.906463619999997</c:v>
                </c:pt>
                <c:pt idx="1839">
                  <c:v>32.906463619999997</c:v>
                </c:pt>
                <c:pt idx="1840">
                  <c:v>32.76728439</c:v>
                </c:pt>
                <c:pt idx="1841">
                  <c:v>32.731781009999999</c:v>
                </c:pt>
                <c:pt idx="1842">
                  <c:v>32.78290939</c:v>
                </c:pt>
                <c:pt idx="1843">
                  <c:v>32.880901340000001</c:v>
                </c:pt>
                <c:pt idx="1844">
                  <c:v>32.646568299999998</c:v>
                </c:pt>
                <c:pt idx="1845">
                  <c:v>32.646568299999998</c:v>
                </c:pt>
                <c:pt idx="1846">
                  <c:v>32.825511929999998</c:v>
                </c:pt>
                <c:pt idx="1847">
                  <c:v>32.920665739999997</c:v>
                </c:pt>
                <c:pt idx="1848">
                  <c:v>32.920665739999997</c:v>
                </c:pt>
                <c:pt idx="1849">
                  <c:v>32.751663209999997</c:v>
                </c:pt>
                <c:pt idx="1850">
                  <c:v>32.788593290000001</c:v>
                </c:pt>
                <c:pt idx="1851">
                  <c:v>32.781486510000001</c:v>
                </c:pt>
                <c:pt idx="1852">
                  <c:v>32.707633970000003</c:v>
                </c:pt>
                <c:pt idx="1853">
                  <c:v>32.662189480000002</c:v>
                </c:pt>
                <c:pt idx="1854">
                  <c:v>32.662189480000002</c:v>
                </c:pt>
                <c:pt idx="1855">
                  <c:v>32.815574650000002</c:v>
                </c:pt>
                <c:pt idx="1856">
                  <c:v>32.76302338</c:v>
                </c:pt>
                <c:pt idx="1857">
                  <c:v>32.696281429999999</c:v>
                </c:pt>
                <c:pt idx="1858">
                  <c:v>32.696281429999999</c:v>
                </c:pt>
                <c:pt idx="1859">
                  <c:v>32.888008120000002</c:v>
                </c:pt>
                <c:pt idx="1860">
                  <c:v>33.125175480000003</c:v>
                </c:pt>
                <c:pt idx="1861">
                  <c:v>32.937713619999997</c:v>
                </c:pt>
                <c:pt idx="1862">
                  <c:v>32.937713619999997</c:v>
                </c:pt>
                <c:pt idx="1863">
                  <c:v>32.932029720000003</c:v>
                </c:pt>
                <c:pt idx="1864">
                  <c:v>33.152156830000003</c:v>
                </c:pt>
                <c:pt idx="1865">
                  <c:v>33.132274629999998</c:v>
                </c:pt>
                <c:pt idx="1866">
                  <c:v>33.132274629999998</c:v>
                </c:pt>
                <c:pt idx="1867">
                  <c:v>33.007293699999998</c:v>
                </c:pt>
                <c:pt idx="1868">
                  <c:v>32.873802189999999</c:v>
                </c:pt>
                <c:pt idx="1869">
                  <c:v>32.869544980000001</c:v>
                </c:pt>
                <c:pt idx="1870">
                  <c:v>32.889427189999999</c:v>
                </c:pt>
                <c:pt idx="1871">
                  <c:v>32.780067440000003</c:v>
                </c:pt>
                <c:pt idx="1872">
                  <c:v>32.780067440000003</c:v>
                </c:pt>
                <c:pt idx="1873">
                  <c:v>32.929183960000003</c:v>
                </c:pt>
                <c:pt idx="1874">
                  <c:v>33.194755549999996</c:v>
                </c:pt>
                <c:pt idx="1875">
                  <c:v>32.730365749999997</c:v>
                </c:pt>
                <c:pt idx="1876">
                  <c:v>32.730365749999997</c:v>
                </c:pt>
                <c:pt idx="1877">
                  <c:v>32.660778049999998</c:v>
                </c:pt>
                <c:pt idx="1878">
                  <c:v>32.79711914</c:v>
                </c:pt>
                <c:pt idx="1879">
                  <c:v>32.79711914</c:v>
                </c:pt>
                <c:pt idx="1880">
                  <c:v>32.65651321</c:v>
                </c:pt>
                <c:pt idx="1881">
                  <c:v>32.720420840000003</c:v>
                </c:pt>
                <c:pt idx="1882">
                  <c:v>32.720420840000003</c:v>
                </c:pt>
                <c:pt idx="1883">
                  <c:v>32.892261509999997</c:v>
                </c:pt>
                <c:pt idx="1884">
                  <c:v>32.576980589999998</c:v>
                </c:pt>
                <c:pt idx="1885">
                  <c:v>32.897941590000002</c:v>
                </c:pt>
                <c:pt idx="1886">
                  <c:v>32.897941590000002</c:v>
                </c:pt>
                <c:pt idx="1887">
                  <c:v>32.882328029999996</c:v>
                </c:pt>
                <c:pt idx="1888">
                  <c:v>32.761615749999997</c:v>
                </c:pt>
                <c:pt idx="1889">
                  <c:v>32.761615749999997</c:v>
                </c:pt>
                <c:pt idx="1890">
                  <c:v>32.747413639999998</c:v>
                </c:pt>
                <c:pt idx="1891">
                  <c:v>32.717582700000001</c:v>
                </c:pt>
                <c:pt idx="1892">
                  <c:v>32.717582700000001</c:v>
                </c:pt>
                <c:pt idx="1893">
                  <c:v>32.859596250000003</c:v>
                </c:pt>
                <c:pt idx="1894">
                  <c:v>33.102447509999998</c:v>
                </c:pt>
                <c:pt idx="1895">
                  <c:v>32.875221250000003</c:v>
                </c:pt>
                <c:pt idx="1896">
                  <c:v>32.663623809999997</c:v>
                </c:pt>
                <c:pt idx="1897">
                  <c:v>32.578407290000001</c:v>
                </c:pt>
                <c:pt idx="1898">
                  <c:v>32.578407290000001</c:v>
                </c:pt>
                <c:pt idx="1899">
                  <c:v>32.679237370000003</c:v>
                </c:pt>
                <c:pt idx="1900">
                  <c:v>32.65509033</c:v>
                </c:pt>
                <c:pt idx="1901">
                  <c:v>32.623847959999999</c:v>
                </c:pt>
                <c:pt idx="1902">
                  <c:v>32.623847959999999</c:v>
                </c:pt>
                <c:pt idx="1903">
                  <c:v>32.910720830000002</c:v>
                </c:pt>
                <c:pt idx="1904">
                  <c:v>33.007293699999998</c:v>
                </c:pt>
                <c:pt idx="1905">
                  <c:v>32.924919129999999</c:v>
                </c:pt>
                <c:pt idx="1906">
                  <c:v>32.801368709999998</c:v>
                </c:pt>
                <c:pt idx="1907">
                  <c:v>32.733203889999999</c:v>
                </c:pt>
                <c:pt idx="1908">
                  <c:v>32.733203889999999</c:v>
                </c:pt>
                <c:pt idx="1909">
                  <c:v>32.86386108</c:v>
                </c:pt>
                <c:pt idx="1910">
                  <c:v>32.970367430000003</c:v>
                </c:pt>
                <c:pt idx="1911">
                  <c:v>32.970359799999997</c:v>
                </c:pt>
                <c:pt idx="1912">
                  <c:v>32.970359799999997</c:v>
                </c:pt>
                <c:pt idx="1913">
                  <c:v>32.584083560000003</c:v>
                </c:pt>
                <c:pt idx="1914">
                  <c:v>32.585506440000003</c:v>
                </c:pt>
                <c:pt idx="1915">
                  <c:v>32.596878050000001</c:v>
                </c:pt>
                <c:pt idx="1916">
                  <c:v>32.403732300000001</c:v>
                </c:pt>
                <c:pt idx="1917">
                  <c:v>32.206321719999998</c:v>
                </c:pt>
                <c:pt idx="1918">
                  <c:v>32.206321719999998</c:v>
                </c:pt>
                <c:pt idx="1919">
                  <c:v>32.544322970000003</c:v>
                </c:pt>
                <c:pt idx="1920">
                  <c:v>32.643737790000003</c:v>
                </c:pt>
                <c:pt idx="1921">
                  <c:v>32.639476780000003</c:v>
                </c:pt>
                <c:pt idx="1922">
                  <c:v>32.639476780000003</c:v>
                </c:pt>
                <c:pt idx="1923">
                  <c:v>32.592613219999997</c:v>
                </c:pt>
                <c:pt idx="1924">
                  <c:v>32.723270419999999</c:v>
                </c:pt>
                <c:pt idx="1925">
                  <c:v>32.551422119999998</c:v>
                </c:pt>
                <c:pt idx="1926">
                  <c:v>32.471889500000003</c:v>
                </c:pt>
                <c:pt idx="1927">
                  <c:v>32.628112790000003</c:v>
                </c:pt>
                <c:pt idx="1928">
                  <c:v>32.628112790000003</c:v>
                </c:pt>
                <c:pt idx="1929">
                  <c:v>32.838294980000001</c:v>
                </c:pt>
                <c:pt idx="1930">
                  <c:v>32.896526340000001</c:v>
                </c:pt>
                <c:pt idx="1931">
                  <c:v>33.065525049999998</c:v>
                </c:pt>
                <c:pt idx="1932">
                  <c:v>33.065525049999998</c:v>
                </c:pt>
                <c:pt idx="1933">
                  <c:v>33.022918699999998</c:v>
                </c:pt>
                <c:pt idx="1934">
                  <c:v>33.022918699999998</c:v>
                </c:pt>
                <c:pt idx="1935">
                  <c:v>32.818412780000003</c:v>
                </c:pt>
                <c:pt idx="1936">
                  <c:v>32.848239900000003</c:v>
                </c:pt>
                <c:pt idx="1937">
                  <c:v>32.937705989999998</c:v>
                </c:pt>
                <c:pt idx="1938">
                  <c:v>32.937705989999998</c:v>
                </c:pt>
                <c:pt idx="1939">
                  <c:v>33.07120132</c:v>
                </c:pt>
                <c:pt idx="1940">
                  <c:v>33.315471649999999</c:v>
                </c:pt>
                <c:pt idx="1941">
                  <c:v>32.876644130000003</c:v>
                </c:pt>
                <c:pt idx="1942">
                  <c:v>32.85534286</c:v>
                </c:pt>
                <c:pt idx="1943">
                  <c:v>32.703380580000001</c:v>
                </c:pt>
                <c:pt idx="1944">
                  <c:v>32.703380580000001</c:v>
                </c:pt>
                <c:pt idx="1945">
                  <c:v>32.609649660000002</c:v>
                </c:pt>
                <c:pt idx="1946">
                  <c:v>32.781486510000001</c:v>
                </c:pt>
                <c:pt idx="1947">
                  <c:v>33.028602599999999</c:v>
                </c:pt>
                <c:pt idx="1948">
                  <c:v>33.028602599999999</c:v>
                </c:pt>
                <c:pt idx="1949">
                  <c:v>32.711902619999996</c:v>
                </c:pt>
                <c:pt idx="1950">
                  <c:v>32.696281429999999</c:v>
                </c:pt>
                <c:pt idx="1951">
                  <c:v>32.903629299999999</c:v>
                </c:pt>
                <c:pt idx="1952">
                  <c:v>32.899364470000002</c:v>
                </c:pt>
                <c:pt idx="1953">
                  <c:v>32.402305599999998</c:v>
                </c:pt>
                <c:pt idx="1954">
                  <c:v>32.402305599999998</c:v>
                </c:pt>
                <c:pt idx="1955">
                  <c:v>32.64373398</c:v>
                </c:pt>
                <c:pt idx="1956">
                  <c:v>32.581253050000001</c:v>
                </c:pt>
                <c:pt idx="1957">
                  <c:v>32.513084409999998</c:v>
                </c:pt>
                <c:pt idx="1958">
                  <c:v>32.513084409999998</c:v>
                </c:pt>
                <c:pt idx="1959">
                  <c:v>32.440647130000002</c:v>
                </c:pt>
                <c:pt idx="1960">
                  <c:v>32.283012390000003</c:v>
                </c:pt>
                <c:pt idx="1961">
                  <c:v>32.665039059999998</c:v>
                </c:pt>
                <c:pt idx="1962">
                  <c:v>32.638053890000002</c:v>
                </c:pt>
                <c:pt idx="1963">
                  <c:v>32.638053890000002</c:v>
                </c:pt>
                <c:pt idx="1964">
                  <c:v>32.697692869999997</c:v>
                </c:pt>
                <c:pt idx="1965">
                  <c:v>32.684913639999998</c:v>
                </c:pt>
                <c:pt idx="1966">
                  <c:v>32.684913639999998</c:v>
                </c:pt>
                <c:pt idx="1967">
                  <c:v>32.7587738</c:v>
                </c:pt>
                <c:pt idx="1968">
                  <c:v>32.883750919999997</c:v>
                </c:pt>
                <c:pt idx="1969">
                  <c:v>32.638053890000002</c:v>
                </c:pt>
                <c:pt idx="1970">
                  <c:v>32.530120850000003</c:v>
                </c:pt>
                <c:pt idx="1971">
                  <c:v>32.99025726</c:v>
                </c:pt>
                <c:pt idx="1972">
                  <c:v>32.99025726</c:v>
                </c:pt>
                <c:pt idx="1973">
                  <c:v>32.99025726</c:v>
                </c:pt>
                <c:pt idx="1974">
                  <c:v>32.540073390000003</c:v>
                </c:pt>
                <c:pt idx="1975">
                  <c:v>32.692024230000001</c:v>
                </c:pt>
                <c:pt idx="1976">
                  <c:v>32.692024230000001</c:v>
                </c:pt>
                <c:pt idx="1977">
                  <c:v>32.693447110000001</c:v>
                </c:pt>
                <c:pt idx="1978">
                  <c:v>32.709064480000002</c:v>
                </c:pt>
                <c:pt idx="1979">
                  <c:v>32.709064480000002</c:v>
                </c:pt>
                <c:pt idx="1980">
                  <c:v>32.914993289999998</c:v>
                </c:pt>
                <c:pt idx="1981">
                  <c:v>32.707645419999999</c:v>
                </c:pt>
                <c:pt idx="1982">
                  <c:v>32.72610092</c:v>
                </c:pt>
                <c:pt idx="1983">
                  <c:v>32.72610092</c:v>
                </c:pt>
                <c:pt idx="1984">
                  <c:v>32.943389889999999</c:v>
                </c:pt>
                <c:pt idx="1985">
                  <c:v>33.130851749999998</c:v>
                </c:pt>
                <c:pt idx="1986">
                  <c:v>33.054161069999999</c:v>
                </c:pt>
                <c:pt idx="1987">
                  <c:v>32.72610092</c:v>
                </c:pt>
                <c:pt idx="1988">
                  <c:v>32.72610092</c:v>
                </c:pt>
                <c:pt idx="1989">
                  <c:v>32.490352629999997</c:v>
                </c:pt>
                <c:pt idx="1990">
                  <c:v>32.520179749999997</c:v>
                </c:pt>
                <c:pt idx="1991">
                  <c:v>32.520179749999997</c:v>
                </c:pt>
                <c:pt idx="1992">
                  <c:v>32.798542019999999</c:v>
                </c:pt>
                <c:pt idx="1993">
                  <c:v>32.798542019999999</c:v>
                </c:pt>
                <c:pt idx="1994">
                  <c:v>32.751667019999999</c:v>
                </c:pt>
                <c:pt idx="1995">
                  <c:v>32.640892030000003</c:v>
                </c:pt>
                <c:pt idx="1996">
                  <c:v>32.643730159999997</c:v>
                </c:pt>
                <c:pt idx="1997">
                  <c:v>32.60255051</c:v>
                </c:pt>
                <c:pt idx="1998">
                  <c:v>32.508819580000001</c:v>
                </c:pt>
                <c:pt idx="1999">
                  <c:v>32.852500919999997</c:v>
                </c:pt>
                <c:pt idx="2000">
                  <c:v>32.852500919999997</c:v>
                </c:pt>
                <c:pt idx="2001">
                  <c:v>32.980312349999998</c:v>
                </c:pt>
                <c:pt idx="2002">
                  <c:v>32.76444626</c:v>
                </c:pt>
                <c:pt idx="2003">
                  <c:v>32.76444626</c:v>
                </c:pt>
                <c:pt idx="2004">
                  <c:v>32.775817869999997</c:v>
                </c:pt>
                <c:pt idx="2005">
                  <c:v>32.500301360000002</c:v>
                </c:pt>
                <c:pt idx="2006">
                  <c:v>32.498878480000002</c:v>
                </c:pt>
                <c:pt idx="2007">
                  <c:v>32.538639070000002</c:v>
                </c:pt>
                <c:pt idx="2008">
                  <c:v>32.584083560000003</c:v>
                </c:pt>
                <c:pt idx="2009">
                  <c:v>32.413658140000003</c:v>
                </c:pt>
                <c:pt idx="2010">
                  <c:v>32.413658140000003</c:v>
                </c:pt>
                <c:pt idx="2011">
                  <c:v>32.48751068</c:v>
                </c:pt>
                <c:pt idx="2012">
                  <c:v>32.924926759999998</c:v>
                </c:pt>
                <c:pt idx="2013">
                  <c:v>32.924926759999998</c:v>
                </c:pt>
                <c:pt idx="2014">
                  <c:v>32.892261509999997</c:v>
                </c:pt>
                <c:pt idx="2015">
                  <c:v>33.061264039999998</c:v>
                </c:pt>
                <c:pt idx="2016">
                  <c:v>33.061264039999998</c:v>
                </c:pt>
                <c:pt idx="2017">
                  <c:v>32.914985659999999</c:v>
                </c:pt>
                <c:pt idx="2018">
                  <c:v>32.755928040000001</c:v>
                </c:pt>
                <c:pt idx="2019">
                  <c:v>32.656517030000003</c:v>
                </c:pt>
                <c:pt idx="2020">
                  <c:v>32.656517030000003</c:v>
                </c:pt>
                <c:pt idx="2021">
                  <c:v>33.200439449999998</c:v>
                </c:pt>
                <c:pt idx="2022">
                  <c:v>33.240203860000001</c:v>
                </c:pt>
                <c:pt idx="2023">
                  <c:v>32.907878879999998</c:v>
                </c:pt>
                <c:pt idx="2024">
                  <c:v>32.907878879999998</c:v>
                </c:pt>
                <c:pt idx="2025">
                  <c:v>32.991668699999998</c:v>
                </c:pt>
                <c:pt idx="2026">
                  <c:v>32.991668699999998</c:v>
                </c:pt>
                <c:pt idx="2027">
                  <c:v>32.883735659999999</c:v>
                </c:pt>
                <c:pt idx="2028">
                  <c:v>32.761604310000003</c:v>
                </c:pt>
                <c:pt idx="2029">
                  <c:v>32.85108185</c:v>
                </c:pt>
                <c:pt idx="2030">
                  <c:v>32.85108185</c:v>
                </c:pt>
                <c:pt idx="2031">
                  <c:v>32.957592009999999</c:v>
                </c:pt>
                <c:pt idx="2032">
                  <c:v>32.741722109999998</c:v>
                </c:pt>
                <c:pt idx="2033">
                  <c:v>32.700538639999998</c:v>
                </c:pt>
                <c:pt idx="2034">
                  <c:v>32.750251769999998</c:v>
                </c:pt>
                <c:pt idx="2035">
                  <c:v>32.579833979999997</c:v>
                </c:pt>
                <c:pt idx="2036">
                  <c:v>32.579833979999997</c:v>
                </c:pt>
                <c:pt idx="2037">
                  <c:v>32.660774230000001</c:v>
                </c:pt>
                <c:pt idx="2038">
                  <c:v>32.755928040000001</c:v>
                </c:pt>
                <c:pt idx="2039">
                  <c:v>32.65935898</c:v>
                </c:pt>
                <c:pt idx="2040">
                  <c:v>32.65935898</c:v>
                </c:pt>
                <c:pt idx="2041">
                  <c:v>32.46622086</c:v>
                </c:pt>
                <c:pt idx="2042">
                  <c:v>32.459121699999997</c:v>
                </c:pt>
                <c:pt idx="2043">
                  <c:v>32.412250520000001</c:v>
                </c:pt>
                <c:pt idx="2044">
                  <c:v>32.361122129999998</c:v>
                </c:pt>
                <c:pt idx="2045">
                  <c:v>32.621009829999998</c:v>
                </c:pt>
                <c:pt idx="2046">
                  <c:v>32.621009829999998</c:v>
                </c:pt>
                <c:pt idx="2047">
                  <c:v>32.703376769999998</c:v>
                </c:pt>
                <c:pt idx="2048">
                  <c:v>32.636634829999998</c:v>
                </c:pt>
                <c:pt idx="2049">
                  <c:v>32.770126339999997</c:v>
                </c:pt>
                <c:pt idx="2050">
                  <c:v>32.770126339999997</c:v>
                </c:pt>
                <c:pt idx="2051">
                  <c:v>32.81983185</c:v>
                </c:pt>
                <c:pt idx="2052">
                  <c:v>32.943389889999999</c:v>
                </c:pt>
                <c:pt idx="2053">
                  <c:v>33.143634800000001</c:v>
                </c:pt>
                <c:pt idx="2054">
                  <c:v>33.143634800000001</c:v>
                </c:pt>
                <c:pt idx="2055">
                  <c:v>32.85534286</c:v>
                </c:pt>
                <c:pt idx="2056">
                  <c:v>32.40656662</c:v>
                </c:pt>
                <c:pt idx="2057">
                  <c:v>32.679241179999998</c:v>
                </c:pt>
                <c:pt idx="2058">
                  <c:v>32.679241179999998</c:v>
                </c:pt>
                <c:pt idx="2059">
                  <c:v>32.835460660000003</c:v>
                </c:pt>
                <c:pt idx="2060">
                  <c:v>32.843986510000001</c:v>
                </c:pt>
                <c:pt idx="2061">
                  <c:v>32.647998809999997</c:v>
                </c:pt>
                <c:pt idx="2062">
                  <c:v>32.805641170000001</c:v>
                </c:pt>
                <c:pt idx="2063">
                  <c:v>33.166351319999997</c:v>
                </c:pt>
                <c:pt idx="2064">
                  <c:v>33.166351319999997</c:v>
                </c:pt>
                <c:pt idx="2065">
                  <c:v>33.069782259999997</c:v>
                </c:pt>
                <c:pt idx="2066">
                  <c:v>32.815574650000002</c:v>
                </c:pt>
                <c:pt idx="2067">
                  <c:v>32.804218290000001</c:v>
                </c:pt>
                <c:pt idx="2068">
                  <c:v>32.804218290000001</c:v>
                </c:pt>
                <c:pt idx="2069">
                  <c:v>32.719001769999998</c:v>
                </c:pt>
                <c:pt idx="2070">
                  <c:v>32.568473820000001</c:v>
                </c:pt>
                <c:pt idx="2071">
                  <c:v>32.568473820000001</c:v>
                </c:pt>
                <c:pt idx="2072">
                  <c:v>32.890846250000003</c:v>
                </c:pt>
                <c:pt idx="2073">
                  <c:v>33.066951750000001</c:v>
                </c:pt>
                <c:pt idx="2074">
                  <c:v>33.066951750000001</c:v>
                </c:pt>
                <c:pt idx="2075">
                  <c:v>32.811317440000003</c:v>
                </c:pt>
                <c:pt idx="2076">
                  <c:v>32.579826349999998</c:v>
                </c:pt>
                <c:pt idx="2077">
                  <c:v>32.851074220000001</c:v>
                </c:pt>
                <c:pt idx="2078">
                  <c:v>32.851074220000001</c:v>
                </c:pt>
                <c:pt idx="2079">
                  <c:v>32.801364900000003</c:v>
                </c:pt>
                <c:pt idx="2080">
                  <c:v>32.801364900000003</c:v>
                </c:pt>
                <c:pt idx="2081">
                  <c:v>32.574134829999998</c:v>
                </c:pt>
                <c:pt idx="2082">
                  <c:v>32.82409286</c:v>
                </c:pt>
                <c:pt idx="2083">
                  <c:v>32.920661930000001</c:v>
                </c:pt>
                <c:pt idx="2084">
                  <c:v>32.920661930000001</c:v>
                </c:pt>
                <c:pt idx="2085">
                  <c:v>32.6835022</c:v>
                </c:pt>
                <c:pt idx="2086">
                  <c:v>32.639472959999999</c:v>
                </c:pt>
                <c:pt idx="2087">
                  <c:v>33.091087340000001</c:v>
                </c:pt>
                <c:pt idx="2088">
                  <c:v>32.910728450000001</c:v>
                </c:pt>
                <c:pt idx="2089">
                  <c:v>32.765872960000003</c:v>
                </c:pt>
                <c:pt idx="2090">
                  <c:v>32.765872960000003</c:v>
                </c:pt>
                <c:pt idx="2091">
                  <c:v>32.710472109999998</c:v>
                </c:pt>
                <c:pt idx="2092">
                  <c:v>32.493198390000003</c:v>
                </c:pt>
                <c:pt idx="2093">
                  <c:v>32.811313630000001</c:v>
                </c:pt>
                <c:pt idx="2094">
                  <c:v>32.811313630000001</c:v>
                </c:pt>
                <c:pt idx="2095">
                  <c:v>32.86386108</c:v>
                </c:pt>
                <c:pt idx="2096">
                  <c:v>32.636634829999998</c:v>
                </c:pt>
                <c:pt idx="2097">
                  <c:v>32.636634829999998</c:v>
                </c:pt>
                <c:pt idx="2098">
                  <c:v>32.966117859999997</c:v>
                </c:pt>
                <c:pt idx="2099">
                  <c:v>32.983154300000002</c:v>
                </c:pt>
                <c:pt idx="2100">
                  <c:v>32.983154300000002</c:v>
                </c:pt>
                <c:pt idx="2101">
                  <c:v>32.93487167</c:v>
                </c:pt>
                <c:pt idx="2102">
                  <c:v>32.873802189999999</c:v>
                </c:pt>
                <c:pt idx="2103">
                  <c:v>33.047058110000002</c:v>
                </c:pt>
                <c:pt idx="2104">
                  <c:v>33.047058110000002</c:v>
                </c:pt>
                <c:pt idx="2105">
                  <c:v>33.238788599999999</c:v>
                </c:pt>
                <c:pt idx="2106">
                  <c:v>32.916408539999999</c:v>
                </c:pt>
                <c:pt idx="2107">
                  <c:v>32.916408539999999</c:v>
                </c:pt>
                <c:pt idx="2108">
                  <c:v>33.082569120000002</c:v>
                </c:pt>
                <c:pt idx="2109">
                  <c:v>32.991680150000001</c:v>
                </c:pt>
                <c:pt idx="2110">
                  <c:v>32.991680150000001</c:v>
                </c:pt>
                <c:pt idx="2111">
                  <c:v>32.963272089999997</c:v>
                </c:pt>
                <c:pt idx="2112">
                  <c:v>32.909301759999998</c:v>
                </c:pt>
                <c:pt idx="2113">
                  <c:v>33.068367000000002</c:v>
                </c:pt>
                <c:pt idx="2114">
                  <c:v>33.375114439999997</c:v>
                </c:pt>
                <c:pt idx="2115">
                  <c:v>33.11096191</c:v>
                </c:pt>
                <c:pt idx="2116">
                  <c:v>32.748817440000003</c:v>
                </c:pt>
                <c:pt idx="2117">
                  <c:v>32.748817440000003</c:v>
                </c:pt>
                <c:pt idx="2118">
                  <c:v>33.051311490000003</c:v>
                </c:pt>
                <c:pt idx="2119">
                  <c:v>33.297012330000001</c:v>
                </c:pt>
                <c:pt idx="2120">
                  <c:v>33.297012330000001</c:v>
                </c:pt>
                <c:pt idx="2121">
                  <c:v>33.336776729999997</c:v>
                </c:pt>
                <c:pt idx="2122">
                  <c:v>33.133693700000002</c:v>
                </c:pt>
                <c:pt idx="2123">
                  <c:v>33.092506409999999</c:v>
                </c:pt>
                <c:pt idx="2124">
                  <c:v>33.32115555</c:v>
                </c:pt>
                <c:pt idx="2125">
                  <c:v>33.463169100000002</c:v>
                </c:pt>
                <c:pt idx="2126">
                  <c:v>33.463169100000002</c:v>
                </c:pt>
                <c:pt idx="2127">
                  <c:v>33.17913437</c:v>
                </c:pt>
                <c:pt idx="2128">
                  <c:v>32.922088619999997</c:v>
                </c:pt>
                <c:pt idx="2129">
                  <c:v>33.27997208</c:v>
                </c:pt>
                <c:pt idx="2130">
                  <c:v>33.27997208</c:v>
                </c:pt>
                <c:pt idx="2131">
                  <c:v>33.272865299999999</c:v>
                </c:pt>
                <c:pt idx="2132">
                  <c:v>32.9874115</c:v>
                </c:pt>
                <c:pt idx="2133">
                  <c:v>32.9874115</c:v>
                </c:pt>
                <c:pt idx="2134">
                  <c:v>32.966110229999998</c:v>
                </c:pt>
                <c:pt idx="2135">
                  <c:v>33.27570343</c:v>
                </c:pt>
                <c:pt idx="2136">
                  <c:v>33.27570343</c:v>
                </c:pt>
                <c:pt idx="2137">
                  <c:v>33.6619873</c:v>
                </c:pt>
                <c:pt idx="2138">
                  <c:v>33.444702149999998</c:v>
                </c:pt>
                <c:pt idx="2139">
                  <c:v>33.224575039999998</c:v>
                </c:pt>
                <c:pt idx="2140">
                  <c:v>33.224575039999998</c:v>
                </c:pt>
                <c:pt idx="2141">
                  <c:v>33.083984379999997</c:v>
                </c:pt>
                <c:pt idx="2142">
                  <c:v>32.88799667</c:v>
                </c:pt>
                <c:pt idx="2143">
                  <c:v>32.88799667</c:v>
                </c:pt>
                <c:pt idx="2144">
                  <c:v>32.929191590000002</c:v>
                </c:pt>
                <c:pt idx="2145">
                  <c:v>33.061260220000001</c:v>
                </c:pt>
                <c:pt idx="2146">
                  <c:v>33.061260220000001</c:v>
                </c:pt>
                <c:pt idx="2147">
                  <c:v>33.022918699999998</c:v>
                </c:pt>
                <c:pt idx="2148">
                  <c:v>32.706226350000001</c:v>
                </c:pt>
                <c:pt idx="2149">
                  <c:v>32.605388640000001</c:v>
                </c:pt>
                <c:pt idx="2150">
                  <c:v>32.728946690000001</c:v>
                </c:pt>
                <c:pt idx="2151">
                  <c:v>32.569881440000003</c:v>
                </c:pt>
                <c:pt idx="2152">
                  <c:v>32.569881440000003</c:v>
                </c:pt>
                <c:pt idx="2153">
                  <c:v>32.592597959999999</c:v>
                </c:pt>
                <c:pt idx="2154">
                  <c:v>32.920658109999998</c:v>
                </c:pt>
                <c:pt idx="2155">
                  <c:v>33.054161069999999</c:v>
                </c:pt>
                <c:pt idx="2156">
                  <c:v>33.054161069999999</c:v>
                </c:pt>
                <c:pt idx="2157">
                  <c:v>32.791435239999998</c:v>
                </c:pt>
                <c:pt idx="2158">
                  <c:v>32.541481019999999</c:v>
                </c:pt>
                <c:pt idx="2159">
                  <c:v>32.673561100000001</c:v>
                </c:pt>
                <c:pt idx="2160">
                  <c:v>33.241626740000001</c:v>
                </c:pt>
                <c:pt idx="2161">
                  <c:v>32.998775479999999</c:v>
                </c:pt>
                <c:pt idx="2162">
                  <c:v>32.998775479999999</c:v>
                </c:pt>
                <c:pt idx="2163">
                  <c:v>32.905048370000003</c:v>
                </c:pt>
                <c:pt idx="2164">
                  <c:v>32.990249630000001</c:v>
                </c:pt>
                <c:pt idx="2165">
                  <c:v>33.066944120000002</c:v>
                </c:pt>
                <c:pt idx="2166">
                  <c:v>33.066944120000002</c:v>
                </c:pt>
                <c:pt idx="2167">
                  <c:v>32.741729739999997</c:v>
                </c:pt>
                <c:pt idx="2168">
                  <c:v>32.91782379</c:v>
                </c:pt>
                <c:pt idx="2169">
                  <c:v>32.91782379</c:v>
                </c:pt>
                <c:pt idx="2170">
                  <c:v>33.254402159999998</c:v>
                </c:pt>
                <c:pt idx="2171">
                  <c:v>33.187648770000003</c:v>
                </c:pt>
                <c:pt idx="2172">
                  <c:v>33.187648770000003</c:v>
                </c:pt>
                <c:pt idx="2173">
                  <c:v>33.032855990000002</c:v>
                </c:pt>
                <c:pt idx="2174">
                  <c:v>33.177715300000003</c:v>
                </c:pt>
                <c:pt idx="2175">
                  <c:v>33.177715300000003</c:v>
                </c:pt>
                <c:pt idx="2176">
                  <c:v>32.939125060000002</c:v>
                </c:pt>
                <c:pt idx="2177">
                  <c:v>33.018653870000001</c:v>
                </c:pt>
                <c:pt idx="2178">
                  <c:v>33.018653870000001</c:v>
                </c:pt>
                <c:pt idx="2179">
                  <c:v>33.149314879999999</c:v>
                </c:pt>
                <c:pt idx="2180">
                  <c:v>33.323997499999997</c:v>
                </c:pt>
                <c:pt idx="2181">
                  <c:v>33.257244110000002</c:v>
                </c:pt>
                <c:pt idx="2182">
                  <c:v>33.257244110000002</c:v>
                </c:pt>
                <c:pt idx="2183">
                  <c:v>32.863864900000003</c:v>
                </c:pt>
                <c:pt idx="2184">
                  <c:v>32.870964049999998</c:v>
                </c:pt>
                <c:pt idx="2185">
                  <c:v>32.870964049999998</c:v>
                </c:pt>
                <c:pt idx="2186">
                  <c:v>32.970367430000003</c:v>
                </c:pt>
                <c:pt idx="2187">
                  <c:v>32.747406009999999</c:v>
                </c:pt>
                <c:pt idx="2188">
                  <c:v>32.747406009999999</c:v>
                </c:pt>
                <c:pt idx="2189">
                  <c:v>32.6366272</c:v>
                </c:pt>
                <c:pt idx="2190">
                  <c:v>32.953330989999998</c:v>
                </c:pt>
                <c:pt idx="2191">
                  <c:v>32.953330989999998</c:v>
                </c:pt>
                <c:pt idx="2192">
                  <c:v>32.888004299999999</c:v>
                </c:pt>
                <c:pt idx="2193">
                  <c:v>32.50455856</c:v>
                </c:pt>
                <c:pt idx="2194">
                  <c:v>32.46195221</c:v>
                </c:pt>
                <c:pt idx="2195">
                  <c:v>32.821250919999997</c:v>
                </c:pt>
                <c:pt idx="2196">
                  <c:v>33.037120819999998</c:v>
                </c:pt>
                <c:pt idx="2197">
                  <c:v>32.719001769999998</c:v>
                </c:pt>
                <c:pt idx="2198">
                  <c:v>32.719001769999998</c:v>
                </c:pt>
                <c:pt idx="2199">
                  <c:v>32.733207700000001</c:v>
                </c:pt>
                <c:pt idx="2200">
                  <c:v>32.811306000000002</c:v>
                </c:pt>
                <c:pt idx="2201">
                  <c:v>33.06551743</c:v>
                </c:pt>
                <c:pt idx="2202">
                  <c:v>33.06551743</c:v>
                </c:pt>
                <c:pt idx="2203">
                  <c:v>33.109554289999998</c:v>
                </c:pt>
                <c:pt idx="2204">
                  <c:v>33.052749630000001</c:v>
                </c:pt>
                <c:pt idx="2205">
                  <c:v>33.052749630000001</c:v>
                </c:pt>
                <c:pt idx="2206">
                  <c:v>33.197608950000003</c:v>
                </c:pt>
                <c:pt idx="2207">
                  <c:v>33.106716159999998</c:v>
                </c:pt>
                <c:pt idx="2208">
                  <c:v>33.106716159999998</c:v>
                </c:pt>
                <c:pt idx="2209">
                  <c:v>32.944816590000002</c:v>
                </c:pt>
                <c:pt idx="2210">
                  <c:v>33.231678010000003</c:v>
                </c:pt>
                <c:pt idx="2211">
                  <c:v>33.585304260000001</c:v>
                </c:pt>
                <c:pt idx="2212">
                  <c:v>33.585304260000001</c:v>
                </c:pt>
                <c:pt idx="2213">
                  <c:v>32.873802189999999</c:v>
                </c:pt>
                <c:pt idx="2214">
                  <c:v>33.164943700000002</c:v>
                </c:pt>
                <c:pt idx="2215">
                  <c:v>33.164943700000002</c:v>
                </c:pt>
                <c:pt idx="2216">
                  <c:v>33.166362759999998</c:v>
                </c:pt>
                <c:pt idx="2217">
                  <c:v>33.101036069999999</c:v>
                </c:pt>
                <c:pt idx="2218">
                  <c:v>33.101036069999999</c:v>
                </c:pt>
                <c:pt idx="2219">
                  <c:v>33.082569120000002</c:v>
                </c:pt>
                <c:pt idx="2220">
                  <c:v>33.25014496</c:v>
                </c:pt>
                <c:pt idx="2221">
                  <c:v>33.30553055</c:v>
                </c:pt>
                <c:pt idx="2222">
                  <c:v>33.08682632</c:v>
                </c:pt>
                <c:pt idx="2223">
                  <c:v>33.042804719999999</c:v>
                </c:pt>
                <c:pt idx="2224">
                  <c:v>33.213218689999998</c:v>
                </c:pt>
                <c:pt idx="2225">
                  <c:v>33.213218689999998</c:v>
                </c:pt>
                <c:pt idx="2226">
                  <c:v>32.834030149999997</c:v>
                </c:pt>
                <c:pt idx="2227">
                  <c:v>32.393783569999997</c:v>
                </c:pt>
                <c:pt idx="2228">
                  <c:v>32.393783569999997</c:v>
                </c:pt>
                <c:pt idx="2229">
                  <c:v>32.888008120000002</c:v>
                </c:pt>
                <c:pt idx="2230">
                  <c:v>33.123752590000002</c:v>
                </c:pt>
                <c:pt idx="2231">
                  <c:v>33.123752590000002</c:v>
                </c:pt>
                <c:pt idx="2232">
                  <c:v>32.721843720000003</c:v>
                </c:pt>
                <c:pt idx="2233">
                  <c:v>32.812740329999997</c:v>
                </c:pt>
                <c:pt idx="2234">
                  <c:v>32.812740329999997</c:v>
                </c:pt>
                <c:pt idx="2235">
                  <c:v>32.99025726</c:v>
                </c:pt>
                <c:pt idx="2236">
                  <c:v>33.264343259999997</c:v>
                </c:pt>
                <c:pt idx="2237">
                  <c:v>32.710479739999997</c:v>
                </c:pt>
                <c:pt idx="2238">
                  <c:v>32.858173370000003</c:v>
                </c:pt>
                <c:pt idx="2239">
                  <c:v>33.254402159999998</c:v>
                </c:pt>
                <c:pt idx="2240">
                  <c:v>33.254402159999998</c:v>
                </c:pt>
                <c:pt idx="2241">
                  <c:v>32.956176759999998</c:v>
                </c:pt>
                <c:pt idx="2242">
                  <c:v>32.816997530000002</c:v>
                </c:pt>
                <c:pt idx="2243">
                  <c:v>33.01439285</c:v>
                </c:pt>
                <c:pt idx="2244">
                  <c:v>33.01439285</c:v>
                </c:pt>
                <c:pt idx="2245">
                  <c:v>32.985992430000003</c:v>
                </c:pt>
                <c:pt idx="2246">
                  <c:v>32.964691160000001</c:v>
                </c:pt>
                <c:pt idx="2247">
                  <c:v>32.745990749999997</c:v>
                </c:pt>
                <c:pt idx="2248">
                  <c:v>32.592613219999997</c:v>
                </c:pt>
                <c:pt idx="2249">
                  <c:v>32.902202610000003</c:v>
                </c:pt>
                <c:pt idx="2250">
                  <c:v>32.902202610000003</c:v>
                </c:pt>
                <c:pt idx="2251">
                  <c:v>33.157829280000001</c:v>
                </c:pt>
                <c:pt idx="2252">
                  <c:v>33.092510220000001</c:v>
                </c:pt>
                <c:pt idx="2253">
                  <c:v>32.919250490000003</c:v>
                </c:pt>
                <c:pt idx="2254">
                  <c:v>32.919250490000003</c:v>
                </c:pt>
                <c:pt idx="2255">
                  <c:v>33.058425900000003</c:v>
                </c:pt>
                <c:pt idx="2256">
                  <c:v>33.003040310000003</c:v>
                </c:pt>
                <c:pt idx="2257">
                  <c:v>33.003040310000003</c:v>
                </c:pt>
                <c:pt idx="2258">
                  <c:v>32.90362167</c:v>
                </c:pt>
                <c:pt idx="2259">
                  <c:v>32.815574650000002</c:v>
                </c:pt>
                <c:pt idx="2260">
                  <c:v>32.953334810000001</c:v>
                </c:pt>
                <c:pt idx="2261">
                  <c:v>32.953334810000001</c:v>
                </c:pt>
                <c:pt idx="2262">
                  <c:v>32.978893280000001</c:v>
                </c:pt>
                <c:pt idx="2263">
                  <c:v>33.103862759999998</c:v>
                </c:pt>
                <c:pt idx="2264">
                  <c:v>33.103862759999998</c:v>
                </c:pt>
                <c:pt idx="2265">
                  <c:v>33.069786069999999</c:v>
                </c:pt>
                <c:pt idx="2266">
                  <c:v>32.674980159999997</c:v>
                </c:pt>
                <c:pt idx="2267">
                  <c:v>32.674980159999997</c:v>
                </c:pt>
                <c:pt idx="2268">
                  <c:v>32.771549219999997</c:v>
                </c:pt>
                <c:pt idx="2269">
                  <c:v>33.0186615</c:v>
                </c:pt>
                <c:pt idx="2270">
                  <c:v>32.956169129999999</c:v>
                </c:pt>
                <c:pt idx="2271">
                  <c:v>32.956169129999999</c:v>
                </c:pt>
                <c:pt idx="2272">
                  <c:v>32.947647089999997</c:v>
                </c:pt>
                <c:pt idx="2273">
                  <c:v>33.054164890000003</c:v>
                </c:pt>
                <c:pt idx="2274">
                  <c:v>33.156414030000001</c:v>
                </c:pt>
                <c:pt idx="2275">
                  <c:v>32.947647089999997</c:v>
                </c:pt>
                <c:pt idx="2276">
                  <c:v>33.109546659999999</c:v>
                </c:pt>
                <c:pt idx="2277">
                  <c:v>33.109546659999999</c:v>
                </c:pt>
                <c:pt idx="2278">
                  <c:v>32.836875919999997</c:v>
                </c:pt>
                <c:pt idx="2279">
                  <c:v>32.923511509999997</c:v>
                </c:pt>
                <c:pt idx="2280">
                  <c:v>32.923511509999997</c:v>
                </c:pt>
                <c:pt idx="2281">
                  <c:v>32.815582280000001</c:v>
                </c:pt>
                <c:pt idx="2282">
                  <c:v>32.679241179999998</c:v>
                </c:pt>
                <c:pt idx="2283">
                  <c:v>32.97463226</c:v>
                </c:pt>
                <c:pt idx="2284">
                  <c:v>33.183399199999997</c:v>
                </c:pt>
                <c:pt idx="2285">
                  <c:v>32.728946690000001</c:v>
                </c:pt>
                <c:pt idx="2286">
                  <c:v>32.728946690000001</c:v>
                </c:pt>
                <c:pt idx="2287">
                  <c:v>32.751670840000003</c:v>
                </c:pt>
                <c:pt idx="2288">
                  <c:v>32.853916169999998</c:v>
                </c:pt>
                <c:pt idx="2289">
                  <c:v>33.035701750000001</c:v>
                </c:pt>
                <c:pt idx="2290">
                  <c:v>33.035701750000001</c:v>
                </c:pt>
                <c:pt idx="2291">
                  <c:v>32.981735229999998</c:v>
                </c:pt>
                <c:pt idx="2292">
                  <c:v>32.694862370000003</c:v>
                </c:pt>
                <c:pt idx="2293">
                  <c:v>32.694862370000003</c:v>
                </c:pt>
                <c:pt idx="2294">
                  <c:v>33.032859799999997</c:v>
                </c:pt>
                <c:pt idx="2295">
                  <c:v>33.17913437</c:v>
                </c:pt>
                <c:pt idx="2296">
                  <c:v>33.17913437</c:v>
                </c:pt>
                <c:pt idx="2297">
                  <c:v>33.125167849999997</c:v>
                </c:pt>
                <c:pt idx="2298">
                  <c:v>33.140789030000001</c:v>
                </c:pt>
                <c:pt idx="2299">
                  <c:v>32.995929719999999</c:v>
                </c:pt>
                <c:pt idx="2300">
                  <c:v>32.995929719999999</c:v>
                </c:pt>
                <c:pt idx="2301">
                  <c:v>33.089664460000002</c:v>
                </c:pt>
                <c:pt idx="2302">
                  <c:v>33.159255979999998</c:v>
                </c:pt>
                <c:pt idx="2303">
                  <c:v>33.159255979999998</c:v>
                </c:pt>
                <c:pt idx="2304">
                  <c:v>33.19333649</c:v>
                </c:pt>
                <c:pt idx="2305">
                  <c:v>32.863864900000003</c:v>
                </c:pt>
                <c:pt idx="2306">
                  <c:v>32.863864900000003</c:v>
                </c:pt>
                <c:pt idx="2307">
                  <c:v>32.64231873</c:v>
                </c:pt>
                <c:pt idx="2308">
                  <c:v>32.741729739999997</c:v>
                </c:pt>
                <c:pt idx="2309">
                  <c:v>32.905052189999999</c:v>
                </c:pt>
                <c:pt idx="2310">
                  <c:v>32.920665739999997</c:v>
                </c:pt>
                <c:pt idx="2311">
                  <c:v>32.697696690000001</c:v>
                </c:pt>
                <c:pt idx="2312">
                  <c:v>32.618171689999997</c:v>
                </c:pt>
                <c:pt idx="2313">
                  <c:v>32.618171689999997</c:v>
                </c:pt>
                <c:pt idx="2314">
                  <c:v>32.770122530000002</c:v>
                </c:pt>
                <c:pt idx="2315">
                  <c:v>33.199016569999998</c:v>
                </c:pt>
                <c:pt idx="2316">
                  <c:v>33.199016569999998</c:v>
                </c:pt>
                <c:pt idx="2317">
                  <c:v>33.15215302</c:v>
                </c:pt>
                <c:pt idx="2318">
                  <c:v>32.947654720000003</c:v>
                </c:pt>
                <c:pt idx="2319">
                  <c:v>32.947654720000003</c:v>
                </c:pt>
                <c:pt idx="2320">
                  <c:v>32.745990749999997</c:v>
                </c:pt>
                <c:pt idx="2321">
                  <c:v>32.469058990000001</c:v>
                </c:pt>
                <c:pt idx="2322">
                  <c:v>32.413665770000001</c:v>
                </c:pt>
                <c:pt idx="2323">
                  <c:v>32.413665770000001</c:v>
                </c:pt>
                <c:pt idx="2324">
                  <c:v>32.710483549999999</c:v>
                </c:pt>
                <c:pt idx="2325">
                  <c:v>33.072628020000003</c:v>
                </c:pt>
                <c:pt idx="2326">
                  <c:v>33.072628020000003</c:v>
                </c:pt>
                <c:pt idx="2327">
                  <c:v>32.927768710000002</c:v>
                </c:pt>
                <c:pt idx="2328">
                  <c:v>32.993095400000001</c:v>
                </c:pt>
                <c:pt idx="2329">
                  <c:v>32.993095400000001</c:v>
                </c:pt>
                <c:pt idx="2330">
                  <c:v>33.018665310000003</c:v>
                </c:pt>
                <c:pt idx="2331">
                  <c:v>32.794265750000001</c:v>
                </c:pt>
                <c:pt idx="2332">
                  <c:v>32.913562769999999</c:v>
                </c:pt>
                <c:pt idx="2333">
                  <c:v>32.913562769999999</c:v>
                </c:pt>
                <c:pt idx="2334">
                  <c:v>32.995933530000002</c:v>
                </c:pt>
                <c:pt idx="2335">
                  <c:v>33.322570800000001</c:v>
                </c:pt>
                <c:pt idx="2336">
                  <c:v>33.322570800000001</c:v>
                </c:pt>
                <c:pt idx="2337">
                  <c:v>32.728939060000002</c:v>
                </c:pt>
                <c:pt idx="2338">
                  <c:v>33.027179719999999</c:v>
                </c:pt>
                <c:pt idx="2339">
                  <c:v>33.027179719999999</c:v>
                </c:pt>
                <c:pt idx="2340">
                  <c:v>33.279968259999997</c:v>
                </c:pt>
                <c:pt idx="2341">
                  <c:v>33.299854279999998</c:v>
                </c:pt>
                <c:pt idx="2342">
                  <c:v>32.87948608</c:v>
                </c:pt>
                <c:pt idx="2343">
                  <c:v>32.87948608</c:v>
                </c:pt>
                <c:pt idx="2344">
                  <c:v>32.728946690000001</c:v>
                </c:pt>
                <c:pt idx="2345">
                  <c:v>32.761608119999998</c:v>
                </c:pt>
                <c:pt idx="2346">
                  <c:v>32.922080989999998</c:v>
                </c:pt>
                <c:pt idx="2347">
                  <c:v>32.841136929999998</c:v>
                </c:pt>
                <c:pt idx="2348">
                  <c:v>32.838294980000001</c:v>
                </c:pt>
                <c:pt idx="2349">
                  <c:v>32.838294980000001</c:v>
                </c:pt>
                <c:pt idx="2350">
                  <c:v>32.917827610000003</c:v>
                </c:pt>
                <c:pt idx="2351">
                  <c:v>32.730369570000001</c:v>
                </c:pt>
                <c:pt idx="2352">
                  <c:v>32.679237370000003</c:v>
                </c:pt>
                <c:pt idx="2353">
                  <c:v>32.679237370000003</c:v>
                </c:pt>
                <c:pt idx="2354">
                  <c:v>32.859607699999998</c:v>
                </c:pt>
                <c:pt idx="2355">
                  <c:v>32.493206020000002</c:v>
                </c:pt>
                <c:pt idx="2356">
                  <c:v>32.493206020000002</c:v>
                </c:pt>
                <c:pt idx="2357">
                  <c:v>32.371063229999997</c:v>
                </c:pt>
                <c:pt idx="2358">
                  <c:v>32.770133970000003</c:v>
                </c:pt>
                <c:pt idx="2359">
                  <c:v>32.770133970000003</c:v>
                </c:pt>
                <c:pt idx="2360">
                  <c:v>33.35240555</c:v>
                </c:pt>
                <c:pt idx="2361">
                  <c:v>32.980312349999998</c:v>
                </c:pt>
                <c:pt idx="2362">
                  <c:v>32.873802189999999</c:v>
                </c:pt>
                <c:pt idx="2363">
                  <c:v>32.873802189999999</c:v>
                </c:pt>
                <c:pt idx="2364">
                  <c:v>32.818412780000003</c:v>
                </c:pt>
                <c:pt idx="2365">
                  <c:v>32.755924219999997</c:v>
                </c:pt>
                <c:pt idx="2366">
                  <c:v>32.755924219999997</c:v>
                </c:pt>
                <c:pt idx="2367">
                  <c:v>32.737464899999999</c:v>
                </c:pt>
                <c:pt idx="2368">
                  <c:v>32.633796689999997</c:v>
                </c:pt>
                <c:pt idx="2369">
                  <c:v>32.633796689999997</c:v>
                </c:pt>
                <c:pt idx="2370">
                  <c:v>33.042808530000002</c:v>
                </c:pt>
                <c:pt idx="2371">
                  <c:v>32.951911930000001</c:v>
                </c:pt>
                <c:pt idx="2372">
                  <c:v>32.588356019999999</c:v>
                </c:pt>
                <c:pt idx="2373">
                  <c:v>32.588356019999999</c:v>
                </c:pt>
                <c:pt idx="2374">
                  <c:v>32.757343290000001</c:v>
                </c:pt>
                <c:pt idx="2375">
                  <c:v>32.868118289999998</c:v>
                </c:pt>
                <c:pt idx="2376">
                  <c:v>32.868118289999998</c:v>
                </c:pt>
                <c:pt idx="2377">
                  <c:v>32.78007126</c:v>
                </c:pt>
                <c:pt idx="2378">
                  <c:v>32.836875919999997</c:v>
                </c:pt>
                <c:pt idx="2379">
                  <c:v>32.978897089999997</c:v>
                </c:pt>
                <c:pt idx="2380">
                  <c:v>32.978897089999997</c:v>
                </c:pt>
                <c:pt idx="2381">
                  <c:v>33.064109799999997</c:v>
                </c:pt>
                <c:pt idx="2382">
                  <c:v>32.957595830000002</c:v>
                </c:pt>
                <c:pt idx="2383">
                  <c:v>32.859600069999999</c:v>
                </c:pt>
                <c:pt idx="2384">
                  <c:v>32.846817020000003</c:v>
                </c:pt>
                <c:pt idx="2385">
                  <c:v>32.791435239999998</c:v>
                </c:pt>
                <c:pt idx="2386">
                  <c:v>32.791435239999998</c:v>
                </c:pt>
                <c:pt idx="2387">
                  <c:v>32.707649230000001</c:v>
                </c:pt>
                <c:pt idx="2388">
                  <c:v>32.481838230000001</c:v>
                </c:pt>
                <c:pt idx="2389">
                  <c:v>32.354026789999999</c:v>
                </c:pt>
                <c:pt idx="2390">
                  <c:v>32.354026789999999</c:v>
                </c:pt>
                <c:pt idx="2391">
                  <c:v>32.704811100000001</c:v>
                </c:pt>
                <c:pt idx="2392">
                  <c:v>32.491783140000003</c:v>
                </c:pt>
                <c:pt idx="2393">
                  <c:v>32.419349670000003</c:v>
                </c:pt>
                <c:pt idx="2394">
                  <c:v>32.636634829999998</c:v>
                </c:pt>
                <c:pt idx="2395">
                  <c:v>32.788593290000001</c:v>
                </c:pt>
                <c:pt idx="2396">
                  <c:v>32.788593290000001</c:v>
                </c:pt>
                <c:pt idx="2397">
                  <c:v>32.32561493</c:v>
                </c:pt>
                <c:pt idx="2398">
                  <c:v>32.273063659999998</c:v>
                </c:pt>
                <c:pt idx="2399">
                  <c:v>32.273063659999998</c:v>
                </c:pt>
                <c:pt idx="2400">
                  <c:v>32.655097959999999</c:v>
                </c:pt>
                <c:pt idx="2401">
                  <c:v>32.623855589999998</c:v>
                </c:pt>
                <c:pt idx="2402">
                  <c:v>32.623855589999998</c:v>
                </c:pt>
                <c:pt idx="2403">
                  <c:v>32.332717899999999</c:v>
                </c:pt>
                <c:pt idx="2404">
                  <c:v>32.501716610000003</c:v>
                </c:pt>
                <c:pt idx="2405">
                  <c:v>32.83687973</c:v>
                </c:pt>
                <c:pt idx="2406">
                  <c:v>32.83687973</c:v>
                </c:pt>
                <c:pt idx="2407">
                  <c:v>32.567050930000001</c:v>
                </c:pt>
                <c:pt idx="2408">
                  <c:v>32.567047119999998</c:v>
                </c:pt>
                <c:pt idx="2409">
                  <c:v>32.567047119999998</c:v>
                </c:pt>
                <c:pt idx="2410">
                  <c:v>32.902202610000003</c:v>
                </c:pt>
                <c:pt idx="2411">
                  <c:v>32.656509399999997</c:v>
                </c:pt>
                <c:pt idx="2412">
                  <c:v>32.656509399999997</c:v>
                </c:pt>
                <c:pt idx="2413">
                  <c:v>32.682075500000003</c:v>
                </c:pt>
                <c:pt idx="2414">
                  <c:v>32.777236940000002</c:v>
                </c:pt>
                <c:pt idx="2415">
                  <c:v>32.628116609999999</c:v>
                </c:pt>
                <c:pt idx="2416">
                  <c:v>32.628116609999999</c:v>
                </c:pt>
                <c:pt idx="2417">
                  <c:v>32.657936100000001</c:v>
                </c:pt>
                <c:pt idx="2418">
                  <c:v>32.679237370000003</c:v>
                </c:pt>
                <c:pt idx="2419">
                  <c:v>32.740303040000001</c:v>
                </c:pt>
                <c:pt idx="2420">
                  <c:v>32.736042019999999</c:v>
                </c:pt>
                <c:pt idx="2421">
                  <c:v>32.530113219999997</c:v>
                </c:pt>
                <c:pt idx="2422">
                  <c:v>32.530113219999997</c:v>
                </c:pt>
                <c:pt idx="2423">
                  <c:v>32.568458560000003</c:v>
                </c:pt>
                <c:pt idx="2424">
                  <c:v>32.815574650000002</c:v>
                </c:pt>
                <c:pt idx="2425">
                  <c:v>32.815574650000002</c:v>
                </c:pt>
                <c:pt idx="2426">
                  <c:v>32.693443299999998</c:v>
                </c:pt>
                <c:pt idx="2427">
                  <c:v>32.852500919999997</c:v>
                </c:pt>
                <c:pt idx="2428">
                  <c:v>32.7118988</c:v>
                </c:pt>
                <c:pt idx="2429">
                  <c:v>32.51876068</c:v>
                </c:pt>
                <c:pt idx="2430">
                  <c:v>32.226207729999999</c:v>
                </c:pt>
                <c:pt idx="2431">
                  <c:v>32.226207729999999</c:v>
                </c:pt>
                <c:pt idx="2432">
                  <c:v>32.531547549999999</c:v>
                </c:pt>
                <c:pt idx="2433">
                  <c:v>32.856758120000002</c:v>
                </c:pt>
                <c:pt idx="2434">
                  <c:v>33.058425900000003</c:v>
                </c:pt>
                <c:pt idx="2435">
                  <c:v>33.058425900000003</c:v>
                </c:pt>
                <c:pt idx="2436">
                  <c:v>32.961841579999998</c:v>
                </c:pt>
                <c:pt idx="2437">
                  <c:v>33.245872499999997</c:v>
                </c:pt>
                <c:pt idx="2438">
                  <c:v>33.245872499999997</c:v>
                </c:pt>
                <c:pt idx="2439">
                  <c:v>33.058418269999997</c:v>
                </c:pt>
                <c:pt idx="2440">
                  <c:v>32.79427338</c:v>
                </c:pt>
                <c:pt idx="2441">
                  <c:v>33.051326750000001</c:v>
                </c:pt>
                <c:pt idx="2442">
                  <c:v>33.051326750000001</c:v>
                </c:pt>
                <c:pt idx="2443">
                  <c:v>32.843978880000002</c:v>
                </c:pt>
                <c:pt idx="2444">
                  <c:v>32.852500919999997</c:v>
                </c:pt>
                <c:pt idx="2445">
                  <c:v>32.679241179999998</c:v>
                </c:pt>
                <c:pt idx="2446">
                  <c:v>32.978897089999997</c:v>
                </c:pt>
                <c:pt idx="2447">
                  <c:v>32.693443299999998</c:v>
                </c:pt>
                <c:pt idx="2448">
                  <c:v>32.693443299999998</c:v>
                </c:pt>
                <c:pt idx="2449">
                  <c:v>32.642314910000003</c:v>
                </c:pt>
                <c:pt idx="2450">
                  <c:v>32.788585660000003</c:v>
                </c:pt>
                <c:pt idx="2451">
                  <c:v>32.973213200000004</c:v>
                </c:pt>
                <c:pt idx="2452">
                  <c:v>32.973213200000004</c:v>
                </c:pt>
                <c:pt idx="2453">
                  <c:v>32.663616179999998</c:v>
                </c:pt>
                <c:pt idx="2454">
                  <c:v>32.427871699999997</c:v>
                </c:pt>
                <c:pt idx="2455">
                  <c:v>32.618171689999997</c:v>
                </c:pt>
                <c:pt idx="2456">
                  <c:v>32.730358119999998</c:v>
                </c:pt>
                <c:pt idx="2457">
                  <c:v>32.606803890000002</c:v>
                </c:pt>
                <c:pt idx="2458">
                  <c:v>32.606803890000002</c:v>
                </c:pt>
                <c:pt idx="2459">
                  <c:v>32.345493320000003</c:v>
                </c:pt>
                <c:pt idx="2460">
                  <c:v>32.676399230000001</c:v>
                </c:pt>
                <c:pt idx="2461">
                  <c:v>32.645164489999999</c:v>
                </c:pt>
                <c:pt idx="2462">
                  <c:v>32.645164489999999</c:v>
                </c:pt>
                <c:pt idx="2463">
                  <c:v>32.432136540000002</c:v>
                </c:pt>
                <c:pt idx="2464">
                  <c:v>32.52729034</c:v>
                </c:pt>
                <c:pt idx="2465">
                  <c:v>32.52729034</c:v>
                </c:pt>
                <c:pt idx="2466">
                  <c:v>32.453437809999997</c:v>
                </c:pt>
                <c:pt idx="2467">
                  <c:v>32.102653500000002</c:v>
                </c:pt>
                <c:pt idx="2468">
                  <c:v>32.102653500000002</c:v>
                </c:pt>
                <c:pt idx="2469">
                  <c:v>32.636634829999998</c:v>
                </c:pt>
                <c:pt idx="2470">
                  <c:v>32.592601780000003</c:v>
                </c:pt>
                <c:pt idx="2471">
                  <c:v>32.439228059999998</c:v>
                </c:pt>
                <c:pt idx="2472">
                  <c:v>32.439228059999998</c:v>
                </c:pt>
                <c:pt idx="2473">
                  <c:v>32.596870420000002</c:v>
                </c:pt>
                <c:pt idx="2474">
                  <c:v>32.376743320000003</c:v>
                </c:pt>
                <c:pt idx="2475">
                  <c:v>32.376743320000003</c:v>
                </c:pt>
                <c:pt idx="2476">
                  <c:v>32.087020870000003</c:v>
                </c:pt>
                <c:pt idx="2477">
                  <c:v>32.281593319999999</c:v>
                </c:pt>
                <c:pt idx="2478">
                  <c:v>32.281593319999999</c:v>
                </c:pt>
                <c:pt idx="2479">
                  <c:v>32.265968319999999</c:v>
                </c:pt>
                <c:pt idx="2480">
                  <c:v>32.372482300000001</c:v>
                </c:pt>
                <c:pt idx="2481">
                  <c:v>32.307151789999999</c:v>
                </c:pt>
                <c:pt idx="2482">
                  <c:v>32.567047119999998</c:v>
                </c:pt>
                <c:pt idx="2483">
                  <c:v>32.36396027</c:v>
                </c:pt>
                <c:pt idx="2484">
                  <c:v>32.36396027</c:v>
                </c:pt>
                <c:pt idx="2485">
                  <c:v>32.43923187</c:v>
                </c:pt>
                <c:pt idx="2486">
                  <c:v>32.660778049999998</c:v>
                </c:pt>
                <c:pt idx="2487">
                  <c:v>32.721839899999999</c:v>
                </c:pt>
                <c:pt idx="2488">
                  <c:v>32.721839899999999</c:v>
                </c:pt>
                <c:pt idx="2489">
                  <c:v>32.659355159999997</c:v>
                </c:pt>
                <c:pt idx="2490">
                  <c:v>32.677818299999998</c:v>
                </c:pt>
                <c:pt idx="2491">
                  <c:v>32.926353450000001</c:v>
                </c:pt>
                <c:pt idx="2492">
                  <c:v>32.940551759999998</c:v>
                </c:pt>
                <c:pt idx="2493">
                  <c:v>32.680652619999996</c:v>
                </c:pt>
                <c:pt idx="2494">
                  <c:v>32.396614069999998</c:v>
                </c:pt>
                <c:pt idx="2495">
                  <c:v>32.396614069999998</c:v>
                </c:pt>
                <c:pt idx="2496">
                  <c:v>32.65509033</c:v>
                </c:pt>
                <c:pt idx="2497">
                  <c:v>32.672134399999997</c:v>
                </c:pt>
                <c:pt idx="2498">
                  <c:v>32.672134399999997</c:v>
                </c:pt>
                <c:pt idx="2499">
                  <c:v>32.48041534</c:v>
                </c:pt>
                <c:pt idx="2500">
                  <c:v>32.576995850000003</c:v>
                </c:pt>
                <c:pt idx="2501">
                  <c:v>32.576995850000003</c:v>
                </c:pt>
                <c:pt idx="2502">
                  <c:v>32.392372129999998</c:v>
                </c:pt>
                <c:pt idx="2503">
                  <c:v>32.265979770000001</c:v>
                </c:pt>
                <c:pt idx="2504">
                  <c:v>32.265979770000001</c:v>
                </c:pt>
                <c:pt idx="2505">
                  <c:v>32.4292984</c:v>
                </c:pt>
                <c:pt idx="2506">
                  <c:v>32.561363219999997</c:v>
                </c:pt>
                <c:pt idx="2507">
                  <c:v>32.329872129999998</c:v>
                </c:pt>
                <c:pt idx="2508">
                  <c:v>32.329872129999998</c:v>
                </c:pt>
                <c:pt idx="2509">
                  <c:v>32.653671260000003</c:v>
                </c:pt>
                <c:pt idx="2510">
                  <c:v>32.44490433</c:v>
                </c:pt>
                <c:pt idx="2511">
                  <c:v>32.44490433</c:v>
                </c:pt>
                <c:pt idx="2512">
                  <c:v>32.030220030000002</c:v>
                </c:pt>
                <c:pt idx="2513">
                  <c:v>32.292957309999998</c:v>
                </c:pt>
                <c:pt idx="2514">
                  <c:v>32.292957309999998</c:v>
                </c:pt>
                <c:pt idx="2515">
                  <c:v>32.420772550000002</c:v>
                </c:pt>
                <c:pt idx="2516">
                  <c:v>32.274494169999997</c:v>
                </c:pt>
                <c:pt idx="2517">
                  <c:v>32.406562809999997</c:v>
                </c:pt>
                <c:pt idx="2518">
                  <c:v>32.782917019999999</c:v>
                </c:pt>
                <c:pt idx="2519">
                  <c:v>32.630958560000003</c:v>
                </c:pt>
                <c:pt idx="2520">
                  <c:v>32.630958560000003</c:v>
                </c:pt>
                <c:pt idx="2521">
                  <c:v>32.476158140000003</c:v>
                </c:pt>
                <c:pt idx="2522">
                  <c:v>32.478992460000001</c:v>
                </c:pt>
                <c:pt idx="2523">
                  <c:v>32.524436950000002</c:v>
                </c:pt>
                <c:pt idx="2524">
                  <c:v>32.524436950000002</c:v>
                </c:pt>
                <c:pt idx="2525">
                  <c:v>32.662193299999998</c:v>
                </c:pt>
                <c:pt idx="2526">
                  <c:v>32.443489069999998</c:v>
                </c:pt>
                <c:pt idx="2527">
                  <c:v>32.437808990000001</c:v>
                </c:pt>
                <c:pt idx="2528">
                  <c:v>32.515918730000003</c:v>
                </c:pt>
                <c:pt idx="2529">
                  <c:v>32.646575929999997</c:v>
                </c:pt>
                <c:pt idx="2530">
                  <c:v>32.646575929999997</c:v>
                </c:pt>
                <c:pt idx="2531">
                  <c:v>32.660774230000001</c:v>
                </c:pt>
                <c:pt idx="2532">
                  <c:v>32.774387359999999</c:v>
                </c:pt>
                <c:pt idx="2533">
                  <c:v>32.736042019999999</c:v>
                </c:pt>
                <c:pt idx="2534">
                  <c:v>32.736042019999999</c:v>
                </c:pt>
                <c:pt idx="2535">
                  <c:v>32.841133120000002</c:v>
                </c:pt>
                <c:pt idx="2536">
                  <c:v>32.841133120000002</c:v>
                </c:pt>
                <c:pt idx="2537">
                  <c:v>32.8780632</c:v>
                </c:pt>
                <c:pt idx="2538">
                  <c:v>33.057003020000003</c:v>
                </c:pt>
                <c:pt idx="2539">
                  <c:v>32.900791169999998</c:v>
                </c:pt>
                <c:pt idx="2540">
                  <c:v>32.900791169999998</c:v>
                </c:pt>
                <c:pt idx="2541">
                  <c:v>32.87948608</c:v>
                </c:pt>
                <c:pt idx="2542">
                  <c:v>32.794269559999996</c:v>
                </c:pt>
                <c:pt idx="2543">
                  <c:v>32.888000490000003</c:v>
                </c:pt>
                <c:pt idx="2544">
                  <c:v>32.83261108</c:v>
                </c:pt>
                <c:pt idx="2545">
                  <c:v>32.38384628</c:v>
                </c:pt>
                <c:pt idx="2546">
                  <c:v>32.38384628</c:v>
                </c:pt>
                <c:pt idx="2547">
                  <c:v>32.55001068</c:v>
                </c:pt>
                <c:pt idx="2548">
                  <c:v>32.559947970000003</c:v>
                </c:pt>
                <c:pt idx="2549">
                  <c:v>32.084190370000002</c:v>
                </c:pt>
                <c:pt idx="2550">
                  <c:v>32.084190370000002</c:v>
                </c:pt>
                <c:pt idx="2551">
                  <c:v>32.302894590000001</c:v>
                </c:pt>
                <c:pt idx="2552">
                  <c:v>32.602558139999999</c:v>
                </c:pt>
                <c:pt idx="2553">
                  <c:v>32.37958527</c:v>
                </c:pt>
                <c:pt idx="2554">
                  <c:v>32.361122129999998</c:v>
                </c:pt>
                <c:pt idx="2555">
                  <c:v>32.344074249999998</c:v>
                </c:pt>
                <c:pt idx="2556">
                  <c:v>32.754508970000003</c:v>
                </c:pt>
                <c:pt idx="2557">
                  <c:v>32.754508970000003</c:v>
                </c:pt>
                <c:pt idx="2558">
                  <c:v>32.615333560000003</c:v>
                </c:pt>
                <c:pt idx="2559">
                  <c:v>32.061470030000002</c:v>
                </c:pt>
                <c:pt idx="2560">
                  <c:v>32.061470030000002</c:v>
                </c:pt>
                <c:pt idx="2561">
                  <c:v>32.234725949999998</c:v>
                </c:pt>
                <c:pt idx="2562">
                  <c:v>32.2887001</c:v>
                </c:pt>
                <c:pt idx="2563">
                  <c:v>32.2887001</c:v>
                </c:pt>
                <c:pt idx="2564">
                  <c:v>32.416511540000002</c:v>
                </c:pt>
                <c:pt idx="2565">
                  <c:v>32.736045840000003</c:v>
                </c:pt>
                <c:pt idx="2566">
                  <c:v>32.736045840000003</c:v>
                </c:pt>
                <c:pt idx="2567">
                  <c:v>32.930610659999999</c:v>
                </c:pt>
                <c:pt idx="2568">
                  <c:v>32.618171689999997</c:v>
                </c:pt>
                <c:pt idx="2569">
                  <c:v>32.618171689999997</c:v>
                </c:pt>
                <c:pt idx="2570">
                  <c:v>32.308578490000002</c:v>
                </c:pt>
                <c:pt idx="2571">
                  <c:v>32.531536099999997</c:v>
                </c:pt>
                <c:pt idx="2572">
                  <c:v>32.531536099999997</c:v>
                </c:pt>
                <c:pt idx="2573">
                  <c:v>32.392364499999999</c:v>
                </c:pt>
                <c:pt idx="2574">
                  <c:v>32.454853059999998</c:v>
                </c:pt>
                <c:pt idx="2575">
                  <c:v>32.818420410000002</c:v>
                </c:pt>
                <c:pt idx="2576">
                  <c:v>32.818420410000002</c:v>
                </c:pt>
                <c:pt idx="2577">
                  <c:v>32.922096250000003</c:v>
                </c:pt>
                <c:pt idx="2578">
                  <c:v>32.625267030000003</c:v>
                </c:pt>
                <c:pt idx="2579">
                  <c:v>32.625267030000003</c:v>
                </c:pt>
                <c:pt idx="2580">
                  <c:v>32.785758970000003</c:v>
                </c:pt>
                <c:pt idx="2581">
                  <c:v>32.45201874</c:v>
                </c:pt>
                <c:pt idx="2582">
                  <c:v>32.45201874</c:v>
                </c:pt>
                <c:pt idx="2583">
                  <c:v>32.49320221</c:v>
                </c:pt>
                <c:pt idx="2584">
                  <c:v>32.474739069999998</c:v>
                </c:pt>
                <c:pt idx="2585">
                  <c:v>32.382431029999999</c:v>
                </c:pt>
                <c:pt idx="2586">
                  <c:v>32.382431029999999</c:v>
                </c:pt>
                <c:pt idx="2587">
                  <c:v>32.170825960000002</c:v>
                </c:pt>
                <c:pt idx="2588">
                  <c:v>32.30857468</c:v>
                </c:pt>
                <c:pt idx="2589">
                  <c:v>32.092708590000001</c:v>
                </c:pt>
                <c:pt idx="2590">
                  <c:v>32.398044589999998</c:v>
                </c:pt>
                <c:pt idx="2591">
                  <c:v>32.354015349999997</c:v>
                </c:pt>
                <c:pt idx="2592">
                  <c:v>32.354015349999997</c:v>
                </c:pt>
                <c:pt idx="2593">
                  <c:v>32.304313659999998</c:v>
                </c:pt>
                <c:pt idx="2594">
                  <c:v>32.182182310000002</c:v>
                </c:pt>
                <c:pt idx="2595">
                  <c:v>32.011760709999997</c:v>
                </c:pt>
                <c:pt idx="2596">
                  <c:v>32.011760709999997</c:v>
                </c:pt>
                <c:pt idx="2597">
                  <c:v>32.190696719999998</c:v>
                </c:pt>
                <c:pt idx="2598">
                  <c:v>32.322772980000003</c:v>
                </c:pt>
                <c:pt idx="2599">
                  <c:v>32.322772980000003</c:v>
                </c:pt>
                <c:pt idx="2600">
                  <c:v>32.216259000000001</c:v>
                </c:pt>
                <c:pt idx="2601">
                  <c:v>32.179336550000002</c:v>
                </c:pt>
                <c:pt idx="2602">
                  <c:v>32.179336550000002</c:v>
                </c:pt>
                <c:pt idx="2603">
                  <c:v>32.194961550000002</c:v>
                </c:pt>
                <c:pt idx="2604">
                  <c:v>32.06999588</c:v>
                </c:pt>
                <c:pt idx="2605">
                  <c:v>31.94501305</c:v>
                </c:pt>
                <c:pt idx="2606">
                  <c:v>31.94501305</c:v>
                </c:pt>
                <c:pt idx="2607">
                  <c:v>32.1878624</c:v>
                </c:pt>
                <c:pt idx="2608">
                  <c:v>32.1878624</c:v>
                </c:pt>
                <c:pt idx="2609">
                  <c:v>32.038742069999998</c:v>
                </c:pt>
                <c:pt idx="2610">
                  <c:v>31.864068979999999</c:v>
                </c:pt>
                <c:pt idx="2611">
                  <c:v>32.106922150000003</c:v>
                </c:pt>
                <c:pt idx="2612">
                  <c:v>32.106922150000003</c:v>
                </c:pt>
                <c:pt idx="2613">
                  <c:v>32.277336120000001</c:v>
                </c:pt>
                <c:pt idx="2614">
                  <c:v>32.291534419999998</c:v>
                </c:pt>
                <c:pt idx="2615">
                  <c:v>32.291534419999998</c:v>
                </c:pt>
                <c:pt idx="2616">
                  <c:v>32.0628891</c:v>
                </c:pt>
                <c:pt idx="2617">
                  <c:v>32.048686979999999</c:v>
                </c:pt>
                <c:pt idx="2618">
                  <c:v>32.048686979999999</c:v>
                </c:pt>
                <c:pt idx="2619">
                  <c:v>31.935073849999998</c:v>
                </c:pt>
                <c:pt idx="2620">
                  <c:v>32.055786130000001</c:v>
                </c:pt>
                <c:pt idx="2621">
                  <c:v>31.969156269999999</c:v>
                </c:pt>
                <c:pt idx="2622">
                  <c:v>31.969156269999999</c:v>
                </c:pt>
                <c:pt idx="2623">
                  <c:v>31.854125979999999</c:v>
                </c:pt>
                <c:pt idx="2624">
                  <c:v>31.589977260000001</c:v>
                </c:pt>
                <c:pt idx="2625">
                  <c:v>31.72488976</c:v>
                </c:pt>
                <c:pt idx="2626">
                  <c:v>31.861221310000001</c:v>
                </c:pt>
                <c:pt idx="2627">
                  <c:v>31.7774353</c:v>
                </c:pt>
                <c:pt idx="2628">
                  <c:v>31.7774353</c:v>
                </c:pt>
                <c:pt idx="2629">
                  <c:v>31.585712430000001</c:v>
                </c:pt>
                <c:pt idx="2630">
                  <c:v>31.763229370000001</c:v>
                </c:pt>
                <c:pt idx="2631">
                  <c:v>31.763229370000001</c:v>
                </c:pt>
                <c:pt idx="2632">
                  <c:v>31.8825264</c:v>
                </c:pt>
                <c:pt idx="2633">
                  <c:v>31.648208619999998</c:v>
                </c:pt>
                <c:pt idx="2634">
                  <c:v>31.7916317</c:v>
                </c:pt>
                <c:pt idx="2635">
                  <c:v>31.798730849999998</c:v>
                </c:pt>
                <c:pt idx="2636">
                  <c:v>31.798736569999999</c:v>
                </c:pt>
                <c:pt idx="2637">
                  <c:v>31.568674089999998</c:v>
                </c:pt>
                <c:pt idx="2638">
                  <c:v>31.568674089999998</c:v>
                </c:pt>
                <c:pt idx="2639">
                  <c:v>31.48630142</c:v>
                </c:pt>
                <c:pt idx="2640">
                  <c:v>31.673757550000001</c:v>
                </c:pt>
                <c:pt idx="2641">
                  <c:v>31.480621339999999</c:v>
                </c:pt>
                <c:pt idx="2642">
                  <c:v>31.480621339999999</c:v>
                </c:pt>
                <c:pt idx="2643">
                  <c:v>31.520381929999999</c:v>
                </c:pt>
                <c:pt idx="2644">
                  <c:v>31.34712601</c:v>
                </c:pt>
                <c:pt idx="2645">
                  <c:v>31.447961809999999</c:v>
                </c:pt>
                <c:pt idx="2646">
                  <c:v>31.48772812</c:v>
                </c:pt>
                <c:pt idx="2647">
                  <c:v>31.307363509999998</c:v>
                </c:pt>
                <c:pt idx="2648">
                  <c:v>31.307363509999998</c:v>
                </c:pt>
                <c:pt idx="2649">
                  <c:v>31.788793559999998</c:v>
                </c:pt>
                <c:pt idx="2650">
                  <c:v>31.72915077</c:v>
                </c:pt>
                <c:pt idx="2651">
                  <c:v>31.72915077</c:v>
                </c:pt>
                <c:pt idx="2652">
                  <c:v>31.412456509999998</c:v>
                </c:pt>
                <c:pt idx="2653">
                  <c:v>31.520385739999998</c:v>
                </c:pt>
                <c:pt idx="2654">
                  <c:v>31.520385739999998</c:v>
                </c:pt>
                <c:pt idx="2655">
                  <c:v>31.705007550000001</c:v>
                </c:pt>
                <c:pt idx="2656">
                  <c:v>31.592815399999999</c:v>
                </c:pt>
                <c:pt idx="2657">
                  <c:v>31.355651859999998</c:v>
                </c:pt>
                <c:pt idx="2658">
                  <c:v>31.355651859999998</c:v>
                </c:pt>
                <c:pt idx="2659">
                  <c:v>31.313043589999999</c:v>
                </c:pt>
                <c:pt idx="2660">
                  <c:v>31.276119229999999</c:v>
                </c:pt>
                <c:pt idx="2661">
                  <c:v>31.276119229999999</c:v>
                </c:pt>
                <c:pt idx="2662">
                  <c:v>31.063100810000002</c:v>
                </c:pt>
                <c:pt idx="2663">
                  <c:v>31.091501239999999</c:v>
                </c:pt>
                <c:pt idx="2664">
                  <c:v>31.091501239999999</c:v>
                </c:pt>
                <c:pt idx="2665">
                  <c:v>31.023336409999999</c:v>
                </c:pt>
                <c:pt idx="2666">
                  <c:v>30.942392349999999</c:v>
                </c:pt>
                <c:pt idx="2667">
                  <c:v>31.014816280000002</c:v>
                </c:pt>
                <c:pt idx="2668">
                  <c:v>31.014816280000002</c:v>
                </c:pt>
                <c:pt idx="2669">
                  <c:v>30.993515009999999</c:v>
                </c:pt>
                <c:pt idx="2670">
                  <c:v>30.615758899999999</c:v>
                </c:pt>
                <c:pt idx="2671">
                  <c:v>30.64415932</c:v>
                </c:pt>
                <c:pt idx="2672">
                  <c:v>30.858602520000002</c:v>
                </c:pt>
                <c:pt idx="2673">
                  <c:v>30.906887050000002</c:v>
                </c:pt>
                <c:pt idx="2674">
                  <c:v>30.906887050000002</c:v>
                </c:pt>
                <c:pt idx="2675">
                  <c:v>30.737890239999999</c:v>
                </c:pt>
                <c:pt idx="2676">
                  <c:v>30.740732189999999</c:v>
                </c:pt>
                <c:pt idx="2677">
                  <c:v>30.740732189999999</c:v>
                </c:pt>
                <c:pt idx="2678">
                  <c:v>30.602977750000001</c:v>
                </c:pt>
                <c:pt idx="2679">
                  <c:v>30.404155729999999</c:v>
                </c:pt>
                <c:pt idx="2680">
                  <c:v>30.228052139999999</c:v>
                </c:pt>
                <c:pt idx="2681">
                  <c:v>30.01076698</c:v>
                </c:pt>
                <c:pt idx="2682">
                  <c:v>30.0760994</c:v>
                </c:pt>
                <c:pt idx="2683">
                  <c:v>30.11870193</c:v>
                </c:pt>
                <c:pt idx="2684">
                  <c:v>30.11870193</c:v>
                </c:pt>
                <c:pt idx="2685">
                  <c:v>30.029232029999999</c:v>
                </c:pt>
                <c:pt idx="2686">
                  <c:v>29.874431609999998</c:v>
                </c:pt>
                <c:pt idx="2687">
                  <c:v>29.874431609999998</c:v>
                </c:pt>
                <c:pt idx="2688">
                  <c:v>29.329082490000001</c:v>
                </c:pt>
                <c:pt idx="2689">
                  <c:v>29.111801150000002</c:v>
                </c:pt>
                <c:pt idx="2690">
                  <c:v>29.111801150000002</c:v>
                </c:pt>
                <c:pt idx="2691">
                  <c:v>28.898769380000001</c:v>
                </c:pt>
                <c:pt idx="2692">
                  <c:v>28.478404999999999</c:v>
                </c:pt>
                <c:pt idx="2693">
                  <c:v>28.332134249999999</c:v>
                </c:pt>
                <c:pt idx="2694">
                  <c:v>28.332134249999999</c:v>
                </c:pt>
                <c:pt idx="2695">
                  <c:v>28.377574920000001</c:v>
                </c:pt>
                <c:pt idx="2696">
                  <c:v>28.20574379</c:v>
                </c:pt>
                <c:pt idx="2697">
                  <c:v>27.518390660000001</c:v>
                </c:pt>
                <c:pt idx="2698">
                  <c:v>27.539693830000001</c:v>
                </c:pt>
                <c:pt idx="2699">
                  <c:v>27.322402950000001</c:v>
                </c:pt>
                <c:pt idx="2700">
                  <c:v>27.322402950000001</c:v>
                </c:pt>
                <c:pt idx="2701">
                  <c:v>26.129474640000002</c:v>
                </c:pt>
                <c:pt idx="2702">
                  <c:v>24.66671371</c:v>
                </c:pt>
                <c:pt idx="2703">
                  <c:v>23.171287540000002</c:v>
                </c:pt>
                <c:pt idx="2704">
                  <c:v>23.171287540000002</c:v>
                </c:pt>
                <c:pt idx="2705">
                  <c:v>22.127468109999999</c:v>
                </c:pt>
                <c:pt idx="2706">
                  <c:v>21.20578575</c:v>
                </c:pt>
                <c:pt idx="2707">
                  <c:v>20.403392790000002</c:v>
                </c:pt>
                <c:pt idx="2708">
                  <c:v>20.10800171</c:v>
                </c:pt>
                <c:pt idx="2709">
                  <c:v>21.237033839999999</c:v>
                </c:pt>
                <c:pt idx="2710">
                  <c:v>21.237033839999999</c:v>
                </c:pt>
                <c:pt idx="2711">
                  <c:v>22.61600876</c:v>
                </c:pt>
                <c:pt idx="2712">
                  <c:v>23.573192599999999</c:v>
                </c:pt>
                <c:pt idx="2713">
                  <c:v>23.629995350000002</c:v>
                </c:pt>
                <c:pt idx="2714">
                  <c:v>23.629995350000002</c:v>
                </c:pt>
                <c:pt idx="2715">
                  <c:v>22.875890729999998</c:v>
                </c:pt>
                <c:pt idx="2716">
                  <c:v>22.875890729999998</c:v>
                </c:pt>
                <c:pt idx="2717">
                  <c:v>22.147356030000001</c:v>
                </c:pt>
                <c:pt idx="2718">
                  <c:v>21.197267530000001</c:v>
                </c:pt>
                <c:pt idx="2719">
                  <c:v>20.710147859999999</c:v>
                </c:pt>
                <c:pt idx="2720">
                  <c:v>20.710147859999999</c:v>
                </c:pt>
                <c:pt idx="2721">
                  <c:v>20.416172029999998</c:v>
                </c:pt>
                <c:pt idx="2722">
                  <c:v>19.904922490000001</c:v>
                </c:pt>
                <c:pt idx="2723">
                  <c:v>19.010227199999999</c:v>
                </c:pt>
                <c:pt idx="2724">
                  <c:v>18.038829799999998</c:v>
                </c:pt>
                <c:pt idx="2725">
                  <c:v>17.564495090000001</c:v>
                </c:pt>
                <c:pt idx="2726">
                  <c:v>17.564495090000001</c:v>
                </c:pt>
                <c:pt idx="2727">
                  <c:v>16.945316309999999</c:v>
                </c:pt>
                <c:pt idx="2728">
                  <c:v>16.30199051</c:v>
                </c:pt>
                <c:pt idx="2729">
                  <c:v>15.604693409999999</c:v>
                </c:pt>
                <c:pt idx="2730">
                  <c:v>15.604693409999999</c:v>
                </c:pt>
                <c:pt idx="2731">
                  <c:v>15.25249195</c:v>
                </c:pt>
                <c:pt idx="2732">
                  <c:v>15.138872149999999</c:v>
                </c:pt>
                <c:pt idx="2733">
                  <c:v>15.138872149999999</c:v>
                </c:pt>
                <c:pt idx="2734">
                  <c:v>14.39044762</c:v>
                </c:pt>
                <c:pt idx="2735">
                  <c:v>13.96156502</c:v>
                </c:pt>
                <c:pt idx="2736">
                  <c:v>13.96156502</c:v>
                </c:pt>
                <c:pt idx="2737">
                  <c:v>13.48723888</c:v>
                </c:pt>
                <c:pt idx="2738">
                  <c:v>13.05267334</c:v>
                </c:pt>
                <c:pt idx="2739">
                  <c:v>12.43631268</c:v>
                </c:pt>
                <c:pt idx="2740">
                  <c:v>12.43631268</c:v>
                </c:pt>
                <c:pt idx="2741">
                  <c:v>12.19488144</c:v>
                </c:pt>
                <c:pt idx="2742">
                  <c:v>11.82848263</c:v>
                </c:pt>
                <c:pt idx="2743">
                  <c:v>11.588479039999999</c:v>
                </c:pt>
                <c:pt idx="2744">
                  <c:v>11.361257549999999</c:v>
                </c:pt>
                <c:pt idx="2745">
                  <c:v>11.190842630000001</c:v>
                </c:pt>
                <c:pt idx="2746">
                  <c:v>11.190842630000001</c:v>
                </c:pt>
                <c:pt idx="2747">
                  <c:v>11.034626960000001</c:v>
                </c:pt>
                <c:pt idx="2748">
                  <c:v>10.462306979999999</c:v>
                </c:pt>
                <c:pt idx="2749">
                  <c:v>10.220880510000001</c:v>
                </c:pt>
                <c:pt idx="2750">
                  <c:v>10.220880510000001</c:v>
                </c:pt>
                <c:pt idx="2751">
                  <c:v>10.095898630000001</c:v>
                </c:pt>
                <c:pt idx="2752">
                  <c:v>10.095898630000001</c:v>
                </c:pt>
                <c:pt idx="2753">
                  <c:v>9.9169578600000001</c:v>
                </c:pt>
                <c:pt idx="2754">
                  <c:v>9.6002635999999999</c:v>
                </c:pt>
                <c:pt idx="2755">
                  <c:v>9.4539852100000008</c:v>
                </c:pt>
                <c:pt idx="2756">
                  <c:v>9.4539852100000008</c:v>
                </c:pt>
                <c:pt idx="2757">
                  <c:v>9.18841076</c:v>
                </c:pt>
                <c:pt idx="2758">
                  <c:v>9.0890026099999996</c:v>
                </c:pt>
                <c:pt idx="2759">
                  <c:v>8.7538452099999997</c:v>
                </c:pt>
                <c:pt idx="2760">
                  <c:v>8.1857900600000004</c:v>
                </c:pt>
                <c:pt idx="2761">
                  <c:v>7.5453009599999996</c:v>
                </c:pt>
                <c:pt idx="2762">
                  <c:v>7.5453009599999996</c:v>
                </c:pt>
                <c:pt idx="2763">
                  <c:v>7.44446707</c:v>
                </c:pt>
                <c:pt idx="2764">
                  <c:v>7.4842310000000003</c:v>
                </c:pt>
                <c:pt idx="2765">
                  <c:v>7.6134633999999997</c:v>
                </c:pt>
                <c:pt idx="2766">
                  <c:v>7.6134633999999997</c:v>
                </c:pt>
                <c:pt idx="2767">
                  <c:v>7.4615049400000002</c:v>
                </c:pt>
                <c:pt idx="2768">
                  <c:v>7.2981934500000003</c:v>
                </c:pt>
                <c:pt idx="2769">
                  <c:v>7.2896766700000004</c:v>
                </c:pt>
                <c:pt idx="2770">
                  <c:v>7.2570090299999999</c:v>
                </c:pt>
                <c:pt idx="2771">
                  <c:v>7.4444718400000003</c:v>
                </c:pt>
                <c:pt idx="2772">
                  <c:v>7.1647005100000003</c:v>
                </c:pt>
                <c:pt idx="2773">
                  <c:v>7.1647005100000003</c:v>
                </c:pt>
                <c:pt idx="2774">
                  <c:v>7.1803178799999996</c:v>
                </c:pt>
                <c:pt idx="2775">
                  <c:v>7.0709633800000002</c:v>
                </c:pt>
                <c:pt idx="2776">
                  <c:v>7.0709633800000002</c:v>
                </c:pt>
                <c:pt idx="2777">
                  <c:v>7.0297751399999999</c:v>
                </c:pt>
                <c:pt idx="2778">
                  <c:v>6.7585287100000002</c:v>
                </c:pt>
                <c:pt idx="2779">
                  <c:v>6.7585287100000002</c:v>
                </c:pt>
                <c:pt idx="2780">
                  <c:v>6.9914350499999998</c:v>
                </c:pt>
                <c:pt idx="2781">
                  <c:v>6.8252763700000001</c:v>
                </c:pt>
                <c:pt idx="2782">
                  <c:v>6.8252763700000001</c:v>
                </c:pt>
                <c:pt idx="2783">
                  <c:v>6.86645985</c:v>
                </c:pt>
                <c:pt idx="2784">
                  <c:v>6.7272820500000003</c:v>
                </c:pt>
                <c:pt idx="2785">
                  <c:v>7.0581769899999998</c:v>
                </c:pt>
                <c:pt idx="2786">
                  <c:v>7.0581769899999998</c:v>
                </c:pt>
                <c:pt idx="2787">
                  <c:v>6.8522539099999999</c:v>
                </c:pt>
                <c:pt idx="2788">
                  <c:v>7.0127286900000003</c:v>
                </c:pt>
                <c:pt idx="2789">
                  <c:v>7.0127286900000003</c:v>
                </c:pt>
                <c:pt idx="2790">
                  <c:v>6.7968683199999997</c:v>
                </c:pt>
                <c:pt idx="2791">
                  <c:v>6.6775765399999996</c:v>
                </c:pt>
                <c:pt idx="2792">
                  <c:v>6.6775765399999996</c:v>
                </c:pt>
                <c:pt idx="2793">
                  <c:v>6.5582857099999998</c:v>
                </c:pt>
                <c:pt idx="2794">
                  <c:v>6.7074036599999998</c:v>
                </c:pt>
                <c:pt idx="2795">
                  <c:v>6.6023139999999998</c:v>
                </c:pt>
                <c:pt idx="2796">
                  <c:v>6.6619553600000003</c:v>
                </c:pt>
                <c:pt idx="2797">
                  <c:v>7.0979452099999998</c:v>
                </c:pt>
                <c:pt idx="2798">
                  <c:v>6.8948659899999996</c:v>
                </c:pt>
                <c:pt idx="2799">
                  <c:v>6.8948659899999996</c:v>
                </c:pt>
                <c:pt idx="2800">
                  <c:v>6.6719002700000001</c:v>
                </c:pt>
                <c:pt idx="2801">
                  <c:v>6.6108260200000002</c:v>
                </c:pt>
                <c:pt idx="2802">
                  <c:v>6.6108260200000002</c:v>
                </c:pt>
                <c:pt idx="2803">
                  <c:v>6.6804084799999996</c:v>
                </c:pt>
                <c:pt idx="2804">
                  <c:v>6.5327186599999996</c:v>
                </c:pt>
                <c:pt idx="2805">
                  <c:v>6.6278762799999997</c:v>
                </c:pt>
                <c:pt idx="2806">
                  <c:v>6.5398192399999999</c:v>
                </c:pt>
                <c:pt idx="2807">
                  <c:v>6.6335487400000002</c:v>
                </c:pt>
                <c:pt idx="2808">
                  <c:v>6.4702367799999996</c:v>
                </c:pt>
                <c:pt idx="2809">
                  <c:v>6.4702367799999996</c:v>
                </c:pt>
                <c:pt idx="2810">
                  <c:v>6.3424201</c:v>
                </c:pt>
                <c:pt idx="2811">
                  <c:v>6.2344813300000004</c:v>
                </c:pt>
                <c:pt idx="2812">
                  <c:v>6.2344813300000004</c:v>
                </c:pt>
                <c:pt idx="2813">
                  <c:v>6.2529439900000003</c:v>
                </c:pt>
                <c:pt idx="2814">
                  <c:v>6.2486872699999996</c:v>
                </c:pt>
                <c:pt idx="2815">
                  <c:v>6.2486872699999996</c:v>
                </c:pt>
                <c:pt idx="2816">
                  <c:v>6.51425695</c:v>
                </c:pt>
                <c:pt idx="2817">
                  <c:v>6.5668058399999998</c:v>
                </c:pt>
                <c:pt idx="2818">
                  <c:v>6.9033875499999997</c:v>
                </c:pt>
                <c:pt idx="2819">
                  <c:v>6.9033875499999997</c:v>
                </c:pt>
                <c:pt idx="2820">
                  <c:v>6.9005422599999999</c:v>
                </c:pt>
                <c:pt idx="2821">
                  <c:v>7.0695467000000001</c:v>
                </c:pt>
                <c:pt idx="2822">
                  <c:v>7.0695467000000001</c:v>
                </c:pt>
                <c:pt idx="2823">
                  <c:v>6.9516716000000001</c:v>
                </c:pt>
                <c:pt idx="2824">
                  <c:v>7.0127382300000001</c:v>
                </c:pt>
                <c:pt idx="2825">
                  <c:v>7.0127382300000001</c:v>
                </c:pt>
                <c:pt idx="2826">
                  <c:v>6.7698898300000003</c:v>
                </c:pt>
                <c:pt idx="2827">
                  <c:v>6.6463379900000001</c:v>
                </c:pt>
                <c:pt idx="2828">
                  <c:v>6.55686474</c:v>
                </c:pt>
                <c:pt idx="2829">
                  <c:v>6.55686474</c:v>
                </c:pt>
                <c:pt idx="2830">
                  <c:v>6.5057401700000002</c:v>
                </c:pt>
                <c:pt idx="2831">
                  <c:v>6.5213575400000003</c:v>
                </c:pt>
                <c:pt idx="2832">
                  <c:v>6.6931939099999997</c:v>
                </c:pt>
                <c:pt idx="2833">
                  <c:v>6.6378088000000002</c:v>
                </c:pt>
                <c:pt idx="2834">
                  <c:v>6.65769053</c:v>
                </c:pt>
                <c:pt idx="2835">
                  <c:v>6.65769053</c:v>
                </c:pt>
                <c:pt idx="2836">
                  <c:v>6.7329664200000003</c:v>
                </c:pt>
                <c:pt idx="2837">
                  <c:v>6.7798299799999997</c:v>
                </c:pt>
                <c:pt idx="2838">
                  <c:v>6.7798299799999997</c:v>
                </c:pt>
                <c:pt idx="2839">
                  <c:v>6.8721399300000003</c:v>
                </c:pt>
                <c:pt idx="2840">
                  <c:v>6.7130851700000003</c:v>
                </c:pt>
                <c:pt idx="2841">
                  <c:v>6.53130627</c:v>
                </c:pt>
                <c:pt idx="2842">
                  <c:v>6.4958038299999998</c:v>
                </c:pt>
                <c:pt idx="2843">
                  <c:v>6.55118942</c:v>
                </c:pt>
                <c:pt idx="2844">
                  <c:v>6.5256223699999998</c:v>
                </c:pt>
                <c:pt idx="2845">
                  <c:v>6.5256223699999998</c:v>
                </c:pt>
                <c:pt idx="2846">
                  <c:v>6.5412435499999999</c:v>
                </c:pt>
                <c:pt idx="2847">
                  <c:v>6.6846818900000002</c:v>
                </c:pt>
                <c:pt idx="2848">
                  <c:v>6.6846818900000002</c:v>
                </c:pt>
                <c:pt idx="2849">
                  <c:v>6.6988878300000003</c:v>
                </c:pt>
                <c:pt idx="2850">
                  <c:v>6.57390308</c:v>
                </c:pt>
                <c:pt idx="2851">
                  <c:v>6.5923600200000001</c:v>
                </c:pt>
                <c:pt idx="2852">
                  <c:v>6.5923600200000001</c:v>
                </c:pt>
                <c:pt idx="2853">
                  <c:v>6.40347767</c:v>
                </c:pt>
                <c:pt idx="2854">
                  <c:v>6.4489264500000001</c:v>
                </c:pt>
                <c:pt idx="2855">
                  <c:v>6.4489264500000001</c:v>
                </c:pt>
                <c:pt idx="2856">
                  <c:v>6.6292963</c:v>
                </c:pt>
                <c:pt idx="2857">
                  <c:v>6.6903662700000002</c:v>
                </c:pt>
                <c:pt idx="2858">
                  <c:v>6.8167586299999998</c:v>
                </c:pt>
                <c:pt idx="2859">
                  <c:v>6.9374704400000002</c:v>
                </c:pt>
                <c:pt idx="2860">
                  <c:v>6.82811594</c:v>
                </c:pt>
                <c:pt idx="2861">
                  <c:v>7.0368795400000002</c:v>
                </c:pt>
                <c:pt idx="2862">
                  <c:v>7.0368795400000002</c:v>
                </c:pt>
                <c:pt idx="2863">
                  <c:v>6.9232649799999999</c:v>
                </c:pt>
                <c:pt idx="2864">
                  <c:v>6.6307082199999998</c:v>
                </c:pt>
                <c:pt idx="2865">
                  <c:v>6.6307082199999998</c:v>
                </c:pt>
                <c:pt idx="2866">
                  <c:v>6.6974592199999998</c:v>
                </c:pt>
                <c:pt idx="2867">
                  <c:v>6.5242066400000001</c:v>
                </c:pt>
                <c:pt idx="2868">
                  <c:v>6.54692936</c:v>
                </c:pt>
                <c:pt idx="2869">
                  <c:v>6.4901189800000001</c:v>
                </c:pt>
                <c:pt idx="2870">
                  <c:v>6.5525999099999996</c:v>
                </c:pt>
                <c:pt idx="2871">
                  <c:v>6.5525999099999996</c:v>
                </c:pt>
                <c:pt idx="2872">
                  <c:v>6.6292839099999998</c:v>
                </c:pt>
                <c:pt idx="2873">
                  <c:v>6.8536734600000004</c:v>
                </c:pt>
                <c:pt idx="2874">
                  <c:v>6.6647958799999998</c:v>
                </c:pt>
                <c:pt idx="2875">
                  <c:v>6.6647958799999998</c:v>
                </c:pt>
                <c:pt idx="2876">
                  <c:v>6.6108307799999997</c:v>
                </c:pt>
                <c:pt idx="2877">
                  <c:v>6.6179304099999996</c:v>
                </c:pt>
                <c:pt idx="2878">
                  <c:v>6.6179304099999996</c:v>
                </c:pt>
                <c:pt idx="2879">
                  <c:v>6.8735604300000004</c:v>
                </c:pt>
                <c:pt idx="2880">
                  <c:v>6.8579340000000002</c:v>
                </c:pt>
                <c:pt idx="2881">
                  <c:v>6.8579340000000002</c:v>
                </c:pt>
                <c:pt idx="2882">
                  <c:v>6.71165609</c:v>
                </c:pt>
                <c:pt idx="2883">
                  <c:v>6.5909438099999997</c:v>
                </c:pt>
                <c:pt idx="2884">
                  <c:v>6.5625457799999998</c:v>
                </c:pt>
                <c:pt idx="2885">
                  <c:v>6.5625457799999998</c:v>
                </c:pt>
                <c:pt idx="2886">
                  <c:v>6.44324589</c:v>
                </c:pt>
                <c:pt idx="2887">
                  <c:v>6.4290452</c:v>
                </c:pt>
                <c:pt idx="2888">
                  <c:v>6.4290452</c:v>
                </c:pt>
                <c:pt idx="2889">
                  <c:v>6.6292967799999998</c:v>
                </c:pt>
                <c:pt idx="2890">
                  <c:v>6.4460954700000004</c:v>
                </c:pt>
                <c:pt idx="2891">
                  <c:v>6.4460954700000004</c:v>
                </c:pt>
                <c:pt idx="2892">
                  <c:v>6.3566174499999999</c:v>
                </c:pt>
                <c:pt idx="2893">
                  <c:v>6.4901099200000001</c:v>
                </c:pt>
                <c:pt idx="2894">
                  <c:v>6.5256133099999998</c:v>
                </c:pt>
                <c:pt idx="2895">
                  <c:v>6.4588713599999998</c:v>
                </c:pt>
                <c:pt idx="2896">
                  <c:v>6.4347291000000002</c:v>
                </c:pt>
                <c:pt idx="2897">
                  <c:v>6.4262037300000001</c:v>
                </c:pt>
                <c:pt idx="2898">
                  <c:v>6.4262037300000001</c:v>
                </c:pt>
                <c:pt idx="2899">
                  <c:v>6.5525960899999998</c:v>
                </c:pt>
                <c:pt idx="2900">
                  <c:v>7.0297789599999998</c:v>
                </c:pt>
                <c:pt idx="2901">
                  <c:v>7.0297789599999998</c:v>
                </c:pt>
                <c:pt idx="2902">
                  <c:v>7.0851683599999999</c:v>
                </c:pt>
                <c:pt idx="2903">
                  <c:v>6.8394727700000004</c:v>
                </c:pt>
                <c:pt idx="2904">
                  <c:v>6.5923600200000001</c:v>
                </c:pt>
                <c:pt idx="2905">
                  <c:v>6.3140096699999999</c:v>
                </c:pt>
                <c:pt idx="2906">
                  <c:v>6.19613791</c:v>
                </c:pt>
                <c:pt idx="2907">
                  <c:v>6.2273812299999998</c:v>
                </c:pt>
                <c:pt idx="2908">
                  <c:v>6.2273812299999998</c:v>
                </c:pt>
                <c:pt idx="2909">
                  <c:v>6.4972066899999996</c:v>
                </c:pt>
                <c:pt idx="2910">
                  <c:v>6.4957909599999999</c:v>
                </c:pt>
                <c:pt idx="2911">
                  <c:v>6.4957909599999999</c:v>
                </c:pt>
                <c:pt idx="2912">
                  <c:v>6.4077463200000002</c:v>
                </c:pt>
                <c:pt idx="2913">
                  <c:v>6.1549587199999998</c:v>
                </c:pt>
                <c:pt idx="2914">
                  <c:v>6.2742452599999998</c:v>
                </c:pt>
                <c:pt idx="2915">
                  <c:v>6.5639610299999998</c:v>
                </c:pt>
                <c:pt idx="2916">
                  <c:v>6.5696420699999996</c:v>
                </c:pt>
                <c:pt idx="2917">
                  <c:v>6.5227775599999998</c:v>
                </c:pt>
                <c:pt idx="2918">
                  <c:v>6.5227775599999998</c:v>
                </c:pt>
                <c:pt idx="2919">
                  <c:v>6.5298829100000004</c:v>
                </c:pt>
                <c:pt idx="2920">
                  <c:v>6.3907051099999999</c:v>
                </c:pt>
                <c:pt idx="2921">
                  <c:v>6.2430067100000004</c:v>
                </c:pt>
                <c:pt idx="2922">
                  <c:v>6.2430067100000004</c:v>
                </c:pt>
                <c:pt idx="2923">
                  <c:v>6.2728300099999998</c:v>
                </c:pt>
                <c:pt idx="2924">
                  <c:v>6.3495168700000004</c:v>
                </c:pt>
                <c:pt idx="2925">
                  <c:v>6.3495168700000004</c:v>
                </c:pt>
                <c:pt idx="2926">
                  <c:v>6.3310556399999998</c:v>
                </c:pt>
                <c:pt idx="2927">
                  <c:v>6.1776761999999996</c:v>
                </c:pt>
                <c:pt idx="2928">
                  <c:v>6.1776761999999996</c:v>
                </c:pt>
                <c:pt idx="2929">
                  <c:v>6.3466768299999998</c:v>
                </c:pt>
                <c:pt idx="2930">
                  <c:v>6.5213570599999997</c:v>
                </c:pt>
                <c:pt idx="2931">
                  <c:v>6.5170927000000001</c:v>
                </c:pt>
                <c:pt idx="2932">
                  <c:v>6.5170927000000001</c:v>
                </c:pt>
                <c:pt idx="2933">
                  <c:v>6.5327100800000002</c:v>
                </c:pt>
                <c:pt idx="2934">
                  <c:v>6.3892765000000002</c:v>
                </c:pt>
                <c:pt idx="2935">
                  <c:v>6.3892765000000002</c:v>
                </c:pt>
                <c:pt idx="2936">
                  <c:v>6.26430416</c:v>
                </c:pt>
                <c:pt idx="2937">
                  <c:v>6.3125891699999999</c:v>
                </c:pt>
                <c:pt idx="2938">
                  <c:v>6.3125891699999999</c:v>
                </c:pt>
                <c:pt idx="2939">
                  <c:v>6.4546022399999998</c:v>
                </c:pt>
                <c:pt idx="2940">
                  <c:v>6.6363883000000001</c:v>
                </c:pt>
                <c:pt idx="2941">
                  <c:v>6.6349687599999996</c:v>
                </c:pt>
                <c:pt idx="2942">
                  <c:v>6.3296346699999999</c:v>
                </c:pt>
                <c:pt idx="2943">
                  <c:v>6.2643084499999997</c:v>
                </c:pt>
                <c:pt idx="2944">
                  <c:v>6.2600441</c:v>
                </c:pt>
                <c:pt idx="2945">
                  <c:v>6.2600441</c:v>
                </c:pt>
                <c:pt idx="2946">
                  <c:v>6.2458429300000002</c:v>
                </c:pt>
                <c:pt idx="2947">
                  <c:v>6.3367314300000004</c:v>
                </c:pt>
                <c:pt idx="2948">
                  <c:v>6.4929466199999997</c:v>
                </c:pt>
                <c:pt idx="2949">
                  <c:v>6.4929466199999997</c:v>
                </c:pt>
                <c:pt idx="2950">
                  <c:v>6.5199332200000004</c:v>
                </c:pt>
                <c:pt idx="2951">
                  <c:v>6.5199332200000004</c:v>
                </c:pt>
                <c:pt idx="2952">
                  <c:v>6.5781583799999996</c:v>
                </c:pt>
                <c:pt idx="2953">
                  <c:v>6.7741455999999998</c:v>
                </c:pt>
                <c:pt idx="2954">
                  <c:v>6.9175844199999998</c:v>
                </c:pt>
                <c:pt idx="2955">
                  <c:v>6.9175844199999998</c:v>
                </c:pt>
                <c:pt idx="2956">
                  <c:v>6.8437333100000002</c:v>
                </c:pt>
                <c:pt idx="2957">
                  <c:v>6.64916515</c:v>
                </c:pt>
                <c:pt idx="2958">
                  <c:v>6.4673833800000002</c:v>
                </c:pt>
                <c:pt idx="2959">
                  <c:v>6.3551936099999997</c:v>
                </c:pt>
                <c:pt idx="2960">
                  <c:v>6.1648950600000001</c:v>
                </c:pt>
                <c:pt idx="2961">
                  <c:v>6.1648950600000001</c:v>
                </c:pt>
                <c:pt idx="2962">
                  <c:v>5.9916386599999996</c:v>
                </c:pt>
                <c:pt idx="2963">
                  <c:v>6.2387418700000001</c:v>
                </c:pt>
                <c:pt idx="2964">
                  <c:v>6.3551931399999999</c:v>
                </c:pt>
                <c:pt idx="2965">
                  <c:v>6.3551931399999999</c:v>
                </c:pt>
                <c:pt idx="2966">
                  <c:v>6.2799348799999999</c:v>
                </c:pt>
                <c:pt idx="2967">
                  <c:v>6.3722519899999996</c:v>
                </c:pt>
                <c:pt idx="2968">
                  <c:v>6.4787583399999997</c:v>
                </c:pt>
                <c:pt idx="2969">
                  <c:v>6.6165070500000001</c:v>
                </c:pt>
                <c:pt idx="2970">
                  <c:v>6.5114173900000001</c:v>
                </c:pt>
                <c:pt idx="2971">
                  <c:v>6.5114173900000001</c:v>
                </c:pt>
                <c:pt idx="2972">
                  <c:v>6.5383997000000003</c:v>
                </c:pt>
                <c:pt idx="2973">
                  <c:v>6.32963991</c:v>
                </c:pt>
                <c:pt idx="2974">
                  <c:v>6.0825271599999997</c:v>
                </c:pt>
                <c:pt idx="2975">
                  <c:v>6.0825271599999997</c:v>
                </c:pt>
                <c:pt idx="2976">
                  <c:v>6.2245454799999997</c:v>
                </c:pt>
                <c:pt idx="2977">
                  <c:v>5.9760169999999997</c:v>
                </c:pt>
                <c:pt idx="2978">
                  <c:v>5.9760169999999997</c:v>
                </c:pt>
                <c:pt idx="2979">
                  <c:v>6.0370836299999997</c:v>
                </c:pt>
                <c:pt idx="2980">
                  <c:v>6.0995688399999999</c:v>
                </c:pt>
                <c:pt idx="2981">
                  <c:v>6.0995688399999999</c:v>
                </c:pt>
                <c:pt idx="2982">
                  <c:v>6.1350717499999998</c:v>
                </c:pt>
                <c:pt idx="2983">
                  <c:v>6.2728338199999998</c:v>
                </c:pt>
                <c:pt idx="2984">
                  <c:v>6.3850283599999997</c:v>
                </c:pt>
                <c:pt idx="2985">
                  <c:v>6.3850283599999997</c:v>
                </c:pt>
                <c:pt idx="2986">
                  <c:v>6.4318847699999999</c:v>
                </c:pt>
                <c:pt idx="2987">
                  <c:v>6.4886903800000004</c:v>
                </c:pt>
                <c:pt idx="2988">
                  <c:v>6.4886903800000004</c:v>
                </c:pt>
                <c:pt idx="2989">
                  <c:v>6.3452563299999998</c:v>
                </c:pt>
                <c:pt idx="2990">
                  <c:v>6.2756700500000004</c:v>
                </c:pt>
                <c:pt idx="2991">
                  <c:v>6.2756700500000004</c:v>
                </c:pt>
                <c:pt idx="2992">
                  <c:v>6.1890373199999997</c:v>
                </c:pt>
                <c:pt idx="2993">
                  <c:v>6.3523573899999999</c:v>
                </c:pt>
                <c:pt idx="2994">
                  <c:v>6.3523573899999999</c:v>
                </c:pt>
                <c:pt idx="2995">
                  <c:v>6.2160291699999997</c:v>
                </c:pt>
                <c:pt idx="2996">
                  <c:v>6.2160291699999997</c:v>
                </c:pt>
                <c:pt idx="2997">
                  <c:v>6.1308116899999998</c:v>
                </c:pt>
                <c:pt idx="2998">
                  <c:v>6.3353156999999998</c:v>
                </c:pt>
                <c:pt idx="2999">
                  <c:v>6.3353156999999998</c:v>
                </c:pt>
                <c:pt idx="3000">
                  <c:v>6.34100485</c:v>
                </c:pt>
                <c:pt idx="3001">
                  <c:v>6.3509411800000004</c:v>
                </c:pt>
                <c:pt idx="3002">
                  <c:v>6.2728300099999998</c:v>
                </c:pt>
                <c:pt idx="3003">
                  <c:v>6.4588670700000002</c:v>
                </c:pt>
                <c:pt idx="3004">
                  <c:v>6.4446654299999997</c:v>
                </c:pt>
                <c:pt idx="3005">
                  <c:v>6.4446654299999997</c:v>
                </c:pt>
                <c:pt idx="3006">
                  <c:v>6.5540251700000001</c:v>
                </c:pt>
                <c:pt idx="3007">
                  <c:v>6.5043249100000002</c:v>
                </c:pt>
                <c:pt idx="3008">
                  <c:v>6.5881080599999997</c:v>
                </c:pt>
                <c:pt idx="3009">
                  <c:v>6.5881080599999997</c:v>
                </c:pt>
                <c:pt idx="3010">
                  <c:v>6.4659676599999996</c:v>
                </c:pt>
                <c:pt idx="3011">
                  <c:v>6.3566131600000002</c:v>
                </c:pt>
                <c:pt idx="3012">
                  <c:v>6.36514282</c:v>
                </c:pt>
                <c:pt idx="3013">
                  <c:v>6.4631362000000001</c:v>
                </c:pt>
                <c:pt idx="3014">
                  <c:v>6.36088276</c:v>
                </c:pt>
                <c:pt idx="3015">
                  <c:v>6.1918773700000003</c:v>
                </c:pt>
                <c:pt idx="3016">
                  <c:v>6.1918773700000003</c:v>
                </c:pt>
                <c:pt idx="3017">
                  <c:v>6.1961426700000004</c:v>
                </c:pt>
                <c:pt idx="3018">
                  <c:v>6.11803484</c:v>
                </c:pt>
                <c:pt idx="3019">
                  <c:v>6.11803484</c:v>
                </c:pt>
                <c:pt idx="3020">
                  <c:v>6.2202806500000003</c:v>
                </c:pt>
                <c:pt idx="3021">
                  <c:v>6.3367314300000004</c:v>
                </c:pt>
                <c:pt idx="3022">
                  <c:v>6.3367314300000004</c:v>
                </c:pt>
                <c:pt idx="3023">
                  <c:v>6.2572035799999997</c:v>
                </c:pt>
                <c:pt idx="3024">
                  <c:v>6.2742495500000004</c:v>
                </c:pt>
                <c:pt idx="3025">
                  <c:v>6.4759140000000004</c:v>
                </c:pt>
                <c:pt idx="3026">
                  <c:v>6.4759140000000004</c:v>
                </c:pt>
                <c:pt idx="3027">
                  <c:v>6.6207709299999999</c:v>
                </c:pt>
                <c:pt idx="3028">
                  <c:v>6.8224349000000002</c:v>
                </c:pt>
                <c:pt idx="3029">
                  <c:v>6.8224349000000002</c:v>
                </c:pt>
                <c:pt idx="3030">
                  <c:v>7.18741846</c:v>
                </c:pt>
                <c:pt idx="3031">
                  <c:v>6.93888617</c:v>
                </c:pt>
                <c:pt idx="3032">
                  <c:v>6.93888617</c:v>
                </c:pt>
                <c:pt idx="3033">
                  <c:v>6.79119253</c:v>
                </c:pt>
                <c:pt idx="3034">
                  <c:v>6.6094102899999996</c:v>
                </c:pt>
                <c:pt idx="3035">
                  <c:v>6.5866875599999997</c:v>
                </c:pt>
                <c:pt idx="3036">
                  <c:v>6.5866875599999997</c:v>
                </c:pt>
                <c:pt idx="3037">
                  <c:v>6.6292924900000001</c:v>
                </c:pt>
                <c:pt idx="3038">
                  <c:v>6.5455002799999997</c:v>
                </c:pt>
                <c:pt idx="3039">
                  <c:v>6.4574518200000002</c:v>
                </c:pt>
                <c:pt idx="3040">
                  <c:v>6.1492776899999999</c:v>
                </c:pt>
                <c:pt idx="3041">
                  <c:v>6.3182778400000004</c:v>
                </c:pt>
                <c:pt idx="3042">
                  <c:v>6.3182778400000004</c:v>
                </c:pt>
                <c:pt idx="3043">
                  <c:v>6.4233679800000001</c:v>
                </c:pt>
                <c:pt idx="3044">
                  <c:v>6.4958000199999999</c:v>
                </c:pt>
                <c:pt idx="3045">
                  <c:v>6.6719007499999998</c:v>
                </c:pt>
                <c:pt idx="3046">
                  <c:v>6.6719007499999998</c:v>
                </c:pt>
                <c:pt idx="3047">
                  <c:v>6.9431505199999997</c:v>
                </c:pt>
                <c:pt idx="3048">
                  <c:v>6.9161634400000001</c:v>
                </c:pt>
                <c:pt idx="3049">
                  <c:v>6.7556848499999997</c:v>
                </c:pt>
                <c:pt idx="3050">
                  <c:v>6.9374656699999999</c:v>
                </c:pt>
                <c:pt idx="3051">
                  <c:v>6.7329621299999998</c:v>
                </c:pt>
                <c:pt idx="3052">
                  <c:v>6.7329621299999998</c:v>
                </c:pt>
                <c:pt idx="3053">
                  <c:v>6.5597009699999997</c:v>
                </c:pt>
                <c:pt idx="3054">
                  <c:v>6.33105516</c:v>
                </c:pt>
                <c:pt idx="3055">
                  <c:v>6.5100007099999999</c:v>
                </c:pt>
                <c:pt idx="3056">
                  <c:v>6.4503545799999999</c:v>
                </c:pt>
                <c:pt idx="3057">
                  <c:v>6.2543673499999999</c:v>
                </c:pt>
                <c:pt idx="3058">
                  <c:v>6.2543673499999999</c:v>
                </c:pt>
                <c:pt idx="3059">
                  <c:v>6.3679790499999998</c:v>
                </c:pt>
                <c:pt idx="3060">
                  <c:v>6.5398240100000002</c:v>
                </c:pt>
                <c:pt idx="3061">
                  <c:v>6.6662201899999998</c:v>
                </c:pt>
                <c:pt idx="3062">
                  <c:v>6.6662201899999998</c:v>
                </c:pt>
                <c:pt idx="3063">
                  <c:v>6.6179351799999999</c:v>
                </c:pt>
                <c:pt idx="3064">
                  <c:v>6.6051497499999998</c:v>
                </c:pt>
                <c:pt idx="3065">
                  <c:v>6.6718954999999998</c:v>
                </c:pt>
                <c:pt idx="3066">
                  <c:v>6.9005470300000002</c:v>
                </c:pt>
                <c:pt idx="3067">
                  <c:v>6.8778252599999998</c:v>
                </c:pt>
                <c:pt idx="3068">
                  <c:v>6.8778252599999998</c:v>
                </c:pt>
                <c:pt idx="3069">
                  <c:v>6.6363973600000001</c:v>
                </c:pt>
                <c:pt idx="3070">
                  <c:v>6.4929595000000004</c:v>
                </c:pt>
                <c:pt idx="3071">
                  <c:v>6.4418306400000001</c:v>
                </c:pt>
                <c:pt idx="3072">
                  <c:v>6.4418306400000001</c:v>
                </c:pt>
                <c:pt idx="3073">
                  <c:v>6.4957952499999996</c:v>
                </c:pt>
                <c:pt idx="3074">
                  <c:v>6.5171012900000003</c:v>
                </c:pt>
                <c:pt idx="3075">
                  <c:v>6.4205322300000001</c:v>
                </c:pt>
                <c:pt idx="3076">
                  <c:v>6.3267989199999999</c:v>
                </c:pt>
                <c:pt idx="3077">
                  <c:v>6.3537812200000001</c:v>
                </c:pt>
                <c:pt idx="3078">
                  <c:v>6.3537812200000001</c:v>
                </c:pt>
                <c:pt idx="3079">
                  <c:v>6.2742500300000001</c:v>
                </c:pt>
                <c:pt idx="3080">
                  <c:v>6.3253750799999997</c:v>
                </c:pt>
                <c:pt idx="3081">
                  <c:v>6.3821845100000001</c:v>
                </c:pt>
                <c:pt idx="3082">
                  <c:v>6.3821845100000001</c:v>
                </c:pt>
                <c:pt idx="3083">
                  <c:v>6.2117633799999998</c:v>
                </c:pt>
                <c:pt idx="3084">
                  <c:v>6.2359061200000001</c:v>
                </c:pt>
                <c:pt idx="3085">
                  <c:v>6.2359061200000001</c:v>
                </c:pt>
                <c:pt idx="3086">
                  <c:v>6.30407238</c:v>
                </c:pt>
                <c:pt idx="3087">
                  <c:v>6.6250276599999998</c:v>
                </c:pt>
                <c:pt idx="3088">
                  <c:v>6.80396891</c:v>
                </c:pt>
                <c:pt idx="3089">
                  <c:v>6.80396891</c:v>
                </c:pt>
                <c:pt idx="3090">
                  <c:v>6.8479971900000001</c:v>
                </c:pt>
                <c:pt idx="3091">
                  <c:v>6.7784066200000002</c:v>
                </c:pt>
                <c:pt idx="3092">
                  <c:v>6.6662163699999999</c:v>
                </c:pt>
                <c:pt idx="3093">
                  <c:v>6.72160578</c:v>
                </c:pt>
                <c:pt idx="3094">
                  <c:v>6.7613687499999999</c:v>
                </c:pt>
                <c:pt idx="3095">
                  <c:v>6.7613687499999999</c:v>
                </c:pt>
                <c:pt idx="3096">
                  <c:v>6.72585678</c:v>
                </c:pt>
                <c:pt idx="3097">
                  <c:v>6.66195059</c:v>
                </c:pt>
                <c:pt idx="3098">
                  <c:v>6.5639619800000002</c:v>
                </c:pt>
                <c:pt idx="3099">
                  <c:v>6.5639619800000002</c:v>
                </c:pt>
                <c:pt idx="3100">
                  <c:v>6.46880817</c:v>
                </c:pt>
                <c:pt idx="3101">
                  <c:v>6.6335396800000002</c:v>
                </c:pt>
                <c:pt idx="3102">
                  <c:v>6.6335396800000002</c:v>
                </c:pt>
                <c:pt idx="3103">
                  <c:v>6.6179184900000001</c:v>
                </c:pt>
                <c:pt idx="3104">
                  <c:v>6.5895147300000003</c:v>
                </c:pt>
                <c:pt idx="3105">
                  <c:v>6.5895147300000003</c:v>
                </c:pt>
                <c:pt idx="3106">
                  <c:v>6.7286973000000003</c:v>
                </c:pt>
                <c:pt idx="3107">
                  <c:v>6.85651016</c:v>
                </c:pt>
                <c:pt idx="3108">
                  <c:v>6.6349639900000001</c:v>
                </c:pt>
                <c:pt idx="3109">
                  <c:v>6.4815950400000002</c:v>
                </c:pt>
                <c:pt idx="3110">
                  <c:v>6.4205231700000001</c:v>
                </c:pt>
                <c:pt idx="3111">
                  <c:v>6.4205231700000001</c:v>
                </c:pt>
                <c:pt idx="3112">
                  <c:v>6.5369749099999996</c:v>
                </c:pt>
                <c:pt idx="3113">
                  <c:v>6.6335525500000001</c:v>
                </c:pt>
                <c:pt idx="3114">
                  <c:v>6.7272858600000003</c:v>
                </c:pt>
                <c:pt idx="3115">
                  <c:v>6.7272858600000003</c:v>
                </c:pt>
                <c:pt idx="3116">
                  <c:v>6.98006964</c:v>
                </c:pt>
                <c:pt idx="3117">
                  <c:v>6.8181700699999999</c:v>
                </c:pt>
                <c:pt idx="3118">
                  <c:v>6.7301216100000003</c:v>
                </c:pt>
                <c:pt idx="3119">
                  <c:v>7.5026879299999996</c:v>
                </c:pt>
                <c:pt idx="3120">
                  <c:v>8.3206996899999996</c:v>
                </c:pt>
                <c:pt idx="3121">
                  <c:v>8.3206996899999996</c:v>
                </c:pt>
                <c:pt idx="3122">
                  <c:v>7.9173803300000003</c:v>
                </c:pt>
                <c:pt idx="3123">
                  <c:v>7.4316864000000002</c:v>
                </c:pt>
                <c:pt idx="3124">
                  <c:v>7.3947577500000001</c:v>
                </c:pt>
                <c:pt idx="3125">
                  <c:v>7.3947577500000001</c:v>
                </c:pt>
                <c:pt idx="3126">
                  <c:v>6.9261002500000002</c:v>
                </c:pt>
                <c:pt idx="3127">
                  <c:v>6.6718916899999998</c:v>
                </c:pt>
                <c:pt idx="3128">
                  <c:v>6.6718916899999998</c:v>
                </c:pt>
                <c:pt idx="3129">
                  <c:v>6.7002997400000002</c:v>
                </c:pt>
                <c:pt idx="3130">
                  <c:v>6.7528443300000003</c:v>
                </c:pt>
                <c:pt idx="3131">
                  <c:v>6.7528443300000003</c:v>
                </c:pt>
                <c:pt idx="3132">
                  <c:v>6.6662154200000003</c:v>
                </c:pt>
                <c:pt idx="3133">
                  <c:v>6.4176878899999998</c:v>
                </c:pt>
                <c:pt idx="3134">
                  <c:v>6.2898759799999997</c:v>
                </c:pt>
                <c:pt idx="3135">
                  <c:v>6.2600479099999999</c:v>
                </c:pt>
                <c:pt idx="3136">
                  <c:v>6.36371851</c:v>
                </c:pt>
                <c:pt idx="3137">
                  <c:v>6.6250314699999997</c:v>
                </c:pt>
                <c:pt idx="3138">
                  <c:v>6.6250314699999997</c:v>
                </c:pt>
                <c:pt idx="3139">
                  <c:v>6.7855119699999999</c:v>
                </c:pt>
                <c:pt idx="3140">
                  <c:v>6.6633710900000001</c:v>
                </c:pt>
                <c:pt idx="3141">
                  <c:v>6.5256094899999999</c:v>
                </c:pt>
                <c:pt idx="3142">
                  <c:v>6.5256094899999999</c:v>
                </c:pt>
                <c:pt idx="3143">
                  <c:v>6.7017197599999996</c:v>
                </c:pt>
                <c:pt idx="3144">
                  <c:v>6.7017197599999996</c:v>
                </c:pt>
                <c:pt idx="3145">
                  <c:v>6.5739111899999996</c:v>
                </c:pt>
                <c:pt idx="3146">
                  <c:v>6.5568695100000003</c:v>
                </c:pt>
                <c:pt idx="3147">
                  <c:v>6.5313034099999996</c:v>
                </c:pt>
                <c:pt idx="3148">
                  <c:v>6.5313034099999996</c:v>
                </c:pt>
                <c:pt idx="3149">
                  <c:v>6.6193518600000001</c:v>
                </c:pt>
                <c:pt idx="3150">
                  <c:v>6.6718926400000003</c:v>
                </c:pt>
                <c:pt idx="3151">
                  <c:v>6.6718926400000003</c:v>
                </c:pt>
                <c:pt idx="3152">
                  <c:v>6.5554366100000001</c:v>
                </c:pt>
                <c:pt idx="3153">
                  <c:v>6.6889429099999997</c:v>
                </c:pt>
                <c:pt idx="3154">
                  <c:v>6.6889429099999997</c:v>
                </c:pt>
                <c:pt idx="3155">
                  <c:v>5.91495514</c:v>
                </c:pt>
                <c:pt idx="3156">
                  <c:v>5.3184895499999998</c:v>
                </c:pt>
                <c:pt idx="3157">
                  <c:v>10.81023598</c:v>
                </c:pt>
                <c:pt idx="3158">
                  <c:v>10.81023598</c:v>
                </c:pt>
                <c:pt idx="3159">
                  <c:v>17.30461502</c:v>
                </c:pt>
                <c:pt idx="3160">
                  <c:v>16.878572460000001</c:v>
                </c:pt>
                <c:pt idx="3161">
                  <c:v>16.253698350000001</c:v>
                </c:pt>
                <c:pt idx="3162">
                  <c:v>17.726396560000001</c:v>
                </c:pt>
                <c:pt idx="3163">
                  <c:v>18.366886139999998</c:v>
                </c:pt>
                <c:pt idx="3164">
                  <c:v>18.366886139999998</c:v>
                </c:pt>
                <c:pt idx="3165">
                  <c:v>19.118154530000002</c:v>
                </c:pt>
                <c:pt idx="3166">
                  <c:v>20.0895443</c:v>
                </c:pt>
                <c:pt idx="3167">
                  <c:v>20.793931959999998</c:v>
                </c:pt>
                <c:pt idx="3168">
                  <c:v>20.793931959999998</c:v>
                </c:pt>
                <c:pt idx="3169">
                  <c:v>21.711355210000001</c:v>
                </c:pt>
              </c:numCache>
            </c:numRef>
          </c:yVal>
          <c:smooth val="0"/>
        </c:ser>
        <c:dLbls>
          <c:showLegendKey val="0"/>
          <c:showVal val="0"/>
          <c:showCatName val="0"/>
          <c:showSerName val="0"/>
          <c:showPercent val="0"/>
          <c:showBubbleSize val="0"/>
        </c:dLbls>
        <c:axId val="648410592"/>
        <c:axId val="648408632"/>
      </c:scatterChart>
      <c:valAx>
        <c:axId val="648407848"/>
        <c:scaling>
          <c:orientation val="minMax"/>
          <c:max val="400"/>
        </c:scaling>
        <c:delete val="0"/>
        <c:axPos val="b"/>
        <c:title>
          <c:tx>
            <c:rich>
              <a:bodyPr/>
              <a:lstStyle/>
              <a:p>
                <a:pPr>
                  <a:defRPr/>
                </a:pPr>
                <a:r>
                  <a:rPr lang="en-GB"/>
                  <a:t>Time (s)</a:t>
                </a:r>
              </a:p>
            </c:rich>
          </c:tx>
          <c:overlay val="0"/>
        </c:title>
        <c:numFmt formatCode="0" sourceLinked="1"/>
        <c:majorTickMark val="out"/>
        <c:minorTickMark val="none"/>
        <c:tickLblPos val="nextTo"/>
        <c:crossAx val="648410200"/>
        <c:crosses val="autoZero"/>
        <c:crossBetween val="midCat"/>
      </c:valAx>
      <c:valAx>
        <c:axId val="648410200"/>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648407848"/>
        <c:crosses val="autoZero"/>
        <c:crossBetween val="midCat"/>
      </c:valAx>
      <c:valAx>
        <c:axId val="648408632"/>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648410592"/>
        <c:crosses val="max"/>
        <c:crossBetween val="midCat"/>
      </c:valAx>
      <c:valAx>
        <c:axId val="648410592"/>
        <c:scaling>
          <c:orientation val="minMax"/>
        </c:scaling>
        <c:delete val="1"/>
        <c:axPos val="b"/>
        <c:numFmt formatCode="0" sourceLinked="1"/>
        <c:majorTickMark val="out"/>
        <c:minorTickMark val="none"/>
        <c:tickLblPos val="none"/>
        <c:crossAx val="648408632"/>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6082-T6 (150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I$2:$I$4000</c:f>
              <c:numCache>
                <c:formatCode>0.00000000</c:formatCode>
                <c:ptCount val="3999"/>
                <c:pt idx="0">
                  <c:v>365.00048828000001</c:v>
                </c:pt>
                <c:pt idx="1">
                  <c:v>365.00048828000001</c:v>
                </c:pt>
                <c:pt idx="2">
                  <c:v>365.00048828000001</c:v>
                </c:pt>
                <c:pt idx="3">
                  <c:v>1.2207E-4</c:v>
                </c:pt>
                <c:pt idx="4">
                  <c:v>1.2207E-4</c:v>
                </c:pt>
                <c:pt idx="5">
                  <c:v>1.2207E-4</c:v>
                </c:pt>
                <c:pt idx="6">
                  <c:v>1.2207E-4</c:v>
                </c:pt>
                <c:pt idx="7">
                  <c:v>1.2207E-4</c:v>
                </c:pt>
                <c:pt idx="8">
                  <c:v>1.2207E-4</c:v>
                </c:pt>
                <c:pt idx="9">
                  <c:v>1.2207E-4</c:v>
                </c:pt>
                <c:pt idx="10">
                  <c:v>1.2207E-4</c:v>
                </c:pt>
                <c:pt idx="11">
                  <c:v>1.2207E-4</c:v>
                </c:pt>
                <c:pt idx="12">
                  <c:v>1.2207E-4</c:v>
                </c:pt>
                <c:pt idx="13">
                  <c:v>1.2207E-4</c:v>
                </c:pt>
                <c:pt idx="14">
                  <c:v>1.2207E-4</c:v>
                </c:pt>
                <c:pt idx="15">
                  <c:v>1.2207E-4</c:v>
                </c:pt>
                <c:pt idx="16">
                  <c:v>1.2207E-4</c:v>
                </c:pt>
                <c:pt idx="17">
                  <c:v>1.2207E-4</c:v>
                </c:pt>
                <c:pt idx="18">
                  <c:v>1.2207E-4</c:v>
                </c:pt>
                <c:pt idx="19">
                  <c:v>1.2207E-4</c:v>
                </c:pt>
                <c:pt idx="20">
                  <c:v>1.2207E-4</c:v>
                </c:pt>
                <c:pt idx="21">
                  <c:v>1.2207E-4</c:v>
                </c:pt>
                <c:pt idx="22">
                  <c:v>1.2207E-4</c:v>
                </c:pt>
                <c:pt idx="23">
                  <c:v>1.2207E-4</c:v>
                </c:pt>
                <c:pt idx="24">
                  <c:v>1.2207E-4</c:v>
                </c:pt>
                <c:pt idx="25">
                  <c:v>1.2207E-4</c:v>
                </c:pt>
                <c:pt idx="26">
                  <c:v>1.2207E-4</c:v>
                </c:pt>
                <c:pt idx="27">
                  <c:v>1.2207E-4</c:v>
                </c:pt>
                <c:pt idx="28">
                  <c:v>1.2207E-4</c:v>
                </c:pt>
                <c:pt idx="29">
                  <c:v>1.2207E-4</c:v>
                </c:pt>
                <c:pt idx="30">
                  <c:v>1.2207E-4</c:v>
                </c:pt>
                <c:pt idx="31">
                  <c:v>1.2207E-4</c:v>
                </c:pt>
                <c:pt idx="32">
                  <c:v>1.2207E-4</c:v>
                </c:pt>
                <c:pt idx="33">
                  <c:v>1.2207E-4</c:v>
                </c:pt>
                <c:pt idx="34">
                  <c:v>1.2207E-4</c:v>
                </c:pt>
                <c:pt idx="35">
                  <c:v>1.2207E-4</c:v>
                </c:pt>
                <c:pt idx="36">
                  <c:v>1.2207E-4</c:v>
                </c:pt>
                <c:pt idx="37">
                  <c:v>1.2207E-4</c:v>
                </c:pt>
                <c:pt idx="38">
                  <c:v>1.2207E-4</c:v>
                </c:pt>
                <c:pt idx="39">
                  <c:v>1.2207E-4</c:v>
                </c:pt>
                <c:pt idx="40">
                  <c:v>1.2207E-4</c:v>
                </c:pt>
                <c:pt idx="41">
                  <c:v>1.2207E-4</c:v>
                </c:pt>
                <c:pt idx="42">
                  <c:v>1.2207E-4</c:v>
                </c:pt>
                <c:pt idx="43">
                  <c:v>1.2207E-4</c:v>
                </c:pt>
                <c:pt idx="44">
                  <c:v>1.2207E-4</c:v>
                </c:pt>
                <c:pt idx="45">
                  <c:v>1.2207E-4</c:v>
                </c:pt>
                <c:pt idx="46">
                  <c:v>1.2207E-4</c:v>
                </c:pt>
                <c:pt idx="47">
                  <c:v>1.2207E-4</c:v>
                </c:pt>
                <c:pt idx="48">
                  <c:v>1.2207E-4</c:v>
                </c:pt>
                <c:pt idx="49">
                  <c:v>1.2207E-4</c:v>
                </c:pt>
                <c:pt idx="50">
                  <c:v>1.2207E-4</c:v>
                </c:pt>
                <c:pt idx="51">
                  <c:v>1.2207E-4</c:v>
                </c:pt>
                <c:pt idx="52">
                  <c:v>1.2207E-4</c:v>
                </c:pt>
                <c:pt idx="53">
                  <c:v>1.2207E-4</c:v>
                </c:pt>
                <c:pt idx="54">
                  <c:v>1.2207E-4</c:v>
                </c:pt>
                <c:pt idx="55">
                  <c:v>1.2207E-4</c:v>
                </c:pt>
                <c:pt idx="56">
                  <c:v>1.2207E-4</c:v>
                </c:pt>
                <c:pt idx="57">
                  <c:v>1.2207E-4</c:v>
                </c:pt>
                <c:pt idx="58">
                  <c:v>1.2207E-4</c:v>
                </c:pt>
                <c:pt idx="59">
                  <c:v>1.2207E-4</c:v>
                </c:pt>
                <c:pt idx="60">
                  <c:v>1.2207E-4</c:v>
                </c:pt>
                <c:pt idx="61">
                  <c:v>1.2207E-4</c:v>
                </c:pt>
                <c:pt idx="62">
                  <c:v>1.2207E-4</c:v>
                </c:pt>
                <c:pt idx="63">
                  <c:v>1.2207E-4</c:v>
                </c:pt>
                <c:pt idx="64">
                  <c:v>1.2207E-4</c:v>
                </c:pt>
                <c:pt idx="65">
                  <c:v>1.2207E-4</c:v>
                </c:pt>
                <c:pt idx="66">
                  <c:v>1.2207E-4</c:v>
                </c:pt>
                <c:pt idx="67">
                  <c:v>1.2207E-4</c:v>
                </c:pt>
                <c:pt idx="68">
                  <c:v>1.2207E-4</c:v>
                </c:pt>
                <c:pt idx="69">
                  <c:v>1.2207E-4</c:v>
                </c:pt>
                <c:pt idx="70">
                  <c:v>1.2207E-4</c:v>
                </c:pt>
                <c:pt idx="71">
                  <c:v>1.2207E-4</c:v>
                </c:pt>
                <c:pt idx="72">
                  <c:v>1.2207E-4</c:v>
                </c:pt>
                <c:pt idx="73">
                  <c:v>1.2207E-4</c:v>
                </c:pt>
                <c:pt idx="74">
                  <c:v>1.2207E-4</c:v>
                </c:pt>
                <c:pt idx="75">
                  <c:v>1.2207E-4</c:v>
                </c:pt>
                <c:pt idx="76">
                  <c:v>1.2207E-4</c:v>
                </c:pt>
                <c:pt idx="77">
                  <c:v>1.2207E-4</c:v>
                </c:pt>
                <c:pt idx="78">
                  <c:v>1.2207E-4</c:v>
                </c:pt>
                <c:pt idx="79">
                  <c:v>1.2207E-4</c:v>
                </c:pt>
                <c:pt idx="80">
                  <c:v>1.2207E-4</c:v>
                </c:pt>
                <c:pt idx="81">
                  <c:v>1.2207E-4</c:v>
                </c:pt>
                <c:pt idx="82">
                  <c:v>1.2207E-4</c:v>
                </c:pt>
                <c:pt idx="83">
                  <c:v>1.2207E-4</c:v>
                </c:pt>
                <c:pt idx="84">
                  <c:v>1.2207E-4</c:v>
                </c:pt>
                <c:pt idx="85">
                  <c:v>1.2207E-4</c:v>
                </c:pt>
                <c:pt idx="86">
                  <c:v>1.2207E-4</c:v>
                </c:pt>
                <c:pt idx="87">
                  <c:v>1.2207E-4</c:v>
                </c:pt>
                <c:pt idx="88">
                  <c:v>1.2207E-4</c:v>
                </c:pt>
                <c:pt idx="89">
                  <c:v>1.2207E-4</c:v>
                </c:pt>
                <c:pt idx="90">
                  <c:v>1.2207E-4</c:v>
                </c:pt>
                <c:pt idx="91">
                  <c:v>1.2207E-4</c:v>
                </c:pt>
                <c:pt idx="92">
                  <c:v>1.2207E-4</c:v>
                </c:pt>
                <c:pt idx="93">
                  <c:v>1.2207E-4</c:v>
                </c:pt>
                <c:pt idx="94">
                  <c:v>1.2207E-4</c:v>
                </c:pt>
                <c:pt idx="95">
                  <c:v>1.2207E-4</c:v>
                </c:pt>
                <c:pt idx="96">
                  <c:v>1.2207E-4</c:v>
                </c:pt>
                <c:pt idx="97">
                  <c:v>1.2207E-4</c:v>
                </c:pt>
                <c:pt idx="98">
                  <c:v>1.2207E-4</c:v>
                </c:pt>
                <c:pt idx="99">
                  <c:v>1.2207E-4</c:v>
                </c:pt>
                <c:pt idx="100">
                  <c:v>1.2207E-4</c:v>
                </c:pt>
                <c:pt idx="101">
                  <c:v>1.2207E-4</c:v>
                </c:pt>
                <c:pt idx="102">
                  <c:v>1.2207E-4</c:v>
                </c:pt>
                <c:pt idx="103">
                  <c:v>1.2207E-4</c:v>
                </c:pt>
                <c:pt idx="104">
                  <c:v>1.2207E-4</c:v>
                </c:pt>
                <c:pt idx="105">
                  <c:v>1.2207E-4</c:v>
                </c:pt>
                <c:pt idx="106">
                  <c:v>1.2207E-4</c:v>
                </c:pt>
                <c:pt idx="107">
                  <c:v>1.2207E-4</c:v>
                </c:pt>
                <c:pt idx="108">
                  <c:v>1.2207E-4</c:v>
                </c:pt>
                <c:pt idx="109">
                  <c:v>1.2207E-4</c:v>
                </c:pt>
                <c:pt idx="110">
                  <c:v>1.2207E-4</c:v>
                </c:pt>
                <c:pt idx="111">
                  <c:v>1.2207E-4</c:v>
                </c:pt>
                <c:pt idx="112">
                  <c:v>1.2207E-4</c:v>
                </c:pt>
                <c:pt idx="113">
                  <c:v>1.2207E-4</c:v>
                </c:pt>
                <c:pt idx="114">
                  <c:v>1.2207E-4</c:v>
                </c:pt>
                <c:pt idx="115">
                  <c:v>1.2207E-4</c:v>
                </c:pt>
                <c:pt idx="116">
                  <c:v>1.2207E-4</c:v>
                </c:pt>
                <c:pt idx="117">
                  <c:v>1.2207E-4</c:v>
                </c:pt>
                <c:pt idx="118">
                  <c:v>1.2207E-4</c:v>
                </c:pt>
                <c:pt idx="119">
                  <c:v>1.2207E-4</c:v>
                </c:pt>
                <c:pt idx="120">
                  <c:v>1.2207E-4</c:v>
                </c:pt>
                <c:pt idx="121">
                  <c:v>1.2207E-4</c:v>
                </c:pt>
                <c:pt idx="122">
                  <c:v>1.2207E-4</c:v>
                </c:pt>
                <c:pt idx="123">
                  <c:v>1.2207E-4</c:v>
                </c:pt>
                <c:pt idx="124">
                  <c:v>1.2207E-4</c:v>
                </c:pt>
                <c:pt idx="125">
                  <c:v>1.2207E-4</c:v>
                </c:pt>
                <c:pt idx="126">
                  <c:v>1.2207E-4</c:v>
                </c:pt>
                <c:pt idx="127">
                  <c:v>1.2207E-4</c:v>
                </c:pt>
                <c:pt idx="128">
                  <c:v>1.2207E-4</c:v>
                </c:pt>
                <c:pt idx="129">
                  <c:v>1.2207E-4</c:v>
                </c:pt>
                <c:pt idx="130">
                  <c:v>1.2207E-4</c:v>
                </c:pt>
                <c:pt idx="131">
                  <c:v>1.2207E-4</c:v>
                </c:pt>
                <c:pt idx="132">
                  <c:v>1.2207E-4</c:v>
                </c:pt>
                <c:pt idx="133">
                  <c:v>1.2207E-4</c:v>
                </c:pt>
                <c:pt idx="134">
                  <c:v>1.2207E-4</c:v>
                </c:pt>
                <c:pt idx="135">
                  <c:v>1.2207E-4</c:v>
                </c:pt>
                <c:pt idx="136">
                  <c:v>1.2207E-4</c:v>
                </c:pt>
                <c:pt idx="137">
                  <c:v>1.2207E-4</c:v>
                </c:pt>
                <c:pt idx="138">
                  <c:v>1.2207E-4</c:v>
                </c:pt>
                <c:pt idx="139">
                  <c:v>1.2207E-4</c:v>
                </c:pt>
                <c:pt idx="140">
                  <c:v>1.2207E-4</c:v>
                </c:pt>
                <c:pt idx="141">
                  <c:v>1.2207E-4</c:v>
                </c:pt>
                <c:pt idx="142">
                  <c:v>1.2207E-4</c:v>
                </c:pt>
                <c:pt idx="143">
                  <c:v>1.2207E-4</c:v>
                </c:pt>
                <c:pt idx="144">
                  <c:v>1.2207E-4</c:v>
                </c:pt>
                <c:pt idx="145">
                  <c:v>1.2207E-4</c:v>
                </c:pt>
                <c:pt idx="146">
                  <c:v>1.2207E-4</c:v>
                </c:pt>
                <c:pt idx="147">
                  <c:v>1.2207E-4</c:v>
                </c:pt>
                <c:pt idx="148">
                  <c:v>1.2207E-4</c:v>
                </c:pt>
                <c:pt idx="149">
                  <c:v>1.2207E-4</c:v>
                </c:pt>
                <c:pt idx="150">
                  <c:v>1.2207E-4</c:v>
                </c:pt>
                <c:pt idx="151">
                  <c:v>1.2207E-4</c:v>
                </c:pt>
                <c:pt idx="152">
                  <c:v>1.2207E-4</c:v>
                </c:pt>
                <c:pt idx="153">
                  <c:v>1.2207E-4</c:v>
                </c:pt>
                <c:pt idx="154">
                  <c:v>1.2207E-4</c:v>
                </c:pt>
                <c:pt idx="155">
                  <c:v>1.2207E-4</c:v>
                </c:pt>
                <c:pt idx="156">
                  <c:v>1.2207E-4</c:v>
                </c:pt>
                <c:pt idx="157">
                  <c:v>1.2207E-4</c:v>
                </c:pt>
                <c:pt idx="158">
                  <c:v>1.2207E-4</c:v>
                </c:pt>
                <c:pt idx="159">
                  <c:v>1.2207E-4</c:v>
                </c:pt>
                <c:pt idx="160">
                  <c:v>1.2207E-4</c:v>
                </c:pt>
                <c:pt idx="161">
                  <c:v>1.2207E-4</c:v>
                </c:pt>
                <c:pt idx="162">
                  <c:v>1.2207E-4</c:v>
                </c:pt>
                <c:pt idx="163">
                  <c:v>1.2207E-4</c:v>
                </c:pt>
                <c:pt idx="164">
                  <c:v>1.2207E-4</c:v>
                </c:pt>
                <c:pt idx="165">
                  <c:v>1.2207E-4</c:v>
                </c:pt>
                <c:pt idx="166">
                  <c:v>1.2207E-4</c:v>
                </c:pt>
                <c:pt idx="167">
                  <c:v>1.2207E-4</c:v>
                </c:pt>
                <c:pt idx="168">
                  <c:v>1.2207E-4</c:v>
                </c:pt>
                <c:pt idx="169">
                  <c:v>1.2207E-4</c:v>
                </c:pt>
                <c:pt idx="170">
                  <c:v>1.2207E-4</c:v>
                </c:pt>
                <c:pt idx="171">
                  <c:v>1.2207E-4</c:v>
                </c:pt>
                <c:pt idx="172">
                  <c:v>1.2207E-4</c:v>
                </c:pt>
                <c:pt idx="173">
                  <c:v>1.2207E-4</c:v>
                </c:pt>
                <c:pt idx="174">
                  <c:v>1.2207E-4</c:v>
                </c:pt>
                <c:pt idx="175">
                  <c:v>1.2207E-4</c:v>
                </c:pt>
                <c:pt idx="176">
                  <c:v>1.2207E-4</c:v>
                </c:pt>
                <c:pt idx="177">
                  <c:v>1.2207E-4</c:v>
                </c:pt>
                <c:pt idx="178">
                  <c:v>1.2207E-4</c:v>
                </c:pt>
                <c:pt idx="179">
                  <c:v>1.2207E-4</c:v>
                </c:pt>
                <c:pt idx="180">
                  <c:v>1.2207E-4</c:v>
                </c:pt>
                <c:pt idx="181">
                  <c:v>1.2207E-4</c:v>
                </c:pt>
                <c:pt idx="182">
                  <c:v>1.2207E-4</c:v>
                </c:pt>
                <c:pt idx="183">
                  <c:v>1.2207E-4</c:v>
                </c:pt>
                <c:pt idx="184">
                  <c:v>1.2207E-4</c:v>
                </c:pt>
                <c:pt idx="185">
                  <c:v>1.2207E-4</c:v>
                </c:pt>
                <c:pt idx="186">
                  <c:v>1.2207E-4</c:v>
                </c:pt>
                <c:pt idx="187">
                  <c:v>1.2207E-4</c:v>
                </c:pt>
                <c:pt idx="188">
                  <c:v>1.2207E-4</c:v>
                </c:pt>
                <c:pt idx="189">
                  <c:v>1.2207E-4</c:v>
                </c:pt>
                <c:pt idx="190">
                  <c:v>1.2207E-4</c:v>
                </c:pt>
                <c:pt idx="191">
                  <c:v>1.2207E-4</c:v>
                </c:pt>
                <c:pt idx="192">
                  <c:v>1.2207E-4</c:v>
                </c:pt>
                <c:pt idx="193">
                  <c:v>1.2207E-4</c:v>
                </c:pt>
                <c:pt idx="194">
                  <c:v>1.2207E-4</c:v>
                </c:pt>
                <c:pt idx="195">
                  <c:v>1.2207E-4</c:v>
                </c:pt>
                <c:pt idx="196">
                  <c:v>1.2207E-4</c:v>
                </c:pt>
                <c:pt idx="197">
                  <c:v>1.2207E-4</c:v>
                </c:pt>
                <c:pt idx="198">
                  <c:v>1.2207E-4</c:v>
                </c:pt>
                <c:pt idx="199">
                  <c:v>1.2207E-4</c:v>
                </c:pt>
                <c:pt idx="200">
                  <c:v>1.2207E-4</c:v>
                </c:pt>
                <c:pt idx="201">
                  <c:v>1.2207E-4</c:v>
                </c:pt>
                <c:pt idx="202">
                  <c:v>1.2207E-4</c:v>
                </c:pt>
                <c:pt idx="203">
                  <c:v>1.2207E-4</c:v>
                </c:pt>
                <c:pt idx="204">
                  <c:v>1.2207E-4</c:v>
                </c:pt>
                <c:pt idx="205">
                  <c:v>1.2207E-4</c:v>
                </c:pt>
                <c:pt idx="206">
                  <c:v>1.2207E-4</c:v>
                </c:pt>
                <c:pt idx="207">
                  <c:v>1.2207E-4</c:v>
                </c:pt>
                <c:pt idx="208">
                  <c:v>1.2207E-4</c:v>
                </c:pt>
                <c:pt idx="209">
                  <c:v>1.2207E-4</c:v>
                </c:pt>
                <c:pt idx="210">
                  <c:v>1.2207E-4</c:v>
                </c:pt>
                <c:pt idx="211">
                  <c:v>1.2207E-4</c:v>
                </c:pt>
                <c:pt idx="212">
                  <c:v>1.2207E-4</c:v>
                </c:pt>
                <c:pt idx="213">
                  <c:v>1.2207E-4</c:v>
                </c:pt>
                <c:pt idx="214">
                  <c:v>1.2207E-4</c:v>
                </c:pt>
                <c:pt idx="215">
                  <c:v>1.2207E-4</c:v>
                </c:pt>
                <c:pt idx="216">
                  <c:v>1.2207E-4</c:v>
                </c:pt>
                <c:pt idx="217">
                  <c:v>1.2207E-4</c:v>
                </c:pt>
                <c:pt idx="218">
                  <c:v>1.2207E-4</c:v>
                </c:pt>
                <c:pt idx="219">
                  <c:v>1.2207E-4</c:v>
                </c:pt>
                <c:pt idx="220">
                  <c:v>1.2207E-4</c:v>
                </c:pt>
                <c:pt idx="221">
                  <c:v>0</c:v>
                </c:pt>
                <c:pt idx="222">
                  <c:v>0</c:v>
                </c:pt>
                <c:pt idx="223">
                  <c:v>1.2207E-4</c:v>
                </c:pt>
                <c:pt idx="224">
                  <c:v>1.2207E-4</c:v>
                </c:pt>
                <c:pt idx="225">
                  <c:v>1.2207E-4</c:v>
                </c:pt>
                <c:pt idx="226">
                  <c:v>0</c:v>
                </c:pt>
                <c:pt idx="227">
                  <c:v>1.2207E-4</c:v>
                </c:pt>
                <c:pt idx="228">
                  <c:v>1.2207E-4</c:v>
                </c:pt>
                <c:pt idx="229">
                  <c:v>1.2207E-4</c:v>
                </c:pt>
                <c:pt idx="230">
                  <c:v>1.2207E-4</c:v>
                </c:pt>
                <c:pt idx="231">
                  <c:v>1.2207E-4</c:v>
                </c:pt>
                <c:pt idx="232">
                  <c:v>1.2207E-4</c:v>
                </c:pt>
                <c:pt idx="233">
                  <c:v>1.2207E-4</c:v>
                </c:pt>
                <c:pt idx="234">
                  <c:v>1.2207E-4</c:v>
                </c:pt>
                <c:pt idx="235">
                  <c:v>1.2207E-4</c:v>
                </c:pt>
                <c:pt idx="236">
                  <c:v>1.2207E-4</c:v>
                </c:pt>
                <c:pt idx="237">
                  <c:v>1.2207E-4</c:v>
                </c:pt>
                <c:pt idx="238">
                  <c:v>1.2207E-4</c:v>
                </c:pt>
                <c:pt idx="239">
                  <c:v>1.2207E-4</c:v>
                </c:pt>
                <c:pt idx="240">
                  <c:v>1.2207E-4</c:v>
                </c:pt>
                <c:pt idx="241">
                  <c:v>1.2207E-4</c:v>
                </c:pt>
                <c:pt idx="242">
                  <c:v>1.2207E-4</c:v>
                </c:pt>
                <c:pt idx="243">
                  <c:v>1.2207E-4</c:v>
                </c:pt>
                <c:pt idx="244">
                  <c:v>1.2207E-4</c:v>
                </c:pt>
                <c:pt idx="245">
                  <c:v>1.2207E-4</c:v>
                </c:pt>
                <c:pt idx="246">
                  <c:v>1.2207E-4</c:v>
                </c:pt>
                <c:pt idx="247">
                  <c:v>1.2207E-4</c:v>
                </c:pt>
                <c:pt idx="248">
                  <c:v>1.2207E-4</c:v>
                </c:pt>
                <c:pt idx="249">
                  <c:v>1.2207E-4</c:v>
                </c:pt>
                <c:pt idx="250">
                  <c:v>1.2207E-4</c:v>
                </c:pt>
                <c:pt idx="251">
                  <c:v>1.2207E-4</c:v>
                </c:pt>
                <c:pt idx="252">
                  <c:v>1.2207E-4</c:v>
                </c:pt>
                <c:pt idx="253">
                  <c:v>1.2207E-4</c:v>
                </c:pt>
                <c:pt idx="254">
                  <c:v>1.2207E-4</c:v>
                </c:pt>
                <c:pt idx="255">
                  <c:v>1.2207E-4</c:v>
                </c:pt>
                <c:pt idx="256">
                  <c:v>1.2207E-4</c:v>
                </c:pt>
                <c:pt idx="257">
                  <c:v>1.2207E-4</c:v>
                </c:pt>
                <c:pt idx="258">
                  <c:v>1.2207E-4</c:v>
                </c:pt>
                <c:pt idx="259">
                  <c:v>1.2207E-4</c:v>
                </c:pt>
                <c:pt idx="260">
                  <c:v>1.2207E-4</c:v>
                </c:pt>
                <c:pt idx="261">
                  <c:v>1.2207E-4</c:v>
                </c:pt>
                <c:pt idx="262">
                  <c:v>1.2207E-4</c:v>
                </c:pt>
                <c:pt idx="263">
                  <c:v>1.2207E-4</c:v>
                </c:pt>
                <c:pt idx="264">
                  <c:v>1.2207E-4</c:v>
                </c:pt>
                <c:pt idx="265">
                  <c:v>1.2207E-4</c:v>
                </c:pt>
                <c:pt idx="266">
                  <c:v>1.2207E-4</c:v>
                </c:pt>
                <c:pt idx="267">
                  <c:v>1.2207E-4</c:v>
                </c:pt>
                <c:pt idx="268">
                  <c:v>1.2207E-4</c:v>
                </c:pt>
                <c:pt idx="269">
                  <c:v>1.2207E-4</c:v>
                </c:pt>
                <c:pt idx="270">
                  <c:v>1.2207E-4</c:v>
                </c:pt>
                <c:pt idx="271">
                  <c:v>1.2207E-4</c:v>
                </c:pt>
                <c:pt idx="272">
                  <c:v>1.2207E-4</c:v>
                </c:pt>
                <c:pt idx="273">
                  <c:v>1.2207E-4</c:v>
                </c:pt>
                <c:pt idx="274">
                  <c:v>1.2207E-4</c:v>
                </c:pt>
                <c:pt idx="275">
                  <c:v>1.2207E-4</c:v>
                </c:pt>
                <c:pt idx="276">
                  <c:v>1.2207E-4</c:v>
                </c:pt>
                <c:pt idx="277">
                  <c:v>1.2207E-4</c:v>
                </c:pt>
                <c:pt idx="278">
                  <c:v>1.2207E-4</c:v>
                </c:pt>
                <c:pt idx="279">
                  <c:v>1.2207E-4</c:v>
                </c:pt>
                <c:pt idx="280">
                  <c:v>1.2207E-4</c:v>
                </c:pt>
                <c:pt idx="281">
                  <c:v>1.2207E-4</c:v>
                </c:pt>
                <c:pt idx="282">
                  <c:v>1.2207E-4</c:v>
                </c:pt>
                <c:pt idx="283">
                  <c:v>1.2207E-4</c:v>
                </c:pt>
                <c:pt idx="284">
                  <c:v>1.2207E-4</c:v>
                </c:pt>
                <c:pt idx="285">
                  <c:v>1.2207E-4</c:v>
                </c:pt>
                <c:pt idx="286">
                  <c:v>1.2207E-4</c:v>
                </c:pt>
                <c:pt idx="287">
                  <c:v>1.2207E-4</c:v>
                </c:pt>
                <c:pt idx="288">
                  <c:v>1.2207E-4</c:v>
                </c:pt>
                <c:pt idx="289">
                  <c:v>1.2207E-4</c:v>
                </c:pt>
                <c:pt idx="290">
                  <c:v>1.2207E-4</c:v>
                </c:pt>
                <c:pt idx="291">
                  <c:v>1.2207E-4</c:v>
                </c:pt>
                <c:pt idx="292">
                  <c:v>1.2207E-4</c:v>
                </c:pt>
                <c:pt idx="293">
                  <c:v>1.2207E-4</c:v>
                </c:pt>
                <c:pt idx="294">
                  <c:v>1.2207E-4</c:v>
                </c:pt>
                <c:pt idx="295">
                  <c:v>1.2207E-4</c:v>
                </c:pt>
                <c:pt idx="296">
                  <c:v>1.2207E-4</c:v>
                </c:pt>
                <c:pt idx="297">
                  <c:v>1.2207E-4</c:v>
                </c:pt>
                <c:pt idx="298">
                  <c:v>1.2207E-4</c:v>
                </c:pt>
                <c:pt idx="299">
                  <c:v>1.2207E-4</c:v>
                </c:pt>
                <c:pt idx="300">
                  <c:v>1.2207E-4</c:v>
                </c:pt>
                <c:pt idx="301">
                  <c:v>1.2207E-4</c:v>
                </c:pt>
                <c:pt idx="302">
                  <c:v>1.2207E-4</c:v>
                </c:pt>
                <c:pt idx="303">
                  <c:v>1.2207E-4</c:v>
                </c:pt>
                <c:pt idx="304">
                  <c:v>1.2207E-4</c:v>
                </c:pt>
                <c:pt idx="305">
                  <c:v>1.2207E-4</c:v>
                </c:pt>
                <c:pt idx="306">
                  <c:v>1.2207E-4</c:v>
                </c:pt>
                <c:pt idx="307">
                  <c:v>1.2207E-4</c:v>
                </c:pt>
                <c:pt idx="308">
                  <c:v>1.2207E-4</c:v>
                </c:pt>
                <c:pt idx="309">
                  <c:v>1.2207E-4</c:v>
                </c:pt>
                <c:pt idx="310">
                  <c:v>1.2207E-4</c:v>
                </c:pt>
                <c:pt idx="311">
                  <c:v>1.2207E-4</c:v>
                </c:pt>
                <c:pt idx="312">
                  <c:v>1.2207E-4</c:v>
                </c:pt>
                <c:pt idx="313">
                  <c:v>1.2207E-4</c:v>
                </c:pt>
                <c:pt idx="314">
                  <c:v>1.2207E-4</c:v>
                </c:pt>
                <c:pt idx="315">
                  <c:v>1.2207E-4</c:v>
                </c:pt>
                <c:pt idx="316">
                  <c:v>1.2207E-4</c:v>
                </c:pt>
                <c:pt idx="317">
                  <c:v>1.2207E-4</c:v>
                </c:pt>
                <c:pt idx="318">
                  <c:v>1.2207E-4</c:v>
                </c:pt>
                <c:pt idx="319">
                  <c:v>1.2207E-4</c:v>
                </c:pt>
                <c:pt idx="320">
                  <c:v>1.2207E-4</c:v>
                </c:pt>
                <c:pt idx="321">
                  <c:v>1.2207E-4</c:v>
                </c:pt>
                <c:pt idx="322">
                  <c:v>1.2207E-4</c:v>
                </c:pt>
                <c:pt idx="323">
                  <c:v>1.2207E-4</c:v>
                </c:pt>
                <c:pt idx="324">
                  <c:v>1.2207E-4</c:v>
                </c:pt>
                <c:pt idx="325">
                  <c:v>1.2207E-4</c:v>
                </c:pt>
                <c:pt idx="326">
                  <c:v>1.2207E-4</c:v>
                </c:pt>
                <c:pt idx="327">
                  <c:v>1.2207E-4</c:v>
                </c:pt>
                <c:pt idx="328">
                  <c:v>1.2207E-4</c:v>
                </c:pt>
                <c:pt idx="329">
                  <c:v>1.2207E-4</c:v>
                </c:pt>
                <c:pt idx="330">
                  <c:v>1.2207E-4</c:v>
                </c:pt>
                <c:pt idx="331">
                  <c:v>1.2207E-4</c:v>
                </c:pt>
                <c:pt idx="332">
                  <c:v>1.2207E-4</c:v>
                </c:pt>
                <c:pt idx="333">
                  <c:v>1.2207E-4</c:v>
                </c:pt>
                <c:pt idx="334">
                  <c:v>1.2207E-4</c:v>
                </c:pt>
                <c:pt idx="335">
                  <c:v>1.2207E-4</c:v>
                </c:pt>
                <c:pt idx="336">
                  <c:v>1.2207E-4</c:v>
                </c:pt>
                <c:pt idx="337">
                  <c:v>1.2207E-4</c:v>
                </c:pt>
                <c:pt idx="338">
                  <c:v>1.2207E-4</c:v>
                </c:pt>
                <c:pt idx="339">
                  <c:v>1.2207E-4</c:v>
                </c:pt>
                <c:pt idx="340">
                  <c:v>1.2207E-4</c:v>
                </c:pt>
                <c:pt idx="341">
                  <c:v>1.2207E-4</c:v>
                </c:pt>
                <c:pt idx="342">
                  <c:v>1.2207E-4</c:v>
                </c:pt>
                <c:pt idx="343">
                  <c:v>1.2207E-4</c:v>
                </c:pt>
                <c:pt idx="344">
                  <c:v>1.2207E-4</c:v>
                </c:pt>
                <c:pt idx="345">
                  <c:v>1.2207E-4</c:v>
                </c:pt>
                <c:pt idx="346">
                  <c:v>1.2207E-4</c:v>
                </c:pt>
                <c:pt idx="347">
                  <c:v>1.2207E-4</c:v>
                </c:pt>
                <c:pt idx="348">
                  <c:v>1.2207E-4</c:v>
                </c:pt>
                <c:pt idx="349">
                  <c:v>1.2207E-4</c:v>
                </c:pt>
                <c:pt idx="350">
                  <c:v>1.2207E-4</c:v>
                </c:pt>
                <c:pt idx="351">
                  <c:v>1.2207E-4</c:v>
                </c:pt>
                <c:pt idx="352">
                  <c:v>1.2207E-4</c:v>
                </c:pt>
                <c:pt idx="353">
                  <c:v>1.2207E-4</c:v>
                </c:pt>
                <c:pt idx="354">
                  <c:v>1.2207E-4</c:v>
                </c:pt>
                <c:pt idx="355">
                  <c:v>1.2207E-4</c:v>
                </c:pt>
                <c:pt idx="356">
                  <c:v>1.2207E-4</c:v>
                </c:pt>
                <c:pt idx="357">
                  <c:v>1.2207E-4</c:v>
                </c:pt>
                <c:pt idx="358">
                  <c:v>1.2207E-4</c:v>
                </c:pt>
                <c:pt idx="359">
                  <c:v>1.2207E-4</c:v>
                </c:pt>
                <c:pt idx="360">
                  <c:v>1.2207E-4</c:v>
                </c:pt>
                <c:pt idx="361">
                  <c:v>1.2207E-4</c:v>
                </c:pt>
                <c:pt idx="362">
                  <c:v>1.2207E-4</c:v>
                </c:pt>
                <c:pt idx="363">
                  <c:v>1.2207E-4</c:v>
                </c:pt>
                <c:pt idx="364">
                  <c:v>1.2207E-4</c:v>
                </c:pt>
                <c:pt idx="365">
                  <c:v>1.2207E-4</c:v>
                </c:pt>
                <c:pt idx="366">
                  <c:v>1.2207E-4</c:v>
                </c:pt>
                <c:pt idx="367">
                  <c:v>1.2207E-4</c:v>
                </c:pt>
                <c:pt idx="368">
                  <c:v>1.2207E-4</c:v>
                </c:pt>
                <c:pt idx="369">
                  <c:v>1.2207E-4</c:v>
                </c:pt>
                <c:pt idx="370">
                  <c:v>1.2207E-4</c:v>
                </c:pt>
                <c:pt idx="371">
                  <c:v>1.2207E-4</c:v>
                </c:pt>
                <c:pt idx="372">
                  <c:v>1.2207E-4</c:v>
                </c:pt>
                <c:pt idx="373">
                  <c:v>1.2207E-4</c:v>
                </c:pt>
                <c:pt idx="374">
                  <c:v>1.2207E-4</c:v>
                </c:pt>
                <c:pt idx="375">
                  <c:v>1.2207E-4</c:v>
                </c:pt>
                <c:pt idx="376">
                  <c:v>1.2207E-4</c:v>
                </c:pt>
                <c:pt idx="377">
                  <c:v>1.2207E-4</c:v>
                </c:pt>
                <c:pt idx="378">
                  <c:v>1.2207E-4</c:v>
                </c:pt>
                <c:pt idx="379">
                  <c:v>1.2207E-4</c:v>
                </c:pt>
                <c:pt idx="380">
                  <c:v>1.2207E-4</c:v>
                </c:pt>
                <c:pt idx="381">
                  <c:v>1.2207E-4</c:v>
                </c:pt>
                <c:pt idx="382">
                  <c:v>1.2207E-4</c:v>
                </c:pt>
                <c:pt idx="383">
                  <c:v>1.2207E-4</c:v>
                </c:pt>
                <c:pt idx="384">
                  <c:v>1.2207E-4</c:v>
                </c:pt>
                <c:pt idx="385">
                  <c:v>1.2207E-4</c:v>
                </c:pt>
                <c:pt idx="386">
                  <c:v>1.2207E-4</c:v>
                </c:pt>
                <c:pt idx="387">
                  <c:v>1.2207E-4</c:v>
                </c:pt>
                <c:pt idx="388">
                  <c:v>1.2207E-4</c:v>
                </c:pt>
                <c:pt idx="389">
                  <c:v>1.2207E-4</c:v>
                </c:pt>
                <c:pt idx="390">
                  <c:v>1.2207E-4</c:v>
                </c:pt>
                <c:pt idx="391">
                  <c:v>1.2207E-4</c:v>
                </c:pt>
                <c:pt idx="392">
                  <c:v>1.2207E-4</c:v>
                </c:pt>
                <c:pt idx="393">
                  <c:v>1.2207E-4</c:v>
                </c:pt>
                <c:pt idx="394">
                  <c:v>1.2207E-4</c:v>
                </c:pt>
                <c:pt idx="395">
                  <c:v>1.2207E-4</c:v>
                </c:pt>
                <c:pt idx="396">
                  <c:v>1.2207E-4</c:v>
                </c:pt>
                <c:pt idx="397">
                  <c:v>1.2207E-4</c:v>
                </c:pt>
                <c:pt idx="398">
                  <c:v>1.2207E-4</c:v>
                </c:pt>
                <c:pt idx="399">
                  <c:v>1.2207E-4</c:v>
                </c:pt>
                <c:pt idx="400">
                  <c:v>1.2207E-4</c:v>
                </c:pt>
                <c:pt idx="401">
                  <c:v>1.2207E-4</c:v>
                </c:pt>
                <c:pt idx="402">
                  <c:v>1.2207E-4</c:v>
                </c:pt>
                <c:pt idx="403">
                  <c:v>1.2207E-4</c:v>
                </c:pt>
                <c:pt idx="404">
                  <c:v>1.2207E-4</c:v>
                </c:pt>
                <c:pt idx="405">
                  <c:v>1.2207E-4</c:v>
                </c:pt>
                <c:pt idx="406">
                  <c:v>1.2207E-4</c:v>
                </c:pt>
                <c:pt idx="407">
                  <c:v>1.2207E-4</c:v>
                </c:pt>
                <c:pt idx="408">
                  <c:v>1.2207E-4</c:v>
                </c:pt>
                <c:pt idx="409">
                  <c:v>1.2207E-4</c:v>
                </c:pt>
                <c:pt idx="410">
                  <c:v>1.2207E-4</c:v>
                </c:pt>
                <c:pt idx="411">
                  <c:v>1.2207E-4</c:v>
                </c:pt>
                <c:pt idx="412">
                  <c:v>1.2207E-4</c:v>
                </c:pt>
                <c:pt idx="413">
                  <c:v>1.2207E-4</c:v>
                </c:pt>
                <c:pt idx="414">
                  <c:v>1.2207E-4</c:v>
                </c:pt>
                <c:pt idx="415">
                  <c:v>1.2207E-4</c:v>
                </c:pt>
                <c:pt idx="416">
                  <c:v>3.6621000000000001E-4</c:v>
                </c:pt>
                <c:pt idx="417">
                  <c:v>1.95313E-3</c:v>
                </c:pt>
                <c:pt idx="418">
                  <c:v>1.95313E-3</c:v>
                </c:pt>
                <c:pt idx="419">
                  <c:v>4.7607400000000003E-3</c:v>
                </c:pt>
                <c:pt idx="420">
                  <c:v>8.5449199999999993E-3</c:v>
                </c:pt>
                <c:pt idx="421">
                  <c:v>1.3671880000000001E-2</c:v>
                </c:pt>
                <c:pt idx="422">
                  <c:v>1.3671880000000001E-2</c:v>
                </c:pt>
                <c:pt idx="423">
                  <c:v>2.0019530000000001E-2</c:v>
                </c:pt>
                <c:pt idx="424">
                  <c:v>2.8320310000000001E-2</c:v>
                </c:pt>
                <c:pt idx="425">
                  <c:v>3.6621090000000002E-2</c:v>
                </c:pt>
                <c:pt idx="426">
                  <c:v>4.5898439999999999E-2</c:v>
                </c:pt>
                <c:pt idx="427">
                  <c:v>5.7983399999999997E-2</c:v>
                </c:pt>
                <c:pt idx="428">
                  <c:v>5.7983399999999997E-2</c:v>
                </c:pt>
                <c:pt idx="429">
                  <c:v>6.9580080000000002E-2</c:v>
                </c:pt>
                <c:pt idx="430">
                  <c:v>8.4228520000000001E-2</c:v>
                </c:pt>
                <c:pt idx="431">
                  <c:v>9.9365229999999999E-2</c:v>
                </c:pt>
                <c:pt idx="432">
                  <c:v>9.9365229999999999E-2</c:v>
                </c:pt>
                <c:pt idx="433">
                  <c:v>0.11560059</c:v>
                </c:pt>
                <c:pt idx="434">
                  <c:v>0.13171387000000001</c:v>
                </c:pt>
                <c:pt idx="435">
                  <c:v>0.15185546999999999</c:v>
                </c:pt>
                <c:pt idx="436">
                  <c:v>0.17333984</c:v>
                </c:pt>
                <c:pt idx="437">
                  <c:v>0.19335938</c:v>
                </c:pt>
                <c:pt idx="438">
                  <c:v>0.19335938</c:v>
                </c:pt>
                <c:pt idx="439">
                  <c:v>0.21411132999999999</c:v>
                </c:pt>
                <c:pt idx="440">
                  <c:v>0.23950194999999999</c:v>
                </c:pt>
                <c:pt idx="441">
                  <c:v>0.23950194999999999</c:v>
                </c:pt>
                <c:pt idx="442">
                  <c:v>0.26232909999999998</c:v>
                </c:pt>
                <c:pt idx="443">
                  <c:v>0.31530762000000001</c:v>
                </c:pt>
                <c:pt idx="444">
                  <c:v>0.31530762000000001</c:v>
                </c:pt>
                <c:pt idx="445">
                  <c:v>0.34143066</c:v>
                </c:pt>
                <c:pt idx="446">
                  <c:v>0.3729248</c:v>
                </c:pt>
                <c:pt idx="447">
                  <c:v>0.3729248</c:v>
                </c:pt>
                <c:pt idx="448">
                  <c:v>0.40161132999999999</c:v>
                </c:pt>
                <c:pt idx="449">
                  <c:v>0.43615723000000001</c:v>
                </c:pt>
                <c:pt idx="450">
                  <c:v>0.46728515999999998</c:v>
                </c:pt>
                <c:pt idx="451">
                  <c:v>0.46728515999999998</c:v>
                </c:pt>
                <c:pt idx="452">
                  <c:v>0.53747559</c:v>
                </c:pt>
                <c:pt idx="453">
                  <c:v>0.57177734000000002</c:v>
                </c:pt>
                <c:pt idx="454">
                  <c:v>0.57177734000000002</c:v>
                </c:pt>
                <c:pt idx="455">
                  <c:v>0.61242675999999996</c:v>
                </c:pt>
                <c:pt idx="456">
                  <c:v>0.64855956999999997</c:v>
                </c:pt>
                <c:pt idx="457">
                  <c:v>0.64855956999999997</c:v>
                </c:pt>
                <c:pt idx="458">
                  <c:v>0.69201659999999998</c:v>
                </c:pt>
                <c:pt idx="459">
                  <c:v>0.73107909999999998</c:v>
                </c:pt>
                <c:pt idx="460">
                  <c:v>0.77429199000000004</c:v>
                </c:pt>
                <c:pt idx="461">
                  <c:v>0.81848145000000005</c:v>
                </c:pt>
                <c:pt idx="462">
                  <c:v>0.86694336000000005</c:v>
                </c:pt>
                <c:pt idx="463">
                  <c:v>0.90991211000000005</c:v>
                </c:pt>
                <c:pt idx="464">
                  <c:v>0.90991211000000005</c:v>
                </c:pt>
                <c:pt idx="465">
                  <c:v>0.96118163999999995</c:v>
                </c:pt>
                <c:pt idx="466">
                  <c:v>1.0073242200000001</c:v>
                </c:pt>
                <c:pt idx="467">
                  <c:v>1.0073242200000001</c:v>
                </c:pt>
                <c:pt idx="468">
                  <c:v>1.0540771499999999</c:v>
                </c:pt>
                <c:pt idx="469">
                  <c:v>1.10559082</c:v>
                </c:pt>
                <c:pt idx="470">
                  <c:v>1.1580810500000001</c:v>
                </c:pt>
                <c:pt idx="471">
                  <c:v>1.2116699200000001</c:v>
                </c:pt>
                <c:pt idx="472">
                  <c:v>1.26293945</c:v>
                </c:pt>
                <c:pt idx="473">
                  <c:v>1.3236083999999999</c:v>
                </c:pt>
                <c:pt idx="474">
                  <c:v>1.3236083999999999</c:v>
                </c:pt>
                <c:pt idx="475">
                  <c:v>1.3811035199999999</c:v>
                </c:pt>
                <c:pt idx="476">
                  <c:v>1.4271240199999999</c:v>
                </c:pt>
                <c:pt idx="477">
                  <c:v>1.4271240199999999</c:v>
                </c:pt>
                <c:pt idx="478">
                  <c:v>1.50378418</c:v>
                </c:pt>
                <c:pt idx="479">
                  <c:v>1.6192626999999999</c:v>
                </c:pt>
                <c:pt idx="480">
                  <c:v>1.6192626999999999</c:v>
                </c:pt>
                <c:pt idx="481">
                  <c:v>1.68737793</c:v>
                </c:pt>
                <c:pt idx="482">
                  <c:v>1.74731445</c:v>
                </c:pt>
                <c:pt idx="483">
                  <c:v>1.8088378899999999</c:v>
                </c:pt>
                <c:pt idx="484">
                  <c:v>1.8088378899999999</c:v>
                </c:pt>
                <c:pt idx="485">
                  <c:v>1.8812255899999999</c:v>
                </c:pt>
                <c:pt idx="486">
                  <c:v>1.9398193399999999</c:v>
                </c:pt>
                <c:pt idx="487">
                  <c:v>1.9398193399999999</c:v>
                </c:pt>
                <c:pt idx="488">
                  <c:v>2.0341796900000002</c:v>
                </c:pt>
                <c:pt idx="489">
                  <c:v>2.1003417999999998</c:v>
                </c:pt>
                <c:pt idx="490">
                  <c:v>2.1730957000000002</c:v>
                </c:pt>
                <c:pt idx="491">
                  <c:v>2.2414550800000002</c:v>
                </c:pt>
                <c:pt idx="492">
                  <c:v>2.32116699</c:v>
                </c:pt>
                <c:pt idx="493">
                  <c:v>2.32116699</c:v>
                </c:pt>
                <c:pt idx="494">
                  <c:v>2.39172363</c:v>
                </c:pt>
                <c:pt idx="495">
                  <c:v>2.46374512</c:v>
                </c:pt>
                <c:pt idx="496">
                  <c:v>2.5473632799999999</c:v>
                </c:pt>
                <c:pt idx="497">
                  <c:v>2.5473632799999999</c:v>
                </c:pt>
                <c:pt idx="498">
                  <c:v>2.70227051</c:v>
                </c:pt>
                <c:pt idx="499">
                  <c:v>2.77844238</c:v>
                </c:pt>
                <c:pt idx="500">
                  <c:v>2.77844238</c:v>
                </c:pt>
                <c:pt idx="501">
                  <c:v>2.8670654299999998</c:v>
                </c:pt>
                <c:pt idx="502">
                  <c:v>2.9519042999999998</c:v>
                </c:pt>
                <c:pt idx="503">
                  <c:v>2.9519042999999998</c:v>
                </c:pt>
                <c:pt idx="504">
                  <c:v>3.0314941399999999</c:v>
                </c:pt>
                <c:pt idx="505">
                  <c:v>3.1243896499999999</c:v>
                </c:pt>
                <c:pt idx="506">
                  <c:v>3.20617676</c:v>
                </c:pt>
                <c:pt idx="507">
                  <c:v>3.3022460900000001</c:v>
                </c:pt>
                <c:pt idx="508">
                  <c:v>3.3862304700000001</c:v>
                </c:pt>
                <c:pt idx="509">
                  <c:v>3.3862304700000001</c:v>
                </c:pt>
                <c:pt idx="510">
                  <c:v>3.47070313</c:v>
                </c:pt>
                <c:pt idx="511">
                  <c:v>3.5777587899999999</c:v>
                </c:pt>
                <c:pt idx="512">
                  <c:v>3.6647949199999998</c:v>
                </c:pt>
                <c:pt idx="513">
                  <c:v>3.6647949199999998</c:v>
                </c:pt>
                <c:pt idx="514">
                  <c:v>3.7532958999999999</c:v>
                </c:pt>
                <c:pt idx="515">
                  <c:v>3.9477539099999999</c:v>
                </c:pt>
                <c:pt idx="516">
                  <c:v>3.9477539099999999</c:v>
                </c:pt>
                <c:pt idx="517">
                  <c:v>4.0395507799999999</c:v>
                </c:pt>
                <c:pt idx="518">
                  <c:v>4.1470947300000001</c:v>
                </c:pt>
                <c:pt idx="519">
                  <c:v>4.1470947300000001</c:v>
                </c:pt>
                <c:pt idx="520">
                  <c:v>4.2481689500000002</c:v>
                </c:pt>
                <c:pt idx="521">
                  <c:v>4.3513183599999996</c:v>
                </c:pt>
                <c:pt idx="522">
                  <c:v>4.4476318399999997</c:v>
                </c:pt>
                <c:pt idx="523">
                  <c:v>4.4476318399999997</c:v>
                </c:pt>
                <c:pt idx="524">
                  <c:v>4.6666259800000001</c:v>
                </c:pt>
                <c:pt idx="525">
                  <c:v>4.6666259800000001</c:v>
                </c:pt>
                <c:pt idx="526">
                  <c:v>4.7663574200000003</c:v>
                </c:pt>
                <c:pt idx="527">
                  <c:v>4.8747558599999996</c:v>
                </c:pt>
                <c:pt idx="528">
                  <c:v>4.9851074200000003</c:v>
                </c:pt>
                <c:pt idx="529">
                  <c:v>4.9851074200000003</c:v>
                </c:pt>
                <c:pt idx="530">
                  <c:v>5.0958252000000002</c:v>
                </c:pt>
                <c:pt idx="531">
                  <c:v>5.2086181600000003</c:v>
                </c:pt>
                <c:pt idx="532">
                  <c:v>5.3137207000000002</c:v>
                </c:pt>
                <c:pt idx="533">
                  <c:v>5.4284667999999998</c:v>
                </c:pt>
                <c:pt idx="534">
                  <c:v>5.5366210899999997</c:v>
                </c:pt>
                <c:pt idx="535">
                  <c:v>5.65319824</c:v>
                </c:pt>
                <c:pt idx="536">
                  <c:v>5.65319824</c:v>
                </c:pt>
                <c:pt idx="537">
                  <c:v>5.7631835899999997</c:v>
                </c:pt>
                <c:pt idx="538">
                  <c:v>5.8909912100000001</c:v>
                </c:pt>
                <c:pt idx="539">
                  <c:v>5.8909912100000001</c:v>
                </c:pt>
                <c:pt idx="540">
                  <c:v>6.01171875</c:v>
                </c:pt>
                <c:pt idx="541">
                  <c:v>6.1256103499999996</c:v>
                </c:pt>
                <c:pt idx="542">
                  <c:v>6.2480468800000004</c:v>
                </c:pt>
                <c:pt idx="543">
                  <c:v>6.3726806600000003</c:v>
                </c:pt>
                <c:pt idx="544">
                  <c:v>6.4978027300000001</c:v>
                </c:pt>
                <c:pt idx="545">
                  <c:v>6.6254882799999999</c:v>
                </c:pt>
                <c:pt idx="546">
                  <c:v>6.6254882799999999</c:v>
                </c:pt>
                <c:pt idx="547">
                  <c:v>6.7435302699999999</c:v>
                </c:pt>
                <c:pt idx="548">
                  <c:v>6.8638915999999996</c:v>
                </c:pt>
                <c:pt idx="549">
                  <c:v>6.8638915999999996</c:v>
                </c:pt>
                <c:pt idx="550">
                  <c:v>7.1352539100000003</c:v>
                </c:pt>
                <c:pt idx="551">
                  <c:v>7.2583007799999999</c:v>
                </c:pt>
                <c:pt idx="552">
                  <c:v>7.2583007799999999</c:v>
                </c:pt>
                <c:pt idx="553">
                  <c:v>7.4022216800000002</c:v>
                </c:pt>
                <c:pt idx="554">
                  <c:v>7.5275878900000004</c:v>
                </c:pt>
                <c:pt idx="555">
                  <c:v>7.6544189500000002</c:v>
                </c:pt>
                <c:pt idx="556">
                  <c:v>7.6544189500000002</c:v>
                </c:pt>
                <c:pt idx="557">
                  <c:v>7.8021240199999999</c:v>
                </c:pt>
                <c:pt idx="558">
                  <c:v>7.9306640599999998</c:v>
                </c:pt>
                <c:pt idx="559">
                  <c:v>8.0809326200000005</c:v>
                </c:pt>
                <c:pt idx="560">
                  <c:v>8.2119140599999998</c:v>
                </c:pt>
                <c:pt idx="561">
                  <c:v>8.3447265599999998</c:v>
                </c:pt>
                <c:pt idx="562">
                  <c:v>8.3447265599999998</c:v>
                </c:pt>
                <c:pt idx="563">
                  <c:v>8.4982910199999999</c:v>
                </c:pt>
                <c:pt idx="564">
                  <c:v>8.6326904300000002</c:v>
                </c:pt>
                <c:pt idx="565">
                  <c:v>8.7893066399999995</c:v>
                </c:pt>
                <c:pt idx="566">
                  <c:v>8.7893066399999995</c:v>
                </c:pt>
                <c:pt idx="567">
                  <c:v>9.0856933600000005</c:v>
                </c:pt>
                <c:pt idx="568">
                  <c:v>9.0856933600000005</c:v>
                </c:pt>
                <c:pt idx="569">
                  <c:v>9.2246093800000004</c:v>
                </c:pt>
                <c:pt idx="570">
                  <c:v>9.3756103500000005</c:v>
                </c:pt>
                <c:pt idx="571">
                  <c:v>9.5168456999999993</c:v>
                </c:pt>
                <c:pt idx="572">
                  <c:v>9.5168456999999993</c:v>
                </c:pt>
                <c:pt idx="573">
                  <c:v>9.6705322299999992</c:v>
                </c:pt>
                <c:pt idx="574">
                  <c:v>9.8245849599999993</c:v>
                </c:pt>
                <c:pt idx="575">
                  <c:v>9.9808349599999993</c:v>
                </c:pt>
                <c:pt idx="576">
                  <c:v>9.9808349599999993</c:v>
                </c:pt>
                <c:pt idx="577">
                  <c:v>10.137207030000001</c:v>
                </c:pt>
                <c:pt idx="578">
                  <c:v>10.45544434</c:v>
                </c:pt>
                <c:pt idx="579">
                  <c:v>10.45544434</c:v>
                </c:pt>
                <c:pt idx="580">
                  <c:v>10.60449219</c:v>
                </c:pt>
                <c:pt idx="581">
                  <c:v>10.77807617</c:v>
                </c:pt>
                <c:pt idx="582">
                  <c:v>10.77807617</c:v>
                </c:pt>
                <c:pt idx="583">
                  <c:v>10.95239258</c:v>
                </c:pt>
                <c:pt idx="584">
                  <c:v>11.08227539</c:v>
                </c:pt>
                <c:pt idx="585">
                  <c:v>11.246704100000001</c:v>
                </c:pt>
                <c:pt idx="586">
                  <c:v>11.246704100000001</c:v>
                </c:pt>
                <c:pt idx="587">
                  <c:v>11.58190918</c:v>
                </c:pt>
                <c:pt idx="588">
                  <c:v>11.750610350000001</c:v>
                </c:pt>
                <c:pt idx="589">
                  <c:v>11.750610350000001</c:v>
                </c:pt>
                <c:pt idx="590">
                  <c:v>11.921386719999999</c:v>
                </c:pt>
                <c:pt idx="591">
                  <c:v>12.07995605</c:v>
                </c:pt>
                <c:pt idx="592">
                  <c:v>12.07995605</c:v>
                </c:pt>
                <c:pt idx="593">
                  <c:v>12.265258790000001</c:v>
                </c:pt>
                <c:pt idx="594">
                  <c:v>12.43945313</c:v>
                </c:pt>
                <c:pt idx="595">
                  <c:v>12.61437988</c:v>
                </c:pt>
                <c:pt idx="596">
                  <c:v>12.77844238</c:v>
                </c:pt>
                <c:pt idx="597">
                  <c:v>12.94311523</c:v>
                </c:pt>
                <c:pt idx="598">
                  <c:v>13.13452148</c:v>
                </c:pt>
                <c:pt idx="599">
                  <c:v>13.13452148</c:v>
                </c:pt>
                <c:pt idx="600">
                  <c:v>13.302246090000001</c:v>
                </c:pt>
                <c:pt idx="601">
                  <c:v>13.49597168</c:v>
                </c:pt>
                <c:pt idx="602">
                  <c:v>13.49597168</c:v>
                </c:pt>
                <c:pt idx="603">
                  <c:v>13.66516113</c:v>
                </c:pt>
                <c:pt idx="604">
                  <c:v>13.8359375</c:v>
                </c:pt>
                <c:pt idx="605">
                  <c:v>14.00695801</c:v>
                </c:pt>
                <c:pt idx="606">
                  <c:v>14.20629883</c:v>
                </c:pt>
                <c:pt idx="607">
                  <c:v>14.407470699999999</c:v>
                </c:pt>
                <c:pt idx="608">
                  <c:v>14.581542969999999</c:v>
                </c:pt>
                <c:pt idx="609">
                  <c:v>14.581542969999999</c:v>
                </c:pt>
                <c:pt idx="610">
                  <c:v>14.758178709999999</c:v>
                </c:pt>
                <c:pt idx="611">
                  <c:v>14.9630127</c:v>
                </c:pt>
                <c:pt idx="612">
                  <c:v>14.9630127</c:v>
                </c:pt>
                <c:pt idx="613">
                  <c:v>15.34777832</c:v>
                </c:pt>
                <c:pt idx="614">
                  <c:v>15.52893066</c:v>
                </c:pt>
                <c:pt idx="615">
                  <c:v>15.52893066</c:v>
                </c:pt>
                <c:pt idx="616">
                  <c:v>15.73815918</c:v>
                </c:pt>
                <c:pt idx="617">
                  <c:v>15.92077637</c:v>
                </c:pt>
                <c:pt idx="618">
                  <c:v>16.1192627</c:v>
                </c:pt>
                <c:pt idx="619">
                  <c:v>16.1192627</c:v>
                </c:pt>
                <c:pt idx="620">
                  <c:v>16.31835938</c:v>
                </c:pt>
                <c:pt idx="621">
                  <c:v>16.504516599999999</c:v>
                </c:pt>
                <c:pt idx="622">
                  <c:v>16.72106934</c:v>
                </c:pt>
                <c:pt idx="623">
                  <c:v>16.92419434</c:v>
                </c:pt>
                <c:pt idx="624">
                  <c:v>17.11303711</c:v>
                </c:pt>
                <c:pt idx="625">
                  <c:v>17.11303711</c:v>
                </c:pt>
                <c:pt idx="626">
                  <c:v>17.31860352</c:v>
                </c:pt>
                <c:pt idx="627">
                  <c:v>17.511108400000001</c:v>
                </c:pt>
                <c:pt idx="628">
                  <c:v>17.733642580000001</c:v>
                </c:pt>
                <c:pt idx="629">
                  <c:v>17.733642580000001</c:v>
                </c:pt>
                <c:pt idx="630">
                  <c:v>17.927246090000001</c:v>
                </c:pt>
                <c:pt idx="631">
                  <c:v>18.137329099999999</c:v>
                </c:pt>
                <c:pt idx="632">
                  <c:v>18.34936523</c:v>
                </c:pt>
                <c:pt idx="633">
                  <c:v>18.562011720000001</c:v>
                </c:pt>
                <c:pt idx="634">
                  <c:v>18.7755127</c:v>
                </c:pt>
                <c:pt idx="635">
                  <c:v>18.7755127</c:v>
                </c:pt>
                <c:pt idx="636">
                  <c:v>18.99047852</c:v>
                </c:pt>
                <c:pt idx="637">
                  <c:v>19.191894529999999</c:v>
                </c:pt>
                <c:pt idx="638">
                  <c:v>19.409545900000001</c:v>
                </c:pt>
                <c:pt idx="639">
                  <c:v>19.409545900000001</c:v>
                </c:pt>
                <c:pt idx="640">
                  <c:v>19.84741211</c:v>
                </c:pt>
                <c:pt idx="641">
                  <c:v>19.84741211</c:v>
                </c:pt>
                <c:pt idx="642">
                  <c:v>20.053222659999999</c:v>
                </c:pt>
                <c:pt idx="643">
                  <c:v>20.27575684</c:v>
                </c:pt>
                <c:pt idx="644">
                  <c:v>20.51538086</c:v>
                </c:pt>
                <c:pt idx="645">
                  <c:v>20.51538086</c:v>
                </c:pt>
                <c:pt idx="646">
                  <c:v>20.707397459999999</c:v>
                </c:pt>
                <c:pt idx="647">
                  <c:v>20.94921875</c:v>
                </c:pt>
                <c:pt idx="648">
                  <c:v>21.176757810000002</c:v>
                </c:pt>
                <c:pt idx="649">
                  <c:v>21.389160159999999</c:v>
                </c:pt>
                <c:pt idx="650">
                  <c:v>21.618530270000001</c:v>
                </c:pt>
                <c:pt idx="651">
                  <c:v>21.618530270000001</c:v>
                </c:pt>
                <c:pt idx="652">
                  <c:v>21.832641599999999</c:v>
                </c:pt>
                <c:pt idx="653">
                  <c:v>22.080932619999999</c:v>
                </c:pt>
                <c:pt idx="654">
                  <c:v>22.31420898</c:v>
                </c:pt>
                <c:pt idx="655">
                  <c:v>22.31420898</c:v>
                </c:pt>
                <c:pt idx="656">
                  <c:v>22.531982419999999</c:v>
                </c:pt>
                <c:pt idx="657">
                  <c:v>22.784667970000001</c:v>
                </c:pt>
                <c:pt idx="658">
                  <c:v>23.004638669999999</c:v>
                </c:pt>
                <c:pt idx="659">
                  <c:v>23.242797849999999</c:v>
                </c:pt>
                <c:pt idx="660">
                  <c:v>23.481567380000001</c:v>
                </c:pt>
                <c:pt idx="661">
                  <c:v>23.481567380000001</c:v>
                </c:pt>
                <c:pt idx="662">
                  <c:v>23.704589840000001</c:v>
                </c:pt>
                <c:pt idx="663">
                  <c:v>23.963623049999999</c:v>
                </c:pt>
                <c:pt idx="664">
                  <c:v>24.1895752</c:v>
                </c:pt>
                <c:pt idx="665">
                  <c:v>24.1895752</c:v>
                </c:pt>
                <c:pt idx="666">
                  <c:v>24.45141602</c:v>
                </c:pt>
                <c:pt idx="667">
                  <c:v>24.907714840000001</c:v>
                </c:pt>
                <c:pt idx="668">
                  <c:v>24.907714840000001</c:v>
                </c:pt>
                <c:pt idx="669">
                  <c:v>25.172973630000001</c:v>
                </c:pt>
                <c:pt idx="670">
                  <c:v>25.421875</c:v>
                </c:pt>
                <c:pt idx="671">
                  <c:v>25.421875</c:v>
                </c:pt>
                <c:pt idx="672">
                  <c:v>25.67175293</c:v>
                </c:pt>
                <c:pt idx="673">
                  <c:v>25.905273439999998</c:v>
                </c:pt>
                <c:pt idx="674">
                  <c:v>26.140014650000001</c:v>
                </c:pt>
                <c:pt idx="675">
                  <c:v>26.140014650000001</c:v>
                </c:pt>
                <c:pt idx="676">
                  <c:v>26.41186523</c:v>
                </c:pt>
                <c:pt idx="677">
                  <c:v>26.923217770000001</c:v>
                </c:pt>
                <c:pt idx="678">
                  <c:v>26.923217770000001</c:v>
                </c:pt>
                <c:pt idx="679">
                  <c:v>27.1619873</c:v>
                </c:pt>
                <c:pt idx="680">
                  <c:v>27.43933105</c:v>
                </c:pt>
                <c:pt idx="681">
                  <c:v>27.43933105</c:v>
                </c:pt>
                <c:pt idx="682">
                  <c:v>27.680419919999999</c:v>
                </c:pt>
                <c:pt idx="683">
                  <c:v>27.94140625</c:v>
                </c:pt>
                <c:pt idx="684">
                  <c:v>28.22241211</c:v>
                </c:pt>
                <c:pt idx="685">
                  <c:v>28.448120119999999</c:v>
                </c:pt>
                <c:pt idx="686">
                  <c:v>28.731689450000001</c:v>
                </c:pt>
                <c:pt idx="687">
                  <c:v>28.9786377</c:v>
                </c:pt>
                <c:pt idx="688">
                  <c:v>28.9786377</c:v>
                </c:pt>
                <c:pt idx="689">
                  <c:v>29.265136720000001</c:v>
                </c:pt>
                <c:pt idx="690">
                  <c:v>29.514282229999999</c:v>
                </c:pt>
                <c:pt idx="691">
                  <c:v>29.514282229999999</c:v>
                </c:pt>
                <c:pt idx="692">
                  <c:v>29.764770510000002</c:v>
                </c:pt>
                <c:pt idx="693">
                  <c:v>30.05493164</c:v>
                </c:pt>
                <c:pt idx="694">
                  <c:v>30.326782229999999</c:v>
                </c:pt>
                <c:pt idx="695">
                  <c:v>30.59985352</c:v>
                </c:pt>
                <c:pt idx="696">
                  <c:v>30.854858400000001</c:v>
                </c:pt>
                <c:pt idx="697">
                  <c:v>30.854858400000001</c:v>
                </c:pt>
                <c:pt idx="698">
                  <c:v>31.13061523</c:v>
                </c:pt>
                <c:pt idx="699">
                  <c:v>31.426879880000001</c:v>
                </c:pt>
                <c:pt idx="700">
                  <c:v>31.68518066</c:v>
                </c:pt>
                <c:pt idx="701">
                  <c:v>31.68518066</c:v>
                </c:pt>
                <c:pt idx="702">
                  <c:v>31.964355470000001</c:v>
                </c:pt>
                <c:pt idx="703">
                  <c:v>32.506469729999999</c:v>
                </c:pt>
                <c:pt idx="704">
                  <c:v>32.506469729999999</c:v>
                </c:pt>
                <c:pt idx="705">
                  <c:v>32.768798830000001</c:v>
                </c:pt>
                <c:pt idx="706">
                  <c:v>33.073242190000002</c:v>
                </c:pt>
                <c:pt idx="707">
                  <c:v>33.338378910000003</c:v>
                </c:pt>
                <c:pt idx="708">
                  <c:v>33.338378910000003</c:v>
                </c:pt>
                <c:pt idx="709">
                  <c:v>33.62475586</c:v>
                </c:pt>
                <c:pt idx="710">
                  <c:v>33.91223145</c:v>
                </c:pt>
                <c:pt idx="711">
                  <c:v>33.91223145</c:v>
                </c:pt>
                <c:pt idx="712">
                  <c:v>34.490966800000002</c:v>
                </c:pt>
                <c:pt idx="713">
                  <c:v>34.782348630000001</c:v>
                </c:pt>
                <c:pt idx="714">
                  <c:v>34.782348630000001</c:v>
                </c:pt>
                <c:pt idx="715">
                  <c:v>35.053955080000001</c:v>
                </c:pt>
                <c:pt idx="716">
                  <c:v>35.34741211</c:v>
                </c:pt>
                <c:pt idx="717">
                  <c:v>35.621215820000003</c:v>
                </c:pt>
                <c:pt idx="718">
                  <c:v>35.621215820000003</c:v>
                </c:pt>
                <c:pt idx="719">
                  <c:v>35.916992190000002</c:v>
                </c:pt>
                <c:pt idx="720">
                  <c:v>36.192871089999997</c:v>
                </c:pt>
                <c:pt idx="721">
                  <c:v>36.512573240000002</c:v>
                </c:pt>
                <c:pt idx="722">
                  <c:v>36.812377929999997</c:v>
                </c:pt>
                <c:pt idx="723">
                  <c:v>37.09191895</c:v>
                </c:pt>
                <c:pt idx="724">
                  <c:v>37.09191895</c:v>
                </c:pt>
                <c:pt idx="725">
                  <c:v>37.394042970000001</c:v>
                </c:pt>
                <c:pt idx="726">
                  <c:v>37.741333009999998</c:v>
                </c:pt>
                <c:pt idx="727">
                  <c:v>38.024169919999999</c:v>
                </c:pt>
                <c:pt idx="728">
                  <c:v>38.024169919999999</c:v>
                </c:pt>
                <c:pt idx="729">
                  <c:v>38.30834961</c:v>
                </c:pt>
                <c:pt idx="730">
                  <c:v>38.63696289</c:v>
                </c:pt>
                <c:pt idx="731">
                  <c:v>38.923339839999997</c:v>
                </c:pt>
                <c:pt idx="732">
                  <c:v>39.254638669999999</c:v>
                </c:pt>
                <c:pt idx="733">
                  <c:v>39.54296875</c:v>
                </c:pt>
                <c:pt idx="734">
                  <c:v>39.54296875</c:v>
                </c:pt>
                <c:pt idx="735">
                  <c:v>39.877441410000003</c:v>
                </c:pt>
                <c:pt idx="736">
                  <c:v>40.168334960000003</c:v>
                </c:pt>
                <c:pt idx="737">
                  <c:v>40.168334960000003</c:v>
                </c:pt>
                <c:pt idx="738">
                  <c:v>40.482910160000003</c:v>
                </c:pt>
                <c:pt idx="739">
                  <c:v>41.11535645</c:v>
                </c:pt>
                <c:pt idx="740">
                  <c:v>41.11535645</c:v>
                </c:pt>
                <c:pt idx="741">
                  <c:v>41.432983399999998</c:v>
                </c:pt>
                <c:pt idx="742">
                  <c:v>41.729614259999998</c:v>
                </c:pt>
                <c:pt idx="743">
                  <c:v>42.049560550000002</c:v>
                </c:pt>
                <c:pt idx="744">
                  <c:v>42.049560550000002</c:v>
                </c:pt>
                <c:pt idx="745">
                  <c:v>42.37109375</c:v>
                </c:pt>
                <c:pt idx="746">
                  <c:v>42.671142580000001</c:v>
                </c:pt>
                <c:pt idx="747">
                  <c:v>42.671142580000001</c:v>
                </c:pt>
                <c:pt idx="748">
                  <c:v>43.34399414</c:v>
                </c:pt>
                <c:pt idx="749">
                  <c:v>43.64660645</c:v>
                </c:pt>
                <c:pt idx="750">
                  <c:v>43.64660645</c:v>
                </c:pt>
                <c:pt idx="751">
                  <c:v>43.973999020000001</c:v>
                </c:pt>
                <c:pt idx="752">
                  <c:v>44.27941895</c:v>
                </c:pt>
                <c:pt idx="753">
                  <c:v>44.633300779999999</c:v>
                </c:pt>
                <c:pt idx="754">
                  <c:v>44.633300779999999</c:v>
                </c:pt>
                <c:pt idx="755">
                  <c:v>44.940917970000001</c:v>
                </c:pt>
                <c:pt idx="756">
                  <c:v>45.2734375</c:v>
                </c:pt>
                <c:pt idx="757">
                  <c:v>45.60705566</c:v>
                </c:pt>
                <c:pt idx="758">
                  <c:v>45.94165039</c:v>
                </c:pt>
                <c:pt idx="759">
                  <c:v>46.277832029999999</c:v>
                </c:pt>
                <c:pt idx="760">
                  <c:v>46.277832029999999</c:v>
                </c:pt>
                <c:pt idx="761">
                  <c:v>46.61535645</c:v>
                </c:pt>
                <c:pt idx="762">
                  <c:v>46.929809570000003</c:v>
                </c:pt>
                <c:pt idx="763">
                  <c:v>47.29528809</c:v>
                </c:pt>
                <c:pt idx="764">
                  <c:v>47.29528809</c:v>
                </c:pt>
                <c:pt idx="765">
                  <c:v>47.645385740000002</c:v>
                </c:pt>
                <c:pt idx="766">
                  <c:v>47.970458979999997</c:v>
                </c:pt>
                <c:pt idx="767">
                  <c:v>48.345703129999997</c:v>
                </c:pt>
                <c:pt idx="768">
                  <c:v>48.69506836</c:v>
                </c:pt>
                <c:pt idx="769">
                  <c:v>49.020263669999999</c:v>
                </c:pt>
                <c:pt idx="770">
                  <c:v>49.020263669999999</c:v>
                </c:pt>
                <c:pt idx="771">
                  <c:v>49.395874020000001</c:v>
                </c:pt>
                <c:pt idx="772">
                  <c:v>49.74584961</c:v>
                </c:pt>
                <c:pt idx="773">
                  <c:v>50.070434570000003</c:v>
                </c:pt>
                <c:pt idx="774">
                  <c:v>50.070434570000003</c:v>
                </c:pt>
                <c:pt idx="775">
                  <c:v>50.770996089999997</c:v>
                </c:pt>
                <c:pt idx="776">
                  <c:v>50.770996089999997</c:v>
                </c:pt>
                <c:pt idx="777">
                  <c:v>51.12109375</c:v>
                </c:pt>
                <c:pt idx="778">
                  <c:v>51.44555664</c:v>
                </c:pt>
                <c:pt idx="779">
                  <c:v>51.795410160000003</c:v>
                </c:pt>
                <c:pt idx="780">
                  <c:v>51.795410160000003</c:v>
                </c:pt>
                <c:pt idx="781">
                  <c:v>52.145996089999997</c:v>
                </c:pt>
                <c:pt idx="782">
                  <c:v>52.495971679999997</c:v>
                </c:pt>
                <c:pt idx="783">
                  <c:v>52.820434570000003</c:v>
                </c:pt>
                <c:pt idx="784">
                  <c:v>53.170410160000003</c:v>
                </c:pt>
                <c:pt idx="785">
                  <c:v>53.545898440000002</c:v>
                </c:pt>
                <c:pt idx="786">
                  <c:v>53.545898440000002</c:v>
                </c:pt>
                <c:pt idx="787">
                  <c:v>53.87109375</c:v>
                </c:pt>
                <c:pt idx="788">
                  <c:v>54.22058105</c:v>
                </c:pt>
                <c:pt idx="789">
                  <c:v>54.57006836</c:v>
                </c:pt>
                <c:pt idx="790">
                  <c:v>54.57006836</c:v>
                </c:pt>
                <c:pt idx="791">
                  <c:v>54.920776369999999</c:v>
                </c:pt>
                <c:pt idx="792">
                  <c:v>55.270751949999998</c:v>
                </c:pt>
                <c:pt idx="793">
                  <c:v>55.620605470000001</c:v>
                </c:pt>
                <c:pt idx="794">
                  <c:v>55.97033691</c:v>
                </c:pt>
                <c:pt idx="795">
                  <c:v>56.32055664</c:v>
                </c:pt>
                <c:pt idx="796">
                  <c:v>56.32055664</c:v>
                </c:pt>
                <c:pt idx="797">
                  <c:v>56.645874020000001</c:v>
                </c:pt>
                <c:pt idx="798">
                  <c:v>56.995483399999998</c:v>
                </c:pt>
                <c:pt idx="799">
                  <c:v>57.345214839999997</c:v>
                </c:pt>
                <c:pt idx="800">
                  <c:v>57.345214839999997</c:v>
                </c:pt>
                <c:pt idx="801">
                  <c:v>57.69555664</c:v>
                </c:pt>
                <c:pt idx="802">
                  <c:v>58.020996089999997</c:v>
                </c:pt>
                <c:pt idx="803">
                  <c:v>58.370605470000001</c:v>
                </c:pt>
                <c:pt idx="804">
                  <c:v>58.72033691</c:v>
                </c:pt>
                <c:pt idx="805">
                  <c:v>59.070434570000003</c:v>
                </c:pt>
                <c:pt idx="806">
                  <c:v>59.070434570000003</c:v>
                </c:pt>
                <c:pt idx="807">
                  <c:v>59.421020509999998</c:v>
                </c:pt>
                <c:pt idx="808">
                  <c:v>59.745971679999997</c:v>
                </c:pt>
                <c:pt idx="809">
                  <c:v>60.120361330000001</c:v>
                </c:pt>
                <c:pt idx="810">
                  <c:v>60.120361330000001</c:v>
                </c:pt>
                <c:pt idx="811">
                  <c:v>60.795898440000002</c:v>
                </c:pt>
                <c:pt idx="812">
                  <c:v>60.795898440000002</c:v>
                </c:pt>
                <c:pt idx="813">
                  <c:v>61.170654300000002</c:v>
                </c:pt>
                <c:pt idx="814">
                  <c:v>61.520385740000002</c:v>
                </c:pt>
                <c:pt idx="815">
                  <c:v>61.8458252</c:v>
                </c:pt>
                <c:pt idx="816">
                  <c:v>61.8458252</c:v>
                </c:pt>
                <c:pt idx="817">
                  <c:v>62.22106934</c:v>
                </c:pt>
                <c:pt idx="818">
                  <c:v>62.545532229999999</c:v>
                </c:pt>
                <c:pt idx="819">
                  <c:v>62.545532229999999</c:v>
                </c:pt>
                <c:pt idx="820">
                  <c:v>63.270996089999997</c:v>
                </c:pt>
                <c:pt idx="821">
                  <c:v>63.62109375</c:v>
                </c:pt>
                <c:pt idx="822">
                  <c:v>63.62109375</c:v>
                </c:pt>
                <c:pt idx="823">
                  <c:v>63.945800779999999</c:v>
                </c:pt>
                <c:pt idx="824">
                  <c:v>64.270385739999995</c:v>
                </c:pt>
                <c:pt idx="825">
                  <c:v>64.595581050000007</c:v>
                </c:pt>
                <c:pt idx="826">
                  <c:v>64.595581050000007</c:v>
                </c:pt>
                <c:pt idx="827">
                  <c:v>64.971191410000003</c:v>
                </c:pt>
                <c:pt idx="828">
                  <c:v>65.320556640000007</c:v>
                </c:pt>
                <c:pt idx="829">
                  <c:v>65.645263670000006</c:v>
                </c:pt>
                <c:pt idx="830">
                  <c:v>65.970458980000004</c:v>
                </c:pt>
                <c:pt idx="831">
                  <c:v>66.345947269999996</c:v>
                </c:pt>
                <c:pt idx="832">
                  <c:v>66.345947269999996</c:v>
                </c:pt>
                <c:pt idx="833">
                  <c:v>66.695800779999999</c:v>
                </c:pt>
                <c:pt idx="834">
                  <c:v>67.04528809</c:v>
                </c:pt>
                <c:pt idx="835">
                  <c:v>67.395507809999998</c:v>
                </c:pt>
                <c:pt idx="836">
                  <c:v>67.395507809999998</c:v>
                </c:pt>
                <c:pt idx="837">
                  <c:v>67.745971679999997</c:v>
                </c:pt>
                <c:pt idx="838">
                  <c:v>68.095825199999993</c:v>
                </c:pt>
                <c:pt idx="839">
                  <c:v>68.42028809</c:v>
                </c:pt>
                <c:pt idx="840">
                  <c:v>68.770507809999998</c:v>
                </c:pt>
                <c:pt idx="841">
                  <c:v>69.145874019999994</c:v>
                </c:pt>
                <c:pt idx="842">
                  <c:v>69.145874019999994</c:v>
                </c:pt>
                <c:pt idx="843">
                  <c:v>69.47106934</c:v>
                </c:pt>
                <c:pt idx="844">
                  <c:v>69.820556640000007</c:v>
                </c:pt>
                <c:pt idx="845">
                  <c:v>69.820556640000007</c:v>
                </c:pt>
                <c:pt idx="846">
                  <c:v>70.195922850000002</c:v>
                </c:pt>
                <c:pt idx="847">
                  <c:v>70.870727540000004</c:v>
                </c:pt>
                <c:pt idx="848">
                  <c:v>70.870727540000004</c:v>
                </c:pt>
                <c:pt idx="849">
                  <c:v>71.195556640000007</c:v>
                </c:pt>
                <c:pt idx="850">
                  <c:v>71.570678709999996</c:v>
                </c:pt>
                <c:pt idx="851">
                  <c:v>71.895874019999994</c:v>
                </c:pt>
                <c:pt idx="852">
                  <c:v>71.895874019999994</c:v>
                </c:pt>
                <c:pt idx="853">
                  <c:v>72.245971679999997</c:v>
                </c:pt>
                <c:pt idx="854">
                  <c:v>72.620361329999994</c:v>
                </c:pt>
                <c:pt idx="855">
                  <c:v>72.620361329999994</c:v>
                </c:pt>
                <c:pt idx="856">
                  <c:v>73.296020510000005</c:v>
                </c:pt>
                <c:pt idx="857">
                  <c:v>73.620849609999993</c:v>
                </c:pt>
                <c:pt idx="858">
                  <c:v>73.620849609999993</c:v>
                </c:pt>
                <c:pt idx="859">
                  <c:v>73.995483399999998</c:v>
                </c:pt>
                <c:pt idx="860">
                  <c:v>74.345703130000004</c:v>
                </c:pt>
                <c:pt idx="861">
                  <c:v>74.696166989999995</c:v>
                </c:pt>
                <c:pt idx="862">
                  <c:v>74.696166989999995</c:v>
                </c:pt>
                <c:pt idx="863">
                  <c:v>75.045654299999995</c:v>
                </c:pt>
                <c:pt idx="864">
                  <c:v>75.395141600000002</c:v>
                </c:pt>
                <c:pt idx="865">
                  <c:v>75.720458980000004</c:v>
                </c:pt>
                <c:pt idx="866">
                  <c:v>76.095825199999993</c:v>
                </c:pt>
                <c:pt idx="867">
                  <c:v>76.420532230000006</c:v>
                </c:pt>
                <c:pt idx="868">
                  <c:v>76.420532230000006</c:v>
                </c:pt>
                <c:pt idx="869">
                  <c:v>76.770019529999999</c:v>
                </c:pt>
                <c:pt idx="870">
                  <c:v>77.120239260000005</c:v>
                </c:pt>
                <c:pt idx="871">
                  <c:v>77.120239260000005</c:v>
                </c:pt>
                <c:pt idx="872">
                  <c:v>77.470825199999993</c:v>
                </c:pt>
                <c:pt idx="873">
                  <c:v>78.17028809</c:v>
                </c:pt>
                <c:pt idx="874">
                  <c:v>78.17028809</c:v>
                </c:pt>
                <c:pt idx="875">
                  <c:v>78.520629880000001</c:v>
                </c:pt>
                <c:pt idx="876">
                  <c:v>78.845825199999993</c:v>
                </c:pt>
                <c:pt idx="877">
                  <c:v>79.220581050000007</c:v>
                </c:pt>
                <c:pt idx="878">
                  <c:v>79.220581050000007</c:v>
                </c:pt>
                <c:pt idx="879">
                  <c:v>79.545532230000006</c:v>
                </c:pt>
                <c:pt idx="880">
                  <c:v>79.895629880000001</c:v>
                </c:pt>
                <c:pt idx="881">
                  <c:v>80.220947269999996</c:v>
                </c:pt>
                <c:pt idx="882">
                  <c:v>80.571044920000006</c:v>
                </c:pt>
                <c:pt idx="883">
                  <c:v>80.945556640000007</c:v>
                </c:pt>
                <c:pt idx="884">
                  <c:v>80.945556640000007</c:v>
                </c:pt>
                <c:pt idx="885">
                  <c:v>81.270629880000001</c:v>
                </c:pt>
                <c:pt idx="886">
                  <c:v>81.64611816</c:v>
                </c:pt>
                <c:pt idx="887">
                  <c:v>81.64611816</c:v>
                </c:pt>
                <c:pt idx="888">
                  <c:v>81.970825199999993</c:v>
                </c:pt>
                <c:pt idx="889">
                  <c:v>82.320556640000007</c:v>
                </c:pt>
                <c:pt idx="890">
                  <c:v>82.645507809999998</c:v>
                </c:pt>
                <c:pt idx="891">
                  <c:v>83.020996089999997</c:v>
                </c:pt>
                <c:pt idx="892">
                  <c:v>83.345947269999996</c:v>
                </c:pt>
                <c:pt idx="893">
                  <c:v>83.695556640000007</c:v>
                </c:pt>
                <c:pt idx="894">
                  <c:v>83.695556640000007</c:v>
                </c:pt>
                <c:pt idx="895">
                  <c:v>84.070800779999999</c:v>
                </c:pt>
                <c:pt idx="896">
                  <c:v>84.395996089999997</c:v>
                </c:pt>
                <c:pt idx="897">
                  <c:v>84.395996089999997</c:v>
                </c:pt>
                <c:pt idx="898">
                  <c:v>84.745849609999993</c:v>
                </c:pt>
                <c:pt idx="899">
                  <c:v>85.445556640000007</c:v>
                </c:pt>
                <c:pt idx="900">
                  <c:v>85.445556640000007</c:v>
                </c:pt>
                <c:pt idx="901">
                  <c:v>85.770874019999994</c:v>
                </c:pt>
                <c:pt idx="902">
                  <c:v>86.095825199999993</c:v>
                </c:pt>
                <c:pt idx="903">
                  <c:v>86.470214839999997</c:v>
                </c:pt>
                <c:pt idx="904">
                  <c:v>86.470214839999997</c:v>
                </c:pt>
                <c:pt idx="905">
                  <c:v>86.820434570000003</c:v>
                </c:pt>
                <c:pt idx="906">
                  <c:v>87.145751950000005</c:v>
                </c:pt>
                <c:pt idx="907">
                  <c:v>87.145751950000005</c:v>
                </c:pt>
                <c:pt idx="908">
                  <c:v>87.870117190000002</c:v>
                </c:pt>
                <c:pt idx="909">
                  <c:v>88.1953125</c:v>
                </c:pt>
                <c:pt idx="910">
                  <c:v>88.1953125</c:v>
                </c:pt>
                <c:pt idx="911">
                  <c:v>88.570922850000002</c:v>
                </c:pt>
                <c:pt idx="912">
                  <c:v>88.920898440000002</c:v>
                </c:pt>
                <c:pt idx="913">
                  <c:v>88.920898440000002</c:v>
                </c:pt>
                <c:pt idx="914">
                  <c:v>89.245483399999998</c:v>
                </c:pt>
                <c:pt idx="915">
                  <c:v>89.620483399999998</c:v>
                </c:pt>
                <c:pt idx="916">
                  <c:v>89.970947269999996</c:v>
                </c:pt>
                <c:pt idx="917">
                  <c:v>90.296142579999994</c:v>
                </c:pt>
                <c:pt idx="918">
                  <c:v>90.670654299999995</c:v>
                </c:pt>
                <c:pt idx="919">
                  <c:v>90.670654299999995</c:v>
                </c:pt>
                <c:pt idx="920">
                  <c:v>91.020874019999994</c:v>
                </c:pt>
                <c:pt idx="921">
                  <c:v>91.345825199999993</c:v>
                </c:pt>
                <c:pt idx="922">
                  <c:v>91.720581050000007</c:v>
                </c:pt>
                <c:pt idx="923">
                  <c:v>91.720581050000007</c:v>
                </c:pt>
                <c:pt idx="924">
                  <c:v>92.045532230000006</c:v>
                </c:pt>
                <c:pt idx="925">
                  <c:v>92.395751950000005</c:v>
                </c:pt>
                <c:pt idx="926">
                  <c:v>92.720581050000007</c:v>
                </c:pt>
                <c:pt idx="927">
                  <c:v>93.095458980000004</c:v>
                </c:pt>
                <c:pt idx="928">
                  <c:v>93.4453125</c:v>
                </c:pt>
                <c:pt idx="929">
                  <c:v>93.4453125</c:v>
                </c:pt>
                <c:pt idx="930">
                  <c:v>93.770629880000001</c:v>
                </c:pt>
                <c:pt idx="931">
                  <c:v>94.171020510000005</c:v>
                </c:pt>
                <c:pt idx="932">
                  <c:v>94.470825199999993</c:v>
                </c:pt>
                <c:pt idx="933">
                  <c:v>94.470825199999993</c:v>
                </c:pt>
                <c:pt idx="934">
                  <c:v>94.8203125</c:v>
                </c:pt>
                <c:pt idx="935">
                  <c:v>95.145629880000001</c:v>
                </c:pt>
                <c:pt idx="936">
                  <c:v>95.470703130000004</c:v>
                </c:pt>
                <c:pt idx="937">
                  <c:v>95.845703130000004</c:v>
                </c:pt>
                <c:pt idx="938">
                  <c:v>96.195190429999997</c:v>
                </c:pt>
                <c:pt idx="939">
                  <c:v>96.520385739999995</c:v>
                </c:pt>
                <c:pt idx="940">
                  <c:v>96.520385739999995</c:v>
                </c:pt>
                <c:pt idx="941">
                  <c:v>96.84533691</c:v>
                </c:pt>
                <c:pt idx="942">
                  <c:v>97.220458980000004</c:v>
                </c:pt>
                <c:pt idx="943">
                  <c:v>97.220458980000004</c:v>
                </c:pt>
                <c:pt idx="944">
                  <c:v>97.570434570000003</c:v>
                </c:pt>
                <c:pt idx="945">
                  <c:v>98.270751950000005</c:v>
                </c:pt>
                <c:pt idx="946">
                  <c:v>98.270751950000005</c:v>
                </c:pt>
                <c:pt idx="947">
                  <c:v>98.620849609999993</c:v>
                </c:pt>
                <c:pt idx="948">
                  <c:v>98.945434570000003</c:v>
                </c:pt>
                <c:pt idx="949">
                  <c:v>98.945434570000003</c:v>
                </c:pt>
                <c:pt idx="950">
                  <c:v>99.320434570000003</c:v>
                </c:pt>
                <c:pt idx="951">
                  <c:v>99.670898440000002</c:v>
                </c:pt>
                <c:pt idx="952">
                  <c:v>99.995971679999997</c:v>
                </c:pt>
                <c:pt idx="953">
                  <c:v>99.995971679999997</c:v>
                </c:pt>
                <c:pt idx="954">
                  <c:v>100.72058105000001</c:v>
                </c:pt>
                <c:pt idx="955">
                  <c:v>101.02087401999999</c:v>
                </c:pt>
                <c:pt idx="956">
                  <c:v>101.02087401999999</c:v>
                </c:pt>
                <c:pt idx="957">
                  <c:v>101.37109375</c:v>
                </c:pt>
                <c:pt idx="958">
                  <c:v>101.72070313</c:v>
                </c:pt>
                <c:pt idx="959">
                  <c:v>102.0703125</c:v>
                </c:pt>
                <c:pt idx="960">
                  <c:v>102.0703125</c:v>
                </c:pt>
                <c:pt idx="961">
                  <c:v>102.39562988</c:v>
                </c:pt>
                <c:pt idx="962">
                  <c:v>102.77099609</c:v>
                </c:pt>
                <c:pt idx="963">
                  <c:v>103.09558105000001</c:v>
                </c:pt>
                <c:pt idx="964">
                  <c:v>103.44519043</c:v>
                </c:pt>
                <c:pt idx="965">
                  <c:v>103.82067871</c:v>
                </c:pt>
                <c:pt idx="966">
                  <c:v>103.82067871</c:v>
                </c:pt>
                <c:pt idx="967">
                  <c:v>104.14599609</c:v>
                </c:pt>
                <c:pt idx="968">
                  <c:v>104.47082519999999</c:v>
                </c:pt>
                <c:pt idx="969">
                  <c:v>104.79541016</c:v>
                </c:pt>
                <c:pt idx="970">
                  <c:v>104.79541016</c:v>
                </c:pt>
                <c:pt idx="971">
                  <c:v>105.49597168</c:v>
                </c:pt>
                <c:pt idx="972">
                  <c:v>105.82067871</c:v>
                </c:pt>
                <c:pt idx="973">
                  <c:v>105.82067871</c:v>
                </c:pt>
                <c:pt idx="974">
                  <c:v>106.17041016</c:v>
                </c:pt>
                <c:pt idx="975">
                  <c:v>106.54541016</c:v>
                </c:pt>
                <c:pt idx="976">
                  <c:v>106.54541016</c:v>
                </c:pt>
                <c:pt idx="977">
                  <c:v>106.87072754</c:v>
                </c:pt>
                <c:pt idx="978">
                  <c:v>107.22070313</c:v>
                </c:pt>
                <c:pt idx="979">
                  <c:v>107.59521484</c:v>
                </c:pt>
                <c:pt idx="980">
                  <c:v>107.9453125</c:v>
                </c:pt>
                <c:pt idx="981">
                  <c:v>108.27062988</c:v>
                </c:pt>
                <c:pt idx="982">
                  <c:v>108.57067871</c:v>
                </c:pt>
                <c:pt idx="983">
                  <c:v>108.57067871</c:v>
                </c:pt>
                <c:pt idx="984">
                  <c:v>108.94555664000001</c:v>
                </c:pt>
                <c:pt idx="985">
                  <c:v>109.27038573999999</c:v>
                </c:pt>
                <c:pt idx="986">
                  <c:v>109.27038573999999</c:v>
                </c:pt>
                <c:pt idx="987">
                  <c:v>109.64575195</c:v>
                </c:pt>
                <c:pt idx="988">
                  <c:v>109.99597168</c:v>
                </c:pt>
                <c:pt idx="989">
                  <c:v>110.34558105000001</c:v>
                </c:pt>
                <c:pt idx="990">
                  <c:v>110.6953125</c:v>
                </c:pt>
                <c:pt idx="991">
                  <c:v>111.0456543</c:v>
                </c:pt>
                <c:pt idx="992">
                  <c:v>111.0456543</c:v>
                </c:pt>
                <c:pt idx="993">
                  <c:v>111.39575195</c:v>
                </c:pt>
                <c:pt idx="994">
                  <c:v>111.72070313</c:v>
                </c:pt>
                <c:pt idx="995">
                  <c:v>112.09558105000001</c:v>
                </c:pt>
                <c:pt idx="996">
                  <c:v>112.09558105000001</c:v>
                </c:pt>
                <c:pt idx="997">
                  <c:v>112.42053223000001</c:v>
                </c:pt>
                <c:pt idx="998">
                  <c:v>113.14526367000001</c:v>
                </c:pt>
                <c:pt idx="999">
                  <c:v>113.14526367000001</c:v>
                </c:pt>
                <c:pt idx="1000">
                  <c:v>113.47021484</c:v>
                </c:pt>
                <c:pt idx="1001">
                  <c:v>113.82080078</c:v>
                </c:pt>
                <c:pt idx="1002">
                  <c:v>113.82080078</c:v>
                </c:pt>
                <c:pt idx="1003">
                  <c:v>114.17053223000001</c:v>
                </c:pt>
                <c:pt idx="1004">
                  <c:v>114.52038573999999</c:v>
                </c:pt>
                <c:pt idx="1005">
                  <c:v>114.84521484</c:v>
                </c:pt>
                <c:pt idx="1006">
                  <c:v>114.84521484</c:v>
                </c:pt>
                <c:pt idx="1007">
                  <c:v>115.5456543</c:v>
                </c:pt>
                <c:pt idx="1008">
                  <c:v>115.8704834</c:v>
                </c:pt>
                <c:pt idx="1009">
                  <c:v>115.8704834</c:v>
                </c:pt>
                <c:pt idx="1010">
                  <c:v>116.22021484</c:v>
                </c:pt>
                <c:pt idx="1011">
                  <c:v>116.54516602</c:v>
                </c:pt>
                <c:pt idx="1012">
                  <c:v>116.54516602</c:v>
                </c:pt>
                <c:pt idx="1013">
                  <c:v>116.92053223000001</c:v>
                </c:pt>
                <c:pt idx="1014">
                  <c:v>117.2454834</c:v>
                </c:pt>
                <c:pt idx="1015">
                  <c:v>117.59509276999999</c:v>
                </c:pt>
                <c:pt idx="1016">
                  <c:v>117.91992188</c:v>
                </c:pt>
                <c:pt idx="1017">
                  <c:v>118.29553223000001</c:v>
                </c:pt>
                <c:pt idx="1018">
                  <c:v>118.64526367000001</c:v>
                </c:pt>
                <c:pt idx="1019">
                  <c:v>118.64526367000001</c:v>
                </c:pt>
                <c:pt idx="1020">
                  <c:v>118.99511719</c:v>
                </c:pt>
                <c:pt idx="1021">
                  <c:v>119.37060547</c:v>
                </c:pt>
                <c:pt idx="1022">
                  <c:v>119.37060547</c:v>
                </c:pt>
                <c:pt idx="1023">
                  <c:v>119.69580078</c:v>
                </c:pt>
                <c:pt idx="1024">
                  <c:v>120.04541016</c:v>
                </c:pt>
                <c:pt idx="1025">
                  <c:v>120.42016602</c:v>
                </c:pt>
                <c:pt idx="1026">
                  <c:v>120.74560547</c:v>
                </c:pt>
                <c:pt idx="1027">
                  <c:v>121.07080078</c:v>
                </c:pt>
                <c:pt idx="1028">
                  <c:v>121.07080078</c:v>
                </c:pt>
                <c:pt idx="1029">
                  <c:v>121.42053223000001</c:v>
                </c:pt>
                <c:pt idx="1030">
                  <c:v>121.79516602</c:v>
                </c:pt>
                <c:pt idx="1031">
                  <c:v>122.1706543</c:v>
                </c:pt>
                <c:pt idx="1032">
                  <c:v>122.1706543</c:v>
                </c:pt>
                <c:pt idx="1033">
                  <c:v>122.49560547</c:v>
                </c:pt>
                <c:pt idx="1034">
                  <c:v>122.82043457</c:v>
                </c:pt>
                <c:pt idx="1035">
                  <c:v>123.17016602</c:v>
                </c:pt>
                <c:pt idx="1036">
                  <c:v>123.5456543</c:v>
                </c:pt>
                <c:pt idx="1037">
                  <c:v>123.89550781</c:v>
                </c:pt>
                <c:pt idx="1038">
                  <c:v>123.89550781</c:v>
                </c:pt>
                <c:pt idx="1039">
                  <c:v>124.22045898</c:v>
                </c:pt>
                <c:pt idx="1040">
                  <c:v>124.54504394999999</c:v>
                </c:pt>
                <c:pt idx="1041">
                  <c:v>124.54504394999999</c:v>
                </c:pt>
                <c:pt idx="1042">
                  <c:v>125.27038573999999</c:v>
                </c:pt>
                <c:pt idx="1043">
                  <c:v>125.64489746</c:v>
                </c:pt>
                <c:pt idx="1044">
                  <c:v>125.64489746</c:v>
                </c:pt>
                <c:pt idx="1045">
                  <c:v>125.99511719</c:v>
                </c:pt>
                <c:pt idx="1046">
                  <c:v>126.32055664000001</c:v>
                </c:pt>
                <c:pt idx="1047">
                  <c:v>126.64538573999999</c:v>
                </c:pt>
                <c:pt idx="1048">
                  <c:v>126.64538573999999</c:v>
                </c:pt>
                <c:pt idx="1049">
                  <c:v>127.01989746</c:v>
                </c:pt>
                <c:pt idx="1050">
                  <c:v>127.34484863</c:v>
                </c:pt>
                <c:pt idx="1051">
                  <c:v>127.69555664000001</c:v>
                </c:pt>
                <c:pt idx="1052">
                  <c:v>128.02038573999999</c:v>
                </c:pt>
                <c:pt idx="1053">
                  <c:v>128.39514159999999</c:v>
                </c:pt>
                <c:pt idx="1054">
                  <c:v>128.39514159999999</c:v>
                </c:pt>
                <c:pt idx="1055">
                  <c:v>128.74487305</c:v>
                </c:pt>
                <c:pt idx="1056">
                  <c:v>129.0703125</c:v>
                </c:pt>
                <c:pt idx="1057">
                  <c:v>129.0703125</c:v>
                </c:pt>
                <c:pt idx="1058">
                  <c:v>129.44555664000001</c:v>
                </c:pt>
                <c:pt idx="1059">
                  <c:v>129.79528809000001</c:v>
                </c:pt>
                <c:pt idx="1060">
                  <c:v>130.11987305</c:v>
                </c:pt>
                <c:pt idx="1061">
                  <c:v>130.47045897999999</c:v>
                </c:pt>
                <c:pt idx="1062">
                  <c:v>130.84558104999999</c:v>
                </c:pt>
                <c:pt idx="1063">
                  <c:v>131.19519043</c:v>
                </c:pt>
                <c:pt idx="1064">
                  <c:v>131.19519043</c:v>
                </c:pt>
                <c:pt idx="1065">
                  <c:v>131.49499512</c:v>
                </c:pt>
                <c:pt idx="1066">
                  <c:v>131.87048340000001</c:v>
                </c:pt>
                <c:pt idx="1067">
                  <c:v>131.87048340000001</c:v>
                </c:pt>
                <c:pt idx="1068">
                  <c:v>132.22058104999999</c:v>
                </c:pt>
                <c:pt idx="1069">
                  <c:v>132.92016602000001</c:v>
                </c:pt>
                <c:pt idx="1070">
                  <c:v>132.92016602000001</c:v>
                </c:pt>
                <c:pt idx="1071">
                  <c:v>133.27050781</c:v>
                </c:pt>
                <c:pt idx="1072">
                  <c:v>133.59558104999999</c:v>
                </c:pt>
                <c:pt idx="1073">
                  <c:v>133.59558104999999</c:v>
                </c:pt>
                <c:pt idx="1074">
                  <c:v>133.99487305</c:v>
                </c:pt>
                <c:pt idx="1075">
                  <c:v>134.3203125</c:v>
                </c:pt>
                <c:pt idx="1076">
                  <c:v>134.69567871000001</c:v>
                </c:pt>
                <c:pt idx="1077">
                  <c:v>134.69567871000001</c:v>
                </c:pt>
                <c:pt idx="1078">
                  <c:v>135.36987305</c:v>
                </c:pt>
                <c:pt idx="1079">
                  <c:v>135.36987305</c:v>
                </c:pt>
                <c:pt idx="1080">
                  <c:v>135.69494628999999</c:v>
                </c:pt>
                <c:pt idx="1081">
                  <c:v>136.07043457</c:v>
                </c:pt>
                <c:pt idx="1082">
                  <c:v>136.42028809000001</c:v>
                </c:pt>
                <c:pt idx="1083">
                  <c:v>136.42028809000001</c:v>
                </c:pt>
                <c:pt idx="1084">
                  <c:v>136.74487305</c:v>
                </c:pt>
                <c:pt idx="1085">
                  <c:v>137.11987305</c:v>
                </c:pt>
                <c:pt idx="1086">
                  <c:v>137.4453125</c:v>
                </c:pt>
                <c:pt idx="1087">
                  <c:v>137.79553222999999</c:v>
                </c:pt>
                <c:pt idx="1088">
                  <c:v>138.14489746000001</c:v>
                </c:pt>
                <c:pt idx="1089">
                  <c:v>138.14489746000001</c:v>
                </c:pt>
                <c:pt idx="1090">
                  <c:v>138.49511719</c:v>
                </c:pt>
                <c:pt idx="1091">
                  <c:v>138.82043457</c:v>
                </c:pt>
                <c:pt idx="1092">
                  <c:v>139.17053222999999</c:v>
                </c:pt>
                <c:pt idx="1093">
                  <c:v>139.17053222999999</c:v>
                </c:pt>
                <c:pt idx="1094">
                  <c:v>139.52026366999999</c:v>
                </c:pt>
                <c:pt idx="1095">
                  <c:v>140.19543457</c:v>
                </c:pt>
                <c:pt idx="1096">
                  <c:v>140.19543457</c:v>
                </c:pt>
                <c:pt idx="1097">
                  <c:v>140.57043457</c:v>
                </c:pt>
                <c:pt idx="1098">
                  <c:v>140.89526366999999</c:v>
                </c:pt>
                <c:pt idx="1099">
                  <c:v>141.24462890999999</c:v>
                </c:pt>
                <c:pt idx="1100">
                  <c:v>141.24462890999999</c:v>
                </c:pt>
                <c:pt idx="1101">
                  <c:v>141.57019043</c:v>
                </c:pt>
                <c:pt idx="1102">
                  <c:v>141.94543457</c:v>
                </c:pt>
                <c:pt idx="1103">
                  <c:v>141.94543457</c:v>
                </c:pt>
                <c:pt idx="1104">
                  <c:v>142.29528809000001</c:v>
                </c:pt>
                <c:pt idx="1105">
                  <c:v>142.99548340000001</c:v>
                </c:pt>
                <c:pt idx="1106">
                  <c:v>142.99548340000001</c:v>
                </c:pt>
                <c:pt idx="1107">
                  <c:v>143.34545897999999</c:v>
                </c:pt>
                <c:pt idx="1108">
                  <c:v>143.67028809000001</c:v>
                </c:pt>
                <c:pt idx="1109">
                  <c:v>144.04528809000001</c:v>
                </c:pt>
                <c:pt idx="1110">
                  <c:v>144.04528809000001</c:v>
                </c:pt>
                <c:pt idx="1111">
                  <c:v>144.37048340000001</c:v>
                </c:pt>
                <c:pt idx="1112">
                  <c:v>144.72033690999999</c:v>
                </c:pt>
                <c:pt idx="1113">
                  <c:v>144.72033690999999</c:v>
                </c:pt>
                <c:pt idx="1114">
                  <c:v>145.42004395000001</c:v>
                </c:pt>
                <c:pt idx="1115">
                  <c:v>145.77050781</c:v>
                </c:pt>
                <c:pt idx="1116">
                  <c:v>145.77050781</c:v>
                </c:pt>
                <c:pt idx="1117">
                  <c:v>146.09545897999999</c:v>
                </c:pt>
                <c:pt idx="1118">
                  <c:v>146.46984863</c:v>
                </c:pt>
                <c:pt idx="1119">
                  <c:v>146.46984863</c:v>
                </c:pt>
                <c:pt idx="1120">
                  <c:v>146.81994628999999</c:v>
                </c:pt>
                <c:pt idx="1121">
                  <c:v>147.14526366999999</c:v>
                </c:pt>
                <c:pt idx="1122">
                  <c:v>147.49523926000001</c:v>
                </c:pt>
                <c:pt idx="1123">
                  <c:v>147.86962890999999</c:v>
                </c:pt>
                <c:pt idx="1124">
                  <c:v>148.24511719</c:v>
                </c:pt>
                <c:pt idx="1125">
                  <c:v>148.57043457</c:v>
                </c:pt>
                <c:pt idx="1126">
                  <c:v>148.57043457</c:v>
                </c:pt>
                <c:pt idx="1127">
                  <c:v>148.89550781</c:v>
                </c:pt>
                <c:pt idx="1128">
                  <c:v>149.27014159999999</c:v>
                </c:pt>
                <c:pt idx="1129">
                  <c:v>149.27014159999999</c:v>
                </c:pt>
                <c:pt idx="1130">
                  <c:v>149.59472656</c:v>
                </c:pt>
                <c:pt idx="1131">
                  <c:v>149.94543457</c:v>
                </c:pt>
                <c:pt idx="1132">
                  <c:v>150.27050781</c:v>
                </c:pt>
                <c:pt idx="1133">
                  <c:v>150.59521484000001</c:v>
                </c:pt>
                <c:pt idx="1134">
                  <c:v>150.9699707</c:v>
                </c:pt>
                <c:pt idx="1135">
                  <c:v>151.32043457</c:v>
                </c:pt>
                <c:pt idx="1136">
                  <c:v>151.32043457</c:v>
                </c:pt>
                <c:pt idx="1137">
                  <c:v>151.64587402000001</c:v>
                </c:pt>
                <c:pt idx="1138">
                  <c:v>152.02026366999999</c:v>
                </c:pt>
                <c:pt idx="1139">
                  <c:v>152.02026366999999</c:v>
                </c:pt>
                <c:pt idx="1140">
                  <c:v>152.36999512</c:v>
                </c:pt>
                <c:pt idx="1141">
                  <c:v>153.04541015999999</c:v>
                </c:pt>
                <c:pt idx="1142">
                  <c:v>153.04541015999999</c:v>
                </c:pt>
                <c:pt idx="1143">
                  <c:v>153.41992188</c:v>
                </c:pt>
                <c:pt idx="1144">
                  <c:v>153.77014159999999</c:v>
                </c:pt>
                <c:pt idx="1145">
                  <c:v>154.09558104999999</c:v>
                </c:pt>
                <c:pt idx="1146">
                  <c:v>154.09558104999999</c:v>
                </c:pt>
                <c:pt idx="1147">
                  <c:v>154.42053222999999</c:v>
                </c:pt>
                <c:pt idx="1148">
                  <c:v>154.79516602000001</c:v>
                </c:pt>
                <c:pt idx="1149">
                  <c:v>154.79516602000001</c:v>
                </c:pt>
                <c:pt idx="1150">
                  <c:v>155.47045897999999</c:v>
                </c:pt>
                <c:pt idx="1151">
                  <c:v>155.84545897999999</c:v>
                </c:pt>
                <c:pt idx="1152">
                  <c:v>155.84545897999999</c:v>
                </c:pt>
                <c:pt idx="1153">
                  <c:v>156.17016602000001</c:v>
                </c:pt>
                <c:pt idx="1154">
                  <c:v>156.49499512</c:v>
                </c:pt>
                <c:pt idx="1155">
                  <c:v>156.49499512</c:v>
                </c:pt>
                <c:pt idx="1156">
                  <c:v>156.87036133000001</c:v>
                </c:pt>
                <c:pt idx="1157">
                  <c:v>157.22009277000001</c:v>
                </c:pt>
                <c:pt idx="1158">
                  <c:v>157.54504395000001</c:v>
                </c:pt>
                <c:pt idx="1159">
                  <c:v>157.89465332</c:v>
                </c:pt>
                <c:pt idx="1160">
                  <c:v>158.24511719</c:v>
                </c:pt>
                <c:pt idx="1161">
                  <c:v>158.59545897999999</c:v>
                </c:pt>
                <c:pt idx="1162">
                  <c:v>158.59545897999999</c:v>
                </c:pt>
                <c:pt idx="1163">
                  <c:v>158.92028809000001</c:v>
                </c:pt>
                <c:pt idx="1164">
                  <c:v>159.27001953000001</c:v>
                </c:pt>
                <c:pt idx="1165">
                  <c:v>159.62011719</c:v>
                </c:pt>
                <c:pt idx="1166">
                  <c:v>159.62011719</c:v>
                </c:pt>
                <c:pt idx="1167">
                  <c:v>159.94543457</c:v>
                </c:pt>
                <c:pt idx="1168">
                  <c:v>160.29541015999999</c:v>
                </c:pt>
                <c:pt idx="1169">
                  <c:v>160.62036133000001</c:v>
                </c:pt>
                <c:pt idx="1170">
                  <c:v>160.99536133000001</c:v>
                </c:pt>
                <c:pt idx="1171">
                  <c:v>161.34558104999999</c:v>
                </c:pt>
                <c:pt idx="1172">
                  <c:v>161.34558104999999</c:v>
                </c:pt>
                <c:pt idx="1173">
                  <c:v>161.67041015999999</c:v>
                </c:pt>
                <c:pt idx="1174">
                  <c:v>161.99536133000001</c:v>
                </c:pt>
                <c:pt idx="1175">
                  <c:v>161.99536133000001</c:v>
                </c:pt>
                <c:pt idx="1176">
                  <c:v>162.37011719</c:v>
                </c:pt>
                <c:pt idx="1177">
                  <c:v>163.07043457</c:v>
                </c:pt>
                <c:pt idx="1178">
                  <c:v>163.07043457</c:v>
                </c:pt>
                <c:pt idx="1179">
                  <c:v>163.39526366999999</c:v>
                </c:pt>
                <c:pt idx="1180">
                  <c:v>163.74499512</c:v>
                </c:pt>
                <c:pt idx="1181">
                  <c:v>164.12060546999999</c:v>
                </c:pt>
                <c:pt idx="1182">
                  <c:v>164.12060546999999</c:v>
                </c:pt>
                <c:pt idx="1183">
                  <c:v>164.44555664000001</c:v>
                </c:pt>
                <c:pt idx="1184">
                  <c:v>164.77014159999999</c:v>
                </c:pt>
                <c:pt idx="1185">
                  <c:v>164.77014159999999</c:v>
                </c:pt>
                <c:pt idx="1186">
                  <c:v>165.49548340000001</c:v>
                </c:pt>
                <c:pt idx="1187">
                  <c:v>165.82043457</c:v>
                </c:pt>
                <c:pt idx="1188">
                  <c:v>165.82043457</c:v>
                </c:pt>
                <c:pt idx="1189">
                  <c:v>166.17004395000001</c:v>
                </c:pt>
                <c:pt idx="1190">
                  <c:v>166.54504395000001</c:v>
                </c:pt>
                <c:pt idx="1191">
                  <c:v>166.87036133000001</c:v>
                </c:pt>
                <c:pt idx="1192">
                  <c:v>166.87036133000001</c:v>
                </c:pt>
                <c:pt idx="1193">
                  <c:v>167.22033690999999</c:v>
                </c:pt>
                <c:pt idx="1194">
                  <c:v>167.59484863</c:v>
                </c:pt>
                <c:pt idx="1195">
                  <c:v>167.94519043</c:v>
                </c:pt>
                <c:pt idx="1196">
                  <c:v>168.29528809000001</c:v>
                </c:pt>
                <c:pt idx="1197">
                  <c:v>168.62036133000001</c:v>
                </c:pt>
                <c:pt idx="1198">
                  <c:v>168.62036133000001</c:v>
                </c:pt>
                <c:pt idx="1199">
                  <c:v>168.97009277000001</c:v>
                </c:pt>
                <c:pt idx="1200">
                  <c:v>169.29492188</c:v>
                </c:pt>
                <c:pt idx="1201">
                  <c:v>169.29492188</c:v>
                </c:pt>
                <c:pt idx="1202">
                  <c:v>169.67041015999999</c:v>
                </c:pt>
                <c:pt idx="1203">
                  <c:v>170.02062988</c:v>
                </c:pt>
                <c:pt idx="1204">
                  <c:v>170.34545897999999</c:v>
                </c:pt>
                <c:pt idx="1205">
                  <c:v>170.72045897999999</c:v>
                </c:pt>
                <c:pt idx="1206">
                  <c:v>171.07067871000001</c:v>
                </c:pt>
                <c:pt idx="1207">
                  <c:v>171.07067871000001</c:v>
                </c:pt>
                <c:pt idx="1208">
                  <c:v>171.39538573999999</c:v>
                </c:pt>
                <c:pt idx="1209">
                  <c:v>171.79504395000001</c:v>
                </c:pt>
                <c:pt idx="1210">
                  <c:v>172.12023926000001</c:v>
                </c:pt>
                <c:pt idx="1211">
                  <c:v>172.12023926000001</c:v>
                </c:pt>
                <c:pt idx="1212">
                  <c:v>172.44555664000001</c:v>
                </c:pt>
                <c:pt idx="1213">
                  <c:v>173.12036133000001</c:v>
                </c:pt>
                <c:pt idx="1214">
                  <c:v>173.12036133000001</c:v>
                </c:pt>
                <c:pt idx="1215">
                  <c:v>173.4699707</c:v>
                </c:pt>
                <c:pt idx="1216">
                  <c:v>173.82067871000001</c:v>
                </c:pt>
                <c:pt idx="1217">
                  <c:v>173.82067871000001</c:v>
                </c:pt>
                <c:pt idx="1218">
                  <c:v>174.19543457</c:v>
                </c:pt>
                <c:pt idx="1219">
                  <c:v>174.52001953000001</c:v>
                </c:pt>
                <c:pt idx="1220">
                  <c:v>174.89514159999999</c:v>
                </c:pt>
                <c:pt idx="1221">
                  <c:v>174.89514159999999</c:v>
                </c:pt>
                <c:pt idx="1222">
                  <c:v>175.57067871000001</c:v>
                </c:pt>
                <c:pt idx="1223">
                  <c:v>175.89501953000001</c:v>
                </c:pt>
                <c:pt idx="1224">
                  <c:v>175.89501953000001</c:v>
                </c:pt>
                <c:pt idx="1225">
                  <c:v>176.26989746000001</c:v>
                </c:pt>
                <c:pt idx="1226">
                  <c:v>176.59545897999999</c:v>
                </c:pt>
                <c:pt idx="1227">
                  <c:v>176.59545897999999</c:v>
                </c:pt>
                <c:pt idx="1228">
                  <c:v>176.94543457</c:v>
                </c:pt>
                <c:pt idx="1229">
                  <c:v>177.29504395000001</c:v>
                </c:pt>
                <c:pt idx="1230">
                  <c:v>177.64477539000001</c:v>
                </c:pt>
                <c:pt idx="1231">
                  <c:v>177.97021484000001</c:v>
                </c:pt>
                <c:pt idx="1232">
                  <c:v>178.32043457</c:v>
                </c:pt>
                <c:pt idx="1233">
                  <c:v>178.67016602000001</c:v>
                </c:pt>
                <c:pt idx="1234">
                  <c:v>178.67016602000001</c:v>
                </c:pt>
                <c:pt idx="1235">
                  <c:v>179.01965332</c:v>
                </c:pt>
                <c:pt idx="1236">
                  <c:v>179.34521484000001</c:v>
                </c:pt>
                <c:pt idx="1237">
                  <c:v>179.34521484000001</c:v>
                </c:pt>
                <c:pt idx="1238">
                  <c:v>179.69567871000001</c:v>
                </c:pt>
                <c:pt idx="1239">
                  <c:v>180.04541015999999</c:v>
                </c:pt>
                <c:pt idx="1240">
                  <c:v>180.39489746000001</c:v>
                </c:pt>
                <c:pt idx="1241">
                  <c:v>180.72033690999999</c:v>
                </c:pt>
                <c:pt idx="1242">
                  <c:v>181.07080078000001</c:v>
                </c:pt>
                <c:pt idx="1243">
                  <c:v>181.42053222999999</c:v>
                </c:pt>
                <c:pt idx="1244">
                  <c:v>181.42053222999999</c:v>
                </c:pt>
                <c:pt idx="1245">
                  <c:v>181.74511719</c:v>
                </c:pt>
                <c:pt idx="1246">
                  <c:v>182.12023926000001</c:v>
                </c:pt>
                <c:pt idx="1247">
                  <c:v>182.12023926000001</c:v>
                </c:pt>
                <c:pt idx="1248">
                  <c:v>182.47058104999999</c:v>
                </c:pt>
                <c:pt idx="1249">
                  <c:v>183.17016602000001</c:v>
                </c:pt>
                <c:pt idx="1250">
                  <c:v>183.17016602000001</c:v>
                </c:pt>
                <c:pt idx="1251">
                  <c:v>183.49511719</c:v>
                </c:pt>
                <c:pt idx="1252">
                  <c:v>183.84545897999999</c:v>
                </c:pt>
                <c:pt idx="1253">
                  <c:v>184.17053222999999</c:v>
                </c:pt>
                <c:pt idx="1254">
                  <c:v>184.17053222999999</c:v>
                </c:pt>
                <c:pt idx="1255">
                  <c:v>184.49523926000001</c:v>
                </c:pt>
                <c:pt idx="1256">
                  <c:v>184.86999512</c:v>
                </c:pt>
                <c:pt idx="1257">
                  <c:v>185.19555664000001</c:v>
                </c:pt>
                <c:pt idx="1258">
                  <c:v>185.54553222999999</c:v>
                </c:pt>
                <c:pt idx="1259">
                  <c:v>185.86999512</c:v>
                </c:pt>
                <c:pt idx="1260">
                  <c:v>185.86999512</c:v>
                </c:pt>
                <c:pt idx="1261">
                  <c:v>186.24475097999999</c:v>
                </c:pt>
                <c:pt idx="1262">
                  <c:v>186.59521484000001</c:v>
                </c:pt>
                <c:pt idx="1263">
                  <c:v>186.92053222999999</c:v>
                </c:pt>
                <c:pt idx="1264">
                  <c:v>186.92053222999999</c:v>
                </c:pt>
                <c:pt idx="1265">
                  <c:v>187.29492188</c:v>
                </c:pt>
                <c:pt idx="1266">
                  <c:v>187.64501953000001</c:v>
                </c:pt>
                <c:pt idx="1267">
                  <c:v>187.97021484000001</c:v>
                </c:pt>
                <c:pt idx="1268">
                  <c:v>188.32043457</c:v>
                </c:pt>
                <c:pt idx="1269">
                  <c:v>188.67028809000001</c:v>
                </c:pt>
                <c:pt idx="1270">
                  <c:v>188.67028809000001</c:v>
                </c:pt>
                <c:pt idx="1271">
                  <c:v>189.14562988</c:v>
                </c:pt>
                <c:pt idx="1272">
                  <c:v>189.14562988</c:v>
                </c:pt>
                <c:pt idx="1273">
                  <c:v>189.52026366999999</c:v>
                </c:pt>
                <c:pt idx="1274">
                  <c:v>189.87011719</c:v>
                </c:pt>
                <c:pt idx="1275">
                  <c:v>190.19543457</c:v>
                </c:pt>
                <c:pt idx="1276">
                  <c:v>190.57055664000001</c:v>
                </c:pt>
                <c:pt idx="1277">
                  <c:v>190.92016602000001</c:v>
                </c:pt>
                <c:pt idx="1278">
                  <c:v>191.24475097999999</c:v>
                </c:pt>
                <c:pt idx="1279">
                  <c:v>191.24475097999999</c:v>
                </c:pt>
                <c:pt idx="1280">
                  <c:v>191.59545897999999</c:v>
                </c:pt>
                <c:pt idx="1281">
                  <c:v>191.92077637</c:v>
                </c:pt>
                <c:pt idx="1282">
                  <c:v>191.92077637</c:v>
                </c:pt>
                <c:pt idx="1283">
                  <c:v>192.29541015999999</c:v>
                </c:pt>
                <c:pt idx="1284">
                  <c:v>192.64514159999999</c:v>
                </c:pt>
                <c:pt idx="1285">
                  <c:v>192.97045897999999</c:v>
                </c:pt>
                <c:pt idx="1286">
                  <c:v>193.34570313</c:v>
                </c:pt>
                <c:pt idx="1287">
                  <c:v>193.69519043</c:v>
                </c:pt>
                <c:pt idx="1288">
                  <c:v>193.69519043</c:v>
                </c:pt>
                <c:pt idx="1289">
                  <c:v>194.02001953000001</c:v>
                </c:pt>
                <c:pt idx="1290">
                  <c:v>194.37060546999999</c:v>
                </c:pt>
                <c:pt idx="1291">
                  <c:v>194.74560546999999</c:v>
                </c:pt>
                <c:pt idx="1292">
                  <c:v>194.74560546999999</c:v>
                </c:pt>
                <c:pt idx="1293">
                  <c:v>195.07019043</c:v>
                </c:pt>
                <c:pt idx="1294">
                  <c:v>195.74523926000001</c:v>
                </c:pt>
                <c:pt idx="1295">
                  <c:v>195.74523926000001</c:v>
                </c:pt>
                <c:pt idx="1296">
                  <c:v>196.12048340000001</c:v>
                </c:pt>
                <c:pt idx="1297">
                  <c:v>196.44519043</c:v>
                </c:pt>
                <c:pt idx="1298">
                  <c:v>196.44519043</c:v>
                </c:pt>
                <c:pt idx="1299">
                  <c:v>196.79479979999999</c:v>
                </c:pt>
                <c:pt idx="1300">
                  <c:v>197.14538573999999</c:v>
                </c:pt>
                <c:pt idx="1301">
                  <c:v>197.47021484000001</c:v>
                </c:pt>
                <c:pt idx="1302">
                  <c:v>197.47021484000001</c:v>
                </c:pt>
                <c:pt idx="1303">
                  <c:v>198.19470215000001</c:v>
                </c:pt>
                <c:pt idx="1304">
                  <c:v>198.19470215000001</c:v>
                </c:pt>
                <c:pt idx="1305">
                  <c:v>198.57043457</c:v>
                </c:pt>
                <c:pt idx="1306">
                  <c:v>198.89562988</c:v>
                </c:pt>
                <c:pt idx="1307">
                  <c:v>199.24511719</c:v>
                </c:pt>
                <c:pt idx="1308">
                  <c:v>199.24511719</c:v>
                </c:pt>
                <c:pt idx="1309">
                  <c:v>199.56970215000001</c:v>
                </c:pt>
                <c:pt idx="1310">
                  <c:v>199.97070313</c:v>
                </c:pt>
                <c:pt idx="1311">
                  <c:v>200.29553222999999</c:v>
                </c:pt>
                <c:pt idx="1312">
                  <c:v>200.64514159999999</c:v>
                </c:pt>
                <c:pt idx="1313">
                  <c:v>200.9699707</c:v>
                </c:pt>
                <c:pt idx="1314">
                  <c:v>200.9699707</c:v>
                </c:pt>
                <c:pt idx="1315">
                  <c:v>201.34558104999999</c:v>
                </c:pt>
                <c:pt idx="1316">
                  <c:v>201.69543457</c:v>
                </c:pt>
                <c:pt idx="1317">
                  <c:v>202.04504395000001</c:v>
                </c:pt>
                <c:pt idx="1318">
                  <c:v>202.04504395000001</c:v>
                </c:pt>
                <c:pt idx="1319">
                  <c:v>202.37011719</c:v>
                </c:pt>
                <c:pt idx="1320">
                  <c:v>202.74572753999999</c:v>
                </c:pt>
                <c:pt idx="1321">
                  <c:v>203.09521484000001</c:v>
                </c:pt>
                <c:pt idx="1322">
                  <c:v>203.42004395000001</c:v>
                </c:pt>
                <c:pt idx="1323">
                  <c:v>203.77026366999999</c:v>
                </c:pt>
                <c:pt idx="1324">
                  <c:v>203.77026366999999</c:v>
                </c:pt>
                <c:pt idx="1325">
                  <c:v>204.09558104999999</c:v>
                </c:pt>
                <c:pt idx="1326">
                  <c:v>204.47058104999999</c:v>
                </c:pt>
                <c:pt idx="1327">
                  <c:v>204.81994628999999</c:v>
                </c:pt>
                <c:pt idx="1328">
                  <c:v>204.81994628999999</c:v>
                </c:pt>
                <c:pt idx="1329">
                  <c:v>205.14526366999999</c:v>
                </c:pt>
                <c:pt idx="1330">
                  <c:v>205.52075195</c:v>
                </c:pt>
                <c:pt idx="1331">
                  <c:v>205.87036133000001</c:v>
                </c:pt>
                <c:pt idx="1332">
                  <c:v>206.22009277000001</c:v>
                </c:pt>
                <c:pt idx="1333">
                  <c:v>206.59545897999999</c:v>
                </c:pt>
                <c:pt idx="1334">
                  <c:v>206.59545897999999</c:v>
                </c:pt>
                <c:pt idx="1335">
                  <c:v>206.92053222999999</c:v>
                </c:pt>
                <c:pt idx="1336">
                  <c:v>207.24536133000001</c:v>
                </c:pt>
                <c:pt idx="1337">
                  <c:v>207.24536133000001</c:v>
                </c:pt>
                <c:pt idx="1338">
                  <c:v>207.5949707</c:v>
                </c:pt>
                <c:pt idx="1339">
                  <c:v>208.29553222999999</c:v>
                </c:pt>
                <c:pt idx="1340">
                  <c:v>208.29553222999999</c:v>
                </c:pt>
                <c:pt idx="1341">
                  <c:v>208.67016602000001</c:v>
                </c:pt>
                <c:pt idx="1342">
                  <c:v>208.99511719</c:v>
                </c:pt>
                <c:pt idx="1343">
                  <c:v>209.32006835999999</c:v>
                </c:pt>
                <c:pt idx="1344">
                  <c:v>209.32006835999999</c:v>
                </c:pt>
                <c:pt idx="1345">
                  <c:v>209.69555664000001</c:v>
                </c:pt>
                <c:pt idx="1346">
                  <c:v>210.02062988</c:v>
                </c:pt>
                <c:pt idx="1347">
                  <c:v>210.02062988</c:v>
                </c:pt>
                <c:pt idx="1348">
                  <c:v>210.69494628999999</c:v>
                </c:pt>
                <c:pt idx="1349">
                  <c:v>211.07055664000001</c:v>
                </c:pt>
                <c:pt idx="1350">
                  <c:v>211.07055664000001</c:v>
                </c:pt>
                <c:pt idx="1351">
                  <c:v>211.39550781</c:v>
                </c:pt>
                <c:pt idx="1352">
                  <c:v>211.74523926000001</c:v>
                </c:pt>
                <c:pt idx="1353">
                  <c:v>212.09521484000001</c:v>
                </c:pt>
                <c:pt idx="1354">
                  <c:v>212.09521484000001</c:v>
                </c:pt>
                <c:pt idx="1355">
                  <c:v>212.44543457</c:v>
                </c:pt>
                <c:pt idx="1356">
                  <c:v>212.79541015999999</c:v>
                </c:pt>
                <c:pt idx="1357">
                  <c:v>212.79541015999999</c:v>
                </c:pt>
                <c:pt idx="1358">
                  <c:v>213.46984863</c:v>
                </c:pt>
                <c:pt idx="1359">
                  <c:v>213.82043457</c:v>
                </c:pt>
                <c:pt idx="1360">
                  <c:v>213.82043457</c:v>
                </c:pt>
                <c:pt idx="1361">
                  <c:v>214.1953125</c:v>
                </c:pt>
                <c:pt idx="1362">
                  <c:v>214.52014159999999</c:v>
                </c:pt>
                <c:pt idx="1363">
                  <c:v>214.87023926000001</c:v>
                </c:pt>
                <c:pt idx="1364">
                  <c:v>214.87023926000001</c:v>
                </c:pt>
                <c:pt idx="1365">
                  <c:v>215.19543457</c:v>
                </c:pt>
                <c:pt idx="1366">
                  <c:v>215.57067871000001</c:v>
                </c:pt>
                <c:pt idx="1367">
                  <c:v>215.91979979999999</c:v>
                </c:pt>
                <c:pt idx="1368">
                  <c:v>216.24499512</c:v>
                </c:pt>
                <c:pt idx="1369">
                  <c:v>216.57006835999999</c:v>
                </c:pt>
                <c:pt idx="1370">
                  <c:v>216.57006835999999</c:v>
                </c:pt>
                <c:pt idx="1371">
                  <c:v>216.9453125</c:v>
                </c:pt>
                <c:pt idx="1372">
                  <c:v>217.29479979999999</c:v>
                </c:pt>
                <c:pt idx="1373">
                  <c:v>217.61999512</c:v>
                </c:pt>
                <c:pt idx="1374">
                  <c:v>217.61999512</c:v>
                </c:pt>
                <c:pt idx="1375">
                  <c:v>217.94506835999999</c:v>
                </c:pt>
                <c:pt idx="1376">
                  <c:v>218.32055664000001</c:v>
                </c:pt>
                <c:pt idx="1377">
                  <c:v>218.67004395000001</c:v>
                </c:pt>
                <c:pt idx="1378">
                  <c:v>219.01977539000001</c:v>
                </c:pt>
                <c:pt idx="1379">
                  <c:v>219.39538573999999</c:v>
                </c:pt>
                <c:pt idx="1380">
                  <c:v>219.39538573999999</c:v>
                </c:pt>
                <c:pt idx="1381">
                  <c:v>219.74548340000001</c:v>
                </c:pt>
                <c:pt idx="1382">
                  <c:v>220.07019043</c:v>
                </c:pt>
                <c:pt idx="1383">
                  <c:v>220.44519043</c:v>
                </c:pt>
                <c:pt idx="1384">
                  <c:v>220.44519043</c:v>
                </c:pt>
                <c:pt idx="1385">
                  <c:v>220.79541015999999</c:v>
                </c:pt>
                <c:pt idx="1386">
                  <c:v>221.09570313</c:v>
                </c:pt>
                <c:pt idx="1387">
                  <c:v>221.47021484000001</c:v>
                </c:pt>
                <c:pt idx="1388">
                  <c:v>221.79492188</c:v>
                </c:pt>
                <c:pt idx="1389">
                  <c:v>222.14550781</c:v>
                </c:pt>
                <c:pt idx="1390">
                  <c:v>222.14550781</c:v>
                </c:pt>
                <c:pt idx="1391">
                  <c:v>222.49548340000001</c:v>
                </c:pt>
                <c:pt idx="1392">
                  <c:v>222.86999512</c:v>
                </c:pt>
                <c:pt idx="1393">
                  <c:v>223.19506835999999</c:v>
                </c:pt>
                <c:pt idx="1394">
                  <c:v>223.19506835999999</c:v>
                </c:pt>
                <c:pt idx="1395">
                  <c:v>223.92041015999999</c:v>
                </c:pt>
                <c:pt idx="1396">
                  <c:v>224.24511719</c:v>
                </c:pt>
                <c:pt idx="1397">
                  <c:v>224.24511719</c:v>
                </c:pt>
                <c:pt idx="1398">
                  <c:v>224.56994628999999</c:v>
                </c:pt>
                <c:pt idx="1399">
                  <c:v>224.89501953000001</c:v>
                </c:pt>
                <c:pt idx="1400">
                  <c:v>224.89501953000001</c:v>
                </c:pt>
                <c:pt idx="1401">
                  <c:v>225.24560546999999</c:v>
                </c:pt>
                <c:pt idx="1402">
                  <c:v>225.62023926000001</c:v>
                </c:pt>
                <c:pt idx="1403">
                  <c:v>225.99511719</c:v>
                </c:pt>
                <c:pt idx="1404">
                  <c:v>226.34558104999999</c:v>
                </c:pt>
                <c:pt idx="1405">
                  <c:v>226.69543457</c:v>
                </c:pt>
                <c:pt idx="1406">
                  <c:v>226.69543457</c:v>
                </c:pt>
                <c:pt idx="1407">
                  <c:v>227.01989746000001</c:v>
                </c:pt>
                <c:pt idx="1408">
                  <c:v>227.36999512</c:v>
                </c:pt>
                <c:pt idx="1409">
                  <c:v>227.72033690999999</c:v>
                </c:pt>
                <c:pt idx="1410">
                  <c:v>227.72033690999999</c:v>
                </c:pt>
                <c:pt idx="1411">
                  <c:v>228.07055664000001</c:v>
                </c:pt>
                <c:pt idx="1412">
                  <c:v>228.74487305</c:v>
                </c:pt>
                <c:pt idx="1413">
                  <c:v>228.74487305</c:v>
                </c:pt>
                <c:pt idx="1414">
                  <c:v>229.0703125</c:v>
                </c:pt>
                <c:pt idx="1415">
                  <c:v>229.44555664000001</c:v>
                </c:pt>
                <c:pt idx="1416">
                  <c:v>229.44555664000001</c:v>
                </c:pt>
                <c:pt idx="1417">
                  <c:v>229.79528809000001</c:v>
                </c:pt>
                <c:pt idx="1418">
                  <c:v>230.11987305</c:v>
                </c:pt>
                <c:pt idx="1419">
                  <c:v>230.49536133000001</c:v>
                </c:pt>
                <c:pt idx="1420">
                  <c:v>230.49536133000001</c:v>
                </c:pt>
                <c:pt idx="1421">
                  <c:v>231.19506835999999</c:v>
                </c:pt>
                <c:pt idx="1422">
                  <c:v>231.19506835999999</c:v>
                </c:pt>
                <c:pt idx="1423">
                  <c:v>231.54528809000001</c:v>
                </c:pt>
                <c:pt idx="1424">
                  <c:v>231.87048340000001</c:v>
                </c:pt>
                <c:pt idx="1425">
                  <c:v>232.24548340000001</c:v>
                </c:pt>
                <c:pt idx="1426">
                  <c:v>232.24548340000001</c:v>
                </c:pt>
                <c:pt idx="1427">
                  <c:v>232.5703125</c:v>
                </c:pt>
                <c:pt idx="1428">
                  <c:v>232.94543457</c:v>
                </c:pt>
                <c:pt idx="1429">
                  <c:v>233.27050781</c:v>
                </c:pt>
                <c:pt idx="1430">
                  <c:v>233.62036133000001</c:v>
                </c:pt>
                <c:pt idx="1431">
                  <c:v>233.97009277000001</c:v>
                </c:pt>
                <c:pt idx="1432">
                  <c:v>233.97009277000001</c:v>
                </c:pt>
                <c:pt idx="1433">
                  <c:v>234.29504395000001</c:v>
                </c:pt>
                <c:pt idx="1434">
                  <c:v>234.67053222999999</c:v>
                </c:pt>
                <c:pt idx="1435">
                  <c:v>235.02050781</c:v>
                </c:pt>
                <c:pt idx="1436">
                  <c:v>235.02050781</c:v>
                </c:pt>
                <c:pt idx="1437">
                  <c:v>235.34521484000001</c:v>
                </c:pt>
                <c:pt idx="1438">
                  <c:v>235.72021484000001</c:v>
                </c:pt>
                <c:pt idx="1439">
                  <c:v>236.07055664000001</c:v>
                </c:pt>
                <c:pt idx="1440">
                  <c:v>236.42028809000001</c:v>
                </c:pt>
                <c:pt idx="1441">
                  <c:v>236.74475097999999</c:v>
                </c:pt>
                <c:pt idx="1442">
                  <c:v>236.74475097999999</c:v>
                </c:pt>
                <c:pt idx="1443">
                  <c:v>237.09509277000001</c:v>
                </c:pt>
                <c:pt idx="1444">
                  <c:v>237.44543457</c:v>
                </c:pt>
                <c:pt idx="1445">
                  <c:v>237.79553222999999</c:v>
                </c:pt>
                <c:pt idx="1446">
                  <c:v>237.79553222999999</c:v>
                </c:pt>
                <c:pt idx="1447">
                  <c:v>238.11999512</c:v>
                </c:pt>
                <c:pt idx="1448">
                  <c:v>238.49499512</c:v>
                </c:pt>
                <c:pt idx="1449">
                  <c:v>238.84545897999999</c:v>
                </c:pt>
                <c:pt idx="1450">
                  <c:v>239.19543457</c:v>
                </c:pt>
                <c:pt idx="1451">
                  <c:v>239.54516602000001</c:v>
                </c:pt>
                <c:pt idx="1452">
                  <c:v>239.54516602000001</c:v>
                </c:pt>
                <c:pt idx="1453">
                  <c:v>239.86999512</c:v>
                </c:pt>
                <c:pt idx="1454">
                  <c:v>240.19543457</c:v>
                </c:pt>
                <c:pt idx="1455">
                  <c:v>240.57043457</c:v>
                </c:pt>
                <c:pt idx="1456">
                  <c:v>240.57043457</c:v>
                </c:pt>
                <c:pt idx="1457">
                  <c:v>241.24462890999999</c:v>
                </c:pt>
                <c:pt idx="1458">
                  <c:v>241.24462890999999</c:v>
                </c:pt>
                <c:pt idx="1459">
                  <c:v>241.62036133000001</c:v>
                </c:pt>
                <c:pt idx="1460">
                  <c:v>241.89562988</c:v>
                </c:pt>
                <c:pt idx="1461">
                  <c:v>242.27038573999999</c:v>
                </c:pt>
                <c:pt idx="1462">
                  <c:v>242.27038573999999</c:v>
                </c:pt>
                <c:pt idx="1463">
                  <c:v>242.61999512</c:v>
                </c:pt>
                <c:pt idx="1464">
                  <c:v>242.9453125</c:v>
                </c:pt>
                <c:pt idx="1465">
                  <c:v>243.32067871000001</c:v>
                </c:pt>
                <c:pt idx="1466">
                  <c:v>243.67041015999999</c:v>
                </c:pt>
                <c:pt idx="1467">
                  <c:v>243.99499512</c:v>
                </c:pt>
                <c:pt idx="1468">
                  <c:v>243.99499512</c:v>
                </c:pt>
                <c:pt idx="1469">
                  <c:v>244.34521484000001</c:v>
                </c:pt>
                <c:pt idx="1470">
                  <c:v>244.6706543</c:v>
                </c:pt>
                <c:pt idx="1471">
                  <c:v>245.04541015999999</c:v>
                </c:pt>
                <c:pt idx="1472">
                  <c:v>245.04541015999999</c:v>
                </c:pt>
                <c:pt idx="1473">
                  <c:v>245.37011719</c:v>
                </c:pt>
                <c:pt idx="1474">
                  <c:v>245.72021484000001</c:v>
                </c:pt>
                <c:pt idx="1475">
                  <c:v>246.04553222999999</c:v>
                </c:pt>
                <c:pt idx="1476">
                  <c:v>246.39550781</c:v>
                </c:pt>
                <c:pt idx="1477">
                  <c:v>246.74487305</c:v>
                </c:pt>
                <c:pt idx="1478">
                  <c:v>247.06994628999999</c:v>
                </c:pt>
                <c:pt idx="1479">
                  <c:v>247.06994628999999</c:v>
                </c:pt>
                <c:pt idx="1480">
                  <c:v>247.42041015999999</c:v>
                </c:pt>
                <c:pt idx="1481">
                  <c:v>247.77050781</c:v>
                </c:pt>
                <c:pt idx="1482">
                  <c:v>247.77050781</c:v>
                </c:pt>
                <c:pt idx="1483">
                  <c:v>248.12023926000001</c:v>
                </c:pt>
                <c:pt idx="1484">
                  <c:v>248.82043457</c:v>
                </c:pt>
                <c:pt idx="1485">
                  <c:v>248.82043457</c:v>
                </c:pt>
                <c:pt idx="1486">
                  <c:v>249.14562988</c:v>
                </c:pt>
                <c:pt idx="1487">
                  <c:v>249.52026366999999</c:v>
                </c:pt>
                <c:pt idx="1488">
                  <c:v>249.52026366999999</c:v>
                </c:pt>
                <c:pt idx="1489">
                  <c:v>249.87023926000001</c:v>
                </c:pt>
                <c:pt idx="1490">
                  <c:v>250.1953125</c:v>
                </c:pt>
                <c:pt idx="1491">
                  <c:v>250.57043457</c:v>
                </c:pt>
                <c:pt idx="1492">
                  <c:v>250.57043457</c:v>
                </c:pt>
                <c:pt idx="1493">
                  <c:v>251.24487305</c:v>
                </c:pt>
                <c:pt idx="1494">
                  <c:v>251.59545897999999</c:v>
                </c:pt>
                <c:pt idx="1495">
                  <c:v>251.59545897999999</c:v>
                </c:pt>
                <c:pt idx="1496">
                  <c:v>251.94543457</c:v>
                </c:pt>
                <c:pt idx="1497">
                  <c:v>252.29528809000001</c:v>
                </c:pt>
                <c:pt idx="1498">
                  <c:v>252.29528809000001</c:v>
                </c:pt>
                <c:pt idx="1499">
                  <c:v>252.64514159999999</c:v>
                </c:pt>
                <c:pt idx="1500">
                  <c:v>252.97033690999999</c:v>
                </c:pt>
                <c:pt idx="1501">
                  <c:v>253.29577637</c:v>
                </c:pt>
                <c:pt idx="1502">
                  <c:v>253.64550781</c:v>
                </c:pt>
                <c:pt idx="1503">
                  <c:v>253.99523926000001</c:v>
                </c:pt>
                <c:pt idx="1504">
                  <c:v>254.34521484000001</c:v>
                </c:pt>
                <c:pt idx="1505">
                  <c:v>254.34521484000001</c:v>
                </c:pt>
                <c:pt idx="1506">
                  <c:v>254.69555664000001</c:v>
                </c:pt>
                <c:pt idx="1507">
                  <c:v>255.02062988</c:v>
                </c:pt>
                <c:pt idx="1508">
                  <c:v>255.02062988</c:v>
                </c:pt>
                <c:pt idx="1509">
                  <c:v>255.39526366999999</c:v>
                </c:pt>
                <c:pt idx="1510">
                  <c:v>255.74548340000001</c:v>
                </c:pt>
                <c:pt idx="1511">
                  <c:v>256.07043456999997</c:v>
                </c:pt>
                <c:pt idx="1512">
                  <c:v>256.47009277000001</c:v>
                </c:pt>
                <c:pt idx="1513">
                  <c:v>256.79479980000002</c:v>
                </c:pt>
                <c:pt idx="1514">
                  <c:v>257.12011718999997</c:v>
                </c:pt>
                <c:pt idx="1515">
                  <c:v>257.12011718999997</c:v>
                </c:pt>
                <c:pt idx="1516">
                  <c:v>257.4453125</c:v>
                </c:pt>
                <c:pt idx="1517">
                  <c:v>257.79553222999999</c:v>
                </c:pt>
                <c:pt idx="1518">
                  <c:v>257.79553222999999</c:v>
                </c:pt>
                <c:pt idx="1519">
                  <c:v>258.14501953000001</c:v>
                </c:pt>
                <c:pt idx="1520">
                  <c:v>258.87072754000002</c:v>
                </c:pt>
                <c:pt idx="1521">
                  <c:v>258.87072754000002</c:v>
                </c:pt>
                <c:pt idx="1522">
                  <c:v>259.1953125</c:v>
                </c:pt>
                <c:pt idx="1523">
                  <c:v>259.56958007999998</c:v>
                </c:pt>
                <c:pt idx="1524">
                  <c:v>259.56958007999998</c:v>
                </c:pt>
                <c:pt idx="1525">
                  <c:v>259.92041016000002</c:v>
                </c:pt>
                <c:pt idx="1526">
                  <c:v>260.24560546999999</c:v>
                </c:pt>
                <c:pt idx="1527">
                  <c:v>260.59533691000001</c:v>
                </c:pt>
                <c:pt idx="1528">
                  <c:v>260.59533691000001</c:v>
                </c:pt>
                <c:pt idx="1529">
                  <c:v>261.3203125</c:v>
                </c:pt>
                <c:pt idx="1530">
                  <c:v>261.64575194999998</c:v>
                </c:pt>
                <c:pt idx="1531">
                  <c:v>261.64575194999998</c:v>
                </c:pt>
                <c:pt idx="1532">
                  <c:v>261.97045897999999</c:v>
                </c:pt>
                <c:pt idx="1533">
                  <c:v>262.31994629000002</c:v>
                </c:pt>
                <c:pt idx="1534">
                  <c:v>262.31994629000002</c:v>
                </c:pt>
                <c:pt idx="1535">
                  <c:v>262.64501953000001</c:v>
                </c:pt>
                <c:pt idx="1536">
                  <c:v>263.02062988</c:v>
                </c:pt>
                <c:pt idx="1537">
                  <c:v>263.37048340000001</c:v>
                </c:pt>
                <c:pt idx="1538">
                  <c:v>263.69494629000002</c:v>
                </c:pt>
                <c:pt idx="1539">
                  <c:v>264.0703125</c:v>
                </c:pt>
                <c:pt idx="1540">
                  <c:v>264.42053222999999</c:v>
                </c:pt>
                <c:pt idx="1541">
                  <c:v>264.42053222999999</c:v>
                </c:pt>
                <c:pt idx="1542">
                  <c:v>264.74560546999999</c:v>
                </c:pt>
                <c:pt idx="1543">
                  <c:v>265.09509277000001</c:v>
                </c:pt>
                <c:pt idx="1544">
                  <c:v>265.09509277000001</c:v>
                </c:pt>
                <c:pt idx="1545">
                  <c:v>265.44519043000003</c:v>
                </c:pt>
                <c:pt idx="1546">
                  <c:v>265.79541016000002</c:v>
                </c:pt>
                <c:pt idx="1547">
                  <c:v>266.14538573999999</c:v>
                </c:pt>
                <c:pt idx="1548">
                  <c:v>266.47009277000001</c:v>
                </c:pt>
                <c:pt idx="1549">
                  <c:v>266.82006835999999</c:v>
                </c:pt>
                <c:pt idx="1550">
                  <c:v>267.19543456999997</c:v>
                </c:pt>
                <c:pt idx="1551">
                  <c:v>267.19543456999997</c:v>
                </c:pt>
                <c:pt idx="1552">
                  <c:v>267.52038573999999</c:v>
                </c:pt>
                <c:pt idx="1553">
                  <c:v>267.86987305000002</c:v>
                </c:pt>
                <c:pt idx="1554">
                  <c:v>267.86987305000002</c:v>
                </c:pt>
                <c:pt idx="1555">
                  <c:v>268.24523926000001</c:v>
                </c:pt>
                <c:pt idx="1556">
                  <c:v>268.57055664000001</c:v>
                </c:pt>
                <c:pt idx="1557">
                  <c:v>268.92028808999999</c:v>
                </c:pt>
                <c:pt idx="1558">
                  <c:v>269.24511718999997</c:v>
                </c:pt>
                <c:pt idx="1559">
                  <c:v>269.61999512</c:v>
                </c:pt>
                <c:pt idx="1560">
                  <c:v>269.94555664000001</c:v>
                </c:pt>
                <c:pt idx="1561">
                  <c:v>269.94555664000001</c:v>
                </c:pt>
                <c:pt idx="1562">
                  <c:v>270.29541016000002</c:v>
                </c:pt>
                <c:pt idx="1563">
                  <c:v>270.66992188</c:v>
                </c:pt>
                <c:pt idx="1564">
                  <c:v>270.66992188</c:v>
                </c:pt>
                <c:pt idx="1565">
                  <c:v>270.99523926000001</c:v>
                </c:pt>
                <c:pt idx="1566">
                  <c:v>271.69543456999997</c:v>
                </c:pt>
                <c:pt idx="1567">
                  <c:v>271.69543456999997</c:v>
                </c:pt>
                <c:pt idx="1568">
                  <c:v>272.04492188</c:v>
                </c:pt>
                <c:pt idx="1569">
                  <c:v>272.36999512</c:v>
                </c:pt>
                <c:pt idx="1570">
                  <c:v>272.6953125</c:v>
                </c:pt>
                <c:pt idx="1571">
                  <c:v>272.6953125</c:v>
                </c:pt>
                <c:pt idx="1572">
                  <c:v>273.04541016000002</c:v>
                </c:pt>
                <c:pt idx="1573">
                  <c:v>273.41992188</c:v>
                </c:pt>
                <c:pt idx="1574">
                  <c:v>273.74487305000002</c:v>
                </c:pt>
                <c:pt idx="1575">
                  <c:v>274.09570313</c:v>
                </c:pt>
                <c:pt idx="1576">
                  <c:v>274.44555664000001</c:v>
                </c:pt>
                <c:pt idx="1577">
                  <c:v>274.44555664000001</c:v>
                </c:pt>
                <c:pt idx="1578">
                  <c:v>274.82006835999999</c:v>
                </c:pt>
                <c:pt idx="1579">
                  <c:v>275.17016602000001</c:v>
                </c:pt>
                <c:pt idx="1580">
                  <c:v>275.49548340000001</c:v>
                </c:pt>
                <c:pt idx="1581">
                  <c:v>275.49548340000001</c:v>
                </c:pt>
                <c:pt idx="1582">
                  <c:v>275.79553222999999</c:v>
                </c:pt>
                <c:pt idx="1583">
                  <c:v>276.12036132999998</c:v>
                </c:pt>
                <c:pt idx="1584">
                  <c:v>276.49487305000002</c:v>
                </c:pt>
                <c:pt idx="1585">
                  <c:v>276.84521483999998</c:v>
                </c:pt>
                <c:pt idx="1586">
                  <c:v>277.22033691000001</c:v>
                </c:pt>
                <c:pt idx="1587">
                  <c:v>277.22033691000001</c:v>
                </c:pt>
                <c:pt idx="1588">
                  <c:v>277.54516602000001</c:v>
                </c:pt>
                <c:pt idx="1589">
                  <c:v>277.89477539000001</c:v>
                </c:pt>
                <c:pt idx="1590">
                  <c:v>278.22009277000001</c:v>
                </c:pt>
                <c:pt idx="1591">
                  <c:v>278.22009277000001</c:v>
                </c:pt>
                <c:pt idx="1592">
                  <c:v>278.92041016000002</c:v>
                </c:pt>
                <c:pt idx="1593">
                  <c:v>278.92041016000002</c:v>
                </c:pt>
                <c:pt idx="1594">
                  <c:v>279.27001953000001</c:v>
                </c:pt>
                <c:pt idx="1595">
                  <c:v>279.64526367000002</c:v>
                </c:pt>
                <c:pt idx="1596">
                  <c:v>279.99536132999998</c:v>
                </c:pt>
                <c:pt idx="1597">
                  <c:v>279.99536132999998</c:v>
                </c:pt>
                <c:pt idx="1598">
                  <c:v>280.32019043000003</c:v>
                </c:pt>
                <c:pt idx="1599">
                  <c:v>280.69506835999999</c:v>
                </c:pt>
                <c:pt idx="1600">
                  <c:v>281.04553222999999</c:v>
                </c:pt>
                <c:pt idx="1601">
                  <c:v>281.37048340000001</c:v>
                </c:pt>
                <c:pt idx="1602">
                  <c:v>281.69543456999997</c:v>
                </c:pt>
                <c:pt idx="1603">
                  <c:v>281.69543456999997</c:v>
                </c:pt>
                <c:pt idx="1604">
                  <c:v>282.07006835999999</c:v>
                </c:pt>
                <c:pt idx="1605">
                  <c:v>282.42028808999999</c:v>
                </c:pt>
                <c:pt idx="1606">
                  <c:v>282.74536132999998</c:v>
                </c:pt>
                <c:pt idx="1607">
                  <c:v>282.74536132999998</c:v>
                </c:pt>
                <c:pt idx="1608">
                  <c:v>283.12011718999997</c:v>
                </c:pt>
                <c:pt idx="1609">
                  <c:v>283.46972656000003</c:v>
                </c:pt>
                <c:pt idx="1610">
                  <c:v>283.79528808999999</c:v>
                </c:pt>
                <c:pt idx="1611">
                  <c:v>284.17053222999999</c:v>
                </c:pt>
                <c:pt idx="1612">
                  <c:v>284.51989745999998</c:v>
                </c:pt>
                <c:pt idx="1613">
                  <c:v>284.51989745999998</c:v>
                </c:pt>
                <c:pt idx="1614">
                  <c:v>284.84484863</c:v>
                </c:pt>
                <c:pt idx="1615">
                  <c:v>285.17016602000001</c:v>
                </c:pt>
                <c:pt idx="1616">
                  <c:v>285.54553222999999</c:v>
                </c:pt>
                <c:pt idx="1617">
                  <c:v>285.54553222999999</c:v>
                </c:pt>
                <c:pt idx="1618">
                  <c:v>285.86999512</c:v>
                </c:pt>
                <c:pt idx="1619">
                  <c:v>286.57019043000003</c:v>
                </c:pt>
                <c:pt idx="1620">
                  <c:v>286.57019043000003</c:v>
                </c:pt>
                <c:pt idx="1621">
                  <c:v>286.89526367000002</c:v>
                </c:pt>
                <c:pt idx="1622">
                  <c:v>287.22009277000001</c:v>
                </c:pt>
                <c:pt idx="1623">
                  <c:v>287.22009277000001</c:v>
                </c:pt>
                <c:pt idx="1624">
                  <c:v>287.59484863</c:v>
                </c:pt>
                <c:pt idx="1625">
                  <c:v>287.91979980000002</c:v>
                </c:pt>
                <c:pt idx="1626">
                  <c:v>288.27038573999999</c:v>
                </c:pt>
                <c:pt idx="1627">
                  <c:v>288.27038573999999</c:v>
                </c:pt>
                <c:pt idx="1628">
                  <c:v>288.96984863</c:v>
                </c:pt>
                <c:pt idx="1629">
                  <c:v>289.32006835999999</c:v>
                </c:pt>
                <c:pt idx="1630">
                  <c:v>289.32006835999999</c:v>
                </c:pt>
                <c:pt idx="1631">
                  <c:v>289.64538573999999</c:v>
                </c:pt>
                <c:pt idx="1632">
                  <c:v>289.97058105000002</c:v>
                </c:pt>
                <c:pt idx="1633">
                  <c:v>289.97058105000002</c:v>
                </c:pt>
                <c:pt idx="1634">
                  <c:v>290.34509277000001</c:v>
                </c:pt>
                <c:pt idx="1635">
                  <c:v>290.69494629000002</c:v>
                </c:pt>
                <c:pt idx="1636">
                  <c:v>291.02026367000002</c:v>
                </c:pt>
                <c:pt idx="1637">
                  <c:v>291.39538573999999</c:v>
                </c:pt>
                <c:pt idx="1638">
                  <c:v>291.74487305000002</c:v>
                </c:pt>
                <c:pt idx="1639">
                  <c:v>291.74487305000002</c:v>
                </c:pt>
                <c:pt idx="1640">
                  <c:v>292.06994629000002</c:v>
                </c:pt>
                <c:pt idx="1641">
                  <c:v>292.44543456999997</c:v>
                </c:pt>
                <c:pt idx="1642">
                  <c:v>292.79553222999999</c:v>
                </c:pt>
                <c:pt idx="1643">
                  <c:v>292.79553222999999</c:v>
                </c:pt>
                <c:pt idx="1644">
                  <c:v>293.12011718999997</c:v>
                </c:pt>
                <c:pt idx="1645">
                  <c:v>293.44494629000002</c:v>
                </c:pt>
                <c:pt idx="1646">
                  <c:v>293.82043456999997</c:v>
                </c:pt>
                <c:pt idx="1647">
                  <c:v>294.17041016000002</c:v>
                </c:pt>
                <c:pt idx="1648">
                  <c:v>294.49511718999997</c:v>
                </c:pt>
                <c:pt idx="1649">
                  <c:v>294.49511718999997</c:v>
                </c:pt>
                <c:pt idx="1650">
                  <c:v>294.86987305000002</c:v>
                </c:pt>
                <c:pt idx="1651">
                  <c:v>295.22033691000001</c:v>
                </c:pt>
                <c:pt idx="1652">
                  <c:v>295.54553222999999</c:v>
                </c:pt>
                <c:pt idx="1653">
                  <c:v>295.54553222999999</c:v>
                </c:pt>
                <c:pt idx="1654">
                  <c:v>295.92004394999998</c:v>
                </c:pt>
                <c:pt idx="1655">
                  <c:v>296.59533691000001</c:v>
                </c:pt>
                <c:pt idx="1656">
                  <c:v>296.59533691000001</c:v>
                </c:pt>
                <c:pt idx="1657">
                  <c:v>296.92053222999999</c:v>
                </c:pt>
                <c:pt idx="1658">
                  <c:v>297.29504394999998</c:v>
                </c:pt>
                <c:pt idx="1659">
                  <c:v>297.64501953000001</c:v>
                </c:pt>
                <c:pt idx="1660">
                  <c:v>297.64501953000001</c:v>
                </c:pt>
                <c:pt idx="1661">
                  <c:v>297.97009277000001</c:v>
                </c:pt>
                <c:pt idx="1662">
                  <c:v>298.34521483999998</c:v>
                </c:pt>
                <c:pt idx="1663">
                  <c:v>298.34521483999998</c:v>
                </c:pt>
                <c:pt idx="1664">
                  <c:v>298.69470215000001</c:v>
                </c:pt>
                <c:pt idx="1665">
                  <c:v>299.37036132999998</c:v>
                </c:pt>
                <c:pt idx="1666">
                  <c:v>299.37036132999998</c:v>
                </c:pt>
                <c:pt idx="1667">
                  <c:v>299.72021483999998</c:v>
                </c:pt>
                <c:pt idx="1668">
                  <c:v>300.06994629000002</c:v>
                </c:pt>
                <c:pt idx="1669">
                  <c:v>300.39489745999998</c:v>
                </c:pt>
                <c:pt idx="1670">
                  <c:v>300.39489745999998</c:v>
                </c:pt>
                <c:pt idx="1671">
                  <c:v>300.74523926000001</c:v>
                </c:pt>
                <c:pt idx="1672">
                  <c:v>301.07043456999997</c:v>
                </c:pt>
                <c:pt idx="1673">
                  <c:v>301.44506835999999</c:v>
                </c:pt>
                <c:pt idx="1674">
                  <c:v>301.79479980000002</c:v>
                </c:pt>
                <c:pt idx="1675">
                  <c:v>302.09497069999998</c:v>
                </c:pt>
                <c:pt idx="1676">
                  <c:v>302.09497069999998</c:v>
                </c:pt>
                <c:pt idx="1677">
                  <c:v>302.47033691000001</c:v>
                </c:pt>
                <c:pt idx="1678">
                  <c:v>302.82006835999999</c:v>
                </c:pt>
                <c:pt idx="1679">
                  <c:v>303.16992188</c:v>
                </c:pt>
                <c:pt idx="1680">
                  <c:v>303.16992188</c:v>
                </c:pt>
                <c:pt idx="1681">
                  <c:v>303.87060546999999</c:v>
                </c:pt>
                <c:pt idx="1682">
                  <c:v>303.87060546999999</c:v>
                </c:pt>
                <c:pt idx="1683">
                  <c:v>304.19506835999999</c:v>
                </c:pt>
                <c:pt idx="1684">
                  <c:v>304.54479980000002</c:v>
                </c:pt>
                <c:pt idx="1685">
                  <c:v>304.89501953000001</c:v>
                </c:pt>
                <c:pt idx="1686">
                  <c:v>304.89501953000001</c:v>
                </c:pt>
                <c:pt idx="1687">
                  <c:v>305.22021483999998</c:v>
                </c:pt>
                <c:pt idx="1688">
                  <c:v>305.59509277000001</c:v>
                </c:pt>
                <c:pt idx="1689">
                  <c:v>305.59509277000001</c:v>
                </c:pt>
                <c:pt idx="1690">
                  <c:v>306.27001953000001</c:v>
                </c:pt>
                <c:pt idx="1691">
                  <c:v>306.64538573999999</c:v>
                </c:pt>
                <c:pt idx="1692">
                  <c:v>306.64538573999999</c:v>
                </c:pt>
                <c:pt idx="1693">
                  <c:v>306.99511718999997</c:v>
                </c:pt>
                <c:pt idx="1694">
                  <c:v>307.36987305000002</c:v>
                </c:pt>
                <c:pt idx="1695">
                  <c:v>307.64489745999998</c:v>
                </c:pt>
                <c:pt idx="1696">
                  <c:v>307.64489745999998</c:v>
                </c:pt>
                <c:pt idx="1697">
                  <c:v>308.02038573999999</c:v>
                </c:pt>
                <c:pt idx="1698">
                  <c:v>308.37023926000001</c:v>
                </c:pt>
                <c:pt idx="1699">
                  <c:v>308.69458007999998</c:v>
                </c:pt>
                <c:pt idx="1700">
                  <c:v>309.06982421999999</c:v>
                </c:pt>
                <c:pt idx="1701">
                  <c:v>309.42041016000002</c:v>
                </c:pt>
                <c:pt idx="1702">
                  <c:v>309.42041016000002</c:v>
                </c:pt>
                <c:pt idx="1703">
                  <c:v>309.74523926000001</c:v>
                </c:pt>
                <c:pt idx="1704">
                  <c:v>310.11962891000002</c:v>
                </c:pt>
                <c:pt idx="1705">
                  <c:v>310.44470215000001</c:v>
                </c:pt>
                <c:pt idx="1706">
                  <c:v>310.44470215000001</c:v>
                </c:pt>
                <c:pt idx="1707">
                  <c:v>311.12048340000001</c:v>
                </c:pt>
                <c:pt idx="1708">
                  <c:v>311.12048340000001</c:v>
                </c:pt>
                <c:pt idx="1709">
                  <c:v>311.49487305000002</c:v>
                </c:pt>
                <c:pt idx="1710">
                  <c:v>311.84509277000001</c:v>
                </c:pt>
                <c:pt idx="1711">
                  <c:v>312.17028808999999</c:v>
                </c:pt>
                <c:pt idx="1712">
                  <c:v>312.17028808999999</c:v>
                </c:pt>
                <c:pt idx="1713">
                  <c:v>312.49536132999998</c:v>
                </c:pt>
                <c:pt idx="1714">
                  <c:v>312.86987305000002</c:v>
                </c:pt>
                <c:pt idx="1715">
                  <c:v>313.22009277000001</c:v>
                </c:pt>
                <c:pt idx="1716">
                  <c:v>313.54516602000001</c:v>
                </c:pt>
                <c:pt idx="1717">
                  <c:v>313.92016602000001</c:v>
                </c:pt>
                <c:pt idx="1718">
                  <c:v>313.92016602000001</c:v>
                </c:pt>
                <c:pt idx="1719">
                  <c:v>314.26977539000001</c:v>
                </c:pt>
                <c:pt idx="1720">
                  <c:v>314.59484863</c:v>
                </c:pt>
                <c:pt idx="1721">
                  <c:v>314.92016602000001</c:v>
                </c:pt>
                <c:pt idx="1722">
                  <c:v>314.92016602000001</c:v>
                </c:pt>
                <c:pt idx="1723">
                  <c:v>315.29516602000001</c:v>
                </c:pt>
                <c:pt idx="1724">
                  <c:v>315.64477539000001</c:v>
                </c:pt>
                <c:pt idx="1725">
                  <c:v>315.96984863</c:v>
                </c:pt>
                <c:pt idx="1726">
                  <c:v>316.34545897999999</c:v>
                </c:pt>
                <c:pt idx="1727">
                  <c:v>316.69519043000003</c:v>
                </c:pt>
                <c:pt idx="1728">
                  <c:v>316.69519043000003</c:v>
                </c:pt>
                <c:pt idx="1729">
                  <c:v>317.01977539000001</c:v>
                </c:pt>
                <c:pt idx="1730">
                  <c:v>317.34460448999999</c:v>
                </c:pt>
                <c:pt idx="1731">
                  <c:v>317.72021483999998</c:v>
                </c:pt>
                <c:pt idx="1732">
                  <c:v>317.72021483999998</c:v>
                </c:pt>
                <c:pt idx="1733">
                  <c:v>318.07019043000003</c:v>
                </c:pt>
                <c:pt idx="1734">
                  <c:v>318.39489745999998</c:v>
                </c:pt>
                <c:pt idx="1735">
                  <c:v>318.74462891000002</c:v>
                </c:pt>
                <c:pt idx="1736">
                  <c:v>319.09521483999998</c:v>
                </c:pt>
                <c:pt idx="1737">
                  <c:v>319.42016602000001</c:v>
                </c:pt>
                <c:pt idx="1738">
                  <c:v>319.42016602000001</c:v>
                </c:pt>
                <c:pt idx="1739">
                  <c:v>319.78076171999999</c:v>
                </c:pt>
                <c:pt idx="1740">
                  <c:v>319.97900391000002</c:v>
                </c:pt>
                <c:pt idx="1741">
                  <c:v>320.02465819999998</c:v>
                </c:pt>
                <c:pt idx="1742">
                  <c:v>320.02465819999998</c:v>
                </c:pt>
                <c:pt idx="1743">
                  <c:v>319.99719238</c:v>
                </c:pt>
                <c:pt idx="1744">
                  <c:v>319.99816894999998</c:v>
                </c:pt>
                <c:pt idx="1745">
                  <c:v>320.00524902000001</c:v>
                </c:pt>
                <c:pt idx="1746">
                  <c:v>319.99523926000001</c:v>
                </c:pt>
                <c:pt idx="1747">
                  <c:v>319.99829102000001</c:v>
                </c:pt>
                <c:pt idx="1748">
                  <c:v>319.99829102000001</c:v>
                </c:pt>
                <c:pt idx="1749">
                  <c:v>320.00329590000001</c:v>
                </c:pt>
                <c:pt idx="1750">
                  <c:v>319.99877930000002</c:v>
                </c:pt>
                <c:pt idx="1751">
                  <c:v>319.99853516000002</c:v>
                </c:pt>
                <c:pt idx="1752">
                  <c:v>319.99853516000002</c:v>
                </c:pt>
                <c:pt idx="1753">
                  <c:v>319.99926757999998</c:v>
                </c:pt>
                <c:pt idx="1754">
                  <c:v>319.99926757999998</c:v>
                </c:pt>
                <c:pt idx="1755">
                  <c:v>320.00024414000001</c:v>
                </c:pt>
                <c:pt idx="1756">
                  <c:v>320.00048828000001</c:v>
                </c:pt>
                <c:pt idx="1757">
                  <c:v>320.00061034999999</c:v>
                </c:pt>
                <c:pt idx="1758">
                  <c:v>320.00061034999999</c:v>
                </c:pt>
                <c:pt idx="1759">
                  <c:v>320.00073242000002</c:v>
                </c:pt>
                <c:pt idx="1760">
                  <c:v>320.00085448999999</c:v>
                </c:pt>
                <c:pt idx="1761">
                  <c:v>320.00085448999999</c:v>
                </c:pt>
                <c:pt idx="1762">
                  <c:v>320.00085448999999</c:v>
                </c:pt>
                <c:pt idx="1763">
                  <c:v>320.00085448999999</c:v>
                </c:pt>
                <c:pt idx="1764">
                  <c:v>320.00085448999999</c:v>
                </c:pt>
                <c:pt idx="1765">
                  <c:v>320.00085448999999</c:v>
                </c:pt>
                <c:pt idx="1766">
                  <c:v>320.00073242000002</c:v>
                </c:pt>
                <c:pt idx="1767">
                  <c:v>320.00073242000002</c:v>
                </c:pt>
                <c:pt idx="1768">
                  <c:v>320.00073242000002</c:v>
                </c:pt>
                <c:pt idx="1769">
                  <c:v>320.00073242000002</c:v>
                </c:pt>
                <c:pt idx="1770">
                  <c:v>320.00073242000002</c:v>
                </c:pt>
                <c:pt idx="1771">
                  <c:v>320.00073242000002</c:v>
                </c:pt>
                <c:pt idx="1772">
                  <c:v>320.00073242000002</c:v>
                </c:pt>
                <c:pt idx="1773">
                  <c:v>320.00073242000002</c:v>
                </c:pt>
                <c:pt idx="1774">
                  <c:v>320.00073242000002</c:v>
                </c:pt>
                <c:pt idx="1775">
                  <c:v>320.00073242000002</c:v>
                </c:pt>
                <c:pt idx="1776">
                  <c:v>320.00073242000002</c:v>
                </c:pt>
                <c:pt idx="1777">
                  <c:v>320.00073242000002</c:v>
                </c:pt>
                <c:pt idx="1778">
                  <c:v>320.00073242000002</c:v>
                </c:pt>
                <c:pt idx="1779">
                  <c:v>320.00073242000002</c:v>
                </c:pt>
                <c:pt idx="1780">
                  <c:v>320.00073242000002</c:v>
                </c:pt>
                <c:pt idx="1781">
                  <c:v>320.00073242000002</c:v>
                </c:pt>
                <c:pt idx="1782">
                  <c:v>320.00073242000002</c:v>
                </c:pt>
                <c:pt idx="1783">
                  <c:v>320.00073242000002</c:v>
                </c:pt>
                <c:pt idx="1784">
                  <c:v>320.00073242000002</c:v>
                </c:pt>
                <c:pt idx="1785">
                  <c:v>320.00073242000002</c:v>
                </c:pt>
                <c:pt idx="1786">
                  <c:v>320.00073242000002</c:v>
                </c:pt>
                <c:pt idx="1787">
                  <c:v>320.00073242000002</c:v>
                </c:pt>
                <c:pt idx="1788">
                  <c:v>320.00073242000002</c:v>
                </c:pt>
                <c:pt idx="1789">
                  <c:v>320.00073242000002</c:v>
                </c:pt>
                <c:pt idx="1790">
                  <c:v>320.00073242000002</c:v>
                </c:pt>
                <c:pt idx="1791">
                  <c:v>320.00073242000002</c:v>
                </c:pt>
                <c:pt idx="1792">
                  <c:v>320.00073242000002</c:v>
                </c:pt>
                <c:pt idx="1793">
                  <c:v>320.00073242000002</c:v>
                </c:pt>
                <c:pt idx="1794">
                  <c:v>320.00073242000002</c:v>
                </c:pt>
                <c:pt idx="1795">
                  <c:v>320.00073242000002</c:v>
                </c:pt>
                <c:pt idx="1796">
                  <c:v>320.00073242000002</c:v>
                </c:pt>
                <c:pt idx="1797">
                  <c:v>320.00073242000002</c:v>
                </c:pt>
                <c:pt idx="1798">
                  <c:v>320.00073242000002</c:v>
                </c:pt>
                <c:pt idx="1799">
                  <c:v>320.00073242000002</c:v>
                </c:pt>
                <c:pt idx="1800">
                  <c:v>320.00073242000002</c:v>
                </c:pt>
                <c:pt idx="1801">
                  <c:v>320.00073242000002</c:v>
                </c:pt>
                <c:pt idx="1802">
                  <c:v>320.00073242000002</c:v>
                </c:pt>
                <c:pt idx="1803">
                  <c:v>320.00073242000002</c:v>
                </c:pt>
                <c:pt idx="1804">
                  <c:v>320.00073242000002</c:v>
                </c:pt>
                <c:pt idx="1805">
                  <c:v>320.00073242000002</c:v>
                </c:pt>
                <c:pt idx="1806">
                  <c:v>320.00073242000002</c:v>
                </c:pt>
                <c:pt idx="1807">
                  <c:v>320.00073242000002</c:v>
                </c:pt>
                <c:pt idx="1808">
                  <c:v>320.00073242000002</c:v>
                </c:pt>
                <c:pt idx="1809">
                  <c:v>320.00073242000002</c:v>
                </c:pt>
                <c:pt idx="1810">
                  <c:v>320.00073242000002</c:v>
                </c:pt>
                <c:pt idx="1811">
                  <c:v>320.00073242000002</c:v>
                </c:pt>
                <c:pt idx="1812">
                  <c:v>320.00073242000002</c:v>
                </c:pt>
                <c:pt idx="1813">
                  <c:v>320.00073242000002</c:v>
                </c:pt>
                <c:pt idx="1814">
                  <c:v>320.00073242000002</c:v>
                </c:pt>
                <c:pt idx="1815">
                  <c:v>320.00073242000002</c:v>
                </c:pt>
                <c:pt idx="1816">
                  <c:v>320.00073242000002</c:v>
                </c:pt>
                <c:pt idx="1817">
                  <c:v>320.00073242000002</c:v>
                </c:pt>
                <c:pt idx="1818">
                  <c:v>320.00073242000002</c:v>
                </c:pt>
                <c:pt idx="1819">
                  <c:v>320.00073242000002</c:v>
                </c:pt>
                <c:pt idx="1820">
                  <c:v>320.00073242000002</c:v>
                </c:pt>
                <c:pt idx="1821">
                  <c:v>320.00073242000002</c:v>
                </c:pt>
                <c:pt idx="1822">
                  <c:v>320.00073242000002</c:v>
                </c:pt>
                <c:pt idx="1823">
                  <c:v>320.00073242000002</c:v>
                </c:pt>
                <c:pt idx="1824">
                  <c:v>320.00073242000002</c:v>
                </c:pt>
                <c:pt idx="1825">
                  <c:v>320.00073242000002</c:v>
                </c:pt>
                <c:pt idx="1826">
                  <c:v>320.00073242000002</c:v>
                </c:pt>
                <c:pt idx="1827">
                  <c:v>320.00073242000002</c:v>
                </c:pt>
                <c:pt idx="1828">
                  <c:v>320.00073242000002</c:v>
                </c:pt>
                <c:pt idx="1829">
                  <c:v>320.00073242000002</c:v>
                </c:pt>
                <c:pt idx="1830">
                  <c:v>320.00073242000002</c:v>
                </c:pt>
                <c:pt idx="1831">
                  <c:v>320.00073242000002</c:v>
                </c:pt>
                <c:pt idx="1832">
                  <c:v>320.00073242000002</c:v>
                </c:pt>
                <c:pt idx="1833">
                  <c:v>320.00073242000002</c:v>
                </c:pt>
                <c:pt idx="1834">
                  <c:v>320.00073242000002</c:v>
                </c:pt>
                <c:pt idx="1835">
                  <c:v>320.00073242000002</c:v>
                </c:pt>
                <c:pt idx="1836">
                  <c:v>320.00073242000002</c:v>
                </c:pt>
                <c:pt idx="1837">
                  <c:v>320.00073242000002</c:v>
                </c:pt>
                <c:pt idx="1838">
                  <c:v>320.00073242000002</c:v>
                </c:pt>
                <c:pt idx="1839">
                  <c:v>320.00073242000002</c:v>
                </c:pt>
                <c:pt idx="1840">
                  <c:v>320.00073242000002</c:v>
                </c:pt>
                <c:pt idx="1841">
                  <c:v>320.00073242000002</c:v>
                </c:pt>
                <c:pt idx="1842">
                  <c:v>320.00073242000002</c:v>
                </c:pt>
                <c:pt idx="1843">
                  <c:v>320.00073242000002</c:v>
                </c:pt>
                <c:pt idx="1844">
                  <c:v>320.00073242000002</c:v>
                </c:pt>
                <c:pt idx="1845">
                  <c:v>320.00073242000002</c:v>
                </c:pt>
                <c:pt idx="1846">
                  <c:v>320.00073242000002</c:v>
                </c:pt>
                <c:pt idx="1847">
                  <c:v>320.00073242000002</c:v>
                </c:pt>
                <c:pt idx="1848">
                  <c:v>320.00073242000002</c:v>
                </c:pt>
                <c:pt idx="1849">
                  <c:v>320.00073242000002</c:v>
                </c:pt>
                <c:pt idx="1850">
                  <c:v>320.00073242000002</c:v>
                </c:pt>
                <c:pt idx="1851">
                  <c:v>320.00073242000002</c:v>
                </c:pt>
                <c:pt idx="1852">
                  <c:v>320.00073242000002</c:v>
                </c:pt>
                <c:pt idx="1853">
                  <c:v>320.00073242000002</c:v>
                </c:pt>
                <c:pt idx="1854">
                  <c:v>320.00073242000002</c:v>
                </c:pt>
                <c:pt idx="1855">
                  <c:v>320.00073242000002</c:v>
                </c:pt>
                <c:pt idx="1856">
                  <c:v>320.00073242000002</c:v>
                </c:pt>
                <c:pt idx="1857">
                  <c:v>320.00073242000002</c:v>
                </c:pt>
                <c:pt idx="1858">
                  <c:v>320.00073242000002</c:v>
                </c:pt>
                <c:pt idx="1859">
                  <c:v>320.00073242000002</c:v>
                </c:pt>
                <c:pt idx="1860">
                  <c:v>320.00073242000002</c:v>
                </c:pt>
                <c:pt idx="1861">
                  <c:v>320.00073242000002</c:v>
                </c:pt>
                <c:pt idx="1862">
                  <c:v>320.00073242000002</c:v>
                </c:pt>
                <c:pt idx="1863">
                  <c:v>320.00073242000002</c:v>
                </c:pt>
                <c:pt idx="1864">
                  <c:v>320.00073242000002</c:v>
                </c:pt>
                <c:pt idx="1865">
                  <c:v>320.00073242000002</c:v>
                </c:pt>
                <c:pt idx="1866">
                  <c:v>320.00073242000002</c:v>
                </c:pt>
                <c:pt idx="1867">
                  <c:v>320.00073242000002</c:v>
                </c:pt>
                <c:pt idx="1868">
                  <c:v>320.00073242000002</c:v>
                </c:pt>
                <c:pt idx="1869">
                  <c:v>320.00073242000002</c:v>
                </c:pt>
                <c:pt idx="1870">
                  <c:v>320.00073242000002</c:v>
                </c:pt>
                <c:pt idx="1871">
                  <c:v>320.00073242000002</c:v>
                </c:pt>
                <c:pt idx="1872">
                  <c:v>320.00073242000002</c:v>
                </c:pt>
                <c:pt idx="1873">
                  <c:v>320.00073242000002</c:v>
                </c:pt>
                <c:pt idx="1874">
                  <c:v>320.00073242000002</c:v>
                </c:pt>
                <c:pt idx="1875">
                  <c:v>320.00073242000002</c:v>
                </c:pt>
                <c:pt idx="1876">
                  <c:v>320.00073242000002</c:v>
                </c:pt>
                <c:pt idx="1877">
                  <c:v>320.00073242000002</c:v>
                </c:pt>
                <c:pt idx="1878">
                  <c:v>320.00073242000002</c:v>
                </c:pt>
                <c:pt idx="1879">
                  <c:v>320.00073242000002</c:v>
                </c:pt>
                <c:pt idx="1880">
                  <c:v>320.00073242000002</c:v>
                </c:pt>
                <c:pt idx="1881">
                  <c:v>320.00073242000002</c:v>
                </c:pt>
                <c:pt idx="1882">
                  <c:v>320.00073242000002</c:v>
                </c:pt>
                <c:pt idx="1883">
                  <c:v>320.00073242000002</c:v>
                </c:pt>
                <c:pt idx="1884">
                  <c:v>320.00073242000002</c:v>
                </c:pt>
                <c:pt idx="1885">
                  <c:v>320.00073242000002</c:v>
                </c:pt>
                <c:pt idx="1886">
                  <c:v>320.00073242000002</c:v>
                </c:pt>
                <c:pt idx="1887">
                  <c:v>320.00073242000002</c:v>
                </c:pt>
                <c:pt idx="1888">
                  <c:v>320.00073242000002</c:v>
                </c:pt>
                <c:pt idx="1889">
                  <c:v>320.00073242000002</c:v>
                </c:pt>
                <c:pt idx="1890">
                  <c:v>320.00073242000002</c:v>
                </c:pt>
                <c:pt idx="1891">
                  <c:v>320.00073242000002</c:v>
                </c:pt>
                <c:pt idx="1892">
                  <c:v>320.00073242000002</c:v>
                </c:pt>
                <c:pt idx="1893">
                  <c:v>320.00073242000002</c:v>
                </c:pt>
                <c:pt idx="1894">
                  <c:v>320.00073242000002</c:v>
                </c:pt>
                <c:pt idx="1895">
                  <c:v>320.00073242000002</c:v>
                </c:pt>
                <c:pt idx="1896">
                  <c:v>320.00073242000002</c:v>
                </c:pt>
                <c:pt idx="1897">
                  <c:v>320.00073242000002</c:v>
                </c:pt>
                <c:pt idx="1898">
                  <c:v>320.00073242000002</c:v>
                </c:pt>
                <c:pt idx="1899">
                  <c:v>320.00073242000002</c:v>
                </c:pt>
                <c:pt idx="1900">
                  <c:v>320.00073242000002</c:v>
                </c:pt>
                <c:pt idx="1901">
                  <c:v>320.00073242000002</c:v>
                </c:pt>
                <c:pt idx="1902">
                  <c:v>320.00073242000002</c:v>
                </c:pt>
                <c:pt idx="1903">
                  <c:v>320.00073242000002</c:v>
                </c:pt>
                <c:pt idx="1904">
                  <c:v>320.00073242000002</c:v>
                </c:pt>
                <c:pt idx="1905">
                  <c:v>320.00073242000002</c:v>
                </c:pt>
                <c:pt idx="1906">
                  <c:v>320.00073242000002</c:v>
                </c:pt>
                <c:pt idx="1907">
                  <c:v>320.00073242000002</c:v>
                </c:pt>
                <c:pt idx="1908">
                  <c:v>320.00073242000002</c:v>
                </c:pt>
                <c:pt idx="1909">
                  <c:v>320.00073242000002</c:v>
                </c:pt>
                <c:pt idx="1910">
                  <c:v>320.00073242000002</c:v>
                </c:pt>
                <c:pt idx="1911">
                  <c:v>320.00073242000002</c:v>
                </c:pt>
                <c:pt idx="1912">
                  <c:v>320.00073242000002</c:v>
                </c:pt>
                <c:pt idx="1913">
                  <c:v>320.00073242000002</c:v>
                </c:pt>
                <c:pt idx="1914">
                  <c:v>320.00073242000002</c:v>
                </c:pt>
                <c:pt idx="1915">
                  <c:v>320.00073242000002</c:v>
                </c:pt>
                <c:pt idx="1916">
                  <c:v>320.00073242000002</c:v>
                </c:pt>
                <c:pt idx="1917">
                  <c:v>320.00073242000002</c:v>
                </c:pt>
                <c:pt idx="1918">
                  <c:v>320.00073242000002</c:v>
                </c:pt>
                <c:pt idx="1919">
                  <c:v>320.00073242000002</c:v>
                </c:pt>
                <c:pt idx="1920">
                  <c:v>320.00073242000002</c:v>
                </c:pt>
                <c:pt idx="1921">
                  <c:v>320.00073242000002</c:v>
                </c:pt>
                <c:pt idx="1922">
                  <c:v>320.00073242000002</c:v>
                </c:pt>
                <c:pt idx="1923">
                  <c:v>320.00073242000002</c:v>
                </c:pt>
                <c:pt idx="1924">
                  <c:v>320.00073242000002</c:v>
                </c:pt>
                <c:pt idx="1925">
                  <c:v>320.00073242000002</c:v>
                </c:pt>
                <c:pt idx="1926">
                  <c:v>320.00073242000002</c:v>
                </c:pt>
                <c:pt idx="1927">
                  <c:v>320.00073242000002</c:v>
                </c:pt>
                <c:pt idx="1928">
                  <c:v>320.00073242000002</c:v>
                </c:pt>
                <c:pt idx="1929">
                  <c:v>320.00073242000002</c:v>
                </c:pt>
                <c:pt idx="1930">
                  <c:v>320.00073242000002</c:v>
                </c:pt>
                <c:pt idx="1931">
                  <c:v>320.00073242000002</c:v>
                </c:pt>
                <c:pt idx="1932">
                  <c:v>320.00073242000002</c:v>
                </c:pt>
                <c:pt idx="1933">
                  <c:v>320.00073242000002</c:v>
                </c:pt>
                <c:pt idx="1934">
                  <c:v>320.00073242000002</c:v>
                </c:pt>
                <c:pt idx="1935">
                  <c:v>320.00073242000002</c:v>
                </c:pt>
                <c:pt idx="1936">
                  <c:v>320.00073242000002</c:v>
                </c:pt>
                <c:pt idx="1937">
                  <c:v>320.00073242000002</c:v>
                </c:pt>
                <c:pt idx="1938">
                  <c:v>320.00073242000002</c:v>
                </c:pt>
                <c:pt idx="1939">
                  <c:v>320.00073242000002</c:v>
                </c:pt>
                <c:pt idx="1940">
                  <c:v>320.00073242000002</c:v>
                </c:pt>
                <c:pt idx="1941">
                  <c:v>320.00073242000002</c:v>
                </c:pt>
                <c:pt idx="1942">
                  <c:v>320.00073242000002</c:v>
                </c:pt>
                <c:pt idx="1943">
                  <c:v>320.00073242000002</c:v>
                </c:pt>
                <c:pt idx="1944">
                  <c:v>320.00073242000002</c:v>
                </c:pt>
                <c:pt idx="1945">
                  <c:v>320.00073242000002</c:v>
                </c:pt>
                <c:pt idx="1946">
                  <c:v>320.00073242000002</c:v>
                </c:pt>
                <c:pt idx="1947">
                  <c:v>320.00073242000002</c:v>
                </c:pt>
                <c:pt idx="1948">
                  <c:v>320.00073242000002</c:v>
                </c:pt>
                <c:pt idx="1949">
                  <c:v>320.00073242000002</c:v>
                </c:pt>
                <c:pt idx="1950">
                  <c:v>320.00073242000002</c:v>
                </c:pt>
                <c:pt idx="1951">
                  <c:v>320.00073242000002</c:v>
                </c:pt>
                <c:pt idx="1952">
                  <c:v>320.00073242000002</c:v>
                </c:pt>
                <c:pt idx="1953">
                  <c:v>320.00073242000002</c:v>
                </c:pt>
                <c:pt idx="1954">
                  <c:v>320.00073242000002</c:v>
                </c:pt>
                <c:pt idx="1955">
                  <c:v>320.00073242000002</c:v>
                </c:pt>
                <c:pt idx="1956">
                  <c:v>320.00073242000002</c:v>
                </c:pt>
                <c:pt idx="1957">
                  <c:v>320.00073242000002</c:v>
                </c:pt>
                <c:pt idx="1958">
                  <c:v>320.00073242000002</c:v>
                </c:pt>
                <c:pt idx="1959">
                  <c:v>320.00073242000002</c:v>
                </c:pt>
                <c:pt idx="1960">
                  <c:v>320.00073242000002</c:v>
                </c:pt>
                <c:pt idx="1961">
                  <c:v>320.00073242000002</c:v>
                </c:pt>
                <c:pt idx="1962">
                  <c:v>320.00073242000002</c:v>
                </c:pt>
                <c:pt idx="1963">
                  <c:v>320.00073242000002</c:v>
                </c:pt>
                <c:pt idx="1964">
                  <c:v>320.00073242000002</c:v>
                </c:pt>
                <c:pt idx="1965">
                  <c:v>320.00073242000002</c:v>
                </c:pt>
                <c:pt idx="1966">
                  <c:v>320.00073242000002</c:v>
                </c:pt>
                <c:pt idx="1967">
                  <c:v>320.00073242000002</c:v>
                </c:pt>
                <c:pt idx="1968">
                  <c:v>320.00073242000002</c:v>
                </c:pt>
                <c:pt idx="1969">
                  <c:v>320.00073242000002</c:v>
                </c:pt>
                <c:pt idx="1970">
                  <c:v>320.00073242000002</c:v>
                </c:pt>
                <c:pt idx="1971">
                  <c:v>320.00073242000002</c:v>
                </c:pt>
                <c:pt idx="1972">
                  <c:v>320.00073242000002</c:v>
                </c:pt>
                <c:pt idx="1973">
                  <c:v>320.00073242000002</c:v>
                </c:pt>
                <c:pt idx="1974">
                  <c:v>320.00073242000002</c:v>
                </c:pt>
                <c:pt idx="1975">
                  <c:v>320.00073242000002</c:v>
                </c:pt>
                <c:pt idx="1976">
                  <c:v>320.00073242000002</c:v>
                </c:pt>
                <c:pt idx="1977">
                  <c:v>320.00073242000002</c:v>
                </c:pt>
                <c:pt idx="1978">
                  <c:v>320.00073242000002</c:v>
                </c:pt>
                <c:pt idx="1979">
                  <c:v>320.00073242000002</c:v>
                </c:pt>
                <c:pt idx="1980">
                  <c:v>320.00073242000002</c:v>
                </c:pt>
                <c:pt idx="1981">
                  <c:v>320.00073242000002</c:v>
                </c:pt>
                <c:pt idx="1982">
                  <c:v>320.00073242000002</c:v>
                </c:pt>
                <c:pt idx="1983">
                  <c:v>320.00073242000002</c:v>
                </c:pt>
                <c:pt idx="1984">
                  <c:v>320.00073242000002</c:v>
                </c:pt>
                <c:pt idx="1985">
                  <c:v>320.00073242000002</c:v>
                </c:pt>
                <c:pt idx="1986">
                  <c:v>320.00073242000002</c:v>
                </c:pt>
                <c:pt idx="1987">
                  <c:v>320.00073242000002</c:v>
                </c:pt>
                <c:pt idx="1988">
                  <c:v>320.00073242000002</c:v>
                </c:pt>
                <c:pt idx="1989">
                  <c:v>320.00073242000002</c:v>
                </c:pt>
                <c:pt idx="1990">
                  <c:v>320.00073242000002</c:v>
                </c:pt>
                <c:pt idx="1991">
                  <c:v>320.00073242000002</c:v>
                </c:pt>
                <c:pt idx="1992">
                  <c:v>320.00073242000002</c:v>
                </c:pt>
                <c:pt idx="1993">
                  <c:v>320.00073242000002</c:v>
                </c:pt>
                <c:pt idx="1994">
                  <c:v>320.00073242000002</c:v>
                </c:pt>
                <c:pt idx="1995">
                  <c:v>320.00073242000002</c:v>
                </c:pt>
                <c:pt idx="1996">
                  <c:v>320.00073242000002</c:v>
                </c:pt>
                <c:pt idx="1997">
                  <c:v>320.00073242000002</c:v>
                </c:pt>
                <c:pt idx="1998">
                  <c:v>320.00073242000002</c:v>
                </c:pt>
                <c:pt idx="1999">
                  <c:v>320.00073242000002</c:v>
                </c:pt>
                <c:pt idx="2000">
                  <c:v>320.00073242000002</c:v>
                </c:pt>
                <c:pt idx="2001">
                  <c:v>320.00073242000002</c:v>
                </c:pt>
                <c:pt idx="2002">
                  <c:v>320.00073242000002</c:v>
                </c:pt>
                <c:pt idx="2003">
                  <c:v>320.00073242000002</c:v>
                </c:pt>
                <c:pt idx="2004">
                  <c:v>320.00073242000002</c:v>
                </c:pt>
                <c:pt idx="2005">
                  <c:v>320.00073242000002</c:v>
                </c:pt>
                <c:pt idx="2006">
                  <c:v>320.00073242000002</c:v>
                </c:pt>
                <c:pt idx="2007">
                  <c:v>320.00073242000002</c:v>
                </c:pt>
                <c:pt idx="2008">
                  <c:v>320.00073242000002</c:v>
                </c:pt>
                <c:pt idx="2009">
                  <c:v>320.00073242000002</c:v>
                </c:pt>
                <c:pt idx="2010">
                  <c:v>320.00073242000002</c:v>
                </c:pt>
                <c:pt idx="2011">
                  <c:v>320.00073242000002</c:v>
                </c:pt>
                <c:pt idx="2012">
                  <c:v>320.00073242000002</c:v>
                </c:pt>
                <c:pt idx="2013">
                  <c:v>320.00073242000002</c:v>
                </c:pt>
                <c:pt idx="2014">
                  <c:v>320.00073242000002</c:v>
                </c:pt>
                <c:pt idx="2015">
                  <c:v>320.00073242000002</c:v>
                </c:pt>
                <c:pt idx="2016">
                  <c:v>320.00073242000002</c:v>
                </c:pt>
                <c:pt idx="2017">
                  <c:v>320.00073242000002</c:v>
                </c:pt>
                <c:pt idx="2018">
                  <c:v>320.00073242000002</c:v>
                </c:pt>
                <c:pt idx="2019">
                  <c:v>320.00073242000002</c:v>
                </c:pt>
                <c:pt idx="2020">
                  <c:v>320.00073242000002</c:v>
                </c:pt>
                <c:pt idx="2021">
                  <c:v>320.00073242000002</c:v>
                </c:pt>
                <c:pt idx="2022">
                  <c:v>320.00073242000002</c:v>
                </c:pt>
                <c:pt idx="2023">
                  <c:v>320.00073242000002</c:v>
                </c:pt>
                <c:pt idx="2024">
                  <c:v>320.00073242000002</c:v>
                </c:pt>
                <c:pt idx="2025">
                  <c:v>320.00073242000002</c:v>
                </c:pt>
                <c:pt idx="2026">
                  <c:v>320.00073242000002</c:v>
                </c:pt>
                <c:pt idx="2027">
                  <c:v>320.00073242000002</c:v>
                </c:pt>
                <c:pt idx="2028">
                  <c:v>320.00073242000002</c:v>
                </c:pt>
                <c:pt idx="2029">
                  <c:v>320.00073242000002</c:v>
                </c:pt>
                <c:pt idx="2030">
                  <c:v>320.00073242000002</c:v>
                </c:pt>
                <c:pt idx="2031">
                  <c:v>320.00073242000002</c:v>
                </c:pt>
                <c:pt idx="2032">
                  <c:v>320.00073242000002</c:v>
                </c:pt>
                <c:pt idx="2033">
                  <c:v>320.00073242000002</c:v>
                </c:pt>
                <c:pt idx="2034">
                  <c:v>320.00073242000002</c:v>
                </c:pt>
                <c:pt idx="2035">
                  <c:v>320.00073242000002</c:v>
                </c:pt>
                <c:pt idx="2036">
                  <c:v>320.00073242000002</c:v>
                </c:pt>
                <c:pt idx="2037">
                  <c:v>320.00073242000002</c:v>
                </c:pt>
                <c:pt idx="2038">
                  <c:v>320.00073242000002</c:v>
                </c:pt>
                <c:pt idx="2039">
                  <c:v>320.00073242000002</c:v>
                </c:pt>
                <c:pt idx="2040">
                  <c:v>320.00073242000002</c:v>
                </c:pt>
                <c:pt idx="2041">
                  <c:v>320.00073242000002</c:v>
                </c:pt>
                <c:pt idx="2042">
                  <c:v>320.00073242000002</c:v>
                </c:pt>
                <c:pt idx="2043">
                  <c:v>320.00073242000002</c:v>
                </c:pt>
                <c:pt idx="2044">
                  <c:v>320.00073242000002</c:v>
                </c:pt>
                <c:pt idx="2045">
                  <c:v>320.00073242000002</c:v>
                </c:pt>
                <c:pt idx="2046">
                  <c:v>320.00073242000002</c:v>
                </c:pt>
                <c:pt idx="2047">
                  <c:v>320.00073242000002</c:v>
                </c:pt>
                <c:pt idx="2048">
                  <c:v>320.00073242000002</c:v>
                </c:pt>
                <c:pt idx="2049">
                  <c:v>320.00073242000002</c:v>
                </c:pt>
                <c:pt idx="2050">
                  <c:v>320.00073242000002</c:v>
                </c:pt>
                <c:pt idx="2051">
                  <c:v>320.00073242000002</c:v>
                </c:pt>
                <c:pt idx="2052">
                  <c:v>320.00073242000002</c:v>
                </c:pt>
                <c:pt idx="2053">
                  <c:v>320.00073242000002</c:v>
                </c:pt>
                <c:pt idx="2054">
                  <c:v>320.00073242000002</c:v>
                </c:pt>
                <c:pt idx="2055">
                  <c:v>320.00073242000002</c:v>
                </c:pt>
                <c:pt idx="2056">
                  <c:v>320.00073242000002</c:v>
                </c:pt>
                <c:pt idx="2057">
                  <c:v>320.00073242000002</c:v>
                </c:pt>
                <c:pt idx="2058">
                  <c:v>320.00073242000002</c:v>
                </c:pt>
                <c:pt idx="2059">
                  <c:v>320.00073242000002</c:v>
                </c:pt>
                <c:pt idx="2060">
                  <c:v>320.00073242000002</c:v>
                </c:pt>
                <c:pt idx="2061">
                  <c:v>320.00073242000002</c:v>
                </c:pt>
                <c:pt idx="2062">
                  <c:v>320.00073242000002</c:v>
                </c:pt>
                <c:pt idx="2063">
                  <c:v>320.00073242000002</c:v>
                </c:pt>
                <c:pt idx="2064">
                  <c:v>320.00073242000002</c:v>
                </c:pt>
                <c:pt idx="2065">
                  <c:v>320.00073242000002</c:v>
                </c:pt>
                <c:pt idx="2066">
                  <c:v>320.00073242000002</c:v>
                </c:pt>
                <c:pt idx="2067">
                  <c:v>320.00073242000002</c:v>
                </c:pt>
                <c:pt idx="2068">
                  <c:v>320.00073242000002</c:v>
                </c:pt>
                <c:pt idx="2069">
                  <c:v>320.00073242000002</c:v>
                </c:pt>
                <c:pt idx="2070">
                  <c:v>320.00073242000002</c:v>
                </c:pt>
                <c:pt idx="2071">
                  <c:v>320.00073242000002</c:v>
                </c:pt>
                <c:pt idx="2072">
                  <c:v>320.00073242000002</c:v>
                </c:pt>
                <c:pt idx="2073">
                  <c:v>320.00073242000002</c:v>
                </c:pt>
                <c:pt idx="2074">
                  <c:v>320.00073242000002</c:v>
                </c:pt>
                <c:pt idx="2075">
                  <c:v>320.00073242000002</c:v>
                </c:pt>
                <c:pt idx="2076">
                  <c:v>320.00073242000002</c:v>
                </c:pt>
                <c:pt idx="2077">
                  <c:v>320.00073242000002</c:v>
                </c:pt>
                <c:pt idx="2078">
                  <c:v>320.00073242000002</c:v>
                </c:pt>
                <c:pt idx="2079">
                  <c:v>320.00073242000002</c:v>
                </c:pt>
                <c:pt idx="2080">
                  <c:v>320.00073242000002</c:v>
                </c:pt>
                <c:pt idx="2081">
                  <c:v>320.00073242000002</c:v>
                </c:pt>
                <c:pt idx="2082">
                  <c:v>320.00073242000002</c:v>
                </c:pt>
                <c:pt idx="2083">
                  <c:v>320.00073242000002</c:v>
                </c:pt>
                <c:pt idx="2084">
                  <c:v>320.00073242000002</c:v>
                </c:pt>
                <c:pt idx="2085">
                  <c:v>320.00073242000002</c:v>
                </c:pt>
                <c:pt idx="2086">
                  <c:v>320.00073242000002</c:v>
                </c:pt>
                <c:pt idx="2087">
                  <c:v>320.00073242000002</c:v>
                </c:pt>
                <c:pt idx="2088">
                  <c:v>320.00073242000002</c:v>
                </c:pt>
                <c:pt idx="2089">
                  <c:v>320.00073242000002</c:v>
                </c:pt>
                <c:pt idx="2090">
                  <c:v>320.00073242000002</c:v>
                </c:pt>
                <c:pt idx="2091">
                  <c:v>320.00073242000002</c:v>
                </c:pt>
                <c:pt idx="2092">
                  <c:v>320.00073242000002</c:v>
                </c:pt>
                <c:pt idx="2093">
                  <c:v>320.00073242000002</c:v>
                </c:pt>
                <c:pt idx="2094">
                  <c:v>320.00073242000002</c:v>
                </c:pt>
                <c:pt idx="2095">
                  <c:v>320.00073242000002</c:v>
                </c:pt>
                <c:pt idx="2096">
                  <c:v>320.00073242000002</c:v>
                </c:pt>
                <c:pt idx="2097">
                  <c:v>320.00073242000002</c:v>
                </c:pt>
                <c:pt idx="2098">
                  <c:v>320.00073242000002</c:v>
                </c:pt>
                <c:pt idx="2099">
                  <c:v>320.00073242000002</c:v>
                </c:pt>
                <c:pt idx="2100">
                  <c:v>320.00073242000002</c:v>
                </c:pt>
                <c:pt idx="2101">
                  <c:v>320.00073242000002</c:v>
                </c:pt>
                <c:pt idx="2102">
                  <c:v>320.00073242000002</c:v>
                </c:pt>
                <c:pt idx="2103">
                  <c:v>320.00073242000002</c:v>
                </c:pt>
                <c:pt idx="2104">
                  <c:v>320.00073242000002</c:v>
                </c:pt>
                <c:pt idx="2105">
                  <c:v>320.00073242000002</c:v>
                </c:pt>
                <c:pt idx="2106">
                  <c:v>320.00073242000002</c:v>
                </c:pt>
                <c:pt idx="2107">
                  <c:v>320.00073242000002</c:v>
                </c:pt>
                <c:pt idx="2108">
                  <c:v>320.00073242000002</c:v>
                </c:pt>
                <c:pt idx="2109">
                  <c:v>320.00073242000002</c:v>
                </c:pt>
                <c:pt idx="2110">
                  <c:v>320.00073242000002</c:v>
                </c:pt>
                <c:pt idx="2111">
                  <c:v>320.00073242000002</c:v>
                </c:pt>
                <c:pt idx="2112">
                  <c:v>320.00073242000002</c:v>
                </c:pt>
                <c:pt idx="2113">
                  <c:v>320.00073242000002</c:v>
                </c:pt>
                <c:pt idx="2114">
                  <c:v>320.00073242000002</c:v>
                </c:pt>
                <c:pt idx="2115">
                  <c:v>320.00073242000002</c:v>
                </c:pt>
                <c:pt idx="2116">
                  <c:v>320.00073242000002</c:v>
                </c:pt>
                <c:pt idx="2117">
                  <c:v>320.00073242000002</c:v>
                </c:pt>
                <c:pt idx="2118">
                  <c:v>320.00073242000002</c:v>
                </c:pt>
                <c:pt idx="2119">
                  <c:v>320.00073242000002</c:v>
                </c:pt>
                <c:pt idx="2120">
                  <c:v>320.00073242000002</c:v>
                </c:pt>
                <c:pt idx="2121">
                  <c:v>320.00073242000002</c:v>
                </c:pt>
                <c:pt idx="2122">
                  <c:v>320.00073242000002</c:v>
                </c:pt>
                <c:pt idx="2123">
                  <c:v>320.00073242000002</c:v>
                </c:pt>
                <c:pt idx="2124">
                  <c:v>320.00073242000002</c:v>
                </c:pt>
                <c:pt idx="2125">
                  <c:v>320.00073242000002</c:v>
                </c:pt>
                <c:pt idx="2126">
                  <c:v>320.00073242000002</c:v>
                </c:pt>
                <c:pt idx="2127">
                  <c:v>320.00073242000002</c:v>
                </c:pt>
                <c:pt idx="2128">
                  <c:v>320.00073242000002</c:v>
                </c:pt>
                <c:pt idx="2129">
                  <c:v>320.00073242000002</c:v>
                </c:pt>
                <c:pt idx="2130">
                  <c:v>320.00073242000002</c:v>
                </c:pt>
                <c:pt idx="2131">
                  <c:v>320.00073242000002</c:v>
                </c:pt>
                <c:pt idx="2132">
                  <c:v>320.00073242000002</c:v>
                </c:pt>
                <c:pt idx="2133">
                  <c:v>320.00073242000002</c:v>
                </c:pt>
                <c:pt idx="2134">
                  <c:v>320.00073242000002</c:v>
                </c:pt>
                <c:pt idx="2135">
                  <c:v>320.00073242000002</c:v>
                </c:pt>
                <c:pt idx="2136">
                  <c:v>320.00073242000002</c:v>
                </c:pt>
                <c:pt idx="2137">
                  <c:v>320.00073242000002</c:v>
                </c:pt>
                <c:pt idx="2138">
                  <c:v>320.00073242000002</c:v>
                </c:pt>
                <c:pt idx="2139">
                  <c:v>320.00073242000002</c:v>
                </c:pt>
                <c:pt idx="2140">
                  <c:v>320.00073242000002</c:v>
                </c:pt>
                <c:pt idx="2141">
                  <c:v>320.00073242000002</c:v>
                </c:pt>
                <c:pt idx="2142">
                  <c:v>320.00073242000002</c:v>
                </c:pt>
                <c:pt idx="2143">
                  <c:v>320.00073242000002</c:v>
                </c:pt>
                <c:pt idx="2144">
                  <c:v>320.00073242000002</c:v>
                </c:pt>
                <c:pt idx="2145">
                  <c:v>320.00073242000002</c:v>
                </c:pt>
                <c:pt idx="2146">
                  <c:v>320.00073242000002</c:v>
                </c:pt>
                <c:pt idx="2147">
                  <c:v>320.00073242000002</c:v>
                </c:pt>
                <c:pt idx="2148">
                  <c:v>320.00073242000002</c:v>
                </c:pt>
                <c:pt idx="2149">
                  <c:v>320.00073242000002</c:v>
                </c:pt>
                <c:pt idx="2150">
                  <c:v>320.00073242000002</c:v>
                </c:pt>
                <c:pt idx="2151">
                  <c:v>320.00073242000002</c:v>
                </c:pt>
                <c:pt idx="2152">
                  <c:v>320.00073242000002</c:v>
                </c:pt>
                <c:pt idx="2153">
                  <c:v>320.00073242000002</c:v>
                </c:pt>
                <c:pt idx="2154">
                  <c:v>320.00073242000002</c:v>
                </c:pt>
                <c:pt idx="2155">
                  <c:v>320.00073242000002</c:v>
                </c:pt>
                <c:pt idx="2156">
                  <c:v>320.00073242000002</c:v>
                </c:pt>
                <c:pt idx="2157">
                  <c:v>320.00073242000002</c:v>
                </c:pt>
                <c:pt idx="2158">
                  <c:v>320.00073242000002</c:v>
                </c:pt>
                <c:pt idx="2159">
                  <c:v>320.00073242000002</c:v>
                </c:pt>
                <c:pt idx="2160">
                  <c:v>320.00073242000002</c:v>
                </c:pt>
                <c:pt idx="2161">
                  <c:v>320.00073242000002</c:v>
                </c:pt>
                <c:pt idx="2162">
                  <c:v>320.00073242000002</c:v>
                </c:pt>
                <c:pt idx="2163">
                  <c:v>320.00073242000002</c:v>
                </c:pt>
                <c:pt idx="2164">
                  <c:v>320.00073242000002</c:v>
                </c:pt>
                <c:pt idx="2165">
                  <c:v>320.00073242000002</c:v>
                </c:pt>
                <c:pt idx="2166">
                  <c:v>320.00073242000002</c:v>
                </c:pt>
                <c:pt idx="2167">
                  <c:v>320.00073242000002</c:v>
                </c:pt>
                <c:pt idx="2168">
                  <c:v>320.00073242000002</c:v>
                </c:pt>
                <c:pt idx="2169">
                  <c:v>320.00073242000002</c:v>
                </c:pt>
                <c:pt idx="2170">
                  <c:v>320.00073242000002</c:v>
                </c:pt>
                <c:pt idx="2171">
                  <c:v>320.00073242000002</c:v>
                </c:pt>
                <c:pt idx="2172">
                  <c:v>320.00073242000002</c:v>
                </c:pt>
                <c:pt idx="2173">
                  <c:v>320.00073242000002</c:v>
                </c:pt>
                <c:pt idx="2174">
                  <c:v>320.00073242000002</c:v>
                </c:pt>
                <c:pt idx="2175">
                  <c:v>320.00073242000002</c:v>
                </c:pt>
                <c:pt idx="2176">
                  <c:v>320.00073242000002</c:v>
                </c:pt>
                <c:pt idx="2177">
                  <c:v>320.00073242000002</c:v>
                </c:pt>
                <c:pt idx="2178">
                  <c:v>320.00073242000002</c:v>
                </c:pt>
                <c:pt idx="2179">
                  <c:v>320.00073242000002</c:v>
                </c:pt>
                <c:pt idx="2180">
                  <c:v>320.00073242000002</c:v>
                </c:pt>
                <c:pt idx="2181">
                  <c:v>320.00073242000002</c:v>
                </c:pt>
                <c:pt idx="2182">
                  <c:v>320.00073242000002</c:v>
                </c:pt>
                <c:pt idx="2183">
                  <c:v>320.00073242000002</c:v>
                </c:pt>
                <c:pt idx="2184">
                  <c:v>320.00073242000002</c:v>
                </c:pt>
                <c:pt idx="2185">
                  <c:v>320.00073242000002</c:v>
                </c:pt>
                <c:pt idx="2186">
                  <c:v>320.00073242000002</c:v>
                </c:pt>
                <c:pt idx="2187">
                  <c:v>320.00073242000002</c:v>
                </c:pt>
                <c:pt idx="2188">
                  <c:v>320.00073242000002</c:v>
                </c:pt>
                <c:pt idx="2189">
                  <c:v>320.00073242000002</c:v>
                </c:pt>
                <c:pt idx="2190">
                  <c:v>320.00073242000002</c:v>
                </c:pt>
                <c:pt idx="2191">
                  <c:v>320.00073242000002</c:v>
                </c:pt>
                <c:pt idx="2192">
                  <c:v>320.00073242000002</c:v>
                </c:pt>
                <c:pt idx="2193">
                  <c:v>320.00073242000002</c:v>
                </c:pt>
                <c:pt idx="2194">
                  <c:v>320.00073242000002</c:v>
                </c:pt>
                <c:pt idx="2195">
                  <c:v>320.00073242000002</c:v>
                </c:pt>
                <c:pt idx="2196">
                  <c:v>320.00073242000002</c:v>
                </c:pt>
                <c:pt idx="2197">
                  <c:v>320.00073242000002</c:v>
                </c:pt>
                <c:pt idx="2198">
                  <c:v>320.00073242000002</c:v>
                </c:pt>
                <c:pt idx="2199">
                  <c:v>320.00073242000002</c:v>
                </c:pt>
                <c:pt idx="2200">
                  <c:v>320.00073242000002</c:v>
                </c:pt>
                <c:pt idx="2201">
                  <c:v>320.00073242000002</c:v>
                </c:pt>
                <c:pt idx="2202">
                  <c:v>320.00073242000002</c:v>
                </c:pt>
                <c:pt idx="2203">
                  <c:v>320.00073242000002</c:v>
                </c:pt>
                <c:pt idx="2204">
                  <c:v>320.00073242000002</c:v>
                </c:pt>
                <c:pt idx="2205">
                  <c:v>320.00073242000002</c:v>
                </c:pt>
                <c:pt idx="2206">
                  <c:v>320.00073242000002</c:v>
                </c:pt>
                <c:pt idx="2207">
                  <c:v>320.00073242000002</c:v>
                </c:pt>
                <c:pt idx="2208">
                  <c:v>320.00073242000002</c:v>
                </c:pt>
                <c:pt idx="2209">
                  <c:v>320.00073242000002</c:v>
                </c:pt>
                <c:pt idx="2210">
                  <c:v>320.00073242000002</c:v>
                </c:pt>
                <c:pt idx="2211">
                  <c:v>320.00073242000002</c:v>
                </c:pt>
                <c:pt idx="2212">
                  <c:v>320.00073242000002</c:v>
                </c:pt>
                <c:pt idx="2213">
                  <c:v>320.00073242000002</c:v>
                </c:pt>
                <c:pt idx="2214">
                  <c:v>320.00073242000002</c:v>
                </c:pt>
                <c:pt idx="2215">
                  <c:v>320.00073242000002</c:v>
                </c:pt>
                <c:pt idx="2216">
                  <c:v>320.00073242000002</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K$2:$K$4000</c:f>
              <c:numCache>
                <c:formatCode>0.00000000</c:formatCode>
                <c:ptCount val="3999"/>
                <c:pt idx="0">
                  <c:v>0</c:v>
                </c:pt>
                <c:pt idx="1">
                  <c:v>0</c:v>
                </c:pt>
                <c:pt idx="2">
                  <c:v>0</c:v>
                </c:pt>
                <c:pt idx="3">
                  <c:v>-1.33333E-3</c:v>
                </c:pt>
                <c:pt idx="4">
                  <c:v>1.33333E-3</c:v>
                </c:pt>
                <c:pt idx="5">
                  <c:v>1.33333E-3</c:v>
                </c:pt>
                <c:pt idx="6">
                  <c:v>2.6666699999999999E-3</c:v>
                </c:pt>
                <c:pt idx="7">
                  <c:v>0</c:v>
                </c:pt>
                <c:pt idx="8">
                  <c:v>0</c:v>
                </c:pt>
                <c:pt idx="9">
                  <c:v>0</c:v>
                </c:pt>
                <c:pt idx="10">
                  <c:v>0</c:v>
                </c:pt>
                <c:pt idx="11">
                  <c:v>-2.6666699999999999E-3</c:v>
                </c:pt>
                <c:pt idx="12">
                  <c:v>-2.6666699999999999E-3</c:v>
                </c:pt>
                <c:pt idx="13">
                  <c:v>-2.6666699999999999E-3</c:v>
                </c:pt>
                <c:pt idx="14">
                  <c:v>2.6666699999999999E-3</c:v>
                </c:pt>
                <c:pt idx="15">
                  <c:v>5.3333299999999998E-3</c:v>
                </c:pt>
                <c:pt idx="16">
                  <c:v>5.3333299999999998E-3</c:v>
                </c:pt>
                <c:pt idx="17">
                  <c:v>-4.0000000000000001E-3</c:v>
                </c:pt>
                <c:pt idx="18">
                  <c:v>-1.33333E-3</c:v>
                </c:pt>
                <c:pt idx="19">
                  <c:v>1.33333E-3</c:v>
                </c:pt>
                <c:pt idx="20">
                  <c:v>-4.0000000000000001E-3</c:v>
                </c:pt>
                <c:pt idx="21">
                  <c:v>0</c:v>
                </c:pt>
                <c:pt idx="22">
                  <c:v>0</c:v>
                </c:pt>
                <c:pt idx="23">
                  <c:v>-2.6666699999999999E-3</c:v>
                </c:pt>
                <c:pt idx="24">
                  <c:v>0</c:v>
                </c:pt>
                <c:pt idx="25">
                  <c:v>2.6666699999999999E-3</c:v>
                </c:pt>
                <c:pt idx="26">
                  <c:v>2.6666699999999999E-3</c:v>
                </c:pt>
                <c:pt idx="27">
                  <c:v>2.6666699999999999E-3</c:v>
                </c:pt>
                <c:pt idx="28">
                  <c:v>0</c:v>
                </c:pt>
                <c:pt idx="29">
                  <c:v>0</c:v>
                </c:pt>
                <c:pt idx="30">
                  <c:v>-2.6666699999999999E-3</c:v>
                </c:pt>
                <c:pt idx="31">
                  <c:v>-2.6666699999999999E-3</c:v>
                </c:pt>
                <c:pt idx="32">
                  <c:v>-2.6666699999999999E-3</c:v>
                </c:pt>
                <c:pt idx="33">
                  <c:v>1.33333E-3</c:v>
                </c:pt>
                <c:pt idx="34">
                  <c:v>2.6666699999999999E-3</c:v>
                </c:pt>
                <c:pt idx="35">
                  <c:v>2.6666699999999999E-3</c:v>
                </c:pt>
                <c:pt idx="36">
                  <c:v>2.6666699999999999E-3</c:v>
                </c:pt>
                <c:pt idx="37">
                  <c:v>0</c:v>
                </c:pt>
                <c:pt idx="38">
                  <c:v>-1.33333E-3</c:v>
                </c:pt>
                <c:pt idx="39">
                  <c:v>-1.33333E-3</c:v>
                </c:pt>
                <c:pt idx="40">
                  <c:v>1.33333E-3</c:v>
                </c:pt>
                <c:pt idx="41">
                  <c:v>4.0000000000000001E-3</c:v>
                </c:pt>
                <c:pt idx="42">
                  <c:v>4.0000000000000001E-3</c:v>
                </c:pt>
                <c:pt idx="43">
                  <c:v>4.0000000000000001E-3</c:v>
                </c:pt>
                <c:pt idx="44">
                  <c:v>-1.33333E-3</c:v>
                </c:pt>
                <c:pt idx="45">
                  <c:v>-1.33333E-3</c:v>
                </c:pt>
                <c:pt idx="46">
                  <c:v>-1.33333E-3</c:v>
                </c:pt>
                <c:pt idx="47">
                  <c:v>0</c:v>
                </c:pt>
                <c:pt idx="48">
                  <c:v>-1.33333E-3</c:v>
                </c:pt>
                <c:pt idx="49">
                  <c:v>2.6666699999999999E-3</c:v>
                </c:pt>
                <c:pt idx="50">
                  <c:v>2.6666699999999999E-3</c:v>
                </c:pt>
                <c:pt idx="51">
                  <c:v>0</c:v>
                </c:pt>
                <c:pt idx="52">
                  <c:v>0</c:v>
                </c:pt>
                <c:pt idx="53">
                  <c:v>0</c:v>
                </c:pt>
                <c:pt idx="54">
                  <c:v>-2.6666699999999999E-3</c:v>
                </c:pt>
                <c:pt idx="55">
                  <c:v>2.6666699999999999E-3</c:v>
                </c:pt>
                <c:pt idx="56">
                  <c:v>2.6666699999999999E-3</c:v>
                </c:pt>
                <c:pt idx="57">
                  <c:v>1.33333E-3</c:v>
                </c:pt>
                <c:pt idx="58">
                  <c:v>-2.6666699999999999E-3</c:v>
                </c:pt>
                <c:pt idx="59">
                  <c:v>1.33333E-3</c:v>
                </c:pt>
                <c:pt idx="60">
                  <c:v>1.33333E-3</c:v>
                </c:pt>
                <c:pt idx="61">
                  <c:v>0</c:v>
                </c:pt>
                <c:pt idx="62">
                  <c:v>-2.6666699999999999E-3</c:v>
                </c:pt>
                <c:pt idx="63">
                  <c:v>0</c:v>
                </c:pt>
                <c:pt idx="64">
                  <c:v>-2.6666699999999999E-3</c:v>
                </c:pt>
                <c:pt idx="65">
                  <c:v>0</c:v>
                </c:pt>
                <c:pt idx="66">
                  <c:v>0</c:v>
                </c:pt>
                <c:pt idx="67">
                  <c:v>-1.33333E-3</c:v>
                </c:pt>
                <c:pt idx="68">
                  <c:v>1.33333E-3</c:v>
                </c:pt>
                <c:pt idx="69">
                  <c:v>0</c:v>
                </c:pt>
                <c:pt idx="70">
                  <c:v>0</c:v>
                </c:pt>
                <c:pt idx="71">
                  <c:v>4.0000000000000001E-3</c:v>
                </c:pt>
                <c:pt idx="72">
                  <c:v>-6.6666700000000004E-3</c:v>
                </c:pt>
                <c:pt idx="73">
                  <c:v>-6.6666700000000004E-3</c:v>
                </c:pt>
                <c:pt idx="74">
                  <c:v>-2.6666699999999999E-3</c:v>
                </c:pt>
                <c:pt idx="75">
                  <c:v>-1.33333E-3</c:v>
                </c:pt>
                <c:pt idx="76">
                  <c:v>-1.33333E-3</c:v>
                </c:pt>
                <c:pt idx="77">
                  <c:v>1.33333E-3</c:v>
                </c:pt>
                <c:pt idx="78">
                  <c:v>-1.33333E-3</c:v>
                </c:pt>
                <c:pt idx="79">
                  <c:v>0</c:v>
                </c:pt>
                <c:pt idx="80">
                  <c:v>0</c:v>
                </c:pt>
                <c:pt idx="81">
                  <c:v>1.33333E-3</c:v>
                </c:pt>
                <c:pt idx="82">
                  <c:v>4.0000000000000001E-3</c:v>
                </c:pt>
                <c:pt idx="83">
                  <c:v>4.0000000000000001E-3</c:v>
                </c:pt>
                <c:pt idx="84">
                  <c:v>-1.33333E-3</c:v>
                </c:pt>
                <c:pt idx="85">
                  <c:v>1.33333E-3</c:v>
                </c:pt>
                <c:pt idx="86">
                  <c:v>-4.0000000000000001E-3</c:v>
                </c:pt>
                <c:pt idx="87">
                  <c:v>-4.0000000000000001E-3</c:v>
                </c:pt>
                <c:pt idx="88">
                  <c:v>-2.6666699999999999E-3</c:v>
                </c:pt>
                <c:pt idx="89">
                  <c:v>0</c:v>
                </c:pt>
                <c:pt idx="90">
                  <c:v>-1.33333E-3</c:v>
                </c:pt>
                <c:pt idx="91">
                  <c:v>5.3333299999999998E-3</c:v>
                </c:pt>
                <c:pt idx="92">
                  <c:v>-2.6666699999999999E-3</c:v>
                </c:pt>
                <c:pt idx="93">
                  <c:v>-2.6666699999999999E-3</c:v>
                </c:pt>
                <c:pt idx="94">
                  <c:v>0</c:v>
                </c:pt>
                <c:pt idx="95">
                  <c:v>-4.0000000000000001E-3</c:v>
                </c:pt>
                <c:pt idx="96">
                  <c:v>0</c:v>
                </c:pt>
                <c:pt idx="97">
                  <c:v>0</c:v>
                </c:pt>
                <c:pt idx="98">
                  <c:v>-2.6666699999999999E-3</c:v>
                </c:pt>
                <c:pt idx="99">
                  <c:v>-4.0000000000000001E-3</c:v>
                </c:pt>
                <c:pt idx="100">
                  <c:v>-4.0000000000000001E-3</c:v>
                </c:pt>
                <c:pt idx="101">
                  <c:v>0</c:v>
                </c:pt>
                <c:pt idx="102">
                  <c:v>0</c:v>
                </c:pt>
                <c:pt idx="103">
                  <c:v>0</c:v>
                </c:pt>
                <c:pt idx="104">
                  <c:v>1.33333E-3</c:v>
                </c:pt>
                <c:pt idx="105">
                  <c:v>-1.33333E-3</c:v>
                </c:pt>
                <c:pt idx="106">
                  <c:v>0</c:v>
                </c:pt>
                <c:pt idx="107">
                  <c:v>0</c:v>
                </c:pt>
                <c:pt idx="108">
                  <c:v>-2.6666699999999999E-3</c:v>
                </c:pt>
                <c:pt idx="109">
                  <c:v>1.33333E-3</c:v>
                </c:pt>
                <c:pt idx="110">
                  <c:v>1.33333E-3</c:v>
                </c:pt>
                <c:pt idx="111">
                  <c:v>4.0000000000000001E-3</c:v>
                </c:pt>
                <c:pt idx="112">
                  <c:v>2.6666699999999999E-3</c:v>
                </c:pt>
                <c:pt idx="113">
                  <c:v>-4.0000000000000001E-3</c:v>
                </c:pt>
                <c:pt idx="114">
                  <c:v>-4.0000000000000001E-3</c:v>
                </c:pt>
                <c:pt idx="115">
                  <c:v>-4.0000000000000001E-3</c:v>
                </c:pt>
                <c:pt idx="116">
                  <c:v>-1.33333E-3</c:v>
                </c:pt>
                <c:pt idx="117">
                  <c:v>1.33333E-3</c:v>
                </c:pt>
                <c:pt idx="118">
                  <c:v>0</c:v>
                </c:pt>
                <c:pt idx="119">
                  <c:v>0</c:v>
                </c:pt>
                <c:pt idx="120">
                  <c:v>0</c:v>
                </c:pt>
                <c:pt idx="121">
                  <c:v>0</c:v>
                </c:pt>
                <c:pt idx="122">
                  <c:v>-2.6666699999999999E-3</c:v>
                </c:pt>
                <c:pt idx="123">
                  <c:v>-2.6666699999999999E-3</c:v>
                </c:pt>
                <c:pt idx="124">
                  <c:v>0</c:v>
                </c:pt>
                <c:pt idx="125">
                  <c:v>-2.6666699999999999E-3</c:v>
                </c:pt>
                <c:pt idx="126">
                  <c:v>2.6666699999999999E-3</c:v>
                </c:pt>
                <c:pt idx="127">
                  <c:v>-1.33333E-3</c:v>
                </c:pt>
                <c:pt idx="128">
                  <c:v>0</c:v>
                </c:pt>
                <c:pt idx="129">
                  <c:v>0</c:v>
                </c:pt>
                <c:pt idx="130">
                  <c:v>0</c:v>
                </c:pt>
                <c:pt idx="131">
                  <c:v>-1.33333E-3</c:v>
                </c:pt>
                <c:pt idx="132">
                  <c:v>0</c:v>
                </c:pt>
                <c:pt idx="133">
                  <c:v>0</c:v>
                </c:pt>
                <c:pt idx="134">
                  <c:v>0</c:v>
                </c:pt>
                <c:pt idx="135">
                  <c:v>1.33333E-3</c:v>
                </c:pt>
                <c:pt idx="136">
                  <c:v>1.33333E-3</c:v>
                </c:pt>
                <c:pt idx="137">
                  <c:v>1.33333E-3</c:v>
                </c:pt>
                <c:pt idx="138">
                  <c:v>-1.33333E-3</c:v>
                </c:pt>
                <c:pt idx="139">
                  <c:v>0</c:v>
                </c:pt>
                <c:pt idx="140">
                  <c:v>0</c:v>
                </c:pt>
                <c:pt idx="141">
                  <c:v>0</c:v>
                </c:pt>
                <c:pt idx="142">
                  <c:v>2.6666699999999999E-3</c:v>
                </c:pt>
                <c:pt idx="143">
                  <c:v>2.6666699999999999E-3</c:v>
                </c:pt>
                <c:pt idx="144">
                  <c:v>-1.33333E-3</c:v>
                </c:pt>
                <c:pt idx="145">
                  <c:v>1.33333E-3</c:v>
                </c:pt>
                <c:pt idx="146">
                  <c:v>1.33333E-3</c:v>
                </c:pt>
                <c:pt idx="147">
                  <c:v>0</c:v>
                </c:pt>
                <c:pt idx="148">
                  <c:v>0</c:v>
                </c:pt>
                <c:pt idx="149">
                  <c:v>1.33333E-3</c:v>
                </c:pt>
                <c:pt idx="150">
                  <c:v>1.33333E-3</c:v>
                </c:pt>
                <c:pt idx="151">
                  <c:v>-1.33333E-3</c:v>
                </c:pt>
                <c:pt idx="152">
                  <c:v>2.6666699999999999E-3</c:v>
                </c:pt>
                <c:pt idx="153">
                  <c:v>0</c:v>
                </c:pt>
                <c:pt idx="154">
                  <c:v>0</c:v>
                </c:pt>
                <c:pt idx="155">
                  <c:v>0</c:v>
                </c:pt>
                <c:pt idx="156">
                  <c:v>0</c:v>
                </c:pt>
                <c:pt idx="157">
                  <c:v>0</c:v>
                </c:pt>
                <c:pt idx="158">
                  <c:v>-1.33333E-3</c:v>
                </c:pt>
                <c:pt idx="159">
                  <c:v>0</c:v>
                </c:pt>
                <c:pt idx="160">
                  <c:v>0</c:v>
                </c:pt>
                <c:pt idx="161">
                  <c:v>-2.6666699999999999E-3</c:v>
                </c:pt>
                <c:pt idx="162">
                  <c:v>1.33333E-3</c:v>
                </c:pt>
                <c:pt idx="163">
                  <c:v>1.33333E-3</c:v>
                </c:pt>
                <c:pt idx="164">
                  <c:v>1.33333E-3</c:v>
                </c:pt>
                <c:pt idx="165">
                  <c:v>2.6666699999999999E-3</c:v>
                </c:pt>
                <c:pt idx="166">
                  <c:v>2.6666699999999999E-3</c:v>
                </c:pt>
                <c:pt idx="167">
                  <c:v>1.33333E-3</c:v>
                </c:pt>
                <c:pt idx="168">
                  <c:v>1.33333E-3</c:v>
                </c:pt>
                <c:pt idx="169">
                  <c:v>0</c:v>
                </c:pt>
                <c:pt idx="170">
                  <c:v>0</c:v>
                </c:pt>
                <c:pt idx="171">
                  <c:v>0</c:v>
                </c:pt>
                <c:pt idx="172">
                  <c:v>4.0000000000000001E-3</c:v>
                </c:pt>
                <c:pt idx="173">
                  <c:v>4.0000000000000001E-3</c:v>
                </c:pt>
                <c:pt idx="174">
                  <c:v>0</c:v>
                </c:pt>
                <c:pt idx="175">
                  <c:v>-1.33333E-3</c:v>
                </c:pt>
                <c:pt idx="176">
                  <c:v>1.33333E-3</c:v>
                </c:pt>
                <c:pt idx="177">
                  <c:v>1.33333E-3</c:v>
                </c:pt>
                <c:pt idx="178">
                  <c:v>0</c:v>
                </c:pt>
                <c:pt idx="179">
                  <c:v>2.6666699999999999E-3</c:v>
                </c:pt>
                <c:pt idx="180">
                  <c:v>-1.33333E-3</c:v>
                </c:pt>
                <c:pt idx="181">
                  <c:v>0</c:v>
                </c:pt>
                <c:pt idx="182">
                  <c:v>-2.6666699999999999E-3</c:v>
                </c:pt>
                <c:pt idx="183">
                  <c:v>-2.6666699999999999E-3</c:v>
                </c:pt>
                <c:pt idx="184">
                  <c:v>1.33333E-3</c:v>
                </c:pt>
                <c:pt idx="185">
                  <c:v>-1.33333E-3</c:v>
                </c:pt>
                <c:pt idx="186">
                  <c:v>1.33333E-3</c:v>
                </c:pt>
                <c:pt idx="187">
                  <c:v>1.33333E-3</c:v>
                </c:pt>
                <c:pt idx="188">
                  <c:v>-1.33333E-3</c:v>
                </c:pt>
                <c:pt idx="189">
                  <c:v>2.6666699999999999E-3</c:v>
                </c:pt>
                <c:pt idx="190">
                  <c:v>0</c:v>
                </c:pt>
                <c:pt idx="191">
                  <c:v>-1.33333E-3</c:v>
                </c:pt>
                <c:pt idx="192">
                  <c:v>0</c:v>
                </c:pt>
                <c:pt idx="193">
                  <c:v>0</c:v>
                </c:pt>
                <c:pt idx="194">
                  <c:v>-1.33333E-3</c:v>
                </c:pt>
                <c:pt idx="195">
                  <c:v>0</c:v>
                </c:pt>
                <c:pt idx="196">
                  <c:v>2.6666699999999999E-3</c:v>
                </c:pt>
                <c:pt idx="197">
                  <c:v>2.6666699999999999E-3</c:v>
                </c:pt>
                <c:pt idx="198">
                  <c:v>-2.6666699999999999E-3</c:v>
                </c:pt>
                <c:pt idx="199">
                  <c:v>-1.33333E-3</c:v>
                </c:pt>
                <c:pt idx="200">
                  <c:v>-1.33333E-3</c:v>
                </c:pt>
                <c:pt idx="201">
                  <c:v>1.33333E-3</c:v>
                </c:pt>
                <c:pt idx="202">
                  <c:v>1.33333E-3</c:v>
                </c:pt>
                <c:pt idx="203">
                  <c:v>-1.33333E-3</c:v>
                </c:pt>
                <c:pt idx="204">
                  <c:v>-1.33333E-3</c:v>
                </c:pt>
                <c:pt idx="205">
                  <c:v>-1.33333E-3</c:v>
                </c:pt>
                <c:pt idx="206">
                  <c:v>-1.33333E-3</c:v>
                </c:pt>
                <c:pt idx="207">
                  <c:v>-1.33333E-3</c:v>
                </c:pt>
                <c:pt idx="208">
                  <c:v>0</c:v>
                </c:pt>
                <c:pt idx="209">
                  <c:v>-2.6666699999999999E-3</c:v>
                </c:pt>
                <c:pt idx="210">
                  <c:v>-2.6666699999999999E-3</c:v>
                </c:pt>
                <c:pt idx="211">
                  <c:v>0</c:v>
                </c:pt>
                <c:pt idx="212">
                  <c:v>-1.33333E-3</c:v>
                </c:pt>
                <c:pt idx="213">
                  <c:v>0</c:v>
                </c:pt>
                <c:pt idx="214">
                  <c:v>0</c:v>
                </c:pt>
                <c:pt idx="215">
                  <c:v>-4.0000000000000001E-3</c:v>
                </c:pt>
                <c:pt idx="216">
                  <c:v>-2.6666699999999999E-3</c:v>
                </c:pt>
                <c:pt idx="217">
                  <c:v>0</c:v>
                </c:pt>
                <c:pt idx="218">
                  <c:v>-2.6666699999999999E-3</c:v>
                </c:pt>
                <c:pt idx="219">
                  <c:v>-2.6666699999999999E-3</c:v>
                </c:pt>
                <c:pt idx="220">
                  <c:v>-2.6666699999999999E-3</c:v>
                </c:pt>
                <c:pt idx="221">
                  <c:v>-2.6666699999999999E-3</c:v>
                </c:pt>
                <c:pt idx="222">
                  <c:v>-2.6666699999999999E-3</c:v>
                </c:pt>
                <c:pt idx="223">
                  <c:v>0</c:v>
                </c:pt>
                <c:pt idx="224">
                  <c:v>0</c:v>
                </c:pt>
                <c:pt idx="225">
                  <c:v>0</c:v>
                </c:pt>
                <c:pt idx="226">
                  <c:v>-1.33333E-3</c:v>
                </c:pt>
                <c:pt idx="227">
                  <c:v>2.6666699999999999E-3</c:v>
                </c:pt>
                <c:pt idx="228">
                  <c:v>1.33333E-3</c:v>
                </c:pt>
                <c:pt idx="229">
                  <c:v>1.066667E-2</c:v>
                </c:pt>
                <c:pt idx="230">
                  <c:v>1.066667E-2</c:v>
                </c:pt>
                <c:pt idx="231">
                  <c:v>9.3333300000000008E-3</c:v>
                </c:pt>
                <c:pt idx="232">
                  <c:v>0</c:v>
                </c:pt>
                <c:pt idx="233">
                  <c:v>1.33333E-3</c:v>
                </c:pt>
                <c:pt idx="234">
                  <c:v>1.33333E-3</c:v>
                </c:pt>
                <c:pt idx="235">
                  <c:v>2.6666699999999999E-3</c:v>
                </c:pt>
                <c:pt idx="236">
                  <c:v>-6.6666700000000004E-3</c:v>
                </c:pt>
                <c:pt idx="237">
                  <c:v>-5.3333299999999998E-3</c:v>
                </c:pt>
                <c:pt idx="238">
                  <c:v>-1.33333E-3</c:v>
                </c:pt>
                <c:pt idx="239">
                  <c:v>2.6666699999999999E-3</c:v>
                </c:pt>
                <c:pt idx="240">
                  <c:v>8.0000000000000002E-3</c:v>
                </c:pt>
                <c:pt idx="241">
                  <c:v>8.0000000000000002E-3</c:v>
                </c:pt>
                <c:pt idx="242">
                  <c:v>-4.0000000000000001E-3</c:v>
                </c:pt>
                <c:pt idx="243">
                  <c:v>-9.3333300000000008E-3</c:v>
                </c:pt>
                <c:pt idx="244">
                  <c:v>-9.3333300000000008E-3</c:v>
                </c:pt>
                <c:pt idx="245">
                  <c:v>2.6666699999999999E-3</c:v>
                </c:pt>
                <c:pt idx="246">
                  <c:v>5.3333299999999998E-3</c:v>
                </c:pt>
                <c:pt idx="247">
                  <c:v>5.3333299999999998E-3</c:v>
                </c:pt>
                <c:pt idx="248">
                  <c:v>-1.33333E-3</c:v>
                </c:pt>
                <c:pt idx="249">
                  <c:v>1.33333E-3</c:v>
                </c:pt>
                <c:pt idx="250">
                  <c:v>1.33333E-3</c:v>
                </c:pt>
                <c:pt idx="251">
                  <c:v>1.33333E-3</c:v>
                </c:pt>
                <c:pt idx="252">
                  <c:v>-1.33333E-3</c:v>
                </c:pt>
                <c:pt idx="253">
                  <c:v>0</c:v>
                </c:pt>
                <c:pt idx="254">
                  <c:v>0</c:v>
                </c:pt>
                <c:pt idx="255">
                  <c:v>-1.33333E-3</c:v>
                </c:pt>
                <c:pt idx="256">
                  <c:v>-1.33333E-3</c:v>
                </c:pt>
                <c:pt idx="257">
                  <c:v>-1.33333E-3</c:v>
                </c:pt>
                <c:pt idx="258">
                  <c:v>-1.33333E-3</c:v>
                </c:pt>
                <c:pt idx="259">
                  <c:v>-1.33333E-3</c:v>
                </c:pt>
                <c:pt idx="260">
                  <c:v>-1.33333E-3</c:v>
                </c:pt>
                <c:pt idx="261">
                  <c:v>-1.33333E-3</c:v>
                </c:pt>
                <c:pt idx="262">
                  <c:v>0</c:v>
                </c:pt>
                <c:pt idx="263">
                  <c:v>-1.33333E-3</c:v>
                </c:pt>
                <c:pt idx="264">
                  <c:v>1.33333E-3</c:v>
                </c:pt>
                <c:pt idx="265">
                  <c:v>-1.33333E-3</c:v>
                </c:pt>
                <c:pt idx="266">
                  <c:v>0</c:v>
                </c:pt>
                <c:pt idx="267">
                  <c:v>0</c:v>
                </c:pt>
                <c:pt idx="268">
                  <c:v>-4.0000000000000001E-3</c:v>
                </c:pt>
                <c:pt idx="269">
                  <c:v>-1.33333E-3</c:v>
                </c:pt>
                <c:pt idx="270">
                  <c:v>0</c:v>
                </c:pt>
                <c:pt idx="271">
                  <c:v>0</c:v>
                </c:pt>
                <c:pt idx="272">
                  <c:v>-5.3333299999999998E-3</c:v>
                </c:pt>
                <c:pt idx="273">
                  <c:v>1.33333E-3</c:v>
                </c:pt>
                <c:pt idx="274">
                  <c:v>0</c:v>
                </c:pt>
                <c:pt idx="275">
                  <c:v>4.0000000000000001E-3</c:v>
                </c:pt>
                <c:pt idx="276">
                  <c:v>1.33333E-3</c:v>
                </c:pt>
                <c:pt idx="277">
                  <c:v>1.33333E-3</c:v>
                </c:pt>
                <c:pt idx="278">
                  <c:v>0</c:v>
                </c:pt>
                <c:pt idx="279">
                  <c:v>-4.0000000000000001E-3</c:v>
                </c:pt>
                <c:pt idx="280">
                  <c:v>-1.33333E-3</c:v>
                </c:pt>
                <c:pt idx="281">
                  <c:v>-4.0000000000000001E-3</c:v>
                </c:pt>
                <c:pt idx="282">
                  <c:v>1.33333E-3</c:v>
                </c:pt>
                <c:pt idx="283">
                  <c:v>0</c:v>
                </c:pt>
                <c:pt idx="284">
                  <c:v>0</c:v>
                </c:pt>
                <c:pt idx="285">
                  <c:v>1.33333E-3</c:v>
                </c:pt>
                <c:pt idx="286">
                  <c:v>4.0000000000000001E-3</c:v>
                </c:pt>
                <c:pt idx="287">
                  <c:v>4.0000000000000001E-3</c:v>
                </c:pt>
                <c:pt idx="288">
                  <c:v>1.33333E-3</c:v>
                </c:pt>
                <c:pt idx="289">
                  <c:v>1.33333E-3</c:v>
                </c:pt>
                <c:pt idx="290">
                  <c:v>0</c:v>
                </c:pt>
                <c:pt idx="291">
                  <c:v>-1.33333E-3</c:v>
                </c:pt>
                <c:pt idx="292">
                  <c:v>-1.33333E-3</c:v>
                </c:pt>
                <c:pt idx="293">
                  <c:v>-2.6666699999999999E-3</c:v>
                </c:pt>
                <c:pt idx="294">
                  <c:v>-2.6666699999999999E-3</c:v>
                </c:pt>
                <c:pt idx="295">
                  <c:v>1.33333E-3</c:v>
                </c:pt>
                <c:pt idx="296">
                  <c:v>0</c:v>
                </c:pt>
                <c:pt idx="297">
                  <c:v>0</c:v>
                </c:pt>
                <c:pt idx="298">
                  <c:v>-2.6666699999999999E-3</c:v>
                </c:pt>
                <c:pt idx="299">
                  <c:v>4.0000000000000001E-3</c:v>
                </c:pt>
                <c:pt idx="300">
                  <c:v>4.0000000000000001E-3</c:v>
                </c:pt>
                <c:pt idx="301">
                  <c:v>0</c:v>
                </c:pt>
                <c:pt idx="302">
                  <c:v>-1.33333E-3</c:v>
                </c:pt>
                <c:pt idx="303">
                  <c:v>0</c:v>
                </c:pt>
                <c:pt idx="304">
                  <c:v>0</c:v>
                </c:pt>
                <c:pt idx="305">
                  <c:v>4.0000000000000001E-3</c:v>
                </c:pt>
                <c:pt idx="306">
                  <c:v>1.33333E-3</c:v>
                </c:pt>
                <c:pt idx="307">
                  <c:v>-4.0000000000000001E-3</c:v>
                </c:pt>
                <c:pt idx="308">
                  <c:v>0</c:v>
                </c:pt>
                <c:pt idx="309">
                  <c:v>0</c:v>
                </c:pt>
                <c:pt idx="310">
                  <c:v>0</c:v>
                </c:pt>
                <c:pt idx="311">
                  <c:v>1.33333E-3</c:v>
                </c:pt>
                <c:pt idx="312">
                  <c:v>1.33333E-3</c:v>
                </c:pt>
                <c:pt idx="313">
                  <c:v>0</c:v>
                </c:pt>
                <c:pt idx="314">
                  <c:v>0</c:v>
                </c:pt>
                <c:pt idx="315">
                  <c:v>1.33333E-3</c:v>
                </c:pt>
                <c:pt idx="316">
                  <c:v>2.6666699999999999E-3</c:v>
                </c:pt>
                <c:pt idx="317">
                  <c:v>0</c:v>
                </c:pt>
                <c:pt idx="318">
                  <c:v>5.3333299999999998E-3</c:v>
                </c:pt>
                <c:pt idx="319">
                  <c:v>0</c:v>
                </c:pt>
                <c:pt idx="320">
                  <c:v>2.6666699999999999E-3</c:v>
                </c:pt>
                <c:pt idx="321">
                  <c:v>2.6666699999999999E-3</c:v>
                </c:pt>
                <c:pt idx="322">
                  <c:v>-1.33333E-3</c:v>
                </c:pt>
                <c:pt idx="323">
                  <c:v>-1.33333E-3</c:v>
                </c:pt>
                <c:pt idx="324">
                  <c:v>-1.33333E-3</c:v>
                </c:pt>
                <c:pt idx="325">
                  <c:v>0</c:v>
                </c:pt>
                <c:pt idx="326">
                  <c:v>0</c:v>
                </c:pt>
                <c:pt idx="327">
                  <c:v>0</c:v>
                </c:pt>
                <c:pt idx="328">
                  <c:v>-1.33333E-3</c:v>
                </c:pt>
                <c:pt idx="329">
                  <c:v>0</c:v>
                </c:pt>
                <c:pt idx="330">
                  <c:v>4.0000000000000001E-3</c:v>
                </c:pt>
                <c:pt idx="331">
                  <c:v>4.0000000000000001E-3</c:v>
                </c:pt>
                <c:pt idx="332">
                  <c:v>0</c:v>
                </c:pt>
                <c:pt idx="333">
                  <c:v>-1.33333E-3</c:v>
                </c:pt>
                <c:pt idx="334">
                  <c:v>-1.33333E-3</c:v>
                </c:pt>
                <c:pt idx="335">
                  <c:v>1.33333E-3</c:v>
                </c:pt>
                <c:pt idx="336">
                  <c:v>0</c:v>
                </c:pt>
                <c:pt idx="337">
                  <c:v>0</c:v>
                </c:pt>
                <c:pt idx="338">
                  <c:v>-1.33333E-3</c:v>
                </c:pt>
                <c:pt idx="339">
                  <c:v>1.33333E-3</c:v>
                </c:pt>
                <c:pt idx="340">
                  <c:v>1.33333E-3</c:v>
                </c:pt>
                <c:pt idx="341">
                  <c:v>1.33333E-3</c:v>
                </c:pt>
                <c:pt idx="342">
                  <c:v>1.33333E-3</c:v>
                </c:pt>
                <c:pt idx="343">
                  <c:v>1.33333E-3</c:v>
                </c:pt>
                <c:pt idx="344">
                  <c:v>0</c:v>
                </c:pt>
                <c:pt idx="345">
                  <c:v>0</c:v>
                </c:pt>
                <c:pt idx="346">
                  <c:v>0</c:v>
                </c:pt>
                <c:pt idx="347">
                  <c:v>0</c:v>
                </c:pt>
                <c:pt idx="348">
                  <c:v>-1.33333E-3</c:v>
                </c:pt>
                <c:pt idx="349">
                  <c:v>-2.6666699999999999E-3</c:v>
                </c:pt>
                <c:pt idx="350">
                  <c:v>-2.6666699999999999E-3</c:v>
                </c:pt>
                <c:pt idx="351">
                  <c:v>0</c:v>
                </c:pt>
                <c:pt idx="352">
                  <c:v>0</c:v>
                </c:pt>
                <c:pt idx="353">
                  <c:v>0</c:v>
                </c:pt>
                <c:pt idx="354">
                  <c:v>1.33333E-3</c:v>
                </c:pt>
                <c:pt idx="355">
                  <c:v>1.33333E-3</c:v>
                </c:pt>
                <c:pt idx="356">
                  <c:v>0</c:v>
                </c:pt>
                <c:pt idx="357">
                  <c:v>0</c:v>
                </c:pt>
                <c:pt idx="358">
                  <c:v>1.33333E-3</c:v>
                </c:pt>
                <c:pt idx="359">
                  <c:v>0</c:v>
                </c:pt>
                <c:pt idx="360">
                  <c:v>-1.33333E-3</c:v>
                </c:pt>
                <c:pt idx="361">
                  <c:v>-1.33333E-3</c:v>
                </c:pt>
                <c:pt idx="362">
                  <c:v>2.6666699999999999E-3</c:v>
                </c:pt>
                <c:pt idx="363">
                  <c:v>1.33333E-3</c:v>
                </c:pt>
                <c:pt idx="364">
                  <c:v>1.33333E-3</c:v>
                </c:pt>
                <c:pt idx="365">
                  <c:v>0</c:v>
                </c:pt>
                <c:pt idx="366">
                  <c:v>0</c:v>
                </c:pt>
                <c:pt idx="367">
                  <c:v>0</c:v>
                </c:pt>
                <c:pt idx="368">
                  <c:v>-2.6666699999999999E-3</c:v>
                </c:pt>
                <c:pt idx="369">
                  <c:v>1.33333E-3</c:v>
                </c:pt>
                <c:pt idx="370">
                  <c:v>1.33333E-3</c:v>
                </c:pt>
                <c:pt idx="371">
                  <c:v>-1.33333E-3</c:v>
                </c:pt>
                <c:pt idx="372">
                  <c:v>-1.33333E-3</c:v>
                </c:pt>
                <c:pt idx="373">
                  <c:v>-1.33333E-3</c:v>
                </c:pt>
                <c:pt idx="374">
                  <c:v>-1.33333E-3</c:v>
                </c:pt>
                <c:pt idx="375">
                  <c:v>0</c:v>
                </c:pt>
                <c:pt idx="376">
                  <c:v>-2.6666699999999999E-3</c:v>
                </c:pt>
                <c:pt idx="377">
                  <c:v>-2.6666699999999999E-3</c:v>
                </c:pt>
                <c:pt idx="378">
                  <c:v>1.33333E-3</c:v>
                </c:pt>
                <c:pt idx="379">
                  <c:v>-1.33333E-3</c:v>
                </c:pt>
                <c:pt idx="380">
                  <c:v>2.6666699999999999E-3</c:v>
                </c:pt>
                <c:pt idx="381">
                  <c:v>-4.0000000000000001E-3</c:v>
                </c:pt>
                <c:pt idx="382">
                  <c:v>0</c:v>
                </c:pt>
                <c:pt idx="383">
                  <c:v>-1.33333E-3</c:v>
                </c:pt>
                <c:pt idx="384">
                  <c:v>-1.33333E-3</c:v>
                </c:pt>
                <c:pt idx="385">
                  <c:v>0</c:v>
                </c:pt>
                <c:pt idx="386">
                  <c:v>0</c:v>
                </c:pt>
                <c:pt idx="387">
                  <c:v>0</c:v>
                </c:pt>
                <c:pt idx="388">
                  <c:v>1.33333E-3</c:v>
                </c:pt>
                <c:pt idx="389">
                  <c:v>0</c:v>
                </c:pt>
                <c:pt idx="390">
                  <c:v>0</c:v>
                </c:pt>
                <c:pt idx="391">
                  <c:v>-1.33333E-3</c:v>
                </c:pt>
                <c:pt idx="392">
                  <c:v>0</c:v>
                </c:pt>
                <c:pt idx="393">
                  <c:v>4.0000000000000001E-3</c:v>
                </c:pt>
                <c:pt idx="394">
                  <c:v>4.0000000000000001E-3</c:v>
                </c:pt>
                <c:pt idx="395">
                  <c:v>0</c:v>
                </c:pt>
                <c:pt idx="396">
                  <c:v>1.33333E-3</c:v>
                </c:pt>
                <c:pt idx="397">
                  <c:v>1.33333E-3</c:v>
                </c:pt>
                <c:pt idx="398">
                  <c:v>0</c:v>
                </c:pt>
                <c:pt idx="399">
                  <c:v>1.33333E-3</c:v>
                </c:pt>
                <c:pt idx="400">
                  <c:v>1.33333E-3</c:v>
                </c:pt>
                <c:pt idx="401">
                  <c:v>0</c:v>
                </c:pt>
                <c:pt idx="402">
                  <c:v>0</c:v>
                </c:pt>
                <c:pt idx="403">
                  <c:v>2.6666699999999999E-3</c:v>
                </c:pt>
                <c:pt idx="404">
                  <c:v>2.6666699999999999E-3</c:v>
                </c:pt>
                <c:pt idx="405">
                  <c:v>-2.6666699999999999E-3</c:v>
                </c:pt>
                <c:pt idx="406">
                  <c:v>0</c:v>
                </c:pt>
                <c:pt idx="407">
                  <c:v>0</c:v>
                </c:pt>
                <c:pt idx="408">
                  <c:v>0</c:v>
                </c:pt>
                <c:pt idx="409">
                  <c:v>0</c:v>
                </c:pt>
                <c:pt idx="410">
                  <c:v>-1.33333E-3</c:v>
                </c:pt>
                <c:pt idx="411">
                  <c:v>-1.33333E-3</c:v>
                </c:pt>
                <c:pt idx="412">
                  <c:v>-1.33333E-3</c:v>
                </c:pt>
                <c:pt idx="413">
                  <c:v>0</c:v>
                </c:pt>
                <c:pt idx="414">
                  <c:v>-1.33333E-3</c:v>
                </c:pt>
                <c:pt idx="415">
                  <c:v>-1.33333E-3</c:v>
                </c:pt>
                <c:pt idx="416">
                  <c:v>7.3333330000000002E-2</c:v>
                </c:pt>
                <c:pt idx="417">
                  <c:v>0.45333331999999998</c:v>
                </c:pt>
                <c:pt idx="418">
                  <c:v>0.45333331999999998</c:v>
                </c:pt>
                <c:pt idx="419">
                  <c:v>1.0080000200000001</c:v>
                </c:pt>
                <c:pt idx="420">
                  <c:v>1.51866663</c:v>
                </c:pt>
                <c:pt idx="421">
                  <c:v>2.0400002000000002</c:v>
                </c:pt>
                <c:pt idx="422">
                  <c:v>2.0400002000000002</c:v>
                </c:pt>
                <c:pt idx="423">
                  <c:v>2.5439999100000001</c:v>
                </c:pt>
                <c:pt idx="424">
                  <c:v>3.10400009</c:v>
                </c:pt>
                <c:pt idx="425">
                  <c:v>3.5906667699999999</c:v>
                </c:pt>
                <c:pt idx="426">
                  <c:v>4.0733332600000001</c:v>
                </c:pt>
                <c:pt idx="427">
                  <c:v>4.65866661</c:v>
                </c:pt>
                <c:pt idx="428">
                  <c:v>4.65866661</c:v>
                </c:pt>
                <c:pt idx="429">
                  <c:v>5.1226663600000002</c:v>
                </c:pt>
                <c:pt idx="430">
                  <c:v>5.6573333699999999</c:v>
                </c:pt>
                <c:pt idx="431">
                  <c:v>6.2093334200000001</c:v>
                </c:pt>
                <c:pt idx="432">
                  <c:v>6.2093334200000001</c:v>
                </c:pt>
                <c:pt idx="433">
                  <c:v>6.7693333600000001</c:v>
                </c:pt>
                <c:pt idx="434">
                  <c:v>7.25600004</c:v>
                </c:pt>
                <c:pt idx="435">
                  <c:v>7.8693332700000003</c:v>
                </c:pt>
                <c:pt idx="436">
                  <c:v>8.4146661799999993</c:v>
                </c:pt>
                <c:pt idx="437">
                  <c:v>8.9440002399999994</c:v>
                </c:pt>
                <c:pt idx="438">
                  <c:v>8.9440002399999994</c:v>
                </c:pt>
                <c:pt idx="439">
                  <c:v>9.4133329400000001</c:v>
                </c:pt>
                <c:pt idx="440">
                  <c:v>9.9400005300000007</c:v>
                </c:pt>
                <c:pt idx="441">
                  <c:v>9.9400005300000007</c:v>
                </c:pt>
                <c:pt idx="442">
                  <c:v>10.39733315</c:v>
                </c:pt>
                <c:pt idx="443">
                  <c:v>11.382666589999999</c:v>
                </c:pt>
                <c:pt idx="444">
                  <c:v>11.382666589999999</c:v>
                </c:pt>
                <c:pt idx="445">
                  <c:v>11.85999966</c:v>
                </c:pt>
                <c:pt idx="446">
                  <c:v>12.432000159999999</c:v>
                </c:pt>
                <c:pt idx="447">
                  <c:v>12.432000159999999</c:v>
                </c:pt>
                <c:pt idx="448">
                  <c:v>12.94133282</c:v>
                </c:pt>
                <c:pt idx="449">
                  <c:v>13.57333279</c:v>
                </c:pt>
                <c:pt idx="450">
                  <c:v>14.1546669</c:v>
                </c:pt>
                <c:pt idx="451">
                  <c:v>14.1546669</c:v>
                </c:pt>
                <c:pt idx="452">
                  <c:v>15.09599972</c:v>
                </c:pt>
                <c:pt idx="453">
                  <c:v>15.54800034</c:v>
                </c:pt>
                <c:pt idx="454">
                  <c:v>15.54800034</c:v>
                </c:pt>
                <c:pt idx="455">
                  <c:v>16.07466698</c:v>
                </c:pt>
                <c:pt idx="456">
                  <c:v>16.548000340000002</c:v>
                </c:pt>
                <c:pt idx="457">
                  <c:v>16.548000340000002</c:v>
                </c:pt>
                <c:pt idx="458">
                  <c:v>17.16666794</c:v>
                </c:pt>
                <c:pt idx="459">
                  <c:v>17.710666660000001</c:v>
                </c:pt>
                <c:pt idx="460">
                  <c:v>18.269332890000001</c:v>
                </c:pt>
                <c:pt idx="461">
                  <c:v>18.766666409999999</c:v>
                </c:pt>
                <c:pt idx="462">
                  <c:v>19.228000640000001</c:v>
                </c:pt>
                <c:pt idx="463">
                  <c:v>19.678667069999999</c:v>
                </c:pt>
                <c:pt idx="464">
                  <c:v>19.678667069999999</c:v>
                </c:pt>
                <c:pt idx="465">
                  <c:v>20.280000690000001</c:v>
                </c:pt>
                <c:pt idx="466">
                  <c:v>20.881332400000002</c:v>
                </c:pt>
                <c:pt idx="467">
                  <c:v>20.881332400000002</c:v>
                </c:pt>
                <c:pt idx="468">
                  <c:v>21.485332490000001</c:v>
                </c:pt>
                <c:pt idx="469">
                  <c:v>21.890666960000001</c:v>
                </c:pt>
                <c:pt idx="470">
                  <c:v>22.302665709999999</c:v>
                </c:pt>
                <c:pt idx="471">
                  <c:v>22.741333010000002</c:v>
                </c:pt>
                <c:pt idx="472">
                  <c:v>23.347999569999999</c:v>
                </c:pt>
                <c:pt idx="473">
                  <c:v>24.08799934</c:v>
                </c:pt>
                <c:pt idx="474">
                  <c:v>24.08799934</c:v>
                </c:pt>
                <c:pt idx="475">
                  <c:v>24.53733253</c:v>
                </c:pt>
                <c:pt idx="476">
                  <c:v>24.845333100000001</c:v>
                </c:pt>
                <c:pt idx="477">
                  <c:v>24.845333100000001</c:v>
                </c:pt>
                <c:pt idx="478">
                  <c:v>25.405332569999999</c:v>
                </c:pt>
                <c:pt idx="479">
                  <c:v>26.695999149999999</c:v>
                </c:pt>
                <c:pt idx="480">
                  <c:v>26.695999149999999</c:v>
                </c:pt>
                <c:pt idx="481">
                  <c:v>27.12800026</c:v>
                </c:pt>
                <c:pt idx="482">
                  <c:v>27.422666549999999</c:v>
                </c:pt>
                <c:pt idx="483">
                  <c:v>28.025333400000001</c:v>
                </c:pt>
                <c:pt idx="484">
                  <c:v>28.025333400000001</c:v>
                </c:pt>
                <c:pt idx="485">
                  <c:v>28.721334460000001</c:v>
                </c:pt>
                <c:pt idx="486">
                  <c:v>29.122667310000001</c:v>
                </c:pt>
                <c:pt idx="487">
                  <c:v>29.122667310000001</c:v>
                </c:pt>
                <c:pt idx="488">
                  <c:v>29.67066574</c:v>
                </c:pt>
                <c:pt idx="489">
                  <c:v>30.290664670000002</c:v>
                </c:pt>
                <c:pt idx="490">
                  <c:v>30.95466614</c:v>
                </c:pt>
                <c:pt idx="491">
                  <c:v>31.36266518</c:v>
                </c:pt>
                <c:pt idx="492">
                  <c:v>31.687999730000001</c:v>
                </c:pt>
                <c:pt idx="493">
                  <c:v>31.687999730000001</c:v>
                </c:pt>
                <c:pt idx="494">
                  <c:v>32.316001890000003</c:v>
                </c:pt>
                <c:pt idx="495">
                  <c:v>32.994663240000001</c:v>
                </c:pt>
                <c:pt idx="496">
                  <c:v>33.366664890000003</c:v>
                </c:pt>
                <c:pt idx="497">
                  <c:v>33.366664890000003</c:v>
                </c:pt>
                <c:pt idx="498">
                  <c:v>34.459999080000003</c:v>
                </c:pt>
                <c:pt idx="499">
                  <c:v>35.034667970000001</c:v>
                </c:pt>
                <c:pt idx="500">
                  <c:v>35.034667970000001</c:v>
                </c:pt>
                <c:pt idx="501">
                  <c:v>35.369331359999997</c:v>
                </c:pt>
                <c:pt idx="502">
                  <c:v>35.958667759999997</c:v>
                </c:pt>
                <c:pt idx="503">
                  <c:v>35.958667759999997</c:v>
                </c:pt>
                <c:pt idx="504">
                  <c:v>36.561332700000001</c:v>
                </c:pt>
                <c:pt idx="505">
                  <c:v>37.005332950000003</c:v>
                </c:pt>
                <c:pt idx="506">
                  <c:v>37.485332489999998</c:v>
                </c:pt>
                <c:pt idx="507">
                  <c:v>38.238666530000003</c:v>
                </c:pt>
                <c:pt idx="508">
                  <c:v>38.60400009</c:v>
                </c:pt>
                <c:pt idx="509">
                  <c:v>38.60400009</c:v>
                </c:pt>
                <c:pt idx="510">
                  <c:v>38.90533447</c:v>
                </c:pt>
                <c:pt idx="511">
                  <c:v>39.817333220000002</c:v>
                </c:pt>
                <c:pt idx="512">
                  <c:v>40.182666779999998</c:v>
                </c:pt>
                <c:pt idx="513">
                  <c:v>40.182666779999998</c:v>
                </c:pt>
                <c:pt idx="514">
                  <c:v>40.529335019999998</c:v>
                </c:pt>
                <c:pt idx="515">
                  <c:v>41.770668030000003</c:v>
                </c:pt>
                <c:pt idx="516">
                  <c:v>41.770668030000003</c:v>
                </c:pt>
                <c:pt idx="517">
                  <c:v>42.070667270000001</c:v>
                </c:pt>
                <c:pt idx="518">
                  <c:v>42.834667209999999</c:v>
                </c:pt>
                <c:pt idx="519">
                  <c:v>42.834667209999999</c:v>
                </c:pt>
                <c:pt idx="520">
                  <c:v>43.159999849999998</c:v>
                </c:pt>
                <c:pt idx="521">
                  <c:v>43.793334960000003</c:v>
                </c:pt>
                <c:pt idx="522">
                  <c:v>44.406665799999999</c:v>
                </c:pt>
                <c:pt idx="523">
                  <c:v>44.406665799999999</c:v>
                </c:pt>
                <c:pt idx="524">
                  <c:v>45.412002559999998</c:v>
                </c:pt>
                <c:pt idx="525">
                  <c:v>45.412002559999998</c:v>
                </c:pt>
                <c:pt idx="526">
                  <c:v>45.9640007</c:v>
                </c:pt>
                <c:pt idx="527">
                  <c:v>46.262664790000002</c:v>
                </c:pt>
                <c:pt idx="528">
                  <c:v>47.007999419999997</c:v>
                </c:pt>
                <c:pt idx="529">
                  <c:v>47.007999419999997</c:v>
                </c:pt>
                <c:pt idx="530">
                  <c:v>47.400001529999997</c:v>
                </c:pt>
                <c:pt idx="531">
                  <c:v>47.930667880000001</c:v>
                </c:pt>
                <c:pt idx="532">
                  <c:v>48.485332489999998</c:v>
                </c:pt>
                <c:pt idx="533">
                  <c:v>48.923999790000003</c:v>
                </c:pt>
                <c:pt idx="534">
                  <c:v>49.497333529999999</c:v>
                </c:pt>
                <c:pt idx="535">
                  <c:v>49.936000819999997</c:v>
                </c:pt>
                <c:pt idx="536">
                  <c:v>49.936000819999997</c:v>
                </c:pt>
                <c:pt idx="537">
                  <c:v>50.403999329999998</c:v>
                </c:pt>
                <c:pt idx="538">
                  <c:v>51.146667479999998</c:v>
                </c:pt>
                <c:pt idx="539">
                  <c:v>51.146667479999998</c:v>
                </c:pt>
                <c:pt idx="540">
                  <c:v>51.425331120000003</c:v>
                </c:pt>
                <c:pt idx="541">
                  <c:v>52.17200089</c:v>
                </c:pt>
                <c:pt idx="542">
                  <c:v>52.478668210000002</c:v>
                </c:pt>
                <c:pt idx="543">
                  <c:v>53.106666560000001</c:v>
                </c:pt>
                <c:pt idx="544">
                  <c:v>53.555999759999999</c:v>
                </c:pt>
                <c:pt idx="545">
                  <c:v>54.185333249999999</c:v>
                </c:pt>
                <c:pt idx="546">
                  <c:v>54.185333249999999</c:v>
                </c:pt>
                <c:pt idx="547">
                  <c:v>54.633331300000002</c:v>
                </c:pt>
                <c:pt idx="548">
                  <c:v>55.070663449999998</c:v>
                </c:pt>
                <c:pt idx="549">
                  <c:v>55.070663449999998</c:v>
                </c:pt>
                <c:pt idx="550">
                  <c:v>56.157333370000003</c:v>
                </c:pt>
                <c:pt idx="551">
                  <c:v>56.771999360000002</c:v>
                </c:pt>
                <c:pt idx="552">
                  <c:v>56.771999360000002</c:v>
                </c:pt>
                <c:pt idx="553">
                  <c:v>57.27866745</c:v>
                </c:pt>
                <c:pt idx="554">
                  <c:v>57.802665709999999</c:v>
                </c:pt>
                <c:pt idx="555">
                  <c:v>58.144001009999997</c:v>
                </c:pt>
                <c:pt idx="556">
                  <c:v>58.144001009999997</c:v>
                </c:pt>
                <c:pt idx="557">
                  <c:v>58.800003050000001</c:v>
                </c:pt>
                <c:pt idx="558">
                  <c:v>59.254669190000001</c:v>
                </c:pt>
                <c:pt idx="559">
                  <c:v>59.838668820000002</c:v>
                </c:pt>
                <c:pt idx="560">
                  <c:v>60.271995539999999</c:v>
                </c:pt>
                <c:pt idx="561">
                  <c:v>60.908004759999997</c:v>
                </c:pt>
                <c:pt idx="562">
                  <c:v>60.908004759999997</c:v>
                </c:pt>
                <c:pt idx="563">
                  <c:v>61.350666050000001</c:v>
                </c:pt>
                <c:pt idx="564">
                  <c:v>61.878669739999999</c:v>
                </c:pt>
                <c:pt idx="565">
                  <c:v>62.379997250000002</c:v>
                </c:pt>
                <c:pt idx="566">
                  <c:v>62.379997250000002</c:v>
                </c:pt>
                <c:pt idx="567">
                  <c:v>63.470664980000002</c:v>
                </c:pt>
                <c:pt idx="568">
                  <c:v>63.470664980000002</c:v>
                </c:pt>
                <c:pt idx="569">
                  <c:v>64.040000919999997</c:v>
                </c:pt>
                <c:pt idx="570">
                  <c:v>64.530662539999994</c:v>
                </c:pt>
                <c:pt idx="571">
                  <c:v>65</c:v>
                </c:pt>
                <c:pt idx="572">
                  <c:v>65</c:v>
                </c:pt>
                <c:pt idx="573">
                  <c:v>65.515998839999995</c:v>
                </c:pt>
                <c:pt idx="574">
                  <c:v>66.052001950000005</c:v>
                </c:pt>
                <c:pt idx="575">
                  <c:v>66.599998470000003</c:v>
                </c:pt>
                <c:pt idx="576">
                  <c:v>66.599998470000003</c:v>
                </c:pt>
                <c:pt idx="577">
                  <c:v>67.066665650000004</c:v>
                </c:pt>
                <c:pt idx="578">
                  <c:v>68.138664250000005</c:v>
                </c:pt>
                <c:pt idx="579">
                  <c:v>68.138664250000005</c:v>
                </c:pt>
                <c:pt idx="580">
                  <c:v>68.62533569</c:v>
                </c:pt>
                <c:pt idx="581">
                  <c:v>69.202667239999997</c:v>
                </c:pt>
                <c:pt idx="582">
                  <c:v>69.202667239999997</c:v>
                </c:pt>
                <c:pt idx="583">
                  <c:v>69.725334169999996</c:v>
                </c:pt>
                <c:pt idx="584">
                  <c:v>70.172004700000002</c:v>
                </c:pt>
                <c:pt idx="585">
                  <c:v>70.627998349999999</c:v>
                </c:pt>
                <c:pt idx="586">
                  <c:v>70.627998349999999</c:v>
                </c:pt>
                <c:pt idx="587">
                  <c:v>71.797332760000003</c:v>
                </c:pt>
                <c:pt idx="588">
                  <c:v>72.192001340000004</c:v>
                </c:pt>
                <c:pt idx="589">
                  <c:v>72.192001340000004</c:v>
                </c:pt>
                <c:pt idx="590">
                  <c:v>72.795997619999994</c:v>
                </c:pt>
                <c:pt idx="591">
                  <c:v>73.230667109999999</c:v>
                </c:pt>
                <c:pt idx="592">
                  <c:v>73.230667109999999</c:v>
                </c:pt>
                <c:pt idx="593">
                  <c:v>73.785331729999996</c:v>
                </c:pt>
                <c:pt idx="594">
                  <c:v>74.332000730000004</c:v>
                </c:pt>
                <c:pt idx="595">
                  <c:v>74.898666379999995</c:v>
                </c:pt>
                <c:pt idx="596">
                  <c:v>75.318664549999994</c:v>
                </c:pt>
                <c:pt idx="597">
                  <c:v>75.929328920000003</c:v>
                </c:pt>
                <c:pt idx="598">
                  <c:v>76.385337829999997</c:v>
                </c:pt>
                <c:pt idx="599">
                  <c:v>76.385337829999997</c:v>
                </c:pt>
                <c:pt idx="600">
                  <c:v>76.957336429999998</c:v>
                </c:pt>
                <c:pt idx="601">
                  <c:v>77.513328549999997</c:v>
                </c:pt>
                <c:pt idx="602">
                  <c:v>77.513328549999997</c:v>
                </c:pt>
                <c:pt idx="603">
                  <c:v>77.861328130000004</c:v>
                </c:pt>
                <c:pt idx="604">
                  <c:v>78.517333980000004</c:v>
                </c:pt>
                <c:pt idx="605">
                  <c:v>78.88266754</c:v>
                </c:pt>
                <c:pt idx="606">
                  <c:v>79.368003849999994</c:v>
                </c:pt>
                <c:pt idx="607">
                  <c:v>80.10266876</c:v>
                </c:pt>
                <c:pt idx="608">
                  <c:v>80.5</c:v>
                </c:pt>
                <c:pt idx="609">
                  <c:v>80.5</c:v>
                </c:pt>
                <c:pt idx="610">
                  <c:v>80.944000239999994</c:v>
                </c:pt>
                <c:pt idx="611">
                  <c:v>81.690666199999995</c:v>
                </c:pt>
                <c:pt idx="612">
                  <c:v>81.690666199999995</c:v>
                </c:pt>
                <c:pt idx="613">
                  <c:v>82.570663449999998</c:v>
                </c:pt>
                <c:pt idx="614">
                  <c:v>83.195999150000006</c:v>
                </c:pt>
                <c:pt idx="615">
                  <c:v>83.195999150000006</c:v>
                </c:pt>
                <c:pt idx="616">
                  <c:v>83.728004459999994</c:v>
                </c:pt>
                <c:pt idx="617">
                  <c:v>84.019996640000002</c:v>
                </c:pt>
                <c:pt idx="618">
                  <c:v>84.718666080000006</c:v>
                </c:pt>
                <c:pt idx="619">
                  <c:v>84.718666080000006</c:v>
                </c:pt>
                <c:pt idx="620">
                  <c:v>85.322662350000002</c:v>
                </c:pt>
                <c:pt idx="621">
                  <c:v>85.629333500000001</c:v>
                </c:pt>
                <c:pt idx="622">
                  <c:v>86.233337399999996</c:v>
                </c:pt>
                <c:pt idx="623">
                  <c:v>86.88266754</c:v>
                </c:pt>
                <c:pt idx="624">
                  <c:v>87.329338070000006</c:v>
                </c:pt>
                <c:pt idx="625">
                  <c:v>87.329338070000006</c:v>
                </c:pt>
                <c:pt idx="626">
                  <c:v>87.688003539999997</c:v>
                </c:pt>
                <c:pt idx="627">
                  <c:v>88.325332639999999</c:v>
                </c:pt>
                <c:pt idx="628">
                  <c:v>88.990669249999996</c:v>
                </c:pt>
                <c:pt idx="629">
                  <c:v>88.990669249999996</c:v>
                </c:pt>
                <c:pt idx="630">
                  <c:v>89.321334840000006</c:v>
                </c:pt>
                <c:pt idx="631">
                  <c:v>89.783996579999993</c:v>
                </c:pt>
                <c:pt idx="632">
                  <c:v>90.426666260000005</c:v>
                </c:pt>
                <c:pt idx="633">
                  <c:v>91.121337890000007</c:v>
                </c:pt>
                <c:pt idx="634">
                  <c:v>91.434669490000005</c:v>
                </c:pt>
                <c:pt idx="635">
                  <c:v>91.434669490000005</c:v>
                </c:pt>
                <c:pt idx="636">
                  <c:v>91.949333190000004</c:v>
                </c:pt>
                <c:pt idx="637">
                  <c:v>92.466667180000002</c:v>
                </c:pt>
                <c:pt idx="638">
                  <c:v>93.178665159999994</c:v>
                </c:pt>
                <c:pt idx="639">
                  <c:v>93.178665159999994</c:v>
                </c:pt>
                <c:pt idx="640">
                  <c:v>93.894668580000001</c:v>
                </c:pt>
                <c:pt idx="641">
                  <c:v>93.894668580000001</c:v>
                </c:pt>
                <c:pt idx="642">
                  <c:v>94.501335139999995</c:v>
                </c:pt>
                <c:pt idx="643">
                  <c:v>95.124000550000005</c:v>
                </c:pt>
                <c:pt idx="644">
                  <c:v>95.786666870000005</c:v>
                </c:pt>
                <c:pt idx="645">
                  <c:v>95.786666870000005</c:v>
                </c:pt>
                <c:pt idx="646">
                  <c:v>96.049331670000001</c:v>
                </c:pt>
                <c:pt idx="647">
                  <c:v>96.519996640000002</c:v>
                </c:pt>
                <c:pt idx="648">
                  <c:v>97.124000550000005</c:v>
                </c:pt>
                <c:pt idx="649">
                  <c:v>97.713333129999995</c:v>
                </c:pt>
                <c:pt idx="650">
                  <c:v>98.293334959999996</c:v>
                </c:pt>
                <c:pt idx="651">
                  <c:v>98.293334959999996</c:v>
                </c:pt>
                <c:pt idx="652">
                  <c:v>98.63999939</c:v>
                </c:pt>
                <c:pt idx="653">
                  <c:v>99.113327029999994</c:v>
                </c:pt>
                <c:pt idx="654">
                  <c:v>99.608001709999996</c:v>
                </c:pt>
                <c:pt idx="655">
                  <c:v>99.608001709999996</c:v>
                </c:pt>
                <c:pt idx="656">
                  <c:v>100.25600433</c:v>
                </c:pt>
                <c:pt idx="657">
                  <c:v>100.93733215</c:v>
                </c:pt>
                <c:pt idx="658">
                  <c:v>101.39866637999999</c:v>
                </c:pt>
                <c:pt idx="659">
                  <c:v>101.85600281000001</c:v>
                </c:pt>
                <c:pt idx="660">
                  <c:v>102.22933197</c:v>
                </c:pt>
                <c:pt idx="661">
                  <c:v>102.22933197</c:v>
                </c:pt>
                <c:pt idx="662">
                  <c:v>102.71066284</c:v>
                </c:pt>
                <c:pt idx="663">
                  <c:v>103.31066894999999</c:v>
                </c:pt>
                <c:pt idx="664">
                  <c:v>103.91466522</c:v>
                </c:pt>
                <c:pt idx="665">
                  <c:v>103.91466522</c:v>
                </c:pt>
                <c:pt idx="666">
                  <c:v>104.57067108</c:v>
                </c:pt>
                <c:pt idx="667">
                  <c:v>105.35333252</c:v>
                </c:pt>
                <c:pt idx="668">
                  <c:v>105.35333252</c:v>
                </c:pt>
                <c:pt idx="669">
                  <c:v>105.87733459</c:v>
                </c:pt>
                <c:pt idx="670">
                  <c:v>106.35466766</c:v>
                </c:pt>
                <c:pt idx="671">
                  <c:v>106.35466766</c:v>
                </c:pt>
                <c:pt idx="672">
                  <c:v>106.84933472</c:v>
                </c:pt>
                <c:pt idx="673">
                  <c:v>107.46933746000001</c:v>
                </c:pt>
                <c:pt idx="674">
                  <c:v>108.08266449</c:v>
                </c:pt>
                <c:pt idx="675">
                  <c:v>108.08266449</c:v>
                </c:pt>
                <c:pt idx="676">
                  <c:v>108.63333129999999</c:v>
                </c:pt>
                <c:pt idx="677">
                  <c:v>109.70266724</c:v>
                </c:pt>
                <c:pt idx="678">
                  <c:v>109.70266724</c:v>
                </c:pt>
                <c:pt idx="679">
                  <c:v>110.08266449</c:v>
                </c:pt>
                <c:pt idx="680">
                  <c:v>110.72132874</c:v>
                </c:pt>
                <c:pt idx="681">
                  <c:v>110.72132874</c:v>
                </c:pt>
                <c:pt idx="682">
                  <c:v>111.10266876</c:v>
                </c:pt>
                <c:pt idx="683">
                  <c:v>111.56133269999999</c:v>
                </c:pt>
                <c:pt idx="684">
                  <c:v>112.1293335</c:v>
                </c:pt>
                <c:pt idx="685">
                  <c:v>112.57066345</c:v>
                </c:pt>
                <c:pt idx="686">
                  <c:v>113.12533569</c:v>
                </c:pt>
                <c:pt idx="687">
                  <c:v>113.66933441</c:v>
                </c:pt>
                <c:pt idx="688">
                  <c:v>113.66933441</c:v>
                </c:pt>
                <c:pt idx="689">
                  <c:v>114.29866791000001</c:v>
                </c:pt>
                <c:pt idx="690">
                  <c:v>114.83200073</c:v>
                </c:pt>
                <c:pt idx="691">
                  <c:v>114.83200073</c:v>
                </c:pt>
                <c:pt idx="692">
                  <c:v>115.34933472</c:v>
                </c:pt>
                <c:pt idx="693">
                  <c:v>115.97866821</c:v>
                </c:pt>
                <c:pt idx="694">
                  <c:v>116.41733551</c:v>
                </c:pt>
                <c:pt idx="695">
                  <c:v>116.97067260999999</c:v>
                </c:pt>
                <c:pt idx="696">
                  <c:v>117.46133423000001</c:v>
                </c:pt>
                <c:pt idx="697">
                  <c:v>117.46133423000001</c:v>
                </c:pt>
                <c:pt idx="698">
                  <c:v>118.03466034</c:v>
                </c:pt>
                <c:pt idx="699">
                  <c:v>118.50799560999999</c:v>
                </c:pt>
                <c:pt idx="700">
                  <c:v>119.04933167</c:v>
                </c:pt>
                <c:pt idx="701">
                  <c:v>119.04933167</c:v>
                </c:pt>
                <c:pt idx="702">
                  <c:v>119.54933167</c:v>
                </c:pt>
                <c:pt idx="703">
                  <c:v>120.50933075</c:v>
                </c:pt>
                <c:pt idx="704">
                  <c:v>120.50933075</c:v>
                </c:pt>
                <c:pt idx="705">
                  <c:v>120.9853363</c:v>
                </c:pt>
                <c:pt idx="706">
                  <c:v>121.60533142</c:v>
                </c:pt>
                <c:pt idx="707">
                  <c:v>122.09600067</c:v>
                </c:pt>
                <c:pt idx="708">
                  <c:v>122.09600067</c:v>
                </c:pt>
                <c:pt idx="709">
                  <c:v>122.60933685000001</c:v>
                </c:pt>
                <c:pt idx="710">
                  <c:v>123.11200714</c:v>
                </c:pt>
                <c:pt idx="711">
                  <c:v>123.11200714</c:v>
                </c:pt>
                <c:pt idx="712">
                  <c:v>124.19733429</c:v>
                </c:pt>
                <c:pt idx="713">
                  <c:v>124.72000122</c:v>
                </c:pt>
                <c:pt idx="714">
                  <c:v>124.72000122</c:v>
                </c:pt>
                <c:pt idx="715">
                  <c:v>125.2053299</c:v>
                </c:pt>
                <c:pt idx="716">
                  <c:v>125.70000458</c:v>
                </c:pt>
                <c:pt idx="717">
                  <c:v>126.16400145999999</c:v>
                </c:pt>
                <c:pt idx="718">
                  <c:v>126.16400145999999</c:v>
                </c:pt>
                <c:pt idx="719">
                  <c:v>126.63466644</c:v>
                </c:pt>
                <c:pt idx="720">
                  <c:v>127.14533234</c:v>
                </c:pt>
                <c:pt idx="721">
                  <c:v>127.65599822999999</c:v>
                </c:pt>
                <c:pt idx="722">
                  <c:v>128.22399902000001</c:v>
                </c:pt>
                <c:pt idx="723">
                  <c:v>128.71466064000001</c:v>
                </c:pt>
                <c:pt idx="724">
                  <c:v>128.71466064000001</c:v>
                </c:pt>
                <c:pt idx="725">
                  <c:v>129.23333740000001</c:v>
                </c:pt>
                <c:pt idx="726">
                  <c:v>129.88400268999999</c:v>
                </c:pt>
                <c:pt idx="727">
                  <c:v>130.37600707999999</c:v>
                </c:pt>
                <c:pt idx="728">
                  <c:v>130.37600707999999</c:v>
                </c:pt>
                <c:pt idx="729">
                  <c:v>130.89866638000001</c:v>
                </c:pt>
                <c:pt idx="730">
                  <c:v>131.36267090000001</c:v>
                </c:pt>
                <c:pt idx="731">
                  <c:v>131.94934082</c:v>
                </c:pt>
                <c:pt idx="732">
                  <c:v>132.50399780000001</c:v>
                </c:pt>
                <c:pt idx="733">
                  <c:v>132.95733643</c:v>
                </c:pt>
                <c:pt idx="734">
                  <c:v>132.95733643</c:v>
                </c:pt>
                <c:pt idx="735">
                  <c:v>133.51467896</c:v>
                </c:pt>
                <c:pt idx="736">
                  <c:v>134.00799560999999</c:v>
                </c:pt>
                <c:pt idx="737">
                  <c:v>134.00799560999999</c:v>
                </c:pt>
                <c:pt idx="738">
                  <c:v>134.47734070000001</c:v>
                </c:pt>
                <c:pt idx="739">
                  <c:v>135.6000061</c:v>
                </c:pt>
                <c:pt idx="740">
                  <c:v>135.6000061</c:v>
                </c:pt>
                <c:pt idx="741">
                  <c:v>136.07333374000001</c:v>
                </c:pt>
                <c:pt idx="742">
                  <c:v>136.57733153999999</c:v>
                </c:pt>
                <c:pt idx="743">
                  <c:v>137.10932922000001</c:v>
                </c:pt>
                <c:pt idx="744">
                  <c:v>137.10932922000001</c:v>
                </c:pt>
                <c:pt idx="745">
                  <c:v>137.6293335</c:v>
                </c:pt>
                <c:pt idx="746">
                  <c:v>138.08666991999999</c:v>
                </c:pt>
                <c:pt idx="747">
                  <c:v>138.08666991999999</c:v>
                </c:pt>
                <c:pt idx="748">
                  <c:v>139.19999695000001</c:v>
                </c:pt>
                <c:pt idx="749">
                  <c:v>139.63600159000001</c:v>
                </c:pt>
                <c:pt idx="750">
                  <c:v>139.63600159000001</c:v>
                </c:pt>
                <c:pt idx="751">
                  <c:v>140.13598633000001</c:v>
                </c:pt>
                <c:pt idx="752">
                  <c:v>140.68667603</c:v>
                </c:pt>
                <c:pt idx="753">
                  <c:v>141.2706604</c:v>
                </c:pt>
                <c:pt idx="754">
                  <c:v>141.2706604</c:v>
                </c:pt>
                <c:pt idx="755">
                  <c:v>141.76400756999999</c:v>
                </c:pt>
                <c:pt idx="756">
                  <c:v>142.23066711000001</c:v>
                </c:pt>
                <c:pt idx="757">
                  <c:v>142.74133301000001</c:v>
                </c:pt>
                <c:pt idx="758">
                  <c:v>143.24667357999999</c:v>
                </c:pt>
                <c:pt idx="759">
                  <c:v>143.88400268999999</c:v>
                </c:pt>
                <c:pt idx="760">
                  <c:v>143.88400268999999</c:v>
                </c:pt>
                <c:pt idx="761">
                  <c:v>144.44000244</c:v>
                </c:pt>
                <c:pt idx="762">
                  <c:v>144.8706665</c:v>
                </c:pt>
                <c:pt idx="763">
                  <c:v>145.77334594999999</c:v>
                </c:pt>
                <c:pt idx="764">
                  <c:v>145.77334594999999</c:v>
                </c:pt>
                <c:pt idx="765">
                  <c:v>148.56399536000001</c:v>
                </c:pt>
                <c:pt idx="766">
                  <c:v>150.1146698</c:v>
                </c:pt>
                <c:pt idx="767">
                  <c:v>150.0146637</c:v>
                </c:pt>
                <c:pt idx="768">
                  <c:v>149.85066223000001</c:v>
                </c:pt>
                <c:pt idx="769">
                  <c:v>149.91065979000001</c:v>
                </c:pt>
                <c:pt idx="770">
                  <c:v>149.91065979000001</c:v>
                </c:pt>
                <c:pt idx="771">
                  <c:v>150.08934020999999</c:v>
                </c:pt>
                <c:pt idx="772">
                  <c:v>150.03067017000001</c:v>
                </c:pt>
                <c:pt idx="773">
                  <c:v>149.94132995999999</c:v>
                </c:pt>
                <c:pt idx="774">
                  <c:v>149.94132995999999</c:v>
                </c:pt>
                <c:pt idx="775">
                  <c:v>150.12800598000001</c:v>
                </c:pt>
                <c:pt idx="776">
                  <c:v>150.12800598000001</c:v>
                </c:pt>
                <c:pt idx="777">
                  <c:v>150.05332946999999</c:v>
                </c:pt>
                <c:pt idx="778">
                  <c:v>149.95066833000001</c:v>
                </c:pt>
                <c:pt idx="779">
                  <c:v>149.93333435</c:v>
                </c:pt>
                <c:pt idx="780">
                  <c:v>149.93333435</c:v>
                </c:pt>
                <c:pt idx="781">
                  <c:v>150.14533997000001</c:v>
                </c:pt>
                <c:pt idx="782">
                  <c:v>149.99067688</c:v>
                </c:pt>
                <c:pt idx="783">
                  <c:v>149.91600037000001</c:v>
                </c:pt>
                <c:pt idx="784">
                  <c:v>149.94932556000001</c:v>
                </c:pt>
                <c:pt idx="785">
                  <c:v>150.1146698</c:v>
                </c:pt>
                <c:pt idx="786">
                  <c:v>150.1146698</c:v>
                </c:pt>
                <c:pt idx="787">
                  <c:v>150.06800842000001</c:v>
                </c:pt>
                <c:pt idx="788">
                  <c:v>149.92266846000001</c:v>
                </c:pt>
                <c:pt idx="789">
                  <c:v>149.88665771000001</c:v>
                </c:pt>
                <c:pt idx="790">
                  <c:v>149.88665771000001</c:v>
                </c:pt>
                <c:pt idx="791">
                  <c:v>150.10400390999999</c:v>
                </c:pt>
                <c:pt idx="792">
                  <c:v>149.98799133</c:v>
                </c:pt>
                <c:pt idx="793">
                  <c:v>149.90133667000001</c:v>
                </c:pt>
                <c:pt idx="794">
                  <c:v>149.92666625999999</c:v>
                </c:pt>
                <c:pt idx="795">
                  <c:v>150.11065674</c:v>
                </c:pt>
                <c:pt idx="796">
                  <c:v>150.11065674</c:v>
                </c:pt>
                <c:pt idx="797">
                  <c:v>150.07865906000001</c:v>
                </c:pt>
                <c:pt idx="798">
                  <c:v>149.92134093999999</c:v>
                </c:pt>
                <c:pt idx="799">
                  <c:v>149.92800903</c:v>
                </c:pt>
                <c:pt idx="800">
                  <c:v>149.92800903</c:v>
                </c:pt>
                <c:pt idx="801">
                  <c:v>150.11065674</c:v>
                </c:pt>
                <c:pt idx="802">
                  <c:v>150.12399292000001</c:v>
                </c:pt>
                <c:pt idx="803">
                  <c:v>149.92399596999999</c:v>
                </c:pt>
                <c:pt idx="804">
                  <c:v>149.92666625999999</c:v>
                </c:pt>
                <c:pt idx="805">
                  <c:v>150.05067443999999</c:v>
                </c:pt>
                <c:pt idx="806">
                  <c:v>150.05067443999999</c:v>
                </c:pt>
                <c:pt idx="807">
                  <c:v>150.13600159000001</c:v>
                </c:pt>
                <c:pt idx="808">
                  <c:v>150.01866150000001</c:v>
                </c:pt>
                <c:pt idx="809">
                  <c:v>149.89466858</c:v>
                </c:pt>
                <c:pt idx="810">
                  <c:v>149.89466858</c:v>
                </c:pt>
                <c:pt idx="811">
                  <c:v>150.09332275</c:v>
                </c:pt>
                <c:pt idx="812">
                  <c:v>150.09332275</c:v>
                </c:pt>
                <c:pt idx="813">
                  <c:v>149.93199157999999</c:v>
                </c:pt>
                <c:pt idx="814">
                  <c:v>149.92266846000001</c:v>
                </c:pt>
                <c:pt idx="815">
                  <c:v>150.08665465999999</c:v>
                </c:pt>
                <c:pt idx="816">
                  <c:v>150.08665465999999</c:v>
                </c:pt>
                <c:pt idx="817">
                  <c:v>150.02667235999999</c:v>
                </c:pt>
                <c:pt idx="818">
                  <c:v>149.92134093999999</c:v>
                </c:pt>
                <c:pt idx="819">
                  <c:v>149.92134093999999</c:v>
                </c:pt>
                <c:pt idx="820">
                  <c:v>150.11065674</c:v>
                </c:pt>
                <c:pt idx="821">
                  <c:v>150</c:v>
                </c:pt>
                <c:pt idx="822">
                  <c:v>150</c:v>
                </c:pt>
                <c:pt idx="823">
                  <c:v>149.93733215</c:v>
                </c:pt>
                <c:pt idx="824">
                  <c:v>149.91600037000001</c:v>
                </c:pt>
                <c:pt idx="825">
                  <c:v>150.01066589000001</c:v>
                </c:pt>
                <c:pt idx="826">
                  <c:v>150.01066589000001</c:v>
                </c:pt>
                <c:pt idx="827">
                  <c:v>150.08801270000001</c:v>
                </c:pt>
                <c:pt idx="828">
                  <c:v>149.87199401999999</c:v>
                </c:pt>
                <c:pt idx="829">
                  <c:v>149.85333252000001</c:v>
                </c:pt>
                <c:pt idx="830">
                  <c:v>149.94132995999999</c:v>
                </c:pt>
                <c:pt idx="831">
                  <c:v>150.06666565</c:v>
                </c:pt>
                <c:pt idx="832">
                  <c:v>150.06666565</c:v>
                </c:pt>
                <c:pt idx="833">
                  <c:v>149.99067688</c:v>
                </c:pt>
                <c:pt idx="834">
                  <c:v>149.95867920000001</c:v>
                </c:pt>
                <c:pt idx="835">
                  <c:v>150.03199767999999</c:v>
                </c:pt>
                <c:pt idx="836">
                  <c:v>150.03199767999999</c:v>
                </c:pt>
                <c:pt idx="837">
                  <c:v>150.13867188</c:v>
                </c:pt>
                <c:pt idx="838">
                  <c:v>149.92666625999999</c:v>
                </c:pt>
                <c:pt idx="839">
                  <c:v>149.89199829</c:v>
                </c:pt>
                <c:pt idx="840">
                  <c:v>150.05734253</c:v>
                </c:pt>
                <c:pt idx="841">
                  <c:v>150.06134033000001</c:v>
                </c:pt>
                <c:pt idx="842">
                  <c:v>150.06134033000001</c:v>
                </c:pt>
                <c:pt idx="843">
                  <c:v>149.93865966999999</c:v>
                </c:pt>
                <c:pt idx="844">
                  <c:v>149.91334534000001</c:v>
                </c:pt>
                <c:pt idx="845">
                  <c:v>149.91334534000001</c:v>
                </c:pt>
                <c:pt idx="846">
                  <c:v>150.15066528</c:v>
                </c:pt>
                <c:pt idx="847">
                  <c:v>149.89733887</c:v>
                </c:pt>
                <c:pt idx="848">
                  <c:v>149.89733887</c:v>
                </c:pt>
                <c:pt idx="849">
                  <c:v>149.8706665</c:v>
                </c:pt>
                <c:pt idx="850">
                  <c:v>150.03601073999999</c:v>
                </c:pt>
                <c:pt idx="851">
                  <c:v>150.07733153999999</c:v>
                </c:pt>
                <c:pt idx="852">
                  <c:v>150.07733153999999</c:v>
                </c:pt>
                <c:pt idx="853">
                  <c:v>150.02934264999999</c:v>
                </c:pt>
                <c:pt idx="854">
                  <c:v>149.93733215</c:v>
                </c:pt>
                <c:pt idx="855">
                  <c:v>149.93733215</c:v>
                </c:pt>
                <c:pt idx="856">
                  <c:v>150.11732483</c:v>
                </c:pt>
                <c:pt idx="857">
                  <c:v>150.00799560999999</c:v>
                </c:pt>
                <c:pt idx="858">
                  <c:v>150.00799560999999</c:v>
                </c:pt>
                <c:pt idx="859">
                  <c:v>149.91600037000001</c:v>
                </c:pt>
                <c:pt idx="860">
                  <c:v>150.07998656999999</c:v>
                </c:pt>
                <c:pt idx="861">
                  <c:v>150.07467650999999</c:v>
                </c:pt>
                <c:pt idx="862">
                  <c:v>150.07467650999999</c:v>
                </c:pt>
                <c:pt idx="863">
                  <c:v>149.89332580999999</c:v>
                </c:pt>
                <c:pt idx="864">
                  <c:v>149.91600037000001</c:v>
                </c:pt>
                <c:pt idx="865">
                  <c:v>150.01733397999999</c:v>
                </c:pt>
                <c:pt idx="866">
                  <c:v>150.02000426999999</c:v>
                </c:pt>
                <c:pt idx="867">
                  <c:v>149.92266846000001</c:v>
                </c:pt>
                <c:pt idx="868">
                  <c:v>149.92266846000001</c:v>
                </c:pt>
                <c:pt idx="869">
                  <c:v>149.91732787999999</c:v>
                </c:pt>
                <c:pt idx="870">
                  <c:v>150.02532959000001</c:v>
                </c:pt>
                <c:pt idx="871">
                  <c:v>150.02532959000001</c:v>
                </c:pt>
                <c:pt idx="872">
                  <c:v>150.11334228999999</c:v>
                </c:pt>
                <c:pt idx="873">
                  <c:v>149.95201111</c:v>
                </c:pt>
                <c:pt idx="874">
                  <c:v>149.95201111</c:v>
                </c:pt>
                <c:pt idx="875">
                  <c:v>150.13066101000001</c:v>
                </c:pt>
                <c:pt idx="876">
                  <c:v>150.10667419000001</c:v>
                </c:pt>
                <c:pt idx="877">
                  <c:v>149.94534302</c:v>
                </c:pt>
                <c:pt idx="878">
                  <c:v>149.94534302</c:v>
                </c:pt>
                <c:pt idx="879">
                  <c:v>149.92800903</c:v>
                </c:pt>
                <c:pt idx="880">
                  <c:v>150.05332946999999</c:v>
                </c:pt>
                <c:pt idx="881">
                  <c:v>150.10400390999999</c:v>
                </c:pt>
                <c:pt idx="882">
                  <c:v>149.99200439000001</c:v>
                </c:pt>
                <c:pt idx="883">
                  <c:v>149.95201111</c:v>
                </c:pt>
                <c:pt idx="884">
                  <c:v>149.95201111</c:v>
                </c:pt>
                <c:pt idx="885">
                  <c:v>150.04132079999999</c:v>
                </c:pt>
                <c:pt idx="886">
                  <c:v>150.08267212000001</c:v>
                </c:pt>
                <c:pt idx="887">
                  <c:v>150.08267212000001</c:v>
                </c:pt>
                <c:pt idx="888">
                  <c:v>149.96133423000001</c:v>
                </c:pt>
                <c:pt idx="889">
                  <c:v>149.89332580999999</c:v>
                </c:pt>
                <c:pt idx="890">
                  <c:v>149.96667479999999</c:v>
                </c:pt>
                <c:pt idx="891">
                  <c:v>150.10266113</c:v>
                </c:pt>
                <c:pt idx="892">
                  <c:v>150.03067017000001</c:v>
                </c:pt>
                <c:pt idx="893">
                  <c:v>149.87866210999999</c:v>
                </c:pt>
                <c:pt idx="894">
                  <c:v>149.87866210999999</c:v>
                </c:pt>
                <c:pt idx="895">
                  <c:v>150.09199523999999</c:v>
                </c:pt>
                <c:pt idx="896">
                  <c:v>150.09600829999999</c:v>
                </c:pt>
                <c:pt idx="897">
                  <c:v>150.09600829999999</c:v>
                </c:pt>
                <c:pt idx="898">
                  <c:v>149.97467040999999</c:v>
                </c:pt>
                <c:pt idx="899">
                  <c:v>150.03466796999999</c:v>
                </c:pt>
                <c:pt idx="900">
                  <c:v>150.03466796999999</c:v>
                </c:pt>
                <c:pt idx="901">
                  <c:v>150.08532715000001</c:v>
                </c:pt>
                <c:pt idx="902">
                  <c:v>150.01333618000001</c:v>
                </c:pt>
                <c:pt idx="903">
                  <c:v>149.85333252000001</c:v>
                </c:pt>
                <c:pt idx="904">
                  <c:v>149.85333252000001</c:v>
                </c:pt>
                <c:pt idx="905">
                  <c:v>150.04267883</c:v>
                </c:pt>
                <c:pt idx="906">
                  <c:v>150.09866332999999</c:v>
                </c:pt>
                <c:pt idx="907">
                  <c:v>150.09866332999999</c:v>
                </c:pt>
                <c:pt idx="908">
                  <c:v>149.87733459</c:v>
                </c:pt>
                <c:pt idx="909">
                  <c:v>149.96266173999999</c:v>
                </c:pt>
                <c:pt idx="910">
                  <c:v>149.96266173999999</c:v>
                </c:pt>
                <c:pt idx="911">
                  <c:v>150.08801270000001</c:v>
                </c:pt>
                <c:pt idx="912">
                  <c:v>149.98666381999999</c:v>
                </c:pt>
                <c:pt idx="913">
                  <c:v>149.98666381999999</c:v>
                </c:pt>
                <c:pt idx="914">
                  <c:v>149.92933654999999</c:v>
                </c:pt>
                <c:pt idx="915">
                  <c:v>150.03199767999999</c:v>
                </c:pt>
                <c:pt idx="916">
                  <c:v>150.10667419000001</c:v>
                </c:pt>
                <c:pt idx="917">
                  <c:v>150.0146637</c:v>
                </c:pt>
                <c:pt idx="918">
                  <c:v>149.94799805</c:v>
                </c:pt>
                <c:pt idx="919">
                  <c:v>149.94799805</c:v>
                </c:pt>
                <c:pt idx="920">
                  <c:v>150.09066772</c:v>
                </c:pt>
                <c:pt idx="921">
                  <c:v>150.05867004000001</c:v>
                </c:pt>
                <c:pt idx="922">
                  <c:v>149.92666625999999</c:v>
                </c:pt>
                <c:pt idx="923">
                  <c:v>149.92666625999999</c:v>
                </c:pt>
                <c:pt idx="924">
                  <c:v>149.89733887</c:v>
                </c:pt>
                <c:pt idx="925">
                  <c:v>150.02667235999999</c:v>
                </c:pt>
                <c:pt idx="926">
                  <c:v>150.03332520000001</c:v>
                </c:pt>
                <c:pt idx="927">
                  <c:v>149.89866638000001</c:v>
                </c:pt>
                <c:pt idx="928">
                  <c:v>149.93333435</c:v>
                </c:pt>
                <c:pt idx="929">
                  <c:v>149.93333435</c:v>
                </c:pt>
                <c:pt idx="930">
                  <c:v>150.04933166999999</c:v>
                </c:pt>
                <c:pt idx="931">
                  <c:v>149.99067688</c:v>
                </c:pt>
                <c:pt idx="932">
                  <c:v>150.01733397999999</c:v>
                </c:pt>
                <c:pt idx="933">
                  <c:v>150.01733397999999</c:v>
                </c:pt>
                <c:pt idx="934">
                  <c:v>149.92266846000001</c:v>
                </c:pt>
                <c:pt idx="935">
                  <c:v>149.99867248999999</c:v>
                </c:pt>
                <c:pt idx="936">
                  <c:v>150.10400390999999</c:v>
                </c:pt>
                <c:pt idx="937">
                  <c:v>150.00399780000001</c:v>
                </c:pt>
                <c:pt idx="938">
                  <c:v>149.82133483999999</c:v>
                </c:pt>
                <c:pt idx="939">
                  <c:v>149.91732787999999</c:v>
                </c:pt>
                <c:pt idx="940">
                  <c:v>149.91732787999999</c:v>
                </c:pt>
                <c:pt idx="941">
                  <c:v>150.03733826000001</c:v>
                </c:pt>
                <c:pt idx="942">
                  <c:v>149.95333862000001</c:v>
                </c:pt>
                <c:pt idx="943">
                  <c:v>149.95333862000001</c:v>
                </c:pt>
                <c:pt idx="944">
                  <c:v>149.94265747</c:v>
                </c:pt>
                <c:pt idx="945">
                  <c:v>150.08665465999999</c:v>
                </c:pt>
                <c:pt idx="946">
                  <c:v>150.08665465999999</c:v>
                </c:pt>
                <c:pt idx="947">
                  <c:v>150.00799560999999</c:v>
                </c:pt>
                <c:pt idx="948">
                  <c:v>149.93066406</c:v>
                </c:pt>
                <c:pt idx="949">
                  <c:v>149.93066406</c:v>
                </c:pt>
                <c:pt idx="950">
                  <c:v>150.06800842000001</c:v>
                </c:pt>
                <c:pt idx="951">
                  <c:v>150.10932922000001</c:v>
                </c:pt>
                <c:pt idx="952">
                  <c:v>150.01333618000001</c:v>
                </c:pt>
                <c:pt idx="953">
                  <c:v>150.01333618000001</c:v>
                </c:pt>
                <c:pt idx="954">
                  <c:v>150.06399536000001</c:v>
                </c:pt>
                <c:pt idx="955">
                  <c:v>150.09066772</c:v>
                </c:pt>
                <c:pt idx="956">
                  <c:v>150.09066772</c:v>
                </c:pt>
                <c:pt idx="957">
                  <c:v>150.06266785</c:v>
                </c:pt>
                <c:pt idx="958">
                  <c:v>149.92532349000001</c:v>
                </c:pt>
                <c:pt idx="959">
                  <c:v>149.94667053000001</c:v>
                </c:pt>
                <c:pt idx="960">
                  <c:v>149.94667053000001</c:v>
                </c:pt>
                <c:pt idx="961">
                  <c:v>150.02532959000001</c:v>
                </c:pt>
                <c:pt idx="962">
                  <c:v>149.98266602000001</c:v>
                </c:pt>
                <c:pt idx="963">
                  <c:v>149.90266417999999</c:v>
                </c:pt>
                <c:pt idx="964">
                  <c:v>149.92399596999999</c:v>
                </c:pt>
                <c:pt idx="965">
                  <c:v>150.09600829999999</c:v>
                </c:pt>
                <c:pt idx="966">
                  <c:v>150.09600829999999</c:v>
                </c:pt>
                <c:pt idx="967">
                  <c:v>150.08399962999999</c:v>
                </c:pt>
                <c:pt idx="968">
                  <c:v>150.01333618000001</c:v>
                </c:pt>
                <c:pt idx="969">
                  <c:v>149.92666625999999</c:v>
                </c:pt>
                <c:pt idx="970">
                  <c:v>149.92666625999999</c:v>
                </c:pt>
                <c:pt idx="971">
                  <c:v>150.09332275</c:v>
                </c:pt>
                <c:pt idx="972">
                  <c:v>150.03067017000001</c:v>
                </c:pt>
                <c:pt idx="973">
                  <c:v>150.03067017000001</c:v>
                </c:pt>
                <c:pt idx="974">
                  <c:v>149.90133667000001</c:v>
                </c:pt>
                <c:pt idx="975">
                  <c:v>150.03332520000001</c:v>
                </c:pt>
                <c:pt idx="976">
                  <c:v>150.03332520000001</c:v>
                </c:pt>
                <c:pt idx="977">
                  <c:v>150.08532715000001</c:v>
                </c:pt>
                <c:pt idx="978">
                  <c:v>149.99600219999999</c:v>
                </c:pt>
                <c:pt idx="979">
                  <c:v>149.88267517</c:v>
                </c:pt>
                <c:pt idx="980">
                  <c:v>150.06800842000001</c:v>
                </c:pt>
                <c:pt idx="981">
                  <c:v>150.08665465999999</c:v>
                </c:pt>
                <c:pt idx="982">
                  <c:v>149.97999573000001</c:v>
                </c:pt>
                <c:pt idx="983">
                  <c:v>149.97999573000001</c:v>
                </c:pt>
                <c:pt idx="984">
                  <c:v>149.97467040999999</c:v>
                </c:pt>
                <c:pt idx="985">
                  <c:v>149.96667479999999</c:v>
                </c:pt>
                <c:pt idx="986">
                  <c:v>149.96667479999999</c:v>
                </c:pt>
                <c:pt idx="987">
                  <c:v>150.12133789000001</c:v>
                </c:pt>
                <c:pt idx="988">
                  <c:v>150.01599121000001</c:v>
                </c:pt>
                <c:pt idx="989">
                  <c:v>149.95201111</c:v>
                </c:pt>
                <c:pt idx="990">
                  <c:v>150.08399962999999</c:v>
                </c:pt>
                <c:pt idx="991">
                  <c:v>150.11599731000001</c:v>
                </c:pt>
                <c:pt idx="992">
                  <c:v>150.11599731000001</c:v>
                </c:pt>
                <c:pt idx="993">
                  <c:v>150.00534058</c:v>
                </c:pt>
                <c:pt idx="994">
                  <c:v>149.92666625999999</c:v>
                </c:pt>
                <c:pt idx="995">
                  <c:v>150.02799988000001</c:v>
                </c:pt>
                <c:pt idx="996">
                  <c:v>150.02799988000001</c:v>
                </c:pt>
                <c:pt idx="997">
                  <c:v>150.08532715000001</c:v>
                </c:pt>
                <c:pt idx="998">
                  <c:v>149.88133239999999</c:v>
                </c:pt>
                <c:pt idx="999">
                  <c:v>149.88133239999999</c:v>
                </c:pt>
                <c:pt idx="1000">
                  <c:v>149.90800476000001</c:v>
                </c:pt>
                <c:pt idx="1001">
                  <c:v>150.1000061</c:v>
                </c:pt>
                <c:pt idx="1002">
                  <c:v>150.1000061</c:v>
                </c:pt>
                <c:pt idx="1003">
                  <c:v>149.98400878999999</c:v>
                </c:pt>
                <c:pt idx="1004">
                  <c:v>149.89733887</c:v>
                </c:pt>
                <c:pt idx="1005">
                  <c:v>149.93600463999999</c:v>
                </c:pt>
                <c:pt idx="1006">
                  <c:v>149.93600463999999</c:v>
                </c:pt>
                <c:pt idx="1007">
                  <c:v>150.00932312</c:v>
                </c:pt>
                <c:pt idx="1008">
                  <c:v>149.89332580999999</c:v>
                </c:pt>
                <c:pt idx="1009">
                  <c:v>149.89332580999999</c:v>
                </c:pt>
                <c:pt idx="1010">
                  <c:v>149.90133667000001</c:v>
                </c:pt>
                <c:pt idx="1011">
                  <c:v>150.03067017000001</c:v>
                </c:pt>
                <c:pt idx="1012">
                  <c:v>150.03067017000001</c:v>
                </c:pt>
                <c:pt idx="1013">
                  <c:v>150.07467650999999</c:v>
                </c:pt>
                <c:pt idx="1014">
                  <c:v>149.98266602000001</c:v>
                </c:pt>
                <c:pt idx="1015">
                  <c:v>149.89733887</c:v>
                </c:pt>
                <c:pt idx="1016">
                  <c:v>149.96266173999999</c:v>
                </c:pt>
                <c:pt idx="1017">
                  <c:v>150.10667419000001</c:v>
                </c:pt>
                <c:pt idx="1018">
                  <c:v>149.91865540000001</c:v>
                </c:pt>
                <c:pt idx="1019">
                  <c:v>149.91865540000001</c:v>
                </c:pt>
                <c:pt idx="1020">
                  <c:v>149.92001343000001</c:v>
                </c:pt>
                <c:pt idx="1021">
                  <c:v>150.1706543</c:v>
                </c:pt>
                <c:pt idx="1022">
                  <c:v>150.1706543</c:v>
                </c:pt>
                <c:pt idx="1023">
                  <c:v>150.11732483</c:v>
                </c:pt>
                <c:pt idx="1024">
                  <c:v>149.92399596999999</c:v>
                </c:pt>
                <c:pt idx="1025">
                  <c:v>149.95599365000001</c:v>
                </c:pt>
                <c:pt idx="1026">
                  <c:v>150.13198853</c:v>
                </c:pt>
                <c:pt idx="1027">
                  <c:v>150.10533142</c:v>
                </c:pt>
                <c:pt idx="1028">
                  <c:v>150.10533142</c:v>
                </c:pt>
                <c:pt idx="1029">
                  <c:v>149.95466614</c:v>
                </c:pt>
                <c:pt idx="1030">
                  <c:v>149.92399596999999</c:v>
                </c:pt>
                <c:pt idx="1031">
                  <c:v>150.10133361999999</c:v>
                </c:pt>
                <c:pt idx="1032">
                  <c:v>150.10133361999999</c:v>
                </c:pt>
                <c:pt idx="1033">
                  <c:v>149.98266602000001</c:v>
                </c:pt>
                <c:pt idx="1034">
                  <c:v>149.89466858</c:v>
                </c:pt>
                <c:pt idx="1035">
                  <c:v>149.93600463999999</c:v>
                </c:pt>
                <c:pt idx="1036">
                  <c:v>150.10932922000001</c:v>
                </c:pt>
                <c:pt idx="1037">
                  <c:v>149.99867248999999</c:v>
                </c:pt>
                <c:pt idx="1038">
                  <c:v>149.99867248999999</c:v>
                </c:pt>
                <c:pt idx="1039">
                  <c:v>149.92933654999999</c:v>
                </c:pt>
                <c:pt idx="1040">
                  <c:v>149.88400268999999</c:v>
                </c:pt>
                <c:pt idx="1041">
                  <c:v>149.88400268999999</c:v>
                </c:pt>
                <c:pt idx="1042">
                  <c:v>149.99200439000001</c:v>
                </c:pt>
                <c:pt idx="1043">
                  <c:v>149.86000060999999</c:v>
                </c:pt>
                <c:pt idx="1044">
                  <c:v>149.86000060999999</c:v>
                </c:pt>
                <c:pt idx="1045">
                  <c:v>150.02532959000001</c:v>
                </c:pt>
                <c:pt idx="1046">
                  <c:v>150.1146698</c:v>
                </c:pt>
                <c:pt idx="1047">
                  <c:v>150.05734253</c:v>
                </c:pt>
                <c:pt idx="1048">
                  <c:v>150.05734253</c:v>
                </c:pt>
                <c:pt idx="1049">
                  <c:v>149.93333435</c:v>
                </c:pt>
                <c:pt idx="1050">
                  <c:v>149.8999939</c:v>
                </c:pt>
                <c:pt idx="1051">
                  <c:v>150.1146698</c:v>
                </c:pt>
                <c:pt idx="1052">
                  <c:v>150.10400390999999</c:v>
                </c:pt>
                <c:pt idx="1053">
                  <c:v>149.94400024000001</c:v>
                </c:pt>
                <c:pt idx="1054">
                  <c:v>149.94400024000001</c:v>
                </c:pt>
                <c:pt idx="1055">
                  <c:v>149.93600463999999</c:v>
                </c:pt>
                <c:pt idx="1056">
                  <c:v>150.02934264999999</c:v>
                </c:pt>
                <c:pt idx="1057">
                  <c:v>150.02934264999999</c:v>
                </c:pt>
                <c:pt idx="1058">
                  <c:v>150.00265503</c:v>
                </c:pt>
                <c:pt idx="1059">
                  <c:v>149.95333862000001</c:v>
                </c:pt>
                <c:pt idx="1060">
                  <c:v>149.88400268999999</c:v>
                </c:pt>
                <c:pt idx="1061">
                  <c:v>150.09866332999999</c:v>
                </c:pt>
                <c:pt idx="1062">
                  <c:v>150.0146637</c:v>
                </c:pt>
                <c:pt idx="1063">
                  <c:v>149.88665771000001</c:v>
                </c:pt>
                <c:pt idx="1064">
                  <c:v>149.88665771000001</c:v>
                </c:pt>
                <c:pt idx="1065">
                  <c:v>149.96133423000001</c:v>
                </c:pt>
                <c:pt idx="1066">
                  <c:v>150.18533325000001</c:v>
                </c:pt>
                <c:pt idx="1067">
                  <c:v>150.18533325000001</c:v>
                </c:pt>
                <c:pt idx="1068">
                  <c:v>150.01333618000001</c:v>
                </c:pt>
                <c:pt idx="1069">
                  <c:v>149.97065735000001</c:v>
                </c:pt>
                <c:pt idx="1070">
                  <c:v>149.97065735000001</c:v>
                </c:pt>
                <c:pt idx="1071">
                  <c:v>150.12800598000001</c:v>
                </c:pt>
                <c:pt idx="1072">
                  <c:v>150.01866150000001</c:v>
                </c:pt>
                <c:pt idx="1073">
                  <c:v>150.01866150000001</c:v>
                </c:pt>
                <c:pt idx="1074">
                  <c:v>149.90266417999999</c:v>
                </c:pt>
                <c:pt idx="1075">
                  <c:v>150.04132079999999</c:v>
                </c:pt>
                <c:pt idx="1076">
                  <c:v>150.05867004000001</c:v>
                </c:pt>
                <c:pt idx="1077">
                  <c:v>150.05867004000001</c:v>
                </c:pt>
                <c:pt idx="1078">
                  <c:v>149.89067077999999</c:v>
                </c:pt>
                <c:pt idx="1079">
                  <c:v>149.89067077999999</c:v>
                </c:pt>
                <c:pt idx="1080">
                  <c:v>149.90533447000001</c:v>
                </c:pt>
                <c:pt idx="1081">
                  <c:v>150.04267883</c:v>
                </c:pt>
                <c:pt idx="1082">
                  <c:v>149.90399170000001</c:v>
                </c:pt>
                <c:pt idx="1083">
                  <c:v>149.90399170000001</c:v>
                </c:pt>
                <c:pt idx="1084">
                  <c:v>149.89067077999999</c:v>
                </c:pt>
                <c:pt idx="1085">
                  <c:v>150.0146637</c:v>
                </c:pt>
                <c:pt idx="1086">
                  <c:v>150.05599975999999</c:v>
                </c:pt>
                <c:pt idx="1087">
                  <c:v>150.05067443999999</c:v>
                </c:pt>
                <c:pt idx="1088">
                  <c:v>149.89332580999999</c:v>
                </c:pt>
                <c:pt idx="1089">
                  <c:v>149.89332580999999</c:v>
                </c:pt>
                <c:pt idx="1090">
                  <c:v>150.09600829999999</c:v>
                </c:pt>
                <c:pt idx="1091">
                  <c:v>150.11866760000001</c:v>
                </c:pt>
                <c:pt idx="1092">
                  <c:v>149.9853363</c:v>
                </c:pt>
                <c:pt idx="1093">
                  <c:v>149.9853363</c:v>
                </c:pt>
                <c:pt idx="1094">
                  <c:v>149.91065979000001</c:v>
                </c:pt>
                <c:pt idx="1095">
                  <c:v>150.15200806000001</c:v>
                </c:pt>
                <c:pt idx="1096">
                  <c:v>150.15200806000001</c:v>
                </c:pt>
                <c:pt idx="1097">
                  <c:v>149.99200439000001</c:v>
                </c:pt>
                <c:pt idx="1098">
                  <c:v>149.95201111</c:v>
                </c:pt>
                <c:pt idx="1099">
                  <c:v>149.86532593000001</c:v>
                </c:pt>
                <c:pt idx="1100">
                  <c:v>149.86532593000001</c:v>
                </c:pt>
                <c:pt idx="1101">
                  <c:v>150.02667235999999</c:v>
                </c:pt>
                <c:pt idx="1102">
                  <c:v>149.99200439000001</c:v>
                </c:pt>
                <c:pt idx="1103">
                  <c:v>149.99200439000001</c:v>
                </c:pt>
                <c:pt idx="1104">
                  <c:v>149.93600463999999</c:v>
                </c:pt>
                <c:pt idx="1105">
                  <c:v>150.13867188</c:v>
                </c:pt>
                <c:pt idx="1106">
                  <c:v>150.13867188</c:v>
                </c:pt>
                <c:pt idx="1107">
                  <c:v>150.06266785</c:v>
                </c:pt>
                <c:pt idx="1108">
                  <c:v>149.96000670999999</c:v>
                </c:pt>
                <c:pt idx="1109">
                  <c:v>150.04666137999999</c:v>
                </c:pt>
                <c:pt idx="1110">
                  <c:v>150.04666137999999</c:v>
                </c:pt>
                <c:pt idx="1111">
                  <c:v>150.14666747999999</c:v>
                </c:pt>
                <c:pt idx="1112">
                  <c:v>149.97200011999999</c:v>
                </c:pt>
                <c:pt idx="1113">
                  <c:v>149.97200011999999</c:v>
                </c:pt>
                <c:pt idx="1114">
                  <c:v>149.96667479999999</c:v>
                </c:pt>
                <c:pt idx="1115">
                  <c:v>150.07998656999999</c:v>
                </c:pt>
                <c:pt idx="1116">
                  <c:v>150.07998656999999</c:v>
                </c:pt>
                <c:pt idx="1117">
                  <c:v>150.04132079999999</c:v>
                </c:pt>
                <c:pt idx="1118">
                  <c:v>149.88400268999999</c:v>
                </c:pt>
                <c:pt idx="1119">
                  <c:v>149.88400268999999</c:v>
                </c:pt>
                <c:pt idx="1120">
                  <c:v>150.03999329000001</c:v>
                </c:pt>
                <c:pt idx="1121">
                  <c:v>150.10932922000001</c:v>
                </c:pt>
                <c:pt idx="1122">
                  <c:v>149.98266602000001</c:v>
                </c:pt>
                <c:pt idx="1123">
                  <c:v>149.86666869999999</c:v>
                </c:pt>
                <c:pt idx="1124">
                  <c:v>150.06399536000001</c:v>
                </c:pt>
                <c:pt idx="1125">
                  <c:v>150.1000061</c:v>
                </c:pt>
                <c:pt idx="1126">
                  <c:v>150.1000061</c:v>
                </c:pt>
                <c:pt idx="1127">
                  <c:v>150.00265503</c:v>
                </c:pt>
                <c:pt idx="1128">
                  <c:v>149.96932982999999</c:v>
                </c:pt>
                <c:pt idx="1129">
                  <c:v>149.96932982999999</c:v>
                </c:pt>
                <c:pt idx="1130">
                  <c:v>149.99600219999999</c:v>
                </c:pt>
                <c:pt idx="1131">
                  <c:v>150.10800171</c:v>
                </c:pt>
                <c:pt idx="1132">
                  <c:v>150.02133179</c:v>
                </c:pt>
                <c:pt idx="1133">
                  <c:v>149.91065979000001</c:v>
                </c:pt>
                <c:pt idx="1134">
                  <c:v>149.95867920000001</c:v>
                </c:pt>
                <c:pt idx="1135">
                  <c:v>150.11599731000001</c:v>
                </c:pt>
                <c:pt idx="1136">
                  <c:v>150.11599731000001</c:v>
                </c:pt>
                <c:pt idx="1137">
                  <c:v>150.07998656999999</c:v>
                </c:pt>
                <c:pt idx="1138">
                  <c:v>149.92266846000001</c:v>
                </c:pt>
                <c:pt idx="1139">
                  <c:v>149.92266846000001</c:v>
                </c:pt>
                <c:pt idx="1140">
                  <c:v>149.95466614</c:v>
                </c:pt>
                <c:pt idx="1141">
                  <c:v>150.01200867</c:v>
                </c:pt>
                <c:pt idx="1142">
                  <c:v>150.01200867</c:v>
                </c:pt>
                <c:pt idx="1143">
                  <c:v>149.87600707999999</c:v>
                </c:pt>
                <c:pt idx="1144">
                  <c:v>150.0146637</c:v>
                </c:pt>
                <c:pt idx="1145">
                  <c:v>150.08134459999999</c:v>
                </c:pt>
                <c:pt idx="1146">
                  <c:v>150.08134459999999</c:v>
                </c:pt>
                <c:pt idx="1147">
                  <c:v>150.10133361999999</c:v>
                </c:pt>
                <c:pt idx="1148">
                  <c:v>149.92933654999999</c:v>
                </c:pt>
                <c:pt idx="1149">
                  <c:v>149.92933654999999</c:v>
                </c:pt>
                <c:pt idx="1150">
                  <c:v>150.1293335</c:v>
                </c:pt>
                <c:pt idx="1151">
                  <c:v>150.01599121000001</c:v>
                </c:pt>
                <c:pt idx="1152">
                  <c:v>150.01599121000001</c:v>
                </c:pt>
                <c:pt idx="1153">
                  <c:v>149.91865540000001</c:v>
                </c:pt>
                <c:pt idx="1154">
                  <c:v>149.92399596999999</c:v>
                </c:pt>
                <c:pt idx="1155">
                  <c:v>149.92399596999999</c:v>
                </c:pt>
                <c:pt idx="1156">
                  <c:v>150.12399292000001</c:v>
                </c:pt>
                <c:pt idx="1157">
                  <c:v>149.94667053000001</c:v>
                </c:pt>
                <c:pt idx="1158">
                  <c:v>149.90933228</c:v>
                </c:pt>
                <c:pt idx="1159">
                  <c:v>149.94400024000001</c:v>
                </c:pt>
                <c:pt idx="1160">
                  <c:v>150.04798889</c:v>
                </c:pt>
                <c:pt idx="1161">
                  <c:v>150.07467650999999</c:v>
                </c:pt>
                <c:pt idx="1162">
                  <c:v>150.07467650999999</c:v>
                </c:pt>
                <c:pt idx="1163">
                  <c:v>150.00799560999999</c:v>
                </c:pt>
                <c:pt idx="1164">
                  <c:v>149.97999573000001</c:v>
                </c:pt>
                <c:pt idx="1165">
                  <c:v>150.05200195</c:v>
                </c:pt>
                <c:pt idx="1166">
                  <c:v>150.05200195</c:v>
                </c:pt>
                <c:pt idx="1167">
                  <c:v>150.1146698</c:v>
                </c:pt>
                <c:pt idx="1168">
                  <c:v>150.02000426999999</c:v>
                </c:pt>
                <c:pt idx="1169">
                  <c:v>149.93733215</c:v>
                </c:pt>
                <c:pt idx="1170">
                  <c:v>150.06266785</c:v>
                </c:pt>
                <c:pt idx="1171">
                  <c:v>150.06266785</c:v>
                </c:pt>
                <c:pt idx="1172">
                  <c:v>150.06266785</c:v>
                </c:pt>
                <c:pt idx="1173">
                  <c:v>149.98400878999999</c:v>
                </c:pt>
                <c:pt idx="1174">
                  <c:v>149.91865540000001</c:v>
                </c:pt>
                <c:pt idx="1175">
                  <c:v>149.91865540000001</c:v>
                </c:pt>
                <c:pt idx="1176">
                  <c:v>149.96000670999999</c:v>
                </c:pt>
                <c:pt idx="1177">
                  <c:v>150.01866150000001</c:v>
                </c:pt>
                <c:pt idx="1178">
                  <c:v>150.01866150000001</c:v>
                </c:pt>
                <c:pt idx="1179">
                  <c:v>149.96533203000001</c:v>
                </c:pt>
                <c:pt idx="1180">
                  <c:v>149.8999939</c:v>
                </c:pt>
                <c:pt idx="1181">
                  <c:v>150.07733153999999</c:v>
                </c:pt>
                <c:pt idx="1182">
                  <c:v>150.07733153999999</c:v>
                </c:pt>
                <c:pt idx="1183">
                  <c:v>150.0146637</c:v>
                </c:pt>
                <c:pt idx="1184">
                  <c:v>149.92666625999999</c:v>
                </c:pt>
                <c:pt idx="1185">
                  <c:v>149.92666625999999</c:v>
                </c:pt>
                <c:pt idx="1186">
                  <c:v>150.09600829999999</c:v>
                </c:pt>
                <c:pt idx="1187">
                  <c:v>150.01200867</c:v>
                </c:pt>
                <c:pt idx="1188">
                  <c:v>150.01200867</c:v>
                </c:pt>
                <c:pt idx="1189">
                  <c:v>149.93865966999999</c:v>
                </c:pt>
                <c:pt idx="1190">
                  <c:v>150.03601073999999</c:v>
                </c:pt>
                <c:pt idx="1191">
                  <c:v>150.10667419000001</c:v>
                </c:pt>
                <c:pt idx="1192">
                  <c:v>150.10667419000001</c:v>
                </c:pt>
                <c:pt idx="1193">
                  <c:v>149.96133423000001</c:v>
                </c:pt>
                <c:pt idx="1194">
                  <c:v>149.86532593000001</c:v>
                </c:pt>
                <c:pt idx="1195">
                  <c:v>150.06933594</c:v>
                </c:pt>
                <c:pt idx="1196">
                  <c:v>150.1000061</c:v>
                </c:pt>
                <c:pt idx="1197">
                  <c:v>149.99734497</c:v>
                </c:pt>
                <c:pt idx="1198">
                  <c:v>149.99734497</c:v>
                </c:pt>
                <c:pt idx="1199">
                  <c:v>149.91334534000001</c:v>
                </c:pt>
                <c:pt idx="1200">
                  <c:v>149.96398926000001</c:v>
                </c:pt>
                <c:pt idx="1201">
                  <c:v>149.96398926000001</c:v>
                </c:pt>
                <c:pt idx="1202">
                  <c:v>150.09466552999999</c:v>
                </c:pt>
                <c:pt idx="1203">
                  <c:v>150.05200195</c:v>
                </c:pt>
                <c:pt idx="1204">
                  <c:v>149.97200011999999</c:v>
                </c:pt>
                <c:pt idx="1205">
                  <c:v>150.07467650999999</c:v>
                </c:pt>
                <c:pt idx="1206">
                  <c:v>150.10400390999999</c:v>
                </c:pt>
                <c:pt idx="1207">
                  <c:v>150.10400390999999</c:v>
                </c:pt>
                <c:pt idx="1208">
                  <c:v>149.99465942</c:v>
                </c:pt>
                <c:pt idx="1209">
                  <c:v>149.94000244</c:v>
                </c:pt>
                <c:pt idx="1210">
                  <c:v>150.05999756</c:v>
                </c:pt>
                <c:pt idx="1211">
                  <c:v>150.05999756</c:v>
                </c:pt>
                <c:pt idx="1212">
                  <c:v>150.06533812999999</c:v>
                </c:pt>
                <c:pt idx="1213">
                  <c:v>149.96266173999999</c:v>
                </c:pt>
                <c:pt idx="1214">
                  <c:v>149.96266173999999</c:v>
                </c:pt>
                <c:pt idx="1215">
                  <c:v>149.90399170000001</c:v>
                </c:pt>
                <c:pt idx="1216">
                  <c:v>150.11866760000001</c:v>
                </c:pt>
                <c:pt idx="1217">
                  <c:v>150.11866760000001</c:v>
                </c:pt>
                <c:pt idx="1218">
                  <c:v>149.95466614</c:v>
                </c:pt>
                <c:pt idx="1219">
                  <c:v>149.89466858</c:v>
                </c:pt>
                <c:pt idx="1220">
                  <c:v>150.04132079999999</c:v>
                </c:pt>
                <c:pt idx="1221">
                  <c:v>150.04132079999999</c:v>
                </c:pt>
                <c:pt idx="1222">
                  <c:v>150.03866576999999</c:v>
                </c:pt>
                <c:pt idx="1223">
                  <c:v>149.94265747</c:v>
                </c:pt>
                <c:pt idx="1224">
                  <c:v>149.94265747</c:v>
                </c:pt>
                <c:pt idx="1225">
                  <c:v>150.03067017000001</c:v>
                </c:pt>
                <c:pt idx="1226">
                  <c:v>150.11065674</c:v>
                </c:pt>
                <c:pt idx="1227">
                  <c:v>150.11065674</c:v>
                </c:pt>
                <c:pt idx="1228">
                  <c:v>150.00666809000001</c:v>
                </c:pt>
                <c:pt idx="1229">
                  <c:v>149.92399596999999</c:v>
                </c:pt>
                <c:pt idx="1230">
                  <c:v>149.96932982999999</c:v>
                </c:pt>
                <c:pt idx="1231">
                  <c:v>150.10667419000001</c:v>
                </c:pt>
                <c:pt idx="1232">
                  <c:v>150.02532959000001</c:v>
                </c:pt>
                <c:pt idx="1233">
                  <c:v>149.93199157999999</c:v>
                </c:pt>
                <c:pt idx="1234">
                  <c:v>149.93199157999999</c:v>
                </c:pt>
                <c:pt idx="1235">
                  <c:v>149.90266417999999</c:v>
                </c:pt>
                <c:pt idx="1236">
                  <c:v>150.07199097</c:v>
                </c:pt>
                <c:pt idx="1237">
                  <c:v>150.07199097</c:v>
                </c:pt>
                <c:pt idx="1238">
                  <c:v>150.11334228999999</c:v>
                </c:pt>
                <c:pt idx="1239">
                  <c:v>149.92001343000001</c:v>
                </c:pt>
                <c:pt idx="1240">
                  <c:v>149.96000670999999</c:v>
                </c:pt>
                <c:pt idx="1241">
                  <c:v>150.07998656999999</c:v>
                </c:pt>
                <c:pt idx="1242">
                  <c:v>150.05599975999999</c:v>
                </c:pt>
                <c:pt idx="1243">
                  <c:v>149.94932556000001</c:v>
                </c:pt>
                <c:pt idx="1244">
                  <c:v>149.94932556000001</c:v>
                </c:pt>
                <c:pt idx="1245">
                  <c:v>149.88800049</c:v>
                </c:pt>
                <c:pt idx="1246">
                  <c:v>150.07733153999999</c:v>
                </c:pt>
                <c:pt idx="1247">
                  <c:v>150.07733153999999</c:v>
                </c:pt>
                <c:pt idx="1248">
                  <c:v>150.05999756</c:v>
                </c:pt>
                <c:pt idx="1249">
                  <c:v>149.94799805</c:v>
                </c:pt>
                <c:pt idx="1250">
                  <c:v>149.94799805</c:v>
                </c:pt>
                <c:pt idx="1251">
                  <c:v>150.05599975999999</c:v>
                </c:pt>
                <c:pt idx="1252">
                  <c:v>150.05867004000001</c:v>
                </c:pt>
                <c:pt idx="1253">
                  <c:v>149.98666381999999</c:v>
                </c:pt>
                <c:pt idx="1254">
                  <c:v>149.98666381999999</c:v>
                </c:pt>
                <c:pt idx="1255">
                  <c:v>149.91467284999999</c:v>
                </c:pt>
                <c:pt idx="1256">
                  <c:v>149.99600219999999</c:v>
                </c:pt>
                <c:pt idx="1257">
                  <c:v>150.13600159000001</c:v>
                </c:pt>
                <c:pt idx="1258">
                  <c:v>150.00132751000001</c:v>
                </c:pt>
                <c:pt idx="1259">
                  <c:v>149.8706665</c:v>
                </c:pt>
                <c:pt idx="1260">
                  <c:v>149.8706665</c:v>
                </c:pt>
                <c:pt idx="1261">
                  <c:v>149.91065979000001</c:v>
                </c:pt>
                <c:pt idx="1262">
                  <c:v>150.12532042999999</c:v>
                </c:pt>
                <c:pt idx="1263">
                  <c:v>150.09600829999999</c:v>
                </c:pt>
                <c:pt idx="1264">
                  <c:v>150.09600829999999</c:v>
                </c:pt>
                <c:pt idx="1265">
                  <c:v>149.91065979000001</c:v>
                </c:pt>
                <c:pt idx="1266">
                  <c:v>149.99200439000001</c:v>
                </c:pt>
                <c:pt idx="1267">
                  <c:v>150.13600159000001</c:v>
                </c:pt>
                <c:pt idx="1268">
                  <c:v>150.0146637</c:v>
                </c:pt>
                <c:pt idx="1269">
                  <c:v>149.93865966999999</c:v>
                </c:pt>
                <c:pt idx="1270">
                  <c:v>149.93865966999999</c:v>
                </c:pt>
                <c:pt idx="1271">
                  <c:v>150.06266785</c:v>
                </c:pt>
                <c:pt idx="1272">
                  <c:v>150.06266785</c:v>
                </c:pt>
                <c:pt idx="1273">
                  <c:v>149.92001343000001</c:v>
                </c:pt>
                <c:pt idx="1274">
                  <c:v>150.00534058</c:v>
                </c:pt>
                <c:pt idx="1275">
                  <c:v>150.15466309000001</c:v>
                </c:pt>
                <c:pt idx="1276">
                  <c:v>149.99067688</c:v>
                </c:pt>
                <c:pt idx="1277">
                  <c:v>149.87866210999999</c:v>
                </c:pt>
                <c:pt idx="1278">
                  <c:v>149.89866638000001</c:v>
                </c:pt>
                <c:pt idx="1279">
                  <c:v>149.89866638000001</c:v>
                </c:pt>
                <c:pt idx="1280">
                  <c:v>150.09733582000001</c:v>
                </c:pt>
                <c:pt idx="1281">
                  <c:v>150.10133361999999</c:v>
                </c:pt>
                <c:pt idx="1282">
                  <c:v>150.10133361999999</c:v>
                </c:pt>
                <c:pt idx="1283">
                  <c:v>149.93333435</c:v>
                </c:pt>
                <c:pt idx="1284">
                  <c:v>149.95732117</c:v>
                </c:pt>
                <c:pt idx="1285">
                  <c:v>150.13732909999999</c:v>
                </c:pt>
                <c:pt idx="1286">
                  <c:v>150.06399536000001</c:v>
                </c:pt>
                <c:pt idx="1287">
                  <c:v>149.89199829</c:v>
                </c:pt>
                <c:pt idx="1288">
                  <c:v>149.89199829</c:v>
                </c:pt>
                <c:pt idx="1289">
                  <c:v>149.89067077999999</c:v>
                </c:pt>
                <c:pt idx="1290">
                  <c:v>150.15066528</c:v>
                </c:pt>
                <c:pt idx="1291">
                  <c:v>149.99200439000001</c:v>
                </c:pt>
                <c:pt idx="1292">
                  <c:v>149.99200439000001</c:v>
                </c:pt>
                <c:pt idx="1293">
                  <c:v>149.91334534000001</c:v>
                </c:pt>
                <c:pt idx="1294">
                  <c:v>150.04400634999999</c:v>
                </c:pt>
                <c:pt idx="1295">
                  <c:v>150.04400634999999</c:v>
                </c:pt>
                <c:pt idx="1296">
                  <c:v>149.96932982999999</c:v>
                </c:pt>
                <c:pt idx="1297">
                  <c:v>149.93865966999999</c:v>
                </c:pt>
                <c:pt idx="1298">
                  <c:v>149.93865966999999</c:v>
                </c:pt>
                <c:pt idx="1299">
                  <c:v>149.87733459</c:v>
                </c:pt>
                <c:pt idx="1300">
                  <c:v>150.09866332999999</c:v>
                </c:pt>
                <c:pt idx="1301">
                  <c:v>150.09199523999999</c:v>
                </c:pt>
                <c:pt idx="1302">
                  <c:v>150.09199523999999</c:v>
                </c:pt>
                <c:pt idx="1303">
                  <c:v>149.94000244</c:v>
                </c:pt>
                <c:pt idx="1304">
                  <c:v>149.94000244</c:v>
                </c:pt>
                <c:pt idx="1305">
                  <c:v>150.08801270000001</c:v>
                </c:pt>
                <c:pt idx="1306">
                  <c:v>150.06666565</c:v>
                </c:pt>
                <c:pt idx="1307">
                  <c:v>149.94799805</c:v>
                </c:pt>
                <c:pt idx="1308">
                  <c:v>149.94799805</c:v>
                </c:pt>
                <c:pt idx="1309">
                  <c:v>149.87998962</c:v>
                </c:pt>
                <c:pt idx="1310">
                  <c:v>150.11866760000001</c:v>
                </c:pt>
                <c:pt idx="1311">
                  <c:v>150.00666809000001</c:v>
                </c:pt>
                <c:pt idx="1312">
                  <c:v>149.85733031999999</c:v>
                </c:pt>
                <c:pt idx="1313">
                  <c:v>149.94400024000001</c:v>
                </c:pt>
                <c:pt idx="1314">
                  <c:v>149.94400024000001</c:v>
                </c:pt>
                <c:pt idx="1315">
                  <c:v>150.07066345000001</c:v>
                </c:pt>
                <c:pt idx="1316">
                  <c:v>149.96800232000001</c:v>
                </c:pt>
                <c:pt idx="1317">
                  <c:v>149.90533447000001</c:v>
                </c:pt>
                <c:pt idx="1318">
                  <c:v>149.90533447000001</c:v>
                </c:pt>
                <c:pt idx="1319">
                  <c:v>149.96932982999999</c:v>
                </c:pt>
                <c:pt idx="1320">
                  <c:v>150.07733153999999</c:v>
                </c:pt>
                <c:pt idx="1321">
                  <c:v>149.91334534000001</c:v>
                </c:pt>
                <c:pt idx="1322">
                  <c:v>149.88800049</c:v>
                </c:pt>
                <c:pt idx="1323">
                  <c:v>150.01866150000001</c:v>
                </c:pt>
                <c:pt idx="1324">
                  <c:v>150.01866150000001</c:v>
                </c:pt>
                <c:pt idx="1325">
                  <c:v>150.20533752</c:v>
                </c:pt>
                <c:pt idx="1326">
                  <c:v>150.01200867</c:v>
                </c:pt>
                <c:pt idx="1327">
                  <c:v>149.92001343000001</c:v>
                </c:pt>
                <c:pt idx="1328">
                  <c:v>149.92001343000001</c:v>
                </c:pt>
                <c:pt idx="1329">
                  <c:v>149.9853363</c:v>
                </c:pt>
                <c:pt idx="1330">
                  <c:v>150.09733582000001</c:v>
                </c:pt>
                <c:pt idx="1331">
                  <c:v>149.89466858</c:v>
                </c:pt>
                <c:pt idx="1332">
                  <c:v>149.92134093999999</c:v>
                </c:pt>
                <c:pt idx="1333">
                  <c:v>150.10932922000001</c:v>
                </c:pt>
                <c:pt idx="1334">
                  <c:v>150.10932922000001</c:v>
                </c:pt>
                <c:pt idx="1335">
                  <c:v>150.10266113</c:v>
                </c:pt>
                <c:pt idx="1336">
                  <c:v>149.97866821</c:v>
                </c:pt>
                <c:pt idx="1337">
                  <c:v>149.97866821</c:v>
                </c:pt>
                <c:pt idx="1338">
                  <c:v>149.88400268999999</c:v>
                </c:pt>
                <c:pt idx="1339">
                  <c:v>150.09866332999999</c:v>
                </c:pt>
                <c:pt idx="1340">
                  <c:v>150.09866332999999</c:v>
                </c:pt>
                <c:pt idx="1341">
                  <c:v>149.93466187000001</c:v>
                </c:pt>
                <c:pt idx="1342">
                  <c:v>149.93733215</c:v>
                </c:pt>
                <c:pt idx="1343">
                  <c:v>150.07333374000001</c:v>
                </c:pt>
                <c:pt idx="1344">
                  <c:v>150.07333374000001</c:v>
                </c:pt>
                <c:pt idx="1345">
                  <c:v>150.12001038</c:v>
                </c:pt>
                <c:pt idx="1346">
                  <c:v>150.05599975999999</c:v>
                </c:pt>
                <c:pt idx="1347">
                  <c:v>150.05599975999999</c:v>
                </c:pt>
                <c:pt idx="1348">
                  <c:v>149.96266173999999</c:v>
                </c:pt>
                <c:pt idx="1349">
                  <c:v>150.10667419000001</c:v>
                </c:pt>
                <c:pt idx="1350">
                  <c:v>150.10667419000001</c:v>
                </c:pt>
                <c:pt idx="1351">
                  <c:v>149.9853363</c:v>
                </c:pt>
                <c:pt idx="1352">
                  <c:v>149.87467957000001</c:v>
                </c:pt>
                <c:pt idx="1353">
                  <c:v>150.0146637</c:v>
                </c:pt>
                <c:pt idx="1354">
                  <c:v>150.0146637</c:v>
                </c:pt>
                <c:pt idx="1355">
                  <c:v>150.05465698</c:v>
                </c:pt>
                <c:pt idx="1356">
                  <c:v>149.97866821</c:v>
                </c:pt>
                <c:pt idx="1357">
                  <c:v>149.97866821</c:v>
                </c:pt>
                <c:pt idx="1358">
                  <c:v>149.89466858</c:v>
                </c:pt>
                <c:pt idx="1359">
                  <c:v>150.10800171</c:v>
                </c:pt>
                <c:pt idx="1360">
                  <c:v>150.10800171</c:v>
                </c:pt>
                <c:pt idx="1361">
                  <c:v>149.95201111</c:v>
                </c:pt>
                <c:pt idx="1362">
                  <c:v>149.88800049</c:v>
                </c:pt>
                <c:pt idx="1363">
                  <c:v>149.98400878999999</c:v>
                </c:pt>
                <c:pt idx="1364">
                  <c:v>149.98400878999999</c:v>
                </c:pt>
                <c:pt idx="1365">
                  <c:v>150.1559906</c:v>
                </c:pt>
                <c:pt idx="1366">
                  <c:v>150.06533812999999</c:v>
                </c:pt>
                <c:pt idx="1367">
                  <c:v>149.8586731</c:v>
                </c:pt>
                <c:pt idx="1368">
                  <c:v>149.90133667000001</c:v>
                </c:pt>
                <c:pt idx="1369">
                  <c:v>150.02934264999999</c:v>
                </c:pt>
                <c:pt idx="1370">
                  <c:v>150.02934264999999</c:v>
                </c:pt>
                <c:pt idx="1371">
                  <c:v>149.96398926000001</c:v>
                </c:pt>
                <c:pt idx="1372">
                  <c:v>149.91732787999999</c:v>
                </c:pt>
                <c:pt idx="1373">
                  <c:v>149.94932556000001</c:v>
                </c:pt>
                <c:pt idx="1374">
                  <c:v>149.94932556000001</c:v>
                </c:pt>
                <c:pt idx="1375">
                  <c:v>150.07865906000001</c:v>
                </c:pt>
                <c:pt idx="1376">
                  <c:v>150.05599975999999</c:v>
                </c:pt>
                <c:pt idx="1377">
                  <c:v>149.93466187000001</c:v>
                </c:pt>
                <c:pt idx="1378">
                  <c:v>149.90933228</c:v>
                </c:pt>
                <c:pt idx="1379">
                  <c:v>150.08665465999999</c:v>
                </c:pt>
                <c:pt idx="1380">
                  <c:v>150.08665465999999</c:v>
                </c:pt>
                <c:pt idx="1381">
                  <c:v>150.01733397999999</c:v>
                </c:pt>
                <c:pt idx="1382">
                  <c:v>149.93600463999999</c:v>
                </c:pt>
                <c:pt idx="1383">
                  <c:v>150.03999329000001</c:v>
                </c:pt>
                <c:pt idx="1384">
                  <c:v>150.03999329000001</c:v>
                </c:pt>
                <c:pt idx="1385">
                  <c:v>150.08665465999999</c:v>
                </c:pt>
                <c:pt idx="1386">
                  <c:v>150.04933166999999</c:v>
                </c:pt>
                <c:pt idx="1387">
                  <c:v>149.89599609000001</c:v>
                </c:pt>
                <c:pt idx="1388">
                  <c:v>149.92266846000001</c:v>
                </c:pt>
                <c:pt idx="1389">
                  <c:v>150.14266968000001</c:v>
                </c:pt>
                <c:pt idx="1390">
                  <c:v>150.14266968000001</c:v>
                </c:pt>
                <c:pt idx="1391">
                  <c:v>149.9853363</c:v>
                </c:pt>
                <c:pt idx="1392">
                  <c:v>149.86532593000001</c:v>
                </c:pt>
                <c:pt idx="1393">
                  <c:v>149.95732117</c:v>
                </c:pt>
                <c:pt idx="1394">
                  <c:v>149.95732117</c:v>
                </c:pt>
                <c:pt idx="1395">
                  <c:v>149.95466614</c:v>
                </c:pt>
                <c:pt idx="1396">
                  <c:v>149.90133667000001</c:v>
                </c:pt>
                <c:pt idx="1397">
                  <c:v>149.90133667000001</c:v>
                </c:pt>
                <c:pt idx="1398">
                  <c:v>149.88665771000001</c:v>
                </c:pt>
                <c:pt idx="1399">
                  <c:v>150.04132079999999</c:v>
                </c:pt>
                <c:pt idx="1400">
                  <c:v>150.04132079999999</c:v>
                </c:pt>
                <c:pt idx="1401">
                  <c:v>150.11065674</c:v>
                </c:pt>
                <c:pt idx="1402">
                  <c:v>149.94932556000001</c:v>
                </c:pt>
                <c:pt idx="1403">
                  <c:v>150.01866150000001</c:v>
                </c:pt>
                <c:pt idx="1404">
                  <c:v>150.04798889</c:v>
                </c:pt>
                <c:pt idx="1405">
                  <c:v>149.96932982999999</c:v>
                </c:pt>
                <c:pt idx="1406">
                  <c:v>149.96932982999999</c:v>
                </c:pt>
                <c:pt idx="1407">
                  <c:v>149.92800903</c:v>
                </c:pt>
                <c:pt idx="1408">
                  <c:v>150.00932312</c:v>
                </c:pt>
                <c:pt idx="1409">
                  <c:v>150.03866576999999</c:v>
                </c:pt>
                <c:pt idx="1410">
                  <c:v>150.03866576999999</c:v>
                </c:pt>
                <c:pt idx="1411">
                  <c:v>150.01333618000001</c:v>
                </c:pt>
                <c:pt idx="1412">
                  <c:v>149.92399596999999</c:v>
                </c:pt>
                <c:pt idx="1413">
                  <c:v>149.92399596999999</c:v>
                </c:pt>
                <c:pt idx="1414">
                  <c:v>150.04132079999999</c:v>
                </c:pt>
                <c:pt idx="1415">
                  <c:v>149.99867248999999</c:v>
                </c:pt>
                <c:pt idx="1416">
                  <c:v>149.99867248999999</c:v>
                </c:pt>
                <c:pt idx="1417">
                  <c:v>149.92933654999999</c:v>
                </c:pt>
                <c:pt idx="1418">
                  <c:v>149.88665771000001</c:v>
                </c:pt>
                <c:pt idx="1419">
                  <c:v>150.07066345000001</c:v>
                </c:pt>
                <c:pt idx="1420">
                  <c:v>150.07066345000001</c:v>
                </c:pt>
                <c:pt idx="1421">
                  <c:v>149.87600707999999</c:v>
                </c:pt>
                <c:pt idx="1422">
                  <c:v>149.87600707999999</c:v>
                </c:pt>
                <c:pt idx="1423">
                  <c:v>150.03601073999999</c:v>
                </c:pt>
                <c:pt idx="1424">
                  <c:v>150.18666077</c:v>
                </c:pt>
                <c:pt idx="1425">
                  <c:v>150.03199767999999</c:v>
                </c:pt>
                <c:pt idx="1426">
                  <c:v>150.03199767999999</c:v>
                </c:pt>
                <c:pt idx="1427">
                  <c:v>149.93865966999999</c:v>
                </c:pt>
                <c:pt idx="1428">
                  <c:v>150.08267212000001</c:v>
                </c:pt>
                <c:pt idx="1429">
                  <c:v>150.14933776999999</c:v>
                </c:pt>
                <c:pt idx="1430">
                  <c:v>149.98933410999999</c:v>
                </c:pt>
                <c:pt idx="1431">
                  <c:v>149.86666869999999</c:v>
                </c:pt>
                <c:pt idx="1432">
                  <c:v>149.86666869999999</c:v>
                </c:pt>
                <c:pt idx="1433">
                  <c:v>149.92666625999999</c:v>
                </c:pt>
                <c:pt idx="1434">
                  <c:v>150.05465698</c:v>
                </c:pt>
                <c:pt idx="1435">
                  <c:v>149.99600219999999</c:v>
                </c:pt>
                <c:pt idx="1436">
                  <c:v>149.99600219999999</c:v>
                </c:pt>
                <c:pt idx="1437">
                  <c:v>149.94799805</c:v>
                </c:pt>
                <c:pt idx="1438">
                  <c:v>150.04666137999999</c:v>
                </c:pt>
                <c:pt idx="1439">
                  <c:v>150.03999329000001</c:v>
                </c:pt>
                <c:pt idx="1440">
                  <c:v>149.91334534000001</c:v>
                </c:pt>
                <c:pt idx="1441">
                  <c:v>149.86933898999999</c:v>
                </c:pt>
                <c:pt idx="1442">
                  <c:v>149.86933898999999</c:v>
                </c:pt>
                <c:pt idx="1443">
                  <c:v>150.02667235999999</c:v>
                </c:pt>
                <c:pt idx="1444">
                  <c:v>150.06134033000001</c:v>
                </c:pt>
                <c:pt idx="1445">
                  <c:v>150.05200195</c:v>
                </c:pt>
                <c:pt idx="1446">
                  <c:v>150.05200195</c:v>
                </c:pt>
                <c:pt idx="1447">
                  <c:v>149.96398926000001</c:v>
                </c:pt>
                <c:pt idx="1448">
                  <c:v>150.08665465999999</c:v>
                </c:pt>
                <c:pt idx="1449">
                  <c:v>150.10932922000001</c:v>
                </c:pt>
                <c:pt idx="1450">
                  <c:v>149.97200011999999</c:v>
                </c:pt>
                <c:pt idx="1451">
                  <c:v>149.89866638000001</c:v>
                </c:pt>
                <c:pt idx="1452">
                  <c:v>149.89866638000001</c:v>
                </c:pt>
                <c:pt idx="1453">
                  <c:v>150.01733397999999</c:v>
                </c:pt>
                <c:pt idx="1454">
                  <c:v>150.15066528</c:v>
                </c:pt>
                <c:pt idx="1455">
                  <c:v>150.09866332999999</c:v>
                </c:pt>
                <c:pt idx="1456">
                  <c:v>150.09866332999999</c:v>
                </c:pt>
                <c:pt idx="1457">
                  <c:v>149.88665771000001</c:v>
                </c:pt>
                <c:pt idx="1458">
                  <c:v>149.88665771000001</c:v>
                </c:pt>
                <c:pt idx="1459">
                  <c:v>150.05200195</c:v>
                </c:pt>
                <c:pt idx="1460">
                  <c:v>150.08934020999999</c:v>
                </c:pt>
                <c:pt idx="1461">
                  <c:v>149.91600037000001</c:v>
                </c:pt>
                <c:pt idx="1462">
                  <c:v>149.91600037000001</c:v>
                </c:pt>
                <c:pt idx="1463">
                  <c:v>149.95867920000001</c:v>
                </c:pt>
                <c:pt idx="1464">
                  <c:v>150.07066345000001</c:v>
                </c:pt>
                <c:pt idx="1465">
                  <c:v>150.05465698</c:v>
                </c:pt>
                <c:pt idx="1466">
                  <c:v>149.96000670999999</c:v>
                </c:pt>
                <c:pt idx="1467">
                  <c:v>149.91198729999999</c:v>
                </c:pt>
                <c:pt idx="1468">
                  <c:v>149.91198729999999</c:v>
                </c:pt>
                <c:pt idx="1469">
                  <c:v>150.06399536000001</c:v>
                </c:pt>
                <c:pt idx="1470">
                  <c:v>150.07066345000001</c:v>
                </c:pt>
                <c:pt idx="1471">
                  <c:v>149.91467284999999</c:v>
                </c:pt>
                <c:pt idx="1472">
                  <c:v>149.91467284999999</c:v>
                </c:pt>
                <c:pt idx="1473">
                  <c:v>149.89733887</c:v>
                </c:pt>
                <c:pt idx="1474">
                  <c:v>150.06666565</c:v>
                </c:pt>
                <c:pt idx="1475">
                  <c:v>150.07998656999999</c:v>
                </c:pt>
                <c:pt idx="1476">
                  <c:v>149.98266602000001</c:v>
                </c:pt>
                <c:pt idx="1477">
                  <c:v>149.85466002999999</c:v>
                </c:pt>
                <c:pt idx="1478">
                  <c:v>149.92532349000001</c:v>
                </c:pt>
                <c:pt idx="1479">
                  <c:v>149.92532349000001</c:v>
                </c:pt>
                <c:pt idx="1480">
                  <c:v>150.14399718999999</c:v>
                </c:pt>
                <c:pt idx="1481">
                  <c:v>150.00666809000001</c:v>
                </c:pt>
                <c:pt idx="1482">
                  <c:v>150.00666809000001</c:v>
                </c:pt>
                <c:pt idx="1483">
                  <c:v>149.97732543999999</c:v>
                </c:pt>
                <c:pt idx="1484">
                  <c:v>150.14399718999999</c:v>
                </c:pt>
                <c:pt idx="1485">
                  <c:v>150.14399718999999</c:v>
                </c:pt>
                <c:pt idx="1486">
                  <c:v>150.04132079999999</c:v>
                </c:pt>
                <c:pt idx="1487">
                  <c:v>149.90266417999999</c:v>
                </c:pt>
                <c:pt idx="1488">
                  <c:v>149.90266417999999</c:v>
                </c:pt>
                <c:pt idx="1489">
                  <c:v>150.01333618000001</c:v>
                </c:pt>
                <c:pt idx="1490">
                  <c:v>150.15200806000001</c:v>
                </c:pt>
                <c:pt idx="1491">
                  <c:v>149.98666381999999</c:v>
                </c:pt>
                <c:pt idx="1492">
                  <c:v>149.98666381999999</c:v>
                </c:pt>
                <c:pt idx="1493">
                  <c:v>149.89199829</c:v>
                </c:pt>
                <c:pt idx="1494">
                  <c:v>150.10800171</c:v>
                </c:pt>
                <c:pt idx="1495">
                  <c:v>150.10800171</c:v>
                </c:pt>
                <c:pt idx="1496">
                  <c:v>149.97866821</c:v>
                </c:pt>
                <c:pt idx="1497">
                  <c:v>149.92532349000001</c:v>
                </c:pt>
                <c:pt idx="1498">
                  <c:v>149.92532349000001</c:v>
                </c:pt>
                <c:pt idx="1499">
                  <c:v>149.95732117</c:v>
                </c:pt>
                <c:pt idx="1500">
                  <c:v>150.13467406999999</c:v>
                </c:pt>
                <c:pt idx="1501">
                  <c:v>150.14666747999999</c:v>
                </c:pt>
                <c:pt idx="1502">
                  <c:v>149.93600463999999</c:v>
                </c:pt>
                <c:pt idx="1503">
                  <c:v>149.92134093999999</c:v>
                </c:pt>
                <c:pt idx="1504">
                  <c:v>150.05465698</c:v>
                </c:pt>
                <c:pt idx="1505">
                  <c:v>150.05465698</c:v>
                </c:pt>
                <c:pt idx="1506">
                  <c:v>150.05734253</c:v>
                </c:pt>
                <c:pt idx="1507">
                  <c:v>150.00399780000001</c:v>
                </c:pt>
                <c:pt idx="1508">
                  <c:v>150.00399780000001</c:v>
                </c:pt>
                <c:pt idx="1509">
                  <c:v>149.94799805</c:v>
                </c:pt>
                <c:pt idx="1510">
                  <c:v>150.06666565</c:v>
                </c:pt>
                <c:pt idx="1511">
                  <c:v>150.06533812999999</c:v>
                </c:pt>
                <c:pt idx="1512">
                  <c:v>149.87866210999999</c:v>
                </c:pt>
                <c:pt idx="1513">
                  <c:v>149.88133239999999</c:v>
                </c:pt>
                <c:pt idx="1514">
                  <c:v>150.00534058</c:v>
                </c:pt>
                <c:pt idx="1515">
                  <c:v>150.00534058</c:v>
                </c:pt>
                <c:pt idx="1516">
                  <c:v>150.06933594</c:v>
                </c:pt>
                <c:pt idx="1517">
                  <c:v>150.05200195</c:v>
                </c:pt>
                <c:pt idx="1518">
                  <c:v>150.05200195</c:v>
                </c:pt>
                <c:pt idx="1519">
                  <c:v>149.87467957000001</c:v>
                </c:pt>
                <c:pt idx="1520">
                  <c:v>150.09733582000001</c:v>
                </c:pt>
                <c:pt idx="1521">
                  <c:v>150.09733582000001</c:v>
                </c:pt>
                <c:pt idx="1522">
                  <c:v>149.96800232000001</c:v>
                </c:pt>
                <c:pt idx="1523">
                  <c:v>149.85733031999999</c:v>
                </c:pt>
                <c:pt idx="1524">
                  <c:v>149.85733031999999</c:v>
                </c:pt>
                <c:pt idx="1525">
                  <c:v>150.11732483</c:v>
                </c:pt>
                <c:pt idx="1526">
                  <c:v>150.12667847</c:v>
                </c:pt>
                <c:pt idx="1527">
                  <c:v>149.91600037000001</c:v>
                </c:pt>
                <c:pt idx="1528">
                  <c:v>149.91600037000001</c:v>
                </c:pt>
                <c:pt idx="1529">
                  <c:v>150.09600829999999</c:v>
                </c:pt>
                <c:pt idx="1530">
                  <c:v>150.05999756</c:v>
                </c:pt>
                <c:pt idx="1531">
                  <c:v>150.05999756</c:v>
                </c:pt>
                <c:pt idx="1532">
                  <c:v>149.96800232000001</c:v>
                </c:pt>
                <c:pt idx="1533">
                  <c:v>149.89733887</c:v>
                </c:pt>
                <c:pt idx="1534">
                  <c:v>149.89733887</c:v>
                </c:pt>
                <c:pt idx="1535">
                  <c:v>149.95599365000001</c:v>
                </c:pt>
                <c:pt idx="1536">
                  <c:v>150.09733582000001</c:v>
                </c:pt>
                <c:pt idx="1537">
                  <c:v>149.95201111</c:v>
                </c:pt>
                <c:pt idx="1538">
                  <c:v>149.87332153</c:v>
                </c:pt>
                <c:pt idx="1539">
                  <c:v>150.09733582000001</c:v>
                </c:pt>
                <c:pt idx="1540">
                  <c:v>150.10667419000001</c:v>
                </c:pt>
                <c:pt idx="1541">
                  <c:v>150.10667419000001</c:v>
                </c:pt>
                <c:pt idx="1542">
                  <c:v>149.96932982999999</c:v>
                </c:pt>
                <c:pt idx="1543">
                  <c:v>149.86933898999999</c:v>
                </c:pt>
                <c:pt idx="1544">
                  <c:v>149.86933898999999</c:v>
                </c:pt>
                <c:pt idx="1545">
                  <c:v>150.06399536000001</c:v>
                </c:pt>
                <c:pt idx="1546">
                  <c:v>150.06533812999999</c:v>
                </c:pt>
                <c:pt idx="1547">
                  <c:v>149.92800903</c:v>
                </c:pt>
                <c:pt idx="1548">
                  <c:v>149.89067077999999</c:v>
                </c:pt>
                <c:pt idx="1549">
                  <c:v>150.02799988000001</c:v>
                </c:pt>
                <c:pt idx="1550">
                  <c:v>150.06533812999999</c:v>
                </c:pt>
                <c:pt idx="1551">
                  <c:v>150.06533812999999</c:v>
                </c:pt>
                <c:pt idx="1552">
                  <c:v>149.98933410999999</c:v>
                </c:pt>
                <c:pt idx="1553">
                  <c:v>149.90133667000001</c:v>
                </c:pt>
                <c:pt idx="1554">
                  <c:v>149.90133667000001</c:v>
                </c:pt>
                <c:pt idx="1555">
                  <c:v>150.06800842000001</c:v>
                </c:pt>
                <c:pt idx="1556">
                  <c:v>150.10667419000001</c:v>
                </c:pt>
                <c:pt idx="1557">
                  <c:v>149.9853363</c:v>
                </c:pt>
                <c:pt idx="1558">
                  <c:v>149.91732787999999</c:v>
                </c:pt>
                <c:pt idx="1559">
                  <c:v>150.00534058</c:v>
                </c:pt>
                <c:pt idx="1560">
                  <c:v>150.10533142</c:v>
                </c:pt>
                <c:pt idx="1561">
                  <c:v>150.10533142</c:v>
                </c:pt>
                <c:pt idx="1562">
                  <c:v>150.03601073999999</c:v>
                </c:pt>
                <c:pt idx="1563">
                  <c:v>149.95466614</c:v>
                </c:pt>
                <c:pt idx="1564">
                  <c:v>149.95466614</c:v>
                </c:pt>
                <c:pt idx="1565">
                  <c:v>150.05734253</c:v>
                </c:pt>
                <c:pt idx="1566">
                  <c:v>149.96800232000001</c:v>
                </c:pt>
                <c:pt idx="1567">
                  <c:v>149.96800232000001</c:v>
                </c:pt>
                <c:pt idx="1568">
                  <c:v>149.91467284999999</c:v>
                </c:pt>
                <c:pt idx="1569">
                  <c:v>149.96266173999999</c:v>
                </c:pt>
                <c:pt idx="1570">
                  <c:v>150.06666565</c:v>
                </c:pt>
                <c:pt idx="1571">
                  <c:v>150.06666565</c:v>
                </c:pt>
                <c:pt idx="1572">
                  <c:v>150.03067017000001</c:v>
                </c:pt>
                <c:pt idx="1573">
                  <c:v>149.90133667000001</c:v>
                </c:pt>
                <c:pt idx="1574">
                  <c:v>149.90667725</c:v>
                </c:pt>
                <c:pt idx="1575">
                  <c:v>150.17333984000001</c:v>
                </c:pt>
                <c:pt idx="1576">
                  <c:v>150.02133179</c:v>
                </c:pt>
                <c:pt idx="1577">
                  <c:v>150.02133179</c:v>
                </c:pt>
                <c:pt idx="1578">
                  <c:v>149.93865966999999</c:v>
                </c:pt>
                <c:pt idx="1579">
                  <c:v>150.06666565</c:v>
                </c:pt>
                <c:pt idx="1580">
                  <c:v>150.10266113</c:v>
                </c:pt>
                <c:pt idx="1581">
                  <c:v>150.10266113</c:v>
                </c:pt>
                <c:pt idx="1582">
                  <c:v>150.08665465999999</c:v>
                </c:pt>
                <c:pt idx="1583">
                  <c:v>149.97866821</c:v>
                </c:pt>
                <c:pt idx="1584">
                  <c:v>149.91865540000001</c:v>
                </c:pt>
                <c:pt idx="1585">
                  <c:v>150.01599121000001</c:v>
                </c:pt>
                <c:pt idx="1586">
                  <c:v>149.96398926000001</c:v>
                </c:pt>
                <c:pt idx="1587">
                  <c:v>149.96398926000001</c:v>
                </c:pt>
                <c:pt idx="1588">
                  <c:v>149.90933228</c:v>
                </c:pt>
                <c:pt idx="1589">
                  <c:v>149.94667053000001</c:v>
                </c:pt>
                <c:pt idx="1590">
                  <c:v>150.03601073999999</c:v>
                </c:pt>
                <c:pt idx="1591">
                  <c:v>150.03601073999999</c:v>
                </c:pt>
                <c:pt idx="1592">
                  <c:v>150.00132751000001</c:v>
                </c:pt>
                <c:pt idx="1593">
                  <c:v>150.00132751000001</c:v>
                </c:pt>
                <c:pt idx="1594">
                  <c:v>149.98666381999999</c:v>
                </c:pt>
                <c:pt idx="1595">
                  <c:v>150.15066528</c:v>
                </c:pt>
                <c:pt idx="1596">
                  <c:v>150</c:v>
                </c:pt>
                <c:pt idx="1597">
                  <c:v>150</c:v>
                </c:pt>
                <c:pt idx="1598">
                  <c:v>149.92266846000001</c:v>
                </c:pt>
                <c:pt idx="1599">
                  <c:v>149.96667479999999</c:v>
                </c:pt>
                <c:pt idx="1600">
                  <c:v>150.15200806000001</c:v>
                </c:pt>
                <c:pt idx="1601">
                  <c:v>150.05734253</c:v>
                </c:pt>
                <c:pt idx="1602">
                  <c:v>149.96667479999999</c:v>
                </c:pt>
                <c:pt idx="1603">
                  <c:v>149.96667479999999</c:v>
                </c:pt>
                <c:pt idx="1604">
                  <c:v>149.95066833000001</c:v>
                </c:pt>
                <c:pt idx="1605">
                  <c:v>150.08532715000001</c:v>
                </c:pt>
                <c:pt idx="1606">
                  <c:v>150.07066345000001</c:v>
                </c:pt>
                <c:pt idx="1607">
                  <c:v>150.07066345000001</c:v>
                </c:pt>
                <c:pt idx="1608">
                  <c:v>149.94400024000001</c:v>
                </c:pt>
                <c:pt idx="1609">
                  <c:v>149.8999939</c:v>
                </c:pt>
                <c:pt idx="1610">
                  <c:v>150.05599975999999</c:v>
                </c:pt>
                <c:pt idx="1611">
                  <c:v>150.01333618000001</c:v>
                </c:pt>
                <c:pt idx="1612">
                  <c:v>149.88665771000001</c:v>
                </c:pt>
                <c:pt idx="1613">
                  <c:v>149.88665771000001</c:v>
                </c:pt>
                <c:pt idx="1614">
                  <c:v>149.94265747</c:v>
                </c:pt>
                <c:pt idx="1615">
                  <c:v>150.05734253</c:v>
                </c:pt>
                <c:pt idx="1616">
                  <c:v>150.01200867</c:v>
                </c:pt>
                <c:pt idx="1617">
                  <c:v>150.01200867</c:v>
                </c:pt>
                <c:pt idx="1618">
                  <c:v>149.90266417999999</c:v>
                </c:pt>
                <c:pt idx="1619">
                  <c:v>150.04267883</c:v>
                </c:pt>
                <c:pt idx="1620">
                  <c:v>150.04267883</c:v>
                </c:pt>
                <c:pt idx="1621">
                  <c:v>150.04267883</c:v>
                </c:pt>
                <c:pt idx="1622">
                  <c:v>149.93865966999999</c:v>
                </c:pt>
                <c:pt idx="1623">
                  <c:v>149.93865966999999</c:v>
                </c:pt>
                <c:pt idx="1624">
                  <c:v>149.89466858</c:v>
                </c:pt>
                <c:pt idx="1625">
                  <c:v>149.95201111</c:v>
                </c:pt>
                <c:pt idx="1626">
                  <c:v>150.09866332999999</c:v>
                </c:pt>
                <c:pt idx="1627">
                  <c:v>150.09866332999999</c:v>
                </c:pt>
                <c:pt idx="1628">
                  <c:v>149.89067077999999</c:v>
                </c:pt>
                <c:pt idx="1629">
                  <c:v>150.03999329000001</c:v>
                </c:pt>
                <c:pt idx="1630">
                  <c:v>150.03999329000001</c:v>
                </c:pt>
                <c:pt idx="1631">
                  <c:v>150.13732909999999</c:v>
                </c:pt>
                <c:pt idx="1632">
                  <c:v>150.11065674</c:v>
                </c:pt>
                <c:pt idx="1633">
                  <c:v>150.11065674</c:v>
                </c:pt>
                <c:pt idx="1634">
                  <c:v>149.95066833000001</c:v>
                </c:pt>
                <c:pt idx="1635">
                  <c:v>149.95867920000001</c:v>
                </c:pt>
                <c:pt idx="1636">
                  <c:v>150.09466552999999</c:v>
                </c:pt>
                <c:pt idx="1637">
                  <c:v>149.99465942</c:v>
                </c:pt>
                <c:pt idx="1638">
                  <c:v>149.87998962</c:v>
                </c:pt>
                <c:pt idx="1639">
                  <c:v>149.87998962</c:v>
                </c:pt>
                <c:pt idx="1640">
                  <c:v>149.94132995999999</c:v>
                </c:pt>
                <c:pt idx="1641">
                  <c:v>150.06134033000001</c:v>
                </c:pt>
                <c:pt idx="1642">
                  <c:v>149.99067688</c:v>
                </c:pt>
                <c:pt idx="1643">
                  <c:v>149.99067688</c:v>
                </c:pt>
                <c:pt idx="1644">
                  <c:v>149.95466614</c:v>
                </c:pt>
                <c:pt idx="1645">
                  <c:v>149.92266846000001</c:v>
                </c:pt>
                <c:pt idx="1646">
                  <c:v>150.11334228999999</c:v>
                </c:pt>
                <c:pt idx="1647">
                  <c:v>149.99465942</c:v>
                </c:pt>
                <c:pt idx="1648">
                  <c:v>149.91198729999999</c:v>
                </c:pt>
                <c:pt idx="1649">
                  <c:v>149.91198729999999</c:v>
                </c:pt>
                <c:pt idx="1650">
                  <c:v>149.99600219999999</c:v>
                </c:pt>
                <c:pt idx="1651">
                  <c:v>150.1146698</c:v>
                </c:pt>
                <c:pt idx="1652">
                  <c:v>150.02667235999999</c:v>
                </c:pt>
                <c:pt idx="1653">
                  <c:v>150.02667235999999</c:v>
                </c:pt>
                <c:pt idx="1654">
                  <c:v>149.88934326</c:v>
                </c:pt>
                <c:pt idx="1655">
                  <c:v>150.13066101000001</c:v>
                </c:pt>
                <c:pt idx="1656">
                  <c:v>150.13066101000001</c:v>
                </c:pt>
                <c:pt idx="1657">
                  <c:v>150.07333374000001</c:v>
                </c:pt>
                <c:pt idx="1658">
                  <c:v>149.8999939</c:v>
                </c:pt>
                <c:pt idx="1659">
                  <c:v>149.99067688</c:v>
                </c:pt>
                <c:pt idx="1660">
                  <c:v>149.99067688</c:v>
                </c:pt>
                <c:pt idx="1661">
                  <c:v>150.09866332999999</c:v>
                </c:pt>
                <c:pt idx="1662">
                  <c:v>150.00534058</c:v>
                </c:pt>
                <c:pt idx="1663">
                  <c:v>150.00534058</c:v>
                </c:pt>
                <c:pt idx="1664">
                  <c:v>149.85200499999999</c:v>
                </c:pt>
                <c:pt idx="1665">
                  <c:v>150.14799500000001</c:v>
                </c:pt>
                <c:pt idx="1666">
                  <c:v>150.14799500000001</c:v>
                </c:pt>
                <c:pt idx="1667">
                  <c:v>149.99867248999999</c:v>
                </c:pt>
                <c:pt idx="1668">
                  <c:v>149.92001343000001</c:v>
                </c:pt>
                <c:pt idx="1669">
                  <c:v>149.94400024000001</c:v>
                </c:pt>
                <c:pt idx="1670">
                  <c:v>149.94400024000001</c:v>
                </c:pt>
                <c:pt idx="1671">
                  <c:v>150.13600159000001</c:v>
                </c:pt>
                <c:pt idx="1672">
                  <c:v>150.1146698</c:v>
                </c:pt>
                <c:pt idx="1673">
                  <c:v>149.96398926000001</c:v>
                </c:pt>
                <c:pt idx="1674">
                  <c:v>149.90933228</c:v>
                </c:pt>
                <c:pt idx="1675">
                  <c:v>150.04533386</c:v>
                </c:pt>
                <c:pt idx="1676">
                  <c:v>150.04533386</c:v>
                </c:pt>
                <c:pt idx="1677">
                  <c:v>150.07467650999999</c:v>
                </c:pt>
                <c:pt idx="1678">
                  <c:v>149.89466858</c:v>
                </c:pt>
                <c:pt idx="1679">
                  <c:v>149.96533203000001</c:v>
                </c:pt>
                <c:pt idx="1680">
                  <c:v>149.96533203000001</c:v>
                </c:pt>
                <c:pt idx="1681">
                  <c:v>150.06666565</c:v>
                </c:pt>
                <c:pt idx="1682">
                  <c:v>150.06666565</c:v>
                </c:pt>
                <c:pt idx="1683">
                  <c:v>149.95466614</c:v>
                </c:pt>
                <c:pt idx="1684">
                  <c:v>149.8706665</c:v>
                </c:pt>
                <c:pt idx="1685">
                  <c:v>150.04132079999999</c:v>
                </c:pt>
                <c:pt idx="1686">
                  <c:v>150.04132079999999</c:v>
                </c:pt>
                <c:pt idx="1687">
                  <c:v>150.10400390999999</c:v>
                </c:pt>
                <c:pt idx="1688">
                  <c:v>149.91865540000001</c:v>
                </c:pt>
                <c:pt idx="1689">
                  <c:v>149.91865540000001</c:v>
                </c:pt>
                <c:pt idx="1690">
                  <c:v>150.04267883</c:v>
                </c:pt>
                <c:pt idx="1691">
                  <c:v>150.07066345000001</c:v>
                </c:pt>
                <c:pt idx="1692">
                  <c:v>150.07066345000001</c:v>
                </c:pt>
                <c:pt idx="1693">
                  <c:v>149.94132995999999</c:v>
                </c:pt>
                <c:pt idx="1694">
                  <c:v>149.99600219999999</c:v>
                </c:pt>
                <c:pt idx="1695">
                  <c:v>150.02400208</c:v>
                </c:pt>
                <c:pt idx="1696">
                  <c:v>150.02400208</c:v>
                </c:pt>
                <c:pt idx="1697">
                  <c:v>150.08532715000001</c:v>
                </c:pt>
                <c:pt idx="1698">
                  <c:v>149.92933654999999</c:v>
                </c:pt>
                <c:pt idx="1699">
                  <c:v>149.86132813</c:v>
                </c:pt>
                <c:pt idx="1700">
                  <c:v>150.00399780000001</c:v>
                </c:pt>
                <c:pt idx="1701">
                  <c:v>150.10667419000001</c:v>
                </c:pt>
                <c:pt idx="1702">
                  <c:v>150.10667419000001</c:v>
                </c:pt>
                <c:pt idx="1703">
                  <c:v>150.01733397999999</c:v>
                </c:pt>
                <c:pt idx="1704">
                  <c:v>149.89733887</c:v>
                </c:pt>
                <c:pt idx="1705">
                  <c:v>150.04666137999999</c:v>
                </c:pt>
                <c:pt idx="1706">
                  <c:v>150.04666137999999</c:v>
                </c:pt>
                <c:pt idx="1707">
                  <c:v>150.05867004000001</c:v>
                </c:pt>
                <c:pt idx="1708">
                  <c:v>150.05867004000001</c:v>
                </c:pt>
                <c:pt idx="1709">
                  <c:v>149.94400024000001</c:v>
                </c:pt>
                <c:pt idx="1710">
                  <c:v>150.09199523999999</c:v>
                </c:pt>
                <c:pt idx="1711">
                  <c:v>150.09866332999999</c:v>
                </c:pt>
                <c:pt idx="1712">
                  <c:v>150.09866332999999</c:v>
                </c:pt>
                <c:pt idx="1713">
                  <c:v>149.98666381999999</c:v>
                </c:pt>
                <c:pt idx="1714">
                  <c:v>149.85600281000001</c:v>
                </c:pt>
                <c:pt idx="1715">
                  <c:v>150.05067443999999</c:v>
                </c:pt>
                <c:pt idx="1716">
                  <c:v>150.10133361999999</c:v>
                </c:pt>
                <c:pt idx="1717">
                  <c:v>149.94000244</c:v>
                </c:pt>
                <c:pt idx="1718">
                  <c:v>149.94000244</c:v>
                </c:pt>
                <c:pt idx="1719">
                  <c:v>149.90800476000001</c:v>
                </c:pt>
                <c:pt idx="1720">
                  <c:v>149.99734497</c:v>
                </c:pt>
                <c:pt idx="1721">
                  <c:v>150.09466552999999</c:v>
                </c:pt>
                <c:pt idx="1722">
                  <c:v>150.09466552999999</c:v>
                </c:pt>
                <c:pt idx="1723">
                  <c:v>149.99734497</c:v>
                </c:pt>
                <c:pt idx="1724">
                  <c:v>149.87199401999999</c:v>
                </c:pt>
                <c:pt idx="1725">
                  <c:v>149.92933654999999</c:v>
                </c:pt>
                <c:pt idx="1726">
                  <c:v>150.07467650999999</c:v>
                </c:pt>
                <c:pt idx="1727">
                  <c:v>149.98400878999999</c:v>
                </c:pt>
                <c:pt idx="1728">
                  <c:v>149.98400878999999</c:v>
                </c:pt>
                <c:pt idx="1729">
                  <c:v>149.90800476000001</c:v>
                </c:pt>
                <c:pt idx="1730">
                  <c:v>149.86801147</c:v>
                </c:pt>
                <c:pt idx="1731">
                  <c:v>150.06800842000001</c:v>
                </c:pt>
                <c:pt idx="1732">
                  <c:v>150.06800842000001</c:v>
                </c:pt>
                <c:pt idx="1733">
                  <c:v>149.99200439000001</c:v>
                </c:pt>
                <c:pt idx="1734">
                  <c:v>149.96266173999999</c:v>
                </c:pt>
                <c:pt idx="1735">
                  <c:v>149.90133667000001</c:v>
                </c:pt>
                <c:pt idx="1736">
                  <c:v>150.12667847</c:v>
                </c:pt>
                <c:pt idx="1737">
                  <c:v>150.07733153999999</c:v>
                </c:pt>
                <c:pt idx="1738">
                  <c:v>150.07733153999999</c:v>
                </c:pt>
                <c:pt idx="1739">
                  <c:v>146.57467650999999</c:v>
                </c:pt>
                <c:pt idx="1740">
                  <c:v>116.13999939</c:v>
                </c:pt>
                <c:pt idx="1741">
                  <c:v>44.109336849999998</c:v>
                </c:pt>
                <c:pt idx="1742">
                  <c:v>44.109336849999998</c:v>
                </c:pt>
                <c:pt idx="1743">
                  <c:v>-4.5413336800000002</c:v>
                </c:pt>
                <c:pt idx="1744">
                  <c:v>-2.0559999900000001</c:v>
                </c:pt>
                <c:pt idx="1745">
                  <c:v>0.56133330000000004</c:v>
                </c:pt>
                <c:pt idx="1746">
                  <c:v>6.1333329999999998E-2</c:v>
                </c:pt>
                <c:pt idx="1747">
                  <c:v>-1.49333334</c:v>
                </c:pt>
                <c:pt idx="1748">
                  <c:v>-1.49333334</c:v>
                </c:pt>
                <c:pt idx="1749">
                  <c:v>0.65599996000000005</c:v>
                </c:pt>
                <c:pt idx="1750">
                  <c:v>0.64666670999999998</c:v>
                </c:pt>
                <c:pt idx="1751">
                  <c:v>-1.0346666600000001</c:v>
                </c:pt>
                <c:pt idx="1752">
                  <c:v>-1.0346666600000001</c:v>
                </c:pt>
                <c:pt idx="1753">
                  <c:v>0.34533331</c:v>
                </c:pt>
                <c:pt idx="1754">
                  <c:v>0.34533331</c:v>
                </c:pt>
                <c:pt idx="1755">
                  <c:v>-0.27599998999999997</c:v>
                </c:pt>
                <c:pt idx="1756">
                  <c:v>0.16</c:v>
                </c:pt>
                <c:pt idx="1757">
                  <c:v>8.2666669999999998E-2</c:v>
                </c:pt>
                <c:pt idx="1758">
                  <c:v>8.2666669999999998E-2</c:v>
                </c:pt>
                <c:pt idx="1759">
                  <c:v>7.0666660000000006E-2</c:v>
                </c:pt>
                <c:pt idx="1760">
                  <c:v>5.8666669999999997E-2</c:v>
                </c:pt>
                <c:pt idx="1761">
                  <c:v>2.4E-2</c:v>
                </c:pt>
                <c:pt idx="1762">
                  <c:v>2.4E-2</c:v>
                </c:pt>
                <c:pt idx="1763">
                  <c:v>-6.6666700000000004E-3</c:v>
                </c:pt>
                <c:pt idx="1764">
                  <c:v>-8.0000000000000002E-3</c:v>
                </c:pt>
                <c:pt idx="1765">
                  <c:v>-8.0000000000000002E-3</c:v>
                </c:pt>
                <c:pt idx="1766">
                  <c:v>-1.2E-2</c:v>
                </c:pt>
                <c:pt idx="1767">
                  <c:v>-1.33333E-3</c:v>
                </c:pt>
                <c:pt idx="1768">
                  <c:v>-1.33333E-3</c:v>
                </c:pt>
                <c:pt idx="1769">
                  <c:v>1.33333E-3</c:v>
                </c:pt>
                <c:pt idx="1770">
                  <c:v>-1.33333E-3</c:v>
                </c:pt>
                <c:pt idx="1771">
                  <c:v>0</c:v>
                </c:pt>
                <c:pt idx="1772">
                  <c:v>0</c:v>
                </c:pt>
                <c:pt idx="1773">
                  <c:v>-4.0000000000000001E-3</c:v>
                </c:pt>
                <c:pt idx="1774">
                  <c:v>-2.6666699999999999E-3</c:v>
                </c:pt>
                <c:pt idx="1775">
                  <c:v>-2.6666699999999999E-3</c:v>
                </c:pt>
                <c:pt idx="1776">
                  <c:v>-1.33333E-3</c:v>
                </c:pt>
                <c:pt idx="1777">
                  <c:v>1.33333E-3</c:v>
                </c:pt>
                <c:pt idx="1778">
                  <c:v>1.33333E-3</c:v>
                </c:pt>
                <c:pt idx="1779">
                  <c:v>-2.6666699999999999E-3</c:v>
                </c:pt>
                <c:pt idx="1780">
                  <c:v>0</c:v>
                </c:pt>
                <c:pt idx="1781">
                  <c:v>0</c:v>
                </c:pt>
                <c:pt idx="1782">
                  <c:v>-2.6666699999999999E-3</c:v>
                </c:pt>
                <c:pt idx="1783">
                  <c:v>-2.6666699999999999E-3</c:v>
                </c:pt>
                <c:pt idx="1784">
                  <c:v>-2.6666699999999999E-3</c:v>
                </c:pt>
                <c:pt idx="1785">
                  <c:v>-2.6666699999999999E-3</c:v>
                </c:pt>
                <c:pt idx="1786">
                  <c:v>-4.0000000000000001E-3</c:v>
                </c:pt>
                <c:pt idx="1787">
                  <c:v>0</c:v>
                </c:pt>
                <c:pt idx="1788">
                  <c:v>0</c:v>
                </c:pt>
                <c:pt idx="1789">
                  <c:v>-1.33333E-3</c:v>
                </c:pt>
                <c:pt idx="1790">
                  <c:v>1.33333E-3</c:v>
                </c:pt>
                <c:pt idx="1791">
                  <c:v>1.33333E-3</c:v>
                </c:pt>
                <c:pt idx="1792">
                  <c:v>0</c:v>
                </c:pt>
                <c:pt idx="1793">
                  <c:v>-2.6666699999999999E-3</c:v>
                </c:pt>
                <c:pt idx="1794">
                  <c:v>0</c:v>
                </c:pt>
                <c:pt idx="1795">
                  <c:v>0</c:v>
                </c:pt>
                <c:pt idx="1796">
                  <c:v>-2.6666699999999999E-3</c:v>
                </c:pt>
                <c:pt idx="1797">
                  <c:v>0</c:v>
                </c:pt>
                <c:pt idx="1798">
                  <c:v>1.33333E-3</c:v>
                </c:pt>
                <c:pt idx="1799">
                  <c:v>-4.0000000000000001E-3</c:v>
                </c:pt>
                <c:pt idx="1800">
                  <c:v>-1.33333E-3</c:v>
                </c:pt>
                <c:pt idx="1801">
                  <c:v>-1.33333E-3</c:v>
                </c:pt>
                <c:pt idx="1802">
                  <c:v>0</c:v>
                </c:pt>
                <c:pt idx="1803">
                  <c:v>-2.6666699999999999E-3</c:v>
                </c:pt>
                <c:pt idx="1804">
                  <c:v>1.33333E-3</c:v>
                </c:pt>
                <c:pt idx="1805">
                  <c:v>1.33333E-3</c:v>
                </c:pt>
                <c:pt idx="1806">
                  <c:v>0</c:v>
                </c:pt>
                <c:pt idx="1807">
                  <c:v>-2.6666699999999999E-3</c:v>
                </c:pt>
                <c:pt idx="1808">
                  <c:v>0</c:v>
                </c:pt>
                <c:pt idx="1809">
                  <c:v>2.6666699999999999E-3</c:v>
                </c:pt>
                <c:pt idx="1810">
                  <c:v>2.6666699999999999E-3</c:v>
                </c:pt>
                <c:pt idx="1811">
                  <c:v>2.6666699999999999E-3</c:v>
                </c:pt>
                <c:pt idx="1812">
                  <c:v>-5.3333299999999998E-3</c:v>
                </c:pt>
                <c:pt idx="1813">
                  <c:v>-4.0000000000000001E-3</c:v>
                </c:pt>
                <c:pt idx="1814">
                  <c:v>-5.3333299999999998E-3</c:v>
                </c:pt>
                <c:pt idx="1815">
                  <c:v>-5.3333299999999998E-3</c:v>
                </c:pt>
                <c:pt idx="1816">
                  <c:v>-1.33333E-3</c:v>
                </c:pt>
                <c:pt idx="1817">
                  <c:v>-1.33333E-3</c:v>
                </c:pt>
                <c:pt idx="1818">
                  <c:v>4.0000000000000001E-3</c:v>
                </c:pt>
                <c:pt idx="1819">
                  <c:v>-2.6666699999999999E-3</c:v>
                </c:pt>
                <c:pt idx="1820">
                  <c:v>0</c:v>
                </c:pt>
                <c:pt idx="1821">
                  <c:v>0</c:v>
                </c:pt>
                <c:pt idx="1822">
                  <c:v>0</c:v>
                </c:pt>
                <c:pt idx="1823">
                  <c:v>-2.6666699999999999E-3</c:v>
                </c:pt>
                <c:pt idx="1824">
                  <c:v>-5.3333299999999998E-3</c:v>
                </c:pt>
                <c:pt idx="1825">
                  <c:v>4.0000000000000001E-3</c:v>
                </c:pt>
                <c:pt idx="1826">
                  <c:v>-1.33333E-3</c:v>
                </c:pt>
                <c:pt idx="1827">
                  <c:v>-1.33333E-3</c:v>
                </c:pt>
                <c:pt idx="1828">
                  <c:v>-2.6666699999999999E-3</c:v>
                </c:pt>
                <c:pt idx="1829">
                  <c:v>1.33333E-3</c:v>
                </c:pt>
                <c:pt idx="1830">
                  <c:v>-1.33333E-3</c:v>
                </c:pt>
                <c:pt idx="1831">
                  <c:v>-1.33333E-3</c:v>
                </c:pt>
                <c:pt idx="1832">
                  <c:v>0</c:v>
                </c:pt>
                <c:pt idx="1833">
                  <c:v>5.3333299999999998E-3</c:v>
                </c:pt>
                <c:pt idx="1834">
                  <c:v>0</c:v>
                </c:pt>
                <c:pt idx="1835">
                  <c:v>-2.6666699999999999E-3</c:v>
                </c:pt>
                <c:pt idx="1836">
                  <c:v>-2.6666699999999999E-3</c:v>
                </c:pt>
                <c:pt idx="1837">
                  <c:v>-2.6666699999999999E-3</c:v>
                </c:pt>
                <c:pt idx="1838">
                  <c:v>0</c:v>
                </c:pt>
                <c:pt idx="1839">
                  <c:v>-1.33333E-3</c:v>
                </c:pt>
                <c:pt idx="1840">
                  <c:v>5.3333299999999998E-3</c:v>
                </c:pt>
                <c:pt idx="1841">
                  <c:v>5.3333299999999998E-3</c:v>
                </c:pt>
                <c:pt idx="1842">
                  <c:v>0</c:v>
                </c:pt>
                <c:pt idx="1843">
                  <c:v>-4.0000000000000001E-3</c:v>
                </c:pt>
                <c:pt idx="1844">
                  <c:v>-4.0000000000000001E-3</c:v>
                </c:pt>
                <c:pt idx="1845">
                  <c:v>0</c:v>
                </c:pt>
                <c:pt idx="1846">
                  <c:v>0</c:v>
                </c:pt>
                <c:pt idx="1847">
                  <c:v>-5.3333299999999998E-3</c:v>
                </c:pt>
                <c:pt idx="1848">
                  <c:v>-5.3333299999999998E-3</c:v>
                </c:pt>
                <c:pt idx="1849">
                  <c:v>0</c:v>
                </c:pt>
                <c:pt idx="1850">
                  <c:v>4.0000000000000001E-3</c:v>
                </c:pt>
                <c:pt idx="1851">
                  <c:v>-2.6666699999999999E-3</c:v>
                </c:pt>
                <c:pt idx="1852">
                  <c:v>0</c:v>
                </c:pt>
                <c:pt idx="1853">
                  <c:v>-1.33333E-3</c:v>
                </c:pt>
                <c:pt idx="1854">
                  <c:v>-1.33333E-3</c:v>
                </c:pt>
                <c:pt idx="1855">
                  <c:v>-1.33333E-3</c:v>
                </c:pt>
                <c:pt idx="1856">
                  <c:v>1.33333E-3</c:v>
                </c:pt>
                <c:pt idx="1857">
                  <c:v>0</c:v>
                </c:pt>
                <c:pt idx="1858">
                  <c:v>0</c:v>
                </c:pt>
                <c:pt idx="1859">
                  <c:v>0</c:v>
                </c:pt>
                <c:pt idx="1860">
                  <c:v>2.6666699999999999E-3</c:v>
                </c:pt>
                <c:pt idx="1861">
                  <c:v>-1.33333E-3</c:v>
                </c:pt>
                <c:pt idx="1862">
                  <c:v>0</c:v>
                </c:pt>
                <c:pt idx="1863">
                  <c:v>0</c:v>
                </c:pt>
                <c:pt idx="1864">
                  <c:v>-1.33333E-3</c:v>
                </c:pt>
                <c:pt idx="1865">
                  <c:v>-1.33333E-3</c:v>
                </c:pt>
                <c:pt idx="1866">
                  <c:v>-1.33333E-3</c:v>
                </c:pt>
                <c:pt idx="1867">
                  <c:v>-1.33333E-3</c:v>
                </c:pt>
                <c:pt idx="1868">
                  <c:v>-1.33333E-3</c:v>
                </c:pt>
                <c:pt idx="1869">
                  <c:v>0</c:v>
                </c:pt>
                <c:pt idx="1870">
                  <c:v>-1.33333E-3</c:v>
                </c:pt>
                <c:pt idx="1871">
                  <c:v>-1.33333E-3</c:v>
                </c:pt>
                <c:pt idx="1872">
                  <c:v>0</c:v>
                </c:pt>
                <c:pt idx="1873">
                  <c:v>-1.33333E-3</c:v>
                </c:pt>
                <c:pt idx="1874">
                  <c:v>-1.33333E-3</c:v>
                </c:pt>
                <c:pt idx="1875">
                  <c:v>4.0000000000000001E-3</c:v>
                </c:pt>
                <c:pt idx="1876">
                  <c:v>-1.33333E-3</c:v>
                </c:pt>
                <c:pt idx="1877">
                  <c:v>-1.33333E-3</c:v>
                </c:pt>
                <c:pt idx="1878">
                  <c:v>-1.33333E-3</c:v>
                </c:pt>
                <c:pt idx="1879">
                  <c:v>1.33333E-3</c:v>
                </c:pt>
                <c:pt idx="1880">
                  <c:v>-2.6666699999999999E-3</c:v>
                </c:pt>
                <c:pt idx="1881">
                  <c:v>-2.6666699999999999E-3</c:v>
                </c:pt>
                <c:pt idx="1882">
                  <c:v>1.33333E-3</c:v>
                </c:pt>
                <c:pt idx="1883">
                  <c:v>0</c:v>
                </c:pt>
                <c:pt idx="1884">
                  <c:v>0</c:v>
                </c:pt>
                <c:pt idx="1885">
                  <c:v>1.33333E-3</c:v>
                </c:pt>
                <c:pt idx="1886">
                  <c:v>0</c:v>
                </c:pt>
                <c:pt idx="1887">
                  <c:v>-1.33333E-3</c:v>
                </c:pt>
                <c:pt idx="1888">
                  <c:v>1.33333E-3</c:v>
                </c:pt>
                <c:pt idx="1889">
                  <c:v>-1.33333E-3</c:v>
                </c:pt>
                <c:pt idx="1890">
                  <c:v>0</c:v>
                </c:pt>
                <c:pt idx="1891">
                  <c:v>0</c:v>
                </c:pt>
                <c:pt idx="1892">
                  <c:v>1.33333E-3</c:v>
                </c:pt>
                <c:pt idx="1893">
                  <c:v>-1.33333E-3</c:v>
                </c:pt>
                <c:pt idx="1894">
                  <c:v>-1.33333E-3</c:v>
                </c:pt>
                <c:pt idx="1895">
                  <c:v>0</c:v>
                </c:pt>
                <c:pt idx="1896">
                  <c:v>1.33333E-3</c:v>
                </c:pt>
                <c:pt idx="1897">
                  <c:v>1.33333E-3</c:v>
                </c:pt>
                <c:pt idx="1898">
                  <c:v>0</c:v>
                </c:pt>
                <c:pt idx="1899">
                  <c:v>1.33333E-3</c:v>
                </c:pt>
                <c:pt idx="1900">
                  <c:v>0</c:v>
                </c:pt>
                <c:pt idx="1901">
                  <c:v>0</c:v>
                </c:pt>
                <c:pt idx="1902">
                  <c:v>1.33333E-3</c:v>
                </c:pt>
                <c:pt idx="1903">
                  <c:v>-1.33333E-3</c:v>
                </c:pt>
                <c:pt idx="1904">
                  <c:v>-1.33333E-3</c:v>
                </c:pt>
                <c:pt idx="1905">
                  <c:v>0</c:v>
                </c:pt>
                <c:pt idx="1906">
                  <c:v>0</c:v>
                </c:pt>
                <c:pt idx="1907">
                  <c:v>0</c:v>
                </c:pt>
                <c:pt idx="1908">
                  <c:v>0</c:v>
                </c:pt>
                <c:pt idx="1909">
                  <c:v>0</c:v>
                </c:pt>
                <c:pt idx="1910">
                  <c:v>1.33333E-3</c:v>
                </c:pt>
                <c:pt idx="1911">
                  <c:v>1.33333E-3</c:v>
                </c:pt>
                <c:pt idx="1912">
                  <c:v>-2.6666699999999999E-3</c:v>
                </c:pt>
                <c:pt idx="1913">
                  <c:v>0</c:v>
                </c:pt>
                <c:pt idx="1914">
                  <c:v>-1.33333E-3</c:v>
                </c:pt>
                <c:pt idx="1915">
                  <c:v>-1.33333E-3</c:v>
                </c:pt>
                <c:pt idx="1916">
                  <c:v>0</c:v>
                </c:pt>
                <c:pt idx="1917">
                  <c:v>0</c:v>
                </c:pt>
                <c:pt idx="1918">
                  <c:v>-2.6666699999999999E-3</c:v>
                </c:pt>
                <c:pt idx="1919">
                  <c:v>-1.33333E-3</c:v>
                </c:pt>
                <c:pt idx="1920">
                  <c:v>-1.33333E-3</c:v>
                </c:pt>
                <c:pt idx="1921">
                  <c:v>-1.33333E-3</c:v>
                </c:pt>
                <c:pt idx="1922">
                  <c:v>4.0000000000000001E-3</c:v>
                </c:pt>
                <c:pt idx="1923">
                  <c:v>2.6666699999999999E-3</c:v>
                </c:pt>
                <c:pt idx="1924">
                  <c:v>1.33333E-3</c:v>
                </c:pt>
                <c:pt idx="1925">
                  <c:v>-1.33333E-3</c:v>
                </c:pt>
                <c:pt idx="1926">
                  <c:v>1.33333E-3</c:v>
                </c:pt>
                <c:pt idx="1927">
                  <c:v>1.33333E-3</c:v>
                </c:pt>
                <c:pt idx="1928">
                  <c:v>-1.33333E-3</c:v>
                </c:pt>
                <c:pt idx="1929">
                  <c:v>1.33333E-3</c:v>
                </c:pt>
                <c:pt idx="1930">
                  <c:v>1.33333E-3</c:v>
                </c:pt>
                <c:pt idx="1931">
                  <c:v>1.33333E-3</c:v>
                </c:pt>
                <c:pt idx="1932">
                  <c:v>2.6666699999999999E-3</c:v>
                </c:pt>
                <c:pt idx="1933">
                  <c:v>2.6666699999999999E-3</c:v>
                </c:pt>
                <c:pt idx="1934">
                  <c:v>0</c:v>
                </c:pt>
                <c:pt idx="1935">
                  <c:v>-1.33333E-3</c:v>
                </c:pt>
                <c:pt idx="1936">
                  <c:v>0</c:v>
                </c:pt>
                <c:pt idx="1937">
                  <c:v>0</c:v>
                </c:pt>
                <c:pt idx="1938">
                  <c:v>0</c:v>
                </c:pt>
                <c:pt idx="1939">
                  <c:v>0</c:v>
                </c:pt>
                <c:pt idx="1940">
                  <c:v>0</c:v>
                </c:pt>
                <c:pt idx="1941">
                  <c:v>-1.33333E-3</c:v>
                </c:pt>
                <c:pt idx="1942">
                  <c:v>0</c:v>
                </c:pt>
                <c:pt idx="1943">
                  <c:v>0</c:v>
                </c:pt>
                <c:pt idx="1944">
                  <c:v>-1.33333E-3</c:v>
                </c:pt>
                <c:pt idx="1945">
                  <c:v>1.33333E-3</c:v>
                </c:pt>
                <c:pt idx="1946">
                  <c:v>0</c:v>
                </c:pt>
                <c:pt idx="1947">
                  <c:v>0</c:v>
                </c:pt>
                <c:pt idx="1948">
                  <c:v>1.33333E-3</c:v>
                </c:pt>
                <c:pt idx="1949">
                  <c:v>-1.33333E-3</c:v>
                </c:pt>
                <c:pt idx="1950">
                  <c:v>0</c:v>
                </c:pt>
                <c:pt idx="1951">
                  <c:v>0</c:v>
                </c:pt>
                <c:pt idx="1952">
                  <c:v>0</c:v>
                </c:pt>
                <c:pt idx="1953">
                  <c:v>0</c:v>
                </c:pt>
                <c:pt idx="1954">
                  <c:v>-1.33333E-3</c:v>
                </c:pt>
                <c:pt idx="1955">
                  <c:v>0</c:v>
                </c:pt>
                <c:pt idx="1956">
                  <c:v>0</c:v>
                </c:pt>
                <c:pt idx="1957">
                  <c:v>0</c:v>
                </c:pt>
                <c:pt idx="1958">
                  <c:v>1.33333E-3</c:v>
                </c:pt>
                <c:pt idx="1959">
                  <c:v>-1.33333E-3</c:v>
                </c:pt>
                <c:pt idx="1960">
                  <c:v>-1.33333E-3</c:v>
                </c:pt>
                <c:pt idx="1961">
                  <c:v>0</c:v>
                </c:pt>
                <c:pt idx="1962">
                  <c:v>-1.33333E-3</c:v>
                </c:pt>
                <c:pt idx="1963">
                  <c:v>2.6666699999999999E-3</c:v>
                </c:pt>
                <c:pt idx="1964">
                  <c:v>2.6666699999999999E-3</c:v>
                </c:pt>
                <c:pt idx="1965">
                  <c:v>1.33333E-3</c:v>
                </c:pt>
                <c:pt idx="1966">
                  <c:v>0</c:v>
                </c:pt>
                <c:pt idx="1967">
                  <c:v>0</c:v>
                </c:pt>
                <c:pt idx="1968">
                  <c:v>0</c:v>
                </c:pt>
                <c:pt idx="1969">
                  <c:v>1.33333E-3</c:v>
                </c:pt>
                <c:pt idx="1970">
                  <c:v>1.33333E-3</c:v>
                </c:pt>
                <c:pt idx="1971">
                  <c:v>0</c:v>
                </c:pt>
                <c:pt idx="1972">
                  <c:v>1.33333E-3</c:v>
                </c:pt>
                <c:pt idx="1973">
                  <c:v>0</c:v>
                </c:pt>
                <c:pt idx="1974">
                  <c:v>0</c:v>
                </c:pt>
                <c:pt idx="1975">
                  <c:v>-2.6666699999999999E-3</c:v>
                </c:pt>
                <c:pt idx="1976">
                  <c:v>1.33333E-3</c:v>
                </c:pt>
                <c:pt idx="1977">
                  <c:v>0</c:v>
                </c:pt>
                <c:pt idx="1978">
                  <c:v>1.33333E-3</c:v>
                </c:pt>
                <c:pt idx="1979">
                  <c:v>0</c:v>
                </c:pt>
                <c:pt idx="1980">
                  <c:v>0</c:v>
                </c:pt>
                <c:pt idx="1981">
                  <c:v>-1.33333E-3</c:v>
                </c:pt>
                <c:pt idx="1982">
                  <c:v>0</c:v>
                </c:pt>
                <c:pt idx="1983">
                  <c:v>0</c:v>
                </c:pt>
                <c:pt idx="1984">
                  <c:v>0</c:v>
                </c:pt>
                <c:pt idx="1985">
                  <c:v>-1.33333E-3</c:v>
                </c:pt>
                <c:pt idx="1986">
                  <c:v>1.33333E-3</c:v>
                </c:pt>
                <c:pt idx="1987">
                  <c:v>-2.6666699999999999E-3</c:v>
                </c:pt>
                <c:pt idx="1988">
                  <c:v>-1.33333E-3</c:v>
                </c:pt>
                <c:pt idx="1989">
                  <c:v>0</c:v>
                </c:pt>
                <c:pt idx="1990">
                  <c:v>0</c:v>
                </c:pt>
                <c:pt idx="1991">
                  <c:v>0</c:v>
                </c:pt>
                <c:pt idx="1992">
                  <c:v>1.33333E-3</c:v>
                </c:pt>
                <c:pt idx="1993">
                  <c:v>1.33333E-3</c:v>
                </c:pt>
                <c:pt idx="1994">
                  <c:v>1.33333E-3</c:v>
                </c:pt>
                <c:pt idx="1995">
                  <c:v>-1.33333E-3</c:v>
                </c:pt>
                <c:pt idx="1996">
                  <c:v>0</c:v>
                </c:pt>
                <c:pt idx="1997">
                  <c:v>0</c:v>
                </c:pt>
                <c:pt idx="1998">
                  <c:v>0</c:v>
                </c:pt>
                <c:pt idx="1999">
                  <c:v>0</c:v>
                </c:pt>
                <c:pt idx="2000">
                  <c:v>0</c:v>
                </c:pt>
                <c:pt idx="2001">
                  <c:v>0</c:v>
                </c:pt>
                <c:pt idx="2002">
                  <c:v>1.33333E-3</c:v>
                </c:pt>
                <c:pt idx="2003">
                  <c:v>1.33333E-3</c:v>
                </c:pt>
                <c:pt idx="2004">
                  <c:v>1.33333E-3</c:v>
                </c:pt>
                <c:pt idx="2005">
                  <c:v>0</c:v>
                </c:pt>
                <c:pt idx="2006">
                  <c:v>0</c:v>
                </c:pt>
                <c:pt idx="2007">
                  <c:v>-2.6666699999999999E-3</c:v>
                </c:pt>
                <c:pt idx="2008">
                  <c:v>0</c:v>
                </c:pt>
                <c:pt idx="2009">
                  <c:v>1.33333E-3</c:v>
                </c:pt>
                <c:pt idx="2010">
                  <c:v>1.33333E-3</c:v>
                </c:pt>
                <c:pt idx="2011">
                  <c:v>-1.33333E-3</c:v>
                </c:pt>
                <c:pt idx="2012">
                  <c:v>1.33333E-3</c:v>
                </c:pt>
                <c:pt idx="2013">
                  <c:v>0</c:v>
                </c:pt>
                <c:pt idx="2014">
                  <c:v>-1.33333E-3</c:v>
                </c:pt>
                <c:pt idx="2015">
                  <c:v>-1.33333E-3</c:v>
                </c:pt>
                <c:pt idx="2016">
                  <c:v>-1.33333E-3</c:v>
                </c:pt>
                <c:pt idx="2017">
                  <c:v>0</c:v>
                </c:pt>
                <c:pt idx="2018">
                  <c:v>-1.33333E-3</c:v>
                </c:pt>
                <c:pt idx="2019">
                  <c:v>1.33333E-3</c:v>
                </c:pt>
                <c:pt idx="2020">
                  <c:v>1.33333E-3</c:v>
                </c:pt>
                <c:pt idx="2021">
                  <c:v>-1.33333E-3</c:v>
                </c:pt>
                <c:pt idx="2022">
                  <c:v>-1.33333E-3</c:v>
                </c:pt>
                <c:pt idx="2023">
                  <c:v>2.6666699999999999E-3</c:v>
                </c:pt>
                <c:pt idx="2024">
                  <c:v>1.33333E-3</c:v>
                </c:pt>
                <c:pt idx="2025">
                  <c:v>0</c:v>
                </c:pt>
                <c:pt idx="2026">
                  <c:v>0</c:v>
                </c:pt>
                <c:pt idx="2027">
                  <c:v>-1.33333E-3</c:v>
                </c:pt>
                <c:pt idx="2028">
                  <c:v>-1.33333E-3</c:v>
                </c:pt>
                <c:pt idx="2029">
                  <c:v>-1.33333E-3</c:v>
                </c:pt>
                <c:pt idx="2030">
                  <c:v>-1.33333E-3</c:v>
                </c:pt>
                <c:pt idx="2031">
                  <c:v>0</c:v>
                </c:pt>
                <c:pt idx="2032">
                  <c:v>0</c:v>
                </c:pt>
                <c:pt idx="2033">
                  <c:v>0</c:v>
                </c:pt>
                <c:pt idx="2034">
                  <c:v>-1.33333E-3</c:v>
                </c:pt>
                <c:pt idx="2035">
                  <c:v>0</c:v>
                </c:pt>
                <c:pt idx="2036">
                  <c:v>0</c:v>
                </c:pt>
                <c:pt idx="2037">
                  <c:v>0</c:v>
                </c:pt>
                <c:pt idx="2038">
                  <c:v>2.6666699999999999E-3</c:v>
                </c:pt>
                <c:pt idx="2039">
                  <c:v>0</c:v>
                </c:pt>
                <c:pt idx="2040">
                  <c:v>0</c:v>
                </c:pt>
                <c:pt idx="2041">
                  <c:v>-1.33333E-3</c:v>
                </c:pt>
                <c:pt idx="2042">
                  <c:v>0</c:v>
                </c:pt>
                <c:pt idx="2043">
                  <c:v>0</c:v>
                </c:pt>
                <c:pt idx="2044">
                  <c:v>-1.33333E-3</c:v>
                </c:pt>
                <c:pt idx="2045">
                  <c:v>0</c:v>
                </c:pt>
                <c:pt idx="2046">
                  <c:v>1.33333E-3</c:v>
                </c:pt>
                <c:pt idx="2047">
                  <c:v>1.33333E-3</c:v>
                </c:pt>
                <c:pt idx="2048">
                  <c:v>-2.6666699999999999E-3</c:v>
                </c:pt>
                <c:pt idx="2049">
                  <c:v>0</c:v>
                </c:pt>
                <c:pt idx="2050">
                  <c:v>0</c:v>
                </c:pt>
                <c:pt idx="2051">
                  <c:v>0</c:v>
                </c:pt>
                <c:pt idx="2052">
                  <c:v>0</c:v>
                </c:pt>
                <c:pt idx="2053">
                  <c:v>-1.33333E-3</c:v>
                </c:pt>
                <c:pt idx="2054">
                  <c:v>-1.33333E-3</c:v>
                </c:pt>
                <c:pt idx="2055">
                  <c:v>0</c:v>
                </c:pt>
                <c:pt idx="2056">
                  <c:v>0</c:v>
                </c:pt>
                <c:pt idx="2057">
                  <c:v>0</c:v>
                </c:pt>
                <c:pt idx="2058">
                  <c:v>1.33333E-3</c:v>
                </c:pt>
                <c:pt idx="2059">
                  <c:v>1.33333E-3</c:v>
                </c:pt>
                <c:pt idx="2060">
                  <c:v>1.33333E-3</c:v>
                </c:pt>
                <c:pt idx="2061">
                  <c:v>1.33333E-3</c:v>
                </c:pt>
                <c:pt idx="2062">
                  <c:v>1.33333E-3</c:v>
                </c:pt>
                <c:pt idx="2063">
                  <c:v>1.33333E-3</c:v>
                </c:pt>
                <c:pt idx="2064">
                  <c:v>1.33333E-3</c:v>
                </c:pt>
                <c:pt idx="2065">
                  <c:v>0</c:v>
                </c:pt>
                <c:pt idx="2066">
                  <c:v>1.33333E-3</c:v>
                </c:pt>
                <c:pt idx="2067">
                  <c:v>1.33333E-3</c:v>
                </c:pt>
                <c:pt idx="2068">
                  <c:v>1.33333E-3</c:v>
                </c:pt>
                <c:pt idx="2069">
                  <c:v>0</c:v>
                </c:pt>
                <c:pt idx="2070">
                  <c:v>0</c:v>
                </c:pt>
                <c:pt idx="2071">
                  <c:v>2.6666699999999999E-3</c:v>
                </c:pt>
                <c:pt idx="2072">
                  <c:v>0</c:v>
                </c:pt>
                <c:pt idx="2073">
                  <c:v>1.33333E-3</c:v>
                </c:pt>
                <c:pt idx="2074">
                  <c:v>1.33333E-3</c:v>
                </c:pt>
                <c:pt idx="2075">
                  <c:v>0</c:v>
                </c:pt>
                <c:pt idx="2076">
                  <c:v>1.33333E-3</c:v>
                </c:pt>
                <c:pt idx="2077">
                  <c:v>-1.33333E-3</c:v>
                </c:pt>
                <c:pt idx="2078">
                  <c:v>0</c:v>
                </c:pt>
                <c:pt idx="2079">
                  <c:v>0</c:v>
                </c:pt>
                <c:pt idx="2080">
                  <c:v>0</c:v>
                </c:pt>
                <c:pt idx="2081">
                  <c:v>0</c:v>
                </c:pt>
                <c:pt idx="2082">
                  <c:v>0</c:v>
                </c:pt>
                <c:pt idx="2083">
                  <c:v>0</c:v>
                </c:pt>
                <c:pt idx="2084">
                  <c:v>0</c:v>
                </c:pt>
                <c:pt idx="2085">
                  <c:v>-1.33333E-3</c:v>
                </c:pt>
                <c:pt idx="2086">
                  <c:v>-1.33333E-3</c:v>
                </c:pt>
                <c:pt idx="2087">
                  <c:v>0</c:v>
                </c:pt>
                <c:pt idx="2088">
                  <c:v>-1.33333E-3</c:v>
                </c:pt>
                <c:pt idx="2089">
                  <c:v>0</c:v>
                </c:pt>
                <c:pt idx="2090">
                  <c:v>0</c:v>
                </c:pt>
                <c:pt idx="2091">
                  <c:v>2.6666699999999999E-3</c:v>
                </c:pt>
                <c:pt idx="2092">
                  <c:v>-2.6666699999999999E-3</c:v>
                </c:pt>
                <c:pt idx="2093">
                  <c:v>-2.6666699999999999E-3</c:v>
                </c:pt>
                <c:pt idx="2094">
                  <c:v>0</c:v>
                </c:pt>
                <c:pt idx="2095">
                  <c:v>-2.6666699999999999E-3</c:v>
                </c:pt>
                <c:pt idx="2096">
                  <c:v>-2.6666699999999999E-3</c:v>
                </c:pt>
                <c:pt idx="2097">
                  <c:v>0</c:v>
                </c:pt>
                <c:pt idx="2098">
                  <c:v>-1.33333E-3</c:v>
                </c:pt>
                <c:pt idx="2099">
                  <c:v>0</c:v>
                </c:pt>
                <c:pt idx="2100">
                  <c:v>0</c:v>
                </c:pt>
                <c:pt idx="2101">
                  <c:v>1.33333E-3</c:v>
                </c:pt>
                <c:pt idx="2102">
                  <c:v>1.33333E-3</c:v>
                </c:pt>
                <c:pt idx="2103">
                  <c:v>-1.33333E-3</c:v>
                </c:pt>
                <c:pt idx="2104">
                  <c:v>0</c:v>
                </c:pt>
                <c:pt idx="2105">
                  <c:v>2.6666699999999999E-3</c:v>
                </c:pt>
                <c:pt idx="2106">
                  <c:v>2.6666699999999999E-3</c:v>
                </c:pt>
                <c:pt idx="2107">
                  <c:v>1.33333E-3</c:v>
                </c:pt>
                <c:pt idx="2108">
                  <c:v>-1.33333E-3</c:v>
                </c:pt>
                <c:pt idx="2109">
                  <c:v>-2.6666699999999999E-3</c:v>
                </c:pt>
                <c:pt idx="2110">
                  <c:v>-2.6666699999999999E-3</c:v>
                </c:pt>
                <c:pt idx="2111">
                  <c:v>-1.33333E-3</c:v>
                </c:pt>
                <c:pt idx="2112">
                  <c:v>0</c:v>
                </c:pt>
                <c:pt idx="2113">
                  <c:v>0</c:v>
                </c:pt>
                <c:pt idx="2114">
                  <c:v>1.33333E-3</c:v>
                </c:pt>
                <c:pt idx="2115">
                  <c:v>0</c:v>
                </c:pt>
                <c:pt idx="2116">
                  <c:v>0</c:v>
                </c:pt>
                <c:pt idx="2117">
                  <c:v>0</c:v>
                </c:pt>
                <c:pt idx="2118">
                  <c:v>-2.6666699999999999E-3</c:v>
                </c:pt>
                <c:pt idx="2119">
                  <c:v>-2.6666699999999999E-3</c:v>
                </c:pt>
                <c:pt idx="2120">
                  <c:v>-2.6666699999999999E-3</c:v>
                </c:pt>
                <c:pt idx="2121">
                  <c:v>0</c:v>
                </c:pt>
                <c:pt idx="2122">
                  <c:v>-1.33333E-3</c:v>
                </c:pt>
                <c:pt idx="2123">
                  <c:v>-1.33333E-3</c:v>
                </c:pt>
                <c:pt idx="2124">
                  <c:v>0</c:v>
                </c:pt>
                <c:pt idx="2125">
                  <c:v>0</c:v>
                </c:pt>
                <c:pt idx="2126">
                  <c:v>0</c:v>
                </c:pt>
                <c:pt idx="2127">
                  <c:v>-1.33333E-3</c:v>
                </c:pt>
                <c:pt idx="2128">
                  <c:v>0</c:v>
                </c:pt>
                <c:pt idx="2129">
                  <c:v>0</c:v>
                </c:pt>
                <c:pt idx="2130">
                  <c:v>0</c:v>
                </c:pt>
                <c:pt idx="2131">
                  <c:v>-1.33333E-3</c:v>
                </c:pt>
                <c:pt idx="2132">
                  <c:v>0</c:v>
                </c:pt>
                <c:pt idx="2133">
                  <c:v>0</c:v>
                </c:pt>
                <c:pt idx="2134">
                  <c:v>1.33333E-3</c:v>
                </c:pt>
                <c:pt idx="2135">
                  <c:v>-2.6666699999999999E-3</c:v>
                </c:pt>
                <c:pt idx="2136">
                  <c:v>-2.6666699999999999E-3</c:v>
                </c:pt>
                <c:pt idx="2137">
                  <c:v>0</c:v>
                </c:pt>
                <c:pt idx="2138">
                  <c:v>0</c:v>
                </c:pt>
                <c:pt idx="2139">
                  <c:v>1.33333E-3</c:v>
                </c:pt>
                <c:pt idx="2140">
                  <c:v>1.33333E-3</c:v>
                </c:pt>
                <c:pt idx="2141">
                  <c:v>0</c:v>
                </c:pt>
                <c:pt idx="2142">
                  <c:v>0</c:v>
                </c:pt>
                <c:pt idx="2143">
                  <c:v>0</c:v>
                </c:pt>
                <c:pt idx="2144">
                  <c:v>0</c:v>
                </c:pt>
                <c:pt idx="2145">
                  <c:v>-1.33333E-3</c:v>
                </c:pt>
                <c:pt idx="2146">
                  <c:v>-1.33333E-3</c:v>
                </c:pt>
                <c:pt idx="2147">
                  <c:v>1.33333E-3</c:v>
                </c:pt>
                <c:pt idx="2148">
                  <c:v>1.33333E-3</c:v>
                </c:pt>
                <c:pt idx="2149">
                  <c:v>1.33333E-3</c:v>
                </c:pt>
                <c:pt idx="2150">
                  <c:v>0</c:v>
                </c:pt>
                <c:pt idx="2151">
                  <c:v>1.33333E-3</c:v>
                </c:pt>
                <c:pt idx="2152">
                  <c:v>1.33333E-3</c:v>
                </c:pt>
                <c:pt idx="2153">
                  <c:v>1.33333E-3</c:v>
                </c:pt>
                <c:pt idx="2154">
                  <c:v>0</c:v>
                </c:pt>
                <c:pt idx="2155">
                  <c:v>0</c:v>
                </c:pt>
                <c:pt idx="2156">
                  <c:v>0</c:v>
                </c:pt>
                <c:pt idx="2157">
                  <c:v>1.33333E-3</c:v>
                </c:pt>
                <c:pt idx="2158">
                  <c:v>0</c:v>
                </c:pt>
                <c:pt idx="2159">
                  <c:v>0</c:v>
                </c:pt>
                <c:pt idx="2160">
                  <c:v>-1.33333E-3</c:v>
                </c:pt>
                <c:pt idx="2161">
                  <c:v>1.33333E-3</c:v>
                </c:pt>
                <c:pt idx="2162">
                  <c:v>-2.6666699999999999E-3</c:v>
                </c:pt>
                <c:pt idx="2163">
                  <c:v>-2.6666699999999999E-3</c:v>
                </c:pt>
                <c:pt idx="2164">
                  <c:v>0</c:v>
                </c:pt>
                <c:pt idx="2165">
                  <c:v>1.33333E-3</c:v>
                </c:pt>
                <c:pt idx="2166">
                  <c:v>0</c:v>
                </c:pt>
                <c:pt idx="2167">
                  <c:v>0</c:v>
                </c:pt>
                <c:pt idx="2168">
                  <c:v>0</c:v>
                </c:pt>
                <c:pt idx="2169">
                  <c:v>0</c:v>
                </c:pt>
                <c:pt idx="2170">
                  <c:v>0</c:v>
                </c:pt>
                <c:pt idx="2171">
                  <c:v>0</c:v>
                </c:pt>
                <c:pt idx="2172">
                  <c:v>1.33333E-3</c:v>
                </c:pt>
                <c:pt idx="2173">
                  <c:v>1.33333E-3</c:v>
                </c:pt>
                <c:pt idx="2174">
                  <c:v>0</c:v>
                </c:pt>
                <c:pt idx="2175">
                  <c:v>-1.33333E-3</c:v>
                </c:pt>
                <c:pt idx="2176">
                  <c:v>-1.33333E-3</c:v>
                </c:pt>
                <c:pt idx="2177">
                  <c:v>0</c:v>
                </c:pt>
                <c:pt idx="2178">
                  <c:v>0</c:v>
                </c:pt>
                <c:pt idx="2179">
                  <c:v>0</c:v>
                </c:pt>
                <c:pt idx="2180">
                  <c:v>0</c:v>
                </c:pt>
                <c:pt idx="2181">
                  <c:v>1.33333E-3</c:v>
                </c:pt>
                <c:pt idx="2182">
                  <c:v>2.6666699999999999E-3</c:v>
                </c:pt>
                <c:pt idx="2183">
                  <c:v>2.6666699999999999E-3</c:v>
                </c:pt>
                <c:pt idx="2184">
                  <c:v>0</c:v>
                </c:pt>
                <c:pt idx="2185">
                  <c:v>-1.33333E-3</c:v>
                </c:pt>
                <c:pt idx="2186">
                  <c:v>-1.33333E-3</c:v>
                </c:pt>
                <c:pt idx="2187">
                  <c:v>1.33333E-3</c:v>
                </c:pt>
                <c:pt idx="2188">
                  <c:v>1.33333E-3</c:v>
                </c:pt>
                <c:pt idx="2189">
                  <c:v>0</c:v>
                </c:pt>
                <c:pt idx="2190">
                  <c:v>0</c:v>
                </c:pt>
                <c:pt idx="2191">
                  <c:v>-2.6666699999999999E-3</c:v>
                </c:pt>
                <c:pt idx="2192">
                  <c:v>1.33333E-3</c:v>
                </c:pt>
                <c:pt idx="2193">
                  <c:v>0</c:v>
                </c:pt>
                <c:pt idx="2194">
                  <c:v>0</c:v>
                </c:pt>
                <c:pt idx="2195">
                  <c:v>-1.33333E-3</c:v>
                </c:pt>
                <c:pt idx="2196">
                  <c:v>-1.33333E-3</c:v>
                </c:pt>
                <c:pt idx="2197">
                  <c:v>1.33333E-3</c:v>
                </c:pt>
                <c:pt idx="2198">
                  <c:v>0</c:v>
                </c:pt>
                <c:pt idx="2199">
                  <c:v>-1.33333E-3</c:v>
                </c:pt>
                <c:pt idx="2200">
                  <c:v>-1.33333E-3</c:v>
                </c:pt>
                <c:pt idx="2201">
                  <c:v>0</c:v>
                </c:pt>
                <c:pt idx="2202">
                  <c:v>-1.33333E-3</c:v>
                </c:pt>
                <c:pt idx="2203">
                  <c:v>-4.0000000000000001E-3</c:v>
                </c:pt>
                <c:pt idx="2204">
                  <c:v>0</c:v>
                </c:pt>
                <c:pt idx="2205">
                  <c:v>-1.33333E-3</c:v>
                </c:pt>
                <c:pt idx="2206">
                  <c:v>-1.33333E-3</c:v>
                </c:pt>
                <c:pt idx="2207">
                  <c:v>-1.33333E-3</c:v>
                </c:pt>
                <c:pt idx="2208">
                  <c:v>-2.6666699999999999E-3</c:v>
                </c:pt>
                <c:pt idx="2209">
                  <c:v>2.6666699999999999E-3</c:v>
                </c:pt>
                <c:pt idx="2210">
                  <c:v>2.6666699999999999E-3</c:v>
                </c:pt>
                <c:pt idx="2211">
                  <c:v>0</c:v>
                </c:pt>
                <c:pt idx="2212">
                  <c:v>1.33333E-3</c:v>
                </c:pt>
                <c:pt idx="2213">
                  <c:v>1.33333E-3</c:v>
                </c:pt>
                <c:pt idx="2214">
                  <c:v>0</c:v>
                </c:pt>
                <c:pt idx="2215">
                  <c:v>0</c:v>
                </c:pt>
                <c:pt idx="2216">
                  <c:v>0</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M$2:$M$4000</c:f>
              <c:numCache>
                <c:formatCode>0.00000000</c:formatCode>
                <c:ptCount val="3999"/>
                <c:pt idx="0">
                  <c:v>2.2125854500000002</c:v>
                </c:pt>
                <c:pt idx="1">
                  <c:v>2.2125854500000002</c:v>
                </c:pt>
                <c:pt idx="2">
                  <c:v>2.2125854500000002</c:v>
                </c:pt>
                <c:pt idx="3">
                  <c:v>2.22778E-3</c:v>
                </c:pt>
                <c:pt idx="4">
                  <c:v>2.1972699999999999E-3</c:v>
                </c:pt>
                <c:pt idx="5">
                  <c:v>2.22778E-3</c:v>
                </c:pt>
                <c:pt idx="6">
                  <c:v>2.1972699999999999E-3</c:v>
                </c:pt>
                <c:pt idx="7">
                  <c:v>2.1667499999999998E-3</c:v>
                </c:pt>
                <c:pt idx="8">
                  <c:v>2.1057099999999998E-3</c:v>
                </c:pt>
                <c:pt idx="9">
                  <c:v>2.1057099999999998E-3</c:v>
                </c:pt>
                <c:pt idx="10">
                  <c:v>2.1057099999999998E-3</c:v>
                </c:pt>
                <c:pt idx="11">
                  <c:v>2.1362299999999998E-3</c:v>
                </c:pt>
                <c:pt idx="12">
                  <c:v>2.1362299999999998E-3</c:v>
                </c:pt>
                <c:pt idx="13">
                  <c:v>1.9836400000000001E-3</c:v>
                </c:pt>
                <c:pt idx="14">
                  <c:v>2.1667499999999998E-3</c:v>
                </c:pt>
                <c:pt idx="15">
                  <c:v>2.22778E-3</c:v>
                </c:pt>
                <c:pt idx="16">
                  <c:v>2.22778E-3</c:v>
                </c:pt>
                <c:pt idx="17">
                  <c:v>2.1057099999999998E-3</c:v>
                </c:pt>
                <c:pt idx="18">
                  <c:v>2.1667499999999998E-3</c:v>
                </c:pt>
                <c:pt idx="19">
                  <c:v>2.0752000000000001E-3</c:v>
                </c:pt>
                <c:pt idx="20">
                  <c:v>1.77002E-3</c:v>
                </c:pt>
                <c:pt idx="21">
                  <c:v>1.9226099999999999E-3</c:v>
                </c:pt>
                <c:pt idx="22">
                  <c:v>1.9226099999999999E-3</c:v>
                </c:pt>
                <c:pt idx="23">
                  <c:v>2.1362299999999998E-3</c:v>
                </c:pt>
                <c:pt idx="24">
                  <c:v>2.0141600000000001E-3</c:v>
                </c:pt>
                <c:pt idx="25">
                  <c:v>1.9226099999999999E-3</c:v>
                </c:pt>
                <c:pt idx="26">
                  <c:v>1.9226099999999999E-3</c:v>
                </c:pt>
                <c:pt idx="27">
                  <c:v>2.1057099999999998E-3</c:v>
                </c:pt>
                <c:pt idx="28">
                  <c:v>2.1667499999999998E-3</c:v>
                </c:pt>
                <c:pt idx="29">
                  <c:v>2.1667499999999998E-3</c:v>
                </c:pt>
                <c:pt idx="30">
                  <c:v>2.28882E-3</c:v>
                </c:pt>
                <c:pt idx="31">
                  <c:v>2.4108900000000002E-3</c:v>
                </c:pt>
                <c:pt idx="32">
                  <c:v>2.4108900000000002E-3</c:v>
                </c:pt>
                <c:pt idx="33">
                  <c:v>2.2583E-3</c:v>
                </c:pt>
                <c:pt idx="34">
                  <c:v>2.0141600000000001E-3</c:v>
                </c:pt>
                <c:pt idx="35">
                  <c:v>1.9226099999999999E-3</c:v>
                </c:pt>
                <c:pt idx="36">
                  <c:v>1.9226099999999999E-3</c:v>
                </c:pt>
                <c:pt idx="37">
                  <c:v>2.4108900000000002E-3</c:v>
                </c:pt>
                <c:pt idx="38">
                  <c:v>2.28882E-3</c:v>
                </c:pt>
                <c:pt idx="39">
                  <c:v>2.28882E-3</c:v>
                </c:pt>
                <c:pt idx="40">
                  <c:v>2.1057099999999998E-3</c:v>
                </c:pt>
                <c:pt idx="41">
                  <c:v>2.0752000000000001E-3</c:v>
                </c:pt>
                <c:pt idx="42">
                  <c:v>1.80054E-3</c:v>
                </c:pt>
                <c:pt idx="43">
                  <c:v>1.80054E-3</c:v>
                </c:pt>
                <c:pt idx="44">
                  <c:v>1.9836400000000001E-3</c:v>
                </c:pt>
                <c:pt idx="45">
                  <c:v>1.9836400000000001E-3</c:v>
                </c:pt>
                <c:pt idx="46">
                  <c:v>2.0752000000000001E-3</c:v>
                </c:pt>
                <c:pt idx="47">
                  <c:v>2.5634799999999999E-3</c:v>
                </c:pt>
                <c:pt idx="48">
                  <c:v>2.28882E-3</c:v>
                </c:pt>
                <c:pt idx="49">
                  <c:v>2.28882E-3</c:v>
                </c:pt>
                <c:pt idx="50">
                  <c:v>2.28882E-3</c:v>
                </c:pt>
                <c:pt idx="51">
                  <c:v>2.6855500000000001E-3</c:v>
                </c:pt>
                <c:pt idx="52">
                  <c:v>2.4719199999999998E-3</c:v>
                </c:pt>
                <c:pt idx="53">
                  <c:v>2.4719199999999998E-3</c:v>
                </c:pt>
                <c:pt idx="54">
                  <c:v>2.0141600000000001E-3</c:v>
                </c:pt>
                <c:pt idx="55">
                  <c:v>2.0446800000000001E-3</c:v>
                </c:pt>
                <c:pt idx="56">
                  <c:v>2.0446800000000001E-3</c:v>
                </c:pt>
                <c:pt idx="57">
                  <c:v>2.2583E-3</c:v>
                </c:pt>
                <c:pt idx="58">
                  <c:v>2.28882E-3</c:v>
                </c:pt>
                <c:pt idx="59">
                  <c:v>2.28882E-3</c:v>
                </c:pt>
                <c:pt idx="60">
                  <c:v>2.28882E-3</c:v>
                </c:pt>
                <c:pt idx="61">
                  <c:v>1.9836400000000001E-3</c:v>
                </c:pt>
                <c:pt idx="62">
                  <c:v>-2.7771000000000001E-2</c:v>
                </c:pt>
                <c:pt idx="63">
                  <c:v>-6.3171389999999994E-2</c:v>
                </c:pt>
                <c:pt idx="64">
                  <c:v>-9.8266599999999996E-2</c:v>
                </c:pt>
                <c:pt idx="65">
                  <c:v>-0.13012694999999999</c:v>
                </c:pt>
                <c:pt idx="66">
                  <c:v>-0.13012694999999999</c:v>
                </c:pt>
                <c:pt idx="67">
                  <c:v>-0.16284180000000001</c:v>
                </c:pt>
                <c:pt idx="68">
                  <c:v>-0.20016479000000001</c:v>
                </c:pt>
                <c:pt idx="69">
                  <c:v>-0.23486328000000001</c:v>
                </c:pt>
                <c:pt idx="70">
                  <c:v>-0.23486328000000001</c:v>
                </c:pt>
                <c:pt idx="71">
                  <c:v>-0.26995849999999999</c:v>
                </c:pt>
                <c:pt idx="72">
                  <c:v>-0.33984375</c:v>
                </c:pt>
                <c:pt idx="73">
                  <c:v>-0.33984375</c:v>
                </c:pt>
                <c:pt idx="74">
                  <c:v>-0.37310790999999999</c:v>
                </c:pt>
                <c:pt idx="75">
                  <c:v>-0.40466309</c:v>
                </c:pt>
                <c:pt idx="76">
                  <c:v>-0.40466309</c:v>
                </c:pt>
                <c:pt idx="77">
                  <c:v>-0.44171143000000002</c:v>
                </c:pt>
                <c:pt idx="78">
                  <c:v>-0.47671509000000001</c:v>
                </c:pt>
                <c:pt idx="79">
                  <c:v>-0.51217650999999997</c:v>
                </c:pt>
                <c:pt idx="80">
                  <c:v>-0.51217650999999997</c:v>
                </c:pt>
                <c:pt idx="81">
                  <c:v>-0.57955933000000004</c:v>
                </c:pt>
                <c:pt idx="82">
                  <c:v>-0.61367797999999996</c:v>
                </c:pt>
                <c:pt idx="83">
                  <c:v>-0.61367797999999996</c:v>
                </c:pt>
                <c:pt idx="84">
                  <c:v>-0.64532471000000002</c:v>
                </c:pt>
                <c:pt idx="85">
                  <c:v>-0.67864990000000003</c:v>
                </c:pt>
                <c:pt idx="86">
                  <c:v>-0.71273803999999996</c:v>
                </c:pt>
                <c:pt idx="87">
                  <c:v>-0.71273803999999996</c:v>
                </c:pt>
                <c:pt idx="88">
                  <c:v>-0.74554443000000004</c:v>
                </c:pt>
                <c:pt idx="89">
                  <c:v>-0.78176880000000004</c:v>
                </c:pt>
                <c:pt idx="90">
                  <c:v>-0.81326293999999999</c:v>
                </c:pt>
                <c:pt idx="91">
                  <c:v>-0.84823607999999995</c:v>
                </c:pt>
                <c:pt idx="92">
                  <c:v>-0.88229369999999996</c:v>
                </c:pt>
                <c:pt idx="93">
                  <c:v>-0.88229369999999996</c:v>
                </c:pt>
                <c:pt idx="94">
                  <c:v>-0.91751099000000003</c:v>
                </c:pt>
                <c:pt idx="95">
                  <c:v>-0.95025634999999997</c:v>
                </c:pt>
                <c:pt idx="96">
                  <c:v>-0.98492431999999996</c:v>
                </c:pt>
                <c:pt idx="97">
                  <c:v>-0.98492431999999996</c:v>
                </c:pt>
                <c:pt idx="98">
                  <c:v>-1.0202331499999999</c:v>
                </c:pt>
                <c:pt idx="99">
                  <c:v>-1.09091187</c:v>
                </c:pt>
                <c:pt idx="100">
                  <c:v>-1.09091187</c:v>
                </c:pt>
                <c:pt idx="101">
                  <c:v>-1.12249756</c:v>
                </c:pt>
                <c:pt idx="102">
                  <c:v>-1.15753174</c:v>
                </c:pt>
                <c:pt idx="103">
                  <c:v>-1.15753174</c:v>
                </c:pt>
                <c:pt idx="104">
                  <c:v>-1.19128418</c:v>
                </c:pt>
                <c:pt idx="105">
                  <c:v>-1.2258911100000001</c:v>
                </c:pt>
                <c:pt idx="106">
                  <c:v>-1.26083374</c:v>
                </c:pt>
                <c:pt idx="107">
                  <c:v>-1.26083374</c:v>
                </c:pt>
                <c:pt idx="108">
                  <c:v>-1.3291320799999999</c:v>
                </c:pt>
                <c:pt idx="109">
                  <c:v>-1.3641967800000001</c:v>
                </c:pt>
                <c:pt idx="110">
                  <c:v>-1.3641967800000001</c:v>
                </c:pt>
                <c:pt idx="111">
                  <c:v>-1.3988342300000001</c:v>
                </c:pt>
                <c:pt idx="112">
                  <c:v>-1.4333496100000001</c:v>
                </c:pt>
                <c:pt idx="113">
                  <c:v>-1.46615601</c:v>
                </c:pt>
                <c:pt idx="114">
                  <c:v>-1.46615601</c:v>
                </c:pt>
                <c:pt idx="115">
                  <c:v>-1.50088501</c:v>
                </c:pt>
                <c:pt idx="116">
                  <c:v>-1.5355529800000001</c:v>
                </c:pt>
                <c:pt idx="117">
                  <c:v>-1.5709228500000001</c:v>
                </c:pt>
                <c:pt idx="118">
                  <c:v>-1.6029968299999999</c:v>
                </c:pt>
                <c:pt idx="119">
                  <c:v>-1.6398010300000001</c:v>
                </c:pt>
                <c:pt idx="120">
                  <c:v>-1.6398010300000001</c:v>
                </c:pt>
                <c:pt idx="121">
                  <c:v>-1.6726684599999999</c:v>
                </c:pt>
                <c:pt idx="122">
                  <c:v>-1.7048645</c:v>
                </c:pt>
                <c:pt idx="123">
                  <c:v>-1.7048645</c:v>
                </c:pt>
                <c:pt idx="124">
                  <c:v>-1.7429199200000001</c:v>
                </c:pt>
                <c:pt idx="125">
                  <c:v>-1.7774963399999999</c:v>
                </c:pt>
                <c:pt idx="126">
                  <c:v>-1.8122253399999999</c:v>
                </c:pt>
                <c:pt idx="127">
                  <c:v>-1.8480529800000001</c:v>
                </c:pt>
                <c:pt idx="128">
                  <c:v>-1.88552856</c:v>
                </c:pt>
                <c:pt idx="129">
                  <c:v>-1.91720581</c:v>
                </c:pt>
                <c:pt idx="130">
                  <c:v>-1.91720581</c:v>
                </c:pt>
                <c:pt idx="131">
                  <c:v>-1.9501647900000001</c:v>
                </c:pt>
                <c:pt idx="132">
                  <c:v>-1.9857177699999999</c:v>
                </c:pt>
                <c:pt idx="133">
                  <c:v>-1.9857177699999999</c:v>
                </c:pt>
                <c:pt idx="134">
                  <c:v>-2.0169372600000002</c:v>
                </c:pt>
                <c:pt idx="135">
                  <c:v>-2.0541381799999998</c:v>
                </c:pt>
                <c:pt idx="136">
                  <c:v>-2.0869751000000001</c:v>
                </c:pt>
                <c:pt idx="137">
                  <c:v>-2.11923218</c:v>
                </c:pt>
                <c:pt idx="138">
                  <c:v>-2.1572265599999998</c:v>
                </c:pt>
                <c:pt idx="139">
                  <c:v>-2.1893310499999998</c:v>
                </c:pt>
                <c:pt idx="140">
                  <c:v>-2.1893310499999998</c:v>
                </c:pt>
                <c:pt idx="141">
                  <c:v>-2.2259521499999999</c:v>
                </c:pt>
                <c:pt idx="142">
                  <c:v>-2.2584228500000001</c:v>
                </c:pt>
                <c:pt idx="143">
                  <c:v>-2.2584228500000001</c:v>
                </c:pt>
                <c:pt idx="144">
                  <c:v>-2.2936706500000001</c:v>
                </c:pt>
                <c:pt idx="145">
                  <c:v>-2.36276245</c:v>
                </c:pt>
                <c:pt idx="146">
                  <c:v>-2.36276245</c:v>
                </c:pt>
                <c:pt idx="147">
                  <c:v>-2.3956604000000001</c:v>
                </c:pt>
                <c:pt idx="148">
                  <c:v>-2.4308471699999998</c:v>
                </c:pt>
                <c:pt idx="149">
                  <c:v>-2.46646118</c:v>
                </c:pt>
                <c:pt idx="150">
                  <c:v>-2.46646118</c:v>
                </c:pt>
                <c:pt idx="151">
                  <c:v>-2.5014038099999998</c:v>
                </c:pt>
                <c:pt idx="152">
                  <c:v>-2.53439331</c:v>
                </c:pt>
                <c:pt idx="153">
                  <c:v>-2.5686035199999999</c:v>
                </c:pt>
                <c:pt idx="154">
                  <c:v>-2.60351563</c:v>
                </c:pt>
                <c:pt idx="155">
                  <c:v>-2.6384277300000001</c:v>
                </c:pt>
                <c:pt idx="156">
                  <c:v>-2.6384277300000001</c:v>
                </c:pt>
                <c:pt idx="157">
                  <c:v>-2.6717834499999999</c:v>
                </c:pt>
                <c:pt idx="158">
                  <c:v>-2.7056884800000001</c:v>
                </c:pt>
                <c:pt idx="159">
                  <c:v>-2.7429199199999998</c:v>
                </c:pt>
                <c:pt idx="160">
                  <c:v>-2.7429199199999998</c:v>
                </c:pt>
                <c:pt idx="161">
                  <c:v>-2.7755432099999999</c:v>
                </c:pt>
                <c:pt idx="162">
                  <c:v>-2.8456420900000001</c:v>
                </c:pt>
                <c:pt idx="163">
                  <c:v>-2.8456420900000001</c:v>
                </c:pt>
                <c:pt idx="164">
                  <c:v>-2.87857056</c:v>
                </c:pt>
                <c:pt idx="165">
                  <c:v>-2.9125976599999999</c:v>
                </c:pt>
                <c:pt idx="166">
                  <c:v>-2.9125976599999999</c:v>
                </c:pt>
                <c:pt idx="167">
                  <c:v>-2.9447937</c:v>
                </c:pt>
                <c:pt idx="168">
                  <c:v>-2.9803161600000001</c:v>
                </c:pt>
                <c:pt idx="169">
                  <c:v>-3.01434326</c:v>
                </c:pt>
                <c:pt idx="170">
                  <c:v>-3.01434326</c:v>
                </c:pt>
                <c:pt idx="171">
                  <c:v>-3.0517272900000001</c:v>
                </c:pt>
                <c:pt idx="172">
                  <c:v>-3.1194152800000001</c:v>
                </c:pt>
                <c:pt idx="173">
                  <c:v>-3.1194152800000001</c:v>
                </c:pt>
                <c:pt idx="174">
                  <c:v>-3.1551818800000002</c:v>
                </c:pt>
                <c:pt idx="175">
                  <c:v>-3.1870422399999998</c:v>
                </c:pt>
                <c:pt idx="176">
                  <c:v>-3.2214965800000002</c:v>
                </c:pt>
                <c:pt idx="177">
                  <c:v>-3.2214965800000002</c:v>
                </c:pt>
                <c:pt idx="178">
                  <c:v>-3.25442505</c:v>
                </c:pt>
                <c:pt idx="179">
                  <c:v>-3.2868652300000001</c:v>
                </c:pt>
                <c:pt idx="180">
                  <c:v>-3.3225402800000001</c:v>
                </c:pt>
                <c:pt idx="181">
                  <c:v>-3.3576355000000002</c:v>
                </c:pt>
                <c:pt idx="182">
                  <c:v>-3.39224243</c:v>
                </c:pt>
                <c:pt idx="183">
                  <c:v>-3.39224243</c:v>
                </c:pt>
                <c:pt idx="184">
                  <c:v>-3.42459106</c:v>
                </c:pt>
                <c:pt idx="185">
                  <c:v>-3.46221924</c:v>
                </c:pt>
                <c:pt idx="186">
                  <c:v>-3.49380493</c:v>
                </c:pt>
                <c:pt idx="187">
                  <c:v>-3.49380493</c:v>
                </c:pt>
                <c:pt idx="188">
                  <c:v>-3.52844238</c:v>
                </c:pt>
                <c:pt idx="189">
                  <c:v>-3.56369019</c:v>
                </c:pt>
                <c:pt idx="190">
                  <c:v>-3.5962219200000001</c:v>
                </c:pt>
                <c:pt idx="191">
                  <c:v>-3.6285400399999999</c:v>
                </c:pt>
                <c:pt idx="192">
                  <c:v>-3.6640014600000002</c:v>
                </c:pt>
                <c:pt idx="193">
                  <c:v>-3.6640014600000002</c:v>
                </c:pt>
                <c:pt idx="194">
                  <c:v>-3.69845581</c:v>
                </c:pt>
                <c:pt idx="195">
                  <c:v>-3.7329406700000001</c:v>
                </c:pt>
                <c:pt idx="196">
                  <c:v>-3.7677002000000002</c:v>
                </c:pt>
                <c:pt idx="197">
                  <c:v>-3.7677002000000002</c:v>
                </c:pt>
                <c:pt idx="198">
                  <c:v>-3.7997436499999999</c:v>
                </c:pt>
                <c:pt idx="199">
                  <c:v>-3.87033081</c:v>
                </c:pt>
                <c:pt idx="200">
                  <c:v>-3.87033081</c:v>
                </c:pt>
                <c:pt idx="201">
                  <c:v>-3.9029846199999998</c:v>
                </c:pt>
                <c:pt idx="202">
                  <c:v>-3.94122314</c:v>
                </c:pt>
                <c:pt idx="203">
                  <c:v>-3.9736938500000001</c:v>
                </c:pt>
                <c:pt idx="204">
                  <c:v>-3.9736938500000001</c:v>
                </c:pt>
                <c:pt idx="205">
                  <c:v>-4.00509644</c:v>
                </c:pt>
                <c:pt idx="206">
                  <c:v>-4.0424804700000001</c:v>
                </c:pt>
                <c:pt idx="207">
                  <c:v>-4.0424804700000001</c:v>
                </c:pt>
                <c:pt idx="208">
                  <c:v>-4.0745239299999998</c:v>
                </c:pt>
                <c:pt idx="209">
                  <c:v>-4.1466674799999996</c:v>
                </c:pt>
                <c:pt idx="210">
                  <c:v>-4.1466674799999996</c:v>
                </c:pt>
                <c:pt idx="211">
                  <c:v>-4.1795654300000002</c:v>
                </c:pt>
                <c:pt idx="212">
                  <c:v>-4.2115173300000004</c:v>
                </c:pt>
                <c:pt idx="213">
                  <c:v>-4.2492980999999999</c:v>
                </c:pt>
                <c:pt idx="214">
                  <c:v>-4.2492980999999999</c:v>
                </c:pt>
                <c:pt idx="215">
                  <c:v>-4.2821960399999996</c:v>
                </c:pt>
                <c:pt idx="216">
                  <c:v>-4.31607056</c:v>
                </c:pt>
                <c:pt idx="217">
                  <c:v>-4.3477783199999998</c:v>
                </c:pt>
                <c:pt idx="218">
                  <c:v>-4.3820800799999997</c:v>
                </c:pt>
                <c:pt idx="219">
                  <c:v>-4.4192810099999997</c:v>
                </c:pt>
                <c:pt idx="220">
                  <c:v>-4.4192810099999997</c:v>
                </c:pt>
                <c:pt idx="221">
                  <c:v>-4.4521179200000001</c:v>
                </c:pt>
                <c:pt idx="222">
                  <c:v>-4.4838562</c:v>
                </c:pt>
                <c:pt idx="223">
                  <c:v>-4.51934814</c:v>
                </c:pt>
                <c:pt idx="224">
                  <c:v>-4.51934814</c:v>
                </c:pt>
                <c:pt idx="225">
                  <c:v>-4.5515136700000003</c:v>
                </c:pt>
                <c:pt idx="226">
                  <c:v>-4.5894164999999996</c:v>
                </c:pt>
                <c:pt idx="227">
                  <c:v>-4.6210327099999997</c:v>
                </c:pt>
                <c:pt idx="228">
                  <c:v>-4.65216064</c:v>
                </c:pt>
                <c:pt idx="229">
                  <c:v>-4.6864318799999998</c:v>
                </c:pt>
                <c:pt idx="230">
                  <c:v>-4.6864318799999998</c:v>
                </c:pt>
                <c:pt idx="231">
                  <c:v>-4.7190551799999998</c:v>
                </c:pt>
                <c:pt idx="232">
                  <c:v>-4.7522583000000003</c:v>
                </c:pt>
                <c:pt idx="233">
                  <c:v>-4.7865905800000004</c:v>
                </c:pt>
                <c:pt idx="234">
                  <c:v>-4.7865905800000004</c:v>
                </c:pt>
                <c:pt idx="235">
                  <c:v>-4.8185119600000004</c:v>
                </c:pt>
                <c:pt idx="236">
                  <c:v>-4.8547973600000001</c:v>
                </c:pt>
                <c:pt idx="237">
                  <c:v>-4.8864746099999996</c:v>
                </c:pt>
                <c:pt idx="238">
                  <c:v>-4.9187011700000003</c:v>
                </c:pt>
                <c:pt idx="239">
                  <c:v>-4.9563293499999999</c:v>
                </c:pt>
                <c:pt idx="240">
                  <c:v>-4.9888610800000004</c:v>
                </c:pt>
                <c:pt idx="241">
                  <c:v>-4.9888610800000004</c:v>
                </c:pt>
                <c:pt idx="242">
                  <c:v>-5.0240173300000004</c:v>
                </c:pt>
                <c:pt idx="243">
                  <c:v>-5.0591430700000002</c:v>
                </c:pt>
                <c:pt idx="244">
                  <c:v>-5.0591430700000002</c:v>
                </c:pt>
                <c:pt idx="245">
                  <c:v>-5.0941772500000004</c:v>
                </c:pt>
                <c:pt idx="246">
                  <c:v>-5.1611328099999998</c:v>
                </c:pt>
                <c:pt idx="247">
                  <c:v>-5.1611328099999998</c:v>
                </c:pt>
                <c:pt idx="248">
                  <c:v>-5.19802856</c:v>
                </c:pt>
                <c:pt idx="249">
                  <c:v>-5.2282714800000001</c:v>
                </c:pt>
                <c:pt idx="250">
                  <c:v>-5.2662658699999998</c:v>
                </c:pt>
                <c:pt idx="251">
                  <c:v>-5.2662658699999998</c:v>
                </c:pt>
                <c:pt idx="252">
                  <c:v>-5.2983703599999998</c:v>
                </c:pt>
                <c:pt idx="253">
                  <c:v>-5.3331298800000004</c:v>
                </c:pt>
                <c:pt idx="254">
                  <c:v>-5.3331298800000004</c:v>
                </c:pt>
                <c:pt idx="255">
                  <c:v>-5.4030456500000001</c:v>
                </c:pt>
                <c:pt idx="256">
                  <c:v>-5.4381103499999996</c:v>
                </c:pt>
                <c:pt idx="257">
                  <c:v>-5.4381103499999996</c:v>
                </c:pt>
                <c:pt idx="258">
                  <c:v>-5.4707031300000004</c:v>
                </c:pt>
                <c:pt idx="259">
                  <c:v>-5.5081787100000001</c:v>
                </c:pt>
                <c:pt idx="260">
                  <c:v>-5.5411682100000004</c:v>
                </c:pt>
                <c:pt idx="261">
                  <c:v>-5.5411682100000004</c:v>
                </c:pt>
                <c:pt idx="262">
                  <c:v>-5.5762023899999997</c:v>
                </c:pt>
                <c:pt idx="263">
                  <c:v>-5.6108398399999997</c:v>
                </c:pt>
                <c:pt idx="264">
                  <c:v>-5.6453247099999997</c:v>
                </c:pt>
                <c:pt idx="265">
                  <c:v>-5.6794433599999996</c:v>
                </c:pt>
                <c:pt idx="266">
                  <c:v>-5.7149658199999998</c:v>
                </c:pt>
                <c:pt idx="267">
                  <c:v>-5.7149658199999998</c:v>
                </c:pt>
                <c:pt idx="268">
                  <c:v>-5.7476806600000003</c:v>
                </c:pt>
                <c:pt idx="269">
                  <c:v>-5.7805480999999999</c:v>
                </c:pt>
                <c:pt idx="270">
                  <c:v>-5.8179931600000003</c:v>
                </c:pt>
                <c:pt idx="271">
                  <c:v>-5.8179931600000003</c:v>
                </c:pt>
                <c:pt idx="272">
                  <c:v>-5.8505248999999999</c:v>
                </c:pt>
                <c:pt idx="273">
                  <c:v>-5.88552856</c:v>
                </c:pt>
                <c:pt idx="274">
                  <c:v>-5.9210510300000001</c:v>
                </c:pt>
                <c:pt idx="275">
                  <c:v>-5.9558105499999998</c:v>
                </c:pt>
                <c:pt idx="276">
                  <c:v>-5.9902954099999999</c:v>
                </c:pt>
                <c:pt idx="277">
                  <c:v>-5.9902954099999999</c:v>
                </c:pt>
                <c:pt idx="278">
                  <c:v>-6.0230102499999996</c:v>
                </c:pt>
                <c:pt idx="279">
                  <c:v>-6.0581970199999997</c:v>
                </c:pt>
                <c:pt idx="280">
                  <c:v>-6.0928344699999997</c:v>
                </c:pt>
                <c:pt idx="281">
                  <c:v>-6.1258239699999999</c:v>
                </c:pt>
                <c:pt idx="282">
                  <c:v>-6.1601257299999999</c:v>
                </c:pt>
                <c:pt idx="283">
                  <c:v>-6.1947326699999996</c:v>
                </c:pt>
                <c:pt idx="284">
                  <c:v>-6.1947326699999996</c:v>
                </c:pt>
                <c:pt idx="285">
                  <c:v>-6.2275390599999998</c:v>
                </c:pt>
                <c:pt idx="286">
                  <c:v>-6.2622680700000002</c:v>
                </c:pt>
                <c:pt idx="287">
                  <c:v>-6.2622680700000002</c:v>
                </c:pt>
                <c:pt idx="288">
                  <c:v>-6.2968139599999997</c:v>
                </c:pt>
                <c:pt idx="289">
                  <c:v>-6.3318176299999998</c:v>
                </c:pt>
                <c:pt idx="290">
                  <c:v>-6.36413574</c:v>
                </c:pt>
                <c:pt idx="291">
                  <c:v>-6.3986511200000002</c:v>
                </c:pt>
                <c:pt idx="292">
                  <c:v>-6.4334716800000002</c:v>
                </c:pt>
                <c:pt idx="293">
                  <c:v>-6.4652710000000004</c:v>
                </c:pt>
                <c:pt idx="294">
                  <c:v>-6.4652710000000004</c:v>
                </c:pt>
                <c:pt idx="295">
                  <c:v>-6.5024414100000003</c:v>
                </c:pt>
                <c:pt idx="296">
                  <c:v>-6.5395202599999998</c:v>
                </c:pt>
                <c:pt idx="297">
                  <c:v>-6.5395202599999998</c:v>
                </c:pt>
                <c:pt idx="298">
                  <c:v>-6.5717163100000002</c:v>
                </c:pt>
                <c:pt idx="299">
                  <c:v>-6.6391906699999996</c:v>
                </c:pt>
                <c:pt idx="300">
                  <c:v>-6.6391906699999996</c:v>
                </c:pt>
                <c:pt idx="301">
                  <c:v>-6.6710510300000001</c:v>
                </c:pt>
                <c:pt idx="302">
                  <c:v>-6.7080078099999998</c:v>
                </c:pt>
                <c:pt idx="303">
                  <c:v>-6.7429199200000003</c:v>
                </c:pt>
                <c:pt idx="304">
                  <c:v>-6.7429199200000003</c:v>
                </c:pt>
                <c:pt idx="305">
                  <c:v>-6.7769470199999997</c:v>
                </c:pt>
                <c:pt idx="306">
                  <c:v>-6.8137207000000002</c:v>
                </c:pt>
                <c:pt idx="307">
                  <c:v>-6.8450927699999999</c:v>
                </c:pt>
                <c:pt idx="308">
                  <c:v>-6.8770752000000002</c:v>
                </c:pt>
                <c:pt idx="309">
                  <c:v>-6.90963745</c:v>
                </c:pt>
                <c:pt idx="310">
                  <c:v>-6.90963745</c:v>
                </c:pt>
                <c:pt idx="311">
                  <c:v>-6.9440307600000004</c:v>
                </c:pt>
                <c:pt idx="312">
                  <c:v>-6.9756774899999998</c:v>
                </c:pt>
                <c:pt idx="313">
                  <c:v>-7.0098266599999999</c:v>
                </c:pt>
                <c:pt idx="314">
                  <c:v>-7.0098266599999999</c:v>
                </c:pt>
                <c:pt idx="315">
                  <c:v>-7.0443420400000001</c:v>
                </c:pt>
                <c:pt idx="316">
                  <c:v>-7.0755920400000001</c:v>
                </c:pt>
                <c:pt idx="317">
                  <c:v>-7.1101684599999997</c:v>
                </c:pt>
                <c:pt idx="318">
                  <c:v>-7.1445617700000001</c:v>
                </c:pt>
                <c:pt idx="319">
                  <c:v>-7.1783752400000003</c:v>
                </c:pt>
                <c:pt idx="320">
                  <c:v>-7.2099304200000001</c:v>
                </c:pt>
                <c:pt idx="321">
                  <c:v>-7.2099304200000001</c:v>
                </c:pt>
                <c:pt idx="322">
                  <c:v>-7.2438354499999997</c:v>
                </c:pt>
                <c:pt idx="323">
                  <c:v>-7.2775878900000004</c:v>
                </c:pt>
                <c:pt idx="324">
                  <c:v>-7.2775878900000004</c:v>
                </c:pt>
                <c:pt idx="325">
                  <c:v>-7.3010864299999998</c:v>
                </c:pt>
                <c:pt idx="326">
                  <c:v>-7.30163574</c:v>
                </c:pt>
                <c:pt idx="327">
                  <c:v>-7.30163574</c:v>
                </c:pt>
                <c:pt idx="328">
                  <c:v>-7.3001709000000004</c:v>
                </c:pt>
                <c:pt idx="329">
                  <c:v>-7.3012085000000004</c:v>
                </c:pt>
                <c:pt idx="330">
                  <c:v>-7.3012390099999998</c:v>
                </c:pt>
                <c:pt idx="331">
                  <c:v>-7.3012390099999998</c:v>
                </c:pt>
                <c:pt idx="332">
                  <c:v>-7.2989502000000002</c:v>
                </c:pt>
                <c:pt idx="333">
                  <c:v>-7.2998657199999997</c:v>
                </c:pt>
                <c:pt idx="334">
                  <c:v>-7.2998657199999997</c:v>
                </c:pt>
                <c:pt idx="335">
                  <c:v>-7.2998962399999998</c:v>
                </c:pt>
                <c:pt idx="336">
                  <c:v>-7.2996215800000002</c:v>
                </c:pt>
                <c:pt idx="337">
                  <c:v>-7.2996215800000002</c:v>
                </c:pt>
                <c:pt idx="338">
                  <c:v>-7.3007507299999999</c:v>
                </c:pt>
                <c:pt idx="339">
                  <c:v>-7.2997741700000001</c:v>
                </c:pt>
                <c:pt idx="340">
                  <c:v>-7.2992858900000002</c:v>
                </c:pt>
                <c:pt idx="341">
                  <c:v>-7.2992858900000002</c:v>
                </c:pt>
                <c:pt idx="342">
                  <c:v>-7.3014526399999999</c:v>
                </c:pt>
                <c:pt idx="343">
                  <c:v>-7.3011779800000003</c:v>
                </c:pt>
                <c:pt idx="344">
                  <c:v>-7.2989807100000004</c:v>
                </c:pt>
                <c:pt idx="345">
                  <c:v>-7.3001098600000001</c:v>
                </c:pt>
                <c:pt idx="346">
                  <c:v>-7.30130005</c:v>
                </c:pt>
                <c:pt idx="347">
                  <c:v>-7.30130005</c:v>
                </c:pt>
                <c:pt idx="348">
                  <c:v>-7.2992858900000002</c:v>
                </c:pt>
                <c:pt idx="349">
                  <c:v>-7.2994384800000001</c:v>
                </c:pt>
                <c:pt idx="350">
                  <c:v>-7.2994384800000001</c:v>
                </c:pt>
                <c:pt idx="351">
                  <c:v>-7.3006286600000001</c:v>
                </c:pt>
                <c:pt idx="352">
                  <c:v>-7.3000183099999996</c:v>
                </c:pt>
                <c:pt idx="353">
                  <c:v>-7.2997741700000001</c:v>
                </c:pt>
                <c:pt idx="354">
                  <c:v>-7.3002929700000001</c:v>
                </c:pt>
                <c:pt idx="355">
                  <c:v>-7.2996521000000003</c:v>
                </c:pt>
                <c:pt idx="356">
                  <c:v>-7.2997741700000001</c:v>
                </c:pt>
                <c:pt idx="357">
                  <c:v>-7.2997741700000001</c:v>
                </c:pt>
                <c:pt idx="358">
                  <c:v>-7.30059814</c:v>
                </c:pt>
                <c:pt idx="359">
                  <c:v>-7.2998352100000004</c:v>
                </c:pt>
                <c:pt idx="360">
                  <c:v>-7.3005065900000004</c:v>
                </c:pt>
                <c:pt idx="361">
                  <c:v>-7.3005065900000004</c:v>
                </c:pt>
                <c:pt idx="362">
                  <c:v>-7.3001709000000004</c:v>
                </c:pt>
                <c:pt idx="363">
                  <c:v>-7.30078125</c:v>
                </c:pt>
                <c:pt idx="364">
                  <c:v>-7.30078125</c:v>
                </c:pt>
                <c:pt idx="365">
                  <c:v>-7.2997741700000001</c:v>
                </c:pt>
                <c:pt idx="366">
                  <c:v>-7.2994995100000004</c:v>
                </c:pt>
                <c:pt idx="367">
                  <c:v>-7.2994995100000004</c:v>
                </c:pt>
                <c:pt idx="368">
                  <c:v>-7.3002929700000001</c:v>
                </c:pt>
                <c:pt idx="369">
                  <c:v>-7.3004760700000002</c:v>
                </c:pt>
                <c:pt idx="370">
                  <c:v>-7.2990417499999998</c:v>
                </c:pt>
                <c:pt idx="371">
                  <c:v>-7.3002319299999998</c:v>
                </c:pt>
                <c:pt idx="372">
                  <c:v>-7.3012390099999998</c:v>
                </c:pt>
                <c:pt idx="373">
                  <c:v>-7.3012390099999998</c:v>
                </c:pt>
                <c:pt idx="374">
                  <c:v>-7.2988281300000004</c:v>
                </c:pt>
                <c:pt idx="375">
                  <c:v>-7.2996826199999996</c:v>
                </c:pt>
                <c:pt idx="376">
                  <c:v>-7.3006897000000004</c:v>
                </c:pt>
                <c:pt idx="377">
                  <c:v>-7.3006897000000004</c:v>
                </c:pt>
                <c:pt idx="378">
                  <c:v>-7.2997436499999999</c:v>
                </c:pt>
                <c:pt idx="379">
                  <c:v>-7.2998962399999998</c:v>
                </c:pt>
                <c:pt idx="380">
                  <c:v>-7.30026245</c:v>
                </c:pt>
                <c:pt idx="381">
                  <c:v>-7.2991027800000001</c:v>
                </c:pt>
                <c:pt idx="382">
                  <c:v>-7.3002319299999998</c:v>
                </c:pt>
                <c:pt idx="383">
                  <c:v>-7.3008727999999996</c:v>
                </c:pt>
                <c:pt idx="384">
                  <c:v>-7.3008727999999996</c:v>
                </c:pt>
                <c:pt idx="385">
                  <c:v>-7.2993469199999996</c:v>
                </c:pt>
                <c:pt idx="386">
                  <c:v>-7.3000488299999997</c:v>
                </c:pt>
                <c:pt idx="387">
                  <c:v>-7.3000488299999997</c:v>
                </c:pt>
                <c:pt idx="388">
                  <c:v>-7.3010559099999996</c:v>
                </c:pt>
                <c:pt idx="389">
                  <c:v>-7.2993164100000003</c:v>
                </c:pt>
                <c:pt idx="390">
                  <c:v>-7.2993164100000003</c:v>
                </c:pt>
                <c:pt idx="391">
                  <c:v>-7.3006591800000002</c:v>
                </c:pt>
                <c:pt idx="392">
                  <c:v>-7.3000183099999996</c:v>
                </c:pt>
                <c:pt idx="393">
                  <c:v>-7.2998046900000002</c:v>
                </c:pt>
                <c:pt idx="394">
                  <c:v>-7.2998046900000002</c:v>
                </c:pt>
                <c:pt idx="395">
                  <c:v>-7.30111694</c:v>
                </c:pt>
                <c:pt idx="396">
                  <c:v>-7.2995300299999997</c:v>
                </c:pt>
                <c:pt idx="397">
                  <c:v>-7.2995300299999997</c:v>
                </c:pt>
                <c:pt idx="398">
                  <c:v>-7.2992858900000002</c:v>
                </c:pt>
                <c:pt idx="399">
                  <c:v>-7.3008422900000003</c:v>
                </c:pt>
                <c:pt idx="400">
                  <c:v>-7.3008422900000003</c:v>
                </c:pt>
                <c:pt idx="401">
                  <c:v>-7.2991943399999997</c:v>
                </c:pt>
                <c:pt idx="402">
                  <c:v>-7.2992858900000002</c:v>
                </c:pt>
                <c:pt idx="403">
                  <c:v>-7.3005371099999996</c:v>
                </c:pt>
                <c:pt idx="404">
                  <c:v>-7.3005371099999996</c:v>
                </c:pt>
                <c:pt idx="405">
                  <c:v>-7.3009033199999998</c:v>
                </c:pt>
                <c:pt idx="406">
                  <c:v>-7.2992858900000002</c:v>
                </c:pt>
                <c:pt idx="407">
                  <c:v>-7.3002929700000001</c:v>
                </c:pt>
                <c:pt idx="408">
                  <c:v>-7.2997131299999998</c:v>
                </c:pt>
                <c:pt idx="409">
                  <c:v>-7.2997131299999998</c:v>
                </c:pt>
                <c:pt idx="410">
                  <c:v>-7.2993469199999996</c:v>
                </c:pt>
                <c:pt idx="411">
                  <c:v>-7.2996826199999996</c:v>
                </c:pt>
                <c:pt idx="412">
                  <c:v>-7.2996826199999996</c:v>
                </c:pt>
                <c:pt idx="413">
                  <c:v>-7.3005065900000004</c:v>
                </c:pt>
                <c:pt idx="414">
                  <c:v>-7.2992248499999999</c:v>
                </c:pt>
                <c:pt idx="415">
                  <c:v>-7.2992248499999999</c:v>
                </c:pt>
                <c:pt idx="416">
                  <c:v>-7.3315734900000002</c:v>
                </c:pt>
                <c:pt idx="417">
                  <c:v>-7.4012451199999996</c:v>
                </c:pt>
                <c:pt idx="418">
                  <c:v>-7.4012451199999996</c:v>
                </c:pt>
                <c:pt idx="419">
                  <c:v>-7.4554748499999999</c:v>
                </c:pt>
                <c:pt idx="420">
                  <c:v>-7.5060119600000004</c:v>
                </c:pt>
                <c:pt idx="421">
                  <c:v>-7.5631713899999999</c:v>
                </c:pt>
                <c:pt idx="422">
                  <c:v>-7.5631713899999999</c:v>
                </c:pt>
                <c:pt idx="423">
                  <c:v>-7.6034851100000003</c:v>
                </c:pt>
                <c:pt idx="424">
                  <c:v>-7.6411438</c:v>
                </c:pt>
                <c:pt idx="425">
                  <c:v>-7.6639709500000004</c:v>
                </c:pt>
                <c:pt idx="426">
                  <c:v>-7.6796264599999997</c:v>
                </c:pt>
                <c:pt idx="427">
                  <c:v>-7.6841735800000004</c:v>
                </c:pt>
                <c:pt idx="428">
                  <c:v>-7.6841735800000004</c:v>
                </c:pt>
                <c:pt idx="429">
                  <c:v>-7.6841735800000004</c:v>
                </c:pt>
                <c:pt idx="430">
                  <c:v>-7.6903686499999999</c:v>
                </c:pt>
                <c:pt idx="431">
                  <c:v>-7.69174194</c:v>
                </c:pt>
                <c:pt idx="432">
                  <c:v>-7.69174194</c:v>
                </c:pt>
                <c:pt idx="433">
                  <c:v>-7.6927795400000001</c:v>
                </c:pt>
                <c:pt idx="434">
                  <c:v>-7.6940917999999998</c:v>
                </c:pt>
                <c:pt idx="435">
                  <c:v>-7.6946105999999999</c:v>
                </c:pt>
                <c:pt idx="436">
                  <c:v>-7.6954650899999999</c:v>
                </c:pt>
                <c:pt idx="437">
                  <c:v>-7.6911010700000002</c:v>
                </c:pt>
                <c:pt idx="438">
                  <c:v>-7.6911010700000002</c:v>
                </c:pt>
                <c:pt idx="439">
                  <c:v>-7.6940307600000004</c:v>
                </c:pt>
                <c:pt idx="440">
                  <c:v>-7.6990966800000002</c:v>
                </c:pt>
                <c:pt idx="441">
                  <c:v>-7.6990966800000002</c:v>
                </c:pt>
                <c:pt idx="442">
                  <c:v>-7.7011413600000003</c:v>
                </c:pt>
                <c:pt idx="443">
                  <c:v>-7.69650269</c:v>
                </c:pt>
                <c:pt idx="444">
                  <c:v>-7.69650269</c:v>
                </c:pt>
                <c:pt idx="445">
                  <c:v>-7.6945495599999996</c:v>
                </c:pt>
                <c:pt idx="446">
                  <c:v>-7.7008972199999999</c:v>
                </c:pt>
                <c:pt idx="447">
                  <c:v>-7.7008972199999999</c:v>
                </c:pt>
                <c:pt idx="448">
                  <c:v>-7.7010497999999998</c:v>
                </c:pt>
                <c:pt idx="449">
                  <c:v>-7.70516968</c:v>
                </c:pt>
                <c:pt idx="450">
                  <c:v>-7.7083435099999997</c:v>
                </c:pt>
                <c:pt idx="451">
                  <c:v>-7.7083435099999997</c:v>
                </c:pt>
                <c:pt idx="452">
                  <c:v>-7.7041626000000001</c:v>
                </c:pt>
                <c:pt idx="453">
                  <c:v>-7.7022094699999997</c:v>
                </c:pt>
                <c:pt idx="454">
                  <c:v>-7.7022094699999997</c:v>
                </c:pt>
                <c:pt idx="455">
                  <c:v>-7.70465088</c:v>
                </c:pt>
                <c:pt idx="456">
                  <c:v>-7.7057495100000004</c:v>
                </c:pt>
                <c:pt idx="457">
                  <c:v>-7.7057495100000004</c:v>
                </c:pt>
                <c:pt idx="458">
                  <c:v>-7.7093200700000004</c:v>
                </c:pt>
                <c:pt idx="459">
                  <c:v>-7.7065734900000002</c:v>
                </c:pt>
                <c:pt idx="460">
                  <c:v>-7.7073059099999996</c:v>
                </c:pt>
                <c:pt idx="461">
                  <c:v>-7.7099609400000002</c:v>
                </c:pt>
                <c:pt idx="462">
                  <c:v>-7.70550537</c:v>
                </c:pt>
                <c:pt idx="463">
                  <c:v>-7.7055664100000003</c:v>
                </c:pt>
                <c:pt idx="464">
                  <c:v>-7.7055664100000003</c:v>
                </c:pt>
                <c:pt idx="465">
                  <c:v>-7.7063598600000001</c:v>
                </c:pt>
                <c:pt idx="466">
                  <c:v>-7.7065429700000001</c:v>
                </c:pt>
                <c:pt idx="467">
                  <c:v>-7.7065429700000001</c:v>
                </c:pt>
                <c:pt idx="468">
                  <c:v>-7.7059326199999996</c:v>
                </c:pt>
                <c:pt idx="469">
                  <c:v>-7.7028808599999996</c:v>
                </c:pt>
                <c:pt idx="470">
                  <c:v>-7.7011413600000003</c:v>
                </c:pt>
                <c:pt idx="471">
                  <c:v>-7.6993102999999996</c:v>
                </c:pt>
                <c:pt idx="472">
                  <c:v>-7.6972351100000003</c:v>
                </c:pt>
                <c:pt idx="473">
                  <c:v>-7.6948547400000002</c:v>
                </c:pt>
                <c:pt idx="474">
                  <c:v>-7.6948547400000002</c:v>
                </c:pt>
                <c:pt idx="475">
                  <c:v>-7.6915283199999998</c:v>
                </c:pt>
                <c:pt idx="476">
                  <c:v>-7.6903076199999996</c:v>
                </c:pt>
                <c:pt idx="477">
                  <c:v>-7.6903076199999996</c:v>
                </c:pt>
                <c:pt idx="478">
                  <c:v>-7.6881408699999998</c:v>
                </c:pt>
                <c:pt idx="479">
                  <c:v>-7.6884155300000003</c:v>
                </c:pt>
                <c:pt idx="480">
                  <c:v>-7.6868896500000004</c:v>
                </c:pt>
                <c:pt idx="481">
                  <c:v>-7.6845092800000003</c:v>
                </c:pt>
                <c:pt idx="482">
                  <c:v>-7.6864623999999999</c:v>
                </c:pt>
                <c:pt idx="483">
                  <c:v>-7.6878967300000003</c:v>
                </c:pt>
                <c:pt idx="484">
                  <c:v>-7.6878967300000003</c:v>
                </c:pt>
                <c:pt idx="485">
                  <c:v>-7.6874084500000004</c:v>
                </c:pt>
                <c:pt idx="486">
                  <c:v>-7.6822814900000003</c:v>
                </c:pt>
                <c:pt idx="487">
                  <c:v>-7.6822814900000003</c:v>
                </c:pt>
                <c:pt idx="488">
                  <c:v>-7.67950439</c:v>
                </c:pt>
                <c:pt idx="489">
                  <c:v>-7.6818237299999996</c:v>
                </c:pt>
                <c:pt idx="490">
                  <c:v>-7.6798400899999999</c:v>
                </c:pt>
                <c:pt idx="491">
                  <c:v>-7.6800537100000001</c:v>
                </c:pt>
                <c:pt idx="492">
                  <c:v>-7.6773681600000003</c:v>
                </c:pt>
                <c:pt idx="493">
                  <c:v>-7.6773681600000003</c:v>
                </c:pt>
                <c:pt idx="494">
                  <c:v>-7.6759948700000002</c:v>
                </c:pt>
                <c:pt idx="495">
                  <c:v>-7.6725463899999999</c:v>
                </c:pt>
                <c:pt idx="496">
                  <c:v>-7.6774597199999999</c:v>
                </c:pt>
                <c:pt idx="497">
                  <c:v>-7.6774597199999999</c:v>
                </c:pt>
                <c:pt idx="498">
                  <c:v>-7.6749572800000001</c:v>
                </c:pt>
                <c:pt idx="499">
                  <c:v>-7.6760864299999998</c:v>
                </c:pt>
                <c:pt idx="500">
                  <c:v>-7.6760864299999998</c:v>
                </c:pt>
                <c:pt idx="501">
                  <c:v>-7.6782836899999998</c:v>
                </c:pt>
                <c:pt idx="502">
                  <c:v>-7.6805725100000002</c:v>
                </c:pt>
                <c:pt idx="503">
                  <c:v>-7.6805725100000002</c:v>
                </c:pt>
                <c:pt idx="504">
                  <c:v>-7.6784667999999998</c:v>
                </c:pt>
                <c:pt idx="505">
                  <c:v>-7.6768798800000004</c:v>
                </c:pt>
                <c:pt idx="506">
                  <c:v>-7.6774291999999997</c:v>
                </c:pt>
                <c:pt idx="507">
                  <c:v>-7.6746826199999996</c:v>
                </c:pt>
                <c:pt idx="508">
                  <c:v>-7.6739807100000004</c:v>
                </c:pt>
                <c:pt idx="509">
                  <c:v>-7.6739807100000004</c:v>
                </c:pt>
                <c:pt idx="510">
                  <c:v>-7.6709594699999997</c:v>
                </c:pt>
                <c:pt idx="511">
                  <c:v>-7.6681823700000002</c:v>
                </c:pt>
                <c:pt idx="512">
                  <c:v>-7.6689147899999996</c:v>
                </c:pt>
                <c:pt idx="513">
                  <c:v>-7.6689147899999996</c:v>
                </c:pt>
                <c:pt idx="514">
                  <c:v>-7.6667175299999997</c:v>
                </c:pt>
                <c:pt idx="515">
                  <c:v>-7.6655578599999998</c:v>
                </c:pt>
                <c:pt idx="516">
                  <c:v>-7.6692810099999997</c:v>
                </c:pt>
                <c:pt idx="517">
                  <c:v>-7.6701049799999996</c:v>
                </c:pt>
                <c:pt idx="518">
                  <c:v>-7.6723632799999999</c:v>
                </c:pt>
                <c:pt idx="519">
                  <c:v>-7.6723632799999999</c:v>
                </c:pt>
                <c:pt idx="520">
                  <c:v>-7.6677246099999996</c:v>
                </c:pt>
                <c:pt idx="521">
                  <c:v>-7.6680908199999998</c:v>
                </c:pt>
                <c:pt idx="522">
                  <c:v>-7.6653442399999996</c:v>
                </c:pt>
                <c:pt idx="523">
                  <c:v>-7.6653442399999996</c:v>
                </c:pt>
                <c:pt idx="524">
                  <c:v>-7.6640625</c:v>
                </c:pt>
                <c:pt idx="525">
                  <c:v>-7.6621704099999999</c:v>
                </c:pt>
                <c:pt idx="526">
                  <c:v>-7.6585998499999999</c:v>
                </c:pt>
                <c:pt idx="527">
                  <c:v>-7.6581726100000003</c:v>
                </c:pt>
                <c:pt idx="528">
                  <c:v>-7.65777588</c:v>
                </c:pt>
                <c:pt idx="529">
                  <c:v>-7.65777588</c:v>
                </c:pt>
                <c:pt idx="530">
                  <c:v>-7.6590271000000003</c:v>
                </c:pt>
                <c:pt idx="531">
                  <c:v>-7.6630859400000002</c:v>
                </c:pt>
                <c:pt idx="532">
                  <c:v>-7.6636962899999999</c:v>
                </c:pt>
                <c:pt idx="533">
                  <c:v>-7.6630859400000002</c:v>
                </c:pt>
                <c:pt idx="534">
                  <c:v>-7.6607360800000004</c:v>
                </c:pt>
                <c:pt idx="535">
                  <c:v>-7.6619872999999998</c:v>
                </c:pt>
                <c:pt idx="536">
                  <c:v>-7.6619872999999998</c:v>
                </c:pt>
                <c:pt idx="537">
                  <c:v>-7.6595153800000002</c:v>
                </c:pt>
                <c:pt idx="538">
                  <c:v>-7.6607665999999996</c:v>
                </c:pt>
                <c:pt idx="539">
                  <c:v>-7.6607665999999996</c:v>
                </c:pt>
                <c:pt idx="540">
                  <c:v>-7.6644287100000001</c:v>
                </c:pt>
                <c:pt idx="541">
                  <c:v>-7.6638488799999998</c:v>
                </c:pt>
                <c:pt idx="542">
                  <c:v>-7.6589355499999998</c:v>
                </c:pt>
                <c:pt idx="543">
                  <c:v>-7.6592712399999998</c:v>
                </c:pt>
                <c:pt idx="544">
                  <c:v>-7.6566162100000001</c:v>
                </c:pt>
                <c:pt idx="545">
                  <c:v>-7.6566162100000001</c:v>
                </c:pt>
                <c:pt idx="546">
                  <c:v>-7.6566162100000001</c:v>
                </c:pt>
                <c:pt idx="547">
                  <c:v>-7.6579589800000001</c:v>
                </c:pt>
                <c:pt idx="548">
                  <c:v>-7.6585083000000003</c:v>
                </c:pt>
                <c:pt idx="549">
                  <c:v>-7.6585083000000003</c:v>
                </c:pt>
                <c:pt idx="550">
                  <c:v>-7.6587829599999999</c:v>
                </c:pt>
                <c:pt idx="551">
                  <c:v>-7.6555175799999997</c:v>
                </c:pt>
                <c:pt idx="552">
                  <c:v>-7.6555175799999997</c:v>
                </c:pt>
                <c:pt idx="553">
                  <c:v>-7.6529540999999996</c:v>
                </c:pt>
                <c:pt idx="554">
                  <c:v>-7.6548156699999996</c:v>
                </c:pt>
                <c:pt idx="555">
                  <c:v>-7.65606689</c:v>
                </c:pt>
                <c:pt idx="556">
                  <c:v>-7.65606689</c:v>
                </c:pt>
                <c:pt idx="557">
                  <c:v>-7.65591431</c:v>
                </c:pt>
                <c:pt idx="558">
                  <c:v>-7.6554260300000001</c:v>
                </c:pt>
                <c:pt idx="559">
                  <c:v>-7.6499939000000001</c:v>
                </c:pt>
                <c:pt idx="560">
                  <c:v>-7.6481323200000002</c:v>
                </c:pt>
                <c:pt idx="561">
                  <c:v>-7.6506347699999999</c:v>
                </c:pt>
                <c:pt idx="562">
                  <c:v>-7.6506347699999999</c:v>
                </c:pt>
                <c:pt idx="563">
                  <c:v>-7.6534728999999997</c:v>
                </c:pt>
                <c:pt idx="564">
                  <c:v>-7.6582641599999999</c:v>
                </c:pt>
                <c:pt idx="565">
                  <c:v>-7.6626281699999996</c:v>
                </c:pt>
                <c:pt idx="566">
                  <c:v>-7.6626281699999996</c:v>
                </c:pt>
                <c:pt idx="567">
                  <c:v>-7.6617126500000001</c:v>
                </c:pt>
                <c:pt idx="568">
                  <c:v>-7.66491699</c:v>
                </c:pt>
                <c:pt idx="569">
                  <c:v>-7.6647644000000001</c:v>
                </c:pt>
                <c:pt idx="570">
                  <c:v>-7.6663818399999997</c:v>
                </c:pt>
                <c:pt idx="571">
                  <c:v>-7.6723022500000004</c:v>
                </c:pt>
                <c:pt idx="572">
                  <c:v>-7.6723022500000004</c:v>
                </c:pt>
                <c:pt idx="573">
                  <c:v>-7.6678161600000001</c:v>
                </c:pt>
                <c:pt idx="574">
                  <c:v>-7.6684570299999999</c:v>
                </c:pt>
                <c:pt idx="575">
                  <c:v>-7.6744079599999999</c:v>
                </c:pt>
                <c:pt idx="576">
                  <c:v>-7.6744079599999999</c:v>
                </c:pt>
                <c:pt idx="577">
                  <c:v>-7.67492676</c:v>
                </c:pt>
                <c:pt idx="578">
                  <c:v>-7.6747131299999998</c:v>
                </c:pt>
                <c:pt idx="579">
                  <c:v>-7.6747131299999998</c:v>
                </c:pt>
                <c:pt idx="580">
                  <c:v>-7.6685485800000004</c:v>
                </c:pt>
                <c:pt idx="581">
                  <c:v>-7.6717834500000004</c:v>
                </c:pt>
                <c:pt idx="582">
                  <c:v>-7.6717834500000004</c:v>
                </c:pt>
                <c:pt idx="583">
                  <c:v>-7.6733093300000004</c:v>
                </c:pt>
                <c:pt idx="584">
                  <c:v>-7.6764221199999998</c:v>
                </c:pt>
                <c:pt idx="585">
                  <c:v>-7.6768188500000001</c:v>
                </c:pt>
                <c:pt idx="586">
                  <c:v>-7.6768188500000001</c:v>
                </c:pt>
                <c:pt idx="587">
                  <c:v>-7.6736145000000002</c:v>
                </c:pt>
                <c:pt idx="588">
                  <c:v>-7.6702575700000004</c:v>
                </c:pt>
                <c:pt idx="589">
                  <c:v>-7.6702575700000004</c:v>
                </c:pt>
                <c:pt idx="590">
                  <c:v>-7.6728210399999996</c:v>
                </c:pt>
                <c:pt idx="591">
                  <c:v>-7.67425537</c:v>
                </c:pt>
                <c:pt idx="592">
                  <c:v>-7.67425537</c:v>
                </c:pt>
                <c:pt idx="593">
                  <c:v>-7.6770019500000002</c:v>
                </c:pt>
                <c:pt idx="594">
                  <c:v>-7.6785278300000002</c:v>
                </c:pt>
                <c:pt idx="595">
                  <c:v>-7.6695861799999996</c:v>
                </c:pt>
                <c:pt idx="596">
                  <c:v>-7.6680602999999996</c:v>
                </c:pt>
                <c:pt idx="597">
                  <c:v>-7.6645202599999998</c:v>
                </c:pt>
                <c:pt idx="598">
                  <c:v>-7.6682434099999996</c:v>
                </c:pt>
                <c:pt idx="599">
                  <c:v>-7.6682434099999996</c:v>
                </c:pt>
                <c:pt idx="600">
                  <c:v>-7.6708984400000002</c:v>
                </c:pt>
                <c:pt idx="601">
                  <c:v>-7.6701965300000001</c:v>
                </c:pt>
                <c:pt idx="602">
                  <c:v>-7.6701965300000001</c:v>
                </c:pt>
                <c:pt idx="603">
                  <c:v>-7.6721496599999996</c:v>
                </c:pt>
                <c:pt idx="604">
                  <c:v>-7.6732482900000001</c:v>
                </c:pt>
                <c:pt idx="605">
                  <c:v>-7.6730957000000002</c:v>
                </c:pt>
                <c:pt idx="606">
                  <c:v>-7.6713256799999998</c:v>
                </c:pt>
                <c:pt idx="607">
                  <c:v>-7.6703185999999999</c:v>
                </c:pt>
                <c:pt idx="608">
                  <c:v>-7.6704711899999998</c:v>
                </c:pt>
                <c:pt idx="609">
                  <c:v>-7.6704711899999998</c:v>
                </c:pt>
                <c:pt idx="610">
                  <c:v>-7.6724853499999996</c:v>
                </c:pt>
                <c:pt idx="611">
                  <c:v>-7.6706542999999998</c:v>
                </c:pt>
                <c:pt idx="612">
                  <c:v>-7.6706542999999998</c:v>
                </c:pt>
                <c:pt idx="613">
                  <c:v>-7.66744995</c:v>
                </c:pt>
                <c:pt idx="614">
                  <c:v>-7.6705017099999999</c:v>
                </c:pt>
                <c:pt idx="615">
                  <c:v>-7.6705017099999999</c:v>
                </c:pt>
                <c:pt idx="616">
                  <c:v>-7.6726989699999999</c:v>
                </c:pt>
                <c:pt idx="617">
                  <c:v>-7.6720275899999999</c:v>
                </c:pt>
                <c:pt idx="618">
                  <c:v>-7.6702575700000004</c:v>
                </c:pt>
                <c:pt idx="619">
                  <c:v>-7.6702575700000004</c:v>
                </c:pt>
                <c:pt idx="620">
                  <c:v>-7.6732482900000001</c:v>
                </c:pt>
                <c:pt idx="621">
                  <c:v>-7.6712951699999996</c:v>
                </c:pt>
                <c:pt idx="622">
                  <c:v>-7.6711730999999999</c:v>
                </c:pt>
                <c:pt idx="623">
                  <c:v>-7.6719055200000001</c:v>
                </c:pt>
                <c:pt idx="624">
                  <c:v>-7.6731872599999997</c:v>
                </c:pt>
                <c:pt idx="625">
                  <c:v>-7.6731872599999997</c:v>
                </c:pt>
                <c:pt idx="626">
                  <c:v>-7.6765747099999997</c:v>
                </c:pt>
                <c:pt idx="627">
                  <c:v>-7.6790466300000002</c:v>
                </c:pt>
                <c:pt idx="628">
                  <c:v>-7.6755371099999996</c:v>
                </c:pt>
                <c:pt idx="629">
                  <c:v>-7.6755371099999996</c:v>
                </c:pt>
                <c:pt idx="630">
                  <c:v>-7.67596436</c:v>
                </c:pt>
                <c:pt idx="631">
                  <c:v>-7.6775207500000002</c:v>
                </c:pt>
                <c:pt idx="632">
                  <c:v>-7.6766052199999999</c:v>
                </c:pt>
                <c:pt idx="633">
                  <c:v>-7.6738891599999999</c:v>
                </c:pt>
                <c:pt idx="634">
                  <c:v>-7.66949463</c:v>
                </c:pt>
                <c:pt idx="635">
                  <c:v>-7.66949463</c:v>
                </c:pt>
                <c:pt idx="636">
                  <c:v>-7.6723022500000004</c:v>
                </c:pt>
                <c:pt idx="637">
                  <c:v>-7.6708679200000001</c:v>
                </c:pt>
                <c:pt idx="638">
                  <c:v>-7.6708984400000002</c:v>
                </c:pt>
                <c:pt idx="639">
                  <c:v>-7.6708984400000002</c:v>
                </c:pt>
                <c:pt idx="640">
                  <c:v>-7.6679992700000001</c:v>
                </c:pt>
                <c:pt idx="641">
                  <c:v>-7.6679992700000001</c:v>
                </c:pt>
                <c:pt idx="642">
                  <c:v>-7.6695861799999996</c:v>
                </c:pt>
                <c:pt idx="643">
                  <c:v>-7.6697387700000004</c:v>
                </c:pt>
                <c:pt idx="644">
                  <c:v>-7.6709899899999998</c:v>
                </c:pt>
                <c:pt idx="645">
                  <c:v>-7.6709899899999998</c:v>
                </c:pt>
                <c:pt idx="646">
                  <c:v>-7.66830444</c:v>
                </c:pt>
                <c:pt idx="647">
                  <c:v>-7.6673889199999996</c:v>
                </c:pt>
                <c:pt idx="648">
                  <c:v>-7.6663513200000004</c:v>
                </c:pt>
                <c:pt idx="649">
                  <c:v>-7.6691894500000002</c:v>
                </c:pt>
                <c:pt idx="650">
                  <c:v>-7.6725769000000001</c:v>
                </c:pt>
                <c:pt idx="651">
                  <c:v>-7.6725769000000001</c:v>
                </c:pt>
                <c:pt idx="652">
                  <c:v>-7.6751709000000004</c:v>
                </c:pt>
                <c:pt idx="653">
                  <c:v>-7.6727600100000002</c:v>
                </c:pt>
                <c:pt idx="654">
                  <c:v>-7.6744384800000001</c:v>
                </c:pt>
                <c:pt idx="655">
                  <c:v>-7.6744384800000001</c:v>
                </c:pt>
                <c:pt idx="656">
                  <c:v>-7.6742858900000002</c:v>
                </c:pt>
                <c:pt idx="657">
                  <c:v>-7.6728210399999996</c:v>
                </c:pt>
                <c:pt idx="658">
                  <c:v>-7.6744384800000001</c:v>
                </c:pt>
                <c:pt idx="659">
                  <c:v>-7.6714782699999997</c:v>
                </c:pt>
                <c:pt idx="660">
                  <c:v>-7.67578125</c:v>
                </c:pt>
                <c:pt idx="661">
                  <c:v>-7.67578125</c:v>
                </c:pt>
                <c:pt idx="662">
                  <c:v>-7.6768493700000002</c:v>
                </c:pt>
                <c:pt idx="663">
                  <c:v>-7.6758422900000003</c:v>
                </c:pt>
                <c:pt idx="664">
                  <c:v>-7.6726989699999999</c:v>
                </c:pt>
                <c:pt idx="665">
                  <c:v>-7.6726989699999999</c:v>
                </c:pt>
                <c:pt idx="666">
                  <c:v>-7.6746215800000002</c:v>
                </c:pt>
                <c:pt idx="667">
                  <c:v>-7.6702880899999997</c:v>
                </c:pt>
                <c:pt idx="668">
                  <c:v>-7.6702880899999997</c:v>
                </c:pt>
                <c:pt idx="669">
                  <c:v>-7.6707763699999996</c:v>
                </c:pt>
                <c:pt idx="670">
                  <c:v>-7.67102051</c:v>
                </c:pt>
                <c:pt idx="671">
                  <c:v>-7.67102051</c:v>
                </c:pt>
                <c:pt idx="672">
                  <c:v>-7.6698608400000001</c:v>
                </c:pt>
                <c:pt idx="673">
                  <c:v>-7.6698913600000003</c:v>
                </c:pt>
                <c:pt idx="674">
                  <c:v>-7.6719055200000001</c:v>
                </c:pt>
                <c:pt idx="675">
                  <c:v>-7.6719055200000001</c:v>
                </c:pt>
                <c:pt idx="676">
                  <c:v>-7.6744384800000001</c:v>
                </c:pt>
                <c:pt idx="677">
                  <c:v>-7.6732177699999999</c:v>
                </c:pt>
                <c:pt idx="678">
                  <c:v>-7.6732177699999999</c:v>
                </c:pt>
                <c:pt idx="679">
                  <c:v>-7.6705017099999999</c:v>
                </c:pt>
                <c:pt idx="680">
                  <c:v>-7.6696166999999997</c:v>
                </c:pt>
                <c:pt idx="681">
                  <c:v>-7.6696166999999997</c:v>
                </c:pt>
                <c:pt idx="682">
                  <c:v>-7.6724853499999996</c:v>
                </c:pt>
                <c:pt idx="683">
                  <c:v>-7.6726684599999997</c:v>
                </c:pt>
                <c:pt idx="684">
                  <c:v>-7.6719665499999996</c:v>
                </c:pt>
                <c:pt idx="685">
                  <c:v>-7.6724548300000004</c:v>
                </c:pt>
                <c:pt idx="686">
                  <c:v>-7.6725463899999999</c:v>
                </c:pt>
                <c:pt idx="687">
                  <c:v>-7.6745300299999997</c:v>
                </c:pt>
                <c:pt idx="688">
                  <c:v>-7.6745300299999997</c:v>
                </c:pt>
                <c:pt idx="689">
                  <c:v>-7.6707153300000002</c:v>
                </c:pt>
                <c:pt idx="690">
                  <c:v>-7.6712341300000002</c:v>
                </c:pt>
                <c:pt idx="691">
                  <c:v>-7.6712341300000002</c:v>
                </c:pt>
                <c:pt idx="692">
                  <c:v>-7.6689453099999998</c:v>
                </c:pt>
                <c:pt idx="693">
                  <c:v>-7.66610718</c:v>
                </c:pt>
                <c:pt idx="694">
                  <c:v>-7.6675109900000002</c:v>
                </c:pt>
                <c:pt idx="695">
                  <c:v>-7.6650695799999999</c:v>
                </c:pt>
                <c:pt idx="696">
                  <c:v>-7.6649780300000003</c:v>
                </c:pt>
                <c:pt idx="697">
                  <c:v>-7.6649780300000003</c:v>
                </c:pt>
                <c:pt idx="698">
                  <c:v>-7.6635131799999998</c:v>
                </c:pt>
                <c:pt idx="699">
                  <c:v>-7.6625976600000003</c:v>
                </c:pt>
                <c:pt idx="700">
                  <c:v>-7.6647338899999999</c:v>
                </c:pt>
                <c:pt idx="701">
                  <c:v>-7.6647338899999999</c:v>
                </c:pt>
                <c:pt idx="702">
                  <c:v>-7.6643066400000004</c:v>
                </c:pt>
                <c:pt idx="703">
                  <c:v>-7.6683654800000003</c:v>
                </c:pt>
                <c:pt idx="704">
                  <c:v>-7.6683654800000003</c:v>
                </c:pt>
                <c:pt idx="705">
                  <c:v>-7.6725463899999999</c:v>
                </c:pt>
                <c:pt idx="706">
                  <c:v>-7.6701354999999998</c:v>
                </c:pt>
                <c:pt idx="707">
                  <c:v>-7.6635437</c:v>
                </c:pt>
                <c:pt idx="708">
                  <c:v>-7.6635437</c:v>
                </c:pt>
                <c:pt idx="709">
                  <c:v>-7.6649780300000003</c:v>
                </c:pt>
                <c:pt idx="710">
                  <c:v>-7.6665649399999998</c:v>
                </c:pt>
                <c:pt idx="711">
                  <c:v>-7.6665649399999998</c:v>
                </c:pt>
                <c:pt idx="712">
                  <c:v>-7.6689147899999996</c:v>
                </c:pt>
                <c:pt idx="713">
                  <c:v>-7.6625671400000002</c:v>
                </c:pt>
                <c:pt idx="714">
                  <c:v>-7.6625671400000002</c:v>
                </c:pt>
                <c:pt idx="715">
                  <c:v>-7.6609191900000004</c:v>
                </c:pt>
                <c:pt idx="716">
                  <c:v>-7.6615600600000002</c:v>
                </c:pt>
                <c:pt idx="717">
                  <c:v>-7.6604309099999996</c:v>
                </c:pt>
                <c:pt idx="718">
                  <c:v>-7.6604309099999996</c:v>
                </c:pt>
                <c:pt idx="719">
                  <c:v>-7.6608581500000001</c:v>
                </c:pt>
                <c:pt idx="720">
                  <c:v>-7.6604614299999998</c:v>
                </c:pt>
                <c:pt idx="721">
                  <c:v>-7.6603088399999999</c:v>
                </c:pt>
                <c:pt idx="722">
                  <c:v>-7.6588745100000004</c:v>
                </c:pt>
                <c:pt idx="723">
                  <c:v>-7.65896606</c:v>
                </c:pt>
                <c:pt idx="724">
                  <c:v>-7.65896606</c:v>
                </c:pt>
                <c:pt idx="725">
                  <c:v>-7.65777588</c:v>
                </c:pt>
                <c:pt idx="726">
                  <c:v>-7.65353394</c:v>
                </c:pt>
                <c:pt idx="727">
                  <c:v>-7.6560974100000001</c:v>
                </c:pt>
                <c:pt idx="728">
                  <c:v>-7.6560974100000001</c:v>
                </c:pt>
                <c:pt idx="729">
                  <c:v>-7.6615295400000001</c:v>
                </c:pt>
                <c:pt idx="730">
                  <c:v>-7.6657714800000001</c:v>
                </c:pt>
                <c:pt idx="731">
                  <c:v>-7.6684265099999998</c:v>
                </c:pt>
                <c:pt idx="732">
                  <c:v>-7.6690063500000001</c:v>
                </c:pt>
                <c:pt idx="733">
                  <c:v>-7.6692199700000003</c:v>
                </c:pt>
                <c:pt idx="734">
                  <c:v>-7.6692199700000003</c:v>
                </c:pt>
                <c:pt idx="735">
                  <c:v>-7.6714172400000002</c:v>
                </c:pt>
                <c:pt idx="736">
                  <c:v>-7.6654968300000004</c:v>
                </c:pt>
                <c:pt idx="737">
                  <c:v>-7.6654968300000004</c:v>
                </c:pt>
                <c:pt idx="738">
                  <c:v>-7.6606140099999998</c:v>
                </c:pt>
                <c:pt idx="739">
                  <c:v>-7.6613769500000002</c:v>
                </c:pt>
                <c:pt idx="740">
                  <c:v>-7.6613769500000002</c:v>
                </c:pt>
                <c:pt idx="741">
                  <c:v>-7.6651916499999997</c:v>
                </c:pt>
                <c:pt idx="742">
                  <c:v>-7.6617736799999996</c:v>
                </c:pt>
                <c:pt idx="743">
                  <c:v>-7.66558838</c:v>
                </c:pt>
                <c:pt idx="744">
                  <c:v>-7.66558838</c:v>
                </c:pt>
                <c:pt idx="745">
                  <c:v>-7.6642150899999999</c:v>
                </c:pt>
                <c:pt idx="746">
                  <c:v>-7.6653137200000003</c:v>
                </c:pt>
                <c:pt idx="747">
                  <c:v>-7.6653137200000003</c:v>
                </c:pt>
                <c:pt idx="748">
                  <c:v>-7.6641540499999996</c:v>
                </c:pt>
                <c:pt idx="749">
                  <c:v>-7.65997314</c:v>
                </c:pt>
                <c:pt idx="750">
                  <c:v>-7.65997314</c:v>
                </c:pt>
                <c:pt idx="751">
                  <c:v>-7.6645813</c:v>
                </c:pt>
                <c:pt idx="752">
                  <c:v>-7.6605224600000001</c:v>
                </c:pt>
                <c:pt idx="753">
                  <c:v>-7.6617126500000001</c:v>
                </c:pt>
                <c:pt idx="754">
                  <c:v>-7.6617126500000001</c:v>
                </c:pt>
                <c:pt idx="755">
                  <c:v>-7.6611633299999999</c:v>
                </c:pt>
                <c:pt idx="756">
                  <c:v>-7.65606689</c:v>
                </c:pt>
                <c:pt idx="757">
                  <c:v>-7.6555175799999997</c:v>
                </c:pt>
                <c:pt idx="758">
                  <c:v>-7.65777588</c:v>
                </c:pt>
                <c:pt idx="759">
                  <c:v>-7.6571655300000003</c:v>
                </c:pt>
                <c:pt idx="760">
                  <c:v>-7.6571655300000003</c:v>
                </c:pt>
                <c:pt idx="761">
                  <c:v>-7.6589355499999998</c:v>
                </c:pt>
                <c:pt idx="762">
                  <c:v>-7.6569519000000001</c:v>
                </c:pt>
                <c:pt idx="763">
                  <c:v>-7.6557312</c:v>
                </c:pt>
                <c:pt idx="764">
                  <c:v>-7.6557312</c:v>
                </c:pt>
                <c:pt idx="765">
                  <c:v>-7.6569824200000003</c:v>
                </c:pt>
                <c:pt idx="766">
                  <c:v>-7.6548767099999999</c:v>
                </c:pt>
                <c:pt idx="767">
                  <c:v>-7.6531066900000004</c:v>
                </c:pt>
                <c:pt idx="768">
                  <c:v>-7.6560363799999998</c:v>
                </c:pt>
                <c:pt idx="769">
                  <c:v>-7.6575622599999997</c:v>
                </c:pt>
                <c:pt idx="770">
                  <c:v>-7.6575622599999997</c:v>
                </c:pt>
                <c:pt idx="771">
                  <c:v>-7.6587219199999996</c:v>
                </c:pt>
                <c:pt idx="772">
                  <c:v>-7.6588745100000004</c:v>
                </c:pt>
                <c:pt idx="773">
                  <c:v>-7.6590881299999998</c:v>
                </c:pt>
                <c:pt idx="774">
                  <c:v>-7.6590881299999998</c:v>
                </c:pt>
                <c:pt idx="775">
                  <c:v>-7.6600341800000002</c:v>
                </c:pt>
                <c:pt idx="776">
                  <c:v>-7.6577453599999998</c:v>
                </c:pt>
                <c:pt idx="777">
                  <c:v>-7.6606140099999998</c:v>
                </c:pt>
                <c:pt idx="778">
                  <c:v>-7.6606445299999999</c:v>
                </c:pt>
                <c:pt idx="779">
                  <c:v>-7.6646728499999996</c:v>
                </c:pt>
                <c:pt idx="780">
                  <c:v>-7.6646728499999996</c:v>
                </c:pt>
                <c:pt idx="781">
                  <c:v>-7.6688842800000003</c:v>
                </c:pt>
                <c:pt idx="782">
                  <c:v>-7.6625976600000003</c:v>
                </c:pt>
                <c:pt idx="783">
                  <c:v>-7.65930176</c:v>
                </c:pt>
                <c:pt idx="784">
                  <c:v>-7.65930176</c:v>
                </c:pt>
                <c:pt idx="785">
                  <c:v>-7.6611938500000001</c:v>
                </c:pt>
                <c:pt idx="786">
                  <c:v>-7.6611938500000001</c:v>
                </c:pt>
                <c:pt idx="787">
                  <c:v>-7.66033936</c:v>
                </c:pt>
                <c:pt idx="788">
                  <c:v>-7.6530761700000003</c:v>
                </c:pt>
                <c:pt idx="789">
                  <c:v>-7.6529540999999996</c:v>
                </c:pt>
                <c:pt idx="790">
                  <c:v>-7.6529540999999996</c:v>
                </c:pt>
                <c:pt idx="791">
                  <c:v>-7.6553344699999997</c:v>
                </c:pt>
                <c:pt idx="792">
                  <c:v>-7.6590576199999996</c:v>
                </c:pt>
                <c:pt idx="793">
                  <c:v>-7.6585998499999999</c:v>
                </c:pt>
                <c:pt idx="794">
                  <c:v>-7.6557312</c:v>
                </c:pt>
                <c:pt idx="795">
                  <c:v>-7.6593933099999996</c:v>
                </c:pt>
                <c:pt idx="796">
                  <c:v>-7.6593933099999996</c:v>
                </c:pt>
                <c:pt idx="797">
                  <c:v>-7.6633605999999999</c:v>
                </c:pt>
                <c:pt idx="798">
                  <c:v>-7.6622619600000004</c:v>
                </c:pt>
                <c:pt idx="799">
                  <c:v>-7.6587524399999998</c:v>
                </c:pt>
                <c:pt idx="800">
                  <c:v>-7.6587524399999998</c:v>
                </c:pt>
                <c:pt idx="801">
                  <c:v>-7.6576232900000001</c:v>
                </c:pt>
                <c:pt idx="802">
                  <c:v>-7.6604003900000004</c:v>
                </c:pt>
                <c:pt idx="803">
                  <c:v>-7.6587829599999999</c:v>
                </c:pt>
                <c:pt idx="804">
                  <c:v>-7.6557922400000002</c:v>
                </c:pt>
                <c:pt idx="805">
                  <c:v>-7.6520996099999996</c:v>
                </c:pt>
                <c:pt idx="806">
                  <c:v>-7.6520996099999996</c:v>
                </c:pt>
                <c:pt idx="807">
                  <c:v>-7.6545715300000001</c:v>
                </c:pt>
                <c:pt idx="808">
                  <c:v>-7.6578674299999996</c:v>
                </c:pt>
                <c:pt idx="809">
                  <c:v>-7.6534423800000004</c:v>
                </c:pt>
                <c:pt idx="810">
                  <c:v>-7.6534423800000004</c:v>
                </c:pt>
                <c:pt idx="811">
                  <c:v>-7.6494445799999999</c:v>
                </c:pt>
                <c:pt idx="812">
                  <c:v>-7.6494445799999999</c:v>
                </c:pt>
                <c:pt idx="813">
                  <c:v>-7.6548461899999998</c:v>
                </c:pt>
                <c:pt idx="814">
                  <c:v>-7.65252686</c:v>
                </c:pt>
                <c:pt idx="815">
                  <c:v>-7.6527099600000001</c:v>
                </c:pt>
                <c:pt idx="816">
                  <c:v>-7.6527099600000001</c:v>
                </c:pt>
                <c:pt idx="817">
                  <c:v>-7.65386963</c:v>
                </c:pt>
                <c:pt idx="818">
                  <c:v>-7.6586608900000002</c:v>
                </c:pt>
                <c:pt idx="819">
                  <c:v>-7.6586608900000002</c:v>
                </c:pt>
                <c:pt idx="820">
                  <c:v>-7.6601867700000001</c:v>
                </c:pt>
                <c:pt idx="821">
                  <c:v>-7.6557006799999998</c:v>
                </c:pt>
                <c:pt idx="822">
                  <c:v>-7.6557006799999998</c:v>
                </c:pt>
                <c:pt idx="823">
                  <c:v>-7.6628112799999997</c:v>
                </c:pt>
                <c:pt idx="824">
                  <c:v>-7.6585693399999997</c:v>
                </c:pt>
                <c:pt idx="825">
                  <c:v>-7.6516113299999997</c:v>
                </c:pt>
                <c:pt idx="826">
                  <c:v>-7.6516113299999997</c:v>
                </c:pt>
                <c:pt idx="827">
                  <c:v>-7.6468505899999997</c:v>
                </c:pt>
                <c:pt idx="828">
                  <c:v>-7.6481933599999996</c:v>
                </c:pt>
                <c:pt idx="829">
                  <c:v>-7.6478576699999996</c:v>
                </c:pt>
                <c:pt idx="830">
                  <c:v>-7.64486694</c:v>
                </c:pt>
                <c:pt idx="831">
                  <c:v>-7.6483459500000004</c:v>
                </c:pt>
                <c:pt idx="832">
                  <c:v>-7.6483459500000004</c:v>
                </c:pt>
                <c:pt idx="833">
                  <c:v>-7.6549682600000004</c:v>
                </c:pt>
                <c:pt idx="834">
                  <c:v>-7.6553039600000004</c:v>
                </c:pt>
                <c:pt idx="835">
                  <c:v>-7.6572570799999999</c:v>
                </c:pt>
                <c:pt idx="836">
                  <c:v>-7.6572570799999999</c:v>
                </c:pt>
                <c:pt idx="837">
                  <c:v>-7.6514282199999997</c:v>
                </c:pt>
                <c:pt idx="838">
                  <c:v>-7.6544494600000004</c:v>
                </c:pt>
                <c:pt idx="839">
                  <c:v>-7.6561889599999997</c:v>
                </c:pt>
                <c:pt idx="840">
                  <c:v>-7.6589355499999998</c:v>
                </c:pt>
                <c:pt idx="841">
                  <c:v>-7.6570739699999999</c:v>
                </c:pt>
                <c:pt idx="842">
                  <c:v>-7.6570739699999999</c:v>
                </c:pt>
                <c:pt idx="843">
                  <c:v>-7.6571350100000002</c:v>
                </c:pt>
                <c:pt idx="844">
                  <c:v>-7.6582031300000004</c:v>
                </c:pt>
                <c:pt idx="845">
                  <c:v>-7.6582031300000004</c:v>
                </c:pt>
                <c:pt idx="846">
                  <c:v>-7.6589965800000002</c:v>
                </c:pt>
                <c:pt idx="847">
                  <c:v>-7.6542968800000004</c:v>
                </c:pt>
                <c:pt idx="848">
                  <c:v>-7.6542968800000004</c:v>
                </c:pt>
                <c:pt idx="849">
                  <c:v>-7.65420532</c:v>
                </c:pt>
                <c:pt idx="850">
                  <c:v>-7.6579589800000001</c:v>
                </c:pt>
                <c:pt idx="851">
                  <c:v>-7.6575317399999996</c:v>
                </c:pt>
                <c:pt idx="852">
                  <c:v>-7.6575317399999996</c:v>
                </c:pt>
                <c:pt idx="853">
                  <c:v>-7.6534728999999997</c:v>
                </c:pt>
                <c:pt idx="854">
                  <c:v>-7.65252686</c:v>
                </c:pt>
                <c:pt idx="855">
                  <c:v>-7.65252686</c:v>
                </c:pt>
                <c:pt idx="856">
                  <c:v>-7.65863037</c:v>
                </c:pt>
                <c:pt idx="857">
                  <c:v>-7.6593933099999996</c:v>
                </c:pt>
                <c:pt idx="858">
                  <c:v>-7.6593933099999996</c:v>
                </c:pt>
                <c:pt idx="859">
                  <c:v>-7.6556091300000002</c:v>
                </c:pt>
                <c:pt idx="860">
                  <c:v>-7.6585998499999999</c:v>
                </c:pt>
                <c:pt idx="861">
                  <c:v>-7.6568603499999996</c:v>
                </c:pt>
                <c:pt idx="862">
                  <c:v>-7.6568603499999996</c:v>
                </c:pt>
                <c:pt idx="863">
                  <c:v>-7.6557006799999998</c:v>
                </c:pt>
                <c:pt idx="864">
                  <c:v>-7.6567688</c:v>
                </c:pt>
                <c:pt idx="865">
                  <c:v>-7.6613159199999998</c:v>
                </c:pt>
                <c:pt idx="866">
                  <c:v>-7.6576232900000001</c:v>
                </c:pt>
                <c:pt idx="867">
                  <c:v>-7.65353394</c:v>
                </c:pt>
                <c:pt idx="868">
                  <c:v>-7.65353394</c:v>
                </c:pt>
                <c:pt idx="869">
                  <c:v>-7.6528320299999999</c:v>
                </c:pt>
                <c:pt idx="870">
                  <c:v>-7.65029907</c:v>
                </c:pt>
                <c:pt idx="871">
                  <c:v>-7.65029907</c:v>
                </c:pt>
                <c:pt idx="872">
                  <c:v>-7.6497192399999996</c:v>
                </c:pt>
                <c:pt idx="873">
                  <c:v>-7.6560363799999998</c:v>
                </c:pt>
                <c:pt idx="874">
                  <c:v>-7.6560363799999998</c:v>
                </c:pt>
                <c:pt idx="875">
                  <c:v>-7.6539916999999997</c:v>
                </c:pt>
                <c:pt idx="876">
                  <c:v>-7.6465454099999999</c:v>
                </c:pt>
                <c:pt idx="877">
                  <c:v>-7.64453125</c:v>
                </c:pt>
                <c:pt idx="878">
                  <c:v>-7.64453125</c:v>
                </c:pt>
                <c:pt idx="879">
                  <c:v>-7.6430664100000003</c:v>
                </c:pt>
                <c:pt idx="880">
                  <c:v>-7.64691162</c:v>
                </c:pt>
                <c:pt idx="881">
                  <c:v>-7.64691162</c:v>
                </c:pt>
                <c:pt idx="882">
                  <c:v>-7.6428833000000003</c:v>
                </c:pt>
                <c:pt idx="883">
                  <c:v>-7.64453125</c:v>
                </c:pt>
                <c:pt idx="884">
                  <c:v>-7.64453125</c:v>
                </c:pt>
                <c:pt idx="885">
                  <c:v>-7.64639282</c:v>
                </c:pt>
                <c:pt idx="886">
                  <c:v>-7.6460266099999998</c:v>
                </c:pt>
                <c:pt idx="887">
                  <c:v>-7.6460266099999998</c:v>
                </c:pt>
                <c:pt idx="888">
                  <c:v>-7.6428222699999999</c:v>
                </c:pt>
                <c:pt idx="889">
                  <c:v>-7.6464843800000004</c:v>
                </c:pt>
                <c:pt idx="890">
                  <c:v>-7.6473388699999996</c:v>
                </c:pt>
                <c:pt idx="891">
                  <c:v>-7.6467590300000001</c:v>
                </c:pt>
                <c:pt idx="892">
                  <c:v>-7.6453552199999999</c:v>
                </c:pt>
                <c:pt idx="893">
                  <c:v>-7.6523742700000001</c:v>
                </c:pt>
                <c:pt idx="894">
                  <c:v>-7.6523742700000001</c:v>
                </c:pt>
                <c:pt idx="895">
                  <c:v>-7.65438843</c:v>
                </c:pt>
                <c:pt idx="896">
                  <c:v>-7.6544189500000002</c:v>
                </c:pt>
                <c:pt idx="897">
                  <c:v>-7.6544189500000002</c:v>
                </c:pt>
                <c:pt idx="898">
                  <c:v>-7.6526489299999998</c:v>
                </c:pt>
                <c:pt idx="899">
                  <c:v>-7.6566467300000003</c:v>
                </c:pt>
                <c:pt idx="900">
                  <c:v>-7.6556396500000004</c:v>
                </c:pt>
                <c:pt idx="901">
                  <c:v>-7.6542968800000004</c:v>
                </c:pt>
                <c:pt idx="902">
                  <c:v>-7.6506347699999999</c:v>
                </c:pt>
                <c:pt idx="903">
                  <c:v>-7.6510009800000001</c:v>
                </c:pt>
                <c:pt idx="904">
                  <c:v>-7.6510009800000001</c:v>
                </c:pt>
                <c:pt idx="905">
                  <c:v>-7.6454162600000002</c:v>
                </c:pt>
                <c:pt idx="906">
                  <c:v>-7.6493530300000003</c:v>
                </c:pt>
                <c:pt idx="907">
                  <c:v>-7.6493530300000003</c:v>
                </c:pt>
                <c:pt idx="908">
                  <c:v>-7.6495056200000002</c:v>
                </c:pt>
                <c:pt idx="909">
                  <c:v>-7.6444397000000004</c:v>
                </c:pt>
                <c:pt idx="910">
                  <c:v>-7.6444397000000004</c:v>
                </c:pt>
                <c:pt idx="911">
                  <c:v>-7.6440429700000001</c:v>
                </c:pt>
                <c:pt idx="912">
                  <c:v>-7.6455688500000001</c:v>
                </c:pt>
                <c:pt idx="913">
                  <c:v>-7.6455688500000001</c:v>
                </c:pt>
                <c:pt idx="914">
                  <c:v>-7.6445922900000003</c:v>
                </c:pt>
                <c:pt idx="915">
                  <c:v>-7.6451415999999996</c:v>
                </c:pt>
                <c:pt idx="916">
                  <c:v>-7.6428222699999999</c:v>
                </c:pt>
                <c:pt idx="917">
                  <c:v>-7.6439819299999998</c:v>
                </c:pt>
                <c:pt idx="918">
                  <c:v>-7.6437683099999996</c:v>
                </c:pt>
                <c:pt idx="919">
                  <c:v>-7.6437683099999996</c:v>
                </c:pt>
                <c:pt idx="920">
                  <c:v>-7.6434021000000003</c:v>
                </c:pt>
                <c:pt idx="921">
                  <c:v>-7.6420288100000002</c:v>
                </c:pt>
                <c:pt idx="922">
                  <c:v>-7.6419677699999999</c:v>
                </c:pt>
                <c:pt idx="923">
                  <c:v>-7.6419677699999999</c:v>
                </c:pt>
                <c:pt idx="924">
                  <c:v>-7.64334106</c:v>
                </c:pt>
                <c:pt idx="925">
                  <c:v>-7.6412353499999996</c:v>
                </c:pt>
                <c:pt idx="926">
                  <c:v>-7.6383056600000003</c:v>
                </c:pt>
                <c:pt idx="927">
                  <c:v>-7.6424255399999996</c:v>
                </c:pt>
                <c:pt idx="928">
                  <c:v>-7.6490783699999998</c:v>
                </c:pt>
                <c:pt idx="929">
                  <c:v>-7.6490783699999998</c:v>
                </c:pt>
                <c:pt idx="930">
                  <c:v>-7.6472167999999998</c:v>
                </c:pt>
                <c:pt idx="931">
                  <c:v>-7.6461486799999996</c:v>
                </c:pt>
                <c:pt idx="932">
                  <c:v>-7.6453552199999999</c:v>
                </c:pt>
                <c:pt idx="933">
                  <c:v>-7.6453552199999999</c:v>
                </c:pt>
                <c:pt idx="934">
                  <c:v>-7.6479797400000002</c:v>
                </c:pt>
                <c:pt idx="935">
                  <c:v>-7.6495056200000002</c:v>
                </c:pt>
                <c:pt idx="936">
                  <c:v>-7.6495361300000004</c:v>
                </c:pt>
                <c:pt idx="937">
                  <c:v>-7.6533203099999998</c:v>
                </c:pt>
                <c:pt idx="938">
                  <c:v>-7.6518859900000002</c:v>
                </c:pt>
                <c:pt idx="939">
                  <c:v>-7.6494751000000001</c:v>
                </c:pt>
                <c:pt idx="940">
                  <c:v>-7.6494751000000001</c:v>
                </c:pt>
                <c:pt idx="941">
                  <c:v>-7.6439209000000004</c:v>
                </c:pt>
                <c:pt idx="942">
                  <c:v>-7.6422119100000003</c:v>
                </c:pt>
                <c:pt idx="943">
                  <c:v>-7.6422119100000003</c:v>
                </c:pt>
                <c:pt idx="944">
                  <c:v>-7.64572144</c:v>
                </c:pt>
                <c:pt idx="945">
                  <c:v>-7.6420593300000004</c:v>
                </c:pt>
                <c:pt idx="946">
                  <c:v>-7.6420593300000004</c:v>
                </c:pt>
                <c:pt idx="947">
                  <c:v>-7.6438293499999999</c:v>
                </c:pt>
                <c:pt idx="948">
                  <c:v>-7.64096069</c:v>
                </c:pt>
                <c:pt idx="949">
                  <c:v>-7.64096069</c:v>
                </c:pt>
                <c:pt idx="950">
                  <c:v>-7.6394042999999998</c:v>
                </c:pt>
                <c:pt idx="951">
                  <c:v>-7.6436462399999998</c:v>
                </c:pt>
                <c:pt idx="952">
                  <c:v>-7.6476135300000001</c:v>
                </c:pt>
                <c:pt idx="953">
                  <c:v>-7.6476135300000001</c:v>
                </c:pt>
                <c:pt idx="954">
                  <c:v>-7.6473083500000003</c:v>
                </c:pt>
                <c:pt idx="955">
                  <c:v>-7.6518859900000002</c:v>
                </c:pt>
                <c:pt idx="956">
                  <c:v>-7.6518859900000002</c:v>
                </c:pt>
                <c:pt idx="957">
                  <c:v>-7.6515197800000001</c:v>
                </c:pt>
                <c:pt idx="958">
                  <c:v>-7.6468810999999999</c:v>
                </c:pt>
                <c:pt idx="959">
                  <c:v>-7.6466979999999998</c:v>
                </c:pt>
                <c:pt idx="960">
                  <c:v>-7.6466979999999998</c:v>
                </c:pt>
                <c:pt idx="961">
                  <c:v>-7.6482238799999998</c:v>
                </c:pt>
                <c:pt idx="962">
                  <c:v>-7.6411438</c:v>
                </c:pt>
                <c:pt idx="963">
                  <c:v>-7.6397399899999998</c:v>
                </c:pt>
                <c:pt idx="964">
                  <c:v>-7.6398010300000001</c:v>
                </c:pt>
                <c:pt idx="965">
                  <c:v>-7.6429748499999999</c:v>
                </c:pt>
                <c:pt idx="966">
                  <c:v>-7.6429748499999999</c:v>
                </c:pt>
                <c:pt idx="967">
                  <c:v>-7.6424560499999998</c:v>
                </c:pt>
                <c:pt idx="968">
                  <c:v>-7.6410827599999998</c:v>
                </c:pt>
                <c:pt idx="969">
                  <c:v>-7.6399841300000002</c:v>
                </c:pt>
                <c:pt idx="970">
                  <c:v>-7.6399841300000002</c:v>
                </c:pt>
                <c:pt idx="971">
                  <c:v>-7.6331176799999998</c:v>
                </c:pt>
                <c:pt idx="972">
                  <c:v>-7.63638306</c:v>
                </c:pt>
                <c:pt idx="973">
                  <c:v>-7.63638306</c:v>
                </c:pt>
                <c:pt idx="974">
                  <c:v>-7.6380615199999999</c:v>
                </c:pt>
                <c:pt idx="975">
                  <c:v>-7.6407165499999996</c:v>
                </c:pt>
                <c:pt idx="976">
                  <c:v>-7.6407165499999996</c:v>
                </c:pt>
                <c:pt idx="977">
                  <c:v>-7.6405944799999999</c:v>
                </c:pt>
                <c:pt idx="978">
                  <c:v>-7.6410217300000003</c:v>
                </c:pt>
                <c:pt idx="979">
                  <c:v>-7.6428833000000003</c:v>
                </c:pt>
                <c:pt idx="980">
                  <c:v>-7.6425476100000003</c:v>
                </c:pt>
                <c:pt idx="981">
                  <c:v>-7.6396789600000004</c:v>
                </c:pt>
                <c:pt idx="982">
                  <c:v>-7.6389770500000003</c:v>
                </c:pt>
                <c:pt idx="983">
                  <c:v>-7.6389770500000003</c:v>
                </c:pt>
                <c:pt idx="984">
                  <c:v>-7.6398315400000003</c:v>
                </c:pt>
                <c:pt idx="985">
                  <c:v>-7.6364746099999996</c:v>
                </c:pt>
                <c:pt idx="986">
                  <c:v>-7.6364746099999996</c:v>
                </c:pt>
                <c:pt idx="987">
                  <c:v>-7.6368102999999996</c:v>
                </c:pt>
                <c:pt idx="988">
                  <c:v>-7.6330871599999996</c:v>
                </c:pt>
                <c:pt idx="989">
                  <c:v>-7.6304016099999998</c:v>
                </c:pt>
                <c:pt idx="990">
                  <c:v>-7.6285400399999999</c:v>
                </c:pt>
                <c:pt idx="991">
                  <c:v>-7.6374511700000003</c:v>
                </c:pt>
                <c:pt idx="992">
                  <c:v>-7.6374511700000003</c:v>
                </c:pt>
                <c:pt idx="993">
                  <c:v>-7.6410522500000004</c:v>
                </c:pt>
                <c:pt idx="994">
                  <c:v>-7.6374816900000004</c:v>
                </c:pt>
                <c:pt idx="995">
                  <c:v>-7.63653564</c:v>
                </c:pt>
                <c:pt idx="996">
                  <c:v>-7.63653564</c:v>
                </c:pt>
                <c:pt idx="997">
                  <c:v>-7.6383972199999999</c:v>
                </c:pt>
                <c:pt idx="998">
                  <c:v>-7.63400269</c:v>
                </c:pt>
                <c:pt idx="999">
                  <c:v>-7.63400269</c:v>
                </c:pt>
                <c:pt idx="1000">
                  <c:v>-7.6316833500000003</c:v>
                </c:pt>
                <c:pt idx="1001">
                  <c:v>-7.6360778800000002</c:v>
                </c:pt>
                <c:pt idx="1002">
                  <c:v>-7.6360778800000002</c:v>
                </c:pt>
                <c:pt idx="1003">
                  <c:v>-7.6380004899999996</c:v>
                </c:pt>
                <c:pt idx="1004">
                  <c:v>-7.6352539100000003</c:v>
                </c:pt>
                <c:pt idx="1005">
                  <c:v>-7.6303710899999997</c:v>
                </c:pt>
                <c:pt idx="1006">
                  <c:v>-7.6303710899999997</c:v>
                </c:pt>
                <c:pt idx="1007">
                  <c:v>-7.6267089800000001</c:v>
                </c:pt>
                <c:pt idx="1008">
                  <c:v>-7.6220397899999996</c:v>
                </c:pt>
                <c:pt idx="1009">
                  <c:v>-7.6220397899999996</c:v>
                </c:pt>
                <c:pt idx="1010">
                  <c:v>-7.6244506799999998</c:v>
                </c:pt>
                <c:pt idx="1011">
                  <c:v>-7.6311340300000001</c:v>
                </c:pt>
                <c:pt idx="1012">
                  <c:v>-7.6311340300000001</c:v>
                </c:pt>
                <c:pt idx="1013">
                  <c:v>-7.6323547400000002</c:v>
                </c:pt>
                <c:pt idx="1014">
                  <c:v>-7.6272277800000001</c:v>
                </c:pt>
                <c:pt idx="1015">
                  <c:v>-7.6264343300000004</c:v>
                </c:pt>
                <c:pt idx="1016">
                  <c:v>-7.6278991700000001</c:v>
                </c:pt>
                <c:pt idx="1017">
                  <c:v>-7.6301574700000003</c:v>
                </c:pt>
                <c:pt idx="1018">
                  <c:v>-7.6259460399999996</c:v>
                </c:pt>
                <c:pt idx="1019">
                  <c:v>-7.6259460399999996</c:v>
                </c:pt>
                <c:pt idx="1020">
                  <c:v>-7.6221008299999999</c:v>
                </c:pt>
                <c:pt idx="1021">
                  <c:v>-7.6214599600000001</c:v>
                </c:pt>
                <c:pt idx="1022">
                  <c:v>-7.6214599600000001</c:v>
                </c:pt>
                <c:pt idx="1023">
                  <c:v>-7.6199340800000002</c:v>
                </c:pt>
                <c:pt idx="1024">
                  <c:v>-7.6154479999999998</c:v>
                </c:pt>
                <c:pt idx="1025">
                  <c:v>-7.6148376500000001</c:v>
                </c:pt>
                <c:pt idx="1026">
                  <c:v>-7.6143188500000001</c:v>
                </c:pt>
                <c:pt idx="1027">
                  <c:v>-7.6145019500000002</c:v>
                </c:pt>
                <c:pt idx="1028">
                  <c:v>-7.6145019500000002</c:v>
                </c:pt>
                <c:pt idx="1029">
                  <c:v>-7.6104736300000004</c:v>
                </c:pt>
                <c:pt idx="1030">
                  <c:v>-7.6069335899999997</c:v>
                </c:pt>
                <c:pt idx="1031">
                  <c:v>-7.6102600100000002</c:v>
                </c:pt>
                <c:pt idx="1032">
                  <c:v>-7.6102600100000002</c:v>
                </c:pt>
                <c:pt idx="1033">
                  <c:v>-7.6109314000000001</c:v>
                </c:pt>
                <c:pt idx="1034">
                  <c:v>-7.60919189</c:v>
                </c:pt>
                <c:pt idx="1035">
                  <c:v>-7.6105346699999998</c:v>
                </c:pt>
                <c:pt idx="1036">
                  <c:v>-7.6068420400000001</c:v>
                </c:pt>
                <c:pt idx="1037">
                  <c:v>-7.6005248999999999</c:v>
                </c:pt>
                <c:pt idx="1038">
                  <c:v>-7.6005248999999999</c:v>
                </c:pt>
                <c:pt idx="1039">
                  <c:v>-7.6008300799999997</c:v>
                </c:pt>
                <c:pt idx="1040">
                  <c:v>-7.6029357900000001</c:v>
                </c:pt>
                <c:pt idx="1041">
                  <c:v>-7.6029357900000001</c:v>
                </c:pt>
                <c:pt idx="1042">
                  <c:v>-7.6007995599999996</c:v>
                </c:pt>
                <c:pt idx="1043">
                  <c:v>-7.5996398899999997</c:v>
                </c:pt>
                <c:pt idx="1044">
                  <c:v>-7.5996398899999997</c:v>
                </c:pt>
                <c:pt idx="1045">
                  <c:v>-7.5971679700000001</c:v>
                </c:pt>
                <c:pt idx="1046">
                  <c:v>-7.5985717800000003</c:v>
                </c:pt>
                <c:pt idx="1047">
                  <c:v>-7.6023254400000004</c:v>
                </c:pt>
                <c:pt idx="1048">
                  <c:v>-7.6023254400000004</c:v>
                </c:pt>
                <c:pt idx="1049">
                  <c:v>-7.60241699</c:v>
                </c:pt>
                <c:pt idx="1050">
                  <c:v>-7.60427856</c:v>
                </c:pt>
                <c:pt idx="1051">
                  <c:v>-7.6058654800000003</c:v>
                </c:pt>
                <c:pt idx="1052">
                  <c:v>-7.6023864699999999</c:v>
                </c:pt>
                <c:pt idx="1053">
                  <c:v>-7.59884644</c:v>
                </c:pt>
                <c:pt idx="1054">
                  <c:v>-7.59884644</c:v>
                </c:pt>
                <c:pt idx="1055">
                  <c:v>-7.5971984900000002</c:v>
                </c:pt>
                <c:pt idx="1056">
                  <c:v>-7.5978698700000002</c:v>
                </c:pt>
                <c:pt idx="1057">
                  <c:v>-7.5978698700000002</c:v>
                </c:pt>
                <c:pt idx="1058">
                  <c:v>-7.5940551799999998</c:v>
                </c:pt>
                <c:pt idx="1059">
                  <c:v>-7.5908203099999998</c:v>
                </c:pt>
                <c:pt idx="1060">
                  <c:v>-7.5915222199999999</c:v>
                </c:pt>
                <c:pt idx="1061">
                  <c:v>-7.59494019</c:v>
                </c:pt>
                <c:pt idx="1062">
                  <c:v>-7.5953064000000001</c:v>
                </c:pt>
                <c:pt idx="1063">
                  <c:v>-7.59408569</c:v>
                </c:pt>
                <c:pt idx="1064">
                  <c:v>-7.59408569</c:v>
                </c:pt>
                <c:pt idx="1065">
                  <c:v>-7.5912475600000002</c:v>
                </c:pt>
                <c:pt idx="1066">
                  <c:v>-7.5915832500000002</c:v>
                </c:pt>
                <c:pt idx="1067">
                  <c:v>-7.5915832500000002</c:v>
                </c:pt>
                <c:pt idx="1068">
                  <c:v>-7.5862426799999998</c:v>
                </c:pt>
                <c:pt idx="1069">
                  <c:v>-7.59136963</c:v>
                </c:pt>
                <c:pt idx="1070">
                  <c:v>-7.59136963</c:v>
                </c:pt>
                <c:pt idx="1071">
                  <c:v>-7.58798218</c:v>
                </c:pt>
                <c:pt idx="1072">
                  <c:v>-7.5826415999999996</c:v>
                </c:pt>
                <c:pt idx="1073">
                  <c:v>-7.5826415999999996</c:v>
                </c:pt>
                <c:pt idx="1074">
                  <c:v>-7.5820007299999999</c:v>
                </c:pt>
                <c:pt idx="1075">
                  <c:v>-7.5870666499999997</c:v>
                </c:pt>
                <c:pt idx="1076">
                  <c:v>-7.59255981</c:v>
                </c:pt>
                <c:pt idx="1077">
                  <c:v>-7.59255981</c:v>
                </c:pt>
                <c:pt idx="1078">
                  <c:v>-7.5895385700000002</c:v>
                </c:pt>
                <c:pt idx="1079">
                  <c:v>-7.5895385700000002</c:v>
                </c:pt>
                <c:pt idx="1080">
                  <c:v>-7.5928649899999998</c:v>
                </c:pt>
                <c:pt idx="1081">
                  <c:v>-7.5954284699999999</c:v>
                </c:pt>
                <c:pt idx="1082">
                  <c:v>-7.5923156699999996</c:v>
                </c:pt>
                <c:pt idx="1083">
                  <c:v>-7.5923156699999996</c:v>
                </c:pt>
                <c:pt idx="1084">
                  <c:v>-7.5870361300000004</c:v>
                </c:pt>
                <c:pt idx="1085">
                  <c:v>-7.5864257799999999</c:v>
                </c:pt>
                <c:pt idx="1086">
                  <c:v>-7.5884094199999996</c:v>
                </c:pt>
                <c:pt idx="1087">
                  <c:v>-7.5860900899999999</c:v>
                </c:pt>
                <c:pt idx="1088">
                  <c:v>-7.5866394000000001</c:v>
                </c:pt>
                <c:pt idx="1089">
                  <c:v>-7.5866394000000001</c:v>
                </c:pt>
                <c:pt idx="1090">
                  <c:v>-7.5853271500000004</c:v>
                </c:pt>
                <c:pt idx="1091">
                  <c:v>-7.5828552199999999</c:v>
                </c:pt>
                <c:pt idx="1092">
                  <c:v>-7.5805969199999996</c:v>
                </c:pt>
                <c:pt idx="1093">
                  <c:v>-7.5805969199999996</c:v>
                </c:pt>
                <c:pt idx="1094">
                  <c:v>-7.5825195299999999</c:v>
                </c:pt>
                <c:pt idx="1095">
                  <c:v>-7.5848388699999996</c:v>
                </c:pt>
                <c:pt idx="1096">
                  <c:v>-7.5848388699999996</c:v>
                </c:pt>
                <c:pt idx="1097">
                  <c:v>-7.5769958500000003</c:v>
                </c:pt>
                <c:pt idx="1098">
                  <c:v>-7.5819091800000002</c:v>
                </c:pt>
                <c:pt idx="1099">
                  <c:v>-7.5842895500000003</c:v>
                </c:pt>
                <c:pt idx="1100">
                  <c:v>-7.5842895500000003</c:v>
                </c:pt>
                <c:pt idx="1101">
                  <c:v>-7.5829162600000002</c:v>
                </c:pt>
                <c:pt idx="1102">
                  <c:v>-7.5833435099999997</c:v>
                </c:pt>
                <c:pt idx="1103">
                  <c:v>-7.5833435099999997</c:v>
                </c:pt>
                <c:pt idx="1104">
                  <c:v>-7.5876159699999999</c:v>
                </c:pt>
                <c:pt idx="1105">
                  <c:v>-7.5859375</c:v>
                </c:pt>
                <c:pt idx="1106">
                  <c:v>-7.5859375</c:v>
                </c:pt>
                <c:pt idx="1107">
                  <c:v>-7.5859375</c:v>
                </c:pt>
                <c:pt idx="1108">
                  <c:v>-7.58932495</c:v>
                </c:pt>
                <c:pt idx="1109">
                  <c:v>-7.58746338</c:v>
                </c:pt>
                <c:pt idx="1110">
                  <c:v>-7.58746338</c:v>
                </c:pt>
                <c:pt idx="1111">
                  <c:v>-7.5856628400000004</c:v>
                </c:pt>
                <c:pt idx="1112">
                  <c:v>-7.5866394000000001</c:v>
                </c:pt>
                <c:pt idx="1113">
                  <c:v>-7.5866394000000001</c:v>
                </c:pt>
                <c:pt idx="1114">
                  <c:v>-7.5935363799999998</c:v>
                </c:pt>
                <c:pt idx="1115">
                  <c:v>-7.5949707000000002</c:v>
                </c:pt>
                <c:pt idx="1116">
                  <c:v>-7.5949707000000002</c:v>
                </c:pt>
                <c:pt idx="1117">
                  <c:v>-7.5969848600000001</c:v>
                </c:pt>
                <c:pt idx="1118">
                  <c:v>-7.6005248999999999</c:v>
                </c:pt>
                <c:pt idx="1119">
                  <c:v>-7.6005248999999999</c:v>
                </c:pt>
                <c:pt idx="1120">
                  <c:v>-7.5967102100000004</c:v>
                </c:pt>
                <c:pt idx="1121">
                  <c:v>-7.5904846199999998</c:v>
                </c:pt>
                <c:pt idx="1122">
                  <c:v>-7.5894470199999997</c:v>
                </c:pt>
                <c:pt idx="1123">
                  <c:v>-7.5921020500000003</c:v>
                </c:pt>
                <c:pt idx="1124">
                  <c:v>-7.5932922400000002</c:v>
                </c:pt>
                <c:pt idx="1125">
                  <c:v>-7.59356689</c:v>
                </c:pt>
                <c:pt idx="1126">
                  <c:v>-7.59356689</c:v>
                </c:pt>
                <c:pt idx="1127">
                  <c:v>-7.5946655300000003</c:v>
                </c:pt>
                <c:pt idx="1128">
                  <c:v>-7.5955200200000004</c:v>
                </c:pt>
                <c:pt idx="1129">
                  <c:v>-7.5955200200000004</c:v>
                </c:pt>
                <c:pt idx="1130">
                  <c:v>-7.5966796900000002</c:v>
                </c:pt>
                <c:pt idx="1131">
                  <c:v>-7.6000976600000003</c:v>
                </c:pt>
                <c:pt idx="1132">
                  <c:v>-7.6002502400000003</c:v>
                </c:pt>
                <c:pt idx="1133">
                  <c:v>-7.6064147899999996</c:v>
                </c:pt>
                <c:pt idx="1134">
                  <c:v>-7.6072997999999998</c:v>
                </c:pt>
                <c:pt idx="1135">
                  <c:v>-7.6019592300000003</c:v>
                </c:pt>
                <c:pt idx="1136">
                  <c:v>-7.6019592300000003</c:v>
                </c:pt>
                <c:pt idx="1137">
                  <c:v>-7.6026916499999997</c:v>
                </c:pt>
                <c:pt idx="1138">
                  <c:v>-7.6044006299999998</c:v>
                </c:pt>
                <c:pt idx="1139">
                  <c:v>-7.6044006299999998</c:v>
                </c:pt>
                <c:pt idx="1140">
                  <c:v>-7.60665894</c:v>
                </c:pt>
                <c:pt idx="1141">
                  <c:v>-7.6075744600000004</c:v>
                </c:pt>
                <c:pt idx="1142">
                  <c:v>-7.6075744600000004</c:v>
                </c:pt>
                <c:pt idx="1143">
                  <c:v>-7.61309814</c:v>
                </c:pt>
                <c:pt idx="1144">
                  <c:v>-7.6152038600000003</c:v>
                </c:pt>
                <c:pt idx="1145">
                  <c:v>-7.6127014199999996</c:v>
                </c:pt>
                <c:pt idx="1146">
                  <c:v>-7.6127014199999996</c:v>
                </c:pt>
                <c:pt idx="1147">
                  <c:v>-7.6132507299999999</c:v>
                </c:pt>
                <c:pt idx="1148">
                  <c:v>-7.6145324700000003</c:v>
                </c:pt>
                <c:pt idx="1149">
                  <c:v>-7.6145324700000003</c:v>
                </c:pt>
                <c:pt idx="1150">
                  <c:v>-7.6144103999999997</c:v>
                </c:pt>
                <c:pt idx="1151">
                  <c:v>-7.61804199</c:v>
                </c:pt>
                <c:pt idx="1152">
                  <c:v>-7.61804199</c:v>
                </c:pt>
                <c:pt idx="1153">
                  <c:v>-7.6188964800000001</c:v>
                </c:pt>
                <c:pt idx="1154">
                  <c:v>-7.6177368200000002</c:v>
                </c:pt>
                <c:pt idx="1155">
                  <c:v>-7.6177368200000002</c:v>
                </c:pt>
                <c:pt idx="1156">
                  <c:v>-7.6156310999999999</c:v>
                </c:pt>
                <c:pt idx="1157">
                  <c:v>-7.6190185499999998</c:v>
                </c:pt>
                <c:pt idx="1158">
                  <c:v>-7.6227111799999996</c:v>
                </c:pt>
                <c:pt idx="1159">
                  <c:v>-7.6227111799999996</c:v>
                </c:pt>
                <c:pt idx="1160">
                  <c:v>-7.6123352100000004</c:v>
                </c:pt>
                <c:pt idx="1161">
                  <c:v>-7.6178588899999999</c:v>
                </c:pt>
                <c:pt idx="1162">
                  <c:v>-7.6178588899999999</c:v>
                </c:pt>
                <c:pt idx="1163">
                  <c:v>-7.6227111799999996</c:v>
                </c:pt>
                <c:pt idx="1164">
                  <c:v>-7.62414551</c:v>
                </c:pt>
                <c:pt idx="1165">
                  <c:v>-7.6246948200000002</c:v>
                </c:pt>
                <c:pt idx="1166">
                  <c:v>-7.6246948200000002</c:v>
                </c:pt>
                <c:pt idx="1167">
                  <c:v>-7.6277771000000003</c:v>
                </c:pt>
                <c:pt idx="1168">
                  <c:v>-7.6286926299999998</c:v>
                </c:pt>
                <c:pt idx="1169">
                  <c:v>-7.62585449</c:v>
                </c:pt>
                <c:pt idx="1170">
                  <c:v>-7.6301879899999996</c:v>
                </c:pt>
                <c:pt idx="1171">
                  <c:v>-7.6338195799999999</c:v>
                </c:pt>
                <c:pt idx="1172">
                  <c:v>-7.6338195799999999</c:v>
                </c:pt>
                <c:pt idx="1173">
                  <c:v>-7.6305541999999997</c:v>
                </c:pt>
                <c:pt idx="1174">
                  <c:v>-7.6299438500000001</c:v>
                </c:pt>
                <c:pt idx="1175">
                  <c:v>-7.6299438500000001</c:v>
                </c:pt>
                <c:pt idx="1176">
                  <c:v>-7.6318969699999997</c:v>
                </c:pt>
                <c:pt idx="1177">
                  <c:v>-7.6323547400000002</c:v>
                </c:pt>
                <c:pt idx="1178">
                  <c:v>-7.6323547400000002</c:v>
                </c:pt>
                <c:pt idx="1179">
                  <c:v>-7.6318359400000002</c:v>
                </c:pt>
                <c:pt idx="1180">
                  <c:v>-7.63619995</c:v>
                </c:pt>
                <c:pt idx="1181">
                  <c:v>-7.6356201199999996</c:v>
                </c:pt>
                <c:pt idx="1182">
                  <c:v>-7.6356201199999996</c:v>
                </c:pt>
                <c:pt idx="1183">
                  <c:v>-7.6341857900000001</c:v>
                </c:pt>
                <c:pt idx="1184">
                  <c:v>-7.63909912</c:v>
                </c:pt>
                <c:pt idx="1185">
                  <c:v>-7.63909912</c:v>
                </c:pt>
                <c:pt idx="1186">
                  <c:v>-7.64453125</c:v>
                </c:pt>
                <c:pt idx="1187">
                  <c:v>-7.6309814500000002</c:v>
                </c:pt>
                <c:pt idx="1188">
                  <c:v>-7.6309814500000002</c:v>
                </c:pt>
                <c:pt idx="1189">
                  <c:v>-7.6312255899999997</c:v>
                </c:pt>
                <c:pt idx="1190">
                  <c:v>-7.6382141099999998</c:v>
                </c:pt>
                <c:pt idx="1191">
                  <c:v>-7.6413269000000001</c:v>
                </c:pt>
                <c:pt idx="1192">
                  <c:v>-7.6413269000000001</c:v>
                </c:pt>
                <c:pt idx="1193">
                  <c:v>-7.6435546900000002</c:v>
                </c:pt>
                <c:pt idx="1194">
                  <c:v>-7.64471436</c:v>
                </c:pt>
                <c:pt idx="1195">
                  <c:v>-7.6445617700000001</c:v>
                </c:pt>
                <c:pt idx="1196">
                  <c:v>-7.6448974600000001</c:v>
                </c:pt>
                <c:pt idx="1197">
                  <c:v>-7.6454467800000003</c:v>
                </c:pt>
                <c:pt idx="1198">
                  <c:v>-7.6454467800000003</c:v>
                </c:pt>
                <c:pt idx="1199">
                  <c:v>-7.6442565900000004</c:v>
                </c:pt>
                <c:pt idx="1200">
                  <c:v>-7.6413574200000003</c:v>
                </c:pt>
                <c:pt idx="1201">
                  <c:v>-7.6413574200000003</c:v>
                </c:pt>
                <c:pt idx="1202">
                  <c:v>-7.6378784199999998</c:v>
                </c:pt>
                <c:pt idx="1203">
                  <c:v>-7.64028931</c:v>
                </c:pt>
                <c:pt idx="1204">
                  <c:v>-7.6468810999999999</c:v>
                </c:pt>
                <c:pt idx="1205">
                  <c:v>-7.6465454099999999</c:v>
                </c:pt>
                <c:pt idx="1206">
                  <c:v>-7.6412658699999998</c:v>
                </c:pt>
                <c:pt idx="1207">
                  <c:v>-7.6412658699999998</c:v>
                </c:pt>
                <c:pt idx="1208">
                  <c:v>-7.6454772899999996</c:v>
                </c:pt>
                <c:pt idx="1209">
                  <c:v>-7.6501464800000001</c:v>
                </c:pt>
                <c:pt idx="1210">
                  <c:v>-7.6489257799999999</c:v>
                </c:pt>
                <c:pt idx="1211">
                  <c:v>-7.6489257799999999</c:v>
                </c:pt>
                <c:pt idx="1212">
                  <c:v>-7.6473998999999999</c:v>
                </c:pt>
                <c:pt idx="1213">
                  <c:v>-7.6476135300000001</c:v>
                </c:pt>
                <c:pt idx="1214">
                  <c:v>-7.6518554700000001</c:v>
                </c:pt>
                <c:pt idx="1215">
                  <c:v>-7.6510620100000004</c:v>
                </c:pt>
                <c:pt idx="1216">
                  <c:v>-7.6537780800000004</c:v>
                </c:pt>
                <c:pt idx="1217">
                  <c:v>-7.6537780800000004</c:v>
                </c:pt>
                <c:pt idx="1218">
                  <c:v>-7.6553344699999997</c:v>
                </c:pt>
                <c:pt idx="1219">
                  <c:v>-7.6484069799999999</c:v>
                </c:pt>
                <c:pt idx="1220">
                  <c:v>-7.64929199</c:v>
                </c:pt>
                <c:pt idx="1221">
                  <c:v>-7.64929199</c:v>
                </c:pt>
                <c:pt idx="1222">
                  <c:v>-7.6539306600000003</c:v>
                </c:pt>
                <c:pt idx="1223">
                  <c:v>-7.6534728999999997</c:v>
                </c:pt>
                <c:pt idx="1224">
                  <c:v>-7.6534728999999997</c:v>
                </c:pt>
                <c:pt idx="1225">
                  <c:v>-7.6546020500000003</c:v>
                </c:pt>
                <c:pt idx="1226">
                  <c:v>-7.6524963399999999</c:v>
                </c:pt>
                <c:pt idx="1227">
                  <c:v>-7.6524963399999999</c:v>
                </c:pt>
                <c:pt idx="1228">
                  <c:v>-7.6540527300000001</c:v>
                </c:pt>
                <c:pt idx="1229">
                  <c:v>-7.6517639199999996</c:v>
                </c:pt>
                <c:pt idx="1230">
                  <c:v>-7.6548767099999999</c:v>
                </c:pt>
                <c:pt idx="1231">
                  <c:v>-7.6540222199999999</c:v>
                </c:pt>
                <c:pt idx="1232">
                  <c:v>-7.6545410199999999</c:v>
                </c:pt>
                <c:pt idx="1233">
                  <c:v>-7.6572265599999998</c:v>
                </c:pt>
                <c:pt idx="1234">
                  <c:v>-7.6572265599999998</c:v>
                </c:pt>
                <c:pt idx="1235">
                  <c:v>-7.6579589800000001</c:v>
                </c:pt>
                <c:pt idx="1236">
                  <c:v>-7.6595764199999996</c:v>
                </c:pt>
                <c:pt idx="1237">
                  <c:v>-7.6595764199999996</c:v>
                </c:pt>
                <c:pt idx="1238">
                  <c:v>-7.6577453599999998</c:v>
                </c:pt>
                <c:pt idx="1239">
                  <c:v>-7.65319824</c:v>
                </c:pt>
                <c:pt idx="1240">
                  <c:v>-7.6532897899999996</c:v>
                </c:pt>
                <c:pt idx="1241">
                  <c:v>-7.6556396500000004</c:v>
                </c:pt>
                <c:pt idx="1242">
                  <c:v>-7.6574096699999998</c:v>
                </c:pt>
                <c:pt idx="1243">
                  <c:v>-7.6541137700000004</c:v>
                </c:pt>
                <c:pt idx="1244">
                  <c:v>-7.6541137700000004</c:v>
                </c:pt>
                <c:pt idx="1245">
                  <c:v>-7.6518859900000002</c:v>
                </c:pt>
                <c:pt idx="1246">
                  <c:v>-7.6546020500000003</c:v>
                </c:pt>
                <c:pt idx="1247">
                  <c:v>-7.6546020500000003</c:v>
                </c:pt>
                <c:pt idx="1248">
                  <c:v>-7.6559448200000002</c:v>
                </c:pt>
                <c:pt idx="1249">
                  <c:v>-7.65625</c:v>
                </c:pt>
                <c:pt idx="1250">
                  <c:v>-7.65625</c:v>
                </c:pt>
                <c:pt idx="1251">
                  <c:v>-7.6497192399999996</c:v>
                </c:pt>
                <c:pt idx="1252">
                  <c:v>-7.6495056200000002</c:v>
                </c:pt>
                <c:pt idx="1253">
                  <c:v>-7.65252686</c:v>
                </c:pt>
                <c:pt idx="1254">
                  <c:v>-7.65252686</c:v>
                </c:pt>
                <c:pt idx="1255">
                  <c:v>-7.6495971699999998</c:v>
                </c:pt>
                <c:pt idx="1256">
                  <c:v>-7.65234375</c:v>
                </c:pt>
                <c:pt idx="1257">
                  <c:v>-7.6524047900000003</c:v>
                </c:pt>
                <c:pt idx="1258">
                  <c:v>-7.6518554700000001</c:v>
                </c:pt>
                <c:pt idx="1259">
                  <c:v>-7.6529846199999998</c:v>
                </c:pt>
                <c:pt idx="1260">
                  <c:v>-7.6529846199999998</c:v>
                </c:pt>
                <c:pt idx="1261">
                  <c:v>-7.6466674799999996</c:v>
                </c:pt>
                <c:pt idx="1262">
                  <c:v>-7.6468200700000004</c:v>
                </c:pt>
                <c:pt idx="1263">
                  <c:v>-7.6486511200000002</c:v>
                </c:pt>
                <c:pt idx="1264">
                  <c:v>-7.6486511200000002</c:v>
                </c:pt>
                <c:pt idx="1265">
                  <c:v>-7.6473388699999996</c:v>
                </c:pt>
                <c:pt idx="1266">
                  <c:v>-7.6458435099999997</c:v>
                </c:pt>
                <c:pt idx="1267">
                  <c:v>-7.6458129899999996</c:v>
                </c:pt>
                <c:pt idx="1268">
                  <c:v>-7.6490783699999998</c:v>
                </c:pt>
                <c:pt idx="1269">
                  <c:v>-7.6519470199999997</c:v>
                </c:pt>
                <c:pt idx="1270">
                  <c:v>-7.6519470199999997</c:v>
                </c:pt>
                <c:pt idx="1271">
                  <c:v>-7.6476440400000003</c:v>
                </c:pt>
                <c:pt idx="1272">
                  <c:v>-7.6476440400000003</c:v>
                </c:pt>
                <c:pt idx="1273">
                  <c:v>-7.6432800299999997</c:v>
                </c:pt>
                <c:pt idx="1274">
                  <c:v>-7.6413269000000001</c:v>
                </c:pt>
                <c:pt idx="1275">
                  <c:v>-7.6403808599999996</c:v>
                </c:pt>
                <c:pt idx="1276">
                  <c:v>-7.6403808599999996</c:v>
                </c:pt>
                <c:pt idx="1277">
                  <c:v>-7.6378173800000004</c:v>
                </c:pt>
                <c:pt idx="1278">
                  <c:v>-7.63638306</c:v>
                </c:pt>
                <c:pt idx="1279">
                  <c:v>-7.63638306</c:v>
                </c:pt>
                <c:pt idx="1280">
                  <c:v>-7.63433838</c:v>
                </c:pt>
                <c:pt idx="1281">
                  <c:v>-7.6371765099999998</c:v>
                </c:pt>
                <c:pt idx="1282">
                  <c:v>-7.6371765099999998</c:v>
                </c:pt>
                <c:pt idx="1283">
                  <c:v>-7.64080811</c:v>
                </c:pt>
                <c:pt idx="1284">
                  <c:v>-7.6383056600000003</c:v>
                </c:pt>
                <c:pt idx="1285">
                  <c:v>-7.6354980499999998</c:v>
                </c:pt>
                <c:pt idx="1286">
                  <c:v>-7.63909912</c:v>
                </c:pt>
                <c:pt idx="1287">
                  <c:v>-7.6418457000000002</c:v>
                </c:pt>
                <c:pt idx="1288">
                  <c:v>-7.6418457000000002</c:v>
                </c:pt>
                <c:pt idx="1289">
                  <c:v>-7.6400451699999996</c:v>
                </c:pt>
                <c:pt idx="1290">
                  <c:v>-7.6344909699999999</c:v>
                </c:pt>
                <c:pt idx="1291">
                  <c:v>-7.6307067899999996</c:v>
                </c:pt>
                <c:pt idx="1292">
                  <c:v>-7.6307067899999996</c:v>
                </c:pt>
                <c:pt idx="1293">
                  <c:v>-7.6349182100000004</c:v>
                </c:pt>
                <c:pt idx="1294">
                  <c:v>-7.6375427199999999</c:v>
                </c:pt>
                <c:pt idx="1295">
                  <c:v>-7.6375427199999999</c:v>
                </c:pt>
                <c:pt idx="1296">
                  <c:v>-7.6321105999999999</c:v>
                </c:pt>
                <c:pt idx="1297">
                  <c:v>-7.6302490199999999</c:v>
                </c:pt>
                <c:pt idx="1298">
                  <c:v>-7.6302490199999999</c:v>
                </c:pt>
                <c:pt idx="1299">
                  <c:v>-7.6341857900000001</c:v>
                </c:pt>
                <c:pt idx="1300">
                  <c:v>-7.6367797900000003</c:v>
                </c:pt>
                <c:pt idx="1301">
                  <c:v>-7.63485718</c:v>
                </c:pt>
                <c:pt idx="1302">
                  <c:v>-7.63485718</c:v>
                </c:pt>
                <c:pt idx="1303">
                  <c:v>-7.6311645500000003</c:v>
                </c:pt>
                <c:pt idx="1304">
                  <c:v>-7.6311645500000003</c:v>
                </c:pt>
                <c:pt idx="1305">
                  <c:v>-7.6371765099999998</c:v>
                </c:pt>
                <c:pt idx="1306">
                  <c:v>-7.6375122099999997</c:v>
                </c:pt>
                <c:pt idx="1307">
                  <c:v>-7.62908936</c:v>
                </c:pt>
                <c:pt idx="1308">
                  <c:v>-7.62908936</c:v>
                </c:pt>
                <c:pt idx="1309">
                  <c:v>-7.6275024399999998</c:v>
                </c:pt>
                <c:pt idx="1310">
                  <c:v>-7.6295471199999998</c:v>
                </c:pt>
                <c:pt idx="1311">
                  <c:v>-7.6317138699999996</c:v>
                </c:pt>
                <c:pt idx="1312">
                  <c:v>-7.6278381299999998</c:v>
                </c:pt>
                <c:pt idx="1313">
                  <c:v>-7.6217346199999998</c:v>
                </c:pt>
                <c:pt idx="1314">
                  <c:v>-7.6217346199999998</c:v>
                </c:pt>
                <c:pt idx="1315">
                  <c:v>-7.6220703099999998</c:v>
                </c:pt>
                <c:pt idx="1316">
                  <c:v>-7.6228637700000004</c:v>
                </c:pt>
                <c:pt idx="1317">
                  <c:v>-7.6249694799999999</c:v>
                </c:pt>
                <c:pt idx="1318">
                  <c:v>-7.6249694799999999</c:v>
                </c:pt>
                <c:pt idx="1319">
                  <c:v>-7.6259460399999996</c:v>
                </c:pt>
                <c:pt idx="1320">
                  <c:v>-7.6266479499999997</c:v>
                </c:pt>
                <c:pt idx="1321">
                  <c:v>-7.6235351600000003</c:v>
                </c:pt>
                <c:pt idx="1322">
                  <c:v>-7.6224975600000002</c:v>
                </c:pt>
                <c:pt idx="1323">
                  <c:v>-7.6262512200000003</c:v>
                </c:pt>
                <c:pt idx="1324">
                  <c:v>-7.6262512200000003</c:v>
                </c:pt>
                <c:pt idx="1325">
                  <c:v>-7.6272888200000004</c:v>
                </c:pt>
                <c:pt idx="1326">
                  <c:v>-7.6213989299999998</c:v>
                </c:pt>
                <c:pt idx="1327">
                  <c:v>-7.61480713</c:v>
                </c:pt>
                <c:pt idx="1328">
                  <c:v>-7.61480713</c:v>
                </c:pt>
                <c:pt idx="1329">
                  <c:v>-7.6117858900000002</c:v>
                </c:pt>
                <c:pt idx="1330">
                  <c:v>-7.6195373499999999</c:v>
                </c:pt>
                <c:pt idx="1331">
                  <c:v>-7.6215210000000004</c:v>
                </c:pt>
                <c:pt idx="1332">
                  <c:v>-7.6207885700000002</c:v>
                </c:pt>
                <c:pt idx="1333">
                  <c:v>-7.6172485400000003</c:v>
                </c:pt>
                <c:pt idx="1334">
                  <c:v>-7.6172485400000003</c:v>
                </c:pt>
                <c:pt idx="1335">
                  <c:v>-7.6135253900000004</c:v>
                </c:pt>
                <c:pt idx="1336">
                  <c:v>-7.6178894000000001</c:v>
                </c:pt>
                <c:pt idx="1337">
                  <c:v>-7.6178894000000001</c:v>
                </c:pt>
                <c:pt idx="1338">
                  <c:v>-7.6154479999999998</c:v>
                </c:pt>
                <c:pt idx="1339">
                  <c:v>-7.61514282</c:v>
                </c:pt>
                <c:pt idx="1340">
                  <c:v>-7.6115417499999998</c:v>
                </c:pt>
                <c:pt idx="1341">
                  <c:v>-7.6112060499999998</c:v>
                </c:pt>
                <c:pt idx="1342">
                  <c:v>-7.6074829099999999</c:v>
                </c:pt>
                <c:pt idx="1343">
                  <c:v>-7.6105041499999997</c:v>
                </c:pt>
                <c:pt idx="1344">
                  <c:v>-7.6105041499999997</c:v>
                </c:pt>
                <c:pt idx="1345">
                  <c:v>-7.6098022500000004</c:v>
                </c:pt>
                <c:pt idx="1346">
                  <c:v>-7.6096496599999996</c:v>
                </c:pt>
                <c:pt idx="1347">
                  <c:v>-7.6096496599999996</c:v>
                </c:pt>
                <c:pt idx="1348">
                  <c:v>-7.6083679200000001</c:v>
                </c:pt>
                <c:pt idx="1349">
                  <c:v>-7.6101989699999999</c:v>
                </c:pt>
                <c:pt idx="1350">
                  <c:v>-7.6101989699999999</c:v>
                </c:pt>
                <c:pt idx="1351">
                  <c:v>-7.6092224100000001</c:v>
                </c:pt>
                <c:pt idx="1352">
                  <c:v>-7.6088562</c:v>
                </c:pt>
                <c:pt idx="1353">
                  <c:v>-7.6101989699999999</c:v>
                </c:pt>
                <c:pt idx="1354">
                  <c:v>-7.6101989699999999</c:v>
                </c:pt>
                <c:pt idx="1355">
                  <c:v>-7.6106872599999997</c:v>
                </c:pt>
                <c:pt idx="1356">
                  <c:v>-7.6103210399999996</c:v>
                </c:pt>
                <c:pt idx="1357">
                  <c:v>-7.6103210399999996</c:v>
                </c:pt>
                <c:pt idx="1358">
                  <c:v>-7.6008605999999999</c:v>
                </c:pt>
                <c:pt idx="1359">
                  <c:v>-7.6040344199999996</c:v>
                </c:pt>
                <c:pt idx="1360">
                  <c:v>-7.6040344199999996</c:v>
                </c:pt>
                <c:pt idx="1361">
                  <c:v>-7.6038208000000003</c:v>
                </c:pt>
                <c:pt idx="1362">
                  <c:v>-7.60308838</c:v>
                </c:pt>
                <c:pt idx="1363">
                  <c:v>-7.5975647000000004</c:v>
                </c:pt>
                <c:pt idx="1364">
                  <c:v>-7.5975647000000004</c:v>
                </c:pt>
                <c:pt idx="1365">
                  <c:v>-7.6004333500000003</c:v>
                </c:pt>
                <c:pt idx="1366">
                  <c:v>-7.6000976600000003</c:v>
                </c:pt>
                <c:pt idx="1367">
                  <c:v>-7.6019592300000003</c:v>
                </c:pt>
                <c:pt idx="1368">
                  <c:v>-7.6016845699999998</c:v>
                </c:pt>
                <c:pt idx="1369">
                  <c:v>-7.6014099100000001</c:v>
                </c:pt>
                <c:pt idx="1370">
                  <c:v>-7.6014099100000001</c:v>
                </c:pt>
                <c:pt idx="1371">
                  <c:v>-7.6010742200000001</c:v>
                </c:pt>
                <c:pt idx="1372">
                  <c:v>-7.6040954599999999</c:v>
                </c:pt>
                <c:pt idx="1373">
                  <c:v>-7.6046447800000001</c:v>
                </c:pt>
                <c:pt idx="1374">
                  <c:v>-7.6046447800000001</c:v>
                </c:pt>
                <c:pt idx="1375">
                  <c:v>-7.60189819</c:v>
                </c:pt>
                <c:pt idx="1376">
                  <c:v>-7.5973815900000004</c:v>
                </c:pt>
                <c:pt idx="1377">
                  <c:v>-7.5990600600000002</c:v>
                </c:pt>
                <c:pt idx="1378">
                  <c:v>-7.5997924799999996</c:v>
                </c:pt>
                <c:pt idx="1379">
                  <c:v>-7.5971984900000002</c:v>
                </c:pt>
                <c:pt idx="1380">
                  <c:v>-7.5971984900000002</c:v>
                </c:pt>
                <c:pt idx="1381">
                  <c:v>-7.5872497599999997</c:v>
                </c:pt>
                <c:pt idx="1382">
                  <c:v>-7.5875244100000003</c:v>
                </c:pt>
                <c:pt idx="1383">
                  <c:v>-7.5916442899999996</c:v>
                </c:pt>
                <c:pt idx="1384">
                  <c:v>-7.5916442899999996</c:v>
                </c:pt>
                <c:pt idx="1385">
                  <c:v>-7.5924682600000004</c:v>
                </c:pt>
                <c:pt idx="1386">
                  <c:v>-7.5868530300000003</c:v>
                </c:pt>
                <c:pt idx="1387">
                  <c:v>-7.5906066900000004</c:v>
                </c:pt>
                <c:pt idx="1388">
                  <c:v>-7.5965271000000003</c:v>
                </c:pt>
                <c:pt idx="1389">
                  <c:v>-7.5941162100000001</c:v>
                </c:pt>
                <c:pt idx="1390">
                  <c:v>-7.5941162100000001</c:v>
                </c:pt>
                <c:pt idx="1391">
                  <c:v>-7.59188843</c:v>
                </c:pt>
                <c:pt idx="1392">
                  <c:v>-7.5918579099999999</c:v>
                </c:pt>
                <c:pt idx="1393">
                  <c:v>-7.59136963</c:v>
                </c:pt>
                <c:pt idx="1394">
                  <c:v>-7.59136963</c:v>
                </c:pt>
                <c:pt idx="1395">
                  <c:v>-7.5888366700000001</c:v>
                </c:pt>
                <c:pt idx="1396">
                  <c:v>-7.5846252400000003</c:v>
                </c:pt>
                <c:pt idx="1397">
                  <c:v>-7.5846252400000003</c:v>
                </c:pt>
                <c:pt idx="1398">
                  <c:v>-7.58865356</c:v>
                </c:pt>
                <c:pt idx="1399">
                  <c:v>-7.5836181600000003</c:v>
                </c:pt>
                <c:pt idx="1400">
                  <c:v>-7.5836181600000003</c:v>
                </c:pt>
                <c:pt idx="1401">
                  <c:v>-7.5798645000000002</c:v>
                </c:pt>
                <c:pt idx="1402">
                  <c:v>-7.5791015599999998</c:v>
                </c:pt>
                <c:pt idx="1403">
                  <c:v>-7.5873413100000002</c:v>
                </c:pt>
                <c:pt idx="1404">
                  <c:v>-7.5877075200000004</c:v>
                </c:pt>
                <c:pt idx="1405">
                  <c:v>-7.5834960899999997</c:v>
                </c:pt>
                <c:pt idx="1406">
                  <c:v>-7.5834960899999997</c:v>
                </c:pt>
                <c:pt idx="1407">
                  <c:v>-7.5835876500000001</c:v>
                </c:pt>
                <c:pt idx="1408">
                  <c:v>-7.5885009800000001</c:v>
                </c:pt>
                <c:pt idx="1409">
                  <c:v>-7.5905456500000001</c:v>
                </c:pt>
                <c:pt idx="1410">
                  <c:v>-7.5905456500000001</c:v>
                </c:pt>
                <c:pt idx="1411">
                  <c:v>-7.5881958000000003</c:v>
                </c:pt>
                <c:pt idx="1412">
                  <c:v>-7.5826110800000004</c:v>
                </c:pt>
                <c:pt idx="1413">
                  <c:v>-7.5826110800000004</c:v>
                </c:pt>
                <c:pt idx="1414">
                  <c:v>-7.5787353499999996</c:v>
                </c:pt>
                <c:pt idx="1415">
                  <c:v>-7.57540894</c:v>
                </c:pt>
                <c:pt idx="1416">
                  <c:v>-7.57540894</c:v>
                </c:pt>
                <c:pt idx="1417">
                  <c:v>-7.5739135700000002</c:v>
                </c:pt>
                <c:pt idx="1418">
                  <c:v>-7.5733337399999998</c:v>
                </c:pt>
                <c:pt idx="1419">
                  <c:v>-7.5770873999999999</c:v>
                </c:pt>
                <c:pt idx="1420">
                  <c:v>-7.5770873999999999</c:v>
                </c:pt>
                <c:pt idx="1421">
                  <c:v>-7.5851440400000003</c:v>
                </c:pt>
                <c:pt idx="1422">
                  <c:v>-7.5851440400000003</c:v>
                </c:pt>
                <c:pt idx="1423">
                  <c:v>-7.5821227999999996</c:v>
                </c:pt>
                <c:pt idx="1424">
                  <c:v>-7.5781860400000003</c:v>
                </c:pt>
                <c:pt idx="1425">
                  <c:v>-7.57897949</c:v>
                </c:pt>
                <c:pt idx="1426">
                  <c:v>-7.57897949</c:v>
                </c:pt>
                <c:pt idx="1427">
                  <c:v>-7.5777587899999999</c:v>
                </c:pt>
                <c:pt idx="1428">
                  <c:v>-7.57421875</c:v>
                </c:pt>
                <c:pt idx="1429">
                  <c:v>-7.5734558099999996</c:v>
                </c:pt>
                <c:pt idx="1430">
                  <c:v>-7.5704650899999999</c:v>
                </c:pt>
                <c:pt idx="1431">
                  <c:v>-7.5695800799999997</c:v>
                </c:pt>
                <c:pt idx="1432">
                  <c:v>-7.5695800799999997</c:v>
                </c:pt>
                <c:pt idx="1433">
                  <c:v>-7.5689392099999999</c:v>
                </c:pt>
                <c:pt idx="1434">
                  <c:v>-7.5646362299999996</c:v>
                </c:pt>
                <c:pt idx="1435">
                  <c:v>-7.5631103499999996</c:v>
                </c:pt>
                <c:pt idx="1436">
                  <c:v>-7.5631103499999996</c:v>
                </c:pt>
                <c:pt idx="1437">
                  <c:v>-7.5633850100000002</c:v>
                </c:pt>
                <c:pt idx="1438">
                  <c:v>-7.5659789999999996</c:v>
                </c:pt>
                <c:pt idx="1439">
                  <c:v>-7.5665588399999999</c:v>
                </c:pt>
                <c:pt idx="1440">
                  <c:v>-7.5657959000000004</c:v>
                </c:pt>
                <c:pt idx="1441">
                  <c:v>-7.5617980999999999</c:v>
                </c:pt>
                <c:pt idx="1442">
                  <c:v>-7.5617980999999999</c:v>
                </c:pt>
                <c:pt idx="1443">
                  <c:v>-7.5600891099999998</c:v>
                </c:pt>
                <c:pt idx="1444">
                  <c:v>-7.5570373499999999</c:v>
                </c:pt>
                <c:pt idx="1445">
                  <c:v>-7.5582885700000002</c:v>
                </c:pt>
                <c:pt idx="1446">
                  <c:v>-7.5582885700000002</c:v>
                </c:pt>
                <c:pt idx="1447">
                  <c:v>-7.5551452599999998</c:v>
                </c:pt>
                <c:pt idx="1448">
                  <c:v>-7.5539855999999999</c:v>
                </c:pt>
                <c:pt idx="1449">
                  <c:v>-7.5559997599999997</c:v>
                </c:pt>
                <c:pt idx="1450">
                  <c:v>-7.5599060099999997</c:v>
                </c:pt>
                <c:pt idx="1451">
                  <c:v>-7.5558166499999997</c:v>
                </c:pt>
                <c:pt idx="1452">
                  <c:v>-7.5558166499999997</c:v>
                </c:pt>
                <c:pt idx="1453">
                  <c:v>-7.5549011200000002</c:v>
                </c:pt>
                <c:pt idx="1454">
                  <c:v>-7.5590210000000004</c:v>
                </c:pt>
                <c:pt idx="1455">
                  <c:v>-7.5559692399999996</c:v>
                </c:pt>
                <c:pt idx="1456">
                  <c:v>-7.5559692399999996</c:v>
                </c:pt>
                <c:pt idx="1457">
                  <c:v>-7.5473938</c:v>
                </c:pt>
                <c:pt idx="1458">
                  <c:v>-7.5473938</c:v>
                </c:pt>
                <c:pt idx="1459">
                  <c:v>-7.5513915999999996</c:v>
                </c:pt>
                <c:pt idx="1460">
                  <c:v>-7.5481872599999997</c:v>
                </c:pt>
                <c:pt idx="1461">
                  <c:v>-7.5461730999999999</c:v>
                </c:pt>
                <c:pt idx="1462">
                  <c:v>-7.5461730999999999</c:v>
                </c:pt>
                <c:pt idx="1463">
                  <c:v>-7.5455322300000001</c:v>
                </c:pt>
                <c:pt idx="1464">
                  <c:v>-7.5461730999999999</c:v>
                </c:pt>
                <c:pt idx="1465">
                  <c:v>-7.5468444799999999</c:v>
                </c:pt>
                <c:pt idx="1466">
                  <c:v>-7.5468444799999999</c:v>
                </c:pt>
                <c:pt idx="1467">
                  <c:v>-7.5456542999999998</c:v>
                </c:pt>
                <c:pt idx="1468">
                  <c:v>-7.5456542999999998</c:v>
                </c:pt>
                <c:pt idx="1469">
                  <c:v>-7.5423584000000004</c:v>
                </c:pt>
                <c:pt idx="1470">
                  <c:v>-7.54144287</c:v>
                </c:pt>
                <c:pt idx="1471">
                  <c:v>-7.5348815900000004</c:v>
                </c:pt>
                <c:pt idx="1472">
                  <c:v>-7.5348815900000004</c:v>
                </c:pt>
                <c:pt idx="1473">
                  <c:v>-7.5397949200000003</c:v>
                </c:pt>
                <c:pt idx="1474">
                  <c:v>-7.5401611300000004</c:v>
                </c:pt>
                <c:pt idx="1475">
                  <c:v>-7.5423278800000002</c:v>
                </c:pt>
                <c:pt idx="1476">
                  <c:v>-7.5369262700000004</c:v>
                </c:pt>
                <c:pt idx="1477">
                  <c:v>-7.5399780300000003</c:v>
                </c:pt>
                <c:pt idx="1478">
                  <c:v>-7.5416564900000003</c:v>
                </c:pt>
                <c:pt idx="1479">
                  <c:v>-7.5416564900000003</c:v>
                </c:pt>
                <c:pt idx="1480">
                  <c:v>-7.5406799299999996</c:v>
                </c:pt>
                <c:pt idx="1481">
                  <c:v>-7.5332336399999997</c:v>
                </c:pt>
                <c:pt idx="1482">
                  <c:v>-7.5332336399999997</c:v>
                </c:pt>
                <c:pt idx="1483">
                  <c:v>-7.5305480999999999</c:v>
                </c:pt>
                <c:pt idx="1484">
                  <c:v>-7.5317688</c:v>
                </c:pt>
                <c:pt idx="1485">
                  <c:v>-7.5374450700000004</c:v>
                </c:pt>
                <c:pt idx="1486">
                  <c:v>-7.5345764199999996</c:v>
                </c:pt>
                <c:pt idx="1487">
                  <c:v>-7.5265502900000003</c:v>
                </c:pt>
                <c:pt idx="1488">
                  <c:v>-7.5265502900000003</c:v>
                </c:pt>
                <c:pt idx="1489">
                  <c:v>-7.5235595699999998</c:v>
                </c:pt>
                <c:pt idx="1490">
                  <c:v>-7.5269164999999996</c:v>
                </c:pt>
                <c:pt idx="1491">
                  <c:v>-7.5288085899999997</c:v>
                </c:pt>
                <c:pt idx="1492">
                  <c:v>-7.5288085899999997</c:v>
                </c:pt>
                <c:pt idx="1493">
                  <c:v>-7.53143311</c:v>
                </c:pt>
                <c:pt idx="1494">
                  <c:v>-7.5239563</c:v>
                </c:pt>
                <c:pt idx="1495">
                  <c:v>-7.5239563</c:v>
                </c:pt>
                <c:pt idx="1496">
                  <c:v>-7.5229492200000001</c:v>
                </c:pt>
                <c:pt idx="1497">
                  <c:v>-7.5205688500000001</c:v>
                </c:pt>
                <c:pt idx="1498">
                  <c:v>-7.5205688500000001</c:v>
                </c:pt>
                <c:pt idx="1499">
                  <c:v>-7.51800537</c:v>
                </c:pt>
                <c:pt idx="1500">
                  <c:v>-7.5137329099999999</c:v>
                </c:pt>
                <c:pt idx="1501">
                  <c:v>-7.5150146500000004</c:v>
                </c:pt>
                <c:pt idx="1502">
                  <c:v>-7.51223755</c:v>
                </c:pt>
                <c:pt idx="1503">
                  <c:v>-7.5138244600000004</c:v>
                </c:pt>
                <c:pt idx="1504">
                  <c:v>-7.5154113799999998</c:v>
                </c:pt>
                <c:pt idx="1505">
                  <c:v>-7.5154113799999998</c:v>
                </c:pt>
                <c:pt idx="1506">
                  <c:v>-7.5119323700000002</c:v>
                </c:pt>
                <c:pt idx="1507">
                  <c:v>-7.5055236799999996</c:v>
                </c:pt>
                <c:pt idx="1508">
                  <c:v>-7.5055236799999996</c:v>
                </c:pt>
                <c:pt idx="1509">
                  <c:v>-7.5055541999999997</c:v>
                </c:pt>
                <c:pt idx="1510">
                  <c:v>-7.5154724100000001</c:v>
                </c:pt>
                <c:pt idx="1511">
                  <c:v>-7.5173950200000004</c:v>
                </c:pt>
                <c:pt idx="1512">
                  <c:v>-7.51477051</c:v>
                </c:pt>
                <c:pt idx="1513">
                  <c:v>-7.5080871599999996</c:v>
                </c:pt>
                <c:pt idx="1514">
                  <c:v>-7.5067138699999996</c:v>
                </c:pt>
                <c:pt idx="1515">
                  <c:v>-7.5067138699999996</c:v>
                </c:pt>
                <c:pt idx="1516">
                  <c:v>-7.5112304700000001</c:v>
                </c:pt>
                <c:pt idx="1517">
                  <c:v>-7.51205444</c:v>
                </c:pt>
                <c:pt idx="1518">
                  <c:v>-7.51205444</c:v>
                </c:pt>
                <c:pt idx="1519">
                  <c:v>-7.5067748999999999</c:v>
                </c:pt>
                <c:pt idx="1520">
                  <c:v>-7.4985351600000003</c:v>
                </c:pt>
                <c:pt idx="1521">
                  <c:v>-7.4985351600000003</c:v>
                </c:pt>
                <c:pt idx="1522">
                  <c:v>-7.4984130899999997</c:v>
                </c:pt>
                <c:pt idx="1523">
                  <c:v>-7.50271606</c:v>
                </c:pt>
                <c:pt idx="1524">
                  <c:v>-7.50271606</c:v>
                </c:pt>
                <c:pt idx="1525">
                  <c:v>-7.5048828099999998</c:v>
                </c:pt>
                <c:pt idx="1526">
                  <c:v>-7.4985656699999996</c:v>
                </c:pt>
                <c:pt idx="1527">
                  <c:v>-7.4943542499999998</c:v>
                </c:pt>
                <c:pt idx="1528">
                  <c:v>-7.4943542499999998</c:v>
                </c:pt>
                <c:pt idx="1529">
                  <c:v>-7.4917602499999996</c:v>
                </c:pt>
                <c:pt idx="1530">
                  <c:v>-7.4917602499999996</c:v>
                </c:pt>
                <c:pt idx="1531">
                  <c:v>-7.4917602499999996</c:v>
                </c:pt>
                <c:pt idx="1532">
                  <c:v>-7.4844360400000003</c:v>
                </c:pt>
                <c:pt idx="1533">
                  <c:v>-7.4829406699999996</c:v>
                </c:pt>
                <c:pt idx="1534">
                  <c:v>-7.4829406699999996</c:v>
                </c:pt>
                <c:pt idx="1535">
                  <c:v>-7.4852600100000002</c:v>
                </c:pt>
                <c:pt idx="1536">
                  <c:v>-7.4887390099999998</c:v>
                </c:pt>
                <c:pt idx="1537">
                  <c:v>-7.4851684599999997</c:v>
                </c:pt>
                <c:pt idx="1538">
                  <c:v>-7.4815368700000002</c:v>
                </c:pt>
                <c:pt idx="1539">
                  <c:v>-7.4800720199999997</c:v>
                </c:pt>
                <c:pt idx="1540">
                  <c:v>-7.4782104499999997</c:v>
                </c:pt>
                <c:pt idx="1541">
                  <c:v>-7.4782104499999997</c:v>
                </c:pt>
                <c:pt idx="1542">
                  <c:v>-7.4796752900000003</c:v>
                </c:pt>
                <c:pt idx="1543">
                  <c:v>-7.4783935499999998</c:v>
                </c:pt>
                <c:pt idx="1544">
                  <c:v>-7.4783935499999998</c:v>
                </c:pt>
                <c:pt idx="1545">
                  <c:v>-7.47503662</c:v>
                </c:pt>
                <c:pt idx="1546">
                  <c:v>-7.4722595199999997</c:v>
                </c:pt>
                <c:pt idx="1547">
                  <c:v>-7.4680786100000001</c:v>
                </c:pt>
                <c:pt idx="1548">
                  <c:v>-7.4728698700000002</c:v>
                </c:pt>
                <c:pt idx="1549">
                  <c:v>-7.4747314500000002</c:v>
                </c:pt>
                <c:pt idx="1550">
                  <c:v>-7.4733581500000001</c:v>
                </c:pt>
                <c:pt idx="1551">
                  <c:v>-7.4733581500000001</c:v>
                </c:pt>
                <c:pt idx="1552">
                  <c:v>-7.4680175799999997</c:v>
                </c:pt>
                <c:pt idx="1553">
                  <c:v>-7.4641418499999999</c:v>
                </c:pt>
                <c:pt idx="1554">
                  <c:v>-7.4641418499999999</c:v>
                </c:pt>
                <c:pt idx="1555">
                  <c:v>-7.4657897899999996</c:v>
                </c:pt>
                <c:pt idx="1556">
                  <c:v>-7.4625549299999996</c:v>
                </c:pt>
                <c:pt idx="1557">
                  <c:v>-7.4572448700000002</c:v>
                </c:pt>
                <c:pt idx="1558">
                  <c:v>-7.4577331500000001</c:v>
                </c:pt>
                <c:pt idx="1559">
                  <c:v>-7.4610900899999999</c:v>
                </c:pt>
                <c:pt idx="1560">
                  <c:v>-7.4576110800000004</c:v>
                </c:pt>
                <c:pt idx="1561">
                  <c:v>-7.4576110800000004</c:v>
                </c:pt>
                <c:pt idx="1562">
                  <c:v>-7.4547729499999997</c:v>
                </c:pt>
                <c:pt idx="1563">
                  <c:v>-7.4550170900000001</c:v>
                </c:pt>
                <c:pt idx="1564">
                  <c:v>-7.4550170900000001</c:v>
                </c:pt>
                <c:pt idx="1565">
                  <c:v>-7.45907593</c:v>
                </c:pt>
                <c:pt idx="1566">
                  <c:v>-7.4528198200000002</c:v>
                </c:pt>
                <c:pt idx="1567">
                  <c:v>-7.4528198200000002</c:v>
                </c:pt>
                <c:pt idx="1568">
                  <c:v>-7.4530639599999997</c:v>
                </c:pt>
                <c:pt idx="1569">
                  <c:v>-7.4556274399999998</c:v>
                </c:pt>
                <c:pt idx="1570">
                  <c:v>-7.44869995</c:v>
                </c:pt>
                <c:pt idx="1571">
                  <c:v>-7.44869995</c:v>
                </c:pt>
                <c:pt idx="1572">
                  <c:v>-7.4429626500000001</c:v>
                </c:pt>
                <c:pt idx="1573">
                  <c:v>-7.44512939</c:v>
                </c:pt>
                <c:pt idx="1574">
                  <c:v>-7.4518432600000004</c:v>
                </c:pt>
                <c:pt idx="1575">
                  <c:v>-7.4518432600000004</c:v>
                </c:pt>
                <c:pt idx="1576">
                  <c:v>-7.4557800299999997</c:v>
                </c:pt>
                <c:pt idx="1577">
                  <c:v>-7.4557800299999997</c:v>
                </c:pt>
                <c:pt idx="1578">
                  <c:v>-7.4478759800000001</c:v>
                </c:pt>
                <c:pt idx="1579">
                  <c:v>-7.4434814500000002</c:v>
                </c:pt>
                <c:pt idx="1580">
                  <c:v>-7.4448547400000002</c:v>
                </c:pt>
                <c:pt idx="1581">
                  <c:v>-7.4448547400000002</c:v>
                </c:pt>
                <c:pt idx="1582">
                  <c:v>-7.44412231</c:v>
                </c:pt>
                <c:pt idx="1583">
                  <c:v>-7.4392089800000001</c:v>
                </c:pt>
                <c:pt idx="1584">
                  <c:v>-7.4408569299999998</c:v>
                </c:pt>
                <c:pt idx="1585">
                  <c:v>-7.44122314</c:v>
                </c:pt>
                <c:pt idx="1586">
                  <c:v>-7.4368896500000004</c:v>
                </c:pt>
                <c:pt idx="1587">
                  <c:v>-7.4368896500000004</c:v>
                </c:pt>
                <c:pt idx="1588">
                  <c:v>-7.43511963</c:v>
                </c:pt>
                <c:pt idx="1589">
                  <c:v>-7.4403076199999996</c:v>
                </c:pt>
                <c:pt idx="1590">
                  <c:v>-7.44226074</c:v>
                </c:pt>
                <c:pt idx="1591">
                  <c:v>-7.44226074</c:v>
                </c:pt>
                <c:pt idx="1592">
                  <c:v>-7.4392395000000002</c:v>
                </c:pt>
                <c:pt idx="1593">
                  <c:v>-7.4392395000000002</c:v>
                </c:pt>
                <c:pt idx="1594">
                  <c:v>-7.4403381299999998</c:v>
                </c:pt>
                <c:pt idx="1595">
                  <c:v>-7.4379272500000004</c:v>
                </c:pt>
                <c:pt idx="1596">
                  <c:v>-7.4319458000000003</c:v>
                </c:pt>
                <c:pt idx="1597">
                  <c:v>-7.4319458000000003</c:v>
                </c:pt>
                <c:pt idx="1598">
                  <c:v>-7.4295654300000002</c:v>
                </c:pt>
                <c:pt idx="1599">
                  <c:v>-7.4287109400000002</c:v>
                </c:pt>
                <c:pt idx="1600">
                  <c:v>-7.4300537100000001</c:v>
                </c:pt>
                <c:pt idx="1601">
                  <c:v>-7.4300537100000001</c:v>
                </c:pt>
                <c:pt idx="1602">
                  <c:v>-7.4263915999999996</c:v>
                </c:pt>
                <c:pt idx="1603">
                  <c:v>-7.4263915999999996</c:v>
                </c:pt>
                <c:pt idx="1604">
                  <c:v>-7.4237060499999998</c:v>
                </c:pt>
                <c:pt idx="1605">
                  <c:v>-7.4196166999999997</c:v>
                </c:pt>
                <c:pt idx="1606">
                  <c:v>-7.4212036100000001</c:v>
                </c:pt>
                <c:pt idx="1607">
                  <c:v>-7.4212036100000001</c:v>
                </c:pt>
                <c:pt idx="1608">
                  <c:v>-7.4201660199999999</c:v>
                </c:pt>
                <c:pt idx="1609">
                  <c:v>-7.4233093300000004</c:v>
                </c:pt>
                <c:pt idx="1610">
                  <c:v>-7.4224243200000002</c:v>
                </c:pt>
                <c:pt idx="1611">
                  <c:v>-7.4120483400000001</c:v>
                </c:pt>
                <c:pt idx="1612">
                  <c:v>-7.4137878400000004</c:v>
                </c:pt>
                <c:pt idx="1613">
                  <c:v>-7.4137878400000004</c:v>
                </c:pt>
                <c:pt idx="1614">
                  <c:v>-7.4185485800000004</c:v>
                </c:pt>
                <c:pt idx="1615">
                  <c:v>-7.4188842800000003</c:v>
                </c:pt>
                <c:pt idx="1616">
                  <c:v>-7.4160766599999999</c:v>
                </c:pt>
                <c:pt idx="1617">
                  <c:v>-7.4160766599999999</c:v>
                </c:pt>
                <c:pt idx="1618">
                  <c:v>-7.4170532199999997</c:v>
                </c:pt>
                <c:pt idx="1619">
                  <c:v>-7.4221801799999998</c:v>
                </c:pt>
                <c:pt idx="1620">
                  <c:v>-7.4221801799999998</c:v>
                </c:pt>
                <c:pt idx="1621">
                  <c:v>-7.4201354999999998</c:v>
                </c:pt>
                <c:pt idx="1622">
                  <c:v>-7.4186401399999999</c:v>
                </c:pt>
                <c:pt idx="1623">
                  <c:v>-7.4186401399999999</c:v>
                </c:pt>
                <c:pt idx="1624">
                  <c:v>-7.4169006299999998</c:v>
                </c:pt>
                <c:pt idx="1625">
                  <c:v>-7.4175414999999996</c:v>
                </c:pt>
                <c:pt idx="1626">
                  <c:v>-7.4219970699999998</c:v>
                </c:pt>
                <c:pt idx="1627">
                  <c:v>-7.4219970699999998</c:v>
                </c:pt>
                <c:pt idx="1628">
                  <c:v>-7.4176025399999999</c:v>
                </c:pt>
                <c:pt idx="1629">
                  <c:v>-7.4213562</c:v>
                </c:pt>
                <c:pt idx="1630">
                  <c:v>-7.4213562</c:v>
                </c:pt>
                <c:pt idx="1631">
                  <c:v>-7.4248962399999998</c:v>
                </c:pt>
                <c:pt idx="1632">
                  <c:v>-7.42102051</c:v>
                </c:pt>
                <c:pt idx="1633">
                  <c:v>-7.42102051</c:v>
                </c:pt>
                <c:pt idx="1634">
                  <c:v>-7.4163818399999997</c:v>
                </c:pt>
                <c:pt idx="1635">
                  <c:v>-7.4162597699999999</c:v>
                </c:pt>
                <c:pt idx="1636">
                  <c:v>-7.4167175299999997</c:v>
                </c:pt>
                <c:pt idx="1637">
                  <c:v>-7.41168213</c:v>
                </c:pt>
                <c:pt idx="1638">
                  <c:v>-7.4083557100000004</c:v>
                </c:pt>
                <c:pt idx="1639">
                  <c:v>-7.4083557100000004</c:v>
                </c:pt>
                <c:pt idx="1640">
                  <c:v>-7.4095459000000004</c:v>
                </c:pt>
                <c:pt idx="1641">
                  <c:v>-7.4171752900000003</c:v>
                </c:pt>
                <c:pt idx="1642">
                  <c:v>-7.4153442399999996</c:v>
                </c:pt>
                <c:pt idx="1643">
                  <c:v>-7.4153442399999996</c:v>
                </c:pt>
                <c:pt idx="1644">
                  <c:v>-7.4118652300000001</c:v>
                </c:pt>
                <c:pt idx="1645">
                  <c:v>-7.4118957500000002</c:v>
                </c:pt>
                <c:pt idx="1646">
                  <c:v>-7.4169006299999998</c:v>
                </c:pt>
                <c:pt idx="1647">
                  <c:v>-7.4166870100000004</c:v>
                </c:pt>
                <c:pt idx="1648">
                  <c:v>-7.4131164600000004</c:v>
                </c:pt>
                <c:pt idx="1649">
                  <c:v>-7.4131164600000004</c:v>
                </c:pt>
                <c:pt idx="1650">
                  <c:v>-7.4082641599999999</c:v>
                </c:pt>
                <c:pt idx="1651">
                  <c:v>-7.41033936</c:v>
                </c:pt>
                <c:pt idx="1652">
                  <c:v>-7.4098510700000002</c:v>
                </c:pt>
                <c:pt idx="1653">
                  <c:v>-7.4098510700000002</c:v>
                </c:pt>
                <c:pt idx="1654">
                  <c:v>-7.4100036600000001</c:v>
                </c:pt>
                <c:pt idx="1655">
                  <c:v>-7.4132995599999996</c:v>
                </c:pt>
                <c:pt idx="1656">
                  <c:v>-7.4132995599999996</c:v>
                </c:pt>
                <c:pt idx="1657">
                  <c:v>-7.4107055700000002</c:v>
                </c:pt>
                <c:pt idx="1658">
                  <c:v>-7.4112853999999997</c:v>
                </c:pt>
                <c:pt idx="1659">
                  <c:v>-7.4078674299999996</c:v>
                </c:pt>
                <c:pt idx="1660">
                  <c:v>-7.4078674299999996</c:v>
                </c:pt>
                <c:pt idx="1661">
                  <c:v>-7.4128417999999998</c:v>
                </c:pt>
                <c:pt idx="1662">
                  <c:v>-7.4114685099999997</c:v>
                </c:pt>
                <c:pt idx="1663">
                  <c:v>-7.4114685099999997</c:v>
                </c:pt>
                <c:pt idx="1664">
                  <c:v>-7.4100647000000004</c:v>
                </c:pt>
                <c:pt idx="1665">
                  <c:v>-7.4184570299999999</c:v>
                </c:pt>
                <c:pt idx="1666">
                  <c:v>-7.4184570299999999</c:v>
                </c:pt>
                <c:pt idx="1667">
                  <c:v>-7.4184265099999998</c:v>
                </c:pt>
                <c:pt idx="1668">
                  <c:v>-7.4242248499999999</c:v>
                </c:pt>
                <c:pt idx="1669">
                  <c:v>-7.4249572800000001</c:v>
                </c:pt>
                <c:pt idx="1670">
                  <c:v>-7.4249572800000001</c:v>
                </c:pt>
                <c:pt idx="1671">
                  <c:v>-7.4226379400000004</c:v>
                </c:pt>
                <c:pt idx="1672">
                  <c:v>-7.4228820799999999</c:v>
                </c:pt>
                <c:pt idx="1673">
                  <c:v>-7.4276733400000001</c:v>
                </c:pt>
                <c:pt idx="1674">
                  <c:v>-7.4294128400000004</c:v>
                </c:pt>
                <c:pt idx="1675">
                  <c:v>-7.4235229499999997</c:v>
                </c:pt>
                <c:pt idx="1676">
                  <c:v>-7.4235229499999997</c:v>
                </c:pt>
                <c:pt idx="1677">
                  <c:v>-7.4254150399999999</c:v>
                </c:pt>
                <c:pt idx="1678">
                  <c:v>-7.4275207500000002</c:v>
                </c:pt>
                <c:pt idx="1679">
                  <c:v>-7.4274902300000001</c:v>
                </c:pt>
                <c:pt idx="1680">
                  <c:v>-7.4274902300000001</c:v>
                </c:pt>
                <c:pt idx="1681">
                  <c:v>-7.4281005899999997</c:v>
                </c:pt>
                <c:pt idx="1682">
                  <c:v>-7.4306335399999996</c:v>
                </c:pt>
                <c:pt idx="1683">
                  <c:v>-7.4289245599999996</c:v>
                </c:pt>
                <c:pt idx="1684">
                  <c:v>-7.4264221199999998</c:v>
                </c:pt>
                <c:pt idx="1685">
                  <c:v>-7.4249877900000003</c:v>
                </c:pt>
                <c:pt idx="1686">
                  <c:v>-7.4249877900000003</c:v>
                </c:pt>
                <c:pt idx="1687">
                  <c:v>-7.4261779800000003</c:v>
                </c:pt>
                <c:pt idx="1688">
                  <c:v>-7.4260253900000004</c:v>
                </c:pt>
                <c:pt idx="1689">
                  <c:v>-7.4260253900000004</c:v>
                </c:pt>
                <c:pt idx="1690">
                  <c:v>-7.4319152800000001</c:v>
                </c:pt>
                <c:pt idx="1691">
                  <c:v>-7.43273926</c:v>
                </c:pt>
                <c:pt idx="1692">
                  <c:v>-7.43273926</c:v>
                </c:pt>
                <c:pt idx="1693">
                  <c:v>-7.4345703099999998</c:v>
                </c:pt>
                <c:pt idx="1694">
                  <c:v>-7.4342346199999998</c:v>
                </c:pt>
                <c:pt idx="1695">
                  <c:v>-7.4387512200000003</c:v>
                </c:pt>
                <c:pt idx="1696">
                  <c:v>-7.4387512200000003</c:v>
                </c:pt>
                <c:pt idx="1697">
                  <c:v>-7.4361572300000001</c:v>
                </c:pt>
                <c:pt idx="1698">
                  <c:v>-7.4373779300000002</c:v>
                </c:pt>
                <c:pt idx="1699">
                  <c:v>-7.4417724600000001</c:v>
                </c:pt>
                <c:pt idx="1700">
                  <c:v>-7.4432067899999996</c:v>
                </c:pt>
                <c:pt idx="1701">
                  <c:v>-7.44259644</c:v>
                </c:pt>
                <c:pt idx="1702">
                  <c:v>-7.44259644</c:v>
                </c:pt>
                <c:pt idx="1703">
                  <c:v>-7.4440612799999997</c:v>
                </c:pt>
                <c:pt idx="1704">
                  <c:v>-7.4445800799999997</c:v>
                </c:pt>
                <c:pt idx="1705">
                  <c:v>-7.4488220199999997</c:v>
                </c:pt>
                <c:pt idx="1706">
                  <c:v>-7.4488220199999997</c:v>
                </c:pt>
                <c:pt idx="1707">
                  <c:v>-7.44512939</c:v>
                </c:pt>
                <c:pt idx="1708">
                  <c:v>-7.4464721699999998</c:v>
                </c:pt>
                <c:pt idx="1709">
                  <c:v>-7.4479675299999997</c:v>
                </c:pt>
                <c:pt idx="1710">
                  <c:v>-7.4544067399999996</c:v>
                </c:pt>
                <c:pt idx="1711">
                  <c:v>-7.4514770500000003</c:v>
                </c:pt>
                <c:pt idx="1712">
                  <c:v>-7.4514770500000003</c:v>
                </c:pt>
                <c:pt idx="1713">
                  <c:v>-7.4498290999999996</c:v>
                </c:pt>
                <c:pt idx="1714">
                  <c:v>-7.4511413600000003</c:v>
                </c:pt>
                <c:pt idx="1715">
                  <c:v>-7.45498657</c:v>
                </c:pt>
                <c:pt idx="1716">
                  <c:v>-7.45498657</c:v>
                </c:pt>
                <c:pt idx="1717">
                  <c:v>-7.4489440900000004</c:v>
                </c:pt>
                <c:pt idx="1718">
                  <c:v>-7.4489440900000004</c:v>
                </c:pt>
                <c:pt idx="1719">
                  <c:v>-7.4487609900000002</c:v>
                </c:pt>
                <c:pt idx="1720">
                  <c:v>-7.4538269000000001</c:v>
                </c:pt>
                <c:pt idx="1721">
                  <c:v>-7.4518432600000004</c:v>
                </c:pt>
                <c:pt idx="1722">
                  <c:v>-7.4518432600000004</c:v>
                </c:pt>
                <c:pt idx="1723">
                  <c:v>-7.4510192899999996</c:v>
                </c:pt>
                <c:pt idx="1724">
                  <c:v>-7.4521789600000004</c:v>
                </c:pt>
                <c:pt idx="1725">
                  <c:v>-7.45755005</c:v>
                </c:pt>
                <c:pt idx="1726">
                  <c:v>-7.4550476100000003</c:v>
                </c:pt>
                <c:pt idx="1727">
                  <c:v>-7.45755005</c:v>
                </c:pt>
                <c:pt idx="1728">
                  <c:v>-7.45755005</c:v>
                </c:pt>
                <c:pt idx="1729">
                  <c:v>-7.4604797400000002</c:v>
                </c:pt>
                <c:pt idx="1730">
                  <c:v>-7.4645996099999996</c:v>
                </c:pt>
                <c:pt idx="1731">
                  <c:v>-7.4629516599999999</c:v>
                </c:pt>
                <c:pt idx="1732">
                  <c:v>-7.4629516599999999</c:v>
                </c:pt>
                <c:pt idx="1733">
                  <c:v>-7.4649047900000003</c:v>
                </c:pt>
                <c:pt idx="1734">
                  <c:v>-7.4638671900000002</c:v>
                </c:pt>
                <c:pt idx="1735">
                  <c:v>-7.4616394000000001</c:v>
                </c:pt>
                <c:pt idx="1736">
                  <c:v>-7.46365356</c:v>
                </c:pt>
                <c:pt idx="1737">
                  <c:v>-7.4673461899999998</c:v>
                </c:pt>
                <c:pt idx="1738">
                  <c:v>-7.4673461899999998</c:v>
                </c:pt>
                <c:pt idx="1739">
                  <c:v>-7.4696655300000003</c:v>
                </c:pt>
                <c:pt idx="1740">
                  <c:v>-7.4664611799999996</c:v>
                </c:pt>
                <c:pt idx="1741">
                  <c:v>-7.4666137700000004</c:v>
                </c:pt>
                <c:pt idx="1742">
                  <c:v>-7.4666137700000004</c:v>
                </c:pt>
                <c:pt idx="1743">
                  <c:v>-7.4484558099999996</c:v>
                </c:pt>
                <c:pt idx="1744">
                  <c:v>-7.4186706500000001</c:v>
                </c:pt>
                <c:pt idx="1745">
                  <c:v>-7.3984375</c:v>
                </c:pt>
                <c:pt idx="1746">
                  <c:v>-7.3791198700000002</c:v>
                </c:pt>
                <c:pt idx="1747">
                  <c:v>-7.3555908199999998</c:v>
                </c:pt>
                <c:pt idx="1748">
                  <c:v>-7.3555908199999998</c:v>
                </c:pt>
                <c:pt idx="1749">
                  <c:v>-7.32830811</c:v>
                </c:pt>
                <c:pt idx="1750">
                  <c:v>-7.3027343800000004</c:v>
                </c:pt>
                <c:pt idx="1751">
                  <c:v>-7.2767028800000002</c:v>
                </c:pt>
                <c:pt idx="1752">
                  <c:v>-7.2767028800000002</c:v>
                </c:pt>
                <c:pt idx="1753">
                  <c:v>-7.2227783199999998</c:v>
                </c:pt>
                <c:pt idx="1754">
                  <c:v>-7.2227783199999998</c:v>
                </c:pt>
                <c:pt idx="1755">
                  <c:v>-7.1936950700000004</c:v>
                </c:pt>
                <c:pt idx="1756">
                  <c:v>-7.1655273399999997</c:v>
                </c:pt>
                <c:pt idx="1757">
                  <c:v>-7.1357727100000004</c:v>
                </c:pt>
                <c:pt idx="1758">
                  <c:v>-7.1357727100000004</c:v>
                </c:pt>
                <c:pt idx="1759">
                  <c:v>-7.1064758299999999</c:v>
                </c:pt>
                <c:pt idx="1760">
                  <c:v>-7.0732116700000001</c:v>
                </c:pt>
                <c:pt idx="1761">
                  <c:v>-7.0432434099999996</c:v>
                </c:pt>
                <c:pt idx="1762">
                  <c:v>-7.0432434099999996</c:v>
                </c:pt>
                <c:pt idx="1763">
                  <c:v>-6.9772644000000001</c:v>
                </c:pt>
                <c:pt idx="1764">
                  <c:v>-6.9401855499999998</c:v>
                </c:pt>
                <c:pt idx="1765">
                  <c:v>-6.9401855499999998</c:v>
                </c:pt>
                <c:pt idx="1766">
                  <c:v>-6.9106445299999999</c:v>
                </c:pt>
                <c:pt idx="1767">
                  <c:v>-6.8767395000000002</c:v>
                </c:pt>
                <c:pt idx="1768">
                  <c:v>-6.8767395000000002</c:v>
                </c:pt>
                <c:pt idx="1769">
                  <c:v>-6.84494019</c:v>
                </c:pt>
                <c:pt idx="1770">
                  <c:v>-6.8086852999999996</c:v>
                </c:pt>
                <c:pt idx="1771">
                  <c:v>-6.7771911600000001</c:v>
                </c:pt>
                <c:pt idx="1772">
                  <c:v>-6.7432861300000004</c:v>
                </c:pt>
                <c:pt idx="1773">
                  <c:v>-6.7066345199999997</c:v>
                </c:pt>
                <c:pt idx="1774">
                  <c:v>-6.67578125</c:v>
                </c:pt>
                <c:pt idx="1775">
                  <c:v>-6.67578125</c:v>
                </c:pt>
                <c:pt idx="1776">
                  <c:v>-6.6448364299999998</c:v>
                </c:pt>
                <c:pt idx="1777">
                  <c:v>-6.609375</c:v>
                </c:pt>
                <c:pt idx="1778">
                  <c:v>-6.609375</c:v>
                </c:pt>
                <c:pt idx="1779">
                  <c:v>-6.5782165499999996</c:v>
                </c:pt>
                <c:pt idx="1780">
                  <c:v>-6.5085449200000003</c:v>
                </c:pt>
                <c:pt idx="1781">
                  <c:v>-6.5085449200000003</c:v>
                </c:pt>
                <c:pt idx="1782">
                  <c:v>-6.4744872999999998</c:v>
                </c:pt>
                <c:pt idx="1783">
                  <c:v>-6.4427185099999997</c:v>
                </c:pt>
                <c:pt idx="1784">
                  <c:v>-6.4063110400000003</c:v>
                </c:pt>
                <c:pt idx="1785">
                  <c:v>-6.4063110400000003</c:v>
                </c:pt>
                <c:pt idx="1786">
                  <c:v>-6.3751525899999999</c:v>
                </c:pt>
                <c:pt idx="1787">
                  <c:v>-6.34136963</c:v>
                </c:pt>
                <c:pt idx="1788">
                  <c:v>-6.34136963</c:v>
                </c:pt>
                <c:pt idx="1789">
                  <c:v>-6.2748718300000004</c:v>
                </c:pt>
                <c:pt idx="1790">
                  <c:v>-6.2389831500000001</c:v>
                </c:pt>
                <c:pt idx="1791">
                  <c:v>-6.2389831500000001</c:v>
                </c:pt>
                <c:pt idx="1792">
                  <c:v>-6.2079467800000003</c:v>
                </c:pt>
                <c:pt idx="1793">
                  <c:v>-6.1716003400000004</c:v>
                </c:pt>
                <c:pt idx="1794">
                  <c:v>-6.1384887700000004</c:v>
                </c:pt>
                <c:pt idx="1795">
                  <c:v>-6.1384887700000004</c:v>
                </c:pt>
                <c:pt idx="1796">
                  <c:v>-6.1027221699999998</c:v>
                </c:pt>
                <c:pt idx="1797">
                  <c:v>-6.0711059599999997</c:v>
                </c:pt>
                <c:pt idx="1798">
                  <c:v>-6.0360412600000002</c:v>
                </c:pt>
                <c:pt idx="1799">
                  <c:v>-6.0002746599999996</c:v>
                </c:pt>
                <c:pt idx="1800">
                  <c:v>-5.9649352999999996</c:v>
                </c:pt>
                <c:pt idx="1801">
                  <c:v>-5.9649352999999996</c:v>
                </c:pt>
                <c:pt idx="1802">
                  <c:v>-5.9311218300000004</c:v>
                </c:pt>
                <c:pt idx="1803">
                  <c:v>-5.8971862799999997</c:v>
                </c:pt>
                <c:pt idx="1804">
                  <c:v>-5.8617248499999999</c:v>
                </c:pt>
                <c:pt idx="1805">
                  <c:v>-5.8617248499999999</c:v>
                </c:pt>
                <c:pt idx="1806">
                  <c:v>-5.8297119100000003</c:v>
                </c:pt>
                <c:pt idx="1807">
                  <c:v>-5.7951660199999999</c:v>
                </c:pt>
                <c:pt idx="1808">
                  <c:v>-5.7600402800000001</c:v>
                </c:pt>
                <c:pt idx="1809">
                  <c:v>-5.7251586899999998</c:v>
                </c:pt>
                <c:pt idx="1810">
                  <c:v>-5.6900939900000003</c:v>
                </c:pt>
                <c:pt idx="1811">
                  <c:v>-5.6900939900000003</c:v>
                </c:pt>
                <c:pt idx="1812">
                  <c:v>-5.6548461899999998</c:v>
                </c:pt>
                <c:pt idx="1813">
                  <c:v>-5.6199340800000002</c:v>
                </c:pt>
                <c:pt idx="1814">
                  <c:v>-5.5846862799999997</c:v>
                </c:pt>
                <c:pt idx="1815">
                  <c:v>-5.5846862799999997</c:v>
                </c:pt>
                <c:pt idx="1816">
                  <c:v>-5.5173645000000002</c:v>
                </c:pt>
                <c:pt idx="1817">
                  <c:v>-5.5173645000000002</c:v>
                </c:pt>
                <c:pt idx="1818">
                  <c:v>-5.4834289600000004</c:v>
                </c:pt>
                <c:pt idx="1819">
                  <c:v>-5.4505615199999999</c:v>
                </c:pt>
                <c:pt idx="1820">
                  <c:v>-5.4149780300000003</c:v>
                </c:pt>
                <c:pt idx="1821">
                  <c:v>-5.4149780300000003</c:v>
                </c:pt>
                <c:pt idx="1822">
                  <c:v>-5.3818054200000001</c:v>
                </c:pt>
                <c:pt idx="1823">
                  <c:v>-5.3439941400000004</c:v>
                </c:pt>
                <c:pt idx="1824">
                  <c:v>-5.3110351600000003</c:v>
                </c:pt>
                <c:pt idx="1825">
                  <c:v>-5.2776489299999998</c:v>
                </c:pt>
                <c:pt idx="1826">
                  <c:v>-5.2434082000000002</c:v>
                </c:pt>
                <c:pt idx="1827">
                  <c:v>-5.2434082000000002</c:v>
                </c:pt>
                <c:pt idx="1828">
                  <c:v>-5.2088317899999996</c:v>
                </c:pt>
                <c:pt idx="1829">
                  <c:v>-5.1725463899999999</c:v>
                </c:pt>
                <c:pt idx="1830">
                  <c:v>-5.13690186</c:v>
                </c:pt>
                <c:pt idx="1831">
                  <c:v>-5.13690186</c:v>
                </c:pt>
                <c:pt idx="1832">
                  <c:v>-5.1036377000000002</c:v>
                </c:pt>
                <c:pt idx="1833">
                  <c:v>-5.0681152300000001</c:v>
                </c:pt>
                <c:pt idx="1834">
                  <c:v>-5.0328369100000003</c:v>
                </c:pt>
                <c:pt idx="1835">
                  <c:v>-5.0003967300000003</c:v>
                </c:pt>
                <c:pt idx="1836">
                  <c:v>-4.9634399399999998</c:v>
                </c:pt>
                <c:pt idx="1837">
                  <c:v>-4.9634399399999998</c:v>
                </c:pt>
                <c:pt idx="1838">
                  <c:v>-4.9304504400000004</c:v>
                </c:pt>
                <c:pt idx="1839">
                  <c:v>-4.8929138200000004</c:v>
                </c:pt>
                <c:pt idx="1840">
                  <c:v>-4.8604431200000002</c:v>
                </c:pt>
                <c:pt idx="1841">
                  <c:v>-4.8604431200000002</c:v>
                </c:pt>
                <c:pt idx="1842">
                  <c:v>-4.8258056600000003</c:v>
                </c:pt>
                <c:pt idx="1843">
                  <c:v>-4.7552185099999997</c:v>
                </c:pt>
                <c:pt idx="1844">
                  <c:v>-4.7552185099999997</c:v>
                </c:pt>
                <c:pt idx="1845">
                  <c:v>-4.7225036600000001</c:v>
                </c:pt>
                <c:pt idx="1846">
                  <c:v>-4.68954468</c:v>
                </c:pt>
                <c:pt idx="1847">
                  <c:v>-4.65182495</c:v>
                </c:pt>
                <c:pt idx="1848">
                  <c:v>-4.65182495</c:v>
                </c:pt>
                <c:pt idx="1849">
                  <c:v>-4.6200256299999998</c:v>
                </c:pt>
                <c:pt idx="1850">
                  <c:v>-4.5857238799999998</c:v>
                </c:pt>
                <c:pt idx="1851">
                  <c:v>-4.55044556</c:v>
                </c:pt>
                <c:pt idx="1852">
                  <c:v>-4.55044556</c:v>
                </c:pt>
                <c:pt idx="1853">
                  <c:v>-4.4824829099999999</c:v>
                </c:pt>
                <c:pt idx="1854">
                  <c:v>-4.44512939</c:v>
                </c:pt>
                <c:pt idx="1855">
                  <c:v>-4.44512939</c:v>
                </c:pt>
                <c:pt idx="1856">
                  <c:v>-4.4153747599999997</c:v>
                </c:pt>
                <c:pt idx="1857">
                  <c:v>-4.3802185099999997</c:v>
                </c:pt>
                <c:pt idx="1858">
                  <c:v>-4.3802185099999997</c:v>
                </c:pt>
                <c:pt idx="1859">
                  <c:v>-4.3444824200000003</c:v>
                </c:pt>
                <c:pt idx="1860">
                  <c:v>-4.3094177199999999</c:v>
                </c:pt>
                <c:pt idx="1861">
                  <c:v>-4.2724304200000001</c:v>
                </c:pt>
                <c:pt idx="1862">
                  <c:v>-4.2396240199999999</c:v>
                </c:pt>
                <c:pt idx="1863">
                  <c:v>-4.2042846699999998</c:v>
                </c:pt>
                <c:pt idx="1864">
                  <c:v>-4.17102051</c:v>
                </c:pt>
                <c:pt idx="1865">
                  <c:v>-4.17102051</c:v>
                </c:pt>
                <c:pt idx="1866">
                  <c:v>-4.1363525399999999</c:v>
                </c:pt>
                <c:pt idx="1867">
                  <c:v>-4.1019592300000003</c:v>
                </c:pt>
                <c:pt idx="1868">
                  <c:v>-4.1019592300000003</c:v>
                </c:pt>
                <c:pt idx="1869">
                  <c:v>-4.0693664600000004</c:v>
                </c:pt>
                <c:pt idx="1870">
                  <c:v>-3.99923706</c:v>
                </c:pt>
                <c:pt idx="1871">
                  <c:v>-3.99923706</c:v>
                </c:pt>
                <c:pt idx="1872">
                  <c:v>-3.9639587399999998</c:v>
                </c:pt>
                <c:pt idx="1873">
                  <c:v>-3.9264831500000001</c:v>
                </c:pt>
                <c:pt idx="1874">
                  <c:v>-3.9264831500000001</c:v>
                </c:pt>
                <c:pt idx="1875">
                  <c:v>-3.8939514200000001</c:v>
                </c:pt>
                <c:pt idx="1876">
                  <c:v>-3.8611450199999999</c:v>
                </c:pt>
                <c:pt idx="1877">
                  <c:v>-3.8261413599999998</c:v>
                </c:pt>
                <c:pt idx="1878">
                  <c:v>-3.8261413599999998</c:v>
                </c:pt>
                <c:pt idx="1879">
                  <c:v>-3.7563476599999999</c:v>
                </c:pt>
                <c:pt idx="1880">
                  <c:v>-3.7211914099999999</c:v>
                </c:pt>
                <c:pt idx="1881">
                  <c:v>-3.7211914099999999</c:v>
                </c:pt>
                <c:pt idx="1882">
                  <c:v>-3.6861877399999998</c:v>
                </c:pt>
                <c:pt idx="1883">
                  <c:v>-3.6540832499999998</c:v>
                </c:pt>
                <c:pt idx="1884">
                  <c:v>-3.6540832499999998</c:v>
                </c:pt>
                <c:pt idx="1885">
                  <c:v>-3.61923218</c:v>
                </c:pt>
                <c:pt idx="1886">
                  <c:v>-3.5817260700000002</c:v>
                </c:pt>
                <c:pt idx="1887">
                  <c:v>-3.5463256799999998</c:v>
                </c:pt>
                <c:pt idx="1888">
                  <c:v>-3.5116577100000002</c:v>
                </c:pt>
                <c:pt idx="1889">
                  <c:v>-3.4795227099999999</c:v>
                </c:pt>
                <c:pt idx="1890">
                  <c:v>-3.4441528300000002</c:v>
                </c:pt>
                <c:pt idx="1891">
                  <c:v>-3.4441528300000002</c:v>
                </c:pt>
                <c:pt idx="1892">
                  <c:v>-3.40896606</c:v>
                </c:pt>
                <c:pt idx="1893">
                  <c:v>-3.3763732900000001</c:v>
                </c:pt>
                <c:pt idx="1894">
                  <c:v>-3.3763732900000001</c:v>
                </c:pt>
                <c:pt idx="1895">
                  <c:v>-3.3412780799999999</c:v>
                </c:pt>
                <c:pt idx="1896">
                  <c:v>-3.2716064500000002</c:v>
                </c:pt>
                <c:pt idx="1897">
                  <c:v>-3.2716064500000002</c:v>
                </c:pt>
                <c:pt idx="1898">
                  <c:v>-3.23861694</c:v>
                </c:pt>
                <c:pt idx="1899">
                  <c:v>-3.2013855000000002</c:v>
                </c:pt>
                <c:pt idx="1900">
                  <c:v>-3.1687927199999999</c:v>
                </c:pt>
                <c:pt idx="1901">
                  <c:v>-3.1687927199999999</c:v>
                </c:pt>
                <c:pt idx="1902">
                  <c:v>-3.1337585400000001</c:v>
                </c:pt>
                <c:pt idx="1903">
                  <c:v>-3.0990600599999998</c:v>
                </c:pt>
                <c:pt idx="1904">
                  <c:v>-3.0990600599999998</c:v>
                </c:pt>
                <c:pt idx="1905">
                  <c:v>-3.0314941399999999</c:v>
                </c:pt>
                <c:pt idx="1906">
                  <c:v>-2.99642944</c:v>
                </c:pt>
                <c:pt idx="1907">
                  <c:v>-2.99642944</c:v>
                </c:pt>
                <c:pt idx="1908">
                  <c:v>-2.96136475</c:v>
                </c:pt>
                <c:pt idx="1909">
                  <c:v>-2.9265747100000001</c:v>
                </c:pt>
                <c:pt idx="1910">
                  <c:v>-2.8939819299999998</c:v>
                </c:pt>
                <c:pt idx="1911">
                  <c:v>-2.8939819299999998</c:v>
                </c:pt>
                <c:pt idx="1912">
                  <c:v>-2.8590087899999999</c:v>
                </c:pt>
                <c:pt idx="1913">
                  <c:v>-2.8243103000000001</c:v>
                </c:pt>
                <c:pt idx="1914">
                  <c:v>-2.7893066399999999</c:v>
                </c:pt>
                <c:pt idx="1915">
                  <c:v>-2.7541198699999998</c:v>
                </c:pt>
                <c:pt idx="1916">
                  <c:v>-2.71917725</c:v>
                </c:pt>
                <c:pt idx="1917">
                  <c:v>-2.71917725</c:v>
                </c:pt>
                <c:pt idx="1918">
                  <c:v>-2.6844177199999999</c:v>
                </c:pt>
                <c:pt idx="1919">
                  <c:v>-2.6543579099999999</c:v>
                </c:pt>
                <c:pt idx="1920">
                  <c:v>-2.6169433600000001</c:v>
                </c:pt>
                <c:pt idx="1921">
                  <c:v>-2.6169433600000001</c:v>
                </c:pt>
                <c:pt idx="1922">
                  <c:v>-2.58432007</c:v>
                </c:pt>
                <c:pt idx="1923">
                  <c:v>-2.5463562</c:v>
                </c:pt>
                <c:pt idx="1924">
                  <c:v>-2.5138244599999999</c:v>
                </c:pt>
                <c:pt idx="1925">
                  <c:v>-2.4789733900000002</c:v>
                </c:pt>
                <c:pt idx="1926">
                  <c:v>-2.4437255900000001</c:v>
                </c:pt>
                <c:pt idx="1927">
                  <c:v>-2.4437255900000001</c:v>
                </c:pt>
                <c:pt idx="1928">
                  <c:v>-2.4061279299999998</c:v>
                </c:pt>
                <c:pt idx="1929">
                  <c:v>-2.3760376000000001</c:v>
                </c:pt>
                <c:pt idx="1930">
                  <c:v>-2.3412170400000001</c:v>
                </c:pt>
                <c:pt idx="1931">
                  <c:v>-2.3412170400000001</c:v>
                </c:pt>
                <c:pt idx="1932">
                  <c:v>-2.26901245</c:v>
                </c:pt>
                <c:pt idx="1933">
                  <c:v>-2.26901245</c:v>
                </c:pt>
                <c:pt idx="1934">
                  <c:v>-2.2341308600000001</c:v>
                </c:pt>
                <c:pt idx="1935">
                  <c:v>-2.2021179200000001</c:v>
                </c:pt>
                <c:pt idx="1936">
                  <c:v>-2.1672363300000002</c:v>
                </c:pt>
                <c:pt idx="1937">
                  <c:v>-2.1672363300000002</c:v>
                </c:pt>
                <c:pt idx="1938">
                  <c:v>-2.13153076</c:v>
                </c:pt>
                <c:pt idx="1939">
                  <c:v>-2.0989074699999999</c:v>
                </c:pt>
                <c:pt idx="1940">
                  <c:v>-2.0989074699999999</c:v>
                </c:pt>
                <c:pt idx="1941">
                  <c:v>-2.0266418499999999</c:v>
                </c:pt>
                <c:pt idx="1942">
                  <c:v>-1.99142456</c:v>
                </c:pt>
                <c:pt idx="1943">
                  <c:v>-1.99142456</c:v>
                </c:pt>
                <c:pt idx="1944">
                  <c:v>-1.95864868</c:v>
                </c:pt>
                <c:pt idx="1945">
                  <c:v>-1.9237060500000001</c:v>
                </c:pt>
                <c:pt idx="1946">
                  <c:v>-1.88922119</c:v>
                </c:pt>
                <c:pt idx="1947">
                  <c:v>-1.88922119</c:v>
                </c:pt>
                <c:pt idx="1948">
                  <c:v>-1.8537902799999999</c:v>
                </c:pt>
                <c:pt idx="1949">
                  <c:v>-1.8210449200000001</c:v>
                </c:pt>
                <c:pt idx="1950">
                  <c:v>-1.78643799</c:v>
                </c:pt>
                <c:pt idx="1951">
                  <c:v>-1.7515869100000001</c:v>
                </c:pt>
                <c:pt idx="1952">
                  <c:v>-1.7170410199999999</c:v>
                </c:pt>
                <c:pt idx="1953">
                  <c:v>-1.7170410199999999</c:v>
                </c:pt>
                <c:pt idx="1954">
                  <c:v>-1.6817626999999999</c:v>
                </c:pt>
                <c:pt idx="1955">
                  <c:v>-1.64614868</c:v>
                </c:pt>
                <c:pt idx="1956">
                  <c:v>-1.61392212</c:v>
                </c:pt>
                <c:pt idx="1957">
                  <c:v>-1.61392212</c:v>
                </c:pt>
                <c:pt idx="1958">
                  <c:v>-1.57702637</c:v>
                </c:pt>
                <c:pt idx="1959">
                  <c:v>-1.5116882300000001</c:v>
                </c:pt>
                <c:pt idx="1960">
                  <c:v>-1.5116882300000001</c:v>
                </c:pt>
                <c:pt idx="1961">
                  <c:v>-1.4765319800000001</c:v>
                </c:pt>
                <c:pt idx="1962">
                  <c:v>-1.4410400400000001</c:v>
                </c:pt>
                <c:pt idx="1963">
                  <c:v>-1.40643311</c:v>
                </c:pt>
                <c:pt idx="1964">
                  <c:v>-1.40643311</c:v>
                </c:pt>
                <c:pt idx="1965">
                  <c:v>-1.3739929200000001</c:v>
                </c:pt>
                <c:pt idx="1966">
                  <c:v>-1.3387146000000001</c:v>
                </c:pt>
                <c:pt idx="1967">
                  <c:v>-1.3387146000000001</c:v>
                </c:pt>
                <c:pt idx="1968">
                  <c:v>-1.30392456</c:v>
                </c:pt>
                <c:pt idx="1969">
                  <c:v>-1.23373413</c:v>
                </c:pt>
                <c:pt idx="1970">
                  <c:v>-1.23373413</c:v>
                </c:pt>
                <c:pt idx="1971">
                  <c:v>-1.1988220199999999</c:v>
                </c:pt>
                <c:pt idx="1972">
                  <c:v>-1.1664733899999999</c:v>
                </c:pt>
                <c:pt idx="1973">
                  <c:v>-1.1316833500000001</c:v>
                </c:pt>
                <c:pt idx="1974">
                  <c:v>-1.1316833500000001</c:v>
                </c:pt>
                <c:pt idx="1975">
                  <c:v>-1.09667969</c:v>
                </c:pt>
                <c:pt idx="1976">
                  <c:v>-1.06140137</c:v>
                </c:pt>
                <c:pt idx="1977">
                  <c:v>-1.0290527300000001</c:v>
                </c:pt>
                <c:pt idx="1978">
                  <c:v>-0.99191284000000002</c:v>
                </c:pt>
                <c:pt idx="1979">
                  <c:v>-0.95440674000000003</c:v>
                </c:pt>
                <c:pt idx="1980">
                  <c:v>-0.95440674000000003</c:v>
                </c:pt>
                <c:pt idx="1981">
                  <c:v>-0.92150878999999997</c:v>
                </c:pt>
                <c:pt idx="1982">
                  <c:v>-0.88919066999999996</c:v>
                </c:pt>
                <c:pt idx="1983">
                  <c:v>-0.88919066999999996</c:v>
                </c:pt>
                <c:pt idx="1984">
                  <c:v>-0.85409546000000003</c:v>
                </c:pt>
                <c:pt idx="1985">
                  <c:v>-0.81930541999999995</c:v>
                </c:pt>
                <c:pt idx="1986">
                  <c:v>-0.78402709999999998</c:v>
                </c:pt>
                <c:pt idx="1987">
                  <c:v>-0.75140381000000001</c:v>
                </c:pt>
                <c:pt idx="1988">
                  <c:v>-0.71630859000000002</c:v>
                </c:pt>
                <c:pt idx="1989">
                  <c:v>-0.68145752000000004</c:v>
                </c:pt>
                <c:pt idx="1990">
                  <c:v>-0.68145752000000004</c:v>
                </c:pt>
                <c:pt idx="1991">
                  <c:v>-0.64352416999999995</c:v>
                </c:pt>
                <c:pt idx="1992">
                  <c:v>-0.61151122999999996</c:v>
                </c:pt>
                <c:pt idx="1993">
                  <c:v>-0.5763855</c:v>
                </c:pt>
                <c:pt idx="1994">
                  <c:v>-0.5763855</c:v>
                </c:pt>
                <c:pt idx="1995">
                  <c:v>-0.54354857999999995</c:v>
                </c:pt>
                <c:pt idx="1996">
                  <c:v>-0.50875853999999998</c:v>
                </c:pt>
                <c:pt idx="1997">
                  <c:v>-0.47381592</c:v>
                </c:pt>
                <c:pt idx="1998">
                  <c:v>-0.43856812000000001</c:v>
                </c:pt>
                <c:pt idx="1999">
                  <c:v>-0.40350342</c:v>
                </c:pt>
                <c:pt idx="2000">
                  <c:v>-0.40350342</c:v>
                </c:pt>
                <c:pt idx="2001">
                  <c:v>-0.36856079000000003</c:v>
                </c:pt>
                <c:pt idx="2002">
                  <c:v>-0.33624268000000002</c:v>
                </c:pt>
                <c:pt idx="2003">
                  <c:v>-0.30169678</c:v>
                </c:pt>
                <c:pt idx="2004">
                  <c:v>-0.30169678</c:v>
                </c:pt>
                <c:pt idx="2005">
                  <c:v>-0.23196411</c:v>
                </c:pt>
                <c:pt idx="2006">
                  <c:v>-0.23196411</c:v>
                </c:pt>
                <c:pt idx="2007">
                  <c:v>-0.19952392999999999</c:v>
                </c:pt>
                <c:pt idx="2008">
                  <c:v>-0.16702270999999999</c:v>
                </c:pt>
                <c:pt idx="2009">
                  <c:v>-0.13168335</c:v>
                </c:pt>
                <c:pt idx="2010">
                  <c:v>-0.13168335</c:v>
                </c:pt>
                <c:pt idx="2011">
                  <c:v>-9.6923830000000002E-2</c:v>
                </c:pt>
                <c:pt idx="2012">
                  <c:v>-6.1218259999999997E-2</c:v>
                </c:pt>
                <c:pt idx="2013">
                  <c:v>-2.6031490000000001E-2</c:v>
                </c:pt>
                <c:pt idx="2014">
                  <c:v>8.8500999999999996E-3</c:v>
                </c:pt>
                <c:pt idx="2015">
                  <c:v>4.1381840000000003E-2</c:v>
                </c:pt>
                <c:pt idx="2016">
                  <c:v>4.1381840000000003E-2</c:v>
                </c:pt>
                <c:pt idx="2017">
                  <c:v>7.8826900000000005E-2</c:v>
                </c:pt>
                <c:pt idx="2018">
                  <c:v>0.11120605</c:v>
                </c:pt>
                <c:pt idx="2019">
                  <c:v>0.14660645</c:v>
                </c:pt>
                <c:pt idx="2020">
                  <c:v>0.14660645</c:v>
                </c:pt>
                <c:pt idx="2021">
                  <c:v>0.18130493</c:v>
                </c:pt>
                <c:pt idx="2022">
                  <c:v>0.21606444999999999</c:v>
                </c:pt>
                <c:pt idx="2023">
                  <c:v>0.25115967</c:v>
                </c:pt>
                <c:pt idx="2024">
                  <c:v>0.28582763999999999</c:v>
                </c:pt>
                <c:pt idx="2025">
                  <c:v>0.31832885999999999</c:v>
                </c:pt>
                <c:pt idx="2026">
                  <c:v>0.31832885999999999</c:v>
                </c:pt>
                <c:pt idx="2027">
                  <c:v>0.35324096999999999</c:v>
                </c:pt>
                <c:pt idx="2028">
                  <c:v>0.38836670000000001</c:v>
                </c:pt>
                <c:pt idx="2029">
                  <c:v>0.42565918000000003</c:v>
                </c:pt>
                <c:pt idx="2030">
                  <c:v>0.42565918000000003</c:v>
                </c:pt>
                <c:pt idx="2031">
                  <c:v>0.45812987999999999</c:v>
                </c:pt>
                <c:pt idx="2032">
                  <c:v>0.52380371000000003</c:v>
                </c:pt>
                <c:pt idx="2033">
                  <c:v>0.52380371000000003</c:v>
                </c:pt>
                <c:pt idx="2034">
                  <c:v>0.55892944</c:v>
                </c:pt>
                <c:pt idx="2035">
                  <c:v>0.59606934</c:v>
                </c:pt>
                <c:pt idx="2036">
                  <c:v>0.59606934</c:v>
                </c:pt>
                <c:pt idx="2037">
                  <c:v>0.62893677000000003</c:v>
                </c:pt>
                <c:pt idx="2038">
                  <c:v>0.66702271000000002</c:v>
                </c:pt>
                <c:pt idx="2039">
                  <c:v>0.70214843999999998</c:v>
                </c:pt>
                <c:pt idx="2040">
                  <c:v>0.70214843999999998</c:v>
                </c:pt>
                <c:pt idx="2041">
                  <c:v>0.77099609000000002</c:v>
                </c:pt>
                <c:pt idx="2042">
                  <c:v>0.80349731000000002</c:v>
                </c:pt>
                <c:pt idx="2043">
                  <c:v>0.80349731000000002</c:v>
                </c:pt>
                <c:pt idx="2044">
                  <c:v>0.83645630000000004</c:v>
                </c:pt>
                <c:pt idx="2045">
                  <c:v>0.86889647999999997</c:v>
                </c:pt>
                <c:pt idx="2046">
                  <c:v>0.90344237999999999</c:v>
                </c:pt>
                <c:pt idx="2047">
                  <c:v>0.90344237999999999</c:v>
                </c:pt>
                <c:pt idx="2048">
                  <c:v>0.93585205000000005</c:v>
                </c:pt>
                <c:pt idx="2049">
                  <c:v>0.97100830000000005</c:v>
                </c:pt>
                <c:pt idx="2050">
                  <c:v>1.00616455</c:v>
                </c:pt>
                <c:pt idx="2051">
                  <c:v>1.0391235400000001</c:v>
                </c:pt>
                <c:pt idx="2052">
                  <c:v>1.0741271999999999</c:v>
                </c:pt>
                <c:pt idx="2053">
                  <c:v>1.1086425799999999</c:v>
                </c:pt>
                <c:pt idx="2054">
                  <c:v>1.1086425799999999</c:v>
                </c:pt>
                <c:pt idx="2055">
                  <c:v>1.1438598600000001</c:v>
                </c:pt>
                <c:pt idx="2056">
                  <c:v>1.17904663</c:v>
                </c:pt>
                <c:pt idx="2057">
                  <c:v>1.17904663</c:v>
                </c:pt>
                <c:pt idx="2058">
                  <c:v>1.25128174</c:v>
                </c:pt>
                <c:pt idx="2059">
                  <c:v>1.28082275</c:v>
                </c:pt>
                <c:pt idx="2060">
                  <c:v>1.28082275</c:v>
                </c:pt>
                <c:pt idx="2061">
                  <c:v>1.3157348600000001</c:v>
                </c:pt>
                <c:pt idx="2062">
                  <c:v>1.34863281</c:v>
                </c:pt>
                <c:pt idx="2063">
                  <c:v>1.3833313</c:v>
                </c:pt>
                <c:pt idx="2064">
                  <c:v>1.3833313</c:v>
                </c:pt>
                <c:pt idx="2065">
                  <c:v>1.4179992699999999</c:v>
                </c:pt>
                <c:pt idx="2066">
                  <c:v>1.4532775899999999</c:v>
                </c:pt>
                <c:pt idx="2067">
                  <c:v>1.4532775899999999</c:v>
                </c:pt>
                <c:pt idx="2068">
                  <c:v>1.5235290500000001</c:v>
                </c:pt>
                <c:pt idx="2069">
                  <c:v>1.5561218299999999</c:v>
                </c:pt>
                <c:pt idx="2070">
                  <c:v>1.5561218299999999</c:v>
                </c:pt>
                <c:pt idx="2071">
                  <c:v>1.5913085899999999</c:v>
                </c:pt>
                <c:pt idx="2072">
                  <c:v>1.6262207</c:v>
                </c:pt>
                <c:pt idx="2073">
                  <c:v>1.66146851</c:v>
                </c:pt>
                <c:pt idx="2074">
                  <c:v>1.66146851</c:v>
                </c:pt>
                <c:pt idx="2075">
                  <c:v>1.6963501000000001</c:v>
                </c:pt>
                <c:pt idx="2076">
                  <c:v>1.73135376</c:v>
                </c:pt>
                <c:pt idx="2077">
                  <c:v>1.7642517099999999</c:v>
                </c:pt>
                <c:pt idx="2078">
                  <c:v>1.7991027799999999</c:v>
                </c:pt>
                <c:pt idx="2079">
                  <c:v>1.8338317900000001</c:v>
                </c:pt>
                <c:pt idx="2080">
                  <c:v>1.8338317900000001</c:v>
                </c:pt>
                <c:pt idx="2081">
                  <c:v>1.8685302699999999</c:v>
                </c:pt>
                <c:pt idx="2082">
                  <c:v>1.9011840799999999</c:v>
                </c:pt>
                <c:pt idx="2083">
                  <c:v>1.9388427699999999</c:v>
                </c:pt>
                <c:pt idx="2084">
                  <c:v>1.9388427699999999</c:v>
                </c:pt>
                <c:pt idx="2085">
                  <c:v>2.00552368</c:v>
                </c:pt>
                <c:pt idx="2086">
                  <c:v>2.00552368</c:v>
                </c:pt>
                <c:pt idx="2087">
                  <c:v>2.04092407</c:v>
                </c:pt>
                <c:pt idx="2088">
                  <c:v>2.0759582499999998</c:v>
                </c:pt>
                <c:pt idx="2089">
                  <c:v>2.1108398400000001</c:v>
                </c:pt>
                <c:pt idx="2090">
                  <c:v>2.1108398400000001</c:v>
                </c:pt>
                <c:pt idx="2091">
                  <c:v>2.1410217299999998</c:v>
                </c:pt>
                <c:pt idx="2092">
                  <c:v>2.1786498999999999</c:v>
                </c:pt>
                <c:pt idx="2093">
                  <c:v>2.1786498999999999</c:v>
                </c:pt>
                <c:pt idx="2094">
                  <c:v>2.2488708499999999</c:v>
                </c:pt>
                <c:pt idx="2095">
                  <c:v>2.2838134800000001</c:v>
                </c:pt>
                <c:pt idx="2096">
                  <c:v>2.2838134800000001</c:v>
                </c:pt>
                <c:pt idx="2097">
                  <c:v>2.3188781700000001</c:v>
                </c:pt>
                <c:pt idx="2098">
                  <c:v>2.3512878399999999</c:v>
                </c:pt>
                <c:pt idx="2099">
                  <c:v>2.3847351099999998</c:v>
                </c:pt>
                <c:pt idx="2100">
                  <c:v>2.3847351099999998</c:v>
                </c:pt>
                <c:pt idx="2101">
                  <c:v>2.3850097699999999</c:v>
                </c:pt>
                <c:pt idx="2102">
                  <c:v>2.3850402800000001</c:v>
                </c:pt>
                <c:pt idx="2103">
                  <c:v>2.3850097699999999</c:v>
                </c:pt>
                <c:pt idx="2104">
                  <c:v>2.3851318400000001</c:v>
                </c:pt>
                <c:pt idx="2105">
                  <c:v>2.3852844200000001</c:v>
                </c:pt>
                <c:pt idx="2106">
                  <c:v>2.3852844200000001</c:v>
                </c:pt>
                <c:pt idx="2107">
                  <c:v>2.3851318400000001</c:v>
                </c:pt>
                <c:pt idx="2108">
                  <c:v>2.3850402800000001</c:v>
                </c:pt>
                <c:pt idx="2109">
                  <c:v>2.38510132</c:v>
                </c:pt>
                <c:pt idx="2110">
                  <c:v>2.38510132</c:v>
                </c:pt>
                <c:pt idx="2111">
                  <c:v>2.38510132</c:v>
                </c:pt>
                <c:pt idx="2112">
                  <c:v>2.38476563</c:v>
                </c:pt>
                <c:pt idx="2113">
                  <c:v>2.3844909699999999</c:v>
                </c:pt>
                <c:pt idx="2114">
                  <c:v>2.3847351099999998</c:v>
                </c:pt>
                <c:pt idx="2115">
                  <c:v>2.3853454599999999</c:v>
                </c:pt>
                <c:pt idx="2116">
                  <c:v>2.3853454599999999</c:v>
                </c:pt>
                <c:pt idx="2117">
                  <c:v>2.38543701</c:v>
                </c:pt>
                <c:pt idx="2118">
                  <c:v>2.3852539099999999</c:v>
                </c:pt>
                <c:pt idx="2119">
                  <c:v>2.3853149400000002</c:v>
                </c:pt>
                <c:pt idx="2120">
                  <c:v>2.3853149400000002</c:v>
                </c:pt>
                <c:pt idx="2121">
                  <c:v>2.3856506300000002</c:v>
                </c:pt>
                <c:pt idx="2122">
                  <c:v>2.3853149400000002</c:v>
                </c:pt>
                <c:pt idx="2123">
                  <c:v>2.3853149400000002</c:v>
                </c:pt>
                <c:pt idx="2124">
                  <c:v>2.38543701</c:v>
                </c:pt>
                <c:pt idx="2125">
                  <c:v>2.38543701</c:v>
                </c:pt>
                <c:pt idx="2126">
                  <c:v>2.38543701</c:v>
                </c:pt>
                <c:pt idx="2127">
                  <c:v>2.3853149400000002</c:v>
                </c:pt>
                <c:pt idx="2128">
                  <c:v>2.38543701</c:v>
                </c:pt>
                <c:pt idx="2129">
                  <c:v>2.38586426</c:v>
                </c:pt>
                <c:pt idx="2130">
                  <c:v>2.38586426</c:v>
                </c:pt>
                <c:pt idx="2131">
                  <c:v>2.3851318400000001</c:v>
                </c:pt>
                <c:pt idx="2132">
                  <c:v>2.3848877000000002</c:v>
                </c:pt>
                <c:pt idx="2133">
                  <c:v>2.3848877000000002</c:v>
                </c:pt>
                <c:pt idx="2134">
                  <c:v>2.38510132</c:v>
                </c:pt>
                <c:pt idx="2135">
                  <c:v>2.3851623499999999</c:v>
                </c:pt>
                <c:pt idx="2136">
                  <c:v>2.3851623499999999</c:v>
                </c:pt>
                <c:pt idx="2137">
                  <c:v>2.3852233900000002</c:v>
                </c:pt>
                <c:pt idx="2138">
                  <c:v>2.38510132</c:v>
                </c:pt>
                <c:pt idx="2139">
                  <c:v>2.3853149400000002</c:v>
                </c:pt>
                <c:pt idx="2140">
                  <c:v>2.3854675300000001</c:v>
                </c:pt>
                <c:pt idx="2141">
                  <c:v>2.3853454599999999</c:v>
                </c:pt>
                <c:pt idx="2142">
                  <c:v>2.3849182099999999</c:v>
                </c:pt>
                <c:pt idx="2143">
                  <c:v>2.3849182099999999</c:v>
                </c:pt>
                <c:pt idx="2144">
                  <c:v>2.3850097699999999</c:v>
                </c:pt>
                <c:pt idx="2145">
                  <c:v>2.3852233900000002</c:v>
                </c:pt>
                <c:pt idx="2146">
                  <c:v>2.3852233900000002</c:v>
                </c:pt>
                <c:pt idx="2147">
                  <c:v>2.3849182099999999</c:v>
                </c:pt>
                <c:pt idx="2148">
                  <c:v>2.38519287</c:v>
                </c:pt>
                <c:pt idx="2149">
                  <c:v>2.38519287</c:v>
                </c:pt>
                <c:pt idx="2150">
                  <c:v>2.3849792500000002</c:v>
                </c:pt>
                <c:pt idx="2151">
                  <c:v>2.3849792500000002</c:v>
                </c:pt>
                <c:pt idx="2152">
                  <c:v>2.3852844200000001</c:v>
                </c:pt>
                <c:pt idx="2153">
                  <c:v>2.3852844200000001</c:v>
                </c:pt>
                <c:pt idx="2154">
                  <c:v>2.3854980499999998</c:v>
                </c:pt>
                <c:pt idx="2155">
                  <c:v>2.38543701</c:v>
                </c:pt>
                <c:pt idx="2156">
                  <c:v>2.38543701</c:v>
                </c:pt>
                <c:pt idx="2157">
                  <c:v>2.3850097699999999</c:v>
                </c:pt>
                <c:pt idx="2158">
                  <c:v>2.3854675300000001</c:v>
                </c:pt>
                <c:pt idx="2159">
                  <c:v>2.3854675300000001</c:v>
                </c:pt>
                <c:pt idx="2160">
                  <c:v>2.38562012</c:v>
                </c:pt>
                <c:pt idx="2161">
                  <c:v>2.3854064899999998</c:v>
                </c:pt>
                <c:pt idx="2162">
                  <c:v>2.3854980499999998</c:v>
                </c:pt>
                <c:pt idx="2163">
                  <c:v>2.3854980499999998</c:v>
                </c:pt>
                <c:pt idx="2164">
                  <c:v>2.3855895999999999</c:v>
                </c:pt>
                <c:pt idx="2165">
                  <c:v>2.3851623499999999</c:v>
                </c:pt>
                <c:pt idx="2166">
                  <c:v>2.3853454599999999</c:v>
                </c:pt>
                <c:pt idx="2167">
                  <c:v>2.3855895999999999</c:v>
                </c:pt>
                <c:pt idx="2168">
                  <c:v>2.3856811499999999</c:v>
                </c:pt>
                <c:pt idx="2169">
                  <c:v>2.3856811499999999</c:v>
                </c:pt>
                <c:pt idx="2170">
                  <c:v>2.3852233900000002</c:v>
                </c:pt>
                <c:pt idx="2171">
                  <c:v>2.3853149400000002</c:v>
                </c:pt>
                <c:pt idx="2172">
                  <c:v>2.38562012</c:v>
                </c:pt>
                <c:pt idx="2173">
                  <c:v>2.38562012</c:v>
                </c:pt>
                <c:pt idx="2174">
                  <c:v>2.3857421900000002</c:v>
                </c:pt>
                <c:pt idx="2175">
                  <c:v>2.38562012</c:v>
                </c:pt>
                <c:pt idx="2176">
                  <c:v>2.38562012</c:v>
                </c:pt>
                <c:pt idx="2177">
                  <c:v>2.3853759800000001</c:v>
                </c:pt>
                <c:pt idx="2178">
                  <c:v>2.3857727099999999</c:v>
                </c:pt>
                <c:pt idx="2179">
                  <c:v>2.3857727099999999</c:v>
                </c:pt>
                <c:pt idx="2180">
                  <c:v>2.38586426</c:v>
                </c:pt>
                <c:pt idx="2181">
                  <c:v>2.3862609899999998</c:v>
                </c:pt>
                <c:pt idx="2182">
                  <c:v>2.3858947800000001</c:v>
                </c:pt>
                <c:pt idx="2183">
                  <c:v>2.3858947800000001</c:v>
                </c:pt>
                <c:pt idx="2184">
                  <c:v>2.38595581</c:v>
                </c:pt>
                <c:pt idx="2185">
                  <c:v>2.3862304700000001</c:v>
                </c:pt>
                <c:pt idx="2186">
                  <c:v>2.3862304700000001</c:v>
                </c:pt>
                <c:pt idx="2187">
                  <c:v>2.3859863300000002</c:v>
                </c:pt>
                <c:pt idx="2188">
                  <c:v>2.3856506300000002</c:v>
                </c:pt>
                <c:pt idx="2189">
                  <c:v>2.3857421900000002</c:v>
                </c:pt>
                <c:pt idx="2190">
                  <c:v>2.3857421900000002</c:v>
                </c:pt>
                <c:pt idx="2191">
                  <c:v>2.3856506300000002</c:v>
                </c:pt>
                <c:pt idx="2192">
                  <c:v>2.3859863300000002</c:v>
                </c:pt>
                <c:pt idx="2193">
                  <c:v>2.3861083999999999</c:v>
                </c:pt>
                <c:pt idx="2194">
                  <c:v>2.3856506300000002</c:v>
                </c:pt>
                <c:pt idx="2195">
                  <c:v>2.3853454599999999</c:v>
                </c:pt>
                <c:pt idx="2196">
                  <c:v>2.3853454599999999</c:v>
                </c:pt>
                <c:pt idx="2197">
                  <c:v>2.3856506300000002</c:v>
                </c:pt>
                <c:pt idx="2198">
                  <c:v>2.3857116700000001</c:v>
                </c:pt>
                <c:pt idx="2199">
                  <c:v>2.3853759800000001</c:v>
                </c:pt>
                <c:pt idx="2200">
                  <c:v>2.3853759800000001</c:v>
                </c:pt>
                <c:pt idx="2201">
                  <c:v>2.38552856</c:v>
                </c:pt>
                <c:pt idx="2202">
                  <c:v>2.3853759800000001</c:v>
                </c:pt>
                <c:pt idx="2203">
                  <c:v>2.3853759800000001</c:v>
                </c:pt>
                <c:pt idx="2204">
                  <c:v>2.3854064899999998</c:v>
                </c:pt>
                <c:pt idx="2205">
                  <c:v>2.3855895999999999</c:v>
                </c:pt>
                <c:pt idx="2206">
                  <c:v>2.3855895999999999</c:v>
                </c:pt>
                <c:pt idx="2207">
                  <c:v>2.3856811499999999</c:v>
                </c:pt>
                <c:pt idx="2208">
                  <c:v>2.3849487300000001</c:v>
                </c:pt>
                <c:pt idx="2209">
                  <c:v>2.3845214800000001</c:v>
                </c:pt>
                <c:pt idx="2210">
                  <c:v>2.3845214800000001</c:v>
                </c:pt>
                <c:pt idx="2211">
                  <c:v>2.38519287</c:v>
                </c:pt>
                <c:pt idx="2212">
                  <c:v>2.3850097699999999</c:v>
                </c:pt>
                <c:pt idx="2213">
                  <c:v>2.3850097699999999</c:v>
                </c:pt>
                <c:pt idx="2214">
                  <c:v>2.3851318400000001</c:v>
                </c:pt>
                <c:pt idx="2215">
                  <c:v>2.3847961400000002</c:v>
                </c:pt>
                <c:pt idx="2216">
                  <c:v>2.3847961400000002</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S$2:$S$4000</c:f>
            </c:numRef>
          </c:yVal>
          <c:smooth val="0"/>
        </c:ser>
        <c:ser>
          <c:idx val="13"/>
          <c:order val="13"/>
          <c:tx>
            <c:strRef>
              <c:f>sheet1!$U$1</c:f>
              <c:strCache>
                <c:ptCount val="1"/>
                <c:pt idx="0">
                  <c:v>Z Force (N)</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U$2:$U$4000</c:f>
            </c:numRef>
          </c:yVal>
          <c:smooth val="0"/>
        </c:ser>
        <c:ser>
          <c:idx val="15"/>
          <c:order val="15"/>
          <c:tx>
            <c:v>Spindle speed</c:v>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W$2:$W$4000</c:f>
              <c:numCache>
                <c:formatCode>0.00000000</c:formatCode>
                <c:ptCount val="3999"/>
                <c:pt idx="0">
                  <c:v>912</c:v>
                </c:pt>
                <c:pt idx="1">
                  <c:v>912</c:v>
                </c:pt>
                <c:pt idx="2">
                  <c:v>912</c:v>
                </c:pt>
                <c:pt idx="3">
                  <c:v>0</c:v>
                </c:pt>
                <c:pt idx="4">
                  <c:v>4</c:v>
                </c:pt>
                <c:pt idx="5">
                  <c:v>4</c:v>
                </c:pt>
                <c:pt idx="6">
                  <c:v>4</c:v>
                </c:pt>
                <c:pt idx="7">
                  <c:v>35</c:v>
                </c:pt>
                <c:pt idx="8">
                  <c:v>66</c:v>
                </c:pt>
                <c:pt idx="9">
                  <c:v>66</c:v>
                </c:pt>
                <c:pt idx="10">
                  <c:v>113</c:v>
                </c:pt>
                <c:pt idx="11">
                  <c:v>156</c:v>
                </c:pt>
                <c:pt idx="12">
                  <c:v>156</c:v>
                </c:pt>
                <c:pt idx="13">
                  <c:v>156</c:v>
                </c:pt>
                <c:pt idx="14">
                  <c:v>239</c:v>
                </c:pt>
                <c:pt idx="15">
                  <c:v>278</c:v>
                </c:pt>
                <c:pt idx="16">
                  <c:v>278</c:v>
                </c:pt>
                <c:pt idx="17">
                  <c:v>306</c:v>
                </c:pt>
                <c:pt idx="18">
                  <c:v>338</c:v>
                </c:pt>
                <c:pt idx="19">
                  <c:v>371</c:v>
                </c:pt>
                <c:pt idx="20">
                  <c:v>403</c:v>
                </c:pt>
                <c:pt idx="21">
                  <c:v>437</c:v>
                </c:pt>
                <c:pt idx="22">
                  <c:v>437</c:v>
                </c:pt>
                <c:pt idx="23">
                  <c:v>464</c:v>
                </c:pt>
                <c:pt idx="24">
                  <c:v>498</c:v>
                </c:pt>
                <c:pt idx="25">
                  <c:v>527</c:v>
                </c:pt>
                <c:pt idx="26">
                  <c:v>527</c:v>
                </c:pt>
                <c:pt idx="27">
                  <c:v>558</c:v>
                </c:pt>
                <c:pt idx="28">
                  <c:v>589</c:v>
                </c:pt>
                <c:pt idx="29">
                  <c:v>618</c:v>
                </c:pt>
                <c:pt idx="30">
                  <c:v>650</c:v>
                </c:pt>
                <c:pt idx="31">
                  <c:v>682</c:v>
                </c:pt>
                <c:pt idx="32">
                  <c:v>682</c:v>
                </c:pt>
                <c:pt idx="33">
                  <c:v>715</c:v>
                </c:pt>
                <c:pt idx="34">
                  <c:v>743</c:v>
                </c:pt>
                <c:pt idx="35">
                  <c:v>776</c:v>
                </c:pt>
                <c:pt idx="36">
                  <c:v>776</c:v>
                </c:pt>
                <c:pt idx="37">
                  <c:v>806</c:v>
                </c:pt>
                <c:pt idx="38">
                  <c:v>838</c:v>
                </c:pt>
                <c:pt idx="39">
                  <c:v>869</c:v>
                </c:pt>
                <c:pt idx="40">
                  <c:v>899</c:v>
                </c:pt>
                <c:pt idx="41">
                  <c:v>932</c:v>
                </c:pt>
                <c:pt idx="42">
                  <c:v>963</c:v>
                </c:pt>
                <c:pt idx="43">
                  <c:v>963</c:v>
                </c:pt>
                <c:pt idx="44">
                  <c:v>994</c:v>
                </c:pt>
                <c:pt idx="45">
                  <c:v>994</c:v>
                </c:pt>
                <c:pt idx="46">
                  <c:v>1040</c:v>
                </c:pt>
                <c:pt idx="47">
                  <c:v>1080</c:v>
                </c:pt>
                <c:pt idx="48">
                  <c:v>1109</c:v>
                </c:pt>
                <c:pt idx="49">
                  <c:v>1141</c:v>
                </c:pt>
                <c:pt idx="50">
                  <c:v>1141</c:v>
                </c:pt>
                <c:pt idx="51">
                  <c:v>1171</c:v>
                </c:pt>
                <c:pt idx="52">
                  <c:v>1200</c:v>
                </c:pt>
                <c:pt idx="53">
                  <c:v>1200</c:v>
                </c:pt>
                <c:pt idx="54">
                  <c:v>1209</c:v>
                </c:pt>
                <c:pt idx="55">
                  <c:v>1207</c:v>
                </c:pt>
                <c:pt idx="56">
                  <c:v>1207</c:v>
                </c:pt>
                <c:pt idx="57">
                  <c:v>1205</c:v>
                </c:pt>
                <c:pt idx="58">
                  <c:v>1205</c:v>
                </c:pt>
                <c:pt idx="59">
                  <c:v>1204</c:v>
                </c:pt>
                <c:pt idx="60">
                  <c:v>1204</c:v>
                </c:pt>
                <c:pt idx="61">
                  <c:v>1203</c:v>
                </c:pt>
                <c:pt idx="62">
                  <c:v>1202</c:v>
                </c:pt>
                <c:pt idx="63">
                  <c:v>1203</c:v>
                </c:pt>
                <c:pt idx="64">
                  <c:v>1200</c:v>
                </c:pt>
                <c:pt idx="65">
                  <c:v>1202</c:v>
                </c:pt>
                <c:pt idx="66">
                  <c:v>1202</c:v>
                </c:pt>
                <c:pt idx="67">
                  <c:v>1202</c:v>
                </c:pt>
                <c:pt idx="68">
                  <c:v>1201</c:v>
                </c:pt>
                <c:pt idx="69">
                  <c:v>1202</c:v>
                </c:pt>
                <c:pt idx="70">
                  <c:v>1202</c:v>
                </c:pt>
                <c:pt idx="71">
                  <c:v>1200</c:v>
                </c:pt>
                <c:pt idx="72">
                  <c:v>1200</c:v>
                </c:pt>
                <c:pt idx="73">
                  <c:v>1200</c:v>
                </c:pt>
                <c:pt idx="74">
                  <c:v>1200</c:v>
                </c:pt>
                <c:pt idx="75">
                  <c:v>1200</c:v>
                </c:pt>
                <c:pt idx="76">
                  <c:v>1200</c:v>
                </c:pt>
                <c:pt idx="77">
                  <c:v>1200</c:v>
                </c:pt>
                <c:pt idx="78">
                  <c:v>1200</c:v>
                </c:pt>
                <c:pt idx="79">
                  <c:v>1200</c:v>
                </c:pt>
                <c:pt idx="80">
                  <c:v>1200</c:v>
                </c:pt>
                <c:pt idx="81">
                  <c:v>1201</c:v>
                </c:pt>
                <c:pt idx="82">
                  <c:v>1200</c:v>
                </c:pt>
                <c:pt idx="83">
                  <c:v>1200</c:v>
                </c:pt>
                <c:pt idx="84">
                  <c:v>1200</c:v>
                </c:pt>
                <c:pt idx="85">
                  <c:v>1201</c:v>
                </c:pt>
                <c:pt idx="86">
                  <c:v>1202</c:v>
                </c:pt>
                <c:pt idx="87">
                  <c:v>1202</c:v>
                </c:pt>
                <c:pt idx="88">
                  <c:v>1200</c:v>
                </c:pt>
                <c:pt idx="89">
                  <c:v>1200</c:v>
                </c:pt>
                <c:pt idx="90">
                  <c:v>1200</c:v>
                </c:pt>
                <c:pt idx="91">
                  <c:v>1200</c:v>
                </c:pt>
                <c:pt idx="92">
                  <c:v>1200</c:v>
                </c:pt>
                <c:pt idx="93">
                  <c:v>1200</c:v>
                </c:pt>
                <c:pt idx="94">
                  <c:v>1200</c:v>
                </c:pt>
                <c:pt idx="95">
                  <c:v>1200</c:v>
                </c:pt>
                <c:pt idx="96">
                  <c:v>1200</c:v>
                </c:pt>
                <c:pt idx="97">
                  <c:v>1200</c:v>
                </c:pt>
                <c:pt idx="98">
                  <c:v>1201</c:v>
                </c:pt>
                <c:pt idx="99">
                  <c:v>1200</c:v>
                </c:pt>
                <c:pt idx="100">
                  <c:v>1200</c:v>
                </c:pt>
                <c:pt idx="101">
                  <c:v>1201</c:v>
                </c:pt>
                <c:pt idx="102">
                  <c:v>1200</c:v>
                </c:pt>
                <c:pt idx="103">
                  <c:v>1200</c:v>
                </c:pt>
                <c:pt idx="104">
                  <c:v>1200</c:v>
                </c:pt>
                <c:pt idx="105">
                  <c:v>1200</c:v>
                </c:pt>
                <c:pt idx="106">
                  <c:v>1199</c:v>
                </c:pt>
                <c:pt idx="107">
                  <c:v>1199</c:v>
                </c:pt>
                <c:pt idx="108">
                  <c:v>1200</c:v>
                </c:pt>
                <c:pt idx="109">
                  <c:v>1200</c:v>
                </c:pt>
                <c:pt idx="110">
                  <c:v>1200</c:v>
                </c:pt>
                <c:pt idx="111">
                  <c:v>1200</c:v>
                </c:pt>
                <c:pt idx="112">
                  <c:v>1200</c:v>
                </c:pt>
                <c:pt idx="113">
                  <c:v>1200</c:v>
                </c:pt>
                <c:pt idx="114">
                  <c:v>1200</c:v>
                </c:pt>
                <c:pt idx="115">
                  <c:v>1200</c:v>
                </c:pt>
                <c:pt idx="116">
                  <c:v>1200</c:v>
                </c:pt>
                <c:pt idx="117">
                  <c:v>1200</c:v>
                </c:pt>
                <c:pt idx="118">
                  <c:v>1200</c:v>
                </c:pt>
                <c:pt idx="119">
                  <c:v>1200</c:v>
                </c:pt>
                <c:pt idx="120">
                  <c:v>1200</c:v>
                </c:pt>
                <c:pt idx="121">
                  <c:v>1200</c:v>
                </c:pt>
                <c:pt idx="122">
                  <c:v>1200</c:v>
                </c:pt>
                <c:pt idx="123">
                  <c:v>1200</c:v>
                </c:pt>
                <c:pt idx="124">
                  <c:v>1200</c:v>
                </c:pt>
                <c:pt idx="125">
                  <c:v>1200</c:v>
                </c:pt>
                <c:pt idx="126">
                  <c:v>1200</c:v>
                </c:pt>
                <c:pt idx="127">
                  <c:v>1200</c:v>
                </c:pt>
                <c:pt idx="128">
                  <c:v>1201</c:v>
                </c:pt>
                <c:pt idx="129">
                  <c:v>1200</c:v>
                </c:pt>
                <c:pt idx="130">
                  <c:v>1200</c:v>
                </c:pt>
                <c:pt idx="131">
                  <c:v>1200</c:v>
                </c:pt>
                <c:pt idx="132">
                  <c:v>1200</c:v>
                </c:pt>
                <c:pt idx="133">
                  <c:v>1200</c:v>
                </c:pt>
                <c:pt idx="134">
                  <c:v>1200</c:v>
                </c:pt>
                <c:pt idx="135">
                  <c:v>1201</c:v>
                </c:pt>
                <c:pt idx="136">
                  <c:v>1200</c:v>
                </c:pt>
                <c:pt idx="137">
                  <c:v>1200</c:v>
                </c:pt>
                <c:pt idx="138">
                  <c:v>1200</c:v>
                </c:pt>
                <c:pt idx="139">
                  <c:v>1200</c:v>
                </c:pt>
                <c:pt idx="140">
                  <c:v>1200</c:v>
                </c:pt>
                <c:pt idx="141">
                  <c:v>1200</c:v>
                </c:pt>
                <c:pt idx="142">
                  <c:v>1200</c:v>
                </c:pt>
                <c:pt idx="143">
                  <c:v>1200</c:v>
                </c:pt>
                <c:pt idx="144">
                  <c:v>1200</c:v>
                </c:pt>
                <c:pt idx="145">
                  <c:v>1198</c:v>
                </c:pt>
                <c:pt idx="146">
                  <c:v>1200</c:v>
                </c:pt>
                <c:pt idx="147">
                  <c:v>1200</c:v>
                </c:pt>
                <c:pt idx="148">
                  <c:v>1201</c:v>
                </c:pt>
                <c:pt idx="149">
                  <c:v>1200</c:v>
                </c:pt>
                <c:pt idx="150">
                  <c:v>1200</c:v>
                </c:pt>
                <c:pt idx="151">
                  <c:v>1201</c:v>
                </c:pt>
                <c:pt idx="152">
                  <c:v>1200</c:v>
                </c:pt>
                <c:pt idx="153">
                  <c:v>1200</c:v>
                </c:pt>
                <c:pt idx="154">
                  <c:v>1200</c:v>
                </c:pt>
                <c:pt idx="155">
                  <c:v>1200</c:v>
                </c:pt>
                <c:pt idx="156">
                  <c:v>1200</c:v>
                </c:pt>
                <c:pt idx="157">
                  <c:v>1200</c:v>
                </c:pt>
                <c:pt idx="158">
                  <c:v>1200</c:v>
                </c:pt>
                <c:pt idx="159">
                  <c:v>1200</c:v>
                </c:pt>
                <c:pt idx="160">
                  <c:v>1200</c:v>
                </c:pt>
                <c:pt idx="161">
                  <c:v>1200</c:v>
                </c:pt>
                <c:pt idx="162">
                  <c:v>1200</c:v>
                </c:pt>
                <c:pt idx="163">
                  <c:v>1200</c:v>
                </c:pt>
                <c:pt idx="164">
                  <c:v>1200</c:v>
                </c:pt>
                <c:pt idx="165">
                  <c:v>1200</c:v>
                </c:pt>
                <c:pt idx="166">
                  <c:v>1200</c:v>
                </c:pt>
                <c:pt idx="167">
                  <c:v>1200</c:v>
                </c:pt>
                <c:pt idx="168">
                  <c:v>1200</c:v>
                </c:pt>
                <c:pt idx="169">
                  <c:v>1200</c:v>
                </c:pt>
                <c:pt idx="170">
                  <c:v>1200</c:v>
                </c:pt>
                <c:pt idx="171">
                  <c:v>1200</c:v>
                </c:pt>
                <c:pt idx="172">
                  <c:v>1200</c:v>
                </c:pt>
                <c:pt idx="173">
                  <c:v>1200</c:v>
                </c:pt>
                <c:pt idx="174">
                  <c:v>1201</c:v>
                </c:pt>
                <c:pt idx="175">
                  <c:v>1200</c:v>
                </c:pt>
                <c:pt idx="176">
                  <c:v>1200</c:v>
                </c:pt>
                <c:pt idx="177">
                  <c:v>1200</c:v>
                </c:pt>
                <c:pt idx="178">
                  <c:v>1200</c:v>
                </c:pt>
                <c:pt idx="179">
                  <c:v>1200</c:v>
                </c:pt>
                <c:pt idx="180">
                  <c:v>1200</c:v>
                </c:pt>
                <c:pt idx="181">
                  <c:v>1200</c:v>
                </c:pt>
                <c:pt idx="182">
                  <c:v>1200</c:v>
                </c:pt>
                <c:pt idx="183">
                  <c:v>1200</c:v>
                </c:pt>
                <c:pt idx="184">
                  <c:v>1200</c:v>
                </c:pt>
                <c:pt idx="185">
                  <c:v>1200</c:v>
                </c:pt>
                <c:pt idx="186">
                  <c:v>1200</c:v>
                </c:pt>
                <c:pt idx="187">
                  <c:v>1200</c:v>
                </c:pt>
                <c:pt idx="188">
                  <c:v>1200</c:v>
                </c:pt>
                <c:pt idx="189">
                  <c:v>1200</c:v>
                </c:pt>
                <c:pt idx="190">
                  <c:v>1200</c:v>
                </c:pt>
                <c:pt idx="191">
                  <c:v>1200</c:v>
                </c:pt>
                <c:pt idx="192">
                  <c:v>1202</c:v>
                </c:pt>
                <c:pt idx="193">
                  <c:v>1202</c:v>
                </c:pt>
                <c:pt idx="194">
                  <c:v>1200</c:v>
                </c:pt>
                <c:pt idx="195">
                  <c:v>1200</c:v>
                </c:pt>
                <c:pt idx="196">
                  <c:v>1200</c:v>
                </c:pt>
                <c:pt idx="197">
                  <c:v>1200</c:v>
                </c:pt>
                <c:pt idx="198">
                  <c:v>1200</c:v>
                </c:pt>
                <c:pt idx="199">
                  <c:v>1199</c:v>
                </c:pt>
                <c:pt idx="200">
                  <c:v>1200</c:v>
                </c:pt>
                <c:pt idx="201">
                  <c:v>1200</c:v>
                </c:pt>
                <c:pt idx="202">
                  <c:v>1200</c:v>
                </c:pt>
                <c:pt idx="203">
                  <c:v>1200</c:v>
                </c:pt>
                <c:pt idx="204">
                  <c:v>1200</c:v>
                </c:pt>
                <c:pt idx="205">
                  <c:v>1200</c:v>
                </c:pt>
                <c:pt idx="206">
                  <c:v>1200</c:v>
                </c:pt>
                <c:pt idx="207">
                  <c:v>1200</c:v>
                </c:pt>
                <c:pt idx="208">
                  <c:v>1200</c:v>
                </c:pt>
                <c:pt idx="209">
                  <c:v>1199</c:v>
                </c:pt>
                <c:pt idx="210">
                  <c:v>1200</c:v>
                </c:pt>
                <c:pt idx="211">
                  <c:v>1200</c:v>
                </c:pt>
                <c:pt idx="212">
                  <c:v>1200</c:v>
                </c:pt>
                <c:pt idx="213">
                  <c:v>1200</c:v>
                </c:pt>
                <c:pt idx="214">
                  <c:v>1200</c:v>
                </c:pt>
                <c:pt idx="215">
                  <c:v>1199</c:v>
                </c:pt>
                <c:pt idx="216">
                  <c:v>1200</c:v>
                </c:pt>
                <c:pt idx="217">
                  <c:v>1200</c:v>
                </c:pt>
                <c:pt idx="218">
                  <c:v>1200</c:v>
                </c:pt>
                <c:pt idx="219">
                  <c:v>1200</c:v>
                </c:pt>
                <c:pt idx="220">
                  <c:v>1200</c:v>
                </c:pt>
                <c:pt idx="221">
                  <c:v>1200</c:v>
                </c:pt>
                <c:pt idx="222">
                  <c:v>1198</c:v>
                </c:pt>
                <c:pt idx="223">
                  <c:v>1198</c:v>
                </c:pt>
                <c:pt idx="224">
                  <c:v>1198</c:v>
                </c:pt>
                <c:pt idx="225">
                  <c:v>1200</c:v>
                </c:pt>
                <c:pt idx="226">
                  <c:v>1200</c:v>
                </c:pt>
                <c:pt idx="227">
                  <c:v>1200</c:v>
                </c:pt>
                <c:pt idx="228">
                  <c:v>1200</c:v>
                </c:pt>
                <c:pt idx="229">
                  <c:v>1200</c:v>
                </c:pt>
                <c:pt idx="230">
                  <c:v>1200</c:v>
                </c:pt>
                <c:pt idx="231">
                  <c:v>1200</c:v>
                </c:pt>
                <c:pt idx="232">
                  <c:v>1199</c:v>
                </c:pt>
                <c:pt idx="233">
                  <c:v>1198</c:v>
                </c:pt>
                <c:pt idx="234">
                  <c:v>1198</c:v>
                </c:pt>
                <c:pt idx="235">
                  <c:v>1198</c:v>
                </c:pt>
                <c:pt idx="236">
                  <c:v>1200</c:v>
                </c:pt>
                <c:pt idx="237">
                  <c:v>1199</c:v>
                </c:pt>
                <c:pt idx="238">
                  <c:v>1199</c:v>
                </c:pt>
                <c:pt idx="239">
                  <c:v>1200</c:v>
                </c:pt>
                <c:pt idx="240">
                  <c:v>1200</c:v>
                </c:pt>
                <c:pt idx="241">
                  <c:v>1200</c:v>
                </c:pt>
                <c:pt idx="242">
                  <c:v>1200</c:v>
                </c:pt>
                <c:pt idx="243">
                  <c:v>1200</c:v>
                </c:pt>
                <c:pt idx="244">
                  <c:v>1200</c:v>
                </c:pt>
                <c:pt idx="245">
                  <c:v>1200</c:v>
                </c:pt>
                <c:pt idx="246">
                  <c:v>1200</c:v>
                </c:pt>
                <c:pt idx="247">
                  <c:v>1200</c:v>
                </c:pt>
                <c:pt idx="248">
                  <c:v>1200</c:v>
                </c:pt>
                <c:pt idx="249">
                  <c:v>1198</c:v>
                </c:pt>
                <c:pt idx="250">
                  <c:v>1200</c:v>
                </c:pt>
                <c:pt idx="251">
                  <c:v>1200</c:v>
                </c:pt>
                <c:pt idx="252">
                  <c:v>1200</c:v>
                </c:pt>
                <c:pt idx="253">
                  <c:v>1200</c:v>
                </c:pt>
                <c:pt idx="254">
                  <c:v>1200</c:v>
                </c:pt>
                <c:pt idx="255">
                  <c:v>1200</c:v>
                </c:pt>
                <c:pt idx="256">
                  <c:v>1200</c:v>
                </c:pt>
                <c:pt idx="257">
                  <c:v>1200</c:v>
                </c:pt>
                <c:pt idx="258">
                  <c:v>1200</c:v>
                </c:pt>
                <c:pt idx="259">
                  <c:v>1200</c:v>
                </c:pt>
                <c:pt idx="260">
                  <c:v>1200</c:v>
                </c:pt>
                <c:pt idx="261">
                  <c:v>1200</c:v>
                </c:pt>
                <c:pt idx="262">
                  <c:v>1199</c:v>
                </c:pt>
                <c:pt idx="263">
                  <c:v>1200</c:v>
                </c:pt>
                <c:pt idx="264">
                  <c:v>1200</c:v>
                </c:pt>
                <c:pt idx="265">
                  <c:v>1200</c:v>
                </c:pt>
                <c:pt idx="266">
                  <c:v>1200</c:v>
                </c:pt>
                <c:pt idx="267">
                  <c:v>1200</c:v>
                </c:pt>
                <c:pt idx="268">
                  <c:v>1200</c:v>
                </c:pt>
                <c:pt idx="269">
                  <c:v>1200</c:v>
                </c:pt>
                <c:pt idx="270">
                  <c:v>1200</c:v>
                </c:pt>
                <c:pt idx="271">
                  <c:v>1200</c:v>
                </c:pt>
                <c:pt idx="272">
                  <c:v>1200</c:v>
                </c:pt>
                <c:pt idx="273">
                  <c:v>1200</c:v>
                </c:pt>
                <c:pt idx="274">
                  <c:v>1200</c:v>
                </c:pt>
                <c:pt idx="275">
                  <c:v>1200</c:v>
                </c:pt>
                <c:pt idx="276">
                  <c:v>1200</c:v>
                </c:pt>
                <c:pt idx="277">
                  <c:v>1200</c:v>
                </c:pt>
                <c:pt idx="278">
                  <c:v>1199</c:v>
                </c:pt>
                <c:pt idx="279">
                  <c:v>1200</c:v>
                </c:pt>
                <c:pt idx="280">
                  <c:v>1200</c:v>
                </c:pt>
                <c:pt idx="281">
                  <c:v>1200</c:v>
                </c:pt>
                <c:pt idx="282">
                  <c:v>1200</c:v>
                </c:pt>
                <c:pt idx="283">
                  <c:v>1200</c:v>
                </c:pt>
                <c:pt idx="284">
                  <c:v>1200</c:v>
                </c:pt>
                <c:pt idx="285">
                  <c:v>1200</c:v>
                </c:pt>
                <c:pt idx="286">
                  <c:v>1199</c:v>
                </c:pt>
                <c:pt idx="287">
                  <c:v>1199</c:v>
                </c:pt>
                <c:pt idx="288">
                  <c:v>1200</c:v>
                </c:pt>
                <c:pt idx="289">
                  <c:v>1198</c:v>
                </c:pt>
                <c:pt idx="290">
                  <c:v>1200</c:v>
                </c:pt>
                <c:pt idx="291">
                  <c:v>1198</c:v>
                </c:pt>
                <c:pt idx="292">
                  <c:v>1200</c:v>
                </c:pt>
                <c:pt idx="293">
                  <c:v>1200</c:v>
                </c:pt>
                <c:pt idx="294">
                  <c:v>1200</c:v>
                </c:pt>
                <c:pt idx="295">
                  <c:v>1200</c:v>
                </c:pt>
                <c:pt idx="296">
                  <c:v>1199</c:v>
                </c:pt>
                <c:pt idx="297">
                  <c:v>1199</c:v>
                </c:pt>
                <c:pt idx="298">
                  <c:v>1200</c:v>
                </c:pt>
                <c:pt idx="299">
                  <c:v>1200</c:v>
                </c:pt>
                <c:pt idx="300">
                  <c:v>1199</c:v>
                </c:pt>
                <c:pt idx="301">
                  <c:v>1200</c:v>
                </c:pt>
                <c:pt idx="302">
                  <c:v>1200</c:v>
                </c:pt>
                <c:pt idx="303">
                  <c:v>1200</c:v>
                </c:pt>
                <c:pt idx="304">
                  <c:v>1200</c:v>
                </c:pt>
                <c:pt idx="305">
                  <c:v>1200</c:v>
                </c:pt>
                <c:pt idx="306">
                  <c:v>1200</c:v>
                </c:pt>
                <c:pt idx="307">
                  <c:v>1200</c:v>
                </c:pt>
                <c:pt idx="308">
                  <c:v>1200</c:v>
                </c:pt>
                <c:pt idx="309">
                  <c:v>1199</c:v>
                </c:pt>
                <c:pt idx="310">
                  <c:v>1201</c:v>
                </c:pt>
                <c:pt idx="311">
                  <c:v>1199</c:v>
                </c:pt>
                <c:pt idx="312">
                  <c:v>1200</c:v>
                </c:pt>
                <c:pt idx="313">
                  <c:v>1199</c:v>
                </c:pt>
                <c:pt idx="314">
                  <c:v>1199</c:v>
                </c:pt>
                <c:pt idx="315">
                  <c:v>1200</c:v>
                </c:pt>
                <c:pt idx="316">
                  <c:v>1200</c:v>
                </c:pt>
                <c:pt idx="317">
                  <c:v>1200</c:v>
                </c:pt>
                <c:pt idx="318">
                  <c:v>1200</c:v>
                </c:pt>
                <c:pt idx="319">
                  <c:v>1199</c:v>
                </c:pt>
                <c:pt idx="320">
                  <c:v>1200</c:v>
                </c:pt>
                <c:pt idx="321">
                  <c:v>1200</c:v>
                </c:pt>
                <c:pt idx="322">
                  <c:v>1199</c:v>
                </c:pt>
                <c:pt idx="323">
                  <c:v>1199</c:v>
                </c:pt>
                <c:pt idx="324">
                  <c:v>1199</c:v>
                </c:pt>
                <c:pt idx="325">
                  <c:v>1200</c:v>
                </c:pt>
                <c:pt idx="326">
                  <c:v>1200</c:v>
                </c:pt>
                <c:pt idx="327">
                  <c:v>1200</c:v>
                </c:pt>
                <c:pt idx="328">
                  <c:v>1202</c:v>
                </c:pt>
                <c:pt idx="329">
                  <c:v>1200</c:v>
                </c:pt>
                <c:pt idx="330">
                  <c:v>1202</c:v>
                </c:pt>
                <c:pt idx="331">
                  <c:v>1202</c:v>
                </c:pt>
                <c:pt idx="332">
                  <c:v>1201</c:v>
                </c:pt>
                <c:pt idx="333">
                  <c:v>1200</c:v>
                </c:pt>
                <c:pt idx="334">
                  <c:v>1200</c:v>
                </c:pt>
                <c:pt idx="335">
                  <c:v>1200</c:v>
                </c:pt>
                <c:pt idx="336">
                  <c:v>1200</c:v>
                </c:pt>
                <c:pt idx="337">
                  <c:v>1200</c:v>
                </c:pt>
                <c:pt idx="338">
                  <c:v>1200</c:v>
                </c:pt>
                <c:pt idx="339">
                  <c:v>1200</c:v>
                </c:pt>
                <c:pt idx="340">
                  <c:v>1200</c:v>
                </c:pt>
                <c:pt idx="341">
                  <c:v>1200</c:v>
                </c:pt>
                <c:pt idx="342">
                  <c:v>1200</c:v>
                </c:pt>
                <c:pt idx="343">
                  <c:v>1200</c:v>
                </c:pt>
                <c:pt idx="344">
                  <c:v>1200</c:v>
                </c:pt>
                <c:pt idx="345">
                  <c:v>1200</c:v>
                </c:pt>
                <c:pt idx="346">
                  <c:v>1200</c:v>
                </c:pt>
                <c:pt idx="347">
                  <c:v>1200</c:v>
                </c:pt>
                <c:pt idx="348">
                  <c:v>1200</c:v>
                </c:pt>
                <c:pt idx="349">
                  <c:v>1200</c:v>
                </c:pt>
                <c:pt idx="350">
                  <c:v>1200</c:v>
                </c:pt>
                <c:pt idx="351">
                  <c:v>1200</c:v>
                </c:pt>
                <c:pt idx="352">
                  <c:v>1202</c:v>
                </c:pt>
                <c:pt idx="353">
                  <c:v>1200</c:v>
                </c:pt>
                <c:pt idx="354">
                  <c:v>1200</c:v>
                </c:pt>
                <c:pt idx="355">
                  <c:v>1200</c:v>
                </c:pt>
                <c:pt idx="356">
                  <c:v>1200</c:v>
                </c:pt>
                <c:pt idx="357">
                  <c:v>1200</c:v>
                </c:pt>
                <c:pt idx="358">
                  <c:v>1200</c:v>
                </c:pt>
                <c:pt idx="359">
                  <c:v>1200</c:v>
                </c:pt>
                <c:pt idx="360">
                  <c:v>1200</c:v>
                </c:pt>
                <c:pt idx="361">
                  <c:v>1200</c:v>
                </c:pt>
                <c:pt idx="362">
                  <c:v>1200</c:v>
                </c:pt>
                <c:pt idx="363">
                  <c:v>1200</c:v>
                </c:pt>
                <c:pt idx="364">
                  <c:v>1200</c:v>
                </c:pt>
                <c:pt idx="365">
                  <c:v>1200</c:v>
                </c:pt>
                <c:pt idx="366">
                  <c:v>1200</c:v>
                </c:pt>
                <c:pt idx="367">
                  <c:v>1200</c:v>
                </c:pt>
                <c:pt idx="368">
                  <c:v>1200</c:v>
                </c:pt>
                <c:pt idx="369">
                  <c:v>1200</c:v>
                </c:pt>
                <c:pt idx="370">
                  <c:v>1200</c:v>
                </c:pt>
                <c:pt idx="371">
                  <c:v>1200</c:v>
                </c:pt>
                <c:pt idx="372">
                  <c:v>1200</c:v>
                </c:pt>
                <c:pt idx="373">
                  <c:v>1200</c:v>
                </c:pt>
                <c:pt idx="374">
                  <c:v>1200</c:v>
                </c:pt>
                <c:pt idx="375">
                  <c:v>1200</c:v>
                </c:pt>
                <c:pt idx="376">
                  <c:v>1200</c:v>
                </c:pt>
                <c:pt idx="377">
                  <c:v>1200</c:v>
                </c:pt>
                <c:pt idx="378">
                  <c:v>1200</c:v>
                </c:pt>
                <c:pt idx="379">
                  <c:v>1200</c:v>
                </c:pt>
                <c:pt idx="380">
                  <c:v>1200</c:v>
                </c:pt>
                <c:pt idx="381">
                  <c:v>1200</c:v>
                </c:pt>
                <c:pt idx="382">
                  <c:v>1201</c:v>
                </c:pt>
                <c:pt idx="383">
                  <c:v>1200</c:v>
                </c:pt>
                <c:pt idx="384">
                  <c:v>1200</c:v>
                </c:pt>
                <c:pt idx="385">
                  <c:v>1201</c:v>
                </c:pt>
                <c:pt idx="386">
                  <c:v>1200</c:v>
                </c:pt>
                <c:pt idx="387">
                  <c:v>1200</c:v>
                </c:pt>
                <c:pt idx="388">
                  <c:v>1200</c:v>
                </c:pt>
                <c:pt idx="389">
                  <c:v>1200</c:v>
                </c:pt>
                <c:pt idx="390">
                  <c:v>1200</c:v>
                </c:pt>
                <c:pt idx="391">
                  <c:v>1199</c:v>
                </c:pt>
                <c:pt idx="392">
                  <c:v>1200</c:v>
                </c:pt>
                <c:pt idx="393">
                  <c:v>1201</c:v>
                </c:pt>
                <c:pt idx="394">
                  <c:v>1201</c:v>
                </c:pt>
                <c:pt idx="395">
                  <c:v>1200</c:v>
                </c:pt>
                <c:pt idx="396">
                  <c:v>1200</c:v>
                </c:pt>
                <c:pt idx="397">
                  <c:v>1200</c:v>
                </c:pt>
                <c:pt idx="398">
                  <c:v>1200</c:v>
                </c:pt>
                <c:pt idx="399">
                  <c:v>1200</c:v>
                </c:pt>
                <c:pt idx="400">
                  <c:v>1200</c:v>
                </c:pt>
                <c:pt idx="401">
                  <c:v>1200</c:v>
                </c:pt>
                <c:pt idx="402">
                  <c:v>1200</c:v>
                </c:pt>
                <c:pt idx="403">
                  <c:v>1200</c:v>
                </c:pt>
                <c:pt idx="404">
                  <c:v>1200</c:v>
                </c:pt>
                <c:pt idx="405">
                  <c:v>1200</c:v>
                </c:pt>
                <c:pt idx="406">
                  <c:v>1200</c:v>
                </c:pt>
                <c:pt idx="407">
                  <c:v>1200</c:v>
                </c:pt>
                <c:pt idx="408">
                  <c:v>1200</c:v>
                </c:pt>
                <c:pt idx="409">
                  <c:v>1200</c:v>
                </c:pt>
                <c:pt idx="410">
                  <c:v>1200</c:v>
                </c:pt>
                <c:pt idx="411">
                  <c:v>1200</c:v>
                </c:pt>
                <c:pt idx="412">
                  <c:v>1200</c:v>
                </c:pt>
                <c:pt idx="413">
                  <c:v>1200</c:v>
                </c:pt>
                <c:pt idx="414">
                  <c:v>1200</c:v>
                </c:pt>
                <c:pt idx="415">
                  <c:v>1200</c:v>
                </c:pt>
                <c:pt idx="416">
                  <c:v>1200</c:v>
                </c:pt>
                <c:pt idx="417">
                  <c:v>1198</c:v>
                </c:pt>
                <c:pt idx="418">
                  <c:v>1198</c:v>
                </c:pt>
                <c:pt idx="419">
                  <c:v>1197</c:v>
                </c:pt>
                <c:pt idx="420">
                  <c:v>1198</c:v>
                </c:pt>
                <c:pt idx="421">
                  <c:v>1198</c:v>
                </c:pt>
                <c:pt idx="422">
                  <c:v>1198</c:v>
                </c:pt>
                <c:pt idx="423">
                  <c:v>1200</c:v>
                </c:pt>
                <c:pt idx="424">
                  <c:v>1199</c:v>
                </c:pt>
                <c:pt idx="425">
                  <c:v>1199</c:v>
                </c:pt>
                <c:pt idx="426">
                  <c:v>1200</c:v>
                </c:pt>
                <c:pt idx="427">
                  <c:v>1200</c:v>
                </c:pt>
                <c:pt idx="428">
                  <c:v>1200</c:v>
                </c:pt>
                <c:pt idx="429">
                  <c:v>1200</c:v>
                </c:pt>
                <c:pt idx="430">
                  <c:v>1201</c:v>
                </c:pt>
                <c:pt idx="431">
                  <c:v>1200</c:v>
                </c:pt>
                <c:pt idx="432">
                  <c:v>1200</c:v>
                </c:pt>
                <c:pt idx="433">
                  <c:v>1200</c:v>
                </c:pt>
                <c:pt idx="434">
                  <c:v>1201</c:v>
                </c:pt>
                <c:pt idx="435">
                  <c:v>1200</c:v>
                </c:pt>
                <c:pt idx="436">
                  <c:v>1200</c:v>
                </c:pt>
                <c:pt idx="437">
                  <c:v>1201</c:v>
                </c:pt>
                <c:pt idx="438">
                  <c:v>1201</c:v>
                </c:pt>
                <c:pt idx="439">
                  <c:v>1200</c:v>
                </c:pt>
                <c:pt idx="440">
                  <c:v>1200</c:v>
                </c:pt>
                <c:pt idx="441">
                  <c:v>1200</c:v>
                </c:pt>
                <c:pt idx="442">
                  <c:v>1200</c:v>
                </c:pt>
                <c:pt idx="443">
                  <c:v>1199</c:v>
                </c:pt>
                <c:pt idx="444">
                  <c:v>1199</c:v>
                </c:pt>
                <c:pt idx="445">
                  <c:v>1200</c:v>
                </c:pt>
                <c:pt idx="446">
                  <c:v>1200</c:v>
                </c:pt>
                <c:pt idx="447">
                  <c:v>1200</c:v>
                </c:pt>
                <c:pt idx="448">
                  <c:v>1199</c:v>
                </c:pt>
                <c:pt idx="449">
                  <c:v>1200</c:v>
                </c:pt>
                <c:pt idx="450">
                  <c:v>1200</c:v>
                </c:pt>
                <c:pt idx="451">
                  <c:v>1200</c:v>
                </c:pt>
                <c:pt idx="452">
                  <c:v>1200</c:v>
                </c:pt>
                <c:pt idx="453">
                  <c:v>1200</c:v>
                </c:pt>
                <c:pt idx="454">
                  <c:v>1200</c:v>
                </c:pt>
                <c:pt idx="455">
                  <c:v>1200</c:v>
                </c:pt>
                <c:pt idx="456">
                  <c:v>1199</c:v>
                </c:pt>
                <c:pt idx="457">
                  <c:v>1199</c:v>
                </c:pt>
                <c:pt idx="458">
                  <c:v>1199</c:v>
                </c:pt>
                <c:pt idx="459">
                  <c:v>1199</c:v>
                </c:pt>
                <c:pt idx="460">
                  <c:v>1200</c:v>
                </c:pt>
                <c:pt idx="461">
                  <c:v>1200</c:v>
                </c:pt>
                <c:pt idx="462">
                  <c:v>1200</c:v>
                </c:pt>
                <c:pt idx="463">
                  <c:v>1200</c:v>
                </c:pt>
                <c:pt idx="464">
                  <c:v>1200</c:v>
                </c:pt>
                <c:pt idx="465">
                  <c:v>1200</c:v>
                </c:pt>
                <c:pt idx="466">
                  <c:v>1201</c:v>
                </c:pt>
                <c:pt idx="467">
                  <c:v>1201</c:v>
                </c:pt>
                <c:pt idx="468">
                  <c:v>1198</c:v>
                </c:pt>
                <c:pt idx="469">
                  <c:v>1199</c:v>
                </c:pt>
                <c:pt idx="470">
                  <c:v>1200</c:v>
                </c:pt>
                <c:pt idx="471">
                  <c:v>1201</c:v>
                </c:pt>
                <c:pt idx="472">
                  <c:v>1200</c:v>
                </c:pt>
                <c:pt idx="473">
                  <c:v>1200</c:v>
                </c:pt>
                <c:pt idx="474">
                  <c:v>1200</c:v>
                </c:pt>
                <c:pt idx="475">
                  <c:v>1200</c:v>
                </c:pt>
                <c:pt idx="476">
                  <c:v>1200</c:v>
                </c:pt>
                <c:pt idx="477">
                  <c:v>1200</c:v>
                </c:pt>
                <c:pt idx="478">
                  <c:v>1200</c:v>
                </c:pt>
                <c:pt idx="479">
                  <c:v>1200</c:v>
                </c:pt>
                <c:pt idx="480">
                  <c:v>1200</c:v>
                </c:pt>
                <c:pt idx="481">
                  <c:v>1201</c:v>
                </c:pt>
                <c:pt idx="482">
                  <c:v>1200</c:v>
                </c:pt>
                <c:pt idx="483">
                  <c:v>1200</c:v>
                </c:pt>
                <c:pt idx="484">
                  <c:v>1200</c:v>
                </c:pt>
                <c:pt idx="485">
                  <c:v>1200</c:v>
                </c:pt>
                <c:pt idx="486">
                  <c:v>1200</c:v>
                </c:pt>
                <c:pt idx="487">
                  <c:v>1200</c:v>
                </c:pt>
                <c:pt idx="488">
                  <c:v>1200</c:v>
                </c:pt>
                <c:pt idx="489">
                  <c:v>1200</c:v>
                </c:pt>
                <c:pt idx="490">
                  <c:v>1200</c:v>
                </c:pt>
                <c:pt idx="491">
                  <c:v>1200</c:v>
                </c:pt>
                <c:pt idx="492">
                  <c:v>1200</c:v>
                </c:pt>
                <c:pt idx="493">
                  <c:v>1200</c:v>
                </c:pt>
                <c:pt idx="494">
                  <c:v>1200</c:v>
                </c:pt>
                <c:pt idx="495">
                  <c:v>1200</c:v>
                </c:pt>
                <c:pt idx="496">
                  <c:v>1200</c:v>
                </c:pt>
                <c:pt idx="497">
                  <c:v>1200</c:v>
                </c:pt>
                <c:pt idx="498">
                  <c:v>1200</c:v>
                </c:pt>
                <c:pt idx="499">
                  <c:v>1201</c:v>
                </c:pt>
                <c:pt idx="500">
                  <c:v>1201</c:v>
                </c:pt>
                <c:pt idx="501">
                  <c:v>1201</c:v>
                </c:pt>
                <c:pt idx="502">
                  <c:v>1200</c:v>
                </c:pt>
                <c:pt idx="503">
                  <c:v>1200</c:v>
                </c:pt>
                <c:pt idx="504">
                  <c:v>1201</c:v>
                </c:pt>
                <c:pt idx="505">
                  <c:v>1200</c:v>
                </c:pt>
                <c:pt idx="506">
                  <c:v>1200</c:v>
                </c:pt>
                <c:pt idx="507">
                  <c:v>1200</c:v>
                </c:pt>
                <c:pt idx="508">
                  <c:v>1200</c:v>
                </c:pt>
                <c:pt idx="509">
                  <c:v>1200</c:v>
                </c:pt>
                <c:pt idx="510">
                  <c:v>1200</c:v>
                </c:pt>
                <c:pt idx="511">
                  <c:v>1200</c:v>
                </c:pt>
                <c:pt idx="512">
                  <c:v>1200</c:v>
                </c:pt>
                <c:pt idx="513">
                  <c:v>1200</c:v>
                </c:pt>
                <c:pt idx="514">
                  <c:v>1200</c:v>
                </c:pt>
                <c:pt idx="515">
                  <c:v>1200</c:v>
                </c:pt>
                <c:pt idx="516">
                  <c:v>1200</c:v>
                </c:pt>
                <c:pt idx="517">
                  <c:v>1200</c:v>
                </c:pt>
                <c:pt idx="518">
                  <c:v>1200</c:v>
                </c:pt>
                <c:pt idx="519">
                  <c:v>1200</c:v>
                </c:pt>
                <c:pt idx="520">
                  <c:v>1200</c:v>
                </c:pt>
                <c:pt idx="521">
                  <c:v>1200</c:v>
                </c:pt>
                <c:pt idx="522">
                  <c:v>1200</c:v>
                </c:pt>
                <c:pt idx="523">
                  <c:v>1200</c:v>
                </c:pt>
                <c:pt idx="524">
                  <c:v>1201</c:v>
                </c:pt>
                <c:pt idx="525">
                  <c:v>1200</c:v>
                </c:pt>
                <c:pt idx="526">
                  <c:v>1200</c:v>
                </c:pt>
                <c:pt idx="527">
                  <c:v>1199</c:v>
                </c:pt>
                <c:pt idx="528">
                  <c:v>1200</c:v>
                </c:pt>
                <c:pt idx="529">
                  <c:v>1200</c:v>
                </c:pt>
                <c:pt idx="530">
                  <c:v>1199</c:v>
                </c:pt>
                <c:pt idx="531">
                  <c:v>1200</c:v>
                </c:pt>
                <c:pt idx="532">
                  <c:v>1200</c:v>
                </c:pt>
                <c:pt idx="533">
                  <c:v>1200</c:v>
                </c:pt>
                <c:pt idx="534">
                  <c:v>1198</c:v>
                </c:pt>
                <c:pt idx="535">
                  <c:v>1200</c:v>
                </c:pt>
                <c:pt idx="536">
                  <c:v>1200</c:v>
                </c:pt>
                <c:pt idx="537">
                  <c:v>1200</c:v>
                </c:pt>
                <c:pt idx="538">
                  <c:v>1200</c:v>
                </c:pt>
                <c:pt idx="539">
                  <c:v>1200</c:v>
                </c:pt>
                <c:pt idx="540">
                  <c:v>1199</c:v>
                </c:pt>
                <c:pt idx="541">
                  <c:v>1200</c:v>
                </c:pt>
                <c:pt idx="542">
                  <c:v>1201</c:v>
                </c:pt>
                <c:pt idx="543">
                  <c:v>1200</c:v>
                </c:pt>
                <c:pt idx="544">
                  <c:v>1202</c:v>
                </c:pt>
                <c:pt idx="545">
                  <c:v>1200</c:v>
                </c:pt>
                <c:pt idx="546">
                  <c:v>1200</c:v>
                </c:pt>
                <c:pt idx="547">
                  <c:v>1202</c:v>
                </c:pt>
                <c:pt idx="548">
                  <c:v>1198</c:v>
                </c:pt>
                <c:pt idx="549">
                  <c:v>1198</c:v>
                </c:pt>
                <c:pt idx="550">
                  <c:v>1200</c:v>
                </c:pt>
                <c:pt idx="551">
                  <c:v>1200</c:v>
                </c:pt>
                <c:pt idx="552">
                  <c:v>1200</c:v>
                </c:pt>
                <c:pt idx="553">
                  <c:v>1200</c:v>
                </c:pt>
                <c:pt idx="554">
                  <c:v>1200</c:v>
                </c:pt>
                <c:pt idx="555">
                  <c:v>1200</c:v>
                </c:pt>
                <c:pt idx="556">
                  <c:v>1200</c:v>
                </c:pt>
                <c:pt idx="557">
                  <c:v>1200</c:v>
                </c:pt>
                <c:pt idx="558">
                  <c:v>1201</c:v>
                </c:pt>
                <c:pt idx="559">
                  <c:v>1200</c:v>
                </c:pt>
                <c:pt idx="560">
                  <c:v>1201</c:v>
                </c:pt>
                <c:pt idx="561">
                  <c:v>1200</c:v>
                </c:pt>
                <c:pt idx="562">
                  <c:v>1200</c:v>
                </c:pt>
                <c:pt idx="563">
                  <c:v>1199</c:v>
                </c:pt>
                <c:pt idx="564">
                  <c:v>1200</c:v>
                </c:pt>
                <c:pt idx="565">
                  <c:v>1200</c:v>
                </c:pt>
                <c:pt idx="566">
                  <c:v>1200</c:v>
                </c:pt>
                <c:pt idx="567">
                  <c:v>1200</c:v>
                </c:pt>
                <c:pt idx="568">
                  <c:v>1201</c:v>
                </c:pt>
                <c:pt idx="569">
                  <c:v>1200</c:v>
                </c:pt>
                <c:pt idx="570">
                  <c:v>1201</c:v>
                </c:pt>
                <c:pt idx="571">
                  <c:v>1200</c:v>
                </c:pt>
                <c:pt idx="572">
                  <c:v>1200</c:v>
                </c:pt>
                <c:pt idx="573">
                  <c:v>1200</c:v>
                </c:pt>
                <c:pt idx="574">
                  <c:v>1200</c:v>
                </c:pt>
                <c:pt idx="575">
                  <c:v>1200</c:v>
                </c:pt>
                <c:pt idx="576">
                  <c:v>1200</c:v>
                </c:pt>
                <c:pt idx="577">
                  <c:v>1200</c:v>
                </c:pt>
                <c:pt idx="578">
                  <c:v>1200</c:v>
                </c:pt>
                <c:pt idx="579">
                  <c:v>1200</c:v>
                </c:pt>
                <c:pt idx="580">
                  <c:v>1201</c:v>
                </c:pt>
                <c:pt idx="581">
                  <c:v>1201</c:v>
                </c:pt>
                <c:pt idx="582">
                  <c:v>1201</c:v>
                </c:pt>
                <c:pt idx="583">
                  <c:v>1200</c:v>
                </c:pt>
                <c:pt idx="584">
                  <c:v>1200</c:v>
                </c:pt>
                <c:pt idx="585">
                  <c:v>1200</c:v>
                </c:pt>
                <c:pt idx="586">
                  <c:v>1200</c:v>
                </c:pt>
                <c:pt idx="587">
                  <c:v>1201</c:v>
                </c:pt>
                <c:pt idx="588">
                  <c:v>1200</c:v>
                </c:pt>
                <c:pt idx="589">
                  <c:v>1200</c:v>
                </c:pt>
                <c:pt idx="590">
                  <c:v>1200</c:v>
                </c:pt>
                <c:pt idx="591">
                  <c:v>1200</c:v>
                </c:pt>
                <c:pt idx="592">
                  <c:v>1200</c:v>
                </c:pt>
                <c:pt idx="593">
                  <c:v>1200</c:v>
                </c:pt>
                <c:pt idx="594">
                  <c:v>1200</c:v>
                </c:pt>
                <c:pt idx="595">
                  <c:v>1200</c:v>
                </c:pt>
                <c:pt idx="596">
                  <c:v>1200</c:v>
                </c:pt>
                <c:pt idx="597">
                  <c:v>1200</c:v>
                </c:pt>
                <c:pt idx="598">
                  <c:v>1201</c:v>
                </c:pt>
                <c:pt idx="599">
                  <c:v>1201</c:v>
                </c:pt>
                <c:pt idx="600">
                  <c:v>1200</c:v>
                </c:pt>
                <c:pt idx="601">
                  <c:v>1200</c:v>
                </c:pt>
                <c:pt idx="602">
                  <c:v>1200</c:v>
                </c:pt>
                <c:pt idx="603">
                  <c:v>1200</c:v>
                </c:pt>
                <c:pt idx="604">
                  <c:v>1200</c:v>
                </c:pt>
                <c:pt idx="605">
                  <c:v>1199</c:v>
                </c:pt>
                <c:pt idx="606">
                  <c:v>1200</c:v>
                </c:pt>
                <c:pt idx="607">
                  <c:v>1200</c:v>
                </c:pt>
                <c:pt idx="608">
                  <c:v>1200</c:v>
                </c:pt>
                <c:pt idx="609">
                  <c:v>1200</c:v>
                </c:pt>
                <c:pt idx="610">
                  <c:v>1200</c:v>
                </c:pt>
                <c:pt idx="611">
                  <c:v>1200</c:v>
                </c:pt>
                <c:pt idx="612">
                  <c:v>1200</c:v>
                </c:pt>
                <c:pt idx="613">
                  <c:v>1200</c:v>
                </c:pt>
                <c:pt idx="614">
                  <c:v>1200</c:v>
                </c:pt>
                <c:pt idx="615">
                  <c:v>1200</c:v>
                </c:pt>
                <c:pt idx="616">
                  <c:v>1200</c:v>
                </c:pt>
                <c:pt idx="617">
                  <c:v>1200</c:v>
                </c:pt>
                <c:pt idx="618">
                  <c:v>1200</c:v>
                </c:pt>
                <c:pt idx="619">
                  <c:v>1200</c:v>
                </c:pt>
                <c:pt idx="620">
                  <c:v>1200</c:v>
                </c:pt>
                <c:pt idx="621">
                  <c:v>1200</c:v>
                </c:pt>
                <c:pt idx="622">
                  <c:v>1200</c:v>
                </c:pt>
                <c:pt idx="623">
                  <c:v>1200</c:v>
                </c:pt>
                <c:pt idx="624">
                  <c:v>1199</c:v>
                </c:pt>
                <c:pt idx="625">
                  <c:v>1199</c:v>
                </c:pt>
                <c:pt idx="626">
                  <c:v>1200</c:v>
                </c:pt>
                <c:pt idx="627">
                  <c:v>1201</c:v>
                </c:pt>
                <c:pt idx="628">
                  <c:v>1200</c:v>
                </c:pt>
                <c:pt idx="629">
                  <c:v>1200</c:v>
                </c:pt>
                <c:pt idx="630">
                  <c:v>1200</c:v>
                </c:pt>
                <c:pt idx="631">
                  <c:v>1200</c:v>
                </c:pt>
                <c:pt idx="632">
                  <c:v>1199</c:v>
                </c:pt>
                <c:pt idx="633">
                  <c:v>1200</c:v>
                </c:pt>
                <c:pt idx="634">
                  <c:v>1200</c:v>
                </c:pt>
                <c:pt idx="635">
                  <c:v>1200</c:v>
                </c:pt>
                <c:pt idx="636">
                  <c:v>1200</c:v>
                </c:pt>
                <c:pt idx="637">
                  <c:v>1199</c:v>
                </c:pt>
                <c:pt idx="638">
                  <c:v>1200</c:v>
                </c:pt>
                <c:pt idx="639">
                  <c:v>1200</c:v>
                </c:pt>
                <c:pt idx="640">
                  <c:v>1200</c:v>
                </c:pt>
                <c:pt idx="641">
                  <c:v>1200</c:v>
                </c:pt>
                <c:pt idx="642">
                  <c:v>1200</c:v>
                </c:pt>
                <c:pt idx="643">
                  <c:v>1200</c:v>
                </c:pt>
                <c:pt idx="644">
                  <c:v>1198</c:v>
                </c:pt>
                <c:pt idx="645">
                  <c:v>1198</c:v>
                </c:pt>
                <c:pt idx="646">
                  <c:v>1200</c:v>
                </c:pt>
                <c:pt idx="647">
                  <c:v>1201</c:v>
                </c:pt>
                <c:pt idx="648">
                  <c:v>1200</c:v>
                </c:pt>
                <c:pt idx="649">
                  <c:v>1200</c:v>
                </c:pt>
                <c:pt idx="650">
                  <c:v>1200</c:v>
                </c:pt>
                <c:pt idx="651">
                  <c:v>1200</c:v>
                </c:pt>
                <c:pt idx="652">
                  <c:v>1200</c:v>
                </c:pt>
                <c:pt idx="653">
                  <c:v>1200</c:v>
                </c:pt>
                <c:pt idx="654">
                  <c:v>1200</c:v>
                </c:pt>
                <c:pt idx="655">
                  <c:v>1200</c:v>
                </c:pt>
                <c:pt idx="656">
                  <c:v>1201</c:v>
                </c:pt>
                <c:pt idx="657">
                  <c:v>1200</c:v>
                </c:pt>
                <c:pt idx="658">
                  <c:v>1200</c:v>
                </c:pt>
                <c:pt idx="659">
                  <c:v>1200</c:v>
                </c:pt>
                <c:pt idx="660">
                  <c:v>1200</c:v>
                </c:pt>
                <c:pt idx="661">
                  <c:v>1200</c:v>
                </c:pt>
                <c:pt idx="662">
                  <c:v>1200</c:v>
                </c:pt>
                <c:pt idx="663">
                  <c:v>1200</c:v>
                </c:pt>
                <c:pt idx="664">
                  <c:v>1199</c:v>
                </c:pt>
                <c:pt idx="665">
                  <c:v>1199</c:v>
                </c:pt>
                <c:pt idx="666">
                  <c:v>1200</c:v>
                </c:pt>
                <c:pt idx="667">
                  <c:v>1200</c:v>
                </c:pt>
                <c:pt idx="668">
                  <c:v>1200</c:v>
                </c:pt>
                <c:pt idx="669">
                  <c:v>1200</c:v>
                </c:pt>
                <c:pt idx="670">
                  <c:v>1200</c:v>
                </c:pt>
                <c:pt idx="671">
                  <c:v>1200</c:v>
                </c:pt>
                <c:pt idx="672">
                  <c:v>1200</c:v>
                </c:pt>
                <c:pt idx="673">
                  <c:v>1200</c:v>
                </c:pt>
                <c:pt idx="674">
                  <c:v>1200</c:v>
                </c:pt>
                <c:pt idx="675">
                  <c:v>1200</c:v>
                </c:pt>
                <c:pt idx="676">
                  <c:v>1201</c:v>
                </c:pt>
                <c:pt idx="677">
                  <c:v>1200</c:v>
                </c:pt>
                <c:pt idx="678">
                  <c:v>1201</c:v>
                </c:pt>
                <c:pt idx="679">
                  <c:v>1200</c:v>
                </c:pt>
                <c:pt idx="680">
                  <c:v>1200</c:v>
                </c:pt>
                <c:pt idx="681">
                  <c:v>1200</c:v>
                </c:pt>
                <c:pt idx="682">
                  <c:v>1199</c:v>
                </c:pt>
                <c:pt idx="683">
                  <c:v>1200</c:v>
                </c:pt>
                <c:pt idx="684">
                  <c:v>1200</c:v>
                </c:pt>
                <c:pt idx="685">
                  <c:v>1200</c:v>
                </c:pt>
                <c:pt idx="686">
                  <c:v>1200</c:v>
                </c:pt>
                <c:pt idx="687">
                  <c:v>1201</c:v>
                </c:pt>
                <c:pt idx="688">
                  <c:v>1201</c:v>
                </c:pt>
                <c:pt idx="689">
                  <c:v>1200</c:v>
                </c:pt>
                <c:pt idx="690">
                  <c:v>1199</c:v>
                </c:pt>
                <c:pt idx="691">
                  <c:v>1199</c:v>
                </c:pt>
                <c:pt idx="692">
                  <c:v>1200</c:v>
                </c:pt>
                <c:pt idx="693">
                  <c:v>1200</c:v>
                </c:pt>
                <c:pt idx="694">
                  <c:v>1201</c:v>
                </c:pt>
                <c:pt idx="695">
                  <c:v>1200</c:v>
                </c:pt>
                <c:pt idx="696">
                  <c:v>1199</c:v>
                </c:pt>
                <c:pt idx="697">
                  <c:v>1199</c:v>
                </c:pt>
                <c:pt idx="698">
                  <c:v>1200</c:v>
                </c:pt>
                <c:pt idx="699">
                  <c:v>1200</c:v>
                </c:pt>
                <c:pt idx="700">
                  <c:v>1200</c:v>
                </c:pt>
                <c:pt idx="701">
                  <c:v>1200</c:v>
                </c:pt>
                <c:pt idx="702">
                  <c:v>1200</c:v>
                </c:pt>
                <c:pt idx="703">
                  <c:v>1200</c:v>
                </c:pt>
                <c:pt idx="704">
                  <c:v>1200</c:v>
                </c:pt>
                <c:pt idx="705">
                  <c:v>1200</c:v>
                </c:pt>
                <c:pt idx="706">
                  <c:v>1200</c:v>
                </c:pt>
                <c:pt idx="707">
                  <c:v>1200</c:v>
                </c:pt>
                <c:pt idx="708">
                  <c:v>1200</c:v>
                </c:pt>
                <c:pt idx="709">
                  <c:v>1198</c:v>
                </c:pt>
                <c:pt idx="710">
                  <c:v>1199</c:v>
                </c:pt>
                <c:pt idx="711">
                  <c:v>1199</c:v>
                </c:pt>
                <c:pt idx="712">
                  <c:v>1200</c:v>
                </c:pt>
                <c:pt idx="713">
                  <c:v>1200</c:v>
                </c:pt>
                <c:pt idx="714">
                  <c:v>1200</c:v>
                </c:pt>
                <c:pt idx="715">
                  <c:v>1200</c:v>
                </c:pt>
                <c:pt idx="716">
                  <c:v>1200</c:v>
                </c:pt>
                <c:pt idx="717">
                  <c:v>1200</c:v>
                </c:pt>
                <c:pt idx="718">
                  <c:v>1200</c:v>
                </c:pt>
                <c:pt idx="719">
                  <c:v>1200</c:v>
                </c:pt>
                <c:pt idx="720">
                  <c:v>1198</c:v>
                </c:pt>
                <c:pt idx="721">
                  <c:v>1198</c:v>
                </c:pt>
                <c:pt idx="722">
                  <c:v>1198</c:v>
                </c:pt>
                <c:pt idx="723">
                  <c:v>1200</c:v>
                </c:pt>
                <c:pt idx="724">
                  <c:v>1200</c:v>
                </c:pt>
                <c:pt idx="725">
                  <c:v>1200</c:v>
                </c:pt>
                <c:pt idx="726">
                  <c:v>1200</c:v>
                </c:pt>
                <c:pt idx="727">
                  <c:v>1200</c:v>
                </c:pt>
                <c:pt idx="728">
                  <c:v>1200</c:v>
                </c:pt>
                <c:pt idx="729">
                  <c:v>1200</c:v>
                </c:pt>
                <c:pt idx="730">
                  <c:v>1201</c:v>
                </c:pt>
                <c:pt idx="731">
                  <c:v>1199</c:v>
                </c:pt>
                <c:pt idx="732">
                  <c:v>1200</c:v>
                </c:pt>
                <c:pt idx="733">
                  <c:v>1199</c:v>
                </c:pt>
                <c:pt idx="734">
                  <c:v>1199</c:v>
                </c:pt>
                <c:pt idx="735">
                  <c:v>1199</c:v>
                </c:pt>
                <c:pt idx="736">
                  <c:v>1200</c:v>
                </c:pt>
                <c:pt idx="737">
                  <c:v>1200</c:v>
                </c:pt>
                <c:pt idx="738">
                  <c:v>1198</c:v>
                </c:pt>
                <c:pt idx="739">
                  <c:v>1200</c:v>
                </c:pt>
                <c:pt idx="740">
                  <c:v>1200</c:v>
                </c:pt>
                <c:pt idx="741">
                  <c:v>1200</c:v>
                </c:pt>
                <c:pt idx="742">
                  <c:v>1200</c:v>
                </c:pt>
                <c:pt idx="743">
                  <c:v>1200</c:v>
                </c:pt>
                <c:pt idx="744">
                  <c:v>1200</c:v>
                </c:pt>
                <c:pt idx="745">
                  <c:v>1199</c:v>
                </c:pt>
                <c:pt idx="746">
                  <c:v>1200</c:v>
                </c:pt>
                <c:pt idx="747">
                  <c:v>1200</c:v>
                </c:pt>
                <c:pt idx="748">
                  <c:v>1200</c:v>
                </c:pt>
                <c:pt idx="749">
                  <c:v>1201</c:v>
                </c:pt>
                <c:pt idx="750">
                  <c:v>1201</c:v>
                </c:pt>
                <c:pt idx="751">
                  <c:v>1198</c:v>
                </c:pt>
                <c:pt idx="752">
                  <c:v>1199</c:v>
                </c:pt>
                <c:pt idx="753">
                  <c:v>1200</c:v>
                </c:pt>
                <c:pt idx="754">
                  <c:v>1200</c:v>
                </c:pt>
                <c:pt idx="755">
                  <c:v>1199</c:v>
                </c:pt>
                <c:pt idx="756">
                  <c:v>1199</c:v>
                </c:pt>
                <c:pt idx="757">
                  <c:v>1199</c:v>
                </c:pt>
                <c:pt idx="758">
                  <c:v>1200</c:v>
                </c:pt>
                <c:pt idx="759">
                  <c:v>1200</c:v>
                </c:pt>
                <c:pt idx="760">
                  <c:v>1200</c:v>
                </c:pt>
                <c:pt idx="761">
                  <c:v>1200</c:v>
                </c:pt>
                <c:pt idx="762">
                  <c:v>1200</c:v>
                </c:pt>
                <c:pt idx="763">
                  <c:v>1200</c:v>
                </c:pt>
                <c:pt idx="764">
                  <c:v>1200</c:v>
                </c:pt>
                <c:pt idx="765">
                  <c:v>1199</c:v>
                </c:pt>
                <c:pt idx="766">
                  <c:v>1201</c:v>
                </c:pt>
                <c:pt idx="767">
                  <c:v>1201</c:v>
                </c:pt>
                <c:pt idx="768">
                  <c:v>1200</c:v>
                </c:pt>
                <c:pt idx="769">
                  <c:v>1200</c:v>
                </c:pt>
                <c:pt idx="770">
                  <c:v>1200</c:v>
                </c:pt>
                <c:pt idx="771">
                  <c:v>1198</c:v>
                </c:pt>
                <c:pt idx="772">
                  <c:v>1199</c:v>
                </c:pt>
                <c:pt idx="773">
                  <c:v>1200</c:v>
                </c:pt>
                <c:pt idx="774">
                  <c:v>1200</c:v>
                </c:pt>
                <c:pt idx="775">
                  <c:v>1200</c:v>
                </c:pt>
                <c:pt idx="776">
                  <c:v>1198</c:v>
                </c:pt>
                <c:pt idx="777">
                  <c:v>1200</c:v>
                </c:pt>
                <c:pt idx="778">
                  <c:v>1199</c:v>
                </c:pt>
                <c:pt idx="779">
                  <c:v>1199</c:v>
                </c:pt>
                <c:pt idx="780">
                  <c:v>1199</c:v>
                </c:pt>
                <c:pt idx="781">
                  <c:v>1198</c:v>
                </c:pt>
                <c:pt idx="782">
                  <c:v>1198</c:v>
                </c:pt>
                <c:pt idx="783">
                  <c:v>1200</c:v>
                </c:pt>
                <c:pt idx="784">
                  <c:v>1200</c:v>
                </c:pt>
                <c:pt idx="785">
                  <c:v>1200</c:v>
                </c:pt>
                <c:pt idx="786">
                  <c:v>1201</c:v>
                </c:pt>
                <c:pt idx="787">
                  <c:v>1201</c:v>
                </c:pt>
                <c:pt idx="788">
                  <c:v>1201</c:v>
                </c:pt>
                <c:pt idx="789">
                  <c:v>1200</c:v>
                </c:pt>
                <c:pt idx="790">
                  <c:v>1200</c:v>
                </c:pt>
                <c:pt idx="791">
                  <c:v>1201</c:v>
                </c:pt>
                <c:pt idx="792">
                  <c:v>1200</c:v>
                </c:pt>
                <c:pt idx="793">
                  <c:v>1200</c:v>
                </c:pt>
                <c:pt idx="794">
                  <c:v>1201</c:v>
                </c:pt>
                <c:pt idx="795">
                  <c:v>1200</c:v>
                </c:pt>
                <c:pt idx="796">
                  <c:v>1200</c:v>
                </c:pt>
                <c:pt idx="797">
                  <c:v>1200</c:v>
                </c:pt>
                <c:pt idx="798">
                  <c:v>1199</c:v>
                </c:pt>
                <c:pt idx="799">
                  <c:v>1200</c:v>
                </c:pt>
                <c:pt idx="800">
                  <c:v>1200</c:v>
                </c:pt>
                <c:pt idx="801">
                  <c:v>1200</c:v>
                </c:pt>
                <c:pt idx="802">
                  <c:v>1202</c:v>
                </c:pt>
                <c:pt idx="803">
                  <c:v>1200</c:v>
                </c:pt>
                <c:pt idx="804">
                  <c:v>1200</c:v>
                </c:pt>
                <c:pt idx="805">
                  <c:v>1201</c:v>
                </c:pt>
                <c:pt idx="806">
                  <c:v>1201</c:v>
                </c:pt>
                <c:pt idx="807">
                  <c:v>1200</c:v>
                </c:pt>
                <c:pt idx="808">
                  <c:v>1200</c:v>
                </c:pt>
                <c:pt idx="809">
                  <c:v>1200</c:v>
                </c:pt>
                <c:pt idx="810">
                  <c:v>1200</c:v>
                </c:pt>
                <c:pt idx="811">
                  <c:v>1200</c:v>
                </c:pt>
                <c:pt idx="812">
                  <c:v>1198</c:v>
                </c:pt>
                <c:pt idx="813">
                  <c:v>1200</c:v>
                </c:pt>
                <c:pt idx="814">
                  <c:v>1200</c:v>
                </c:pt>
                <c:pt idx="815">
                  <c:v>1202</c:v>
                </c:pt>
                <c:pt idx="816">
                  <c:v>1202</c:v>
                </c:pt>
                <c:pt idx="817">
                  <c:v>1200</c:v>
                </c:pt>
                <c:pt idx="818">
                  <c:v>1200</c:v>
                </c:pt>
                <c:pt idx="819">
                  <c:v>1200</c:v>
                </c:pt>
                <c:pt idx="820">
                  <c:v>1200</c:v>
                </c:pt>
                <c:pt idx="821">
                  <c:v>1200</c:v>
                </c:pt>
                <c:pt idx="822">
                  <c:v>1200</c:v>
                </c:pt>
                <c:pt idx="823">
                  <c:v>1200</c:v>
                </c:pt>
                <c:pt idx="824">
                  <c:v>1200</c:v>
                </c:pt>
                <c:pt idx="825">
                  <c:v>1198</c:v>
                </c:pt>
                <c:pt idx="826">
                  <c:v>1198</c:v>
                </c:pt>
                <c:pt idx="827">
                  <c:v>1199</c:v>
                </c:pt>
                <c:pt idx="828">
                  <c:v>1200</c:v>
                </c:pt>
                <c:pt idx="829">
                  <c:v>1200</c:v>
                </c:pt>
                <c:pt idx="830">
                  <c:v>1200</c:v>
                </c:pt>
                <c:pt idx="831">
                  <c:v>1200</c:v>
                </c:pt>
                <c:pt idx="832">
                  <c:v>1200</c:v>
                </c:pt>
                <c:pt idx="833">
                  <c:v>1200</c:v>
                </c:pt>
                <c:pt idx="834">
                  <c:v>1202</c:v>
                </c:pt>
                <c:pt idx="835">
                  <c:v>1200</c:v>
                </c:pt>
                <c:pt idx="836">
                  <c:v>1200</c:v>
                </c:pt>
                <c:pt idx="837">
                  <c:v>1201</c:v>
                </c:pt>
                <c:pt idx="838">
                  <c:v>1200</c:v>
                </c:pt>
                <c:pt idx="839">
                  <c:v>1200</c:v>
                </c:pt>
                <c:pt idx="840">
                  <c:v>1200</c:v>
                </c:pt>
                <c:pt idx="841">
                  <c:v>1200</c:v>
                </c:pt>
                <c:pt idx="842">
                  <c:v>1200</c:v>
                </c:pt>
                <c:pt idx="843">
                  <c:v>1200</c:v>
                </c:pt>
                <c:pt idx="844">
                  <c:v>1198</c:v>
                </c:pt>
                <c:pt idx="845">
                  <c:v>1198</c:v>
                </c:pt>
                <c:pt idx="846">
                  <c:v>1199</c:v>
                </c:pt>
                <c:pt idx="847">
                  <c:v>1199</c:v>
                </c:pt>
                <c:pt idx="848">
                  <c:v>1199</c:v>
                </c:pt>
                <c:pt idx="849">
                  <c:v>1200</c:v>
                </c:pt>
                <c:pt idx="850">
                  <c:v>1200</c:v>
                </c:pt>
                <c:pt idx="851">
                  <c:v>1200</c:v>
                </c:pt>
                <c:pt idx="852">
                  <c:v>1200</c:v>
                </c:pt>
                <c:pt idx="853">
                  <c:v>1200</c:v>
                </c:pt>
                <c:pt idx="854">
                  <c:v>1200</c:v>
                </c:pt>
                <c:pt idx="855">
                  <c:v>1200</c:v>
                </c:pt>
                <c:pt idx="856">
                  <c:v>1200</c:v>
                </c:pt>
                <c:pt idx="857">
                  <c:v>1200</c:v>
                </c:pt>
                <c:pt idx="858">
                  <c:v>1199</c:v>
                </c:pt>
                <c:pt idx="859">
                  <c:v>1200</c:v>
                </c:pt>
                <c:pt idx="860">
                  <c:v>1199</c:v>
                </c:pt>
                <c:pt idx="861">
                  <c:v>1199</c:v>
                </c:pt>
                <c:pt idx="862">
                  <c:v>1200</c:v>
                </c:pt>
                <c:pt idx="863">
                  <c:v>1200</c:v>
                </c:pt>
                <c:pt idx="864">
                  <c:v>1199</c:v>
                </c:pt>
                <c:pt idx="865">
                  <c:v>1199</c:v>
                </c:pt>
                <c:pt idx="866">
                  <c:v>1200</c:v>
                </c:pt>
                <c:pt idx="867">
                  <c:v>1200</c:v>
                </c:pt>
                <c:pt idx="868">
                  <c:v>1200</c:v>
                </c:pt>
                <c:pt idx="869">
                  <c:v>1199</c:v>
                </c:pt>
                <c:pt idx="870">
                  <c:v>1200</c:v>
                </c:pt>
                <c:pt idx="871">
                  <c:v>1200</c:v>
                </c:pt>
                <c:pt idx="872">
                  <c:v>1200</c:v>
                </c:pt>
                <c:pt idx="873">
                  <c:v>1200</c:v>
                </c:pt>
                <c:pt idx="874">
                  <c:v>1200</c:v>
                </c:pt>
                <c:pt idx="875">
                  <c:v>1201</c:v>
                </c:pt>
                <c:pt idx="876">
                  <c:v>1199</c:v>
                </c:pt>
                <c:pt idx="877">
                  <c:v>1199</c:v>
                </c:pt>
                <c:pt idx="878">
                  <c:v>1200</c:v>
                </c:pt>
                <c:pt idx="879">
                  <c:v>1199</c:v>
                </c:pt>
                <c:pt idx="880">
                  <c:v>1200</c:v>
                </c:pt>
                <c:pt idx="881">
                  <c:v>1200</c:v>
                </c:pt>
                <c:pt idx="882">
                  <c:v>1198</c:v>
                </c:pt>
                <c:pt idx="883">
                  <c:v>1201</c:v>
                </c:pt>
                <c:pt idx="884">
                  <c:v>1201</c:v>
                </c:pt>
                <c:pt idx="885">
                  <c:v>1201</c:v>
                </c:pt>
                <c:pt idx="886">
                  <c:v>1200</c:v>
                </c:pt>
                <c:pt idx="887">
                  <c:v>1200</c:v>
                </c:pt>
                <c:pt idx="888">
                  <c:v>1202</c:v>
                </c:pt>
                <c:pt idx="889">
                  <c:v>1200</c:v>
                </c:pt>
                <c:pt idx="890">
                  <c:v>1201</c:v>
                </c:pt>
                <c:pt idx="891">
                  <c:v>1201</c:v>
                </c:pt>
                <c:pt idx="892">
                  <c:v>1201</c:v>
                </c:pt>
                <c:pt idx="893">
                  <c:v>1201</c:v>
                </c:pt>
                <c:pt idx="894">
                  <c:v>1201</c:v>
                </c:pt>
                <c:pt idx="895">
                  <c:v>1200</c:v>
                </c:pt>
                <c:pt idx="896">
                  <c:v>1200</c:v>
                </c:pt>
                <c:pt idx="897">
                  <c:v>1200</c:v>
                </c:pt>
                <c:pt idx="898">
                  <c:v>1201</c:v>
                </c:pt>
                <c:pt idx="899">
                  <c:v>1200</c:v>
                </c:pt>
                <c:pt idx="900">
                  <c:v>1200</c:v>
                </c:pt>
                <c:pt idx="901">
                  <c:v>1201</c:v>
                </c:pt>
                <c:pt idx="902">
                  <c:v>1201</c:v>
                </c:pt>
                <c:pt idx="903">
                  <c:v>1198</c:v>
                </c:pt>
                <c:pt idx="904">
                  <c:v>1198</c:v>
                </c:pt>
                <c:pt idx="905">
                  <c:v>1201</c:v>
                </c:pt>
                <c:pt idx="906">
                  <c:v>1201</c:v>
                </c:pt>
                <c:pt idx="907">
                  <c:v>1201</c:v>
                </c:pt>
                <c:pt idx="908">
                  <c:v>1200</c:v>
                </c:pt>
                <c:pt idx="909">
                  <c:v>1200</c:v>
                </c:pt>
                <c:pt idx="910">
                  <c:v>1200</c:v>
                </c:pt>
                <c:pt idx="911">
                  <c:v>1201</c:v>
                </c:pt>
                <c:pt idx="912">
                  <c:v>1200</c:v>
                </c:pt>
                <c:pt idx="913">
                  <c:v>1200</c:v>
                </c:pt>
                <c:pt idx="914">
                  <c:v>1200</c:v>
                </c:pt>
                <c:pt idx="915">
                  <c:v>1200</c:v>
                </c:pt>
                <c:pt idx="916">
                  <c:v>1200</c:v>
                </c:pt>
                <c:pt idx="917">
                  <c:v>1200</c:v>
                </c:pt>
                <c:pt idx="918">
                  <c:v>1198</c:v>
                </c:pt>
                <c:pt idx="919">
                  <c:v>1198</c:v>
                </c:pt>
                <c:pt idx="920">
                  <c:v>1200</c:v>
                </c:pt>
                <c:pt idx="921">
                  <c:v>1198</c:v>
                </c:pt>
                <c:pt idx="922">
                  <c:v>1200</c:v>
                </c:pt>
                <c:pt idx="923">
                  <c:v>1200</c:v>
                </c:pt>
                <c:pt idx="924">
                  <c:v>1198</c:v>
                </c:pt>
                <c:pt idx="925">
                  <c:v>1198</c:v>
                </c:pt>
                <c:pt idx="926">
                  <c:v>1200</c:v>
                </c:pt>
                <c:pt idx="927">
                  <c:v>1199</c:v>
                </c:pt>
                <c:pt idx="928">
                  <c:v>1201</c:v>
                </c:pt>
                <c:pt idx="929">
                  <c:v>1201</c:v>
                </c:pt>
                <c:pt idx="930">
                  <c:v>1201</c:v>
                </c:pt>
                <c:pt idx="931">
                  <c:v>1201</c:v>
                </c:pt>
                <c:pt idx="932">
                  <c:v>1200</c:v>
                </c:pt>
                <c:pt idx="933">
                  <c:v>1200</c:v>
                </c:pt>
                <c:pt idx="934">
                  <c:v>1200</c:v>
                </c:pt>
                <c:pt idx="935">
                  <c:v>1200</c:v>
                </c:pt>
                <c:pt idx="936">
                  <c:v>1200</c:v>
                </c:pt>
                <c:pt idx="937">
                  <c:v>1200</c:v>
                </c:pt>
                <c:pt idx="938">
                  <c:v>1200</c:v>
                </c:pt>
                <c:pt idx="939">
                  <c:v>1200</c:v>
                </c:pt>
                <c:pt idx="940">
                  <c:v>1200</c:v>
                </c:pt>
                <c:pt idx="941">
                  <c:v>1200</c:v>
                </c:pt>
                <c:pt idx="942">
                  <c:v>1200</c:v>
                </c:pt>
                <c:pt idx="943">
                  <c:v>1200</c:v>
                </c:pt>
                <c:pt idx="944">
                  <c:v>1200</c:v>
                </c:pt>
                <c:pt idx="945">
                  <c:v>1200</c:v>
                </c:pt>
                <c:pt idx="946">
                  <c:v>1200</c:v>
                </c:pt>
                <c:pt idx="947">
                  <c:v>1200</c:v>
                </c:pt>
                <c:pt idx="948">
                  <c:v>1200</c:v>
                </c:pt>
                <c:pt idx="949">
                  <c:v>1200</c:v>
                </c:pt>
                <c:pt idx="950">
                  <c:v>1200</c:v>
                </c:pt>
                <c:pt idx="951">
                  <c:v>1200</c:v>
                </c:pt>
                <c:pt idx="952">
                  <c:v>1199</c:v>
                </c:pt>
                <c:pt idx="953">
                  <c:v>1199</c:v>
                </c:pt>
                <c:pt idx="954">
                  <c:v>1200</c:v>
                </c:pt>
                <c:pt idx="955">
                  <c:v>1200</c:v>
                </c:pt>
                <c:pt idx="956">
                  <c:v>1200</c:v>
                </c:pt>
                <c:pt idx="957">
                  <c:v>1201</c:v>
                </c:pt>
                <c:pt idx="958">
                  <c:v>1200</c:v>
                </c:pt>
                <c:pt idx="959">
                  <c:v>1200</c:v>
                </c:pt>
                <c:pt idx="960">
                  <c:v>1200</c:v>
                </c:pt>
                <c:pt idx="961">
                  <c:v>1200</c:v>
                </c:pt>
                <c:pt idx="962">
                  <c:v>1200</c:v>
                </c:pt>
                <c:pt idx="963">
                  <c:v>1200</c:v>
                </c:pt>
                <c:pt idx="964">
                  <c:v>1200</c:v>
                </c:pt>
                <c:pt idx="965">
                  <c:v>1200</c:v>
                </c:pt>
                <c:pt idx="966">
                  <c:v>1200</c:v>
                </c:pt>
                <c:pt idx="967">
                  <c:v>1201</c:v>
                </c:pt>
                <c:pt idx="968">
                  <c:v>1200</c:v>
                </c:pt>
                <c:pt idx="969">
                  <c:v>1200</c:v>
                </c:pt>
                <c:pt idx="970">
                  <c:v>1200</c:v>
                </c:pt>
                <c:pt idx="971">
                  <c:v>1200</c:v>
                </c:pt>
                <c:pt idx="972">
                  <c:v>1200</c:v>
                </c:pt>
                <c:pt idx="973">
                  <c:v>1200</c:v>
                </c:pt>
                <c:pt idx="974">
                  <c:v>1200</c:v>
                </c:pt>
                <c:pt idx="975">
                  <c:v>1200</c:v>
                </c:pt>
                <c:pt idx="976">
                  <c:v>1200</c:v>
                </c:pt>
                <c:pt idx="977">
                  <c:v>1200</c:v>
                </c:pt>
                <c:pt idx="978">
                  <c:v>1200</c:v>
                </c:pt>
                <c:pt idx="979">
                  <c:v>1202</c:v>
                </c:pt>
                <c:pt idx="980">
                  <c:v>1202</c:v>
                </c:pt>
                <c:pt idx="981">
                  <c:v>1200</c:v>
                </c:pt>
                <c:pt idx="982">
                  <c:v>1200</c:v>
                </c:pt>
                <c:pt idx="983">
                  <c:v>1200</c:v>
                </c:pt>
                <c:pt idx="984">
                  <c:v>1200</c:v>
                </c:pt>
                <c:pt idx="985">
                  <c:v>1200</c:v>
                </c:pt>
                <c:pt idx="986">
                  <c:v>1200</c:v>
                </c:pt>
                <c:pt idx="987">
                  <c:v>1200</c:v>
                </c:pt>
                <c:pt idx="988">
                  <c:v>1200</c:v>
                </c:pt>
                <c:pt idx="989">
                  <c:v>1202</c:v>
                </c:pt>
                <c:pt idx="990">
                  <c:v>1199</c:v>
                </c:pt>
                <c:pt idx="991">
                  <c:v>1200</c:v>
                </c:pt>
                <c:pt idx="992">
                  <c:v>1200</c:v>
                </c:pt>
                <c:pt idx="993">
                  <c:v>1199</c:v>
                </c:pt>
                <c:pt idx="994">
                  <c:v>1200</c:v>
                </c:pt>
                <c:pt idx="995">
                  <c:v>1200</c:v>
                </c:pt>
                <c:pt idx="996">
                  <c:v>1200</c:v>
                </c:pt>
                <c:pt idx="997">
                  <c:v>1199</c:v>
                </c:pt>
                <c:pt idx="998">
                  <c:v>1200</c:v>
                </c:pt>
                <c:pt idx="999">
                  <c:v>1201</c:v>
                </c:pt>
                <c:pt idx="1000">
                  <c:v>1200</c:v>
                </c:pt>
                <c:pt idx="1001">
                  <c:v>1200</c:v>
                </c:pt>
                <c:pt idx="1002">
                  <c:v>1200</c:v>
                </c:pt>
                <c:pt idx="1003">
                  <c:v>1201</c:v>
                </c:pt>
                <c:pt idx="1004">
                  <c:v>1200</c:v>
                </c:pt>
                <c:pt idx="1005">
                  <c:v>1201</c:v>
                </c:pt>
                <c:pt idx="1006">
                  <c:v>1201</c:v>
                </c:pt>
                <c:pt idx="1007">
                  <c:v>1199</c:v>
                </c:pt>
                <c:pt idx="1008">
                  <c:v>1200</c:v>
                </c:pt>
                <c:pt idx="1009">
                  <c:v>1200</c:v>
                </c:pt>
                <c:pt idx="1010">
                  <c:v>1199</c:v>
                </c:pt>
                <c:pt idx="1011">
                  <c:v>1200</c:v>
                </c:pt>
                <c:pt idx="1012">
                  <c:v>1200</c:v>
                </c:pt>
                <c:pt idx="1013">
                  <c:v>1199</c:v>
                </c:pt>
                <c:pt idx="1014">
                  <c:v>1201</c:v>
                </c:pt>
                <c:pt idx="1015">
                  <c:v>1200</c:v>
                </c:pt>
                <c:pt idx="1016">
                  <c:v>1200</c:v>
                </c:pt>
                <c:pt idx="1017">
                  <c:v>1200</c:v>
                </c:pt>
                <c:pt idx="1018">
                  <c:v>1200</c:v>
                </c:pt>
                <c:pt idx="1019">
                  <c:v>1200</c:v>
                </c:pt>
                <c:pt idx="1020">
                  <c:v>1200</c:v>
                </c:pt>
                <c:pt idx="1021">
                  <c:v>1200</c:v>
                </c:pt>
                <c:pt idx="1022">
                  <c:v>1200</c:v>
                </c:pt>
                <c:pt idx="1023">
                  <c:v>1200</c:v>
                </c:pt>
                <c:pt idx="1024">
                  <c:v>1201</c:v>
                </c:pt>
                <c:pt idx="1025">
                  <c:v>1200</c:v>
                </c:pt>
                <c:pt idx="1026">
                  <c:v>1200</c:v>
                </c:pt>
                <c:pt idx="1027">
                  <c:v>1200</c:v>
                </c:pt>
                <c:pt idx="1028">
                  <c:v>1200</c:v>
                </c:pt>
                <c:pt idx="1029">
                  <c:v>1201</c:v>
                </c:pt>
                <c:pt idx="1030">
                  <c:v>1199</c:v>
                </c:pt>
                <c:pt idx="1031">
                  <c:v>1200</c:v>
                </c:pt>
                <c:pt idx="1032">
                  <c:v>1200</c:v>
                </c:pt>
                <c:pt idx="1033">
                  <c:v>1200</c:v>
                </c:pt>
                <c:pt idx="1034">
                  <c:v>1200</c:v>
                </c:pt>
                <c:pt idx="1035">
                  <c:v>1201</c:v>
                </c:pt>
                <c:pt idx="1036">
                  <c:v>1201</c:v>
                </c:pt>
                <c:pt idx="1037">
                  <c:v>1200</c:v>
                </c:pt>
                <c:pt idx="1038">
                  <c:v>1200</c:v>
                </c:pt>
                <c:pt idx="1039">
                  <c:v>1201</c:v>
                </c:pt>
                <c:pt idx="1040">
                  <c:v>1199</c:v>
                </c:pt>
                <c:pt idx="1041">
                  <c:v>1199</c:v>
                </c:pt>
                <c:pt idx="1042">
                  <c:v>1200</c:v>
                </c:pt>
                <c:pt idx="1043">
                  <c:v>1199</c:v>
                </c:pt>
                <c:pt idx="1044">
                  <c:v>1199</c:v>
                </c:pt>
                <c:pt idx="1045">
                  <c:v>1200</c:v>
                </c:pt>
                <c:pt idx="1046">
                  <c:v>1200</c:v>
                </c:pt>
                <c:pt idx="1047">
                  <c:v>1201</c:v>
                </c:pt>
                <c:pt idx="1048">
                  <c:v>1201</c:v>
                </c:pt>
                <c:pt idx="1049">
                  <c:v>1200</c:v>
                </c:pt>
                <c:pt idx="1050">
                  <c:v>1200</c:v>
                </c:pt>
                <c:pt idx="1051">
                  <c:v>1200</c:v>
                </c:pt>
                <c:pt idx="1052">
                  <c:v>1200</c:v>
                </c:pt>
                <c:pt idx="1053">
                  <c:v>1200</c:v>
                </c:pt>
                <c:pt idx="1054">
                  <c:v>1200</c:v>
                </c:pt>
                <c:pt idx="1055">
                  <c:v>1200</c:v>
                </c:pt>
                <c:pt idx="1056">
                  <c:v>1198</c:v>
                </c:pt>
                <c:pt idx="1057">
                  <c:v>1198</c:v>
                </c:pt>
                <c:pt idx="1058">
                  <c:v>1200</c:v>
                </c:pt>
                <c:pt idx="1059">
                  <c:v>1201</c:v>
                </c:pt>
                <c:pt idx="1060">
                  <c:v>1202</c:v>
                </c:pt>
                <c:pt idx="1061">
                  <c:v>1201</c:v>
                </c:pt>
                <c:pt idx="1062">
                  <c:v>1201</c:v>
                </c:pt>
                <c:pt idx="1063">
                  <c:v>1201</c:v>
                </c:pt>
                <c:pt idx="1064">
                  <c:v>1201</c:v>
                </c:pt>
                <c:pt idx="1065">
                  <c:v>1200</c:v>
                </c:pt>
                <c:pt idx="1066">
                  <c:v>1198</c:v>
                </c:pt>
                <c:pt idx="1067">
                  <c:v>1198</c:v>
                </c:pt>
                <c:pt idx="1068">
                  <c:v>1200</c:v>
                </c:pt>
                <c:pt idx="1069">
                  <c:v>1200</c:v>
                </c:pt>
                <c:pt idx="1070">
                  <c:v>1200</c:v>
                </c:pt>
                <c:pt idx="1071">
                  <c:v>1200</c:v>
                </c:pt>
                <c:pt idx="1072">
                  <c:v>1200</c:v>
                </c:pt>
                <c:pt idx="1073">
                  <c:v>1200</c:v>
                </c:pt>
                <c:pt idx="1074">
                  <c:v>1200</c:v>
                </c:pt>
                <c:pt idx="1075">
                  <c:v>1200</c:v>
                </c:pt>
                <c:pt idx="1076">
                  <c:v>1202</c:v>
                </c:pt>
                <c:pt idx="1077">
                  <c:v>1202</c:v>
                </c:pt>
                <c:pt idx="1078">
                  <c:v>1201</c:v>
                </c:pt>
                <c:pt idx="1079">
                  <c:v>1201</c:v>
                </c:pt>
                <c:pt idx="1080">
                  <c:v>1201</c:v>
                </c:pt>
                <c:pt idx="1081">
                  <c:v>1201</c:v>
                </c:pt>
                <c:pt idx="1082">
                  <c:v>1200</c:v>
                </c:pt>
                <c:pt idx="1083">
                  <c:v>1200</c:v>
                </c:pt>
                <c:pt idx="1084">
                  <c:v>1200</c:v>
                </c:pt>
                <c:pt idx="1085">
                  <c:v>1200</c:v>
                </c:pt>
                <c:pt idx="1086">
                  <c:v>1200</c:v>
                </c:pt>
                <c:pt idx="1087">
                  <c:v>1200</c:v>
                </c:pt>
                <c:pt idx="1088">
                  <c:v>1200</c:v>
                </c:pt>
                <c:pt idx="1089">
                  <c:v>1200</c:v>
                </c:pt>
                <c:pt idx="1090">
                  <c:v>1200</c:v>
                </c:pt>
                <c:pt idx="1091">
                  <c:v>1201</c:v>
                </c:pt>
                <c:pt idx="1092">
                  <c:v>1200</c:v>
                </c:pt>
                <c:pt idx="1093">
                  <c:v>1200</c:v>
                </c:pt>
                <c:pt idx="1094">
                  <c:v>1200</c:v>
                </c:pt>
                <c:pt idx="1095">
                  <c:v>1202</c:v>
                </c:pt>
                <c:pt idx="1096">
                  <c:v>1200</c:v>
                </c:pt>
                <c:pt idx="1097">
                  <c:v>1202</c:v>
                </c:pt>
                <c:pt idx="1098">
                  <c:v>1200</c:v>
                </c:pt>
                <c:pt idx="1099">
                  <c:v>1201</c:v>
                </c:pt>
                <c:pt idx="1100">
                  <c:v>1201</c:v>
                </c:pt>
                <c:pt idx="1101">
                  <c:v>1200</c:v>
                </c:pt>
                <c:pt idx="1102">
                  <c:v>1200</c:v>
                </c:pt>
                <c:pt idx="1103">
                  <c:v>1200</c:v>
                </c:pt>
                <c:pt idx="1104">
                  <c:v>1199</c:v>
                </c:pt>
                <c:pt idx="1105">
                  <c:v>1200</c:v>
                </c:pt>
                <c:pt idx="1106">
                  <c:v>1200</c:v>
                </c:pt>
                <c:pt idx="1107">
                  <c:v>1200</c:v>
                </c:pt>
                <c:pt idx="1108">
                  <c:v>1200</c:v>
                </c:pt>
                <c:pt idx="1109">
                  <c:v>1200</c:v>
                </c:pt>
                <c:pt idx="1110">
                  <c:v>1200</c:v>
                </c:pt>
                <c:pt idx="1111">
                  <c:v>1200</c:v>
                </c:pt>
                <c:pt idx="1112">
                  <c:v>1199</c:v>
                </c:pt>
                <c:pt idx="1113">
                  <c:v>1199</c:v>
                </c:pt>
                <c:pt idx="1114">
                  <c:v>1200</c:v>
                </c:pt>
                <c:pt idx="1115">
                  <c:v>1200</c:v>
                </c:pt>
                <c:pt idx="1116">
                  <c:v>1200</c:v>
                </c:pt>
                <c:pt idx="1117">
                  <c:v>1200</c:v>
                </c:pt>
                <c:pt idx="1118">
                  <c:v>1199</c:v>
                </c:pt>
                <c:pt idx="1119">
                  <c:v>1199</c:v>
                </c:pt>
                <c:pt idx="1120">
                  <c:v>1200</c:v>
                </c:pt>
                <c:pt idx="1121">
                  <c:v>1200</c:v>
                </c:pt>
                <c:pt idx="1122">
                  <c:v>1200</c:v>
                </c:pt>
                <c:pt idx="1123">
                  <c:v>1200</c:v>
                </c:pt>
                <c:pt idx="1124">
                  <c:v>1200</c:v>
                </c:pt>
                <c:pt idx="1125">
                  <c:v>1200</c:v>
                </c:pt>
                <c:pt idx="1126">
                  <c:v>1200</c:v>
                </c:pt>
                <c:pt idx="1127">
                  <c:v>1198</c:v>
                </c:pt>
                <c:pt idx="1128">
                  <c:v>1198</c:v>
                </c:pt>
                <c:pt idx="1129">
                  <c:v>1198</c:v>
                </c:pt>
                <c:pt idx="1130">
                  <c:v>1198</c:v>
                </c:pt>
                <c:pt idx="1131">
                  <c:v>1200</c:v>
                </c:pt>
                <c:pt idx="1132">
                  <c:v>1199</c:v>
                </c:pt>
                <c:pt idx="1133">
                  <c:v>1200</c:v>
                </c:pt>
                <c:pt idx="1134">
                  <c:v>1198</c:v>
                </c:pt>
                <c:pt idx="1135">
                  <c:v>1201</c:v>
                </c:pt>
                <c:pt idx="1136">
                  <c:v>1201</c:v>
                </c:pt>
                <c:pt idx="1137">
                  <c:v>1200</c:v>
                </c:pt>
                <c:pt idx="1138">
                  <c:v>1200</c:v>
                </c:pt>
                <c:pt idx="1139">
                  <c:v>1200</c:v>
                </c:pt>
                <c:pt idx="1140">
                  <c:v>1200</c:v>
                </c:pt>
                <c:pt idx="1141">
                  <c:v>1200</c:v>
                </c:pt>
                <c:pt idx="1142">
                  <c:v>1201</c:v>
                </c:pt>
                <c:pt idx="1143">
                  <c:v>1200</c:v>
                </c:pt>
                <c:pt idx="1144">
                  <c:v>1200</c:v>
                </c:pt>
                <c:pt idx="1145">
                  <c:v>1200</c:v>
                </c:pt>
                <c:pt idx="1146">
                  <c:v>1200</c:v>
                </c:pt>
                <c:pt idx="1147">
                  <c:v>1201</c:v>
                </c:pt>
                <c:pt idx="1148">
                  <c:v>1200</c:v>
                </c:pt>
                <c:pt idx="1149">
                  <c:v>1200</c:v>
                </c:pt>
                <c:pt idx="1150">
                  <c:v>1200</c:v>
                </c:pt>
                <c:pt idx="1151">
                  <c:v>1200</c:v>
                </c:pt>
                <c:pt idx="1152">
                  <c:v>1200</c:v>
                </c:pt>
                <c:pt idx="1153">
                  <c:v>1201</c:v>
                </c:pt>
                <c:pt idx="1154">
                  <c:v>1200</c:v>
                </c:pt>
                <c:pt idx="1155">
                  <c:v>1200</c:v>
                </c:pt>
                <c:pt idx="1156">
                  <c:v>1200</c:v>
                </c:pt>
                <c:pt idx="1157">
                  <c:v>1200</c:v>
                </c:pt>
                <c:pt idx="1158">
                  <c:v>1200</c:v>
                </c:pt>
                <c:pt idx="1159">
                  <c:v>1200</c:v>
                </c:pt>
                <c:pt idx="1160">
                  <c:v>1200</c:v>
                </c:pt>
                <c:pt idx="1161">
                  <c:v>1200</c:v>
                </c:pt>
                <c:pt idx="1162">
                  <c:v>1200</c:v>
                </c:pt>
                <c:pt idx="1163">
                  <c:v>1202</c:v>
                </c:pt>
                <c:pt idx="1164">
                  <c:v>1200</c:v>
                </c:pt>
                <c:pt idx="1165">
                  <c:v>1199</c:v>
                </c:pt>
                <c:pt idx="1166">
                  <c:v>1199</c:v>
                </c:pt>
                <c:pt idx="1167">
                  <c:v>1200</c:v>
                </c:pt>
                <c:pt idx="1168">
                  <c:v>1200</c:v>
                </c:pt>
                <c:pt idx="1169">
                  <c:v>1200</c:v>
                </c:pt>
                <c:pt idx="1170">
                  <c:v>1199</c:v>
                </c:pt>
                <c:pt idx="1171">
                  <c:v>1200</c:v>
                </c:pt>
                <c:pt idx="1172">
                  <c:v>1200</c:v>
                </c:pt>
                <c:pt idx="1173">
                  <c:v>1200</c:v>
                </c:pt>
                <c:pt idx="1174">
                  <c:v>1202</c:v>
                </c:pt>
                <c:pt idx="1175">
                  <c:v>1202</c:v>
                </c:pt>
                <c:pt idx="1176">
                  <c:v>1200</c:v>
                </c:pt>
                <c:pt idx="1177">
                  <c:v>1200</c:v>
                </c:pt>
                <c:pt idx="1178">
                  <c:v>1201</c:v>
                </c:pt>
                <c:pt idx="1179">
                  <c:v>1201</c:v>
                </c:pt>
                <c:pt idx="1180">
                  <c:v>1200</c:v>
                </c:pt>
                <c:pt idx="1181">
                  <c:v>1200</c:v>
                </c:pt>
                <c:pt idx="1182">
                  <c:v>1200</c:v>
                </c:pt>
                <c:pt idx="1183">
                  <c:v>1200</c:v>
                </c:pt>
                <c:pt idx="1184">
                  <c:v>1201</c:v>
                </c:pt>
                <c:pt idx="1185">
                  <c:v>1201</c:v>
                </c:pt>
                <c:pt idx="1186">
                  <c:v>1200</c:v>
                </c:pt>
                <c:pt idx="1187">
                  <c:v>1200</c:v>
                </c:pt>
                <c:pt idx="1188">
                  <c:v>1200</c:v>
                </c:pt>
                <c:pt idx="1189">
                  <c:v>1200</c:v>
                </c:pt>
                <c:pt idx="1190">
                  <c:v>1200</c:v>
                </c:pt>
                <c:pt idx="1191">
                  <c:v>1200</c:v>
                </c:pt>
                <c:pt idx="1192">
                  <c:v>1200</c:v>
                </c:pt>
                <c:pt idx="1193">
                  <c:v>1200</c:v>
                </c:pt>
                <c:pt idx="1194">
                  <c:v>1200</c:v>
                </c:pt>
                <c:pt idx="1195">
                  <c:v>1200</c:v>
                </c:pt>
                <c:pt idx="1196">
                  <c:v>1200</c:v>
                </c:pt>
                <c:pt idx="1197">
                  <c:v>1200</c:v>
                </c:pt>
                <c:pt idx="1198">
                  <c:v>1200</c:v>
                </c:pt>
                <c:pt idx="1199">
                  <c:v>1200</c:v>
                </c:pt>
                <c:pt idx="1200">
                  <c:v>1200</c:v>
                </c:pt>
                <c:pt idx="1201">
                  <c:v>1200</c:v>
                </c:pt>
                <c:pt idx="1202">
                  <c:v>1200</c:v>
                </c:pt>
                <c:pt idx="1203">
                  <c:v>1200</c:v>
                </c:pt>
                <c:pt idx="1204">
                  <c:v>1198</c:v>
                </c:pt>
                <c:pt idx="1205">
                  <c:v>1198</c:v>
                </c:pt>
                <c:pt idx="1206">
                  <c:v>1199</c:v>
                </c:pt>
                <c:pt idx="1207">
                  <c:v>1199</c:v>
                </c:pt>
                <c:pt idx="1208">
                  <c:v>1200</c:v>
                </c:pt>
                <c:pt idx="1209">
                  <c:v>1201</c:v>
                </c:pt>
                <c:pt idx="1210">
                  <c:v>1200</c:v>
                </c:pt>
                <c:pt idx="1211">
                  <c:v>1200</c:v>
                </c:pt>
                <c:pt idx="1212">
                  <c:v>1200</c:v>
                </c:pt>
                <c:pt idx="1213">
                  <c:v>1200</c:v>
                </c:pt>
                <c:pt idx="1214">
                  <c:v>1200</c:v>
                </c:pt>
                <c:pt idx="1215">
                  <c:v>1200</c:v>
                </c:pt>
                <c:pt idx="1216">
                  <c:v>1199</c:v>
                </c:pt>
                <c:pt idx="1217">
                  <c:v>1199</c:v>
                </c:pt>
                <c:pt idx="1218">
                  <c:v>1198</c:v>
                </c:pt>
                <c:pt idx="1219">
                  <c:v>1200</c:v>
                </c:pt>
                <c:pt idx="1220">
                  <c:v>1200</c:v>
                </c:pt>
                <c:pt idx="1221">
                  <c:v>1200</c:v>
                </c:pt>
                <c:pt idx="1222">
                  <c:v>1200</c:v>
                </c:pt>
                <c:pt idx="1223">
                  <c:v>1200</c:v>
                </c:pt>
                <c:pt idx="1224">
                  <c:v>1200</c:v>
                </c:pt>
                <c:pt idx="1225">
                  <c:v>1200</c:v>
                </c:pt>
                <c:pt idx="1226">
                  <c:v>1200</c:v>
                </c:pt>
                <c:pt idx="1227">
                  <c:v>1200</c:v>
                </c:pt>
                <c:pt idx="1228">
                  <c:v>1200</c:v>
                </c:pt>
                <c:pt idx="1229">
                  <c:v>1200</c:v>
                </c:pt>
                <c:pt idx="1230">
                  <c:v>1200</c:v>
                </c:pt>
                <c:pt idx="1231">
                  <c:v>1200</c:v>
                </c:pt>
                <c:pt idx="1232">
                  <c:v>1200</c:v>
                </c:pt>
                <c:pt idx="1233">
                  <c:v>1200</c:v>
                </c:pt>
                <c:pt idx="1234">
                  <c:v>1200</c:v>
                </c:pt>
                <c:pt idx="1235">
                  <c:v>1200</c:v>
                </c:pt>
                <c:pt idx="1236">
                  <c:v>1200</c:v>
                </c:pt>
                <c:pt idx="1237">
                  <c:v>1200</c:v>
                </c:pt>
                <c:pt idx="1238">
                  <c:v>1200</c:v>
                </c:pt>
                <c:pt idx="1239">
                  <c:v>1200</c:v>
                </c:pt>
                <c:pt idx="1240">
                  <c:v>1200</c:v>
                </c:pt>
                <c:pt idx="1241">
                  <c:v>1200</c:v>
                </c:pt>
                <c:pt idx="1242">
                  <c:v>1199</c:v>
                </c:pt>
                <c:pt idx="1243">
                  <c:v>1200</c:v>
                </c:pt>
                <c:pt idx="1244">
                  <c:v>1200</c:v>
                </c:pt>
                <c:pt idx="1245">
                  <c:v>1200</c:v>
                </c:pt>
                <c:pt idx="1246">
                  <c:v>1200</c:v>
                </c:pt>
                <c:pt idx="1247">
                  <c:v>1200</c:v>
                </c:pt>
                <c:pt idx="1248">
                  <c:v>1201</c:v>
                </c:pt>
                <c:pt idx="1249">
                  <c:v>1198</c:v>
                </c:pt>
                <c:pt idx="1250">
                  <c:v>1201</c:v>
                </c:pt>
                <c:pt idx="1251">
                  <c:v>1201</c:v>
                </c:pt>
                <c:pt idx="1252">
                  <c:v>1201</c:v>
                </c:pt>
                <c:pt idx="1253">
                  <c:v>1201</c:v>
                </c:pt>
                <c:pt idx="1254">
                  <c:v>1201</c:v>
                </c:pt>
                <c:pt idx="1255">
                  <c:v>1200</c:v>
                </c:pt>
                <c:pt idx="1256">
                  <c:v>1200</c:v>
                </c:pt>
                <c:pt idx="1257">
                  <c:v>1199</c:v>
                </c:pt>
                <c:pt idx="1258">
                  <c:v>1199</c:v>
                </c:pt>
                <c:pt idx="1259">
                  <c:v>1200</c:v>
                </c:pt>
                <c:pt idx="1260">
                  <c:v>1200</c:v>
                </c:pt>
                <c:pt idx="1261">
                  <c:v>1199</c:v>
                </c:pt>
                <c:pt idx="1262">
                  <c:v>1199</c:v>
                </c:pt>
                <c:pt idx="1263">
                  <c:v>1199</c:v>
                </c:pt>
                <c:pt idx="1264">
                  <c:v>1199</c:v>
                </c:pt>
                <c:pt idx="1265">
                  <c:v>1200</c:v>
                </c:pt>
                <c:pt idx="1266">
                  <c:v>1200</c:v>
                </c:pt>
                <c:pt idx="1267">
                  <c:v>1200</c:v>
                </c:pt>
                <c:pt idx="1268">
                  <c:v>1200</c:v>
                </c:pt>
                <c:pt idx="1269">
                  <c:v>1201</c:v>
                </c:pt>
                <c:pt idx="1270">
                  <c:v>1201</c:v>
                </c:pt>
                <c:pt idx="1271">
                  <c:v>1200</c:v>
                </c:pt>
                <c:pt idx="1272">
                  <c:v>1200</c:v>
                </c:pt>
                <c:pt idx="1273">
                  <c:v>1200</c:v>
                </c:pt>
                <c:pt idx="1274">
                  <c:v>1200</c:v>
                </c:pt>
                <c:pt idx="1275">
                  <c:v>1200</c:v>
                </c:pt>
                <c:pt idx="1276">
                  <c:v>1200</c:v>
                </c:pt>
                <c:pt idx="1277">
                  <c:v>1199</c:v>
                </c:pt>
                <c:pt idx="1278">
                  <c:v>1200</c:v>
                </c:pt>
                <c:pt idx="1279">
                  <c:v>1200</c:v>
                </c:pt>
                <c:pt idx="1280">
                  <c:v>1200</c:v>
                </c:pt>
                <c:pt idx="1281">
                  <c:v>1200</c:v>
                </c:pt>
                <c:pt idx="1282">
                  <c:v>1200</c:v>
                </c:pt>
                <c:pt idx="1283">
                  <c:v>1200</c:v>
                </c:pt>
                <c:pt idx="1284">
                  <c:v>1200</c:v>
                </c:pt>
                <c:pt idx="1285">
                  <c:v>1200</c:v>
                </c:pt>
                <c:pt idx="1286">
                  <c:v>1200</c:v>
                </c:pt>
                <c:pt idx="1287">
                  <c:v>1201</c:v>
                </c:pt>
                <c:pt idx="1288">
                  <c:v>1201</c:v>
                </c:pt>
                <c:pt idx="1289">
                  <c:v>1198</c:v>
                </c:pt>
                <c:pt idx="1290">
                  <c:v>1200</c:v>
                </c:pt>
                <c:pt idx="1291">
                  <c:v>1200</c:v>
                </c:pt>
                <c:pt idx="1292">
                  <c:v>1200</c:v>
                </c:pt>
                <c:pt idx="1293">
                  <c:v>1200</c:v>
                </c:pt>
                <c:pt idx="1294">
                  <c:v>1200</c:v>
                </c:pt>
                <c:pt idx="1295">
                  <c:v>1200</c:v>
                </c:pt>
                <c:pt idx="1296">
                  <c:v>1200</c:v>
                </c:pt>
                <c:pt idx="1297">
                  <c:v>1202</c:v>
                </c:pt>
                <c:pt idx="1298">
                  <c:v>1202</c:v>
                </c:pt>
                <c:pt idx="1299">
                  <c:v>1200</c:v>
                </c:pt>
                <c:pt idx="1300">
                  <c:v>1200</c:v>
                </c:pt>
                <c:pt idx="1301">
                  <c:v>1200</c:v>
                </c:pt>
                <c:pt idx="1302">
                  <c:v>1200</c:v>
                </c:pt>
                <c:pt idx="1303">
                  <c:v>1200</c:v>
                </c:pt>
                <c:pt idx="1304">
                  <c:v>1200</c:v>
                </c:pt>
                <c:pt idx="1305">
                  <c:v>1200</c:v>
                </c:pt>
                <c:pt idx="1306">
                  <c:v>1200</c:v>
                </c:pt>
                <c:pt idx="1307">
                  <c:v>1201</c:v>
                </c:pt>
                <c:pt idx="1308">
                  <c:v>1201</c:v>
                </c:pt>
                <c:pt idx="1309">
                  <c:v>1200</c:v>
                </c:pt>
                <c:pt idx="1310">
                  <c:v>1200</c:v>
                </c:pt>
                <c:pt idx="1311">
                  <c:v>1200</c:v>
                </c:pt>
                <c:pt idx="1312">
                  <c:v>1200</c:v>
                </c:pt>
                <c:pt idx="1313">
                  <c:v>1200</c:v>
                </c:pt>
                <c:pt idx="1314">
                  <c:v>1200</c:v>
                </c:pt>
                <c:pt idx="1315">
                  <c:v>1200</c:v>
                </c:pt>
                <c:pt idx="1316">
                  <c:v>1200</c:v>
                </c:pt>
                <c:pt idx="1317">
                  <c:v>1200</c:v>
                </c:pt>
                <c:pt idx="1318">
                  <c:v>1200</c:v>
                </c:pt>
                <c:pt idx="1319">
                  <c:v>1200</c:v>
                </c:pt>
                <c:pt idx="1320">
                  <c:v>1200</c:v>
                </c:pt>
                <c:pt idx="1321">
                  <c:v>1200</c:v>
                </c:pt>
                <c:pt idx="1322">
                  <c:v>1202</c:v>
                </c:pt>
                <c:pt idx="1323">
                  <c:v>1201</c:v>
                </c:pt>
                <c:pt idx="1324">
                  <c:v>1201</c:v>
                </c:pt>
                <c:pt idx="1325">
                  <c:v>1200</c:v>
                </c:pt>
                <c:pt idx="1326">
                  <c:v>1200</c:v>
                </c:pt>
                <c:pt idx="1327">
                  <c:v>1200</c:v>
                </c:pt>
                <c:pt idx="1328">
                  <c:v>1200</c:v>
                </c:pt>
                <c:pt idx="1329">
                  <c:v>1200</c:v>
                </c:pt>
                <c:pt idx="1330">
                  <c:v>1200</c:v>
                </c:pt>
                <c:pt idx="1331">
                  <c:v>1200</c:v>
                </c:pt>
                <c:pt idx="1332">
                  <c:v>1200</c:v>
                </c:pt>
                <c:pt idx="1333">
                  <c:v>1200</c:v>
                </c:pt>
                <c:pt idx="1334">
                  <c:v>1200</c:v>
                </c:pt>
                <c:pt idx="1335">
                  <c:v>1202</c:v>
                </c:pt>
                <c:pt idx="1336">
                  <c:v>1200</c:v>
                </c:pt>
                <c:pt idx="1337">
                  <c:v>1200</c:v>
                </c:pt>
                <c:pt idx="1338">
                  <c:v>1200</c:v>
                </c:pt>
                <c:pt idx="1339">
                  <c:v>1200</c:v>
                </c:pt>
                <c:pt idx="1340">
                  <c:v>1200</c:v>
                </c:pt>
                <c:pt idx="1341">
                  <c:v>1201</c:v>
                </c:pt>
                <c:pt idx="1342">
                  <c:v>1200</c:v>
                </c:pt>
                <c:pt idx="1343">
                  <c:v>1200</c:v>
                </c:pt>
                <c:pt idx="1344">
                  <c:v>1200</c:v>
                </c:pt>
                <c:pt idx="1345">
                  <c:v>1200</c:v>
                </c:pt>
                <c:pt idx="1346">
                  <c:v>1202</c:v>
                </c:pt>
                <c:pt idx="1347">
                  <c:v>1202</c:v>
                </c:pt>
                <c:pt idx="1348">
                  <c:v>1200</c:v>
                </c:pt>
                <c:pt idx="1349">
                  <c:v>1200</c:v>
                </c:pt>
                <c:pt idx="1350">
                  <c:v>1200</c:v>
                </c:pt>
                <c:pt idx="1351">
                  <c:v>1200</c:v>
                </c:pt>
                <c:pt idx="1352">
                  <c:v>1200</c:v>
                </c:pt>
                <c:pt idx="1353">
                  <c:v>1200</c:v>
                </c:pt>
                <c:pt idx="1354">
                  <c:v>1200</c:v>
                </c:pt>
                <c:pt idx="1355">
                  <c:v>1200</c:v>
                </c:pt>
                <c:pt idx="1356">
                  <c:v>1200</c:v>
                </c:pt>
                <c:pt idx="1357">
                  <c:v>1200</c:v>
                </c:pt>
                <c:pt idx="1358">
                  <c:v>1200</c:v>
                </c:pt>
                <c:pt idx="1359">
                  <c:v>1200</c:v>
                </c:pt>
                <c:pt idx="1360">
                  <c:v>1200</c:v>
                </c:pt>
                <c:pt idx="1361">
                  <c:v>1200</c:v>
                </c:pt>
                <c:pt idx="1362">
                  <c:v>1200</c:v>
                </c:pt>
                <c:pt idx="1363">
                  <c:v>1200</c:v>
                </c:pt>
                <c:pt idx="1364">
                  <c:v>1200</c:v>
                </c:pt>
                <c:pt idx="1365">
                  <c:v>1201</c:v>
                </c:pt>
                <c:pt idx="1366">
                  <c:v>1201</c:v>
                </c:pt>
                <c:pt idx="1367">
                  <c:v>1201</c:v>
                </c:pt>
                <c:pt idx="1368">
                  <c:v>1200</c:v>
                </c:pt>
                <c:pt idx="1369">
                  <c:v>1200</c:v>
                </c:pt>
                <c:pt idx="1370">
                  <c:v>1200</c:v>
                </c:pt>
                <c:pt idx="1371">
                  <c:v>1200</c:v>
                </c:pt>
                <c:pt idx="1372">
                  <c:v>1200</c:v>
                </c:pt>
                <c:pt idx="1373">
                  <c:v>1200</c:v>
                </c:pt>
                <c:pt idx="1374">
                  <c:v>1200</c:v>
                </c:pt>
                <c:pt idx="1375">
                  <c:v>1200</c:v>
                </c:pt>
                <c:pt idx="1376">
                  <c:v>1200</c:v>
                </c:pt>
                <c:pt idx="1377">
                  <c:v>1198</c:v>
                </c:pt>
                <c:pt idx="1378">
                  <c:v>1200</c:v>
                </c:pt>
                <c:pt idx="1379">
                  <c:v>1199</c:v>
                </c:pt>
                <c:pt idx="1380">
                  <c:v>1199</c:v>
                </c:pt>
                <c:pt idx="1381">
                  <c:v>1200</c:v>
                </c:pt>
                <c:pt idx="1382">
                  <c:v>1199</c:v>
                </c:pt>
                <c:pt idx="1383">
                  <c:v>1199</c:v>
                </c:pt>
                <c:pt idx="1384">
                  <c:v>1199</c:v>
                </c:pt>
                <c:pt idx="1385">
                  <c:v>1200</c:v>
                </c:pt>
                <c:pt idx="1386">
                  <c:v>1200</c:v>
                </c:pt>
                <c:pt idx="1387">
                  <c:v>1200</c:v>
                </c:pt>
                <c:pt idx="1388">
                  <c:v>1200</c:v>
                </c:pt>
                <c:pt idx="1389">
                  <c:v>1199</c:v>
                </c:pt>
                <c:pt idx="1390">
                  <c:v>1199</c:v>
                </c:pt>
                <c:pt idx="1391">
                  <c:v>1200</c:v>
                </c:pt>
                <c:pt idx="1392">
                  <c:v>1200</c:v>
                </c:pt>
                <c:pt idx="1393">
                  <c:v>1200</c:v>
                </c:pt>
                <c:pt idx="1394">
                  <c:v>1200</c:v>
                </c:pt>
                <c:pt idx="1395">
                  <c:v>1200</c:v>
                </c:pt>
                <c:pt idx="1396">
                  <c:v>1200</c:v>
                </c:pt>
                <c:pt idx="1397">
                  <c:v>1200</c:v>
                </c:pt>
                <c:pt idx="1398">
                  <c:v>1200</c:v>
                </c:pt>
                <c:pt idx="1399">
                  <c:v>1201</c:v>
                </c:pt>
                <c:pt idx="1400">
                  <c:v>1201</c:v>
                </c:pt>
                <c:pt idx="1401">
                  <c:v>1200</c:v>
                </c:pt>
                <c:pt idx="1402">
                  <c:v>1202</c:v>
                </c:pt>
                <c:pt idx="1403">
                  <c:v>1200</c:v>
                </c:pt>
                <c:pt idx="1404">
                  <c:v>1200</c:v>
                </c:pt>
                <c:pt idx="1405">
                  <c:v>1200</c:v>
                </c:pt>
                <c:pt idx="1406">
                  <c:v>1200</c:v>
                </c:pt>
                <c:pt idx="1407">
                  <c:v>1198</c:v>
                </c:pt>
                <c:pt idx="1408">
                  <c:v>1200</c:v>
                </c:pt>
                <c:pt idx="1409">
                  <c:v>1200</c:v>
                </c:pt>
                <c:pt idx="1410">
                  <c:v>1200</c:v>
                </c:pt>
                <c:pt idx="1411">
                  <c:v>1200</c:v>
                </c:pt>
                <c:pt idx="1412">
                  <c:v>1199</c:v>
                </c:pt>
                <c:pt idx="1413">
                  <c:v>1200</c:v>
                </c:pt>
                <c:pt idx="1414">
                  <c:v>1199</c:v>
                </c:pt>
                <c:pt idx="1415">
                  <c:v>1198</c:v>
                </c:pt>
                <c:pt idx="1416">
                  <c:v>1198</c:v>
                </c:pt>
                <c:pt idx="1417">
                  <c:v>1200</c:v>
                </c:pt>
                <c:pt idx="1418">
                  <c:v>1198</c:v>
                </c:pt>
                <c:pt idx="1419">
                  <c:v>1200</c:v>
                </c:pt>
                <c:pt idx="1420">
                  <c:v>1200</c:v>
                </c:pt>
                <c:pt idx="1421">
                  <c:v>1201</c:v>
                </c:pt>
                <c:pt idx="1422">
                  <c:v>1199</c:v>
                </c:pt>
                <c:pt idx="1423">
                  <c:v>1200</c:v>
                </c:pt>
                <c:pt idx="1424">
                  <c:v>1200</c:v>
                </c:pt>
                <c:pt idx="1425">
                  <c:v>1200</c:v>
                </c:pt>
                <c:pt idx="1426">
                  <c:v>1200</c:v>
                </c:pt>
                <c:pt idx="1427">
                  <c:v>1200</c:v>
                </c:pt>
                <c:pt idx="1428">
                  <c:v>1198</c:v>
                </c:pt>
                <c:pt idx="1429">
                  <c:v>1200</c:v>
                </c:pt>
                <c:pt idx="1430">
                  <c:v>1200</c:v>
                </c:pt>
                <c:pt idx="1431">
                  <c:v>1201</c:v>
                </c:pt>
                <c:pt idx="1432">
                  <c:v>1201</c:v>
                </c:pt>
                <c:pt idx="1433">
                  <c:v>1198</c:v>
                </c:pt>
                <c:pt idx="1434">
                  <c:v>1200</c:v>
                </c:pt>
                <c:pt idx="1435">
                  <c:v>1201</c:v>
                </c:pt>
                <c:pt idx="1436">
                  <c:v>1201</c:v>
                </c:pt>
                <c:pt idx="1437">
                  <c:v>1200</c:v>
                </c:pt>
                <c:pt idx="1438">
                  <c:v>1200</c:v>
                </c:pt>
                <c:pt idx="1439">
                  <c:v>1200</c:v>
                </c:pt>
                <c:pt idx="1440">
                  <c:v>1200</c:v>
                </c:pt>
                <c:pt idx="1441">
                  <c:v>1200</c:v>
                </c:pt>
                <c:pt idx="1442">
                  <c:v>1200</c:v>
                </c:pt>
                <c:pt idx="1443">
                  <c:v>1200</c:v>
                </c:pt>
                <c:pt idx="1444">
                  <c:v>1200</c:v>
                </c:pt>
                <c:pt idx="1445">
                  <c:v>1200</c:v>
                </c:pt>
                <c:pt idx="1446">
                  <c:v>1200</c:v>
                </c:pt>
                <c:pt idx="1447">
                  <c:v>1200</c:v>
                </c:pt>
                <c:pt idx="1448">
                  <c:v>1198</c:v>
                </c:pt>
                <c:pt idx="1449">
                  <c:v>1200</c:v>
                </c:pt>
                <c:pt idx="1450">
                  <c:v>1200</c:v>
                </c:pt>
                <c:pt idx="1451">
                  <c:v>1200</c:v>
                </c:pt>
                <c:pt idx="1452">
                  <c:v>1200</c:v>
                </c:pt>
                <c:pt idx="1453">
                  <c:v>1200</c:v>
                </c:pt>
                <c:pt idx="1454">
                  <c:v>1200</c:v>
                </c:pt>
                <c:pt idx="1455">
                  <c:v>1201</c:v>
                </c:pt>
                <c:pt idx="1456">
                  <c:v>1201</c:v>
                </c:pt>
                <c:pt idx="1457">
                  <c:v>1200</c:v>
                </c:pt>
                <c:pt idx="1458">
                  <c:v>1200</c:v>
                </c:pt>
                <c:pt idx="1459">
                  <c:v>1200</c:v>
                </c:pt>
                <c:pt idx="1460">
                  <c:v>1200</c:v>
                </c:pt>
                <c:pt idx="1461">
                  <c:v>1198</c:v>
                </c:pt>
                <c:pt idx="1462">
                  <c:v>1198</c:v>
                </c:pt>
                <c:pt idx="1463">
                  <c:v>1200</c:v>
                </c:pt>
                <c:pt idx="1464">
                  <c:v>1201</c:v>
                </c:pt>
                <c:pt idx="1465">
                  <c:v>1200</c:v>
                </c:pt>
                <c:pt idx="1466">
                  <c:v>1200</c:v>
                </c:pt>
                <c:pt idx="1467">
                  <c:v>1200</c:v>
                </c:pt>
                <c:pt idx="1468">
                  <c:v>1200</c:v>
                </c:pt>
                <c:pt idx="1469">
                  <c:v>1200</c:v>
                </c:pt>
                <c:pt idx="1470">
                  <c:v>1200</c:v>
                </c:pt>
                <c:pt idx="1471">
                  <c:v>1202</c:v>
                </c:pt>
                <c:pt idx="1472">
                  <c:v>1202</c:v>
                </c:pt>
                <c:pt idx="1473">
                  <c:v>1200</c:v>
                </c:pt>
                <c:pt idx="1474">
                  <c:v>1200</c:v>
                </c:pt>
                <c:pt idx="1475">
                  <c:v>1200</c:v>
                </c:pt>
                <c:pt idx="1476">
                  <c:v>1200</c:v>
                </c:pt>
                <c:pt idx="1477">
                  <c:v>1200</c:v>
                </c:pt>
                <c:pt idx="1478">
                  <c:v>1202</c:v>
                </c:pt>
                <c:pt idx="1479">
                  <c:v>1202</c:v>
                </c:pt>
                <c:pt idx="1480">
                  <c:v>1200</c:v>
                </c:pt>
                <c:pt idx="1481">
                  <c:v>1200</c:v>
                </c:pt>
                <c:pt idx="1482">
                  <c:v>1200</c:v>
                </c:pt>
                <c:pt idx="1483">
                  <c:v>1201</c:v>
                </c:pt>
                <c:pt idx="1484">
                  <c:v>1200</c:v>
                </c:pt>
                <c:pt idx="1485">
                  <c:v>1200</c:v>
                </c:pt>
                <c:pt idx="1486">
                  <c:v>1200</c:v>
                </c:pt>
                <c:pt idx="1487">
                  <c:v>1200</c:v>
                </c:pt>
                <c:pt idx="1488">
                  <c:v>1200</c:v>
                </c:pt>
                <c:pt idx="1489">
                  <c:v>1200</c:v>
                </c:pt>
                <c:pt idx="1490">
                  <c:v>1199</c:v>
                </c:pt>
                <c:pt idx="1491">
                  <c:v>1200</c:v>
                </c:pt>
                <c:pt idx="1492">
                  <c:v>1200</c:v>
                </c:pt>
                <c:pt idx="1493">
                  <c:v>1200</c:v>
                </c:pt>
                <c:pt idx="1494">
                  <c:v>1200</c:v>
                </c:pt>
                <c:pt idx="1495">
                  <c:v>1200</c:v>
                </c:pt>
                <c:pt idx="1496">
                  <c:v>1200</c:v>
                </c:pt>
                <c:pt idx="1497">
                  <c:v>1200</c:v>
                </c:pt>
                <c:pt idx="1498">
                  <c:v>1200</c:v>
                </c:pt>
                <c:pt idx="1499">
                  <c:v>1200</c:v>
                </c:pt>
                <c:pt idx="1500">
                  <c:v>1201</c:v>
                </c:pt>
                <c:pt idx="1501">
                  <c:v>1200</c:v>
                </c:pt>
                <c:pt idx="1502">
                  <c:v>1200</c:v>
                </c:pt>
                <c:pt idx="1503">
                  <c:v>1200</c:v>
                </c:pt>
                <c:pt idx="1504">
                  <c:v>1200</c:v>
                </c:pt>
                <c:pt idx="1505">
                  <c:v>1200</c:v>
                </c:pt>
                <c:pt idx="1506">
                  <c:v>1200</c:v>
                </c:pt>
                <c:pt idx="1507">
                  <c:v>1201</c:v>
                </c:pt>
                <c:pt idx="1508">
                  <c:v>1201</c:v>
                </c:pt>
                <c:pt idx="1509">
                  <c:v>1200</c:v>
                </c:pt>
                <c:pt idx="1510">
                  <c:v>1200</c:v>
                </c:pt>
                <c:pt idx="1511">
                  <c:v>1200</c:v>
                </c:pt>
                <c:pt idx="1512">
                  <c:v>1199</c:v>
                </c:pt>
                <c:pt idx="1513">
                  <c:v>1200</c:v>
                </c:pt>
                <c:pt idx="1514">
                  <c:v>1199</c:v>
                </c:pt>
                <c:pt idx="1515">
                  <c:v>1199</c:v>
                </c:pt>
                <c:pt idx="1516">
                  <c:v>1200</c:v>
                </c:pt>
                <c:pt idx="1517">
                  <c:v>1201</c:v>
                </c:pt>
                <c:pt idx="1518">
                  <c:v>1201</c:v>
                </c:pt>
                <c:pt idx="1519">
                  <c:v>1199</c:v>
                </c:pt>
                <c:pt idx="1520">
                  <c:v>1200</c:v>
                </c:pt>
                <c:pt idx="1521">
                  <c:v>1201</c:v>
                </c:pt>
                <c:pt idx="1522">
                  <c:v>1199</c:v>
                </c:pt>
                <c:pt idx="1523">
                  <c:v>1200</c:v>
                </c:pt>
                <c:pt idx="1524">
                  <c:v>1200</c:v>
                </c:pt>
                <c:pt idx="1525">
                  <c:v>1198</c:v>
                </c:pt>
                <c:pt idx="1526">
                  <c:v>1200</c:v>
                </c:pt>
                <c:pt idx="1527">
                  <c:v>1198</c:v>
                </c:pt>
                <c:pt idx="1528">
                  <c:v>1198</c:v>
                </c:pt>
                <c:pt idx="1529">
                  <c:v>1200</c:v>
                </c:pt>
                <c:pt idx="1530">
                  <c:v>1200</c:v>
                </c:pt>
                <c:pt idx="1531">
                  <c:v>1200</c:v>
                </c:pt>
                <c:pt idx="1532">
                  <c:v>1200</c:v>
                </c:pt>
                <c:pt idx="1533">
                  <c:v>1200</c:v>
                </c:pt>
                <c:pt idx="1534">
                  <c:v>1200</c:v>
                </c:pt>
                <c:pt idx="1535">
                  <c:v>1201</c:v>
                </c:pt>
                <c:pt idx="1536">
                  <c:v>1201</c:v>
                </c:pt>
                <c:pt idx="1537">
                  <c:v>1200</c:v>
                </c:pt>
                <c:pt idx="1538">
                  <c:v>1200</c:v>
                </c:pt>
                <c:pt idx="1539">
                  <c:v>1200</c:v>
                </c:pt>
                <c:pt idx="1540">
                  <c:v>1200</c:v>
                </c:pt>
                <c:pt idx="1541">
                  <c:v>1200</c:v>
                </c:pt>
                <c:pt idx="1542">
                  <c:v>1200</c:v>
                </c:pt>
                <c:pt idx="1543">
                  <c:v>1200</c:v>
                </c:pt>
                <c:pt idx="1544">
                  <c:v>1200</c:v>
                </c:pt>
                <c:pt idx="1545">
                  <c:v>1199</c:v>
                </c:pt>
                <c:pt idx="1546">
                  <c:v>1200</c:v>
                </c:pt>
                <c:pt idx="1547">
                  <c:v>1200</c:v>
                </c:pt>
                <c:pt idx="1548">
                  <c:v>1200</c:v>
                </c:pt>
                <c:pt idx="1549">
                  <c:v>1200</c:v>
                </c:pt>
                <c:pt idx="1550">
                  <c:v>1199</c:v>
                </c:pt>
                <c:pt idx="1551">
                  <c:v>1199</c:v>
                </c:pt>
                <c:pt idx="1552">
                  <c:v>1200</c:v>
                </c:pt>
                <c:pt idx="1553">
                  <c:v>1200</c:v>
                </c:pt>
                <c:pt idx="1554">
                  <c:v>1200</c:v>
                </c:pt>
                <c:pt idx="1555">
                  <c:v>1201</c:v>
                </c:pt>
                <c:pt idx="1556">
                  <c:v>1201</c:v>
                </c:pt>
                <c:pt idx="1557">
                  <c:v>1200</c:v>
                </c:pt>
                <c:pt idx="1558">
                  <c:v>1200</c:v>
                </c:pt>
                <c:pt idx="1559">
                  <c:v>1199</c:v>
                </c:pt>
                <c:pt idx="1560">
                  <c:v>1199</c:v>
                </c:pt>
                <c:pt idx="1561">
                  <c:v>1201</c:v>
                </c:pt>
                <c:pt idx="1562">
                  <c:v>1201</c:v>
                </c:pt>
                <c:pt idx="1563">
                  <c:v>1200</c:v>
                </c:pt>
                <c:pt idx="1564">
                  <c:v>1200</c:v>
                </c:pt>
                <c:pt idx="1565">
                  <c:v>1200</c:v>
                </c:pt>
                <c:pt idx="1566">
                  <c:v>1198</c:v>
                </c:pt>
                <c:pt idx="1567">
                  <c:v>1199</c:v>
                </c:pt>
                <c:pt idx="1568">
                  <c:v>1200</c:v>
                </c:pt>
                <c:pt idx="1569">
                  <c:v>1200</c:v>
                </c:pt>
                <c:pt idx="1570">
                  <c:v>1200</c:v>
                </c:pt>
                <c:pt idx="1571">
                  <c:v>1200</c:v>
                </c:pt>
                <c:pt idx="1572">
                  <c:v>1200</c:v>
                </c:pt>
                <c:pt idx="1573">
                  <c:v>1200</c:v>
                </c:pt>
                <c:pt idx="1574">
                  <c:v>1201</c:v>
                </c:pt>
                <c:pt idx="1575">
                  <c:v>1201</c:v>
                </c:pt>
                <c:pt idx="1576">
                  <c:v>1199</c:v>
                </c:pt>
                <c:pt idx="1577">
                  <c:v>1200</c:v>
                </c:pt>
                <c:pt idx="1578">
                  <c:v>1200</c:v>
                </c:pt>
                <c:pt idx="1579">
                  <c:v>1200</c:v>
                </c:pt>
                <c:pt idx="1580">
                  <c:v>1200</c:v>
                </c:pt>
                <c:pt idx="1581">
                  <c:v>1200</c:v>
                </c:pt>
                <c:pt idx="1582">
                  <c:v>1200</c:v>
                </c:pt>
                <c:pt idx="1583">
                  <c:v>1200</c:v>
                </c:pt>
                <c:pt idx="1584">
                  <c:v>1200</c:v>
                </c:pt>
                <c:pt idx="1585">
                  <c:v>1200</c:v>
                </c:pt>
                <c:pt idx="1586">
                  <c:v>1200</c:v>
                </c:pt>
                <c:pt idx="1587">
                  <c:v>1200</c:v>
                </c:pt>
                <c:pt idx="1588">
                  <c:v>1201</c:v>
                </c:pt>
                <c:pt idx="1589">
                  <c:v>1202</c:v>
                </c:pt>
                <c:pt idx="1590">
                  <c:v>1200</c:v>
                </c:pt>
                <c:pt idx="1591">
                  <c:v>1200</c:v>
                </c:pt>
                <c:pt idx="1592">
                  <c:v>1201</c:v>
                </c:pt>
                <c:pt idx="1593">
                  <c:v>1200</c:v>
                </c:pt>
                <c:pt idx="1594">
                  <c:v>1198</c:v>
                </c:pt>
                <c:pt idx="1595">
                  <c:v>1201</c:v>
                </c:pt>
                <c:pt idx="1596">
                  <c:v>1201</c:v>
                </c:pt>
                <c:pt idx="1597">
                  <c:v>1201</c:v>
                </c:pt>
                <c:pt idx="1598">
                  <c:v>1200</c:v>
                </c:pt>
                <c:pt idx="1599">
                  <c:v>1198</c:v>
                </c:pt>
                <c:pt idx="1600">
                  <c:v>1201</c:v>
                </c:pt>
                <c:pt idx="1601">
                  <c:v>1201</c:v>
                </c:pt>
                <c:pt idx="1602">
                  <c:v>1200</c:v>
                </c:pt>
                <c:pt idx="1603">
                  <c:v>1200</c:v>
                </c:pt>
                <c:pt idx="1604">
                  <c:v>1200</c:v>
                </c:pt>
                <c:pt idx="1605">
                  <c:v>1198</c:v>
                </c:pt>
                <c:pt idx="1606">
                  <c:v>1200</c:v>
                </c:pt>
                <c:pt idx="1607">
                  <c:v>1200</c:v>
                </c:pt>
                <c:pt idx="1608">
                  <c:v>1200</c:v>
                </c:pt>
                <c:pt idx="1609">
                  <c:v>1200</c:v>
                </c:pt>
                <c:pt idx="1610">
                  <c:v>1200</c:v>
                </c:pt>
                <c:pt idx="1611">
                  <c:v>1201</c:v>
                </c:pt>
                <c:pt idx="1612">
                  <c:v>1200</c:v>
                </c:pt>
                <c:pt idx="1613">
                  <c:v>1200</c:v>
                </c:pt>
                <c:pt idx="1614">
                  <c:v>1199</c:v>
                </c:pt>
                <c:pt idx="1615">
                  <c:v>1199</c:v>
                </c:pt>
                <c:pt idx="1616">
                  <c:v>1200</c:v>
                </c:pt>
                <c:pt idx="1617">
                  <c:v>1200</c:v>
                </c:pt>
                <c:pt idx="1618">
                  <c:v>1200</c:v>
                </c:pt>
                <c:pt idx="1619">
                  <c:v>1200</c:v>
                </c:pt>
                <c:pt idx="1620">
                  <c:v>1200</c:v>
                </c:pt>
                <c:pt idx="1621">
                  <c:v>1201</c:v>
                </c:pt>
                <c:pt idx="1622">
                  <c:v>1199</c:v>
                </c:pt>
                <c:pt idx="1623">
                  <c:v>1199</c:v>
                </c:pt>
                <c:pt idx="1624">
                  <c:v>1202</c:v>
                </c:pt>
                <c:pt idx="1625">
                  <c:v>1200</c:v>
                </c:pt>
                <c:pt idx="1626">
                  <c:v>1200</c:v>
                </c:pt>
                <c:pt idx="1627">
                  <c:v>1200</c:v>
                </c:pt>
                <c:pt idx="1628">
                  <c:v>1201</c:v>
                </c:pt>
                <c:pt idx="1629">
                  <c:v>1201</c:v>
                </c:pt>
                <c:pt idx="1630">
                  <c:v>1201</c:v>
                </c:pt>
                <c:pt idx="1631">
                  <c:v>1200</c:v>
                </c:pt>
                <c:pt idx="1632">
                  <c:v>1200</c:v>
                </c:pt>
                <c:pt idx="1633">
                  <c:v>1200</c:v>
                </c:pt>
                <c:pt idx="1634">
                  <c:v>1200</c:v>
                </c:pt>
                <c:pt idx="1635">
                  <c:v>1201</c:v>
                </c:pt>
                <c:pt idx="1636">
                  <c:v>1200</c:v>
                </c:pt>
                <c:pt idx="1637">
                  <c:v>1200</c:v>
                </c:pt>
                <c:pt idx="1638">
                  <c:v>1200</c:v>
                </c:pt>
                <c:pt idx="1639">
                  <c:v>1200</c:v>
                </c:pt>
                <c:pt idx="1640">
                  <c:v>1200</c:v>
                </c:pt>
                <c:pt idx="1641">
                  <c:v>1200</c:v>
                </c:pt>
                <c:pt idx="1642">
                  <c:v>1200</c:v>
                </c:pt>
                <c:pt idx="1643">
                  <c:v>1200</c:v>
                </c:pt>
                <c:pt idx="1644">
                  <c:v>1200</c:v>
                </c:pt>
                <c:pt idx="1645">
                  <c:v>1201</c:v>
                </c:pt>
                <c:pt idx="1646">
                  <c:v>1200</c:v>
                </c:pt>
                <c:pt idx="1647">
                  <c:v>1200</c:v>
                </c:pt>
                <c:pt idx="1648">
                  <c:v>1200</c:v>
                </c:pt>
                <c:pt idx="1649">
                  <c:v>1200</c:v>
                </c:pt>
                <c:pt idx="1650">
                  <c:v>1200</c:v>
                </c:pt>
                <c:pt idx="1651">
                  <c:v>1200</c:v>
                </c:pt>
                <c:pt idx="1652">
                  <c:v>1199</c:v>
                </c:pt>
                <c:pt idx="1653">
                  <c:v>1199</c:v>
                </c:pt>
                <c:pt idx="1654">
                  <c:v>1200</c:v>
                </c:pt>
                <c:pt idx="1655">
                  <c:v>1200</c:v>
                </c:pt>
                <c:pt idx="1656">
                  <c:v>1200</c:v>
                </c:pt>
                <c:pt idx="1657">
                  <c:v>1201</c:v>
                </c:pt>
                <c:pt idx="1658">
                  <c:v>1201</c:v>
                </c:pt>
                <c:pt idx="1659">
                  <c:v>1201</c:v>
                </c:pt>
                <c:pt idx="1660">
                  <c:v>1200</c:v>
                </c:pt>
                <c:pt idx="1661">
                  <c:v>1200</c:v>
                </c:pt>
                <c:pt idx="1662">
                  <c:v>1200</c:v>
                </c:pt>
                <c:pt idx="1663">
                  <c:v>1200</c:v>
                </c:pt>
                <c:pt idx="1664">
                  <c:v>1200</c:v>
                </c:pt>
                <c:pt idx="1665">
                  <c:v>1200</c:v>
                </c:pt>
                <c:pt idx="1666">
                  <c:v>1200</c:v>
                </c:pt>
                <c:pt idx="1667">
                  <c:v>1200</c:v>
                </c:pt>
                <c:pt idx="1668">
                  <c:v>1200</c:v>
                </c:pt>
                <c:pt idx="1669">
                  <c:v>1200</c:v>
                </c:pt>
                <c:pt idx="1670">
                  <c:v>1200</c:v>
                </c:pt>
                <c:pt idx="1671">
                  <c:v>1200</c:v>
                </c:pt>
                <c:pt idx="1672">
                  <c:v>1200</c:v>
                </c:pt>
                <c:pt idx="1673">
                  <c:v>1200</c:v>
                </c:pt>
                <c:pt idx="1674">
                  <c:v>1200</c:v>
                </c:pt>
                <c:pt idx="1675">
                  <c:v>1200</c:v>
                </c:pt>
                <c:pt idx="1676">
                  <c:v>1200</c:v>
                </c:pt>
                <c:pt idx="1677">
                  <c:v>1200</c:v>
                </c:pt>
                <c:pt idx="1678">
                  <c:v>1199</c:v>
                </c:pt>
                <c:pt idx="1679">
                  <c:v>1199</c:v>
                </c:pt>
                <c:pt idx="1680">
                  <c:v>1199</c:v>
                </c:pt>
                <c:pt idx="1681">
                  <c:v>1200</c:v>
                </c:pt>
                <c:pt idx="1682">
                  <c:v>1200</c:v>
                </c:pt>
                <c:pt idx="1683">
                  <c:v>1200</c:v>
                </c:pt>
                <c:pt idx="1684">
                  <c:v>1200</c:v>
                </c:pt>
                <c:pt idx="1685">
                  <c:v>1198</c:v>
                </c:pt>
                <c:pt idx="1686">
                  <c:v>1198</c:v>
                </c:pt>
                <c:pt idx="1687">
                  <c:v>1200</c:v>
                </c:pt>
                <c:pt idx="1688">
                  <c:v>1200</c:v>
                </c:pt>
                <c:pt idx="1689">
                  <c:v>1200</c:v>
                </c:pt>
                <c:pt idx="1690">
                  <c:v>1200</c:v>
                </c:pt>
                <c:pt idx="1691">
                  <c:v>1200</c:v>
                </c:pt>
                <c:pt idx="1692">
                  <c:v>1200</c:v>
                </c:pt>
                <c:pt idx="1693">
                  <c:v>1200</c:v>
                </c:pt>
                <c:pt idx="1694">
                  <c:v>1200</c:v>
                </c:pt>
                <c:pt idx="1695">
                  <c:v>1200</c:v>
                </c:pt>
                <c:pt idx="1696">
                  <c:v>1200</c:v>
                </c:pt>
                <c:pt idx="1697">
                  <c:v>1200</c:v>
                </c:pt>
                <c:pt idx="1698">
                  <c:v>1200</c:v>
                </c:pt>
                <c:pt idx="1699">
                  <c:v>1200</c:v>
                </c:pt>
                <c:pt idx="1700">
                  <c:v>1200</c:v>
                </c:pt>
                <c:pt idx="1701">
                  <c:v>1201</c:v>
                </c:pt>
                <c:pt idx="1702">
                  <c:v>1201</c:v>
                </c:pt>
                <c:pt idx="1703">
                  <c:v>1200</c:v>
                </c:pt>
                <c:pt idx="1704">
                  <c:v>1200</c:v>
                </c:pt>
                <c:pt idx="1705">
                  <c:v>1200</c:v>
                </c:pt>
                <c:pt idx="1706">
                  <c:v>1200</c:v>
                </c:pt>
                <c:pt idx="1707">
                  <c:v>1200</c:v>
                </c:pt>
                <c:pt idx="1708">
                  <c:v>1200</c:v>
                </c:pt>
                <c:pt idx="1709">
                  <c:v>1200</c:v>
                </c:pt>
                <c:pt idx="1710">
                  <c:v>1200</c:v>
                </c:pt>
                <c:pt idx="1711">
                  <c:v>1200</c:v>
                </c:pt>
                <c:pt idx="1712">
                  <c:v>1200</c:v>
                </c:pt>
                <c:pt idx="1713">
                  <c:v>1200</c:v>
                </c:pt>
                <c:pt idx="1714">
                  <c:v>1200</c:v>
                </c:pt>
                <c:pt idx="1715">
                  <c:v>1199</c:v>
                </c:pt>
                <c:pt idx="1716">
                  <c:v>1199</c:v>
                </c:pt>
                <c:pt idx="1717">
                  <c:v>1198</c:v>
                </c:pt>
                <c:pt idx="1718">
                  <c:v>1199</c:v>
                </c:pt>
                <c:pt idx="1719">
                  <c:v>1200</c:v>
                </c:pt>
                <c:pt idx="1720">
                  <c:v>1200</c:v>
                </c:pt>
                <c:pt idx="1721">
                  <c:v>1198</c:v>
                </c:pt>
                <c:pt idx="1722">
                  <c:v>1198</c:v>
                </c:pt>
                <c:pt idx="1723">
                  <c:v>1199</c:v>
                </c:pt>
                <c:pt idx="1724">
                  <c:v>1201</c:v>
                </c:pt>
                <c:pt idx="1725">
                  <c:v>1201</c:v>
                </c:pt>
                <c:pt idx="1726">
                  <c:v>1201</c:v>
                </c:pt>
                <c:pt idx="1727">
                  <c:v>1200</c:v>
                </c:pt>
                <c:pt idx="1728">
                  <c:v>1200</c:v>
                </c:pt>
                <c:pt idx="1729">
                  <c:v>1200</c:v>
                </c:pt>
                <c:pt idx="1730">
                  <c:v>1199</c:v>
                </c:pt>
                <c:pt idx="1731">
                  <c:v>1200</c:v>
                </c:pt>
                <c:pt idx="1732">
                  <c:v>1200</c:v>
                </c:pt>
                <c:pt idx="1733">
                  <c:v>1200</c:v>
                </c:pt>
                <c:pt idx="1734">
                  <c:v>1200</c:v>
                </c:pt>
                <c:pt idx="1735">
                  <c:v>1200</c:v>
                </c:pt>
                <c:pt idx="1736">
                  <c:v>1200</c:v>
                </c:pt>
                <c:pt idx="1737">
                  <c:v>1202</c:v>
                </c:pt>
                <c:pt idx="1738">
                  <c:v>1202</c:v>
                </c:pt>
                <c:pt idx="1739">
                  <c:v>1200</c:v>
                </c:pt>
                <c:pt idx="1740">
                  <c:v>1200</c:v>
                </c:pt>
                <c:pt idx="1741">
                  <c:v>1200</c:v>
                </c:pt>
                <c:pt idx="1742">
                  <c:v>1200</c:v>
                </c:pt>
                <c:pt idx="1743">
                  <c:v>1199</c:v>
                </c:pt>
                <c:pt idx="1744">
                  <c:v>1201</c:v>
                </c:pt>
                <c:pt idx="1745">
                  <c:v>1201</c:v>
                </c:pt>
                <c:pt idx="1746">
                  <c:v>1201</c:v>
                </c:pt>
                <c:pt idx="1747">
                  <c:v>1201</c:v>
                </c:pt>
                <c:pt idx="1748">
                  <c:v>1201</c:v>
                </c:pt>
                <c:pt idx="1749">
                  <c:v>1202</c:v>
                </c:pt>
                <c:pt idx="1750">
                  <c:v>1202</c:v>
                </c:pt>
                <c:pt idx="1751">
                  <c:v>1201</c:v>
                </c:pt>
                <c:pt idx="1752">
                  <c:v>1201</c:v>
                </c:pt>
                <c:pt idx="1753">
                  <c:v>1200</c:v>
                </c:pt>
                <c:pt idx="1754">
                  <c:v>1201</c:v>
                </c:pt>
                <c:pt idx="1755">
                  <c:v>1201</c:v>
                </c:pt>
                <c:pt idx="1756">
                  <c:v>1200</c:v>
                </c:pt>
                <c:pt idx="1757">
                  <c:v>1200</c:v>
                </c:pt>
                <c:pt idx="1758">
                  <c:v>1200</c:v>
                </c:pt>
                <c:pt idx="1759">
                  <c:v>1200</c:v>
                </c:pt>
                <c:pt idx="1760">
                  <c:v>1201</c:v>
                </c:pt>
                <c:pt idx="1761">
                  <c:v>1200</c:v>
                </c:pt>
                <c:pt idx="1762">
                  <c:v>1200</c:v>
                </c:pt>
                <c:pt idx="1763">
                  <c:v>1200</c:v>
                </c:pt>
                <c:pt idx="1764">
                  <c:v>1201</c:v>
                </c:pt>
                <c:pt idx="1765">
                  <c:v>1201</c:v>
                </c:pt>
                <c:pt idx="1766">
                  <c:v>1201</c:v>
                </c:pt>
                <c:pt idx="1767">
                  <c:v>1200</c:v>
                </c:pt>
                <c:pt idx="1768">
                  <c:v>1200</c:v>
                </c:pt>
                <c:pt idx="1769">
                  <c:v>1201</c:v>
                </c:pt>
                <c:pt idx="1770">
                  <c:v>1200</c:v>
                </c:pt>
                <c:pt idx="1771">
                  <c:v>1201</c:v>
                </c:pt>
                <c:pt idx="1772">
                  <c:v>1202</c:v>
                </c:pt>
                <c:pt idx="1773">
                  <c:v>1200</c:v>
                </c:pt>
                <c:pt idx="1774">
                  <c:v>1200</c:v>
                </c:pt>
                <c:pt idx="1775">
                  <c:v>1200</c:v>
                </c:pt>
                <c:pt idx="1776">
                  <c:v>1200</c:v>
                </c:pt>
                <c:pt idx="1777">
                  <c:v>1201</c:v>
                </c:pt>
                <c:pt idx="1778">
                  <c:v>1201</c:v>
                </c:pt>
                <c:pt idx="1779">
                  <c:v>1201</c:v>
                </c:pt>
                <c:pt idx="1780">
                  <c:v>1200</c:v>
                </c:pt>
                <c:pt idx="1781">
                  <c:v>1202</c:v>
                </c:pt>
                <c:pt idx="1782">
                  <c:v>1201</c:v>
                </c:pt>
                <c:pt idx="1783">
                  <c:v>1200</c:v>
                </c:pt>
                <c:pt idx="1784">
                  <c:v>1201</c:v>
                </c:pt>
                <c:pt idx="1785">
                  <c:v>1201</c:v>
                </c:pt>
                <c:pt idx="1786">
                  <c:v>1201</c:v>
                </c:pt>
                <c:pt idx="1787">
                  <c:v>1200</c:v>
                </c:pt>
                <c:pt idx="1788">
                  <c:v>1200</c:v>
                </c:pt>
                <c:pt idx="1789">
                  <c:v>1201</c:v>
                </c:pt>
                <c:pt idx="1790">
                  <c:v>1202</c:v>
                </c:pt>
                <c:pt idx="1791">
                  <c:v>1202</c:v>
                </c:pt>
                <c:pt idx="1792">
                  <c:v>1201</c:v>
                </c:pt>
                <c:pt idx="1793">
                  <c:v>1201</c:v>
                </c:pt>
                <c:pt idx="1794">
                  <c:v>1201</c:v>
                </c:pt>
                <c:pt idx="1795">
                  <c:v>1201</c:v>
                </c:pt>
                <c:pt idx="1796">
                  <c:v>1200</c:v>
                </c:pt>
                <c:pt idx="1797">
                  <c:v>1200</c:v>
                </c:pt>
                <c:pt idx="1798">
                  <c:v>1200</c:v>
                </c:pt>
                <c:pt idx="1799">
                  <c:v>1201</c:v>
                </c:pt>
                <c:pt idx="1800">
                  <c:v>1200</c:v>
                </c:pt>
                <c:pt idx="1801">
                  <c:v>1200</c:v>
                </c:pt>
                <c:pt idx="1802">
                  <c:v>1200</c:v>
                </c:pt>
                <c:pt idx="1803">
                  <c:v>1200</c:v>
                </c:pt>
                <c:pt idx="1804">
                  <c:v>1200</c:v>
                </c:pt>
                <c:pt idx="1805">
                  <c:v>1200</c:v>
                </c:pt>
                <c:pt idx="1806">
                  <c:v>1200</c:v>
                </c:pt>
                <c:pt idx="1807">
                  <c:v>1200</c:v>
                </c:pt>
                <c:pt idx="1808">
                  <c:v>1201</c:v>
                </c:pt>
                <c:pt idx="1809">
                  <c:v>1200</c:v>
                </c:pt>
                <c:pt idx="1810">
                  <c:v>1202</c:v>
                </c:pt>
                <c:pt idx="1811">
                  <c:v>1202</c:v>
                </c:pt>
                <c:pt idx="1812">
                  <c:v>1200</c:v>
                </c:pt>
                <c:pt idx="1813">
                  <c:v>1200</c:v>
                </c:pt>
                <c:pt idx="1814">
                  <c:v>1200</c:v>
                </c:pt>
                <c:pt idx="1815">
                  <c:v>1200</c:v>
                </c:pt>
                <c:pt idx="1816">
                  <c:v>1201</c:v>
                </c:pt>
                <c:pt idx="1817">
                  <c:v>1201</c:v>
                </c:pt>
                <c:pt idx="1818">
                  <c:v>1201</c:v>
                </c:pt>
                <c:pt idx="1819">
                  <c:v>1202</c:v>
                </c:pt>
                <c:pt idx="1820">
                  <c:v>1200</c:v>
                </c:pt>
                <c:pt idx="1821">
                  <c:v>1200</c:v>
                </c:pt>
                <c:pt idx="1822">
                  <c:v>1201</c:v>
                </c:pt>
                <c:pt idx="1823">
                  <c:v>1200</c:v>
                </c:pt>
                <c:pt idx="1824">
                  <c:v>1202</c:v>
                </c:pt>
                <c:pt idx="1825">
                  <c:v>1202</c:v>
                </c:pt>
                <c:pt idx="1826">
                  <c:v>1200</c:v>
                </c:pt>
                <c:pt idx="1827">
                  <c:v>1200</c:v>
                </c:pt>
                <c:pt idx="1828">
                  <c:v>1200</c:v>
                </c:pt>
                <c:pt idx="1829">
                  <c:v>1200</c:v>
                </c:pt>
                <c:pt idx="1830">
                  <c:v>1201</c:v>
                </c:pt>
                <c:pt idx="1831">
                  <c:v>1201</c:v>
                </c:pt>
                <c:pt idx="1832">
                  <c:v>1200</c:v>
                </c:pt>
                <c:pt idx="1833">
                  <c:v>1200</c:v>
                </c:pt>
                <c:pt idx="1834">
                  <c:v>1201</c:v>
                </c:pt>
                <c:pt idx="1835">
                  <c:v>1199</c:v>
                </c:pt>
                <c:pt idx="1836">
                  <c:v>1200</c:v>
                </c:pt>
                <c:pt idx="1837">
                  <c:v>1200</c:v>
                </c:pt>
                <c:pt idx="1838">
                  <c:v>1200</c:v>
                </c:pt>
                <c:pt idx="1839">
                  <c:v>1200</c:v>
                </c:pt>
                <c:pt idx="1840">
                  <c:v>1200</c:v>
                </c:pt>
                <c:pt idx="1841">
                  <c:v>1200</c:v>
                </c:pt>
                <c:pt idx="1842">
                  <c:v>1200</c:v>
                </c:pt>
                <c:pt idx="1843">
                  <c:v>1200</c:v>
                </c:pt>
                <c:pt idx="1844">
                  <c:v>1200</c:v>
                </c:pt>
                <c:pt idx="1845">
                  <c:v>1200</c:v>
                </c:pt>
                <c:pt idx="1846">
                  <c:v>1200</c:v>
                </c:pt>
                <c:pt idx="1847">
                  <c:v>1200</c:v>
                </c:pt>
                <c:pt idx="1848">
                  <c:v>1200</c:v>
                </c:pt>
                <c:pt idx="1849">
                  <c:v>1200</c:v>
                </c:pt>
                <c:pt idx="1850">
                  <c:v>1201</c:v>
                </c:pt>
                <c:pt idx="1851">
                  <c:v>1201</c:v>
                </c:pt>
                <c:pt idx="1852">
                  <c:v>1201</c:v>
                </c:pt>
                <c:pt idx="1853">
                  <c:v>1200</c:v>
                </c:pt>
                <c:pt idx="1854">
                  <c:v>1200</c:v>
                </c:pt>
                <c:pt idx="1855">
                  <c:v>1200</c:v>
                </c:pt>
                <c:pt idx="1856">
                  <c:v>1200</c:v>
                </c:pt>
                <c:pt idx="1857">
                  <c:v>1200</c:v>
                </c:pt>
                <c:pt idx="1858">
                  <c:v>1200</c:v>
                </c:pt>
                <c:pt idx="1859">
                  <c:v>1200</c:v>
                </c:pt>
                <c:pt idx="1860">
                  <c:v>1201</c:v>
                </c:pt>
                <c:pt idx="1861">
                  <c:v>1200</c:v>
                </c:pt>
                <c:pt idx="1862">
                  <c:v>1200</c:v>
                </c:pt>
                <c:pt idx="1863">
                  <c:v>1200</c:v>
                </c:pt>
                <c:pt idx="1864">
                  <c:v>1200</c:v>
                </c:pt>
                <c:pt idx="1865">
                  <c:v>1200</c:v>
                </c:pt>
                <c:pt idx="1866">
                  <c:v>1200</c:v>
                </c:pt>
                <c:pt idx="1867">
                  <c:v>1200</c:v>
                </c:pt>
                <c:pt idx="1868">
                  <c:v>1200</c:v>
                </c:pt>
                <c:pt idx="1869">
                  <c:v>1200</c:v>
                </c:pt>
                <c:pt idx="1870">
                  <c:v>1200</c:v>
                </c:pt>
                <c:pt idx="1871">
                  <c:v>1200</c:v>
                </c:pt>
                <c:pt idx="1872">
                  <c:v>1199</c:v>
                </c:pt>
                <c:pt idx="1873">
                  <c:v>1202</c:v>
                </c:pt>
                <c:pt idx="1874">
                  <c:v>1202</c:v>
                </c:pt>
                <c:pt idx="1875">
                  <c:v>1199</c:v>
                </c:pt>
                <c:pt idx="1876">
                  <c:v>1200</c:v>
                </c:pt>
                <c:pt idx="1877">
                  <c:v>1200</c:v>
                </c:pt>
                <c:pt idx="1878">
                  <c:v>1200</c:v>
                </c:pt>
                <c:pt idx="1879">
                  <c:v>1199</c:v>
                </c:pt>
                <c:pt idx="1880">
                  <c:v>1200</c:v>
                </c:pt>
                <c:pt idx="1881">
                  <c:v>1200</c:v>
                </c:pt>
                <c:pt idx="1882">
                  <c:v>1200</c:v>
                </c:pt>
                <c:pt idx="1883">
                  <c:v>1200</c:v>
                </c:pt>
                <c:pt idx="1884">
                  <c:v>1200</c:v>
                </c:pt>
                <c:pt idx="1885">
                  <c:v>1200</c:v>
                </c:pt>
                <c:pt idx="1886">
                  <c:v>1200</c:v>
                </c:pt>
                <c:pt idx="1887">
                  <c:v>1200</c:v>
                </c:pt>
                <c:pt idx="1888">
                  <c:v>1200</c:v>
                </c:pt>
                <c:pt idx="1889">
                  <c:v>1200</c:v>
                </c:pt>
                <c:pt idx="1890">
                  <c:v>1200</c:v>
                </c:pt>
                <c:pt idx="1891">
                  <c:v>1200</c:v>
                </c:pt>
                <c:pt idx="1892">
                  <c:v>1200</c:v>
                </c:pt>
                <c:pt idx="1893">
                  <c:v>1200</c:v>
                </c:pt>
                <c:pt idx="1894">
                  <c:v>1200</c:v>
                </c:pt>
                <c:pt idx="1895">
                  <c:v>1200</c:v>
                </c:pt>
                <c:pt idx="1896">
                  <c:v>1200</c:v>
                </c:pt>
                <c:pt idx="1897">
                  <c:v>1200</c:v>
                </c:pt>
                <c:pt idx="1898">
                  <c:v>1200</c:v>
                </c:pt>
                <c:pt idx="1899">
                  <c:v>1200</c:v>
                </c:pt>
                <c:pt idx="1900">
                  <c:v>1200</c:v>
                </c:pt>
                <c:pt idx="1901">
                  <c:v>1200</c:v>
                </c:pt>
                <c:pt idx="1902">
                  <c:v>1199</c:v>
                </c:pt>
                <c:pt idx="1903">
                  <c:v>1200</c:v>
                </c:pt>
                <c:pt idx="1904">
                  <c:v>1200</c:v>
                </c:pt>
                <c:pt idx="1905">
                  <c:v>1200</c:v>
                </c:pt>
                <c:pt idx="1906">
                  <c:v>1200</c:v>
                </c:pt>
                <c:pt idx="1907">
                  <c:v>1200</c:v>
                </c:pt>
                <c:pt idx="1908">
                  <c:v>1200</c:v>
                </c:pt>
                <c:pt idx="1909">
                  <c:v>1200</c:v>
                </c:pt>
                <c:pt idx="1910">
                  <c:v>1198</c:v>
                </c:pt>
                <c:pt idx="1911">
                  <c:v>1198</c:v>
                </c:pt>
                <c:pt idx="1912">
                  <c:v>1200</c:v>
                </c:pt>
                <c:pt idx="1913">
                  <c:v>1200</c:v>
                </c:pt>
                <c:pt idx="1914">
                  <c:v>1200</c:v>
                </c:pt>
                <c:pt idx="1915">
                  <c:v>1199</c:v>
                </c:pt>
                <c:pt idx="1916">
                  <c:v>1200</c:v>
                </c:pt>
                <c:pt idx="1917">
                  <c:v>1200</c:v>
                </c:pt>
                <c:pt idx="1918">
                  <c:v>1200</c:v>
                </c:pt>
                <c:pt idx="1919">
                  <c:v>1200</c:v>
                </c:pt>
                <c:pt idx="1920">
                  <c:v>1199</c:v>
                </c:pt>
                <c:pt idx="1921">
                  <c:v>1199</c:v>
                </c:pt>
                <c:pt idx="1922">
                  <c:v>1200</c:v>
                </c:pt>
                <c:pt idx="1923">
                  <c:v>1200</c:v>
                </c:pt>
                <c:pt idx="1924">
                  <c:v>1200</c:v>
                </c:pt>
                <c:pt idx="1925">
                  <c:v>1199</c:v>
                </c:pt>
                <c:pt idx="1926">
                  <c:v>1200</c:v>
                </c:pt>
                <c:pt idx="1927">
                  <c:v>1200</c:v>
                </c:pt>
                <c:pt idx="1928">
                  <c:v>1199</c:v>
                </c:pt>
                <c:pt idx="1929">
                  <c:v>1200</c:v>
                </c:pt>
                <c:pt idx="1930">
                  <c:v>1201</c:v>
                </c:pt>
                <c:pt idx="1931">
                  <c:v>1201</c:v>
                </c:pt>
                <c:pt idx="1932">
                  <c:v>1201</c:v>
                </c:pt>
                <c:pt idx="1933">
                  <c:v>1200</c:v>
                </c:pt>
                <c:pt idx="1934">
                  <c:v>1200</c:v>
                </c:pt>
                <c:pt idx="1935">
                  <c:v>1200</c:v>
                </c:pt>
                <c:pt idx="1936">
                  <c:v>1200</c:v>
                </c:pt>
                <c:pt idx="1937">
                  <c:v>1200</c:v>
                </c:pt>
                <c:pt idx="1938">
                  <c:v>1198</c:v>
                </c:pt>
                <c:pt idx="1939">
                  <c:v>1200</c:v>
                </c:pt>
                <c:pt idx="1940">
                  <c:v>1200</c:v>
                </c:pt>
                <c:pt idx="1941">
                  <c:v>1200</c:v>
                </c:pt>
                <c:pt idx="1942">
                  <c:v>1200</c:v>
                </c:pt>
                <c:pt idx="1943">
                  <c:v>1200</c:v>
                </c:pt>
                <c:pt idx="1944">
                  <c:v>1198</c:v>
                </c:pt>
                <c:pt idx="1945">
                  <c:v>1200</c:v>
                </c:pt>
                <c:pt idx="1946">
                  <c:v>1198</c:v>
                </c:pt>
                <c:pt idx="1947">
                  <c:v>1198</c:v>
                </c:pt>
                <c:pt idx="1948">
                  <c:v>1200</c:v>
                </c:pt>
                <c:pt idx="1949">
                  <c:v>1200</c:v>
                </c:pt>
                <c:pt idx="1950">
                  <c:v>1200</c:v>
                </c:pt>
                <c:pt idx="1951">
                  <c:v>1200</c:v>
                </c:pt>
                <c:pt idx="1952">
                  <c:v>1200</c:v>
                </c:pt>
                <c:pt idx="1953">
                  <c:v>1200</c:v>
                </c:pt>
                <c:pt idx="1954">
                  <c:v>1198</c:v>
                </c:pt>
                <c:pt idx="1955">
                  <c:v>1200</c:v>
                </c:pt>
                <c:pt idx="1956">
                  <c:v>1200</c:v>
                </c:pt>
                <c:pt idx="1957">
                  <c:v>1200</c:v>
                </c:pt>
                <c:pt idx="1958">
                  <c:v>1200</c:v>
                </c:pt>
                <c:pt idx="1959">
                  <c:v>1199</c:v>
                </c:pt>
                <c:pt idx="1960">
                  <c:v>1200</c:v>
                </c:pt>
                <c:pt idx="1961">
                  <c:v>1200</c:v>
                </c:pt>
                <c:pt idx="1962">
                  <c:v>1201</c:v>
                </c:pt>
                <c:pt idx="1963">
                  <c:v>1200</c:v>
                </c:pt>
                <c:pt idx="1964">
                  <c:v>1200</c:v>
                </c:pt>
                <c:pt idx="1965">
                  <c:v>1200</c:v>
                </c:pt>
                <c:pt idx="1966">
                  <c:v>1201</c:v>
                </c:pt>
                <c:pt idx="1967">
                  <c:v>1201</c:v>
                </c:pt>
                <c:pt idx="1968">
                  <c:v>1201</c:v>
                </c:pt>
                <c:pt idx="1969">
                  <c:v>1200</c:v>
                </c:pt>
                <c:pt idx="1970">
                  <c:v>1200</c:v>
                </c:pt>
                <c:pt idx="1971">
                  <c:v>1200</c:v>
                </c:pt>
                <c:pt idx="1972">
                  <c:v>1200</c:v>
                </c:pt>
                <c:pt idx="1973">
                  <c:v>1200</c:v>
                </c:pt>
                <c:pt idx="1974">
                  <c:v>1200</c:v>
                </c:pt>
                <c:pt idx="1975">
                  <c:v>1200</c:v>
                </c:pt>
                <c:pt idx="1976">
                  <c:v>1200</c:v>
                </c:pt>
                <c:pt idx="1977">
                  <c:v>1200</c:v>
                </c:pt>
                <c:pt idx="1978">
                  <c:v>1200</c:v>
                </c:pt>
                <c:pt idx="1979">
                  <c:v>1200</c:v>
                </c:pt>
                <c:pt idx="1980">
                  <c:v>1200</c:v>
                </c:pt>
                <c:pt idx="1981">
                  <c:v>1201</c:v>
                </c:pt>
                <c:pt idx="1982">
                  <c:v>1200</c:v>
                </c:pt>
                <c:pt idx="1983">
                  <c:v>1200</c:v>
                </c:pt>
                <c:pt idx="1984">
                  <c:v>1200</c:v>
                </c:pt>
                <c:pt idx="1985">
                  <c:v>1200</c:v>
                </c:pt>
                <c:pt idx="1986">
                  <c:v>1200</c:v>
                </c:pt>
                <c:pt idx="1987">
                  <c:v>1200</c:v>
                </c:pt>
                <c:pt idx="1988">
                  <c:v>1200</c:v>
                </c:pt>
                <c:pt idx="1989">
                  <c:v>1200</c:v>
                </c:pt>
                <c:pt idx="1990">
                  <c:v>1200</c:v>
                </c:pt>
                <c:pt idx="1991">
                  <c:v>1200</c:v>
                </c:pt>
                <c:pt idx="1992">
                  <c:v>1200</c:v>
                </c:pt>
                <c:pt idx="1993">
                  <c:v>1200</c:v>
                </c:pt>
                <c:pt idx="1994">
                  <c:v>1200</c:v>
                </c:pt>
                <c:pt idx="1995">
                  <c:v>1200</c:v>
                </c:pt>
                <c:pt idx="1996">
                  <c:v>1200</c:v>
                </c:pt>
                <c:pt idx="1997">
                  <c:v>1200</c:v>
                </c:pt>
                <c:pt idx="1998">
                  <c:v>1200</c:v>
                </c:pt>
                <c:pt idx="1999">
                  <c:v>1200</c:v>
                </c:pt>
                <c:pt idx="2000">
                  <c:v>1200</c:v>
                </c:pt>
                <c:pt idx="2001">
                  <c:v>1200</c:v>
                </c:pt>
                <c:pt idx="2002">
                  <c:v>1201</c:v>
                </c:pt>
                <c:pt idx="2003">
                  <c:v>1200</c:v>
                </c:pt>
                <c:pt idx="2004">
                  <c:v>1200</c:v>
                </c:pt>
                <c:pt idx="2005">
                  <c:v>1200</c:v>
                </c:pt>
                <c:pt idx="2006">
                  <c:v>1200</c:v>
                </c:pt>
                <c:pt idx="2007">
                  <c:v>1200</c:v>
                </c:pt>
                <c:pt idx="2008">
                  <c:v>1200</c:v>
                </c:pt>
                <c:pt idx="2009">
                  <c:v>1200</c:v>
                </c:pt>
                <c:pt idx="2010">
                  <c:v>1200</c:v>
                </c:pt>
                <c:pt idx="2011">
                  <c:v>1200</c:v>
                </c:pt>
                <c:pt idx="2012">
                  <c:v>1199</c:v>
                </c:pt>
                <c:pt idx="2013">
                  <c:v>1200</c:v>
                </c:pt>
                <c:pt idx="2014">
                  <c:v>1200</c:v>
                </c:pt>
                <c:pt idx="2015">
                  <c:v>1200</c:v>
                </c:pt>
                <c:pt idx="2016">
                  <c:v>1200</c:v>
                </c:pt>
                <c:pt idx="2017">
                  <c:v>1200</c:v>
                </c:pt>
                <c:pt idx="2018">
                  <c:v>1200</c:v>
                </c:pt>
                <c:pt idx="2019">
                  <c:v>1200</c:v>
                </c:pt>
                <c:pt idx="2020">
                  <c:v>1200</c:v>
                </c:pt>
                <c:pt idx="2021">
                  <c:v>1200</c:v>
                </c:pt>
                <c:pt idx="2022">
                  <c:v>1201</c:v>
                </c:pt>
                <c:pt idx="2023">
                  <c:v>1198</c:v>
                </c:pt>
                <c:pt idx="2024">
                  <c:v>1200</c:v>
                </c:pt>
                <c:pt idx="2025">
                  <c:v>1199</c:v>
                </c:pt>
                <c:pt idx="2026">
                  <c:v>1199</c:v>
                </c:pt>
                <c:pt idx="2027">
                  <c:v>1200</c:v>
                </c:pt>
                <c:pt idx="2028">
                  <c:v>1200</c:v>
                </c:pt>
                <c:pt idx="2029">
                  <c:v>1200</c:v>
                </c:pt>
                <c:pt idx="2030">
                  <c:v>1200</c:v>
                </c:pt>
                <c:pt idx="2031">
                  <c:v>1200</c:v>
                </c:pt>
                <c:pt idx="2032">
                  <c:v>1200</c:v>
                </c:pt>
                <c:pt idx="2033">
                  <c:v>1200</c:v>
                </c:pt>
                <c:pt idx="2034">
                  <c:v>1200</c:v>
                </c:pt>
                <c:pt idx="2035">
                  <c:v>1199</c:v>
                </c:pt>
                <c:pt idx="2036">
                  <c:v>1199</c:v>
                </c:pt>
                <c:pt idx="2037">
                  <c:v>1200</c:v>
                </c:pt>
                <c:pt idx="2038">
                  <c:v>1200</c:v>
                </c:pt>
                <c:pt idx="2039">
                  <c:v>1201</c:v>
                </c:pt>
                <c:pt idx="2040">
                  <c:v>1201</c:v>
                </c:pt>
                <c:pt idx="2041">
                  <c:v>1199</c:v>
                </c:pt>
                <c:pt idx="2042">
                  <c:v>1200</c:v>
                </c:pt>
                <c:pt idx="2043">
                  <c:v>1200</c:v>
                </c:pt>
                <c:pt idx="2044">
                  <c:v>1200</c:v>
                </c:pt>
                <c:pt idx="2045">
                  <c:v>1200</c:v>
                </c:pt>
                <c:pt idx="2046">
                  <c:v>1200</c:v>
                </c:pt>
                <c:pt idx="2047">
                  <c:v>1200</c:v>
                </c:pt>
                <c:pt idx="2048">
                  <c:v>1199</c:v>
                </c:pt>
                <c:pt idx="2049">
                  <c:v>1200</c:v>
                </c:pt>
                <c:pt idx="2050">
                  <c:v>1200</c:v>
                </c:pt>
                <c:pt idx="2051">
                  <c:v>1201</c:v>
                </c:pt>
                <c:pt idx="2052">
                  <c:v>1200</c:v>
                </c:pt>
                <c:pt idx="2053">
                  <c:v>1200</c:v>
                </c:pt>
                <c:pt idx="2054">
                  <c:v>1200</c:v>
                </c:pt>
                <c:pt idx="2055">
                  <c:v>1200</c:v>
                </c:pt>
                <c:pt idx="2056">
                  <c:v>1200</c:v>
                </c:pt>
                <c:pt idx="2057">
                  <c:v>1200</c:v>
                </c:pt>
                <c:pt idx="2058">
                  <c:v>1199</c:v>
                </c:pt>
                <c:pt idx="2059">
                  <c:v>1200</c:v>
                </c:pt>
                <c:pt idx="2060">
                  <c:v>1200</c:v>
                </c:pt>
                <c:pt idx="2061">
                  <c:v>1200</c:v>
                </c:pt>
                <c:pt idx="2062">
                  <c:v>1200</c:v>
                </c:pt>
                <c:pt idx="2063">
                  <c:v>1200</c:v>
                </c:pt>
                <c:pt idx="2064">
                  <c:v>1200</c:v>
                </c:pt>
                <c:pt idx="2065">
                  <c:v>1200</c:v>
                </c:pt>
                <c:pt idx="2066">
                  <c:v>1200</c:v>
                </c:pt>
                <c:pt idx="2067">
                  <c:v>1200</c:v>
                </c:pt>
                <c:pt idx="2068">
                  <c:v>1200</c:v>
                </c:pt>
                <c:pt idx="2069">
                  <c:v>1200</c:v>
                </c:pt>
                <c:pt idx="2070">
                  <c:v>1200</c:v>
                </c:pt>
                <c:pt idx="2071">
                  <c:v>1200</c:v>
                </c:pt>
                <c:pt idx="2072">
                  <c:v>1200</c:v>
                </c:pt>
                <c:pt idx="2073">
                  <c:v>1200</c:v>
                </c:pt>
                <c:pt idx="2074">
                  <c:v>1200</c:v>
                </c:pt>
                <c:pt idx="2075">
                  <c:v>1199</c:v>
                </c:pt>
                <c:pt idx="2076">
                  <c:v>1200</c:v>
                </c:pt>
                <c:pt idx="2077">
                  <c:v>1200</c:v>
                </c:pt>
                <c:pt idx="2078">
                  <c:v>1200</c:v>
                </c:pt>
                <c:pt idx="2079">
                  <c:v>1200</c:v>
                </c:pt>
                <c:pt idx="2080">
                  <c:v>1200</c:v>
                </c:pt>
                <c:pt idx="2081">
                  <c:v>1200</c:v>
                </c:pt>
                <c:pt idx="2082">
                  <c:v>1200</c:v>
                </c:pt>
                <c:pt idx="2083">
                  <c:v>1200</c:v>
                </c:pt>
                <c:pt idx="2084">
                  <c:v>1200</c:v>
                </c:pt>
                <c:pt idx="2085">
                  <c:v>1200</c:v>
                </c:pt>
                <c:pt idx="2086">
                  <c:v>1200</c:v>
                </c:pt>
                <c:pt idx="2087">
                  <c:v>1200</c:v>
                </c:pt>
                <c:pt idx="2088">
                  <c:v>1200</c:v>
                </c:pt>
                <c:pt idx="2089">
                  <c:v>1200</c:v>
                </c:pt>
                <c:pt idx="2090">
                  <c:v>1200</c:v>
                </c:pt>
                <c:pt idx="2091">
                  <c:v>1200</c:v>
                </c:pt>
                <c:pt idx="2092">
                  <c:v>1200</c:v>
                </c:pt>
                <c:pt idx="2093">
                  <c:v>1200</c:v>
                </c:pt>
                <c:pt idx="2094">
                  <c:v>1200</c:v>
                </c:pt>
                <c:pt idx="2095">
                  <c:v>1200</c:v>
                </c:pt>
                <c:pt idx="2096">
                  <c:v>1200</c:v>
                </c:pt>
                <c:pt idx="2097">
                  <c:v>1200</c:v>
                </c:pt>
                <c:pt idx="2098">
                  <c:v>1200</c:v>
                </c:pt>
                <c:pt idx="2099">
                  <c:v>1201</c:v>
                </c:pt>
                <c:pt idx="2100">
                  <c:v>1201</c:v>
                </c:pt>
                <c:pt idx="2101">
                  <c:v>1200</c:v>
                </c:pt>
                <c:pt idx="2102">
                  <c:v>1200</c:v>
                </c:pt>
                <c:pt idx="2103">
                  <c:v>1200</c:v>
                </c:pt>
                <c:pt idx="2104">
                  <c:v>1201</c:v>
                </c:pt>
                <c:pt idx="2105">
                  <c:v>1199</c:v>
                </c:pt>
                <c:pt idx="2106">
                  <c:v>1199</c:v>
                </c:pt>
                <c:pt idx="2107">
                  <c:v>1200</c:v>
                </c:pt>
                <c:pt idx="2108">
                  <c:v>1199</c:v>
                </c:pt>
                <c:pt idx="2109">
                  <c:v>1200</c:v>
                </c:pt>
                <c:pt idx="2110">
                  <c:v>1200</c:v>
                </c:pt>
                <c:pt idx="2111">
                  <c:v>1200</c:v>
                </c:pt>
                <c:pt idx="2112">
                  <c:v>1200</c:v>
                </c:pt>
                <c:pt idx="2113">
                  <c:v>1200</c:v>
                </c:pt>
                <c:pt idx="2114">
                  <c:v>1200</c:v>
                </c:pt>
                <c:pt idx="2115">
                  <c:v>1200</c:v>
                </c:pt>
                <c:pt idx="2116">
                  <c:v>1200</c:v>
                </c:pt>
                <c:pt idx="2117">
                  <c:v>1200</c:v>
                </c:pt>
                <c:pt idx="2118">
                  <c:v>1201</c:v>
                </c:pt>
                <c:pt idx="2119">
                  <c:v>1200</c:v>
                </c:pt>
                <c:pt idx="2120">
                  <c:v>1200</c:v>
                </c:pt>
                <c:pt idx="2121">
                  <c:v>1200</c:v>
                </c:pt>
                <c:pt idx="2122">
                  <c:v>1201</c:v>
                </c:pt>
                <c:pt idx="2123">
                  <c:v>1200</c:v>
                </c:pt>
                <c:pt idx="2124">
                  <c:v>1200</c:v>
                </c:pt>
                <c:pt idx="2125">
                  <c:v>1201</c:v>
                </c:pt>
                <c:pt idx="2126">
                  <c:v>1201</c:v>
                </c:pt>
                <c:pt idx="2127">
                  <c:v>1199</c:v>
                </c:pt>
                <c:pt idx="2128">
                  <c:v>1200</c:v>
                </c:pt>
                <c:pt idx="2129">
                  <c:v>1200</c:v>
                </c:pt>
                <c:pt idx="2130">
                  <c:v>1200</c:v>
                </c:pt>
                <c:pt idx="2131">
                  <c:v>1200</c:v>
                </c:pt>
                <c:pt idx="2132">
                  <c:v>1200</c:v>
                </c:pt>
                <c:pt idx="2133">
                  <c:v>1200</c:v>
                </c:pt>
                <c:pt idx="2134">
                  <c:v>1200</c:v>
                </c:pt>
                <c:pt idx="2135">
                  <c:v>1200</c:v>
                </c:pt>
                <c:pt idx="2136">
                  <c:v>1200</c:v>
                </c:pt>
                <c:pt idx="2137">
                  <c:v>1200</c:v>
                </c:pt>
                <c:pt idx="2138">
                  <c:v>1200</c:v>
                </c:pt>
                <c:pt idx="2139">
                  <c:v>1200</c:v>
                </c:pt>
                <c:pt idx="2140">
                  <c:v>1200</c:v>
                </c:pt>
                <c:pt idx="2141">
                  <c:v>1200</c:v>
                </c:pt>
                <c:pt idx="2142">
                  <c:v>1200</c:v>
                </c:pt>
                <c:pt idx="2143">
                  <c:v>1200</c:v>
                </c:pt>
                <c:pt idx="2144">
                  <c:v>1198</c:v>
                </c:pt>
                <c:pt idx="2145">
                  <c:v>1200</c:v>
                </c:pt>
                <c:pt idx="2146">
                  <c:v>1200</c:v>
                </c:pt>
                <c:pt idx="2147">
                  <c:v>1200</c:v>
                </c:pt>
                <c:pt idx="2148">
                  <c:v>1200</c:v>
                </c:pt>
                <c:pt idx="2149">
                  <c:v>1200</c:v>
                </c:pt>
                <c:pt idx="2150">
                  <c:v>1200</c:v>
                </c:pt>
                <c:pt idx="2151">
                  <c:v>1200</c:v>
                </c:pt>
                <c:pt idx="2152">
                  <c:v>1200</c:v>
                </c:pt>
                <c:pt idx="2153">
                  <c:v>1200</c:v>
                </c:pt>
                <c:pt idx="2154">
                  <c:v>1198</c:v>
                </c:pt>
                <c:pt idx="2155">
                  <c:v>1200</c:v>
                </c:pt>
                <c:pt idx="2156">
                  <c:v>1200</c:v>
                </c:pt>
                <c:pt idx="2157">
                  <c:v>1200</c:v>
                </c:pt>
                <c:pt idx="2158">
                  <c:v>1200</c:v>
                </c:pt>
                <c:pt idx="2159">
                  <c:v>1200</c:v>
                </c:pt>
                <c:pt idx="2160">
                  <c:v>1200</c:v>
                </c:pt>
                <c:pt idx="2161">
                  <c:v>1200</c:v>
                </c:pt>
                <c:pt idx="2162">
                  <c:v>1200</c:v>
                </c:pt>
                <c:pt idx="2163">
                  <c:v>1200</c:v>
                </c:pt>
                <c:pt idx="2164">
                  <c:v>1200</c:v>
                </c:pt>
                <c:pt idx="2165">
                  <c:v>1200</c:v>
                </c:pt>
                <c:pt idx="2166">
                  <c:v>1200</c:v>
                </c:pt>
                <c:pt idx="2167">
                  <c:v>1200</c:v>
                </c:pt>
                <c:pt idx="2168">
                  <c:v>1200</c:v>
                </c:pt>
                <c:pt idx="2169">
                  <c:v>1200</c:v>
                </c:pt>
                <c:pt idx="2170">
                  <c:v>1201</c:v>
                </c:pt>
                <c:pt idx="2171">
                  <c:v>1200</c:v>
                </c:pt>
                <c:pt idx="2172">
                  <c:v>1200</c:v>
                </c:pt>
                <c:pt idx="2173">
                  <c:v>1200</c:v>
                </c:pt>
                <c:pt idx="2174">
                  <c:v>1200</c:v>
                </c:pt>
                <c:pt idx="2175">
                  <c:v>1200</c:v>
                </c:pt>
                <c:pt idx="2176">
                  <c:v>1200</c:v>
                </c:pt>
                <c:pt idx="2177">
                  <c:v>1200</c:v>
                </c:pt>
                <c:pt idx="2178">
                  <c:v>1200</c:v>
                </c:pt>
                <c:pt idx="2179">
                  <c:v>1200</c:v>
                </c:pt>
                <c:pt idx="2180">
                  <c:v>1200</c:v>
                </c:pt>
                <c:pt idx="2181">
                  <c:v>1200</c:v>
                </c:pt>
                <c:pt idx="2182">
                  <c:v>1200</c:v>
                </c:pt>
                <c:pt idx="2183">
                  <c:v>1200</c:v>
                </c:pt>
                <c:pt idx="2184">
                  <c:v>1200</c:v>
                </c:pt>
                <c:pt idx="2185">
                  <c:v>1200</c:v>
                </c:pt>
                <c:pt idx="2186">
                  <c:v>1200</c:v>
                </c:pt>
                <c:pt idx="2187">
                  <c:v>1200</c:v>
                </c:pt>
                <c:pt idx="2188">
                  <c:v>1200</c:v>
                </c:pt>
                <c:pt idx="2189">
                  <c:v>1199</c:v>
                </c:pt>
                <c:pt idx="2190">
                  <c:v>1199</c:v>
                </c:pt>
                <c:pt idx="2191">
                  <c:v>1200</c:v>
                </c:pt>
                <c:pt idx="2192">
                  <c:v>1200</c:v>
                </c:pt>
                <c:pt idx="2193">
                  <c:v>1200</c:v>
                </c:pt>
                <c:pt idx="2194">
                  <c:v>1200</c:v>
                </c:pt>
                <c:pt idx="2195">
                  <c:v>1200</c:v>
                </c:pt>
                <c:pt idx="2196">
                  <c:v>1200</c:v>
                </c:pt>
                <c:pt idx="2197">
                  <c:v>1200</c:v>
                </c:pt>
                <c:pt idx="2198">
                  <c:v>1198</c:v>
                </c:pt>
                <c:pt idx="2199">
                  <c:v>1191</c:v>
                </c:pt>
                <c:pt idx="2200">
                  <c:v>1191</c:v>
                </c:pt>
                <c:pt idx="2201">
                  <c:v>1170</c:v>
                </c:pt>
                <c:pt idx="2202">
                  <c:v>1144</c:v>
                </c:pt>
                <c:pt idx="2203">
                  <c:v>1121</c:v>
                </c:pt>
                <c:pt idx="2204">
                  <c:v>1097</c:v>
                </c:pt>
                <c:pt idx="2205">
                  <c:v>1078</c:v>
                </c:pt>
                <c:pt idx="2206">
                  <c:v>1078</c:v>
                </c:pt>
                <c:pt idx="2207">
                  <c:v>1054</c:v>
                </c:pt>
                <c:pt idx="2208">
                  <c:v>1032</c:v>
                </c:pt>
                <c:pt idx="2209">
                  <c:v>1007</c:v>
                </c:pt>
                <c:pt idx="2210">
                  <c:v>1007</c:v>
                </c:pt>
                <c:pt idx="2211">
                  <c:v>987</c:v>
                </c:pt>
                <c:pt idx="2212">
                  <c:v>963</c:v>
                </c:pt>
                <c:pt idx="2213">
                  <c:v>941</c:v>
                </c:pt>
                <c:pt idx="2214">
                  <c:v>916</c:v>
                </c:pt>
                <c:pt idx="2215">
                  <c:v>887</c:v>
                </c:pt>
                <c:pt idx="2216">
                  <c:v>887</c:v>
                </c:pt>
              </c:numCache>
            </c:numRef>
          </c:yVal>
          <c:smooth val="0"/>
        </c:ser>
        <c:ser>
          <c:idx val="16"/>
          <c:order val="16"/>
          <c:tx>
            <c:strRef>
              <c:f>sheet1!$X$1</c:f>
              <c:strCache>
                <c:ptCount val="1"/>
                <c:pt idx="0">
                  <c:v>Sts_07</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X$2:$X$4000</c:f>
            </c:numRef>
          </c:yVal>
          <c:smooth val="0"/>
        </c:ser>
        <c:ser>
          <c:idx val="18"/>
          <c:order val="18"/>
          <c:tx>
            <c:strRef>
              <c:f>sheet1!$Z$1</c:f>
              <c:strCache>
                <c:ptCount val="1"/>
                <c:pt idx="0">
                  <c:v>Sts_08</c:v>
                </c:pt>
              </c:strCache>
            </c:strRef>
          </c:tx>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Z$2:$Z$4000</c:f>
            </c:numRef>
          </c:yVal>
          <c:smooth val="0"/>
        </c:ser>
        <c:dLbls>
          <c:showLegendKey val="0"/>
          <c:showVal val="0"/>
          <c:showCatName val="0"/>
          <c:showSerName val="0"/>
          <c:showPercent val="0"/>
          <c:showBubbleSize val="0"/>
        </c:dLbls>
        <c:axId val="471208224"/>
        <c:axId val="471207048"/>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O$2:$O$4000</c:f>
              <c:numCache>
                <c:formatCode>0.00000000</c:formatCode>
                <c:ptCount val="3999"/>
                <c:pt idx="0">
                  <c:v>-4.8000000000000001E-4</c:v>
                </c:pt>
                <c:pt idx="1">
                  <c:v>-4.8000000000000001E-4</c:v>
                </c:pt>
                <c:pt idx="2">
                  <c:v>-4.8000000000000001E-4</c:v>
                </c:pt>
                <c:pt idx="3">
                  <c:v>0</c:v>
                </c:pt>
                <c:pt idx="4">
                  <c:v>9.6000000000000002E-4</c:v>
                </c:pt>
                <c:pt idx="5">
                  <c:v>4.8000000000000001E-4</c:v>
                </c:pt>
                <c:pt idx="6">
                  <c:v>4.8000000000000001E-4</c:v>
                </c:pt>
                <c:pt idx="7">
                  <c:v>9.6000000000000002E-4</c:v>
                </c:pt>
                <c:pt idx="8">
                  <c:v>-4.8000000000000001E-4</c:v>
                </c:pt>
                <c:pt idx="9">
                  <c:v>4.8000000000000001E-4</c:v>
                </c:pt>
                <c:pt idx="10">
                  <c:v>4.8000000000000001E-4</c:v>
                </c:pt>
                <c:pt idx="11">
                  <c:v>0</c:v>
                </c:pt>
                <c:pt idx="12">
                  <c:v>0</c:v>
                </c:pt>
                <c:pt idx="13">
                  <c:v>4.8000000000000001E-4</c:v>
                </c:pt>
                <c:pt idx="14">
                  <c:v>4.8000000000000001E-4</c:v>
                </c:pt>
                <c:pt idx="15">
                  <c:v>4.8000000000000001E-4</c:v>
                </c:pt>
                <c:pt idx="16">
                  <c:v>4.8000000000000001E-4</c:v>
                </c:pt>
                <c:pt idx="17">
                  <c:v>9.6000000000000002E-4</c:v>
                </c:pt>
                <c:pt idx="18">
                  <c:v>-9.6000000000000002E-4</c:v>
                </c:pt>
                <c:pt idx="19">
                  <c:v>-4.8000000000000001E-4</c:v>
                </c:pt>
                <c:pt idx="20">
                  <c:v>4.8000000000000001E-4</c:v>
                </c:pt>
                <c:pt idx="21">
                  <c:v>4.8000000000000001E-4</c:v>
                </c:pt>
                <c:pt idx="22">
                  <c:v>4.8000000000000001E-4</c:v>
                </c:pt>
                <c:pt idx="23">
                  <c:v>0</c:v>
                </c:pt>
                <c:pt idx="24">
                  <c:v>-9.6000000000000002E-4</c:v>
                </c:pt>
                <c:pt idx="25">
                  <c:v>4.8000000000000001E-4</c:v>
                </c:pt>
                <c:pt idx="26">
                  <c:v>4.8000000000000001E-4</c:v>
                </c:pt>
                <c:pt idx="27">
                  <c:v>9.6000000000000002E-4</c:v>
                </c:pt>
                <c:pt idx="28">
                  <c:v>0</c:v>
                </c:pt>
                <c:pt idx="29">
                  <c:v>0</c:v>
                </c:pt>
                <c:pt idx="30">
                  <c:v>4.8000000000000001E-4</c:v>
                </c:pt>
                <c:pt idx="31">
                  <c:v>9.6000000000000002E-4</c:v>
                </c:pt>
                <c:pt idx="32">
                  <c:v>9.6000000000000002E-4</c:v>
                </c:pt>
                <c:pt idx="33">
                  <c:v>9.6000000000000002E-4</c:v>
                </c:pt>
                <c:pt idx="34">
                  <c:v>-4.8000000000000001E-4</c:v>
                </c:pt>
                <c:pt idx="35">
                  <c:v>0</c:v>
                </c:pt>
                <c:pt idx="36">
                  <c:v>0</c:v>
                </c:pt>
                <c:pt idx="37">
                  <c:v>-9.6000000000000002E-4</c:v>
                </c:pt>
                <c:pt idx="38">
                  <c:v>9.6000000000000002E-4</c:v>
                </c:pt>
                <c:pt idx="39">
                  <c:v>9.6000000000000002E-4</c:v>
                </c:pt>
                <c:pt idx="40">
                  <c:v>1.4400000000000001E-3</c:v>
                </c:pt>
                <c:pt idx="41">
                  <c:v>-9.6000000000000002E-4</c:v>
                </c:pt>
                <c:pt idx="42">
                  <c:v>0</c:v>
                </c:pt>
                <c:pt idx="43">
                  <c:v>0</c:v>
                </c:pt>
                <c:pt idx="44">
                  <c:v>4.8000000000000001E-4</c:v>
                </c:pt>
                <c:pt idx="45">
                  <c:v>4.8000000000000001E-4</c:v>
                </c:pt>
                <c:pt idx="46">
                  <c:v>9.6000000000000002E-4</c:v>
                </c:pt>
                <c:pt idx="47">
                  <c:v>4.8000000000000001E-4</c:v>
                </c:pt>
                <c:pt idx="48">
                  <c:v>-4.8000000000000001E-4</c:v>
                </c:pt>
                <c:pt idx="49">
                  <c:v>-4.8000000000000001E-4</c:v>
                </c:pt>
                <c:pt idx="50">
                  <c:v>-4.8000000000000001E-4</c:v>
                </c:pt>
                <c:pt idx="51">
                  <c:v>9.6000000000000002E-4</c:v>
                </c:pt>
                <c:pt idx="52">
                  <c:v>0</c:v>
                </c:pt>
                <c:pt idx="53">
                  <c:v>0</c:v>
                </c:pt>
                <c:pt idx="54">
                  <c:v>9.6000000000000002E-4</c:v>
                </c:pt>
                <c:pt idx="55">
                  <c:v>0</c:v>
                </c:pt>
                <c:pt idx="56">
                  <c:v>0</c:v>
                </c:pt>
                <c:pt idx="57">
                  <c:v>-4.8000000000000001E-4</c:v>
                </c:pt>
                <c:pt idx="58">
                  <c:v>9.6000000000000002E-4</c:v>
                </c:pt>
                <c:pt idx="59">
                  <c:v>-4.8000000000000001E-4</c:v>
                </c:pt>
                <c:pt idx="60">
                  <c:v>-4.8000000000000001E-4</c:v>
                </c:pt>
                <c:pt idx="61">
                  <c:v>-2.784E-2</c:v>
                </c:pt>
                <c:pt idx="62">
                  <c:v>-7.1395201699999999</c:v>
                </c:pt>
                <c:pt idx="63">
                  <c:v>-14.79839993</c:v>
                </c:pt>
                <c:pt idx="64">
                  <c:v>-15.03215981</c:v>
                </c:pt>
                <c:pt idx="65">
                  <c:v>-14.94623947</c:v>
                </c:pt>
                <c:pt idx="66">
                  <c:v>-14.94623947</c:v>
                </c:pt>
                <c:pt idx="67">
                  <c:v>-15.003359789999999</c:v>
                </c:pt>
                <c:pt idx="68">
                  <c:v>-15.02735996</c:v>
                </c:pt>
                <c:pt idx="69">
                  <c:v>-14.954879760000001</c:v>
                </c:pt>
                <c:pt idx="70">
                  <c:v>-14.954879760000001</c:v>
                </c:pt>
                <c:pt idx="71">
                  <c:v>-15.03119946</c:v>
                </c:pt>
                <c:pt idx="72">
                  <c:v>-14.95631981</c:v>
                </c:pt>
                <c:pt idx="73">
                  <c:v>-14.95631981</c:v>
                </c:pt>
                <c:pt idx="74">
                  <c:v>-15.036000250000001</c:v>
                </c:pt>
                <c:pt idx="75">
                  <c:v>-15.009119030000001</c:v>
                </c:pt>
                <c:pt idx="76">
                  <c:v>-15.009119030000001</c:v>
                </c:pt>
                <c:pt idx="77">
                  <c:v>-14.959199910000001</c:v>
                </c:pt>
                <c:pt idx="78">
                  <c:v>-15.046559329999999</c:v>
                </c:pt>
                <c:pt idx="79">
                  <c:v>-14.98367977</c:v>
                </c:pt>
                <c:pt idx="80">
                  <c:v>-14.98367977</c:v>
                </c:pt>
                <c:pt idx="81">
                  <c:v>-15.041760439999999</c:v>
                </c:pt>
                <c:pt idx="82">
                  <c:v>-14.97887993</c:v>
                </c:pt>
                <c:pt idx="83">
                  <c:v>-14.97887993</c:v>
                </c:pt>
                <c:pt idx="84">
                  <c:v>-14.964480399999999</c:v>
                </c:pt>
                <c:pt idx="85">
                  <c:v>-15.04368019</c:v>
                </c:pt>
                <c:pt idx="86">
                  <c:v>-14.97743988</c:v>
                </c:pt>
                <c:pt idx="87">
                  <c:v>-14.97743988</c:v>
                </c:pt>
                <c:pt idx="88">
                  <c:v>-14.960639949999999</c:v>
                </c:pt>
                <c:pt idx="89">
                  <c:v>-15.046080590000001</c:v>
                </c:pt>
                <c:pt idx="90">
                  <c:v>-14.97792053</c:v>
                </c:pt>
                <c:pt idx="91">
                  <c:v>-14.969759939999999</c:v>
                </c:pt>
                <c:pt idx="92">
                  <c:v>-15.05040073</c:v>
                </c:pt>
                <c:pt idx="93">
                  <c:v>-15.05040073</c:v>
                </c:pt>
                <c:pt idx="94">
                  <c:v>-14.96928024</c:v>
                </c:pt>
                <c:pt idx="95">
                  <c:v>-14.98079967</c:v>
                </c:pt>
                <c:pt idx="96">
                  <c:v>-15.050879480000001</c:v>
                </c:pt>
                <c:pt idx="97">
                  <c:v>-15.050879480000001</c:v>
                </c:pt>
                <c:pt idx="98">
                  <c:v>-14.969759939999999</c:v>
                </c:pt>
                <c:pt idx="99">
                  <c:v>-15.04895973</c:v>
                </c:pt>
                <c:pt idx="100">
                  <c:v>-15.04895973</c:v>
                </c:pt>
                <c:pt idx="101">
                  <c:v>-14.95631981</c:v>
                </c:pt>
                <c:pt idx="102">
                  <c:v>-15.002881049999999</c:v>
                </c:pt>
                <c:pt idx="103">
                  <c:v>-15.002881049999999</c:v>
                </c:pt>
                <c:pt idx="104">
                  <c:v>-15.03887939</c:v>
                </c:pt>
                <c:pt idx="105">
                  <c:v>-14.94672012</c:v>
                </c:pt>
                <c:pt idx="106">
                  <c:v>-15.010079380000001</c:v>
                </c:pt>
                <c:pt idx="107">
                  <c:v>-15.010079380000001</c:v>
                </c:pt>
                <c:pt idx="108">
                  <c:v>-14.95104027</c:v>
                </c:pt>
                <c:pt idx="109">
                  <c:v>-15.01728058</c:v>
                </c:pt>
                <c:pt idx="110">
                  <c:v>-15.01728058</c:v>
                </c:pt>
                <c:pt idx="111">
                  <c:v>-15.024000170000001</c:v>
                </c:pt>
                <c:pt idx="112">
                  <c:v>-14.955360410000001</c:v>
                </c:pt>
                <c:pt idx="113">
                  <c:v>-15.03168011</c:v>
                </c:pt>
                <c:pt idx="114">
                  <c:v>-15.03168011</c:v>
                </c:pt>
                <c:pt idx="115">
                  <c:v>-15.01439953</c:v>
                </c:pt>
                <c:pt idx="116">
                  <c:v>-14.95680046</c:v>
                </c:pt>
                <c:pt idx="117">
                  <c:v>-15.045598979999999</c:v>
                </c:pt>
                <c:pt idx="118">
                  <c:v>-15.007679939999999</c:v>
                </c:pt>
                <c:pt idx="119">
                  <c:v>-14.960639949999999</c:v>
                </c:pt>
                <c:pt idx="120">
                  <c:v>-14.960639949999999</c:v>
                </c:pt>
                <c:pt idx="121">
                  <c:v>-15.044639589999999</c:v>
                </c:pt>
                <c:pt idx="122">
                  <c:v>-14.99903965</c:v>
                </c:pt>
                <c:pt idx="123">
                  <c:v>-14.99903965</c:v>
                </c:pt>
                <c:pt idx="124">
                  <c:v>-14.96159935</c:v>
                </c:pt>
                <c:pt idx="125">
                  <c:v>-15.04319954</c:v>
                </c:pt>
                <c:pt idx="126">
                  <c:v>-14.97983932</c:v>
                </c:pt>
                <c:pt idx="127">
                  <c:v>-14.98511982</c:v>
                </c:pt>
                <c:pt idx="128">
                  <c:v>-15.05376053</c:v>
                </c:pt>
                <c:pt idx="129">
                  <c:v>-14.96640015</c:v>
                </c:pt>
                <c:pt idx="130">
                  <c:v>-14.96640015</c:v>
                </c:pt>
                <c:pt idx="131">
                  <c:v>-14.98896027</c:v>
                </c:pt>
                <c:pt idx="132">
                  <c:v>-15.05280018</c:v>
                </c:pt>
                <c:pt idx="133">
                  <c:v>-15.05280018</c:v>
                </c:pt>
                <c:pt idx="134">
                  <c:v>-14.9654398</c:v>
                </c:pt>
                <c:pt idx="135">
                  <c:v>-15.00575924</c:v>
                </c:pt>
                <c:pt idx="136">
                  <c:v>-15.04704094</c:v>
                </c:pt>
                <c:pt idx="137">
                  <c:v>-14.957279209999999</c:v>
                </c:pt>
                <c:pt idx="138">
                  <c:v>-15.003839490000001</c:v>
                </c:pt>
                <c:pt idx="139">
                  <c:v>-15.03647995</c:v>
                </c:pt>
                <c:pt idx="140">
                  <c:v>-15.03647995</c:v>
                </c:pt>
                <c:pt idx="141">
                  <c:v>-14.952480319999999</c:v>
                </c:pt>
                <c:pt idx="142">
                  <c:v>-15.01103973</c:v>
                </c:pt>
                <c:pt idx="143">
                  <c:v>-15.01103973</c:v>
                </c:pt>
                <c:pt idx="144">
                  <c:v>-15.03071976</c:v>
                </c:pt>
                <c:pt idx="145">
                  <c:v>-15.029760359999999</c:v>
                </c:pt>
                <c:pt idx="146">
                  <c:v>-15.029760359999999</c:v>
                </c:pt>
                <c:pt idx="147">
                  <c:v>-15.02639961</c:v>
                </c:pt>
                <c:pt idx="148">
                  <c:v>-14.95151997</c:v>
                </c:pt>
                <c:pt idx="149">
                  <c:v>-15.035519600000001</c:v>
                </c:pt>
                <c:pt idx="150">
                  <c:v>-15.035519600000001</c:v>
                </c:pt>
                <c:pt idx="151">
                  <c:v>-15.009119030000001</c:v>
                </c:pt>
                <c:pt idx="152">
                  <c:v>-14.95296001</c:v>
                </c:pt>
                <c:pt idx="153">
                  <c:v>-15.046080590000001</c:v>
                </c:pt>
                <c:pt idx="154">
                  <c:v>-14.9971199</c:v>
                </c:pt>
                <c:pt idx="155">
                  <c:v>-14.96159935</c:v>
                </c:pt>
                <c:pt idx="156">
                  <c:v>-14.96159935</c:v>
                </c:pt>
                <c:pt idx="157">
                  <c:v>-15.044639589999999</c:v>
                </c:pt>
                <c:pt idx="158">
                  <c:v>-14.98224068</c:v>
                </c:pt>
                <c:pt idx="159">
                  <c:v>-14.96832085</c:v>
                </c:pt>
                <c:pt idx="160">
                  <c:v>-14.96832085</c:v>
                </c:pt>
                <c:pt idx="161">
                  <c:v>-15.046559329999999</c:v>
                </c:pt>
                <c:pt idx="162">
                  <c:v>-14.983200070000001</c:v>
                </c:pt>
                <c:pt idx="163">
                  <c:v>-14.983200070000001</c:v>
                </c:pt>
                <c:pt idx="164">
                  <c:v>-15.049919129999999</c:v>
                </c:pt>
                <c:pt idx="165">
                  <c:v>-14.96832085</c:v>
                </c:pt>
                <c:pt idx="166">
                  <c:v>-14.96832085</c:v>
                </c:pt>
                <c:pt idx="167">
                  <c:v>-14.981280330000001</c:v>
                </c:pt>
                <c:pt idx="168">
                  <c:v>-15.049919129999999</c:v>
                </c:pt>
                <c:pt idx="169">
                  <c:v>-14.96832085</c:v>
                </c:pt>
                <c:pt idx="170">
                  <c:v>-14.96832085</c:v>
                </c:pt>
                <c:pt idx="171">
                  <c:v>-15.003359789999999</c:v>
                </c:pt>
                <c:pt idx="172">
                  <c:v>-14.953919409999999</c:v>
                </c:pt>
                <c:pt idx="173">
                  <c:v>-14.953919409999999</c:v>
                </c:pt>
                <c:pt idx="174">
                  <c:v>-15.005280490000001</c:v>
                </c:pt>
                <c:pt idx="175">
                  <c:v>-15.040320400000001</c:v>
                </c:pt>
                <c:pt idx="176">
                  <c:v>-14.949120519999999</c:v>
                </c:pt>
                <c:pt idx="177">
                  <c:v>-14.949120519999999</c:v>
                </c:pt>
                <c:pt idx="178">
                  <c:v>-15.00720119</c:v>
                </c:pt>
                <c:pt idx="179">
                  <c:v>-15.0374403</c:v>
                </c:pt>
                <c:pt idx="180">
                  <c:v>-14.948639869999999</c:v>
                </c:pt>
                <c:pt idx="181">
                  <c:v>-15.007679939999999</c:v>
                </c:pt>
                <c:pt idx="182">
                  <c:v>-15.02496052</c:v>
                </c:pt>
                <c:pt idx="183">
                  <c:v>-15.02496052</c:v>
                </c:pt>
                <c:pt idx="184">
                  <c:v>-14.948639869999999</c:v>
                </c:pt>
                <c:pt idx="185">
                  <c:v>-15.03168011</c:v>
                </c:pt>
                <c:pt idx="186">
                  <c:v>-15.02544022</c:v>
                </c:pt>
                <c:pt idx="187">
                  <c:v>-15.02544022</c:v>
                </c:pt>
                <c:pt idx="188">
                  <c:v>-14.95680046</c:v>
                </c:pt>
                <c:pt idx="189">
                  <c:v>-15.03168011</c:v>
                </c:pt>
                <c:pt idx="190">
                  <c:v>-15.013920779999999</c:v>
                </c:pt>
                <c:pt idx="191">
                  <c:v>-14.954879760000001</c:v>
                </c:pt>
                <c:pt idx="192">
                  <c:v>-15.035519600000001</c:v>
                </c:pt>
                <c:pt idx="193">
                  <c:v>-15.035519600000001</c:v>
                </c:pt>
                <c:pt idx="194">
                  <c:v>-15.010079380000001</c:v>
                </c:pt>
                <c:pt idx="195">
                  <c:v>-14.957759859999999</c:v>
                </c:pt>
                <c:pt idx="196">
                  <c:v>-15.04127884</c:v>
                </c:pt>
                <c:pt idx="197">
                  <c:v>-15.04127884</c:v>
                </c:pt>
                <c:pt idx="198">
                  <c:v>-15</c:v>
                </c:pt>
                <c:pt idx="199">
                  <c:v>-15.040320400000001</c:v>
                </c:pt>
                <c:pt idx="200">
                  <c:v>-15.040320400000001</c:v>
                </c:pt>
                <c:pt idx="201">
                  <c:v>-14.98367977</c:v>
                </c:pt>
                <c:pt idx="202">
                  <c:v>-14.974080089999999</c:v>
                </c:pt>
                <c:pt idx="203">
                  <c:v>-15.04800034</c:v>
                </c:pt>
                <c:pt idx="204">
                  <c:v>-15.04800034</c:v>
                </c:pt>
                <c:pt idx="205">
                  <c:v>-14.97983932</c:v>
                </c:pt>
                <c:pt idx="206">
                  <c:v>-14.980319980000001</c:v>
                </c:pt>
                <c:pt idx="207">
                  <c:v>-14.980319980000001</c:v>
                </c:pt>
                <c:pt idx="208">
                  <c:v>-15.050879480000001</c:v>
                </c:pt>
                <c:pt idx="209">
                  <c:v>-14.998559950000001</c:v>
                </c:pt>
                <c:pt idx="210">
                  <c:v>-14.998559950000001</c:v>
                </c:pt>
                <c:pt idx="211">
                  <c:v>-15.04800034</c:v>
                </c:pt>
                <c:pt idx="212">
                  <c:v>-14.96784019</c:v>
                </c:pt>
                <c:pt idx="213">
                  <c:v>-15.003839490000001</c:v>
                </c:pt>
                <c:pt idx="214">
                  <c:v>-15.003839490000001</c:v>
                </c:pt>
                <c:pt idx="215">
                  <c:v>-15.04944038</c:v>
                </c:pt>
                <c:pt idx="216">
                  <c:v>-14.954400059999999</c:v>
                </c:pt>
                <c:pt idx="217">
                  <c:v>-15.003359789999999</c:v>
                </c:pt>
                <c:pt idx="218">
                  <c:v>-15.039360050000001</c:v>
                </c:pt>
                <c:pt idx="219">
                  <c:v>-14.949120519999999</c:v>
                </c:pt>
                <c:pt idx="220">
                  <c:v>-14.949120519999999</c:v>
                </c:pt>
                <c:pt idx="221">
                  <c:v>-15.01200008</c:v>
                </c:pt>
                <c:pt idx="222">
                  <c:v>-15.02928066</c:v>
                </c:pt>
                <c:pt idx="223">
                  <c:v>-14.952480319999999</c:v>
                </c:pt>
                <c:pt idx="224">
                  <c:v>-14.952480319999999</c:v>
                </c:pt>
                <c:pt idx="225">
                  <c:v>-15.020640370000001</c:v>
                </c:pt>
                <c:pt idx="226">
                  <c:v>-15.016799929999999</c:v>
                </c:pt>
                <c:pt idx="227">
                  <c:v>-14.95680046</c:v>
                </c:pt>
                <c:pt idx="228">
                  <c:v>-15.03071976</c:v>
                </c:pt>
                <c:pt idx="229">
                  <c:v>-15.01487923</c:v>
                </c:pt>
                <c:pt idx="230">
                  <c:v>-15.01487923</c:v>
                </c:pt>
                <c:pt idx="231">
                  <c:v>-14.95631981</c:v>
                </c:pt>
                <c:pt idx="232">
                  <c:v>-15.044639589999999</c:v>
                </c:pt>
                <c:pt idx="233">
                  <c:v>-14.994719509999999</c:v>
                </c:pt>
                <c:pt idx="234">
                  <c:v>-14.994719509999999</c:v>
                </c:pt>
                <c:pt idx="235">
                  <c:v>-14.95584011</c:v>
                </c:pt>
                <c:pt idx="236">
                  <c:v>-15.04319954</c:v>
                </c:pt>
                <c:pt idx="237">
                  <c:v>-14.986560819999999</c:v>
                </c:pt>
                <c:pt idx="238">
                  <c:v>-14.95631981</c:v>
                </c:pt>
                <c:pt idx="239">
                  <c:v>-15.04800034</c:v>
                </c:pt>
                <c:pt idx="240">
                  <c:v>-14.98224068</c:v>
                </c:pt>
                <c:pt idx="241">
                  <c:v>-14.98224068</c:v>
                </c:pt>
                <c:pt idx="242">
                  <c:v>-14.971680640000001</c:v>
                </c:pt>
                <c:pt idx="243">
                  <c:v>-15.05183983</c:v>
                </c:pt>
                <c:pt idx="244">
                  <c:v>-15.05183983</c:v>
                </c:pt>
                <c:pt idx="245">
                  <c:v>-14.96784019</c:v>
                </c:pt>
                <c:pt idx="246">
                  <c:v>-15.05472088</c:v>
                </c:pt>
                <c:pt idx="247">
                  <c:v>-15.05472088</c:v>
                </c:pt>
                <c:pt idx="248">
                  <c:v>-14.957279209999999</c:v>
                </c:pt>
                <c:pt idx="249">
                  <c:v>-14.98799992</c:v>
                </c:pt>
                <c:pt idx="250">
                  <c:v>-15.046559329999999</c:v>
                </c:pt>
                <c:pt idx="251">
                  <c:v>-15.046559329999999</c:v>
                </c:pt>
                <c:pt idx="252">
                  <c:v>-14.95680046</c:v>
                </c:pt>
                <c:pt idx="253">
                  <c:v>-14.998559950000001</c:v>
                </c:pt>
                <c:pt idx="254">
                  <c:v>-14.998559950000001</c:v>
                </c:pt>
                <c:pt idx="255">
                  <c:v>-14.94816017</c:v>
                </c:pt>
                <c:pt idx="256">
                  <c:v>-15.01439953</c:v>
                </c:pt>
                <c:pt idx="257">
                  <c:v>-15.01439953</c:v>
                </c:pt>
                <c:pt idx="258">
                  <c:v>-15.03168011</c:v>
                </c:pt>
                <c:pt idx="259">
                  <c:v>-14.958239560000001</c:v>
                </c:pt>
                <c:pt idx="260">
                  <c:v>-15.02207947</c:v>
                </c:pt>
                <c:pt idx="261">
                  <c:v>-15.02207947</c:v>
                </c:pt>
                <c:pt idx="262">
                  <c:v>-15.02687931</c:v>
                </c:pt>
                <c:pt idx="263">
                  <c:v>-14.95007992</c:v>
                </c:pt>
                <c:pt idx="264">
                  <c:v>-14.95007992</c:v>
                </c:pt>
                <c:pt idx="265">
                  <c:v>-14.9971199</c:v>
                </c:pt>
                <c:pt idx="266">
                  <c:v>-14.96016026</c:v>
                </c:pt>
                <c:pt idx="267">
                  <c:v>-14.96016026</c:v>
                </c:pt>
                <c:pt idx="268">
                  <c:v>-15.04223919</c:v>
                </c:pt>
                <c:pt idx="269">
                  <c:v>-15.008640290000001</c:v>
                </c:pt>
                <c:pt idx="270">
                  <c:v>-14.96159935</c:v>
                </c:pt>
                <c:pt idx="271">
                  <c:v>-14.96159935</c:v>
                </c:pt>
                <c:pt idx="272">
                  <c:v>-15.045120239999999</c:v>
                </c:pt>
                <c:pt idx="273">
                  <c:v>-14.98464012</c:v>
                </c:pt>
                <c:pt idx="274">
                  <c:v>-14.964960100000001</c:v>
                </c:pt>
                <c:pt idx="275">
                  <c:v>-15.047519680000001</c:v>
                </c:pt>
                <c:pt idx="276">
                  <c:v>-14.976479530000001</c:v>
                </c:pt>
                <c:pt idx="277">
                  <c:v>-14.976479530000001</c:v>
                </c:pt>
                <c:pt idx="278">
                  <c:v>-14.96879959</c:v>
                </c:pt>
                <c:pt idx="279">
                  <c:v>-15.047519680000001</c:v>
                </c:pt>
                <c:pt idx="280">
                  <c:v>-14.971680640000001</c:v>
                </c:pt>
                <c:pt idx="281">
                  <c:v>-14.971680640000001</c:v>
                </c:pt>
                <c:pt idx="282">
                  <c:v>-15.05183983</c:v>
                </c:pt>
                <c:pt idx="283">
                  <c:v>-14.96832085</c:v>
                </c:pt>
                <c:pt idx="284">
                  <c:v>-14.96832085</c:v>
                </c:pt>
                <c:pt idx="285">
                  <c:v>-14.986560819999999</c:v>
                </c:pt>
                <c:pt idx="286">
                  <c:v>-15.05327988</c:v>
                </c:pt>
                <c:pt idx="287">
                  <c:v>-15.05327988</c:v>
                </c:pt>
                <c:pt idx="288">
                  <c:v>-14.95584011</c:v>
                </c:pt>
                <c:pt idx="289">
                  <c:v>-15.003359789999999</c:v>
                </c:pt>
                <c:pt idx="290">
                  <c:v>-15.04800034</c:v>
                </c:pt>
                <c:pt idx="291">
                  <c:v>-14.95104027</c:v>
                </c:pt>
                <c:pt idx="292">
                  <c:v>-15.003359789999999</c:v>
                </c:pt>
                <c:pt idx="293">
                  <c:v>-15.03840065</c:v>
                </c:pt>
                <c:pt idx="294">
                  <c:v>-15.03840065</c:v>
                </c:pt>
                <c:pt idx="295">
                  <c:v>-14.94816017</c:v>
                </c:pt>
                <c:pt idx="296">
                  <c:v>-15.02832031</c:v>
                </c:pt>
                <c:pt idx="297">
                  <c:v>-15.02832031</c:v>
                </c:pt>
                <c:pt idx="298">
                  <c:v>-15.023039819999999</c:v>
                </c:pt>
                <c:pt idx="299">
                  <c:v>-15.035519600000001</c:v>
                </c:pt>
                <c:pt idx="300">
                  <c:v>-15.035519600000001</c:v>
                </c:pt>
                <c:pt idx="301">
                  <c:v>-15.02639961</c:v>
                </c:pt>
                <c:pt idx="302">
                  <c:v>-14.95199966</c:v>
                </c:pt>
                <c:pt idx="303">
                  <c:v>-15.044639589999999</c:v>
                </c:pt>
                <c:pt idx="304">
                  <c:v>-15.044639589999999</c:v>
                </c:pt>
                <c:pt idx="305">
                  <c:v>-14.99520016</c:v>
                </c:pt>
                <c:pt idx="306">
                  <c:v>-14.95631981</c:v>
                </c:pt>
                <c:pt idx="307">
                  <c:v>-15.04223919</c:v>
                </c:pt>
                <c:pt idx="308">
                  <c:v>-15.04223919</c:v>
                </c:pt>
                <c:pt idx="309">
                  <c:v>-14.953919409999999</c:v>
                </c:pt>
                <c:pt idx="310">
                  <c:v>-14.953919409999999</c:v>
                </c:pt>
                <c:pt idx="311">
                  <c:v>-15.040320400000001</c:v>
                </c:pt>
                <c:pt idx="312">
                  <c:v>-14.986560819999999</c:v>
                </c:pt>
                <c:pt idx="313">
                  <c:v>-14.9640007</c:v>
                </c:pt>
                <c:pt idx="314">
                  <c:v>-14.9640007</c:v>
                </c:pt>
                <c:pt idx="315">
                  <c:v>-15.04944038</c:v>
                </c:pt>
                <c:pt idx="316">
                  <c:v>-14.97983932</c:v>
                </c:pt>
                <c:pt idx="317">
                  <c:v>-14.969759939999999</c:v>
                </c:pt>
                <c:pt idx="318">
                  <c:v>-15.049919129999999</c:v>
                </c:pt>
                <c:pt idx="319">
                  <c:v>-14.96928024</c:v>
                </c:pt>
                <c:pt idx="320">
                  <c:v>-14.97455978</c:v>
                </c:pt>
                <c:pt idx="321">
                  <c:v>-14.97455978</c:v>
                </c:pt>
                <c:pt idx="322">
                  <c:v>-15.049919129999999</c:v>
                </c:pt>
                <c:pt idx="323">
                  <c:v>-14.9673605</c:v>
                </c:pt>
                <c:pt idx="324">
                  <c:v>-14.9673605</c:v>
                </c:pt>
                <c:pt idx="325">
                  <c:v>-12.39215946</c:v>
                </c:pt>
                <c:pt idx="326">
                  <c:v>1.05840003</c:v>
                </c:pt>
                <c:pt idx="327">
                  <c:v>1.05840003</c:v>
                </c:pt>
                <c:pt idx="328">
                  <c:v>1.49952006</c:v>
                </c:pt>
                <c:pt idx="329">
                  <c:v>1.3248000099999999</c:v>
                </c:pt>
                <c:pt idx="330">
                  <c:v>0.77184003999999995</c:v>
                </c:pt>
                <c:pt idx="331">
                  <c:v>0.77184003999999995</c:v>
                </c:pt>
                <c:pt idx="332">
                  <c:v>0.79200000000000004</c:v>
                </c:pt>
                <c:pt idx="333">
                  <c:v>0.67008000999999995</c:v>
                </c:pt>
                <c:pt idx="334">
                  <c:v>0.67008000999999995</c:v>
                </c:pt>
                <c:pt idx="335">
                  <c:v>8.448E-2</c:v>
                </c:pt>
                <c:pt idx="336">
                  <c:v>0.54815996</c:v>
                </c:pt>
                <c:pt idx="337">
                  <c:v>0.54815996</c:v>
                </c:pt>
                <c:pt idx="338">
                  <c:v>0.29136002</c:v>
                </c:pt>
                <c:pt idx="339">
                  <c:v>-6.4799990000000002E-2</c:v>
                </c:pt>
                <c:pt idx="340">
                  <c:v>0.20735999999999999</c:v>
                </c:pt>
                <c:pt idx="341">
                  <c:v>0.20735999999999999</c:v>
                </c:pt>
                <c:pt idx="342">
                  <c:v>1.8239999999999999E-2</c:v>
                </c:pt>
                <c:pt idx="343">
                  <c:v>-0.156</c:v>
                </c:pt>
                <c:pt idx="344">
                  <c:v>0.45551999999999998</c:v>
                </c:pt>
                <c:pt idx="345">
                  <c:v>0.41711998</c:v>
                </c:pt>
                <c:pt idx="346">
                  <c:v>-0.32351999999999997</c:v>
                </c:pt>
                <c:pt idx="347">
                  <c:v>-0.32351999999999997</c:v>
                </c:pt>
                <c:pt idx="348">
                  <c:v>-5.808E-2</c:v>
                </c:pt>
                <c:pt idx="349">
                  <c:v>0.33600000000000002</c:v>
                </c:pt>
                <c:pt idx="350">
                  <c:v>0.33600000000000002</c:v>
                </c:pt>
                <c:pt idx="351">
                  <c:v>-0.27888000000000002</c:v>
                </c:pt>
                <c:pt idx="352">
                  <c:v>-0.47615998999999998</c:v>
                </c:pt>
                <c:pt idx="353">
                  <c:v>0.12623999999999999</c:v>
                </c:pt>
                <c:pt idx="354">
                  <c:v>0.27407998</c:v>
                </c:pt>
                <c:pt idx="355">
                  <c:v>0.11136001</c:v>
                </c:pt>
                <c:pt idx="356">
                  <c:v>0.23471998999999999</c:v>
                </c:pt>
                <c:pt idx="357">
                  <c:v>0.23471998999999999</c:v>
                </c:pt>
                <c:pt idx="358">
                  <c:v>-9.8400000000000001E-2</c:v>
                </c:pt>
                <c:pt idx="359">
                  <c:v>-0.22800000000000001</c:v>
                </c:pt>
                <c:pt idx="360">
                  <c:v>-5.8560000000000001E-2</c:v>
                </c:pt>
                <c:pt idx="361">
                  <c:v>-5.8560000000000001E-2</c:v>
                </c:pt>
                <c:pt idx="362">
                  <c:v>0.22703999</c:v>
                </c:pt>
                <c:pt idx="363">
                  <c:v>-0.23807998999999999</c:v>
                </c:pt>
                <c:pt idx="364">
                  <c:v>-0.23807998999999999</c:v>
                </c:pt>
                <c:pt idx="365">
                  <c:v>-8.4000000000000005E-2</c:v>
                </c:pt>
                <c:pt idx="366">
                  <c:v>0.30192000000000002</c:v>
                </c:pt>
                <c:pt idx="367">
                  <c:v>0.30192000000000002</c:v>
                </c:pt>
                <c:pt idx="368">
                  <c:v>0.12288</c:v>
                </c:pt>
                <c:pt idx="369">
                  <c:v>-0.29759999999999998</c:v>
                </c:pt>
                <c:pt idx="370">
                  <c:v>0.26016</c:v>
                </c:pt>
                <c:pt idx="371">
                  <c:v>0.23376</c:v>
                </c:pt>
                <c:pt idx="372">
                  <c:v>-0.49151999000000002</c:v>
                </c:pt>
                <c:pt idx="373">
                  <c:v>-0.49151999000000002</c:v>
                </c:pt>
                <c:pt idx="374">
                  <c:v>-4.0800000000000003E-2</c:v>
                </c:pt>
                <c:pt idx="375">
                  <c:v>0.37823999000000003</c:v>
                </c:pt>
                <c:pt idx="376">
                  <c:v>-0.14352000000000001</c:v>
                </c:pt>
                <c:pt idx="377">
                  <c:v>-0.14352000000000001</c:v>
                </c:pt>
                <c:pt idx="378">
                  <c:v>-0.19824</c:v>
                </c:pt>
                <c:pt idx="379">
                  <c:v>2.0160000000000001E-2</c:v>
                </c:pt>
                <c:pt idx="380">
                  <c:v>1.1039999999999999E-2</c:v>
                </c:pt>
                <c:pt idx="381">
                  <c:v>0.17856</c:v>
                </c:pt>
                <c:pt idx="382">
                  <c:v>0.17423999000000001</c:v>
                </c:pt>
                <c:pt idx="383">
                  <c:v>-0.32879998999999999</c:v>
                </c:pt>
                <c:pt idx="384">
                  <c:v>-0.32879998999999999</c:v>
                </c:pt>
                <c:pt idx="385">
                  <c:v>-9.9360000000000004E-2</c:v>
                </c:pt>
                <c:pt idx="386">
                  <c:v>0.26735999999999999</c:v>
                </c:pt>
                <c:pt idx="387">
                  <c:v>0.26735999999999999</c:v>
                </c:pt>
                <c:pt idx="388">
                  <c:v>-0.14255999</c:v>
                </c:pt>
                <c:pt idx="389">
                  <c:v>0.30768001</c:v>
                </c:pt>
                <c:pt idx="390">
                  <c:v>0.30768001</c:v>
                </c:pt>
                <c:pt idx="391">
                  <c:v>9.6479999999999996E-2</c:v>
                </c:pt>
                <c:pt idx="392">
                  <c:v>-0.30719997999999998</c:v>
                </c:pt>
                <c:pt idx="393">
                  <c:v>-1.584E-2</c:v>
                </c:pt>
                <c:pt idx="394">
                  <c:v>-1.584E-2</c:v>
                </c:pt>
                <c:pt idx="395">
                  <c:v>-4.8959999999999997E-2</c:v>
                </c:pt>
                <c:pt idx="396">
                  <c:v>7.3440000000000005E-2</c:v>
                </c:pt>
                <c:pt idx="397">
                  <c:v>7.3440000000000005E-2</c:v>
                </c:pt>
                <c:pt idx="398">
                  <c:v>0.31344001999999999</c:v>
                </c:pt>
                <c:pt idx="399">
                  <c:v>-0.42959999999999998</c:v>
                </c:pt>
                <c:pt idx="400">
                  <c:v>-0.42959999999999998</c:v>
                </c:pt>
                <c:pt idx="401">
                  <c:v>5.9040000000000002E-2</c:v>
                </c:pt>
                <c:pt idx="402">
                  <c:v>0.43824002000000001</c:v>
                </c:pt>
                <c:pt idx="403">
                  <c:v>9.0719999999999995E-2</c:v>
                </c:pt>
                <c:pt idx="404">
                  <c:v>9.0719999999999995E-2</c:v>
                </c:pt>
                <c:pt idx="405">
                  <c:v>-0.36335999000000002</c:v>
                </c:pt>
                <c:pt idx="406">
                  <c:v>0.1464</c:v>
                </c:pt>
                <c:pt idx="407">
                  <c:v>0.1128</c:v>
                </c:pt>
                <c:pt idx="408">
                  <c:v>-0.14063998999999999</c:v>
                </c:pt>
                <c:pt idx="409">
                  <c:v>-0.14063998999999999</c:v>
                </c:pt>
                <c:pt idx="410">
                  <c:v>7.152E-2</c:v>
                </c:pt>
                <c:pt idx="411">
                  <c:v>0.15984000000000001</c:v>
                </c:pt>
                <c:pt idx="412">
                  <c:v>0.15984000000000001</c:v>
                </c:pt>
                <c:pt idx="413">
                  <c:v>-6.5280000000000005E-2</c:v>
                </c:pt>
                <c:pt idx="414">
                  <c:v>-5.7599999999999998E-2</c:v>
                </c:pt>
                <c:pt idx="415">
                  <c:v>-5.7599999999999998E-2</c:v>
                </c:pt>
                <c:pt idx="416">
                  <c:v>-7.4467201200000002</c:v>
                </c:pt>
                <c:pt idx="417">
                  <c:v>-26.60448074</c:v>
                </c:pt>
                <c:pt idx="418">
                  <c:v>-26.60448074</c:v>
                </c:pt>
                <c:pt idx="419">
                  <c:v>-29.976959229999999</c:v>
                </c:pt>
                <c:pt idx="420">
                  <c:v>-30.02592087</c:v>
                </c:pt>
                <c:pt idx="421">
                  <c:v>-29.493120189999999</c:v>
                </c:pt>
                <c:pt idx="422">
                  <c:v>-29.493120189999999</c:v>
                </c:pt>
                <c:pt idx="423">
                  <c:v>-26.898239140000001</c:v>
                </c:pt>
                <c:pt idx="424">
                  <c:v>-22.217760089999999</c:v>
                </c:pt>
                <c:pt idx="425">
                  <c:v>-18.17231941</c:v>
                </c:pt>
                <c:pt idx="426">
                  <c:v>-13.148159980000001</c:v>
                </c:pt>
                <c:pt idx="427">
                  <c:v>-8.2305603000000005</c:v>
                </c:pt>
                <c:pt idx="428">
                  <c:v>-8.2305603000000005</c:v>
                </c:pt>
                <c:pt idx="429">
                  <c:v>-3.8932800300000001</c:v>
                </c:pt>
                <c:pt idx="430">
                  <c:v>-2.7561600199999998</c:v>
                </c:pt>
                <c:pt idx="431">
                  <c:v>-1.88256001</c:v>
                </c:pt>
                <c:pt idx="432">
                  <c:v>-1.88256001</c:v>
                </c:pt>
                <c:pt idx="433">
                  <c:v>-0.44400001</c:v>
                </c:pt>
                <c:pt idx="434">
                  <c:v>-0.86112005000000003</c:v>
                </c:pt>
                <c:pt idx="435">
                  <c:v>-0.76464003000000003</c:v>
                </c:pt>
                <c:pt idx="436">
                  <c:v>-0.71567999999999998</c:v>
                </c:pt>
                <c:pt idx="437">
                  <c:v>1.0084799499999999</c:v>
                </c:pt>
                <c:pt idx="438">
                  <c:v>1.0084799499999999</c:v>
                </c:pt>
                <c:pt idx="439">
                  <c:v>8.4959999999999994E-2</c:v>
                </c:pt>
                <c:pt idx="440">
                  <c:v>-1.03056002</c:v>
                </c:pt>
                <c:pt idx="441">
                  <c:v>-1.03056002</c:v>
                </c:pt>
                <c:pt idx="442">
                  <c:v>-1.4256000499999999</c:v>
                </c:pt>
                <c:pt idx="443">
                  <c:v>0.77664</c:v>
                </c:pt>
                <c:pt idx="444">
                  <c:v>0.77664</c:v>
                </c:pt>
                <c:pt idx="445">
                  <c:v>1.31807995</c:v>
                </c:pt>
                <c:pt idx="446">
                  <c:v>-0.94656003</c:v>
                </c:pt>
                <c:pt idx="447">
                  <c:v>-0.94656003</c:v>
                </c:pt>
                <c:pt idx="448">
                  <c:v>-1.12368</c:v>
                </c:pt>
                <c:pt idx="449">
                  <c:v>-0.51983999999999997</c:v>
                </c:pt>
                <c:pt idx="450">
                  <c:v>-1.4155200699999999</c:v>
                </c:pt>
                <c:pt idx="451">
                  <c:v>-1.4155200699999999</c:v>
                </c:pt>
                <c:pt idx="452">
                  <c:v>0.36623999000000002</c:v>
                </c:pt>
                <c:pt idx="453">
                  <c:v>0.45071998000000002</c:v>
                </c:pt>
                <c:pt idx="454">
                  <c:v>0.45071998000000002</c:v>
                </c:pt>
                <c:pt idx="455">
                  <c:v>-1.056E-2</c:v>
                </c:pt>
                <c:pt idx="456">
                  <c:v>-0.79631996000000005</c:v>
                </c:pt>
                <c:pt idx="457">
                  <c:v>-0.79631996000000005</c:v>
                </c:pt>
                <c:pt idx="458">
                  <c:v>-0.84767996999999995</c:v>
                </c:pt>
                <c:pt idx="459">
                  <c:v>-0.20399999999999999</c:v>
                </c:pt>
                <c:pt idx="460">
                  <c:v>0.23664001000000001</c:v>
                </c:pt>
                <c:pt idx="461">
                  <c:v>-0.91008001999999999</c:v>
                </c:pt>
                <c:pt idx="462">
                  <c:v>0.35903998999999998</c:v>
                </c:pt>
                <c:pt idx="463">
                  <c:v>0.59760004</c:v>
                </c:pt>
                <c:pt idx="464">
                  <c:v>0.59760004</c:v>
                </c:pt>
                <c:pt idx="465">
                  <c:v>-0.39263998999999999</c:v>
                </c:pt>
                <c:pt idx="466">
                  <c:v>0.35232002000000001</c:v>
                </c:pt>
                <c:pt idx="467">
                  <c:v>0.35232002000000001</c:v>
                </c:pt>
                <c:pt idx="468">
                  <c:v>-5.9520000000000003E-2</c:v>
                </c:pt>
                <c:pt idx="469">
                  <c:v>0.98159998999999998</c:v>
                </c:pt>
                <c:pt idx="470">
                  <c:v>1.0147199600000001</c:v>
                </c:pt>
                <c:pt idx="471">
                  <c:v>0.45648002999999998</c:v>
                </c:pt>
                <c:pt idx="472">
                  <c:v>1.0070399000000001</c:v>
                </c:pt>
                <c:pt idx="473">
                  <c:v>0.70079999999999998</c:v>
                </c:pt>
                <c:pt idx="474">
                  <c:v>0.70079999999999998</c:v>
                </c:pt>
                <c:pt idx="475">
                  <c:v>1.52015996</c:v>
                </c:pt>
                <c:pt idx="476">
                  <c:v>1.3065600399999999</c:v>
                </c:pt>
                <c:pt idx="477">
                  <c:v>1.3065600399999999</c:v>
                </c:pt>
                <c:pt idx="478">
                  <c:v>0.84720004000000004</c:v>
                </c:pt>
                <c:pt idx="479">
                  <c:v>-0.17039999</c:v>
                </c:pt>
                <c:pt idx="480">
                  <c:v>0.21456</c:v>
                </c:pt>
                <c:pt idx="481">
                  <c:v>0.89136004000000002</c:v>
                </c:pt>
                <c:pt idx="482">
                  <c:v>-0.26016</c:v>
                </c:pt>
                <c:pt idx="483">
                  <c:v>-0.58511995999999999</c:v>
                </c:pt>
                <c:pt idx="484">
                  <c:v>-0.58511995999999999</c:v>
                </c:pt>
                <c:pt idx="485">
                  <c:v>-0.38159999</c:v>
                </c:pt>
                <c:pt idx="486">
                  <c:v>1.0430400399999999</c:v>
                </c:pt>
                <c:pt idx="487">
                  <c:v>1.0430400399999999</c:v>
                </c:pt>
                <c:pt idx="488">
                  <c:v>1.0363199700000001</c:v>
                </c:pt>
                <c:pt idx="489">
                  <c:v>0.27792001</c:v>
                </c:pt>
                <c:pt idx="490">
                  <c:v>0.15312001</c:v>
                </c:pt>
                <c:pt idx="491">
                  <c:v>0.34272000000000002</c:v>
                </c:pt>
                <c:pt idx="492">
                  <c:v>0.77135997999999995</c:v>
                </c:pt>
                <c:pt idx="493">
                  <c:v>0.77135997999999995</c:v>
                </c:pt>
                <c:pt idx="494">
                  <c:v>0.80063998999999997</c:v>
                </c:pt>
                <c:pt idx="495">
                  <c:v>1.0876799800000001</c:v>
                </c:pt>
                <c:pt idx="496">
                  <c:v>-0.15935999000000001</c:v>
                </c:pt>
                <c:pt idx="497">
                  <c:v>-0.15935999000000001</c:v>
                </c:pt>
                <c:pt idx="498">
                  <c:v>-1.53983998</c:v>
                </c:pt>
                <c:pt idx="499">
                  <c:v>0.56207996999999998</c:v>
                </c:pt>
                <c:pt idx="500">
                  <c:v>0.56207996999999998</c:v>
                </c:pt>
                <c:pt idx="501">
                  <c:v>-0.55344002999999997</c:v>
                </c:pt>
                <c:pt idx="502">
                  <c:v>-1.20480001</c:v>
                </c:pt>
                <c:pt idx="503">
                  <c:v>-1.20480001</c:v>
                </c:pt>
                <c:pt idx="504">
                  <c:v>-9.6960000000000005E-2</c:v>
                </c:pt>
                <c:pt idx="505">
                  <c:v>0.72816002000000002</c:v>
                </c:pt>
                <c:pt idx="506">
                  <c:v>8.7359999999999993E-2</c:v>
                </c:pt>
                <c:pt idx="507">
                  <c:v>0.79056000999999998</c:v>
                </c:pt>
                <c:pt idx="508">
                  <c:v>0.39551999999999998</c:v>
                </c:pt>
                <c:pt idx="509">
                  <c:v>0.39551999999999998</c:v>
                </c:pt>
                <c:pt idx="510">
                  <c:v>0.88127999999999995</c:v>
                </c:pt>
                <c:pt idx="511">
                  <c:v>1.38480008</c:v>
                </c:pt>
                <c:pt idx="512">
                  <c:v>0.44687998000000001</c:v>
                </c:pt>
                <c:pt idx="513">
                  <c:v>0.44687998000000001</c:v>
                </c:pt>
                <c:pt idx="514">
                  <c:v>0.91535997000000002</c:v>
                </c:pt>
                <c:pt idx="515">
                  <c:v>0.68159997000000005</c:v>
                </c:pt>
                <c:pt idx="516">
                  <c:v>-0.34751999</c:v>
                </c:pt>
                <c:pt idx="517">
                  <c:v>-0.90143996000000004</c:v>
                </c:pt>
                <c:pt idx="518">
                  <c:v>-0.73151999999999995</c:v>
                </c:pt>
                <c:pt idx="519">
                  <c:v>-0.73151999999999995</c:v>
                </c:pt>
                <c:pt idx="520">
                  <c:v>0.13296000999999999</c:v>
                </c:pt>
                <c:pt idx="521">
                  <c:v>0.40176001</c:v>
                </c:pt>
                <c:pt idx="522">
                  <c:v>0.64080000000000004</c:v>
                </c:pt>
                <c:pt idx="523">
                  <c:v>0.64080000000000004</c:v>
                </c:pt>
                <c:pt idx="524">
                  <c:v>1.13568008</c:v>
                </c:pt>
                <c:pt idx="525">
                  <c:v>0.66527997999999999</c:v>
                </c:pt>
                <c:pt idx="526">
                  <c:v>1.0204799200000001</c:v>
                </c:pt>
                <c:pt idx="527">
                  <c:v>0.65472001000000002</c:v>
                </c:pt>
                <c:pt idx="528">
                  <c:v>-5.28E-2</c:v>
                </c:pt>
                <c:pt idx="529">
                  <c:v>-5.28E-2</c:v>
                </c:pt>
                <c:pt idx="530">
                  <c:v>0.20256001000000001</c:v>
                </c:pt>
                <c:pt idx="531">
                  <c:v>-1.2038400199999999</c:v>
                </c:pt>
                <c:pt idx="532">
                  <c:v>-1.0377600199999999</c:v>
                </c:pt>
                <c:pt idx="533">
                  <c:v>0.25871998000000002</c:v>
                </c:pt>
                <c:pt idx="534">
                  <c:v>0.65664005000000003</c:v>
                </c:pt>
                <c:pt idx="535">
                  <c:v>1.008E-2</c:v>
                </c:pt>
                <c:pt idx="536">
                  <c:v>1.008E-2</c:v>
                </c:pt>
                <c:pt idx="537">
                  <c:v>-0.26255998000000003</c:v>
                </c:pt>
                <c:pt idx="538">
                  <c:v>-0.38592001999999997</c:v>
                </c:pt>
                <c:pt idx="539">
                  <c:v>-0.38592001999999997</c:v>
                </c:pt>
                <c:pt idx="540">
                  <c:v>-0.82559996999999996</c:v>
                </c:pt>
                <c:pt idx="541">
                  <c:v>-0.19727998999999999</c:v>
                </c:pt>
                <c:pt idx="542">
                  <c:v>0.98687999999999998</c:v>
                </c:pt>
                <c:pt idx="543">
                  <c:v>0.73104000000000002</c:v>
                </c:pt>
                <c:pt idx="544">
                  <c:v>0.56975995999999995</c:v>
                </c:pt>
                <c:pt idx="545">
                  <c:v>-6.8159999999999998E-2</c:v>
                </c:pt>
                <c:pt idx="546">
                  <c:v>-6.8159999999999998E-2</c:v>
                </c:pt>
                <c:pt idx="547">
                  <c:v>-0.73343997999999999</c:v>
                </c:pt>
                <c:pt idx="548">
                  <c:v>-0.13536000000000001</c:v>
                </c:pt>
                <c:pt idx="549">
                  <c:v>-0.13536000000000001</c:v>
                </c:pt>
                <c:pt idx="550">
                  <c:v>0.34031999000000002</c:v>
                </c:pt>
                <c:pt idx="551">
                  <c:v>1.1683199399999999</c:v>
                </c:pt>
                <c:pt idx="552">
                  <c:v>1.1683199399999999</c:v>
                </c:pt>
                <c:pt idx="553">
                  <c:v>1.6689599799999999</c:v>
                </c:pt>
                <c:pt idx="554">
                  <c:v>0.46704000000000001</c:v>
                </c:pt>
                <c:pt idx="555">
                  <c:v>-0.79343998000000004</c:v>
                </c:pt>
                <c:pt idx="556">
                  <c:v>-0.79343998000000004</c:v>
                </c:pt>
                <c:pt idx="557">
                  <c:v>-0.24288000000000001</c:v>
                </c:pt>
                <c:pt idx="558">
                  <c:v>-8.2559999999999995E-2</c:v>
                </c:pt>
                <c:pt idx="559">
                  <c:v>1.8595199600000001</c:v>
                </c:pt>
                <c:pt idx="560">
                  <c:v>1.5691199300000001</c:v>
                </c:pt>
                <c:pt idx="561">
                  <c:v>-0.43775999999999998</c:v>
                </c:pt>
                <c:pt idx="562">
                  <c:v>-0.43775999999999998</c:v>
                </c:pt>
                <c:pt idx="563">
                  <c:v>-1.0819199100000001</c:v>
                </c:pt>
                <c:pt idx="564">
                  <c:v>-1.33439994</c:v>
                </c:pt>
                <c:pt idx="565">
                  <c:v>-1.5124800199999999</c:v>
                </c:pt>
                <c:pt idx="566">
                  <c:v>-1.5124800199999999</c:v>
                </c:pt>
                <c:pt idx="567">
                  <c:v>-0.60864001999999995</c:v>
                </c:pt>
                <c:pt idx="568">
                  <c:v>-0.69551998000000004</c:v>
                </c:pt>
                <c:pt idx="569">
                  <c:v>-0.73151999999999995</c:v>
                </c:pt>
                <c:pt idx="570">
                  <c:v>-0.73151999999999995</c:v>
                </c:pt>
                <c:pt idx="571">
                  <c:v>-1.6329600799999999</c:v>
                </c:pt>
                <c:pt idx="572">
                  <c:v>-1.6329600799999999</c:v>
                </c:pt>
                <c:pt idx="573">
                  <c:v>0.15935999000000001</c:v>
                </c:pt>
                <c:pt idx="574">
                  <c:v>0.45504000999999999</c:v>
                </c:pt>
                <c:pt idx="575">
                  <c:v>-1.5273599600000001</c:v>
                </c:pt>
                <c:pt idx="576">
                  <c:v>-1.5273599600000001</c:v>
                </c:pt>
                <c:pt idx="577">
                  <c:v>-0.89759999999999995</c:v>
                </c:pt>
                <c:pt idx="578">
                  <c:v>-0.21456</c:v>
                </c:pt>
                <c:pt idx="579">
                  <c:v>-0.21456</c:v>
                </c:pt>
                <c:pt idx="580">
                  <c:v>0.99743998</c:v>
                </c:pt>
                <c:pt idx="581">
                  <c:v>0.42672001999999998</c:v>
                </c:pt>
                <c:pt idx="582">
                  <c:v>0.42672001999999998</c:v>
                </c:pt>
                <c:pt idx="583">
                  <c:v>-0.75983995000000004</c:v>
                </c:pt>
                <c:pt idx="584">
                  <c:v>-0.56112002999999999</c:v>
                </c:pt>
                <c:pt idx="585">
                  <c:v>-0.63695997000000004</c:v>
                </c:pt>
                <c:pt idx="586">
                  <c:v>-0.63695997000000004</c:v>
                </c:pt>
                <c:pt idx="587">
                  <c:v>0.58752000000000004</c:v>
                </c:pt>
                <c:pt idx="588">
                  <c:v>0.29856001999999998</c:v>
                </c:pt>
                <c:pt idx="589">
                  <c:v>0.29856001999999998</c:v>
                </c:pt>
                <c:pt idx="590">
                  <c:v>0.12767998999999999</c:v>
                </c:pt>
                <c:pt idx="591">
                  <c:v>-0.69359999999999999</c:v>
                </c:pt>
                <c:pt idx="592">
                  <c:v>-0.69359999999999999</c:v>
                </c:pt>
                <c:pt idx="593">
                  <c:v>-0.45312002000000001</c:v>
                </c:pt>
                <c:pt idx="594">
                  <c:v>-0.70848</c:v>
                </c:pt>
                <c:pt idx="595">
                  <c:v>1.53936005</c:v>
                </c:pt>
                <c:pt idx="596">
                  <c:v>1.53936005</c:v>
                </c:pt>
                <c:pt idx="597">
                  <c:v>0.70271998999999996</c:v>
                </c:pt>
                <c:pt idx="598">
                  <c:v>0.44639999000000002</c:v>
                </c:pt>
                <c:pt idx="599">
                  <c:v>0.44639999000000002</c:v>
                </c:pt>
                <c:pt idx="600">
                  <c:v>-0.74495995000000004</c:v>
                </c:pt>
                <c:pt idx="601">
                  <c:v>-0.19919998999999999</c:v>
                </c:pt>
                <c:pt idx="602">
                  <c:v>-0.19919998999999999</c:v>
                </c:pt>
                <c:pt idx="603">
                  <c:v>-0.31584001</c:v>
                </c:pt>
                <c:pt idx="604">
                  <c:v>-0.74592000000000003</c:v>
                </c:pt>
                <c:pt idx="605">
                  <c:v>-6.8640000000000007E-2</c:v>
                </c:pt>
                <c:pt idx="606">
                  <c:v>0.15935999000000001</c:v>
                </c:pt>
                <c:pt idx="607">
                  <c:v>0.18623998999999999</c:v>
                </c:pt>
                <c:pt idx="608">
                  <c:v>0.32351999999999997</c:v>
                </c:pt>
                <c:pt idx="609">
                  <c:v>0.32351999999999997</c:v>
                </c:pt>
                <c:pt idx="610">
                  <c:v>-0.39792000999999999</c:v>
                </c:pt>
                <c:pt idx="611">
                  <c:v>0.43008000000000002</c:v>
                </c:pt>
                <c:pt idx="612">
                  <c:v>0.43008000000000002</c:v>
                </c:pt>
                <c:pt idx="613">
                  <c:v>1.09008002</c:v>
                </c:pt>
                <c:pt idx="614">
                  <c:v>-0.60383998999999999</c:v>
                </c:pt>
                <c:pt idx="615">
                  <c:v>-0.60383998999999999</c:v>
                </c:pt>
                <c:pt idx="616">
                  <c:v>-0.14879999999999999</c:v>
                </c:pt>
                <c:pt idx="617">
                  <c:v>-0.25296000000000002</c:v>
                </c:pt>
                <c:pt idx="618">
                  <c:v>0.36527997000000001</c:v>
                </c:pt>
                <c:pt idx="619">
                  <c:v>0.36527997000000001</c:v>
                </c:pt>
                <c:pt idx="620">
                  <c:v>-8.1119999999999998E-2</c:v>
                </c:pt>
                <c:pt idx="621">
                  <c:v>-0.21599999</c:v>
                </c:pt>
                <c:pt idx="622">
                  <c:v>0.47808</c:v>
                </c:pt>
                <c:pt idx="623">
                  <c:v>-0.52656000999999997</c:v>
                </c:pt>
                <c:pt idx="624">
                  <c:v>-0.31871998000000001</c:v>
                </c:pt>
                <c:pt idx="625">
                  <c:v>-0.31871998000000001</c:v>
                </c:pt>
                <c:pt idx="626">
                  <c:v>-0.99984002000000005</c:v>
                </c:pt>
                <c:pt idx="627">
                  <c:v>-1.04640007</c:v>
                </c:pt>
                <c:pt idx="628">
                  <c:v>0.44975999</c:v>
                </c:pt>
                <c:pt idx="629">
                  <c:v>0.44975999</c:v>
                </c:pt>
                <c:pt idx="630">
                  <c:v>0.18719999000000001</c:v>
                </c:pt>
                <c:pt idx="631">
                  <c:v>-0.40031999000000001</c:v>
                </c:pt>
                <c:pt idx="632">
                  <c:v>-0.43871999</c:v>
                </c:pt>
                <c:pt idx="633">
                  <c:v>0.93360001000000004</c:v>
                </c:pt>
                <c:pt idx="634">
                  <c:v>1.8931200500000001</c:v>
                </c:pt>
                <c:pt idx="635">
                  <c:v>1.8931200500000001</c:v>
                </c:pt>
                <c:pt idx="636">
                  <c:v>0.56591999999999998</c:v>
                </c:pt>
                <c:pt idx="637">
                  <c:v>-2.8799999999999999E-2</c:v>
                </c:pt>
                <c:pt idx="638">
                  <c:v>-0.24095999000000001</c:v>
                </c:pt>
                <c:pt idx="639">
                  <c:v>-0.24095999000000001</c:v>
                </c:pt>
                <c:pt idx="640">
                  <c:v>0.36192000000000002</c:v>
                </c:pt>
                <c:pt idx="641">
                  <c:v>0.36192000000000002</c:v>
                </c:pt>
                <c:pt idx="642">
                  <c:v>0.34704000000000002</c:v>
                </c:pt>
                <c:pt idx="643">
                  <c:v>-0.22272001</c:v>
                </c:pt>
                <c:pt idx="644">
                  <c:v>2.7359999999999999E-2</c:v>
                </c:pt>
                <c:pt idx="645">
                  <c:v>2.7359999999999999E-2</c:v>
                </c:pt>
                <c:pt idx="646">
                  <c:v>0.32927999000000002</c:v>
                </c:pt>
                <c:pt idx="647">
                  <c:v>0.56112002999999999</c:v>
                </c:pt>
                <c:pt idx="648">
                  <c:v>0.55584001999999999</c:v>
                </c:pt>
                <c:pt idx="649">
                  <c:v>0.55584001999999999</c:v>
                </c:pt>
                <c:pt idx="650">
                  <c:v>-0.82080001000000002</c:v>
                </c:pt>
                <c:pt idx="651">
                  <c:v>-0.82080001000000002</c:v>
                </c:pt>
                <c:pt idx="652">
                  <c:v>-1.4692799999999999</c:v>
                </c:pt>
                <c:pt idx="653">
                  <c:v>-0.16512001000000001</c:v>
                </c:pt>
                <c:pt idx="654">
                  <c:v>-0.49968001000000001</c:v>
                </c:pt>
                <c:pt idx="655">
                  <c:v>-0.49968001000000001</c:v>
                </c:pt>
                <c:pt idx="656">
                  <c:v>-0.68496000999999995</c:v>
                </c:pt>
                <c:pt idx="657">
                  <c:v>0.48863997999999997</c:v>
                </c:pt>
                <c:pt idx="658">
                  <c:v>-0.20735999999999999</c:v>
                </c:pt>
                <c:pt idx="659">
                  <c:v>0.41760001000000002</c:v>
                </c:pt>
                <c:pt idx="660">
                  <c:v>-0.27407998</c:v>
                </c:pt>
                <c:pt idx="661">
                  <c:v>-0.27407998</c:v>
                </c:pt>
                <c:pt idx="662">
                  <c:v>-0.99456</c:v>
                </c:pt>
                <c:pt idx="663">
                  <c:v>-0.27792001</c:v>
                </c:pt>
                <c:pt idx="664">
                  <c:v>0.71616000000000002</c:v>
                </c:pt>
                <c:pt idx="665">
                  <c:v>0.71616000000000002</c:v>
                </c:pt>
                <c:pt idx="666">
                  <c:v>4.8000000000000001E-2</c:v>
                </c:pt>
                <c:pt idx="667">
                  <c:v>0.44784001000000001</c:v>
                </c:pt>
                <c:pt idx="668">
                  <c:v>0.90576005000000004</c:v>
                </c:pt>
                <c:pt idx="669">
                  <c:v>0.12432</c:v>
                </c:pt>
                <c:pt idx="670">
                  <c:v>-7.2959999999999997E-2</c:v>
                </c:pt>
                <c:pt idx="671">
                  <c:v>-7.2959999999999997E-2</c:v>
                </c:pt>
                <c:pt idx="672">
                  <c:v>0.16367999999999999</c:v>
                </c:pt>
                <c:pt idx="673">
                  <c:v>-5.28E-3</c:v>
                </c:pt>
                <c:pt idx="674">
                  <c:v>-0.61632001000000003</c:v>
                </c:pt>
                <c:pt idx="675">
                  <c:v>-0.61632001000000003</c:v>
                </c:pt>
                <c:pt idx="676">
                  <c:v>-0.88463997999999999</c:v>
                </c:pt>
                <c:pt idx="677">
                  <c:v>0.13824001</c:v>
                </c:pt>
                <c:pt idx="678">
                  <c:v>0.13824001</c:v>
                </c:pt>
                <c:pt idx="679">
                  <c:v>0.19392000000000001</c:v>
                </c:pt>
                <c:pt idx="680">
                  <c:v>0.78623997999999995</c:v>
                </c:pt>
                <c:pt idx="681">
                  <c:v>0.78623997999999995</c:v>
                </c:pt>
                <c:pt idx="682">
                  <c:v>-0.49103998999999998</c:v>
                </c:pt>
                <c:pt idx="683">
                  <c:v>-0.35951999000000001</c:v>
                </c:pt>
                <c:pt idx="684">
                  <c:v>9.311999E-2</c:v>
                </c:pt>
                <c:pt idx="685">
                  <c:v>9.311999E-2</c:v>
                </c:pt>
                <c:pt idx="686">
                  <c:v>0.15551999</c:v>
                </c:pt>
                <c:pt idx="687">
                  <c:v>-0.32256001000000001</c:v>
                </c:pt>
                <c:pt idx="688">
                  <c:v>-0.32256001000000001</c:v>
                </c:pt>
                <c:pt idx="689">
                  <c:v>0.62544</c:v>
                </c:pt>
                <c:pt idx="690">
                  <c:v>0.34896000999999999</c:v>
                </c:pt>
                <c:pt idx="691">
                  <c:v>0.34896000999999999</c:v>
                </c:pt>
                <c:pt idx="692">
                  <c:v>0.17808001000000001</c:v>
                </c:pt>
                <c:pt idx="693">
                  <c:v>1.35696006</c:v>
                </c:pt>
                <c:pt idx="694">
                  <c:v>0.21887999999999999</c:v>
                </c:pt>
                <c:pt idx="695">
                  <c:v>0.35280001</c:v>
                </c:pt>
                <c:pt idx="696">
                  <c:v>0.62111998000000002</c:v>
                </c:pt>
                <c:pt idx="697">
                  <c:v>0.62111998000000002</c:v>
                </c:pt>
                <c:pt idx="698">
                  <c:v>0.37055999000000001</c:v>
                </c:pt>
                <c:pt idx="699">
                  <c:v>0.70560001999999999</c:v>
                </c:pt>
                <c:pt idx="700">
                  <c:v>-0.53088002999999995</c:v>
                </c:pt>
                <c:pt idx="701">
                  <c:v>-0.53088002999999995</c:v>
                </c:pt>
                <c:pt idx="702">
                  <c:v>-0.55151998999999996</c:v>
                </c:pt>
                <c:pt idx="703">
                  <c:v>-0.51743996000000003</c:v>
                </c:pt>
                <c:pt idx="704">
                  <c:v>-0.51743996000000003</c:v>
                </c:pt>
                <c:pt idx="705">
                  <c:v>-0.77184003999999995</c:v>
                </c:pt>
                <c:pt idx="706">
                  <c:v>-0.33792000999999999</c:v>
                </c:pt>
                <c:pt idx="707">
                  <c:v>1.9080001099999999</c:v>
                </c:pt>
                <c:pt idx="708">
                  <c:v>1.9080001099999999</c:v>
                </c:pt>
                <c:pt idx="709">
                  <c:v>0.60144001000000002</c:v>
                </c:pt>
                <c:pt idx="710">
                  <c:v>-0.60047996000000003</c:v>
                </c:pt>
                <c:pt idx="711">
                  <c:v>-0.60047996000000003</c:v>
                </c:pt>
                <c:pt idx="712">
                  <c:v>9.264E-2</c:v>
                </c:pt>
                <c:pt idx="713">
                  <c:v>1.01712</c:v>
                </c:pt>
                <c:pt idx="714">
                  <c:v>1.01712</c:v>
                </c:pt>
                <c:pt idx="715">
                  <c:v>1.49952006</c:v>
                </c:pt>
                <c:pt idx="716">
                  <c:v>-0.26016</c:v>
                </c:pt>
                <c:pt idx="717">
                  <c:v>-9.7919999999999993E-2</c:v>
                </c:pt>
                <c:pt idx="718">
                  <c:v>-9.7919999999999993E-2</c:v>
                </c:pt>
                <c:pt idx="719">
                  <c:v>0.19775999999999999</c:v>
                </c:pt>
                <c:pt idx="720">
                  <c:v>0.49871999</c:v>
                </c:pt>
                <c:pt idx="721">
                  <c:v>0.49871999</c:v>
                </c:pt>
                <c:pt idx="722">
                  <c:v>0.50639999000000002</c:v>
                </c:pt>
                <c:pt idx="723">
                  <c:v>0.38063999999999998</c:v>
                </c:pt>
                <c:pt idx="724">
                  <c:v>0.38063999999999998</c:v>
                </c:pt>
                <c:pt idx="725">
                  <c:v>0.12096</c:v>
                </c:pt>
                <c:pt idx="726">
                  <c:v>0.93936001999999996</c:v>
                </c:pt>
                <c:pt idx="727">
                  <c:v>0.48624002999999999</c:v>
                </c:pt>
                <c:pt idx="728">
                  <c:v>0.48624002999999999</c:v>
                </c:pt>
                <c:pt idx="729">
                  <c:v>-1.38480008</c:v>
                </c:pt>
                <c:pt idx="730">
                  <c:v>-1.2398400300000001</c:v>
                </c:pt>
                <c:pt idx="731">
                  <c:v>-1.47215998</c:v>
                </c:pt>
                <c:pt idx="732">
                  <c:v>-0.72336</c:v>
                </c:pt>
                <c:pt idx="733">
                  <c:v>-0.68591999999999997</c:v>
                </c:pt>
                <c:pt idx="734">
                  <c:v>-0.68591999999999997</c:v>
                </c:pt>
                <c:pt idx="735">
                  <c:v>-1.12992001</c:v>
                </c:pt>
                <c:pt idx="736">
                  <c:v>0.60480005000000003</c:v>
                </c:pt>
                <c:pt idx="737">
                  <c:v>0.60480005000000003</c:v>
                </c:pt>
                <c:pt idx="738">
                  <c:v>2.3553600299999999</c:v>
                </c:pt>
                <c:pt idx="739">
                  <c:v>-0.17616001000000001</c:v>
                </c:pt>
                <c:pt idx="740">
                  <c:v>-0.17616001000000001</c:v>
                </c:pt>
                <c:pt idx="741">
                  <c:v>-0.69408000000000003</c:v>
                </c:pt>
                <c:pt idx="742">
                  <c:v>-6.7200000000000003E-3</c:v>
                </c:pt>
                <c:pt idx="743">
                  <c:v>-0.36384000999999999</c:v>
                </c:pt>
                <c:pt idx="744">
                  <c:v>-0.36384000999999999</c:v>
                </c:pt>
                <c:pt idx="745">
                  <c:v>-0.38400000000000001</c:v>
                </c:pt>
                <c:pt idx="746">
                  <c:v>0.14975999000000001</c:v>
                </c:pt>
                <c:pt idx="747">
                  <c:v>0.14975999000000001</c:v>
                </c:pt>
                <c:pt idx="748">
                  <c:v>0.42287998999999998</c:v>
                </c:pt>
                <c:pt idx="749">
                  <c:v>1.2254400299999999</c:v>
                </c:pt>
                <c:pt idx="750">
                  <c:v>1.2254400299999999</c:v>
                </c:pt>
                <c:pt idx="751">
                  <c:v>-0.19968</c:v>
                </c:pt>
                <c:pt idx="752">
                  <c:v>8.1119999999999998E-2</c:v>
                </c:pt>
                <c:pt idx="753">
                  <c:v>0.62111998000000002</c:v>
                </c:pt>
                <c:pt idx="754">
                  <c:v>0.62111998000000002</c:v>
                </c:pt>
                <c:pt idx="755">
                  <c:v>-0.10944</c:v>
                </c:pt>
                <c:pt idx="756">
                  <c:v>1.4035199899999999</c:v>
                </c:pt>
                <c:pt idx="757">
                  <c:v>0.60192000999999995</c:v>
                </c:pt>
                <c:pt idx="758">
                  <c:v>-0.20976001</c:v>
                </c:pt>
                <c:pt idx="759">
                  <c:v>-0.30432000999999997</c:v>
                </c:pt>
                <c:pt idx="760">
                  <c:v>-0.30432000999999997</c:v>
                </c:pt>
                <c:pt idx="761">
                  <c:v>-4.9439999999999998E-2</c:v>
                </c:pt>
                <c:pt idx="762">
                  <c:v>0.44303998</c:v>
                </c:pt>
                <c:pt idx="763">
                  <c:v>0.88992000000000004</c:v>
                </c:pt>
                <c:pt idx="764">
                  <c:v>0.88992000000000004</c:v>
                </c:pt>
                <c:pt idx="765">
                  <c:v>-0.53808003999999998</c:v>
                </c:pt>
                <c:pt idx="766">
                  <c:v>0.16896000999999999</c:v>
                </c:pt>
                <c:pt idx="767">
                  <c:v>0.16896000999999999</c:v>
                </c:pt>
                <c:pt idx="768">
                  <c:v>-0.21743999</c:v>
                </c:pt>
                <c:pt idx="769">
                  <c:v>-0.63023996000000004</c:v>
                </c:pt>
                <c:pt idx="770">
                  <c:v>-0.63023996000000004</c:v>
                </c:pt>
                <c:pt idx="771">
                  <c:v>-0.75744003000000004</c:v>
                </c:pt>
                <c:pt idx="772">
                  <c:v>-0.46224000999999998</c:v>
                </c:pt>
                <c:pt idx="773">
                  <c:v>-0.11136001</c:v>
                </c:pt>
                <c:pt idx="774">
                  <c:v>-0.11136001</c:v>
                </c:pt>
                <c:pt idx="775">
                  <c:v>-0.35903998999999998</c:v>
                </c:pt>
                <c:pt idx="776">
                  <c:v>0.28223999999999999</c:v>
                </c:pt>
                <c:pt idx="777">
                  <c:v>-0.29471998999999999</c:v>
                </c:pt>
                <c:pt idx="778">
                  <c:v>-0.52751999999999999</c:v>
                </c:pt>
                <c:pt idx="779">
                  <c:v>-0.95376002999999998</c:v>
                </c:pt>
                <c:pt idx="780">
                  <c:v>-0.95376002999999998</c:v>
                </c:pt>
                <c:pt idx="781">
                  <c:v>-1.6871999499999999</c:v>
                </c:pt>
                <c:pt idx="782">
                  <c:v>0.11952</c:v>
                </c:pt>
                <c:pt idx="783">
                  <c:v>1.10256004</c:v>
                </c:pt>
                <c:pt idx="784">
                  <c:v>1.10256004</c:v>
                </c:pt>
                <c:pt idx="785">
                  <c:v>0.12479999999999999</c:v>
                </c:pt>
                <c:pt idx="786">
                  <c:v>0.12479999999999999</c:v>
                </c:pt>
                <c:pt idx="787">
                  <c:v>-4.7039999999999998E-2</c:v>
                </c:pt>
                <c:pt idx="788">
                  <c:v>1.47648001</c:v>
                </c:pt>
                <c:pt idx="789">
                  <c:v>0.95711999999999997</c:v>
                </c:pt>
                <c:pt idx="790">
                  <c:v>0.95711999999999997</c:v>
                </c:pt>
                <c:pt idx="791">
                  <c:v>-0.32784000000000002</c:v>
                </c:pt>
                <c:pt idx="792">
                  <c:v>-0.82943999999999996</c:v>
                </c:pt>
                <c:pt idx="793">
                  <c:v>-0.62783997999999996</c:v>
                </c:pt>
                <c:pt idx="794">
                  <c:v>0.44975999</c:v>
                </c:pt>
                <c:pt idx="795">
                  <c:v>4.2720000000000001E-2</c:v>
                </c:pt>
                <c:pt idx="796">
                  <c:v>4.2720000000000001E-2</c:v>
                </c:pt>
                <c:pt idx="797">
                  <c:v>-1.0891200299999999</c:v>
                </c:pt>
                <c:pt idx="798">
                  <c:v>-0.63216000999999999</c:v>
                </c:pt>
                <c:pt idx="799">
                  <c:v>0.80640000000000001</c:v>
                </c:pt>
                <c:pt idx="800">
                  <c:v>0.80640000000000001</c:v>
                </c:pt>
                <c:pt idx="801">
                  <c:v>1.1630400400000001</c:v>
                </c:pt>
                <c:pt idx="802">
                  <c:v>-0.13392000000000001</c:v>
                </c:pt>
                <c:pt idx="803">
                  <c:v>-0.17904</c:v>
                </c:pt>
                <c:pt idx="804">
                  <c:v>1.1284799599999999</c:v>
                </c:pt>
                <c:pt idx="805">
                  <c:v>1.1865600300000001</c:v>
                </c:pt>
                <c:pt idx="806">
                  <c:v>1.1865600300000001</c:v>
                </c:pt>
                <c:pt idx="807">
                  <c:v>0.62255996000000002</c:v>
                </c:pt>
                <c:pt idx="808">
                  <c:v>-1.0670399699999999</c:v>
                </c:pt>
                <c:pt idx="809">
                  <c:v>0.1464</c:v>
                </c:pt>
                <c:pt idx="810">
                  <c:v>0.1464</c:v>
                </c:pt>
                <c:pt idx="811">
                  <c:v>0.73295999000000001</c:v>
                </c:pt>
                <c:pt idx="812">
                  <c:v>0.73295999000000001</c:v>
                </c:pt>
                <c:pt idx="813">
                  <c:v>-0.49871999</c:v>
                </c:pt>
                <c:pt idx="814">
                  <c:v>-0.13200000000000001</c:v>
                </c:pt>
                <c:pt idx="815">
                  <c:v>0.28704000000000002</c:v>
                </c:pt>
                <c:pt idx="816">
                  <c:v>0.28704000000000002</c:v>
                </c:pt>
                <c:pt idx="817">
                  <c:v>-0.57311999999999996</c:v>
                </c:pt>
                <c:pt idx="818">
                  <c:v>-1.2657600600000001</c:v>
                </c:pt>
                <c:pt idx="819">
                  <c:v>-1.2657600600000001</c:v>
                </c:pt>
                <c:pt idx="820">
                  <c:v>-0.57552004000000001</c:v>
                </c:pt>
                <c:pt idx="821">
                  <c:v>0.86303996999999999</c:v>
                </c:pt>
                <c:pt idx="822">
                  <c:v>0.86303996999999999</c:v>
                </c:pt>
                <c:pt idx="823">
                  <c:v>-0.89807999000000005</c:v>
                </c:pt>
                <c:pt idx="824">
                  <c:v>-1.8720000000000001E-2</c:v>
                </c:pt>
                <c:pt idx="825">
                  <c:v>2.1815998599999999</c:v>
                </c:pt>
                <c:pt idx="826">
                  <c:v>2.1815998599999999</c:v>
                </c:pt>
                <c:pt idx="827">
                  <c:v>2.2286400799999999</c:v>
                </c:pt>
                <c:pt idx="828">
                  <c:v>1.02095997</c:v>
                </c:pt>
                <c:pt idx="829">
                  <c:v>1.02095997</c:v>
                </c:pt>
                <c:pt idx="830">
                  <c:v>1.05840003</c:v>
                </c:pt>
                <c:pt idx="831">
                  <c:v>-0.18864</c:v>
                </c:pt>
                <c:pt idx="832">
                  <c:v>-0.18864</c:v>
                </c:pt>
                <c:pt idx="833">
                  <c:v>-1.9320000399999999</c:v>
                </c:pt>
                <c:pt idx="834">
                  <c:v>-1.1899199499999999</c:v>
                </c:pt>
                <c:pt idx="835">
                  <c:v>-0.47040000999999998</c:v>
                </c:pt>
                <c:pt idx="836">
                  <c:v>-0.47040000999999998</c:v>
                </c:pt>
                <c:pt idx="837">
                  <c:v>0.64127999999999996</c:v>
                </c:pt>
                <c:pt idx="838">
                  <c:v>0.21743999</c:v>
                </c:pt>
                <c:pt idx="839">
                  <c:v>-0.66384005999999995</c:v>
                </c:pt>
                <c:pt idx="840">
                  <c:v>-0.34224000999999998</c:v>
                </c:pt>
                <c:pt idx="841">
                  <c:v>-6.9120000000000001E-2</c:v>
                </c:pt>
                <c:pt idx="842">
                  <c:v>-6.9120000000000001E-2</c:v>
                </c:pt>
                <c:pt idx="843">
                  <c:v>-8.7359999999999993E-2</c:v>
                </c:pt>
                <c:pt idx="844">
                  <c:v>-0.44928002</c:v>
                </c:pt>
                <c:pt idx="845">
                  <c:v>-0.44928002</c:v>
                </c:pt>
                <c:pt idx="846">
                  <c:v>-0.13056000000000001</c:v>
                </c:pt>
                <c:pt idx="847">
                  <c:v>1.04640007</c:v>
                </c:pt>
                <c:pt idx="848">
                  <c:v>1.04640007</c:v>
                </c:pt>
                <c:pt idx="849">
                  <c:v>0.15215999999999999</c:v>
                </c:pt>
                <c:pt idx="850">
                  <c:v>-0.52800000000000002</c:v>
                </c:pt>
                <c:pt idx="851">
                  <c:v>-0.42144000999999998</c:v>
                </c:pt>
                <c:pt idx="852">
                  <c:v>-0.42144000999999998</c:v>
                </c:pt>
                <c:pt idx="853">
                  <c:v>0.91968000000000005</c:v>
                </c:pt>
                <c:pt idx="854">
                  <c:v>0.30335999000000002</c:v>
                </c:pt>
                <c:pt idx="855">
                  <c:v>0.30335999000000002</c:v>
                </c:pt>
                <c:pt idx="856">
                  <c:v>-1.0420800400000001</c:v>
                </c:pt>
                <c:pt idx="857">
                  <c:v>-0.16031999999999999</c:v>
                </c:pt>
                <c:pt idx="858">
                  <c:v>-0.16031999999999999</c:v>
                </c:pt>
                <c:pt idx="859">
                  <c:v>0.78720003000000005</c:v>
                </c:pt>
                <c:pt idx="860">
                  <c:v>-0.19488000999999999</c:v>
                </c:pt>
                <c:pt idx="861">
                  <c:v>-0.39263998999999999</c:v>
                </c:pt>
                <c:pt idx="862">
                  <c:v>-0.39263998999999999</c:v>
                </c:pt>
                <c:pt idx="863">
                  <c:v>0.4032</c:v>
                </c:pt>
                <c:pt idx="864">
                  <c:v>-0.70608002000000003</c:v>
                </c:pt>
                <c:pt idx="865">
                  <c:v>-0.99311996000000002</c:v>
                </c:pt>
                <c:pt idx="866">
                  <c:v>0.18960001000000001</c:v>
                </c:pt>
                <c:pt idx="867">
                  <c:v>1.5302400599999999</c:v>
                </c:pt>
                <c:pt idx="868">
                  <c:v>1.5302400599999999</c:v>
                </c:pt>
                <c:pt idx="869">
                  <c:v>1.10207999</c:v>
                </c:pt>
                <c:pt idx="870">
                  <c:v>1.1193599700000001</c:v>
                </c:pt>
                <c:pt idx="871">
                  <c:v>1.1193599700000001</c:v>
                </c:pt>
                <c:pt idx="872">
                  <c:v>0.86544001000000004</c:v>
                </c:pt>
                <c:pt idx="873">
                  <c:v>-1.28400004</c:v>
                </c:pt>
                <c:pt idx="874">
                  <c:v>-1.28400004</c:v>
                </c:pt>
                <c:pt idx="875">
                  <c:v>-0.12336</c:v>
                </c:pt>
                <c:pt idx="876">
                  <c:v>2.1748800300000002</c:v>
                </c:pt>
                <c:pt idx="877">
                  <c:v>1.40064001</c:v>
                </c:pt>
                <c:pt idx="878">
                  <c:v>1.40064001</c:v>
                </c:pt>
                <c:pt idx="879">
                  <c:v>0.61824000000000001</c:v>
                </c:pt>
                <c:pt idx="880">
                  <c:v>-8.4000000000000005E-2</c:v>
                </c:pt>
                <c:pt idx="881">
                  <c:v>-8.4000000000000005E-2</c:v>
                </c:pt>
                <c:pt idx="882">
                  <c:v>0.89903997999999996</c:v>
                </c:pt>
                <c:pt idx="883">
                  <c:v>0.19056000000000001</c:v>
                </c:pt>
                <c:pt idx="884">
                  <c:v>0.19056000000000001</c:v>
                </c:pt>
                <c:pt idx="885">
                  <c:v>-0.66960001000000002</c:v>
                </c:pt>
                <c:pt idx="886">
                  <c:v>0.21791999000000001</c:v>
                </c:pt>
                <c:pt idx="887">
                  <c:v>0.21791999000000001</c:v>
                </c:pt>
                <c:pt idx="888">
                  <c:v>0.66960001000000002</c:v>
                </c:pt>
                <c:pt idx="889">
                  <c:v>-0.26975998000000001</c:v>
                </c:pt>
                <c:pt idx="890">
                  <c:v>-1.4092800599999999</c:v>
                </c:pt>
                <c:pt idx="891">
                  <c:v>-1.8239999999999999E-2</c:v>
                </c:pt>
                <c:pt idx="892">
                  <c:v>0.82416003999999998</c:v>
                </c:pt>
                <c:pt idx="893">
                  <c:v>-1.09248006</c:v>
                </c:pt>
                <c:pt idx="894">
                  <c:v>-1.09248006</c:v>
                </c:pt>
                <c:pt idx="895">
                  <c:v>-1.7011200200000001</c:v>
                </c:pt>
                <c:pt idx="896">
                  <c:v>-0.42767999000000001</c:v>
                </c:pt>
                <c:pt idx="897">
                  <c:v>-0.42767999000000001</c:v>
                </c:pt>
                <c:pt idx="898">
                  <c:v>0.61872000000000005</c:v>
                </c:pt>
                <c:pt idx="899">
                  <c:v>-0.60960000999999997</c:v>
                </c:pt>
                <c:pt idx="900">
                  <c:v>-0.81599997999999996</c:v>
                </c:pt>
                <c:pt idx="901">
                  <c:v>0.67584001999999999</c:v>
                </c:pt>
                <c:pt idx="902">
                  <c:v>1.02864003</c:v>
                </c:pt>
                <c:pt idx="903">
                  <c:v>0.80928003999999998</c:v>
                </c:pt>
                <c:pt idx="904">
                  <c:v>0.80928003999999998</c:v>
                </c:pt>
                <c:pt idx="905">
                  <c:v>1.17744005</c:v>
                </c:pt>
                <c:pt idx="906">
                  <c:v>0.33119999999999999</c:v>
                </c:pt>
                <c:pt idx="907">
                  <c:v>0.33119999999999999</c:v>
                </c:pt>
                <c:pt idx="908">
                  <c:v>0.33600000000000002</c:v>
                </c:pt>
                <c:pt idx="909">
                  <c:v>0.92975998000000004</c:v>
                </c:pt>
                <c:pt idx="910">
                  <c:v>0.92975998000000004</c:v>
                </c:pt>
                <c:pt idx="911">
                  <c:v>0.80015999000000004</c:v>
                </c:pt>
                <c:pt idx="912">
                  <c:v>-0.38735997999999999</c:v>
                </c:pt>
                <c:pt idx="913">
                  <c:v>-0.38735997999999999</c:v>
                </c:pt>
                <c:pt idx="914">
                  <c:v>-0.14688000000000001</c:v>
                </c:pt>
                <c:pt idx="915">
                  <c:v>0.23711999</c:v>
                </c:pt>
                <c:pt idx="916">
                  <c:v>0.30719997999999998</c:v>
                </c:pt>
                <c:pt idx="917">
                  <c:v>9.6000000000000002E-2</c:v>
                </c:pt>
                <c:pt idx="918">
                  <c:v>-0.20976001</c:v>
                </c:pt>
                <c:pt idx="919">
                  <c:v>-0.20976001</c:v>
                </c:pt>
                <c:pt idx="920">
                  <c:v>7.7759999999999996E-2</c:v>
                </c:pt>
                <c:pt idx="921">
                  <c:v>0.3624</c:v>
                </c:pt>
                <c:pt idx="922">
                  <c:v>0.35759999999999997</c:v>
                </c:pt>
                <c:pt idx="923">
                  <c:v>0.35759999999999997</c:v>
                </c:pt>
                <c:pt idx="924">
                  <c:v>-0.16608000000000001</c:v>
                </c:pt>
                <c:pt idx="925">
                  <c:v>1.3440000000000001E-2</c:v>
                </c:pt>
                <c:pt idx="926">
                  <c:v>0.86736000000000002</c:v>
                </c:pt>
                <c:pt idx="927">
                  <c:v>-5.8560000000000001E-2</c:v>
                </c:pt>
                <c:pt idx="928">
                  <c:v>-1.9593598800000001</c:v>
                </c:pt>
                <c:pt idx="929">
                  <c:v>-1.9593598800000001</c:v>
                </c:pt>
                <c:pt idx="930">
                  <c:v>-0.75888001999999999</c:v>
                </c:pt>
                <c:pt idx="931">
                  <c:v>0.40176001</c:v>
                </c:pt>
                <c:pt idx="932">
                  <c:v>0.15456</c:v>
                </c:pt>
                <c:pt idx="933">
                  <c:v>0.15456</c:v>
                </c:pt>
                <c:pt idx="934">
                  <c:v>-8.1600000000000006E-2</c:v>
                </c:pt>
                <c:pt idx="935">
                  <c:v>-0.55487995999999995</c:v>
                </c:pt>
                <c:pt idx="936">
                  <c:v>-0.18336</c:v>
                </c:pt>
                <c:pt idx="937">
                  <c:v>-1.1688000000000001</c:v>
                </c:pt>
                <c:pt idx="938">
                  <c:v>-0.62496001000000001</c:v>
                </c:pt>
                <c:pt idx="939">
                  <c:v>0.97392005000000004</c:v>
                </c:pt>
                <c:pt idx="940">
                  <c:v>0.97392005000000004</c:v>
                </c:pt>
                <c:pt idx="941">
                  <c:v>1.35983992</c:v>
                </c:pt>
                <c:pt idx="942">
                  <c:v>1.6718399500000001</c:v>
                </c:pt>
                <c:pt idx="943">
                  <c:v>1.6718399500000001</c:v>
                </c:pt>
                <c:pt idx="944">
                  <c:v>1.008E-2</c:v>
                </c:pt>
                <c:pt idx="945">
                  <c:v>-0.10656</c:v>
                </c:pt>
                <c:pt idx="946">
                  <c:v>0.72336</c:v>
                </c:pt>
                <c:pt idx="947">
                  <c:v>-0.18719999000000001</c:v>
                </c:pt>
                <c:pt idx="948">
                  <c:v>0.99215995999999995</c:v>
                </c:pt>
                <c:pt idx="949">
                  <c:v>0.99215995999999995</c:v>
                </c:pt>
                <c:pt idx="950">
                  <c:v>1.0363199700000001</c:v>
                </c:pt>
                <c:pt idx="951">
                  <c:v>-0.82176000000000005</c:v>
                </c:pt>
                <c:pt idx="952">
                  <c:v>-1.38144004</c:v>
                </c:pt>
                <c:pt idx="953">
                  <c:v>-1.38144004</c:v>
                </c:pt>
                <c:pt idx="954">
                  <c:v>-0.63695997000000004</c:v>
                </c:pt>
                <c:pt idx="955">
                  <c:v>-0.41376001000000001</c:v>
                </c:pt>
                <c:pt idx="956">
                  <c:v>-0.41376001000000001</c:v>
                </c:pt>
                <c:pt idx="957">
                  <c:v>-0.54864000999999996</c:v>
                </c:pt>
                <c:pt idx="958">
                  <c:v>1.11600006</c:v>
                </c:pt>
                <c:pt idx="959">
                  <c:v>1.04640007</c:v>
                </c:pt>
                <c:pt idx="960">
                  <c:v>1.04640007</c:v>
                </c:pt>
                <c:pt idx="961">
                  <c:v>-0.19727998999999999</c:v>
                </c:pt>
                <c:pt idx="962">
                  <c:v>1.19136</c:v>
                </c:pt>
                <c:pt idx="963">
                  <c:v>1.65072</c:v>
                </c:pt>
                <c:pt idx="964">
                  <c:v>0.58943999000000002</c:v>
                </c:pt>
                <c:pt idx="965">
                  <c:v>-0.66816001999999997</c:v>
                </c:pt>
                <c:pt idx="966">
                  <c:v>-0.66816001999999997</c:v>
                </c:pt>
                <c:pt idx="967">
                  <c:v>-0.88032001000000004</c:v>
                </c:pt>
                <c:pt idx="968">
                  <c:v>0.30480000000000002</c:v>
                </c:pt>
                <c:pt idx="969">
                  <c:v>0.96912003000000002</c:v>
                </c:pt>
                <c:pt idx="970">
                  <c:v>0.96912003000000002</c:v>
                </c:pt>
                <c:pt idx="971">
                  <c:v>1.1721600299999999</c:v>
                </c:pt>
                <c:pt idx="972">
                  <c:v>0.39744002</c:v>
                </c:pt>
                <c:pt idx="973">
                  <c:v>0.39744002</c:v>
                </c:pt>
                <c:pt idx="974">
                  <c:v>-0.66096001999999998</c:v>
                </c:pt>
                <c:pt idx="975">
                  <c:v>-0.68975997</c:v>
                </c:pt>
                <c:pt idx="976">
                  <c:v>-0.68975997</c:v>
                </c:pt>
                <c:pt idx="977">
                  <c:v>-0.78191995999999997</c:v>
                </c:pt>
                <c:pt idx="978">
                  <c:v>-0.10128</c:v>
                </c:pt>
                <c:pt idx="979">
                  <c:v>-0.73967998999999995</c:v>
                </c:pt>
                <c:pt idx="980">
                  <c:v>-0.49728</c:v>
                </c:pt>
                <c:pt idx="981">
                  <c:v>0.94464004000000001</c:v>
                </c:pt>
                <c:pt idx="982">
                  <c:v>0.64080000000000004</c:v>
                </c:pt>
                <c:pt idx="983">
                  <c:v>0.64080000000000004</c:v>
                </c:pt>
                <c:pt idx="984">
                  <c:v>0.24095999000000001</c:v>
                </c:pt>
                <c:pt idx="985">
                  <c:v>0.63936000999999998</c:v>
                </c:pt>
                <c:pt idx="986">
                  <c:v>0.63936000999999998</c:v>
                </c:pt>
                <c:pt idx="987">
                  <c:v>0.40223998</c:v>
                </c:pt>
                <c:pt idx="988">
                  <c:v>0.70896000000000003</c:v>
                </c:pt>
                <c:pt idx="989">
                  <c:v>1.0425599800000001</c:v>
                </c:pt>
                <c:pt idx="990">
                  <c:v>1.0559999900000001</c:v>
                </c:pt>
                <c:pt idx="991">
                  <c:v>-1.72943997</c:v>
                </c:pt>
                <c:pt idx="992">
                  <c:v>-1.72943997</c:v>
                </c:pt>
                <c:pt idx="993">
                  <c:v>-2.20463991</c:v>
                </c:pt>
                <c:pt idx="994">
                  <c:v>0.16224</c:v>
                </c:pt>
                <c:pt idx="995">
                  <c:v>0.90527999000000003</c:v>
                </c:pt>
                <c:pt idx="996">
                  <c:v>0.90527999000000003</c:v>
                </c:pt>
                <c:pt idx="997">
                  <c:v>-0.50064003000000001</c:v>
                </c:pt>
                <c:pt idx="998">
                  <c:v>0.74400001999999998</c:v>
                </c:pt>
                <c:pt idx="999">
                  <c:v>0.74400001999999998</c:v>
                </c:pt>
                <c:pt idx="1000">
                  <c:v>1.9896000599999999</c:v>
                </c:pt>
                <c:pt idx="1001">
                  <c:v>-0.87119997000000005</c:v>
                </c:pt>
                <c:pt idx="1002">
                  <c:v>-0.87119997000000005</c:v>
                </c:pt>
                <c:pt idx="1003">
                  <c:v>-1.48608005</c:v>
                </c:pt>
                <c:pt idx="1004">
                  <c:v>0.25824001000000002</c:v>
                </c:pt>
                <c:pt idx="1005">
                  <c:v>2.0251200200000001</c:v>
                </c:pt>
                <c:pt idx="1006">
                  <c:v>2.0251200200000001</c:v>
                </c:pt>
                <c:pt idx="1007">
                  <c:v>0.68448001000000003</c:v>
                </c:pt>
                <c:pt idx="1008">
                  <c:v>1.5662399499999999</c:v>
                </c:pt>
                <c:pt idx="1009">
                  <c:v>1.5662399499999999</c:v>
                </c:pt>
                <c:pt idx="1010">
                  <c:v>0.40367999999999998</c:v>
                </c:pt>
                <c:pt idx="1011">
                  <c:v>-1.7515200399999999</c:v>
                </c:pt>
                <c:pt idx="1012">
                  <c:v>-1.7515200399999999</c:v>
                </c:pt>
                <c:pt idx="1013">
                  <c:v>-1.1923199900000001</c:v>
                </c:pt>
                <c:pt idx="1014">
                  <c:v>0.86160004000000001</c:v>
                </c:pt>
                <c:pt idx="1015">
                  <c:v>0.69984000999999996</c:v>
                </c:pt>
                <c:pt idx="1016">
                  <c:v>-0.53999995999999995</c:v>
                </c:pt>
                <c:pt idx="1017">
                  <c:v>-0.71183996999999999</c:v>
                </c:pt>
                <c:pt idx="1018">
                  <c:v>1.00320005</c:v>
                </c:pt>
                <c:pt idx="1019">
                  <c:v>1.00320005</c:v>
                </c:pt>
                <c:pt idx="1020">
                  <c:v>1.1798400899999999</c:v>
                </c:pt>
                <c:pt idx="1021">
                  <c:v>0.75360000000000005</c:v>
                </c:pt>
                <c:pt idx="1022">
                  <c:v>0.75360000000000005</c:v>
                </c:pt>
                <c:pt idx="1023">
                  <c:v>0.21791999000000001</c:v>
                </c:pt>
                <c:pt idx="1024">
                  <c:v>1.0704</c:v>
                </c:pt>
                <c:pt idx="1025">
                  <c:v>1.17936003</c:v>
                </c:pt>
                <c:pt idx="1026">
                  <c:v>0.13296000999999999</c:v>
                </c:pt>
                <c:pt idx="1027">
                  <c:v>0.40607998000000001</c:v>
                </c:pt>
                <c:pt idx="1028">
                  <c:v>0.40607998000000001</c:v>
                </c:pt>
                <c:pt idx="1029">
                  <c:v>0.85535996999999997</c:v>
                </c:pt>
                <c:pt idx="1030">
                  <c:v>1.5695999899999999</c:v>
                </c:pt>
                <c:pt idx="1031">
                  <c:v>-7.3440000000000005E-2</c:v>
                </c:pt>
                <c:pt idx="1032">
                  <c:v>-7.3440000000000005E-2</c:v>
                </c:pt>
                <c:pt idx="1033">
                  <c:v>-0.29759999999999998</c:v>
                </c:pt>
                <c:pt idx="1034">
                  <c:v>0.38784000000000002</c:v>
                </c:pt>
                <c:pt idx="1035">
                  <c:v>2.8800000000000002E-3</c:v>
                </c:pt>
                <c:pt idx="1036">
                  <c:v>0.40751999999999999</c:v>
                </c:pt>
                <c:pt idx="1037">
                  <c:v>1.96080005</c:v>
                </c:pt>
                <c:pt idx="1038">
                  <c:v>1.96080005</c:v>
                </c:pt>
                <c:pt idx="1039">
                  <c:v>1.10592008</c:v>
                </c:pt>
                <c:pt idx="1040">
                  <c:v>-3.3119999999999997E-2</c:v>
                </c:pt>
                <c:pt idx="1041">
                  <c:v>-3.3119999999999997E-2</c:v>
                </c:pt>
                <c:pt idx="1042">
                  <c:v>0.48048002000000001</c:v>
                </c:pt>
                <c:pt idx="1043">
                  <c:v>0.58752000000000004</c:v>
                </c:pt>
                <c:pt idx="1044">
                  <c:v>0.58752000000000004</c:v>
                </c:pt>
                <c:pt idx="1045">
                  <c:v>0.38400000000000001</c:v>
                </c:pt>
                <c:pt idx="1046">
                  <c:v>0.36143997</c:v>
                </c:pt>
                <c:pt idx="1047">
                  <c:v>-1.17408001</c:v>
                </c:pt>
                <c:pt idx="1048">
                  <c:v>-1.17408001</c:v>
                </c:pt>
                <c:pt idx="1049">
                  <c:v>-0.93360001000000004</c:v>
                </c:pt>
                <c:pt idx="1050">
                  <c:v>-0.81024003</c:v>
                </c:pt>
                <c:pt idx="1051">
                  <c:v>-0.81024003</c:v>
                </c:pt>
                <c:pt idx="1052">
                  <c:v>0.30287998999999999</c:v>
                </c:pt>
                <c:pt idx="1053">
                  <c:v>1.17504001</c:v>
                </c:pt>
                <c:pt idx="1054">
                  <c:v>1.17504001</c:v>
                </c:pt>
                <c:pt idx="1055">
                  <c:v>0.72096002000000003</c:v>
                </c:pt>
                <c:pt idx="1056">
                  <c:v>0.40512002000000003</c:v>
                </c:pt>
                <c:pt idx="1057">
                  <c:v>0.40512002000000003</c:v>
                </c:pt>
                <c:pt idx="1058">
                  <c:v>0.64944005000000005</c:v>
                </c:pt>
                <c:pt idx="1059">
                  <c:v>2.05823994</c:v>
                </c:pt>
                <c:pt idx="1060">
                  <c:v>0.56927996999999997</c:v>
                </c:pt>
                <c:pt idx="1061">
                  <c:v>-0.64991999</c:v>
                </c:pt>
                <c:pt idx="1062">
                  <c:v>-0.53471999999999997</c:v>
                </c:pt>
                <c:pt idx="1063">
                  <c:v>0.1608</c:v>
                </c:pt>
                <c:pt idx="1064">
                  <c:v>0.1608</c:v>
                </c:pt>
                <c:pt idx="1065">
                  <c:v>0.53808003999999998</c:v>
                </c:pt>
                <c:pt idx="1066">
                  <c:v>9.6000000000000002E-4</c:v>
                </c:pt>
                <c:pt idx="1067">
                  <c:v>9.6000000000000002E-4</c:v>
                </c:pt>
                <c:pt idx="1068">
                  <c:v>0.87743998000000001</c:v>
                </c:pt>
                <c:pt idx="1069">
                  <c:v>-0.72096002000000003</c:v>
                </c:pt>
                <c:pt idx="1070">
                  <c:v>-0.72096002000000003</c:v>
                </c:pt>
                <c:pt idx="1071">
                  <c:v>0.41136</c:v>
                </c:pt>
                <c:pt idx="1072">
                  <c:v>1.9127999499999999</c:v>
                </c:pt>
                <c:pt idx="1073">
                  <c:v>1.9127999499999999</c:v>
                </c:pt>
                <c:pt idx="1074">
                  <c:v>0.86303996999999999</c:v>
                </c:pt>
                <c:pt idx="1075">
                  <c:v>-0.96383995</c:v>
                </c:pt>
                <c:pt idx="1076">
                  <c:v>-1.81871998</c:v>
                </c:pt>
                <c:pt idx="1077">
                  <c:v>-1.81871998</c:v>
                </c:pt>
                <c:pt idx="1078">
                  <c:v>0.11616</c:v>
                </c:pt>
                <c:pt idx="1079">
                  <c:v>0.11616</c:v>
                </c:pt>
                <c:pt idx="1080">
                  <c:v>-0.70656001999999996</c:v>
                </c:pt>
                <c:pt idx="1081">
                  <c:v>-0.91439998</c:v>
                </c:pt>
                <c:pt idx="1082">
                  <c:v>0.55919998999999998</c:v>
                </c:pt>
                <c:pt idx="1083">
                  <c:v>0.55919998999999998</c:v>
                </c:pt>
                <c:pt idx="1084">
                  <c:v>1.4884800899999999</c:v>
                </c:pt>
                <c:pt idx="1085">
                  <c:v>1.13328004</c:v>
                </c:pt>
                <c:pt idx="1086">
                  <c:v>-0.20303999</c:v>
                </c:pt>
                <c:pt idx="1087">
                  <c:v>2.3999999999999998E-3</c:v>
                </c:pt>
                <c:pt idx="1088">
                  <c:v>0.40848002</c:v>
                </c:pt>
                <c:pt idx="1089">
                  <c:v>0.40848002</c:v>
                </c:pt>
                <c:pt idx="1090">
                  <c:v>0.22703999</c:v>
                </c:pt>
                <c:pt idx="1091">
                  <c:v>0.92111999</c:v>
                </c:pt>
                <c:pt idx="1092">
                  <c:v>0.93552005000000005</c:v>
                </c:pt>
                <c:pt idx="1093">
                  <c:v>0.93552005000000005</c:v>
                </c:pt>
                <c:pt idx="1094">
                  <c:v>0.15887999999999999</c:v>
                </c:pt>
                <c:pt idx="1095">
                  <c:v>-1.6401599600000001</c:v>
                </c:pt>
                <c:pt idx="1096">
                  <c:v>-0.24623999999999999</c:v>
                </c:pt>
                <c:pt idx="1097">
                  <c:v>2.1820800299999998</c:v>
                </c:pt>
                <c:pt idx="1098">
                  <c:v>0.54624002999999999</c:v>
                </c:pt>
                <c:pt idx="1099">
                  <c:v>-1.3363200399999999</c:v>
                </c:pt>
                <c:pt idx="1100">
                  <c:v>-1.3363200399999999</c:v>
                </c:pt>
                <c:pt idx="1101">
                  <c:v>-6.9599999999999995E-2</c:v>
                </c:pt>
                <c:pt idx="1102">
                  <c:v>7.5359999999999996E-2</c:v>
                </c:pt>
                <c:pt idx="1103">
                  <c:v>7.5359999999999996E-2</c:v>
                </c:pt>
                <c:pt idx="1104">
                  <c:v>-0.79152</c:v>
                </c:pt>
                <c:pt idx="1105">
                  <c:v>0.60575997999999998</c:v>
                </c:pt>
                <c:pt idx="1106">
                  <c:v>0.60575997999999998</c:v>
                </c:pt>
                <c:pt idx="1107">
                  <c:v>0.58463997000000001</c:v>
                </c:pt>
                <c:pt idx="1108">
                  <c:v>-0.99071991000000004</c:v>
                </c:pt>
                <c:pt idx="1109">
                  <c:v>-0.51600003000000005</c:v>
                </c:pt>
                <c:pt idx="1110">
                  <c:v>-0.51600003000000005</c:v>
                </c:pt>
                <c:pt idx="1111">
                  <c:v>0.63888001000000005</c:v>
                </c:pt>
                <c:pt idx="1112">
                  <c:v>0.55248003999999995</c:v>
                </c:pt>
                <c:pt idx="1113">
                  <c:v>0.55248003999999995</c:v>
                </c:pt>
                <c:pt idx="1114">
                  <c:v>-1.34160006</c:v>
                </c:pt>
                <c:pt idx="1115">
                  <c:v>-0.51168000999999996</c:v>
                </c:pt>
                <c:pt idx="1116">
                  <c:v>-0.51168000999999996</c:v>
                </c:pt>
                <c:pt idx="1117">
                  <c:v>-0.59183996999999999</c:v>
                </c:pt>
                <c:pt idx="1118">
                  <c:v>-1.21487999</c:v>
                </c:pt>
                <c:pt idx="1119">
                  <c:v>-1.21487999</c:v>
                </c:pt>
                <c:pt idx="1120">
                  <c:v>0.27504000000000001</c:v>
                </c:pt>
                <c:pt idx="1121">
                  <c:v>1.97472</c:v>
                </c:pt>
                <c:pt idx="1122">
                  <c:v>1.5283200699999999</c:v>
                </c:pt>
                <c:pt idx="1123">
                  <c:v>1.5283200699999999</c:v>
                </c:pt>
                <c:pt idx="1124">
                  <c:v>-0.35376000000000002</c:v>
                </c:pt>
                <c:pt idx="1125">
                  <c:v>-8.6400000000000005E-2</c:v>
                </c:pt>
                <c:pt idx="1126">
                  <c:v>-8.6400000000000005E-2</c:v>
                </c:pt>
                <c:pt idx="1127">
                  <c:v>0.18384001</c:v>
                </c:pt>
                <c:pt idx="1128">
                  <c:v>-0.36575999999999997</c:v>
                </c:pt>
                <c:pt idx="1129">
                  <c:v>-0.36575999999999997</c:v>
                </c:pt>
                <c:pt idx="1130">
                  <c:v>-1.8239999999999999E-2</c:v>
                </c:pt>
                <c:pt idx="1131">
                  <c:v>-1.3363200399999999</c:v>
                </c:pt>
                <c:pt idx="1132">
                  <c:v>-0.89279997</c:v>
                </c:pt>
                <c:pt idx="1133">
                  <c:v>-1.40495992</c:v>
                </c:pt>
                <c:pt idx="1134">
                  <c:v>-1.4304000100000001</c:v>
                </c:pt>
                <c:pt idx="1135">
                  <c:v>0.54480004000000004</c:v>
                </c:pt>
                <c:pt idx="1136">
                  <c:v>0.54480004000000004</c:v>
                </c:pt>
                <c:pt idx="1137">
                  <c:v>0.65280002000000004</c:v>
                </c:pt>
                <c:pt idx="1138">
                  <c:v>-0.38976001999999998</c:v>
                </c:pt>
                <c:pt idx="1139">
                  <c:v>-0.38976001999999998</c:v>
                </c:pt>
                <c:pt idx="1140">
                  <c:v>-2.64E-2</c:v>
                </c:pt>
                <c:pt idx="1141">
                  <c:v>-8.6879999999999999E-2</c:v>
                </c:pt>
                <c:pt idx="1142">
                  <c:v>-8.6879999999999999E-2</c:v>
                </c:pt>
                <c:pt idx="1143">
                  <c:v>-1.22879994</c:v>
                </c:pt>
                <c:pt idx="1144">
                  <c:v>-1.4481599300000001</c:v>
                </c:pt>
                <c:pt idx="1145">
                  <c:v>-0.38112000000000001</c:v>
                </c:pt>
                <c:pt idx="1146">
                  <c:v>-0.38112000000000001</c:v>
                </c:pt>
                <c:pt idx="1147">
                  <c:v>0.19631999999999999</c:v>
                </c:pt>
                <c:pt idx="1148">
                  <c:v>3.2160000000000001E-2</c:v>
                </c:pt>
                <c:pt idx="1149">
                  <c:v>3.2160000000000001E-2</c:v>
                </c:pt>
                <c:pt idx="1150">
                  <c:v>-0.66575998000000003</c:v>
                </c:pt>
                <c:pt idx="1151">
                  <c:v>-0.39935999999999999</c:v>
                </c:pt>
                <c:pt idx="1152">
                  <c:v>-0.39935999999999999</c:v>
                </c:pt>
                <c:pt idx="1153">
                  <c:v>-0.23568001</c:v>
                </c:pt>
                <c:pt idx="1154">
                  <c:v>0.19631999999999999</c:v>
                </c:pt>
                <c:pt idx="1155">
                  <c:v>0.19631999999999999</c:v>
                </c:pt>
                <c:pt idx="1156">
                  <c:v>1.536E-2</c:v>
                </c:pt>
                <c:pt idx="1157">
                  <c:v>-0.47712000999999998</c:v>
                </c:pt>
                <c:pt idx="1158">
                  <c:v>-0.88655996000000004</c:v>
                </c:pt>
                <c:pt idx="1159">
                  <c:v>-0.88655996000000004</c:v>
                </c:pt>
                <c:pt idx="1160">
                  <c:v>1.5028801000000001</c:v>
                </c:pt>
                <c:pt idx="1161">
                  <c:v>-0.24384001</c:v>
                </c:pt>
                <c:pt idx="1162">
                  <c:v>-0.24384001</c:v>
                </c:pt>
                <c:pt idx="1163">
                  <c:v>-1.4395199999999999</c:v>
                </c:pt>
                <c:pt idx="1164">
                  <c:v>-0.90432000000000001</c:v>
                </c:pt>
                <c:pt idx="1165">
                  <c:v>-0.76608001999999997</c:v>
                </c:pt>
                <c:pt idx="1166">
                  <c:v>-0.76608001999999997</c:v>
                </c:pt>
                <c:pt idx="1167">
                  <c:v>-0.58943999000000002</c:v>
                </c:pt>
                <c:pt idx="1168">
                  <c:v>-1.0531200199999999</c:v>
                </c:pt>
                <c:pt idx="1169">
                  <c:v>-8.7359999999999993E-2</c:v>
                </c:pt>
                <c:pt idx="1170">
                  <c:v>-0.31823998999999997</c:v>
                </c:pt>
                <c:pt idx="1171">
                  <c:v>-1.3872</c:v>
                </c:pt>
                <c:pt idx="1172">
                  <c:v>-1.3872</c:v>
                </c:pt>
                <c:pt idx="1173">
                  <c:v>-0.19488000999999999</c:v>
                </c:pt>
                <c:pt idx="1174">
                  <c:v>0.29280001</c:v>
                </c:pt>
                <c:pt idx="1175">
                  <c:v>0.29280001</c:v>
                </c:pt>
                <c:pt idx="1176">
                  <c:v>-0.41184001999999997</c:v>
                </c:pt>
                <c:pt idx="1177">
                  <c:v>-0.38112000000000001</c:v>
                </c:pt>
                <c:pt idx="1178">
                  <c:v>0.28560001000000002</c:v>
                </c:pt>
                <c:pt idx="1179">
                  <c:v>0.4224</c:v>
                </c:pt>
                <c:pt idx="1180">
                  <c:v>-0.73055994999999996</c:v>
                </c:pt>
                <c:pt idx="1181">
                  <c:v>-0.79584001999999998</c:v>
                </c:pt>
                <c:pt idx="1182">
                  <c:v>-0.79584001999999998</c:v>
                </c:pt>
                <c:pt idx="1183">
                  <c:v>7.6799999999999993E-2</c:v>
                </c:pt>
                <c:pt idx="1184">
                  <c:v>-0.62015998000000006</c:v>
                </c:pt>
                <c:pt idx="1185">
                  <c:v>-0.62015998000000006</c:v>
                </c:pt>
                <c:pt idx="1186">
                  <c:v>-2.01024008</c:v>
                </c:pt>
                <c:pt idx="1187">
                  <c:v>2.3203201299999998</c:v>
                </c:pt>
                <c:pt idx="1188">
                  <c:v>2.3203201299999998</c:v>
                </c:pt>
                <c:pt idx="1189">
                  <c:v>0.14879999999999999</c:v>
                </c:pt>
                <c:pt idx="1190">
                  <c:v>-1.12368</c:v>
                </c:pt>
                <c:pt idx="1191">
                  <c:v>-1.8652800300000001</c:v>
                </c:pt>
                <c:pt idx="1192">
                  <c:v>-1.8652800300000001</c:v>
                </c:pt>
                <c:pt idx="1193">
                  <c:v>-1.0161600099999999</c:v>
                </c:pt>
                <c:pt idx="1194">
                  <c:v>-0.45935999999999999</c:v>
                </c:pt>
                <c:pt idx="1195">
                  <c:v>-0.45935999999999999</c:v>
                </c:pt>
                <c:pt idx="1196">
                  <c:v>-0.49823999000000002</c:v>
                </c:pt>
                <c:pt idx="1197">
                  <c:v>-0.10367999999999999</c:v>
                </c:pt>
                <c:pt idx="1198">
                  <c:v>-0.10367999999999999</c:v>
                </c:pt>
                <c:pt idx="1199">
                  <c:v>0.24479999</c:v>
                </c:pt>
                <c:pt idx="1200">
                  <c:v>1.08816004</c:v>
                </c:pt>
                <c:pt idx="1201">
                  <c:v>1.08816004</c:v>
                </c:pt>
                <c:pt idx="1202">
                  <c:v>1.6540799100000001</c:v>
                </c:pt>
                <c:pt idx="1203">
                  <c:v>0.1128</c:v>
                </c:pt>
                <c:pt idx="1204">
                  <c:v>-2.1849601299999999</c:v>
                </c:pt>
                <c:pt idx="1205">
                  <c:v>-1.77888</c:v>
                </c:pt>
                <c:pt idx="1206">
                  <c:v>1.4140800200000001</c:v>
                </c:pt>
                <c:pt idx="1207">
                  <c:v>1.4140800200000001</c:v>
                </c:pt>
                <c:pt idx="1208">
                  <c:v>0.20544000000000001</c:v>
                </c:pt>
                <c:pt idx="1209">
                  <c:v>-1.5801599</c:v>
                </c:pt>
                <c:pt idx="1210">
                  <c:v>-0.45263999999999999</c:v>
                </c:pt>
                <c:pt idx="1211">
                  <c:v>-0.45263999999999999</c:v>
                </c:pt>
                <c:pt idx="1212">
                  <c:v>0.49679997999999997</c:v>
                </c:pt>
                <c:pt idx="1213">
                  <c:v>0.13392000000000001</c:v>
                </c:pt>
                <c:pt idx="1214">
                  <c:v>-1.2244800300000001</c:v>
                </c:pt>
                <c:pt idx="1215">
                  <c:v>-0.38447999999999999</c:v>
                </c:pt>
                <c:pt idx="1216">
                  <c:v>-0.53711998000000005</c:v>
                </c:pt>
                <c:pt idx="1217">
                  <c:v>-0.53711998000000005</c:v>
                </c:pt>
                <c:pt idx="1218">
                  <c:v>-1.04640007</c:v>
                </c:pt>
                <c:pt idx="1219">
                  <c:v>1.2667200599999999</c:v>
                </c:pt>
                <c:pt idx="1220">
                  <c:v>1.17744005</c:v>
                </c:pt>
                <c:pt idx="1221">
                  <c:v>1.17744005</c:v>
                </c:pt>
                <c:pt idx="1222">
                  <c:v>-0.52943998999999997</c:v>
                </c:pt>
                <c:pt idx="1223">
                  <c:v>-0.68687999</c:v>
                </c:pt>
                <c:pt idx="1224">
                  <c:v>-0.68687999</c:v>
                </c:pt>
                <c:pt idx="1225">
                  <c:v>-0.13200000000000001</c:v>
                </c:pt>
                <c:pt idx="1226">
                  <c:v>0.24288000000000001</c:v>
                </c:pt>
                <c:pt idx="1227">
                  <c:v>0.24288000000000001</c:v>
                </c:pt>
                <c:pt idx="1228">
                  <c:v>9.5999999999999992E-3</c:v>
                </c:pt>
                <c:pt idx="1229">
                  <c:v>0.1152</c:v>
                </c:pt>
                <c:pt idx="1230">
                  <c:v>-5.3760000000000002E-2</c:v>
                </c:pt>
                <c:pt idx="1231">
                  <c:v>-0.47663999000000001</c:v>
                </c:pt>
                <c:pt idx="1232">
                  <c:v>0.42383999</c:v>
                </c:pt>
                <c:pt idx="1233">
                  <c:v>-0.52511996000000005</c:v>
                </c:pt>
                <c:pt idx="1234">
                  <c:v>-0.52511996000000005</c:v>
                </c:pt>
                <c:pt idx="1235">
                  <c:v>-0.61775999999999998</c:v>
                </c:pt>
                <c:pt idx="1236">
                  <c:v>-0.72768003000000003</c:v>
                </c:pt>
                <c:pt idx="1237">
                  <c:v>-0.72768003000000003</c:v>
                </c:pt>
                <c:pt idx="1238">
                  <c:v>2.256E-2</c:v>
                </c:pt>
                <c:pt idx="1239">
                  <c:v>1.1409599800000001</c:v>
                </c:pt>
                <c:pt idx="1240">
                  <c:v>0.86592000999999996</c:v>
                </c:pt>
                <c:pt idx="1241">
                  <c:v>-0.59567999999999999</c:v>
                </c:pt>
                <c:pt idx="1242">
                  <c:v>-0.46416003</c:v>
                </c:pt>
                <c:pt idx="1243">
                  <c:v>0.12383999</c:v>
                </c:pt>
                <c:pt idx="1244">
                  <c:v>0.12383999</c:v>
                </c:pt>
                <c:pt idx="1245">
                  <c:v>1.2249600899999999</c:v>
                </c:pt>
                <c:pt idx="1246">
                  <c:v>-0.43967998000000003</c:v>
                </c:pt>
                <c:pt idx="1247">
                  <c:v>-0.43967998000000003</c:v>
                </c:pt>
                <c:pt idx="1248">
                  <c:v>-0.49871999</c:v>
                </c:pt>
                <c:pt idx="1249">
                  <c:v>-0.44975999</c:v>
                </c:pt>
                <c:pt idx="1250">
                  <c:v>-0.44975999</c:v>
                </c:pt>
                <c:pt idx="1251">
                  <c:v>1.68768001</c:v>
                </c:pt>
                <c:pt idx="1252">
                  <c:v>1.39680004</c:v>
                </c:pt>
                <c:pt idx="1253">
                  <c:v>-0.31871998000000001</c:v>
                </c:pt>
                <c:pt idx="1254">
                  <c:v>-0.31871998000000001</c:v>
                </c:pt>
                <c:pt idx="1255">
                  <c:v>0.28079998</c:v>
                </c:pt>
                <c:pt idx="1256">
                  <c:v>-0.26544002</c:v>
                </c:pt>
                <c:pt idx="1257">
                  <c:v>-0.58320004000000003</c:v>
                </c:pt>
                <c:pt idx="1258">
                  <c:v>0.35328000999999998</c:v>
                </c:pt>
                <c:pt idx="1259">
                  <c:v>-0.17568</c:v>
                </c:pt>
                <c:pt idx="1260">
                  <c:v>-0.17568</c:v>
                </c:pt>
                <c:pt idx="1261">
                  <c:v>0.89279997</c:v>
                </c:pt>
                <c:pt idx="1262">
                  <c:v>0.84575999000000002</c:v>
                </c:pt>
                <c:pt idx="1263">
                  <c:v>-0.33456001000000002</c:v>
                </c:pt>
                <c:pt idx="1264">
                  <c:v>-0.33456001000000002</c:v>
                </c:pt>
                <c:pt idx="1265">
                  <c:v>-5.6640000000000003E-2</c:v>
                </c:pt>
                <c:pt idx="1266">
                  <c:v>0.41376001000000001</c:v>
                </c:pt>
                <c:pt idx="1267">
                  <c:v>0.22367999999999999</c:v>
                </c:pt>
                <c:pt idx="1268">
                  <c:v>-0.60480005000000003</c:v>
                </c:pt>
                <c:pt idx="1269">
                  <c:v>-1.4491199299999999</c:v>
                </c:pt>
                <c:pt idx="1270">
                  <c:v>-1.4491199299999999</c:v>
                </c:pt>
                <c:pt idx="1271">
                  <c:v>0.42336002</c:v>
                </c:pt>
                <c:pt idx="1272">
                  <c:v>0.42336002</c:v>
                </c:pt>
                <c:pt idx="1273">
                  <c:v>0.91872001000000003</c:v>
                </c:pt>
                <c:pt idx="1274">
                  <c:v>1.3723199399999999</c:v>
                </c:pt>
                <c:pt idx="1275">
                  <c:v>0.58224005000000001</c:v>
                </c:pt>
                <c:pt idx="1276">
                  <c:v>0.58224005000000001</c:v>
                </c:pt>
                <c:pt idx="1277">
                  <c:v>1.1039999700000001</c:v>
                </c:pt>
                <c:pt idx="1278">
                  <c:v>1.06463993</c:v>
                </c:pt>
                <c:pt idx="1279">
                  <c:v>1.06463993</c:v>
                </c:pt>
                <c:pt idx="1280">
                  <c:v>0.86160004000000001</c:v>
                </c:pt>
                <c:pt idx="1281">
                  <c:v>-0.33695998999999999</c:v>
                </c:pt>
                <c:pt idx="1282">
                  <c:v>-0.33695998999999999</c:v>
                </c:pt>
                <c:pt idx="1283">
                  <c:v>-0.99407995000000005</c:v>
                </c:pt>
                <c:pt idx="1284">
                  <c:v>-0.35759999999999997</c:v>
                </c:pt>
                <c:pt idx="1285">
                  <c:v>1.0315200099999999</c:v>
                </c:pt>
                <c:pt idx="1286">
                  <c:v>-0.62063997999999998</c:v>
                </c:pt>
                <c:pt idx="1287">
                  <c:v>-1.1030399799999999</c:v>
                </c:pt>
                <c:pt idx="1288">
                  <c:v>-1.1030399799999999</c:v>
                </c:pt>
                <c:pt idx="1289">
                  <c:v>-0.18623998999999999</c:v>
                </c:pt>
                <c:pt idx="1290">
                  <c:v>1.7001600299999999</c:v>
                </c:pt>
                <c:pt idx="1291">
                  <c:v>1.3075200300000001</c:v>
                </c:pt>
                <c:pt idx="1292">
                  <c:v>1.3075200300000001</c:v>
                </c:pt>
                <c:pt idx="1293">
                  <c:v>-0.31296000000000002</c:v>
                </c:pt>
                <c:pt idx="1294">
                  <c:v>-0.42000001999999997</c:v>
                </c:pt>
                <c:pt idx="1295">
                  <c:v>-0.42000001999999997</c:v>
                </c:pt>
                <c:pt idx="1296">
                  <c:v>1.5326401000000001</c:v>
                </c:pt>
                <c:pt idx="1297">
                  <c:v>1.0828800199999999</c:v>
                </c:pt>
                <c:pt idx="1298">
                  <c:v>1.0828800199999999</c:v>
                </c:pt>
                <c:pt idx="1299">
                  <c:v>-0.61391996999999998</c:v>
                </c:pt>
                <c:pt idx="1300">
                  <c:v>-0.92015999999999998</c:v>
                </c:pt>
                <c:pt idx="1301">
                  <c:v>0.62639999000000002</c:v>
                </c:pt>
                <c:pt idx="1302">
                  <c:v>0.62639999000000002</c:v>
                </c:pt>
                <c:pt idx="1303">
                  <c:v>0.45312002000000001</c:v>
                </c:pt>
                <c:pt idx="1304">
                  <c:v>0.45312002000000001</c:v>
                </c:pt>
                <c:pt idx="1305">
                  <c:v>-1.46063995</c:v>
                </c:pt>
                <c:pt idx="1306">
                  <c:v>-0.87839997000000003</c:v>
                </c:pt>
                <c:pt idx="1307">
                  <c:v>1.36704004</c:v>
                </c:pt>
                <c:pt idx="1308">
                  <c:v>1.36704004</c:v>
                </c:pt>
                <c:pt idx="1309">
                  <c:v>1.52543998</c:v>
                </c:pt>
                <c:pt idx="1310">
                  <c:v>-0.37343999999999999</c:v>
                </c:pt>
                <c:pt idx="1311">
                  <c:v>-0.18287999999999999</c:v>
                </c:pt>
                <c:pt idx="1312">
                  <c:v>-0.18287999999999999</c:v>
                </c:pt>
                <c:pt idx="1313">
                  <c:v>2.1782400599999998</c:v>
                </c:pt>
                <c:pt idx="1314">
                  <c:v>2.1782400599999998</c:v>
                </c:pt>
                <c:pt idx="1315">
                  <c:v>1.2499200100000001</c:v>
                </c:pt>
                <c:pt idx="1316">
                  <c:v>-0.27407998</c:v>
                </c:pt>
                <c:pt idx="1317">
                  <c:v>-0.36959999999999998</c:v>
                </c:pt>
                <c:pt idx="1318">
                  <c:v>-0.36959999999999998</c:v>
                </c:pt>
                <c:pt idx="1319">
                  <c:v>-0.58560002</c:v>
                </c:pt>
                <c:pt idx="1320">
                  <c:v>-8.448E-2</c:v>
                </c:pt>
                <c:pt idx="1321">
                  <c:v>0.22752</c:v>
                </c:pt>
                <c:pt idx="1322">
                  <c:v>0.38400000000000001</c:v>
                </c:pt>
                <c:pt idx="1323">
                  <c:v>-1.11792004</c:v>
                </c:pt>
                <c:pt idx="1324">
                  <c:v>-1.11792004</c:v>
                </c:pt>
                <c:pt idx="1325">
                  <c:v>-0.69264000999999997</c:v>
                </c:pt>
                <c:pt idx="1326">
                  <c:v>1.3420799999999999</c:v>
                </c:pt>
                <c:pt idx="1327">
                  <c:v>2.5943999299999998</c:v>
                </c:pt>
                <c:pt idx="1328">
                  <c:v>2.5943999299999998</c:v>
                </c:pt>
                <c:pt idx="1329">
                  <c:v>2.3908801099999999</c:v>
                </c:pt>
                <c:pt idx="1330">
                  <c:v>-0.61872000000000005</c:v>
                </c:pt>
                <c:pt idx="1331">
                  <c:v>-1.1385599399999999</c:v>
                </c:pt>
                <c:pt idx="1332">
                  <c:v>-0.41760001000000002</c:v>
                </c:pt>
                <c:pt idx="1333">
                  <c:v>0.52800000000000002</c:v>
                </c:pt>
                <c:pt idx="1334">
                  <c:v>0.52800000000000002</c:v>
                </c:pt>
                <c:pt idx="1335">
                  <c:v>1.2792000800000001</c:v>
                </c:pt>
                <c:pt idx="1336">
                  <c:v>-0.10752</c:v>
                </c:pt>
                <c:pt idx="1337">
                  <c:v>-0.10752</c:v>
                </c:pt>
                <c:pt idx="1338">
                  <c:v>-0.59760004</c:v>
                </c:pt>
                <c:pt idx="1339">
                  <c:v>0.45984000000000003</c:v>
                </c:pt>
                <c:pt idx="1340">
                  <c:v>0.85247998999999997</c:v>
                </c:pt>
                <c:pt idx="1341">
                  <c:v>1.3204799899999999</c:v>
                </c:pt>
                <c:pt idx="1342">
                  <c:v>0.63551997999999998</c:v>
                </c:pt>
                <c:pt idx="1343">
                  <c:v>-3.2640000000000002E-2</c:v>
                </c:pt>
                <c:pt idx="1344">
                  <c:v>-3.2640000000000002E-2</c:v>
                </c:pt>
                <c:pt idx="1345">
                  <c:v>-0.30528</c:v>
                </c:pt>
                <c:pt idx="1346">
                  <c:v>0.53856002999999997</c:v>
                </c:pt>
                <c:pt idx="1347">
                  <c:v>0.53856002999999997</c:v>
                </c:pt>
                <c:pt idx="1348">
                  <c:v>9.8400000000000001E-2</c:v>
                </c:pt>
                <c:pt idx="1349">
                  <c:v>-0.80352002</c:v>
                </c:pt>
                <c:pt idx="1350">
                  <c:v>-0.80352002</c:v>
                </c:pt>
                <c:pt idx="1351">
                  <c:v>0.12623999999999999</c:v>
                </c:pt>
                <c:pt idx="1352">
                  <c:v>0.11423999999999999</c:v>
                </c:pt>
                <c:pt idx="1353">
                  <c:v>0.30575999999999998</c:v>
                </c:pt>
                <c:pt idx="1354">
                  <c:v>0.30575999999999998</c:v>
                </c:pt>
                <c:pt idx="1355">
                  <c:v>2.0639999999999999E-2</c:v>
                </c:pt>
                <c:pt idx="1356">
                  <c:v>-0.25007998999999997</c:v>
                </c:pt>
                <c:pt idx="1357">
                  <c:v>-0.25007998999999997</c:v>
                </c:pt>
                <c:pt idx="1358">
                  <c:v>1.6319999700000001</c:v>
                </c:pt>
                <c:pt idx="1359">
                  <c:v>0.29328000999999998</c:v>
                </c:pt>
                <c:pt idx="1360">
                  <c:v>0.29328000999999998</c:v>
                </c:pt>
                <c:pt idx="1361">
                  <c:v>-0.25824001000000002</c:v>
                </c:pt>
                <c:pt idx="1362">
                  <c:v>0.61151999000000001</c:v>
                </c:pt>
                <c:pt idx="1363">
                  <c:v>1.0084799499999999</c:v>
                </c:pt>
                <c:pt idx="1364">
                  <c:v>1.0084799499999999</c:v>
                </c:pt>
                <c:pt idx="1365">
                  <c:v>0.45455997999999997</c:v>
                </c:pt>
                <c:pt idx="1366">
                  <c:v>-8.6400000000000005E-2</c:v>
                </c:pt>
                <c:pt idx="1367">
                  <c:v>0.33840000999999997</c:v>
                </c:pt>
                <c:pt idx="1368">
                  <c:v>-0.28992000000000001</c:v>
                </c:pt>
                <c:pt idx="1369">
                  <c:v>-0.17231999000000001</c:v>
                </c:pt>
                <c:pt idx="1370">
                  <c:v>-0.17231999000000001</c:v>
                </c:pt>
                <c:pt idx="1371">
                  <c:v>-0.19392000000000001</c:v>
                </c:pt>
                <c:pt idx="1372">
                  <c:v>-0.56255995999999997</c:v>
                </c:pt>
                <c:pt idx="1373">
                  <c:v>-0.57695996999999999</c:v>
                </c:pt>
                <c:pt idx="1374">
                  <c:v>-0.57695996999999999</c:v>
                </c:pt>
                <c:pt idx="1375">
                  <c:v>0.55439996999999996</c:v>
                </c:pt>
                <c:pt idx="1376">
                  <c:v>1.10352004</c:v>
                </c:pt>
                <c:pt idx="1377">
                  <c:v>0.16367999999999999</c:v>
                </c:pt>
                <c:pt idx="1378">
                  <c:v>-0.39311998999999997</c:v>
                </c:pt>
                <c:pt idx="1379">
                  <c:v>0.82128000000000001</c:v>
                </c:pt>
                <c:pt idx="1380">
                  <c:v>0.82128000000000001</c:v>
                </c:pt>
                <c:pt idx="1381">
                  <c:v>2.7412800800000001</c:v>
                </c:pt>
                <c:pt idx="1382">
                  <c:v>1.6411199599999999</c:v>
                </c:pt>
                <c:pt idx="1383">
                  <c:v>-0.40896000999999998</c:v>
                </c:pt>
                <c:pt idx="1384">
                  <c:v>-0.40896000999999998</c:v>
                </c:pt>
                <c:pt idx="1385">
                  <c:v>-0.43535997999999998</c:v>
                </c:pt>
                <c:pt idx="1386">
                  <c:v>0.82896000000000003</c:v>
                </c:pt>
                <c:pt idx="1387">
                  <c:v>0.13583999999999999</c:v>
                </c:pt>
                <c:pt idx="1388">
                  <c:v>-1.97856009</c:v>
                </c:pt>
                <c:pt idx="1389">
                  <c:v>-0.28655999999999998</c:v>
                </c:pt>
                <c:pt idx="1390">
                  <c:v>-0.28655999999999998</c:v>
                </c:pt>
                <c:pt idx="1391">
                  <c:v>0.64223998999999998</c:v>
                </c:pt>
                <c:pt idx="1392">
                  <c:v>0.31680000000000003</c:v>
                </c:pt>
                <c:pt idx="1393">
                  <c:v>8.9279999999999998E-2</c:v>
                </c:pt>
                <c:pt idx="1394">
                  <c:v>8.9279999999999998E-2</c:v>
                </c:pt>
                <c:pt idx="1395">
                  <c:v>0.38112000000000001</c:v>
                </c:pt>
                <c:pt idx="1396">
                  <c:v>0.89279997</c:v>
                </c:pt>
                <c:pt idx="1397">
                  <c:v>0.89279997</c:v>
                </c:pt>
                <c:pt idx="1398">
                  <c:v>-0.61872000000000005</c:v>
                </c:pt>
                <c:pt idx="1399">
                  <c:v>0.42672001999999998</c:v>
                </c:pt>
                <c:pt idx="1400">
                  <c:v>0.42672001999999998</c:v>
                </c:pt>
                <c:pt idx="1401">
                  <c:v>1.5724799599999999</c:v>
                </c:pt>
                <c:pt idx="1402">
                  <c:v>0.98063999000000002</c:v>
                </c:pt>
                <c:pt idx="1403">
                  <c:v>-1.37136006</c:v>
                </c:pt>
                <c:pt idx="1404">
                  <c:v>-0.97152000999999999</c:v>
                </c:pt>
                <c:pt idx="1405">
                  <c:v>1.09824002</c:v>
                </c:pt>
                <c:pt idx="1406">
                  <c:v>1.09824002</c:v>
                </c:pt>
                <c:pt idx="1407">
                  <c:v>0.46416003</c:v>
                </c:pt>
                <c:pt idx="1408">
                  <c:v>-1.2753599900000001</c:v>
                </c:pt>
                <c:pt idx="1409">
                  <c:v>-1.83792007</c:v>
                </c:pt>
                <c:pt idx="1410">
                  <c:v>-1.83792007</c:v>
                </c:pt>
                <c:pt idx="1411">
                  <c:v>-3.168E-2</c:v>
                </c:pt>
                <c:pt idx="1412">
                  <c:v>1.6766400299999999</c:v>
                </c:pt>
                <c:pt idx="1413">
                  <c:v>1.3680000299999999</c:v>
                </c:pt>
                <c:pt idx="1414">
                  <c:v>0.59040004000000001</c:v>
                </c:pt>
                <c:pt idx="1415">
                  <c:v>1.5480001000000001</c:v>
                </c:pt>
                <c:pt idx="1416">
                  <c:v>1.5480001000000001</c:v>
                </c:pt>
                <c:pt idx="1417">
                  <c:v>1.16159999</c:v>
                </c:pt>
                <c:pt idx="1418">
                  <c:v>0.77280002999999997</c:v>
                </c:pt>
                <c:pt idx="1419">
                  <c:v>-0.42912</c:v>
                </c:pt>
                <c:pt idx="1420">
                  <c:v>-0.42912</c:v>
                </c:pt>
                <c:pt idx="1421">
                  <c:v>-1.3694400799999999</c:v>
                </c:pt>
                <c:pt idx="1422">
                  <c:v>-1.3694400799999999</c:v>
                </c:pt>
                <c:pt idx="1423">
                  <c:v>0.13344</c:v>
                </c:pt>
                <c:pt idx="1424">
                  <c:v>1.32959998</c:v>
                </c:pt>
                <c:pt idx="1425">
                  <c:v>0.19392000000000001</c:v>
                </c:pt>
                <c:pt idx="1426">
                  <c:v>0.19392000000000001</c:v>
                </c:pt>
                <c:pt idx="1427">
                  <c:v>0.34847999000000002</c:v>
                </c:pt>
                <c:pt idx="1428">
                  <c:v>1.2873599499999999</c:v>
                </c:pt>
                <c:pt idx="1429">
                  <c:v>0.72575997999999997</c:v>
                </c:pt>
                <c:pt idx="1430">
                  <c:v>0.51312000000000002</c:v>
                </c:pt>
                <c:pt idx="1431">
                  <c:v>0.77903997999999997</c:v>
                </c:pt>
                <c:pt idx="1432">
                  <c:v>0.77903997999999997</c:v>
                </c:pt>
                <c:pt idx="1433">
                  <c:v>0.61632001000000003</c:v>
                </c:pt>
                <c:pt idx="1434">
                  <c:v>0.85056001000000003</c:v>
                </c:pt>
                <c:pt idx="1435">
                  <c:v>1.11071992</c:v>
                </c:pt>
                <c:pt idx="1436">
                  <c:v>1.11071992</c:v>
                </c:pt>
                <c:pt idx="1437">
                  <c:v>0.47088000000000002</c:v>
                </c:pt>
                <c:pt idx="1438">
                  <c:v>0.11904000000000001</c:v>
                </c:pt>
                <c:pt idx="1439">
                  <c:v>-0.65664005000000003</c:v>
                </c:pt>
                <c:pt idx="1440">
                  <c:v>3.8400000000000001E-3</c:v>
                </c:pt>
                <c:pt idx="1441">
                  <c:v>0.73632001999999996</c:v>
                </c:pt>
                <c:pt idx="1442">
                  <c:v>0.73632001999999996</c:v>
                </c:pt>
                <c:pt idx="1443">
                  <c:v>1.0891200299999999</c:v>
                </c:pt>
                <c:pt idx="1444">
                  <c:v>1.0247999400000001</c:v>
                </c:pt>
                <c:pt idx="1445">
                  <c:v>0.66912000999999999</c:v>
                </c:pt>
                <c:pt idx="1446">
                  <c:v>0.66912000999999999</c:v>
                </c:pt>
                <c:pt idx="1447">
                  <c:v>0.49103998999999998</c:v>
                </c:pt>
                <c:pt idx="1448">
                  <c:v>1.06511998</c:v>
                </c:pt>
                <c:pt idx="1449">
                  <c:v>-0.38447999999999999</c:v>
                </c:pt>
                <c:pt idx="1450">
                  <c:v>-0.91920000000000002</c:v>
                </c:pt>
                <c:pt idx="1451">
                  <c:v>0.20352000000000001</c:v>
                </c:pt>
                <c:pt idx="1452">
                  <c:v>0.20352000000000001</c:v>
                </c:pt>
                <c:pt idx="1453">
                  <c:v>0.51263999999999998</c:v>
                </c:pt>
                <c:pt idx="1454">
                  <c:v>-1.05263996</c:v>
                </c:pt>
                <c:pt idx="1455">
                  <c:v>0.13296000999999999</c:v>
                </c:pt>
                <c:pt idx="1456">
                  <c:v>0.13296000999999999</c:v>
                </c:pt>
                <c:pt idx="1457">
                  <c:v>1.0531200199999999</c:v>
                </c:pt>
                <c:pt idx="1458">
                  <c:v>1.0531200199999999</c:v>
                </c:pt>
                <c:pt idx="1459">
                  <c:v>-0.57311999999999996</c:v>
                </c:pt>
                <c:pt idx="1460">
                  <c:v>0.24047999</c:v>
                </c:pt>
                <c:pt idx="1461">
                  <c:v>1.53551996</c:v>
                </c:pt>
                <c:pt idx="1462">
                  <c:v>1.53551996</c:v>
                </c:pt>
                <c:pt idx="1463">
                  <c:v>0.58895998999999999</c:v>
                </c:pt>
                <c:pt idx="1464">
                  <c:v>0.29856001999999998</c:v>
                </c:pt>
                <c:pt idx="1465">
                  <c:v>-0.64463996999999995</c:v>
                </c:pt>
                <c:pt idx="1466">
                  <c:v>-0.64463996999999995</c:v>
                </c:pt>
                <c:pt idx="1467">
                  <c:v>-0.19007999</c:v>
                </c:pt>
                <c:pt idx="1468">
                  <c:v>-0.12864</c:v>
                </c:pt>
                <c:pt idx="1469">
                  <c:v>0.88320005000000001</c:v>
                </c:pt>
                <c:pt idx="1470">
                  <c:v>1.3464000199999999</c:v>
                </c:pt>
                <c:pt idx="1471">
                  <c:v>1.94112003</c:v>
                </c:pt>
                <c:pt idx="1472">
                  <c:v>1.94112003</c:v>
                </c:pt>
                <c:pt idx="1473">
                  <c:v>0.22992000000000001</c:v>
                </c:pt>
                <c:pt idx="1474">
                  <c:v>-0.79152</c:v>
                </c:pt>
                <c:pt idx="1475">
                  <c:v>-0.47136002999999999</c:v>
                </c:pt>
                <c:pt idx="1476">
                  <c:v>0.52656000999999997</c:v>
                </c:pt>
                <c:pt idx="1477">
                  <c:v>0.15407999999999999</c:v>
                </c:pt>
                <c:pt idx="1478">
                  <c:v>-0.87119997000000005</c:v>
                </c:pt>
                <c:pt idx="1479">
                  <c:v>-0.87119997000000005</c:v>
                </c:pt>
                <c:pt idx="1480">
                  <c:v>-0.48431997999999998</c:v>
                </c:pt>
                <c:pt idx="1481">
                  <c:v>0.96383995</c:v>
                </c:pt>
                <c:pt idx="1482">
                  <c:v>0.96383995</c:v>
                </c:pt>
                <c:pt idx="1483">
                  <c:v>1.7150399700000001</c:v>
                </c:pt>
                <c:pt idx="1484">
                  <c:v>0.83184004</c:v>
                </c:pt>
                <c:pt idx="1485">
                  <c:v>-0.99791998000000004</c:v>
                </c:pt>
                <c:pt idx="1486">
                  <c:v>-0.32543999000000001</c:v>
                </c:pt>
                <c:pt idx="1487">
                  <c:v>2.0721600100000002</c:v>
                </c:pt>
                <c:pt idx="1488">
                  <c:v>2.0721600100000002</c:v>
                </c:pt>
                <c:pt idx="1489">
                  <c:v>2.2862401000000001</c:v>
                </c:pt>
                <c:pt idx="1490">
                  <c:v>0.13679999000000001</c:v>
                </c:pt>
                <c:pt idx="1491">
                  <c:v>-0.63551997999999998</c:v>
                </c:pt>
                <c:pt idx="1492">
                  <c:v>-0.63551997999999998</c:v>
                </c:pt>
                <c:pt idx="1493">
                  <c:v>-0.71328002000000001</c:v>
                </c:pt>
                <c:pt idx="1494">
                  <c:v>1.5777601000000001</c:v>
                </c:pt>
                <c:pt idx="1495">
                  <c:v>1.5777601000000001</c:v>
                </c:pt>
                <c:pt idx="1496">
                  <c:v>1.05840003</c:v>
                </c:pt>
                <c:pt idx="1497">
                  <c:v>0.61439997000000002</c:v>
                </c:pt>
                <c:pt idx="1498">
                  <c:v>0.61439997000000002</c:v>
                </c:pt>
                <c:pt idx="1499">
                  <c:v>1.05887997</c:v>
                </c:pt>
                <c:pt idx="1500">
                  <c:v>1.6079999199999999</c:v>
                </c:pt>
                <c:pt idx="1501">
                  <c:v>0.73055994999999996</c:v>
                </c:pt>
                <c:pt idx="1502">
                  <c:v>0.70560001999999999</c:v>
                </c:pt>
                <c:pt idx="1503">
                  <c:v>0.75647998000000005</c:v>
                </c:pt>
                <c:pt idx="1504">
                  <c:v>-0.86063999000000002</c:v>
                </c:pt>
                <c:pt idx="1505">
                  <c:v>-0.86063999000000002</c:v>
                </c:pt>
                <c:pt idx="1506">
                  <c:v>0.50303995999999995</c:v>
                </c:pt>
                <c:pt idx="1507">
                  <c:v>2.0414400100000001</c:v>
                </c:pt>
                <c:pt idx="1508">
                  <c:v>2.0414400100000001</c:v>
                </c:pt>
                <c:pt idx="1509">
                  <c:v>1.1707199800000001</c:v>
                </c:pt>
                <c:pt idx="1510">
                  <c:v>-1.72368002</c:v>
                </c:pt>
                <c:pt idx="1511">
                  <c:v>-2.15280008</c:v>
                </c:pt>
                <c:pt idx="1512">
                  <c:v>-0.13632000999999999</c:v>
                </c:pt>
                <c:pt idx="1513">
                  <c:v>1.6675199300000001</c:v>
                </c:pt>
                <c:pt idx="1514">
                  <c:v>1.7328000100000001</c:v>
                </c:pt>
                <c:pt idx="1515">
                  <c:v>1.7328000100000001</c:v>
                </c:pt>
                <c:pt idx="1516">
                  <c:v>-0.70943999000000002</c:v>
                </c:pt>
                <c:pt idx="1517">
                  <c:v>-1.3310399100000001</c:v>
                </c:pt>
                <c:pt idx="1518">
                  <c:v>-1.3310399100000001</c:v>
                </c:pt>
                <c:pt idx="1519">
                  <c:v>0.88511996999999998</c:v>
                </c:pt>
                <c:pt idx="1520">
                  <c:v>2.6385600600000001</c:v>
                </c:pt>
                <c:pt idx="1521">
                  <c:v>1.26432002</c:v>
                </c:pt>
                <c:pt idx="1522">
                  <c:v>0.16512001000000001</c:v>
                </c:pt>
                <c:pt idx="1523">
                  <c:v>-0.81215996000000001</c:v>
                </c:pt>
                <c:pt idx="1524">
                  <c:v>-0.81215996000000001</c:v>
                </c:pt>
                <c:pt idx="1525">
                  <c:v>-0.71903998000000002</c:v>
                </c:pt>
                <c:pt idx="1526">
                  <c:v>1.0747200299999999</c:v>
                </c:pt>
                <c:pt idx="1527">
                  <c:v>1.7088000800000001</c:v>
                </c:pt>
                <c:pt idx="1528">
                  <c:v>1.7088000800000001</c:v>
                </c:pt>
                <c:pt idx="1529">
                  <c:v>0.42672001999999998</c:v>
                </c:pt>
                <c:pt idx="1530">
                  <c:v>1.25279999</c:v>
                </c:pt>
                <c:pt idx="1531">
                  <c:v>1.25279999</c:v>
                </c:pt>
                <c:pt idx="1532">
                  <c:v>1.3430399900000001</c:v>
                </c:pt>
                <c:pt idx="1533">
                  <c:v>2.0558400200000002</c:v>
                </c:pt>
                <c:pt idx="1534">
                  <c:v>2.0558400200000002</c:v>
                </c:pt>
                <c:pt idx="1535">
                  <c:v>0.35328000999999998</c:v>
                </c:pt>
                <c:pt idx="1536">
                  <c:v>-0.90432000000000001</c:v>
                </c:pt>
                <c:pt idx="1537">
                  <c:v>2.784E-2</c:v>
                </c:pt>
                <c:pt idx="1538">
                  <c:v>2.784E-2</c:v>
                </c:pt>
                <c:pt idx="1539">
                  <c:v>0.97536003999999998</c:v>
                </c:pt>
                <c:pt idx="1540">
                  <c:v>0.48143997999999999</c:v>
                </c:pt>
                <c:pt idx="1541">
                  <c:v>0.48143997999999999</c:v>
                </c:pt>
                <c:pt idx="1542">
                  <c:v>-0.23376</c:v>
                </c:pt>
                <c:pt idx="1543">
                  <c:v>-0.19439999999999999</c:v>
                </c:pt>
                <c:pt idx="1544">
                  <c:v>-0.19439999999999999</c:v>
                </c:pt>
                <c:pt idx="1545">
                  <c:v>1.20912004</c:v>
                </c:pt>
                <c:pt idx="1546">
                  <c:v>1.4673600200000001</c:v>
                </c:pt>
                <c:pt idx="1547">
                  <c:v>1.30175996</c:v>
                </c:pt>
                <c:pt idx="1548">
                  <c:v>-0.20064001000000001</c:v>
                </c:pt>
                <c:pt idx="1549">
                  <c:v>-1.3526400300000001</c:v>
                </c:pt>
                <c:pt idx="1550">
                  <c:v>0.11472</c:v>
                </c:pt>
                <c:pt idx="1551">
                  <c:v>0.11472</c:v>
                </c:pt>
                <c:pt idx="1552">
                  <c:v>1.07087994</c:v>
                </c:pt>
                <c:pt idx="1553">
                  <c:v>1.6848000299999999</c:v>
                </c:pt>
                <c:pt idx="1554">
                  <c:v>1.6848000299999999</c:v>
                </c:pt>
                <c:pt idx="1555">
                  <c:v>0.29856001999999998</c:v>
                </c:pt>
                <c:pt idx="1556">
                  <c:v>0.71664000000000005</c:v>
                </c:pt>
                <c:pt idx="1557">
                  <c:v>1.8331199899999999</c:v>
                </c:pt>
                <c:pt idx="1558">
                  <c:v>1.05263996</c:v>
                </c:pt>
                <c:pt idx="1559">
                  <c:v>-0.67488002999999996</c:v>
                </c:pt>
                <c:pt idx="1560">
                  <c:v>0.71759998999999997</c:v>
                </c:pt>
                <c:pt idx="1561">
                  <c:v>0.71759998999999997</c:v>
                </c:pt>
                <c:pt idx="1562">
                  <c:v>1.2671999899999999</c:v>
                </c:pt>
                <c:pt idx="1563">
                  <c:v>0.87167996000000003</c:v>
                </c:pt>
                <c:pt idx="1564">
                  <c:v>0.87167996000000003</c:v>
                </c:pt>
                <c:pt idx="1565">
                  <c:v>-0.84095997</c:v>
                </c:pt>
                <c:pt idx="1566">
                  <c:v>1.1520000000000001E-2</c:v>
                </c:pt>
                <c:pt idx="1567">
                  <c:v>0.81744002999999998</c:v>
                </c:pt>
                <c:pt idx="1568">
                  <c:v>0.33983998999999998</c:v>
                </c:pt>
                <c:pt idx="1569">
                  <c:v>-0.82848001000000004</c:v>
                </c:pt>
                <c:pt idx="1570">
                  <c:v>1.11360002</c:v>
                </c:pt>
                <c:pt idx="1571">
                  <c:v>1.11360002</c:v>
                </c:pt>
                <c:pt idx="1572">
                  <c:v>2.54832006</c:v>
                </c:pt>
                <c:pt idx="1573">
                  <c:v>0.95856005</c:v>
                </c:pt>
                <c:pt idx="1574">
                  <c:v>-1.10592008</c:v>
                </c:pt>
                <c:pt idx="1575">
                  <c:v>-1.10592008</c:v>
                </c:pt>
                <c:pt idx="1576">
                  <c:v>-1.3228800300000001</c:v>
                </c:pt>
                <c:pt idx="1577">
                  <c:v>-1.3228800300000001</c:v>
                </c:pt>
                <c:pt idx="1578">
                  <c:v>0.93023997999999997</c:v>
                </c:pt>
                <c:pt idx="1579">
                  <c:v>1.96319997</c:v>
                </c:pt>
                <c:pt idx="1580">
                  <c:v>0.52703999999999995</c:v>
                </c:pt>
                <c:pt idx="1581">
                  <c:v>0.52703999999999995</c:v>
                </c:pt>
                <c:pt idx="1582">
                  <c:v>8.1600000000000006E-2</c:v>
                </c:pt>
                <c:pt idx="1583">
                  <c:v>1.3684799700000001</c:v>
                </c:pt>
                <c:pt idx="1584">
                  <c:v>0.66719996999999998</c:v>
                </c:pt>
                <c:pt idx="1585">
                  <c:v>-0.25056001999999999</c:v>
                </c:pt>
                <c:pt idx="1586">
                  <c:v>0.95711999999999997</c:v>
                </c:pt>
                <c:pt idx="1587">
                  <c:v>0.95711999999999997</c:v>
                </c:pt>
                <c:pt idx="1588">
                  <c:v>0.94847994999999996</c:v>
                </c:pt>
                <c:pt idx="1589">
                  <c:v>-0.99839997000000003</c:v>
                </c:pt>
                <c:pt idx="1590">
                  <c:v>-1.41647995</c:v>
                </c:pt>
                <c:pt idx="1591">
                  <c:v>-1.41647995</c:v>
                </c:pt>
                <c:pt idx="1592">
                  <c:v>1.07616007</c:v>
                </c:pt>
                <c:pt idx="1593">
                  <c:v>0.11088000000000001</c:v>
                </c:pt>
                <c:pt idx="1594">
                  <c:v>-0.25151997999999998</c:v>
                </c:pt>
                <c:pt idx="1595">
                  <c:v>0.22464001</c:v>
                </c:pt>
                <c:pt idx="1596">
                  <c:v>1.9247999200000001</c:v>
                </c:pt>
                <c:pt idx="1597">
                  <c:v>1.9247999200000001</c:v>
                </c:pt>
                <c:pt idx="1598">
                  <c:v>1.20480001</c:v>
                </c:pt>
                <c:pt idx="1599">
                  <c:v>0.67632002000000002</c:v>
                </c:pt>
                <c:pt idx="1600">
                  <c:v>4.752E-2</c:v>
                </c:pt>
                <c:pt idx="1601">
                  <c:v>4.752E-2</c:v>
                </c:pt>
                <c:pt idx="1602">
                  <c:v>0.64223998999999998</c:v>
                </c:pt>
                <c:pt idx="1603">
                  <c:v>0.64223998999999998</c:v>
                </c:pt>
                <c:pt idx="1604">
                  <c:v>0.84240000999999998</c:v>
                </c:pt>
                <c:pt idx="1605">
                  <c:v>1.4534399499999999</c:v>
                </c:pt>
                <c:pt idx="1606">
                  <c:v>0.28608</c:v>
                </c:pt>
                <c:pt idx="1607">
                  <c:v>0.28608</c:v>
                </c:pt>
                <c:pt idx="1608">
                  <c:v>3.6479999999999999E-2</c:v>
                </c:pt>
                <c:pt idx="1609">
                  <c:v>7.152E-2</c:v>
                </c:pt>
                <c:pt idx="1610">
                  <c:v>-0.46751999999999999</c:v>
                </c:pt>
                <c:pt idx="1611">
                  <c:v>2.2012801199999998</c:v>
                </c:pt>
                <c:pt idx="1612">
                  <c:v>1.0262399900000001</c:v>
                </c:pt>
                <c:pt idx="1613">
                  <c:v>1.0262399900000001</c:v>
                </c:pt>
                <c:pt idx="1614">
                  <c:v>-0.82512003</c:v>
                </c:pt>
                <c:pt idx="1615">
                  <c:v>-0.76800000999999996</c:v>
                </c:pt>
                <c:pt idx="1616">
                  <c:v>2.8320000000000001E-2</c:v>
                </c:pt>
                <c:pt idx="1617">
                  <c:v>2.8320000000000001E-2</c:v>
                </c:pt>
                <c:pt idx="1618">
                  <c:v>0.23376</c:v>
                </c:pt>
                <c:pt idx="1619">
                  <c:v>-0.92879999000000002</c:v>
                </c:pt>
                <c:pt idx="1620">
                  <c:v>-0.92879999000000002</c:v>
                </c:pt>
                <c:pt idx="1621">
                  <c:v>0.64176005000000003</c:v>
                </c:pt>
                <c:pt idx="1622">
                  <c:v>0.58752000000000004</c:v>
                </c:pt>
                <c:pt idx="1623">
                  <c:v>0.58752000000000004</c:v>
                </c:pt>
                <c:pt idx="1624">
                  <c:v>0.42959999999999998</c:v>
                </c:pt>
                <c:pt idx="1625">
                  <c:v>-0.44784001000000001</c:v>
                </c:pt>
                <c:pt idx="1626">
                  <c:v>-1.31760001</c:v>
                </c:pt>
                <c:pt idx="1627">
                  <c:v>-1.31760001</c:v>
                </c:pt>
                <c:pt idx="1628">
                  <c:v>-0.20592000999999999</c:v>
                </c:pt>
                <c:pt idx="1629">
                  <c:v>-0.20784000999999999</c:v>
                </c:pt>
                <c:pt idx="1630">
                  <c:v>-0.20784000999999999</c:v>
                </c:pt>
                <c:pt idx="1631">
                  <c:v>-1.4116799799999999</c:v>
                </c:pt>
                <c:pt idx="1632">
                  <c:v>0.42336002</c:v>
                </c:pt>
                <c:pt idx="1633">
                  <c:v>0.42336002</c:v>
                </c:pt>
                <c:pt idx="1634">
                  <c:v>1.60272002</c:v>
                </c:pt>
                <c:pt idx="1635">
                  <c:v>0.94751996000000005</c:v>
                </c:pt>
                <c:pt idx="1636">
                  <c:v>-3.3600000000000001E-3</c:v>
                </c:pt>
                <c:pt idx="1637">
                  <c:v>-3.3600000000000001E-3</c:v>
                </c:pt>
                <c:pt idx="1638">
                  <c:v>1.11407995</c:v>
                </c:pt>
                <c:pt idx="1639">
                  <c:v>1.11407995</c:v>
                </c:pt>
                <c:pt idx="1640">
                  <c:v>0.48191996999999998</c:v>
                </c:pt>
                <c:pt idx="1641">
                  <c:v>-1.4212800299999999</c:v>
                </c:pt>
                <c:pt idx="1642">
                  <c:v>-0.61775999999999998</c:v>
                </c:pt>
                <c:pt idx="1643">
                  <c:v>-0.61775999999999998</c:v>
                </c:pt>
                <c:pt idx="1644">
                  <c:v>1.0430400399999999</c:v>
                </c:pt>
                <c:pt idx="1645">
                  <c:v>0.81455999999999995</c:v>
                </c:pt>
                <c:pt idx="1646">
                  <c:v>-1.3636800099999999</c:v>
                </c:pt>
                <c:pt idx="1647">
                  <c:v>-1.16975999</c:v>
                </c:pt>
                <c:pt idx="1648">
                  <c:v>0.58560002</c:v>
                </c:pt>
                <c:pt idx="1649">
                  <c:v>0.58560002</c:v>
                </c:pt>
                <c:pt idx="1650">
                  <c:v>2.1753599600000002</c:v>
                </c:pt>
                <c:pt idx="1651">
                  <c:v>0.49728</c:v>
                </c:pt>
                <c:pt idx="1652">
                  <c:v>-0.31775998999999999</c:v>
                </c:pt>
                <c:pt idx="1653">
                  <c:v>-0.31775998999999999</c:v>
                </c:pt>
                <c:pt idx="1654">
                  <c:v>-6.7200000000000003E-3</c:v>
                </c:pt>
                <c:pt idx="1655">
                  <c:v>-7.3440000000000005E-2</c:v>
                </c:pt>
                <c:pt idx="1656">
                  <c:v>-0.44208002000000002</c:v>
                </c:pt>
                <c:pt idx="1657">
                  <c:v>0.25871998000000002</c:v>
                </c:pt>
                <c:pt idx="1658">
                  <c:v>0.31152001000000001</c:v>
                </c:pt>
                <c:pt idx="1659">
                  <c:v>0.73104000000000002</c:v>
                </c:pt>
                <c:pt idx="1660">
                  <c:v>0.73104000000000002</c:v>
                </c:pt>
                <c:pt idx="1661">
                  <c:v>-0.19968</c:v>
                </c:pt>
                <c:pt idx="1662">
                  <c:v>-0.28511998</c:v>
                </c:pt>
                <c:pt idx="1663">
                  <c:v>-0.28511998</c:v>
                </c:pt>
                <c:pt idx="1664">
                  <c:v>0.75072002000000004</c:v>
                </c:pt>
                <c:pt idx="1665">
                  <c:v>-1.7376000899999999</c:v>
                </c:pt>
                <c:pt idx="1666">
                  <c:v>-1.7376000899999999</c:v>
                </c:pt>
                <c:pt idx="1667">
                  <c:v>-0.45648002999999998</c:v>
                </c:pt>
                <c:pt idx="1668">
                  <c:v>-1.14191997</c:v>
                </c:pt>
                <c:pt idx="1669">
                  <c:v>-1.6929600199999999</c:v>
                </c:pt>
                <c:pt idx="1670">
                  <c:v>-1.6929600199999999</c:v>
                </c:pt>
                <c:pt idx="1671">
                  <c:v>0.21887999999999999</c:v>
                </c:pt>
                <c:pt idx="1672">
                  <c:v>0.16320001000000001</c:v>
                </c:pt>
                <c:pt idx="1673">
                  <c:v>-0.93887997000000001</c:v>
                </c:pt>
                <c:pt idx="1674">
                  <c:v>-1.6103999600000001</c:v>
                </c:pt>
                <c:pt idx="1675">
                  <c:v>0.71616000000000002</c:v>
                </c:pt>
                <c:pt idx="1676">
                  <c:v>0.71616000000000002</c:v>
                </c:pt>
                <c:pt idx="1677">
                  <c:v>0.65280002000000004</c:v>
                </c:pt>
                <c:pt idx="1678">
                  <c:v>-0.59760004</c:v>
                </c:pt>
                <c:pt idx="1679">
                  <c:v>-9.1679999999999998E-2</c:v>
                </c:pt>
                <c:pt idx="1680">
                  <c:v>-9.1679999999999998E-2</c:v>
                </c:pt>
                <c:pt idx="1681">
                  <c:v>-0.35808000000000001</c:v>
                </c:pt>
                <c:pt idx="1682">
                  <c:v>-0.71951997000000001</c:v>
                </c:pt>
                <c:pt idx="1683">
                  <c:v>6.1440000000000002E-2</c:v>
                </c:pt>
                <c:pt idx="1684">
                  <c:v>0.84959996000000004</c:v>
                </c:pt>
                <c:pt idx="1685">
                  <c:v>0.61775999999999998</c:v>
                </c:pt>
                <c:pt idx="1686">
                  <c:v>0.61775999999999998</c:v>
                </c:pt>
                <c:pt idx="1687">
                  <c:v>0.42959999999999998</c:v>
                </c:pt>
                <c:pt idx="1688">
                  <c:v>0.35903998999999998</c:v>
                </c:pt>
                <c:pt idx="1689">
                  <c:v>0.35903998999999998</c:v>
                </c:pt>
                <c:pt idx="1690">
                  <c:v>-0.92111999</c:v>
                </c:pt>
                <c:pt idx="1691">
                  <c:v>-0.71087997999999997</c:v>
                </c:pt>
                <c:pt idx="1692">
                  <c:v>-0.71087997999999997</c:v>
                </c:pt>
                <c:pt idx="1693">
                  <c:v>-0.46799998999999998</c:v>
                </c:pt>
                <c:pt idx="1694">
                  <c:v>-0.58752000000000004</c:v>
                </c:pt>
                <c:pt idx="1695">
                  <c:v>-0.65568000000000004</c:v>
                </c:pt>
                <c:pt idx="1696">
                  <c:v>-0.65568000000000004</c:v>
                </c:pt>
                <c:pt idx="1697">
                  <c:v>-0.20544000000000001</c:v>
                </c:pt>
                <c:pt idx="1698">
                  <c:v>3.8399999999999997E-2</c:v>
                </c:pt>
                <c:pt idx="1699">
                  <c:v>-1.3444799199999999</c:v>
                </c:pt>
                <c:pt idx="1700">
                  <c:v>-1.15152001</c:v>
                </c:pt>
                <c:pt idx="1701">
                  <c:v>-6.2399999999999999E-3</c:v>
                </c:pt>
                <c:pt idx="1702">
                  <c:v>-6.2399999999999999E-3</c:v>
                </c:pt>
                <c:pt idx="1703">
                  <c:v>-0.25631999999999999</c:v>
                </c:pt>
                <c:pt idx="1704">
                  <c:v>-0.69311999999999996</c:v>
                </c:pt>
                <c:pt idx="1705">
                  <c:v>-1.4711999899999999</c:v>
                </c:pt>
                <c:pt idx="1706">
                  <c:v>-1.4711999899999999</c:v>
                </c:pt>
                <c:pt idx="1707">
                  <c:v>-0.11904000000000001</c:v>
                </c:pt>
                <c:pt idx="1708">
                  <c:v>0.48815997999999999</c:v>
                </c:pt>
                <c:pt idx="1709">
                  <c:v>-0.58127998999999997</c:v>
                </c:pt>
                <c:pt idx="1710">
                  <c:v>-1.74191999</c:v>
                </c:pt>
                <c:pt idx="1711">
                  <c:v>-0.74448000999999997</c:v>
                </c:pt>
                <c:pt idx="1712">
                  <c:v>-0.74448000999999997</c:v>
                </c:pt>
                <c:pt idx="1713">
                  <c:v>0.71520001</c:v>
                </c:pt>
                <c:pt idx="1714">
                  <c:v>-0.11808001</c:v>
                </c:pt>
                <c:pt idx="1715">
                  <c:v>-1.42320001</c:v>
                </c:pt>
                <c:pt idx="1716">
                  <c:v>-1.42320001</c:v>
                </c:pt>
                <c:pt idx="1717">
                  <c:v>0.90671997999999998</c:v>
                </c:pt>
                <c:pt idx="1718">
                  <c:v>0.90671997999999998</c:v>
                </c:pt>
                <c:pt idx="1719">
                  <c:v>0.48768001999999999</c:v>
                </c:pt>
                <c:pt idx="1720">
                  <c:v>-0.84240000999999998</c:v>
                </c:pt>
                <c:pt idx="1721">
                  <c:v>-0.37536001000000002</c:v>
                </c:pt>
                <c:pt idx="1722">
                  <c:v>-0.37536001000000002</c:v>
                </c:pt>
                <c:pt idx="1723">
                  <c:v>0.69455999000000002</c:v>
                </c:pt>
                <c:pt idx="1724">
                  <c:v>9.3600000000000003E-2</c:v>
                </c:pt>
                <c:pt idx="1725">
                  <c:v>9.3600000000000003E-2</c:v>
                </c:pt>
                <c:pt idx="1726">
                  <c:v>-0.44639999000000002</c:v>
                </c:pt>
                <c:pt idx="1727">
                  <c:v>-0.34079999</c:v>
                </c:pt>
                <c:pt idx="1728">
                  <c:v>-0.34079999</c:v>
                </c:pt>
                <c:pt idx="1729">
                  <c:v>-0.91920000000000002</c:v>
                </c:pt>
                <c:pt idx="1730">
                  <c:v>-1.4116799799999999</c:v>
                </c:pt>
                <c:pt idx="1731">
                  <c:v>-0.76127999999999996</c:v>
                </c:pt>
                <c:pt idx="1732">
                  <c:v>-0.76127999999999996</c:v>
                </c:pt>
                <c:pt idx="1733">
                  <c:v>-0.34944001000000002</c:v>
                </c:pt>
                <c:pt idx="1734">
                  <c:v>-0.17231999000000001</c:v>
                </c:pt>
                <c:pt idx="1735">
                  <c:v>0.69744002999999999</c:v>
                </c:pt>
                <c:pt idx="1736">
                  <c:v>-0.35135999000000001</c:v>
                </c:pt>
                <c:pt idx="1737">
                  <c:v>-0.83136003999999997</c:v>
                </c:pt>
                <c:pt idx="1738">
                  <c:v>-0.83136003999999997</c:v>
                </c:pt>
                <c:pt idx="1739">
                  <c:v>-0.97631997000000004</c:v>
                </c:pt>
                <c:pt idx="1740">
                  <c:v>0.25631999999999999</c:v>
                </c:pt>
                <c:pt idx="1741">
                  <c:v>0.47808</c:v>
                </c:pt>
                <c:pt idx="1742">
                  <c:v>0.47808</c:v>
                </c:pt>
                <c:pt idx="1743">
                  <c:v>5.5396799999999997</c:v>
                </c:pt>
                <c:pt idx="1744">
                  <c:v>13.79424</c:v>
                </c:pt>
                <c:pt idx="1745">
                  <c:v>15.035519600000001</c:v>
                </c:pt>
                <c:pt idx="1746">
                  <c:v>14.94623947</c:v>
                </c:pt>
                <c:pt idx="1747">
                  <c:v>15.009119030000001</c:v>
                </c:pt>
                <c:pt idx="1748">
                  <c:v>15.009119030000001</c:v>
                </c:pt>
                <c:pt idx="1749">
                  <c:v>15.01151943</c:v>
                </c:pt>
                <c:pt idx="1750">
                  <c:v>14.93807983</c:v>
                </c:pt>
                <c:pt idx="1751">
                  <c:v>15.024000170000001</c:v>
                </c:pt>
                <c:pt idx="1752">
                  <c:v>15.024000170000001</c:v>
                </c:pt>
                <c:pt idx="1753">
                  <c:v>15.008640290000001</c:v>
                </c:pt>
                <c:pt idx="1754">
                  <c:v>14.94528008</c:v>
                </c:pt>
                <c:pt idx="1755">
                  <c:v>15.03023911</c:v>
                </c:pt>
                <c:pt idx="1756">
                  <c:v>15</c:v>
                </c:pt>
                <c:pt idx="1757">
                  <c:v>14.964960100000001</c:v>
                </c:pt>
                <c:pt idx="1758">
                  <c:v>14.964960100000001</c:v>
                </c:pt>
                <c:pt idx="1759">
                  <c:v>15.03840065</c:v>
                </c:pt>
                <c:pt idx="1760">
                  <c:v>14.98943996</c:v>
                </c:pt>
                <c:pt idx="1761">
                  <c:v>14.97455978</c:v>
                </c:pt>
                <c:pt idx="1762">
                  <c:v>14.97455978</c:v>
                </c:pt>
                <c:pt idx="1763">
                  <c:v>14.96832085</c:v>
                </c:pt>
                <c:pt idx="1764">
                  <c:v>14.97887993</c:v>
                </c:pt>
                <c:pt idx="1765">
                  <c:v>14.97887993</c:v>
                </c:pt>
                <c:pt idx="1766">
                  <c:v>15.05327988</c:v>
                </c:pt>
                <c:pt idx="1767">
                  <c:v>14.96784019</c:v>
                </c:pt>
                <c:pt idx="1768">
                  <c:v>14.96784019</c:v>
                </c:pt>
                <c:pt idx="1769">
                  <c:v>14.97743988</c:v>
                </c:pt>
                <c:pt idx="1770">
                  <c:v>15.040800089999999</c:v>
                </c:pt>
                <c:pt idx="1771">
                  <c:v>14.9654398</c:v>
                </c:pt>
                <c:pt idx="1772">
                  <c:v>14.99040031</c:v>
                </c:pt>
                <c:pt idx="1773">
                  <c:v>15.04223919</c:v>
                </c:pt>
                <c:pt idx="1774">
                  <c:v>14.958720209999999</c:v>
                </c:pt>
                <c:pt idx="1775">
                  <c:v>14.958720209999999</c:v>
                </c:pt>
                <c:pt idx="1776">
                  <c:v>15.003839490000001</c:v>
                </c:pt>
                <c:pt idx="1777">
                  <c:v>15.03119946</c:v>
                </c:pt>
                <c:pt idx="1778">
                  <c:v>15.03119946</c:v>
                </c:pt>
                <c:pt idx="1779">
                  <c:v>14.94623947</c:v>
                </c:pt>
                <c:pt idx="1780">
                  <c:v>15.04368019</c:v>
                </c:pt>
                <c:pt idx="1781">
                  <c:v>15.04368019</c:v>
                </c:pt>
                <c:pt idx="1782">
                  <c:v>14.95055962</c:v>
                </c:pt>
                <c:pt idx="1783">
                  <c:v>15.023039819999999</c:v>
                </c:pt>
                <c:pt idx="1784">
                  <c:v>15.01296043</c:v>
                </c:pt>
                <c:pt idx="1785">
                  <c:v>15.01296043</c:v>
                </c:pt>
                <c:pt idx="1786">
                  <c:v>14.942879680000001</c:v>
                </c:pt>
                <c:pt idx="1787">
                  <c:v>15.020640370000001</c:v>
                </c:pt>
                <c:pt idx="1788">
                  <c:v>15.020640370000001</c:v>
                </c:pt>
                <c:pt idx="1789">
                  <c:v>14.953440670000001</c:v>
                </c:pt>
                <c:pt idx="1790">
                  <c:v>15.040800089999999</c:v>
                </c:pt>
                <c:pt idx="1791">
                  <c:v>15.040800089999999</c:v>
                </c:pt>
                <c:pt idx="1792">
                  <c:v>14.998559950000001</c:v>
                </c:pt>
                <c:pt idx="1793">
                  <c:v>14.9673605</c:v>
                </c:pt>
                <c:pt idx="1794">
                  <c:v>15.050879480000001</c:v>
                </c:pt>
                <c:pt idx="1795">
                  <c:v>15.050879480000001</c:v>
                </c:pt>
                <c:pt idx="1796">
                  <c:v>14.99040031</c:v>
                </c:pt>
                <c:pt idx="1797">
                  <c:v>14.971199990000001</c:v>
                </c:pt>
                <c:pt idx="1798">
                  <c:v>15.05136108</c:v>
                </c:pt>
                <c:pt idx="1799">
                  <c:v>14.97983932</c:v>
                </c:pt>
                <c:pt idx="1800">
                  <c:v>14.97983932</c:v>
                </c:pt>
                <c:pt idx="1801">
                  <c:v>14.97983932</c:v>
                </c:pt>
                <c:pt idx="1802">
                  <c:v>15.03840065</c:v>
                </c:pt>
                <c:pt idx="1803">
                  <c:v>14.961119650000001</c:v>
                </c:pt>
                <c:pt idx="1804">
                  <c:v>14.993280410000001</c:v>
                </c:pt>
                <c:pt idx="1805">
                  <c:v>14.993280410000001</c:v>
                </c:pt>
                <c:pt idx="1806">
                  <c:v>15.03983974</c:v>
                </c:pt>
                <c:pt idx="1807">
                  <c:v>14.947679519999999</c:v>
                </c:pt>
                <c:pt idx="1808">
                  <c:v>15.004320140000001</c:v>
                </c:pt>
                <c:pt idx="1809">
                  <c:v>15.060480119999999</c:v>
                </c:pt>
                <c:pt idx="1810">
                  <c:v>14.95584011</c:v>
                </c:pt>
                <c:pt idx="1811">
                  <c:v>14.95584011</c:v>
                </c:pt>
                <c:pt idx="1812">
                  <c:v>15.01439953</c:v>
                </c:pt>
                <c:pt idx="1813">
                  <c:v>15.034080510000001</c:v>
                </c:pt>
                <c:pt idx="1814">
                  <c:v>14.95055962</c:v>
                </c:pt>
                <c:pt idx="1815">
                  <c:v>14.95055962</c:v>
                </c:pt>
                <c:pt idx="1816">
                  <c:v>15.01439953</c:v>
                </c:pt>
                <c:pt idx="1817">
                  <c:v>15.01439953</c:v>
                </c:pt>
                <c:pt idx="1818">
                  <c:v>14.95631981</c:v>
                </c:pt>
                <c:pt idx="1819">
                  <c:v>15.033120159999999</c:v>
                </c:pt>
                <c:pt idx="1820">
                  <c:v>15.00096035</c:v>
                </c:pt>
                <c:pt idx="1821">
                  <c:v>15.00096035</c:v>
                </c:pt>
                <c:pt idx="1822">
                  <c:v>14.94528008</c:v>
                </c:pt>
                <c:pt idx="1823">
                  <c:v>15.046559329999999</c:v>
                </c:pt>
                <c:pt idx="1824">
                  <c:v>15.00720119</c:v>
                </c:pt>
                <c:pt idx="1825">
                  <c:v>14.95631981</c:v>
                </c:pt>
                <c:pt idx="1826">
                  <c:v>15.044639589999999</c:v>
                </c:pt>
                <c:pt idx="1827">
                  <c:v>15.044639589999999</c:v>
                </c:pt>
                <c:pt idx="1828">
                  <c:v>15.00143909</c:v>
                </c:pt>
                <c:pt idx="1829">
                  <c:v>14.974080089999999</c:v>
                </c:pt>
                <c:pt idx="1830">
                  <c:v>15.040320400000001</c:v>
                </c:pt>
                <c:pt idx="1831">
                  <c:v>15.040320400000001</c:v>
                </c:pt>
                <c:pt idx="1832">
                  <c:v>14.986080169999999</c:v>
                </c:pt>
                <c:pt idx="1833">
                  <c:v>14.98367977</c:v>
                </c:pt>
                <c:pt idx="1834">
                  <c:v>15.047519680000001</c:v>
                </c:pt>
                <c:pt idx="1835">
                  <c:v>14.97264004</c:v>
                </c:pt>
                <c:pt idx="1836">
                  <c:v>14.98367977</c:v>
                </c:pt>
                <c:pt idx="1837">
                  <c:v>14.98367977</c:v>
                </c:pt>
                <c:pt idx="1838">
                  <c:v>15.05327988</c:v>
                </c:pt>
                <c:pt idx="1839">
                  <c:v>14.959680560000001</c:v>
                </c:pt>
                <c:pt idx="1840">
                  <c:v>14.99376011</c:v>
                </c:pt>
                <c:pt idx="1841">
                  <c:v>14.99376011</c:v>
                </c:pt>
                <c:pt idx="1842">
                  <c:v>15.04704094</c:v>
                </c:pt>
                <c:pt idx="1843">
                  <c:v>15.00720119</c:v>
                </c:pt>
                <c:pt idx="1844">
                  <c:v>15.00720119</c:v>
                </c:pt>
                <c:pt idx="1845">
                  <c:v>15.034080510000001</c:v>
                </c:pt>
                <c:pt idx="1846">
                  <c:v>14.96159935</c:v>
                </c:pt>
                <c:pt idx="1847">
                  <c:v>15.02160072</c:v>
                </c:pt>
                <c:pt idx="1848">
                  <c:v>15.02160072</c:v>
                </c:pt>
                <c:pt idx="1849">
                  <c:v>15.03119946</c:v>
                </c:pt>
                <c:pt idx="1850">
                  <c:v>14.93519974</c:v>
                </c:pt>
                <c:pt idx="1851">
                  <c:v>15.02687931</c:v>
                </c:pt>
                <c:pt idx="1852">
                  <c:v>15.02687931</c:v>
                </c:pt>
                <c:pt idx="1853">
                  <c:v>14.94672012</c:v>
                </c:pt>
                <c:pt idx="1854">
                  <c:v>15.029760359999999</c:v>
                </c:pt>
                <c:pt idx="1855">
                  <c:v>15.029760359999999</c:v>
                </c:pt>
                <c:pt idx="1856">
                  <c:v>15.024000170000001</c:v>
                </c:pt>
                <c:pt idx="1857">
                  <c:v>14.947679519999999</c:v>
                </c:pt>
                <c:pt idx="1858">
                  <c:v>14.947679519999999</c:v>
                </c:pt>
                <c:pt idx="1859">
                  <c:v>15.02592087</c:v>
                </c:pt>
                <c:pt idx="1860">
                  <c:v>15.005280490000001</c:v>
                </c:pt>
                <c:pt idx="1861">
                  <c:v>14.964960100000001</c:v>
                </c:pt>
                <c:pt idx="1862">
                  <c:v>15.045598979999999</c:v>
                </c:pt>
                <c:pt idx="1863">
                  <c:v>14.97983932</c:v>
                </c:pt>
                <c:pt idx="1864">
                  <c:v>14.96159935</c:v>
                </c:pt>
                <c:pt idx="1865">
                  <c:v>14.96159935</c:v>
                </c:pt>
                <c:pt idx="1866">
                  <c:v>15.05327988</c:v>
                </c:pt>
                <c:pt idx="1867">
                  <c:v>14.988479610000001</c:v>
                </c:pt>
                <c:pt idx="1868">
                  <c:v>14.988479610000001</c:v>
                </c:pt>
                <c:pt idx="1869">
                  <c:v>14.97360039</c:v>
                </c:pt>
                <c:pt idx="1870">
                  <c:v>14.97887993</c:v>
                </c:pt>
                <c:pt idx="1871">
                  <c:v>14.97887993</c:v>
                </c:pt>
                <c:pt idx="1872">
                  <c:v>14.97983932</c:v>
                </c:pt>
                <c:pt idx="1873">
                  <c:v>15.033598899999999</c:v>
                </c:pt>
                <c:pt idx="1874">
                  <c:v>15.033598899999999</c:v>
                </c:pt>
                <c:pt idx="1875">
                  <c:v>14.95631981</c:v>
                </c:pt>
                <c:pt idx="1876">
                  <c:v>14.987519259999999</c:v>
                </c:pt>
                <c:pt idx="1877">
                  <c:v>15.045120239999999</c:v>
                </c:pt>
                <c:pt idx="1878">
                  <c:v>15.045120239999999</c:v>
                </c:pt>
                <c:pt idx="1879">
                  <c:v>15.003839490000001</c:v>
                </c:pt>
                <c:pt idx="1880">
                  <c:v>15.057120319999999</c:v>
                </c:pt>
                <c:pt idx="1881">
                  <c:v>15.057120319999999</c:v>
                </c:pt>
                <c:pt idx="1882">
                  <c:v>14.954400059999999</c:v>
                </c:pt>
                <c:pt idx="1883">
                  <c:v>15.01200008</c:v>
                </c:pt>
                <c:pt idx="1884">
                  <c:v>15.01200008</c:v>
                </c:pt>
                <c:pt idx="1885">
                  <c:v>15.039360050000001</c:v>
                </c:pt>
                <c:pt idx="1886">
                  <c:v>14.949600220000001</c:v>
                </c:pt>
                <c:pt idx="1887">
                  <c:v>15.01775932</c:v>
                </c:pt>
                <c:pt idx="1888">
                  <c:v>15.010079380000001</c:v>
                </c:pt>
                <c:pt idx="1889">
                  <c:v>14.94095993</c:v>
                </c:pt>
                <c:pt idx="1890">
                  <c:v>15.03215981</c:v>
                </c:pt>
                <c:pt idx="1891">
                  <c:v>15.03215981</c:v>
                </c:pt>
                <c:pt idx="1892">
                  <c:v>15.00624084</c:v>
                </c:pt>
                <c:pt idx="1893">
                  <c:v>14.948639869999999</c:v>
                </c:pt>
                <c:pt idx="1894">
                  <c:v>14.948639869999999</c:v>
                </c:pt>
                <c:pt idx="1895">
                  <c:v>15.039360050000001</c:v>
                </c:pt>
                <c:pt idx="1896">
                  <c:v>14.9654398</c:v>
                </c:pt>
                <c:pt idx="1897">
                  <c:v>14.9654398</c:v>
                </c:pt>
                <c:pt idx="1898">
                  <c:v>15.04368019</c:v>
                </c:pt>
                <c:pt idx="1899">
                  <c:v>14.99040031</c:v>
                </c:pt>
                <c:pt idx="1900">
                  <c:v>14.970239640000001</c:v>
                </c:pt>
                <c:pt idx="1901">
                  <c:v>14.970239640000001</c:v>
                </c:pt>
                <c:pt idx="1902">
                  <c:v>15.044639589999999</c:v>
                </c:pt>
                <c:pt idx="1903">
                  <c:v>14.971199990000001</c:v>
                </c:pt>
                <c:pt idx="1904">
                  <c:v>14.971199990000001</c:v>
                </c:pt>
                <c:pt idx="1905">
                  <c:v>15.05280018</c:v>
                </c:pt>
                <c:pt idx="1906">
                  <c:v>14.959680560000001</c:v>
                </c:pt>
                <c:pt idx="1907">
                  <c:v>14.959680560000001</c:v>
                </c:pt>
                <c:pt idx="1908">
                  <c:v>14.97983932</c:v>
                </c:pt>
                <c:pt idx="1909">
                  <c:v>15.057600020000001</c:v>
                </c:pt>
                <c:pt idx="1910">
                  <c:v>14.96304035</c:v>
                </c:pt>
                <c:pt idx="1911">
                  <c:v>14.96304035</c:v>
                </c:pt>
                <c:pt idx="1912">
                  <c:v>14.99279976</c:v>
                </c:pt>
                <c:pt idx="1913">
                  <c:v>15.045120239999999</c:v>
                </c:pt>
                <c:pt idx="1914">
                  <c:v>14.96159935</c:v>
                </c:pt>
                <c:pt idx="1915">
                  <c:v>15.008640290000001</c:v>
                </c:pt>
                <c:pt idx="1916">
                  <c:v>15.0369606</c:v>
                </c:pt>
                <c:pt idx="1917">
                  <c:v>15.0369606</c:v>
                </c:pt>
                <c:pt idx="1918">
                  <c:v>14.94719982</c:v>
                </c:pt>
                <c:pt idx="1919">
                  <c:v>15.01247978</c:v>
                </c:pt>
                <c:pt idx="1920">
                  <c:v>15.03215981</c:v>
                </c:pt>
                <c:pt idx="1921">
                  <c:v>15.03215981</c:v>
                </c:pt>
                <c:pt idx="1922">
                  <c:v>14.93999958</c:v>
                </c:pt>
                <c:pt idx="1923">
                  <c:v>15.03119946</c:v>
                </c:pt>
                <c:pt idx="1924">
                  <c:v>15.03023911</c:v>
                </c:pt>
                <c:pt idx="1925">
                  <c:v>14.94335938</c:v>
                </c:pt>
                <c:pt idx="1926">
                  <c:v>15.02639961</c:v>
                </c:pt>
                <c:pt idx="1927">
                  <c:v>15.02639961</c:v>
                </c:pt>
                <c:pt idx="1928">
                  <c:v>15.01247978</c:v>
                </c:pt>
                <c:pt idx="1929">
                  <c:v>14.95296001</c:v>
                </c:pt>
                <c:pt idx="1930">
                  <c:v>15.033598899999999</c:v>
                </c:pt>
                <c:pt idx="1931">
                  <c:v>15.033598899999999</c:v>
                </c:pt>
                <c:pt idx="1932">
                  <c:v>14.974080089999999</c:v>
                </c:pt>
                <c:pt idx="1933">
                  <c:v>14.974080089999999</c:v>
                </c:pt>
                <c:pt idx="1934">
                  <c:v>15.05423927</c:v>
                </c:pt>
                <c:pt idx="1935">
                  <c:v>14.986080169999999</c:v>
                </c:pt>
                <c:pt idx="1936">
                  <c:v>14.964480399999999</c:v>
                </c:pt>
                <c:pt idx="1937">
                  <c:v>14.964480399999999</c:v>
                </c:pt>
                <c:pt idx="1938">
                  <c:v>15.05183983</c:v>
                </c:pt>
                <c:pt idx="1939">
                  <c:v>14.97455978</c:v>
                </c:pt>
                <c:pt idx="1940">
                  <c:v>14.97455978</c:v>
                </c:pt>
                <c:pt idx="1941">
                  <c:v>15.040800089999999</c:v>
                </c:pt>
                <c:pt idx="1942">
                  <c:v>14.96352005</c:v>
                </c:pt>
                <c:pt idx="1943">
                  <c:v>14.96352005</c:v>
                </c:pt>
                <c:pt idx="1944">
                  <c:v>14.993280410000001</c:v>
                </c:pt>
                <c:pt idx="1945">
                  <c:v>15.039360050000001</c:v>
                </c:pt>
                <c:pt idx="1946">
                  <c:v>14.95680046</c:v>
                </c:pt>
                <c:pt idx="1947">
                  <c:v>14.95680046</c:v>
                </c:pt>
                <c:pt idx="1948">
                  <c:v>15.018719669999999</c:v>
                </c:pt>
                <c:pt idx="1949">
                  <c:v>15.047519680000001</c:v>
                </c:pt>
                <c:pt idx="1950">
                  <c:v>14.942399979999999</c:v>
                </c:pt>
                <c:pt idx="1951">
                  <c:v>15.02207947</c:v>
                </c:pt>
                <c:pt idx="1952">
                  <c:v>15.039360050000001</c:v>
                </c:pt>
                <c:pt idx="1953">
                  <c:v>15.039360050000001</c:v>
                </c:pt>
                <c:pt idx="1954">
                  <c:v>14.94480038</c:v>
                </c:pt>
                <c:pt idx="1955">
                  <c:v>15.023519520000001</c:v>
                </c:pt>
                <c:pt idx="1956">
                  <c:v>15.02544022</c:v>
                </c:pt>
                <c:pt idx="1957">
                  <c:v>15.02544022</c:v>
                </c:pt>
                <c:pt idx="1958">
                  <c:v>14.955360410000001</c:v>
                </c:pt>
                <c:pt idx="1959">
                  <c:v>15.00624084</c:v>
                </c:pt>
                <c:pt idx="1960">
                  <c:v>15.00624084</c:v>
                </c:pt>
                <c:pt idx="1961">
                  <c:v>14.949600220000001</c:v>
                </c:pt>
                <c:pt idx="1962">
                  <c:v>15.04319954</c:v>
                </c:pt>
                <c:pt idx="1963">
                  <c:v>15</c:v>
                </c:pt>
                <c:pt idx="1964">
                  <c:v>15</c:v>
                </c:pt>
                <c:pt idx="1965">
                  <c:v>14.95631981</c:v>
                </c:pt>
                <c:pt idx="1966">
                  <c:v>15.04895973</c:v>
                </c:pt>
                <c:pt idx="1967">
                  <c:v>15.04895973</c:v>
                </c:pt>
                <c:pt idx="1968">
                  <c:v>14.998559950000001</c:v>
                </c:pt>
                <c:pt idx="1969">
                  <c:v>15.04848003</c:v>
                </c:pt>
                <c:pt idx="1970">
                  <c:v>15.04848003</c:v>
                </c:pt>
                <c:pt idx="1971">
                  <c:v>14.97887993</c:v>
                </c:pt>
                <c:pt idx="1972">
                  <c:v>14.971199990000001</c:v>
                </c:pt>
                <c:pt idx="1973">
                  <c:v>15.04319954</c:v>
                </c:pt>
                <c:pt idx="1974">
                  <c:v>15.04319954</c:v>
                </c:pt>
                <c:pt idx="1975">
                  <c:v>14.964480399999999</c:v>
                </c:pt>
                <c:pt idx="1976">
                  <c:v>14.98367977</c:v>
                </c:pt>
                <c:pt idx="1977">
                  <c:v>15.046559329999999</c:v>
                </c:pt>
                <c:pt idx="1978">
                  <c:v>14.949120519999999</c:v>
                </c:pt>
                <c:pt idx="1979">
                  <c:v>15.01487923</c:v>
                </c:pt>
                <c:pt idx="1980">
                  <c:v>15.01487923</c:v>
                </c:pt>
                <c:pt idx="1981">
                  <c:v>15.060480119999999</c:v>
                </c:pt>
                <c:pt idx="1982">
                  <c:v>14.9625597</c:v>
                </c:pt>
                <c:pt idx="1983">
                  <c:v>14.9625597</c:v>
                </c:pt>
                <c:pt idx="1984">
                  <c:v>15.01247978</c:v>
                </c:pt>
                <c:pt idx="1985">
                  <c:v>15.03840065</c:v>
                </c:pt>
                <c:pt idx="1986">
                  <c:v>14.954400059999999</c:v>
                </c:pt>
                <c:pt idx="1987">
                  <c:v>15.01439953</c:v>
                </c:pt>
                <c:pt idx="1988">
                  <c:v>15.029760359999999</c:v>
                </c:pt>
                <c:pt idx="1989">
                  <c:v>14.95104027</c:v>
                </c:pt>
                <c:pt idx="1990">
                  <c:v>14.95104027</c:v>
                </c:pt>
                <c:pt idx="1991">
                  <c:v>15.028800009999999</c:v>
                </c:pt>
                <c:pt idx="1992">
                  <c:v>14.9995203</c:v>
                </c:pt>
                <c:pt idx="1993">
                  <c:v>14.948639869999999</c:v>
                </c:pt>
                <c:pt idx="1994">
                  <c:v>14.948639869999999</c:v>
                </c:pt>
                <c:pt idx="1995">
                  <c:v>15.03119946</c:v>
                </c:pt>
                <c:pt idx="1996">
                  <c:v>15.01296043</c:v>
                </c:pt>
                <c:pt idx="1997">
                  <c:v>14.959199910000001</c:v>
                </c:pt>
                <c:pt idx="1998">
                  <c:v>15.040800089999999</c:v>
                </c:pt>
                <c:pt idx="1999">
                  <c:v>15.003359789999999</c:v>
                </c:pt>
                <c:pt idx="2000">
                  <c:v>15.003359789999999</c:v>
                </c:pt>
                <c:pt idx="2001">
                  <c:v>14.971680640000001</c:v>
                </c:pt>
                <c:pt idx="2002">
                  <c:v>15.047519680000001</c:v>
                </c:pt>
                <c:pt idx="2003">
                  <c:v>14.98415947</c:v>
                </c:pt>
                <c:pt idx="2004">
                  <c:v>14.98415947</c:v>
                </c:pt>
                <c:pt idx="2005">
                  <c:v>15.046559329999999</c:v>
                </c:pt>
                <c:pt idx="2006">
                  <c:v>15.046559329999999</c:v>
                </c:pt>
                <c:pt idx="2007">
                  <c:v>14.96928024</c:v>
                </c:pt>
                <c:pt idx="2008">
                  <c:v>14.9673605</c:v>
                </c:pt>
                <c:pt idx="2009">
                  <c:v>15.05183983</c:v>
                </c:pt>
                <c:pt idx="2010">
                  <c:v>15.05183983</c:v>
                </c:pt>
                <c:pt idx="2011">
                  <c:v>14.9673605</c:v>
                </c:pt>
                <c:pt idx="2012">
                  <c:v>14.98079967</c:v>
                </c:pt>
                <c:pt idx="2013">
                  <c:v>15.04223919</c:v>
                </c:pt>
                <c:pt idx="2014">
                  <c:v>14.96304035</c:v>
                </c:pt>
                <c:pt idx="2015">
                  <c:v>14.991359709999999</c:v>
                </c:pt>
                <c:pt idx="2016">
                  <c:v>14.991359709999999</c:v>
                </c:pt>
                <c:pt idx="2017">
                  <c:v>15.040320400000001</c:v>
                </c:pt>
                <c:pt idx="2018">
                  <c:v>14.958720209999999</c:v>
                </c:pt>
                <c:pt idx="2019">
                  <c:v>15.01439953</c:v>
                </c:pt>
                <c:pt idx="2020">
                  <c:v>15.01439953</c:v>
                </c:pt>
                <c:pt idx="2021">
                  <c:v>15.03264046</c:v>
                </c:pt>
                <c:pt idx="2022">
                  <c:v>14.939039230000001</c:v>
                </c:pt>
                <c:pt idx="2023">
                  <c:v>15.03023911</c:v>
                </c:pt>
                <c:pt idx="2024">
                  <c:v>15.02783966</c:v>
                </c:pt>
                <c:pt idx="2025">
                  <c:v>14.94528008</c:v>
                </c:pt>
                <c:pt idx="2026">
                  <c:v>14.94528008</c:v>
                </c:pt>
                <c:pt idx="2027">
                  <c:v>15.02160072</c:v>
                </c:pt>
                <c:pt idx="2028">
                  <c:v>15.01296043</c:v>
                </c:pt>
                <c:pt idx="2029">
                  <c:v>14.957759859999999</c:v>
                </c:pt>
                <c:pt idx="2030">
                  <c:v>14.957759859999999</c:v>
                </c:pt>
                <c:pt idx="2031">
                  <c:v>15.036000250000001</c:v>
                </c:pt>
                <c:pt idx="2032">
                  <c:v>14.958239560000001</c:v>
                </c:pt>
                <c:pt idx="2033">
                  <c:v>14.958239560000001</c:v>
                </c:pt>
                <c:pt idx="2034">
                  <c:v>15.03647995</c:v>
                </c:pt>
                <c:pt idx="2035">
                  <c:v>14.98703957</c:v>
                </c:pt>
                <c:pt idx="2036">
                  <c:v>14.98703957</c:v>
                </c:pt>
                <c:pt idx="2037">
                  <c:v>14.96640015</c:v>
                </c:pt>
                <c:pt idx="2038">
                  <c:v>15.05423927</c:v>
                </c:pt>
                <c:pt idx="2039">
                  <c:v>14.976479530000001</c:v>
                </c:pt>
                <c:pt idx="2040">
                  <c:v>14.976479530000001</c:v>
                </c:pt>
                <c:pt idx="2041">
                  <c:v>15.045120239999999</c:v>
                </c:pt>
                <c:pt idx="2042">
                  <c:v>14.96928024</c:v>
                </c:pt>
                <c:pt idx="2043">
                  <c:v>14.96928024</c:v>
                </c:pt>
                <c:pt idx="2044">
                  <c:v>14.980319980000001</c:v>
                </c:pt>
                <c:pt idx="2045">
                  <c:v>15.039360050000001</c:v>
                </c:pt>
                <c:pt idx="2046">
                  <c:v>14.9640007</c:v>
                </c:pt>
                <c:pt idx="2047">
                  <c:v>14.9640007</c:v>
                </c:pt>
                <c:pt idx="2048">
                  <c:v>14.98560047</c:v>
                </c:pt>
                <c:pt idx="2049">
                  <c:v>15.04848003</c:v>
                </c:pt>
                <c:pt idx="2050">
                  <c:v>14.95296001</c:v>
                </c:pt>
                <c:pt idx="2051">
                  <c:v>14.98415947</c:v>
                </c:pt>
                <c:pt idx="2052">
                  <c:v>15.049919129999999</c:v>
                </c:pt>
                <c:pt idx="2053">
                  <c:v>14.957279209999999</c:v>
                </c:pt>
                <c:pt idx="2054">
                  <c:v>14.957279209999999</c:v>
                </c:pt>
                <c:pt idx="2055">
                  <c:v>15.002881049999999</c:v>
                </c:pt>
                <c:pt idx="2056">
                  <c:v>15.045120239999999</c:v>
                </c:pt>
                <c:pt idx="2057">
                  <c:v>15.045120239999999</c:v>
                </c:pt>
                <c:pt idx="2058">
                  <c:v>14.958720209999999</c:v>
                </c:pt>
                <c:pt idx="2059">
                  <c:v>15.035039899999999</c:v>
                </c:pt>
                <c:pt idx="2060">
                  <c:v>15.035039899999999</c:v>
                </c:pt>
                <c:pt idx="2061">
                  <c:v>14.95055962</c:v>
                </c:pt>
                <c:pt idx="2062">
                  <c:v>15.019680019999999</c:v>
                </c:pt>
                <c:pt idx="2063">
                  <c:v>15.02496052</c:v>
                </c:pt>
                <c:pt idx="2064">
                  <c:v>15.02496052</c:v>
                </c:pt>
                <c:pt idx="2065">
                  <c:v>14.94144058</c:v>
                </c:pt>
                <c:pt idx="2066">
                  <c:v>15.03071976</c:v>
                </c:pt>
                <c:pt idx="2067">
                  <c:v>15.03071976</c:v>
                </c:pt>
                <c:pt idx="2068">
                  <c:v>14.95199966</c:v>
                </c:pt>
                <c:pt idx="2069">
                  <c:v>15.02783966</c:v>
                </c:pt>
                <c:pt idx="2070">
                  <c:v>15.02783966</c:v>
                </c:pt>
                <c:pt idx="2071">
                  <c:v>15.01103973</c:v>
                </c:pt>
                <c:pt idx="2072">
                  <c:v>14.95680046</c:v>
                </c:pt>
                <c:pt idx="2073">
                  <c:v>15.0374403</c:v>
                </c:pt>
                <c:pt idx="2074">
                  <c:v>15.0374403</c:v>
                </c:pt>
                <c:pt idx="2075">
                  <c:v>14.996640210000001</c:v>
                </c:pt>
                <c:pt idx="2076">
                  <c:v>14.97840023</c:v>
                </c:pt>
                <c:pt idx="2077">
                  <c:v>15.04895973</c:v>
                </c:pt>
                <c:pt idx="2078">
                  <c:v>14.976960180000001</c:v>
                </c:pt>
                <c:pt idx="2079">
                  <c:v>14.96928024</c:v>
                </c:pt>
                <c:pt idx="2080">
                  <c:v>14.96928024</c:v>
                </c:pt>
                <c:pt idx="2081">
                  <c:v>15.05615997</c:v>
                </c:pt>
                <c:pt idx="2082">
                  <c:v>14.976479530000001</c:v>
                </c:pt>
                <c:pt idx="2083">
                  <c:v>14.98176003</c:v>
                </c:pt>
                <c:pt idx="2084">
                  <c:v>14.98176003</c:v>
                </c:pt>
                <c:pt idx="2085">
                  <c:v>15.045120239999999</c:v>
                </c:pt>
                <c:pt idx="2086">
                  <c:v>14.9654398</c:v>
                </c:pt>
                <c:pt idx="2087">
                  <c:v>14.991359709999999</c:v>
                </c:pt>
                <c:pt idx="2088">
                  <c:v>15.04223919</c:v>
                </c:pt>
                <c:pt idx="2089">
                  <c:v>14.959680560000001</c:v>
                </c:pt>
                <c:pt idx="2090">
                  <c:v>14.959680560000001</c:v>
                </c:pt>
                <c:pt idx="2091">
                  <c:v>14.99615955</c:v>
                </c:pt>
                <c:pt idx="2092">
                  <c:v>15.039360050000001</c:v>
                </c:pt>
                <c:pt idx="2093">
                  <c:v>15.039360050000001</c:v>
                </c:pt>
                <c:pt idx="2094">
                  <c:v>15.02207947</c:v>
                </c:pt>
                <c:pt idx="2095">
                  <c:v>15.03887939</c:v>
                </c:pt>
                <c:pt idx="2096">
                  <c:v>15.03887939</c:v>
                </c:pt>
                <c:pt idx="2097">
                  <c:v>14.948639869999999</c:v>
                </c:pt>
                <c:pt idx="2098">
                  <c:v>15.024000170000001</c:v>
                </c:pt>
                <c:pt idx="2099">
                  <c:v>14.73744011</c:v>
                </c:pt>
                <c:pt idx="2100">
                  <c:v>14.73744011</c:v>
                </c:pt>
                <c:pt idx="2101">
                  <c:v>6.9355201700000002</c:v>
                </c:pt>
                <c:pt idx="2102">
                  <c:v>0</c:v>
                </c:pt>
                <c:pt idx="2103">
                  <c:v>1.4400000000000001E-3</c:v>
                </c:pt>
                <c:pt idx="2104">
                  <c:v>1.4400000000000001E-3</c:v>
                </c:pt>
                <c:pt idx="2105">
                  <c:v>2.8800000000000002E-3</c:v>
                </c:pt>
                <c:pt idx="2106">
                  <c:v>2.8800000000000002E-3</c:v>
                </c:pt>
                <c:pt idx="2107">
                  <c:v>3.3600000000000001E-3</c:v>
                </c:pt>
                <c:pt idx="2108">
                  <c:v>4.7999999999999996E-3</c:v>
                </c:pt>
                <c:pt idx="2109">
                  <c:v>3.8400000000000001E-3</c:v>
                </c:pt>
                <c:pt idx="2110">
                  <c:v>3.8400000000000001E-3</c:v>
                </c:pt>
                <c:pt idx="2111">
                  <c:v>4.3200000000000001E-3</c:v>
                </c:pt>
                <c:pt idx="2112">
                  <c:v>5.28E-3</c:v>
                </c:pt>
                <c:pt idx="2113">
                  <c:v>4.3200000000000001E-3</c:v>
                </c:pt>
                <c:pt idx="2114">
                  <c:v>4.7999999999999996E-3</c:v>
                </c:pt>
                <c:pt idx="2115">
                  <c:v>2.3999999999999998E-3</c:v>
                </c:pt>
                <c:pt idx="2116">
                  <c:v>2.3999999999999998E-3</c:v>
                </c:pt>
                <c:pt idx="2117">
                  <c:v>2.8800000000000002E-3</c:v>
                </c:pt>
                <c:pt idx="2118">
                  <c:v>3.3600000000000001E-3</c:v>
                </c:pt>
                <c:pt idx="2119">
                  <c:v>4.3200000000000001E-3</c:v>
                </c:pt>
                <c:pt idx="2120">
                  <c:v>4.3200000000000001E-3</c:v>
                </c:pt>
                <c:pt idx="2121">
                  <c:v>1.92E-3</c:v>
                </c:pt>
                <c:pt idx="2122">
                  <c:v>1.92E-3</c:v>
                </c:pt>
                <c:pt idx="2123">
                  <c:v>1.92E-3</c:v>
                </c:pt>
                <c:pt idx="2124">
                  <c:v>1.92E-3</c:v>
                </c:pt>
                <c:pt idx="2125">
                  <c:v>1.92E-3</c:v>
                </c:pt>
                <c:pt idx="2126">
                  <c:v>1.92E-3</c:v>
                </c:pt>
                <c:pt idx="2127">
                  <c:v>9.6000000000000002E-4</c:v>
                </c:pt>
                <c:pt idx="2128">
                  <c:v>2.3999999999999998E-3</c:v>
                </c:pt>
                <c:pt idx="2129">
                  <c:v>2.8800000000000002E-3</c:v>
                </c:pt>
                <c:pt idx="2130">
                  <c:v>2.8800000000000002E-3</c:v>
                </c:pt>
                <c:pt idx="2131">
                  <c:v>1.92E-3</c:v>
                </c:pt>
                <c:pt idx="2132">
                  <c:v>-4.8000000000000001E-4</c:v>
                </c:pt>
                <c:pt idx="2133">
                  <c:v>-4.8000000000000001E-4</c:v>
                </c:pt>
                <c:pt idx="2134">
                  <c:v>1.4400000000000001E-3</c:v>
                </c:pt>
                <c:pt idx="2135">
                  <c:v>9.6000000000000002E-4</c:v>
                </c:pt>
                <c:pt idx="2136">
                  <c:v>9.6000000000000002E-4</c:v>
                </c:pt>
                <c:pt idx="2137">
                  <c:v>4.8000000000000001E-4</c:v>
                </c:pt>
                <c:pt idx="2138">
                  <c:v>1.4400000000000001E-3</c:v>
                </c:pt>
                <c:pt idx="2139">
                  <c:v>4.8000000000000001E-4</c:v>
                </c:pt>
                <c:pt idx="2140">
                  <c:v>4.8000000000000001E-4</c:v>
                </c:pt>
                <c:pt idx="2141">
                  <c:v>-9.6000000000000002E-4</c:v>
                </c:pt>
                <c:pt idx="2142">
                  <c:v>0</c:v>
                </c:pt>
                <c:pt idx="2143">
                  <c:v>0</c:v>
                </c:pt>
                <c:pt idx="2144">
                  <c:v>0</c:v>
                </c:pt>
                <c:pt idx="2145">
                  <c:v>0</c:v>
                </c:pt>
                <c:pt idx="2146">
                  <c:v>0</c:v>
                </c:pt>
                <c:pt idx="2147">
                  <c:v>0</c:v>
                </c:pt>
                <c:pt idx="2148">
                  <c:v>-4.8000000000000001E-4</c:v>
                </c:pt>
                <c:pt idx="2149">
                  <c:v>-4.8000000000000001E-4</c:v>
                </c:pt>
                <c:pt idx="2150">
                  <c:v>4.8000000000000001E-4</c:v>
                </c:pt>
                <c:pt idx="2151">
                  <c:v>0</c:v>
                </c:pt>
                <c:pt idx="2152">
                  <c:v>-4.8000000000000001E-4</c:v>
                </c:pt>
                <c:pt idx="2153">
                  <c:v>-4.8000000000000001E-4</c:v>
                </c:pt>
                <c:pt idx="2154">
                  <c:v>4.8000000000000001E-4</c:v>
                </c:pt>
                <c:pt idx="2155">
                  <c:v>4.8000000000000001E-4</c:v>
                </c:pt>
                <c:pt idx="2156">
                  <c:v>4.8000000000000001E-4</c:v>
                </c:pt>
                <c:pt idx="2157">
                  <c:v>0</c:v>
                </c:pt>
                <c:pt idx="2158">
                  <c:v>0</c:v>
                </c:pt>
                <c:pt idx="2159">
                  <c:v>0</c:v>
                </c:pt>
                <c:pt idx="2160">
                  <c:v>-4.8000000000000001E-4</c:v>
                </c:pt>
                <c:pt idx="2161">
                  <c:v>4.8000000000000001E-4</c:v>
                </c:pt>
                <c:pt idx="2162">
                  <c:v>0</c:v>
                </c:pt>
                <c:pt idx="2163">
                  <c:v>0</c:v>
                </c:pt>
                <c:pt idx="2164">
                  <c:v>4.8000000000000001E-4</c:v>
                </c:pt>
                <c:pt idx="2165">
                  <c:v>0</c:v>
                </c:pt>
                <c:pt idx="2166">
                  <c:v>-4.8000000000000001E-4</c:v>
                </c:pt>
                <c:pt idx="2167">
                  <c:v>-4.8000000000000001E-4</c:v>
                </c:pt>
                <c:pt idx="2168">
                  <c:v>4.8000000000000001E-4</c:v>
                </c:pt>
                <c:pt idx="2169">
                  <c:v>4.8000000000000001E-4</c:v>
                </c:pt>
                <c:pt idx="2170">
                  <c:v>0</c:v>
                </c:pt>
                <c:pt idx="2171">
                  <c:v>0</c:v>
                </c:pt>
                <c:pt idx="2172">
                  <c:v>0</c:v>
                </c:pt>
                <c:pt idx="2173">
                  <c:v>0</c:v>
                </c:pt>
                <c:pt idx="2174">
                  <c:v>9.6000000000000002E-4</c:v>
                </c:pt>
                <c:pt idx="2175">
                  <c:v>4.8000000000000001E-4</c:v>
                </c:pt>
                <c:pt idx="2176">
                  <c:v>4.8000000000000001E-4</c:v>
                </c:pt>
                <c:pt idx="2177">
                  <c:v>-4.8000000000000001E-4</c:v>
                </c:pt>
                <c:pt idx="2178">
                  <c:v>4.8000000000000001E-4</c:v>
                </c:pt>
                <c:pt idx="2179">
                  <c:v>4.8000000000000001E-4</c:v>
                </c:pt>
                <c:pt idx="2180">
                  <c:v>4.8000000000000001E-4</c:v>
                </c:pt>
                <c:pt idx="2181">
                  <c:v>0</c:v>
                </c:pt>
                <c:pt idx="2182">
                  <c:v>0</c:v>
                </c:pt>
                <c:pt idx="2183">
                  <c:v>0</c:v>
                </c:pt>
                <c:pt idx="2184">
                  <c:v>0</c:v>
                </c:pt>
                <c:pt idx="2185">
                  <c:v>4.8000000000000001E-4</c:v>
                </c:pt>
                <c:pt idx="2186">
                  <c:v>4.8000000000000001E-4</c:v>
                </c:pt>
                <c:pt idx="2187">
                  <c:v>4.8000000000000001E-4</c:v>
                </c:pt>
                <c:pt idx="2188">
                  <c:v>0</c:v>
                </c:pt>
                <c:pt idx="2189">
                  <c:v>0</c:v>
                </c:pt>
                <c:pt idx="2190">
                  <c:v>0</c:v>
                </c:pt>
                <c:pt idx="2191">
                  <c:v>-4.8000000000000001E-4</c:v>
                </c:pt>
                <c:pt idx="2192">
                  <c:v>0</c:v>
                </c:pt>
                <c:pt idx="2193">
                  <c:v>0</c:v>
                </c:pt>
                <c:pt idx="2194">
                  <c:v>0</c:v>
                </c:pt>
                <c:pt idx="2195">
                  <c:v>0</c:v>
                </c:pt>
                <c:pt idx="2196">
                  <c:v>0</c:v>
                </c:pt>
                <c:pt idx="2197">
                  <c:v>0</c:v>
                </c:pt>
                <c:pt idx="2198">
                  <c:v>0</c:v>
                </c:pt>
                <c:pt idx="2199">
                  <c:v>0</c:v>
                </c:pt>
                <c:pt idx="2200">
                  <c:v>0</c:v>
                </c:pt>
                <c:pt idx="2201">
                  <c:v>-4.8000000000000001E-4</c:v>
                </c:pt>
                <c:pt idx="2202">
                  <c:v>0</c:v>
                </c:pt>
                <c:pt idx="2203">
                  <c:v>4.8000000000000001E-4</c:v>
                </c:pt>
                <c:pt idx="2204">
                  <c:v>0</c:v>
                </c:pt>
                <c:pt idx="2205">
                  <c:v>0</c:v>
                </c:pt>
                <c:pt idx="2206">
                  <c:v>0</c:v>
                </c:pt>
                <c:pt idx="2207">
                  <c:v>0</c:v>
                </c:pt>
                <c:pt idx="2208">
                  <c:v>0</c:v>
                </c:pt>
                <c:pt idx="2209">
                  <c:v>0</c:v>
                </c:pt>
                <c:pt idx="2210">
                  <c:v>0</c:v>
                </c:pt>
                <c:pt idx="2211">
                  <c:v>0</c:v>
                </c:pt>
                <c:pt idx="2212">
                  <c:v>9.6000000000000002E-4</c:v>
                </c:pt>
                <c:pt idx="2213">
                  <c:v>0</c:v>
                </c:pt>
                <c:pt idx="2214">
                  <c:v>-9.6000000000000002E-4</c:v>
                </c:pt>
                <c:pt idx="2215">
                  <c:v>-1.4400000000000001E-3</c:v>
                </c:pt>
                <c:pt idx="2216">
                  <c:v>-1.4400000000000001E-3</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R$2:$R$4000</c:f>
              <c:numCache>
                <c:formatCode>0.0000</c:formatCode>
                <c:ptCount val="3999"/>
                <c:pt idx="0">
                  <c:v>-5.8197437290000001E-2</c:v>
                </c:pt>
                <c:pt idx="1">
                  <c:v>-5.8197437290000001E-2</c:v>
                </c:pt>
                <c:pt idx="2">
                  <c:v>-5.8197437290000001E-2</c:v>
                </c:pt>
                <c:pt idx="3">
                  <c:v>7.9358453800000006E-3</c:v>
                </c:pt>
                <c:pt idx="4">
                  <c:v>7.3463087099999999E-3</c:v>
                </c:pt>
                <c:pt idx="5">
                  <c:v>5.7899460800000004E-3</c:v>
                </c:pt>
                <c:pt idx="6">
                  <c:v>5.0040512099999998E-3</c:v>
                </c:pt>
                <c:pt idx="7">
                  <c:v>1.4827179900000001E-3</c:v>
                </c:pt>
                <c:pt idx="8">
                  <c:v>-7.0311310000000006E-5</c:v>
                </c:pt>
                <c:pt idx="9">
                  <c:v>6.7153749500000002E-3</c:v>
                </c:pt>
                <c:pt idx="10">
                  <c:v>6.7153749500000002E-3</c:v>
                </c:pt>
                <c:pt idx="11">
                  <c:v>1.0935003279999999E-2</c:v>
                </c:pt>
                <c:pt idx="12">
                  <c:v>1.0935003279999999E-2</c:v>
                </c:pt>
                <c:pt idx="13">
                  <c:v>1.0935003279999999E-2</c:v>
                </c:pt>
                <c:pt idx="14">
                  <c:v>1.424075317E-2</c:v>
                </c:pt>
                <c:pt idx="15">
                  <c:v>-2.4201868000000001E-4</c:v>
                </c:pt>
                <c:pt idx="16">
                  <c:v>-2.4201868000000001E-4</c:v>
                </c:pt>
                <c:pt idx="17">
                  <c:v>5.1248132999999994E-4</c:v>
                </c:pt>
                <c:pt idx="18">
                  <c:v>1.3117956160000001E-2</c:v>
                </c:pt>
                <c:pt idx="19">
                  <c:v>-8.3887939500000008E-3</c:v>
                </c:pt>
                <c:pt idx="20">
                  <c:v>4.1400077819999999E-2</c:v>
                </c:pt>
                <c:pt idx="21">
                  <c:v>1.466230202E-2</c:v>
                </c:pt>
                <c:pt idx="22">
                  <c:v>1.466230202E-2</c:v>
                </c:pt>
                <c:pt idx="23">
                  <c:v>-3.9544386900000001E-3</c:v>
                </c:pt>
                <c:pt idx="24">
                  <c:v>1.8582086559999999E-2</c:v>
                </c:pt>
                <c:pt idx="25">
                  <c:v>2.685475159E-2</c:v>
                </c:pt>
                <c:pt idx="26">
                  <c:v>2.685475159E-2</c:v>
                </c:pt>
                <c:pt idx="27">
                  <c:v>2.8542047499999997E-2</c:v>
                </c:pt>
                <c:pt idx="28">
                  <c:v>5.0156006800000002E-3</c:v>
                </c:pt>
                <c:pt idx="29">
                  <c:v>-8.8357677500000009E-3</c:v>
                </c:pt>
                <c:pt idx="30">
                  <c:v>5.4215568540000002E-2</c:v>
                </c:pt>
                <c:pt idx="31">
                  <c:v>-1.7886104580000003E-2</c:v>
                </c:pt>
                <c:pt idx="32">
                  <c:v>-1.7886104580000003E-2</c:v>
                </c:pt>
                <c:pt idx="33">
                  <c:v>-5.4728879900000004E-3</c:v>
                </c:pt>
                <c:pt idx="34">
                  <c:v>2.121348E-2</c:v>
                </c:pt>
                <c:pt idx="35">
                  <c:v>-3.8344257350000001E-2</c:v>
                </c:pt>
                <c:pt idx="36">
                  <c:v>-3.8344257350000001E-2</c:v>
                </c:pt>
                <c:pt idx="37">
                  <c:v>3.7803169250000004E-2</c:v>
                </c:pt>
                <c:pt idx="38">
                  <c:v>-1.1048734659999998E-2</c:v>
                </c:pt>
                <c:pt idx="39">
                  <c:v>-1.1048734659999998E-2</c:v>
                </c:pt>
                <c:pt idx="40">
                  <c:v>1.9565261840000001E-2</c:v>
                </c:pt>
                <c:pt idx="41">
                  <c:v>5.2029502870000001E-2</c:v>
                </c:pt>
                <c:pt idx="42">
                  <c:v>1.0951830859999999E-2</c:v>
                </c:pt>
                <c:pt idx="43">
                  <c:v>1.0951830859999999E-2</c:v>
                </c:pt>
                <c:pt idx="44">
                  <c:v>2.859755898E-2</c:v>
                </c:pt>
                <c:pt idx="45">
                  <c:v>2.859755898E-2</c:v>
                </c:pt>
                <c:pt idx="46">
                  <c:v>3.0652606959999999E-2</c:v>
                </c:pt>
                <c:pt idx="47">
                  <c:v>-5.9268836980000003E-2</c:v>
                </c:pt>
                <c:pt idx="48">
                  <c:v>-2.39357615E-3</c:v>
                </c:pt>
                <c:pt idx="49">
                  <c:v>-3.9047050480000005E-2</c:v>
                </c:pt>
                <c:pt idx="50">
                  <c:v>-3.9047050480000005E-2</c:v>
                </c:pt>
                <c:pt idx="51">
                  <c:v>-6.8489555359999996E-2</c:v>
                </c:pt>
                <c:pt idx="52">
                  <c:v>4.707483673E-2</c:v>
                </c:pt>
                <c:pt idx="53">
                  <c:v>4.707483673E-2</c:v>
                </c:pt>
                <c:pt idx="54">
                  <c:v>1.5690450670000002E-2</c:v>
                </c:pt>
                <c:pt idx="55">
                  <c:v>1.456665039E-2</c:v>
                </c:pt>
                <c:pt idx="56">
                  <c:v>1.456665039E-2</c:v>
                </c:pt>
                <c:pt idx="57">
                  <c:v>7.6140632599999997E-3</c:v>
                </c:pt>
                <c:pt idx="58">
                  <c:v>1.754812813E-2</c:v>
                </c:pt>
                <c:pt idx="59">
                  <c:v>-2.8115610119999999E-2</c:v>
                </c:pt>
                <c:pt idx="60">
                  <c:v>-2.8115610119999999E-2</c:v>
                </c:pt>
                <c:pt idx="61">
                  <c:v>-1.4497880939999999E-2</c:v>
                </c:pt>
                <c:pt idx="62">
                  <c:v>5.0416007999999998E-2</c:v>
                </c:pt>
                <c:pt idx="63">
                  <c:v>4.7602279660000003E-2</c:v>
                </c:pt>
                <c:pt idx="64">
                  <c:v>-2.2453266140000001E-2</c:v>
                </c:pt>
                <c:pt idx="65">
                  <c:v>-1.4858809470000001E-2</c:v>
                </c:pt>
                <c:pt idx="66">
                  <c:v>-1.4858809470000001E-2</c:v>
                </c:pt>
                <c:pt idx="67">
                  <c:v>5.0326477049999999E-2</c:v>
                </c:pt>
                <c:pt idx="68">
                  <c:v>4.1064266199999998E-2</c:v>
                </c:pt>
                <c:pt idx="69">
                  <c:v>6.6209108000000007E-4</c:v>
                </c:pt>
                <c:pt idx="70">
                  <c:v>6.6209108000000007E-4</c:v>
                </c:pt>
                <c:pt idx="71">
                  <c:v>-3.7769680020000002E-2</c:v>
                </c:pt>
                <c:pt idx="72">
                  <c:v>-2.129713058E-2</c:v>
                </c:pt>
                <c:pt idx="73">
                  <c:v>-4.9770267489999999E-2</c:v>
                </c:pt>
                <c:pt idx="74">
                  <c:v>4.0793976799999992E-3</c:v>
                </c:pt>
                <c:pt idx="75">
                  <c:v>4.2333617200000003E-3</c:v>
                </c:pt>
                <c:pt idx="76">
                  <c:v>4.2333617200000003E-3</c:v>
                </c:pt>
                <c:pt idx="77">
                  <c:v>-3.5234237670000002E-2</c:v>
                </c:pt>
                <c:pt idx="78">
                  <c:v>-3.2634235380000001E-2</c:v>
                </c:pt>
                <c:pt idx="79">
                  <c:v>-6.9291824340000002E-2</c:v>
                </c:pt>
                <c:pt idx="80">
                  <c:v>-6.9291824340000002E-2</c:v>
                </c:pt>
                <c:pt idx="81">
                  <c:v>-4.7228164669999996E-2</c:v>
                </c:pt>
                <c:pt idx="82">
                  <c:v>-5.5676109309999999E-2</c:v>
                </c:pt>
                <c:pt idx="83">
                  <c:v>-5.5676109309999999E-2</c:v>
                </c:pt>
                <c:pt idx="84">
                  <c:v>-4.0818149570000004E-2</c:v>
                </c:pt>
                <c:pt idx="85">
                  <c:v>-1.8061161040000002E-2</c:v>
                </c:pt>
                <c:pt idx="86">
                  <c:v>9.4124448000000008E-4</c:v>
                </c:pt>
                <c:pt idx="87">
                  <c:v>9.4124448000000008E-4</c:v>
                </c:pt>
                <c:pt idx="88">
                  <c:v>-0.11394081879</c:v>
                </c:pt>
                <c:pt idx="89">
                  <c:v>-5.3926086429999999E-2</c:v>
                </c:pt>
                <c:pt idx="90">
                  <c:v>1.3827209499999999E-3</c:v>
                </c:pt>
                <c:pt idx="91">
                  <c:v>-9.5025344849999999E-2</c:v>
                </c:pt>
                <c:pt idx="92">
                  <c:v>-0.11074182129</c:v>
                </c:pt>
                <c:pt idx="93">
                  <c:v>-0.11074182129</c:v>
                </c:pt>
                <c:pt idx="94">
                  <c:v>-9.9493011470000003E-2</c:v>
                </c:pt>
                <c:pt idx="95">
                  <c:v>-5.4815406800000001E-2</c:v>
                </c:pt>
                <c:pt idx="96">
                  <c:v>-9.7144721980000001E-2</c:v>
                </c:pt>
                <c:pt idx="97">
                  <c:v>-9.7144721980000001E-2</c:v>
                </c:pt>
                <c:pt idx="98">
                  <c:v>-0.13161384582999999</c:v>
                </c:pt>
                <c:pt idx="99">
                  <c:v>-0.13521688843000002</c:v>
                </c:pt>
                <c:pt idx="100">
                  <c:v>-8.8364746090000001E-2</c:v>
                </c:pt>
                <c:pt idx="101">
                  <c:v>-8.9680969239999991E-2</c:v>
                </c:pt>
                <c:pt idx="102">
                  <c:v>-0.11550301361</c:v>
                </c:pt>
                <c:pt idx="103">
                  <c:v>-0.11550301361</c:v>
                </c:pt>
                <c:pt idx="104">
                  <c:v>-0.10653135681000001</c:v>
                </c:pt>
                <c:pt idx="105">
                  <c:v>-0.11655727385999999</c:v>
                </c:pt>
                <c:pt idx="106">
                  <c:v>-0.16577297974000002</c:v>
                </c:pt>
                <c:pt idx="107">
                  <c:v>-0.16577297974000002</c:v>
                </c:pt>
                <c:pt idx="108">
                  <c:v>-0.23393881225999999</c:v>
                </c:pt>
                <c:pt idx="109">
                  <c:v>-0.1715534668</c:v>
                </c:pt>
                <c:pt idx="110">
                  <c:v>-0.1715534668</c:v>
                </c:pt>
                <c:pt idx="111">
                  <c:v>-0.15054205322000003</c:v>
                </c:pt>
                <c:pt idx="112">
                  <c:v>-0.25825811768000001</c:v>
                </c:pt>
                <c:pt idx="113">
                  <c:v>-0.28311981200999997</c:v>
                </c:pt>
                <c:pt idx="114">
                  <c:v>-0.28311981200999997</c:v>
                </c:pt>
                <c:pt idx="115">
                  <c:v>-0.26861114502</c:v>
                </c:pt>
                <c:pt idx="116">
                  <c:v>-0.25951208496</c:v>
                </c:pt>
                <c:pt idx="117">
                  <c:v>-0.25951208496</c:v>
                </c:pt>
                <c:pt idx="118">
                  <c:v>-0.25738317870999999</c:v>
                </c:pt>
                <c:pt idx="119">
                  <c:v>-0.17460185242000001</c:v>
                </c:pt>
                <c:pt idx="120">
                  <c:v>-0.17460185242000001</c:v>
                </c:pt>
                <c:pt idx="121">
                  <c:v>-0.11531758118</c:v>
                </c:pt>
                <c:pt idx="122">
                  <c:v>-8.6201576230000007E-2</c:v>
                </c:pt>
                <c:pt idx="123">
                  <c:v>-8.6201576230000007E-2</c:v>
                </c:pt>
                <c:pt idx="124">
                  <c:v>-0.12518141936999999</c:v>
                </c:pt>
                <c:pt idx="125">
                  <c:v>-0.17740039063000002</c:v>
                </c:pt>
                <c:pt idx="126">
                  <c:v>-0.1704846344</c:v>
                </c:pt>
                <c:pt idx="127">
                  <c:v>-0.26883663940000002</c:v>
                </c:pt>
                <c:pt idx="128">
                  <c:v>-0.21824935912999999</c:v>
                </c:pt>
                <c:pt idx="129">
                  <c:v>-0.20896626282</c:v>
                </c:pt>
                <c:pt idx="130">
                  <c:v>-0.20896626282</c:v>
                </c:pt>
                <c:pt idx="131">
                  <c:v>-0.18334710693</c:v>
                </c:pt>
                <c:pt idx="132">
                  <c:v>-0.27878506470000003</c:v>
                </c:pt>
                <c:pt idx="133">
                  <c:v>-0.27878506470000003</c:v>
                </c:pt>
                <c:pt idx="134">
                  <c:v>-0.1802260437</c:v>
                </c:pt>
                <c:pt idx="135">
                  <c:v>-0.15794828795999999</c:v>
                </c:pt>
                <c:pt idx="136">
                  <c:v>-0.19411790466000001</c:v>
                </c:pt>
                <c:pt idx="137">
                  <c:v>-0.2657762146</c:v>
                </c:pt>
                <c:pt idx="138">
                  <c:v>-0.32870431518999998</c:v>
                </c:pt>
                <c:pt idx="139">
                  <c:v>-0.39201751708999999</c:v>
                </c:pt>
                <c:pt idx="140">
                  <c:v>-0.39201751708999999</c:v>
                </c:pt>
                <c:pt idx="141">
                  <c:v>-0.38220941162000005</c:v>
                </c:pt>
                <c:pt idx="142">
                  <c:v>-0.34302841186999999</c:v>
                </c:pt>
                <c:pt idx="143">
                  <c:v>-0.34302841186999999</c:v>
                </c:pt>
                <c:pt idx="144">
                  <c:v>-0.31064315795999997</c:v>
                </c:pt>
                <c:pt idx="145">
                  <c:v>-0.27538656615999996</c:v>
                </c:pt>
                <c:pt idx="146">
                  <c:v>-0.27538656615999996</c:v>
                </c:pt>
                <c:pt idx="147">
                  <c:v>-0.35768923949999998</c:v>
                </c:pt>
                <c:pt idx="148">
                  <c:v>-0.25899349976000002</c:v>
                </c:pt>
                <c:pt idx="149">
                  <c:v>-0.18667608643</c:v>
                </c:pt>
                <c:pt idx="150">
                  <c:v>-0.18667608643</c:v>
                </c:pt>
                <c:pt idx="151">
                  <c:v>-0.10017038727000001</c:v>
                </c:pt>
                <c:pt idx="152">
                  <c:v>-0.21612094116</c:v>
                </c:pt>
                <c:pt idx="153">
                  <c:v>-0.3234932251</c:v>
                </c:pt>
                <c:pt idx="154">
                  <c:v>-0.34430523682000003</c:v>
                </c:pt>
                <c:pt idx="155">
                  <c:v>-0.17513034057999999</c:v>
                </c:pt>
                <c:pt idx="156">
                  <c:v>-0.17513034057999999</c:v>
                </c:pt>
                <c:pt idx="157">
                  <c:v>-0.14545344542999999</c:v>
                </c:pt>
                <c:pt idx="158">
                  <c:v>-0.25423585510000002</c:v>
                </c:pt>
                <c:pt idx="159">
                  <c:v>-0.22394636535999998</c:v>
                </c:pt>
                <c:pt idx="160">
                  <c:v>-0.22394636535999998</c:v>
                </c:pt>
                <c:pt idx="161">
                  <c:v>-0.20811238098000001</c:v>
                </c:pt>
                <c:pt idx="162">
                  <c:v>-0.18702468872</c:v>
                </c:pt>
                <c:pt idx="163">
                  <c:v>-0.10053861237</c:v>
                </c:pt>
                <c:pt idx="164">
                  <c:v>-0.12538948059000002</c:v>
                </c:pt>
                <c:pt idx="165">
                  <c:v>-0.12644413757</c:v>
                </c:pt>
                <c:pt idx="166">
                  <c:v>-0.12644413757</c:v>
                </c:pt>
                <c:pt idx="167">
                  <c:v>-0.16868298340000001</c:v>
                </c:pt>
                <c:pt idx="168">
                  <c:v>-7.8337669370000002E-2</c:v>
                </c:pt>
                <c:pt idx="169">
                  <c:v>-6.3630485530000003E-2</c:v>
                </c:pt>
                <c:pt idx="170">
                  <c:v>-6.3630485530000003E-2</c:v>
                </c:pt>
                <c:pt idx="171">
                  <c:v>-7.1494400020000001E-2</c:v>
                </c:pt>
                <c:pt idx="172">
                  <c:v>-0.18357685852</c:v>
                </c:pt>
                <c:pt idx="173">
                  <c:v>-0.18357685852</c:v>
                </c:pt>
                <c:pt idx="174">
                  <c:v>-6.9771125789999999E-2</c:v>
                </c:pt>
                <c:pt idx="175">
                  <c:v>1.672021294E-2</c:v>
                </c:pt>
                <c:pt idx="176">
                  <c:v>-3.0406097410000003E-2</c:v>
                </c:pt>
                <c:pt idx="177">
                  <c:v>-3.0406097410000003E-2</c:v>
                </c:pt>
                <c:pt idx="178">
                  <c:v>-0.12509187317000001</c:v>
                </c:pt>
                <c:pt idx="179">
                  <c:v>-9.577648926E-2</c:v>
                </c:pt>
                <c:pt idx="180">
                  <c:v>-0.23442619324</c:v>
                </c:pt>
                <c:pt idx="181">
                  <c:v>-0.23433686829</c:v>
                </c:pt>
                <c:pt idx="182">
                  <c:v>-0.11316703796000001</c:v>
                </c:pt>
                <c:pt idx="183">
                  <c:v>-0.11316703796000001</c:v>
                </c:pt>
                <c:pt idx="184">
                  <c:v>-0.17278346252000001</c:v>
                </c:pt>
                <c:pt idx="185">
                  <c:v>-0.24315042113999999</c:v>
                </c:pt>
                <c:pt idx="186">
                  <c:v>-0.30776010131999998</c:v>
                </c:pt>
                <c:pt idx="187">
                  <c:v>-0.30776010131999998</c:v>
                </c:pt>
                <c:pt idx="188">
                  <c:v>-0.14746995543999999</c:v>
                </c:pt>
                <c:pt idx="189">
                  <c:v>-5.7311088560000001E-2</c:v>
                </c:pt>
                <c:pt idx="190">
                  <c:v>-6.7601890560000003E-2</c:v>
                </c:pt>
                <c:pt idx="191">
                  <c:v>-0.10416644287</c:v>
                </c:pt>
                <c:pt idx="192">
                  <c:v>-3.4398429870000004E-2</c:v>
                </c:pt>
                <c:pt idx="193">
                  <c:v>-3.4398429870000004E-2</c:v>
                </c:pt>
                <c:pt idx="194">
                  <c:v>-0.11681807709</c:v>
                </c:pt>
                <c:pt idx="195">
                  <c:v>-0.13091903687000001</c:v>
                </c:pt>
                <c:pt idx="196">
                  <c:v>-6.1510871889999999E-2</c:v>
                </c:pt>
                <c:pt idx="197">
                  <c:v>-6.1510871889999999E-2</c:v>
                </c:pt>
                <c:pt idx="198">
                  <c:v>-1.7858001710000002E-2</c:v>
                </c:pt>
                <c:pt idx="199">
                  <c:v>-2.5473205999999998E-3</c:v>
                </c:pt>
                <c:pt idx="200">
                  <c:v>7.0663047789999989E-2</c:v>
                </c:pt>
                <c:pt idx="201">
                  <c:v>4.3708457950000001E-2</c:v>
                </c:pt>
                <c:pt idx="202">
                  <c:v>-0.11148166656</c:v>
                </c:pt>
                <c:pt idx="203">
                  <c:v>-4.6075782779999998E-2</c:v>
                </c:pt>
                <c:pt idx="204">
                  <c:v>-4.6075782779999998E-2</c:v>
                </c:pt>
                <c:pt idx="205">
                  <c:v>-0.12751518249999999</c:v>
                </c:pt>
                <c:pt idx="206">
                  <c:v>-0.20844245910999998</c:v>
                </c:pt>
                <c:pt idx="207">
                  <c:v>-0.20844245910999998</c:v>
                </c:pt>
                <c:pt idx="208">
                  <c:v>-0.11830418396</c:v>
                </c:pt>
                <c:pt idx="209">
                  <c:v>-0.23108818053999999</c:v>
                </c:pt>
                <c:pt idx="210">
                  <c:v>-0.34413946533000001</c:v>
                </c:pt>
                <c:pt idx="211">
                  <c:v>-0.34660687256</c:v>
                </c:pt>
                <c:pt idx="212">
                  <c:v>-0.25667474364999998</c:v>
                </c:pt>
                <c:pt idx="213">
                  <c:v>-0.14246043395999999</c:v>
                </c:pt>
                <c:pt idx="214">
                  <c:v>-0.14246043395999999</c:v>
                </c:pt>
                <c:pt idx="215">
                  <c:v>-9.1679534909999999E-2</c:v>
                </c:pt>
                <c:pt idx="216">
                  <c:v>0.15049169922</c:v>
                </c:pt>
                <c:pt idx="217">
                  <c:v>0.39079403687000003</c:v>
                </c:pt>
                <c:pt idx="218">
                  <c:v>0.39079403687000003</c:v>
                </c:pt>
                <c:pt idx="219">
                  <c:v>0.76630944824000002</c:v>
                </c:pt>
                <c:pt idx="220">
                  <c:v>0.76630944824000002</c:v>
                </c:pt>
                <c:pt idx="221">
                  <c:v>0.63874694824</c:v>
                </c:pt>
                <c:pt idx="222">
                  <c:v>0.66180261229999993</c:v>
                </c:pt>
                <c:pt idx="223">
                  <c:v>0.77107177733999999</c:v>
                </c:pt>
                <c:pt idx="224">
                  <c:v>0.77107177733999999</c:v>
                </c:pt>
                <c:pt idx="225">
                  <c:v>0.59785229491999992</c:v>
                </c:pt>
                <c:pt idx="226">
                  <c:v>0.27137707519999998</c:v>
                </c:pt>
                <c:pt idx="227">
                  <c:v>0.11414408111999999</c:v>
                </c:pt>
                <c:pt idx="228">
                  <c:v>0.21085838318</c:v>
                </c:pt>
                <c:pt idx="229">
                  <c:v>-1.5007977489999999E-2</c:v>
                </c:pt>
                <c:pt idx="230">
                  <c:v>-1.5007977489999999E-2</c:v>
                </c:pt>
                <c:pt idx="231">
                  <c:v>-0.21593173218</c:v>
                </c:pt>
                <c:pt idx="232">
                  <c:v>-0.33878808593999998</c:v>
                </c:pt>
                <c:pt idx="233">
                  <c:v>-0.46639636230000003</c:v>
                </c:pt>
                <c:pt idx="234">
                  <c:v>-0.46639636230000003</c:v>
                </c:pt>
                <c:pt idx="235">
                  <c:v>-0.62415014648</c:v>
                </c:pt>
                <c:pt idx="236">
                  <c:v>-0.42947329711999999</c:v>
                </c:pt>
                <c:pt idx="237">
                  <c:v>0.36084609984999999</c:v>
                </c:pt>
                <c:pt idx="238">
                  <c:v>0.63361480713000007</c:v>
                </c:pt>
                <c:pt idx="239">
                  <c:v>0.24935408019999999</c:v>
                </c:pt>
                <c:pt idx="240">
                  <c:v>-0.33676879882999999</c:v>
                </c:pt>
                <c:pt idx="241">
                  <c:v>-0.33676879882999999</c:v>
                </c:pt>
                <c:pt idx="242">
                  <c:v>-0.24163998412999999</c:v>
                </c:pt>
                <c:pt idx="243">
                  <c:v>0.26334564209</c:v>
                </c:pt>
                <c:pt idx="244">
                  <c:v>0.26334564209</c:v>
                </c:pt>
                <c:pt idx="245">
                  <c:v>0.44812582397</c:v>
                </c:pt>
                <c:pt idx="246">
                  <c:v>-5.0822174070000004E-2</c:v>
                </c:pt>
                <c:pt idx="247">
                  <c:v>-5.0822174070000004E-2</c:v>
                </c:pt>
                <c:pt idx="248">
                  <c:v>1.404358864E-2</c:v>
                </c:pt>
                <c:pt idx="249">
                  <c:v>5.6721721650000001E-2</c:v>
                </c:pt>
                <c:pt idx="250">
                  <c:v>5.012160492E-2</c:v>
                </c:pt>
                <c:pt idx="251">
                  <c:v>5.012160492E-2</c:v>
                </c:pt>
                <c:pt idx="252">
                  <c:v>-7.0856910709999998E-2</c:v>
                </c:pt>
                <c:pt idx="253">
                  <c:v>-4.4178955079999999E-2</c:v>
                </c:pt>
                <c:pt idx="254">
                  <c:v>-4.4178955079999999E-2</c:v>
                </c:pt>
                <c:pt idx="255">
                  <c:v>4.159780884E-2</c:v>
                </c:pt>
                <c:pt idx="256">
                  <c:v>3.4044227599999997E-2</c:v>
                </c:pt>
                <c:pt idx="257">
                  <c:v>3.4044227599999997E-2</c:v>
                </c:pt>
                <c:pt idx="258">
                  <c:v>1.781720543E-2</c:v>
                </c:pt>
                <c:pt idx="259">
                  <c:v>6.2925731659999998E-2</c:v>
                </c:pt>
                <c:pt idx="260">
                  <c:v>4.8972309110000001E-2</c:v>
                </c:pt>
                <c:pt idx="261">
                  <c:v>4.8972309110000001E-2</c:v>
                </c:pt>
                <c:pt idx="262">
                  <c:v>5.3438781740000003E-2</c:v>
                </c:pt>
                <c:pt idx="263">
                  <c:v>5.8509284970000006E-2</c:v>
                </c:pt>
                <c:pt idx="264">
                  <c:v>5.8509284970000006E-2</c:v>
                </c:pt>
                <c:pt idx="265">
                  <c:v>0.12871842957000001</c:v>
                </c:pt>
                <c:pt idx="266">
                  <c:v>8.0514274599999991E-2</c:v>
                </c:pt>
                <c:pt idx="267">
                  <c:v>8.0514274599999991E-2</c:v>
                </c:pt>
                <c:pt idx="268">
                  <c:v>8.3359556200000001E-3</c:v>
                </c:pt>
                <c:pt idx="269">
                  <c:v>-4.9073547359999997E-2</c:v>
                </c:pt>
                <c:pt idx="270">
                  <c:v>2.045052528E-2</c:v>
                </c:pt>
                <c:pt idx="271">
                  <c:v>2.045052528E-2</c:v>
                </c:pt>
                <c:pt idx="272">
                  <c:v>1.708330345E-2</c:v>
                </c:pt>
                <c:pt idx="273">
                  <c:v>-5.3560886400000002E-3</c:v>
                </c:pt>
                <c:pt idx="274">
                  <c:v>0.12617210388</c:v>
                </c:pt>
                <c:pt idx="275">
                  <c:v>0.13634454346000002</c:v>
                </c:pt>
                <c:pt idx="276">
                  <c:v>0.10065153503</c:v>
                </c:pt>
                <c:pt idx="277">
                  <c:v>0.10065153503</c:v>
                </c:pt>
                <c:pt idx="278">
                  <c:v>0.14188179016000002</c:v>
                </c:pt>
                <c:pt idx="279">
                  <c:v>0.177828125</c:v>
                </c:pt>
                <c:pt idx="280">
                  <c:v>0.21384187317</c:v>
                </c:pt>
                <c:pt idx="281">
                  <c:v>0.21384187317</c:v>
                </c:pt>
                <c:pt idx="282">
                  <c:v>0.10616828918</c:v>
                </c:pt>
                <c:pt idx="283">
                  <c:v>0.11073551177999999</c:v>
                </c:pt>
                <c:pt idx="284">
                  <c:v>0.11073551177999999</c:v>
                </c:pt>
                <c:pt idx="285">
                  <c:v>0.13500755309999998</c:v>
                </c:pt>
                <c:pt idx="286">
                  <c:v>6.2044494630000002E-2</c:v>
                </c:pt>
                <c:pt idx="287">
                  <c:v>6.2044494630000002E-2</c:v>
                </c:pt>
                <c:pt idx="288">
                  <c:v>7.0444183350000009E-2</c:v>
                </c:pt>
                <c:pt idx="289">
                  <c:v>7.5103355410000003E-2</c:v>
                </c:pt>
                <c:pt idx="290">
                  <c:v>1.0580520600000001E-3</c:v>
                </c:pt>
                <c:pt idx="291">
                  <c:v>-1.379403687E-2</c:v>
                </c:pt>
                <c:pt idx="292">
                  <c:v>-3.6486995700000004E-2</c:v>
                </c:pt>
                <c:pt idx="293">
                  <c:v>-1.55972898E-3</c:v>
                </c:pt>
                <c:pt idx="294">
                  <c:v>-1.55972898E-3</c:v>
                </c:pt>
                <c:pt idx="295">
                  <c:v>4.7612922670000002E-2</c:v>
                </c:pt>
                <c:pt idx="296">
                  <c:v>9.601782989999999E-2</c:v>
                </c:pt>
                <c:pt idx="297">
                  <c:v>9.601782989999999E-2</c:v>
                </c:pt>
                <c:pt idx="298">
                  <c:v>0.12314421082</c:v>
                </c:pt>
                <c:pt idx="299">
                  <c:v>0.13955786133</c:v>
                </c:pt>
                <c:pt idx="300">
                  <c:v>0.16641503905999999</c:v>
                </c:pt>
                <c:pt idx="301">
                  <c:v>0.13200630187999998</c:v>
                </c:pt>
                <c:pt idx="302">
                  <c:v>0.15953506469999998</c:v>
                </c:pt>
                <c:pt idx="303">
                  <c:v>0.15017404174999999</c:v>
                </c:pt>
                <c:pt idx="304">
                  <c:v>0.15017404174999999</c:v>
                </c:pt>
                <c:pt idx="305">
                  <c:v>0.11670883942</c:v>
                </c:pt>
                <c:pt idx="306">
                  <c:v>0.16208847045999999</c:v>
                </c:pt>
                <c:pt idx="307">
                  <c:v>0.13722535706</c:v>
                </c:pt>
                <c:pt idx="308">
                  <c:v>0.13722535706</c:v>
                </c:pt>
                <c:pt idx="309">
                  <c:v>0.17408381653000002</c:v>
                </c:pt>
                <c:pt idx="310">
                  <c:v>0.15057318115000001</c:v>
                </c:pt>
                <c:pt idx="311">
                  <c:v>0.14891549682999999</c:v>
                </c:pt>
                <c:pt idx="312">
                  <c:v>0.124317276</c:v>
                </c:pt>
                <c:pt idx="313">
                  <c:v>0.15084646606000002</c:v>
                </c:pt>
                <c:pt idx="314">
                  <c:v>0.15084646606000002</c:v>
                </c:pt>
                <c:pt idx="315">
                  <c:v>0.16649960326999999</c:v>
                </c:pt>
                <c:pt idx="316">
                  <c:v>0.18219517517</c:v>
                </c:pt>
                <c:pt idx="317">
                  <c:v>0.19027142334000002</c:v>
                </c:pt>
                <c:pt idx="318">
                  <c:v>0.14667088318000002</c:v>
                </c:pt>
                <c:pt idx="319">
                  <c:v>0.11078320313000001</c:v>
                </c:pt>
                <c:pt idx="320">
                  <c:v>0.13188468933</c:v>
                </c:pt>
                <c:pt idx="321">
                  <c:v>0.13188468933</c:v>
                </c:pt>
                <c:pt idx="322">
                  <c:v>0.10965932465</c:v>
                </c:pt>
                <c:pt idx="323">
                  <c:v>9.7074310299999994E-2</c:v>
                </c:pt>
                <c:pt idx="324">
                  <c:v>9.7074310299999994E-2</c:v>
                </c:pt>
                <c:pt idx="325">
                  <c:v>0.12971676636000001</c:v>
                </c:pt>
                <c:pt idx="326">
                  <c:v>0.10968885803</c:v>
                </c:pt>
                <c:pt idx="327">
                  <c:v>0.12655995178000001</c:v>
                </c:pt>
                <c:pt idx="328">
                  <c:v>9.1336227419999999E-2</c:v>
                </c:pt>
                <c:pt idx="329">
                  <c:v>8.1806259159999992E-2</c:v>
                </c:pt>
                <c:pt idx="330">
                  <c:v>0.13403776550000002</c:v>
                </c:pt>
                <c:pt idx="331">
                  <c:v>0.13403776550000002</c:v>
                </c:pt>
                <c:pt idx="332">
                  <c:v>0.11242427062999999</c:v>
                </c:pt>
                <c:pt idx="333">
                  <c:v>9.2291114809999991E-2</c:v>
                </c:pt>
                <c:pt idx="334">
                  <c:v>9.2291114809999991E-2</c:v>
                </c:pt>
                <c:pt idx="335">
                  <c:v>0.11606321716</c:v>
                </c:pt>
                <c:pt idx="336">
                  <c:v>8.602066039999999E-2</c:v>
                </c:pt>
                <c:pt idx="337">
                  <c:v>8.602066039999999E-2</c:v>
                </c:pt>
                <c:pt idx="338">
                  <c:v>9.4728111269999998E-2</c:v>
                </c:pt>
                <c:pt idx="339">
                  <c:v>0.10490893555</c:v>
                </c:pt>
                <c:pt idx="340">
                  <c:v>0.15241049193999998</c:v>
                </c:pt>
                <c:pt idx="341">
                  <c:v>0.15241049193999998</c:v>
                </c:pt>
                <c:pt idx="342">
                  <c:v>0.17534230041999999</c:v>
                </c:pt>
                <c:pt idx="343">
                  <c:v>0.16061579895</c:v>
                </c:pt>
                <c:pt idx="344">
                  <c:v>9.9342979430000006E-2</c:v>
                </c:pt>
                <c:pt idx="345">
                  <c:v>6.8599449160000006E-2</c:v>
                </c:pt>
                <c:pt idx="346">
                  <c:v>7.8466522220000001E-2</c:v>
                </c:pt>
                <c:pt idx="347">
                  <c:v>7.8466522220000001E-2</c:v>
                </c:pt>
                <c:pt idx="348">
                  <c:v>5.8795074459999999E-2</c:v>
                </c:pt>
                <c:pt idx="349">
                  <c:v>7.2974662780000005E-2</c:v>
                </c:pt>
                <c:pt idx="350">
                  <c:v>7.2974662780000005E-2</c:v>
                </c:pt>
                <c:pt idx="351">
                  <c:v>5.6144153590000002E-2</c:v>
                </c:pt>
                <c:pt idx="352">
                  <c:v>6.2858654020000002E-2</c:v>
                </c:pt>
                <c:pt idx="353">
                  <c:v>5.5187835689999999E-2</c:v>
                </c:pt>
                <c:pt idx="354">
                  <c:v>8.9449447629999998E-2</c:v>
                </c:pt>
                <c:pt idx="355">
                  <c:v>7.6731269839999991E-2</c:v>
                </c:pt>
                <c:pt idx="356">
                  <c:v>8.5599525450000005E-2</c:v>
                </c:pt>
                <c:pt idx="357">
                  <c:v>8.5599525450000005E-2</c:v>
                </c:pt>
                <c:pt idx="358">
                  <c:v>9.857135010000001E-2</c:v>
                </c:pt>
                <c:pt idx="359">
                  <c:v>9.6840675350000002E-2</c:v>
                </c:pt>
                <c:pt idx="360">
                  <c:v>0.13247738646999999</c:v>
                </c:pt>
                <c:pt idx="361">
                  <c:v>0.13247738646999999</c:v>
                </c:pt>
                <c:pt idx="362">
                  <c:v>8.1363616939999994E-2</c:v>
                </c:pt>
                <c:pt idx="363">
                  <c:v>0.11805165863</c:v>
                </c:pt>
                <c:pt idx="364">
                  <c:v>0.11805165863</c:v>
                </c:pt>
                <c:pt idx="365">
                  <c:v>7.8599327090000004E-2</c:v>
                </c:pt>
                <c:pt idx="366">
                  <c:v>9.5581748960000004E-2</c:v>
                </c:pt>
                <c:pt idx="367">
                  <c:v>9.5581748960000004E-2</c:v>
                </c:pt>
                <c:pt idx="368">
                  <c:v>9.3653289789999997E-2</c:v>
                </c:pt>
                <c:pt idx="369">
                  <c:v>7.1055267330000005E-2</c:v>
                </c:pt>
                <c:pt idx="370">
                  <c:v>7.3439529419999997E-2</c:v>
                </c:pt>
                <c:pt idx="371">
                  <c:v>0.12625532532</c:v>
                </c:pt>
                <c:pt idx="372">
                  <c:v>0.11845346832</c:v>
                </c:pt>
                <c:pt idx="373">
                  <c:v>0.11845346832</c:v>
                </c:pt>
                <c:pt idx="374">
                  <c:v>0.17576582336000002</c:v>
                </c:pt>
                <c:pt idx="375">
                  <c:v>0.15642996215999999</c:v>
                </c:pt>
                <c:pt idx="376">
                  <c:v>0.10740236664</c:v>
                </c:pt>
                <c:pt idx="377">
                  <c:v>0.10740236664</c:v>
                </c:pt>
                <c:pt idx="378">
                  <c:v>2.3686311719999999E-2</c:v>
                </c:pt>
                <c:pt idx="379">
                  <c:v>4.5461437229999999E-2</c:v>
                </c:pt>
                <c:pt idx="380">
                  <c:v>2.5387800219999999E-2</c:v>
                </c:pt>
                <c:pt idx="381">
                  <c:v>-1.410281086E-2</c:v>
                </c:pt>
                <c:pt idx="382">
                  <c:v>1.6653827669999999E-2</c:v>
                </c:pt>
                <c:pt idx="383">
                  <c:v>8.644458008E-2</c:v>
                </c:pt>
                <c:pt idx="384">
                  <c:v>8.644458008E-2</c:v>
                </c:pt>
                <c:pt idx="385">
                  <c:v>9.4051887510000001E-2</c:v>
                </c:pt>
                <c:pt idx="386">
                  <c:v>8.6111396790000003E-2</c:v>
                </c:pt>
                <c:pt idx="387">
                  <c:v>8.6111396790000003E-2</c:v>
                </c:pt>
                <c:pt idx="388">
                  <c:v>4.1551757809999999E-2</c:v>
                </c:pt>
                <c:pt idx="389">
                  <c:v>5.0732170099999994E-2</c:v>
                </c:pt>
                <c:pt idx="390">
                  <c:v>9.3003265380000005E-2</c:v>
                </c:pt>
                <c:pt idx="391">
                  <c:v>7.9268028259999998E-2</c:v>
                </c:pt>
                <c:pt idx="392">
                  <c:v>3.1378528589999996E-2</c:v>
                </c:pt>
                <c:pt idx="393">
                  <c:v>3.4151878359999999E-2</c:v>
                </c:pt>
                <c:pt idx="394">
                  <c:v>3.4151878359999999E-2</c:v>
                </c:pt>
                <c:pt idx="395">
                  <c:v>5.4984455109999997E-2</c:v>
                </c:pt>
                <c:pt idx="396">
                  <c:v>6.0676952360000001E-2</c:v>
                </c:pt>
                <c:pt idx="397">
                  <c:v>6.0676952360000001E-2</c:v>
                </c:pt>
                <c:pt idx="398">
                  <c:v>2.0430099489999999E-2</c:v>
                </c:pt>
                <c:pt idx="399">
                  <c:v>6.2853473659999992E-2</c:v>
                </c:pt>
                <c:pt idx="400">
                  <c:v>6.2853473659999992E-2</c:v>
                </c:pt>
                <c:pt idx="401">
                  <c:v>8.3857971190000005E-2</c:v>
                </c:pt>
                <c:pt idx="402">
                  <c:v>0.11453321074999999</c:v>
                </c:pt>
                <c:pt idx="403">
                  <c:v>6.6285110470000005E-2</c:v>
                </c:pt>
                <c:pt idx="404">
                  <c:v>6.6285110470000005E-2</c:v>
                </c:pt>
                <c:pt idx="405">
                  <c:v>6.0479351039999997E-2</c:v>
                </c:pt>
                <c:pt idx="406">
                  <c:v>5.7020492550000003E-2</c:v>
                </c:pt>
                <c:pt idx="407">
                  <c:v>5.9499481199999996E-2</c:v>
                </c:pt>
                <c:pt idx="408">
                  <c:v>-5.5052628500000004E-3</c:v>
                </c:pt>
                <c:pt idx="409">
                  <c:v>-5.5052628500000004E-3</c:v>
                </c:pt>
                <c:pt idx="410">
                  <c:v>-5.02662039E-3</c:v>
                </c:pt>
                <c:pt idx="411">
                  <c:v>0.10179616547000001</c:v>
                </c:pt>
                <c:pt idx="412">
                  <c:v>0.10179616547000001</c:v>
                </c:pt>
                <c:pt idx="413">
                  <c:v>0.11644995117000001</c:v>
                </c:pt>
                <c:pt idx="414">
                  <c:v>0.11404515076000001</c:v>
                </c:pt>
                <c:pt idx="415">
                  <c:v>0.11404515076000001</c:v>
                </c:pt>
                <c:pt idx="416">
                  <c:v>5.70125618E-2</c:v>
                </c:pt>
                <c:pt idx="417">
                  <c:v>0.1223115387</c:v>
                </c:pt>
                <c:pt idx="418">
                  <c:v>0.1223115387</c:v>
                </c:pt>
                <c:pt idx="419">
                  <c:v>0.21007734679999998</c:v>
                </c:pt>
                <c:pt idx="420">
                  <c:v>0.40021630858999996</c:v>
                </c:pt>
                <c:pt idx="421">
                  <c:v>0.47010494995000002</c:v>
                </c:pt>
                <c:pt idx="422">
                  <c:v>0.47010494995000002</c:v>
                </c:pt>
                <c:pt idx="423">
                  <c:v>0.49968881226</c:v>
                </c:pt>
                <c:pt idx="424">
                  <c:v>0.55658056640999998</c:v>
                </c:pt>
                <c:pt idx="425">
                  <c:v>0.55658056640999998</c:v>
                </c:pt>
                <c:pt idx="426">
                  <c:v>0.55351440429999998</c:v>
                </c:pt>
                <c:pt idx="427">
                  <c:v>0.60380401611000001</c:v>
                </c:pt>
                <c:pt idx="428">
                  <c:v>0.60380401611000001</c:v>
                </c:pt>
                <c:pt idx="429">
                  <c:v>0.69695593262</c:v>
                </c:pt>
                <c:pt idx="430">
                  <c:v>0.7793997802699999</c:v>
                </c:pt>
                <c:pt idx="431">
                  <c:v>0.94665332031000005</c:v>
                </c:pt>
                <c:pt idx="432">
                  <c:v>0.94665332031000005</c:v>
                </c:pt>
                <c:pt idx="433">
                  <c:v>1.11086364746</c:v>
                </c:pt>
                <c:pt idx="434">
                  <c:v>1.26484545898</c:v>
                </c:pt>
                <c:pt idx="435">
                  <c:v>1.50481286621</c:v>
                </c:pt>
                <c:pt idx="436">
                  <c:v>1.7455275878899998</c:v>
                </c:pt>
                <c:pt idx="437">
                  <c:v>1.9857424316399999</c:v>
                </c:pt>
                <c:pt idx="438">
                  <c:v>1.9857424316399999</c:v>
                </c:pt>
                <c:pt idx="439">
                  <c:v>2.2510922851599999</c:v>
                </c:pt>
                <c:pt idx="440">
                  <c:v>2.5586513671900004</c:v>
                </c:pt>
                <c:pt idx="441">
                  <c:v>2.5586513671900004</c:v>
                </c:pt>
                <c:pt idx="442">
                  <c:v>2.7710715331999998</c:v>
                </c:pt>
                <c:pt idx="443">
                  <c:v>2.9916938476599997</c:v>
                </c:pt>
                <c:pt idx="444">
                  <c:v>3.16885253906</c:v>
                </c:pt>
                <c:pt idx="445">
                  <c:v>3.4749707031299999</c:v>
                </c:pt>
                <c:pt idx="446">
                  <c:v>3.8340488281299998</c:v>
                </c:pt>
                <c:pt idx="447">
                  <c:v>3.8340488281299998</c:v>
                </c:pt>
                <c:pt idx="448">
                  <c:v>4.2156123046900005</c:v>
                </c:pt>
                <c:pt idx="449">
                  <c:v>4.5031459960899998</c:v>
                </c:pt>
                <c:pt idx="450">
                  <c:v>4.7516528320300004</c:v>
                </c:pt>
                <c:pt idx="451">
                  <c:v>4.7516528320300004</c:v>
                </c:pt>
                <c:pt idx="452">
                  <c:v>5.0231811523400003</c:v>
                </c:pt>
                <c:pt idx="453">
                  <c:v>5.57953271484</c:v>
                </c:pt>
                <c:pt idx="454">
                  <c:v>5.57953271484</c:v>
                </c:pt>
                <c:pt idx="455">
                  <c:v>5.8091494140600002</c:v>
                </c:pt>
                <c:pt idx="456">
                  <c:v>6.0819599609399999</c:v>
                </c:pt>
                <c:pt idx="457">
                  <c:v>6.0819599609399999</c:v>
                </c:pt>
                <c:pt idx="458">
                  <c:v>6.3492499999999996</c:v>
                </c:pt>
                <c:pt idx="459">
                  <c:v>6.5348071289099998</c:v>
                </c:pt>
                <c:pt idx="460">
                  <c:v>6.6890913085900001</c:v>
                </c:pt>
                <c:pt idx="461">
                  <c:v>6.6890913085900001</c:v>
                </c:pt>
                <c:pt idx="462">
                  <c:v>7.1224677734400004</c:v>
                </c:pt>
                <c:pt idx="463">
                  <c:v>7.3749414062499996</c:v>
                </c:pt>
                <c:pt idx="464">
                  <c:v>7.3749414062499996</c:v>
                </c:pt>
                <c:pt idx="465">
                  <c:v>7.6129033203100001</c:v>
                </c:pt>
                <c:pt idx="466">
                  <c:v>7.8240961914099998</c:v>
                </c:pt>
                <c:pt idx="467">
                  <c:v>7.8240961914099998</c:v>
                </c:pt>
                <c:pt idx="468">
                  <c:v>8.1801826171900007</c:v>
                </c:pt>
                <c:pt idx="469">
                  <c:v>8.134611328130001</c:v>
                </c:pt>
                <c:pt idx="470">
                  <c:v>8.2706552734399992</c:v>
                </c:pt>
                <c:pt idx="471">
                  <c:v>8.5867900390600003</c:v>
                </c:pt>
                <c:pt idx="472">
                  <c:v>8.6791123046899994</c:v>
                </c:pt>
                <c:pt idx="473">
                  <c:v>8.8489677734400001</c:v>
                </c:pt>
                <c:pt idx="474">
                  <c:v>8.8489677734400001</c:v>
                </c:pt>
                <c:pt idx="475">
                  <c:v>9.1309199218800003</c:v>
                </c:pt>
                <c:pt idx="476">
                  <c:v>9.1310332031300003</c:v>
                </c:pt>
                <c:pt idx="477">
                  <c:v>9.1310332031300003</c:v>
                </c:pt>
                <c:pt idx="478">
                  <c:v>9.2902949218800011</c:v>
                </c:pt>
                <c:pt idx="479">
                  <c:v>9.373869140630001</c:v>
                </c:pt>
                <c:pt idx="480">
                  <c:v>9.4949609375000001</c:v>
                </c:pt>
                <c:pt idx="481">
                  <c:v>9.6265898437500006</c:v>
                </c:pt>
                <c:pt idx="482">
                  <c:v>9.7683525390600003</c:v>
                </c:pt>
                <c:pt idx="483">
                  <c:v>9.8562177734399992</c:v>
                </c:pt>
                <c:pt idx="484">
                  <c:v>9.8562177734399992</c:v>
                </c:pt>
                <c:pt idx="485">
                  <c:v>10.005634765630001</c:v>
                </c:pt>
                <c:pt idx="486">
                  <c:v>10.07654980469</c:v>
                </c:pt>
                <c:pt idx="487">
                  <c:v>10.07654980469</c:v>
                </c:pt>
                <c:pt idx="488">
                  <c:v>9.9462607421899989</c:v>
                </c:pt>
                <c:pt idx="489">
                  <c:v>10.04355175781</c:v>
                </c:pt>
                <c:pt idx="490">
                  <c:v>10.369438476560001</c:v>
                </c:pt>
                <c:pt idx="491">
                  <c:v>10.54741210938</c:v>
                </c:pt>
                <c:pt idx="492">
                  <c:v>10.616277343749999</c:v>
                </c:pt>
                <c:pt idx="493">
                  <c:v>10.616277343749999</c:v>
                </c:pt>
                <c:pt idx="494">
                  <c:v>10.587149414060001</c:v>
                </c:pt>
                <c:pt idx="495">
                  <c:v>10.71624902344</c:v>
                </c:pt>
                <c:pt idx="496">
                  <c:v>10.772257812499999</c:v>
                </c:pt>
                <c:pt idx="497">
                  <c:v>10.772257812499999</c:v>
                </c:pt>
                <c:pt idx="498">
                  <c:v>10.856169921880001</c:v>
                </c:pt>
                <c:pt idx="499">
                  <c:v>10.841631835939999</c:v>
                </c:pt>
                <c:pt idx="500">
                  <c:v>10.841631835939999</c:v>
                </c:pt>
                <c:pt idx="501">
                  <c:v>10.91759960938</c:v>
                </c:pt>
                <c:pt idx="502">
                  <c:v>11.008033203130001</c:v>
                </c:pt>
                <c:pt idx="503">
                  <c:v>11.008033203130001</c:v>
                </c:pt>
                <c:pt idx="504">
                  <c:v>11.020229492189999</c:v>
                </c:pt>
                <c:pt idx="505">
                  <c:v>11.14075585938</c:v>
                </c:pt>
                <c:pt idx="506">
                  <c:v>11.18120898438</c:v>
                </c:pt>
                <c:pt idx="507">
                  <c:v>11.214419921880001</c:v>
                </c:pt>
                <c:pt idx="508">
                  <c:v>11.34585644531</c:v>
                </c:pt>
                <c:pt idx="509">
                  <c:v>11.34585644531</c:v>
                </c:pt>
                <c:pt idx="510">
                  <c:v>11.318045898439999</c:v>
                </c:pt>
                <c:pt idx="511">
                  <c:v>11.453919921880001</c:v>
                </c:pt>
                <c:pt idx="512">
                  <c:v>11.47921289063</c:v>
                </c:pt>
                <c:pt idx="513">
                  <c:v>11.47921289063</c:v>
                </c:pt>
                <c:pt idx="514">
                  <c:v>11.467556640630001</c:v>
                </c:pt>
                <c:pt idx="515">
                  <c:v>11.53169335938</c:v>
                </c:pt>
                <c:pt idx="516">
                  <c:v>11.532022460939999</c:v>
                </c:pt>
                <c:pt idx="517">
                  <c:v>11.48215527344</c:v>
                </c:pt>
                <c:pt idx="518">
                  <c:v>11.53082421875</c:v>
                </c:pt>
                <c:pt idx="519">
                  <c:v>11.53082421875</c:v>
                </c:pt>
                <c:pt idx="520">
                  <c:v>11.57234960938</c:v>
                </c:pt>
                <c:pt idx="521">
                  <c:v>11.620657226560001</c:v>
                </c:pt>
                <c:pt idx="522">
                  <c:v>11.6238046875</c:v>
                </c:pt>
                <c:pt idx="523">
                  <c:v>11.6238046875</c:v>
                </c:pt>
                <c:pt idx="524">
                  <c:v>11.61020898438</c:v>
                </c:pt>
                <c:pt idx="525">
                  <c:v>11.55444433594</c:v>
                </c:pt>
                <c:pt idx="526">
                  <c:v>11.539614257810001</c:v>
                </c:pt>
                <c:pt idx="527">
                  <c:v>11.59161914063</c:v>
                </c:pt>
                <c:pt idx="528">
                  <c:v>11.583135742189999</c:v>
                </c:pt>
                <c:pt idx="529">
                  <c:v>11.583135742189999</c:v>
                </c:pt>
                <c:pt idx="530">
                  <c:v>11.663600585939999</c:v>
                </c:pt>
                <c:pt idx="531">
                  <c:v>11.747648437500001</c:v>
                </c:pt>
                <c:pt idx="532">
                  <c:v>11.677013671880001</c:v>
                </c:pt>
                <c:pt idx="533">
                  <c:v>11.677013671880001</c:v>
                </c:pt>
                <c:pt idx="534">
                  <c:v>11.64709082031</c:v>
                </c:pt>
                <c:pt idx="535">
                  <c:v>11.59337304688</c:v>
                </c:pt>
                <c:pt idx="536">
                  <c:v>11.59337304688</c:v>
                </c:pt>
                <c:pt idx="537">
                  <c:v>11.479973632810001</c:v>
                </c:pt>
                <c:pt idx="538">
                  <c:v>11.54555664063</c:v>
                </c:pt>
                <c:pt idx="539">
                  <c:v>11.54555664063</c:v>
                </c:pt>
                <c:pt idx="540">
                  <c:v>11.60285742188</c:v>
                </c:pt>
                <c:pt idx="541">
                  <c:v>11.708185546880001</c:v>
                </c:pt>
                <c:pt idx="542">
                  <c:v>11.59722851563</c:v>
                </c:pt>
                <c:pt idx="543">
                  <c:v>11.54710449219</c:v>
                </c:pt>
                <c:pt idx="544">
                  <c:v>11.56835449219</c:v>
                </c:pt>
                <c:pt idx="545">
                  <c:v>11.621060546880001</c:v>
                </c:pt>
                <c:pt idx="546">
                  <c:v>11.621060546880001</c:v>
                </c:pt>
                <c:pt idx="547">
                  <c:v>11.631926757810001</c:v>
                </c:pt>
                <c:pt idx="548">
                  <c:v>11.69293945313</c:v>
                </c:pt>
                <c:pt idx="549">
                  <c:v>11.69293945313</c:v>
                </c:pt>
                <c:pt idx="550">
                  <c:v>11.65896679688</c:v>
                </c:pt>
                <c:pt idx="551">
                  <c:v>11.666640624999999</c:v>
                </c:pt>
                <c:pt idx="552">
                  <c:v>11.666640624999999</c:v>
                </c:pt>
                <c:pt idx="553">
                  <c:v>11.64876953125</c:v>
                </c:pt>
                <c:pt idx="554">
                  <c:v>11.57012695313</c:v>
                </c:pt>
                <c:pt idx="555">
                  <c:v>11.662941406250001</c:v>
                </c:pt>
                <c:pt idx="556">
                  <c:v>11.662941406250001</c:v>
                </c:pt>
                <c:pt idx="557">
                  <c:v>11.65322070313</c:v>
                </c:pt>
                <c:pt idx="558">
                  <c:v>11.715122070310001</c:v>
                </c:pt>
                <c:pt idx="559">
                  <c:v>11.69354101563</c:v>
                </c:pt>
                <c:pt idx="560">
                  <c:v>11.58259570313</c:v>
                </c:pt>
                <c:pt idx="561">
                  <c:v>11.590832031250001</c:v>
                </c:pt>
                <c:pt idx="562">
                  <c:v>11.590832031250001</c:v>
                </c:pt>
                <c:pt idx="563">
                  <c:v>11.524974609380001</c:v>
                </c:pt>
                <c:pt idx="564">
                  <c:v>11.50705273438</c:v>
                </c:pt>
                <c:pt idx="565">
                  <c:v>11.54222460938</c:v>
                </c:pt>
                <c:pt idx="566">
                  <c:v>11.54222460938</c:v>
                </c:pt>
                <c:pt idx="567">
                  <c:v>11.519847656250001</c:v>
                </c:pt>
                <c:pt idx="568">
                  <c:v>11.34186425781</c:v>
                </c:pt>
                <c:pt idx="569">
                  <c:v>11.16500683594</c:v>
                </c:pt>
                <c:pt idx="570">
                  <c:v>11.029245117189999</c:v>
                </c:pt>
                <c:pt idx="571">
                  <c:v>10.97533203125</c:v>
                </c:pt>
                <c:pt idx="572">
                  <c:v>10.97533203125</c:v>
                </c:pt>
                <c:pt idx="573">
                  <c:v>10.962716796880001</c:v>
                </c:pt>
                <c:pt idx="574">
                  <c:v>10.95586816406</c:v>
                </c:pt>
                <c:pt idx="575">
                  <c:v>10.917990234380001</c:v>
                </c:pt>
                <c:pt idx="576">
                  <c:v>10.917990234380001</c:v>
                </c:pt>
                <c:pt idx="577">
                  <c:v>10.818107421880001</c:v>
                </c:pt>
                <c:pt idx="578">
                  <c:v>10.747762695310001</c:v>
                </c:pt>
                <c:pt idx="579">
                  <c:v>10.747762695310001</c:v>
                </c:pt>
                <c:pt idx="580">
                  <c:v>10.70408398438</c:v>
                </c:pt>
                <c:pt idx="581">
                  <c:v>10.820246093750001</c:v>
                </c:pt>
                <c:pt idx="582">
                  <c:v>10.820246093750001</c:v>
                </c:pt>
                <c:pt idx="583">
                  <c:v>10.864243164060001</c:v>
                </c:pt>
                <c:pt idx="584">
                  <c:v>10.78680761719</c:v>
                </c:pt>
                <c:pt idx="585">
                  <c:v>10.725382812499999</c:v>
                </c:pt>
                <c:pt idx="586">
                  <c:v>10.725382812499999</c:v>
                </c:pt>
                <c:pt idx="587">
                  <c:v>10.82363476563</c:v>
                </c:pt>
                <c:pt idx="588">
                  <c:v>10.830228515630001</c:v>
                </c:pt>
                <c:pt idx="589">
                  <c:v>10.830228515630001</c:v>
                </c:pt>
                <c:pt idx="590">
                  <c:v>10.882401367189999</c:v>
                </c:pt>
                <c:pt idx="591">
                  <c:v>10.86068164063</c:v>
                </c:pt>
                <c:pt idx="592">
                  <c:v>10.86068164063</c:v>
                </c:pt>
                <c:pt idx="593">
                  <c:v>10.935349609380001</c:v>
                </c:pt>
                <c:pt idx="594">
                  <c:v>10.905797851560001</c:v>
                </c:pt>
                <c:pt idx="595">
                  <c:v>10.913472656250001</c:v>
                </c:pt>
                <c:pt idx="596">
                  <c:v>10.913472656250001</c:v>
                </c:pt>
                <c:pt idx="597">
                  <c:v>10.867494140630001</c:v>
                </c:pt>
                <c:pt idx="598">
                  <c:v>10.884481445310001</c:v>
                </c:pt>
                <c:pt idx="599">
                  <c:v>10.884481445310001</c:v>
                </c:pt>
                <c:pt idx="600">
                  <c:v>10.8156640625</c:v>
                </c:pt>
                <c:pt idx="601">
                  <c:v>10.82999023438</c:v>
                </c:pt>
                <c:pt idx="602">
                  <c:v>10.82999023438</c:v>
                </c:pt>
                <c:pt idx="603">
                  <c:v>10.867879882810001</c:v>
                </c:pt>
                <c:pt idx="604">
                  <c:v>10.92200585938</c:v>
                </c:pt>
                <c:pt idx="605">
                  <c:v>10.770471679689999</c:v>
                </c:pt>
                <c:pt idx="606">
                  <c:v>10.838661132810001</c:v>
                </c:pt>
                <c:pt idx="607">
                  <c:v>10.813702148439999</c:v>
                </c:pt>
                <c:pt idx="608">
                  <c:v>10.883631835939999</c:v>
                </c:pt>
                <c:pt idx="609">
                  <c:v>10.883631835939999</c:v>
                </c:pt>
                <c:pt idx="610">
                  <c:v>10.959149414060001</c:v>
                </c:pt>
                <c:pt idx="611">
                  <c:v>10.87145117188</c:v>
                </c:pt>
                <c:pt idx="612">
                  <c:v>10.87145117188</c:v>
                </c:pt>
                <c:pt idx="613">
                  <c:v>10.83981640625</c:v>
                </c:pt>
                <c:pt idx="614">
                  <c:v>10.96499804688</c:v>
                </c:pt>
                <c:pt idx="615">
                  <c:v>10.96499804688</c:v>
                </c:pt>
                <c:pt idx="616">
                  <c:v>10.97045507813</c:v>
                </c:pt>
                <c:pt idx="617">
                  <c:v>10.967694335939999</c:v>
                </c:pt>
                <c:pt idx="618">
                  <c:v>10.957375000000001</c:v>
                </c:pt>
                <c:pt idx="619">
                  <c:v>10.957375000000001</c:v>
                </c:pt>
                <c:pt idx="620">
                  <c:v>10.89297851563</c:v>
                </c:pt>
                <c:pt idx="621">
                  <c:v>10.929986328130001</c:v>
                </c:pt>
                <c:pt idx="622">
                  <c:v>10.909358398439998</c:v>
                </c:pt>
                <c:pt idx="623">
                  <c:v>10.92260351563</c:v>
                </c:pt>
                <c:pt idx="624">
                  <c:v>10.932117187499999</c:v>
                </c:pt>
                <c:pt idx="625">
                  <c:v>10.932117187499999</c:v>
                </c:pt>
                <c:pt idx="626">
                  <c:v>10.895727539060001</c:v>
                </c:pt>
                <c:pt idx="627">
                  <c:v>10.809512695310001</c:v>
                </c:pt>
                <c:pt idx="628">
                  <c:v>10.799369140630001</c:v>
                </c:pt>
                <c:pt idx="629">
                  <c:v>10.799369140630001</c:v>
                </c:pt>
                <c:pt idx="630">
                  <c:v>10.80958398438</c:v>
                </c:pt>
                <c:pt idx="631">
                  <c:v>10.6995</c:v>
                </c:pt>
                <c:pt idx="632">
                  <c:v>10.80554785156</c:v>
                </c:pt>
                <c:pt idx="633">
                  <c:v>10.743072265630001</c:v>
                </c:pt>
                <c:pt idx="634">
                  <c:v>10.800382812500001</c:v>
                </c:pt>
                <c:pt idx="635">
                  <c:v>10.800382812500001</c:v>
                </c:pt>
                <c:pt idx="636">
                  <c:v>10.803076171880001</c:v>
                </c:pt>
                <c:pt idx="637">
                  <c:v>10.79091601563</c:v>
                </c:pt>
                <c:pt idx="638">
                  <c:v>10.82467773438</c:v>
                </c:pt>
                <c:pt idx="639">
                  <c:v>10.82467773438</c:v>
                </c:pt>
                <c:pt idx="640">
                  <c:v>10.78852929688</c:v>
                </c:pt>
                <c:pt idx="641">
                  <c:v>10.84904296875</c:v>
                </c:pt>
                <c:pt idx="642">
                  <c:v>10.89476074219</c:v>
                </c:pt>
                <c:pt idx="643">
                  <c:v>10.911816406250001</c:v>
                </c:pt>
                <c:pt idx="644">
                  <c:v>10.91344238281</c:v>
                </c:pt>
                <c:pt idx="645">
                  <c:v>10.91344238281</c:v>
                </c:pt>
                <c:pt idx="646">
                  <c:v>10.876304687499999</c:v>
                </c:pt>
                <c:pt idx="647">
                  <c:v>10.804016601560001</c:v>
                </c:pt>
                <c:pt idx="648">
                  <c:v>10.69991796875</c:v>
                </c:pt>
                <c:pt idx="649">
                  <c:v>10.69991796875</c:v>
                </c:pt>
                <c:pt idx="650">
                  <c:v>10.67246582031</c:v>
                </c:pt>
                <c:pt idx="651">
                  <c:v>10.67246582031</c:v>
                </c:pt>
                <c:pt idx="652">
                  <c:v>10.62758496094</c:v>
                </c:pt>
                <c:pt idx="653">
                  <c:v>10.53276855469</c:v>
                </c:pt>
                <c:pt idx="654">
                  <c:v>10.53146875</c:v>
                </c:pt>
                <c:pt idx="655">
                  <c:v>10.53146875</c:v>
                </c:pt>
                <c:pt idx="656">
                  <c:v>10.516734375</c:v>
                </c:pt>
                <c:pt idx="657">
                  <c:v>10.555851562499999</c:v>
                </c:pt>
                <c:pt idx="658">
                  <c:v>10.657603515630001</c:v>
                </c:pt>
                <c:pt idx="659">
                  <c:v>10.587541992189999</c:v>
                </c:pt>
                <c:pt idx="660">
                  <c:v>10.529066406249999</c:v>
                </c:pt>
                <c:pt idx="661">
                  <c:v>10.529066406249999</c:v>
                </c:pt>
                <c:pt idx="662">
                  <c:v>10.414781250000001</c:v>
                </c:pt>
                <c:pt idx="663">
                  <c:v>10.394880859380001</c:v>
                </c:pt>
                <c:pt idx="664">
                  <c:v>10.383765625000001</c:v>
                </c:pt>
                <c:pt idx="665">
                  <c:v>10.383765625000001</c:v>
                </c:pt>
                <c:pt idx="666">
                  <c:v>10.48765820313</c:v>
                </c:pt>
                <c:pt idx="667">
                  <c:v>10.48725976563</c:v>
                </c:pt>
                <c:pt idx="668">
                  <c:v>10.38748828125</c:v>
                </c:pt>
                <c:pt idx="669">
                  <c:v>10.474129882810001</c:v>
                </c:pt>
                <c:pt idx="670">
                  <c:v>10.286846679689999</c:v>
                </c:pt>
                <c:pt idx="671">
                  <c:v>10.286846679689999</c:v>
                </c:pt>
                <c:pt idx="672">
                  <c:v>10.286531249999999</c:v>
                </c:pt>
                <c:pt idx="673">
                  <c:v>10.27867382813</c:v>
                </c:pt>
                <c:pt idx="674">
                  <c:v>10.275095703130001</c:v>
                </c:pt>
                <c:pt idx="675">
                  <c:v>10.275095703130001</c:v>
                </c:pt>
                <c:pt idx="676">
                  <c:v>10.30962988281</c:v>
                </c:pt>
                <c:pt idx="677">
                  <c:v>10.271953125</c:v>
                </c:pt>
                <c:pt idx="678">
                  <c:v>10.271953125</c:v>
                </c:pt>
                <c:pt idx="679">
                  <c:v>10.23873925781</c:v>
                </c:pt>
                <c:pt idx="680">
                  <c:v>10.238814453130001</c:v>
                </c:pt>
                <c:pt idx="681">
                  <c:v>10.238814453130001</c:v>
                </c:pt>
                <c:pt idx="682">
                  <c:v>10.149564453130001</c:v>
                </c:pt>
                <c:pt idx="683">
                  <c:v>10.158939453130001</c:v>
                </c:pt>
                <c:pt idx="684">
                  <c:v>10.17234375</c:v>
                </c:pt>
                <c:pt idx="685">
                  <c:v>10.17234375</c:v>
                </c:pt>
                <c:pt idx="686">
                  <c:v>10.181705078130001</c:v>
                </c:pt>
                <c:pt idx="687">
                  <c:v>10.03565039063</c:v>
                </c:pt>
                <c:pt idx="688">
                  <c:v>10.03565039063</c:v>
                </c:pt>
                <c:pt idx="689">
                  <c:v>10.152547851560001</c:v>
                </c:pt>
                <c:pt idx="690">
                  <c:v>10.134619140630001</c:v>
                </c:pt>
                <c:pt idx="691">
                  <c:v>10.134619140630001</c:v>
                </c:pt>
                <c:pt idx="692">
                  <c:v>10.23241894531</c:v>
                </c:pt>
                <c:pt idx="693">
                  <c:v>10.172669921880001</c:v>
                </c:pt>
                <c:pt idx="694">
                  <c:v>10.289317382810001</c:v>
                </c:pt>
                <c:pt idx="695">
                  <c:v>10.24435644531</c:v>
                </c:pt>
                <c:pt idx="696">
                  <c:v>10.180036132810001</c:v>
                </c:pt>
                <c:pt idx="697">
                  <c:v>10.180036132810001</c:v>
                </c:pt>
                <c:pt idx="698">
                  <c:v>10.195603515630001</c:v>
                </c:pt>
                <c:pt idx="699">
                  <c:v>10.09611621094</c:v>
                </c:pt>
                <c:pt idx="700">
                  <c:v>10.07378417969</c:v>
                </c:pt>
                <c:pt idx="701">
                  <c:v>10.07378417969</c:v>
                </c:pt>
                <c:pt idx="702">
                  <c:v>10.09928320313</c:v>
                </c:pt>
                <c:pt idx="703">
                  <c:v>10.12885351563</c:v>
                </c:pt>
                <c:pt idx="704">
                  <c:v>10.0545390625</c:v>
                </c:pt>
                <c:pt idx="705">
                  <c:v>10.0358984375</c:v>
                </c:pt>
                <c:pt idx="706">
                  <c:v>10.072410156249999</c:v>
                </c:pt>
                <c:pt idx="707">
                  <c:v>9.9216708984399986</c:v>
                </c:pt>
                <c:pt idx="708">
                  <c:v>9.9216708984399986</c:v>
                </c:pt>
                <c:pt idx="709">
                  <c:v>10.022913085939999</c:v>
                </c:pt>
                <c:pt idx="710">
                  <c:v>9.9860683593800008</c:v>
                </c:pt>
                <c:pt idx="711">
                  <c:v>9.9860683593800008</c:v>
                </c:pt>
                <c:pt idx="712">
                  <c:v>10.04691601563</c:v>
                </c:pt>
                <c:pt idx="713">
                  <c:v>10.143879882810001</c:v>
                </c:pt>
                <c:pt idx="714">
                  <c:v>10.143879882810001</c:v>
                </c:pt>
                <c:pt idx="715">
                  <c:v>10.201873046880001</c:v>
                </c:pt>
                <c:pt idx="716">
                  <c:v>10.113846679689999</c:v>
                </c:pt>
                <c:pt idx="717">
                  <c:v>10.149520507810001</c:v>
                </c:pt>
                <c:pt idx="718">
                  <c:v>10.149520507810001</c:v>
                </c:pt>
                <c:pt idx="719">
                  <c:v>10.19145214844</c:v>
                </c:pt>
                <c:pt idx="720">
                  <c:v>10.1721796875</c:v>
                </c:pt>
                <c:pt idx="721">
                  <c:v>10.1721796875</c:v>
                </c:pt>
                <c:pt idx="722">
                  <c:v>10.111874023439999</c:v>
                </c:pt>
                <c:pt idx="723">
                  <c:v>10.02876269531</c:v>
                </c:pt>
                <c:pt idx="724">
                  <c:v>10.02876269531</c:v>
                </c:pt>
                <c:pt idx="725">
                  <c:v>9.9130166015600008</c:v>
                </c:pt>
                <c:pt idx="726">
                  <c:v>9.8641474609399999</c:v>
                </c:pt>
                <c:pt idx="727">
                  <c:v>9.7956542968800004</c:v>
                </c:pt>
                <c:pt idx="728">
                  <c:v>9.7956542968800004</c:v>
                </c:pt>
                <c:pt idx="729">
                  <c:v>9.7684433593800009</c:v>
                </c:pt>
                <c:pt idx="730">
                  <c:v>9.6655224609400001</c:v>
                </c:pt>
                <c:pt idx="731">
                  <c:v>9.6372363281300011</c:v>
                </c:pt>
                <c:pt idx="732">
                  <c:v>9.608130859380001</c:v>
                </c:pt>
                <c:pt idx="733">
                  <c:v>9.5713398437499997</c:v>
                </c:pt>
                <c:pt idx="734">
                  <c:v>9.5713398437499997</c:v>
                </c:pt>
                <c:pt idx="735">
                  <c:v>9.6637861328100012</c:v>
                </c:pt>
                <c:pt idx="736">
                  <c:v>9.5578564453100014</c:v>
                </c:pt>
                <c:pt idx="737">
                  <c:v>9.5578564453100014</c:v>
                </c:pt>
                <c:pt idx="738">
                  <c:v>9.637313476560001</c:v>
                </c:pt>
                <c:pt idx="739">
                  <c:v>9.5933798828099999</c:v>
                </c:pt>
                <c:pt idx="740">
                  <c:v>9.5933798828099999</c:v>
                </c:pt>
                <c:pt idx="741">
                  <c:v>9.6957333984399998</c:v>
                </c:pt>
                <c:pt idx="742">
                  <c:v>9.6589687499999997</c:v>
                </c:pt>
                <c:pt idx="743">
                  <c:v>9.7038222656300004</c:v>
                </c:pt>
                <c:pt idx="744">
                  <c:v>9.7038222656300004</c:v>
                </c:pt>
                <c:pt idx="745">
                  <c:v>9.6502705078100011</c:v>
                </c:pt>
                <c:pt idx="746">
                  <c:v>9.6426748046899995</c:v>
                </c:pt>
                <c:pt idx="747">
                  <c:v>9.6426748046899995</c:v>
                </c:pt>
                <c:pt idx="748">
                  <c:v>9.5520888671899993</c:v>
                </c:pt>
                <c:pt idx="749">
                  <c:v>9.4983046874999992</c:v>
                </c:pt>
                <c:pt idx="750">
                  <c:v>9.4983046874999992</c:v>
                </c:pt>
                <c:pt idx="751">
                  <c:v>9.4474931640600008</c:v>
                </c:pt>
                <c:pt idx="752">
                  <c:v>9.4345449218800006</c:v>
                </c:pt>
                <c:pt idx="753">
                  <c:v>9.4259091796899988</c:v>
                </c:pt>
                <c:pt idx="754">
                  <c:v>9.4259091796899988</c:v>
                </c:pt>
                <c:pt idx="755">
                  <c:v>9.4438212890600006</c:v>
                </c:pt>
                <c:pt idx="756">
                  <c:v>9.4213652343799996</c:v>
                </c:pt>
                <c:pt idx="757">
                  <c:v>9.4213652343799996</c:v>
                </c:pt>
                <c:pt idx="758">
                  <c:v>9.3152910156300006</c:v>
                </c:pt>
                <c:pt idx="759">
                  <c:v>9.3023232421899991</c:v>
                </c:pt>
                <c:pt idx="760">
                  <c:v>9.3023232421899991</c:v>
                </c:pt>
                <c:pt idx="761">
                  <c:v>9.3288046874999999</c:v>
                </c:pt>
                <c:pt idx="762">
                  <c:v>9.3634863281299996</c:v>
                </c:pt>
                <c:pt idx="763">
                  <c:v>9.42052148438</c:v>
                </c:pt>
                <c:pt idx="764">
                  <c:v>9.42052148438</c:v>
                </c:pt>
                <c:pt idx="765">
                  <c:v>9.4683261718800011</c:v>
                </c:pt>
                <c:pt idx="766">
                  <c:v>9.311225585939999</c:v>
                </c:pt>
                <c:pt idx="767">
                  <c:v>9.311225585939999</c:v>
                </c:pt>
                <c:pt idx="768">
                  <c:v>9.3357187499999998</c:v>
                </c:pt>
                <c:pt idx="769">
                  <c:v>9.2733789062500005</c:v>
                </c:pt>
                <c:pt idx="770">
                  <c:v>9.2733789062500005</c:v>
                </c:pt>
                <c:pt idx="771">
                  <c:v>9.1677744140600002</c:v>
                </c:pt>
                <c:pt idx="772">
                  <c:v>9.1790097656300009</c:v>
                </c:pt>
                <c:pt idx="773">
                  <c:v>9.2295585937499993</c:v>
                </c:pt>
                <c:pt idx="774">
                  <c:v>9.2295585937499993</c:v>
                </c:pt>
                <c:pt idx="775">
                  <c:v>9.2892099609399992</c:v>
                </c:pt>
                <c:pt idx="776">
                  <c:v>9.1867636718799996</c:v>
                </c:pt>
                <c:pt idx="777">
                  <c:v>9.1545097656300012</c:v>
                </c:pt>
                <c:pt idx="778">
                  <c:v>9.2190224609399998</c:v>
                </c:pt>
                <c:pt idx="779">
                  <c:v>9.2326816406300001</c:v>
                </c:pt>
                <c:pt idx="780">
                  <c:v>9.2326816406300001</c:v>
                </c:pt>
                <c:pt idx="781">
                  <c:v>9.1547275390600014</c:v>
                </c:pt>
                <c:pt idx="782">
                  <c:v>9.2333769531299996</c:v>
                </c:pt>
                <c:pt idx="783">
                  <c:v>9.2316240234399984</c:v>
                </c:pt>
                <c:pt idx="784">
                  <c:v>9.2316240234399984</c:v>
                </c:pt>
                <c:pt idx="785">
                  <c:v>8.9696015624999994</c:v>
                </c:pt>
                <c:pt idx="786">
                  <c:v>8.9696015624999994</c:v>
                </c:pt>
                <c:pt idx="787">
                  <c:v>9.0640234374999995</c:v>
                </c:pt>
                <c:pt idx="788">
                  <c:v>9.1315449218799998</c:v>
                </c:pt>
                <c:pt idx="789">
                  <c:v>9.0005820312499996</c:v>
                </c:pt>
                <c:pt idx="790">
                  <c:v>9.0005820312499996</c:v>
                </c:pt>
                <c:pt idx="791">
                  <c:v>8.9536542968799999</c:v>
                </c:pt>
                <c:pt idx="792">
                  <c:v>9.0467441406300004</c:v>
                </c:pt>
                <c:pt idx="793">
                  <c:v>9.0150371093799997</c:v>
                </c:pt>
                <c:pt idx="794">
                  <c:v>8.9332480468800011</c:v>
                </c:pt>
                <c:pt idx="795">
                  <c:v>8.9425029296899989</c:v>
                </c:pt>
                <c:pt idx="796">
                  <c:v>8.9425029296899989</c:v>
                </c:pt>
                <c:pt idx="797">
                  <c:v>9.0400292968800002</c:v>
                </c:pt>
                <c:pt idx="798">
                  <c:v>8.8849970703099999</c:v>
                </c:pt>
                <c:pt idx="799">
                  <c:v>8.7910996093799998</c:v>
                </c:pt>
                <c:pt idx="800">
                  <c:v>8.7910996093799998</c:v>
                </c:pt>
                <c:pt idx="801">
                  <c:v>8.7316054687500007</c:v>
                </c:pt>
                <c:pt idx="802">
                  <c:v>8.8076191406300008</c:v>
                </c:pt>
                <c:pt idx="803">
                  <c:v>8.7885263671899985</c:v>
                </c:pt>
                <c:pt idx="804">
                  <c:v>8.7361787109399991</c:v>
                </c:pt>
                <c:pt idx="805">
                  <c:v>8.7730810546899995</c:v>
                </c:pt>
                <c:pt idx="806">
                  <c:v>8.7730810546899995</c:v>
                </c:pt>
                <c:pt idx="807">
                  <c:v>8.8278671875000008</c:v>
                </c:pt>
                <c:pt idx="808">
                  <c:v>8.64561914063</c:v>
                </c:pt>
                <c:pt idx="809">
                  <c:v>8.5832802734399998</c:v>
                </c:pt>
                <c:pt idx="810">
                  <c:v>8.5832802734399998</c:v>
                </c:pt>
                <c:pt idx="811">
                  <c:v>8.6949150390600014</c:v>
                </c:pt>
                <c:pt idx="812">
                  <c:v>8.7263916015600014</c:v>
                </c:pt>
                <c:pt idx="813">
                  <c:v>8.6852607421899997</c:v>
                </c:pt>
                <c:pt idx="814">
                  <c:v>8.508342773439999</c:v>
                </c:pt>
                <c:pt idx="815">
                  <c:v>8.6392421875000007</c:v>
                </c:pt>
                <c:pt idx="816">
                  <c:v>8.6392421875000007</c:v>
                </c:pt>
                <c:pt idx="817">
                  <c:v>8.6900791015600003</c:v>
                </c:pt>
                <c:pt idx="818">
                  <c:v>8.7384921875000003</c:v>
                </c:pt>
                <c:pt idx="819">
                  <c:v>8.7384921875000003</c:v>
                </c:pt>
                <c:pt idx="820">
                  <c:v>8.7104316406300004</c:v>
                </c:pt>
                <c:pt idx="821">
                  <c:v>8.8034628906299996</c:v>
                </c:pt>
                <c:pt idx="822">
                  <c:v>8.8034628906299996</c:v>
                </c:pt>
                <c:pt idx="823">
                  <c:v>8.7980039062500008</c:v>
                </c:pt>
                <c:pt idx="824">
                  <c:v>8.8142939453100002</c:v>
                </c:pt>
                <c:pt idx="825">
                  <c:v>8.7713750000000008</c:v>
                </c:pt>
                <c:pt idx="826">
                  <c:v>8.7713750000000008</c:v>
                </c:pt>
                <c:pt idx="827">
                  <c:v>8.6820390624999995</c:v>
                </c:pt>
                <c:pt idx="828">
                  <c:v>8.7251835937499997</c:v>
                </c:pt>
                <c:pt idx="829">
                  <c:v>8.7251835937499997</c:v>
                </c:pt>
                <c:pt idx="830">
                  <c:v>8.7144804687500006</c:v>
                </c:pt>
                <c:pt idx="831">
                  <c:v>8.5724130859399992</c:v>
                </c:pt>
                <c:pt idx="832">
                  <c:v>8.5724130859399992</c:v>
                </c:pt>
                <c:pt idx="833">
                  <c:v>8.5948388671899991</c:v>
                </c:pt>
                <c:pt idx="834">
                  <c:v>8.6696347656300006</c:v>
                </c:pt>
                <c:pt idx="835">
                  <c:v>8.7000097656299999</c:v>
                </c:pt>
                <c:pt idx="836">
                  <c:v>8.7000097656299999</c:v>
                </c:pt>
                <c:pt idx="837">
                  <c:v>8.5572832031299999</c:v>
                </c:pt>
                <c:pt idx="838">
                  <c:v>8.4961132812500004</c:v>
                </c:pt>
                <c:pt idx="839">
                  <c:v>8.4614150390600003</c:v>
                </c:pt>
                <c:pt idx="840">
                  <c:v>8.5705849609399998</c:v>
                </c:pt>
                <c:pt idx="841">
                  <c:v>8.4538984374999995</c:v>
                </c:pt>
                <c:pt idx="842">
                  <c:v>8.4538984374999995</c:v>
                </c:pt>
                <c:pt idx="843">
                  <c:v>8.4053134765599999</c:v>
                </c:pt>
                <c:pt idx="844">
                  <c:v>8.557319335939999</c:v>
                </c:pt>
                <c:pt idx="845">
                  <c:v>8.557319335939999</c:v>
                </c:pt>
                <c:pt idx="846">
                  <c:v>8.4868964843800008</c:v>
                </c:pt>
                <c:pt idx="847">
                  <c:v>8.4132001953100009</c:v>
                </c:pt>
                <c:pt idx="848">
                  <c:v>8.3978691406300001</c:v>
                </c:pt>
                <c:pt idx="849">
                  <c:v>8.5855263671899991</c:v>
                </c:pt>
                <c:pt idx="850">
                  <c:v>8.5105283203100015</c:v>
                </c:pt>
                <c:pt idx="851">
                  <c:v>8.5136884765600005</c:v>
                </c:pt>
                <c:pt idx="852">
                  <c:v>8.5136884765600005</c:v>
                </c:pt>
                <c:pt idx="853">
                  <c:v>8.4659804687500007</c:v>
                </c:pt>
                <c:pt idx="854">
                  <c:v>8.6148378906299996</c:v>
                </c:pt>
                <c:pt idx="855">
                  <c:v>8.6148378906299996</c:v>
                </c:pt>
                <c:pt idx="856">
                  <c:v>8.5848925781300007</c:v>
                </c:pt>
                <c:pt idx="857">
                  <c:v>8.6157343750000006</c:v>
                </c:pt>
                <c:pt idx="858">
                  <c:v>8.6157343750000006</c:v>
                </c:pt>
                <c:pt idx="859">
                  <c:v>8.6441972656299999</c:v>
                </c:pt>
                <c:pt idx="860">
                  <c:v>8.5945546875000005</c:v>
                </c:pt>
                <c:pt idx="861">
                  <c:v>8.6430898437499994</c:v>
                </c:pt>
                <c:pt idx="862">
                  <c:v>8.6430898437499994</c:v>
                </c:pt>
                <c:pt idx="863">
                  <c:v>8.7048339843800004</c:v>
                </c:pt>
                <c:pt idx="864">
                  <c:v>8.6367314453100015</c:v>
                </c:pt>
                <c:pt idx="865">
                  <c:v>8.6367314453100015</c:v>
                </c:pt>
                <c:pt idx="866">
                  <c:v>8.6298876953099999</c:v>
                </c:pt>
                <c:pt idx="867">
                  <c:v>8.693091796880001</c:v>
                </c:pt>
                <c:pt idx="868">
                  <c:v>8.693091796880001</c:v>
                </c:pt>
                <c:pt idx="869">
                  <c:v>8.7286386718800006</c:v>
                </c:pt>
                <c:pt idx="870">
                  <c:v>8.6194990234399995</c:v>
                </c:pt>
                <c:pt idx="871">
                  <c:v>8.6194990234399995</c:v>
                </c:pt>
                <c:pt idx="872">
                  <c:v>8.62841796875</c:v>
                </c:pt>
                <c:pt idx="873">
                  <c:v>8.6224755859399984</c:v>
                </c:pt>
                <c:pt idx="874">
                  <c:v>8.6826425781300003</c:v>
                </c:pt>
                <c:pt idx="875">
                  <c:v>8.70567773438</c:v>
                </c:pt>
                <c:pt idx="876">
                  <c:v>8.6962207031300007</c:v>
                </c:pt>
                <c:pt idx="877">
                  <c:v>8.64513085938</c:v>
                </c:pt>
                <c:pt idx="878">
                  <c:v>8.64513085938</c:v>
                </c:pt>
                <c:pt idx="879">
                  <c:v>8.6601738281300005</c:v>
                </c:pt>
                <c:pt idx="880">
                  <c:v>8.6441669921899997</c:v>
                </c:pt>
                <c:pt idx="881">
                  <c:v>8.6441669921899997</c:v>
                </c:pt>
                <c:pt idx="882">
                  <c:v>8.5449472656300003</c:v>
                </c:pt>
                <c:pt idx="883">
                  <c:v>8.6231884765600011</c:v>
                </c:pt>
                <c:pt idx="884">
                  <c:v>8.6231884765600011</c:v>
                </c:pt>
                <c:pt idx="885">
                  <c:v>8.5656376953100004</c:v>
                </c:pt>
                <c:pt idx="886">
                  <c:v>8.4603242187499994</c:v>
                </c:pt>
                <c:pt idx="887">
                  <c:v>8.4603242187499994</c:v>
                </c:pt>
                <c:pt idx="888">
                  <c:v>8.4120556640600004</c:v>
                </c:pt>
                <c:pt idx="889">
                  <c:v>8.4970878906300005</c:v>
                </c:pt>
                <c:pt idx="890">
                  <c:v>8.5126181640600009</c:v>
                </c:pt>
                <c:pt idx="891">
                  <c:v>8.4202783203100005</c:v>
                </c:pt>
                <c:pt idx="892">
                  <c:v>8.3908310546899987</c:v>
                </c:pt>
                <c:pt idx="893">
                  <c:v>8.5148613281300012</c:v>
                </c:pt>
                <c:pt idx="894">
                  <c:v>8.5148613281300012</c:v>
                </c:pt>
                <c:pt idx="895">
                  <c:v>8.61970507813</c:v>
                </c:pt>
                <c:pt idx="896">
                  <c:v>8.5594277343799998</c:v>
                </c:pt>
                <c:pt idx="897">
                  <c:v>8.5594277343799998</c:v>
                </c:pt>
                <c:pt idx="898">
                  <c:v>8.4119277343800007</c:v>
                </c:pt>
                <c:pt idx="899">
                  <c:v>8.5530292968800001</c:v>
                </c:pt>
                <c:pt idx="900">
                  <c:v>8.5675898437499995</c:v>
                </c:pt>
                <c:pt idx="901">
                  <c:v>8.4734853515600008</c:v>
                </c:pt>
                <c:pt idx="902">
                  <c:v>8.5072187499999998</c:v>
                </c:pt>
                <c:pt idx="903">
                  <c:v>8.6328125</c:v>
                </c:pt>
                <c:pt idx="904">
                  <c:v>8.6328125</c:v>
                </c:pt>
                <c:pt idx="905">
                  <c:v>8.41819238281</c:v>
                </c:pt>
                <c:pt idx="906">
                  <c:v>8.5425126953100001</c:v>
                </c:pt>
                <c:pt idx="907">
                  <c:v>8.5425126953100001</c:v>
                </c:pt>
                <c:pt idx="908">
                  <c:v>8.6357812500000009</c:v>
                </c:pt>
                <c:pt idx="909">
                  <c:v>8.5035341796899999</c:v>
                </c:pt>
                <c:pt idx="910">
                  <c:v>8.5035341796899999</c:v>
                </c:pt>
                <c:pt idx="911">
                  <c:v>8.5064736328100015</c:v>
                </c:pt>
                <c:pt idx="912">
                  <c:v>8.5802031250000006</c:v>
                </c:pt>
                <c:pt idx="913">
                  <c:v>8.5802031250000006</c:v>
                </c:pt>
                <c:pt idx="914">
                  <c:v>8.5117558593800009</c:v>
                </c:pt>
                <c:pt idx="915">
                  <c:v>8.4147324218800001</c:v>
                </c:pt>
                <c:pt idx="916">
                  <c:v>8.5106074218799996</c:v>
                </c:pt>
                <c:pt idx="917">
                  <c:v>8.5106074218799996</c:v>
                </c:pt>
                <c:pt idx="918">
                  <c:v>8.43933984375</c:v>
                </c:pt>
                <c:pt idx="919">
                  <c:v>8.43933984375</c:v>
                </c:pt>
                <c:pt idx="920">
                  <c:v>8.5498232421899996</c:v>
                </c:pt>
                <c:pt idx="921">
                  <c:v>8.6048544921899985</c:v>
                </c:pt>
                <c:pt idx="922">
                  <c:v>8.6185800781299999</c:v>
                </c:pt>
                <c:pt idx="923">
                  <c:v>8.6185800781299999</c:v>
                </c:pt>
                <c:pt idx="924">
                  <c:v>8.5379970703100003</c:v>
                </c:pt>
                <c:pt idx="925">
                  <c:v>8.56430273438</c:v>
                </c:pt>
                <c:pt idx="926">
                  <c:v>8.6353789062500006</c:v>
                </c:pt>
                <c:pt idx="927">
                  <c:v>8.6857324218800009</c:v>
                </c:pt>
                <c:pt idx="928">
                  <c:v>8.5910976562499997</c:v>
                </c:pt>
                <c:pt idx="929">
                  <c:v>8.5910976562499997</c:v>
                </c:pt>
                <c:pt idx="930">
                  <c:v>8.6534980468800011</c:v>
                </c:pt>
                <c:pt idx="931">
                  <c:v>8.7124970703100004</c:v>
                </c:pt>
                <c:pt idx="932">
                  <c:v>8.6816425781300008</c:v>
                </c:pt>
                <c:pt idx="933">
                  <c:v>8.6816425781300008</c:v>
                </c:pt>
                <c:pt idx="934">
                  <c:v>8.6206933593800006</c:v>
                </c:pt>
                <c:pt idx="935">
                  <c:v>8.6574677734399987</c:v>
                </c:pt>
                <c:pt idx="936">
                  <c:v>8.6511269531300012</c:v>
                </c:pt>
                <c:pt idx="937">
                  <c:v>8.7356572265600008</c:v>
                </c:pt>
                <c:pt idx="938">
                  <c:v>8.81186132813</c:v>
                </c:pt>
                <c:pt idx="939">
                  <c:v>8.7945205078100006</c:v>
                </c:pt>
                <c:pt idx="940">
                  <c:v>8.7945205078100006</c:v>
                </c:pt>
                <c:pt idx="941">
                  <c:v>8.6627597656299997</c:v>
                </c:pt>
                <c:pt idx="942">
                  <c:v>8.6922216796899985</c:v>
                </c:pt>
                <c:pt idx="943">
                  <c:v>8.6922216796899985</c:v>
                </c:pt>
                <c:pt idx="944">
                  <c:v>8.7965576171899986</c:v>
                </c:pt>
                <c:pt idx="945">
                  <c:v>8.8301640624999997</c:v>
                </c:pt>
                <c:pt idx="946">
                  <c:v>8.7584667968800005</c:v>
                </c:pt>
                <c:pt idx="947">
                  <c:v>8.7699580078100006</c:v>
                </c:pt>
                <c:pt idx="948">
                  <c:v>8.77659375</c:v>
                </c:pt>
                <c:pt idx="949">
                  <c:v>8.77659375</c:v>
                </c:pt>
                <c:pt idx="950">
                  <c:v>8.8401699218800012</c:v>
                </c:pt>
                <c:pt idx="951">
                  <c:v>8.7489140625000008</c:v>
                </c:pt>
                <c:pt idx="952">
                  <c:v>8.75769921875</c:v>
                </c:pt>
                <c:pt idx="953">
                  <c:v>8.75769921875</c:v>
                </c:pt>
                <c:pt idx="954">
                  <c:v>8.6457597656300003</c:v>
                </c:pt>
                <c:pt idx="955">
                  <c:v>8.6585566406299996</c:v>
                </c:pt>
                <c:pt idx="956">
                  <c:v>8.6585566406299996</c:v>
                </c:pt>
                <c:pt idx="957">
                  <c:v>8.7897324218800001</c:v>
                </c:pt>
                <c:pt idx="958">
                  <c:v>8.8013330078100012</c:v>
                </c:pt>
                <c:pt idx="959">
                  <c:v>8.7568505859399988</c:v>
                </c:pt>
                <c:pt idx="960">
                  <c:v>8.7568505859399988</c:v>
                </c:pt>
                <c:pt idx="961">
                  <c:v>8.8786162109399989</c:v>
                </c:pt>
                <c:pt idx="962">
                  <c:v>8.9298662109399984</c:v>
                </c:pt>
                <c:pt idx="963">
                  <c:v>8.8735917968799995</c:v>
                </c:pt>
                <c:pt idx="964">
                  <c:v>8.7809560546899998</c:v>
                </c:pt>
                <c:pt idx="965">
                  <c:v>8.9591279296900002</c:v>
                </c:pt>
                <c:pt idx="966">
                  <c:v>8.9591279296900002</c:v>
                </c:pt>
                <c:pt idx="967">
                  <c:v>9.0415097656299999</c:v>
                </c:pt>
                <c:pt idx="968">
                  <c:v>8.9631396484399986</c:v>
                </c:pt>
                <c:pt idx="969">
                  <c:v>8.91338769531</c:v>
                </c:pt>
                <c:pt idx="970">
                  <c:v>8.91338769531</c:v>
                </c:pt>
                <c:pt idx="971">
                  <c:v>9.0232792968800002</c:v>
                </c:pt>
                <c:pt idx="972">
                  <c:v>8.8743486328100012</c:v>
                </c:pt>
                <c:pt idx="973">
                  <c:v>8.8743486328100012</c:v>
                </c:pt>
                <c:pt idx="974">
                  <c:v>8.9535214843800013</c:v>
                </c:pt>
                <c:pt idx="975">
                  <c:v>9.0488027343800006</c:v>
                </c:pt>
                <c:pt idx="976">
                  <c:v>9.0488027343800006</c:v>
                </c:pt>
                <c:pt idx="977">
                  <c:v>8.9332148437499992</c:v>
                </c:pt>
                <c:pt idx="978">
                  <c:v>8.9137109374999994</c:v>
                </c:pt>
                <c:pt idx="979">
                  <c:v>8.937125</c:v>
                </c:pt>
                <c:pt idx="980">
                  <c:v>8.937125</c:v>
                </c:pt>
                <c:pt idx="981">
                  <c:v>8.9269404296899992</c:v>
                </c:pt>
                <c:pt idx="982">
                  <c:v>9.0031132812500001</c:v>
                </c:pt>
                <c:pt idx="983">
                  <c:v>9.0031132812500001</c:v>
                </c:pt>
                <c:pt idx="984">
                  <c:v>9.0208857421899999</c:v>
                </c:pt>
                <c:pt idx="985">
                  <c:v>9.0960273437500003</c:v>
                </c:pt>
                <c:pt idx="986">
                  <c:v>9.0960273437500003</c:v>
                </c:pt>
                <c:pt idx="987">
                  <c:v>9.194145507810001</c:v>
                </c:pt>
                <c:pt idx="988">
                  <c:v>9.3278925781300011</c:v>
                </c:pt>
                <c:pt idx="989">
                  <c:v>9.1898574218800011</c:v>
                </c:pt>
                <c:pt idx="990">
                  <c:v>8.972501953130001</c:v>
                </c:pt>
                <c:pt idx="991">
                  <c:v>9.0810146484400001</c:v>
                </c:pt>
                <c:pt idx="992">
                  <c:v>9.0810146484400001</c:v>
                </c:pt>
                <c:pt idx="993">
                  <c:v>9.2778369140599999</c:v>
                </c:pt>
                <c:pt idx="994">
                  <c:v>9.129698242189999</c:v>
                </c:pt>
                <c:pt idx="995">
                  <c:v>9.1044091796899984</c:v>
                </c:pt>
                <c:pt idx="996">
                  <c:v>9.1044091796899984</c:v>
                </c:pt>
                <c:pt idx="997">
                  <c:v>9.1536347656300006</c:v>
                </c:pt>
                <c:pt idx="998">
                  <c:v>9.1472597656300003</c:v>
                </c:pt>
                <c:pt idx="999">
                  <c:v>9.1472597656300003</c:v>
                </c:pt>
                <c:pt idx="1000">
                  <c:v>9.1824882812500004</c:v>
                </c:pt>
                <c:pt idx="1001">
                  <c:v>9.2563554687499998</c:v>
                </c:pt>
                <c:pt idx="1002">
                  <c:v>9.2563554687499998</c:v>
                </c:pt>
                <c:pt idx="1003">
                  <c:v>9.4128388671899987</c:v>
                </c:pt>
                <c:pt idx="1004">
                  <c:v>9.336765625</c:v>
                </c:pt>
                <c:pt idx="1005">
                  <c:v>9.3748535156300008</c:v>
                </c:pt>
                <c:pt idx="1006">
                  <c:v>9.3748535156300008</c:v>
                </c:pt>
                <c:pt idx="1007">
                  <c:v>9.4466621093800001</c:v>
                </c:pt>
                <c:pt idx="1008">
                  <c:v>9.3067285156300006</c:v>
                </c:pt>
                <c:pt idx="1009">
                  <c:v>9.3067285156300006</c:v>
                </c:pt>
                <c:pt idx="1010">
                  <c:v>9.4464091796899989</c:v>
                </c:pt>
                <c:pt idx="1011">
                  <c:v>9.3972675781300001</c:v>
                </c:pt>
                <c:pt idx="1012">
                  <c:v>9.3972675781300001</c:v>
                </c:pt>
                <c:pt idx="1013">
                  <c:v>9.4055175781300004</c:v>
                </c:pt>
                <c:pt idx="1014">
                  <c:v>9.3951376953099999</c:v>
                </c:pt>
                <c:pt idx="1015">
                  <c:v>9.5294609374999997</c:v>
                </c:pt>
                <c:pt idx="1016">
                  <c:v>9.5240839843800007</c:v>
                </c:pt>
                <c:pt idx="1017">
                  <c:v>9.5666279296900001</c:v>
                </c:pt>
                <c:pt idx="1018">
                  <c:v>9.5566054687499999</c:v>
                </c:pt>
                <c:pt idx="1019">
                  <c:v>9.5566054687499999</c:v>
                </c:pt>
                <c:pt idx="1020">
                  <c:v>9.7084814453100012</c:v>
                </c:pt>
                <c:pt idx="1021">
                  <c:v>9.7566562500000007</c:v>
                </c:pt>
                <c:pt idx="1022">
                  <c:v>9.7566562500000007</c:v>
                </c:pt>
                <c:pt idx="1023">
                  <c:v>9.8244941406299997</c:v>
                </c:pt>
                <c:pt idx="1024">
                  <c:v>9.8109121093800002</c:v>
                </c:pt>
                <c:pt idx="1025">
                  <c:v>9.825528320310001</c:v>
                </c:pt>
                <c:pt idx="1026">
                  <c:v>9.8606796874999993</c:v>
                </c:pt>
                <c:pt idx="1027">
                  <c:v>9.9649082031300011</c:v>
                </c:pt>
                <c:pt idx="1028">
                  <c:v>9.9649082031300011</c:v>
                </c:pt>
                <c:pt idx="1029">
                  <c:v>10.003823242189998</c:v>
                </c:pt>
                <c:pt idx="1030">
                  <c:v>10.00937109375</c:v>
                </c:pt>
                <c:pt idx="1031">
                  <c:v>9.978069335939999</c:v>
                </c:pt>
                <c:pt idx="1032">
                  <c:v>9.978069335939999</c:v>
                </c:pt>
                <c:pt idx="1033">
                  <c:v>10.011572265630001</c:v>
                </c:pt>
                <c:pt idx="1034">
                  <c:v>10.028699218750001</c:v>
                </c:pt>
                <c:pt idx="1035">
                  <c:v>10.1238828125</c:v>
                </c:pt>
                <c:pt idx="1036">
                  <c:v>10.13419921875</c:v>
                </c:pt>
                <c:pt idx="1037">
                  <c:v>10.186376953130001</c:v>
                </c:pt>
                <c:pt idx="1038">
                  <c:v>10.186376953130001</c:v>
                </c:pt>
                <c:pt idx="1039">
                  <c:v>10.237317382810001</c:v>
                </c:pt>
                <c:pt idx="1040">
                  <c:v>10.193875</c:v>
                </c:pt>
                <c:pt idx="1041">
                  <c:v>10.193875</c:v>
                </c:pt>
                <c:pt idx="1042">
                  <c:v>10.174700195310001</c:v>
                </c:pt>
                <c:pt idx="1043">
                  <c:v>10.192770507810001</c:v>
                </c:pt>
                <c:pt idx="1044">
                  <c:v>10.192770507810001</c:v>
                </c:pt>
                <c:pt idx="1045">
                  <c:v>10.12463085938</c:v>
                </c:pt>
                <c:pt idx="1046">
                  <c:v>10.15991210938</c:v>
                </c:pt>
                <c:pt idx="1047">
                  <c:v>10.14190136719</c:v>
                </c:pt>
                <c:pt idx="1048">
                  <c:v>10.14190136719</c:v>
                </c:pt>
                <c:pt idx="1049">
                  <c:v>10.179234375</c:v>
                </c:pt>
                <c:pt idx="1050">
                  <c:v>10.239088867189999</c:v>
                </c:pt>
                <c:pt idx="1051">
                  <c:v>10.239088867189999</c:v>
                </c:pt>
                <c:pt idx="1052">
                  <c:v>10.227759765630001</c:v>
                </c:pt>
                <c:pt idx="1053">
                  <c:v>10.146810546880001</c:v>
                </c:pt>
                <c:pt idx="1054">
                  <c:v>10.146810546880001</c:v>
                </c:pt>
                <c:pt idx="1055">
                  <c:v>10.27325390625</c:v>
                </c:pt>
                <c:pt idx="1056">
                  <c:v>10.47340429688</c:v>
                </c:pt>
                <c:pt idx="1057">
                  <c:v>10.47340429688</c:v>
                </c:pt>
                <c:pt idx="1058">
                  <c:v>10.48120800781</c:v>
                </c:pt>
                <c:pt idx="1059">
                  <c:v>10.48522070313</c:v>
                </c:pt>
                <c:pt idx="1060">
                  <c:v>10.581701171880001</c:v>
                </c:pt>
                <c:pt idx="1061">
                  <c:v>10.77611035156</c:v>
                </c:pt>
                <c:pt idx="1062">
                  <c:v>10.594547851560002</c:v>
                </c:pt>
                <c:pt idx="1063">
                  <c:v>10.672769531249999</c:v>
                </c:pt>
                <c:pt idx="1064">
                  <c:v>10.672769531249999</c:v>
                </c:pt>
                <c:pt idx="1065">
                  <c:v>10.779727539060001</c:v>
                </c:pt>
                <c:pt idx="1066">
                  <c:v>10.810923828130001</c:v>
                </c:pt>
                <c:pt idx="1067">
                  <c:v>10.810923828130001</c:v>
                </c:pt>
                <c:pt idx="1068">
                  <c:v>10.672208007810001</c:v>
                </c:pt>
                <c:pt idx="1069">
                  <c:v>10.751791015630001</c:v>
                </c:pt>
                <c:pt idx="1070">
                  <c:v>10.685588867189999</c:v>
                </c:pt>
                <c:pt idx="1071">
                  <c:v>10.69018554688</c:v>
                </c:pt>
                <c:pt idx="1072">
                  <c:v>10.664131835939999</c:v>
                </c:pt>
                <c:pt idx="1073">
                  <c:v>10.664131835939999</c:v>
                </c:pt>
                <c:pt idx="1074">
                  <c:v>10.788150390630001</c:v>
                </c:pt>
                <c:pt idx="1075">
                  <c:v>10.761504882810002</c:v>
                </c:pt>
                <c:pt idx="1076">
                  <c:v>10.68798339844</c:v>
                </c:pt>
                <c:pt idx="1077">
                  <c:v>10.68798339844</c:v>
                </c:pt>
                <c:pt idx="1078">
                  <c:v>10.63373828125</c:v>
                </c:pt>
                <c:pt idx="1079">
                  <c:v>10.75929101563</c:v>
                </c:pt>
                <c:pt idx="1080">
                  <c:v>10.780958007810002</c:v>
                </c:pt>
                <c:pt idx="1081">
                  <c:v>10.776112304689999</c:v>
                </c:pt>
                <c:pt idx="1082">
                  <c:v>10.72915722656</c:v>
                </c:pt>
                <c:pt idx="1083">
                  <c:v>10.72915722656</c:v>
                </c:pt>
                <c:pt idx="1084">
                  <c:v>10.733429687499999</c:v>
                </c:pt>
                <c:pt idx="1085">
                  <c:v>10.746330078130001</c:v>
                </c:pt>
                <c:pt idx="1086">
                  <c:v>10.78141210938</c:v>
                </c:pt>
                <c:pt idx="1087">
                  <c:v>10.896486328130001</c:v>
                </c:pt>
                <c:pt idx="1088">
                  <c:v>10.837072265630001</c:v>
                </c:pt>
                <c:pt idx="1089">
                  <c:v>10.837072265630001</c:v>
                </c:pt>
                <c:pt idx="1090">
                  <c:v>10.82904492188</c:v>
                </c:pt>
                <c:pt idx="1091">
                  <c:v>10.85781054688</c:v>
                </c:pt>
                <c:pt idx="1092">
                  <c:v>10.899833984380001</c:v>
                </c:pt>
                <c:pt idx="1093">
                  <c:v>10.899833984380001</c:v>
                </c:pt>
                <c:pt idx="1094">
                  <c:v>10.895622070310001</c:v>
                </c:pt>
                <c:pt idx="1095">
                  <c:v>10.86948535156</c:v>
                </c:pt>
                <c:pt idx="1096">
                  <c:v>10.86809375</c:v>
                </c:pt>
                <c:pt idx="1097">
                  <c:v>10.894295898439999</c:v>
                </c:pt>
                <c:pt idx="1098">
                  <c:v>10.910370117189998</c:v>
                </c:pt>
                <c:pt idx="1099">
                  <c:v>10.923157226560001</c:v>
                </c:pt>
                <c:pt idx="1100">
                  <c:v>10.923157226560001</c:v>
                </c:pt>
                <c:pt idx="1101">
                  <c:v>10.886791015630001</c:v>
                </c:pt>
                <c:pt idx="1102">
                  <c:v>10.813662109380001</c:v>
                </c:pt>
                <c:pt idx="1103">
                  <c:v>10.813662109380001</c:v>
                </c:pt>
                <c:pt idx="1104">
                  <c:v>10.883408203130001</c:v>
                </c:pt>
                <c:pt idx="1105">
                  <c:v>10.94788085938</c:v>
                </c:pt>
                <c:pt idx="1106">
                  <c:v>10.87699609375</c:v>
                </c:pt>
                <c:pt idx="1107">
                  <c:v>10.82496386719</c:v>
                </c:pt>
                <c:pt idx="1108">
                  <c:v>10.924665039060001</c:v>
                </c:pt>
                <c:pt idx="1109">
                  <c:v>10.968630859380001</c:v>
                </c:pt>
                <c:pt idx="1110">
                  <c:v>10.968630859380001</c:v>
                </c:pt>
                <c:pt idx="1111">
                  <c:v>10.90735839844</c:v>
                </c:pt>
                <c:pt idx="1112">
                  <c:v>10.817692382810002</c:v>
                </c:pt>
                <c:pt idx="1113">
                  <c:v>10.817692382810002</c:v>
                </c:pt>
                <c:pt idx="1114">
                  <c:v>10.89081640625</c:v>
                </c:pt>
                <c:pt idx="1115">
                  <c:v>10.790458007810001</c:v>
                </c:pt>
                <c:pt idx="1116">
                  <c:v>10.790458007810001</c:v>
                </c:pt>
                <c:pt idx="1117">
                  <c:v>10.679054687500001</c:v>
                </c:pt>
                <c:pt idx="1118">
                  <c:v>10.754296875</c:v>
                </c:pt>
                <c:pt idx="1119">
                  <c:v>10.754296875</c:v>
                </c:pt>
                <c:pt idx="1120">
                  <c:v>10.80791992188</c:v>
                </c:pt>
                <c:pt idx="1121">
                  <c:v>10.71011523438</c:v>
                </c:pt>
                <c:pt idx="1122">
                  <c:v>10.70855273438</c:v>
                </c:pt>
                <c:pt idx="1123">
                  <c:v>10.70855273438</c:v>
                </c:pt>
                <c:pt idx="1124">
                  <c:v>10.7382265625</c:v>
                </c:pt>
                <c:pt idx="1125">
                  <c:v>10.60484570313</c:v>
                </c:pt>
                <c:pt idx="1126">
                  <c:v>10.60484570313</c:v>
                </c:pt>
                <c:pt idx="1127">
                  <c:v>10.72652246094</c:v>
                </c:pt>
                <c:pt idx="1128">
                  <c:v>10.666530273439999</c:v>
                </c:pt>
                <c:pt idx="1129">
                  <c:v>10.666530273439999</c:v>
                </c:pt>
                <c:pt idx="1130">
                  <c:v>10.55951367188</c:v>
                </c:pt>
                <c:pt idx="1131">
                  <c:v>10.4553828125</c:v>
                </c:pt>
                <c:pt idx="1132">
                  <c:v>10.542283203130001</c:v>
                </c:pt>
                <c:pt idx="1133">
                  <c:v>10.447782226560001</c:v>
                </c:pt>
                <c:pt idx="1134">
                  <c:v>10.40031542969</c:v>
                </c:pt>
                <c:pt idx="1135">
                  <c:v>10.46467382813</c:v>
                </c:pt>
                <c:pt idx="1136">
                  <c:v>10.46467382813</c:v>
                </c:pt>
                <c:pt idx="1137">
                  <c:v>10.464167968750001</c:v>
                </c:pt>
                <c:pt idx="1138">
                  <c:v>10.408582031250001</c:v>
                </c:pt>
                <c:pt idx="1139">
                  <c:v>10.408582031250001</c:v>
                </c:pt>
                <c:pt idx="1140">
                  <c:v>10.36052539063</c:v>
                </c:pt>
                <c:pt idx="1141">
                  <c:v>10.452913085939999</c:v>
                </c:pt>
                <c:pt idx="1142">
                  <c:v>10.54199804688</c:v>
                </c:pt>
                <c:pt idx="1143">
                  <c:v>10.397880859380001</c:v>
                </c:pt>
                <c:pt idx="1144">
                  <c:v>10.499634765630001</c:v>
                </c:pt>
                <c:pt idx="1145">
                  <c:v>10.62648925781</c:v>
                </c:pt>
                <c:pt idx="1146">
                  <c:v>10.62648925781</c:v>
                </c:pt>
                <c:pt idx="1147">
                  <c:v>10.63061132813</c:v>
                </c:pt>
                <c:pt idx="1148">
                  <c:v>10.50319433594</c:v>
                </c:pt>
                <c:pt idx="1149">
                  <c:v>10.50319433594</c:v>
                </c:pt>
                <c:pt idx="1150">
                  <c:v>10.53626464844</c:v>
                </c:pt>
                <c:pt idx="1151">
                  <c:v>10.55347460938</c:v>
                </c:pt>
                <c:pt idx="1152">
                  <c:v>10.55347460938</c:v>
                </c:pt>
                <c:pt idx="1153">
                  <c:v>10.48538476563</c:v>
                </c:pt>
                <c:pt idx="1154">
                  <c:v>10.56493164063</c:v>
                </c:pt>
                <c:pt idx="1155">
                  <c:v>10.56493164063</c:v>
                </c:pt>
                <c:pt idx="1156">
                  <c:v>10.593814453130001</c:v>
                </c:pt>
                <c:pt idx="1157">
                  <c:v>10.52077441406</c:v>
                </c:pt>
                <c:pt idx="1158">
                  <c:v>10.420056640630001</c:v>
                </c:pt>
                <c:pt idx="1159">
                  <c:v>10.420056640630001</c:v>
                </c:pt>
                <c:pt idx="1160">
                  <c:v>10.473823242189999</c:v>
                </c:pt>
                <c:pt idx="1161">
                  <c:v>10.33659960938</c:v>
                </c:pt>
                <c:pt idx="1162">
                  <c:v>10.33659960938</c:v>
                </c:pt>
                <c:pt idx="1163">
                  <c:v>10.28550390625</c:v>
                </c:pt>
                <c:pt idx="1164">
                  <c:v>10.333432617189999</c:v>
                </c:pt>
                <c:pt idx="1165">
                  <c:v>10.284820312500001</c:v>
                </c:pt>
                <c:pt idx="1166">
                  <c:v>10.284820312500001</c:v>
                </c:pt>
                <c:pt idx="1167">
                  <c:v>10.325679687499999</c:v>
                </c:pt>
                <c:pt idx="1168">
                  <c:v>10.41781835938</c:v>
                </c:pt>
                <c:pt idx="1169">
                  <c:v>10.430107421880001</c:v>
                </c:pt>
                <c:pt idx="1170">
                  <c:v>10.375630859380001</c:v>
                </c:pt>
                <c:pt idx="1171">
                  <c:v>10.348008789060001</c:v>
                </c:pt>
                <c:pt idx="1172">
                  <c:v>10.348008789060001</c:v>
                </c:pt>
                <c:pt idx="1173">
                  <c:v>10.33948730469</c:v>
                </c:pt>
                <c:pt idx="1174">
                  <c:v>10.32691992188</c:v>
                </c:pt>
                <c:pt idx="1175">
                  <c:v>10.32691992188</c:v>
                </c:pt>
                <c:pt idx="1176">
                  <c:v>10.340074218750001</c:v>
                </c:pt>
                <c:pt idx="1177">
                  <c:v>10.32006933594</c:v>
                </c:pt>
                <c:pt idx="1178">
                  <c:v>10.201568359380001</c:v>
                </c:pt>
                <c:pt idx="1179">
                  <c:v>10.12047363281</c:v>
                </c:pt>
                <c:pt idx="1180">
                  <c:v>10.20558007813</c:v>
                </c:pt>
                <c:pt idx="1181">
                  <c:v>10.310785156250001</c:v>
                </c:pt>
                <c:pt idx="1182">
                  <c:v>10.310785156250001</c:v>
                </c:pt>
                <c:pt idx="1183">
                  <c:v>10.23485351563</c:v>
                </c:pt>
                <c:pt idx="1184">
                  <c:v>10.15966601563</c:v>
                </c:pt>
                <c:pt idx="1185">
                  <c:v>10.15966601563</c:v>
                </c:pt>
                <c:pt idx="1186">
                  <c:v>10.256037109380001</c:v>
                </c:pt>
                <c:pt idx="1187">
                  <c:v>10.06711914063</c:v>
                </c:pt>
                <c:pt idx="1188">
                  <c:v>10.06711914063</c:v>
                </c:pt>
                <c:pt idx="1189">
                  <c:v>9.8703779296899992</c:v>
                </c:pt>
                <c:pt idx="1190">
                  <c:v>10.01867089844</c:v>
                </c:pt>
                <c:pt idx="1191">
                  <c:v>10.130711914060001</c:v>
                </c:pt>
                <c:pt idx="1192">
                  <c:v>10.130711914060001</c:v>
                </c:pt>
                <c:pt idx="1193">
                  <c:v>9.9930761718800003</c:v>
                </c:pt>
                <c:pt idx="1194">
                  <c:v>9.9560371093800004</c:v>
                </c:pt>
                <c:pt idx="1195">
                  <c:v>9.9560371093800004</c:v>
                </c:pt>
                <c:pt idx="1196">
                  <c:v>9.8692177734399991</c:v>
                </c:pt>
                <c:pt idx="1197">
                  <c:v>10.006533203130001</c:v>
                </c:pt>
                <c:pt idx="1198">
                  <c:v>10.006533203130001</c:v>
                </c:pt>
                <c:pt idx="1199">
                  <c:v>10.14867773438</c:v>
                </c:pt>
                <c:pt idx="1200">
                  <c:v>9.9026894531299998</c:v>
                </c:pt>
                <c:pt idx="1201">
                  <c:v>9.9026894531299998</c:v>
                </c:pt>
                <c:pt idx="1202">
                  <c:v>9.7514208984399993</c:v>
                </c:pt>
                <c:pt idx="1203">
                  <c:v>9.8635097656300008</c:v>
                </c:pt>
                <c:pt idx="1204">
                  <c:v>9.8981933593800004</c:v>
                </c:pt>
                <c:pt idx="1205">
                  <c:v>9.7170800781299995</c:v>
                </c:pt>
                <c:pt idx="1206">
                  <c:v>9.6927802734399986</c:v>
                </c:pt>
                <c:pt idx="1207">
                  <c:v>9.6927802734399986</c:v>
                </c:pt>
                <c:pt idx="1208">
                  <c:v>9.6959023437499994</c:v>
                </c:pt>
                <c:pt idx="1209">
                  <c:v>9.7718740234399988</c:v>
                </c:pt>
                <c:pt idx="1210">
                  <c:v>9.6016669921899993</c:v>
                </c:pt>
                <c:pt idx="1211">
                  <c:v>9.6016669921899993</c:v>
                </c:pt>
                <c:pt idx="1212">
                  <c:v>9.6260048828100011</c:v>
                </c:pt>
                <c:pt idx="1213">
                  <c:v>9.5594628906299999</c:v>
                </c:pt>
                <c:pt idx="1214">
                  <c:v>9.6811669921899988</c:v>
                </c:pt>
                <c:pt idx="1215">
                  <c:v>9.6596464843799996</c:v>
                </c:pt>
                <c:pt idx="1216">
                  <c:v>9.7393750000000008</c:v>
                </c:pt>
                <c:pt idx="1217">
                  <c:v>9.7393750000000008</c:v>
                </c:pt>
                <c:pt idx="1218">
                  <c:v>9.6524619140599999</c:v>
                </c:pt>
                <c:pt idx="1219">
                  <c:v>9.5391816406299998</c:v>
                </c:pt>
                <c:pt idx="1220">
                  <c:v>9.5483652343800003</c:v>
                </c:pt>
                <c:pt idx="1221">
                  <c:v>9.5483652343800003</c:v>
                </c:pt>
                <c:pt idx="1222">
                  <c:v>9.539919921880001</c:v>
                </c:pt>
                <c:pt idx="1223">
                  <c:v>9.4198593749999997</c:v>
                </c:pt>
                <c:pt idx="1224">
                  <c:v>9.4198593749999997</c:v>
                </c:pt>
                <c:pt idx="1225">
                  <c:v>9.5680351562499997</c:v>
                </c:pt>
                <c:pt idx="1226">
                  <c:v>9.5933642578100002</c:v>
                </c:pt>
                <c:pt idx="1227">
                  <c:v>9.5933642578100002</c:v>
                </c:pt>
                <c:pt idx="1228">
                  <c:v>9.4857890625000003</c:v>
                </c:pt>
                <c:pt idx="1229">
                  <c:v>9.3801191406300006</c:v>
                </c:pt>
                <c:pt idx="1230">
                  <c:v>9.5096875000000001</c:v>
                </c:pt>
                <c:pt idx="1231">
                  <c:v>9.4643105468800002</c:v>
                </c:pt>
                <c:pt idx="1232">
                  <c:v>9.3414082031300012</c:v>
                </c:pt>
                <c:pt idx="1233">
                  <c:v>9.3886777343799999</c:v>
                </c:pt>
                <c:pt idx="1234">
                  <c:v>9.3886777343799999</c:v>
                </c:pt>
                <c:pt idx="1235">
                  <c:v>9.4367705078100013</c:v>
                </c:pt>
                <c:pt idx="1236">
                  <c:v>9.4023310546899985</c:v>
                </c:pt>
                <c:pt idx="1237">
                  <c:v>9.4023310546899985</c:v>
                </c:pt>
                <c:pt idx="1238">
                  <c:v>9.3736201171899989</c:v>
                </c:pt>
                <c:pt idx="1239">
                  <c:v>9.44283398438</c:v>
                </c:pt>
                <c:pt idx="1240">
                  <c:v>9.4597880859399996</c:v>
                </c:pt>
                <c:pt idx="1241">
                  <c:v>9.4534931640600011</c:v>
                </c:pt>
                <c:pt idx="1242">
                  <c:v>9.4095654296899998</c:v>
                </c:pt>
                <c:pt idx="1243">
                  <c:v>9.4394746093800013</c:v>
                </c:pt>
                <c:pt idx="1244">
                  <c:v>9.4394746093800013</c:v>
                </c:pt>
                <c:pt idx="1245">
                  <c:v>9.4031269531300001</c:v>
                </c:pt>
                <c:pt idx="1246">
                  <c:v>9.4009111328100001</c:v>
                </c:pt>
                <c:pt idx="1247">
                  <c:v>9.4009111328100001</c:v>
                </c:pt>
                <c:pt idx="1248">
                  <c:v>9.3566074218799997</c:v>
                </c:pt>
                <c:pt idx="1249">
                  <c:v>9.4265576171899994</c:v>
                </c:pt>
                <c:pt idx="1250">
                  <c:v>9.4523339843800009</c:v>
                </c:pt>
                <c:pt idx="1251">
                  <c:v>9.4229492187500004</c:v>
                </c:pt>
                <c:pt idx="1252">
                  <c:v>9.3420791015600013</c:v>
                </c:pt>
                <c:pt idx="1253">
                  <c:v>9.4660429687499992</c:v>
                </c:pt>
                <c:pt idx="1254">
                  <c:v>9.4660429687499992</c:v>
                </c:pt>
                <c:pt idx="1255">
                  <c:v>9.3960175781300013</c:v>
                </c:pt>
                <c:pt idx="1256">
                  <c:v>9.42161328125</c:v>
                </c:pt>
                <c:pt idx="1257">
                  <c:v>9.4266806640600009</c:v>
                </c:pt>
                <c:pt idx="1258">
                  <c:v>9.5676181640600007</c:v>
                </c:pt>
                <c:pt idx="1259">
                  <c:v>9.4486943359399991</c:v>
                </c:pt>
                <c:pt idx="1260">
                  <c:v>9.4486943359399991</c:v>
                </c:pt>
                <c:pt idx="1261">
                  <c:v>9.2934072265600012</c:v>
                </c:pt>
                <c:pt idx="1262">
                  <c:v>9.2959931640600004</c:v>
                </c:pt>
                <c:pt idx="1263">
                  <c:v>9.3093242187499996</c:v>
                </c:pt>
                <c:pt idx="1264">
                  <c:v>9.3093242187499996</c:v>
                </c:pt>
                <c:pt idx="1265">
                  <c:v>9.2298222656300002</c:v>
                </c:pt>
                <c:pt idx="1266">
                  <c:v>9.15512304688</c:v>
                </c:pt>
                <c:pt idx="1267">
                  <c:v>9.1367480468800011</c:v>
                </c:pt>
                <c:pt idx="1268">
                  <c:v>9.2658232421899989</c:v>
                </c:pt>
                <c:pt idx="1269">
                  <c:v>9.2848691406300006</c:v>
                </c:pt>
                <c:pt idx="1270">
                  <c:v>9.2848691406300006</c:v>
                </c:pt>
                <c:pt idx="1271">
                  <c:v>9.1997656249999995</c:v>
                </c:pt>
                <c:pt idx="1272">
                  <c:v>9.1997656249999995</c:v>
                </c:pt>
                <c:pt idx="1273">
                  <c:v>9.2612988281300002</c:v>
                </c:pt>
                <c:pt idx="1274">
                  <c:v>9.1902714843800002</c:v>
                </c:pt>
                <c:pt idx="1275">
                  <c:v>9.1339208984399995</c:v>
                </c:pt>
                <c:pt idx="1276">
                  <c:v>9.1339208984399995</c:v>
                </c:pt>
                <c:pt idx="1277">
                  <c:v>9.3580273437500008</c:v>
                </c:pt>
                <c:pt idx="1278">
                  <c:v>9.1669248046899998</c:v>
                </c:pt>
                <c:pt idx="1279">
                  <c:v>9.1669248046899998</c:v>
                </c:pt>
                <c:pt idx="1280">
                  <c:v>8.9672011718800011</c:v>
                </c:pt>
                <c:pt idx="1281">
                  <c:v>8.9232451171899996</c:v>
                </c:pt>
                <c:pt idx="1282">
                  <c:v>8.9232451171899996</c:v>
                </c:pt>
                <c:pt idx="1283">
                  <c:v>8.9863105468800004</c:v>
                </c:pt>
                <c:pt idx="1284">
                  <c:v>8.9430205078100009</c:v>
                </c:pt>
                <c:pt idx="1285">
                  <c:v>8.8053105468800013</c:v>
                </c:pt>
                <c:pt idx="1286">
                  <c:v>8.8989414062499996</c:v>
                </c:pt>
                <c:pt idx="1287">
                  <c:v>9.0860820312499992</c:v>
                </c:pt>
                <c:pt idx="1288">
                  <c:v>9.0860820312499992</c:v>
                </c:pt>
                <c:pt idx="1289">
                  <c:v>8.8995937499999993</c:v>
                </c:pt>
                <c:pt idx="1290">
                  <c:v>8.7265419921899987</c:v>
                </c:pt>
                <c:pt idx="1291">
                  <c:v>8.6750683593800009</c:v>
                </c:pt>
                <c:pt idx="1292">
                  <c:v>8.6750683593800009</c:v>
                </c:pt>
                <c:pt idx="1293">
                  <c:v>8.8457480468800007</c:v>
                </c:pt>
                <c:pt idx="1294">
                  <c:v>8.8502451171899992</c:v>
                </c:pt>
                <c:pt idx="1295">
                  <c:v>8.8219316406299999</c:v>
                </c:pt>
                <c:pt idx="1296">
                  <c:v>8.7681933593799997</c:v>
                </c:pt>
                <c:pt idx="1297">
                  <c:v>8.9019394531299998</c:v>
                </c:pt>
                <c:pt idx="1298">
                  <c:v>8.9019394531299998</c:v>
                </c:pt>
                <c:pt idx="1299">
                  <c:v>8.92533105469</c:v>
                </c:pt>
                <c:pt idx="1300">
                  <c:v>8.8817675781300007</c:v>
                </c:pt>
                <c:pt idx="1301">
                  <c:v>8.8944511718800001</c:v>
                </c:pt>
                <c:pt idx="1302">
                  <c:v>8.8944511718800001</c:v>
                </c:pt>
                <c:pt idx="1303">
                  <c:v>9.00240429688</c:v>
                </c:pt>
                <c:pt idx="1304">
                  <c:v>9.0499707031300005</c:v>
                </c:pt>
                <c:pt idx="1305">
                  <c:v>9.0113271484399995</c:v>
                </c:pt>
                <c:pt idx="1306">
                  <c:v>9.0369472656300012</c:v>
                </c:pt>
                <c:pt idx="1307">
                  <c:v>9.0217412109400001</c:v>
                </c:pt>
                <c:pt idx="1308">
                  <c:v>9.0217412109400001</c:v>
                </c:pt>
                <c:pt idx="1309">
                  <c:v>8.9424003906300005</c:v>
                </c:pt>
                <c:pt idx="1310">
                  <c:v>8.85633203125</c:v>
                </c:pt>
                <c:pt idx="1311">
                  <c:v>8.9504658203100007</c:v>
                </c:pt>
                <c:pt idx="1312">
                  <c:v>8.9504658203100007</c:v>
                </c:pt>
                <c:pt idx="1313">
                  <c:v>8.8953554687499992</c:v>
                </c:pt>
                <c:pt idx="1314">
                  <c:v>8.8953554687499992</c:v>
                </c:pt>
                <c:pt idx="1315">
                  <c:v>8.7795253906300008</c:v>
                </c:pt>
                <c:pt idx="1316">
                  <c:v>8.8117792968800011</c:v>
                </c:pt>
                <c:pt idx="1317">
                  <c:v>8.8005205078100008</c:v>
                </c:pt>
                <c:pt idx="1318">
                  <c:v>8.8005205078100008</c:v>
                </c:pt>
                <c:pt idx="1319">
                  <c:v>8.751536132810001</c:v>
                </c:pt>
                <c:pt idx="1320">
                  <c:v>8.6708427734399987</c:v>
                </c:pt>
                <c:pt idx="1321">
                  <c:v>8.6708427734399987</c:v>
                </c:pt>
                <c:pt idx="1322">
                  <c:v>8.9041669921899995</c:v>
                </c:pt>
                <c:pt idx="1323">
                  <c:v>8.8886201171899994</c:v>
                </c:pt>
                <c:pt idx="1324">
                  <c:v>8.8886201171899994</c:v>
                </c:pt>
                <c:pt idx="1325">
                  <c:v>8.9048681640600016</c:v>
                </c:pt>
                <c:pt idx="1326">
                  <c:v>8.9449814453100007</c:v>
                </c:pt>
                <c:pt idx="1327">
                  <c:v>8.9688769531299997</c:v>
                </c:pt>
                <c:pt idx="1328">
                  <c:v>8.9688769531299997</c:v>
                </c:pt>
                <c:pt idx="1329">
                  <c:v>8.9787412109399991</c:v>
                </c:pt>
                <c:pt idx="1330">
                  <c:v>8.9674013671899999</c:v>
                </c:pt>
                <c:pt idx="1331">
                  <c:v>8.88791894531</c:v>
                </c:pt>
                <c:pt idx="1332">
                  <c:v>8.8587392578100008</c:v>
                </c:pt>
                <c:pt idx="1333">
                  <c:v>8.7699501953100008</c:v>
                </c:pt>
                <c:pt idx="1334">
                  <c:v>8.7699501953100008</c:v>
                </c:pt>
                <c:pt idx="1335">
                  <c:v>8.7934277343799998</c:v>
                </c:pt>
                <c:pt idx="1336">
                  <c:v>8.90031542969</c:v>
                </c:pt>
                <c:pt idx="1337">
                  <c:v>8.90031542969</c:v>
                </c:pt>
                <c:pt idx="1338">
                  <c:v>8.8096064453100009</c:v>
                </c:pt>
                <c:pt idx="1339">
                  <c:v>8.707251953130001</c:v>
                </c:pt>
                <c:pt idx="1340">
                  <c:v>8.8031728515600012</c:v>
                </c:pt>
                <c:pt idx="1341">
                  <c:v>8.9981093750000003</c:v>
                </c:pt>
                <c:pt idx="1342">
                  <c:v>8.9437832031299997</c:v>
                </c:pt>
                <c:pt idx="1343">
                  <c:v>8.7910244140600007</c:v>
                </c:pt>
                <c:pt idx="1344">
                  <c:v>8.7910244140600007</c:v>
                </c:pt>
                <c:pt idx="1345">
                  <c:v>8.7780957031300009</c:v>
                </c:pt>
                <c:pt idx="1346">
                  <c:v>8.8766572265600008</c:v>
                </c:pt>
                <c:pt idx="1347">
                  <c:v>8.8766572265600008</c:v>
                </c:pt>
                <c:pt idx="1348">
                  <c:v>8.9303730468799998</c:v>
                </c:pt>
                <c:pt idx="1349">
                  <c:v>8.9265224609399993</c:v>
                </c:pt>
                <c:pt idx="1350">
                  <c:v>8.9265224609399993</c:v>
                </c:pt>
                <c:pt idx="1351">
                  <c:v>8.968970703130001</c:v>
                </c:pt>
                <c:pt idx="1352">
                  <c:v>9.0269785156300006</c:v>
                </c:pt>
                <c:pt idx="1353">
                  <c:v>8.9381162109399988</c:v>
                </c:pt>
                <c:pt idx="1354">
                  <c:v>8.9381162109399988</c:v>
                </c:pt>
                <c:pt idx="1355">
                  <c:v>8.9717050781300003</c:v>
                </c:pt>
                <c:pt idx="1356">
                  <c:v>9.0899384765600004</c:v>
                </c:pt>
                <c:pt idx="1357">
                  <c:v>9.0899384765600004</c:v>
                </c:pt>
                <c:pt idx="1358">
                  <c:v>9.1228574218800009</c:v>
                </c:pt>
                <c:pt idx="1359">
                  <c:v>9.1132597656299996</c:v>
                </c:pt>
                <c:pt idx="1360">
                  <c:v>9.1132597656299996</c:v>
                </c:pt>
                <c:pt idx="1361">
                  <c:v>9.1672802734399994</c:v>
                </c:pt>
                <c:pt idx="1362">
                  <c:v>9.1789365234399991</c:v>
                </c:pt>
                <c:pt idx="1363">
                  <c:v>9.0258535156300006</c:v>
                </c:pt>
                <c:pt idx="1364">
                  <c:v>9.0258535156300006</c:v>
                </c:pt>
                <c:pt idx="1365">
                  <c:v>8.9631582031299999</c:v>
                </c:pt>
                <c:pt idx="1366">
                  <c:v>9.0279765624999992</c:v>
                </c:pt>
                <c:pt idx="1367">
                  <c:v>9.090749023439999</c:v>
                </c:pt>
                <c:pt idx="1368">
                  <c:v>8.9780917968800011</c:v>
                </c:pt>
                <c:pt idx="1369">
                  <c:v>9.0233203124999992</c:v>
                </c:pt>
                <c:pt idx="1370">
                  <c:v>9.0233203124999992</c:v>
                </c:pt>
                <c:pt idx="1371">
                  <c:v>8.9730800781299997</c:v>
                </c:pt>
                <c:pt idx="1372">
                  <c:v>9.0246904296899988</c:v>
                </c:pt>
                <c:pt idx="1373">
                  <c:v>8.9730830078100006</c:v>
                </c:pt>
                <c:pt idx="1374">
                  <c:v>8.9730830078100006</c:v>
                </c:pt>
                <c:pt idx="1375">
                  <c:v>8.9088583984399996</c:v>
                </c:pt>
                <c:pt idx="1376">
                  <c:v>8.8972978515600012</c:v>
                </c:pt>
                <c:pt idx="1377">
                  <c:v>9.1468701171899998</c:v>
                </c:pt>
                <c:pt idx="1378">
                  <c:v>9.137688476560001</c:v>
                </c:pt>
                <c:pt idx="1379">
                  <c:v>9.0049882812500002</c:v>
                </c:pt>
                <c:pt idx="1380">
                  <c:v>9.0049882812500002</c:v>
                </c:pt>
                <c:pt idx="1381">
                  <c:v>9.1844628906299999</c:v>
                </c:pt>
                <c:pt idx="1382">
                  <c:v>9.244021484380001</c:v>
                </c:pt>
                <c:pt idx="1383">
                  <c:v>9.1465751953100014</c:v>
                </c:pt>
                <c:pt idx="1384">
                  <c:v>9.1465751953100014</c:v>
                </c:pt>
                <c:pt idx="1385">
                  <c:v>9.0805029296899988</c:v>
                </c:pt>
                <c:pt idx="1386">
                  <c:v>9.1012861328100012</c:v>
                </c:pt>
                <c:pt idx="1387">
                  <c:v>9.0545439453099998</c:v>
                </c:pt>
                <c:pt idx="1388">
                  <c:v>9.0373818359399998</c:v>
                </c:pt>
                <c:pt idx="1389">
                  <c:v>9.0448076171899991</c:v>
                </c:pt>
                <c:pt idx="1390">
                  <c:v>9.0448076171899991</c:v>
                </c:pt>
                <c:pt idx="1391">
                  <c:v>9.1187978515600001</c:v>
                </c:pt>
                <c:pt idx="1392">
                  <c:v>9.0758457031299997</c:v>
                </c:pt>
                <c:pt idx="1393">
                  <c:v>9.120224609380001</c:v>
                </c:pt>
                <c:pt idx="1394">
                  <c:v>9.120224609380001</c:v>
                </c:pt>
                <c:pt idx="1395">
                  <c:v>9.1642783203100002</c:v>
                </c:pt>
                <c:pt idx="1396">
                  <c:v>8.9903017578100002</c:v>
                </c:pt>
                <c:pt idx="1397">
                  <c:v>8.9903017578100002</c:v>
                </c:pt>
                <c:pt idx="1398">
                  <c:v>9.0620371093800003</c:v>
                </c:pt>
                <c:pt idx="1399">
                  <c:v>9.0899765625000004</c:v>
                </c:pt>
                <c:pt idx="1400">
                  <c:v>9.0899765625000004</c:v>
                </c:pt>
                <c:pt idx="1401">
                  <c:v>9.0864121093800012</c:v>
                </c:pt>
                <c:pt idx="1402">
                  <c:v>8.9829238281299997</c:v>
                </c:pt>
                <c:pt idx="1403">
                  <c:v>9.0067050781300004</c:v>
                </c:pt>
                <c:pt idx="1404">
                  <c:v>9.0822675781300006</c:v>
                </c:pt>
                <c:pt idx="1405">
                  <c:v>8.9469511718800003</c:v>
                </c:pt>
                <c:pt idx="1406">
                  <c:v>8.9469511718800003</c:v>
                </c:pt>
                <c:pt idx="1407">
                  <c:v>8.7998886718799998</c:v>
                </c:pt>
                <c:pt idx="1408">
                  <c:v>8.9917285156300011</c:v>
                </c:pt>
                <c:pt idx="1409">
                  <c:v>9.0658457031299999</c:v>
                </c:pt>
                <c:pt idx="1410">
                  <c:v>9.0658457031299999</c:v>
                </c:pt>
                <c:pt idx="1411">
                  <c:v>8.9410566406300003</c:v>
                </c:pt>
                <c:pt idx="1412">
                  <c:v>8.8461464843800002</c:v>
                </c:pt>
                <c:pt idx="1413">
                  <c:v>8.9548339843800004</c:v>
                </c:pt>
                <c:pt idx="1414">
                  <c:v>9.0053808593800007</c:v>
                </c:pt>
                <c:pt idx="1415">
                  <c:v>8.8850058593799996</c:v>
                </c:pt>
                <c:pt idx="1416">
                  <c:v>8.8850058593799996</c:v>
                </c:pt>
                <c:pt idx="1417">
                  <c:v>8.8028525390599999</c:v>
                </c:pt>
                <c:pt idx="1418">
                  <c:v>8.7730302734399999</c:v>
                </c:pt>
                <c:pt idx="1419">
                  <c:v>8.8816796875000001</c:v>
                </c:pt>
                <c:pt idx="1420">
                  <c:v>8.8816796875000001</c:v>
                </c:pt>
                <c:pt idx="1421">
                  <c:v>8.8874873046899996</c:v>
                </c:pt>
                <c:pt idx="1422">
                  <c:v>8.8874873046899996</c:v>
                </c:pt>
                <c:pt idx="1423">
                  <c:v>9.0335478515599998</c:v>
                </c:pt>
                <c:pt idx="1424">
                  <c:v>9.0277998046899999</c:v>
                </c:pt>
                <c:pt idx="1425">
                  <c:v>9.0528691406300013</c:v>
                </c:pt>
                <c:pt idx="1426">
                  <c:v>9.0528691406300013</c:v>
                </c:pt>
                <c:pt idx="1427">
                  <c:v>9.0472832031300001</c:v>
                </c:pt>
                <c:pt idx="1428">
                  <c:v>9.1169423828100005</c:v>
                </c:pt>
                <c:pt idx="1429">
                  <c:v>9.0253662109399997</c:v>
                </c:pt>
                <c:pt idx="1430">
                  <c:v>9.0253662109399997</c:v>
                </c:pt>
                <c:pt idx="1431">
                  <c:v>9.000708984380001</c:v>
                </c:pt>
                <c:pt idx="1432">
                  <c:v>9.000708984380001</c:v>
                </c:pt>
                <c:pt idx="1433">
                  <c:v>8.9948447265600002</c:v>
                </c:pt>
                <c:pt idx="1434">
                  <c:v>8.8952294921899995</c:v>
                </c:pt>
                <c:pt idx="1435">
                  <c:v>8.6796152343799999</c:v>
                </c:pt>
                <c:pt idx="1436">
                  <c:v>8.6796152343799999</c:v>
                </c:pt>
                <c:pt idx="1437">
                  <c:v>8.7129140624999994</c:v>
                </c:pt>
                <c:pt idx="1438">
                  <c:v>8.8706191406299997</c:v>
                </c:pt>
                <c:pt idx="1439">
                  <c:v>8.8706191406299997</c:v>
                </c:pt>
                <c:pt idx="1440">
                  <c:v>8.8962822265600003</c:v>
                </c:pt>
                <c:pt idx="1441">
                  <c:v>8.7314462890600009</c:v>
                </c:pt>
                <c:pt idx="1442">
                  <c:v>8.7314462890600009</c:v>
                </c:pt>
                <c:pt idx="1443">
                  <c:v>8.8100732421899988</c:v>
                </c:pt>
                <c:pt idx="1444">
                  <c:v>8.8323134765600013</c:v>
                </c:pt>
                <c:pt idx="1445">
                  <c:v>8.7832578125000005</c:v>
                </c:pt>
                <c:pt idx="1446">
                  <c:v>8.7832578125000005</c:v>
                </c:pt>
                <c:pt idx="1447">
                  <c:v>8.7390546874999995</c:v>
                </c:pt>
                <c:pt idx="1448">
                  <c:v>8.9310439453099999</c:v>
                </c:pt>
                <c:pt idx="1449">
                  <c:v>8.9186093750000008</c:v>
                </c:pt>
                <c:pt idx="1450">
                  <c:v>8.7674121093800004</c:v>
                </c:pt>
                <c:pt idx="1451">
                  <c:v>8.8716347656300005</c:v>
                </c:pt>
                <c:pt idx="1452">
                  <c:v>8.8716347656300005</c:v>
                </c:pt>
                <c:pt idx="1453">
                  <c:v>8.8751660156300005</c:v>
                </c:pt>
                <c:pt idx="1454">
                  <c:v>8.8788271484399992</c:v>
                </c:pt>
                <c:pt idx="1455">
                  <c:v>8.7616943359399997</c:v>
                </c:pt>
                <c:pt idx="1456">
                  <c:v>8.7616943359399997</c:v>
                </c:pt>
                <c:pt idx="1457">
                  <c:v>8.7676748046899995</c:v>
                </c:pt>
                <c:pt idx="1458">
                  <c:v>8.8179404296899992</c:v>
                </c:pt>
                <c:pt idx="1459">
                  <c:v>8.8238212890600014</c:v>
                </c:pt>
                <c:pt idx="1460">
                  <c:v>8.7832939453100014</c:v>
                </c:pt>
                <c:pt idx="1461">
                  <c:v>8.8161318359399985</c:v>
                </c:pt>
                <c:pt idx="1462">
                  <c:v>8.8161318359399985</c:v>
                </c:pt>
                <c:pt idx="1463">
                  <c:v>8.7447509765600007</c:v>
                </c:pt>
                <c:pt idx="1464">
                  <c:v>8.7479541015600013</c:v>
                </c:pt>
                <c:pt idx="1465">
                  <c:v>8.7914511718800004</c:v>
                </c:pt>
                <c:pt idx="1466">
                  <c:v>8.7914511718800004</c:v>
                </c:pt>
                <c:pt idx="1467">
                  <c:v>8.8665566406299998</c:v>
                </c:pt>
                <c:pt idx="1468">
                  <c:v>8.7785537109399989</c:v>
                </c:pt>
                <c:pt idx="1469">
                  <c:v>8.7544238281300011</c:v>
                </c:pt>
                <c:pt idx="1470">
                  <c:v>8.834318359380001</c:v>
                </c:pt>
                <c:pt idx="1471">
                  <c:v>8.8987070312499998</c:v>
                </c:pt>
                <c:pt idx="1472">
                  <c:v>8.8987070312499998</c:v>
                </c:pt>
                <c:pt idx="1473">
                  <c:v>8.72115332031</c:v>
                </c:pt>
                <c:pt idx="1474">
                  <c:v>8.6195273437500006</c:v>
                </c:pt>
                <c:pt idx="1475">
                  <c:v>8.7535361328099999</c:v>
                </c:pt>
                <c:pt idx="1476">
                  <c:v>8.7535361328099999</c:v>
                </c:pt>
                <c:pt idx="1477">
                  <c:v>8.8508652343800005</c:v>
                </c:pt>
                <c:pt idx="1478">
                  <c:v>8.8389511718799998</c:v>
                </c:pt>
                <c:pt idx="1479">
                  <c:v>8.8389511718799998</c:v>
                </c:pt>
                <c:pt idx="1480">
                  <c:v>8.8749697265599998</c:v>
                </c:pt>
                <c:pt idx="1481">
                  <c:v>8.8115332031300007</c:v>
                </c:pt>
                <c:pt idx="1482">
                  <c:v>8.8115332031300007</c:v>
                </c:pt>
                <c:pt idx="1483">
                  <c:v>8.6440625000000004</c:v>
                </c:pt>
                <c:pt idx="1484">
                  <c:v>8.6335224609400001</c:v>
                </c:pt>
                <c:pt idx="1485">
                  <c:v>8.647080078130001</c:v>
                </c:pt>
                <c:pt idx="1486">
                  <c:v>8.7224570312500003</c:v>
                </c:pt>
                <c:pt idx="1487">
                  <c:v>8.6364648437499998</c:v>
                </c:pt>
                <c:pt idx="1488">
                  <c:v>8.6364648437499998</c:v>
                </c:pt>
                <c:pt idx="1489">
                  <c:v>8.5504199218799997</c:v>
                </c:pt>
                <c:pt idx="1490">
                  <c:v>8.6210400390600004</c:v>
                </c:pt>
                <c:pt idx="1491">
                  <c:v>8.6980361328100013</c:v>
                </c:pt>
                <c:pt idx="1492">
                  <c:v>8.6980361328100013</c:v>
                </c:pt>
                <c:pt idx="1493">
                  <c:v>8.5569199218800005</c:v>
                </c:pt>
                <c:pt idx="1494">
                  <c:v>8.5742011718800004</c:v>
                </c:pt>
                <c:pt idx="1495">
                  <c:v>8.5742011718800004</c:v>
                </c:pt>
                <c:pt idx="1496">
                  <c:v>8.6546494140600014</c:v>
                </c:pt>
                <c:pt idx="1497">
                  <c:v>8.7420488281300006</c:v>
                </c:pt>
                <c:pt idx="1498">
                  <c:v>8.7420488281300006</c:v>
                </c:pt>
                <c:pt idx="1499">
                  <c:v>8.7481865234399994</c:v>
                </c:pt>
                <c:pt idx="1500">
                  <c:v>8.7336894531300011</c:v>
                </c:pt>
                <c:pt idx="1501">
                  <c:v>8.7877792968800001</c:v>
                </c:pt>
                <c:pt idx="1502">
                  <c:v>8.7463701171899988</c:v>
                </c:pt>
                <c:pt idx="1503">
                  <c:v>8.7429667968800011</c:v>
                </c:pt>
                <c:pt idx="1504">
                  <c:v>8.7452099609399987</c:v>
                </c:pt>
                <c:pt idx="1505">
                  <c:v>8.7452099609399987</c:v>
                </c:pt>
                <c:pt idx="1506">
                  <c:v>8.7510449218800002</c:v>
                </c:pt>
                <c:pt idx="1507">
                  <c:v>8.7619814453100009</c:v>
                </c:pt>
                <c:pt idx="1508">
                  <c:v>8.7619814453100009</c:v>
                </c:pt>
                <c:pt idx="1509">
                  <c:v>8.7915332031300011</c:v>
                </c:pt>
                <c:pt idx="1510">
                  <c:v>8.7206250000000001</c:v>
                </c:pt>
                <c:pt idx="1511">
                  <c:v>8.6132529296899989</c:v>
                </c:pt>
                <c:pt idx="1512">
                  <c:v>8.5040097656300002</c:v>
                </c:pt>
                <c:pt idx="1513">
                  <c:v>8.4757060546899989</c:v>
                </c:pt>
                <c:pt idx="1514">
                  <c:v>8.6557441406300004</c:v>
                </c:pt>
                <c:pt idx="1515">
                  <c:v>8.6557441406300004</c:v>
                </c:pt>
                <c:pt idx="1516">
                  <c:v>8.7211230468800007</c:v>
                </c:pt>
                <c:pt idx="1517">
                  <c:v>8.7764160156299997</c:v>
                </c:pt>
                <c:pt idx="1518">
                  <c:v>8.7764160156299997</c:v>
                </c:pt>
                <c:pt idx="1519">
                  <c:v>8.6431162109399988</c:v>
                </c:pt>
                <c:pt idx="1520">
                  <c:v>8.7539999999999996</c:v>
                </c:pt>
                <c:pt idx="1521">
                  <c:v>8.7082041015600016</c:v>
                </c:pt>
                <c:pt idx="1522">
                  <c:v>8.7627412109399998</c:v>
                </c:pt>
                <c:pt idx="1523">
                  <c:v>8.7148535156300007</c:v>
                </c:pt>
                <c:pt idx="1524">
                  <c:v>8.7148535156300007</c:v>
                </c:pt>
                <c:pt idx="1525">
                  <c:v>8.7216923828100015</c:v>
                </c:pt>
                <c:pt idx="1526">
                  <c:v>8.8972626953100011</c:v>
                </c:pt>
                <c:pt idx="1527">
                  <c:v>8.9137001953100015</c:v>
                </c:pt>
                <c:pt idx="1528">
                  <c:v>8.9137001953100015</c:v>
                </c:pt>
                <c:pt idx="1529">
                  <c:v>8.8515166015600002</c:v>
                </c:pt>
                <c:pt idx="1530">
                  <c:v>9.0242119140600003</c:v>
                </c:pt>
                <c:pt idx="1531">
                  <c:v>9.0242119140600003</c:v>
                </c:pt>
                <c:pt idx="1532">
                  <c:v>9.0237949218800004</c:v>
                </c:pt>
                <c:pt idx="1533">
                  <c:v>8.9746464843800009</c:v>
                </c:pt>
                <c:pt idx="1534">
                  <c:v>8.9746464843800009</c:v>
                </c:pt>
                <c:pt idx="1535">
                  <c:v>8.9707402343800009</c:v>
                </c:pt>
                <c:pt idx="1536">
                  <c:v>9.0838320312499992</c:v>
                </c:pt>
                <c:pt idx="1537">
                  <c:v>9.0288125000000008</c:v>
                </c:pt>
                <c:pt idx="1538">
                  <c:v>9.0288125000000008</c:v>
                </c:pt>
                <c:pt idx="1539">
                  <c:v>8.8710957031300008</c:v>
                </c:pt>
                <c:pt idx="1540">
                  <c:v>8.933635742189999</c:v>
                </c:pt>
                <c:pt idx="1541">
                  <c:v>8.933635742189999</c:v>
                </c:pt>
                <c:pt idx="1542">
                  <c:v>8.9579521484399987</c:v>
                </c:pt>
                <c:pt idx="1543">
                  <c:v>8.9838242187499997</c:v>
                </c:pt>
                <c:pt idx="1544">
                  <c:v>8.9838242187499997</c:v>
                </c:pt>
                <c:pt idx="1545">
                  <c:v>8.9008183593800005</c:v>
                </c:pt>
                <c:pt idx="1546">
                  <c:v>8.9956894531299998</c:v>
                </c:pt>
                <c:pt idx="1547">
                  <c:v>9.1410957031300004</c:v>
                </c:pt>
                <c:pt idx="1548">
                  <c:v>9.0995322265600009</c:v>
                </c:pt>
                <c:pt idx="1549">
                  <c:v>9.1046718749999993</c:v>
                </c:pt>
                <c:pt idx="1550">
                  <c:v>9.1042431640600014</c:v>
                </c:pt>
                <c:pt idx="1551">
                  <c:v>9.1042431640600014</c:v>
                </c:pt>
                <c:pt idx="1552">
                  <c:v>9.1742949218799996</c:v>
                </c:pt>
                <c:pt idx="1553">
                  <c:v>9.228848632810001</c:v>
                </c:pt>
                <c:pt idx="1554">
                  <c:v>9.228848632810001</c:v>
                </c:pt>
                <c:pt idx="1555">
                  <c:v>9.2958388671899996</c:v>
                </c:pt>
                <c:pt idx="1556">
                  <c:v>9.3020507812499993</c:v>
                </c:pt>
                <c:pt idx="1557">
                  <c:v>9.2454755859399995</c:v>
                </c:pt>
                <c:pt idx="1558">
                  <c:v>9.1767031249999995</c:v>
                </c:pt>
                <c:pt idx="1559">
                  <c:v>9.2146718750000005</c:v>
                </c:pt>
                <c:pt idx="1560">
                  <c:v>9.2804902343800002</c:v>
                </c:pt>
                <c:pt idx="1561">
                  <c:v>9.2804902343800002</c:v>
                </c:pt>
                <c:pt idx="1562">
                  <c:v>9.225889648439999</c:v>
                </c:pt>
                <c:pt idx="1563">
                  <c:v>9.1027441406299996</c:v>
                </c:pt>
                <c:pt idx="1564">
                  <c:v>9.1027441406299996</c:v>
                </c:pt>
                <c:pt idx="1565">
                  <c:v>9.1374863281300005</c:v>
                </c:pt>
                <c:pt idx="1566">
                  <c:v>9.1683144531299998</c:v>
                </c:pt>
                <c:pt idx="1567">
                  <c:v>9.0540253906300006</c:v>
                </c:pt>
                <c:pt idx="1568">
                  <c:v>9.0702089843800007</c:v>
                </c:pt>
                <c:pt idx="1569">
                  <c:v>9.2241660156300007</c:v>
                </c:pt>
                <c:pt idx="1570">
                  <c:v>9.2320224609399997</c:v>
                </c:pt>
                <c:pt idx="1571">
                  <c:v>9.2320224609399997</c:v>
                </c:pt>
                <c:pt idx="1572">
                  <c:v>9.1295361328100011</c:v>
                </c:pt>
                <c:pt idx="1573">
                  <c:v>9.0947392578100015</c:v>
                </c:pt>
                <c:pt idx="1574">
                  <c:v>9.1962441406300002</c:v>
                </c:pt>
                <c:pt idx="1575">
                  <c:v>9.1962441406300002</c:v>
                </c:pt>
                <c:pt idx="1576">
                  <c:v>9.1767041015600004</c:v>
                </c:pt>
                <c:pt idx="1577">
                  <c:v>9.0445917968800007</c:v>
                </c:pt>
                <c:pt idx="1578">
                  <c:v>8.9800791015600012</c:v>
                </c:pt>
                <c:pt idx="1579">
                  <c:v>9.0639599609400001</c:v>
                </c:pt>
                <c:pt idx="1580">
                  <c:v>9.2404873046899993</c:v>
                </c:pt>
                <c:pt idx="1581">
                  <c:v>9.2404873046899993</c:v>
                </c:pt>
                <c:pt idx="1582">
                  <c:v>9.2228007812499992</c:v>
                </c:pt>
                <c:pt idx="1583">
                  <c:v>9.3311894531300013</c:v>
                </c:pt>
                <c:pt idx="1584">
                  <c:v>9.3328222656299999</c:v>
                </c:pt>
                <c:pt idx="1585">
                  <c:v>9.1256445312499999</c:v>
                </c:pt>
                <c:pt idx="1586">
                  <c:v>9.0367265625000002</c:v>
                </c:pt>
                <c:pt idx="1587">
                  <c:v>9.0367265625000002</c:v>
                </c:pt>
                <c:pt idx="1588">
                  <c:v>9.0204960937499994</c:v>
                </c:pt>
                <c:pt idx="1589">
                  <c:v>9.1787158203099999</c:v>
                </c:pt>
                <c:pt idx="1590">
                  <c:v>9.2014091796899997</c:v>
                </c:pt>
                <c:pt idx="1591">
                  <c:v>9.2014091796899997</c:v>
                </c:pt>
                <c:pt idx="1592">
                  <c:v>9.15996972656</c:v>
                </c:pt>
                <c:pt idx="1593">
                  <c:v>9.2530615234399995</c:v>
                </c:pt>
                <c:pt idx="1594">
                  <c:v>9.3266201171900001</c:v>
                </c:pt>
                <c:pt idx="1595">
                  <c:v>9.1987900390600004</c:v>
                </c:pt>
                <c:pt idx="1596">
                  <c:v>9.2157236328100005</c:v>
                </c:pt>
                <c:pt idx="1597">
                  <c:v>9.2157236328100005</c:v>
                </c:pt>
                <c:pt idx="1598">
                  <c:v>9.3639277343800007</c:v>
                </c:pt>
                <c:pt idx="1599">
                  <c:v>9.2863378906299996</c:v>
                </c:pt>
                <c:pt idx="1600">
                  <c:v>9.2959775390600008</c:v>
                </c:pt>
                <c:pt idx="1601">
                  <c:v>9.2959775390600008</c:v>
                </c:pt>
                <c:pt idx="1602">
                  <c:v>9.5142109374999997</c:v>
                </c:pt>
                <c:pt idx="1603">
                  <c:v>9.5142109374999997</c:v>
                </c:pt>
                <c:pt idx="1604">
                  <c:v>9.4518408203100002</c:v>
                </c:pt>
                <c:pt idx="1605">
                  <c:v>9.4667685546899989</c:v>
                </c:pt>
                <c:pt idx="1606">
                  <c:v>9.5417597656300011</c:v>
                </c:pt>
                <c:pt idx="1607">
                  <c:v>9.5417597656300011</c:v>
                </c:pt>
                <c:pt idx="1608">
                  <c:v>9.6424394531300006</c:v>
                </c:pt>
                <c:pt idx="1609">
                  <c:v>9.55273242188</c:v>
                </c:pt>
                <c:pt idx="1610">
                  <c:v>9.55273242188</c:v>
                </c:pt>
                <c:pt idx="1611">
                  <c:v>9.6771074218800006</c:v>
                </c:pt>
                <c:pt idx="1612">
                  <c:v>9.5961933593800008</c:v>
                </c:pt>
                <c:pt idx="1613">
                  <c:v>9.5961933593800008</c:v>
                </c:pt>
                <c:pt idx="1614">
                  <c:v>9.5030683593800003</c:v>
                </c:pt>
                <c:pt idx="1615">
                  <c:v>9.6215390625000001</c:v>
                </c:pt>
                <c:pt idx="1616">
                  <c:v>9.5970078124999993</c:v>
                </c:pt>
                <c:pt idx="1617">
                  <c:v>9.5970078124999993</c:v>
                </c:pt>
                <c:pt idx="1618">
                  <c:v>9.6161552734399987</c:v>
                </c:pt>
                <c:pt idx="1619">
                  <c:v>9.5781835937499995</c:v>
                </c:pt>
                <c:pt idx="1620">
                  <c:v>9.6305712890600006</c:v>
                </c:pt>
                <c:pt idx="1621">
                  <c:v>9.5744414062499992</c:v>
                </c:pt>
                <c:pt idx="1622">
                  <c:v>9.4867441406299999</c:v>
                </c:pt>
                <c:pt idx="1623">
                  <c:v>9.4867441406299999</c:v>
                </c:pt>
                <c:pt idx="1624">
                  <c:v>9.5789365234399995</c:v>
                </c:pt>
                <c:pt idx="1625">
                  <c:v>9.5960517578100006</c:v>
                </c:pt>
                <c:pt idx="1626">
                  <c:v>9.5937470703100001</c:v>
                </c:pt>
                <c:pt idx="1627">
                  <c:v>9.5937470703100001</c:v>
                </c:pt>
                <c:pt idx="1628">
                  <c:v>9.54988085938</c:v>
                </c:pt>
                <c:pt idx="1629">
                  <c:v>9.5448066406300001</c:v>
                </c:pt>
                <c:pt idx="1630">
                  <c:v>9.5448066406300001</c:v>
                </c:pt>
                <c:pt idx="1631">
                  <c:v>9.5384082031300004</c:v>
                </c:pt>
                <c:pt idx="1632">
                  <c:v>9.5636503906300003</c:v>
                </c:pt>
                <c:pt idx="1633">
                  <c:v>9.5636503906300003</c:v>
                </c:pt>
                <c:pt idx="1634">
                  <c:v>9.5051318359399986</c:v>
                </c:pt>
                <c:pt idx="1635">
                  <c:v>9.3945410156300007</c:v>
                </c:pt>
                <c:pt idx="1636">
                  <c:v>9.4737031250000001</c:v>
                </c:pt>
                <c:pt idx="1637">
                  <c:v>9.4737031250000001</c:v>
                </c:pt>
                <c:pt idx="1638">
                  <c:v>9.4504785156299995</c:v>
                </c:pt>
                <c:pt idx="1639">
                  <c:v>9.4504785156299995</c:v>
                </c:pt>
                <c:pt idx="1640">
                  <c:v>9.4112128906300008</c:v>
                </c:pt>
                <c:pt idx="1641">
                  <c:v>9.4459160156300008</c:v>
                </c:pt>
                <c:pt idx="1642">
                  <c:v>9.4974111328100008</c:v>
                </c:pt>
                <c:pt idx="1643">
                  <c:v>9.4974111328100008</c:v>
                </c:pt>
                <c:pt idx="1644">
                  <c:v>9.3222558593800002</c:v>
                </c:pt>
                <c:pt idx="1645">
                  <c:v>9.2893867187500003</c:v>
                </c:pt>
                <c:pt idx="1646">
                  <c:v>9.3987236328100003</c:v>
                </c:pt>
                <c:pt idx="1647">
                  <c:v>9.4625957031300008</c:v>
                </c:pt>
                <c:pt idx="1648">
                  <c:v>9.4809902343800001</c:v>
                </c:pt>
                <c:pt idx="1649">
                  <c:v>9.4809902343800001</c:v>
                </c:pt>
                <c:pt idx="1650">
                  <c:v>9.3678837890600004</c:v>
                </c:pt>
                <c:pt idx="1651">
                  <c:v>9.4411582031299996</c:v>
                </c:pt>
                <c:pt idx="1652">
                  <c:v>9.4483378906300004</c:v>
                </c:pt>
                <c:pt idx="1653">
                  <c:v>9.4483378906300004</c:v>
                </c:pt>
                <c:pt idx="1654">
                  <c:v>9.3839277343800003</c:v>
                </c:pt>
                <c:pt idx="1655">
                  <c:v>9.4237773437500003</c:v>
                </c:pt>
                <c:pt idx="1656">
                  <c:v>9.37710449219</c:v>
                </c:pt>
                <c:pt idx="1657">
                  <c:v>9.2998964843799996</c:v>
                </c:pt>
                <c:pt idx="1658">
                  <c:v>9.2530800781300009</c:v>
                </c:pt>
                <c:pt idx="1659">
                  <c:v>9.4632705078099999</c:v>
                </c:pt>
                <c:pt idx="1660">
                  <c:v>9.4632705078099999</c:v>
                </c:pt>
                <c:pt idx="1661">
                  <c:v>9.4514082031300006</c:v>
                </c:pt>
                <c:pt idx="1662">
                  <c:v>9.4171621093799995</c:v>
                </c:pt>
                <c:pt idx="1663">
                  <c:v>9.4171621093799995</c:v>
                </c:pt>
                <c:pt idx="1664">
                  <c:v>9.3890126953100008</c:v>
                </c:pt>
                <c:pt idx="1665">
                  <c:v>9.5921152343799996</c:v>
                </c:pt>
                <c:pt idx="1666">
                  <c:v>9.6106972656299998</c:v>
                </c:pt>
                <c:pt idx="1667">
                  <c:v>9.5180458984399987</c:v>
                </c:pt>
                <c:pt idx="1668">
                  <c:v>9.5634902343799997</c:v>
                </c:pt>
                <c:pt idx="1669">
                  <c:v>9.6888349609399995</c:v>
                </c:pt>
                <c:pt idx="1670">
                  <c:v>9.6888349609399995</c:v>
                </c:pt>
                <c:pt idx="1671">
                  <c:v>9.7285205078099999</c:v>
                </c:pt>
                <c:pt idx="1672">
                  <c:v>9.8475976562500005</c:v>
                </c:pt>
                <c:pt idx="1673">
                  <c:v>9.9647861328100014</c:v>
                </c:pt>
                <c:pt idx="1674">
                  <c:v>9.8506025390600005</c:v>
                </c:pt>
                <c:pt idx="1675">
                  <c:v>9.78879785156</c:v>
                </c:pt>
                <c:pt idx="1676">
                  <c:v>9.78879785156</c:v>
                </c:pt>
                <c:pt idx="1677">
                  <c:v>9.8584765624999999</c:v>
                </c:pt>
                <c:pt idx="1678">
                  <c:v>10.032184570310001</c:v>
                </c:pt>
                <c:pt idx="1679">
                  <c:v>9.8637050781299997</c:v>
                </c:pt>
                <c:pt idx="1680">
                  <c:v>9.8637050781299997</c:v>
                </c:pt>
                <c:pt idx="1681">
                  <c:v>9.9919873046899994</c:v>
                </c:pt>
                <c:pt idx="1682">
                  <c:v>9.9911328125000001</c:v>
                </c:pt>
                <c:pt idx="1683">
                  <c:v>9.9554570312500008</c:v>
                </c:pt>
                <c:pt idx="1684">
                  <c:v>10.046843750000001</c:v>
                </c:pt>
                <c:pt idx="1685">
                  <c:v>10.22074609375</c:v>
                </c:pt>
                <c:pt idx="1686">
                  <c:v>10.22074609375</c:v>
                </c:pt>
                <c:pt idx="1687">
                  <c:v>10.185538085939999</c:v>
                </c:pt>
                <c:pt idx="1688">
                  <c:v>10.09593457031</c:v>
                </c:pt>
                <c:pt idx="1689">
                  <c:v>10.09593457031</c:v>
                </c:pt>
                <c:pt idx="1690">
                  <c:v>10.180476562500001</c:v>
                </c:pt>
                <c:pt idx="1691">
                  <c:v>10.02947070313</c:v>
                </c:pt>
                <c:pt idx="1692">
                  <c:v>10.02947070313</c:v>
                </c:pt>
                <c:pt idx="1693">
                  <c:v>10.091484375</c:v>
                </c:pt>
                <c:pt idx="1694">
                  <c:v>10.12465039063</c:v>
                </c:pt>
                <c:pt idx="1695">
                  <c:v>10.173403320310001</c:v>
                </c:pt>
                <c:pt idx="1696">
                  <c:v>10.173403320310001</c:v>
                </c:pt>
                <c:pt idx="1697">
                  <c:v>10.017875</c:v>
                </c:pt>
                <c:pt idx="1698">
                  <c:v>10.18219921875</c:v>
                </c:pt>
                <c:pt idx="1699">
                  <c:v>10.157217773439999</c:v>
                </c:pt>
                <c:pt idx="1700">
                  <c:v>10.199848632810001</c:v>
                </c:pt>
                <c:pt idx="1701">
                  <c:v>10.045461914060001</c:v>
                </c:pt>
                <c:pt idx="1702">
                  <c:v>10.045461914060001</c:v>
                </c:pt>
                <c:pt idx="1703">
                  <c:v>10.143765625</c:v>
                </c:pt>
                <c:pt idx="1704">
                  <c:v>10.15691894531</c:v>
                </c:pt>
                <c:pt idx="1705">
                  <c:v>10.190423828130001</c:v>
                </c:pt>
                <c:pt idx="1706">
                  <c:v>10.190423828130001</c:v>
                </c:pt>
                <c:pt idx="1707">
                  <c:v>10.094987304689999</c:v>
                </c:pt>
                <c:pt idx="1708">
                  <c:v>10.177913085939998</c:v>
                </c:pt>
                <c:pt idx="1709">
                  <c:v>10.117722656250001</c:v>
                </c:pt>
                <c:pt idx="1710">
                  <c:v>10.17168945313</c:v>
                </c:pt>
                <c:pt idx="1711">
                  <c:v>10.253044921880001</c:v>
                </c:pt>
                <c:pt idx="1712">
                  <c:v>10.253044921880001</c:v>
                </c:pt>
                <c:pt idx="1713">
                  <c:v>10.282765625</c:v>
                </c:pt>
                <c:pt idx="1714">
                  <c:v>10.18640527344</c:v>
                </c:pt>
                <c:pt idx="1715">
                  <c:v>10.285605468749999</c:v>
                </c:pt>
                <c:pt idx="1716">
                  <c:v>10.285605468749999</c:v>
                </c:pt>
                <c:pt idx="1717">
                  <c:v>10.286438476560001</c:v>
                </c:pt>
                <c:pt idx="1718">
                  <c:v>10.286438476560001</c:v>
                </c:pt>
                <c:pt idx="1719">
                  <c:v>10.211958007810001</c:v>
                </c:pt>
                <c:pt idx="1720">
                  <c:v>10.315436523439999</c:v>
                </c:pt>
                <c:pt idx="1721">
                  <c:v>10.332402343749999</c:v>
                </c:pt>
                <c:pt idx="1722">
                  <c:v>10.332402343749999</c:v>
                </c:pt>
                <c:pt idx="1723">
                  <c:v>10.348278320310001</c:v>
                </c:pt>
                <c:pt idx="1724">
                  <c:v>10.25290820313</c:v>
                </c:pt>
                <c:pt idx="1725">
                  <c:v>10.25290820313</c:v>
                </c:pt>
                <c:pt idx="1726">
                  <c:v>10.36792089844</c:v>
                </c:pt>
                <c:pt idx="1727">
                  <c:v>10.226370117189999</c:v>
                </c:pt>
                <c:pt idx="1728">
                  <c:v>10.226370117189999</c:v>
                </c:pt>
                <c:pt idx="1729">
                  <c:v>10.194748046880001</c:v>
                </c:pt>
                <c:pt idx="1730">
                  <c:v>10.355349609380001</c:v>
                </c:pt>
                <c:pt idx="1731">
                  <c:v>10.39428613281</c:v>
                </c:pt>
                <c:pt idx="1732">
                  <c:v>10.39428613281</c:v>
                </c:pt>
                <c:pt idx="1733">
                  <c:v>10.432789062499999</c:v>
                </c:pt>
                <c:pt idx="1734">
                  <c:v>10.48294238281</c:v>
                </c:pt>
                <c:pt idx="1735">
                  <c:v>10.515611328130001</c:v>
                </c:pt>
                <c:pt idx="1736">
                  <c:v>10.412421875</c:v>
                </c:pt>
                <c:pt idx="1737">
                  <c:v>10.39205957031</c:v>
                </c:pt>
                <c:pt idx="1738">
                  <c:v>10.39205957031</c:v>
                </c:pt>
                <c:pt idx="1739">
                  <c:v>10.50485839844</c:v>
                </c:pt>
                <c:pt idx="1740">
                  <c:v>10.44918847656</c:v>
                </c:pt>
                <c:pt idx="1741">
                  <c:v>9.6799648437499997</c:v>
                </c:pt>
                <c:pt idx="1742">
                  <c:v>9.6799648437499997</c:v>
                </c:pt>
                <c:pt idx="1743">
                  <c:v>8.7044248046899995</c:v>
                </c:pt>
                <c:pt idx="1744">
                  <c:v>7.9469365234399998</c:v>
                </c:pt>
                <c:pt idx="1745">
                  <c:v>7.1704658203099996</c:v>
                </c:pt>
                <c:pt idx="1746">
                  <c:v>6.5721508789099996</c:v>
                </c:pt>
                <c:pt idx="1747">
                  <c:v>6.1107163085899998</c:v>
                </c:pt>
                <c:pt idx="1748">
                  <c:v>6.1107163085899998</c:v>
                </c:pt>
                <c:pt idx="1749">
                  <c:v>5.6759755859399998</c:v>
                </c:pt>
                <c:pt idx="1750">
                  <c:v>5.2716870117199992</c:v>
                </c:pt>
                <c:pt idx="1751">
                  <c:v>4.91939746094</c:v>
                </c:pt>
                <c:pt idx="1752">
                  <c:v>4.91939746094</c:v>
                </c:pt>
                <c:pt idx="1753">
                  <c:v>4.4963066406300003</c:v>
                </c:pt>
                <c:pt idx="1754">
                  <c:v>4.0446308593799998</c:v>
                </c:pt>
                <c:pt idx="1755">
                  <c:v>3.3241179199199999</c:v>
                </c:pt>
                <c:pt idx="1756">
                  <c:v>2.7760600585900002</c:v>
                </c:pt>
                <c:pt idx="1757">
                  <c:v>2.2576091308599997</c:v>
                </c:pt>
                <c:pt idx="1758">
                  <c:v>2.2576091308599997</c:v>
                </c:pt>
                <c:pt idx="1759">
                  <c:v>1.4852677002000001</c:v>
                </c:pt>
                <c:pt idx="1760">
                  <c:v>0.92774688720999998</c:v>
                </c:pt>
                <c:pt idx="1761">
                  <c:v>0.57625433349999999</c:v>
                </c:pt>
                <c:pt idx="1762">
                  <c:v>0.57625433349999999</c:v>
                </c:pt>
                <c:pt idx="1763">
                  <c:v>0.17224765014999999</c:v>
                </c:pt>
                <c:pt idx="1764">
                  <c:v>0.11004801178</c:v>
                </c:pt>
                <c:pt idx="1765">
                  <c:v>0.11004801178</c:v>
                </c:pt>
                <c:pt idx="1766">
                  <c:v>5.0259582520000005E-2</c:v>
                </c:pt>
                <c:pt idx="1767">
                  <c:v>0.11608798981</c:v>
                </c:pt>
                <c:pt idx="1768">
                  <c:v>0.11608798981</c:v>
                </c:pt>
                <c:pt idx="1769">
                  <c:v>0.12022627258</c:v>
                </c:pt>
                <c:pt idx="1770">
                  <c:v>2.8693737030000003E-2</c:v>
                </c:pt>
                <c:pt idx="1771">
                  <c:v>3.2703080199999999E-3</c:v>
                </c:pt>
                <c:pt idx="1772">
                  <c:v>9.22684956E-3</c:v>
                </c:pt>
                <c:pt idx="1773">
                  <c:v>2.6051885599999998E-2</c:v>
                </c:pt>
                <c:pt idx="1774">
                  <c:v>-5.8465190890000004E-2</c:v>
                </c:pt>
                <c:pt idx="1775">
                  <c:v>-5.8465190890000004E-2</c:v>
                </c:pt>
                <c:pt idx="1776">
                  <c:v>-3.7967361450000001E-2</c:v>
                </c:pt>
                <c:pt idx="1777">
                  <c:v>-3.6661773680000002E-2</c:v>
                </c:pt>
                <c:pt idx="1778">
                  <c:v>-3.6661773680000002E-2</c:v>
                </c:pt>
                <c:pt idx="1779">
                  <c:v>7.2013061519999991E-2</c:v>
                </c:pt>
                <c:pt idx="1780">
                  <c:v>3.9695346829999999E-2</c:v>
                </c:pt>
                <c:pt idx="1781">
                  <c:v>3.9695346829999999E-2</c:v>
                </c:pt>
                <c:pt idx="1782">
                  <c:v>3.6940143589999995E-2</c:v>
                </c:pt>
                <c:pt idx="1783">
                  <c:v>-8.0840635299999995E-3</c:v>
                </c:pt>
                <c:pt idx="1784">
                  <c:v>-0.10837243651999999</c:v>
                </c:pt>
                <c:pt idx="1785">
                  <c:v>-0.10837243651999999</c:v>
                </c:pt>
                <c:pt idx="1786">
                  <c:v>-0.13098393250000001</c:v>
                </c:pt>
                <c:pt idx="1787">
                  <c:v>-9.1151222229999995E-2</c:v>
                </c:pt>
                <c:pt idx="1788">
                  <c:v>-9.1151222229999995E-2</c:v>
                </c:pt>
                <c:pt idx="1789">
                  <c:v>-0.10527364349</c:v>
                </c:pt>
                <c:pt idx="1790">
                  <c:v>-0.16246838379</c:v>
                </c:pt>
                <c:pt idx="1791">
                  <c:v>-0.16246838379</c:v>
                </c:pt>
                <c:pt idx="1792">
                  <c:v>-0.18692483521</c:v>
                </c:pt>
                <c:pt idx="1793">
                  <c:v>-0.22053915405000002</c:v>
                </c:pt>
                <c:pt idx="1794">
                  <c:v>-0.13736120604999999</c:v>
                </c:pt>
                <c:pt idx="1795">
                  <c:v>-0.13736120604999999</c:v>
                </c:pt>
                <c:pt idx="1796">
                  <c:v>-0.12059061432</c:v>
                </c:pt>
                <c:pt idx="1797">
                  <c:v>-0.11927665709999999</c:v>
                </c:pt>
                <c:pt idx="1798">
                  <c:v>-5.5331459049999997E-2</c:v>
                </c:pt>
                <c:pt idx="1799">
                  <c:v>-2.7001964569999998E-2</c:v>
                </c:pt>
                <c:pt idx="1800">
                  <c:v>-0.12775794982999999</c:v>
                </c:pt>
                <c:pt idx="1801">
                  <c:v>-0.12775794982999999</c:v>
                </c:pt>
                <c:pt idx="1802">
                  <c:v>-0.18268414307</c:v>
                </c:pt>
                <c:pt idx="1803">
                  <c:v>-0.17497859192000001</c:v>
                </c:pt>
                <c:pt idx="1804">
                  <c:v>-0.16485086060000001</c:v>
                </c:pt>
                <c:pt idx="1805">
                  <c:v>-0.16485086060000001</c:v>
                </c:pt>
                <c:pt idx="1806">
                  <c:v>-0.14146047974000001</c:v>
                </c:pt>
                <c:pt idx="1807">
                  <c:v>-0.14642848206</c:v>
                </c:pt>
                <c:pt idx="1808">
                  <c:v>-0.16762802124000001</c:v>
                </c:pt>
                <c:pt idx="1809">
                  <c:v>-0.14406320189999999</c:v>
                </c:pt>
                <c:pt idx="1810">
                  <c:v>-4.4941955569999997E-2</c:v>
                </c:pt>
                <c:pt idx="1811">
                  <c:v>-4.4941955569999997E-2</c:v>
                </c:pt>
                <c:pt idx="1812">
                  <c:v>0.14184512329000001</c:v>
                </c:pt>
                <c:pt idx="1813">
                  <c:v>0.15889009094000001</c:v>
                </c:pt>
                <c:pt idx="1814">
                  <c:v>-9.9047065729999995E-2</c:v>
                </c:pt>
                <c:pt idx="1815">
                  <c:v>-9.9047065729999995E-2</c:v>
                </c:pt>
                <c:pt idx="1816">
                  <c:v>-0.28632427978999997</c:v>
                </c:pt>
                <c:pt idx="1817">
                  <c:v>-0.27480667114000001</c:v>
                </c:pt>
                <c:pt idx="1818">
                  <c:v>-0.18169108582000001</c:v>
                </c:pt>
                <c:pt idx="1819">
                  <c:v>-5.0882827759999999E-2</c:v>
                </c:pt>
                <c:pt idx="1820">
                  <c:v>-5.4061058039999998E-2</c:v>
                </c:pt>
                <c:pt idx="1821">
                  <c:v>-5.4061058039999998E-2</c:v>
                </c:pt>
                <c:pt idx="1822">
                  <c:v>-8.6275444030000009E-2</c:v>
                </c:pt>
                <c:pt idx="1823">
                  <c:v>-0.10018991852</c:v>
                </c:pt>
                <c:pt idx="1824">
                  <c:v>-9.8233963009999994E-2</c:v>
                </c:pt>
                <c:pt idx="1825">
                  <c:v>-2.5050956730000001E-2</c:v>
                </c:pt>
                <c:pt idx="1826">
                  <c:v>-2.725793457E-2</c:v>
                </c:pt>
                <c:pt idx="1827">
                  <c:v>-2.725793457E-2</c:v>
                </c:pt>
                <c:pt idx="1828">
                  <c:v>-1.35960865E-2</c:v>
                </c:pt>
                <c:pt idx="1829">
                  <c:v>3.5437583920000001E-2</c:v>
                </c:pt>
                <c:pt idx="1830">
                  <c:v>-2.4883201599999998E-2</c:v>
                </c:pt>
                <c:pt idx="1831">
                  <c:v>-2.4883201599999998E-2</c:v>
                </c:pt>
                <c:pt idx="1832">
                  <c:v>-3.494804001E-2</c:v>
                </c:pt>
                <c:pt idx="1833">
                  <c:v>-4.19714832E-3</c:v>
                </c:pt>
                <c:pt idx="1834">
                  <c:v>5.7286530999999994E-4</c:v>
                </c:pt>
                <c:pt idx="1835">
                  <c:v>6.2798714600000001E-3</c:v>
                </c:pt>
                <c:pt idx="1836">
                  <c:v>-4.8643264000000001E-4</c:v>
                </c:pt>
                <c:pt idx="1837">
                  <c:v>-4.8643264000000001E-4</c:v>
                </c:pt>
                <c:pt idx="1838">
                  <c:v>-7.7033241270000011E-2</c:v>
                </c:pt>
                <c:pt idx="1839">
                  <c:v>-9.1877716060000003E-2</c:v>
                </c:pt>
                <c:pt idx="1840">
                  <c:v>-0.10188745880000001</c:v>
                </c:pt>
                <c:pt idx="1841">
                  <c:v>-0.10188745880000001</c:v>
                </c:pt>
                <c:pt idx="1842">
                  <c:v>-0.11794572449</c:v>
                </c:pt>
                <c:pt idx="1843">
                  <c:v>-3.5024959999999999E-3</c:v>
                </c:pt>
                <c:pt idx="1844">
                  <c:v>-3.5024959999999999E-3</c:v>
                </c:pt>
                <c:pt idx="1845">
                  <c:v>4.8026523599999996E-3</c:v>
                </c:pt>
                <c:pt idx="1846">
                  <c:v>-7.5418076500000002E-3</c:v>
                </c:pt>
                <c:pt idx="1847">
                  <c:v>-3.8670459749999997E-2</c:v>
                </c:pt>
                <c:pt idx="1848">
                  <c:v>-3.8670459749999997E-2</c:v>
                </c:pt>
                <c:pt idx="1849">
                  <c:v>-2.1470546720000001E-2</c:v>
                </c:pt>
                <c:pt idx="1850">
                  <c:v>-4.2922180179999998E-2</c:v>
                </c:pt>
                <c:pt idx="1851">
                  <c:v>-0.11351601410000001</c:v>
                </c:pt>
                <c:pt idx="1852">
                  <c:v>-0.11351601410000001</c:v>
                </c:pt>
                <c:pt idx="1853">
                  <c:v>-4.9676239010000005E-2</c:v>
                </c:pt>
                <c:pt idx="1854">
                  <c:v>-2.1312093730000002E-2</c:v>
                </c:pt>
                <c:pt idx="1855">
                  <c:v>-2.1312093730000002E-2</c:v>
                </c:pt>
                <c:pt idx="1856">
                  <c:v>-3.1779504780000002E-2</c:v>
                </c:pt>
                <c:pt idx="1857">
                  <c:v>-3.9447284699999995E-2</c:v>
                </c:pt>
                <c:pt idx="1858">
                  <c:v>-3.9447284699999995E-2</c:v>
                </c:pt>
                <c:pt idx="1859">
                  <c:v>-4.8953052519999998E-2</c:v>
                </c:pt>
                <c:pt idx="1860">
                  <c:v>-7.3494071960000004E-2</c:v>
                </c:pt>
                <c:pt idx="1861">
                  <c:v>-7.2493919370000007E-2</c:v>
                </c:pt>
                <c:pt idx="1862">
                  <c:v>-8.5264511109999996E-2</c:v>
                </c:pt>
                <c:pt idx="1863">
                  <c:v>-4.9824073789999999E-2</c:v>
                </c:pt>
                <c:pt idx="1864">
                  <c:v>-5.9801006320000002E-2</c:v>
                </c:pt>
                <c:pt idx="1865">
                  <c:v>-5.9801006320000002E-2</c:v>
                </c:pt>
                <c:pt idx="1866">
                  <c:v>-6.2104026789999996E-2</c:v>
                </c:pt>
                <c:pt idx="1867">
                  <c:v>-6.4864898679999991E-2</c:v>
                </c:pt>
                <c:pt idx="1868">
                  <c:v>-6.4864898679999991E-2</c:v>
                </c:pt>
                <c:pt idx="1869">
                  <c:v>-8.3996215819999998E-2</c:v>
                </c:pt>
                <c:pt idx="1870">
                  <c:v>-7.3876564029999994E-2</c:v>
                </c:pt>
                <c:pt idx="1871">
                  <c:v>-2.1454422000000001E-2</c:v>
                </c:pt>
                <c:pt idx="1872">
                  <c:v>2.5634826660000002E-2</c:v>
                </c:pt>
                <c:pt idx="1873">
                  <c:v>-6.4697952299999995E-3</c:v>
                </c:pt>
                <c:pt idx="1874">
                  <c:v>-6.4697952299999995E-3</c:v>
                </c:pt>
                <c:pt idx="1875">
                  <c:v>-3.7613483430000004E-2</c:v>
                </c:pt>
                <c:pt idx="1876">
                  <c:v>-3.0529031750000001E-2</c:v>
                </c:pt>
                <c:pt idx="1877">
                  <c:v>1.9791549679999999E-2</c:v>
                </c:pt>
                <c:pt idx="1878">
                  <c:v>1.9791549679999999E-2</c:v>
                </c:pt>
                <c:pt idx="1879">
                  <c:v>3.084329987E-2</c:v>
                </c:pt>
                <c:pt idx="1880">
                  <c:v>-2.984352493E-2</c:v>
                </c:pt>
                <c:pt idx="1881">
                  <c:v>-2.984352493E-2</c:v>
                </c:pt>
                <c:pt idx="1882">
                  <c:v>-3.1323688510000003E-2</c:v>
                </c:pt>
                <c:pt idx="1883">
                  <c:v>-2.7929021840000002E-2</c:v>
                </c:pt>
                <c:pt idx="1884">
                  <c:v>-2.7929021840000002E-2</c:v>
                </c:pt>
                <c:pt idx="1885">
                  <c:v>-3.6879138950000001E-2</c:v>
                </c:pt>
                <c:pt idx="1886">
                  <c:v>-5.2233695980000001E-2</c:v>
                </c:pt>
                <c:pt idx="1887">
                  <c:v>-4.1617370610000003E-2</c:v>
                </c:pt>
                <c:pt idx="1888">
                  <c:v>-3.0503616000000002E-4</c:v>
                </c:pt>
                <c:pt idx="1889">
                  <c:v>-1.718665695E-2</c:v>
                </c:pt>
                <c:pt idx="1890">
                  <c:v>-4.0947212219999994E-2</c:v>
                </c:pt>
                <c:pt idx="1891">
                  <c:v>-4.0947212219999994E-2</c:v>
                </c:pt>
                <c:pt idx="1892">
                  <c:v>-4.7272666929999999E-2</c:v>
                </c:pt>
                <c:pt idx="1893">
                  <c:v>2.3545358660000001E-2</c:v>
                </c:pt>
                <c:pt idx="1894">
                  <c:v>2.3545358660000001E-2</c:v>
                </c:pt>
                <c:pt idx="1895">
                  <c:v>6.4547225949999995E-2</c:v>
                </c:pt>
                <c:pt idx="1896">
                  <c:v>1.6794406890000002E-2</c:v>
                </c:pt>
                <c:pt idx="1897">
                  <c:v>-2.9526086809999998E-2</c:v>
                </c:pt>
                <c:pt idx="1898">
                  <c:v>4.3732261660000001E-2</c:v>
                </c:pt>
                <c:pt idx="1899">
                  <c:v>8.1016204830000008E-2</c:v>
                </c:pt>
                <c:pt idx="1900">
                  <c:v>3.5320674900000001E-2</c:v>
                </c:pt>
                <c:pt idx="1901">
                  <c:v>3.5320674900000001E-2</c:v>
                </c:pt>
                <c:pt idx="1902">
                  <c:v>-1.1559970859999999E-2</c:v>
                </c:pt>
                <c:pt idx="1903">
                  <c:v>-9.8119020499999998E-3</c:v>
                </c:pt>
                <c:pt idx="1904">
                  <c:v>-9.8119020499999998E-3</c:v>
                </c:pt>
                <c:pt idx="1905">
                  <c:v>-2.4067844390000002E-2</c:v>
                </c:pt>
                <c:pt idx="1906">
                  <c:v>-2.7227313999999999E-2</c:v>
                </c:pt>
                <c:pt idx="1907">
                  <c:v>-2.7227313999999999E-2</c:v>
                </c:pt>
                <c:pt idx="1908">
                  <c:v>-4.8075225829999998E-2</c:v>
                </c:pt>
                <c:pt idx="1909">
                  <c:v>-2.9892908100000001E-2</c:v>
                </c:pt>
                <c:pt idx="1910">
                  <c:v>-3.4735637659999999E-2</c:v>
                </c:pt>
                <c:pt idx="1911">
                  <c:v>-3.4735637659999999E-2</c:v>
                </c:pt>
                <c:pt idx="1912">
                  <c:v>-3.6352310180000007E-2</c:v>
                </c:pt>
                <c:pt idx="1913">
                  <c:v>-2.8998407360000002E-2</c:v>
                </c:pt>
                <c:pt idx="1914">
                  <c:v>-5.0108329769999994E-2</c:v>
                </c:pt>
                <c:pt idx="1915">
                  <c:v>-8.6834213260000001E-2</c:v>
                </c:pt>
                <c:pt idx="1916">
                  <c:v>-7.2206176760000004E-2</c:v>
                </c:pt>
                <c:pt idx="1917">
                  <c:v>-7.2206176760000004E-2</c:v>
                </c:pt>
                <c:pt idx="1918">
                  <c:v>-5.4203857420000001E-2</c:v>
                </c:pt>
                <c:pt idx="1919">
                  <c:v>-1.643487167E-2</c:v>
                </c:pt>
                <c:pt idx="1920">
                  <c:v>-2.2059776310000001E-2</c:v>
                </c:pt>
                <c:pt idx="1921">
                  <c:v>-2.2059776310000001E-2</c:v>
                </c:pt>
                <c:pt idx="1922">
                  <c:v>-2.5499557500000002E-2</c:v>
                </c:pt>
                <c:pt idx="1923">
                  <c:v>-2.609986877E-2</c:v>
                </c:pt>
                <c:pt idx="1924">
                  <c:v>-2.7222742080000001E-2</c:v>
                </c:pt>
                <c:pt idx="1925">
                  <c:v>-1.0884521E-3</c:v>
                </c:pt>
                <c:pt idx="1926">
                  <c:v>-1.368989277E-2</c:v>
                </c:pt>
                <c:pt idx="1927">
                  <c:v>-1.368989277E-2</c:v>
                </c:pt>
                <c:pt idx="1928">
                  <c:v>-1.921557426E-2</c:v>
                </c:pt>
                <c:pt idx="1929">
                  <c:v>-4.2006824489999997E-2</c:v>
                </c:pt>
                <c:pt idx="1930">
                  <c:v>-2.436024857E-2</c:v>
                </c:pt>
                <c:pt idx="1931">
                  <c:v>-2.436024857E-2</c:v>
                </c:pt>
                <c:pt idx="1932">
                  <c:v>-6.2878234859999993E-2</c:v>
                </c:pt>
                <c:pt idx="1933">
                  <c:v>-8.1266212460000001E-2</c:v>
                </c:pt>
                <c:pt idx="1934">
                  <c:v>-6.2151172640000002E-2</c:v>
                </c:pt>
                <c:pt idx="1935">
                  <c:v>-3.7579761509999997E-2</c:v>
                </c:pt>
                <c:pt idx="1936">
                  <c:v>-2.865329552E-2</c:v>
                </c:pt>
                <c:pt idx="1937">
                  <c:v>-2.865329552E-2</c:v>
                </c:pt>
                <c:pt idx="1938">
                  <c:v>-2.427862167E-2</c:v>
                </c:pt>
                <c:pt idx="1939">
                  <c:v>-3.1989971159999998E-2</c:v>
                </c:pt>
                <c:pt idx="1940">
                  <c:v>-3.1989971159999998E-2</c:v>
                </c:pt>
                <c:pt idx="1941">
                  <c:v>-1.0091199870000001E-2</c:v>
                </c:pt>
                <c:pt idx="1942">
                  <c:v>4.0281615300000002E-3</c:v>
                </c:pt>
                <c:pt idx="1943">
                  <c:v>4.0281615300000002E-3</c:v>
                </c:pt>
                <c:pt idx="1944">
                  <c:v>1.724007416E-2</c:v>
                </c:pt>
                <c:pt idx="1945">
                  <c:v>-4.0633174899999999E-2</c:v>
                </c:pt>
                <c:pt idx="1946">
                  <c:v>1.25434339E-3</c:v>
                </c:pt>
                <c:pt idx="1947">
                  <c:v>1.25434339E-3</c:v>
                </c:pt>
                <c:pt idx="1948">
                  <c:v>-1.1060355189999999E-2</c:v>
                </c:pt>
                <c:pt idx="1949">
                  <c:v>-6.8890962599999998E-3</c:v>
                </c:pt>
                <c:pt idx="1950">
                  <c:v>-3.6614021300000001E-2</c:v>
                </c:pt>
                <c:pt idx="1951">
                  <c:v>-1.0119260790000001E-2</c:v>
                </c:pt>
                <c:pt idx="1952">
                  <c:v>-5.455191803E-2</c:v>
                </c:pt>
                <c:pt idx="1953">
                  <c:v>-5.455191803E-2</c:v>
                </c:pt>
                <c:pt idx="1954">
                  <c:v>-5.8494712829999997E-2</c:v>
                </c:pt>
                <c:pt idx="1955">
                  <c:v>-3.5782154079999996E-2</c:v>
                </c:pt>
                <c:pt idx="1956">
                  <c:v>-4.8697944640000004E-2</c:v>
                </c:pt>
                <c:pt idx="1957">
                  <c:v>-4.8697944640000004E-2</c:v>
                </c:pt>
                <c:pt idx="1958">
                  <c:v>-5.95234966E-3</c:v>
                </c:pt>
                <c:pt idx="1959">
                  <c:v>-2.125078201E-2</c:v>
                </c:pt>
                <c:pt idx="1960">
                  <c:v>-3.2303382870000001E-2</c:v>
                </c:pt>
                <c:pt idx="1961">
                  <c:v>-2.746801758E-2</c:v>
                </c:pt>
                <c:pt idx="1962">
                  <c:v>3.7663948060000001E-2</c:v>
                </c:pt>
                <c:pt idx="1963">
                  <c:v>6.5927940370000007E-2</c:v>
                </c:pt>
                <c:pt idx="1964">
                  <c:v>6.5927940370000007E-2</c:v>
                </c:pt>
                <c:pt idx="1965">
                  <c:v>2.5622348789999999E-2</c:v>
                </c:pt>
                <c:pt idx="1966">
                  <c:v>-1.839557457E-2</c:v>
                </c:pt>
                <c:pt idx="1967">
                  <c:v>-1.839557457E-2</c:v>
                </c:pt>
                <c:pt idx="1968">
                  <c:v>-3.9082866670000001E-2</c:v>
                </c:pt>
                <c:pt idx="1969">
                  <c:v>-5.1453155520000002E-2</c:v>
                </c:pt>
                <c:pt idx="1970">
                  <c:v>-5.1453155520000002E-2</c:v>
                </c:pt>
                <c:pt idx="1971">
                  <c:v>-2.5255136490000003E-2</c:v>
                </c:pt>
                <c:pt idx="1972">
                  <c:v>-6.1511016849999996E-2</c:v>
                </c:pt>
                <c:pt idx="1973">
                  <c:v>-7.7152153020000003E-2</c:v>
                </c:pt>
                <c:pt idx="1974">
                  <c:v>-7.7152153020000003E-2</c:v>
                </c:pt>
                <c:pt idx="1975">
                  <c:v>-7.5320671079999998E-2</c:v>
                </c:pt>
                <c:pt idx="1976">
                  <c:v>-4.6717929839999998E-2</c:v>
                </c:pt>
                <c:pt idx="1977">
                  <c:v>-4.6717929839999998E-2</c:v>
                </c:pt>
                <c:pt idx="1978">
                  <c:v>-9.5787666320000006E-2</c:v>
                </c:pt>
                <c:pt idx="1979">
                  <c:v>-9.6564346310000007E-2</c:v>
                </c:pt>
                <c:pt idx="1980">
                  <c:v>-9.6564346310000007E-2</c:v>
                </c:pt>
                <c:pt idx="1981">
                  <c:v>-6.5916694640000009E-2</c:v>
                </c:pt>
                <c:pt idx="1982">
                  <c:v>-3.7630378720000003E-2</c:v>
                </c:pt>
                <c:pt idx="1983">
                  <c:v>-3.7630378720000003E-2</c:v>
                </c:pt>
                <c:pt idx="1984">
                  <c:v>-1.2990513800000001E-2</c:v>
                </c:pt>
                <c:pt idx="1985">
                  <c:v>-1.218307018E-2</c:v>
                </c:pt>
                <c:pt idx="1986">
                  <c:v>-2.7758560179999999E-2</c:v>
                </c:pt>
                <c:pt idx="1987">
                  <c:v>-1.5408201220000001E-2</c:v>
                </c:pt>
                <c:pt idx="1988">
                  <c:v>6.6756057699999998E-3</c:v>
                </c:pt>
                <c:pt idx="1989">
                  <c:v>-2.0524101300000001E-3</c:v>
                </c:pt>
                <c:pt idx="1990">
                  <c:v>-2.0524101300000001E-3</c:v>
                </c:pt>
                <c:pt idx="1991">
                  <c:v>-2.1708225250000001E-2</c:v>
                </c:pt>
                <c:pt idx="1992">
                  <c:v>1.1316635130000001E-2</c:v>
                </c:pt>
                <c:pt idx="1993">
                  <c:v>1.0629961010000001E-2</c:v>
                </c:pt>
                <c:pt idx="1994">
                  <c:v>1.0629961010000001E-2</c:v>
                </c:pt>
                <c:pt idx="1995">
                  <c:v>3.267640686E-2</c:v>
                </c:pt>
                <c:pt idx="1996">
                  <c:v>4.4343116760000002E-2</c:v>
                </c:pt>
                <c:pt idx="1997">
                  <c:v>-1.843479919E-2</c:v>
                </c:pt>
                <c:pt idx="1998">
                  <c:v>6.2217252999999999E-4</c:v>
                </c:pt>
                <c:pt idx="1999">
                  <c:v>-1.324827099E-2</c:v>
                </c:pt>
                <c:pt idx="2000">
                  <c:v>-1.324827099E-2</c:v>
                </c:pt>
                <c:pt idx="2001">
                  <c:v>-2.4210174559999999E-2</c:v>
                </c:pt>
                <c:pt idx="2002">
                  <c:v>-5.4628582000000002E-2</c:v>
                </c:pt>
                <c:pt idx="2003">
                  <c:v>-4.012240601E-2</c:v>
                </c:pt>
                <c:pt idx="2004">
                  <c:v>-4.012240601E-2</c:v>
                </c:pt>
                <c:pt idx="2005">
                  <c:v>-8.8488479610000004E-2</c:v>
                </c:pt>
                <c:pt idx="2006">
                  <c:v>-8.8488479610000004E-2</c:v>
                </c:pt>
                <c:pt idx="2007">
                  <c:v>-8.4624588010000001E-2</c:v>
                </c:pt>
                <c:pt idx="2008">
                  <c:v>-4.8971813199999999E-2</c:v>
                </c:pt>
                <c:pt idx="2009">
                  <c:v>1.9442672700000002E-3</c:v>
                </c:pt>
                <c:pt idx="2010">
                  <c:v>1.9442672700000002E-3</c:v>
                </c:pt>
                <c:pt idx="2011">
                  <c:v>-6.7324280700000001E-3</c:v>
                </c:pt>
                <c:pt idx="2012">
                  <c:v>-2.3041157700000002E-3</c:v>
                </c:pt>
                <c:pt idx="2013">
                  <c:v>1.7986114500000001E-2</c:v>
                </c:pt>
                <c:pt idx="2014">
                  <c:v>-1.31303096E-3</c:v>
                </c:pt>
                <c:pt idx="2015">
                  <c:v>6.1981407169999995E-2</c:v>
                </c:pt>
                <c:pt idx="2016">
                  <c:v>6.1981407169999995E-2</c:v>
                </c:pt>
                <c:pt idx="2017">
                  <c:v>7.2163841249999999E-2</c:v>
                </c:pt>
                <c:pt idx="2018">
                  <c:v>4.2418770800000003E-3</c:v>
                </c:pt>
                <c:pt idx="2019">
                  <c:v>1.037151146E-2</c:v>
                </c:pt>
                <c:pt idx="2020">
                  <c:v>1.037151146E-2</c:v>
                </c:pt>
                <c:pt idx="2021">
                  <c:v>3.51819191E-2</c:v>
                </c:pt>
                <c:pt idx="2022">
                  <c:v>8.6311950700000001E-3</c:v>
                </c:pt>
                <c:pt idx="2023">
                  <c:v>-3.4155246730000005E-2</c:v>
                </c:pt>
                <c:pt idx="2024">
                  <c:v>-4.1848300929999999E-2</c:v>
                </c:pt>
                <c:pt idx="2025">
                  <c:v>-3.6816963200000004E-2</c:v>
                </c:pt>
                <c:pt idx="2026">
                  <c:v>-3.6816963200000004E-2</c:v>
                </c:pt>
                <c:pt idx="2027">
                  <c:v>-7.6690597530000001E-2</c:v>
                </c:pt>
                <c:pt idx="2028">
                  <c:v>-7.9320304869999997E-2</c:v>
                </c:pt>
                <c:pt idx="2029">
                  <c:v>-3.4558815E-2</c:v>
                </c:pt>
                <c:pt idx="2030">
                  <c:v>-3.4558815E-2</c:v>
                </c:pt>
                <c:pt idx="2031">
                  <c:v>-4.5665454859999996E-2</c:v>
                </c:pt>
                <c:pt idx="2032">
                  <c:v>-5.1684708600000006E-3</c:v>
                </c:pt>
                <c:pt idx="2033">
                  <c:v>-5.1684708600000006E-3</c:v>
                </c:pt>
                <c:pt idx="2034">
                  <c:v>1.094632244E-2</c:v>
                </c:pt>
                <c:pt idx="2035">
                  <c:v>8.623908999999999E-3</c:v>
                </c:pt>
                <c:pt idx="2036">
                  <c:v>8.623908999999999E-3</c:v>
                </c:pt>
                <c:pt idx="2037">
                  <c:v>6.5768867490000008E-2</c:v>
                </c:pt>
                <c:pt idx="2038">
                  <c:v>4.2005752559999998E-2</c:v>
                </c:pt>
                <c:pt idx="2039">
                  <c:v>2.0497765499999997E-3</c:v>
                </c:pt>
                <c:pt idx="2040">
                  <c:v>2.0497765499999997E-3</c:v>
                </c:pt>
                <c:pt idx="2041">
                  <c:v>-1.9576589580000001E-2</c:v>
                </c:pt>
                <c:pt idx="2042">
                  <c:v>-1.049825668E-2</c:v>
                </c:pt>
                <c:pt idx="2043">
                  <c:v>-1.049825668E-2</c:v>
                </c:pt>
                <c:pt idx="2044">
                  <c:v>-3.9267440800000004E-2</c:v>
                </c:pt>
                <c:pt idx="2045">
                  <c:v>-4.2000011439999999E-2</c:v>
                </c:pt>
                <c:pt idx="2046">
                  <c:v>-2.5667308810000001E-2</c:v>
                </c:pt>
                <c:pt idx="2047">
                  <c:v>-2.5667308810000001E-2</c:v>
                </c:pt>
                <c:pt idx="2048">
                  <c:v>-2.048821831E-2</c:v>
                </c:pt>
                <c:pt idx="2049">
                  <c:v>2.950166702E-2</c:v>
                </c:pt>
                <c:pt idx="2050">
                  <c:v>3.858875656E-2</c:v>
                </c:pt>
                <c:pt idx="2051">
                  <c:v>7.0939006800000001E-3</c:v>
                </c:pt>
                <c:pt idx="2052">
                  <c:v>1.08555479E-2</c:v>
                </c:pt>
                <c:pt idx="2053">
                  <c:v>4.2939002989999996E-2</c:v>
                </c:pt>
                <c:pt idx="2054">
                  <c:v>4.2939002989999996E-2</c:v>
                </c:pt>
                <c:pt idx="2055">
                  <c:v>6.7334533690000004E-2</c:v>
                </c:pt>
                <c:pt idx="2056">
                  <c:v>1.4766029359999999E-2</c:v>
                </c:pt>
                <c:pt idx="2057">
                  <c:v>1.4766029359999999E-2</c:v>
                </c:pt>
                <c:pt idx="2058">
                  <c:v>-9.22856331E-3</c:v>
                </c:pt>
                <c:pt idx="2059">
                  <c:v>-5.3438117979999998E-2</c:v>
                </c:pt>
                <c:pt idx="2060">
                  <c:v>-5.3438117979999998E-2</c:v>
                </c:pt>
                <c:pt idx="2061">
                  <c:v>-6.4041030879999988E-2</c:v>
                </c:pt>
                <c:pt idx="2062">
                  <c:v>-7.143903351E-2</c:v>
                </c:pt>
                <c:pt idx="2063">
                  <c:v>-5.0318569179999995E-2</c:v>
                </c:pt>
                <c:pt idx="2064">
                  <c:v>-5.0318569179999995E-2</c:v>
                </c:pt>
                <c:pt idx="2065">
                  <c:v>-5.7244571690000003E-2</c:v>
                </c:pt>
                <c:pt idx="2066">
                  <c:v>-2.2228614809999998E-2</c:v>
                </c:pt>
                <c:pt idx="2067">
                  <c:v>-2.2228614809999998E-2</c:v>
                </c:pt>
                <c:pt idx="2068">
                  <c:v>-9.7462415700000013E-3</c:v>
                </c:pt>
                <c:pt idx="2069">
                  <c:v>2.0119768140000001E-2</c:v>
                </c:pt>
                <c:pt idx="2070">
                  <c:v>2.0119768140000001E-2</c:v>
                </c:pt>
                <c:pt idx="2071">
                  <c:v>2.009054184E-2</c:v>
                </c:pt>
                <c:pt idx="2072">
                  <c:v>2.293140602E-2</c:v>
                </c:pt>
                <c:pt idx="2073">
                  <c:v>2.0899309160000001E-2</c:v>
                </c:pt>
                <c:pt idx="2074">
                  <c:v>2.0899309160000001E-2</c:v>
                </c:pt>
                <c:pt idx="2075">
                  <c:v>1.2550828930000001E-2</c:v>
                </c:pt>
                <c:pt idx="2076">
                  <c:v>4.1694741200000007E-3</c:v>
                </c:pt>
                <c:pt idx="2077">
                  <c:v>3.1145544050000001E-2</c:v>
                </c:pt>
                <c:pt idx="2078">
                  <c:v>3.261299133E-2</c:v>
                </c:pt>
                <c:pt idx="2079">
                  <c:v>7.8639845800000004E-3</c:v>
                </c:pt>
                <c:pt idx="2080">
                  <c:v>7.8639845800000004E-3</c:v>
                </c:pt>
                <c:pt idx="2081">
                  <c:v>-5.1380002000000005E-4</c:v>
                </c:pt>
                <c:pt idx="2082">
                  <c:v>-6.51653814E-3</c:v>
                </c:pt>
                <c:pt idx="2083">
                  <c:v>-3.1810205459999998E-2</c:v>
                </c:pt>
                <c:pt idx="2084">
                  <c:v>-3.1810205459999998E-2</c:v>
                </c:pt>
                <c:pt idx="2085">
                  <c:v>-3.6736885070000003E-2</c:v>
                </c:pt>
                <c:pt idx="2086">
                  <c:v>-2.9866546629999997E-2</c:v>
                </c:pt>
                <c:pt idx="2087">
                  <c:v>-2.1400777819999998E-2</c:v>
                </c:pt>
                <c:pt idx="2088">
                  <c:v>-4.1652565000000003E-2</c:v>
                </c:pt>
                <c:pt idx="2089">
                  <c:v>-4.4446922299999997E-2</c:v>
                </c:pt>
                <c:pt idx="2090">
                  <c:v>-4.4446922299999997E-2</c:v>
                </c:pt>
                <c:pt idx="2091">
                  <c:v>-2.7230733870000003E-2</c:v>
                </c:pt>
                <c:pt idx="2092">
                  <c:v>-2.28675437E-3</c:v>
                </c:pt>
                <c:pt idx="2093">
                  <c:v>-2.28675437E-3</c:v>
                </c:pt>
                <c:pt idx="2094">
                  <c:v>-4.0443572999999998E-3</c:v>
                </c:pt>
                <c:pt idx="2095">
                  <c:v>5.8636627200000001E-3</c:v>
                </c:pt>
                <c:pt idx="2096">
                  <c:v>5.8636627200000001E-3</c:v>
                </c:pt>
                <c:pt idx="2097">
                  <c:v>4.128395462E-2</c:v>
                </c:pt>
                <c:pt idx="2098">
                  <c:v>4.0727905270000003E-2</c:v>
                </c:pt>
                <c:pt idx="2099">
                  <c:v>-1.8938071700000001E-3</c:v>
                </c:pt>
                <c:pt idx="2100">
                  <c:v>-1.8938071700000001E-3</c:v>
                </c:pt>
                <c:pt idx="2101">
                  <c:v>-5.6585876460000004E-2</c:v>
                </c:pt>
                <c:pt idx="2102">
                  <c:v>-2.8965072630000002E-2</c:v>
                </c:pt>
                <c:pt idx="2103">
                  <c:v>-2.171481514E-2</c:v>
                </c:pt>
                <c:pt idx="2104">
                  <c:v>-4.5012580869999999E-2</c:v>
                </c:pt>
                <c:pt idx="2105">
                  <c:v>-5.389315033E-2</c:v>
                </c:pt>
                <c:pt idx="2106">
                  <c:v>-5.389315033E-2</c:v>
                </c:pt>
                <c:pt idx="2107">
                  <c:v>-2.8355770110000001E-2</c:v>
                </c:pt>
                <c:pt idx="2108">
                  <c:v>-3.3532768249999997E-2</c:v>
                </c:pt>
                <c:pt idx="2109">
                  <c:v>-5.2481060029999999E-2</c:v>
                </c:pt>
                <c:pt idx="2110">
                  <c:v>-5.2481060029999999E-2</c:v>
                </c:pt>
                <c:pt idx="2111">
                  <c:v>-4.1035121920000001E-2</c:v>
                </c:pt>
                <c:pt idx="2112">
                  <c:v>-2.752134132E-2</c:v>
                </c:pt>
                <c:pt idx="2113">
                  <c:v>-3.1001129150000001E-2</c:v>
                </c:pt>
                <c:pt idx="2114">
                  <c:v>-4.8654296879999996E-2</c:v>
                </c:pt>
                <c:pt idx="2115">
                  <c:v>-3.4579593659999998E-2</c:v>
                </c:pt>
                <c:pt idx="2116">
                  <c:v>-3.4579593659999998E-2</c:v>
                </c:pt>
                <c:pt idx="2117">
                  <c:v>-4.14327002E-3</c:v>
                </c:pt>
                <c:pt idx="2118">
                  <c:v>2.9720348359999999E-2</c:v>
                </c:pt>
                <c:pt idx="2119">
                  <c:v>1.149632263E-2</c:v>
                </c:pt>
                <c:pt idx="2120">
                  <c:v>1.149632263E-2</c:v>
                </c:pt>
                <c:pt idx="2121">
                  <c:v>-4.5173427580000002E-2</c:v>
                </c:pt>
                <c:pt idx="2122">
                  <c:v>1.2632066730000001E-2</c:v>
                </c:pt>
                <c:pt idx="2123">
                  <c:v>1.2632066730000001E-2</c:v>
                </c:pt>
                <c:pt idx="2124">
                  <c:v>1.530540943E-2</c:v>
                </c:pt>
                <c:pt idx="2125">
                  <c:v>-4.3661258699999997E-2</c:v>
                </c:pt>
                <c:pt idx="2126">
                  <c:v>-4.3661258699999997E-2</c:v>
                </c:pt>
                <c:pt idx="2127">
                  <c:v>1.2410746570000001E-2</c:v>
                </c:pt>
                <c:pt idx="2128">
                  <c:v>2.6366769789999998E-2</c:v>
                </c:pt>
                <c:pt idx="2129">
                  <c:v>1.7544719700000003E-2</c:v>
                </c:pt>
                <c:pt idx="2130">
                  <c:v>1.7544719700000003E-2</c:v>
                </c:pt>
                <c:pt idx="2131">
                  <c:v>-3.1447484970000002E-2</c:v>
                </c:pt>
                <c:pt idx="2132">
                  <c:v>-8.7684295649999994E-2</c:v>
                </c:pt>
                <c:pt idx="2133">
                  <c:v>-8.7684295649999994E-2</c:v>
                </c:pt>
                <c:pt idx="2134">
                  <c:v>-8.1682098389999999E-2</c:v>
                </c:pt>
                <c:pt idx="2135">
                  <c:v>-5.0727329249999994E-2</c:v>
                </c:pt>
                <c:pt idx="2136">
                  <c:v>-5.0727329249999994E-2</c:v>
                </c:pt>
                <c:pt idx="2137">
                  <c:v>-2.7752117160000003E-2</c:v>
                </c:pt>
                <c:pt idx="2138">
                  <c:v>-1.7454299900000001E-3</c:v>
                </c:pt>
                <c:pt idx="2139">
                  <c:v>-2.8180720799999997E-3</c:v>
                </c:pt>
                <c:pt idx="2140">
                  <c:v>-1.967217064E-2</c:v>
                </c:pt>
                <c:pt idx="2141">
                  <c:v>-1.4523393629999999E-2</c:v>
                </c:pt>
                <c:pt idx="2142">
                  <c:v>-8.0380249000000005E-4</c:v>
                </c:pt>
                <c:pt idx="2143">
                  <c:v>-8.0380249000000005E-4</c:v>
                </c:pt>
                <c:pt idx="2144">
                  <c:v>-2.5381263729999999E-2</c:v>
                </c:pt>
                <c:pt idx="2145">
                  <c:v>-4.3901802060000002E-2</c:v>
                </c:pt>
                <c:pt idx="2146">
                  <c:v>-4.3901802060000002E-2</c:v>
                </c:pt>
                <c:pt idx="2147">
                  <c:v>-5.520765305E-2</c:v>
                </c:pt>
                <c:pt idx="2148">
                  <c:v>-6.2919315340000004E-2</c:v>
                </c:pt>
                <c:pt idx="2149">
                  <c:v>-4.7905929569999998E-2</c:v>
                </c:pt>
                <c:pt idx="2150">
                  <c:v>-5.1917095179999997E-2</c:v>
                </c:pt>
                <c:pt idx="2151">
                  <c:v>-3.041112709E-2</c:v>
                </c:pt>
                <c:pt idx="2152">
                  <c:v>-1.0376863480000002E-2</c:v>
                </c:pt>
                <c:pt idx="2153">
                  <c:v>-1.0376863480000002E-2</c:v>
                </c:pt>
                <c:pt idx="2154">
                  <c:v>-1.4158661840000001E-2</c:v>
                </c:pt>
                <c:pt idx="2155">
                  <c:v>-3.8136599100000003E-3</c:v>
                </c:pt>
                <c:pt idx="2156">
                  <c:v>-3.8136599100000003E-3</c:v>
                </c:pt>
                <c:pt idx="2157">
                  <c:v>3.4977660199999997E-3</c:v>
                </c:pt>
                <c:pt idx="2158">
                  <c:v>-3.1923761369999998E-2</c:v>
                </c:pt>
                <c:pt idx="2159">
                  <c:v>-3.1923761369999998E-2</c:v>
                </c:pt>
                <c:pt idx="2160">
                  <c:v>9.2522077599999988E-3</c:v>
                </c:pt>
                <c:pt idx="2161">
                  <c:v>1.931519508E-2</c:v>
                </c:pt>
                <c:pt idx="2162">
                  <c:v>1.328183937E-2</c:v>
                </c:pt>
                <c:pt idx="2163">
                  <c:v>1.328183937E-2</c:v>
                </c:pt>
                <c:pt idx="2164">
                  <c:v>5.8811116200000006E-3</c:v>
                </c:pt>
                <c:pt idx="2165">
                  <c:v>1.861240196E-2</c:v>
                </c:pt>
                <c:pt idx="2166">
                  <c:v>1.84758873E-2</c:v>
                </c:pt>
                <c:pt idx="2167">
                  <c:v>-1.0798647880000001E-2</c:v>
                </c:pt>
                <c:pt idx="2168">
                  <c:v>-1.052298927E-2</c:v>
                </c:pt>
                <c:pt idx="2169">
                  <c:v>-1.052298927E-2</c:v>
                </c:pt>
                <c:pt idx="2170">
                  <c:v>2.748995018E-2</c:v>
                </c:pt>
                <c:pt idx="2171">
                  <c:v>3.6732154850000004E-2</c:v>
                </c:pt>
                <c:pt idx="2172">
                  <c:v>-8.6652069999999999E-4</c:v>
                </c:pt>
                <c:pt idx="2173">
                  <c:v>-8.6652069999999999E-4</c:v>
                </c:pt>
                <c:pt idx="2174">
                  <c:v>4.096457672E-2</c:v>
                </c:pt>
                <c:pt idx="2175">
                  <c:v>6.1548603059999998E-2</c:v>
                </c:pt>
                <c:pt idx="2176">
                  <c:v>4.0098068240000007E-2</c:v>
                </c:pt>
                <c:pt idx="2177">
                  <c:v>1.3679507259999999E-2</c:v>
                </c:pt>
                <c:pt idx="2178">
                  <c:v>7.6176040649999999E-2</c:v>
                </c:pt>
                <c:pt idx="2179">
                  <c:v>7.6176040649999999E-2</c:v>
                </c:pt>
                <c:pt idx="2180">
                  <c:v>4.3458469389999997E-2</c:v>
                </c:pt>
                <c:pt idx="2181">
                  <c:v>-1.092701817E-2</c:v>
                </c:pt>
                <c:pt idx="2182">
                  <c:v>3.4406325799999997E-3</c:v>
                </c:pt>
                <c:pt idx="2183">
                  <c:v>3.4406325799999997E-3</c:v>
                </c:pt>
                <c:pt idx="2184">
                  <c:v>6.6559638980000002E-2</c:v>
                </c:pt>
                <c:pt idx="2185">
                  <c:v>-3.9923407999999999E-3</c:v>
                </c:pt>
                <c:pt idx="2186">
                  <c:v>-3.9923407999999999E-3</c:v>
                </c:pt>
                <c:pt idx="2187">
                  <c:v>1.9689986699999999E-3</c:v>
                </c:pt>
                <c:pt idx="2188">
                  <c:v>7.8064414979999996E-2</c:v>
                </c:pt>
                <c:pt idx="2189">
                  <c:v>6.7705612179999999E-2</c:v>
                </c:pt>
                <c:pt idx="2190">
                  <c:v>6.7705612179999999E-2</c:v>
                </c:pt>
                <c:pt idx="2191">
                  <c:v>-5.3635086999999993E-3</c:v>
                </c:pt>
                <c:pt idx="2192">
                  <c:v>3.1540044779999998E-2</c:v>
                </c:pt>
                <c:pt idx="2193">
                  <c:v>6.1185737609999999E-2</c:v>
                </c:pt>
                <c:pt idx="2194">
                  <c:v>3.2738647460000006E-2</c:v>
                </c:pt>
                <c:pt idx="2195">
                  <c:v>5.1805778500000003E-2</c:v>
                </c:pt>
                <c:pt idx="2196">
                  <c:v>5.1805778500000003E-2</c:v>
                </c:pt>
                <c:pt idx="2197">
                  <c:v>5.8687976839999996E-2</c:v>
                </c:pt>
                <c:pt idx="2198">
                  <c:v>2.4272266389999998E-2</c:v>
                </c:pt>
                <c:pt idx="2199">
                  <c:v>-3.296191406E-2</c:v>
                </c:pt>
                <c:pt idx="2200">
                  <c:v>-3.296191406E-2</c:v>
                </c:pt>
                <c:pt idx="2201">
                  <c:v>-6.6240417480000008E-2</c:v>
                </c:pt>
                <c:pt idx="2202">
                  <c:v>-3.269577789E-2</c:v>
                </c:pt>
                <c:pt idx="2203">
                  <c:v>1.6775284999999999E-3</c:v>
                </c:pt>
                <c:pt idx="2204">
                  <c:v>-5.3760131840000003E-2</c:v>
                </c:pt>
                <c:pt idx="2205">
                  <c:v>-3.6018745420000005E-2</c:v>
                </c:pt>
                <c:pt idx="2206">
                  <c:v>-3.6018745420000005E-2</c:v>
                </c:pt>
                <c:pt idx="2207">
                  <c:v>-2.1691793440000003E-2</c:v>
                </c:pt>
                <c:pt idx="2208">
                  <c:v>-3.9752944950000001E-2</c:v>
                </c:pt>
                <c:pt idx="2209">
                  <c:v>-4.3667686460000001E-2</c:v>
                </c:pt>
                <c:pt idx="2210">
                  <c:v>-4.3667686460000001E-2</c:v>
                </c:pt>
                <c:pt idx="2211">
                  <c:v>-7.4728195189999999E-2</c:v>
                </c:pt>
                <c:pt idx="2212">
                  <c:v>-2.8930580139999999E-2</c:v>
                </c:pt>
                <c:pt idx="2213">
                  <c:v>-5.5019612299999996E-3</c:v>
                </c:pt>
                <c:pt idx="2214">
                  <c:v>6.3739748000000004E-3</c:v>
                </c:pt>
                <c:pt idx="2215">
                  <c:v>2.5125984189999999E-2</c:v>
                </c:pt>
                <c:pt idx="2216">
                  <c:v>2.5125984189999999E-2</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2"/>
          <c:order val="12"/>
          <c:tx>
            <c:v>Y Force</c:v>
          </c:tx>
          <c:spPr>
            <a:ln w="12700">
              <a:solidFill>
                <a:srgbClr val="FF0000"/>
              </a:solidFill>
              <a:prstDash val="solid"/>
            </a:ln>
            <a:effectLst/>
          </c:spPr>
          <c:marker>
            <c:symbol val="none"/>
          </c:marker>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T$2:$T$4000</c:f>
              <c:numCache>
                <c:formatCode>0.0000</c:formatCode>
                <c:ptCount val="3999"/>
                <c:pt idx="0">
                  <c:v>7.6739530599999996E-3</c:v>
                </c:pt>
                <c:pt idx="1">
                  <c:v>7.6739530599999996E-3</c:v>
                </c:pt>
                <c:pt idx="2">
                  <c:v>7.6739530599999996E-3</c:v>
                </c:pt>
                <c:pt idx="3">
                  <c:v>6.3065676699999998E-3</c:v>
                </c:pt>
                <c:pt idx="4">
                  <c:v>3.9951446100000001E-3</c:v>
                </c:pt>
                <c:pt idx="5">
                  <c:v>1.34697735E-3</c:v>
                </c:pt>
                <c:pt idx="6">
                  <c:v>6.9013864000000002E-4</c:v>
                </c:pt>
                <c:pt idx="7">
                  <c:v>-4.5937085199999998E-3</c:v>
                </c:pt>
                <c:pt idx="8">
                  <c:v>-2.6065421099999999E-3</c:v>
                </c:pt>
                <c:pt idx="9">
                  <c:v>-9.4363374000000001E-4</c:v>
                </c:pt>
                <c:pt idx="10">
                  <c:v>-9.4363374000000001E-4</c:v>
                </c:pt>
                <c:pt idx="11">
                  <c:v>-4.2236657099999995E-3</c:v>
                </c:pt>
                <c:pt idx="12">
                  <c:v>-4.2236657099999995E-3</c:v>
                </c:pt>
                <c:pt idx="13">
                  <c:v>-4.2236657099999995E-3</c:v>
                </c:pt>
                <c:pt idx="14">
                  <c:v>-3.8952460300000001E-3</c:v>
                </c:pt>
                <c:pt idx="15">
                  <c:v>-1.2226438520000001E-2</c:v>
                </c:pt>
                <c:pt idx="16">
                  <c:v>-1.2226438520000001E-2</c:v>
                </c:pt>
                <c:pt idx="17">
                  <c:v>-1.6129589099999999E-3</c:v>
                </c:pt>
                <c:pt idx="18">
                  <c:v>4.02844334E-3</c:v>
                </c:pt>
                <c:pt idx="19">
                  <c:v>-2.2947726199999997E-3</c:v>
                </c:pt>
                <c:pt idx="20">
                  <c:v>-1.0263841629999999E-2</c:v>
                </c:pt>
                <c:pt idx="21">
                  <c:v>-1.9364255909999999E-2</c:v>
                </c:pt>
                <c:pt idx="22">
                  <c:v>-1.9364255909999999E-2</c:v>
                </c:pt>
                <c:pt idx="23">
                  <c:v>-1.3868536000000001E-2</c:v>
                </c:pt>
                <c:pt idx="24">
                  <c:v>-9.4492397299999996E-3</c:v>
                </c:pt>
                <c:pt idx="25">
                  <c:v>-3.7703743000000001E-3</c:v>
                </c:pt>
                <c:pt idx="26">
                  <c:v>-3.7703743000000001E-3</c:v>
                </c:pt>
                <c:pt idx="27">
                  <c:v>1.0721700670000001E-2</c:v>
                </c:pt>
                <c:pt idx="28">
                  <c:v>2.0079789199999999E-3</c:v>
                </c:pt>
                <c:pt idx="29">
                  <c:v>-2.2133131030000003E-2</c:v>
                </c:pt>
                <c:pt idx="30">
                  <c:v>2.195872879E-2</c:v>
                </c:pt>
                <c:pt idx="31">
                  <c:v>-9.0504560499999991E-3</c:v>
                </c:pt>
                <c:pt idx="32">
                  <c:v>-9.0504560499999991E-3</c:v>
                </c:pt>
                <c:pt idx="33">
                  <c:v>1.3469795000000001E-3</c:v>
                </c:pt>
                <c:pt idx="34">
                  <c:v>1.5327893259999999E-2</c:v>
                </c:pt>
                <c:pt idx="35">
                  <c:v>-4.5987449650000005E-2</c:v>
                </c:pt>
                <c:pt idx="36">
                  <c:v>-4.5987449650000005E-2</c:v>
                </c:pt>
                <c:pt idx="37">
                  <c:v>2.4008323669999998E-2</c:v>
                </c:pt>
                <c:pt idx="38">
                  <c:v>3.1004623410000001E-2</c:v>
                </c:pt>
                <c:pt idx="39">
                  <c:v>3.1004623410000001E-2</c:v>
                </c:pt>
                <c:pt idx="40">
                  <c:v>1.7585212709999999E-2</c:v>
                </c:pt>
                <c:pt idx="41">
                  <c:v>3.8882930760000003E-2</c:v>
                </c:pt>
                <c:pt idx="42">
                  <c:v>-2.2332517620000002E-2</c:v>
                </c:pt>
                <c:pt idx="43">
                  <c:v>-2.2332517620000002E-2</c:v>
                </c:pt>
                <c:pt idx="44">
                  <c:v>-2.46356163E-2</c:v>
                </c:pt>
                <c:pt idx="45">
                  <c:v>-2.46356163E-2</c:v>
                </c:pt>
                <c:pt idx="46">
                  <c:v>-4.4128913880000002E-2</c:v>
                </c:pt>
                <c:pt idx="47">
                  <c:v>-4.6918994900000004E-2</c:v>
                </c:pt>
                <c:pt idx="48">
                  <c:v>-3.0435186389999997E-2</c:v>
                </c:pt>
                <c:pt idx="49">
                  <c:v>-7.5844879150000002E-2</c:v>
                </c:pt>
                <c:pt idx="50">
                  <c:v>-7.5844879150000002E-2</c:v>
                </c:pt>
                <c:pt idx="51">
                  <c:v>-5.0955760959999999E-2</c:v>
                </c:pt>
                <c:pt idx="52">
                  <c:v>9.0130062100000005E-3</c:v>
                </c:pt>
                <c:pt idx="53">
                  <c:v>9.0130062100000005E-3</c:v>
                </c:pt>
                <c:pt idx="54">
                  <c:v>-3.4305458070000003E-2</c:v>
                </c:pt>
                <c:pt idx="55">
                  <c:v>-4.3817146299999998E-2</c:v>
                </c:pt>
                <c:pt idx="56">
                  <c:v>-4.3817146299999998E-2</c:v>
                </c:pt>
                <c:pt idx="57">
                  <c:v>2.6594045640000001E-2</c:v>
                </c:pt>
                <c:pt idx="58">
                  <c:v>5.4942184450000001E-2</c:v>
                </c:pt>
                <c:pt idx="59">
                  <c:v>-1.140767193E-2</c:v>
                </c:pt>
                <c:pt idx="60">
                  <c:v>-1.140767193E-2</c:v>
                </c:pt>
                <c:pt idx="61">
                  <c:v>1.3540118219999999E-2</c:v>
                </c:pt>
                <c:pt idx="62">
                  <c:v>-9.6527919800000004E-3</c:v>
                </c:pt>
                <c:pt idx="63">
                  <c:v>-6.412919617E-2</c:v>
                </c:pt>
                <c:pt idx="64">
                  <c:v>-6.2741004939999998E-2</c:v>
                </c:pt>
                <c:pt idx="65">
                  <c:v>1.5510634420000001E-2</c:v>
                </c:pt>
                <c:pt idx="66">
                  <c:v>1.5510634420000001E-2</c:v>
                </c:pt>
                <c:pt idx="67">
                  <c:v>5.0660243989999999E-2</c:v>
                </c:pt>
                <c:pt idx="68">
                  <c:v>2.921308899E-2</c:v>
                </c:pt>
                <c:pt idx="69">
                  <c:v>4.554248047E-2</c:v>
                </c:pt>
                <c:pt idx="70">
                  <c:v>4.554248047E-2</c:v>
                </c:pt>
                <c:pt idx="71">
                  <c:v>2.6531213759999998E-2</c:v>
                </c:pt>
                <c:pt idx="72">
                  <c:v>2.1160364149999999E-2</c:v>
                </c:pt>
                <c:pt idx="73">
                  <c:v>2.9819568629999998E-2</c:v>
                </c:pt>
                <c:pt idx="74">
                  <c:v>2.76887512E-3</c:v>
                </c:pt>
                <c:pt idx="75">
                  <c:v>-8.376974110000001E-3</c:v>
                </c:pt>
                <c:pt idx="76">
                  <c:v>-8.376974110000001E-3</c:v>
                </c:pt>
                <c:pt idx="77">
                  <c:v>7.4526222230000008E-2</c:v>
                </c:pt>
                <c:pt idx="78">
                  <c:v>6.1521577799999996E-3</c:v>
                </c:pt>
                <c:pt idx="79">
                  <c:v>4.8855419159999997E-2</c:v>
                </c:pt>
                <c:pt idx="80">
                  <c:v>4.8855419159999997E-2</c:v>
                </c:pt>
                <c:pt idx="81">
                  <c:v>0.12198554993000001</c:v>
                </c:pt>
                <c:pt idx="82">
                  <c:v>3.7339515689999998E-2</c:v>
                </c:pt>
                <c:pt idx="83">
                  <c:v>3.7339515689999998E-2</c:v>
                </c:pt>
                <c:pt idx="84">
                  <c:v>5.4051433560000001E-2</c:v>
                </c:pt>
                <c:pt idx="85">
                  <c:v>0.11310948181000001</c:v>
                </c:pt>
                <c:pt idx="86">
                  <c:v>0.15462353515999999</c:v>
                </c:pt>
                <c:pt idx="87">
                  <c:v>0.15462353515999999</c:v>
                </c:pt>
                <c:pt idx="88">
                  <c:v>0.27819290160999999</c:v>
                </c:pt>
                <c:pt idx="89">
                  <c:v>5.3357543950000003E-2</c:v>
                </c:pt>
                <c:pt idx="90">
                  <c:v>0.17624131775000001</c:v>
                </c:pt>
                <c:pt idx="91">
                  <c:v>9.0597579960000008E-2</c:v>
                </c:pt>
                <c:pt idx="92">
                  <c:v>9.3993728639999996E-2</c:v>
                </c:pt>
                <c:pt idx="93">
                  <c:v>9.3993728639999996E-2</c:v>
                </c:pt>
                <c:pt idx="94">
                  <c:v>0.24986930847</c:v>
                </c:pt>
                <c:pt idx="95">
                  <c:v>0.19270352172999999</c:v>
                </c:pt>
                <c:pt idx="96">
                  <c:v>0.1304278717</c:v>
                </c:pt>
                <c:pt idx="97">
                  <c:v>0.1304278717</c:v>
                </c:pt>
                <c:pt idx="98">
                  <c:v>7.6495941159999997E-2</c:v>
                </c:pt>
                <c:pt idx="99">
                  <c:v>0.12911004639000001</c:v>
                </c:pt>
                <c:pt idx="100">
                  <c:v>0.17954592895999999</c:v>
                </c:pt>
                <c:pt idx="101">
                  <c:v>0.22664726257000001</c:v>
                </c:pt>
                <c:pt idx="102">
                  <c:v>0.14151506042000001</c:v>
                </c:pt>
                <c:pt idx="103">
                  <c:v>0.14151506042000001</c:v>
                </c:pt>
                <c:pt idx="104">
                  <c:v>0.14610005188</c:v>
                </c:pt>
                <c:pt idx="105">
                  <c:v>6.5021255489999999E-2</c:v>
                </c:pt>
                <c:pt idx="106">
                  <c:v>9.4075782779999992E-2</c:v>
                </c:pt>
                <c:pt idx="107">
                  <c:v>9.4075782779999992E-2</c:v>
                </c:pt>
                <c:pt idx="108">
                  <c:v>8.9984878539999993E-2</c:v>
                </c:pt>
                <c:pt idx="109">
                  <c:v>0.18372299194</c:v>
                </c:pt>
                <c:pt idx="110">
                  <c:v>0.18372299194</c:v>
                </c:pt>
                <c:pt idx="111">
                  <c:v>0.15918685913</c:v>
                </c:pt>
                <c:pt idx="112">
                  <c:v>0.10844296265</c:v>
                </c:pt>
                <c:pt idx="113">
                  <c:v>0.14861836242999998</c:v>
                </c:pt>
                <c:pt idx="114">
                  <c:v>0.14861836242999998</c:v>
                </c:pt>
                <c:pt idx="115">
                  <c:v>6.8400390630000002E-2</c:v>
                </c:pt>
                <c:pt idx="116">
                  <c:v>-0.10876872253</c:v>
                </c:pt>
                <c:pt idx="117">
                  <c:v>-0.10876872253</c:v>
                </c:pt>
                <c:pt idx="118">
                  <c:v>5.7371055599999998E-2</c:v>
                </c:pt>
                <c:pt idx="119">
                  <c:v>0.20196841431000001</c:v>
                </c:pt>
                <c:pt idx="120">
                  <c:v>0.20196841431000001</c:v>
                </c:pt>
                <c:pt idx="121">
                  <c:v>0.16718092345999999</c:v>
                </c:pt>
                <c:pt idx="122">
                  <c:v>0.22151203917999998</c:v>
                </c:pt>
                <c:pt idx="123">
                  <c:v>0.22151203917999998</c:v>
                </c:pt>
                <c:pt idx="124">
                  <c:v>0.1507141571</c:v>
                </c:pt>
                <c:pt idx="125">
                  <c:v>0.11634586333999999</c:v>
                </c:pt>
                <c:pt idx="126">
                  <c:v>9.386765289E-2</c:v>
                </c:pt>
                <c:pt idx="127">
                  <c:v>6.2999988559999998E-2</c:v>
                </c:pt>
                <c:pt idx="128">
                  <c:v>0.20955949401999999</c:v>
                </c:pt>
                <c:pt idx="129">
                  <c:v>0.18242098999</c:v>
                </c:pt>
                <c:pt idx="130">
                  <c:v>0.18242098999</c:v>
                </c:pt>
                <c:pt idx="131">
                  <c:v>0.15969345093000001</c:v>
                </c:pt>
                <c:pt idx="132">
                  <c:v>4.414687347E-2</c:v>
                </c:pt>
                <c:pt idx="133">
                  <c:v>4.414687347E-2</c:v>
                </c:pt>
                <c:pt idx="134">
                  <c:v>9.476133728000001E-2</c:v>
                </c:pt>
                <c:pt idx="135">
                  <c:v>0.11852407836999999</c:v>
                </c:pt>
                <c:pt idx="136">
                  <c:v>0.11611693573</c:v>
                </c:pt>
                <c:pt idx="137">
                  <c:v>3.4302227019999999E-2</c:v>
                </c:pt>
                <c:pt idx="138">
                  <c:v>-8.2287887569999996E-2</c:v>
                </c:pt>
                <c:pt idx="139">
                  <c:v>-5.9124107359999997E-2</c:v>
                </c:pt>
                <c:pt idx="140">
                  <c:v>-5.9124107359999997E-2</c:v>
                </c:pt>
                <c:pt idx="141">
                  <c:v>-1.4375808720000001E-2</c:v>
                </c:pt>
                <c:pt idx="142">
                  <c:v>-4.5696376800000001E-2</c:v>
                </c:pt>
                <c:pt idx="143">
                  <c:v>-4.5696376800000001E-2</c:v>
                </c:pt>
                <c:pt idx="144">
                  <c:v>-2.5674884800000002E-2</c:v>
                </c:pt>
                <c:pt idx="145">
                  <c:v>-1.8574510570000001E-2</c:v>
                </c:pt>
                <c:pt idx="146">
                  <c:v>-1.8574510570000001E-2</c:v>
                </c:pt>
                <c:pt idx="147">
                  <c:v>-2.9645452500000002E-2</c:v>
                </c:pt>
                <c:pt idx="148">
                  <c:v>-4.9944602970000002E-2</c:v>
                </c:pt>
                <c:pt idx="149">
                  <c:v>-0.10073722839</c:v>
                </c:pt>
                <c:pt idx="150">
                  <c:v>-0.10073722839</c:v>
                </c:pt>
                <c:pt idx="151">
                  <c:v>-6.7761703490000005E-2</c:v>
                </c:pt>
                <c:pt idx="152">
                  <c:v>-0.13125566101000002</c:v>
                </c:pt>
                <c:pt idx="153">
                  <c:v>-0.10602606964</c:v>
                </c:pt>
                <c:pt idx="154">
                  <c:v>-0.15536012267999999</c:v>
                </c:pt>
                <c:pt idx="155">
                  <c:v>-4.1076869960000005E-2</c:v>
                </c:pt>
                <c:pt idx="156">
                  <c:v>-4.1076869960000005E-2</c:v>
                </c:pt>
                <c:pt idx="157">
                  <c:v>-5.7709724430000005E-2</c:v>
                </c:pt>
                <c:pt idx="158">
                  <c:v>-2.8805049900000001E-2</c:v>
                </c:pt>
                <c:pt idx="159">
                  <c:v>-5.3977210999999997E-2</c:v>
                </c:pt>
                <c:pt idx="160">
                  <c:v>-5.3977210999999997E-2</c:v>
                </c:pt>
                <c:pt idx="161">
                  <c:v>-0.11243211365</c:v>
                </c:pt>
                <c:pt idx="162">
                  <c:v>-0.14472544861</c:v>
                </c:pt>
                <c:pt idx="163">
                  <c:v>-0.17377160645</c:v>
                </c:pt>
                <c:pt idx="164">
                  <c:v>-0.11990210724</c:v>
                </c:pt>
                <c:pt idx="165">
                  <c:v>-9.2385635379999997E-2</c:v>
                </c:pt>
                <c:pt idx="166">
                  <c:v>-9.2385635379999997E-2</c:v>
                </c:pt>
                <c:pt idx="167">
                  <c:v>-9.7320648189999998E-2</c:v>
                </c:pt>
                <c:pt idx="168">
                  <c:v>-7.732788085999999E-2</c:v>
                </c:pt>
                <c:pt idx="169">
                  <c:v>-1.5713651660000001E-2</c:v>
                </c:pt>
                <c:pt idx="170">
                  <c:v>-1.5713651660000001E-2</c:v>
                </c:pt>
                <c:pt idx="171">
                  <c:v>-3.9954662319999994E-2</c:v>
                </c:pt>
                <c:pt idx="172">
                  <c:v>-0.11976139832</c:v>
                </c:pt>
                <c:pt idx="173">
                  <c:v>-0.11976139832</c:v>
                </c:pt>
                <c:pt idx="174">
                  <c:v>-0.11995206451</c:v>
                </c:pt>
                <c:pt idx="175">
                  <c:v>-5.4745616910000003E-2</c:v>
                </c:pt>
                <c:pt idx="176">
                  <c:v>-4.1315736799999994E-3</c:v>
                </c:pt>
                <c:pt idx="177">
                  <c:v>-4.1315736799999994E-3</c:v>
                </c:pt>
                <c:pt idx="178">
                  <c:v>-1.5892648700000001E-2</c:v>
                </c:pt>
                <c:pt idx="179">
                  <c:v>-5.8167594909999995E-2</c:v>
                </c:pt>
                <c:pt idx="180">
                  <c:v>-0.11360469055</c:v>
                </c:pt>
                <c:pt idx="181">
                  <c:v>-5.5149772640000004E-2</c:v>
                </c:pt>
                <c:pt idx="182">
                  <c:v>-6.5470581100000001E-3</c:v>
                </c:pt>
                <c:pt idx="183">
                  <c:v>-6.5470581100000001E-3</c:v>
                </c:pt>
                <c:pt idx="184">
                  <c:v>-5.5690074919999999E-2</c:v>
                </c:pt>
                <c:pt idx="185">
                  <c:v>-0.14553253174</c:v>
                </c:pt>
                <c:pt idx="186">
                  <c:v>-6.799225616E-2</c:v>
                </c:pt>
                <c:pt idx="187">
                  <c:v>-6.799225616E-2</c:v>
                </c:pt>
                <c:pt idx="188">
                  <c:v>-5.0672611240000005E-2</c:v>
                </c:pt>
                <c:pt idx="189">
                  <c:v>-4.2066699980000004E-2</c:v>
                </c:pt>
                <c:pt idx="190">
                  <c:v>-0.15366764832000002</c:v>
                </c:pt>
                <c:pt idx="191">
                  <c:v>-0.12914859008999999</c:v>
                </c:pt>
                <c:pt idx="192">
                  <c:v>-9.3499923710000002E-2</c:v>
                </c:pt>
                <c:pt idx="193">
                  <c:v>-9.3499923710000002E-2</c:v>
                </c:pt>
                <c:pt idx="194">
                  <c:v>-0.12660032654</c:v>
                </c:pt>
                <c:pt idx="195">
                  <c:v>-8.5269432069999998E-2</c:v>
                </c:pt>
                <c:pt idx="196">
                  <c:v>4.0882297519999999E-2</c:v>
                </c:pt>
                <c:pt idx="197">
                  <c:v>4.0882297519999999E-2</c:v>
                </c:pt>
                <c:pt idx="198">
                  <c:v>-1.8146188739999999E-2</c:v>
                </c:pt>
                <c:pt idx="199">
                  <c:v>9.6457517000000004E-4</c:v>
                </c:pt>
                <c:pt idx="200">
                  <c:v>9.8257003780000005E-2</c:v>
                </c:pt>
                <c:pt idx="201">
                  <c:v>0.20986254883</c:v>
                </c:pt>
                <c:pt idx="202">
                  <c:v>0.10021463776</c:v>
                </c:pt>
                <c:pt idx="203">
                  <c:v>6.8345474239999995E-2</c:v>
                </c:pt>
                <c:pt idx="204">
                  <c:v>6.8345474239999995E-2</c:v>
                </c:pt>
                <c:pt idx="205">
                  <c:v>1.127002716E-2</c:v>
                </c:pt>
                <c:pt idx="206">
                  <c:v>-2.378008652E-2</c:v>
                </c:pt>
                <c:pt idx="207">
                  <c:v>-2.378008652E-2</c:v>
                </c:pt>
                <c:pt idx="208">
                  <c:v>4.1783901210000002E-2</c:v>
                </c:pt>
                <c:pt idx="209">
                  <c:v>4.7574340820000005E-2</c:v>
                </c:pt>
                <c:pt idx="210">
                  <c:v>-0.1478372345</c:v>
                </c:pt>
                <c:pt idx="211">
                  <c:v>-0.38664141846</c:v>
                </c:pt>
                <c:pt idx="212">
                  <c:v>-0.51105493164000004</c:v>
                </c:pt>
                <c:pt idx="213">
                  <c:v>-0.6143659668</c:v>
                </c:pt>
                <c:pt idx="214">
                  <c:v>-0.6143659668</c:v>
                </c:pt>
                <c:pt idx="215">
                  <c:v>-0.68338812256000003</c:v>
                </c:pt>
                <c:pt idx="216">
                  <c:v>-0.61679266356999995</c:v>
                </c:pt>
                <c:pt idx="217">
                  <c:v>-0.49438217163000003</c:v>
                </c:pt>
                <c:pt idx="218">
                  <c:v>-0.49438217163000003</c:v>
                </c:pt>
                <c:pt idx="219">
                  <c:v>-0.41676083374</c:v>
                </c:pt>
                <c:pt idx="220">
                  <c:v>-0.41676083374</c:v>
                </c:pt>
                <c:pt idx="221">
                  <c:v>-0.30785000609999996</c:v>
                </c:pt>
                <c:pt idx="222">
                  <c:v>-0.17281889343000001</c:v>
                </c:pt>
                <c:pt idx="223">
                  <c:v>0.19712956238000001</c:v>
                </c:pt>
                <c:pt idx="224">
                  <c:v>0.19712956238000001</c:v>
                </c:pt>
                <c:pt idx="225">
                  <c:v>0.47791265868999999</c:v>
                </c:pt>
                <c:pt idx="226">
                  <c:v>0.37773028564</c:v>
                </c:pt>
                <c:pt idx="227">
                  <c:v>0.44364642334000004</c:v>
                </c:pt>
                <c:pt idx="228">
                  <c:v>0.55159735106999996</c:v>
                </c:pt>
                <c:pt idx="229">
                  <c:v>0.51542376708999993</c:v>
                </c:pt>
                <c:pt idx="230">
                  <c:v>0.51542376708999993</c:v>
                </c:pt>
                <c:pt idx="231">
                  <c:v>0.5434294433600001</c:v>
                </c:pt>
                <c:pt idx="232">
                  <c:v>0.54673742675999992</c:v>
                </c:pt>
                <c:pt idx="233">
                  <c:v>0.42052279663000003</c:v>
                </c:pt>
                <c:pt idx="234">
                  <c:v>0.42052279663000003</c:v>
                </c:pt>
                <c:pt idx="235">
                  <c:v>-0.11800292969000001</c:v>
                </c:pt>
                <c:pt idx="236">
                  <c:v>-0.46798394775000002</c:v>
                </c:pt>
                <c:pt idx="237">
                  <c:v>-0.29775415039000003</c:v>
                </c:pt>
                <c:pt idx="238">
                  <c:v>0.34450714111000003</c:v>
                </c:pt>
                <c:pt idx="239">
                  <c:v>0.67832775878999996</c:v>
                </c:pt>
                <c:pt idx="240">
                  <c:v>0.48920825194999995</c:v>
                </c:pt>
                <c:pt idx="241">
                  <c:v>0.48920825194999995</c:v>
                </c:pt>
                <c:pt idx="242">
                  <c:v>-5.5403442399999999E-3</c:v>
                </c:pt>
                <c:pt idx="243">
                  <c:v>-2.3318368910000001E-2</c:v>
                </c:pt>
                <c:pt idx="244">
                  <c:v>-2.3318368910000001E-2</c:v>
                </c:pt>
                <c:pt idx="245">
                  <c:v>0.26446313477</c:v>
                </c:pt>
                <c:pt idx="246">
                  <c:v>3.6386138919999998E-2</c:v>
                </c:pt>
                <c:pt idx="247">
                  <c:v>3.6386138919999998E-2</c:v>
                </c:pt>
                <c:pt idx="248">
                  <c:v>7.7455635070000001E-2</c:v>
                </c:pt>
                <c:pt idx="249">
                  <c:v>1.7886861799999997E-2</c:v>
                </c:pt>
                <c:pt idx="250">
                  <c:v>3.7097511290000003E-2</c:v>
                </c:pt>
                <c:pt idx="251">
                  <c:v>3.7097511290000003E-2</c:v>
                </c:pt>
                <c:pt idx="252">
                  <c:v>8.2872276310000006E-2</c:v>
                </c:pt>
                <c:pt idx="253">
                  <c:v>9.309489440999999E-2</c:v>
                </c:pt>
                <c:pt idx="254">
                  <c:v>9.309489440999999E-2</c:v>
                </c:pt>
                <c:pt idx="255">
                  <c:v>6.4007080080000001E-2</c:v>
                </c:pt>
                <c:pt idx="256">
                  <c:v>0.14557203673999999</c:v>
                </c:pt>
                <c:pt idx="257">
                  <c:v>0.14557203673999999</c:v>
                </c:pt>
                <c:pt idx="258">
                  <c:v>0.16141943359000002</c:v>
                </c:pt>
                <c:pt idx="259">
                  <c:v>0.10708869934000001</c:v>
                </c:pt>
                <c:pt idx="260">
                  <c:v>4.7025001529999999E-2</c:v>
                </c:pt>
                <c:pt idx="261">
                  <c:v>4.7025001529999999E-2</c:v>
                </c:pt>
                <c:pt idx="262">
                  <c:v>5.7293418879999995E-2</c:v>
                </c:pt>
                <c:pt idx="263">
                  <c:v>8.5978309629999999E-2</c:v>
                </c:pt>
                <c:pt idx="264">
                  <c:v>8.5978309629999999E-2</c:v>
                </c:pt>
                <c:pt idx="265">
                  <c:v>1.800714493E-2</c:v>
                </c:pt>
                <c:pt idx="266">
                  <c:v>4.6733623500000002E-2</c:v>
                </c:pt>
                <c:pt idx="267">
                  <c:v>4.6733623500000002E-2</c:v>
                </c:pt>
                <c:pt idx="268">
                  <c:v>2.4384058E-2</c:v>
                </c:pt>
                <c:pt idx="269">
                  <c:v>7.9749992369999995E-2</c:v>
                </c:pt>
                <c:pt idx="270">
                  <c:v>0.1044983902</c:v>
                </c:pt>
                <c:pt idx="271">
                  <c:v>0.1044983902</c:v>
                </c:pt>
                <c:pt idx="272">
                  <c:v>5.8947589870000004E-2</c:v>
                </c:pt>
                <c:pt idx="273">
                  <c:v>5.293198776E-2</c:v>
                </c:pt>
                <c:pt idx="274">
                  <c:v>6.7404067989999997E-2</c:v>
                </c:pt>
                <c:pt idx="275">
                  <c:v>8.2806488040000001E-2</c:v>
                </c:pt>
                <c:pt idx="276">
                  <c:v>7.3057540889999995E-2</c:v>
                </c:pt>
                <c:pt idx="277">
                  <c:v>7.3057540889999995E-2</c:v>
                </c:pt>
                <c:pt idx="278">
                  <c:v>8.3858329770000004E-2</c:v>
                </c:pt>
                <c:pt idx="279">
                  <c:v>5.4604045869999999E-2</c:v>
                </c:pt>
                <c:pt idx="280">
                  <c:v>4.8043968200000002E-2</c:v>
                </c:pt>
                <c:pt idx="281">
                  <c:v>4.8043968200000002E-2</c:v>
                </c:pt>
                <c:pt idx="282">
                  <c:v>6.7046096799999996E-2</c:v>
                </c:pt>
                <c:pt idx="283">
                  <c:v>6.5990089420000009E-2</c:v>
                </c:pt>
                <c:pt idx="284">
                  <c:v>6.5990089420000009E-2</c:v>
                </c:pt>
                <c:pt idx="285">
                  <c:v>3.4100116730000005E-2</c:v>
                </c:pt>
                <c:pt idx="286">
                  <c:v>3.2715271000000004E-2</c:v>
                </c:pt>
                <c:pt idx="287">
                  <c:v>3.2715271000000004E-2</c:v>
                </c:pt>
                <c:pt idx="288">
                  <c:v>-2.7481632230000001E-2</c:v>
                </c:pt>
                <c:pt idx="289">
                  <c:v>-4.2717956540000004E-2</c:v>
                </c:pt>
                <c:pt idx="290">
                  <c:v>5.7628967289999999E-2</c:v>
                </c:pt>
                <c:pt idx="291">
                  <c:v>7.3135429380000005E-2</c:v>
                </c:pt>
                <c:pt idx="292">
                  <c:v>-4.0606012299999996E-3</c:v>
                </c:pt>
                <c:pt idx="293">
                  <c:v>2.4865287779999998E-2</c:v>
                </c:pt>
                <c:pt idx="294">
                  <c:v>2.4865287779999998E-2</c:v>
                </c:pt>
                <c:pt idx="295">
                  <c:v>4.7031723019999999E-2</c:v>
                </c:pt>
                <c:pt idx="296">
                  <c:v>6.5668777469999995E-2</c:v>
                </c:pt>
                <c:pt idx="297">
                  <c:v>6.5668777469999995E-2</c:v>
                </c:pt>
                <c:pt idx="298">
                  <c:v>6.9680572510000011E-2</c:v>
                </c:pt>
                <c:pt idx="299">
                  <c:v>4.6670417790000002E-2</c:v>
                </c:pt>
                <c:pt idx="300">
                  <c:v>8.6607713700000005E-3</c:v>
                </c:pt>
                <c:pt idx="301">
                  <c:v>-2.0373758320000001E-2</c:v>
                </c:pt>
                <c:pt idx="302">
                  <c:v>-9.2209624999999994E-4</c:v>
                </c:pt>
                <c:pt idx="303">
                  <c:v>-2.4535398480000001E-2</c:v>
                </c:pt>
                <c:pt idx="304">
                  <c:v>-2.4535398480000001E-2</c:v>
                </c:pt>
                <c:pt idx="305">
                  <c:v>9.4745655099999996E-3</c:v>
                </c:pt>
                <c:pt idx="306">
                  <c:v>1.568539238E-2</c:v>
                </c:pt>
                <c:pt idx="307">
                  <c:v>-3.3362312320000004E-2</c:v>
                </c:pt>
                <c:pt idx="308">
                  <c:v>-3.3362312320000004E-2</c:v>
                </c:pt>
                <c:pt idx="309">
                  <c:v>-3.7976840969999995E-2</c:v>
                </c:pt>
                <c:pt idx="310">
                  <c:v>-0.13987091064000001</c:v>
                </c:pt>
                <c:pt idx="311">
                  <c:v>-0.11333552550999999</c:v>
                </c:pt>
                <c:pt idx="312">
                  <c:v>-8.4796340939999992E-2</c:v>
                </c:pt>
                <c:pt idx="313">
                  <c:v>-9.7908554080000001E-2</c:v>
                </c:pt>
                <c:pt idx="314">
                  <c:v>-9.7908554080000001E-2</c:v>
                </c:pt>
                <c:pt idx="315">
                  <c:v>-9.8432579039999996E-2</c:v>
                </c:pt>
                <c:pt idx="316">
                  <c:v>-0.12304362487999999</c:v>
                </c:pt>
                <c:pt idx="317">
                  <c:v>-0.11992178345000001</c:v>
                </c:pt>
                <c:pt idx="318">
                  <c:v>-0.1316000061</c:v>
                </c:pt>
                <c:pt idx="319">
                  <c:v>-0.10394657898</c:v>
                </c:pt>
                <c:pt idx="320">
                  <c:v>-8.2404075620000003E-2</c:v>
                </c:pt>
                <c:pt idx="321">
                  <c:v>-8.2404075620000003E-2</c:v>
                </c:pt>
                <c:pt idx="322">
                  <c:v>-3.7568763730000003E-2</c:v>
                </c:pt>
                <c:pt idx="323">
                  <c:v>-8.3211555480000005E-2</c:v>
                </c:pt>
                <c:pt idx="324">
                  <c:v>-8.3211555480000005E-2</c:v>
                </c:pt>
                <c:pt idx="325">
                  <c:v>-9.4274162290000005E-2</c:v>
                </c:pt>
                <c:pt idx="326">
                  <c:v>-9.0374336240000006E-2</c:v>
                </c:pt>
                <c:pt idx="327">
                  <c:v>-6.3895610810000003E-2</c:v>
                </c:pt>
                <c:pt idx="328">
                  <c:v>-4.7772762299999993E-2</c:v>
                </c:pt>
                <c:pt idx="329">
                  <c:v>-0.10079733276</c:v>
                </c:pt>
                <c:pt idx="330">
                  <c:v>-0.10371897125</c:v>
                </c:pt>
                <c:pt idx="331">
                  <c:v>-0.10371897125</c:v>
                </c:pt>
                <c:pt idx="332">
                  <c:v>-9.8925491330000004E-2</c:v>
                </c:pt>
                <c:pt idx="333">
                  <c:v>-7.6650833129999998E-2</c:v>
                </c:pt>
                <c:pt idx="334">
                  <c:v>-7.6650833129999998E-2</c:v>
                </c:pt>
                <c:pt idx="335">
                  <c:v>-9.874607849E-2</c:v>
                </c:pt>
                <c:pt idx="336">
                  <c:v>-0.124046875</c:v>
                </c:pt>
                <c:pt idx="337">
                  <c:v>-0.124046875</c:v>
                </c:pt>
                <c:pt idx="338">
                  <c:v>-9.6746047970000013E-2</c:v>
                </c:pt>
                <c:pt idx="339">
                  <c:v>-4.5574638370000004E-2</c:v>
                </c:pt>
                <c:pt idx="340">
                  <c:v>-1.671079445E-2</c:v>
                </c:pt>
                <c:pt idx="341">
                  <c:v>-1.671079445E-2</c:v>
                </c:pt>
                <c:pt idx="342">
                  <c:v>-4.141677094E-2</c:v>
                </c:pt>
                <c:pt idx="343">
                  <c:v>-5.3572429659999997E-2</c:v>
                </c:pt>
                <c:pt idx="344">
                  <c:v>-5.3572429659999997E-2</c:v>
                </c:pt>
                <c:pt idx="345">
                  <c:v>-4.1242328639999999E-2</c:v>
                </c:pt>
                <c:pt idx="346">
                  <c:v>-5.6337146760000005E-2</c:v>
                </c:pt>
                <c:pt idx="347">
                  <c:v>-5.6337146760000005E-2</c:v>
                </c:pt>
                <c:pt idx="348">
                  <c:v>-5.9521850590000001E-2</c:v>
                </c:pt>
                <c:pt idx="349">
                  <c:v>-4.2630935670000002E-2</c:v>
                </c:pt>
                <c:pt idx="350">
                  <c:v>-4.2630935670000002E-2</c:v>
                </c:pt>
                <c:pt idx="351">
                  <c:v>-6.4652099609999999E-2</c:v>
                </c:pt>
                <c:pt idx="352">
                  <c:v>-3.3373176569999996E-2</c:v>
                </c:pt>
                <c:pt idx="353">
                  <c:v>-2.0563597699999998E-3</c:v>
                </c:pt>
                <c:pt idx="354">
                  <c:v>-2.879114151E-2</c:v>
                </c:pt>
                <c:pt idx="355">
                  <c:v>-4.7852378850000002E-2</c:v>
                </c:pt>
                <c:pt idx="356">
                  <c:v>-1.535093498E-2</c:v>
                </c:pt>
                <c:pt idx="357">
                  <c:v>-1.535093498E-2</c:v>
                </c:pt>
                <c:pt idx="358">
                  <c:v>5.3451477050000001E-2</c:v>
                </c:pt>
                <c:pt idx="359">
                  <c:v>3.3446628570000005E-2</c:v>
                </c:pt>
                <c:pt idx="360">
                  <c:v>1.0557165149999999E-2</c:v>
                </c:pt>
                <c:pt idx="361">
                  <c:v>1.0557165149999999E-2</c:v>
                </c:pt>
                <c:pt idx="362">
                  <c:v>-2.3985565189999999E-2</c:v>
                </c:pt>
                <c:pt idx="363">
                  <c:v>-3.3555114750000004E-2</c:v>
                </c:pt>
                <c:pt idx="364">
                  <c:v>-3.3555114750000004E-2</c:v>
                </c:pt>
                <c:pt idx="365">
                  <c:v>-8.2016326899999992E-2</c:v>
                </c:pt>
                <c:pt idx="366">
                  <c:v>-5.1265186309999995E-2</c:v>
                </c:pt>
                <c:pt idx="367">
                  <c:v>-5.1265186309999995E-2</c:v>
                </c:pt>
                <c:pt idx="368">
                  <c:v>-4.199866486E-2</c:v>
                </c:pt>
                <c:pt idx="369">
                  <c:v>-1.1268346790000001E-2</c:v>
                </c:pt>
                <c:pt idx="370">
                  <c:v>-2.0576478959999998E-2</c:v>
                </c:pt>
                <c:pt idx="371">
                  <c:v>7.4894151700000003E-3</c:v>
                </c:pt>
                <c:pt idx="372">
                  <c:v>-1.5527191199999999E-3</c:v>
                </c:pt>
                <c:pt idx="373">
                  <c:v>-1.5527191199999999E-3</c:v>
                </c:pt>
                <c:pt idx="374">
                  <c:v>2.5049642559999998E-2</c:v>
                </c:pt>
                <c:pt idx="375">
                  <c:v>3.2948352810000005E-2</c:v>
                </c:pt>
                <c:pt idx="376">
                  <c:v>1.951605415E-2</c:v>
                </c:pt>
                <c:pt idx="377">
                  <c:v>1.951605415E-2</c:v>
                </c:pt>
                <c:pt idx="378">
                  <c:v>8.7814865100000004E-3</c:v>
                </c:pt>
                <c:pt idx="379">
                  <c:v>2.1141124730000002E-2</c:v>
                </c:pt>
                <c:pt idx="380">
                  <c:v>3.2328182220000001E-2</c:v>
                </c:pt>
                <c:pt idx="381">
                  <c:v>1.2377433780000001E-2</c:v>
                </c:pt>
                <c:pt idx="382">
                  <c:v>5.1206233980000002E-2</c:v>
                </c:pt>
                <c:pt idx="383">
                  <c:v>7.8228591919999993E-2</c:v>
                </c:pt>
                <c:pt idx="384">
                  <c:v>7.8228591919999993E-2</c:v>
                </c:pt>
                <c:pt idx="385">
                  <c:v>6.9926528930000009E-2</c:v>
                </c:pt>
                <c:pt idx="386">
                  <c:v>2.2334466930000001E-2</c:v>
                </c:pt>
                <c:pt idx="387">
                  <c:v>2.2334466930000001E-2</c:v>
                </c:pt>
                <c:pt idx="388">
                  <c:v>1.5857263570000002E-2</c:v>
                </c:pt>
                <c:pt idx="389">
                  <c:v>8.1741340640000007E-2</c:v>
                </c:pt>
                <c:pt idx="390">
                  <c:v>8.9968872069999997E-2</c:v>
                </c:pt>
                <c:pt idx="391">
                  <c:v>6.244367218E-2</c:v>
                </c:pt>
                <c:pt idx="392">
                  <c:v>4.6138435360000001E-2</c:v>
                </c:pt>
                <c:pt idx="393">
                  <c:v>2.3157382970000001E-2</c:v>
                </c:pt>
                <c:pt idx="394">
                  <c:v>2.3157382970000001E-2</c:v>
                </c:pt>
                <c:pt idx="395">
                  <c:v>7.0279953000000006E-2</c:v>
                </c:pt>
                <c:pt idx="396">
                  <c:v>0.11032257079999999</c:v>
                </c:pt>
                <c:pt idx="397">
                  <c:v>0.11032257079999999</c:v>
                </c:pt>
                <c:pt idx="398">
                  <c:v>9.8731719970000006E-2</c:v>
                </c:pt>
                <c:pt idx="399">
                  <c:v>2.3843376159999999E-2</c:v>
                </c:pt>
                <c:pt idx="400">
                  <c:v>2.3843376159999999E-2</c:v>
                </c:pt>
                <c:pt idx="401">
                  <c:v>9.8233070369999995E-2</c:v>
                </c:pt>
                <c:pt idx="402">
                  <c:v>0.13512463379</c:v>
                </c:pt>
                <c:pt idx="403">
                  <c:v>3.9782321930000003E-2</c:v>
                </c:pt>
                <c:pt idx="404">
                  <c:v>3.9782321930000003E-2</c:v>
                </c:pt>
                <c:pt idx="405">
                  <c:v>2.85078125E-2</c:v>
                </c:pt>
                <c:pt idx="406">
                  <c:v>4.0409988400000006E-2</c:v>
                </c:pt>
                <c:pt idx="407">
                  <c:v>2.8844583510000001E-2</c:v>
                </c:pt>
                <c:pt idx="408">
                  <c:v>7.4378349299999993E-2</c:v>
                </c:pt>
                <c:pt idx="409">
                  <c:v>7.4378349299999993E-2</c:v>
                </c:pt>
                <c:pt idx="410">
                  <c:v>9.1335861210000008E-2</c:v>
                </c:pt>
                <c:pt idx="411">
                  <c:v>5.3829845430000002E-2</c:v>
                </c:pt>
                <c:pt idx="412">
                  <c:v>5.3829845430000002E-2</c:v>
                </c:pt>
                <c:pt idx="413">
                  <c:v>0.14308996582</c:v>
                </c:pt>
                <c:pt idx="414">
                  <c:v>9.6973495479999991E-2</c:v>
                </c:pt>
                <c:pt idx="415">
                  <c:v>9.6973495479999991E-2</c:v>
                </c:pt>
                <c:pt idx="416">
                  <c:v>0.1097360611</c:v>
                </c:pt>
                <c:pt idx="417">
                  <c:v>0.12260067748999999</c:v>
                </c:pt>
                <c:pt idx="418">
                  <c:v>0.12260067748999999</c:v>
                </c:pt>
                <c:pt idx="419">
                  <c:v>0.14924398804</c:v>
                </c:pt>
                <c:pt idx="420">
                  <c:v>0.36169149779999998</c:v>
                </c:pt>
                <c:pt idx="421">
                  <c:v>0.63671722411999998</c:v>
                </c:pt>
                <c:pt idx="422">
                  <c:v>0.63671722411999998</c:v>
                </c:pt>
                <c:pt idx="423">
                  <c:v>0.75136871338</c:v>
                </c:pt>
                <c:pt idx="424">
                  <c:v>0.96655761719</c:v>
                </c:pt>
                <c:pt idx="425">
                  <c:v>0.96655761719</c:v>
                </c:pt>
                <c:pt idx="426">
                  <c:v>1.09030200195</c:v>
                </c:pt>
                <c:pt idx="427">
                  <c:v>1.0672512207</c:v>
                </c:pt>
                <c:pt idx="428">
                  <c:v>1.0672512207</c:v>
                </c:pt>
                <c:pt idx="429">
                  <c:v>1.0738266601600002</c:v>
                </c:pt>
                <c:pt idx="430">
                  <c:v>0.92207897949000006</c:v>
                </c:pt>
                <c:pt idx="431">
                  <c:v>0.91469238280999998</c:v>
                </c:pt>
                <c:pt idx="432">
                  <c:v>0.91469238280999998</c:v>
                </c:pt>
                <c:pt idx="433">
                  <c:v>0.99866064453000003</c:v>
                </c:pt>
                <c:pt idx="434">
                  <c:v>0.95840234375</c:v>
                </c:pt>
                <c:pt idx="435">
                  <c:v>0.97149847412000001</c:v>
                </c:pt>
                <c:pt idx="436">
                  <c:v>0.92920349121000001</c:v>
                </c:pt>
                <c:pt idx="437">
                  <c:v>0.93578985595999997</c:v>
                </c:pt>
                <c:pt idx="438">
                  <c:v>0.93578985595999997</c:v>
                </c:pt>
                <c:pt idx="439">
                  <c:v>0.89100939941000001</c:v>
                </c:pt>
                <c:pt idx="440">
                  <c:v>0.89689385986000003</c:v>
                </c:pt>
                <c:pt idx="441">
                  <c:v>0.89689385986000003</c:v>
                </c:pt>
                <c:pt idx="442">
                  <c:v>0.89849914550999999</c:v>
                </c:pt>
                <c:pt idx="443">
                  <c:v>0.90317694092</c:v>
                </c:pt>
                <c:pt idx="444">
                  <c:v>0.94312854003999991</c:v>
                </c:pt>
                <c:pt idx="445">
                  <c:v>0.80229479979999996</c:v>
                </c:pt>
                <c:pt idx="446">
                  <c:v>0.74225390624999998</c:v>
                </c:pt>
                <c:pt idx="447">
                  <c:v>0.74225390624999998</c:v>
                </c:pt>
                <c:pt idx="448">
                  <c:v>0.68621234131000008</c:v>
                </c:pt>
                <c:pt idx="449">
                  <c:v>0.77742370605</c:v>
                </c:pt>
                <c:pt idx="450">
                  <c:v>0.86029473876999996</c:v>
                </c:pt>
                <c:pt idx="451">
                  <c:v>0.86029473876999996</c:v>
                </c:pt>
                <c:pt idx="452">
                  <c:v>0.85854119873000001</c:v>
                </c:pt>
                <c:pt idx="453">
                  <c:v>0.72521661377000002</c:v>
                </c:pt>
                <c:pt idx="454">
                  <c:v>0.72521661377000002</c:v>
                </c:pt>
                <c:pt idx="455">
                  <c:v>0.8005302124</c:v>
                </c:pt>
                <c:pt idx="456">
                  <c:v>0.79918450928000007</c:v>
                </c:pt>
                <c:pt idx="457">
                  <c:v>0.79918450928000007</c:v>
                </c:pt>
                <c:pt idx="458">
                  <c:v>0.87229919434000003</c:v>
                </c:pt>
                <c:pt idx="459">
                  <c:v>0.79842150878999996</c:v>
                </c:pt>
                <c:pt idx="460">
                  <c:v>0.77125463866999999</c:v>
                </c:pt>
                <c:pt idx="461">
                  <c:v>0.77125463866999999</c:v>
                </c:pt>
                <c:pt idx="462">
                  <c:v>0.70228784180000003</c:v>
                </c:pt>
                <c:pt idx="463">
                  <c:v>0.74270916748000004</c:v>
                </c:pt>
                <c:pt idx="464">
                  <c:v>0.74270916748000004</c:v>
                </c:pt>
                <c:pt idx="465">
                  <c:v>0.68170300293000008</c:v>
                </c:pt>
                <c:pt idx="466">
                  <c:v>0.70767468262</c:v>
                </c:pt>
                <c:pt idx="467">
                  <c:v>0.70767468262</c:v>
                </c:pt>
                <c:pt idx="468">
                  <c:v>0.73959143065999999</c:v>
                </c:pt>
                <c:pt idx="469">
                  <c:v>0.76924481201000006</c:v>
                </c:pt>
                <c:pt idx="470">
                  <c:v>0.78353747558999998</c:v>
                </c:pt>
                <c:pt idx="471">
                  <c:v>0.71276623534999994</c:v>
                </c:pt>
                <c:pt idx="472">
                  <c:v>0.76363458251999994</c:v>
                </c:pt>
                <c:pt idx="473">
                  <c:v>0.64966015624999995</c:v>
                </c:pt>
                <c:pt idx="474">
                  <c:v>0.64966015624999995</c:v>
                </c:pt>
                <c:pt idx="475">
                  <c:v>0.71976116943000001</c:v>
                </c:pt>
                <c:pt idx="476">
                  <c:v>0.72300378418</c:v>
                </c:pt>
                <c:pt idx="477">
                  <c:v>0.72300378418</c:v>
                </c:pt>
                <c:pt idx="478">
                  <c:v>0.68265887451000007</c:v>
                </c:pt>
                <c:pt idx="479">
                  <c:v>0.72898724365000001</c:v>
                </c:pt>
                <c:pt idx="480">
                  <c:v>0.67739208983999999</c:v>
                </c:pt>
                <c:pt idx="481">
                  <c:v>0.68183642578000003</c:v>
                </c:pt>
                <c:pt idx="482">
                  <c:v>0.64213970946999999</c:v>
                </c:pt>
                <c:pt idx="483">
                  <c:v>0.61566760253999997</c:v>
                </c:pt>
                <c:pt idx="484">
                  <c:v>0.61566760253999997</c:v>
                </c:pt>
                <c:pt idx="485">
                  <c:v>0.62609368896000006</c:v>
                </c:pt>
                <c:pt idx="486">
                  <c:v>0.66551739501999996</c:v>
                </c:pt>
                <c:pt idx="487">
                  <c:v>0.66551739501999996</c:v>
                </c:pt>
                <c:pt idx="488">
                  <c:v>0.66096490479000003</c:v>
                </c:pt>
                <c:pt idx="489">
                  <c:v>0.52948803711000003</c:v>
                </c:pt>
                <c:pt idx="490">
                  <c:v>0.58122222899999998</c:v>
                </c:pt>
                <c:pt idx="491">
                  <c:v>0.59603137207000001</c:v>
                </c:pt>
                <c:pt idx="492">
                  <c:v>0.64389404296999997</c:v>
                </c:pt>
                <c:pt idx="493">
                  <c:v>0.64389404296999997</c:v>
                </c:pt>
                <c:pt idx="494">
                  <c:v>0.62465386963000002</c:v>
                </c:pt>
                <c:pt idx="495">
                  <c:v>0.76349401854999999</c:v>
                </c:pt>
                <c:pt idx="496">
                  <c:v>0.70429949951000004</c:v>
                </c:pt>
                <c:pt idx="497">
                  <c:v>0.70429949951000004</c:v>
                </c:pt>
                <c:pt idx="498">
                  <c:v>0.60081024169999997</c:v>
                </c:pt>
                <c:pt idx="499">
                  <c:v>0.60899035644999999</c:v>
                </c:pt>
                <c:pt idx="500">
                  <c:v>0.60899035644999999</c:v>
                </c:pt>
                <c:pt idx="501">
                  <c:v>0.52657000731999992</c:v>
                </c:pt>
                <c:pt idx="502">
                  <c:v>0.51820556640999993</c:v>
                </c:pt>
                <c:pt idx="503">
                  <c:v>0.51820556640999993</c:v>
                </c:pt>
                <c:pt idx="504">
                  <c:v>0.51638946532999996</c:v>
                </c:pt>
                <c:pt idx="505">
                  <c:v>0.55693072509999997</c:v>
                </c:pt>
                <c:pt idx="506">
                  <c:v>0.6262699585</c:v>
                </c:pt>
                <c:pt idx="507">
                  <c:v>0.57612139893000003</c:v>
                </c:pt>
                <c:pt idx="508">
                  <c:v>0.54217761229999994</c:v>
                </c:pt>
                <c:pt idx="509">
                  <c:v>0.54217761229999994</c:v>
                </c:pt>
                <c:pt idx="510">
                  <c:v>0.55596673584</c:v>
                </c:pt>
                <c:pt idx="511">
                  <c:v>0.48276284790000001</c:v>
                </c:pt>
                <c:pt idx="512">
                  <c:v>0.53178558350000005</c:v>
                </c:pt>
                <c:pt idx="513">
                  <c:v>0.53178558350000005</c:v>
                </c:pt>
                <c:pt idx="514">
                  <c:v>0.54702600098000009</c:v>
                </c:pt>
                <c:pt idx="515">
                  <c:v>0.52142224121000003</c:v>
                </c:pt>
                <c:pt idx="516">
                  <c:v>0.56870666504</c:v>
                </c:pt>
                <c:pt idx="517">
                  <c:v>0.51336535645000003</c:v>
                </c:pt>
                <c:pt idx="518">
                  <c:v>0.50470611572000001</c:v>
                </c:pt>
                <c:pt idx="519">
                  <c:v>0.50470611572000001</c:v>
                </c:pt>
                <c:pt idx="520">
                  <c:v>0.59232751465</c:v>
                </c:pt>
                <c:pt idx="521">
                  <c:v>0.62912335205000003</c:v>
                </c:pt>
                <c:pt idx="522">
                  <c:v>0.57763562012000003</c:v>
                </c:pt>
                <c:pt idx="523">
                  <c:v>0.57763562012000003</c:v>
                </c:pt>
                <c:pt idx="524">
                  <c:v>0.51782995604999993</c:v>
                </c:pt>
                <c:pt idx="525">
                  <c:v>0.42651989745999996</c:v>
                </c:pt>
                <c:pt idx="526">
                  <c:v>0.40539321898999997</c:v>
                </c:pt>
                <c:pt idx="527">
                  <c:v>0.43275982666000001</c:v>
                </c:pt>
                <c:pt idx="528">
                  <c:v>0.37818768311000001</c:v>
                </c:pt>
                <c:pt idx="529">
                  <c:v>0.37818768311000001</c:v>
                </c:pt>
                <c:pt idx="530">
                  <c:v>0.38925109863000001</c:v>
                </c:pt>
                <c:pt idx="531">
                  <c:v>0.42143286132999996</c:v>
                </c:pt>
                <c:pt idx="532">
                  <c:v>0.44260156249999999</c:v>
                </c:pt>
                <c:pt idx="533">
                  <c:v>0.44260156249999999</c:v>
                </c:pt>
                <c:pt idx="534">
                  <c:v>0.49603442382999996</c:v>
                </c:pt>
                <c:pt idx="535">
                  <c:v>0.63249505615000001</c:v>
                </c:pt>
                <c:pt idx="536">
                  <c:v>0.63249505615000001</c:v>
                </c:pt>
                <c:pt idx="537">
                  <c:v>0.58449841308999995</c:v>
                </c:pt>
                <c:pt idx="538">
                  <c:v>0.50707470703000002</c:v>
                </c:pt>
                <c:pt idx="539">
                  <c:v>0.50707470703000002</c:v>
                </c:pt>
                <c:pt idx="540">
                  <c:v>0.46017724608999999</c:v>
                </c:pt>
                <c:pt idx="541">
                  <c:v>0.39794030761999999</c:v>
                </c:pt>
                <c:pt idx="542">
                  <c:v>0.51148974608999997</c:v>
                </c:pt>
                <c:pt idx="543">
                  <c:v>0.39270892334000002</c:v>
                </c:pt>
                <c:pt idx="544">
                  <c:v>0.39919030762000002</c:v>
                </c:pt>
                <c:pt idx="545">
                  <c:v>0.43033978271000001</c:v>
                </c:pt>
                <c:pt idx="546">
                  <c:v>0.43033978271000001</c:v>
                </c:pt>
                <c:pt idx="547">
                  <c:v>0.34891674805</c:v>
                </c:pt>
                <c:pt idx="548">
                  <c:v>0.37096667480000001</c:v>
                </c:pt>
                <c:pt idx="549">
                  <c:v>0.37096667480000001</c:v>
                </c:pt>
                <c:pt idx="550">
                  <c:v>0.29994064330999998</c:v>
                </c:pt>
                <c:pt idx="551">
                  <c:v>0.28061761474999997</c:v>
                </c:pt>
                <c:pt idx="552">
                  <c:v>0.28061761474999997</c:v>
                </c:pt>
                <c:pt idx="553">
                  <c:v>0.39327120972000001</c:v>
                </c:pt>
                <c:pt idx="554">
                  <c:v>0.33151055907999999</c:v>
                </c:pt>
                <c:pt idx="555">
                  <c:v>0.25981146239999997</c:v>
                </c:pt>
                <c:pt idx="556">
                  <c:v>0.25981146239999997</c:v>
                </c:pt>
                <c:pt idx="557">
                  <c:v>0.43399526978000003</c:v>
                </c:pt>
                <c:pt idx="558">
                  <c:v>0.37894525146000002</c:v>
                </c:pt>
                <c:pt idx="559">
                  <c:v>0.46650085449000001</c:v>
                </c:pt>
                <c:pt idx="560">
                  <c:v>0.39529507446000001</c:v>
                </c:pt>
                <c:pt idx="561">
                  <c:v>0.37211505127</c:v>
                </c:pt>
                <c:pt idx="562">
                  <c:v>0.37211505127</c:v>
                </c:pt>
                <c:pt idx="563">
                  <c:v>0.40685635376000001</c:v>
                </c:pt>
                <c:pt idx="564">
                  <c:v>0.28884179688</c:v>
                </c:pt>
                <c:pt idx="565">
                  <c:v>0.33195172118999999</c:v>
                </c:pt>
                <c:pt idx="566">
                  <c:v>0.33195172118999999</c:v>
                </c:pt>
                <c:pt idx="567">
                  <c:v>0.31731439209000001</c:v>
                </c:pt>
                <c:pt idx="568">
                  <c:v>0.27691342162999999</c:v>
                </c:pt>
                <c:pt idx="569">
                  <c:v>0.26101904297</c:v>
                </c:pt>
                <c:pt idx="570">
                  <c:v>0.27058401489</c:v>
                </c:pt>
                <c:pt idx="571">
                  <c:v>0.18134469604</c:v>
                </c:pt>
                <c:pt idx="572">
                  <c:v>0.18134469604</c:v>
                </c:pt>
                <c:pt idx="573">
                  <c:v>0.13068901062000002</c:v>
                </c:pt>
                <c:pt idx="574">
                  <c:v>0.15463407898000001</c:v>
                </c:pt>
                <c:pt idx="575">
                  <c:v>0.16626235962000002</c:v>
                </c:pt>
                <c:pt idx="576">
                  <c:v>0.16626235962000002</c:v>
                </c:pt>
                <c:pt idx="577">
                  <c:v>0.15498706055</c:v>
                </c:pt>
                <c:pt idx="578">
                  <c:v>0.12584018707</c:v>
                </c:pt>
                <c:pt idx="579">
                  <c:v>0.12584018707</c:v>
                </c:pt>
                <c:pt idx="580">
                  <c:v>5.5249603270000003E-2</c:v>
                </c:pt>
                <c:pt idx="581">
                  <c:v>0.10340360260000001</c:v>
                </c:pt>
                <c:pt idx="582">
                  <c:v>0.10340360260000001</c:v>
                </c:pt>
                <c:pt idx="583">
                  <c:v>4.5755779269999998E-2</c:v>
                </c:pt>
                <c:pt idx="584">
                  <c:v>0.14256997681000003</c:v>
                </c:pt>
                <c:pt idx="585">
                  <c:v>0.17323703002999999</c:v>
                </c:pt>
                <c:pt idx="586">
                  <c:v>0.17323703002999999</c:v>
                </c:pt>
                <c:pt idx="587">
                  <c:v>9.5788314819999998E-2</c:v>
                </c:pt>
                <c:pt idx="588">
                  <c:v>0.23549142456000002</c:v>
                </c:pt>
                <c:pt idx="589">
                  <c:v>0.23549142456000002</c:v>
                </c:pt>
                <c:pt idx="590">
                  <c:v>0.25841503906000002</c:v>
                </c:pt>
                <c:pt idx="591">
                  <c:v>0.25219548035</c:v>
                </c:pt>
                <c:pt idx="592">
                  <c:v>0.25219548035</c:v>
                </c:pt>
                <c:pt idx="593">
                  <c:v>0.18353128052000001</c:v>
                </c:pt>
                <c:pt idx="594">
                  <c:v>0.10977717590000001</c:v>
                </c:pt>
                <c:pt idx="595">
                  <c:v>0.15220571899000002</c:v>
                </c:pt>
                <c:pt idx="596">
                  <c:v>0.15220571899000002</c:v>
                </c:pt>
                <c:pt idx="597">
                  <c:v>0.10785538483000001</c:v>
                </c:pt>
                <c:pt idx="598">
                  <c:v>2.805404282E-2</c:v>
                </c:pt>
                <c:pt idx="599">
                  <c:v>2.805404282E-2</c:v>
                </c:pt>
                <c:pt idx="600">
                  <c:v>5.812335205E-2</c:v>
                </c:pt>
                <c:pt idx="601">
                  <c:v>-1.2495564460000001E-2</c:v>
                </c:pt>
                <c:pt idx="602">
                  <c:v>-1.2495564460000001E-2</c:v>
                </c:pt>
                <c:pt idx="603">
                  <c:v>-4.6801018699999999E-3</c:v>
                </c:pt>
                <c:pt idx="604">
                  <c:v>5.955022049E-2</c:v>
                </c:pt>
                <c:pt idx="605">
                  <c:v>5.2910259250000001E-2</c:v>
                </c:pt>
                <c:pt idx="606">
                  <c:v>1.2572146419999999E-2</c:v>
                </c:pt>
                <c:pt idx="607">
                  <c:v>0.15525265502999999</c:v>
                </c:pt>
                <c:pt idx="608">
                  <c:v>7.9109313959999997E-2</c:v>
                </c:pt>
                <c:pt idx="609">
                  <c:v>7.9109313959999997E-2</c:v>
                </c:pt>
                <c:pt idx="610">
                  <c:v>2.3199310300000001E-2</c:v>
                </c:pt>
                <c:pt idx="611">
                  <c:v>0.10391972350999999</c:v>
                </c:pt>
                <c:pt idx="612">
                  <c:v>0.10391972350999999</c:v>
                </c:pt>
                <c:pt idx="613">
                  <c:v>5.4103221889999997E-2</c:v>
                </c:pt>
                <c:pt idx="614">
                  <c:v>4.6371818539999998E-2</c:v>
                </c:pt>
                <c:pt idx="615">
                  <c:v>4.6371818539999998E-2</c:v>
                </c:pt>
                <c:pt idx="616">
                  <c:v>0.11369404602000001</c:v>
                </c:pt>
                <c:pt idx="617">
                  <c:v>0.11104130554</c:v>
                </c:pt>
                <c:pt idx="618">
                  <c:v>0.12882589722000001</c:v>
                </c:pt>
                <c:pt idx="619">
                  <c:v>0.12882589722000001</c:v>
                </c:pt>
                <c:pt idx="620">
                  <c:v>6.1869163509999998E-2</c:v>
                </c:pt>
                <c:pt idx="621">
                  <c:v>-1.6527355190000002E-2</c:v>
                </c:pt>
                <c:pt idx="622">
                  <c:v>7.0890487670000002E-2</c:v>
                </c:pt>
                <c:pt idx="623">
                  <c:v>1.54363549E-3</c:v>
                </c:pt>
                <c:pt idx="624">
                  <c:v>6.2742891300000001E-3</c:v>
                </c:pt>
                <c:pt idx="625">
                  <c:v>6.2742891300000001E-3</c:v>
                </c:pt>
                <c:pt idx="626">
                  <c:v>3.3604274750000003E-2</c:v>
                </c:pt>
                <c:pt idx="627">
                  <c:v>-1.1447870249999999E-2</c:v>
                </c:pt>
                <c:pt idx="628">
                  <c:v>1.041471863E-2</c:v>
                </c:pt>
                <c:pt idx="629">
                  <c:v>1.041471863E-2</c:v>
                </c:pt>
                <c:pt idx="630">
                  <c:v>-3.2691455840000001E-2</c:v>
                </c:pt>
                <c:pt idx="631">
                  <c:v>-0.12803878784</c:v>
                </c:pt>
                <c:pt idx="632">
                  <c:v>-0.17394676208000001</c:v>
                </c:pt>
                <c:pt idx="633">
                  <c:v>-9.7158622739999992E-2</c:v>
                </c:pt>
                <c:pt idx="634">
                  <c:v>-0.18601083374000002</c:v>
                </c:pt>
                <c:pt idx="635">
                  <c:v>-0.18601083374000002</c:v>
                </c:pt>
                <c:pt idx="636">
                  <c:v>-4.2236442570000005E-2</c:v>
                </c:pt>
                <c:pt idx="637">
                  <c:v>-7.3960342409999991E-2</c:v>
                </c:pt>
                <c:pt idx="638">
                  <c:v>8.6109764100000014E-2</c:v>
                </c:pt>
                <c:pt idx="639">
                  <c:v>8.6109764100000014E-2</c:v>
                </c:pt>
                <c:pt idx="640">
                  <c:v>0.11985748291000001</c:v>
                </c:pt>
                <c:pt idx="641">
                  <c:v>7.4007797240000006E-2</c:v>
                </c:pt>
                <c:pt idx="642">
                  <c:v>7.9404434199999999E-2</c:v>
                </c:pt>
                <c:pt idx="643">
                  <c:v>6.2438995359999999E-2</c:v>
                </c:pt>
                <c:pt idx="644">
                  <c:v>5.9533180239999997E-2</c:v>
                </c:pt>
                <c:pt idx="645">
                  <c:v>5.9533180239999997E-2</c:v>
                </c:pt>
                <c:pt idx="646">
                  <c:v>-5.9313216199999999E-3</c:v>
                </c:pt>
                <c:pt idx="647">
                  <c:v>9.3087520599999998E-3</c:v>
                </c:pt>
                <c:pt idx="648">
                  <c:v>-1.410931969E-2</c:v>
                </c:pt>
                <c:pt idx="649">
                  <c:v>-1.410931969E-2</c:v>
                </c:pt>
                <c:pt idx="650">
                  <c:v>-7.5527900699999997E-2</c:v>
                </c:pt>
                <c:pt idx="651">
                  <c:v>-7.5527900699999997E-2</c:v>
                </c:pt>
                <c:pt idx="652">
                  <c:v>-9.9693984989999998E-2</c:v>
                </c:pt>
                <c:pt idx="653">
                  <c:v>-0.17566415405000002</c:v>
                </c:pt>
                <c:pt idx="654">
                  <c:v>-0.13278689575000002</c:v>
                </c:pt>
                <c:pt idx="655">
                  <c:v>-0.13278689575000002</c:v>
                </c:pt>
                <c:pt idx="656">
                  <c:v>-0.12704976654</c:v>
                </c:pt>
                <c:pt idx="657">
                  <c:v>-0.18483117675999999</c:v>
                </c:pt>
                <c:pt idx="658">
                  <c:v>-0.19537307738999998</c:v>
                </c:pt>
                <c:pt idx="659">
                  <c:v>-0.13944607543999998</c:v>
                </c:pt>
                <c:pt idx="660">
                  <c:v>-0.12539854431</c:v>
                </c:pt>
                <c:pt idx="661">
                  <c:v>-0.12539854431</c:v>
                </c:pt>
                <c:pt idx="662">
                  <c:v>-9.1393165589999992E-2</c:v>
                </c:pt>
                <c:pt idx="663">
                  <c:v>-0.15318676758000002</c:v>
                </c:pt>
                <c:pt idx="664">
                  <c:v>-0.14888026428000001</c:v>
                </c:pt>
                <c:pt idx="665">
                  <c:v>-0.14888026428000001</c:v>
                </c:pt>
                <c:pt idx="666">
                  <c:v>-0.19287974548</c:v>
                </c:pt>
                <c:pt idx="667">
                  <c:v>-8.7327255249999999E-2</c:v>
                </c:pt>
                <c:pt idx="668">
                  <c:v>-0.14459417725000001</c:v>
                </c:pt>
                <c:pt idx="669">
                  <c:v>-4.1901329039999997E-2</c:v>
                </c:pt>
                <c:pt idx="670">
                  <c:v>4.6177116390000002E-2</c:v>
                </c:pt>
                <c:pt idx="671">
                  <c:v>4.6177116390000002E-2</c:v>
                </c:pt>
                <c:pt idx="672">
                  <c:v>-2.4936283110000002E-2</c:v>
                </c:pt>
                <c:pt idx="673">
                  <c:v>6.1396400449999999E-2</c:v>
                </c:pt>
                <c:pt idx="674">
                  <c:v>-2.5281373980000001E-2</c:v>
                </c:pt>
                <c:pt idx="675">
                  <c:v>-2.5281373980000001E-2</c:v>
                </c:pt>
                <c:pt idx="676">
                  <c:v>-7.3172744750000004E-2</c:v>
                </c:pt>
                <c:pt idx="677">
                  <c:v>-7.9371505740000001E-2</c:v>
                </c:pt>
                <c:pt idx="678">
                  <c:v>-7.9371505740000001E-2</c:v>
                </c:pt>
                <c:pt idx="679">
                  <c:v>-0.13757330322000003</c:v>
                </c:pt>
                <c:pt idx="680">
                  <c:v>-0.10184593963999999</c:v>
                </c:pt>
                <c:pt idx="681">
                  <c:v>-0.10184593963999999</c:v>
                </c:pt>
                <c:pt idx="682">
                  <c:v>-0.11625517272999999</c:v>
                </c:pt>
                <c:pt idx="683">
                  <c:v>-0.16417114258000001</c:v>
                </c:pt>
                <c:pt idx="684">
                  <c:v>-0.10801139831999999</c:v>
                </c:pt>
                <c:pt idx="685">
                  <c:v>-0.10801139831999999</c:v>
                </c:pt>
                <c:pt idx="686">
                  <c:v>-0.13736935424999999</c:v>
                </c:pt>
                <c:pt idx="687">
                  <c:v>-5.9476081850000001E-2</c:v>
                </c:pt>
                <c:pt idx="688">
                  <c:v>-5.9476081850000001E-2</c:v>
                </c:pt>
                <c:pt idx="689">
                  <c:v>5.6891355499999992E-3</c:v>
                </c:pt>
                <c:pt idx="690">
                  <c:v>-0.12435823822</c:v>
                </c:pt>
                <c:pt idx="691">
                  <c:v>-0.12435823822</c:v>
                </c:pt>
                <c:pt idx="692">
                  <c:v>-7.7010505679999994E-2</c:v>
                </c:pt>
                <c:pt idx="693">
                  <c:v>1.588262939E-2</c:v>
                </c:pt>
                <c:pt idx="694">
                  <c:v>-8.8999320979999991E-2</c:v>
                </c:pt>
                <c:pt idx="695">
                  <c:v>3.6357893899999997E-3</c:v>
                </c:pt>
                <c:pt idx="696">
                  <c:v>-1.7234020229999997E-2</c:v>
                </c:pt>
                <c:pt idx="697">
                  <c:v>-1.7234020229999997E-2</c:v>
                </c:pt>
                <c:pt idx="698">
                  <c:v>-9.4707717900000002E-2</c:v>
                </c:pt>
                <c:pt idx="699">
                  <c:v>-4.6151988979999996E-2</c:v>
                </c:pt>
                <c:pt idx="700">
                  <c:v>-9.7705917360000005E-2</c:v>
                </c:pt>
                <c:pt idx="701">
                  <c:v>-9.7705917360000005E-2</c:v>
                </c:pt>
                <c:pt idx="702">
                  <c:v>-0.14818301392</c:v>
                </c:pt>
                <c:pt idx="703">
                  <c:v>-0.15150009155000002</c:v>
                </c:pt>
                <c:pt idx="704">
                  <c:v>-0.13506623840000001</c:v>
                </c:pt>
                <c:pt idx="705">
                  <c:v>-8.5437850949999991E-2</c:v>
                </c:pt>
                <c:pt idx="706">
                  <c:v>-7.5925781250000005E-2</c:v>
                </c:pt>
                <c:pt idx="707">
                  <c:v>-0.10666563415999999</c:v>
                </c:pt>
                <c:pt idx="708">
                  <c:v>-0.10666563415999999</c:v>
                </c:pt>
                <c:pt idx="709">
                  <c:v>-0.16221012877999999</c:v>
                </c:pt>
                <c:pt idx="710">
                  <c:v>-0.10505641174000001</c:v>
                </c:pt>
                <c:pt idx="711">
                  <c:v>-0.10505641174000001</c:v>
                </c:pt>
                <c:pt idx="712">
                  <c:v>-0.15484713744999998</c:v>
                </c:pt>
                <c:pt idx="713">
                  <c:v>-6.1589446099999997E-3</c:v>
                </c:pt>
                <c:pt idx="714">
                  <c:v>-6.1589446099999997E-3</c:v>
                </c:pt>
                <c:pt idx="715">
                  <c:v>0.10328462982</c:v>
                </c:pt>
                <c:pt idx="716">
                  <c:v>6.7822448729999998E-2</c:v>
                </c:pt>
                <c:pt idx="717">
                  <c:v>-5.9043190000000002E-2</c:v>
                </c:pt>
                <c:pt idx="718">
                  <c:v>-5.9043190000000002E-2</c:v>
                </c:pt>
                <c:pt idx="719">
                  <c:v>-2.4164150240000001E-2</c:v>
                </c:pt>
                <c:pt idx="720">
                  <c:v>-5.8914562230000002E-2</c:v>
                </c:pt>
                <c:pt idx="721">
                  <c:v>-5.8914562230000002E-2</c:v>
                </c:pt>
                <c:pt idx="722">
                  <c:v>-7.3211395260000006E-2</c:v>
                </c:pt>
                <c:pt idx="723">
                  <c:v>-9.176106262E-2</c:v>
                </c:pt>
                <c:pt idx="724">
                  <c:v>-9.176106262E-2</c:v>
                </c:pt>
                <c:pt idx="725">
                  <c:v>-0.20000830078000001</c:v>
                </c:pt>
                <c:pt idx="726">
                  <c:v>-0.24069982909999998</c:v>
                </c:pt>
                <c:pt idx="727">
                  <c:v>-0.24069982909999998</c:v>
                </c:pt>
                <c:pt idx="728">
                  <c:v>-0.14720314026</c:v>
                </c:pt>
                <c:pt idx="729">
                  <c:v>-0.14493254089000002</c:v>
                </c:pt>
                <c:pt idx="730">
                  <c:v>-0.14956787109</c:v>
                </c:pt>
                <c:pt idx="731">
                  <c:v>-0.14280047607000002</c:v>
                </c:pt>
                <c:pt idx="732">
                  <c:v>-5.3407562259999999E-2</c:v>
                </c:pt>
                <c:pt idx="733">
                  <c:v>-0.10917805481000001</c:v>
                </c:pt>
                <c:pt idx="734">
                  <c:v>-0.10917805481000001</c:v>
                </c:pt>
                <c:pt idx="735">
                  <c:v>-0.11777065277</c:v>
                </c:pt>
                <c:pt idx="736">
                  <c:v>-5.5612384799999998E-2</c:v>
                </c:pt>
                <c:pt idx="737">
                  <c:v>-5.5612384799999998E-2</c:v>
                </c:pt>
                <c:pt idx="738">
                  <c:v>-0.13453292847000001</c:v>
                </c:pt>
                <c:pt idx="739">
                  <c:v>-6.2491850900000005E-3</c:v>
                </c:pt>
                <c:pt idx="740">
                  <c:v>-6.2491850900000005E-3</c:v>
                </c:pt>
                <c:pt idx="741">
                  <c:v>-5.9082706450000001E-2</c:v>
                </c:pt>
                <c:pt idx="742">
                  <c:v>-1.3719583509999999E-2</c:v>
                </c:pt>
                <c:pt idx="743">
                  <c:v>5.8612609859999998E-2</c:v>
                </c:pt>
                <c:pt idx="744">
                  <c:v>5.8612609859999998E-2</c:v>
                </c:pt>
                <c:pt idx="745">
                  <c:v>1.3086362839999999E-2</c:v>
                </c:pt>
                <c:pt idx="746">
                  <c:v>-5.9174232479999998E-2</c:v>
                </c:pt>
                <c:pt idx="747">
                  <c:v>-5.9174232479999998E-2</c:v>
                </c:pt>
                <c:pt idx="748">
                  <c:v>-0.15144050598</c:v>
                </c:pt>
                <c:pt idx="749">
                  <c:v>-7.5434494020000006E-2</c:v>
                </c:pt>
                <c:pt idx="750">
                  <c:v>-7.5434494020000006E-2</c:v>
                </c:pt>
                <c:pt idx="751">
                  <c:v>-0.12073596190999999</c:v>
                </c:pt>
                <c:pt idx="752">
                  <c:v>-0.1791363678</c:v>
                </c:pt>
                <c:pt idx="753">
                  <c:v>-0.16585847473000001</c:v>
                </c:pt>
                <c:pt idx="754">
                  <c:v>-0.16585847473000001</c:v>
                </c:pt>
                <c:pt idx="755">
                  <c:v>-0.16895950317</c:v>
                </c:pt>
                <c:pt idx="756">
                  <c:v>-0.23572973632999999</c:v>
                </c:pt>
                <c:pt idx="757">
                  <c:v>-0.23572973632999999</c:v>
                </c:pt>
                <c:pt idx="758">
                  <c:v>-0.10058207702999999</c:v>
                </c:pt>
                <c:pt idx="759">
                  <c:v>-0.19058647156</c:v>
                </c:pt>
                <c:pt idx="760">
                  <c:v>-0.19058647156</c:v>
                </c:pt>
                <c:pt idx="761">
                  <c:v>-0.19457704163</c:v>
                </c:pt>
                <c:pt idx="762">
                  <c:v>-0.24186943053999999</c:v>
                </c:pt>
                <c:pt idx="763">
                  <c:v>-0.17977236937999999</c:v>
                </c:pt>
                <c:pt idx="764">
                  <c:v>-0.17977236937999999</c:v>
                </c:pt>
                <c:pt idx="765">
                  <c:v>-0.13871951293999998</c:v>
                </c:pt>
                <c:pt idx="766">
                  <c:v>-0.12121838379000001</c:v>
                </c:pt>
                <c:pt idx="767">
                  <c:v>-0.12121838379000001</c:v>
                </c:pt>
                <c:pt idx="768">
                  <c:v>-0.23358821106</c:v>
                </c:pt>
                <c:pt idx="769">
                  <c:v>-0.15531991576999998</c:v>
                </c:pt>
                <c:pt idx="770">
                  <c:v>-0.15531991576999998</c:v>
                </c:pt>
                <c:pt idx="771">
                  <c:v>-0.12691014099</c:v>
                </c:pt>
                <c:pt idx="772">
                  <c:v>-0.26201202393</c:v>
                </c:pt>
                <c:pt idx="773">
                  <c:v>-0.19911286925999999</c:v>
                </c:pt>
                <c:pt idx="774">
                  <c:v>-0.19911286925999999</c:v>
                </c:pt>
                <c:pt idx="775">
                  <c:v>-0.16080355835000001</c:v>
                </c:pt>
                <c:pt idx="776">
                  <c:v>-0.16419639587000001</c:v>
                </c:pt>
                <c:pt idx="777">
                  <c:v>-0.20149510193</c:v>
                </c:pt>
                <c:pt idx="778">
                  <c:v>-0.14409579468</c:v>
                </c:pt>
                <c:pt idx="779">
                  <c:v>-0.12028723144999999</c:v>
                </c:pt>
                <c:pt idx="780">
                  <c:v>-0.12028723144999999</c:v>
                </c:pt>
                <c:pt idx="781">
                  <c:v>-0.16296549988</c:v>
                </c:pt>
                <c:pt idx="782">
                  <c:v>-0.17260244750999998</c:v>
                </c:pt>
                <c:pt idx="783">
                  <c:v>-8.156367493000001E-2</c:v>
                </c:pt>
                <c:pt idx="784">
                  <c:v>-8.156367493000001E-2</c:v>
                </c:pt>
                <c:pt idx="785">
                  <c:v>-8.2757080079999989E-2</c:v>
                </c:pt>
                <c:pt idx="786">
                  <c:v>-8.2757080079999989E-2</c:v>
                </c:pt>
                <c:pt idx="787">
                  <c:v>-6.643559265E-2</c:v>
                </c:pt>
                <c:pt idx="788">
                  <c:v>-3.706931686E-2</c:v>
                </c:pt>
                <c:pt idx="789">
                  <c:v>4.0674922940000004E-2</c:v>
                </c:pt>
                <c:pt idx="790">
                  <c:v>4.0674922940000004E-2</c:v>
                </c:pt>
                <c:pt idx="791">
                  <c:v>-9.9544326780000011E-2</c:v>
                </c:pt>
                <c:pt idx="792">
                  <c:v>-5.3519031519999996E-2</c:v>
                </c:pt>
                <c:pt idx="793">
                  <c:v>-5.3519031519999996E-2</c:v>
                </c:pt>
                <c:pt idx="794">
                  <c:v>-2.3496276859999998E-2</c:v>
                </c:pt>
                <c:pt idx="795">
                  <c:v>-0.1519211731</c:v>
                </c:pt>
                <c:pt idx="796">
                  <c:v>-0.1519211731</c:v>
                </c:pt>
                <c:pt idx="797">
                  <c:v>-0.17065278624999999</c:v>
                </c:pt>
                <c:pt idx="798">
                  <c:v>-7.2223098750000006E-2</c:v>
                </c:pt>
                <c:pt idx="799">
                  <c:v>-0.11756658172999999</c:v>
                </c:pt>
                <c:pt idx="800">
                  <c:v>-0.11756658172999999</c:v>
                </c:pt>
                <c:pt idx="801">
                  <c:v>-0.27937911987000003</c:v>
                </c:pt>
                <c:pt idx="802">
                  <c:v>-0.22517204285</c:v>
                </c:pt>
                <c:pt idx="803">
                  <c:v>-0.10106613921999999</c:v>
                </c:pt>
                <c:pt idx="804">
                  <c:v>-4.1310443879999999E-2</c:v>
                </c:pt>
                <c:pt idx="805">
                  <c:v>-0.17643315125</c:v>
                </c:pt>
                <c:pt idx="806">
                  <c:v>-0.17643315125</c:v>
                </c:pt>
                <c:pt idx="807">
                  <c:v>-0.1808183136</c:v>
                </c:pt>
                <c:pt idx="808">
                  <c:v>-0.16909970093000001</c:v>
                </c:pt>
                <c:pt idx="809">
                  <c:v>-0.16572058104999998</c:v>
                </c:pt>
                <c:pt idx="810">
                  <c:v>-0.16572058104999998</c:v>
                </c:pt>
                <c:pt idx="811">
                  <c:v>-0.32012847900000002</c:v>
                </c:pt>
                <c:pt idx="812">
                  <c:v>-0.20245780945000003</c:v>
                </c:pt>
                <c:pt idx="813">
                  <c:v>-0.17619216919</c:v>
                </c:pt>
                <c:pt idx="814">
                  <c:v>-0.20042147826999998</c:v>
                </c:pt>
                <c:pt idx="815">
                  <c:v>-0.22910180664000002</c:v>
                </c:pt>
                <c:pt idx="816">
                  <c:v>-0.22910180664000002</c:v>
                </c:pt>
                <c:pt idx="817">
                  <c:v>-0.16017868042</c:v>
                </c:pt>
                <c:pt idx="818">
                  <c:v>-9.5595375060000001E-2</c:v>
                </c:pt>
                <c:pt idx="819">
                  <c:v>-9.5595375060000001E-2</c:v>
                </c:pt>
                <c:pt idx="820">
                  <c:v>-0.16823551941000001</c:v>
                </c:pt>
                <c:pt idx="821">
                  <c:v>-5.9524181369999998E-2</c:v>
                </c:pt>
                <c:pt idx="822">
                  <c:v>-5.9524181369999998E-2</c:v>
                </c:pt>
                <c:pt idx="823">
                  <c:v>-8.6827964780000003E-2</c:v>
                </c:pt>
                <c:pt idx="824">
                  <c:v>-0.1181905365</c:v>
                </c:pt>
                <c:pt idx="825">
                  <c:v>-7.1089622500000005E-2</c:v>
                </c:pt>
                <c:pt idx="826">
                  <c:v>-7.1089622500000005E-2</c:v>
                </c:pt>
                <c:pt idx="827">
                  <c:v>-3.8015403749999996E-2</c:v>
                </c:pt>
                <c:pt idx="828">
                  <c:v>-5.451423264E-2</c:v>
                </c:pt>
                <c:pt idx="829">
                  <c:v>-5.451423264E-2</c:v>
                </c:pt>
                <c:pt idx="830">
                  <c:v>-3.9593803410000003E-2</c:v>
                </c:pt>
                <c:pt idx="831">
                  <c:v>-9.6751918799999996E-3</c:v>
                </c:pt>
                <c:pt idx="832">
                  <c:v>-9.6751918799999996E-3</c:v>
                </c:pt>
                <c:pt idx="833">
                  <c:v>-5.8792011260000006E-2</c:v>
                </c:pt>
                <c:pt idx="834">
                  <c:v>-3.110904121E-2</c:v>
                </c:pt>
                <c:pt idx="835">
                  <c:v>-1.1918793679999999E-2</c:v>
                </c:pt>
                <c:pt idx="836">
                  <c:v>-1.1918793679999999E-2</c:v>
                </c:pt>
                <c:pt idx="837">
                  <c:v>4.5300315859999996E-2</c:v>
                </c:pt>
                <c:pt idx="838">
                  <c:v>-2.3477130890000003E-2</c:v>
                </c:pt>
                <c:pt idx="839">
                  <c:v>-8.8741409300000004E-2</c:v>
                </c:pt>
                <c:pt idx="840">
                  <c:v>-9.0906333919999999E-2</c:v>
                </c:pt>
                <c:pt idx="841">
                  <c:v>-0.12840563965000001</c:v>
                </c:pt>
                <c:pt idx="842">
                  <c:v>-0.12840563965000001</c:v>
                </c:pt>
                <c:pt idx="843">
                  <c:v>-0.15204849243000002</c:v>
                </c:pt>
                <c:pt idx="844">
                  <c:v>-0.29867752074999998</c:v>
                </c:pt>
                <c:pt idx="845">
                  <c:v>-0.29867752074999998</c:v>
                </c:pt>
                <c:pt idx="846">
                  <c:v>-0.19220681763</c:v>
                </c:pt>
                <c:pt idx="847">
                  <c:v>-0.21590339660999999</c:v>
                </c:pt>
                <c:pt idx="848">
                  <c:v>-0.23659465026999998</c:v>
                </c:pt>
                <c:pt idx="849">
                  <c:v>-0.25377941895</c:v>
                </c:pt>
                <c:pt idx="850">
                  <c:v>-0.15748091124999999</c:v>
                </c:pt>
                <c:pt idx="851">
                  <c:v>-0.18443627930000001</c:v>
                </c:pt>
                <c:pt idx="852">
                  <c:v>-0.18443627930000001</c:v>
                </c:pt>
                <c:pt idx="853">
                  <c:v>-0.22009416199000001</c:v>
                </c:pt>
                <c:pt idx="854">
                  <c:v>-0.22739350891000001</c:v>
                </c:pt>
                <c:pt idx="855">
                  <c:v>-0.22739350891000001</c:v>
                </c:pt>
                <c:pt idx="856">
                  <c:v>-0.15115315247</c:v>
                </c:pt>
                <c:pt idx="857">
                  <c:v>-0.15393075562000003</c:v>
                </c:pt>
                <c:pt idx="858">
                  <c:v>-0.15393075562000003</c:v>
                </c:pt>
                <c:pt idx="859">
                  <c:v>-0.13810006714</c:v>
                </c:pt>
                <c:pt idx="860">
                  <c:v>-0.16509324645999998</c:v>
                </c:pt>
                <c:pt idx="861">
                  <c:v>-0.19751937865999999</c:v>
                </c:pt>
                <c:pt idx="862">
                  <c:v>-0.19751937865999999</c:v>
                </c:pt>
                <c:pt idx="863">
                  <c:v>-0.13858248900999998</c:v>
                </c:pt>
                <c:pt idx="864">
                  <c:v>-4.1141021729999998E-2</c:v>
                </c:pt>
                <c:pt idx="865">
                  <c:v>-4.1141021729999998E-2</c:v>
                </c:pt>
                <c:pt idx="866">
                  <c:v>-0.15051380919999999</c:v>
                </c:pt>
                <c:pt idx="867">
                  <c:v>-0.10588205719</c:v>
                </c:pt>
                <c:pt idx="868">
                  <c:v>-0.10588205719</c:v>
                </c:pt>
                <c:pt idx="869">
                  <c:v>-0.10285055542</c:v>
                </c:pt>
                <c:pt idx="870">
                  <c:v>-0.10862554932</c:v>
                </c:pt>
                <c:pt idx="871">
                  <c:v>-0.10862554932</c:v>
                </c:pt>
                <c:pt idx="872">
                  <c:v>-0.12936590576000001</c:v>
                </c:pt>
                <c:pt idx="873">
                  <c:v>-6.6837196350000003E-2</c:v>
                </c:pt>
                <c:pt idx="874">
                  <c:v>7.4371643100000001E-3</c:v>
                </c:pt>
                <c:pt idx="875">
                  <c:v>-2.55508461E-2</c:v>
                </c:pt>
                <c:pt idx="876">
                  <c:v>1.8440698619999998E-2</c:v>
                </c:pt>
                <c:pt idx="877">
                  <c:v>0.12183453369</c:v>
                </c:pt>
                <c:pt idx="878">
                  <c:v>0.12183453369</c:v>
                </c:pt>
                <c:pt idx="879">
                  <c:v>9.4792587280000007E-2</c:v>
                </c:pt>
                <c:pt idx="880">
                  <c:v>5.0908863070000004E-2</c:v>
                </c:pt>
                <c:pt idx="881">
                  <c:v>5.0908863070000004E-2</c:v>
                </c:pt>
                <c:pt idx="882">
                  <c:v>8.1892219540000005E-2</c:v>
                </c:pt>
                <c:pt idx="883">
                  <c:v>8.5426969499999995E-3</c:v>
                </c:pt>
                <c:pt idx="884">
                  <c:v>8.5426969499999995E-3</c:v>
                </c:pt>
                <c:pt idx="885">
                  <c:v>1.3435702320000001E-2</c:v>
                </c:pt>
                <c:pt idx="886">
                  <c:v>0.14525302124</c:v>
                </c:pt>
                <c:pt idx="887">
                  <c:v>0.14525302124</c:v>
                </c:pt>
                <c:pt idx="888">
                  <c:v>0.14086663818</c:v>
                </c:pt>
                <c:pt idx="889">
                  <c:v>8.5950195310000005E-2</c:v>
                </c:pt>
                <c:pt idx="890">
                  <c:v>0.15922100829999999</c:v>
                </c:pt>
                <c:pt idx="891">
                  <c:v>0.17813615417000001</c:v>
                </c:pt>
                <c:pt idx="892">
                  <c:v>4.0565086360000002E-2</c:v>
                </c:pt>
                <c:pt idx="893">
                  <c:v>-1.17250824E-3</c:v>
                </c:pt>
                <c:pt idx="894">
                  <c:v>-1.17250824E-3</c:v>
                </c:pt>
                <c:pt idx="895">
                  <c:v>3.3498828889999999E-2</c:v>
                </c:pt>
                <c:pt idx="896">
                  <c:v>-5.5672483399999998E-3</c:v>
                </c:pt>
                <c:pt idx="897">
                  <c:v>-5.5672483399999998E-3</c:v>
                </c:pt>
                <c:pt idx="898">
                  <c:v>-9.9267860409999992E-2</c:v>
                </c:pt>
                <c:pt idx="899">
                  <c:v>-8.052630614999999E-2</c:v>
                </c:pt>
                <c:pt idx="900">
                  <c:v>-4.4866309199999999E-3</c:v>
                </c:pt>
                <c:pt idx="901">
                  <c:v>5.8253955840000003E-2</c:v>
                </c:pt>
                <c:pt idx="902">
                  <c:v>4.922428131E-2</c:v>
                </c:pt>
                <c:pt idx="903">
                  <c:v>6.8190582279999995E-2</c:v>
                </c:pt>
                <c:pt idx="904">
                  <c:v>6.8190582279999995E-2</c:v>
                </c:pt>
                <c:pt idx="905">
                  <c:v>9.8487197880000002E-2</c:v>
                </c:pt>
                <c:pt idx="906">
                  <c:v>4.5999160770000005E-2</c:v>
                </c:pt>
                <c:pt idx="907">
                  <c:v>4.5999160770000005E-2</c:v>
                </c:pt>
                <c:pt idx="908">
                  <c:v>-9.44585228E-3</c:v>
                </c:pt>
                <c:pt idx="909">
                  <c:v>-8.9934371949999994E-2</c:v>
                </c:pt>
                <c:pt idx="910">
                  <c:v>-8.9934371949999994E-2</c:v>
                </c:pt>
                <c:pt idx="911">
                  <c:v>-0.13421731567</c:v>
                </c:pt>
                <c:pt idx="912">
                  <c:v>-9.0907150270000001E-2</c:v>
                </c:pt>
                <c:pt idx="913">
                  <c:v>-9.0907150270000001E-2</c:v>
                </c:pt>
                <c:pt idx="914">
                  <c:v>-6.0787911399999995E-3</c:v>
                </c:pt>
                <c:pt idx="915">
                  <c:v>-6.0023612980000002E-2</c:v>
                </c:pt>
                <c:pt idx="916">
                  <c:v>-0.12931219482</c:v>
                </c:pt>
                <c:pt idx="917">
                  <c:v>-0.12931219482</c:v>
                </c:pt>
                <c:pt idx="918">
                  <c:v>2.158715248E-2</c:v>
                </c:pt>
                <c:pt idx="919">
                  <c:v>2.158715248E-2</c:v>
                </c:pt>
                <c:pt idx="920">
                  <c:v>-9.9043090819999999E-2</c:v>
                </c:pt>
                <c:pt idx="921">
                  <c:v>-1.3960874560000001E-2</c:v>
                </c:pt>
                <c:pt idx="922">
                  <c:v>-4.5278959299999994E-3</c:v>
                </c:pt>
                <c:pt idx="923">
                  <c:v>-4.5278959299999994E-3</c:v>
                </c:pt>
                <c:pt idx="924">
                  <c:v>2.3625005720000002E-2</c:v>
                </c:pt>
                <c:pt idx="925">
                  <c:v>-3.2622505189999998E-2</c:v>
                </c:pt>
                <c:pt idx="926">
                  <c:v>-5.2513184500000004E-3</c:v>
                </c:pt>
                <c:pt idx="927">
                  <c:v>5.6260051730000003E-2</c:v>
                </c:pt>
                <c:pt idx="928">
                  <c:v>-3.7652019500000002E-2</c:v>
                </c:pt>
                <c:pt idx="929">
                  <c:v>-3.7652019500000002E-2</c:v>
                </c:pt>
                <c:pt idx="930">
                  <c:v>-1.1977037429999999E-2</c:v>
                </c:pt>
                <c:pt idx="931">
                  <c:v>3.5926414489999996E-2</c:v>
                </c:pt>
                <c:pt idx="932">
                  <c:v>0.1225799942</c:v>
                </c:pt>
                <c:pt idx="933">
                  <c:v>0.1225799942</c:v>
                </c:pt>
                <c:pt idx="934">
                  <c:v>0.11548753356999999</c:v>
                </c:pt>
                <c:pt idx="935">
                  <c:v>5.4218811039999995E-2</c:v>
                </c:pt>
                <c:pt idx="936">
                  <c:v>0.10525244141000001</c:v>
                </c:pt>
                <c:pt idx="937">
                  <c:v>0.14333740234</c:v>
                </c:pt>
                <c:pt idx="938">
                  <c:v>7.7939918520000012E-2</c:v>
                </c:pt>
                <c:pt idx="939">
                  <c:v>5.8671421049999999E-2</c:v>
                </c:pt>
                <c:pt idx="940">
                  <c:v>5.8671421049999999E-2</c:v>
                </c:pt>
                <c:pt idx="941">
                  <c:v>8.8461013790000001E-2</c:v>
                </c:pt>
                <c:pt idx="942">
                  <c:v>8.1236198430000003E-2</c:v>
                </c:pt>
                <c:pt idx="943">
                  <c:v>8.1236198430000003E-2</c:v>
                </c:pt>
                <c:pt idx="944">
                  <c:v>2.4615268709999999E-2</c:v>
                </c:pt>
                <c:pt idx="945">
                  <c:v>6.5801284789999998E-2</c:v>
                </c:pt>
                <c:pt idx="946">
                  <c:v>8.0704605099999993E-2</c:v>
                </c:pt>
                <c:pt idx="947">
                  <c:v>0.12187815094</c:v>
                </c:pt>
                <c:pt idx="948">
                  <c:v>0.16642665099999998</c:v>
                </c:pt>
                <c:pt idx="949">
                  <c:v>0.16642665099999998</c:v>
                </c:pt>
                <c:pt idx="950">
                  <c:v>0.20163911437999998</c:v>
                </c:pt>
                <c:pt idx="951">
                  <c:v>0.10053968811</c:v>
                </c:pt>
                <c:pt idx="952">
                  <c:v>0.17061410522000001</c:v>
                </c:pt>
                <c:pt idx="953">
                  <c:v>0.17061410522000001</c:v>
                </c:pt>
                <c:pt idx="954">
                  <c:v>0.26867376709000002</c:v>
                </c:pt>
                <c:pt idx="955">
                  <c:v>0.18673498534999999</c:v>
                </c:pt>
                <c:pt idx="956">
                  <c:v>0.18673498534999999</c:v>
                </c:pt>
                <c:pt idx="957">
                  <c:v>0.17290847777999999</c:v>
                </c:pt>
                <c:pt idx="958">
                  <c:v>0.20492294312000001</c:v>
                </c:pt>
                <c:pt idx="959">
                  <c:v>0.14190342712000001</c:v>
                </c:pt>
                <c:pt idx="960">
                  <c:v>0.14190342712000001</c:v>
                </c:pt>
                <c:pt idx="961">
                  <c:v>0.12439810944</c:v>
                </c:pt>
                <c:pt idx="962">
                  <c:v>0.26612213135000001</c:v>
                </c:pt>
                <c:pt idx="963">
                  <c:v>0.21686296082000001</c:v>
                </c:pt>
                <c:pt idx="964">
                  <c:v>0.16374978637999998</c:v>
                </c:pt>
                <c:pt idx="965">
                  <c:v>0.15058425903</c:v>
                </c:pt>
                <c:pt idx="966">
                  <c:v>0.15058425903</c:v>
                </c:pt>
                <c:pt idx="967">
                  <c:v>0.20313217163</c:v>
                </c:pt>
                <c:pt idx="968">
                  <c:v>0.26996362305000005</c:v>
                </c:pt>
                <c:pt idx="969">
                  <c:v>0.19578997802999998</c:v>
                </c:pt>
                <c:pt idx="970">
                  <c:v>0.19578997802999998</c:v>
                </c:pt>
                <c:pt idx="971">
                  <c:v>0.27773788452000003</c:v>
                </c:pt>
                <c:pt idx="972">
                  <c:v>0.35816732788</c:v>
                </c:pt>
                <c:pt idx="973">
                  <c:v>0.35816732788</c:v>
                </c:pt>
                <c:pt idx="974">
                  <c:v>0.38295318604</c:v>
                </c:pt>
                <c:pt idx="975">
                  <c:v>0.35401983643000001</c:v>
                </c:pt>
                <c:pt idx="976">
                  <c:v>0.35401983643000001</c:v>
                </c:pt>
                <c:pt idx="977">
                  <c:v>0.37109683228000001</c:v>
                </c:pt>
                <c:pt idx="978">
                  <c:v>0.34488983153999997</c:v>
                </c:pt>
                <c:pt idx="979">
                  <c:v>0.41477667236000004</c:v>
                </c:pt>
                <c:pt idx="980">
                  <c:v>0.41477667236000004</c:v>
                </c:pt>
                <c:pt idx="981">
                  <c:v>0.34020834351000001</c:v>
                </c:pt>
                <c:pt idx="982">
                  <c:v>0.34240362549000003</c:v>
                </c:pt>
                <c:pt idx="983">
                  <c:v>0.34240362549000003</c:v>
                </c:pt>
                <c:pt idx="984">
                  <c:v>0.42482104492</c:v>
                </c:pt>
                <c:pt idx="985">
                  <c:v>0.37308898926</c:v>
                </c:pt>
                <c:pt idx="986">
                  <c:v>0.37308898926</c:v>
                </c:pt>
                <c:pt idx="987">
                  <c:v>0.40078900146000002</c:v>
                </c:pt>
                <c:pt idx="988">
                  <c:v>0.36362762450999997</c:v>
                </c:pt>
                <c:pt idx="989">
                  <c:v>0.38068423462000001</c:v>
                </c:pt>
                <c:pt idx="990">
                  <c:v>0.39975665283</c:v>
                </c:pt>
                <c:pt idx="991">
                  <c:v>0.39815240478999997</c:v>
                </c:pt>
                <c:pt idx="992">
                  <c:v>0.39815240478999997</c:v>
                </c:pt>
                <c:pt idx="993">
                  <c:v>0.36055612183000002</c:v>
                </c:pt>
                <c:pt idx="994">
                  <c:v>0.42616058349999997</c:v>
                </c:pt>
                <c:pt idx="995">
                  <c:v>0.38357803345000002</c:v>
                </c:pt>
                <c:pt idx="996">
                  <c:v>0.38357803345000002</c:v>
                </c:pt>
                <c:pt idx="997">
                  <c:v>0.44013275146000003</c:v>
                </c:pt>
                <c:pt idx="998">
                  <c:v>0.45477847290000001</c:v>
                </c:pt>
                <c:pt idx="999">
                  <c:v>0.45477847290000001</c:v>
                </c:pt>
                <c:pt idx="1000">
                  <c:v>0.33147128296</c:v>
                </c:pt>
                <c:pt idx="1001">
                  <c:v>0.42104272460999997</c:v>
                </c:pt>
                <c:pt idx="1002">
                  <c:v>0.42104272460999997</c:v>
                </c:pt>
                <c:pt idx="1003">
                  <c:v>0.47565316771999999</c:v>
                </c:pt>
                <c:pt idx="1004">
                  <c:v>0.42259783936</c:v>
                </c:pt>
                <c:pt idx="1005">
                  <c:v>0.35153894043</c:v>
                </c:pt>
                <c:pt idx="1006">
                  <c:v>0.35153894043</c:v>
                </c:pt>
                <c:pt idx="1007">
                  <c:v>0.46128970336999997</c:v>
                </c:pt>
                <c:pt idx="1008">
                  <c:v>0.48405014037999999</c:v>
                </c:pt>
                <c:pt idx="1009">
                  <c:v>0.48405014037999999</c:v>
                </c:pt>
                <c:pt idx="1010">
                  <c:v>0.39854534912</c:v>
                </c:pt>
                <c:pt idx="1011">
                  <c:v>0.44790859984999998</c:v>
                </c:pt>
                <c:pt idx="1012">
                  <c:v>0.44790859984999998</c:v>
                </c:pt>
                <c:pt idx="1013">
                  <c:v>0.45095181273999996</c:v>
                </c:pt>
                <c:pt idx="1014">
                  <c:v>0.43275933837999997</c:v>
                </c:pt>
                <c:pt idx="1015">
                  <c:v>0.42550494385000004</c:v>
                </c:pt>
                <c:pt idx="1016">
                  <c:v>0.50186505127000003</c:v>
                </c:pt>
                <c:pt idx="1017">
                  <c:v>0.51413775635000003</c:v>
                </c:pt>
                <c:pt idx="1018">
                  <c:v>0.55227606201000001</c:v>
                </c:pt>
                <c:pt idx="1019">
                  <c:v>0.55227606201000001</c:v>
                </c:pt>
                <c:pt idx="1020">
                  <c:v>0.57568988037000002</c:v>
                </c:pt>
                <c:pt idx="1021">
                  <c:v>0.69447497558999993</c:v>
                </c:pt>
                <c:pt idx="1022">
                  <c:v>0.69447497558999993</c:v>
                </c:pt>
                <c:pt idx="1023">
                  <c:v>0.64908221436000002</c:v>
                </c:pt>
                <c:pt idx="1024">
                  <c:v>0.62697375487999996</c:v>
                </c:pt>
                <c:pt idx="1025">
                  <c:v>0.77455603026999997</c:v>
                </c:pt>
                <c:pt idx="1026">
                  <c:v>0.80472558593999999</c:v>
                </c:pt>
                <c:pt idx="1027">
                  <c:v>0.72850726318000003</c:v>
                </c:pt>
                <c:pt idx="1028">
                  <c:v>0.72850726318000003</c:v>
                </c:pt>
                <c:pt idx="1029">
                  <c:v>0.72800830078000001</c:v>
                </c:pt>
                <c:pt idx="1030">
                  <c:v>0.89021942138999999</c:v>
                </c:pt>
                <c:pt idx="1031">
                  <c:v>0.88551379395000007</c:v>
                </c:pt>
                <c:pt idx="1032">
                  <c:v>0.88551379395000007</c:v>
                </c:pt>
                <c:pt idx="1033">
                  <c:v>0.84265734862999997</c:v>
                </c:pt>
                <c:pt idx="1034">
                  <c:v>0.85651715088000002</c:v>
                </c:pt>
                <c:pt idx="1035">
                  <c:v>0.85324200439000009</c:v>
                </c:pt>
                <c:pt idx="1036">
                  <c:v>0.84338073729999996</c:v>
                </c:pt>
                <c:pt idx="1037">
                  <c:v>0.93622821045000004</c:v>
                </c:pt>
                <c:pt idx="1038">
                  <c:v>0.93622821045000004</c:v>
                </c:pt>
                <c:pt idx="1039">
                  <c:v>1.01571520996</c:v>
                </c:pt>
                <c:pt idx="1040">
                  <c:v>1.00468670654</c:v>
                </c:pt>
                <c:pt idx="1041">
                  <c:v>1.00468670654</c:v>
                </c:pt>
                <c:pt idx="1042">
                  <c:v>0.93940124512000001</c:v>
                </c:pt>
                <c:pt idx="1043">
                  <c:v>1.08652978516</c:v>
                </c:pt>
                <c:pt idx="1044">
                  <c:v>1.08652978516</c:v>
                </c:pt>
                <c:pt idx="1045">
                  <c:v>0.95549377441000005</c:v>
                </c:pt>
                <c:pt idx="1046">
                  <c:v>0.99154589843999996</c:v>
                </c:pt>
                <c:pt idx="1047">
                  <c:v>1.1205234374999999</c:v>
                </c:pt>
                <c:pt idx="1048">
                  <c:v>1.1205234374999999</c:v>
                </c:pt>
                <c:pt idx="1049">
                  <c:v>1.1538565673799999</c:v>
                </c:pt>
                <c:pt idx="1050">
                  <c:v>1.0516516113299998</c:v>
                </c:pt>
                <c:pt idx="1051">
                  <c:v>1.0516516113299998</c:v>
                </c:pt>
                <c:pt idx="1052">
                  <c:v>1.1251716308600002</c:v>
                </c:pt>
                <c:pt idx="1053">
                  <c:v>1.0832701415999999</c:v>
                </c:pt>
                <c:pt idx="1054">
                  <c:v>1.0832701415999999</c:v>
                </c:pt>
                <c:pt idx="1055">
                  <c:v>0.98182977294999996</c:v>
                </c:pt>
                <c:pt idx="1056">
                  <c:v>1.00721496582</c:v>
                </c:pt>
                <c:pt idx="1057">
                  <c:v>1.00721496582</c:v>
                </c:pt>
                <c:pt idx="1058">
                  <c:v>1.10918774414</c:v>
                </c:pt>
                <c:pt idx="1059">
                  <c:v>1.0793518066399999</c:v>
                </c:pt>
                <c:pt idx="1060">
                  <c:v>1.1004793701200002</c:v>
                </c:pt>
                <c:pt idx="1061">
                  <c:v>1.0737163085899999</c:v>
                </c:pt>
                <c:pt idx="1062">
                  <c:v>1.1086781005899999</c:v>
                </c:pt>
                <c:pt idx="1063">
                  <c:v>1.11192114258</c:v>
                </c:pt>
                <c:pt idx="1064">
                  <c:v>1.11192114258</c:v>
                </c:pt>
                <c:pt idx="1065">
                  <c:v>1.1089359130900001</c:v>
                </c:pt>
                <c:pt idx="1066">
                  <c:v>1.17709399414</c:v>
                </c:pt>
                <c:pt idx="1067">
                  <c:v>1.17709399414</c:v>
                </c:pt>
                <c:pt idx="1068">
                  <c:v>1.1064029541</c:v>
                </c:pt>
                <c:pt idx="1069">
                  <c:v>1.08419616699</c:v>
                </c:pt>
                <c:pt idx="1070">
                  <c:v>1.1291151123000001</c:v>
                </c:pt>
                <c:pt idx="1071">
                  <c:v>1.17685302734</c:v>
                </c:pt>
                <c:pt idx="1072">
                  <c:v>1.10836987305</c:v>
                </c:pt>
                <c:pt idx="1073">
                  <c:v>1.10836987305</c:v>
                </c:pt>
                <c:pt idx="1074">
                  <c:v>1.10681176758</c:v>
                </c:pt>
                <c:pt idx="1075">
                  <c:v>1.1738684081999999</c:v>
                </c:pt>
                <c:pt idx="1076">
                  <c:v>1.14479272461</c:v>
                </c:pt>
                <c:pt idx="1077">
                  <c:v>1.14479272461</c:v>
                </c:pt>
                <c:pt idx="1078">
                  <c:v>1.1318586425799999</c:v>
                </c:pt>
                <c:pt idx="1079">
                  <c:v>1.1936143798799999</c:v>
                </c:pt>
                <c:pt idx="1080">
                  <c:v>1.2235056152300001</c:v>
                </c:pt>
                <c:pt idx="1081">
                  <c:v>1.1269246826200001</c:v>
                </c:pt>
                <c:pt idx="1082">
                  <c:v>1.11537097168</c:v>
                </c:pt>
                <c:pt idx="1083">
                  <c:v>1.11537097168</c:v>
                </c:pt>
                <c:pt idx="1084">
                  <c:v>1.2321517334000001</c:v>
                </c:pt>
                <c:pt idx="1085">
                  <c:v>1.2065017089800001</c:v>
                </c:pt>
                <c:pt idx="1086">
                  <c:v>1.1740177002000001</c:v>
                </c:pt>
                <c:pt idx="1087">
                  <c:v>1.2580815429700001</c:v>
                </c:pt>
                <c:pt idx="1088">
                  <c:v>1.20044116211</c:v>
                </c:pt>
                <c:pt idx="1089">
                  <c:v>1.20044116211</c:v>
                </c:pt>
                <c:pt idx="1090">
                  <c:v>1.17961352539</c:v>
                </c:pt>
                <c:pt idx="1091">
                  <c:v>1.2023621826200002</c:v>
                </c:pt>
                <c:pt idx="1092">
                  <c:v>1.30873339844</c:v>
                </c:pt>
                <c:pt idx="1093">
                  <c:v>1.30873339844</c:v>
                </c:pt>
                <c:pt idx="1094">
                  <c:v>1.2577119140599999</c:v>
                </c:pt>
                <c:pt idx="1095">
                  <c:v>1.22113647461</c:v>
                </c:pt>
                <c:pt idx="1096">
                  <c:v>1.2901467285199999</c:v>
                </c:pt>
                <c:pt idx="1097">
                  <c:v>1.4379234619100001</c:v>
                </c:pt>
                <c:pt idx="1098">
                  <c:v>1.35841723633</c:v>
                </c:pt>
                <c:pt idx="1099">
                  <c:v>1.3540104980500001</c:v>
                </c:pt>
                <c:pt idx="1100">
                  <c:v>1.3540104980500001</c:v>
                </c:pt>
                <c:pt idx="1101">
                  <c:v>1.3784340820299998</c:v>
                </c:pt>
                <c:pt idx="1102">
                  <c:v>1.37669995117</c:v>
                </c:pt>
                <c:pt idx="1103">
                  <c:v>1.37669995117</c:v>
                </c:pt>
                <c:pt idx="1104">
                  <c:v>1.31855761719</c:v>
                </c:pt>
                <c:pt idx="1105">
                  <c:v>1.30066918945</c:v>
                </c:pt>
                <c:pt idx="1106">
                  <c:v>1.39062304688</c:v>
                </c:pt>
                <c:pt idx="1107">
                  <c:v>1.29503588867</c:v>
                </c:pt>
                <c:pt idx="1108">
                  <c:v>1.3026315918</c:v>
                </c:pt>
                <c:pt idx="1109">
                  <c:v>1.3026315918</c:v>
                </c:pt>
                <c:pt idx="1110">
                  <c:v>1.29791674805</c:v>
                </c:pt>
                <c:pt idx="1111">
                  <c:v>1.37600610352</c:v>
                </c:pt>
                <c:pt idx="1112">
                  <c:v>1.2505823974600001</c:v>
                </c:pt>
                <c:pt idx="1113">
                  <c:v>1.2505823974600001</c:v>
                </c:pt>
                <c:pt idx="1114">
                  <c:v>1.2064250488299999</c:v>
                </c:pt>
                <c:pt idx="1115">
                  <c:v>1.3309285888700002</c:v>
                </c:pt>
                <c:pt idx="1116">
                  <c:v>1.3309285888700002</c:v>
                </c:pt>
                <c:pt idx="1117">
                  <c:v>1.25292993164</c:v>
                </c:pt>
                <c:pt idx="1118">
                  <c:v>1.24901818848</c:v>
                </c:pt>
                <c:pt idx="1119">
                  <c:v>1.24901818848</c:v>
                </c:pt>
                <c:pt idx="1120">
                  <c:v>1.2507768554700001</c:v>
                </c:pt>
                <c:pt idx="1121">
                  <c:v>1.2763056640600001</c:v>
                </c:pt>
                <c:pt idx="1122">
                  <c:v>1.08117370605</c:v>
                </c:pt>
                <c:pt idx="1123">
                  <c:v>1.08117370605</c:v>
                </c:pt>
                <c:pt idx="1124">
                  <c:v>1.2084852294899999</c:v>
                </c:pt>
                <c:pt idx="1125">
                  <c:v>1.1802862548799999</c:v>
                </c:pt>
                <c:pt idx="1126">
                  <c:v>1.1802862548799999</c:v>
                </c:pt>
                <c:pt idx="1127">
                  <c:v>1.08625488281</c:v>
                </c:pt>
                <c:pt idx="1128">
                  <c:v>1.0920618896500001</c:v>
                </c:pt>
                <c:pt idx="1129">
                  <c:v>1.0920618896500001</c:v>
                </c:pt>
                <c:pt idx="1130">
                  <c:v>1.07692932129</c:v>
                </c:pt>
                <c:pt idx="1131">
                  <c:v>1.08840270996</c:v>
                </c:pt>
                <c:pt idx="1132">
                  <c:v>1.09026586914</c:v>
                </c:pt>
                <c:pt idx="1133">
                  <c:v>1.1192247314500001</c:v>
                </c:pt>
                <c:pt idx="1134">
                  <c:v>1.09651330566</c:v>
                </c:pt>
                <c:pt idx="1135">
                  <c:v>1.0252454834</c:v>
                </c:pt>
                <c:pt idx="1136">
                  <c:v>1.0252454834</c:v>
                </c:pt>
                <c:pt idx="1137">
                  <c:v>1.0641655273399999</c:v>
                </c:pt>
                <c:pt idx="1138">
                  <c:v>1.1012940673799998</c:v>
                </c:pt>
                <c:pt idx="1139">
                  <c:v>1.1012940673799998</c:v>
                </c:pt>
                <c:pt idx="1140">
                  <c:v>1.01206335449</c:v>
                </c:pt>
                <c:pt idx="1141">
                  <c:v>1.03573071289</c:v>
                </c:pt>
                <c:pt idx="1142">
                  <c:v>1.0796022949200001</c:v>
                </c:pt>
                <c:pt idx="1143">
                  <c:v>1.02283044434</c:v>
                </c:pt>
                <c:pt idx="1144">
                  <c:v>1.0091575927700001</c:v>
                </c:pt>
                <c:pt idx="1145">
                  <c:v>1.0615551757799999</c:v>
                </c:pt>
                <c:pt idx="1146">
                  <c:v>1.0615551757799999</c:v>
                </c:pt>
                <c:pt idx="1147">
                  <c:v>1.0720358886700001</c:v>
                </c:pt>
                <c:pt idx="1148">
                  <c:v>0.96581793213</c:v>
                </c:pt>
                <c:pt idx="1149">
                  <c:v>0.96581793213</c:v>
                </c:pt>
                <c:pt idx="1150">
                  <c:v>0.95873400878999993</c:v>
                </c:pt>
                <c:pt idx="1151">
                  <c:v>1.0231591796899999</c:v>
                </c:pt>
                <c:pt idx="1152">
                  <c:v>1.0231591796899999</c:v>
                </c:pt>
                <c:pt idx="1153">
                  <c:v>0.89625079345999992</c:v>
                </c:pt>
                <c:pt idx="1154">
                  <c:v>0.88394580078000007</c:v>
                </c:pt>
                <c:pt idx="1155">
                  <c:v>0.88394580078000007</c:v>
                </c:pt>
                <c:pt idx="1156">
                  <c:v>0.95513781738000003</c:v>
                </c:pt>
                <c:pt idx="1157">
                  <c:v>1.02095117188</c:v>
                </c:pt>
                <c:pt idx="1158">
                  <c:v>0.92563378906000005</c:v>
                </c:pt>
                <c:pt idx="1159">
                  <c:v>0.92563378906000005</c:v>
                </c:pt>
                <c:pt idx="1160">
                  <c:v>0.98620819092000001</c:v>
                </c:pt>
                <c:pt idx="1161">
                  <c:v>1.0117008056600001</c:v>
                </c:pt>
                <c:pt idx="1162">
                  <c:v>1.0117008056600001</c:v>
                </c:pt>
                <c:pt idx="1163">
                  <c:v>0.91556475829999995</c:v>
                </c:pt>
                <c:pt idx="1164">
                  <c:v>0.91440954590000001</c:v>
                </c:pt>
                <c:pt idx="1165">
                  <c:v>0.89716857910000003</c:v>
                </c:pt>
                <c:pt idx="1166">
                  <c:v>0.89716857910000003</c:v>
                </c:pt>
                <c:pt idx="1167">
                  <c:v>0.78412988281000007</c:v>
                </c:pt>
                <c:pt idx="1168">
                  <c:v>0.73083361816000003</c:v>
                </c:pt>
                <c:pt idx="1169">
                  <c:v>0.83710070800999992</c:v>
                </c:pt>
                <c:pt idx="1170">
                  <c:v>0.73230963135000005</c:v>
                </c:pt>
                <c:pt idx="1171">
                  <c:v>0.65286920166000006</c:v>
                </c:pt>
                <c:pt idx="1172">
                  <c:v>0.65286920166000006</c:v>
                </c:pt>
                <c:pt idx="1173">
                  <c:v>0.77665417479999999</c:v>
                </c:pt>
                <c:pt idx="1174">
                  <c:v>0.87165936279</c:v>
                </c:pt>
                <c:pt idx="1175">
                  <c:v>0.87165936279</c:v>
                </c:pt>
                <c:pt idx="1176">
                  <c:v>0.82844531249999998</c:v>
                </c:pt>
                <c:pt idx="1177">
                  <c:v>0.78791613770000002</c:v>
                </c:pt>
                <c:pt idx="1178">
                  <c:v>0.84817468261999995</c:v>
                </c:pt>
                <c:pt idx="1179">
                  <c:v>0.77703173828000005</c:v>
                </c:pt>
                <c:pt idx="1180">
                  <c:v>0.7311325073199999</c:v>
                </c:pt>
                <c:pt idx="1181">
                  <c:v>0.76560864258000005</c:v>
                </c:pt>
                <c:pt idx="1182">
                  <c:v>0.76560864258000005</c:v>
                </c:pt>
                <c:pt idx="1183">
                  <c:v>0.76501342773000003</c:v>
                </c:pt>
                <c:pt idx="1184">
                  <c:v>0.67860961913999995</c:v>
                </c:pt>
                <c:pt idx="1185">
                  <c:v>0.67860961913999995</c:v>
                </c:pt>
                <c:pt idx="1186">
                  <c:v>0.64285803223000004</c:v>
                </c:pt>
                <c:pt idx="1187">
                  <c:v>0.86493572998000001</c:v>
                </c:pt>
                <c:pt idx="1188">
                  <c:v>0.86493572998000001</c:v>
                </c:pt>
                <c:pt idx="1189">
                  <c:v>0.79858581543000007</c:v>
                </c:pt>
                <c:pt idx="1190">
                  <c:v>0.70816278076000005</c:v>
                </c:pt>
                <c:pt idx="1191">
                  <c:v>0.68491613770000004</c:v>
                </c:pt>
                <c:pt idx="1192">
                  <c:v>0.68491613770000004</c:v>
                </c:pt>
                <c:pt idx="1193">
                  <c:v>0.72933966064</c:v>
                </c:pt>
                <c:pt idx="1194">
                  <c:v>0.60271057128999994</c:v>
                </c:pt>
                <c:pt idx="1195">
                  <c:v>0.60271057128999994</c:v>
                </c:pt>
                <c:pt idx="1196">
                  <c:v>0.68972430419999997</c:v>
                </c:pt>
                <c:pt idx="1197">
                  <c:v>0.66558398437999999</c:v>
                </c:pt>
                <c:pt idx="1198">
                  <c:v>0.66558398437999999</c:v>
                </c:pt>
                <c:pt idx="1199">
                  <c:v>0.69521325684000002</c:v>
                </c:pt>
                <c:pt idx="1200">
                  <c:v>0.74797979735999998</c:v>
                </c:pt>
                <c:pt idx="1201">
                  <c:v>0.74797979735999998</c:v>
                </c:pt>
                <c:pt idx="1202">
                  <c:v>0.68160913086000008</c:v>
                </c:pt>
                <c:pt idx="1203">
                  <c:v>0.67266729735999997</c:v>
                </c:pt>
                <c:pt idx="1204">
                  <c:v>0.68719714354999994</c:v>
                </c:pt>
                <c:pt idx="1205">
                  <c:v>0.68255651854999999</c:v>
                </c:pt>
                <c:pt idx="1206">
                  <c:v>0.51622558594000001</c:v>
                </c:pt>
                <c:pt idx="1207">
                  <c:v>0.51622558594000001</c:v>
                </c:pt>
                <c:pt idx="1208">
                  <c:v>0.58111163330000004</c:v>
                </c:pt>
                <c:pt idx="1209">
                  <c:v>0.59737145996000007</c:v>
                </c:pt>
                <c:pt idx="1210">
                  <c:v>0.56160156250000004</c:v>
                </c:pt>
                <c:pt idx="1211">
                  <c:v>0.56160156250000004</c:v>
                </c:pt>
                <c:pt idx="1212">
                  <c:v>0.46278857421999997</c:v>
                </c:pt>
                <c:pt idx="1213">
                  <c:v>0.47515948486000004</c:v>
                </c:pt>
                <c:pt idx="1214">
                  <c:v>0.54005084229</c:v>
                </c:pt>
                <c:pt idx="1215">
                  <c:v>0.52976159668</c:v>
                </c:pt>
                <c:pt idx="1216">
                  <c:v>0.38135263062000002</c:v>
                </c:pt>
                <c:pt idx="1217">
                  <c:v>0.38135263062000002</c:v>
                </c:pt>
                <c:pt idx="1218">
                  <c:v>0.47333087158000003</c:v>
                </c:pt>
                <c:pt idx="1219">
                  <c:v>0.36590286254999999</c:v>
                </c:pt>
                <c:pt idx="1220">
                  <c:v>0.37369744872999999</c:v>
                </c:pt>
                <c:pt idx="1221">
                  <c:v>0.37369744872999999</c:v>
                </c:pt>
                <c:pt idx="1222">
                  <c:v>0.50004525756999996</c:v>
                </c:pt>
                <c:pt idx="1223">
                  <c:v>0.42555484009000005</c:v>
                </c:pt>
                <c:pt idx="1224">
                  <c:v>0.42555484009000005</c:v>
                </c:pt>
                <c:pt idx="1225">
                  <c:v>0.40582098388999999</c:v>
                </c:pt>
                <c:pt idx="1226">
                  <c:v>0.47930450439</c:v>
                </c:pt>
                <c:pt idx="1227">
                  <c:v>0.47930450439</c:v>
                </c:pt>
                <c:pt idx="1228">
                  <c:v>0.47066113281000005</c:v>
                </c:pt>
                <c:pt idx="1229">
                  <c:v>0.42051577759000003</c:v>
                </c:pt>
                <c:pt idx="1230">
                  <c:v>0.36853848267</c:v>
                </c:pt>
                <c:pt idx="1231">
                  <c:v>0.47537127686000002</c:v>
                </c:pt>
                <c:pt idx="1232">
                  <c:v>0.43591439819</c:v>
                </c:pt>
                <c:pt idx="1233">
                  <c:v>0.38081484984999997</c:v>
                </c:pt>
                <c:pt idx="1234">
                  <c:v>0.38081484984999997</c:v>
                </c:pt>
                <c:pt idx="1235">
                  <c:v>0.44752600098</c:v>
                </c:pt>
                <c:pt idx="1236">
                  <c:v>0.49204580687999999</c:v>
                </c:pt>
                <c:pt idx="1237">
                  <c:v>0.49204580687999999</c:v>
                </c:pt>
                <c:pt idx="1238">
                  <c:v>0.41451715087999996</c:v>
                </c:pt>
                <c:pt idx="1239">
                  <c:v>0.36080548096000004</c:v>
                </c:pt>
                <c:pt idx="1240">
                  <c:v>0.48540631103999998</c:v>
                </c:pt>
                <c:pt idx="1241">
                  <c:v>0.58329315185999997</c:v>
                </c:pt>
                <c:pt idx="1242">
                  <c:v>0.50493328856999997</c:v>
                </c:pt>
                <c:pt idx="1243">
                  <c:v>0.39209729004000005</c:v>
                </c:pt>
                <c:pt idx="1244">
                  <c:v>0.39209729004000005</c:v>
                </c:pt>
                <c:pt idx="1245">
                  <c:v>0.46903070067999997</c:v>
                </c:pt>
                <c:pt idx="1246">
                  <c:v>0.57805877685999996</c:v>
                </c:pt>
                <c:pt idx="1247">
                  <c:v>0.57805877685999996</c:v>
                </c:pt>
                <c:pt idx="1248">
                  <c:v>0.49683056641000001</c:v>
                </c:pt>
                <c:pt idx="1249">
                  <c:v>0.53456597900000002</c:v>
                </c:pt>
                <c:pt idx="1250">
                  <c:v>0.58699645996000005</c:v>
                </c:pt>
                <c:pt idx="1251">
                  <c:v>0.62952484131000008</c:v>
                </c:pt>
                <c:pt idx="1252">
                  <c:v>0.5534227905300001</c:v>
                </c:pt>
                <c:pt idx="1253">
                  <c:v>0.58390875243999996</c:v>
                </c:pt>
                <c:pt idx="1254">
                  <c:v>0.58390875243999996</c:v>
                </c:pt>
                <c:pt idx="1255">
                  <c:v>0.62719726563</c:v>
                </c:pt>
                <c:pt idx="1256">
                  <c:v>0.66696966553000003</c:v>
                </c:pt>
                <c:pt idx="1257">
                  <c:v>0.56607794189000005</c:v>
                </c:pt>
                <c:pt idx="1258">
                  <c:v>0.56607794189000005</c:v>
                </c:pt>
                <c:pt idx="1259">
                  <c:v>0.58621105956999997</c:v>
                </c:pt>
                <c:pt idx="1260">
                  <c:v>0.58621105956999997</c:v>
                </c:pt>
                <c:pt idx="1261">
                  <c:v>0.64640295410000004</c:v>
                </c:pt>
                <c:pt idx="1262">
                  <c:v>0.51910443114999993</c:v>
                </c:pt>
                <c:pt idx="1263">
                  <c:v>0.50758105468999992</c:v>
                </c:pt>
                <c:pt idx="1264">
                  <c:v>0.50758105468999992</c:v>
                </c:pt>
                <c:pt idx="1265">
                  <c:v>0.58430218506000009</c:v>
                </c:pt>
                <c:pt idx="1266">
                  <c:v>0.44261065674</c:v>
                </c:pt>
                <c:pt idx="1267">
                  <c:v>0.45126983643000002</c:v>
                </c:pt>
                <c:pt idx="1268">
                  <c:v>0.49712899779999997</c:v>
                </c:pt>
                <c:pt idx="1269">
                  <c:v>0.50001824950999996</c:v>
                </c:pt>
                <c:pt idx="1270">
                  <c:v>0.50001824950999996</c:v>
                </c:pt>
                <c:pt idx="1271">
                  <c:v>0.50155587768999998</c:v>
                </c:pt>
                <c:pt idx="1272">
                  <c:v>0.50155587768999998</c:v>
                </c:pt>
                <c:pt idx="1273">
                  <c:v>0.56547320557000003</c:v>
                </c:pt>
                <c:pt idx="1274">
                  <c:v>0.69391052246000007</c:v>
                </c:pt>
                <c:pt idx="1275">
                  <c:v>0.67761029052999999</c:v>
                </c:pt>
                <c:pt idx="1276">
                  <c:v>0.67761029052999999</c:v>
                </c:pt>
                <c:pt idx="1277">
                  <c:v>0.64347680663999995</c:v>
                </c:pt>
                <c:pt idx="1278">
                  <c:v>0.64960772705000003</c:v>
                </c:pt>
                <c:pt idx="1279">
                  <c:v>0.64960772705000003</c:v>
                </c:pt>
                <c:pt idx="1280">
                  <c:v>0.70062463378999995</c:v>
                </c:pt>
                <c:pt idx="1281">
                  <c:v>0.61502331542999999</c:v>
                </c:pt>
                <c:pt idx="1282">
                  <c:v>0.61502331542999999</c:v>
                </c:pt>
                <c:pt idx="1283">
                  <c:v>0.48538052368000001</c:v>
                </c:pt>
                <c:pt idx="1284">
                  <c:v>0.57993200684000001</c:v>
                </c:pt>
                <c:pt idx="1285">
                  <c:v>0.52635266113000001</c:v>
                </c:pt>
                <c:pt idx="1286">
                  <c:v>0.53982238770000002</c:v>
                </c:pt>
                <c:pt idx="1287">
                  <c:v>0.52072949218999998</c:v>
                </c:pt>
                <c:pt idx="1288">
                  <c:v>0.52072949218999998</c:v>
                </c:pt>
                <c:pt idx="1289">
                  <c:v>0.60304577637000001</c:v>
                </c:pt>
                <c:pt idx="1290">
                  <c:v>0.58060418701000005</c:v>
                </c:pt>
                <c:pt idx="1291">
                  <c:v>0.50671694946000001</c:v>
                </c:pt>
                <c:pt idx="1292">
                  <c:v>0.50671694946000001</c:v>
                </c:pt>
                <c:pt idx="1293">
                  <c:v>0.49322805785999996</c:v>
                </c:pt>
                <c:pt idx="1294">
                  <c:v>0.59357580566000001</c:v>
                </c:pt>
                <c:pt idx="1295">
                  <c:v>0.57123864746000008</c:v>
                </c:pt>
                <c:pt idx="1296">
                  <c:v>0.53727331543000001</c:v>
                </c:pt>
                <c:pt idx="1297">
                  <c:v>0.59484747314000008</c:v>
                </c:pt>
                <c:pt idx="1298">
                  <c:v>0.59484747314000008</c:v>
                </c:pt>
                <c:pt idx="1299">
                  <c:v>0.65817907715000001</c:v>
                </c:pt>
                <c:pt idx="1300">
                  <c:v>0.63506109618999995</c:v>
                </c:pt>
                <c:pt idx="1301">
                  <c:v>0.53688366699000001</c:v>
                </c:pt>
                <c:pt idx="1302">
                  <c:v>0.53688366699000001</c:v>
                </c:pt>
                <c:pt idx="1303">
                  <c:v>0.61328967285000002</c:v>
                </c:pt>
                <c:pt idx="1304">
                  <c:v>0.75913403319999995</c:v>
                </c:pt>
                <c:pt idx="1305">
                  <c:v>0.63100012207</c:v>
                </c:pt>
                <c:pt idx="1306">
                  <c:v>0.66720538330000001</c:v>
                </c:pt>
                <c:pt idx="1307">
                  <c:v>0.73870471190999998</c:v>
                </c:pt>
                <c:pt idx="1308">
                  <c:v>0.73870471190999998</c:v>
                </c:pt>
                <c:pt idx="1309">
                  <c:v>0.83059161377000001</c:v>
                </c:pt>
                <c:pt idx="1310">
                  <c:v>0.72166802979</c:v>
                </c:pt>
                <c:pt idx="1311">
                  <c:v>0.65628796386999999</c:v>
                </c:pt>
                <c:pt idx="1312">
                  <c:v>0.65628796386999999</c:v>
                </c:pt>
                <c:pt idx="1313">
                  <c:v>0.75091400145999998</c:v>
                </c:pt>
                <c:pt idx="1314">
                  <c:v>0.75091400145999998</c:v>
                </c:pt>
                <c:pt idx="1315">
                  <c:v>0.65027532959000001</c:v>
                </c:pt>
                <c:pt idx="1316">
                  <c:v>0.55115893555000006</c:v>
                </c:pt>
                <c:pt idx="1317">
                  <c:v>0.61562939452999998</c:v>
                </c:pt>
                <c:pt idx="1318">
                  <c:v>0.61562939452999998</c:v>
                </c:pt>
                <c:pt idx="1319">
                  <c:v>0.68100604248000007</c:v>
                </c:pt>
                <c:pt idx="1320">
                  <c:v>0.58777990723000006</c:v>
                </c:pt>
                <c:pt idx="1321">
                  <c:v>0.58777990723000006</c:v>
                </c:pt>
                <c:pt idx="1322">
                  <c:v>0.72295251464999999</c:v>
                </c:pt>
                <c:pt idx="1323">
                  <c:v>0.85916424560999993</c:v>
                </c:pt>
                <c:pt idx="1324">
                  <c:v>0.85916424560999993</c:v>
                </c:pt>
                <c:pt idx="1325">
                  <c:v>0.79343457030999998</c:v>
                </c:pt>
                <c:pt idx="1326">
                  <c:v>0.75934057616999995</c:v>
                </c:pt>
                <c:pt idx="1327">
                  <c:v>0.75767767333999991</c:v>
                </c:pt>
                <c:pt idx="1328">
                  <c:v>0.75767767333999991</c:v>
                </c:pt>
                <c:pt idx="1329">
                  <c:v>0.85499511718999999</c:v>
                </c:pt>
                <c:pt idx="1330">
                  <c:v>0.75994073486000002</c:v>
                </c:pt>
                <c:pt idx="1331">
                  <c:v>0.73404974364999998</c:v>
                </c:pt>
                <c:pt idx="1332">
                  <c:v>0.83336932373000006</c:v>
                </c:pt>
                <c:pt idx="1333">
                  <c:v>0.88224530029000003</c:v>
                </c:pt>
                <c:pt idx="1334">
                  <c:v>0.88224530029000003</c:v>
                </c:pt>
                <c:pt idx="1335">
                  <c:v>0.7892062377900001</c:v>
                </c:pt>
                <c:pt idx="1336">
                  <c:v>0.77662316895000005</c:v>
                </c:pt>
                <c:pt idx="1337">
                  <c:v>0.77662316895000005</c:v>
                </c:pt>
                <c:pt idx="1338">
                  <c:v>0.87360632324000009</c:v>
                </c:pt>
                <c:pt idx="1339">
                  <c:v>0.82603924560999997</c:v>
                </c:pt>
                <c:pt idx="1340">
                  <c:v>0.74946343993999998</c:v>
                </c:pt>
                <c:pt idx="1341">
                  <c:v>0.74158636475000006</c:v>
                </c:pt>
                <c:pt idx="1342">
                  <c:v>0.76272961425999997</c:v>
                </c:pt>
                <c:pt idx="1343">
                  <c:v>0.78175256348</c:v>
                </c:pt>
                <c:pt idx="1344">
                  <c:v>0.78175256348</c:v>
                </c:pt>
                <c:pt idx="1345">
                  <c:v>0.74957122803000009</c:v>
                </c:pt>
                <c:pt idx="1346">
                  <c:v>0.70860662842</c:v>
                </c:pt>
                <c:pt idx="1347">
                  <c:v>0.70860662842</c:v>
                </c:pt>
                <c:pt idx="1348">
                  <c:v>0.73834338378999997</c:v>
                </c:pt>
                <c:pt idx="1349">
                  <c:v>0.69038500977000006</c:v>
                </c:pt>
                <c:pt idx="1350">
                  <c:v>0.69038500977000006</c:v>
                </c:pt>
                <c:pt idx="1351">
                  <c:v>0.65809167479999997</c:v>
                </c:pt>
                <c:pt idx="1352">
                  <c:v>0.77128936768</c:v>
                </c:pt>
                <c:pt idx="1353">
                  <c:v>0.77015881348000004</c:v>
                </c:pt>
                <c:pt idx="1354">
                  <c:v>0.77015881348000004</c:v>
                </c:pt>
                <c:pt idx="1355">
                  <c:v>0.80650598145000008</c:v>
                </c:pt>
                <c:pt idx="1356">
                  <c:v>0.82010430907999998</c:v>
                </c:pt>
                <c:pt idx="1357">
                  <c:v>0.82010430907999998</c:v>
                </c:pt>
                <c:pt idx="1358">
                  <c:v>0.96121307372999998</c:v>
                </c:pt>
                <c:pt idx="1359">
                  <c:v>0.99032250977000003</c:v>
                </c:pt>
                <c:pt idx="1360">
                  <c:v>0.99032250977000003</c:v>
                </c:pt>
                <c:pt idx="1361">
                  <c:v>0.93621618651999994</c:v>
                </c:pt>
                <c:pt idx="1362">
                  <c:v>0.97840008545000001</c:v>
                </c:pt>
                <c:pt idx="1363">
                  <c:v>1.0673388671899999</c:v>
                </c:pt>
                <c:pt idx="1364">
                  <c:v>1.0673388671899999</c:v>
                </c:pt>
                <c:pt idx="1365">
                  <c:v>0.9921595459</c:v>
                </c:pt>
                <c:pt idx="1366">
                  <c:v>0.91846453856999999</c:v>
                </c:pt>
                <c:pt idx="1367">
                  <c:v>0.91846453856999999</c:v>
                </c:pt>
                <c:pt idx="1368">
                  <c:v>0.96250653076000003</c:v>
                </c:pt>
                <c:pt idx="1369">
                  <c:v>0.93415002441000006</c:v>
                </c:pt>
                <c:pt idx="1370">
                  <c:v>0.93415002441000006</c:v>
                </c:pt>
                <c:pt idx="1371">
                  <c:v>0.85007336425999991</c:v>
                </c:pt>
                <c:pt idx="1372">
                  <c:v>0.90466259766000001</c:v>
                </c:pt>
                <c:pt idx="1373">
                  <c:v>0.93797021484000009</c:v>
                </c:pt>
                <c:pt idx="1374">
                  <c:v>0.93797021484000009</c:v>
                </c:pt>
                <c:pt idx="1375">
                  <c:v>0.84772033691000004</c:v>
                </c:pt>
                <c:pt idx="1376">
                  <c:v>0.79927539062999997</c:v>
                </c:pt>
                <c:pt idx="1377">
                  <c:v>0.91996923827999999</c:v>
                </c:pt>
                <c:pt idx="1378">
                  <c:v>0.96649743651999998</c:v>
                </c:pt>
                <c:pt idx="1379">
                  <c:v>0.92200598145000001</c:v>
                </c:pt>
                <c:pt idx="1380">
                  <c:v>0.92200598145000001</c:v>
                </c:pt>
                <c:pt idx="1381">
                  <c:v>0.88270806884999997</c:v>
                </c:pt>
                <c:pt idx="1382">
                  <c:v>0.93673565673999992</c:v>
                </c:pt>
                <c:pt idx="1383">
                  <c:v>0.96061999511999996</c:v>
                </c:pt>
                <c:pt idx="1384">
                  <c:v>0.96061999511999996</c:v>
                </c:pt>
                <c:pt idx="1385">
                  <c:v>0.97363134765999992</c:v>
                </c:pt>
                <c:pt idx="1386">
                  <c:v>1.0306936035199998</c:v>
                </c:pt>
                <c:pt idx="1387">
                  <c:v>1.05393652344</c:v>
                </c:pt>
                <c:pt idx="1388">
                  <c:v>1.02883544922</c:v>
                </c:pt>
                <c:pt idx="1389">
                  <c:v>0.94665893555000002</c:v>
                </c:pt>
                <c:pt idx="1390">
                  <c:v>0.94665893555000002</c:v>
                </c:pt>
                <c:pt idx="1391">
                  <c:v>1.0478962402300001</c:v>
                </c:pt>
                <c:pt idx="1392">
                  <c:v>1.1948420410199998</c:v>
                </c:pt>
                <c:pt idx="1393">
                  <c:v>1.2168797607399999</c:v>
                </c:pt>
                <c:pt idx="1394">
                  <c:v>1.2168797607399999</c:v>
                </c:pt>
                <c:pt idx="1395">
                  <c:v>1.1739270019499999</c:v>
                </c:pt>
                <c:pt idx="1396">
                  <c:v>1.1966248779299999</c:v>
                </c:pt>
                <c:pt idx="1397">
                  <c:v>1.1966248779299999</c:v>
                </c:pt>
                <c:pt idx="1398">
                  <c:v>1.12827612305</c:v>
                </c:pt>
                <c:pt idx="1399">
                  <c:v>1.1527742919899999</c:v>
                </c:pt>
                <c:pt idx="1400">
                  <c:v>1.1527742919899999</c:v>
                </c:pt>
                <c:pt idx="1401">
                  <c:v>1.2437595214800001</c:v>
                </c:pt>
                <c:pt idx="1402">
                  <c:v>1.18912524414</c:v>
                </c:pt>
                <c:pt idx="1403">
                  <c:v>1.08403100586</c:v>
                </c:pt>
                <c:pt idx="1404">
                  <c:v>1.15017333984</c:v>
                </c:pt>
                <c:pt idx="1405">
                  <c:v>1.1756024169899999</c:v>
                </c:pt>
                <c:pt idx="1406">
                  <c:v>1.1756024169899999</c:v>
                </c:pt>
                <c:pt idx="1407">
                  <c:v>1.1745911865200001</c:v>
                </c:pt>
                <c:pt idx="1408">
                  <c:v>1.11879772949</c:v>
                </c:pt>
                <c:pt idx="1409">
                  <c:v>1.0910402831999999</c:v>
                </c:pt>
                <c:pt idx="1410">
                  <c:v>1.0910402831999999</c:v>
                </c:pt>
                <c:pt idx="1411">
                  <c:v>1.1466796875</c:v>
                </c:pt>
                <c:pt idx="1412">
                  <c:v>1.1343654785199999</c:v>
                </c:pt>
                <c:pt idx="1413">
                  <c:v>1.1169929199200002</c:v>
                </c:pt>
                <c:pt idx="1414">
                  <c:v>1.14213171387</c:v>
                </c:pt>
                <c:pt idx="1415">
                  <c:v>1.1515764160199999</c:v>
                </c:pt>
                <c:pt idx="1416">
                  <c:v>1.1515764160199999</c:v>
                </c:pt>
                <c:pt idx="1417">
                  <c:v>0.97596240234000009</c:v>
                </c:pt>
                <c:pt idx="1418">
                  <c:v>1.0158718872099999</c:v>
                </c:pt>
                <c:pt idx="1419">
                  <c:v>1.0868449707000001</c:v>
                </c:pt>
                <c:pt idx="1420">
                  <c:v>1.0868449707000001</c:v>
                </c:pt>
                <c:pt idx="1421">
                  <c:v>1.1771652831999999</c:v>
                </c:pt>
                <c:pt idx="1422">
                  <c:v>1.1771652831999999</c:v>
                </c:pt>
                <c:pt idx="1423">
                  <c:v>1.1360706787100001</c:v>
                </c:pt>
                <c:pt idx="1424">
                  <c:v>1.21416845703</c:v>
                </c:pt>
                <c:pt idx="1425">
                  <c:v>1.33969665527</c:v>
                </c:pt>
                <c:pt idx="1426">
                  <c:v>1.33969665527</c:v>
                </c:pt>
                <c:pt idx="1427">
                  <c:v>1.28326623535</c:v>
                </c:pt>
                <c:pt idx="1428">
                  <c:v>1.19666308594</c:v>
                </c:pt>
                <c:pt idx="1429">
                  <c:v>1.2382928466799998</c:v>
                </c:pt>
                <c:pt idx="1430">
                  <c:v>1.2382928466799998</c:v>
                </c:pt>
                <c:pt idx="1431">
                  <c:v>1.227359375</c:v>
                </c:pt>
                <c:pt idx="1432">
                  <c:v>1.227359375</c:v>
                </c:pt>
                <c:pt idx="1433">
                  <c:v>1.23114672852</c:v>
                </c:pt>
                <c:pt idx="1434">
                  <c:v>1.31883862305</c:v>
                </c:pt>
                <c:pt idx="1435">
                  <c:v>1.35417456055</c:v>
                </c:pt>
                <c:pt idx="1436">
                  <c:v>1.35417456055</c:v>
                </c:pt>
                <c:pt idx="1437">
                  <c:v>1.28913098145</c:v>
                </c:pt>
                <c:pt idx="1438">
                  <c:v>1.2523406982399998</c:v>
                </c:pt>
                <c:pt idx="1439">
                  <c:v>1.2523406982399998</c:v>
                </c:pt>
                <c:pt idx="1440">
                  <c:v>1.2924659423799998</c:v>
                </c:pt>
                <c:pt idx="1441">
                  <c:v>1.2145496826200002</c:v>
                </c:pt>
                <c:pt idx="1442">
                  <c:v>1.2145496826200002</c:v>
                </c:pt>
                <c:pt idx="1443">
                  <c:v>1.1327730712899999</c:v>
                </c:pt>
                <c:pt idx="1444">
                  <c:v>1.2259079589800002</c:v>
                </c:pt>
                <c:pt idx="1445">
                  <c:v>1.2454052734400001</c:v>
                </c:pt>
                <c:pt idx="1446">
                  <c:v>1.2454052734400001</c:v>
                </c:pt>
                <c:pt idx="1447">
                  <c:v>1.1965490722699998</c:v>
                </c:pt>
                <c:pt idx="1448">
                  <c:v>1.2250104980500001</c:v>
                </c:pt>
                <c:pt idx="1449">
                  <c:v>1.29701416016</c:v>
                </c:pt>
                <c:pt idx="1450">
                  <c:v>1.24472387695</c:v>
                </c:pt>
                <c:pt idx="1451">
                  <c:v>1.2179558105500001</c:v>
                </c:pt>
                <c:pt idx="1452">
                  <c:v>1.2179558105500001</c:v>
                </c:pt>
                <c:pt idx="1453">
                  <c:v>1.2448276367200002</c:v>
                </c:pt>
                <c:pt idx="1454">
                  <c:v>1.3116640625</c:v>
                </c:pt>
                <c:pt idx="1455">
                  <c:v>1.1817207031299999</c:v>
                </c:pt>
                <c:pt idx="1456">
                  <c:v>1.1817207031299999</c:v>
                </c:pt>
                <c:pt idx="1457">
                  <c:v>1.19439538574</c:v>
                </c:pt>
                <c:pt idx="1458">
                  <c:v>1.29366638184</c:v>
                </c:pt>
                <c:pt idx="1459">
                  <c:v>1.3579212646500001</c:v>
                </c:pt>
                <c:pt idx="1460">
                  <c:v>1.24716003418</c:v>
                </c:pt>
                <c:pt idx="1461">
                  <c:v>1.3161367187499999</c:v>
                </c:pt>
                <c:pt idx="1462">
                  <c:v>1.3161367187499999</c:v>
                </c:pt>
                <c:pt idx="1463">
                  <c:v>1.3101253662100001</c:v>
                </c:pt>
                <c:pt idx="1464">
                  <c:v>1.29967785645</c:v>
                </c:pt>
                <c:pt idx="1465">
                  <c:v>1.27892919922</c:v>
                </c:pt>
                <c:pt idx="1466">
                  <c:v>1.27892919922</c:v>
                </c:pt>
                <c:pt idx="1467">
                  <c:v>1.38591967773</c:v>
                </c:pt>
                <c:pt idx="1468">
                  <c:v>1.41340722656</c:v>
                </c:pt>
                <c:pt idx="1469">
                  <c:v>1.46466174316</c:v>
                </c:pt>
                <c:pt idx="1470">
                  <c:v>1.37269995117</c:v>
                </c:pt>
                <c:pt idx="1471">
                  <c:v>1.4935346679700001</c:v>
                </c:pt>
                <c:pt idx="1472">
                  <c:v>1.4935346679700001</c:v>
                </c:pt>
                <c:pt idx="1473">
                  <c:v>1.54651806641</c:v>
                </c:pt>
                <c:pt idx="1474">
                  <c:v>1.6155490722699999</c:v>
                </c:pt>
                <c:pt idx="1475">
                  <c:v>1.53058422852</c:v>
                </c:pt>
                <c:pt idx="1476">
                  <c:v>1.53058422852</c:v>
                </c:pt>
                <c:pt idx="1477">
                  <c:v>1.5282392578099999</c:v>
                </c:pt>
                <c:pt idx="1478">
                  <c:v>1.47606616211</c:v>
                </c:pt>
                <c:pt idx="1479">
                  <c:v>1.47606616211</c:v>
                </c:pt>
                <c:pt idx="1480">
                  <c:v>1.51121118164</c:v>
                </c:pt>
                <c:pt idx="1481">
                  <c:v>1.59510302734</c:v>
                </c:pt>
                <c:pt idx="1482">
                  <c:v>1.59510302734</c:v>
                </c:pt>
                <c:pt idx="1483">
                  <c:v>1.64791210938</c:v>
                </c:pt>
                <c:pt idx="1484">
                  <c:v>1.5433292236299998</c:v>
                </c:pt>
                <c:pt idx="1485">
                  <c:v>1.5023059081999999</c:v>
                </c:pt>
                <c:pt idx="1486">
                  <c:v>1.5881694335899998</c:v>
                </c:pt>
                <c:pt idx="1487">
                  <c:v>1.5835748291</c:v>
                </c:pt>
                <c:pt idx="1488">
                  <c:v>1.5835748291</c:v>
                </c:pt>
                <c:pt idx="1489">
                  <c:v>1.4338024902300002</c:v>
                </c:pt>
                <c:pt idx="1490">
                  <c:v>1.43718261719</c:v>
                </c:pt>
                <c:pt idx="1491">
                  <c:v>1.5504349365200001</c:v>
                </c:pt>
                <c:pt idx="1492">
                  <c:v>1.5504349365200001</c:v>
                </c:pt>
                <c:pt idx="1493">
                  <c:v>1.4628034668000001</c:v>
                </c:pt>
                <c:pt idx="1494">
                  <c:v>1.42841821289</c:v>
                </c:pt>
                <c:pt idx="1495">
                  <c:v>1.42841821289</c:v>
                </c:pt>
                <c:pt idx="1496">
                  <c:v>1.4725599365200002</c:v>
                </c:pt>
                <c:pt idx="1497">
                  <c:v>1.6050474853500001</c:v>
                </c:pt>
                <c:pt idx="1498">
                  <c:v>1.6050474853500001</c:v>
                </c:pt>
                <c:pt idx="1499">
                  <c:v>1.5373095703099999</c:v>
                </c:pt>
                <c:pt idx="1500">
                  <c:v>1.49209924316</c:v>
                </c:pt>
                <c:pt idx="1501">
                  <c:v>1.58459851074</c:v>
                </c:pt>
                <c:pt idx="1502">
                  <c:v>1.7485642089800002</c:v>
                </c:pt>
                <c:pt idx="1503">
                  <c:v>1.6641892089800001</c:v>
                </c:pt>
                <c:pt idx="1504">
                  <c:v>1.66023950195</c:v>
                </c:pt>
                <c:pt idx="1505">
                  <c:v>1.66023950195</c:v>
                </c:pt>
                <c:pt idx="1506">
                  <c:v>1.6674934081999999</c:v>
                </c:pt>
                <c:pt idx="1507">
                  <c:v>1.7948630371100001</c:v>
                </c:pt>
                <c:pt idx="1508">
                  <c:v>1.7948630371100001</c:v>
                </c:pt>
                <c:pt idx="1509">
                  <c:v>1.6838405761700002</c:v>
                </c:pt>
                <c:pt idx="1510">
                  <c:v>1.6124865722699999</c:v>
                </c:pt>
                <c:pt idx="1511">
                  <c:v>1.6915604248</c:v>
                </c:pt>
                <c:pt idx="1512">
                  <c:v>1.7297562255900001</c:v>
                </c:pt>
                <c:pt idx="1513">
                  <c:v>1.6877509765600001</c:v>
                </c:pt>
                <c:pt idx="1514">
                  <c:v>1.6230156250000001</c:v>
                </c:pt>
                <c:pt idx="1515">
                  <c:v>1.6230156250000001</c:v>
                </c:pt>
                <c:pt idx="1516">
                  <c:v>1.6368465576200002</c:v>
                </c:pt>
                <c:pt idx="1517">
                  <c:v>1.64030993652</c:v>
                </c:pt>
                <c:pt idx="1518">
                  <c:v>1.64030993652</c:v>
                </c:pt>
                <c:pt idx="1519">
                  <c:v>1.6378686523399999</c:v>
                </c:pt>
                <c:pt idx="1520">
                  <c:v>1.57399316406</c:v>
                </c:pt>
                <c:pt idx="1521">
                  <c:v>1.60131835938</c:v>
                </c:pt>
                <c:pt idx="1522">
                  <c:v>1.72600280762</c:v>
                </c:pt>
                <c:pt idx="1523">
                  <c:v>1.7234254150399999</c:v>
                </c:pt>
                <c:pt idx="1524">
                  <c:v>1.7234254150399999</c:v>
                </c:pt>
                <c:pt idx="1525">
                  <c:v>1.6188751220700002</c:v>
                </c:pt>
                <c:pt idx="1526">
                  <c:v>1.6787232666</c:v>
                </c:pt>
                <c:pt idx="1527">
                  <c:v>1.8143983154299999</c:v>
                </c:pt>
                <c:pt idx="1528">
                  <c:v>1.8143983154299999</c:v>
                </c:pt>
                <c:pt idx="1529">
                  <c:v>1.9634562988299999</c:v>
                </c:pt>
                <c:pt idx="1530">
                  <c:v>1.79535095215</c:v>
                </c:pt>
                <c:pt idx="1531">
                  <c:v>1.79535095215</c:v>
                </c:pt>
                <c:pt idx="1532">
                  <c:v>1.88562036133</c:v>
                </c:pt>
                <c:pt idx="1533">
                  <c:v>1.9493511962899999</c:v>
                </c:pt>
                <c:pt idx="1534">
                  <c:v>1.9493511962899999</c:v>
                </c:pt>
                <c:pt idx="1535">
                  <c:v>1.82354943848</c:v>
                </c:pt>
                <c:pt idx="1536">
                  <c:v>1.7544781494099999</c:v>
                </c:pt>
                <c:pt idx="1537">
                  <c:v>1.88262402344</c:v>
                </c:pt>
                <c:pt idx="1538">
                  <c:v>1.88262402344</c:v>
                </c:pt>
                <c:pt idx="1539">
                  <c:v>1.81899255371</c:v>
                </c:pt>
                <c:pt idx="1540">
                  <c:v>1.7375275878900001</c:v>
                </c:pt>
                <c:pt idx="1541">
                  <c:v>1.7375275878900001</c:v>
                </c:pt>
                <c:pt idx="1542">
                  <c:v>1.79700512695</c:v>
                </c:pt>
                <c:pt idx="1543">
                  <c:v>1.8650921630899999</c:v>
                </c:pt>
                <c:pt idx="1544">
                  <c:v>1.8650921630899999</c:v>
                </c:pt>
                <c:pt idx="1545">
                  <c:v>1.85198840332</c:v>
                </c:pt>
                <c:pt idx="1546">
                  <c:v>1.8051535644500001</c:v>
                </c:pt>
                <c:pt idx="1547">
                  <c:v>1.8830484619100001</c:v>
                </c:pt>
                <c:pt idx="1548">
                  <c:v>1.9614373779299998</c:v>
                </c:pt>
                <c:pt idx="1549">
                  <c:v>1.9927584228499999</c:v>
                </c:pt>
                <c:pt idx="1550">
                  <c:v>1.9218684081999999</c:v>
                </c:pt>
                <c:pt idx="1551">
                  <c:v>1.9218684081999999</c:v>
                </c:pt>
                <c:pt idx="1552">
                  <c:v>2.0480737304700001</c:v>
                </c:pt>
                <c:pt idx="1553">
                  <c:v>2.1150842285200002</c:v>
                </c:pt>
                <c:pt idx="1554">
                  <c:v>2.1150842285200002</c:v>
                </c:pt>
                <c:pt idx="1555">
                  <c:v>2.0223039550799999</c:v>
                </c:pt>
                <c:pt idx="1556">
                  <c:v>2.0260410156300002</c:v>
                </c:pt>
                <c:pt idx="1557">
                  <c:v>2.1491279296900001</c:v>
                </c:pt>
                <c:pt idx="1558">
                  <c:v>2.1524875488299999</c:v>
                </c:pt>
                <c:pt idx="1559">
                  <c:v>2.0722287597700002</c:v>
                </c:pt>
                <c:pt idx="1560">
                  <c:v>2.0822641601599998</c:v>
                </c:pt>
                <c:pt idx="1561">
                  <c:v>2.0822641601599998</c:v>
                </c:pt>
                <c:pt idx="1562">
                  <c:v>2.1704594726599997</c:v>
                </c:pt>
                <c:pt idx="1563">
                  <c:v>2.1307583007799997</c:v>
                </c:pt>
                <c:pt idx="1564">
                  <c:v>2.1307583007799997</c:v>
                </c:pt>
                <c:pt idx="1565">
                  <c:v>2.0629208984400003</c:v>
                </c:pt>
                <c:pt idx="1566">
                  <c:v>2.0908657226599998</c:v>
                </c:pt>
                <c:pt idx="1567">
                  <c:v>2.1535432128900003</c:v>
                </c:pt>
                <c:pt idx="1568">
                  <c:v>2.1681975097700001</c:v>
                </c:pt>
                <c:pt idx="1569">
                  <c:v>2.1425563964799998</c:v>
                </c:pt>
                <c:pt idx="1570">
                  <c:v>2.1994187011699999</c:v>
                </c:pt>
                <c:pt idx="1571">
                  <c:v>2.1994187011699999</c:v>
                </c:pt>
                <c:pt idx="1572">
                  <c:v>2.3013576660199999</c:v>
                </c:pt>
                <c:pt idx="1573">
                  <c:v>2.2147714843799999</c:v>
                </c:pt>
                <c:pt idx="1574">
                  <c:v>2.1220793457</c:v>
                </c:pt>
                <c:pt idx="1575">
                  <c:v>2.1220793457</c:v>
                </c:pt>
                <c:pt idx="1576">
                  <c:v>2.15455908203</c:v>
                </c:pt>
                <c:pt idx="1577">
                  <c:v>2.1726127929700003</c:v>
                </c:pt>
                <c:pt idx="1578">
                  <c:v>2.0310787353499999</c:v>
                </c:pt>
                <c:pt idx="1579">
                  <c:v>2.0518317871099998</c:v>
                </c:pt>
                <c:pt idx="1580">
                  <c:v>2.1537851562500001</c:v>
                </c:pt>
                <c:pt idx="1581">
                  <c:v>2.1537851562500001</c:v>
                </c:pt>
                <c:pt idx="1582">
                  <c:v>2.1622866210900002</c:v>
                </c:pt>
                <c:pt idx="1583">
                  <c:v>2.1921066894500001</c:v>
                </c:pt>
                <c:pt idx="1584">
                  <c:v>2.1971750488300001</c:v>
                </c:pt>
                <c:pt idx="1585">
                  <c:v>2.28862084961</c:v>
                </c:pt>
                <c:pt idx="1586">
                  <c:v>2.2137192382799999</c:v>
                </c:pt>
                <c:pt idx="1587">
                  <c:v>2.2137192382799999</c:v>
                </c:pt>
                <c:pt idx="1588">
                  <c:v>2.1849423828099996</c:v>
                </c:pt>
                <c:pt idx="1589">
                  <c:v>2.2425415039100001</c:v>
                </c:pt>
                <c:pt idx="1590">
                  <c:v>2.3009760742200003</c:v>
                </c:pt>
                <c:pt idx="1591">
                  <c:v>2.3009760742200003</c:v>
                </c:pt>
                <c:pt idx="1592">
                  <c:v>2.25431982422</c:v>
                </c:pt>
                <c:pt idx="1593">
                  <c:v>2.2466533203099996</c:v>
                </c:pt>
                <c:pt idx="1594">
                  <c:v>2.3252097167999999</c:v>
                </c:pt>
                <c:pt idx="1595">
                  <c:v>2.20551733398</c:v>
                </c:pt>
                <c:pt idx="1596">
                  <c:v>2.1678234863300001</c:v>
                </c:pt>
                <c:pt idx="1597">
                  <c:v>2.1678234863300001</c:v>
                </c:pt>
                <c:pt idx="1598">
                  <c:v>2.2900554199200003</c:v>
                </c:pt>
                <c:pt idx="1599">
                  <c:v>2.2482666015599997</c:v>
                </c:pt>
                <c:pt idx="1600">
                  <c:v>2.24833764648</c:v>
                </c:pt>
                <c:pt idx="1601">
                  <c:v>2.24833764648</c:v>
                </c:pt>
                <c:pt idx="1602">
                  <c:v>2.4343039550799999</c:v>
                </c:pt>
                <c:pt idx="1603">
                  <c:v>2.4343039550799999</c:v>
                </c:pt>
                <c:pt idx="1604">
                  <c:v>2.3617849121099996</c:v>
                </c:pt>
                <c:pt idx="1605">
                  <c:v>2.2716103515599997</c:v>
                </c:pt>
                <c:pt idx="1606">
                  <c:v>2.3630117187500002</c:v>
                </c:pt>
                <c:pt idx="1607">
                  <c:v>2.3630117187500002</c:v>
                </c:pt>
                <c:pt idx="1608">
                  <c:v>2.49990625</c:v>
                </c:pt>
                <c:pt idx="1609">
                  <c:v>2.4131450195299999</c:v>
                </c:pt>
                <c:pt idx="1610">
                  <c:v>2.4131450195299999</c:v>
                </c:pt>
                <c:pt idx="1611">
                  <c:v>2.4989416503900004</c:v>
                </c:pt>
                <c:pt idx="1612">
                  <c:v>2.5809304199200001</c:v>
                </c:pt>
                <c:pt idx="1613">
                  <c:v>2.5809304199200001</c:v>
                </c:pt>
                <c:pt idx="1614">
                  <c:v>2.57515625</c:v>
                </c:pt>
                <c:pt idx="1615">
                  <c:v>2.49194140625</c:v>
                </c:pt>
                <c:pt idx="1616">
                  <c:v>2.6374020996099996</c:v>
                </c:pt>
                <c:pt idx="1617">
                  <c:v>2.6374020996099996</c:v>
                </c:pt>
                <c:pt idx="1618">
                  <c:v>2.6848452148400002</c:v>
                </c:pt>
                <c:pt idx="1619">
                  <c:v>2.5752980957</c:v>
                </c:pt>
                <c:pt idx="1620">
                  <c:v>2.5155170898400003</c:v>
                </c:pt>
                <c:pt idx="1621">
                  <c:v>2.51049853516</c:v>
                </c:pt>
                <c:pt idx="1622">
                  <c:v>2.57534716797</c:v>
                </c:pt>
                <c:pt idx="1623">
                  <c:v>2.57534716797</c:v>
                </c:pt>
                <c:pt idx="1624">
                  <c:v>2.4977729492200003</c:v>
                </c:pt>
                <c:pt idx="1625">
                  <c:v>2.55578686523</c:v>
                </c:pt>
                <c:pt idx="1626">
                  <c:v>2.5485415039099997</c:v>
                </c:pt>
                <c:pt idx="1627">
                  <c:v>2.5485415039099997</c:v>
                </c:pt>
                <c:pt idx="1628">
                  <c:v>2.5818364257799997</c:v>
                </c:pt>
                <c:pt idx="1629">
                  <c:v>2.7743662109400002</c:v>
                </c:pt>
                <c:pt idx="1630">
                  <c:v>2.7743662109400002</c:v>
                </c:pt>
                <c:pt idx="1631">
                  <c:v>2.6985639648399999</c:v>
                </c:pt>
                <c:pt idx="1632">
                  <c:v>2.6402370605500001</c:v>
                </c:pt>
                <c:pt idx="1633">
                  <c:v>2.6402370605500001</c:v>
                </c:pt>
                <c:pt idx="1634">
                  <c:v>2.6929174804700002</c:v>
                </c:pt>
                <c:pt idx="1635">
                  <c:v>2.7155949706999998</c:v>
                </c:pt>
                <c:pt idx="1636">
                  <c:v>2.6326418456999998</c:v>
                </c:pt>
                <c:pt idx="1637">
                  <c:v>2.6326418456999998</c:v>
                </c:pt>
                <c:pt idx="1638">
                  <c:v>2.7636811523400002</c:v>
                </c:pt>
                <c:pt idx="1639">
                  <c:v>2.7636811523400002</c:v>
                </c:pt>
                <c:pt idx="1640">
                  <c:v>2.70037524414</c:v>
                </c:pt>
                <c:pt idx="1641">
                  <c:v>2.6290378418000002</c:v>
                </c:pt>
                <c:pt idx="1642">
                  <c:v>2.71125537109</c:v>
                </c:pt>
                <c:pt idx="1643">
                  <c:v>2.71125537109</c:v>
                </c:pt>
                <c:pt idx="1644">
                  <c:v>2.76151977539</c:v>
                </c:pt>
                <c:pt idx="1645">
                  <c:v>2.6949999999999998</c:v>
                </c:pt>
                <c:pt idx="1646">
                  <c:v>2.6075119628900003</c:v>
                </c:pt>
                <c:pt idx="1647">
                  <c:v>2.69328369141</c:v>
                </c:pt>
                <c:pt idx="1648">
                  <c:v>2.6375473632799999</c:v>
                </c:pt>
                <c:pt idx="1649">
                  <c:v>2.6375473632799999</c:v>
                </c:pt>
                <c:pt idx="1650">
                  <c:v>2.5909899902299998</c:v>
                </c:pt>
                <c:pt idx="1651">
                  <c:v>2.5879973144499999</c:v>
                </c:pt>
                <c:pt idx="1652">
                  <c:v>2.6718032226599999</c:v>
                </c:pt>
                <c:pt idx="1653">
                  <c:v>2.6718032226599999</c:v>
                </c:pt>
                <c:pt idx="1654">
                  <c:v>2.6403906250000002</c:v>
                </c:pt>
                <c:pt idx="1655">
                  <c:v>2.5345439453099998</c:v>
                </c:pt>
                <c:pt idx="1656">
                  <c:v>2.5999035644499999</c:v>
                </c:pt>
                <c:pt idx="1657">
                  <c:v>2.5530307617200001</c:v>
                </c:pt>
                <c:pt idx="1658">
                  <c:v>2.5447319335900001</c:v>
                </c:pt>
                <c:pt idx="1659">
                  <c:v>2.5275429687500002</c:v>
                </c:pt>
                <c:pt idx="1660">
                  <c:v>2.5275429687500002</c:v>
                </c:pt>
                <c:pt idx="1661">
                  <c:v>2.5837448730500001</c:v>
                </c:pt>
                <c:pt idx="1662">
                  <c:v>2.52018896484</c:v>
                </c:pt>
                <c:pt idx="1663">
                  <c:v>2.52018896484</c:v>
                </c:pt>
                <c:pt idx="1664">
                  <c:v>2.4758891601599999</c:v>
                </c:pt>
                <c:pt idx="1665">
                  <c:v>2.5311816406299998</c:v>
                </c:pt>
                <c:pt idx="1666">
                  <c:v>2.5650048828099998</c:v>
                </c:pt>
                <c:pt idx="1667">
                  <c:v>2.4816394043000001</c:v>
                </c:pt>
                <c:pt idx="1668">
                  <c:v>2.4827495117200002</c:v>
                </c:pt>
                <c:pt idx="1669">
                  <c:v>2.6133205566400002</c:v>
                </c:pt>
                <c:pt idx="1670">
                  <c:v>2.6133205566400002</c:v>
                </c:pt>
                <c:pt idx="1671">
                  <c:v>2.5653666992200002</c:v>
                </c:pt>
                <c:pt idx="1672">
                  <c:v>2.6083112793000001</c:v>
                </c:pt>
                <c:pt idx="1673">
                  <c:v>2.6077675781299998</c:v>
                </c:pt>
                <c:pt idx="1674">
                  <c:v>2.6476723632799999</c:v>
                </c:pt>
                <c:pt idx="1675">
                  <c:v>2.6200632324200002</c:v>
                </c:pt>
                <c:pt idx="1676">
                  <c:v>2.6200632324200002</c:v>
                </c:pt>
                <c:pt idx="1677">
                  <c:v>2.5903930664099999</c:v>
                </c:pt>
                <c:pt idx="1678">
                  <c:v>2.6690371093800001</c:v>
                </c:pt>
                <c:pt idx="1679">
                  <c:v>2.6611955566400001</c:v>
                </c:pt>
                <c:pt idx="1680">
                  <c:v>2.6611955566400001</c:v>
                </c:pt>
                <c:pt idx="1681">
                  <c:v>2.56294873047</c:v>
                </c:pt>
                <c:pt idx="1682">
                  <c:v>2.5689301757799998</c:v>
                </c:pt>
                <c:pt idx="1683">
                  <c:v>2.5152355957000001</c:v>
                </c:pt>
                <c:pt idx="1684">
                  <c:v>2.4968520507799998</c:v>
                </c:pt>
                <c:pt idx="1685">
                  <c:v>2.5327387695299999</c:v>
                </c:pt>
                <c:pt idx="1686">
                  <c:v>2.5327387695299999</c:v>
                </c:pt>
                <c:pt idx="1687">
                  <c:v>2.5719536132799998</c:v>
                </c:pt>
                <c:pt idx="1688">
                  <c:v>2.56526025391</c:v>
                </c:pt>
                <c:pt idx="1689">
                  <c:v>2.56526025391</c:v>
                </c:pt>
                <c:pt idx="1690">
                  <c:v>2.5426291503900003</c:v>
                </c:pt>
                <c:pt idx="1691">
                  <c:v>2.5712258300799999</c:v>
                </c:pt>
                <c:pt idx="1692">
                  <c:v>2.5712258300799999</c:v>
                </c:pt>
                <c:pt idx="1693">
                  <c:v>2.4181149902299999</c:v>
                </c:pt>
                <c:pt idx="1694">
                  <c:v>2.4665925293000002</c:v>
                </c:pt>
                <c:pt idx="1695">
                  <c:v>2.5139819335900002</c:v>
                </c:pt>
                <c:pt idx="1696">
                  <c:v>2.5139819335900002</c:v>
                </c:pt>
                <c:pt idx="1697">
                  <c:v>2.4175241699200001</c:v>
                </c:pt>
                <c:pt idx="1698">
                  <c:v>2.3608205566400002</c:v>
                </c:pt>
                <c:pt idx="1699">
                  <c:v>2.4617788085900001</c:v>
                </c:pt>
                <c:pt idx="1700">
                  <c:v>2.5539204101599999</c:v>
                </c:pt>
                <c:pt idx="1701">
                  <c:v>2.4009831543</c:v>
                </c:pt>
                <c:pt idx="1702">
                  <c:v>2.4009831543</c:v>
                </c:pt>
                <c:pt idx="1703">
                  <c:v>2.3955004882799997</c:v>
                </c:pt>
                <c:pt idx="1704">
                  <c:v>2.3904157714799998</c:v>
                </c:pt>
                <c:pt idx="1705">
                  <c:v>2.4698481445299998</c:v>
                </c:pt>
                <c:pt idx="1706">
                  <c:v>2.4698481445299998</c:v>
                </c:pt>
                <c:pt idx="1707">
                  <c:v>2.34939526367</c:v>
                </c:pt>
                <c:pt idx="1708">
                  <c:v>2.3899499511700002</c:v>
                </c:pt>
                <c:pt idx="1709">
                  <c:v>2.3621210937499999</c:v>
                </c:pt>
                <c:pt idx="1710">
                  <c:v>2.36658691406</c:v>
                </c:pt>
                <c:pt idx="1711">
                  <c:v>2.3856555175800001</c:v>
                </c:pt>
                <c:pt idx="1712">
                  <c:v>2.3856555175800001</c:v>
                </c:pt>
                <c:pt idx="1713">
                  <c:v>2.4427426757799999</c:v>
                </c:pt>
                <c:pt idx="1714">
                  <c:v>2.4023298339799997</c:v>
                </c:pt>
                <c:pt idx="1715">
                  <c:v>2.4457695312499999</c:v>
                </c:pt>
                <c:pt idx="1716">
                  <c:v>2.4457695312499999</c:v>
                </c:pt>
                <c:pt idx="1717">
                  <c:v>2.54989941406</c:v>
                </c:pt>
                <c:pt idx="1718">
                  <c:v>2.54989941406</c:v>
                </c:pt>
                <c:pt idx="1719">
                  <c:v>2.56640771484</c:v>
                </c:pt>
                <c:pt idx="1720">
                  <c:v>2.4774020996099999</c:v>
                </c:pt>
                <c:pt idx="1721">
                  <c:v>2.47591381836</c:v>
                </c:pt>
                <c:pt idx="1722">
                  <c:v>2.47591381836</c:v>
                </c:pt>
                <c:pt idx="1723">
                  <c:v>2.56558959961</c:v>
                </c:pt>
                <c:pt idx="1724">
                  <c:v>2.5548847656299998</c:v>
                </c:pt>
                <c:pt idx="1725">
                  <c:v>2.5548847656299998</c:v>
                </c:pt>
                <c:pt idx="1726">
                  <c:v>2.5215444335900004</c:v>
                </c:pt>
                <c:pt idx="1727">
                  <c:v>2.6644567871099998</c:v>
                </c:pt>
                <c:pt idx="1728">
                  <c:v>2.6644567871099998</c:v>
                </c:pt>
                <c:pt idx="1729">
                  <c:v>2.5389545898400003</c:v>
                </c:pt>
                <c:pt idx="1730">
                  <c:v>2.5165722656299998</c:v>
                </c:pt>
                <c:pt idx="1731">
                  <c:v>2.5665915527299998</c:v>
                </c:pt>
                <c:pt idx="1732">
                  <c:v>2.5665915527299998</c:v>
                </c:pt>
                <c:pt idx="1733">
                  <c:v>2.6595187988299998</c:v>
                </c:pt>
                <c:pt idx="1734">
                  <c:v>2.6254875488299998</c:v>
                </c:pt>
                <c:pt idx="1735">
                  <c:v>2.6201870117200001</c:v>
                </c:pt>
                <c:pt idx="1736">
                  <c:v>2.6467973632799997</c:v>
                </c:pt>
                <c:pt idx="1737">
                  <c:v>2.6248559570299999</c:v>
                </c:pt>
                <c:pt idx="1738">
                  <c:v>2.6248559570299999</c:v>
                </c:pt>
                <c:pt idx="1739">
                  <c:v>2.6022531738299999</c:v>
                </c:pt>
                <c:pt idx="1740">
                  <c:v>2.5597246093799999</c:v>
                </c:pt>
                <c:pt idx="1741">
                  <c:v>2.5632014160200001</c:v>
                </c:pt>
                <c:pt idx="1742">
                  <c:v>2.5632014160200001</c:v>
                </c:pt>
                <c:pt idx="1743">
                  <c:v>2.4691362304700002</c:v>
                </c:pt>
                <c:pt idx="1744">
                  <c:v>2.3296059570300001</c:v>
                </c:pt>
                <c:pt idx="1745">
                  <c:v>2.1907231445299997</c:v>
                </c:pt>
                <c:pt idx="1746">
                  <c:v>2.1960883789099999</c:v>
                </c:pt>
                <c:pt idx="1747">
                  <c:v>2.12847314453</c:v>
                </c:pt>
                <c:pt idx="1748">
                  <c:v>2.12847314453</c:v>
                </c:pt>
                <c:pt idx="1749">
                  <c:v>2.01542321777</c:v>
                </c:pt>
                <c:pt idx="1750">
                  <c:v>1.9909626464800001</c:v>
                </c:pt>
                <c:pt idx="1751">
                  <c:v>1.97095483398</c:v>
                </c:pt>
                <c:pt idx="1752">
                  <c:v>1.97095483398</c:v>
                </c:pt>
                <c:pt idx="1753">
                  <c:v>2.0925512695299999</c:v>
                </c:pt>
                <c:pt idx="1754">
                  <c:v>2.00386193848</c:v>
                </c:pt>
                <c:pt idx="1755">
                  <c:v>1.81931762695</c:v>
                </c:pt>
                <c:pt idx="1756">
                  <c:v>1.7117941894499999</c:v>
                </c:pt>
                <c:pt idx="1757">
                  <c:v>1.6097543945299999</c:v>
                </c:pt>
                <c:pt idx="1758">
                  <c:v>1.6097543945299999</c:v>
                </c:pt>
                <c:pt idx="1759">
                  <c:v>1.4305047607399999</c:v>
                </c:pt>
                <c:pt idx="1760">
                  <c:v>1.30801501465</c:v>
                </c:pt>
                <c:pt idx="1761">
                  <c:v>1.1724260253899998</c:v>
                </c:pt>
                <c:pt idx="1762">
                  <c:v>1.1724260253899998</c:v>
                </c:pt>
                <c:pt idx="1763">
                  <c:v>0.79092395020000006</c:v>
                </c:pt>
                <c:pt idx="1764">
                  <c:v>0.64346649170000003</c:v>
                </c:pt>
                <c:pt idx="1765">
                  <c:v>0.64346649170000003</c:v>
                </c:pt>
                <c:pt idx="1766">
                  <c:v>0.5763311767599999</c:v>
                </c:pt>
                <c:pt idx="1767">
                  <c:v>0.54513177489999998</c:v>
                </c:pt>
                <c:pt idx="1768">
                  <c:v>0.54513177489999998</c:v>
                </c:pt>
                <c:pt idx="1769">
                  <c:v>0.54280413817999995</c:v>
                </c:pt>
                <c:pt idx="1770">
                  <c:v>0.43609613037</c:v>
                </c:pt>
                <c:pt idx="1771">
                  <c:v>0.33863839722</c:v>
                </c:pt>
                <c:pt idx="1772">
                  <c:v>0.36264666748000002</c:v>
                </c:pt>
                <c:pt idx="1773">
                  <c:v>0.38644732665999998</c:v>
                </c:pt>
                <c:pt idx="1774">
                  <c:v>0.27267645263999996</c:v>
                </c:pt>
                <c:pt idx="1775">
                  <c:v>0.27267645263999996</c:v>
                </c:pt>
                <c:pt idx="1776">
                  <c:v>9.4606124879999989E-2</c:v>
                </c:pt>
                <c:pt idx="1777">
                  <c:v>6.2325695039999997E-2</c:v>
                </c:pt>
                <c:pt idx="1778">
                  <c:v>6.2325695039999997E-2</c:v>
                </c:pt>
                <c:pt idx="1779">
                  <c:v>0.11166058350000001</c:v>
                </c:pt>
                <c:pt idx="1780">
                  <c:v>9.4487037659999995E-2</c:v>
                </c:pt>
                <c:pt idx="1781">
                  <c:v>9.4487037659999995E-2</c:v>
                </c:pt>
                <c:pt idx="1782">
                  <c:v>0.10402409362999999</c:v>
                </c:pt>
                <c:pt idx="1783">
                  <c:v>0.12035805511</c:v>
                </c:pt>
                <c:pt idx="1784">
                  <c:v>1.9503366469999998E-2</c:v>
                </c:pt>
                <c:pt idx="1785">
                  <c:v>1.9503366469999998E-2</c:v>
                </c:pt>
                <c:pt idx="1786">
                  <c:v>3.9670547489999999E-2</c:v>
                </c:pt>
                <c:pt idx="1787">
                  <c:v>3.031744003E-2</c:v>
                </c:pt>
                <c:pt idx="1788">
                  <c:v>3.031744003E-2</c:v>
                </c:pt>
                <c:pt idx="1789">
                  <c:v>0.15185047912999999</c:v>
                </c:pt>
                <c:pt idx="1790">
                  <c:v>6.5397109990000007E-2</c:v>
                </c:pt>
                <c:pt idx="1791">
                  <c:v>6.5397109990000007E-2</c:v>
                </c:pt>
                <c:pt idx="1792">
                  <c:v>8.6845951100000002E-3</c:v>
                </c:pt>
                <c:pt idx="1793">
                  <c:v>-7.0681335450000007E-2</c:v>
                </c:pt>
                <c:pt idx="1794">
                  <c:v>-3.2509357450000005E-2</c:v>
                </c:pt>
                <c:pt idx="1795">
                  <c:v>-3.2509357450000005E-2</c:v>
                </c:pt>
                <c:pt idx="1796">
                  <c:v>-1.225557899E-2</c:v>
                </c:pt>
                <c:pt idx="1797">
                  <c:v>-2.0931438450000003E-2</c:v>
                </c:pt>
                <c:pt idx="1798">
                  <c:v>-2.0931438450000003E-2</c:v>
                </c:pt>
                <c:pt idx="1799">
                  <c:v>0.15292019653</c:v>
                </c:pt>
                <c:pt idx="1800">
                  <c:v>0.11192106628000001</c:v>
                </c:pt>
                <c:pt idx="1801">
                  <c:v>0.11192106628000001</c:v>
                </c:pt>
                <c:pt idx="1802">
                  <c:v>4.1377086640000005E-2</c:v>
                </c:pt>
                <c:pt idx="1803">
                  <c:v>6.33194876E-3</c:v>
                </c:pt>
                <c:pt idx="1804">
                  <c:v>9.3521675110000008E-2</c:v>
                </c:pt>
                <c:pt idx="1805">
                  <c:v>9.3521675110000008E-2</c:v>
                </c:pt>
                <c:pt idx="1806">
                  <c:v>0.12616878509999999</c:v>
                </c:pt>
                <c:pt idx="1807">
                  <c:v>0.1126578064</c:v>
                </c:pt>
                <c:pt idx="1808">
                  <c:v>-3.7991058800000001E-3</c:v>
                </c:pt>
                <c:pt idx="1809">
                  <c:v>-0.10107826233</c:v>
                </c:pt>
                <c:pt idx="1810">
                  <c:v>-8.0566009519999995E-2</c:v>
                </c:pt>
                <c:pt idx="1811">
                  <c:v>-8.0566009519999995E-2</c:v>
                </c:pt>
                <c:pt idx="1812">
                  <c:v>0.11599314117000001</c:v>
                </c:pt>
                <c:pt idx="1813">
                  <c:v>0.36087118529999995</c:v>
                </c:pt>
                <c:pt idx="1814">
                  <c:v>0.33742315674000001</c:v>
                </c:pt>
                <c:pt idx="1815">
                  <c:v>0.33742315674000001</c:v>
                </c:pt>
                <c:pt idx="1816">
                  <c:v>0.21512504578</c:v>
                </c:pt>
                <c:pt idx="1817">
                  <c:v>7.1293624879999989E-2</c:v>
                </c:pt>
                <c:pt idx="1818">
                  <c:v>1.3109666819999999E-2</c:v>
                </c:pt>
                <c:pt idx="1819">
                  <c:v>9.840419769E-2</c:v>
                </c:pt>
                <c:pt idx="1820">
                  <c:v>0.16003091431000002</c:v>
                </c:pt>
                <c:pt idx="1821">
                  <c:v>0.16003091431000002</c:v>
                </c:pt>
                <c:pt idx="1822">
                  <c:v>7.8744003300000004E-2</c:v>
                </c:pt>
                <c:pt idx="1823">
                  <c:v>-3.6567809599999997E-3</c:v>
                </c:pt>
                <c:pt idx="1824">
                  <c:v>2.5244129180000002E-2</c:v>
                </c:pt>
                <c:pt idx="1825">
                  <c:v>0.14459854125999999</c:v>
                </c:pt>
                <c:pt idx="1826">
                  <c:v>0.16463670349000001</c:v>
                </c:pt>
                <c:pt idx="1827">
                  <c:v>0.16463670349000001</c:v>
                </c:pt>
                <c:pt idx="1828">
                  <c:v>0.13435969542999998</c:v>
                </c:pt>
                <c:pt idx="1829">
                  <c:v>0.11728562164</c:v>
                </c:pt>
                <c:pt idx="1830">
                  <c:v>1.5973058700000001E-2</c:v>
                </c:pt>
                <c:pt idx="1831">
                  <c:v>1.5973058700000001E-2</c:v>
                </c:pt>
                <c:pt idx="1832">
                  <c:v>7.091068267999999E-2</c:v>
                </c:pt>
                <c:pt idx="1833">
                  <c:v>0.14991488647000001</c:v>
                </c:pt>
                <c:pt idx="1834">
                  <c:v>0.20835729980000001</c:v>
                </c:pt>
                <c:pt idx="1835">
                  <c:v>0.22035522460999998</c:v>
                </c:pt>
                <c:pt idx="1836">
                  <c:v>0.15995892334</c:v>
                </c:pt>
                <c:pt idx="1837">
                  <c:v>0.15995892334</c:v>
                </c:pt>
                <c:pt idx="1838">
                  <c:v>2.372153091E-2</c:v>
                </c:pt>
                <c:pt idx="1839">
                  <c:v>-5.1631364800000003E-3</c:v>
                </c:pt>
                <c:pt idx="1840">
                  <c:v>-3.0152149199999999E-2</c:v>
                </c:pt>
                <c:pt idx="1841">
                  <c:v>-3.0152149199999999E-2</c:v>
                </c:pt>
                <c:pt idx="1842">
                  <c:v>2.4677646639999998E-2</c:v>
                </c:pt>
                <c:pt idx="1843">
                  <c:v>3.5806854249999999E-2</c:v>
                </c:pt>
                <c:pt idx="1844">
                  <c:v>3.5806854249999999E-2</c:v>
                </c:pt>
                <c:pt idx="1845">
                  <c:v>6.2425476069999999E-2</c:v>
                </c:pt>
                <c:pt idx="1846">
                  <c:v>6.7222732539999996E-2</c:v>
                </c:pt>
                <c:pt idx="1847">
                  <c:v>0.11140574646</c:v>
                </c:pt>
                <c:pt idx="1848">
                  <c:v>0.11140574646</c:v>
                </c:pt>
                <c:pt idx="1849">
                  <c:v>0.13521469116000001</c:v>
                </c:pt>
                <c:pt idx="1850">
                  <c:v>5.9536304469999995E-2</c:v>
                </c:pt>
                <c:pt idx="1851">
                  <c:v>-8.7139770510000006E-2</c:v>
                </c:pt>
                <c:pt idx="1852">
                  <c:v>-8.7139770510000006E-2</c:v>
                </c:pt>
                <c:pt idx="1853">
                  <c:v>6.5563987729999995E-2</c:v>
                </c:pt>
                <c:pt idx="1854">
                  <c:v>0.11701843262</c:v>
                </c:pt>
                <c:pt idx="1855">
                  <c:v>0.11701843262</c:v>
                </c:pt>
                <c:pt idx="1856">
                  <c:v>2.6486236569999998E-2</c:v>
                </c:pt>
                <c:pt idx="1857">
                  <c:v>-2.7898998259999998E-2</c:v>
                </c:pt>
                <c:pt idx="1858">
                  <c:v>-2.7898998259999998E-2</c:v>
                </c:pt>
                <c:pt idx="1859">
                  <c:v>1.9223146440000002E-2</c:v>
                </c:pt>
                <c:pt idx="1860">
                  <c:v>0.14201119995</c:v>
                </c:pt>
                <c:pt idx="1861">
                  <c:v>0.16728738402999999</c:v>
                </c:pt>
                <c:pt idx="1862">
                  <c:v>9.0199607850000002E-2</c:v>
                </c:pt>
                <c:pt idx="1863">
                  <c:v>4.62034874E-2</c:v>
                </c:pt>
                <c:pt idx="1864">
                  <c:v>0.10816276550000001</c:v>
                </c:pt>
                <c:pt idx="1865">
                  <c:v>0.10816276550000001</c:v>
                </c:pt>
                <c:pt idx="1866">
                  <c:v>0.13795779418999998</c:v>
                </c:pt>
                <c:pt idx="1867">
                  <c:v>7.5287536619999998E-2</c:v>
                </c:pt>
                <c:pt idx="1868">
                  <c:v>7.5287536619999998E-2</c:v>
                </c:pt>
                <c:pt idx="1869">
                  <c:v>-2.357168007E-2</c:v>
                </c:pt>
                <c:pt idx="1870">
                  <c:v>-7.7457839969999998E-2</c:v>
                </c:pt>
                <c:pt idx="1871">
                  <c:v>-0.11033725739</c:v>
                </c:pt>
                <c:pt idx="1872">
                  <c:v>-9.7358230590000011E-2</c:v>
                </c:pt>
                <c:pt idx="1873">
                  <c:v>-5.5490802759999999E-2</c:v>
                </c:pt>
                <c:pt idx="1874">
                  <c:v>-5.5490802759999999E-2</c:v>
                </c:pt>
                <c:pt idx="1875">
                  <c:v>-5.6347434999999994E-2</c:v>
                </c:pt>
                <c:pt idx="1876">
                  <c:v>-3.0568380359999998E-2</c:v>
                </c:pt>
                <c:pt idx="1877">
                  <c:v>1.060932446E-2</c:v>
                </c:pt>
                <c:pt idx="1878">
                  <c:v>1.060932446E-2</c:v>
                </c:pt>
                <c:pt idx="1879">
                  <c:v>4.4075206759999999E-2</c:v>
                </c:pt>
                <c:pt idx="1880">
                  <c:v>0.11851859283000001</c:v>
                </c:pt>
                <c:pt idx="1881">
                  <c:v>0.11851859283000001</c:v>
                </c:pt>
                <c:pt idx="1882">
                  <c:v>0.10522362518</c:v>
                </c:pt>
                <c:pt idx="1883">
                  <c:v>6.1801525119999999E-2</c:v>
                </c:pt>
                <c:pt idx="1884">
                  <c:v>6.1801525119999999E-2</c:v>
                </c:pt>
                <c:pt idx="1885">
                  <c:v>2.6398429899999998E-3</c:v>
                </c:pt>
                <c:pt idx="1886">
                  <c:v>5.6401134489999998E-2</c:v>
                </c:pt>
                <c:pt idx="1887">
                  <c:v>9.4082366939999995E-2</c:v>
                </c:pt>
                <c:pt idx="1888">
                  <c:v>5.8247188569999997E-2</c:v>
                </c:pt>
                <c:pt idx="1889">
                  <c:v>-2.9300086980000001E-2</c:v>
                </c:pt>
                <c:pt idx="1890">
                  <c:v>-7.4094566349999988E-2</c:v>
                </c:pt>
                <c:pt idx="1891">
                  <c:v>-7.4094566349999988E-2</c:v>
                </c:pt>
                <c:pt idx="1892">
                  <c:v>-8.5739089970000001E-2</c:v>
                </c:pt>
                <c:pt idx="1893">
                  <c:v>-8.6907081599999991E-2</c:v>
                </c:pt>
                <c:pt idx="1894">
                  <c:v>-8.6907081599999991E-2</c:v>
                </c:pt>
                <c:pt idx="1895">
                  <c:v>-2.6518726350000001E-2</c:v>
                </c:pt>
                <c:pt idx="1896">
                  <c:v>-3.6255168910000003E-2</c:v>
                </c:pt>
                <c:pt idx="1897">
                  <c:v>-7.374118042000001E-2</c:v>
                </c:pt>
                <c:pt idx="1898">
                  <c:v>-4.6490283969999997E-2</c:v>
                </c:pt>
                <c:pt idx="1899">
                  <c:v>-2.086483955E-2</c:v>
                </c:pt>
                <c:pt idx="1900">
                  <c:v>-8.1480503100000001E-3</c:v>
                </c:pt>
                <c:pt idx="1901">
                  <c:v>-8.1480503100000001E-3</c:v>
                </c:pt>
                <c:pt idx="1902">
                  <c:v>-4.5979122160000004E-2</c:v>
                </c:pt>
                <c:pt idx="1903">
                  <c:v>-5.8990602500000001E-3</c:v>
                </c:pt>
                <c:pt idx="1904">
                  <c:v>-5.8990602500000001E-3</c:v>
                </c:pt>
                <c:pt idx="1905">
                  <c:v>2.9142330170000001E-2</c:v>
                </c:pt>
                <c:pt idx="1906">
                  <c:v>9.4069885249999999E-2</c:v>
                </c:pt>
                <c:pt idx="1907">
                  <c:v>9.4069885249999999E-2</c:v>
                </c:pt>
                <c:pt idx="1908">
                  <c:v>7.390727234000001E-2</c:v>
                </c:pt>
                <c:pt idx="1909">
                  <c:v>4.4590522770000002E-2</c:v>
                </c:pt>
                <c:pt idx="1910">
                  <c:v>2.835229111E-2</c:v>
                </c:pt>
                <c:pt idx="1911">
                  <c:v>2.835229111E-2</c:v>
                </c:pt>
                <c:pt idx="1912">
                  <c:v>5.9739440919999998E-2</c:v>
                </c:pt>
                <c:pt idx="1913">
                  <c:v>3.1507854459999998E-2</c:v>
                </c:pt>
                <c:pt idx="1914">
                  <c:v>3.1507854459999998E-2</c:v>
                </c:pt>
                <c:pt idx="1915">
                  <c:v>-9.1733879089999998E-2</c:v>
                </c:pt>
                <c:pt idx="1916">
                  <c:v>-5.8317943569999996E-2</c:v>
                </c:pt>
                <c:pt idx="1917">
                  <c:v>-5.8317943569999996E-2</c:v>
                </c:pt>
                <c:pt idx="1918">
                  <c:v>1.8445606229999998E-2</c:v>
                </c:pt>
                <c:pt idx="1919">
                  <c:v>6.3223430630000008E-2</c:v>
                </c:pt>
                <c:pt idx="1920">
                  <c:v>-8.8423433300000003E-3</c:v>
                </c:pt>
                <c:pt idx="1921">
                  <c:v>-8.8423433300000003E-3</c:v>
                </c:pt>
                <c:pt idx="1922">
                  <c:v>-4.004259491E-2</c:v>
                </c:pt>
                <c:pt idx="1923">
                  <c:v>2.9099915E-3</c:v>
                </c:pt>
                <c:pt idx="1924">
                  <c:v>4.2844356540000003E-2</c:v>
                </c:pt>
                <c:pt idx="1925">
                  <c:v>7.1712379459999989E-2</c:v>
                </c:pt>
                <c:pt idx="1926">
                  <c:v>4.4868991849999998E-2</c:v>
                </c:pt>
                <c:pt idx="1927">
                  <c:v>4.4868991849999998E-2</c:v>
                </c:pt>
                <c:pt idx="1928">
                  <c:v>4.5134979249999999E-2</c:v>
                </c:pt>
                <c:pt idx="1929">
                  <c:v>5.1021556850000004E-2</c:v>
                </c:pt>
                <c:pt idx="1930">
                  <c:v>3.9231761929999998E-2</c:v>
                </c:pt>
                <c:pt idx="1931">
                  <c:v>3.9231761929999998E-2</c:v>
                </c:pt>
                <c:pt idx="1932">
                  <c:v>-5.7745881100000002E-3</c:v>
                </c:pt>
                <c:pt idx="1933">
                  <c:v>-3.8604450229999997E-2</c:v>
                </c:pt>
                <c:pt idx="1934">
                  <c:v>2.8683669599999999E-3</c:v>
                </c:pt>
                <c:pt idx="1935">
                  <c:v>5.8904029849999998E-2</c:v>
                </c:pt>
                <c:pt idx="1936">
                  <c:v>1.9609834670000003E-2</c:v>
                </c:pt>
                <c:pt idx="1937">
                  <c:v>1.9609834670000003E-2</c:v>
                </c:pt>
                <c:pt idx="1938">
                  <c:v>-5.4863094330000001E-2</c:v>
                </c:pt>
                <c:pt idx="1939">
                  <c:v>-6.1311180110000002E-2</c:v>
                </c:pt>
                <c:pt idx="1940">
                  <c:v>-6.1311180110000002E-2</c:v>
                </c:pt>
                <c:pt idx="1941">
                  <c:v>-5.2551673890000004E-2</c:v>
                </c:pt>
                <c:pt idx="1942">
                  <c:v>-1.090027809E-2</c:v>
                </c:pt>
                <c:pt idx="1943">
                  <c:v>-1.090027809E-2</c:v>
                </c:pt>
                <c:pt idx="1944">
                  <c:v>1.38185854E-2</c:v>
                </c:pt>
                <c:pt idx="1945">
                  <c:v>1.2708459850000001E-2</c:v>
                </c:pt>
                <c:pt idx="1946">
                  <c:v>4.4993865970000005E-2</c:v>
                </c:pt>
                <c:pt idx="1947">
                  <c:v>4.4993865970000005E-2</c:v>
                </c:pt>
                <c:pt idx="1948">
                  <c:v>3.8961605069999995E-2</c:v>
                </c:pt>
                <c:pt idx="1949">
                  <c:v>2.4660589219999998E-2</c:v>
                </c:pt>
                <c:pt idx="1950">
                  <c:v>6.2973678589999998E-2</c:v>
                </c:pt>
                <c:pt idx="1951">
                  <c:v>4.2412300109999995E-2</c:v>
                </c:pt>
                <c:pt idx="1952">
                  <c:v>1.4234420780000001E-2</c:v>
                </c:pt>
                <c:pt idx="1953">
                  <c:v>1.4234420780000001E-2</c:v>
                </c:pt>
                <c:pt idx="1954">
                  <c:v>3.7880619050000001E-2</c:v>
                </c:pt>
                <c:pt idx="1955">
                  <c:v>1.6354373930000003E-2</c:v>
                </c:pt>
                <c:pt idx="1956">
                  <c:v>-3.7456863400000005E-2</c:v>
                </c:pt>
                <c:pt idx="1957">
                  <c:v>-3.7456863400000005E-2</c:v>
                </c:pt>
                <c:pt idx="1958">
                  <c:v>-1.6695285800000001E-2</c:v>
                </c:pt>
                <c:pt idx="1959">
                  <c:v>-3.7589660640000001E-2</c:v>
                </c:pt>
                <c:pt idx="1960">
                  <c:v>-6.1568836209999998E-2</c:v>
                </c:pt>
                <c:pt idx="1961">
                  <c:v>-0.10913594818</c:v>
                </c:pt>
                <c:pt idx="1962">
                  <c:v>-9.0515525819999998E-2</c:v>
                </c:pt>
                <c:pt idx="1963">
                  <c:v>-2.1563299180000002E-2</c:v>
                </c:pt>
                <c:pt idx="1964">
                  <c:v>-2.1563299180000002E-2</c:v>
                </c:pt>
                <c:pt idx="1965">
                  <c:v>4.5745391000000002E-4</c:v>
                </c:pt>
                <c:pt idx="1966">
                  <c:v>3.4297138210000001E-2</c:v>
                </c:pt>
                <c:pt idx="1967">
                  <c:v>3.4297138210000001E-2</c:v>
                </c:pt>
                <c:pt idx="1968">
                  <c:v>4.715960693E-2</c:v>
                </c:pt>
                <c:pt idx="1969">
                  <c:v>8.5759506230000004E-2</c:v>
                </c:pt>
                <c:pt idx="1970">
                  <c:v>8.5759506230000004E-2</c:v>
                </c:pt>
                <c:pt idx="1971">
                  <c:v>9.8688560489999994E-2</c:v>
                </c:pt>
                <c:pt idx="1972">
                  <c:v>0.10229701233000001</c:v>
                </c:pt>
                <c:pt idx="1973">
                  <c:v>7.1225791930000004E-2</c:v>
                </c:pt>
                <c:pt idx="1974">
                  <c:v>7.1225791930000004E-2</c:v>
                </c:pt>
                <c:pt idx="1975">
                  <c:v>2.2270095829999999E-2</c:v>
                </c:pt>
                <c:pt idx="1976">
                  <c:v>5.5690196989999996E-2</c:v>
                </c:pt>
                <c:pt idx="1977">
                  <c:v>5.5690196989999996E-2</c:v>
                </c:pt>
                <c:pt idx="1978">
                  <c:v>5.0684806819999997E-2</c:v>
                </c:pt>
                <c:pt idx="1979">
                  <c:v>-8.4433738709999998E-2</c:v>
                </c:pt>
                <c:pt idx="1980">
                  <c:v>-8.4433738709999998E-2</c:v>
                </c:pt>
                <c:pt idx="1981">
                  <c:v>-0.14623526000999998</c:v>
                </c:pt>
                <c:pt idx="1982">
                  <c:v>-7.4435470579999996E-2</c:v>
                </c:pt>
                <c:pt idx="1983">
                  <c:v>-7.4435470579999996E-2</c:v>
                </c:pt>
                <c:pt idx="1984">
                  <c:v>-2.3741931920000001E-2</c:v>
                </c:pt>
                <c:pt idx="1985">
                  <c:v>-7.8612546899999997E-3</c:v>
                </c:pt>
                <c:pt idx="1986">
                  <c:v>-3.3461723329999998E-2</c:v>
                </c:pt>
                <c:pt idx="1987">
                  <c:v>-6.0405721700000003E-3</c:v>
                </c:pt>
                <c:pt idx="1988">
                  <c:v>-2.6755975719999998E-2</c:v>
                </c:pt>
                <c:pt idx="1989">
                  <c:v>-7.6701841400000003E-3</c:v>
                </c:pt>
                <c:pt idx="1990">
                  <c:v>-7.6701841400000003E-3</c:v>
                </c:pt>
                <c:pt idx="1991">
                  <c:v>-5.1135873800000004E-3</c:v>
                </c:pt>
                <c:pt idx="1992">
                  <c:v>1.8516361239999998E-2</c:v>
                </c:pt>
                <c:pt idx="1993">
                  <c:v>-3.6126112899999997E-3</c:v>
                </c:pt>
                <c:pt idx="1994">
                  <c:v>-3.6126112899999997E-3</c:v>
                </c:pt>
                <c:pt idx="1995">
                  <c:v>7.6364372250000007E-2</c:v>
                </c:pt>
                <c:pt idx="1996">
                  <c:v>0.12339118958</c:v>
                </c:pt>
                <c:pt idx="1997">
                  <c:v>0.10430499268</c:v>
                </c:pt>
                <c:pt idx="1998">
                  <c:v>3.8279796599999999E-2</c:v>
                </c:pt>
                <c:pt idx="1999">
                  <c:v>-9.6989793800000002E-3</c:v>
                </c:pt>
                <c:pt idx="2000">
                  <c:v>-9.6989793800000002E-3</c:v>
                </c:pt>
                <c:pt idx="2001">
                  <c:v>-1.4733489990000001E-2</c:v>
                </c:pt>
                <c:pt idx="2002">
                  <c:v>1.072962761E-2</c:v>
                </c:pt>
                <c:pt idx="2003">
                  <c:v>4.2233318330000005E-2</c:v>
                </c:pt>
                <c:pt idx="2004">
                  <c:v>4.2233318330000005E-2</c:v>
                </c:pt>
                <c:pt idx="2005">
                  <c:v>-8.0409461979999999E-2</c:v>
                </c:pt>
                <c:pt idx="2006">
                  <c:v>-8.0409461979999999E-2</c:v>
                </c:pt>
                <c:pt idx="2007">
                  <c:v>-4.6399105069999995E-2</c:v>
                </c:pt>
                <c:pt idx="2008">
                  <c:v>3.8658161159999996E-2</c:v>
                </c:pt>
                <c:pt idx="2009">
                  <c:v>5.8297138210000002E-2</c:v>
                </c:pt>
                <c:pt idx="2010">
                  <c:v>5.8297138210000002E-2</c:v>
                </c:pt>
                <c:pt idx="2011">
                  <c:v>1.40524745E-3</c:v>
                </c:pt>
                <c:pt idx="2012">
                  <c:v>-1.3265810009999999E-2</c:v>
                </c:pt>
                <c:pt idx="2013">
                  <c:v>-2.0620865799999997E-3</c:v>
                </c:pt>
                <c:pt idx="2014">
                  <c:v>-3.2821540830000002E-2</c:v>
                </c:pt>
                <c:pt idx="2015">
                  <c:v>6.6557571409999988E-2</c:v>
                </c:pt>
                <c:pt idx="2016">
                  <c:v>6.6557571409999988E-2</c:v>
                </c:pt>
                <c:pt idx="2017">
                  <c:v>2.7658405299999998E-2</c:v>
                </c:pt>
                <c:pt idx="2018">
                  <c:v>8.8423509599999985E-3</c:v>
                </c:pt>
                <c:pt idx="2019">
                  <c:v>3.6267658229999999E-2</c:v>
                </c:pt>
                <c:pt idx="2020">
                  <c:v>3.6267658229999999E-2</c:v>
                </c:pt>
                <c:pt idx="2021">
                  <c:v>4.0059253689999998E-2</c:v>
                </c:pt>
                <c:pt idx="2022">
                  <c:v>2.5783208850000003E-2</c:v>
                </c:pt>
                <c:pt idx="2023">
                  <c:v>5.1420742030000001E-2</c:v>
                </c:pt>
                <c:pt idx="2024">
                  <c:v>5.8450736999999996E-2</c:v>
                </c:pt>
                <c:pt idx="2025">
                  <c:v>-7.1094548999999993E-4</c:v>
                </c:pt>
                <c:pt idx="2026">
                  <c:v>-7.1094548999999993E-4</c:v>
                </c:pt>
                <c:pt idx="2027">
                  <c:v>-4.93632164E-2</c:v>
                </c:pt>
                <c:pt idx="2028">
                  <c:v>-2.1703064399999999E-3</c:v>
                </c:pt>
                <c:pt idx="2029">
                  <c:v>5.9831012730000001E-2</c:v>
                </c:pt>
                <c:pt idx="2030">
                  <c:v>5.9831012730000001E-2</c:v>
                </c:pt>
                <c:pt idx="2031">
                  <c:v>-2.3047630309999997E-2</c:v>
                </c:pt>
                <c:pt idx="2032">
                  <c:v>-1.7601852420000001E-2</c:v>
                </c:pt>
                <c:pt idx="2033">
                  <c:v>-1.7601852420000001E-2</c:v>
                </c:pt>
                <c:pt idx="2034">
                  <c:v>-9.9816103000000007E-3</c:v>
                </c:pt>
                <c:pt idx="2035">
                  <c:v>-7.0032821659999994E-2</c:v>
                </c:pt>
                <c:pt idx="2036">
                  <c:v>-7.0032821659999994E-2</c:v>
                </c:pt>
                <c:pt idx="2037">
                  <c:v>-2.1704826350000001E-2</c:v>
                </c:pt>
                <c:pt idx="2038">
                  <c:v>7.7233078000000011E-2</c:v>
                </c:pt>
                <c:pt idx="2039">
                  <c:v>9.0876853940000002E-2</c:v>
                </c:pt>
                <c:pt idx="2040">
                  <c:v>9.0876853940000002E-2</c:v>
                </c:pt>
                <c:pt idx="2041">
                  <c:v>7.9116188050000008E-2</c:v>
                </c:pt>
                <c:pt idx="2042">
                  <c:v>3.7980518340000005E-2</c:v>
                </c:pt>
                <c:pt idx="2043">
                  <c:v>3.7980518340000005E-2</c:v>
                </c:pt>
                <c:pt idx="2044">
                  <c:v>4.372141266E-2</c:v>
                </c:pt>
                <c:pt idx="2045">
                  <c:v>0.12211456298999999</c:v>
                </c:pt>
                <c:pt idx="2046">
                  <c:v>0.12189021301</c:v>
                </c:pt>
                <c:pt idx="2047">
                  <c:v>0.12189021301</c:v>
                </c:pt>
                <c:pt idx="2048">
                  <c:v>3.3727710719999998E-2</c:v>
                </c:pt>
                <c:pt idx="2049">
                  <c:v>1.0397445680000001E-2</c:v>
                </c:pt>
                <c:pt idx="2050">
                  <c:v>2.6864206309999999E-2</c:v>
                </c:pt>
                <c:pt idx="2051">
                  <c:v>1.207242775E-2</c:v>
                </c:pt>
                <c:pt idx="2052">
                  <c:v>6.0720539090000004E-2</c:v>
                </c:pt>
                <c:pt idx="2053">
                  <c:v>7.252738953E-2</c:v>
                </c:pt>
                <c:pt idx="2054">
                  <c:v>7.252738953E-2</c:v>
                </c:pt>
                <c:pt idx="2055">
                  <c:v>2.06866684E-2</c:v>
                </c:pt>
                <c:pt idx="2056">
                  <c:v>8.8528366090000005E-2</c:v>
                </c:pt>
                <c:pt idx="2057">
                  <c:v>8.8528366090000005E-2</c:v>
                </c:pt>
                <c:pt idx="2058">
                  <c:v>0.13638644409</c:v>
                </c:pt>
                <c:pt idx="2059">
                  <c:v>9.8400955199999997E-3</c:v>
                </c:pt>
                <c:pt idx="2060">
                  <c:v>9.8400955199999997E-3</c:v>
                </c:pt>
                <c:pt idx="2061">
                  <c:v>4.1612272299999999E-3</c:v>
                </c:pt>
                <c:pt idx="2062">
                  <c:v>-3.8226089479999996E-2</c:v>
                </c:pt>
                <c:pt idx="2063">
                  <c:v>5.8574385599999999E-3</c:v>
                </c:pt>
                <c:pt idx="2064">
                  <c:v>5.8574385599999999E-3</c:v>
                </c:pt>
                <c:pt idx="2065">
                  <c:v>4.2254127500000002E-2</c:v>
                </c:pt>
                <c:pt idx="2066">
                  <c:v>5.5253948210000001E-2</c:v>
                </c:pt>
                <c:pt idx="2067">
                  <c:v>5.5253948210000001E-2</c:v>
                </c:pt>
                <c:pt idx="2068">
                  <c:v>-2.316416931E-2</c:v>
                </c:pt>
                <c:pt idx="2069">
                  <c:v>3.3591232299999998E-3</c:v>
                </c:pt>
                <c:pt idx="2070">
                  <c:v>3.3591232299999998E-3</c:v>
                </c:pt>
                <c:pt idx="2071">
                  <c:v>-1.5834883689999999E-2</c:v>
                </c:pt>
                <c:pt idx="2072">
                  <c:v>-2.66064763E-3</c:v>
                </c:pt>
                <c:pt idx="2073">
                  <c:v>3.8017978670000001E-2</c:v>
                </c:pt>
                <c:pt idx="2074">
                  <c:v>3.8017978670000001E-2</c:v>
                </c:pt>
                <c:pt idx="2075">
                  <c:v>9.9719596859999995E-2</c:v>
                </c:pt>
                <c:pt idx="2076">
                  <c:v>4.8847492219999997E-2</c:v>
                </c:pt>
                <c:pt idx="2077">
                  <c:v>9.974874115E-2</c:v>
                </c:pt>
                <c:pt idx="2078">
                  <c:v>7.7939865110000006E-2</c:v>
                </c:pt>
                <c:pt idx="2079">
                  <c:v>6.0437904359999996E-2</c:v>
                </c:pt>
                <c:pt idx="2080">
                  <c:v>6.0437904359999996E-2</c:v>
                </c:pt>
                <c:pt idx="2081">
                  <c:v>4.4012767789999997E-2</c:v>
                </c:pt>
                <c:pt idx="2082">
                  <c:v>9.510508728E-2</c:v>
                </c:pt>
                <c:pt idx="2083">
                  <c:v>8.9384590149999998E-2</c:v>
                </c:pt>
                <c:pt idx="2084">
                  <c:v>8.9384590149999998E-2</c:v>
                </c:pt>
                <c:pt idx="2085">
                  <c:v>6.636194611E-2</c:v>
                </c:pt>
                <c:pt idx="2086">
                  <c:v>3.840050507E-2</c:v>
                </c:pt>
                <c:pt idx="2087">
                  <c:v>-5.0535369869999999E-2</c:v>
                </c:pt>
                <c:pt idx="2088">
                  <c:v>-0.10879921722000001</c:v>
                </c:pt>
                <c:pt idx="2089">
                  <c:v>-0.17653724669999998</c:v>
                </c:pt>
                <c:pt idx="2090">
                  <c:v>-0.17653724669999998</c:v>
                </c:pt>
                <c:pt idx="2091">
                  <c:v>-0.10750634766</c:v>
                </c:pt>
                <c:pt idx="2092">
                  <c:v>-3.8662326810000001E-2</c:v>
                </c:pt>
                <c:pt idx="2093">
                  <c:v>-3.8662326810000001E-2</c:v>
                </c:pt>
                <c:pt idx="2094">
                  <c:v>-1.0289217949999999E-2</c:v>
                </c:pt>
                <c:pt idx="2095">
                  <c:v>-6.8597490000000009E-4</c:v>
                </c:pt>
                <c:pt idx="2096">
                  <c:v>-6.8597490000000009E-4</c:v>
                </c:pt>
                <c:pt idx="2097">
                  <c:v>3.6916994999999998E-3</c:v>
                </c:pt>
                <c:pt idx="2098">
                  <c:v>7.7700896300000001E-3</c:v>
                </c:pt>
                <c:pt idx="2099">
                  <c:v>-9.5158348100000002E-3</c:v>
                </c:pt>
                <c:pt idx="2100">
                  <c:v>-9.5158348100000002E-3</c:v>
                </c:pt>
                <c:pt idx="2101">
                  <c:v>1.206410789E-2</c:v>
                </c:pt>
                <c:pt idx="2102">
                  <c:v>6.5696777339999998E-2</c:v>
                </c:pt>
                <c:pt idx="2103">
                  <c:v>1.124118233E-2</c:v>
                </c:pt>
                <c:pt idx="2104">
                  <c:v>-3.7874229000000002E-3</c:v>
                </c:pt>
                <c:pt idx="2105">
                  <c:v>2.0241298679999999E-2</c:v>
                </c:pt>
                <c:pt idx="2106">
                  <c:v>2.0241298679999999E-2</c:v>
                </c:pt>
                <c:pt idx="2107">
                  <c:v>6.4686538700000004E-2</c:v>
                </c:pt>
                <c:pt idx="2108">
                  <c:v>-1.5606367110000002E-2</c:v>
                </c:pt>
                <c:pt idx="2109">
                  <c:v>-3.0231634140000001E-2</c:v>
                </c:pt>
                <c:pt idx="2110">
                  <c:v>-3.0231634140000001E-2</c:v>
                </c:pt>
                <c:pt idx="2111">
                  <c:v>-7.4425352000000004E-4</c:v>
                </c:pt>
                <c:pt idx="2112">
                  <c:v>3.5078849789999998E-2</c:v>
                </c:pt>
                <c:pt idx="2113">
                  <c:v>-3.027701759E-2</c:v>
                </c:pt>
                <c:pt idx="2114">
                  <c:v>-3.7032707210000002E-2</c:v>
                </c:pt>
                <c:pt idx="2115">
                  <c:v>-7.0876960749999995E-2</c:v>
                </c:pt>
                <c:pt idx="2116">
                  <c:v>-7.0876960749999995E-2</c:v>
                </c:pt>
                <c:pt idx="2117">
                  <c:v>-4.8652259829999996E-2</c:v>
                </c:pt>
                <c:pt idx="2118">
                  <c:v>-3.255930328E-2</c:v>
                </c:pt>
                <c:pt idx="2119">
                  <c:v>-2.772874832E-2</c:v>
                </c:pt>
                <c:pt idx="2120">
                  <c:v>-2.772874832E-2</c:v>
                </c:pt>
                <c:pt idx="2121">
                  <c:v>-4.3888309479999998E-2</c:v>
                </c:pt>
                <c:pt idx="2122">
                  <c:v>-2.8373107910000001E-2</c:v>
                </c:pt>
                <c:pt idx="2123">
                  <c:v>-2.8373107910000001E-2</c:v>
                </c:pt>
                <c:pt idx="2124">
                  <c:v>-6.9342713399999992E-3</c:v>
                </c:pt>
                <c:pt idx="2125">
                  <c:v>2.3259510039999997E-2</c:v>
                </c:pt>
                <c:pt idx="2126">
                  <c:v>2.3259510039999997E-2</c:v>
                </c:pt>
                <c:pt idx="2127">
                  <c:v>6.4483009339999994E-2</c:v>
                </c:pt>
                <c:pt idx="2128">
                  <c:v>5.1911483760000002E-2</c:v>
                </c:pt>
                <c:pt idx="2129">
                  <c:v>2.4681411740000003E-2</c:v>
                </c:pt>
                <c:pt idx="2130">
                  <c:v>2.4681411740000003E-2</c:v>
                </c:pt>
                <c:pt idx="2131">
                  <c:v>8.1901718139999996E-2</c:v>
                </c:pt>
                <c:pt idx="2132">
                  <c:v>4.7404792790000004E-2</c:v>
                </c:pt>
                <c:pt idx="2133">
                  <c:v>4.7404792790000004E-2</c:v>
                </c:pt>
                <c:pt idx="2134">
                  <c:v>-3.1300130840000003E-2</c:v>
                </c:pt>
                <c:pt idx="2135">
                  <c:v>6.989131165000001E-2</c:v>
                </c:pt>
                <c:pt idx="2136">
                  <c:v>6.989131165000001E-2</c:v>
                </c:pt>
                <c:pt idx="2137">
                  <c:v>0.12947714232999999</c:v>
                </c:pt>
                <c:pt idx="2138">
                  <c:v>7.0764595030000002E-2</c:v>
                </c:pt>
                <c:pt idx="2139">
                  <c:v>-3.107538223E-2</c:v>
                </c:pt>
                <c:pt idx="2140">
                  <c:v>-8.0455245969999992E-2</c:v>
                </c:pt>
                <c:pt idx="2141">
                  <c:v>-7.0128562929999999E-2</c:v>
                </c:pt>
                <c:pt idx="2142">
                  <c:v>-1.344438744E-2</c:v>
                </c:pt>
                <c:pt idx="2143">
                  <c:v>-1.344438744E-2</c:v>
                </c:pt>
                <c:pt idx="2144">
                  <c:v>-3.7677062990000003E-2</c:v>
                </c:pt>
                <c:pt idx="2145">
                  <c:v>-1.5016123770000001E-2</c:v>
                </c:pt>
                <c:pt idx="2146">
                  <c:v>-1.5016123770000001E-2</c:v>
                </c:pt>
                <c:pt idx="2147">
                  <c:v>2.8975036099999998E-3</c:v>
                </c:pt>
                <c:pt idx="2148">
                  <c:v>1.0812871930000001E-2</c:v>
                </c:pt>
                <c:pt idx="2149">
                  <c:v>1.0126892090000001E-2</c:v>
                </c:pt>
                <c:pt idx="2150">
                  <c:v>5.7107917790000004E-2</c:v>
                </c:pt>
                <c:pt idx="2151">
                  <c:v>1.8171285629999999E-2</c:v>
                </c:pt>
                <c:pt idx="2152">
                  <c:v>1.516973114E-2</c:v>
                </c:pt>
                <c:pt idx="2153">
                  <c:v>1.516973114E-2</c:v>
                </c:pt>
                <c:pt idx="2154">
                  <c:v>-4.2740715029999994E-2</c:v>
                </c:pt>
                <c:pt idx="2155">
                  <c:v>-2.720511246E-2</c:v>
                </c:pt>
                <c:pt idx="2156">
                  <c:v>-2.720511246E-2</c:v>
                </c:pt>
                <c:pt idx="2157">
                  <c:v>-2.2074859620000001E-2</c:v>
                </c:pt>
                <c:pt idx="2158">
                  <c:v>-2.822782326E-2</c:v>
                </c:pt>
                <c:pt idx="2159">
                  <c:v>-2.822782326E-2</c:v>
                </c:pt>
                <c:pt idx="2160">
                  <c:v>7.54116821E-3</c:v>
                </c:pt>
                <c:pt idx="2161">
                  <c:v>-1.6815982819999999E-2</c:v>
                </c:pt>
                <c:pt idx="2162">
                  <c:v>-6.6724486400000001E-3</c:v>
                </c:pt>
                <c:pt idx="2163">
                  <c:v>-6.6724486400000001E-3</c:v>
                </c:pt>
                <c:pt idx="2164">
                  <c:v>-1.2621459010000001E-2</c:v>
                </c:pt>
                <c:pt idx="2165">
                  <c:v>1.7905302049999999E-2</c:v>
                </c:pt>
                <c:pt idx="2166">
                  <c:v>-1.7784595490000003E-2</c:v>
                </c:pt>
                <c:pt idx="2167">
                  <c:v>8.2709044000000003E-4</c:v>
                </c:pt>
                <c:pt idx="2168">
                  <c:v>-4.2831497999999999E-4</c:v>
                </c:pt>
                <c:pt idx="2169">
                  <c:v>-4.2831497999999999E-4</c:v>
                </c:pt>
                <c:pt idx="2170">
                  <c:v>3.2513923650000005E-2</c:v>
                </c:pt>
                <c:pt idx="2171">
                  <c:v>3.4132280299999998E-3</c:v>
                </c:pt>
                <c:pt idx="2172">
                  <c:v>-1.4970341680000001E-2</c:v>
                </c:pt>
                <c:pt idx="2173">
                  <c:v>-1.4970341680000001E-2</c:v>
                </c:pt>
                <c:pt idx="2174">
                  <c:v>-3.1673946379999998E-2</c:v>
                </c:pt>
                <c:pt idx="2175">
                  <c:v>-1.86229253E-3</c:v>
                </c:pt>
                <c:pt idx="2176">
                  <c:v>1.099185085E-2</c:v>
                </c:pt>
                <c:pt idx="2177">
                  <c:v>-7.0036994930000013E-2</c:v>
                </c:pt>
                <c:pt idx="2178">
                  <c:v>-3.2255855559999998E-2</c:v>
                </c:pt>
                <c:pt idx="2179">
                  <c:v>-3.2255855559999998E-2</c:v>
                </c:pt>
                <c:pt idx="2180">
                  <c:v>-1.455034828E-2</c:v>
                </c:pt>
                <c:pt idx="2181">
                  <c:v>1.6566255570000001E-2</c:v>
                </c:pt>
                <c:pt idx="2182">
                  <c:v>2.2981035229999999E-2</c:v>
                </c:pt>
                <c:pt idx="2183">
                  <c:v>2.2981035229999999E-2</c:v>
                </c:pt>
                <c:pt idx="2184">
                  <c:v>2.8635328290000001E-2</c:v>
                </c:pt>
                <c:pt idx="2185">
                  <c:v>8.1947097780000006E-2</c:v>
                </c:pt>
                <c:pt idx="2186">
                  <c:v>8.1947097780000006E-2</c:v>
                </c:pt>
                <c:pt idx="2187">
                  <c:v>2.6905426030000002E-2</c:v>
                </c:pt>
                <c:pt idx="2188">
                  <c:v>7.287246704E-2</c:v>
                </c:pt>
                <c:pt idx="2189">
                  <c:v>3.6808357239999999E-2</c:v>
                </c:pt>
                <c:pt idx="2190">
                  <c:v>3.6808357239999999E-2</c:v>
                </c:pt>
                <c:pt idx="2191">
                  <c:v>4.3438774109999995E-2</c:v>
                </c:pt>
                <c:pt idx="2192">
                  <c:v>3.5935070040000003E-2</c:v>
                </c:pt>
                <c:pt idx="2193">
                  <c:v>3.5935070040000003E-2</c:v>
                </c:pt>
                <c:pt idx="2194">
                  <c:v>4.1002891540000003E-2</c:v>
                </c:pt>
                <c:pt idx="2195">
                  <c:v>2.7970172880000001E-2</c:v>
                </c:pt>
                <c:pt idx="2196">
                  <c:v>2.7970172880000001E-2</c:v>
                </c:pt>
                <c:pt idx="2197">
                  <c:v>9.698980329999999E-3</c:v>
                </c:pt>
                <c:pt idx="2198">
                  <c:v>-1.424273968E-2</c:v>
                </c:pt>
                <c:pt idx="2199">
                  <c:v>-4.4567594500000002E-3</c:v>
                </c:pt>
                <c:pt idx="2200">
                  <c:v>-4.4567594500000002E-3</c:v>
                </c:pt>
                <c:pt idx="2201">
                  <c:v>-3.2356163019999995E-2</c:v>
                </c:pt>
                <c:pt idx="2202">
                  <c:v>-1.7630992890000002E-2</c:v>
                </c:pt>
                <c:pt idx="2203">
                  <c:v>3.0397729869999997E-2</c:v>
                </c:pt>
                <c:pt idx="2204">
                  <c:v>-3.3262336730000001E-2</c:v>
                </c:pt>
                <c:pt idx="2205">
                  <c:v>-1.1112550739999999E-2</c:v>
                </c:pt>
                <c:pt idx="2206">
                  <c:v>-1.1112550739999999E-2</c:v>
                </c:pt>
                <c:pt idx="2207">
                  <c:v>-1.1748578070000001E-2</c:v>
                </c:pt>
                <c:pt idx="2208">
                  <c:v>-4.5625728610000006E-2</c:v>
                </c:pt>
                <c:pt idx="2209">
                  <c:v>-2.4407093050000002E-2</c:v>
                </c:pt>
                <c:pt idx="2210">
                  <c:v>-2.4407093050000002E-2</c:v>
                </c:pt>
                <c:pt idx="2211">
                  <c:v>1.6632846829999999E-2</c:v>
                </c:pt>
                <c:pt idx="2212">
                  <c:v>7.8279571500000002E-3</c:v>
                </c:pt>
                <c:pt idx="2213">
                  <c:v>2.1239448549999998E-2</c:v>
                </c:pt>
                <c:pt idx="2214">
                  <c:v>2.6851718900000002E-2</c:v>
                </c:pt>
                <c:pt idx="2215">
                  <c:v>-3.5672843929999996E-2</c:v>
                </c:pt>
                <c:pt idx="2216">
                  <c:v>-3.5672843929999996E-2</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4"/>
          <c:tx>
            <c:v>Downforce</c:v>
          </c:tx>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V$2:$V$4000</c:f>
              <c:numCache>
                <c:formatCode>0.0000</c:formatCode>
                <c:ptCount val="3999"/>
                <c:pt idx="0">
                  <c:v>2.5622344969999999E-2</c:v>
                </c:pt>
                <c:pt idx="1">
                  <c:v>2.5622344969999999E-2</c:v>
                </c:pt>
                <c:pt idx="2">
                  <c:v>2.5622344969999999E-2</c:v>
                </c:pt>
                <c:pt idx="3">
                  <c:v>4.7863817199999999E-3</c:v>
                </c:pt>
                <c:pt idx="4">
                  <c:v>-1.4348754899999999E-3</c:v>
                </c:pt>
                <c:pt idx="5">
                  <c:v>-2.2069029800000002E-3</c:v>
                </c:pt>
                <c:pt idx="6">
                  <c:v>-6.08799601E-3</c:v>
                </c:pt>
                <c:pt idx="7">
                  <c:v>-1.538641262E-2</c:v>
                </c:pt>
                <c:pt idx="8">
                  <c:v>-2.0873497010000002E-2</c:v>
                </c:pt>
                <c:pt idx="9">
                  <c:v>-1.2993693349999998E-2</c:v>
                </c:pt>
                <c:pt idx="10">
                  <c:v>-1.2993693349999998E-2</c:v>
                </c:pt>
                <c:pt idx="11">
                  <c:v>-1.826712418E-2</c:v>
                </c:pt>
                <c:pt idx="12">
                  <c:v>-1.826712418E-2</c:v>
                </c:pt>
                <c:pt idx="13">
                  <c:v>-1.826712418E-2</c:v>
                </c:pt>
                <c:pt idx="14">
                  <c:v>-1.044957447E-2</c:v>
                </c:pt>
                <c:pt idx="15">
                  <c:v>-1.3741909299999999E-3</c:v>
                </c:pt>
                <c:pt idx="16">
                  <c:v>-1.3741909299999999E-3</c:v>
                </c:pt>
                <c:pt idx="17">
                  <c:v>-2.087443542E-2</c:v>
                </c:pt>
                <c:pt idx="18">
                  <c:v>-8.2695713000000004E-3</c:v>
                </c:pt>
                <c:pt idx="19">
                  <c:v>-2.7269622800000001E-2</c:v>
                </c:pt>
                <c:pt idx="20">
                  <c:v>-8.9485023499999997E-2</c:v>
                </c:pt>
                <c:pt idx="21">
                  <c:v>-4.5061897279999999E-2</c:v>
                </c:pt>
                <c:pt idx="22">
                  <c:v>-4.5061897279999999E-2</c:v>
                </c:pt>
                <c:pt idx="23">
                  <c:v>-1.4603128429999999E-2</c:v>
                </c:pt>
                <c:pt idx="24">
                  <c:v>-3.7371345520000002E-2</c:v>
                </c:pt>
                <c:pt idx="25">
                  <c:v>-5.4298381810000004E-2</c:v>
                </c:pt>
                <c:pt idx="26">
                  <c:v>-5.4298381810000004E-2</c:v>
                </c:pt>
                <c:pt idx="27">
                  <c:v>-2.3494256969999999E-2</c:v>
                </c:pt>
                <c:pt idx="28">
                  <c:v>-3.78380442E-3</c:v>
                </c:pt>
                <c:pt idx="29">
                  <c:v>-2.311512756E-2</c:v>
                </c:pt>
                <c:pt idx="30">
                  <c:v>2.805854797E-2</c:v>
                </c:pt>
                <c:pt idx="31">
                  <c:v>3.456290436E-2</c:v>
                </c:pt>
                <c:pt idx="32">
                  <c:v>3.456290436E-2</c:v>
                </c:pt>
                <c:pt idx="33">
                  <c:v>-2.4931343080000001E-2</c:v>
                </c:pt>
                <c:pt idx="34">
                  <c:v>-2.683263206E-2</c:v>
                </c:pt>
                <c:pt idx="35">
                  <c:v>-4.9789466859999999E-2</c:v>
                </c:pt>
                <c:pt idx="36">
                  <c:v>-4.9789466859999999E-2</c:v>
                </c:pt>
                <c:pt idx="37">
                  <c:v>-4.2059188839999997E-2</c:v>
                </c:pt>
                <c:pt idx="38">
                  <c:v>1.1673617359999999E-2</c:v>
                </c:pt>
                <c:pt idx="39">
                  <c:v>1.1673617359999999E-2</c:v>
                </c:pt>
                <c:pt idx="40">
                  <c:v>9.7566682000000001E-4</c:v>
                </c:pt>
                <c:pt idx="41">
                  <c:v>-1.48377409E-2</c:v>
                </c:pt>
                <c:pt idx="42">
                  <c:v>-5.5947845460000006E-2</c:v>
                </c:pt>
                <c:pt idx="43">
                  <c:v>-5.5947845460000006E-2</c:v>
                </c:pt>
                <c:pt idx="44">
                  <c:v>-2.6069036480000002E-2</c:v>
                </c:pt>
                <c:pt idx="45">
                  <c:v>-2.6069036480000002E-2</c:v>
                </c:pt>
                <c:pt idx="46">
                  <c:v>-2.4958551409999998E-2</c:v>
                </c:pt>
                <c:pt idx="47">
                  <c:v>5.8155395509999999E-2</c:v>
                </c:pt>
                <c:pt idx="48">
                  <c:v>1.2009596820000001E-2</c:v>
                </c:pt>
                <c:pt idx="49">
                  <c:v>1.1816589360000001E-2</c:v>
                </c:pt>
                <c:pt idx="50">
                  <c:v>1.1816589360000001E-2</c:v>
                </c:pt>
                <c:pt idx="51">
                  <c:v>7.8908142089999994E-2</c:v>
                </c:pt>
                <c:pt idx="52">
                  <c:v>4.5119449619999995E-2</c:v>
                </c:pt>
                <c:pt idx="53">
                  <c:v>4.5119449619999995E-2</c:v>
                </c:pt>
                <c:pt idx="54">
                  <c:v>-4.5455141100000001E-3</c:v>
                </c:pt>
                <c:pt idx="55">
                  <c:v>-4.702667999E-2</c:v>
                </c:pt>
                <c:pt idx="56">
                  <c:v>-4.702667999E-2</c:v>
                </c:pt>
                <c:pt idx="57">
                  <c:v>-7.0688613890000002E-2</c:v>
                </c:pt>
                <c:pt idx="58">
                  <c:v>-9.6909971200000011E-3</c:v>
                </c:pt>
                <c:pt idx="59">
                  <c:v>3.8229091639999997E-2</c:v>
                </c:pt>
                <c:pt idx="60">
                  <c:v>3.8229091639999997E-2</c:v>
                </c:pt>
                <c:pt idx="61">
                  <c:v>-2.3774860379999999E-2</c:v>
                </c:pt>
                <c:pt idx="62">
                  <c:v>-4.3588848110000002E-2</c:v>
                </c:pt>
                <c:pt idx="63">
                  <c:v>-7.925065613E-2</c:v>
                </c:pt>
                <c:pt idx="64">
                  <c:v>-7.3950645449999991E-2</c:v>
                </c:pt>
                <c:pt idx="65">
                  <c:v>-1.7616790770000001E-2</c:v>
                </c:pt>
                <c:pt idx="66">
                  <c:v>-1.7616790770000001E-2</c:v>
                </c:pt>
                <c:pt idx="67">
                  <c:v>4.8453742979999999E-2</c:v>
                </c:pt>
                <c:pt idx="68">
                  <c:v>1.060378742E-2</c:v>
                </c:pt>
                <c:pt idx="69">
                  <c:v>3.729189301E-2</c:v>
                </c:pt>
                <c:pt idx="70">
                  <c:v>3.729189301E-2</c:v>
                </c:pt>
                <c:pt idx="71">
                  <c:v>5.6028850560000003E-2</c:v>
                </c:pt>
                <c:pt idx="72">
                  <c:v>-4.8055553439999996E-2</c:v>
                </c:pt>
                <c:pt idx="73">
                  <c:v>4.0983104710000003E-2</c:v>
                </c:pt>
                <c:pt idx="74">
                  <c:v>-6.1126808169999998E-2</c:v>
                </c:pt>
                <c:pt idx="75">
                  <c:v>7.2247673030000001E-2</c:v>
                </c:pt>
                <c:pt idx="76">
                  <c:v>7.2247673030000001E-2</c:v>
                </c:pt>
                <c:pt idx="77">
                  <c:v>0.20330139159999999</c:v>
                </c:pt>
                <c:pt idx="78">
                  <c:v>0.18810800171</c:v>
                </c:pt>
                <c:pt idx="79">
                  <c:v>7.5093040470000011E-2</c:v>
                </c:pt>
                <c:pt idx="80">
                  <c:v>7.5093040470000011E-2</c:v>
                </c:pt>
                <c:pt idx="81">
                  <c:v>6.8337821960000003E-2</c:v>
                </c:pt>
                <c:pt idx="82">
                  <c:v>0.25758068847999999</c:v>
                </c:pt>
                <c:pt idx="83">
                  <c:v>0.25758068847999999</c:v>
                </c:pt>
                <c:pt idx="84">
                  <c:v>0.36688220215</c:v>
                </c:pt>
                <c:pt idx="85">
                  <c:v>0.28445428467</c:v>
                </c:pt>
                <c:pt idx="86">
                  <c:v>0.39348742675999998</c:v>
                </c:pt>
                <c:pt idx="87">
                  <c:v>0.39348742675999998</c:v>
                </c:pt>
                <c:pt idx="88">
                  <c:v>0.36340176392000001</c:v>
                </c:pt>
                <c:pt idx="89">
                  <c:v>0.17529319763000001</c:v>
                </c:pt>
                <c:pt idx="90">
                  <c:v>0.31883105468999995</c:v>
                </c:pt>
                <c:pt idx="91">
                  <c:v>0.33408828734999996</c:v>
                </c:pt>
                <c:pt idx="92">
                  <c:v>0.43512170410000001</c:v>
                </c:pt>
                <c:pt idx="93">
                  <c:v>0.43512170410000001</c:v>
                </c:pt>
                <c:pt idx="94">
                  <c:v>0.52137445067999999</c:v>
                </c:pt>
                <c:pt idx="95">
                  <c:v>0.42336523438000001</c:v>
                </c:pt>
                <c:pt idx="96">
                  <c:v>0.41786627197000004</c:v>
                </c:pt>
                <c:pt idx="97">
                  <c:v>0.41786627197000004</c:v>
                </c:pt>
                <c:pt idx="98">
                  <c:v>0.38300000000000001</c:v>
                </c:pt>
                <c:pt idx="99">
                  <c:v>0.33876922606999998</c:v>
                </c:pt>
                <c:pt idx="100">
                  <c:v>0.32131573486000004</c:v>
                </c:pt>
                <c:pt idx="101">
                  <c:v>0.40655429077000005</c:v>
                </c:pt>
                <c:pt idx="102">
                  <c:v>0.46373779297000001</c:v>
                </c:pt>
                <c:pt idx="103">
                  <c:v>0.46373779297000001</c:v>
                </c:pt>
                <c:pt idx="104">
                  <c:v>0.68847351074000007</c:v>
                </c:pt>
                <c:pt idx="105">
                  <c:v>0.72893115234000005</c:v>
                </c:pt>
                <c:pt idx="106">
                  <c:v>0.82879724121000009</c:v>
                </c:pt>
                <c:pt idx="107">
                  <c:v>0.82879724121000009</c:v>
                </c:pt>
                <c:pt idx="108">
                  <c:v>0.76064929199000009</c:v>
                </c:pt>
                <c:pt idx="109">
                  <c:v>0.58648248291000005</c:v>
                </c:pt>
                <c:pt idx="110">
                  <c:v>0.58648248291000005</c:v>
                </c:pt>
                <c:pt idx="111">
                  <c:v>0.67330389404000002</c:v>
                </c:pt>
                <c:pt idx="112">
                  <c:v>0.73889392090000006</c:v>
                </c:pt>
                <c:pt idx="113">
                  <c:v>0.76869390868999998</c:v>
                </c:pt>
                <c:pt idx="114">
                  <c:v>0.76869390868999998</c:v>
                </c:pt>
                <c:pt idx="115">
                  <c:v>0.74776013184000001</c:v>
                </c:pt>
                <c:pt idx="116">
                  <c:v>0.78156695557</c:v>
                </c:pt>
                <c:pt idx="117">
                  <c:v>0.78156695557</c:v>
                </c:pt>
                <c:pt idx="118">
                  <c:v>0.83879852295000001</c:v>
                </c:pt>
                <c:pt idx="119">
                  <c:v>0.90908953856999997</c:v>
                </c:pt>
                <c:pt idx="120">
                  <c:v>0.90908953856999997</c:v>
                </c:pt>
                <c:pt idx="121">
                  <c:v>0.89318634032999999</c:v>
                </c:pt>
                <c:pt idx="122">
                  <c:v>0.87913006591999998</c:v>
                </c:pt>
                <c:pt idx="123">
                  <c:v>0.87913006591999998</c:v>
                </c:pt>
                <c:pt idx="124">
                  <c:v>0.84130859375</c:v>
                </c:pt>
                <c:pt idx="125">
                  <c:v>0.91803161621000007</c:v>
                </c:pt>
                <c:pt idx="126">
                  <c:v>0.93478979491999992</c:v>
                </c:pt>
                <c:pt idx="127">
                  <c:v>0.80979089355</c:v>
                </c:pt>
                <c:pt idx="128">
                  <c:v>0.82663195801</c:v>
                </c:pt>
                <c:pt idx="129">
                  <c:v>0.86674822998000001</c:v>
                </c:pt>
                <c:pt idx="130">
                  <c:v>0.86674822998000001</c:v>
                </c:pt>
                <c:pt idx="131">
                  <c:v>0.87620587157999996</c:v>
                </c:pt>
                <c:pt idx="132">
                  <c:v>0.79821801757999999</c:v>
                </c:pt>
                <c:pt idx="133">
                  <c:v>0.79821801757999999</c:v>
                </c:pt>
                <c:pt idx="134">
                  <c:v>0.96939764404000006</c:v>
                </c:pt>
                <c:pt idx="135">
                  <c:v>1.0323024902300002</c:v>
                </c:pt>
                <c:pt idx="136">
                  <c:v>1.01135058594</c:v>
                </c:pt>
                <c:pt idx="137">
                  <c:v>0.96904998779000007</c:v>
                </c:pt>
                <c:pt idx="138">
                  <c:v>0.98555224609000003</c:v>
                </c:pt>
                <c:pt idx="139">
                  <c:v>1.0247656249999999</c:v>
                </c:pt>
                <c:pt idx="140">
                  <c:v>1.0247656249999999</c:v>
                </c:pt>
                <c:pt idx="141">
                  <c:v>1.1544449462899999</c:v>
                </c:pt>
                <c:pt idx="142">
                  <c:v>1.1914544677700001</c:v>
                </c:pt>
                <c:pt idx="143">
                  <c:v>1.1914544677700001</c:v>
                </c:pt>
                <c:pt idx="144">
                  <c:v>1.1501011962900001</c:v>
                </c:pt>
                <c:pt idx="145">
                  <c:v>1.3157856445299998</c:v>
                </c:pt>
                <c:pt idx="146">
                  <c:v>1.3157856445299998</c:v>
                </c:pt>
                <c:pt idx="147">
                  <c:v>1.2412121582</c:v>
                </c:pt>
                <c:pt idx="148">
                  <c:v>1.1509008789100001</c:v>
                </c:pt>
                <c:pt idx="149">
                  <c:v>1.0565462646500001</c:v>
                </c:pt>
                <c:pt idx="150">
                  <c:v>1.0565462646500001</c:v>
                </c:pt>
                <c:pt idx="151">
                  <c:v>1.08830041504</c:v>
                </c:pt>
                <c:pt idx="152">
                  <c:v>1.0601757812499999</c:v>
                </c:pt>
                <c:pt idx="153">
                  <c:v>1.1478864746100002</c:v>
                </c:pt>
                <c:pt idx="154">
                  <c:v>1.15664331055</c:v>
                </c:pt>
                <c:pt idx="155">
                  <c:v>1.1674594726600001</c:v>
                </c:pt>
                <c:pt idx="156">
                  <c:v>1.1674594726600001</c:v>
                </c:pt>
                <c:pt idx="157">
                  <c:v>1.10412402344</c:v>
                </c:pt>
                <c:pt idx="158">
                  <c:v>1.16696459961</c:v>
                </c:pt>
                <c:pt idx="159">
                  <c:v>1.2586606445299999</c:v>
                </c:pt>
                <c:pt idx="160">
                  <c:v>1.2586606445299999</c:v>
                </c:pt>
                <c:pt idx="161">
                  <c:v>1.2676407470700002</c:v>
                </c:pt>
                <c:pt idx="162">
                  <c:v>1.2577714843799999</c:v>
                </c:pt>
                <c:pt idx="163">
                  <c:v>1.22848376465</c:v>
                </c:pt>
                <c:pt idx="164">
                  <c:v>1.1783129882799999</c:v>
                </c:pt>
                <c:pt idx="165">
                  <c:v>1.3118629150399999</c:v>
                </c:pt>
                <c:pt idx="166">
                  <c:v>1.3118629150399999</c:v>
                </c:pt>
                <c:pt idx="167">
                  <c:v>1.39768005371</c:v>
                </c:pt>
                <c:pt idx="168">
                  <c:v>1.3058033447299999</c:v>
                </c:pt>
                <c:pt idx="169">
                  <c:v>1.43922131348</c:v>
                </c:pt>
                <c:pt idx="170">
                  <c:v>1.43922131348</c:v>
                </c:pt>
                <c:pt idx="171">
                  <c:v>1.4874101562499999</c:v>
                </c:pt>
                <c:pt idx="172">
                  <c:v>1.3496442871100001</c:v>
                </c:pt>
                <c:pt idx="173">
                  <c:v>1.3496442871100001</c:v>
                </c:pt>
                <c:pt idx="174">
                  <c:v>1.3182509765600001</c:v>
                </c:pt>
                <c:pt idx="175">
                  <c:v>1.4370427246100002</c:v>
                </c:pt>
                <c:pt idx="176">
                  <c:v>1.49791699219</c:v>
                </c:pt>
                <c:pt idx="177">
                  <c:v>1.49791699219</c:v>
                </c:pt>
                <c:pt idx="178">
                  <c:v>1.4145430908200001</c:v>
                </c:pt>
                <c:pt idx="179">
                  <c:v>1.45845227051</c:v>
                </c:pt>
                <c:pt idx="180">
                  <c:v>1.45845227051</c:v>
                </c:pt>
                <c:pt idx="181">
                  <c:v>1.3382022705100001</c:v>
                </c:pt>
                <c:pt idx="182">
                  <c:v>1.38757995605</c:v>
                </c:pt>
                <c:pt idx="183">
                  <c:v>1.38757995605</c:v>
                </c:pt>
                <c:pt idx="184">
                  <c:v>1.3954204101600001</c:v>
                </c:pt>
                <c:pt idx="185">
                  <c:v>1.4090294189500001</c:v>
                </c:pt>
                <c:pt idx="186">
                  <c:v>1.5310512695299998</c:v>
                </c:pt>
                <c:pt idx="187">
                  <c:v>1.5310512695299998</c:v>
                </c:pt>
                <c:pt idx="188">
                  <c:v>1.5965263671900001</c:v>
                </c:pt>
                <c:pt idx="189">
                  <c:v>1.58768005371</c:v>
                </c:pt>
                <c:pt idx="190">
                  <c:v>1.50931567383</c:v>
                </c:pt>
                <c:pt idx="191">
                  <c:v>1.58398962402</c:v>
                </c:pt>
                <c:pt idx="192">
                  <c:v>1.5657449951200002</c:v>
                </c:pt>
                <c:pt idx="193">
                  <c:v>1.5657449951200002</c:v>
                </c:pt>
                <c:pt idx="194">
                  <c:v>1.61153442383</c:v>
                </c:pt>
                <c:pt idx="195">
                  <c:v>1.7554157714800001</c:v>
                </c:pt>
                <c:pt idx="196">
                  <c:v>1.7644819335899999</c:v>
                </c:pt>
                <c:pt idx="197">
                  <c:v>1.7644819335899999</c:v>
                </c:pt>
                <c:pt idx="198">
                  <c:v>1.7810954589800001</c:v>
                </c:pt>
                <c:pt idx="199">
                  <c:v>1.84390490723</c:v>
                </c:pt>
                <c:pt idx="200">
                  <c:v>1.73654394531</c:v>
                </c:pt>
                <c:pt idx="201">
                  <c:v>1.5538140869100001</c:v>
                </c:pt>
                <c:pt idx="202">
                  <c:v>1.5664925537100001</c:v>
                </c:pt>
                <c:pt idx="203">
                  <c:v>1.59405981445</c:v>
                </c:pt>
                <c:pt idx="204">
                  <c:v>1.59405981445</c:v>
                </c:pt>
                <c:pt idx="205">
                  <c:v>1.7416800537100001</c:v>
                </c:pt>
                <c:pt idx="206">
                  <c:v>1.77204431152</c:v>
                </c:pt>
                <c:pt idx="207">
                  <c:v>1.77204431152</c:v>
                </c:pt>
                <c:pt idx="208">
                  <c:v>1.88317199707</c:v>
                </c:pt>
                <c:pt idx="209">
                  <c:v>1.92689819336</c:v>
                </c:pt>
                <c:pt idx="210">
                  <c:v>1.93408984375</c:v>
                </c:pt>
                <c:pt idx="211">
                  <c:v>1.8523654785199999</c:v>
                </c:pt>
                <c:pt idx="212">
                  <c:v>1.9337645263700001</c:v>
                </c:pt>
                <c:pt idx="213">
                  <c:v>1.90777478027</c:v>
                </c:pt>
                <c:pt idx="214">
                  <c:v>1.90777478027</c:v>
                </c:pt>
                <c:pt idx="215">
                  <c:v>1.7992418212899999</c:v>
                </c:pt>
                <c:pt idx="216">
                  <c:v>2.0115156249999999</c:v>
                </c:pt>
                <c:pt idx="217">
                  <c:v>2.2407343750000002</c:v>
                </c:pt>
                <c:pt idx="218">
                  <c:v>2.2407343750000002</c:v>
                </c:pt>
                <c:pt idx="219">
                  <c:v>2.2887026367200001</c:v>
                </c:pt>
                <c:pt idx="220">
                  <c:v>2.2887026367200001</c:v>
                </c:pt>
                <c:pt idx="221">
                  <c:v>2.2980322265599997</c:v>
                </c:pt>
                <c:pt idx="222">
                  <c:v>2.4212700195300001</c:v>
                </c:pt>
                <c:pt idx="223">
                  <c:v>2.7513999023400002</c:v>
                </c:pt>
                <c:pt idx="224">
                  <c:v>2.7513999023400002</c:v>
                </c:pt>
                <c:pt idx="225">
                  <c:v>2.84153369141</c:v>
                </c:pt>
                <c:pt idx="226">
                  <c:v>2.7578789062500002</c:v>
                </c:pt>
                <c:pt idx="227">
                  <c:v>2.9080947265599999</c:v>
                </c:pt>
                <c:pt idx="228">
                  <c:v>3.1689965820300001</c:v>
                </c:pt>
                <c:pt idx="229">
                  <c:v>3.3469836425800001</c:v>
                </c:pt>
                <c:pt idx="230">
                  <c:v>3.3469836425800001</c:v>
                </c:pt>
                <c:pt idx="231">
                  <c:v>3.7228710937499998</c:v>
                </c:pt>
                <c:pt idx="232">
                  <c:v>4.0235163574200001</c:v>
                </c:pt>
                <c:pt idx="233">
                  <c:v>4.11530859375</c:v>
                </c:pt>
                <c:pt idx="234">
                  <c:v>4.11530859375</c:v>
                </c:pt>
                <c:pt idx="235">
                  <c:v>4.2535214843800002</c:v>
                </c:pt>
                <c:pt idx="236">
                  <c:v>4.4599819335899999</c:v>
                </c:pt>
                <c:pt idx="237">
                  <c:v>4.5713374023400002</c:v>
                </c:pt>
                <c:pt idx="238">
                  <c:v>4.6860004882800004</c:v>
                </c:pt>
                <c:pt idx="239">
                  <c:v>4.6286572265599997</c:v>
                </c:pt>
                <c:pt idx="240">
                  <c:v>4.5913139648400003</c:v>
                </c:pt>
                <c:pt idx="241">
                  <c:v>4.5913139648400003</c:v>
                </c:pt>
                <c:pt idx="242">
                  <c:v>4.6047270507800002</c:v>
                </c:pt>
                <c:pt idx="243">
                  <c:v>4.5432094726600001</c:v>
                </c:pt>
                <c:pt idx="244">
                  <c:v>4.5432094726600001</c:v>
                </c:pt>
                <c:pt idx="245">
                  <c:v>4.53179541016</c:v>
                </c:pt>
                <c:pt idx="246">
                  <c:v>4.6480991210900005</c:v>
                </c:pt>
                <c:pt idx="247">
                  <c:v>4.6480991210900005</c:v>
                </c:pt>
                <c:pt idx="248">
                  <c:v>4.7295634765600001</c:v>
                </c:pt>
                <c:pt idx="249">
                  <c:v>4.6772358398399998</c:v>
                </c:pt>
                <c:pt idx="250">
                  <c:v>4.6403969726599996</c:v>
                </c:pt>
                <c:pt idx="251">
                  <c:v>4.6403969726599996</c:v>
                </c:pt>
                <c:pt idx="252">
                  <c:v>4.6701748046900002</c:v>
                </c:pt>
                <c:pt idx="253">
                  <c:v>4.7364814453099999</c:v>
                </c:pt>
                <c:pt idx="254">
                  <c:v>4.7364814453099999</c:v>
                </c:pt>
                <c:pt idx="255">
                  <c:v>4.7288627929699993</c:v>
                </c:pt>
                <c:pt idx="256">
                  <c:v>4.7499399414100001</c:v>
                </c:pt>
                <c:pt idx="257">
                  <c:v>4.7499399414100001</c:v>
                </c:pt>
                <c:pt idx="258">
                  <c:v>4.7260903320300001</c:v>
                </c:pt>
                <c:pt idx="259">
                  <c:v>4.7062690429699998</c:v>
                </c:pt>
                <c:pt idx="260">
                  <c:v>4.6309306640600001</c:v>
                </c:pt>
                <c:pt idx="261">
                  <c:v>4.6309306640600001</c:v>
                </c:pt>
                <c:pt idx="262">
                  <c:v>4.6270122070299999</c:v>
                </c:pt>
                <c:pt idx="263">
                  <c:v>4.6747246093800001</c:v>
                </c:pt>
                <c:pt idx="264">
                  <c:v>4.6747246093800001</c:v>
                </c:pt>
                <c:pt idx="265">
                  <c:v>4.9391459960899997</c:v>
                </c:pt>
                <c:pt idx="266">
                  <c:v>4.8562695312499997</c:v>
                </c:pt>
                <c:pt idx="267">
                  <c:v>4.8562695312499997</c:v>
                </c:pt>
                <c:pt idx="268">
                  <c:v>4.8254702148400002</c:v>
                </c:pt>
                <c:pt idx="269">
                  <c:v>4.7961962890600001</c:v>
                </c:pt>
                <c:pt idx="270">
                  <c:v>4.7742343749999998</c:v>
                </c:pt>
                <c:pt idx="271">
                  <c:v>4.7742343749999998</c:v>
                </c:pt>
                <c:pt idx="272">
                  <c:v>4.73610449219</c:v>
                </c:pt>
                <c:pt idx="273">
                  <c:v>4.7279194335900003</c:v>
                </c:pt>
                <c:pt idx="274">
                  <c:v>4.6649760742199993</c:v>
                </c:pt>
                <c:pt idx="275">
                  <c:v>4.7579218750000001</c:v>
                </c:pt>
                <c:pt idx="276">
                  <c:v>4.7773613281300005</c:v>
                </c:pt>
                <c:pt idx="277">
                  <c:v>4.7773613281300005</c:v>
                </c:pt>
                <c:pt idx="278">
                  <c:v>4.73557714844</c:v>
                </c:pt>
                <c:pt idx="279">
                  <c:v>4.7198173828099996</c:v>
                </c:pt>
                <c:pt idx="280">
                  <c:v>4.7649062500000001</c:v>
                </c:pt>
                <c:pt idx="281">
                  <c:v>4.7649062500000001</c:v>
                </c:pt>
                <c:pt idx="282">
                  <c:v>4.8383388671900001</c:v>
                </c:pt>
                <c:pt idx="283">
                  <c:v>4.8683139648400005</c:v>
                </c:pt>
                <c:pt idx="284">
                  <c:v>4.8683139648400005</c:v>
                </c:pt>
                <c:pt idx="285">
                  <c:v>4.8244379882800006</c:v>
                </c:pt>
                <c:pt idx="286">
                  <c:v>4.8955390625000001</c:v>
                </c:pt>
                <c:pt idx="287">
                  <c:v>4.8955390625000001</c:v>
                </c:pt>
                <c:pt idx="288">
                  <c:v>4.9392197265600002</c:v>
                </c:pt>
                <c:pt idx="289">
                  <c:v>4.9674350585900005</c:v>
                </c:pt>
                <c:pt idx="290">
                  <c:v>5.0687622070300007</c:v>
                </c:pt>
                <c:pt idx="291">
                  <c:v>5.0534687500000004</c:v>
                </c:pt>
                <c:pt idx="292">
                  <c:v>5.1144809570300005</c:v>
                </c:pt>
                <c:pt idx="293">
                  <c:v>5.2720913085900003</c:v>
                </c:pt>
                <c:pt idx="294">
                  <c:v>5.2720913085900003</c:v>
                </c:pt>
                <c:pt idx="295">
                  <c:v>5.3581127929699992</c:v>
                </c:pt>
                <c:pt idx="296">
                  <c:v>5.3837602539100002</c:v>
                </c:pt>
                <c:pt idx="297">
                  <c:v>5.3837602539100002</c:v>
                </c:pt>
                <c:pt idx="298">
                  <c:v>5.41299365234</c:v>
                </c:pt>
                <c:pt idx="299">
                  <c:v>5.3773208007800006</c:v>
                </c:pt>
                <c:pt idx="300">
                  <c:v>5.4335009765599995</c:v>
                </c:pt>
                <c:pt idx="301">
                  <c:v>5.5206318359400006</c:v>
                </c:pt>
                <c:pt idx="302">
                  <c:v>5.6023105468800001</c:v>
                </c:pt>
                <c:pt idx="303">
                  <c:v>5.6659438476599995</c:v>
                </c:pt>
                <c:pt idx="304">
                  <c:v>5.6659438476599995</c:v>
                </c:pt>
                <c:pt idx="305">
                  <c:v>5.7986357421900001</c:v>
                </c:pt>
                <c:pt idx="306">
                  <c:v>5.9281718750000003</c:v>
                </c:pt>
                <c:pt idx="307">
                  <c:v>6.1366391601599997</c:v>
                </c:pt>
                <c:pt idx="308">
                  <c:v>6.1366391601599997</c:v>
                </c:pt>
                <c:pt idx="309">
                  <c:v>6.20417871094</c:v>
                </c:pt>
                <c:pt idx="310">
                  <c:v>6.2144213867199998</c:v>
                </c:pt>
                <c:pt idx="311">
                  <c:v>6.3410024414099997</c:v>
                </c:pt>
                <c:pt idx="312">
                  <c:v>6.4097026367199996</c:v>
                </c:pt>
                <c:pt idx="313">
                  <c:v>6.5870966796900001</c:v>
                </c:pt>
                <c:pt idx="314">
                  <c:v>6.5870966796900001</c:v>
                </c:pt>
                <c:pt idx="315">
                  <c:v>6.7261005859400003</c:v>
                </c:pt>
                <c:pt idx="316">
                  <c:v>6.8437763671900003</c:v>
                </c:pt>
                <c:pt idx="317">
                  <c:v>6.9616372070300008</c:v>
                </c:pt>
                <c:pt idx="318">
                  <c:v>7.1187719726600003</c:v>
                </c:pt>
                <c:pt idx="319">
                  <c:v>7.2894482421899998</c:v>
                </c:pt>
                <c:pt idx="320">
                  <c:v>7.4816928710899999</c:v>
                </c:pt>
                <c:pt idx="321">
                  <c:v>7.4816928710899999</c:v>
                </c:pt>
                <c:pt idx="322">
                  <c:v>7.68186621094</c:v>
                </c:pt>
                <c:pt idx="323">
                  <c:v>7.8595937500000002</c:v>
                </c:pt>
                <c:pt idx="324">
                  <c:v>7.8595937500000002</c:v>
                </c:pt>
                <c:pt idx="325">
                  <c:v>8.01231835938</c:v>
                </c:pt>
                <c:pt idx="326">
                  <c:v>7.8251459960899998</c:v>
                </c:pt>
                <c:pt idx="327">
                  <c:v>7.28690478516</c:v>
                </c:pt>
                <c:pt idx="328">
                  <c:v>6.7049960937500002</c:v>
                </c:pt>
                <c:pt idx="329">
                  <c:v>6.2168725585900004</c:v>
                </c:pt>
                <c:pt idx="330">
                  <c:v>5.9261757812500004</c:v>
                </c:pt>
                <c:pt idx="331">
                  <c:v>5.9261757812500004</c:v>
                </c:pt>
                <c:pt idx="332">
                  <c:v>5.7900664062500002</c:v>
                </c:pt>
                <c:pt idx="333">
                  <c:v>5.6761938476599996</c:v>
                </c:pt>
                <c:pt idx="334">
                  <c:v>5.6761938476599996</c:v>
                </c:pt>
                <c:pt idx="335">
                  <c:v>5.6330102539100002</c:v>
                </c:pt>
                <c:pt idx="336">
                  <c:v>5.3723837890599997</c:v>
                </c:pt>
                <c:pt idx="337">
                  <c:v>5.3723837890599997</c:v>
                </c:pt>
                <c:pt idx="338">
                  <c:v>5.2784765624999999</c:v>
                </c:pt>
                <c:pt idx="339">
                  <c:v>5.3290756835900002</c:v>
                </c:pt>
                <c:pt idx="340">
                  <c:v>5.3630698242199992</c:v>
                </c:pt>
                <c:pt idx="341">
                  <c:v>5.3630698242199992</c:v>
                </c:pt>
                <c:pt idx="342">
                  <c:v>5.1812021484400006</c:v>
                </c:pt>
                <c:pt idx="343">
                  <c:v>5.1113339843800008</c:v>
                </c:pt>
                <c:pt idx="344">
                  <c:v>5.1113339843800008</c:v>
                </c:pt>
                <c:pt idx="345">
                  <c:v>5.0524501953099996</c:v>
                </c:pt>
                <c:pt idx="346">
                  <c:v>5.0126333007800001</c:v>
                </c:pt>
                <c:pt idx="347">
                  <c:v>5.0126333007800001</c:v>
                </c:pt>
                <c:pt idx="348">
                  <c:v>5.0896630859399998</c:v>
                </c:pt>
                <c:pt idx="349">
                  <c:v>5.0982666015599998</c:v>
                </c:pt>
                <c:pt idx="350">
                  <c:v>5.0982666015599998</c:v>
                </c:pt>
                <c:pt idx="351">
                  <c:v>5.1802875976599996</c:v>
                </c:pt>
                <c:pt idx="352">
                  <c:v>5.25897851563</c:v>
                </c:pt>
                <c:pt idx="353">
                  <c:v>5.1042192382800007</c:v>
                </c:pt>
                <c:pt idx="354">
                  <c:v>4.9706655273400004</c:v>
                </c:pt>
                <c:pt idx="355">
                  <c:v>5.0690029296899999</c:v>
                </c:pt>
                <c:pt idx="356">
                  <c:v>5.02381347656</c:v>
                </c:pt>
                <c:pt idx="357">
                  <c:v>5.02381347656</c:v>
                </c:pt>
                <c:pt idx="358">
                  <c:v>5.0161337890599995</c:v>
                </c:pt>
                <c:pt idx="359">
                  <c:v>5.1100966796899998</c:v>
                </c:pt>
                <c:pt idx="360">
                  <c:v>5.0462202148399999</c:v>
                </c:pt>
                <c:pt idx="361">
                  <c:v>5.0462202148399999</c:v>
                </c:pt>
                <c:pt idx="362">
                  <c:v>5.0385566406300004</c:v>
                </c:pt>
                <c:pt idx="363">
                  <c:v>4.9210693359400004</c:v>
                </c:pt>
                <c:pt idx="364">
                  <c:v>4.9210693359400004</c:v>
                </c:pt>
                <c:pt idx="365">
                  <c:v>4.9580288085899999</c:v>
                </c:pt>
                <c:pt idx="366">
                  <c:v>4.9835327148399999</c:v>
                </c:pt>
                <c:pt idx="367">
                  <c:v>4.9835327148399999</c:v>
                </c:pt>
                <c:pt idx="368">
                  <c:v>4.9725078125</c:v>
                </c:pt>
                <c:pt idx="369">
                  <c:v>4.9297016601600001</c:v>
                </c:pt>
                <c:pt idx="370">
                  <c:v>4.9647456054699992</c:v>
                </c:pt>
                <c:pt idx="371">
                  <c:v>4.9020703125000002</c:v>
                </c:pt>
                <c:pt idx="372">
                  <c:v>4.9523598632800008</c:v>
                </c:pt>
                <c:pt idx="373">
                  <c:v>4.9523598632800008</c:v>
                </c:pt>
                <c:pt idx="374">
                  <c:v>4.9773242187499998</c:v>
                </c:pt>
                <c:pt idx="375">
                  <c:v>4.95661621094</c:v>
                </c:pt>
                <c:pt idx="376">
                  <c:v>4.9757958984400004</c:v>
                </c:pt>
                <c:pt idx="377">
                  <c:v>4.9757958984400004</c:v>
                </c:pt>
                <c:pt idx="378">
                  <c:v>5.0785346679699996</c:v>
                </c:pt>
                <c:pt idx="379">
                  <c:v>5.0494360351600003</c:v>
                </c:pt>
                <c:pt idx="380">
                  <c:v>5.0364072265599997</c:v>
                </c:pt>
                <c:pt idx="381">
                  <c:v>5.0241542968800008</c:v>
                </c:pt>
                <c:pt idx="382">
                  <c:v>4.9964252929699997</c:v>
                </c:pt>
                <c:pt idx="383">
                  <c:v>4.9968955078099997</c:v>
                </c:pt>
                <c:pt idx="384">
                  <c:v>4.9968955078099997</c:v>
                </c:pt>
                <c:pt idx="385">
                  <c:v>5.0343710937499999</c:v>
                </c:pt>
                <c:pt idx="386">
                  <c:v>5.0193974609400005</c:v>
                </c:pt>
                <c:pt idx="387">
                  <c:v>5.0193974609400005</c:v>
                </c:pt>
                <c:pt idx="388">
                  <c:v>5.0393544921900002</c:v>
                </c:pt>
                <c:pt idx="389">
                  <c:v>4.9929052734399999</c:v>
                </c:pt>
                <c:pt idx="390">
                  <c:v>4.9140097656300004</c:v>
                </c:pt>
                <c:pt idx="391">
                  <c:v>4.9388750000000003</c:v>
                </c:pt>
                <c:pt idx="392">
                  <c:v>5.0874580078099996</c:v>
                </c:pt>
                <c:pt idx="393">
                  <c:v>5.0080937499999996</c:v>
                </c:pt>
                <c:pt idx="394">
                  <c:v>5.0080937499999996</c:v>
                </c:pt>
                <c:pt idx="395">
                  <c:v>4.94283496094</c:v>
                </c:pt>
                <c:pt idx="396">
                  <c:v>4.9245654296900003</c:v>
                </c:pt>
                <c:pt idx="397">
                  <c:v>4.9245654296900003</c:v>
                </c:pt>
                <c:pt idx="398">
                  <c:v>5.0399575195300006</c:v>
                </c:pt>
                <c:pt idx="399">
                  <c:v>4.9990385742200001</c:v>
                </c:pt>
                <c:pt idx="400">
                  <c:v>5.0521289062500001</c:v>
                </c:pt>
                <c:pt idx="401">
                  <c:v>5.0778574218800001</c:v>
                </c:pt>
                <c:pt idx="402">
                  <c:v>5.0245971679699997</c:v>
                </c:pt>
                <c:pt idx="403">
                  <c:v>5.0171240234400001</c:v>
                </c:pt>
                <c:pt idx="404">
                  <c:v>5.0171240234400001</c:v>
                </c:pt>
                <c:pt idx="405">
                  <c:v>5.0264462890599999</c:v>
                </c:pt>
                <c:pt idx="406">
                  <c:v>5.0168959960900006</c:v>
                </c:pt>
                <c:pt idx="407">
                  <c:v>5.0209980468800008</c:v>
                </c:pt>
                <c:pt idx="408">
                  <c:v>5.11405322266</c:v>
                </c:pt>
                <c:pt idx="409">
                  <c:v>5.11405322266</c:v>
                </c:pt>
                <c:pt idx="410">
                  <c:v>5.0580537109400003</c:v>
                </c:pt>
                <c:pt idx="411">
                  <c:v>4.9960688476600001</c:v>
                </c:pt>
                <c:pt idx="412">
                  <c:v>4.9960688476600001</c:v>
                </c:pt>
                <c:pt idx="413">
                  <c:v>5.0098115234399998</c:v>
                </c:pt>
                <c:pt idx="414">
                  <c:v>5.1041435546900003</c:v>
                </c:pt>
                <c:pt idx="415">
                  <c:v>5.1041435546900003</c:v>
                </c:pt>
                <c:pt idx="416">
                  <c:v>5.0592431640599997</c:v>
                </c:pt>
                <c:pt idx="417">
                  <c:v>6.1215947265599997</c:v>
                </c:pt>
                <c:pt idx="418">
                  <c:v>6.1215947265599997</c:v>
                </c:pt>
                <c:pt idx="419">
                  <c:v>8.38622851563</c:v>
                </c:pt>
                <c:pt idx="420">
                  <c:v>10.63504101563</c:v>
                </c:pt>
                <c:pt idx="421">
                  <c:v>12.94360546875</c:v>
                </c:pt>
                <c:pt idx="422">
                  <c:v>12.94360546875</c:v>
                </c:pt>
                <c:pt idx="423">
                  <c:v>15.40305664063</c:v>
                </c:pt>
                <c:pt idx="424">
                  <c:v>18.429343750000001</c:v>
                </c:pt>
                <c:pt idx="425">
                  <c:v>18.429343750000001</c:v>
                </c:pt>
                <c:pt idx="426">
                  <c:v>22.19594726563</c:v>
                </c:pt>
                <c:pt idx="427">
                  <c:v>23.71850390625</c:v>
                </c:pt>
                <c:pt idx="428">
                  <c:v>23.71850390625</c:v>
                </c:pt>
                <c:pt idx="429">
                  <c:v>24.475689453129998</c:v>
                </c:pt>
                <c:pt idx="430">
                  <c:v>24.67193554688</c:v>
                </c:pt>
                <c:pt idx="431">
                  <c:v>24.706962890629999</c:v>
                </c:pt>
                <c:pt idx="432">
                  <c:v>24.706962890629999</c:v>
                </c:pt>
                <c:pt idx="433">
                  <c:v>24.841246093750001</c:v>
                </c:pt>
                <c:pt idx="434">
                  <c:v>24.934531249999999</c:v>
                </c:pt>
                <c:pt idx="435">
                  <c:v>25.120433593750001</c:v>
                </c:pt>
                <c:pt idx="436">
                  <c:v>25.235152343749998</c:v>
                </c:pt>
                <c:pt idx="437">
                  <c:v>25.182628906249999</c:v>
                </c:pt>
                <c:pt idx="438">
                  <c:v>25.182628906249999</c:v>
                </c:pt>
                <c:pt idx="439">
                  <c:v>25.075691406250002</c:v>
                </c:pt>
                <c:pt idx="440">
                  <c:v>24.814882812499999</c:v>
                </c:pt>
                <c:pt idx="441">
                  <c:v>24.814882812499999</c:v>
                </c:pt>
                <c:pt idx="442">
                  <c:v>24.902728515629999</c:v>
                </c:pt>
                <c:pt idx="443">
                  <c:v>24.952775390629998</c:v>
                </c:pt>
                <c:pt idx="444">
                  <c:v>25.147646484379997</c:v>
                </c:pt>
                <c:pt idx="445">
                  <c:v>25.240574218750002</c:v>
                </c:pt>
                <c:pt idx="446">
                  <c:v>24.98814648438</c:v>
                </c:pt>
                <c:pt idx="447">
                  <c:v>24.98814648438</c:v>
                </c:pt>
                <c:pt idx="448">
                  <c:v>24.762527343750001</c:v>
                </c:pt>
                <c:pt idx="449">
                  <c:v>24.610736328129999</c:v>
                </c:pt>
                <c:pt idx="450">
                  <c:v>24.790396484379997</c:v>
                </c:pt>
                <c:pt idx="451">
                  <c:v>24.790396484379997</c:v>
                </c:pt>
                <c:pt idx="452">
                  <c:v>25.027599609379998</c:v>
                </c:pt>
                <c:pt idx="453">
                  <c:v>25.12630859375</c:v>
                </c:pt>
                <c:pt idx="454">
                  <c:v>25.12630859375</c:v>
                </c:pt>
                <c:pt idx="455">
                  <c:v>25.060126953129998</c:v>
                </c:pt>
                <c:pt idx="456">
                  <c:v>25.07354492188</c:v>
                </c:pt>
                <c:pt idx="457">
                  <c:v>25.07354492188</c:v>
                </c:pt>
                <c:pt idx="458">
                  <c:v>25.019900390629999</c:v>
                </c:pt>
                <c:pt idx="459">
                  <c:v>25.1268125</c:v>
                </c:pt>
                <c:pt idx="460">
                  <c:v>25.108386718750001</c:v>
                </c:pt>
                <c:pt idx="461">
                  <c:v>25.108386718750001</c:v>
                </c:pt>
                <c:pt idx="462">
                  <c:v>25.190859374999999</c:v>
                </c:pt>
                <c:pt idx="463">
                  <c:v>25.46029882813</c:v>
                </c:pt>
                <c:pt idx="464">
                  <c:v>25.46029882813</c:v>
                </c:pt>
                <c:pt idx="465">
                  <c:v>25.315781250000001</c:v>
                </c:pt>
                <c:pt idx="466">
                  <c:v>25.084162109379999</c:v>
                </c:pt>
                <c:pt idx="467">
                  <c:v>25.084162109379999</c:v>
                </c:pt>
                <c:pt idx="468">
                  <c:v>25.147062500000001</c:v>
                </c:pt>
                <c:pt idx="469">
                  <c:v>25.105281250000001</c:v>
                </c:pt>
                <c:pt idx="470">
                  <c:v>25.334412109379997</c:v>
                </c:pt>
                <c:pt idx="471">
                  <c:v>25.264681640629998</c:v>
                </c:pt>
                <c:pt idx="472">
                  <c:v>25.282371093750001</c:v>
                </c:pt>
                <c:pt idx="473">
                  <c:v>25.417384765629997</c:v>
                </c:pt>
                <c:pt idx="474">
                  <c:v>25.417384765629997</c:v>
                </c:pt>
                <c:pt idx="475">
                  <c:v>25.231701171879998</c:v>
                </c:pt>
                <c:pt idx="476">
                  <c:v>25.266505859379997</c:v>
                </c:pt>
                <c:pt idx="477">
                  <c:v>25.266505859379997</c:v>
                </c:pt>
                <c:pt idx="478">
                  <c:v>25.05167773438</c:v>
                </c:pt>
                <c:pt idx="479">
                  <c:v>25.186945312500001</c:v>
                </c:pt>
                <c:pt idx="480">
                  <c:v>25.26955078125</c:v>
                </c:pt>
                <c:pt idx="481">
                  <c:v>25.453035156249999</c:v>
                </c:pt>
                <c:pt idx="482">
                  <c:v>25.393451171879999</c:v>
                </c:pt>
                <c:pt idx="483">
                  <c:v>25.038884765629998</c:v>
                </c:pt>
                <c:pt idx="484">
                  <c:v>25.038884765629998</c:v>
                </c:pt>
                <c:pt idx="485">
                  <c:v>25.42328515625</c:v>
                </c:pt>
                <c:pt idx="486">
                  <c:v>25.329888671879999</c:v>
                </c:pt>
                <c:pt idx="487">
                  <c:v>25.329888671879999</c:v>
                </c:pt>
                <c:pt idx="488">
                  <c:v>25.209171874999999</c:v>
                </c:pt>
                <c:pt idx="489">
                  <c:v>25.373708984379999</c:v>
                </c:pt>
                <c:pt idx="490">
                  <c:v>25.38217382813</c:v>
                </c:pt>
                <c:pt idx="491">
                  <c:v>25.22583203125</c:v>
                </c:pt>
                <c:pt idx="492">
                  <c:v>25.213583984379998</c:v>
                </c:pt>
                <c:pt idx="493">
                  <c:v>25.213583984379998</c:v>
                </c:pt>
                <c:pt idx="494">
                  <c:v>25.378140625</c:v>
                </c:pt>
                <c:pt idx="495">
                  <c:v>25.252119140629997</c:v>
                </c:pt>
                <c:pt idx="496">
                  <c:v>25.202423828129998</c:v>
                </c:pt>
                <c:pt idx="497">
                  <c:v>25.202423828129998</c:v>
                </c:pt>
                <c:pt idx="498">
                  <c:v>24.847355468749999</c:v>
                </c:pt>
                <c:pt idx="499">
                  <c:v>25.413792968749998</c:v>
                </c:pt>
                <c:pt idx="500">
                  <c:v>25.413792968749998</c:v>
                </c:pt>
                <c:pt idx="501">
                  <c:v>25.088431640629999</c:v>
                </c:pt>
                <c:pt idx="502">
                  <c:v>25.327664062499998</c:v>
                </c:pt>
                <c:pt idx="503">
                  <c:v>25.327664062499998</c:v>
                </c:pt>
                <c:pt idx="504">
                  <c:v>25.07628320313</c:v>
                </c:pt>
                <c:pt idx="505">
                  <c:v>25.37978320313</c:v>
                </c:pt>
                <c:pt idx="506">
                  <c:v>25.129564453129998</c:v>
                </c:pt>
                <c:pt idx="507">
                  <c:v>25.162998046879999</c:v>
                </c:pt>
                <c:pt idx="508">
                  <c:v>25.360822265629999</c:v>
                </c:pt>
                <c:pt idx="509">
                  <c:v>25.360822265629999</c:v>
                </c:pt>
                <c:pt idx="510">
                  <c:v>25.538863281249998</c:v>
                </c:pt>
                <c:pt idx="511">
                  <c:v>25.354949218750001</c:v>
                </c:pt>
                <c:pt idx="512">
                  <c:v>25.16120898438</c:v>
                </c:pt>
                <c:pt idx="513">
                  <c:v>25.16120898438</c:v>
                </c:pt>
                <c:pt idx="514">
                  <c:v>25.116566406250001</c:v>
                </c:pt>
                <c:pt idx="515">
                  <c:v>24.965886718749999</c:v>
                </c:pt>
                <c:pt idx="516">
                  <c:v>24.952802734379997</c:v>
                </c:pt>
                <c:pt idx="517">
                  <c:v>24.935410156250001</c:v>
                </c:pt>
                <c:pt idx="518">
                  <c:v>24.887115234379998</c:v>
                </c:pt>
                <c:pt idx="519">
                  <c:v>24.887115234379998</c:v>
                </c:pt>
                <c:pt idx="520">
                  <c:v>25.31430273438</c:v>
                </c:pt>
                <c:pt idx="521">
                  <c:v>25.349746093749999</c:v>
                </c:pt>
                <c:pt idx="522">
                  <c:v>25.501601562499999</c:v>
                </c:pt>
                <c:pt idx="523">
                  <c:v>25.501601562499999</c:v>
                </c:pt>
                <c:pt idx="524">
                  <c:v>25.283765625000001</c:v>
                </c:pt>
                <c:pt idx="525">
                  <c:v>25.40771484375</c:v>
                </c:pt>
                <c:pt idx="526">
                  <c:v>25.180759765629997</c:v>
                </c:pt>
                <c:pt idx="527">
                  <c:v>25.504529296879998</c:v>
                </c:pt>
                <c:pt idx="528">
                  <c:v>25.51055664063</c:v>
                </c:pt>
                <c:pt idx="529">
                  <c:v>25.51055664063</c:v>
                </c:pt>
                <c:pt idx="530">
                  <c:v>25.21876953125</c:v>
                </c:pt>
                <c:pt idx="531">
                  <c:v>25.135855468750002</c:v>
                </c:pt>
                <c:pt idx="532">
                  <c:v>24.983634765629997</c:v>
                </c:pt>
                <c:pt idx="533">
                  <c:v>24.983634765629997</c:v>
                </c:pt>
                <c:pt idx="534">
                  <c:v>24.982142578129999</c:v>
                </c:pt>
                <c:pt idx="535">
                  <c:v>25.257667968749999</c:v>
                </c:pt>
                <c:pt idx="536">
                  <c:v>25.257667968749999</c:v>
                </c:pt>
                <c:pt idx="537">
                  <c:v>25.621253906250001</c:v>
                </c:pt>
                <c:pt idx="538">
                  <c:v>25.436517578129997</c:v>
                </c:pt>
                <c:pt idx="539">
                  <c:v>25.436517578129997</c:v>
                </c:pt>
                <c:pt idx="540">
                  <c:v>25.09333789063</c:v>
                </c:pt>
                <c:pt idx="541">
                  <c:v>25.071769531249998</c:v>
                </c:pt>
                <c:pt idx="542">
                  <c:v>25.474843750000002</c:v>
                </c:pt>
                <c:pt idx="543">
                  <c:v>25.449085937500001</c:v>
                </c:pt>
                <c:pt idx="544">
                  <c:v>25.379789062499999</c:v>
                </c:pt>
                <c:pt idx="545">
                  <c:v>25.80651953125</c:v>
                </c:pt>
                <c:pt idx="546">
                  <c:v>25.80651953125</c:v>
                </c:pt>
                <c:pt idx="547">
                  <c:v>25.529949218750001</c:v>
                </c:pt>
                <c:pt idx="548">
                  <c:v>25.704537109379999</c:v>
                </c:pt>
                <c:pt idx="549">
                  <c:v>25.704537109379999</c:v>
                </c:pt>
                <c:pt idx="550">
                  <c:v>25.392947265629999</c:v>
                </c:pt>
                <c:pt idx="551">
                  <c:v>25.53797070313</c:v>
                </c:pt>
                <c:pt idx="552">
                  <c:v>25.53797070313</c:v>
                </c:pt>
                <c:pt idx="553">
                  <c:v>25.158724609379998</c:v>
                </c:pt>
                <c:pt idx="554">
                  <c:v>25.3444296875</c:v>
                </c:pt>
                <c:pt idx="555">
                  <c:v>25.155609375000001</c:v>
                </c:pt>
                <c:pt idx="556">
                  <c:v>25.155609375000001</c:v>
                </c:pt>
                <c:pt idx="557">
                  <c:v>25.310025390629999</c:v>
                </c:pt>
                <c:pt idx="558">
                  <c:v>25.356433593750001</c:v>
                </c:pt>
                <c:pt idx="559">
                  <c:v>25.32598046875</c:v>
                </c:pt>
                <c:pt idx="560">
                  <c:v>25.369339843750002</c:v>
                </c:pt>
                <c:pt idx="561">
                  <c:v>25.044603515629998</c:v>
                </c:pt>
                <c:pt idx="562">
                  <c:v>25.044603515629998</c:v>
                </c:pt>
                <c:pt idx="563">
                  <c:v>25.256289062499999</c:v>
                </c:pt>
                <c:pt idx="564">
                  <c:v>24.686833984379998</c:v>
                </c:pt>
                <c:pt idx="565">
                  <c:v>25.043277343749999</c:v>
                </c:pt>
                <c:pt idx="566">
                  <c:v>25.043277343749999</c:v>
                </c:pt>
                <c:pt idx="567">
                  <c:v>24.867939453129999</c:v>
                </c:pt>
                <c:pt idx="568">
                  <c:v>24.92087890625</c:v>
                </c:pt>
                <c:pt idx="569">
                  <c:v>25.13147460938</c:v>
                </c:pt>
                <c:pt idx="570">
                  <c:v>25.235011718749998</c:v>
                </c:pt>
                <c:pt idx="571">
                  <c:v>25.130505859379998</c:v>
                </c:pt>
                <c:pt idx="572">
                  <c:v>25.130505859379998</c:v>
                </c:pt>
                <c:pt idx="573">
                  <c:v>24.97219335938</c:v>
                </c:pt>
                <c:pt idx="574">
                  <c:v>25.241964843750001</c:v>
                </c:pt>
                <c:pt idx="575">
                  <c:v>24.94815625</c:v>
                </c:pt>
                <c:pt idx="576">
                  <c:v>24.94815625</c:v>
                </c:pt>
                <c:pt idx="577">
                  <c:v>25.134937499999999</c:v>
                </c:pt>
                <c:pt idx="578">
                  <c:v>25.132511718749999</c:v>
                </c:pt>
                <c:pt idx="579">
                  <c:v>25.21193359375</c:v>
                </c:pt>
                <c:pt idx="580">
                  <c:v>25.416400390629999</c:v>
                </c:pt>
                <c:pt idx="581">
                  <c:v>25.337884765629997</c:v>
                </c:pt>
                <c:pt idx="582">
                  <c:v>25.337884765629997</c:v>
                </c:pt>
                <c:pt idx="583">
                  <c:v>25.139187499999998</c:v>
                </c:pt>
                <c:pt idx="584">
                  <c:v>24.809886718750001</c:v>
                </c:pt>
                <c:pt idx="585">
                  <c:v>25.090662109379998</c:v>
                </c:pt>
                <c:pt idx="586">
                  <c:v>25.090662109379998</c:v>
                </c:pt>
                <c:pt idx="587">
                  <c:v>24.985701171879999</c:v>
                </c:pt>
                <c:pt idx="588">
                  <c:v>25.417484375000001</c:v>
                </c:pt>
                <c:pt idx="589">
                  <c:v>25.417484375000001</c:v>
                </c:pt>
                <c:pt idx="590">
                  <c:v>25.272777343750001</c:v>
                </c:pt>
                <c:pt idx="591">
                  <c:v>25.379236328129998</c:v>
                </c:pt>
                <c:pt idx="592">
                  <c:v>25.379236328129998</c:v>
                </c:pt>
                <c:pt idx="593">
                  <c:v>25.120236328129998</c:v>
                </c:pt>
                <c:pt idx="594">
                  <c:v>25.27474609375</c:v>
                </c:pt>
                <c:pt idx="595">
                  <c:v>25.403636718750001</c:v>
                </c:pt>
                <c:pt idx="596">
                  <c:v>25.403636718750001</c:v>
                </c:pt>
                <c:pt idx="597">
                  <c:v>25.713769531250001</c:v>
                </c:pt>
                <c:pt idx="598">
                  <c:v>25.283199218749999</c:v>
                </c:pt>
                <c:pt idx="599">
                  <c:v>25.283199218749999</c:v>
                </c:pt>
                <c:pt idx="600">
                  <c:v>25.147152343750001</c:v>
                </c:pt>
                <c:pt idx="601">
                  <c:v>24.924863281250001</c:v>
                </c:pt>
                <c:pt idx="602">
                  <c:v>24.924863281250001</c:v>
                </c:pt>
                <c:pt idx="603">
                  <c:v>25.258509765629999</c:v>
                </c:pt>
                <c:pt idx="604">
                  <c:v>24.936658203129998</c:v>
                </c:pt>
                <c:pt idx="605">
                  <c:v>25.0145078125</c:v>
                </c:pt>
                <c:pt idx="606">
                  <c:v>25.34584960938</c:v>
                </c:pt>
                <c:pt idx="607">
                  <c:v>25.34548242188</c:v>
                </c:pt>
                <c:pt idx="608">
                  <c:v>25.192587890629998</c:v>
                </c:pt>
                <c:pt idx="609">
                  <c:v>25.192587890629998</c:v>
                </c:pt>
                <c:pt idx="610">
                  <c:v>25.01009765625</c:v>
                </c:pt>
                <c:pt idx="611">
                  <c:v>25.154761718749999</c:v>
                </c:pt>
                <c:pt idx="612">
                  <c:v>25.154761718749999</c:v>
                </c:pt>
                <c:pt idx="613">
                  <c:v>25.226001953129998</c:v>
                </c:pt>
                <c:pt idx="614">
                  <c:v>25.000597656250001</c:v>
                </c:pt>
                <c:pt idx="615">
                  <c:v>25.000597656250001</c:v>
                </c:pt>
                <c:pt idx="616">
                  <c:v>25.065562499999999</c:v>
                </c:pt>
                <c:pt idx="617">
                  <c:v>25.24830859375</c:v>
                </c:pt>
                <c:pt idx="618">
                  <c:v>25.261740234379999</c:v>
                </c:pt>
                <c:pt idx="619">
                  <c:v>25.261740234379999</c:v>
                </c:pt>
                <c:pt idx="620">
                  <c:v>25.241849609379997</c:v>
                </c:pt>
                <c:pt idx="621">
                  <c:v>24.989083984379999</c:v>
                </c:pt>
                <c:pt idx="622">
                  <c:v>25.220417968749999</c:v>
                </c:pt>
                <c:pt idx="623">
                  <c:v>25.216335937499998</c:v>
                </c:pt>
                <c:pt idx="624">
                  <c:v>25.3613125</c:v>
                </c:pt>
                <c:pt idx="625">
                  <c:v>25.3613125</c:v>
                </c:pt>
                <c:pt idx="626">
                  <c:v>25.160246093750001</c:v>
                </c:pt>
                <c:pt idx="627">
                  <c:v>25.045029296879999</c:v>
                </c:pt>
                <c:pt idx="628">
                  <c:v>25.18</c:v>
                </c:pt>
                <c:pt idx="629">
                  <c:v>25.18</c:v>
                </c:pt>
                <c:pt idx="630">
                  <c:v>25.096462890629997</c:v>
                </c:pt>
                <c:pt idx="631">
                  <c:v>25.33380859375</c:v>
                </c:pt>
                <c:pt idx="632">
                  <c:v>25.347824218749999</c:v>
                </c:pt>
                <c:pt idx="633">
                  <c:v>25.341347656250001</c:v>
                </c:pt>
                <c:pt idx="634">
                  <c:v>25.24642578125</c:v>
                </c:pt>
                <c:pt idx="635">
                  <c:v>25.24642578125</c:v>
                </c:pt>
                <c:pt idx="636">
                  <c:v>25.061597656250001</c:v>
                </c:pt>
                <c:pt idx="637">
                  <c:v>25.035447265629998</c:v>
                </c:pt>
                <c:pt idx="638">
                  <c:v>25.223621093750001</c:v>
                </c:pt>
                <c:pt idx="639">
                  <c:v>25.223621093750001</c:v>
                </c:pt>
                <c:pt idx="640">
                  <c:v>25.49643164063</c:v>
                </c:pt>
                <c:pt idx="641">
                  <c:v>25.386238281250002</c:v>
                </c:pt>
                <c:pt idx="642">
                  <c:v>25.234664062499998</c:v>
                </c:pt>
                <c:pt idx="643">
                  <c:v>25.14702929688</c:v>
                </c:pt>
                <c:pt idx="644">
                  <c:v>25.112261718749998</c:v>
                </c:pt>
                <c:pt idx="645">
                  <c:v>25.112261718749998</c:v>
                </c:pt>
                <c:pt idx="646">
                  <c:v>25.236261718750001</c:v>
                </c:pt>
                <c:pt idx="647">
                  <c:v>25.252921874999998</c:v>
                </c:pt>
                <c:pt idx="648">
                  <c:v>25.20047851563</c:v>
                </c:pt>
                <c:pt idx="649">
                  <c:v>25.20047851563</c:v>
                </c:pt>
                <c:pt idx="650">
                  <c:v>24.932777343750001</c:v>
                </c:pt>
                <c:pt idx="651">
                  <c:v>24.932777343750001</c:v>
                </c:pt>
                <c:pt idx="652">
                  <c:v>24.864697265629999</c:v>
                </c:pt>
                <c:pt idx="653">
                  <c:v>25.016929687499999</c:v>
                </c:pt>
                <c:pt idx="654">
                  <c:v>25.245503906250001</c:v>
                </c:pt>
                <c:pt idx="655">
                  <c:v>25.245503906250001</c:v>
                </c:pt>
                <c:pt idx="656">
                  <c:v>25.149814453129999</c:v>
                </c:pt>
                <c:pt idx="657">
                  <c:v>25.198832031249999</c:v>
                </c:pt>
                <c:pt idx="658">
                  <c:v>25.018613281250001</c:v>
                </c:pt>
                <c:pt idx="659">
                  <c:v>25.019234375</c:v>
                </c:pt>
                <c:pt idx="660">
                  <c:v>24.80854882813</c:v>
                </c:pt>
                <c:pt idx="661">
                  <c:v>24.80854882813</c:v>
                </c:pt>
                <c:pt idx="662">
                  <c:v>24.964117187500001</c:v>
                </c:pt>
                <c:pt idx="663">
                  <c:v>25.103191406250001</c:v>
                </c:pt>
                <c:pt idx="664">
                  <c:v>25.25852734375</c:v>
                </c:pt>
                <c:pt idx="665">
                  <c:v>25.25852734375</c:v>
                </c:pt>
                <c:pt idx="666">
                  <c:v>25.12609765625</c:v>
                </c:pt>
                <c:pt idx="667">
                  <c:v>25.054824218749999</c:v>
                </c:pt>
                <c:pt idx="668">
                  <c:v>25.271718750000002</c:v>
                </c:pt>
                <c:pt idx="669">
                  <c:v>25.128968749999999</c:v>
                </c:pt>
                <c:pt idx="670">
                  <c:v>25.20767578125</c:v>
                </c:pt>
                <c:pt idx="671">
                  <c:v>25.20767578125</c:v>
                </c:pt>
                <c:pt idx="672">
                  <c:v>25.056148437499999</c:v>
                </c:pt>
                <c:pt idx="673">
                  <c:v>25.365246093749999</c:v>
                </c:pt>
                <c:pt idx="674">
                  <c:v>25.041167968749999</c:v>
                </c:pt>
                <c:pt idx="675">
                  <c:v>25.041167968749999</c:v>
                </c:pt>
                <c:pt idx="676">
                  <c:v>25.094580078129997</c:v>
                </c:pt>
                <c:pt idx="677">
                  <c:v>25.157289062499999</c:v>
                </c:pt>
                <c:pt idx="678">
                  <c:v>25.157289062499999</c:v>
                </c:pt>
                <c:pt idx="679">
                  <c:v>25.293669921879999</c:v>
                </c:pt>
                <c:pt idx="680">
                  <c:v>25.274556640629999</c:v>
                </c:pt>
                <c:pt idx="681">
                  <c:v>25.274556640629999</c:v>
                </c:pt>
                <c:pt idx="682">
                  <c:v>25.204513671879997</c:v>
                </c:pt>
                <c:pt idx="683">
                  <c:v>25.03738671875</c:v>
                </c:pt>
                <c:pt idx="684">
                  <c:v>25.26069140625</c:v>
                </c:pt>
                <c:pt idx="685">
                  <c:v>25.26069140625</c:v>
                </c:pt>
                <c:pt idx="686">
                  <c:v>25.065408203129998</c:v>
                </c:pt>
                <c:pt idx="687">
                  <c:v>25.194025390629999</c:v>
                </c:pt>
                <c:pt idx="688">
                  <c:v>25.194025390629999</c:v>
                </c:pt>
                <c:pt idx="689">
                  <c:v>25.213628906250001</c:v>
                </c:pt>
                <c:pt idx="690">
                  <c:v>25.452884765629999</c:v>
                </c:pt>
                <c:pt idx="691">
                  <c:v>25.452884765629999</c:v>
                </c:pt>
                <c:pt idx="692">
                  <c:v>25.234542968749999</c:v>
                </c:pt>
                <c:pt idx="693">
                  <c:v>25.282878906250001</c:v>
                </c:pt>
                <c:pt idx="694">
                  <c:v>25.033150390629999</c:v>
                </c:pt>
                <c:pt idx="695">
                  <c:v>25.254544921879997</c:v>
                </c:pt>
                <c:pt idx="696">
                  <c:v>25.335427734379998</c:v>
                </c:pt>
                <c:pt idx="697">
                  <c:v>25.335427734379998</c:v>
                </c:pt>
                <c:pt idx="698">
                  <c:v>25.07749609375</c:v>
                </c:pt>
                <c:pt idx="699">
                  <c:v>25.257984374999999</c:v>
                </c:pt>
                <c:pt idx="700">
                  <c:v>25.103874999999999</c:v>
                </c:pt>
                <c:pt idx="701">
                  <c:v>25.103874999999999</c:v>
                </c:pt>
                <c:pt idx="702">
                  <c:v>25.214644531249998</c:v>
                </c:pt>
                <c:pt idx="703">
                  <c:v>25.097673828129999</c:v>
                </c:pt>
                <c:pt idx="704">
                  <c:v>24.814556640629998</c:v>
                </c:pt>
                <c:pt idx="705">
                  <c:v>25.113097656250002</c:v>
                </c:pt>
                <c:pt idx="706">
                  <c:v>25.043339843750001</c:v>
                </c:pt>
                <c:pt idx="707">
                  <c:v>25.291943359379999</c:v>
                </c:pt>
                <c:pt idx="708">
                  <c:v>25.291943359379999</c:v>
                </c:pt>
                <c:pt idx="709">
                  <c:v>25.325353515629999</c:v>
                </c:pt>
                <c:pt idx="710">
                  <c:v>25.262457031250001</c:v>
                </c:pt>
                <c:pt idx="711">
                  <c:v>25.262457031250001</c:v>
                </c:pt>
                <c:pt idx="712">
                  <c:v>25.139162109379999</c:v>
                </c:pt>
                <c:pt idx="713">
                  <c:v>25.168681640629998</c:v>
                </c:pt>
                <c:pt idx="714">
                  <c:v>25.168681640629998</c:v>
                </c:pt>
                <c:pt idx="715">
                  <c:v>25.256718750000001</c:v>
                </c:pt>
                <c:pt idx="716">
                  <c:v>25.50144921875</c:v>
                </c:pt>
                <c:pt idx="717">
                  <c:v>25.183535156249999</c:v>
                </c:pt>
                <c:pt idx="718">
                  <c:v>25.183535156249999</c:v>
                </c:pt>
                <c:pt idx="719">
                  <c:v>25.352839843750001</c:v>
                </c:pt>
                <c:pt idx="720">
                  <c:v>25.34127929688</c:v>
                </c:pt>
                <c:pt idx="721">
                  <c:v>25.34127929688</c:v>
                </c:pt>
                <c:pt idx="722">
                  <c:v>25.26727148438</c:v>
                </c:pt>
                <c:pt idx="723">
                  <c:v>25.123089843750002</c:v>
                </c:pt>
                <c:pt idx="724">
                  <c:v>25.123089843750002</c:v>
                </c:pt>
                <c:pt idx="725">
                  <c:v>25.35507226563</c:v>
                </c:pt>
                <c:pt idx="726">
                  <c:v>25.46294726563</c:v>
                </c:pt>
                <c:pt idx="727">
                  <c:v>25.46294726563</c:v>
                </c:pt>
                <c:pt idx="728">
                  <c:v>25.15869140625</c:v>
                </c:pt>
                <c:pt idx="729">
                  <c:v>24.76072265625</c:v>
                </c:pt>
                <c:pt idx="730">
                  <c:v>24.557781250000001</c:v>
                </c:pt>
                <c:pt idx="731">
                  <c:v>24.780060546879998</c:v>
                </c:pt>
                <c:pt idx="732">
                  <c:v>24.81522851563</c:v>
                </c:pt>
                <c:pt idx="733">
                  <c:v>25.245783203129999</c:v>
                </c:pt>
                <c:pt idx="734">
                  <c:v>25.245783203129999</c:v>
                </c:pt>
                <c:pt idx="735">
                  <c:v>25.248859374999999</c:v>
                </c:pt>
                <c:pt idx="736">
                  <c:v>25.387173828129999</c:v>
                </c:pt>
                <c:pt idx="737">
                  <c:v>25.387173828129999</c:v>
                </c:pt>
                <c:pt idx="738">
                  <c:v>25.327478515629998</c:v>
                </c:pt>
                <c:pt idx="739">
                  <c:v>25.391929687499999</c:v>
                </c:pt>
                <c:pt idx="740">
                  <c:v>25.391929687499999</c:v>
                </c:pt>
                <c:pt idx="741">
                  <c:v>25.20692578125</c:v>
                </c:pt>
                <c:pt idx="742">
                  <c:v>25.451667968750002</c:v>
                </c:pt>
                <c:pt idx="743">
                  <c:v>25.383505859379998</c:v>
                </c:pt>
                <c:pt idx="744">
                  <c:v>25.383505859379998</c:v>
                </c:pt>
                <c:pt idx="745">
                  <c:v>25.413894531250001</c:v>
                </c:pt>
                <c:pt idx="746">
                  <c:v>25.150691406250001</c:v>
                </c:pt>
                <c:pt idx="747">
                  <c:v>25.150691406250001</c:v>
                </c:pt>
                <c:pt idx="748">
                  <c:v>25.010582031249999</c:v>
                </c:pt>
                <c:pt idx="749">
                  <c:v>25.446472656249998</c:v>
                </c:pt>
                <c:pt idx="750">
                  <c:v>25.446472656249998</c:v>
                </c:pt>
                <c:pt idx="751">
                  <c:v>25.35765429688</c:v>
                </c:pt>
                <c:pt idx="752">
                  <c:v>25.094896484379998</c:v>
                </c:pt>
                <c:pt idx="753">
                  <c:v>25.228478515629998</c:v>
                </c:pt>
                <c:pt idx="754">
                  <c:v>25.228478515629998</c:v>
                </c:pt>
                <c:pt idx="755">
                  <c:v>25.151503906249999</c:v>
                </c:pt>
                <c:pt idx="756">
                  <c:v>25.47955273438</c:v>
                </c:pt>
                <c:pt idx="757">
                  <c:v>25.47955273438</c:v>
                </c:pt>
                <c:pt idx="758">
                  <c:v>25.277574218750001</c:v>
                </c:pt>
                <c:pt idx="759">
                  <c:v>25.31344726563</c:v>
                </c:pt>
                <c:pt idx="760">
                  <c:v>25.31344726563</c:v>
                </c:pt>
                <c:pt idx="761">
                  <c:v>25.197187499999998</c:v>
                </c:pt>
                <c:pt idx="762">
                  <c:v>25.10189453125</c:v>
                </c:pt>
                <c:pt idx="763">
                  <c:v>25.052757812500001</c:v>
                </c:pt>
                <c:pt idx="764">
                  <c:v>25.052757812500001</c:v>
                </c:pt>
                <c:pt idx="765">
                  <c:v>25.109037109379997</c:v>
                </c:pt>
                <c:pt idx="766">
                  <c:v>25.167035156250002</c:v>
                </c:pt>
                <c:pt idx="767">
                  <c:v>25.167035156250002</c:v>
                </c:pt>
                <c:pt idx="768">
                  <c:v>25.035291015629998</c:v>
                </c:pt>
                <c:pt idx="769">
                  <c:v>24.941281249999999</c:v>
                </c:pt>
                <c:pt idx="770">
                  <c:v>24.941281249999999</c:v>
                </c:pt>
                <c:pt idx="771">
                  <c:v>25.101783203129997</c:v>
                </c:pt>
                <c:pt idx="772">
                  <c:v>25.08700585938</c:v>
                </c:pt>
                <c:pt idx="773">
                  <c:v>25.12986328125</c:v>
                </c:pt>
                <c:pt idx="774">
                  <c:v>25.12986328125</c:v>
                </c:pt>
                <c:pt idx="775">
                  <c:v>25.081912109379999</c:v>
                </c:pt>
                <c:pt idx="776">
                  <c:v>25.107429687500002</c:v>
                </c:pt>
                <c:pt idx="777">
                  <c:v>25.016609375000002</c:v>
                </c:pt>
                <c:pt idx="778">
                  <c:v>25.021929687499998</c:v>
                </c:pt>
                <c:pt idx="779">
                  <c:v>25.042035156250002</c:v>
                </c:pt>
                <c:pt idx="780">
                  <c:v>25.042035156250002</c:v>
                </c:pt>
                <c:pt idx="781">
                  <c:v>24.909947265629999</c:v>
                </c:pt>
                <c:pt idx="782">
                  <c:v>25.28135546875</c:v>
                </c:pt>
                <c:pt idx="783">
                  <c:v>25.55877539063</c:v>
                </c:pt>
                <c:pt idx="784">
                  <c:v>25.55877539063</c:v>
                </c:pt>
                <c:pt idx="785">
                  <c:v>25.142158203129998</c:v>
                </c:pt>
                <c:pt idx="786">
                  <c:v>25.142158203129998</c:v>
                </c:pt>
                <c:pt idx="787">
                  <c:v>25.261859375</c:v>
                </c:pt>
                <c:pt idx="788">
                  <c:v>25.607650390629999</c:v>
                </c:pt>
                <c:pt idx="789">
                  <c:v>25.48260351563</c:v>
                </c:pt>
                <c:pt idx="790">
                  <c:v>25.48260351563</c:v>
                </c:pt>
                <c:pt idx="791">
                  <c:v>25.25587890625</c:v>
                </c:pt>
                <c:pt idx="792">
                  <c:v>25.211697265629997</c:v>
                </c:pt>
                <c:pt idx="793">
                  <c:v>25.211697265629997</c:v>
                </c:pt>
                <c:pt idx="794">
                  <c:v>25.378189453129998</c:v>
                </c:pt>
                <c:pt idx="795">
                  <c:v>25.138671875</c:v>
                </c:pt>
                <c:pt idx="796">
                  <c:v>25.138671875</c:v>
                </c:pt>
                <c:pt idx="797">
                  <c:v>24.909681640629998</c:v>
                </c:pt>
                <c:pt idx="798">
                  <c:v>25.177962890629999</c:v>
                </c:pt>
                <c:pt idx="799">
                  <c:v>25.208945312499999</c:v>
                </c:pt>
                <c:pt idx="800">
                  <c:v>25.208945312499999</c:v>
                </c:pt>
                <c:pt idx="801">
                  <c:v>25.202187500000001</c:v>
                </c:pt>
                <c:pt idx="802">
                  <c:v>24.984781250000001</c:v>
                </c:pt>
                <c:pt idx="803">
                  <c:v>25.033617187499999</c:v>
                </c:pt>
                <c:pt idx="804">
                  <c:v>25.146121093750001</c:v>
                </c:pt>
                <c:pt idx="805">
                  <c:v>25.194675781250002</c:v>
                </c:pt>
                <c:pt idx="806">
                  <c:v>25.194675781250002</c:v>
                </c:pt>
                <c:pt idx="807">
                  <c:v>24.987703124999999</c:v>
                </c:pt>
                <c:pt idx="808">
                  <c:v>24.90269726563</c:v>
                </c:pt>
                <c:pt idx="809">
                  <c:v>25.102537109379998</c:v>
                </c:pt>
                <c:pt idx="810">
                  <c:v>25.102537109379998</c:v>
                </c:pt>
                <c:pt idx="811">
                  <c:v>25.183339843750002</c:v>
                </c:pt>
                <c:pt idx="812">
                  <c:v>25.237332031249998</c:v>
                </c:pt>
                <c:pt idx="813">
                  <c:v>25.067144531250001</c:v>
                </c:pt>
                <c:pt idx="814">
                  <c:v>25.134583984379997</c:v>
                </c:pt>
                <c:pt idx="815">
                  <c:v>25.175267578129997</c:v>
                </c:pt>
                <c:pt idx="816">
                  <c:v>25.175267578129997</c:v>
                </c:pt>
                <c:pt idx="817">
                  <c:v>25.176994140629997</c:v>
                </c:pt>
                <c:pt idx="818">
                  <c:v>25.014544921879999</c:v>
                </c:pt>
                <c:pt idx="819">
                  <c:v>25.014544921879999</c:v>
                </c:pt>
                <c:pt idx="820">
                  <c:v>25.15748828125</c:v>
                </c:pt>
                <c:pt idx="821">
                  <c:v>25.669183593749999</c:v>
                </c:pt>
                <c:pt idx="822">
                  <c:v>25.669183593749999</c:v>
                </c:pt>
                <c:pt idx="823">
                  <c:v>25.22105078125</c:v>
                </c:pt>
                <c:pt idx="824">
                  <c:v>25.418605468749998</c:v>
                </c:pt>
                <c:pt idx="825">
                  <c:v>25.603542968749998</c:v>
                </c:pt>
                <c:pt idx="826">
                  <c:v>25.603542968749998</c:v>
                </c:pt>
                <c:pt idx="827">
                  <c:v>25.775980468749999</c:v>
                </c:pt>
                <c:pt idx="828">
                  <c:v>25.298625000000001</c:v>
                </c:pt>
                <c:pt idx="829">
                  <c:v>25.298625000000001</c:v>
                </c:pt>
                <c:pt idx="830">
                  <c:v>25.250136718749999</c:v>
                </c:pt>
                <c:pt idx="831">
                  <c:v>25.41673046875</c:v>
                </c:pt>
                <c:pt idx="832">
                  <c:v>25.41673046875</c:v>
                </c:pt>
                <c:pt idx="833">
                  <c:v>25.025333984379998</c:v>
                </c:pt>
                <c:pt idx="834">
                  <c:v>25.219527343749998</c:v>
                </c:pt>
                <c:pt idx="835">
                  <c:v>25.085201171879998</c:v>
                </c:pt>
                <c:pt idx="836">
                  <c:v>25.085201171879998</c:v>
                </c:pt>
                <c:pt idx="837">
                  <c:v>25.322628906249999</c:v>
                </c:pt>
                <c:pt idx="838">
                  <c:v>25.219199218749999</c:v>
                </c:pt>
                <c:pt idx="839">
                  <c:v>25.053613281250001</c:v>
                </c:pt>
                <c:pt idx="840">
                  <c:v>24.82465234375</c:v>
                </c:pt>
                <c:pt idx="841">
                  <c:v>25.041628906250001</c:v>
                </c:pt>
                <c:pt idx="842">
                  <c:v>25.041628906250001</c:v>
                </c:pt>
                <c:pt idx="843">
                  <c:v>25.225929687499999</c:v>
                </c:pt>
                <c:pt idx="844">
                  <c:v>25.10620898438</c:v>
                </c:pt>
                <c:pt idx="845">
                  <c:v>25.10620898438</c:v>
                </c:pt>
                <c:pt idx="846">
                  <c:v>25.1176953125</c:v>
                </c:pt>
                <c:pt idx="847">
                  <c:v>25.097722656249999</c:v>
                </c:pt>
                <c:pt idx="848">
                  <c:v>25.361755859379997</c:v>
                </c:pt>
                <c:pt idx="849">
                  <c:v>25.189853515629999</c:v>
                </c:pt>
                <c:pt idx="850">
                  <c:v>24.96826757813</c:v>
                </c:pt>
                <c:pt idx="851">
                  <c:v>24.894394531250001</c:v>
                </c:pt>
                <c:pt idx="852">
                  <c:v>24.894394531250001</c:v>
                </c:pt>
                <c:pt idx="853">
                  <c:v>25.329042968749999</c:v>
                </c:pt>
                <c:pt idx="854">
                  <c:v>25.27844140625</c:v>
                </c:pt>
                <c:pt idx="855">
                  <c:v>25.27844140625</c:v>
                </c:pt>
                <c:pt idx="856">
                  <c:v>24.907970703129998</c:v>
                </c:pt>
                <c:pt idx="857">
                  <c:v>25.227812499999999</c:v>
                </c:pt>
                <c:pt idx="858">
                  <c:v>25.227812499999999</c:v>
                </c:pt>
                <c:pt idx="859">
                  <c:v>25.303371093749998</c:v>
                </c:pt>
                <c:pt idx="860">
                  <c:v>25.327386718749999</c:v>
                </c:pt>
                <c:pt idx="861">
                  <c:v>25.263175781249998</c:v>
                </c:pt>
                <c:pt idx="862">
                  <c:v>25.263175781249998</c:v>
                </c:pt>
                <c:pt idx="863">
                  <c:v>25.510037109379997</c:v>
                </c:pt>
                <c:pt idx="864">
                  <c:v>25.401671875000002</c:v>
                </c:pt>
                <c:pt idx="865">
                  <c:v>25.401671875000002</c:v>
                </c:pt>
                <c:pt idx="866">
                  <c:v>25.377566406250001</c:v>
                </c:pt>
                <c:pt idx="867">
                  <c:v>25.679660156250002</c:v>
                </c:pt>
                <c:pt idx="868">
                  <c:v>25.679660156250002</c:v>
                </c:pt>
                <c:pt idx="869">
                  <c:v>25.352855468750001</c:v>
                </c:pt>
                <c:pt idx="870">
                  <c:v>25.403035156249999</c:v>
                </c:pt>
                <c:pt idx="871">
                  <c:v>25.403035156249999</c:v>
                </c:pt>
                <c:pt idx="872">
                  <c:v>25.3764453125</c:v>
                </c:pt>
                <c:pt idx="873">
                  <c:v>25.510912109379998</c:v>
                </c:pt>
                <c:pt idx="874">
                  <c:v>25.129427734379998</c:v>
                </c:pt>
                <c:pt idx="875">
                  <c:v>25.325617187500001</c:v>
                </c:pt>
                <c:pt idx="876">
                  <c:v>25.469568359379998</c:v>
                </c:pt>
                <c:pt idx="877">
                  <c:v>25.760359375</c:v>
                </c:pt>
                <c:pt idx="878">
                  <c:v>25.760359375</c:v>
                </c:pt>
                <c:pt idx="879">
                  <c:v>25.391699218749999</c:v>
                </c:pt>
                <c:pt idx="880">
                  <c:v>25.319943359379998</c:v>
                </c:pt>
                <c:pt idx="881">
                  <c:v>25.319943359379998</c:v>
                </c:pt>
                <c:pt idx="882">
                  <c:v>25.074996093749998</c:v>
                </c:pt>
                <c:pt idx="883">
                  <c:v>25.129558593750001</c:v>
                </c:pt>
                <c:pt idx="884">
                  <c:v>25.129558593750001</c:v>
                </c:pt>
                <c:pt idx="885">
                  <c:v>25.049136718749999</c:v>
                </c:pt>
                <c:pt idx="886">
                  <c:v>25.046261718749999</c:v>
                </c:pt>
                <c:pt idx="887">
                  <c:v>25.046261718749999</c:v>
                </c:pt>
                <c:pt idx="888">
                  <c:v>25.182265624999999</c:v>
                </c:pt>
                <c:pt idx="889">
                  <c:v>25.017798828129997</c:v>
                </c:pt>
                <c:pt idx="890">
                  <c:v>25.28659179688</c:v>
                </c:pt>
                <c:pt idx="891">
                  <c:v>25.240771484379998</c:v>
                </c:pt>
                <c:pt idx="892">
                  <c:v>25.046943359379998</c:v>
                </c:pt>
                <c:pt idx="893">
                  <c:v>24.800332031250001</c:v>
                </c:pt>
                <c:pt idx="894">
                  <c:v>24.800332031250001</c:v>
                </c:pt>
                <c:pt idx="895">
                  <c:v>25.028429687500001</c:v>
                </c:pt>
                <c:pt idx="896">
                  <c:v>25.128269531250002</c:v>
                </c:pt>
                <c:pt idx="897">
                  <c:v>25.128269531250002</c:v>
                </c:pt>
                <c:pt idx="898">
                  <c:v>25.109912109379998</c:v>
                </c:pt>
                <c:pt idx="899">
                  <c:v>25.081207031249999</c:v>
                </c:pt>
                <c:pt idx="900">
                  <c:v>25.278683593749999</c:v>
                </c:pt>
                <c:pt idx="901">
                  <c:v>25.30109960938</c:v>
                </c:pt>
                <c:pt idx="902">
                  <c:v>25.428267578129997</c:v>
                </c:pt>
                <c:pt idx="903">
                  <c:v>25.243525390629998</c:v>
                </c:pt>
                <c:pt idx="904">
                  <c:v>25.243525390629998</c:v>
                </c:pt>
                <c:pt idx="905">
                  <c:v>25.420796875000001</c:v>
                </c:pt>
                <c:pt idx="906">
                  <c:v>25.08838476563</c:v>
                </c:pt>
                <c:pt idx="907">
                  <c:v>25.08838476563</c:v>
                </c:pt>
                <c:pt idx="908">
                  <c:v>25.233898437499999</c:v>
                </c:pt>
                <c:pt idx="909">
                  <c:v>25.067009765629997</c:v>
                </c:pt>
                <c:pt idx="910">
                  <c:v>25.067009765629997</c:v>
                </c:pt>
                <c:pt idx="911">
                  <c:v>25.07160742188</c:v>
                </c:pt>
                <c:pt idx="912">
                  <c:v>25.211332031249999</c:v>
                </c:pt>
                <c:pt idx="913">
                  <c:v>25.211332031249999</c:v>
                </c:pt>
                <c:pt idx="914">
                  <c:v>25.1325703125</c:v>
                </c:pt>
                <c:pt idx="915">
                  <c:v>25.162062500000001</c:v>
                </c:pt>
                <c:pt idx="916">
                  <c:v>25.292353515629998</c:v>
                </c:pt>
                <c:pt idx="917">
                  <c:v>25.292353515629998</c:v>
                </c:pt>
                <c:pt idx="918">
                  <c:v>25.22262109375</c:v>
                </c:pt>
                <c:pt idx="919">
                  <c:v>25.22262109375</c:v>
                </c:pt>
                <c:pt idx="920">
                  <c:v>25.263402343749998</c:v>
                </c:pt>
                <c:pt idx="921">
                  <c:v>25.29286914063</c:v>
                </c:pt>
                <c:pt idx="922">
                  <c:v>25.221027343749999</c:v>
                </c:pt>
                <c:pt idx="923">
                  <c:v>25.221027343749999</c:v>
                </c:pt>
                <c:pt idx="924">
                  <c:v>25.024328125</c:v>
                </c:pt>
                <c:pt idx="925">
                  <c:v>25.113292968749999</c:v>
                </c:pt>
                <c:pt idx="926">
                  <c:v>25.289589843750001</c:v>
                </c:pt>
                <c:pt idx="927">
                  <c:v>25.001769531250002</c:v>
                </c:pt>
                <c:pt idx="928">
                  <c:v>24.84061328125</c:v>
                </c:pt>
                <c:pt idx="929">
                  <c:v>24.84061328125</c:v>
                </c:pt>
                <c:pt idx="930">
                  <c:v>25.023701171879999</c:v>
                </c:pt>
                <c:pt idx="931">
                  <c:v>25.335712890629999</c:v>
                </c:pt>
                <c:pt idx="932">
                  <c:v>25.236900390629998</c:v>
                </c:pt>
                <c:pt idx="933">
                  <c:v>25.236900390629998</c:v>
                </c:pt>
                <c:pt idx="934">
                  <c:v>25.198396484379998</c:v>
                </c:pt>
                <c:pt idx="935">
                  <c:v>24.977123046879999</c:v>
                </c:pt>
                <c:pt idx="936">
                  <c:v>25.25425390625</c:v>
                </c:pt>
                <c:pt idx="937">
                  <c:v>25.19759765625</c:v>
                </c:pt>
                <c:pt idx="938">
                  <c:v>25.329689453129998</c:v>
                </c:pt>
                <c:pt idx="939">
                  <c:v>25.166929687500001</c:v>
                </c:pt>
                <c:pt idx="940">
                  <c:v>25.166929687500001</c:v>
                </c:pt>
                <c:pt idx="941">
                  <c:v>25.425929687499998</c:v>
                </c:pt>
                <c:pt idx="942">
                  <c:v>25.276486328129998</c:v>
                </c:pt>
                <c:pt idx="943">
                  <c:v>25.276486328129998</c:v>
                </c:pt>
                <c:pt idx="944">
                  <c:v>25.179871093749998</c:v>
                </c:pt>
                <c:pt idx="945">
                  <c:v>25.133589843749998</c:v>
                </c:pt>
                <c:pt idx="946">
                  <c:v>25.15491210938</c:v>
                </c:pt>
                <c:pt idx="947">
                  <c:v>25.070933593749999</c:v>
                </c:pt>
                <c:pt idx="948">
                  <c:v>25.30509570313</c:v>
                </c:pt>
                <c:pt idx="949">
                  <c:v>25.30509570313</c:v>
                </c:pt>
                <c:pt idx="950">
                  <c:v>25.14963085938</c:v>
                </c:pt>
                <c:pt idx="951">
                  <c:v>24.765617187499998</c:v>
                </c:pt>
                <c:pt idx="952">
                  <c:v>24.777183593749999</c:v>
                </c:pt>
                <c:pt idx="953">
                  <c:v>24.777183593749999</c:v>
                </c:pt>
                <c:pt idx="954">
                  <c:v>25.300796875</c:v>
                </c:pt>
                <c:pt idx="955">
                  <c:v>24.984488281250002</c:v>
                </c:pt>
                <c:pt idx="956">
                  <c:v>24.984488281250002</c:v>
                </c:pt>
                <c:pt idx="957">
                  <c:v>25.035798828129998</c:v>
                </c:pt>
                <c:pt idx="958">
                  <c:v>25.266384765629997</c:v>
                </c:pt>
                <c:pt idx="959">
                  <c:v>25.119123046879999</c:v>
                </c:pt>
                <c:pt idx="960">
                  <c:v>25.119123046879999</c:v>
                </c:pt>
                <c:pt idx="961">
                  <c:v>24.992140625000001</c:v>
                </c:pt>
                <c:pt idx="962">
                  <c:v>25.309558593750001</c:v>
                </c:pt>
                <c:pt idx="963">
                  <c:v>25.205181640629998</c:v>
                </c:pt>
                <c:pt idx="964">
                  <c:v>25.148794921879997</c:v>
                </c:pt>
                <c:pt idx="965">
                  <c:v>25.29491210938</c:v>
                </c:pt>
                <c:pt idx="966">
                  <c:v>25.29491210938</c:v>
                </c:pt>
                <c:pt idx="967">
                  <c:v>25.277488281250001</c:v>
                </c:pt>
                <c:pt idx="968">
                  <c:v>25.26226367188</c:v>
                </c:pt>
                <c:pt idx="969">
                  <c:v>25.24205273438</c:v>
                </c:pt>
                <c:pt idx="970">
                  <c:v>25.24205273438</c:v>
                </c:pt>
                <c:pt idx="971">
                  <c:v>25.287578125</c:v>
                </c:pt>
                <c:pt idx="972">
                  <c:v>25.286753906249999</c:v>
                </c:pt>
                <c:pt idx="973">
                  <c:v>25.286753906249999</c:v>
                </c:pt>
                <c:pt idx="974">
                  <c:v>25.26347070313</c:v>
                </c:pt>
                <c:pt idx="975">
                  <c:v>25.005925781249999</c:v>
                </c:pt>
                <c:pt idx="976">
                  <c:v>25.005925781249999</c:v>
                </c:pt>
                <c:pt idx="977">
                  <c:v>25.19966210938</c:v>
                </c:pt>
                <c:pt idx="978">
                  <c:v>25.03153320313</c:v>
                </c:pt>
                <c:pt idx="979">
                  <c:v>25.360193359379998</c:v>
                </c:pt>
                <c:pt idx="980">
                  <c:v>25.360193359379998</c:v>
                </c:pt>
                <c:pt idx="981">
                  <c:v>25.271996093750001</c:v>
                </c:pt>
                <c:pt idx="982">
                  <c:v>25.307832031250001</c:v>
                </c:pt>
                <c:pt idx="983">
                  <c:v>25.307832031250001</c:v>
                </c:pt>
                <c:pt idx="984">
                  <c:v>25.273730468749999</c:v>
                </c:pt>
                <c:pt idx="985">
                  <c:v>25.156222656250002</c:v>
                </c:pt>
                <c:pt idx="986">
                  <c:v>25.156222656250002</c:v>
                </c:pt>
                <c:pt idx="987">
                  <c:v>25.204591796879999</c:v>
                </c:pt>
                <c:pt idx="988">
                  <c:v>25.372474609379999</c:v>
                </c:pt>
                <c:pt idx="989">
                  <c:v>25.348837890629998</c:v>
                </c:pt>
                <c:pt idx="990">
                  <c:v>25.330271484379999</c:v>
                </c:pt>
                <c:pt idx="991">
                  <c:v>25.339044921879999</c:v>
                </c:pt>
                <c:pt idx="992">
                  <c:v>25.339044921879999</c:v>
                </c:pt>
                <c:pt idx="993">
                  <c:v>24.958558593749999</c:v>
                </c:pt>
                <c:pt idx="994">
                  <c:v>25.116738281250001</c:v>
                </c:pt>
                <c:pt idx="995">
                  <c:v>25.037777343750001</c:v>
                </c:pt>
                <c:pt idx="996">
                  <c:v>25.037777343750001</c:v>
                </c:pt>
                <c:pt idx="997">
                  <c:v>25.297542968750001</c:v>
                </c:pt>
                <c:pt idx="998">
                  <c:v>25.219121093750001</c:v>
                </c:pt>
                <c:pt idx="999">
                  <c:v>25.410244140629999</c:v>
                </c:pt>
                <c:pt idx="1000">
                  <c:v>25.13409179688</c:v>
                </c:pt>
                <c:pt idx="1001">
                  <c:v>25.461330078129997</c:v>
                </c:pt>
                <c:pt idx="1002">
                  <c:v>25.461330078129997</c:v>
                </c:pt>
                <c:pt idx="1003">
                  <c:v>25.365851562500001</c:v>
                </c:pt>
                <c:pt idx="1004">
                  <c:v>25.494177734379999</c:v>
                </c:pt>
                <c:pt idx="1005">
                  <c:v>25.206474609379999</c:v>
                </c:pt>
                <c:pt idx="1006">
                  <c:v>25.206474609379999</c:v>
                </c:pt>
                <c:pt idx="1007">
                  <c:v>25.35488085938</c:v>
                </c:pt>
                <c:pt idx="1008">
                  <c:v>25.443773437499999</c:v>
                </c:pt>
                <c:pt idx="1009">
                  <c:v>25.443773437499999</c:v>
                </c:pt>
                <c:pt idx="1010">
                  <c:v>25.12460351563</c:v>
                </c:pt>
                <c:pt idx="1011">
                  <c:v>24.95853125</c:v>
                </c:pt>
                <c:pt idx="1012">
                  <c:v>24.95853125</c:v>
                </c:pt>
                <c:pt idx="1013">
                  <c:v>24.93699609375</c:v>
                </c:pt>
                <c:pt idx="1014">
                  <c:v>25.108175781250001</c:v>
                </c:pt>
                <c:pt idx="1015">
                  <c:v>25.370113281249999</c:v>
                </c:pt>
                <c:pt idx="1016">
                  <c:v>25.370113281249999</c:v>
                </c:pt>
                <c:pt idx="1017">
                  <c:v>25.227179687500001</c:v>
                </c:pt>
                <c:pt idx="1018">
                  <c:v>25.316990234379997</c:v>
                </c:pt>
                <c:pt idx="1019">
                  <c:v>25.316990234379997</c:v>
                </c:pt>
                <c:pt idx="1020">
                  <c:v>25.46814648438</c:v>
                </c:pt>
                <c:pt idx="1021">
                  <c:v>25.487660156250001</c:v>
                </c:pt>
                <c:pt idx="1022">
                  <c:v>25.487660156250001</c:v>
                </c:pt>
                <c:pt idx="1023">
                  <c:v>25.505419921879998</c:v>
                </c:pt>
                <c:pt idx="1024">
                  <c:v>25.642501953129997</c:v>
                </c:pt>
                <c:pt idx="1025">
                  <c:v>25.569423828129999</c:v>
                </c:pt>
                <c:pt idx="1026">
                  <c:v>25.404068359379998</c:v>
                </c:pt>
                <c:pt idx="1027">
                  <c:v>25.36195703125</c:v>
                </c:pt>
                <c:pt idx="1028">
                  <c:v>25.36195703125</c:v>
                </c:pt>
                <c:pt idx="1029">
                  <c:v>25.534033203129997</c:v>
                </c:pt>
                <c:pt idx="1030">
                  <c:v>25.577462890629999</c:v>
                </c:pt>
                <c:pt idx="1031">
                  <c:v>25.374662109379997</c:v>
                </c:pt>
                <c:pt idx="1032">
                  <c:v>25.374662109379997</c:v>
                </c:pt>
                <c:pt idx="1033">
                  <c:v>25.199507812499998</c:v>
                </c:pt>
                <c:pt idx="1034">
                  <c:v>25.428947265629997</c:v>
                </c:pt>
                <c:pt idx="1035">
                  <c:v>25.23762304688</c:v>
                </c:pt>
                <c:pt idx="1036">
                  <c:v>25.412261718749999</c:v>
                </c:pt>
                <c:pt idx="1037">
                  <c:v>25.711837890629997</c:v>
                </c:pt>
                <c:pt idx="1038">
                  <c:v>25.711837890629997</c:v>
                </c:pt>
                <c:pt idx="1039">
                  <c:v>25.536833984379999</c:v>
                </c:pt>
                <c:pt idx="1040">
                  <c:v>25.150294921879997</c:v>
                </c:pt>
                <c:pt idx="1041">
                  <c:v>25.150294921879997</c:v>
                </c:pt>
                <c:pt idx="1042">
                  <c:v>25.21121484375</c:v>
                </c:pt>
                <c:pt idx="1043">
                  <c:v>25.396890625000001</c:v>
                </c:pt>
                <c:pt idx="1044">
                  <c:v>25.396890625000001</c:v>
                </c:pt>
                <c:pt idx="1045">
                  <c:v>25.166431640629998</c:v>
                </c:pt>
                <c:pt idx="1046">
                  <c:v>25.038167968749999</c:v>
                </c:pt>
                <c:pt idx="1047">
                  <c:v>25.32006640625</c:v>
                </c:pt>
                <c:pt idx="1048">
                  <c:v>25.32006640625</c:v>
                </c:pt>
                <c:pt idx="1049">
                  <c:v>25.237589843750001</c:v>
                </c:pt>
                <c:pt idx="1050">
                  <c:v>25.038371093750001</c:v>
                </c:pt>
                <c:pt idx="1051">
                  <c:v>25.038371093750001</c:v>
                </c:pt>
                <c:pt idx="1052">
                  <c:v>25.298011718750001</c:v>
                </c:pt>
                <c:pt idx="1053">
                  <c:v>25.46245703125</c:v>
                </c:pt>
                <c:pt idx="1054">
                  <c:v>25.46245703125</c:v>
                </c:pt>
                <c:pt idx="1055">
                  <c:v>25.52346289063</c:v>
                </c:pt>
                <c:pt idx="1056">
                  <c:v>25.41163671875</c:v>
                </c:pt>
                <c:pt idx="1057">
                  <c:v>25.41163671875</c:v>
                </c:pt>
                <c:pt idx="1058">
                  <c:v>25.509445312499999</c:v>
                </c:pt>
                <c:pt idx="1059">
                  <c:v>25.201748046879999</c:v>
                </c:pt>
                <c:pt idx="1060">
                  <c:v>25.226167968750001</c:v>
                </c:pt>
                <c:pt idx="1061">
                  <c:v>25.064632812500001</c:v>
                </c:pt>
                <c:pt idx="1062">
                  <c:v>24.920437499999998</c:v>
                </c:pt>
                <c:pt idx="1063">
                  <c:v>24.929201171879999</c:v>
                </c:pt>
                <c:pt idx="1064">
                  <c:v>24.929201171879999</c:v>
                </c:pt>
                <c:pt idx="1065">
                  <c:v>25.334482421879997</c:v>
                </c:pt>
                <c:pt idx="1066">
                  <c:v>25.354345703129997</c:v>
                </c:pt>
                <c:pt idx="1067">
                  <c:v>25.354345703129997</c:v>
                </c:pt>
                <c:pt idx="1068">
                  <c:v>25.606144531249999</c:v>
                </c:pt>
                <c:pt idx="1069">
                  <c:v>25.252095703129999</c:v>
                </c:pt>
                <c:pt idx="1070">
                  <c:v>25.133707031250001</c:v>
                </c:pt>
                <c:pt idx="1071">
                  <c:v>25.0610859375</c:v>
                </c:pt>
                <c:pt idx="1072">
                  <c:v>25.415408203129999</c:v>
                </c:pt>
                <c:pt idx="1073">
                  <c:v>25.415408203129999</c:v>
                </c:pt>
                <c:pt idx="1074">
                  <c:v>25.246423828129998</c:v>
                </c:pt>
                <c:pt idx="1075">
                  <c:v>25.027185546879998</c:v>
                </c:pt>
                <c:pt idx="1076">
                  <c:v>24.874863281250001</c:v>
                </c:pt>
                <c:pt idx="1077">
                  <c:v>24.874863281250001</c:v>
                </c:pt>
                <c:pt idx="1078">
                  <c:v>25.157228515629999</c:v>
                </c:pt>
                <c:pt idx="1079">
                  <c:v>25.43575390625</c:v>
                </c:pt>
                <c:pt idx="1080">
                  <c:v>25.214330078129997</c:v>
                </c:pt>
                <c:pt idx="1081">
                  <c:v>25.064621093749999</c:v>
                </c:pt>
                <c:pt idx="1082">
                  <c:v>25.329324218749999</c:v>
                </c:pt>
                <c:pt idx="1083">
                  <c:v>25.329324218749999</c:v>
                </c:pt>
                <c:pt idx="1084">
                  <c:v>25.45548632813</c:v>
                </c:pt>
                <c:pt idx="1085">
                  <c:v>25.41047460938</c:v>
                </c:pt>
                <c:pt idx="1086">
                  <c:v>25.167824218749999</c:v>
                </c:pt>
                <c:pt idx="1087">
                  <c:v>25.33348046875</c:v>
                </c:pt>
                <c:pt idx="1088">
                  <c:v>25.288789062500001</c:v>
                </c:pt>
                <c:pt idx="1089">
                  <c:v>25.288789062500001</c:v>
                </c:pt>
                <c:pt idx="1090">
                  <c:v>25.276515624999998</c:v>
                </c:pt>
                <c:pt idx="1091">
                  <c:v>25.181599609379997</c:v>
                </c:pt>
                <c:pt idx="1092">
                  <c:v>25.291767578129999</c:v>
                </c:pt>
                <c:pt idx="1093">
                  <c:v>25.291767578129999</c:v>
                </c:pt>
                <c:pt idx="1094">
                  <c:v>25.170056640629998</c:v>
                </c:pt>
                <c:pt idx="1095">
                  <c:v>25.056910156250002</c:v>
                </c:pt>
                <c:pt idx="1096">
                  <c:v>25.088386718750002</c:v>
                </c:pt>
                <c:pt idx="1097">
                  <c:v>25.481019531249999</c:v>
                </c:pt>
                <c:pt idx="1098">
                  <c:v>25.06823828125</c:v>
                </c:pt>
                <c:pt idx="1099">
                  <c:v>25.155345703129999</c:v>
                </c:pt>
                <c:pt idx="1100">
                  <c:v>25.155345703129999</c:v>
                </c:pt>
                <c:pt idx="1101">
                  <c:v>25.099916015629997</c:v>
                </c:pt>
                <c:pt idx="1102">
                  <c:v>25.181085937500001</c:v>
                </c:pt>
                <c:pt idx="1103">
                  <c:v>25.181085937500001</c:v>
                </c:pt>
                <c:pt idx="1104">
                  <c:v>24.94195507813</c:v>
                </c:pt>
                <c:pt idx="1105">
                  <c:v>25.095531250000001</c:v>
                </c:pt>
                <c:pt idx="1106">
                  <c:v>25.10183007813</c:v>
                </c:pt>
                <c:pt idx="1107">
                  <c:v>24.855734375000001</c:v>
                </c:pt>
                <c:pt idx="1108">
                  <c:v>24.87655664063</c:v>
                </c:pt>
                <c:pt idx="1109">
                  <c:v>24.87655664063</c:v>
                </c:pt>
                <c:pt idx="1110">
                  <c:v>25.197515625000001</c:v>
                </c:pt>
                <c:pt idx="1111">
                  <c:v>25.204986328129998</c:v>
                </c:pt>
                <c:pt idx="1112">
                  <c:v>24.934441406249999</c:v>
                </c:pt>
                <c:pt idx="1113">
                  <c:v>24.934441406249999</c:v>
                </c:pt>
                <c:pt idx="1114">
                  <c:v>24.644070312499998</c:v>
                </c:pt>
                <c:pt idx="1115">
                  <c:v>25.225357421879998</c:v>
                </c:pt>
                <c:pt idx="1116">
                  <c:v>25.225357421879998</c:v>
                </c:pt>
                <c:pt idx="1117">
                  <c:v>25.185937500000001</c:v>
                </c:pt>
                <c:pt idx="1118">
                  <c:v>25.307806640629998</c:v>
                </c:pt>
                <c:pt idx="1119">
                  <c:v>25.307806640629998</c:v>
                </c:pt>
                <c:pt idx="1120">
                  <c:v>25.357058593750001</c:v>
                </c:pt>
                <c:pt idx="1121">
                  <c:v>25.481390625</c:v>
                </c:pt>
                <c:pt idx="1122">
                  <c:v>25.191488281249999</c:v>
                </c:pt>
                <c:pt idx="1123">
                  <c:v>25.191488281249999</c:v>
                </c:pt>
                <c:pt idx="1124">
                  <c:v>25.210445312499999</c:v>
                </c:pt>
                <c:pt idx="1125">
                  <c:v>25.184488281250001</c:v>
                </c:pt>
                <c:pt idx="1126">
                  <c:v>25.184488281250001</c:v>
                </c:pt>
                <c:pt idx="1127">
                  <c:v>24.792220703129999</c:v>
                </c:pt>
                <c:pt idx="1128">
                  <c:v>24.933220703129997</c:v>
                </c:pt>
                <c:pt idx="1129">
                  <c:v>24.933220703129997</c:v>
                </c:pt>
                <c:pt idx="1130">
                  <c:v>24.86199804688</c:v>
                </c:pt>
                <c:pt idx="1131">
                  <c:v>24.887255859379998</c:v>
                </c:pt>
                <c:pt idx="1132">
                  <c:v>24.762265625000001</c:v>
                </c:pt>
                <c:pt idx="1133">
                  <c:v>24.82389257813</c:v>
                </c:pt>
                <c:pt idx="1134">
                  <c:v>24.860285156250001</c:v>
                </c:pt>
                <c:pt idx="1135">
                  <c:v>25.108351562500001</c:v>
                </c:pt>
                <c:pt idx="1136">
                  <c:v>25.108351562500001</c:v>
                </c:pt>
                <c:pt idx="1137">
                  <c:v>25.15036132813</c:v>
                </c:pt>
                <c:pt idx="1138">
                  <c:v>24.975025390629998</c:v>
                </c:pt>
                <c:pt idx="1139">
                  <c:v>24.975025390629998</c:v>
                </c:pt>
                <c:pt idx="1140">
                  <c:v>24.694082031250002</c:v>
                </c:pt>
                <c:pt idx="1141">
                  <c:v>24.767935546879997</c:v>
                </c:pt>
                <c:pt idx="1142">
                  <c:v>24.81043164063</c:v>
                </c:pt>
                <c:pt idx="1143">
                  <c:v>24.846597656250001</c:v>
                </c:pt>
                <c:pt idx="1144">
                  <c:v>24.936708984379997</c:v>
                </c:pt>
                <c:pt idx="1145">
                  <c:v>25.275810546879999</c:v>
                </c:pt>
                <c:pt idx="1146">
                  <c:v>25.275810546879999</c:v>
                </c:pt>
                <c:pt idx="1147">
                  <c:v>25.153390625</c:v>
                </c:pt>
                <c:pt idx="1148">
                  <c:v>25.15273242188</c:v>
                </c:pt>
                <c:pt idx="1149">
                  <c:v>25.15273242188</c:v>
                </c:pt>
                <c:pt idx="1150">
                  <c:v>25.11566796875</c:v>
                </c:pt>
                <c:pt idx="1151">
                  <c:v>24.978044921879999</c:v>
                </c:pt>
                <c:pt idx="1152">
                  <c:v>24.978044921879999</c:v>
                </c:pt>
                <c:pt idx="1153">
                  <c:v>25.024779296879998</c:v>
                </c:pt>
                <c:pt idx="1154">
                  <c:v>25.04464453125</c:v>
                </c:pt>
                <c:pt idx="1155">
                  <c:v>25.04464453125</c:v>
                </c:pt>
                <c:pt idx="1156">
                  <c:v>25.393556640629999</c:v>
                </c:pt>
                <c:pt idx="1157">
                  <c:v>25.220484375000002</c:v>
                </c:pt>
                <c:pt idx="1158">
                  <c:v>25.09328125</c:v>
                </c:pt>
                <c:pt idx="1159">
                  <c:v>25.09328125</c:v>
                </c:pt>
                <c:pt idx="1160">
                  <c:v>25.515732421879999</c:v>
                </c:pt>
                <c:pt idx="1161">
                  <c:v>25.030417968750001</c:v>
                </c:pt>
                <c:pt idx="1162">
                  <c:v>25.030417968750001</c:v>
                </c:pt>
                <c:pt idx="1163">
                  <c:v>24.907490234379999</c:v>
                </c:pt>
                <c:pt idx="1164">
                  <c:v>24.72818945313</c:v>
                </c:pt>
                <c:pt idx="1165">
                  <c:v>25.02778710938</c:v>
                </c:pt>
                <c:pt idx="1166">
                  <c:v>25.02778710938</c:v>
                </c:pt>
                <c:pt idx="1167">
                  <c:v>24.750062499999999</c:v>
                </c:pt>
                <c:pt idx="1168">
                  <c:v>25.168128906250001</c:v>
                </c:pt>
                <c:pt idx="1169">
                  <c:v>25.276046874999999</c:v>
                </c:pt>
                <c:pt idx="1170">
                  <c:v>24.9975078125</c:v>
                </c:pt>
                <c:pt idx="1171">
                  <c:v>24.826878906249998</c:v>
                </c:pt>
                <c:pt idx="1172">
                  <c:v>24.826878906249998</c:v>
                </c:pt>
                <c:pt idx="1173">
                  <c:v>25.25854296875</c:v>
                </c:pt>
                <c:pt idx="1174">
                  <c:v>25.330417968750002</c:v>
                </c:pt>
                <c:pt idx="1175">
                  <c:v>25.330417968750002</c:v>
                </c:pt>
                <c:pt idx="1176">
                  <c:v>25.129232421879998</c:v>
                </c:pt>
                <c:pt idx="1177">
                  <c:v>25.205255859379999</c:v>
                </c:pt>
                <c:pt idx="1178">
                  <c:v>25.272050781250002</c:v>
                </c:pt>
                <c:pt idx="1179">
                  <c:v>25.15734765625</c:v>
                </c:pt>
                <c:pt idx="1180">
                  <c:v>24.940857421879997</c:v>
                </c:pt>
                <c:pt idx="1181">
                  <c:v>25.09462109375</c:v>
                </c:pt>
                <c:pt idx="1182">
                  <c:v>25.09462109375</c:v>
                </c:pt>
                <c:pt idx="1183">
                  <c:v>25.271740234379998</c:v>
                </c:pt>
                <c:pt idx="1184">
                  <c:v>25.017998046879999</c:v>
                </c:pt>
                <c:pt idx="1185">
                  <c:v>25.017998046879999</c:v>
                </c:pt>
                <c:pt idx="1186">
                  <c:v>24.878294921879998</c:v>
                </c:pt>
                <c:pt idx="1187">
                  <c:v>25.41966015625</c:v>
                </c:pt>
                <c:pt idx="1188">
                  <c:v>25.41966015625</c:v>
                </c:pt>
                <c:pt idx="1189">
                  <c:v>25.162757812500001</c:v>
                </c:pt>
                <c:pt idx="1190">
                  <c:v>25.022761718750001</c:v>
                </c:pt>
                <c:pt idx="1191">
                  <c:v>24.944423828129999</c:v>
                </c:pt>
                <c:pt idx="1192">
                  <c:v>24.944423828129999</c:v>
                </c:pt>
                <c:pt idx="1193">
                  <c:v>24.956792968750001</c:v>
                </c:pt>
                <c:pt idx="1194">
                  <c:v>24.727775390629997</c:v>
                </c:pt>
                <c:pt idx="1195">
                  <c:v>24.727775390629997</c:v>
                </c:pt>
                <c:pt idx="1196">
                  <c:v>25.23326367188</c:v>
                </c:pt>
                <c:pt idx="1197">
                  <c:v>25.151662109379998</c:v>
                </c:pt>
                <c:pt idx="1198">
                  <c:v>25.151662109379998</c:v>
                </c:pt>
                <c:pt idx="1199">
                  <c:v>25.135212890629997</c:v>
                </c:pt>
                <c:pt idx="1200">
                  <c:v>25.251003906249998</c:v>
                </c:pt>
                <c:pt idx="1201">
                  <c:v>25.251003906249998</c:v>
                </c:pt>
                <c:pt idx="1202">
                  <c:v>25.097402343750002</c:v>
                </c:pt>
                <c:pt idx="1203">
                  <c:v>25.15051171875</c:v>
                </c:pt>
                <c:pt idx="1204">
                  <c:v>25.043466796879997</c:v>
                </c:pt>
                <c:pt idx="1205">
                  <c:v>25.043466796879997</c:v>
                </c:pt>
                <c:pt idx="1206">
                  <c:v>25.056642578129999</c:v>
                </c:pt>
                <c:pt idx="1207">
                  <c:v>25.056642578129999</c:v>
                </c:pt>
                <c:pt idx="1208">
                  <c:v>25.185091796879998</c:v>
                </c:pt>
                <c:pt idx="1209">
                  <c:v>24.93494335938</c:v>
                </c:pt>
                <c:pt idx="1210">
                  <c:v>25.001166015629998</c:v>
                </c:pt>
                <c:pt idx="1211">
                  <c:v>25.001166015629998</c:v>
                </c:pt>
                <c:pt idx="1212">
                  <c:v>24.865343750000001</c:v>
                </c:pt>
                <c:pt idx="1213">
                  <c:v>25.202031250000001</c:v>
                </c:pt>
                <c:pt idx="1214">
                  <c:v>25.016519531250001</c:v>
                </c:pt>
                <c:pt idx="1215">
                  <c:v>24.997578125</c:v>
                </c:pt>
                <c:pt idx="1216">
                  <c:v>24.986156250000001</c:v>
                </c:pt>
                <c:pt idx="1217">
                  <c:v>24.986156250000001</c:v>
                </c:pt>
                <c:pt idx="1218">
                  <c:v>25.120607421879999</c:v>
                </c:pt>
                <c:pt idx="1219">
                  <c:v>25.269767578129997</c:v>
                </c:pt>
                <c:pt idx="1220">
                  <c:v>25.364353515629997</c:v>
                </c:pt>
                <c:pt idx="1221">
                  <c:v>25.364353515629997</c:v>
                </c:pt>
                <c:pt idx="1222">
                  <c:v>25.146488281250001</c:v>
                </c:pt>
                <c:pt idx="1223">
                  <c:v>25.121253906250001</c:v>
                </c:pt>
                <c:pt idx="1224">
                  <c:v>25.121253906250001</c:v>
                </c:pt>
                <c:pt idx="1225">
                  <c:v>25.183894531250001</c:v>
                </c:pt>
                <c:pt idx="1226">
                  <c:v>25.171013671879997</c:v>
                </c:pt>
                <c:pt idx="1227">
                  <c:v>25.171013671879997</c:v>
                </c:pt>
                <c:pt idx="1228">
                  <c:v>25.165509765629999</c:v>
                </c:pt>
                <c:pt idx="1229">
                  <c:v>25.26986328125</c:v>
                </c:pt>
                <c:pt idx="1230">
                  <c:v>25.214822265629998</c:v>
                </c:pt>
                <c:pt idx="1231">
                  <c:v>25.075875</c:v>
                </c:pt>
                <c:pt idx="1232">
                  <c:v>25.0520703125</c:v>
                </c:pt>
                <c:pt idx="1233">
                  <c:v>24.943830078129999</c:v>
                </c:pt>
                <c:pt idx="1234">
                  <c:v>24.943830078129999</c:v>
                </c:pt>
                <c:pt idx="1235">
                  <c:v>25.067117187499999</c:v>
                </c:pt>
                <c:pt idx="1236">
                  <c:v>25.050933593749999</c:v>
                </c:pt>
                <c:pt idx="1237">
                  <c:v>25.050933593749999</c:v>
                </c:pt>
                <c:pt idx="1238">
                  <c:v>25.10096875</c:v>
                </c:pt>
                <c:pt idx="1239">
                  <c:v>25.336500000000001</c:v>
                </c:pt>
                <c:pt idx="1240">
                  <c:v>25.366812500000002</c:v>
                </c:pt>
                <c:pt idx="1241">
                  <c:v>25.135982421879998</c:v>
                </c:pt>
                <c:pt idx="1242">
                  <c:v>25.066402343749999</c:v>
                </c:pt>
                <c:pt idx="1243">
                  <c:v>25.204300781250002</c:v>
                </c:pt>
                <c:pt idx="1244">
                  <c:v>25.204300781250002</c:v>
                </c:pt>
                <c:pt idx="1245">
                  <c:v>25.353332031250002</c:v>
                </c:pt>
                <c:pt idx="1246">
                  <c:v>25.18361328125</c:v>
                </c:pt>
                <c:pt idx="1247">
                  <c:v>25.18361328125</c:v>
                </c:pt>
                <c:pt idx="1248">
                  <c:v>25.054433593750002</c:v>
                </c:pt>
                <c:pt idx="1249">
                  <c:v>25.162400390629998</c:v>
                </c:pt>
                <c:pt idx="1250">
                  <c:v>25.462722656250001</c:v>
                </c:pt>
                <c:pt idx="1251">
                  <c:v>25.461402343749999</c:v>
                </c:pt>
                <c:pt idx="1252">
                  <c:v>25.16477734375</c:v>
                </c:pt>
                <c:pt idx="1253">
                  <c:v>25.003062499999999</c:v>
                </c:pt>
                <c:pt idx="1254">
                  <c:v>25.003062499999999</c:v>
                </c:pt>
                <c:pt idx="1255">
                  <c:v>25.231562499999999</c:v>
                </c:pt>
                <c:pt idx="1256">
                  <c:v>25.219964843749999</c:v>
                </c:pt>
                <c:pt idx="1257">
                  <c:v>25.098429687500001</c:v>
                </c:pt>
                <c:pt idx="1258">
                  <c:v>25.098429687500001</c:v>
                </c:pt>
                <c:pt idx="1259">
                  <c:v>25.341056640629997</c:v>
                </c:pt>
                <c:pt idx="1260">
                  <c:v>25.341056640629997</c:v>
                </c:pt>
                <c:pt idx="1261">
                  <c:v>25.370591796879999</c:v>
                </c:pt>
                <c:pt idx="1262">
                  <c:v>25.226156249999999</c:v>
                </c:pt>
                <c:pt idx="1263">
                  <c:v>25.045419921879997</c:v>
                </c:pt>
                <c:pt idx="1264">
                  <c:v>25.045419921879997</c:v>
                </c:pt>
                <c:pt idx="1265">
                  <c:v>25.225185546879999</c:v>
                </c:pt>
                <c:pt idx="1266">
                  <c:v>25.209253906250002</c:v>
                </c:pt>
                <c:pt idx="1267">
                  <c:v>25.318666015629997</c:v>
                </c:pt>
                <c:pt idx="1268">
                  <c:v>25.2622421875</c:v>
                </c:pt>
                <c:pt idx="1269">
                  <c:v>25.3415703125</c:v>
                </c:pt>
                <c:pt idx="1270">
                  <c:v>25.3415703125</c:v>
                </c:pt>
                <c:pt idx="1271">
                  <c:v>25.416988281249999</c:v>
                </c:pt>
                <c:pt idx="1272">
                  <c:v>25.416988281249999</c:v>
                </c:pt>
                <c:pt idx="1273">
                  <c:v>25.650605468750001</c:v>
                </c:pt>
                <c:pt idx="1274">
                  <c:v>25.758558593749999</c:v>
                </c:pt>
                <c:pt idx="1275">
                  <c:v>25.520490234379999</c:v>
                </c:pt>
                <c:pt idx="1276">
                  <c:v>25.520490234379999</c:v>
                </c:pt>
                <c:pt idx="1277">
                  <c:v>25.290835937499999</c:v>
                </c:pt>
                <c:pt idx="1278">
                  <c:v>25.354394531250001</c:v>
                </c:pt>
                <c:pt idx="1279">
                  <c:v>25.354394531250001</c:v>
                </c:pt>
                <c:pt idx="1280">
                  <c:v>25.250585937499999</c:v>
                </c:pt>
                <c:pt idx="1281">
                  <c:v>24.981302734379998</c:v>
                </c:pt>
                <c:pt idx="1282">
                  <c:v>24.981302734379998</c:v>
                </c:pt>
                <c:pt idx="1283">
                  <c:v>24.792632812499999</c:v>
                </c:pt>
                <c:pt idx="1284">
                  <c:v>25.05431054688</c:v>
                </c:pt>
                <c:pt idx="1285">
                  <c:v>25.165705078129999</c:v>
                </c:pt>
                <c:pt idx="1286">
                  <c:v>25.215726562499999</c:v>
                </c:pt>
                <c:pt idx="1287">
                  <c:v>25.001242187500001</c:v>
                </c:pt>
                <c:pt idx="1288">
                  <c:v>25.001242187500001</c:v>
                </c:pt>
                <c:pt idx="1289">
                  <c:v>25.161371093749999</c:v>
                </c:pt>
                <c:pt idx="1290">
                  <c:v>25.161496093749999</c:v>
                </c:pt>
                <c:pt idx="1291">
                  <c:v>25.345699218749999</c:v>
                </c:pt>
                <c:pt idx="1292">
                  <c:v>25.345699218749999</c:v>
                </c:pt>
                <c:pt idx="1293">
                  <c:v>25.105960937500001</c:v>
                </c:pt>
                <c:pt idx="1294">
                  <c:v>24.998488281250001</c:v>
                </c:pt>
                <c:pt idx="1295">
                  <c:v>25.049263671879999</c:v>
                </c:pt>
                <c:pt idx="1296">
                  <c:v>25.266123046879997</c:v>
                </c:pt>
                <c:pt idx="1297">
                  <c:v>25.314115234379997</c:v>
                </c:pt>
                <c:pt idx="1298">
                  <c:v>25.314115234379997</c:v>
                </c:pt>
                <c:pt idx="1299">
                  <c:v>25.245582031249999</c:v>
                </c:pt>
                <c:pt idx="1300">
                  <c:v>24.96531640625</c:v>
                </c:pt>
                <c:pt idx="1301">
                  <c:v>25.003462890629997</c:v>
                </c:pt>
                <c:pt idx="1302">
                  <c:v>25.003462890629997</c:v>
                </c:pt>
                <c:pt idx="1303">
                  <c:v>25.186099609379998</c:v>
                </c:pt>
                <c:pt idx="1304">
                  <c:v>25.226888671879998</c:v>
                </c:pt>
                <c:pt idx="1305">
                  <c:v>24.91266796875</c:v>
                </c:pt>
                <c:pt idx="1306">
                  <c:v>25.046714843749999</c:v>
                </c:pt>
                <c:pt idx="1307">
                  <c:v>25.50300585938</c:v>
                </c:pt>
                <c:pt idx="1308">
                  <c:v>25.50300585938</c:v>
                </c:pt>
                <c:pt idx="1309">
                  <c:v>25.519916015629999</c:v>
                </c:pt>
                <c:pt idx="1310">
                  <c:v>25.270123046879998</c:v>
                </c:pt>
                <c:pt idx="1311">
                  <c:v>25.061878906250001</c:v>
                </c:pt>
                <c:pt idx="1312">
                  <c:v>25.061878906250001</c:v>
                </c:pt>
                <c:pt idx="1313">
                  <c:v>25.441763671879997</c:v>
                </c:pt>
                <c:pt idx="1314">
                  <c:v>25.441763671879997</c:v>
                </c:pt>
                <c:pt idx="1315">
                  <c:v>25.30266992188</c:v>
                </c:pt>
                <c:pt idx="1316">
                  <c:v>25.1678125</c:v>
                </c:pt>
                <c:pt idx="1317">
                  <c:v>25.130972656250002</c:v>
                </c:pt>
                <c:pt idx="1318">
                  <c:v>25.130972656250002</c:v>
                </c:pt>
                <c:pt idx="1319">
                  <c:v>25.06534960938</c:v>
                </c:pt>
                <c:pt idx="1320">
                  <c:v>24.918453124999999</c:v>
                </c:pt>
                <c:pt idx="1321">
                  <c:v>24.918453124999999</c:v>
                </c:pt>
                <c:pt idx="1322">
                  <c:v>25.387400390629999</c:v>
                </c:pt>
                <c:pt idx="1323">
                  <c:v>25.511259765629998</c:v>
                </c:pt>
                <c:pt idx="1324">
                  <c:v>25.511259765629998</c:v>
                </c:pt>
                <c:pt idx="1325">
                  <c:v>25.339910156249999</c:v>
                </c:pt>
                <c:pt idx="1326">
                  <c:v>25.634099609379998</c:v>
                </c:pt>
                <c:pt idx="1327">
                  <c:v>25.688126953129998</c:v>
                </c:pt>
                <c:pt idx="1328">
                  <c:v>25.688126953129998</c:v>
                </c:pt>
                <c:pt idx="1329">
                  <c:v>25.439097656249999</c:v>
                </c:pt>
                <c:pt idx="1330">
                  <c:v>24.979431640629997</c:v>
                </c:pt>
                <c:pt idx="1331">
                  <c:v>24.698365234379999</c:v>
                </c:pt>
                <c:pt idx="1332">
                  <c:v>25.09350390625</c:v>
                </c:pt>
                <c:pt idx="1333">
                  <c:v>25.301343750000001</c:v>
                </c:pt>
                <c:pt idx="1334">
                  <c:v>25.301343750000001</c:v>
                </c:pt>
                <c:pt idx="1335">
                  <c:v>25.260675781250001</c:v>
                </c:pt>
                <c:pt idx="1336">
                  <c:v>25.123201171879998</c:v>
                </c:pt>
                <c:pt idx="1337">
                  <c:v>25.123201171879998</c:v>
                </c:pt>
                <c:pt idx="1338">
                  <c:v>25.406957031249998</c:v>
                </c:pt>
                <c:pt idx="1339">
                  <c:v>25.18762695313</c:v>
                </c:pt>
                <c:pt idx="1340">
                  <c:v>25.14377148438</c:v>
                </c:pt>
                <c:pt idx="1341">
                  <c:v>25.139962890629999</c:v>
                </c:pt>
                <c:pt idx="1342">
                  <c:v>25.218138671879998</c:v>
                </c:pt>
                <c:pt idx="1343">
                  <c:v>25.173988281250001</c:v>
                </c:pt>
                <c:pt idx="1344">
                  <c:v>25.173988281250001</c:v>
                </c:pt>
                <c:pt idx="1345">
                  <c:v>25.216755859379997</c:v>
                </c:pt>
                <c:pt idx="1346">
                  <c:v>25.040005859379999</c:v>
                </c:pt>
                <c:pt idx="1347">
                  <c:v>25.040005859379999</c:v>
                </c:pt>
                <c:pt idx="1348">
                  <c:v>25.152353515629997</c:v>
                </c:pt>
                <c:pt idx="1349">
                  <c:v>25.34891015625</c:v>
                </c:pt>
                <c:pt idx="1350">
                  <c:v>25.34891015625</c:v>
                </c:pt>
                <c:pt idx="1351">
                  <c:v>25.38213867188</c:v>
                </c:pt>
                <c:pt idx="1352">
                  <c:v>25.404292968749999</c:v>
                </c:pt>
                <c:pt idx="1353">
                  <c:v>25.118769531249999</c:v>
                </c:pt>
                <c:pt idx="1354">
                  <c:v>25.118769531249999</c:v>
                </c:pt>
                <c:pt idx="1355">
                  <c:v>25.006724609379997</c:v>
                </c:pt>
                <c:pt idx="1356">
                  <c:v>25.218410156249998</c:v>
                </c:pt>
                <c:pt idx="1357">
                  <c:v>25.218410156249998</c:v>
                </c:pt>
                <c:pt idx="1358">
                  <c:v>25.473449218750002</c:v>
                </c:pt>
                <c:pt idx="1359">
                  <c:v>25.2559453125</c:v>
                </c:pt>
                <c:pt idx="1360">
                  <c:v>25.2559453125</c:v>
                </c:pt>
                <c:pt idx="1361">
                  <c:v>25.31300390625</c:v>
                </c:pt>
                <c:pt idx="1362">
                  <c:v>25.218945312500001</c:v>
                </c:pt>
                <c:pt idx="1363">
                  <c:v>25.439394531249999</c:v>
                </c:pt>
                <c:pt idx="1364">
                  <c:v>25.439394531249999</c:v>
                </c:pt>
                <c:pt idx="1365">
                  <c:v>25.217533203129999</c:v>
                </c:pt>
                <c:pt idx="1366">
                  <c:v>25.162833984379997</c:v>
                </c:pt>
                <c:pt idx="1367">
                  <c:v>25.162833984379997</c:v>
                </c:pt>
                <c:pt idx="1368">
                  <c:v>25.013867187500001</c:v>
                </c:pt>
                <c:pt idx="1369">
                  <c:v>25.068787109379997</c:v>
                </c:pt>
                <c:pt idx="1370">
                  <c:v>25.068787109379997</c:v>
                </c:pt>
                <c:pt idx="1371">
                  <c:v>25.224511718750001</c:v>
                </c:pt>
                <c:pt idx="1372">
                  <c:v>25.11262304688</c:v>
                </c:pt>
                <c:pt idx="1373">
                  <c:v>25.048185546879999</c:v>
                </c:pt>
                <c:pt idx="1374">
                  <c:v>25.048185546879999</c:v>
                </c:pt>
                <c:pt idx="1375">
                  <c:v>25.11693164063</c:v>
                </c:pt>
                <c:pt idx="1376">
                  <c:v>25.384562500000001</c:v>
                </c:pt>
                <c:pt idx="1377">
                  <c:v>25.484691406250001</c:v>
                </c:pt>
                <c:pt idx="1378">
                  <c:v>25.321925781249998</c:v>
                </c:pt>
                <c:pt idx="1379">
                  <c:v>25.351988281250001</c:v>
                </c:pt>
                <c:pt idx="1380">
                  <c:v>25.351988281250001</c:v>
                </c:pt>
                <c:pt idx="1381">
                  <c:v>25.51400390625</c:v>
                </c:pt>
                <c:pt idx="1382">
                  <c:v>25.546363281249999</c:v>
                </c:pt>
                <c:pt idx="1383">
                  <c:v>24.933445312500002</c:v>
                </c:pt>
                <c:pt idx="1384">
                  <c:v>24.933445312500002</c:v>
                </c:pt>
                <c:pt idx="1385">
                  <c:v>25.09898046875</c:v>
                </c:pt>
                <c:pt idx="1386">
                  <c:v>25.2031796875</c:v>
                </c:pt>
                <c:pt idx="1387">
                  <c:v>25.231941406250002</c:v>
                </c:pt>
                <c:pt idx="1388">
                  <c:v>25.004992187500001</c:v>
                </c:pt>
                <c:pt idx="1389">
                  <c:v>25.13958398438</c:v>
                </c:pt>
                <c:pt idx="1390">
                  <c:v>25.13958398438</c:v>
                </c:pt>
                <c:pt idx="1391">
                  <c:v>25.228894531249999</c:v>
                </c:pt>
                <c:pt idx="1392">
                  <c:v>25.209451171879998</c:v>
                </c:pt>
                <c:pt idx="1393">
                  <c:v>25.173771484379998</c:v>
                </c:pt>
                <c:pt idx="1394">
                  <c:v>25.173771484379998</c:v>
                </c:pt>
                <c:pt idx="1395">
                  <c:v>25.44030859375</c:v>
                </c:pt>
                <c:pt idx="1396">
                  <c:v>25.331324218750002</c:v>
                </c:pt>
                <c:pt idx="1397">
                  <c:v>25.331324218750002</c:v>
                </c:pt>
                <c:pt idx="1398">
                  <c:v>25.258125</c:v>
                </c:pt>
                <c:pt idx="1399">
                  <c:v>25.474496093749998</c:v>
                </c:pt>
                <c:pt idx="1400">
                  <c:v>25.474496093749998</c:v>
                </c:pt>
                <c:pt idx="1401">
                  <c:v>25.594660156250001</c:v>
                </c:pt>
                <c:pt idx="1402">
                  <c:v>25.26001171875</c:v>
                </c:pt>
                <c:pt idx="1403">
                  <c:v>24.940722656249999</c:v>
                </c:pt>
                <c:pt idx="1404">
                  <c:v>24.940722656249999</c:v>
                </c:pt>
                <c:pt idx="1405">
                  <c:v>24.989078124999999</c:v>
                </c:pt>
                <c:pt idx="1406">
                  <c:v>24.989078124999999</c:v>
                </c:pt>
                <c:pt idx="1407">
                  <c:v>25.070048828129998</c:v>
                </c:pt>
                <c:pt idx="1408">
                  <c:v>25.057574218749998</c:v>
                </c:pt>
                <c:pt idx="1409">
                  <c:v>25.02178125</c:v>
                </c:pt>
                <c:pt idx="1410">
                  <c:v>25.02178125</c:v>
                </c:pt>
                <c:pt idx="1411">
                  <c:v>25.25500390625</c:v>
                </c:pt>
                <c:pt idx="1412">
                  <c:v>25.29477148438</c:v>
                </c:pt>
                <c:pt idx="1413">
                  <c:v>25.251121093750001</c:v>
                </c:pt>
                <c:pt idx="1414">
                  <c:v>25.341003906249998</c:v>
                </c:pt>
                <c:pt idx="1415">
                  <c:v>25.358939453129999</c:v>
                </c:pt>
                <c:pt idx="1416">
                  <c:v>25.358939453129999</c:v>
                </c:pt>
                <c:pt idx="1417">
                  <c:v>25.079244140629999</c:v>
                </c:pt>
                <c:pt idx="1418">
                  <c:v>25.063238281250001</c:v>
                </c:pt>
                <c:pt idx="1419">
                  <c:v>24.96097265625</c:v>
                </c:pt>
                <c:pt idx="1420">
                  <c:v>24.96097265625</c:v>
                </c:pt>
                <c:pt idx="1421">
                  <c:v>25.0004375</c:v>
                </c:pt>
                <c:pt idx="1422">
                  <c:v>24.918728515629997</c:v>
                </c:pt>
                <c:pt idx="1423">
                  <c:v>25.27669921875</c:v>
                </c:pt>
                <c:pt idx="1424">
                  <c:v>25.391580078129998</c:v>
                </c:pt>
                <c:pt idx="1425">
                  <c:v>25.29041210938</c:v>
                </c:pt>
                <c:pt idx="1426">
                  <c:v>25.29041210938</c:v>
                </c:pt>
                <c:pt idx="1427">
                  <c:v>25.233029296879998</c:v>
                </c:pt>
                <c:pt idx="1428">
                  <c:v>25.198775390629997</c:v>
                </c:pt>
                <c:pt idx="1429">
                  <c:v>25.38729296875</c:v>
                </c:pt>
                <c:pt idx="1430">
                  <c:v>25.38729296875</c:v>
                </c:pt>
                <c:pt idx="1431">
                  <c:v>25.35280078125</c:v>
                </c:pt>
                <c:pt idx="1432">
                  <c:v>25.35280078125</c:v>
                </c:pt>
                <c:pt idx="1433">
                  <c:v>25.25657421875</c:v>
                </c:pt>
                <c:pt idx="1434">
                  <c:v>25.543355468750001</c:v>
                </c:pt>
                <c:pt idx="1435">
                  <c:v>25.30619335938</c:v>
                </c:pt>
                <c:pt idx="1436">
                  <c:v>25.30619335938</c:v>
                </c:pt>
                <c:pt idx="1437">
                  <c:v>25.155371093749999</c:v>
                </c:pt>
                <c:pt idx="1438">
                  <c:v>24.79872851563</c:v>
                </c:pt>
                <c:pt idx="1439">
                  <c:v>24.79872851563</c:v>
                </c:pt>
                <c:pt idx="1440">
                  <c:v>25.141824218749999</c:v>
                </c:pt>
                <c:pt idx="1441">
                  <c:v>25.315667968749999</c:v>
                </c:pt>
                <c:pt idx="1442">
                  <c:v>25.315667968749999</c:v>
                </c:pt>
                <c:pt idx="1443">
                  <c:v>25.372167968749999</c:v>
                </c:pt>
                <c:pt idx="1444">
                  <c:v>25.268314453129999</c:v>
                </c:pt>
                <c:pt idx="1445">
                  <c:v>25.170064453129999</c:v>
                </c:pt>
                <c:pt idx="1446">
                  <c:v>25.170064453129999</c:v>
                </c:pt>
                <c:pt idx="1447">
                  <c:v>25.233250000000002</c:v>
                </c:pt>
                <c:pt idx="1448">
                  <c:v>25.231927734379997</c:v>
                </c:pt>
                <c:pt idx="1449">
                  <c:v>25.047029296879998</c:v>
                </c:pt>
                <c:pt idx="1450">
                  <c:v>24.966019531250002</c:v>
                </c:pt>
                <c:pt idx="1451">
                  <c:v>24.992103515629999</c:v>
                </c:pt>
                <c:pt idx="1452">
                  <c:v>24.992103515629999</c:v>
                </c:pt>
                <c:pt idx="1453">
                  <c:v>25.30931445313</c:v>
                </c:pt>
                <c:pt idx="1454">
                  <c:v>25.090017578129999</c:v>
                </c:pt>
                <c:pt idx="1455">
                  <c:v>25.071363281250001</c:v>
                </c:pt>
                <c:pt idx="1456">
                  <c:v>25.071363281250001</c:v>
                </c:pt>
                <c:pt idx="1457">
                  <c:v>25.385746093750001</c:v>
                </c:pt>
                <c:pt idx="1458">
                  <c:v>25.417992187500001</c:v>
                </c:pt>
                <c:pt idx="1459">
                  <c:v>25.16858398438</c:v>
                </c:pt>
                <c:pt idx="1460">
                  <c:v>25.113503906249999</c:v>
                </c:pt>
                <c:pt idx="1461">
                  <c:v>25.232525390629998</c:v>
                </c:pt>
                <c:pt idx="1462">
                  <c:v>25.232525390629998</c:v>
                </c:pt>
                <c:pt idx="1463">
                  <c:v>25.123285156249999</c:v>
                </c:pt>
                <c:pt idx="1464">
                  <c:v>25.242005859379997</c:v>
                </c:pt>
                <c:pt idx="1465">
                  <c:v>25.28980273438</c:v>
                </c:pt>
                <c:pt idx="1466">
                  <c:v>25.28980273438</c:v>
                </c:pt>
                <c:pt idx="1467">
                  <c:v>25.48980078125</c:v>
                </c:pt>
                <c:pt idx="1468">
                  <c:v>25.464089843749999</c:v>
                </c:pt>
                <c:pt idx="1469">
                  <c:v>25.399261718750001</c:v>
                </c:pt>
                <c:pt idx="1470">
                  <c:v>25.241412109379997</c:v>
                </c:pt>
                <c:pt idx="1471">
                  <c:v>25.25663476563</c:v>
                </c:pt>
                <c:pt idx="1472">
                  <c:v>25.25663476563</c:v>
                </c:pt>
                <c:pt idx="1473">
                  <c:v>25.20675390625</c:v>
                </c:pt>
                <c:pt idx="1474">
                  <c:v>25.024441406249998</c:v>
                </c:pt>
                <c:pt idx="1475">
                  <c:v>24.944437499999999</c:v>
                </c:pt>
                <c:pt idx="1476">
                  <c:v>24.944437499999999</c:v>
                </c:pt>
                <c:pt idx="1477">
                  <c:v>25.158185546879999</c:v>
                </c:pt>
                <c:pt idx="1478">
                  <c:v>25.109884765629999</c:v>
                </c:pt>
                <c:pt idx="1479">
                  <c:v>25.109884765629999</c:v>
                </c:pt>
                <c:pt idx="1480">
                  <c:v>25.303056640629997</c:v>
                </c:pt>
                <c:pt idx="1481">
                  <c:v>25.75415820313</c:v>
                </c:pt>
                <c:pt idx="1482">
                  <c:v>25.75415820313</c:v>
                </c:pt>
                <c:pt idx="1483">
                  <c:v>25.454365234379999</c:v>
                </c:pt>
                <c:pt idx="1484">
                  <c:v>25.148972656249999</c:v>
                </c:pt>
                <c:pt idx="1485">
                  <c:v>25.016691406250001</c:v>
                </c:pt>
                <c:pt idx="1486">
                  <c:v>25.20384570313</c:v>
                </c:pt>
                <c:pt idx="1487">
                  <c:v>25.379240234379999</c:v>
                </c:pt>
                <c:pt idx="1488">
                  <c:v>25.379240234379999</c:v>
                </c:pt>
                <c:pt idx="1489">
                  <c:v>25.056474609379997</c:v>
                </c:pt>
                <c:pt idx="1490">
                  <c:v>24.97367382813</c:v>
                </c:pt>
                <c:pt idx="1491">
                  <c:v>24.82046875</c:v>
                </c:pt>
                <c:pt idx="1492">
                  <c:v>24.82046875</c:v>
                </c:pt>
                <c:pt idx="1493">
                  <c:v>24.931511718749999</c:v>
                </c:pt>
                <c:pt idx="1494">
                  <c:v>25.341341796879998</c:v>
                </c:pt>
                <c:pt idx="1495">
                  <c:v>25.341341796879998</c:v>
                </c:pt>
                <c:pt idx="1496">
                  <c:v>25.399894531249998</c:v>
                </c:pt>
                <c:pt idx="1497">
                  <c:v>25.413933593749999</c:v>
                </c:pt>
                <c:pt idx="1498">
                  <c:v>25.413933593749999</c:v>
                </c:pt>
                <c:pt idx="1499">
                  <c:v>25.419724609379998</c:v>
                </c:pt>
                <c:pt idx="1500">
                  <c:v>25.536992187500001</c:v>
                </c:pt>
                <c:pt idx="1501">
                  <c:v>25.299917968750002</c:v>
                </c:pt>
                <c:pt idx="1502">
                  <c:v>25.191972656250002</c:v>
                </c:pt>
                <c:pt idx="1503">
                  <c:v>25.057609374999998</c:v>
                </c:pt>
                <c:pt idx="1504">
                  <c:v>25.236619140629998</c:v>
                </c:pt>
                <c:pt idx="1505">
                  <c:v>25.236619140629998</c:v>
                </c:pt>
                <c:pt idx="1506">
                  <c:v>25.441107421879998</c:v>
                </c:pt>
                <c:pt idx="1507">
                  <c:v>25.389917968750002</c:v>
                </c:pt>
                <c:pt idx="1508">
                  <c:v>25.389917968750002</c:v>
                </c:pt>
                <c:pt idx="1509">
                  <c:v>25.07085546875</c:v>
                </c:pt>
                <c:pt idx="1510">
                  <c:v>24.543605468749998</c:v>
                </c:pt>
                <c:pt idx="1511">
                  <c:v>24.828785156249999</c:v>
                </c:pt>
                <c:pt idx="1512">
                  <c:v>25.053339843749999</c:v>
                </c:pt>
                <c:pt idx="1513">
                  <c:v>25.198113281249999</c:v>
                </c:pt>
                <c:pt idx="1514">
                  <c:v>24.98878515625</c:v>
                </c:pt>
                <c:pt idx="1515">
                  <c:v>24.98878515625</c:v>
                </c:pt>
                <c:pt idx="1516">
                  <c:v>25.148109375000001</c:v>
                </c:pt>
                <c:pt idx="1517">
                  <c:v>25.1718203125</c:v>
                </c:pt>
                <c:pt idx="1518">
                  <c:v>25.1718203125</c:v>
                </c:pt>
                <c:pt idx="1519">
                  <c:v>25.34064453125</c:v>
                </c:pt>
                <c:pt idx="1520">
                  <c:v>25.24816796875</c:v>
                </c:pt>
                <c:pt idx="1521">
                  <c:v>25.397703125</c:v>
                </c:pt>
                <c:pt idx="1522">
                  <c:v>25.274009765629998</c:v>
                </c:pt>
                <c:pt idx="1523">
                  <c:v>25.140488281250001</c:v>
                </c:pt>
                <c:pt idx="1524">
                  <c:v>25.140488281250001</c:v>
                </c:pt>
                <c:pt idx="1525">
                  <c:v>25.03531835938</c:v>
                </c:pt>
                <c:pt idx="1526">
                  <c:v>25.189587890629998</c:v>
                </c:pt>
                <c:pt idx="1527">
                  <c:v>25.49233398438</c:v>
                </c:pt>
                <c:pt idx="1528">
                  <c:v>25.49233398438</c:v>
                </c:pt>
                <c:pt idx="1529">
                  <c:v>25.453585937500002</c:v>
                </c:pt>
                <c:pt idx="1530">
                  <c:v>25.281464843750001</c:v>
                </c:pt>
                <c:pt idx="1531">
                  <c:v>25.281464843750001</c:v>
                </c:pt>
                <c:pt idx="1532">
                  <c:v>25.621662109379997</c:v>
                </c:pt>
                <c:pt idx="1533">
                  <c:v>25.36863671875</c:v>
                </c:pt>
                <c:pt idx="1534">
                  <c:v>25.36863671875</c:v>
                </c:pt>
                <c:pt idx="1535">
                  <c:v>25.114058593749998</c:v>
                </c:pt>
                <c:pt idx="1536">
                  <c:v>24.7916953125</c:v>
                </c:pt>
                <c:pt idx="1537">
                  <c:v>25.093642578129998</c:v>
                </c:pt>
                <c:pt idx="1538">
                  <c:v>25.093642578129998</c:v>
                </c:pt>
                <c:pt idx="1539">
                  <c:v>25.241113281250001</c:v>
                </c:pt>
                <c:pt idx="1540">
                  <c:v>25.275541015629997</c:v>
                </c:pt>
                <c:pt idx="1541">
                  <c:v>25.275541015629997</c:v>
                </c:pt>
                <c:pt idx="1542">
                  <c:v>25.330220703129999</c:v>
                </c:pt>
                <c:pt idx="1543">
                  <c:v>25.378613281250001</c:v>
                </c:pt>
                <c:pt idx="1544">
                  <c:v>25.378613281250001</c:v>
                </c:pt>
                <c:pt idx="1545">
                  <c:v>25.330386718749999</c:v>
                </c:pt>
                <c:pt idx="1546">
                  <c:v>25.286072265629997</c:v>
                </c:pt>
                <c:pt idx="1547">
                  <c:v>25.268210937500001</c:v>
                </c:pt>
                <c:pt idx="1548">
                  <c:v>25.149130859379998</c:v>
                </c:pt>
                <c:pt idx="1549">
                  <c:v>25.017908203129998</c:v>
                </c:pt>
                <c:pt idx="1550">
                  <c:v>25.292326171879999</c:v>
                </c:pt>
                <c:pt idx="1551">
                  <c:v>25.292326171879999</c:v>
                </c:pt>
                <c:pt idx="1552">
                  <c:v>25.456298828129999</c:v>
                </c:pt>
                <c:pt idx="1553">
                  <c:v>25.609937500000001</c:v>
                </c:pt>
                <c:pt idx="1554">
                  <c:v>25.609937500000001</c:v>
                </c:pt>
                <c:pt idx="1555">
                  <c:v>25.330207031250001</c:v>
                </c:pt>
                <c:pt idx="1556">
                  <c:v>25.469699218750002</c:v>
                </c:pt>
                <c:pt idx="1557">
                  <c:v>25.641578124999999</c:v>
                </c:pt>
                <c:pt idx="1558">
                  <c:v>25.28908203125</c:v>
                </c:pt>
                <c:pt idx="1559">
                  <c:v>24.971308593749999</c:v>
                </c:pt>
                <c:pt idx="1560">
                  <c:v>25.220535156250001</c:v>
                </c:pt>
                <c:pt idx="1561">
                  <c:v>25.220535156250001</c:v>
                </c:pt>
                <c:pt idx="1562">
                  <c:v>25.318630859379997</c:v>
                </c:pt>
                <c:pt idx="1563">
                  <c:v>24.91050390625</c:v>
                </c:pt>
                <c:pt idx="1564">
                  <c:v>24.91050390625</c:v>
                </c:pt>
                <c:pt idx="1565">
                  <c:v>24.662171874999999</c:v>
                </c:pt>
                <c:pt idx="1566">
                  <c:v>24.805759765629997</c:v>
                </c:pt>
                <c:pt idx="1567">
                  <c:v>25.189369140629999</c:v>
                </c:pt>
                <c:pt idx="1568">
                  <c:v>25.159332031249999</c:v>
                </c:pt>
                <c:pt idx="1569">
                  <c:v>25.027029296879999</c:v>
                </c:pt>
                <c:pt idx="1570">
                  <c:v>25.39966601563</c:v>
                </c:pt>
                <c:pt idx="1571">
                  <c:v>25.39966601563</c:v>
                </c:pt>
                <c:pt idx="1572">
                  <c:v>25.477062499999999</c:v>
                </c:pt>
                <c:pt idx="1573">
                  <c:v>25.039181640629998</c:v>
                </c:pt>
                <c:pt idx="1574">
                  <c:v>24.41330273438</c:v>
                </c:pt>
                <c:pt idx="1575">
                  <c:v>24.41330273438</c:v>
                </c:pt>
                <c:pt idx="1576">
                  <c:v>24.689621093749999</c:v>
                </c:pt>
                <c:pt idx="1577">
                  <c:v>25.04172070313</c:v>
                </c:pt>
                <c:pt idx="1578">
                  <c:v>25.142193359379998</c:v>
                </c:pt>
                <c:pt idx="1579">
                  <c:v>25.349095703129997</c:v>
                </c:pt>
                <c:pt idx="1580">
                  <c:v>25.247970703129997</c:v>
                </c:pt>
                <c:pt idx="1581">
                  <c:v>25.247970703129997</c:v>
                </c:pt>
                <c:pt idx="1582">
                  <c:v>25.262917968749999</c:v>
                </c:pt>
                <c:pt idx="1583">
                  <c:v>25.255734374999999</c:v>
                </c:pt>
                <c:pt idx="1584">
                  <c:v>25.014068359379998</c:v>
                </c:pt>
                <c:pt idx="1585">
                  <c:v>25.01791015625</c:v>
                </c:pt>
                <c:pt idx="1586">
                  <c:v>25.139285156250001</c:v>
                </c:pt>
                <c:pt idx="1587">
                  <c:v>25.139285156250001</c:v>
                </c:pt>
                <c:pt idx="1588">
                  <c:v>25.30350976563</c:v>
                </c:pt>
                <c:pt idx="1589">
                  <c:v>25.203382812499999</c:v>
                </c:pt>
                <c:pt idx="1590">
                  <c:v>25.10005273438</c:v>
                </c:pt>
                <c:pt idx="1591">
                  <c:v>25.10005273438</c:v>
                </c:pt>
                <c:pt idx="1592">
                  <c:v>25.048650390629998</c:v>
                </c:pt>
                <c:pt idx="1593">
                  <c:v>25.27245117188</c:v>
                </c:pt>
                <c:pt idx="1594">
                  <c:v>25.109613281249999</c:v>
                </c:pt>
                <c:pt idx="1595">
                  <c:v>25.249324218750001</c:v>
                </c:pt>
                <c:pt idx="1596">
                  <c:v>25.47719140625</c:v>
                </c:pt>
                <c:pt idx="1597">
                  <c:v>25.47719140625</c:v>
                </c:pt>
                <c:pt idx="1598">
                  <c:v>25.436283203129999</c:v>
                </c:pt>
                <c:pt idx="1599">
                  <c:v>25.361498046879998</c:v>
                </c:pt>
                <c:pt idx="1600">
                  <c:v>25.158042968749999</c:v>
                </c:pt>
                <c:pt idx="1601">
                  <c:v>25.158042968749999</c:v>
                </c:pt>
                <c:pt idx="1602">
                  <c:v>25.285902343749999</c:v>
                </c:pt>
                <c:pt idx="1603">
                  <c:v>25.285902343749999</c:v>
                </c:pt>
                <c:pt idx="1604">
                  <c:v>25.239035156250001</c:v>
                </c:pt>
                <c:pt idx="1605">
                  <c:v>25.24226367188</c:v>
                </c:pt>
                <c:pt idx="1606">
                  <c:v>25.28992382813</c:v>
                </c:pt>
                <c:pt idx="1607">
                  <c:v>25.28992382813</c:v>
                </c:pt>
                <c:pt idx="1608">
                  <c:v>25.085818359379999</c:v>
                </c:pt>
                <c:pt idx="1609">
                  <c:v>24.817798828129998</c:v>
                </c:pt>
                <c:pt idx="1610">
                  <c:v>24.817798828129998</c:v>
                </c:pt>
                <c:pt idx="1611">
                  <c:v>25.324406249999999</c:v>
                </c:pt>
                <c:pt idx="1612">
                  <c:v>25.145490234379999</c:v>
                </c:pt>
                <c:pt idx="1613">
                  <c:v>25.145490234379999</c:v>
                </c:pt>
                <c:pt idx="1614">
                  <c:v>24.860707031250001</c:v>
                </c:pt>
                <c:pt idx="1615">
                  <c:v>24.8786640625</c:v>
                </c:pt>
                <c:pt idx="1616">
                  <c:v>25.353779296879999</c:v>
                </c:pt>
                <c:pt idx="1617">
                  <c:v>25.353779296879999</c:v>
                </c:pt>
                <c:pt idx="1618">
                  <c:v>25.107253906250001</c:v>
                </c:pt>
                <c:pt idx="1619">
                  <c:v>24.933722656250001</c:v>
                </c:pt>
                <c:pt idx="1620">
                  <c:v>24.835160156250002</c:v>
                </c:pt>
                <c:pt idx="1621">
                  <c:v>25.12278515625</c:v>
                </c:pt>
                <c:pt idx="1622">
                  <c:v>25.088783203129999</c:v>
                </c:pt>
                <c:pt idx="1623">
                  <c:v>25.088783203129999</c:v>
                </c:pt>
                <c:pt idx="1624">
                  <c:v>25.224533203129997</c:v>
                </c:pt>
                <c:pt idx="1625">
                  <c:v>25.526888671879998</c:v>
                </c:pt>
                <c:pt idx="1626">
                  <c:v>25.14126953125</c:v>
                </c:pt>
                <c:pt idx="1627">
                  <c:v>25.14126953125</c:v>
                </c:pt>
                <c:pt idx="1628">
                  <c:v>25.283013671879999</c:v>
                </c:pt>
                <c:pt idx="1629">
                  <c:v>25.352855468750001</c:v>
                </c:pt>
                <c:pt idx="1630">
                  <c:v>25.352855468750001</c:v>
                </c:pt>
                <c:pt idx="1631">
                  <c:v>25.040164062500001</c:v>
                </c:pt>
                <c:pt idx="1632">
                  <c:v>25.363792968750001</c:v>
                </c:pt>
                <c:pt idx="1633">
                  <c:v>25.363792968750001</c:v>
                </c:pt>
                <c:pt idx="1634">
                  <c:v>25.355441406250002</c:v>
                </c:pt>
                <c:pt idx="1635">
                  <c:v>25.202261718750002</c:v>
                </c:pt>
                <c:pt idx="1636">
                  <c:v>25.179015625000002</c:v>
                </c:pt>
                <c:pt idx="1637">
                  <c:v>25.179015625000002</c:v>
                </c:pt>
                <c:pt idx="1638">
                  <c:v>25.590097656249998</c:v>
                </c:pt>
                <c:pt idx="1639">
                  <c:v>25.590097656249998</c:v>
                </c:pt>
                <c:pt idx="1640">
                  <c:v>25.24547070313</c:v>
                </c:pt>
                <c:pt idx="1641">
                  <c:v>24.922070312500001</c:v>
                </c:pt>
                <c:pt idx="1642">
                  <c:v>25.066896484379999</c:v>
                </c:pt>
                <c:pt idx="1643">
                  <c:v>25.066896484379999</c:v>
                </c:pt>
                <c:pt idx="1644">
                  <c:v>25.247123046879999</c:v>
                </c:pt>
                <c:pt idx="1645">
                  <c:v>25.04829492188</c:v>
                </c:pt>
                <c:pt idx="1646">
                  <c:v>24.851574218749999</c:v>
                </c:pt>
                <c:pt idx="1647">
                  <c:v>25.066337890629999</c:v>
                </c:pt>
                <c:pt idx="1648">
                  <c:v>25.222482421879999</c:v>
                </c:pt>
                <c:pt idx="1649">
                  <c:v>25.222482421879999</c:v>
                </c:pt>
                <c:pt idx="1650">
                  <c:v>25.1546796875</c:v>
                </c:pt>
                <c:pt idx="1651">
                  <c:v>25.12934375</c:v>
                </c:pt>
                <c:pt idx="1652">
                  <c:v>25.03688867188</c:v>
                </c:pt>
                <c:pt idx="1653">
                  <c:v>25.03688867188</c:v>
                </c:pt>
                <c:pt idx="1654">
                  <c:v>25.099343749999999</c:v>
                </c:pt>
                <c:pt idx="1655">
                  <c:v>24.863308593749998</c:v>
                </c:pt>
                <c:pt idx="1656">
                  <c:v>24.995226562500001</c:v>
                </c:pt>
                <c:pt idx="1657">
                  <c:v>24.991781249999999</c:v>
                </c:pt>
                <c:pt idx="1658">
                  <c:v>25.100769531249998</c:v>
                </c:pt>
                <c:pt idx="1659">
                  <c:v>24.976640625000002</c:v>
                </c:pt>
                <c:pt idx="1660">
                  <c:v>24.976640625000002</c:v>
                </c:pt>
                <c:pt idx="1661">
                  <c:v>24.942230468750001</c:v>
                </c:pt>
                <c:pt idx="1662">
                  <c:v>24.92997070313</c:v>
                </c:pt>
                <c:pt idx="1663">
                  <c:v>24.92997070313</c:v>
                </c:pt>
                <c:pt idx="1664">
                  <c:v>25.06471484375</c:v>
                </c:pt>
                <c:pt idx="1665">
                  <c:v>24.868097656250001</c:v>
                </c:pt>
                <c:pt idx="1666">
                  <c:v>24.842480468750001</c:v>
                </c:pt>
                <c:pt idx="1667">
                  <c:v>24.884898437499999</c:v>
                </c:pt>
                <c:pt idx="1668">
                  <c:v>24.910734375000001</c:v>
                </c:pt>
                <c:pt idx="1669">
                  <c:v>24.964419921879998</c:v>
                </c:pt>
                <c:pt idx="1670">
                  <c:v>24.964419921879998</c:v>
                </c:pt>
                <c:pt idx="1671">
                  <c:v>25.062869140629999</c:v>
                </c:pt>
                <c:pt idx="1672">
                  <c:v>25.130097656250001</c:v>
                </c:pt>
                <c:pt idx="1673">
                  <c:v>25.130097656250001</c:v>
                </c:pt>
                <c:pt idx="1674">
                  <c:v>25.117970703129998</c:v>
                </c:pt>
                <c:pt idx="1675">
                  <c:v>25.275683593749999</c:v>
                </c:pt>
                <c:pt idx="1676">
                  <c:v>25.275683593749999</c:v>
                </c:pt>
                <c:pt idx="1677">
                  <c:v>25.375345703129998</c:v>
                </c:pt>
                <c:pt idx="1678">
                  <c:v>24.998791015629998</c:v>
                </c:pt>
                <c:pt idx="1679">
                  <c:v>25.159123046879998</c:v>
                </c:pt>
                <c:pt idx="1680">
                  <c:v>25.159123046879998</c:v>
                </c:pt>
                <c:pt idx="1681">
                  <c:v>24.91886523438</c:v>
                </c:pt>
                <c:pt idx="1682">
                  <c:v>25.082167968749999</c:v>
                </c:pt>
                <c:pt idx="1683">
                  <c:v>25.096833984379998</c:v>
                </c:pt>
                <c:pt idx="1684">
                  <c:v>25.212328124999999</c:v>
                </c:pt>
                <c:pt idx="1685">
                  <c:v>25.088880859379998</c:v>
                </c:pt>
                <c:pt idx="1686">
                  <c:v>25.088880859379998</c:v>
                </c:pt>
                <c:pt idx="1687">
                  <c:v>25.080503906250001</c:v>
                </c:pt>
                <c:pt idx="1688">
                  <c:v>24.9460625</c:v>
                </c:pt>
                <c:pt idx="1689">
                  <c:v>24.9460625</c:v>
                </c:pt>
                <c:pt idx="1690">
                  <c:v>24.841207031250001</c:v>
                </c:pt>
                <c:pt idx="1691">
                  <c:v>24.986230468750001</c:v>
                </c:pt>
                <c:pt idx="1692">
                  <c:v>24.986230468750001</c:v>
                </c:pt>
                <c:pt idx="1693">
                  <c:v>24.797111328129997</c:v>
                </c:pt>
                <c:pt idx="1694">
                  <c:v>24.921863281250001</c:v>
                </c:pt>
                <c:pt idx="1695">
                  <c:v>24.765097656249999</c:v>
                </c:pt>
                <c:pt idx="1696">
                  <c:v>24.765097656249999</c:v>
                </c:pt>
                <c:pt idx="1697">
                  <c:v>24.976607421879997</c:v>
                </c:pt>
                <c:pt idx="1698">
                  <c:v>24.863597656250001</c:v>
                </c:pt>
                <c:pt idx="1699">
                  <c:v>24.907986328129997</c:v>
                </c:pt>
                <c:pt idx="1700">
                  <c:v>24.846449218749999</c:v>
                </c:pt>
                <c:pt idx="1701">
                  <c:v>24.858232421879997</c:v>
                </c:pt>
                <c:pt idx="1702">
                  <c:v>24.858232421879997</c:v>
                </c:pt>
                <c:pt idx="1703">
                  <c:v>24.614355468749999</c:v>
                </c:pt>
                <c:pt idx="1704">
                  <c:v>24.895091796879999</c:v>
                </c:pt>
                <c:pt idx="1705">
                  <c:v>24.898582031250001</c:v>
                </c:pt>
                <c:pt idx="1706">
                  <c:v>24.898582031250001</c:v>
                </c:pt>
                <c:pt idx="1707">
                  <c:v>25.15909960938</c:v>
                </c:pt>
                <c:pt idx="1708">
                  <c:v>25.012537109379998</c:v>
                </c:pt>
                <c:pt idx="1709">
                  <c:v>24.928662109379999</c:v>
                </c:pt>
                <c:pt idx="1710">
                  <c:v>24.760261718750002</c:v>
                </c:pt>
                <c:pt idx="1711">
                  <c:v>25.16306640625</c:v>
                </c:pt>
                <c:pt idx="1712">
                  <c:v>25.16306640625</c:v>
                </c:pt>
                <c:pt idx="1713">
                  <c:v>25.087800781249999</c:v>
                </c:pt>
                <c:pt idx="1714">
                  <c:v>25.128722656250002</c:v>
                </c:pt>
                <c:pt idx="1715">
                  <c:v>25.064589843749999</c:v>
                </c:pt>
                <c:pt idx="1716">
                  <c:v>25.064589843749999</c:v>
                </c:pt>
                <c:pt idx="1717">
                  <c:v>25.418546875000001</c:v>
                </c:pt>
                <c:pt idx="1718">
                  <c:v>25.418546875000001</c:v>
                </c:pt>
                <c:pt idx="1719">
                  <c:v>25.277148437499999</c:v>
                </c:pt>
                <c:pt idx="1720">
                  <c:v>24.99357226563</c:v>
                </c:pt>
                <c:pt idx="1721">
                  <c:v>25.120232421879997</c:v>
                </c:pt>
                <c:pt idx="1722">
                  <c:v>25.120232421879997</c:v>
                </c:pt>
                <c:pt idx="1723">
                  <c:v>25.089078125</c:v>
                </c:pt>
                <c:pt idx="1724">
                  <c:v>24.968499999999999</c:v>
                </c:pt>
                <c:pt idx="1725">
                  <c:v>24.968499999999999</c:v>
                </c:pt>
                <c:pt idx="1726">
                  <c:v>24.995707031249999</c:v>
                </c:pt>
                <c:pt idx="1727">
                  <c:v>24.99801171875</c:v>
                </c:pt>
                <c:pt idx="1728">
                  <c:v>24.99801171875</c:v>
                </c:pt>
                <c:pt idx="1729">
                  <c:v>24.704824218750002</c:v>
                </c:pt>
                <c:pt idx="1730">
                  <c:v>24.79490234375</c:v>
                </c:pt>
                <c:pt idx="1731">
                  <c:v>25.176111328129998</c:v>
                </c:pt>
                <c:pt idx="1732">
                  <c:v>25.176111328129998</c:v>
                </c:pt>
                <c:pt idx="1733">
                  <c:v>25.220566406250001</c:v>
                </c:pt>
                <c:pt idx="1734">
                  <c:v>25.316732421879998</c:v>
                </c:pt>
                <c:pt idx="1735">
                  <c:v>25.206056640629999</c:v>
                </c:pt>
                <c:pt idx="1736">
                  <c:v>25.269837890629997</c:v>
                </c:pt>
                <c:pt idx="1737">
                  <c:v>24.933568359379997</c:v>
                </c:pt>
                <c:pt idx="1738">
                  <c:v>24.933568359379997</c:v>
                </c:pt>
                <c:pt idx="1739">
                  <c:v>25.04962890625</c:v>
                </c:pt>
                <c:pt idx="1740">
                  <c:v>24.87933984375</c:v>
                </c:pt>
                <c:pt idx="1741">
                  <c:v>24.699316406249999</c:v>
                </c:pt>
                <c:pt idx="1742">
                  <c:v>24.699316406249999</c:v>
                </c:pt>
                <c:pt idx="1743">
                  <c:v>24.129417968750001</c:v>
                </c:pt>
                <c:pt idx="1744">
                  <c:v>23.187390624999999</c:v>
                </c:pt>
                <c:pt idx="1745">
                  <c:v>20.563560546879998</c:v>
                </c:pt>
                <c:pt idx="1746">
                  <c:v>18.21286132813</c:v>
                </c:pt>
                <c:pt idx="1747">
                  <c:v>16.29008984375</c:v>
                </c:pt>
                <c:pt idx="1748">
                  <c:v>16.29008984375</c:v>
                </c:pt>
                <c:pt idx="1749">
                  <c:v>14.508790039060001</c:v>
                </c:pt>
                <c:pt idx="1750">
                  <c:v>13.32865332031</c:v>
                </c:pt>
                <c:pt idx="1751">
                  <c:v>12.16671484375</c:v>
                </c:pt>
                <c:pt idx="1752">
                  <c:v>12.16671484375</c:v>
                </c:pt>
                <c:pt idx="1753">
                  <c:v>10.77565039063</c:v>
                </c:pt>
                <c:pt idx="1754">
                  <c:v>9.3800488281300005</c:v>
                </c:pt>
                <c:pt idx="1755">
                  <c:v>7.9996669921899999</c:v>
                </c:pt>
                <c:pt idx="1756">
                  <c:v>7.1410937499999996</c:v>
                </c:pt>
                <c:pt idx="1757">
                  <c:v>6.2335717773399999</c:v>
                </c:pt>
                <c:pt idx="1758">
                  <c:v>6.2335717773399999</c:v>
                </c:pt>
                <c:pt idx="1759">
                  <c:v>5.4784248046900004</c:v>
                </c:pt>
                <c:pt idx="1760">
                  <c:v>4.8366977539100002</c:v>
                </c:pt>
                <c:pt idx="1761">
                  <c:v>4.3603271484400006</c:v>
                </c:pt>
                <c:pt idx="1762">
                  <c:v>4.3603271484400006</c:v>
                </c:pt>
                <c:pt idx="1763">
                  <c:v>4.0029094238300003</c:v>
                </c:pt>
                <c:pt idx="1764">
                  <c:v>3.70273950195</c:v>
                </c:pt>
                <c:pt idx="1765">
                  <c:v>3.70273950195</c:v>
                </c:pt>
                <c:pt idx="1766">
                  <c:v>3.6078386230500001</c:v>
                </c:pt>
                <c:pt idx="1767">
                  <c:v>3.4479877929700002</c:v>
                </c:pt>
                <c:pt idx="1768">
                  <c:v>3.4479877929700002</c:v>
                </c:pt>
                <c:pt idx="1769">
                  <c:v>3.28083740234</c:v>
                </c:pt>
                <c:pt idx="1770">
                  <c:v>3.0742512206999999</c:v>
                </c:pt>
                <c:pt idx="1771">
                  <c:v>2.8195200195300001</c:v>
                </c:pt>
                <c:pt idx="1772">
                  <c:v>2.7132055664099997</c:v>
                </c:pt>
                <c:pt idx="1773">
                  <c:v>2.5606831054699999</c:v>
                </c:pt>
                <c:pt idx="1774">
                  <c:v>2.25291259766</c:v>
                </c:pt>
                <c:pt idx="1775">
                  <c:v>2.25291259766</c:v>
                </c:pt>
                <c:pt idx="1776">
                  <c:v>1.8928033447299999</c:v>
                </c:pt>
                <c:pt idx="1777">
                  <c:v>1.6524547119099999</c:v>
                </c:pt>
                <c:pt idx="1778">
                  <c:v>1.6524547119099999</c:v>
                </c:pt>
                <c:pt idx="1779">
                  <c:v>1.4537014160199999</c:v>
                </c:pt>
                <c:pt idx="1780">
                  <c:v>1.3819442138700002</c:v>
                </c:pt>
                <c:pt idx="1781">
                  <c:v>1.3819442138700002</c:v>
                </c:pt>
                <c:pt idx="1782">
                  <c:v>1.2191027831999999</c:v>
                </c:pt>
                <c:pt idx="1783">
                  <c:v>1.0505191650399999</c:v>
                </c:pt>
                <c:pt idx="1784">
                  <c:v>0.87926550293000005</c:v>
                </c:pt>
                <c:pt idx="1785">
                  <c:v>0.87926550293000005</c:v>
                </c:pt>
                <c:pt idx="1786">
                  <c:v>0.64609875488000001</c:v>
                </c:pt>
                <c:pt idx="1787">
                  <c:v>0.41483798218000001</c:v>
                </c:pt>
                <c:pt idx="1788">
                  <c:v>0.41483798218000001</c:v>
                </c:pt>
                <c:pt idx="1789">
                  <c:v>0.37762457275000005</c:v>
                </c:pt>
                <c:pt idx="1790">
                  <c:v>-0.12250795746</c:v>
                </c:pt>
                <c:pt idx="1791">
                  <c:v>-0.12250795746</c:v>
                </c:pt>
                <c:pt idx="1792">
                  <c:v>-0.42815704346</c:v>
                </c:pt>
                <c:pt idx="1793">
                  <c:v>-0.46882354736000004</c:v>
                </c:pt>
                <c:pt idx="1794">
                  <c:v>-0.39308044434</c:v>
                </c:pt>
                <c:pt idx="1795">
                  <c:v>-0.39308044434</c:v>
                </c:pt>
                <c:pt idx="1796">
                  <c:v>-0.22802534485000001</c:v>
                </c:pt>
                <c:pt idx="1797">
                  <c:v>-0.36262167357999997</c:v>
                </c:pt>
                <c:pt idx="1798">
                  <c:v>-0.36262167357999997</c:v>
                </c:pt>
                <c:pt idx="1799">
                  <c:v>-0.18488945007000002</c:v>
                </c:pt>
                <c:pt idx="1800">
                  <c:v>-0.19440153502999999</c:v>
                </c:pt>
                <c:pt idx="1801">
                  <c:v>-0.19440153502999999</c:v>
                </c:pt>
                <c:pt idx="1802">
                  <c:v>-0.40530590819999995</c:v>
                </c:pt>
                <c:pt idx="1803">
                  <c:v>-0.56569415283000002</c:v>
                </c:pt>
                <c:pt idx="1804">
                  <c:v>-0.51253027344000002</c:v>
                </c:pt>
                <c:pt idx="1805">
                  <c:v>-0.51253027344000002</c:v>
                </c:pt>
                <c:pt idx="1806">
                  <c:v>-0.60926831054999997</c:v>
                </c:pt>
                <c:pt idx="1807">
                  <c:v>-0.64093853759999997</c:v>
                </c:pt>
                <c:pt idx="1808">
                  <c:v>-0.61416229247999998</c:v>
                </c:pt>
                <c:pt idx="1809">
                  <c:v>-0.68574511718999998</c:v>
                </c:pt>
                <c:pt idx="1810">
                  <c:v>-0.68139050293000003</c:v>
                </c:pt>
                <c:pt idx="1811">
                  <c:v>-0.68139050293000003</c:v>
                </c:pt>
                <c:pt idx="1812">
                  <c:v>-0.62645526123000006</c:v>
                </c:pt>
                <c:pt idx="1813">
                  <c:v>-0.58474890137000002</c:v>
                </c:pt>
                <c:pt idx="1814">
                  <c:v>-0.56414508057000001</c:v>
                </c:pt>
                <c:pt idx="1815">
                  <c:v>-0.56414508057000001</c:v>
                </c:pt>
                <c:pt idx="1816">
                  <c:v>-0.74874737548999992</c:v>
                </c:pt>
                <c:pt idx="1817">
                  <c:v>-1.05381274414</c:v>
                </c:pt>
                <c:pt idx="1818">
                  <c:v>-1.2226907959</c:v>
                </c:pt>
                <c:pt idx="1819">
                  <c:v>-1.1581383056600001</c:v>
                </c:pt>
                <c:pt idx="1820">
                  <c:v>-1.06773669434</c:v>
                </c:pt>
                <c:pt idx="1821">
                  <c:v>-1.06773669434</c:v>
                </c:pt>
                <c:pt idx="1822">
                  <c:v>-0.95654852295000004</c:v>
                </c:pt>
                <c:pt idx="1823">
                  <c:v>-0.9239075927699999</c:v>
                </c:pt>
                <c:pt idx="1824">
                  <c:v>-0.81896203612999996</c:v>
                </c:pt>
                <c:pt idx="1825">
                  <c:v>-0.81896203612999996</c:v>
                </c:pt>
                <c:pt idx="1826">
                  <c:v>-0.81857324218999994</c:v>
                </c:pt>
                <c:pt idx="1827">
                  <c:v>-0.81857324218999994</c:v>
                </c:pt>
                <c:pt idx="1828">
                  <c:v>-0.86194866943000004</c:v>
                </c:pt>
                <c:pt idx="1829">
                  <c:v>-0.62177929688</c:v>
                </c:pt>
                <c:pt idx="1830">
                  <c:v>-0.47788638306000003</c:v>
                </c:pt>
                <c:pt idx="1831">
                  <c:v>-0.47788638306000003</c:v>
                </c:pt>
                <c:pt idx="1832">
                  <c:v>-0.35734451294000003</c:v>
                </c:pt>
                <c:pt idx="1833">
                  <c:v>-0.30512322998000002</c:v>
                </c:pt>
                <c:pt idx="1834">
                  <c:v>-0.26560159301999997</c:v>
                </c:pt>
                <c:pt idx="1835">
                  <c:v>-0.30978826904000001</c:v>
                </c:pt>
                <c:pt idx="1836">
                  <c:v>-0.36946389771000004</c:v>
                </c:pt>
                <c:pt idx="1837">
                  <c:v>-0.36946389771000004</c:v>
                </c:pt>
                <c:pt idx="1838">
                  <c:v>-0.29800604248000001</c:v>
                </c:pt>
                <c:pt idx="1839">
                  <c:v>-0.25455984497</c:v>
                </c:pt>
                <c:pt idx="1840">
                  <c:v>-0.34581259154999999</c:v>
                </c:pt>
                <c:pt idx="1841">
                  <c:v>-0.34581259154999999</c:v>
                </c:pt>
                <c:pt idx="1842">
                  <c:v>-0.36094000244000002</c:v>
                </c:pt>
                <c:pt idx="1843">
                  <c:v>-0.34059075927999999</c:v>
                </c:pt>
                <c:pt idx="1844">
                  <c:v>-0.25385791015999998</c:v>
                </c:pt>
                <c:pt idx="1845">
                  <c:v>-0.15337588500999999</c:v>
                </c:pt>
                <c:pt idx="1846">
                  <c:v>-8.9457496640000009E-2</c:v>
                </c:pt>
                <c:pt idx="1847">
                  <c:v>-9.5489181520000008E-2</c:v>
                </c:pt>
                <c:pt idx="1848">
                  <c:v>-9.5489181520000008E-2</c:v>
                </c:pt>
                <c:pt idx="1849">
                  <c:v>-0.25187557982999997</c:v>
                </c:pt>
                <c:pt idx="1850">
                  <c:v>-0.29695687865999998</c:v>
                </c:pt>
                <c:pt idx="1851">
                  <c:v>-0.28948464965999998</c:v>
                </c:pt>
                <c:pt idx="1852">
                  <c:v>-0.28948464965999998</c:v>
                </c:pt>
                <c:pt idx="1853">
                  <c:v>-0.17096853637999998</c:v>
                </c:pt>
                <c:pt idx="1854">
                  <c:v>-0.24076098633000001</c:v>
                </c:pt>
                <c:pt idx="1855">
                  <c:v>-0.24076098633000001</c:v>
                </c:pt>
                <c:pt idx="1856">
                  <c:v>-0.27374761962999999</c:v>
                </c:pt>
                <c:pt idx="1857">
                  <c:v>-0.18638658142</c:v>
                </c:pt>
                <c:pt idx="1858">
                  <c:v>-0.18638658142</c:v>
                </c:pt>
                <c:pt idx="1859">
                  <c:v>-0.12922155762000001</c:v>
                </c:pt>
                <c:pt idx="1860">
                  <c:v>-9.3662994380000003E-2</c:v>
                </c:pt>
                <c:pt idx="1861">
                  <c:v>-0.17997702025999998</c:v>
                </c:pt>
                <c:pt idx="1862">
                  <c:v>-0.15900434875</c:v>
                </c:pt>
                <c:pt idx="1863">
                  <c:v>-6.458590698000001E-2</c:v>
                </c:pt>
                <c:pt idx="1864">
                  <c:v>1.0935992239999999E-2</c:v>
                </c:pt>
                <c:pt idx="1865">
                  <c:v>1.0935992239999999E-2</c:v>
                </c:pt>
                <c:pt idx="1866">
                  <c:v>-2.208504105E-2</c:v>
                </c:pt>
                <c:pt idx="1867">
                  <c:v>-9.5573028559999995E-2</c:v>
                </c:pt>
                <c:pt idx="1868">
                  <c:v>-9.5573028559999995E-2</c:v>
                </c:pt>
                <c:pt idx="1869">
                  <c:v>-0.11005384827</c:v>
                </c:pt>
                <c:pt idx="1870">
                  <c:v>-8.036552428999999E-2</c:v>
                </c:pt>
                <c:pt idx="1871">
                  <c:v>-6.8578048710000006E-2</c:v>
                </c:pt>
                <c:pt idx="1872">
                  <c:v>-2.3516780849999998E-2</c:v>
                </c:pt>
                <c:pt idx="1873">
                  <c:v>-3.0311748499999999E-2</c:v>
                </c:pt>
                <c:pt idx="1874">
                  <c:v>-3.0311748499999999E-2</c:v>
                </c:pt>
                <c:pt idx="1875">
                  <c:v>1.5434910770000001E-2</c:v>
                </c:pt>
                <c:pt idx="1876">
                  <c:v>2.916152763E-2</c:v>
                </c:pt>
                <c:pt idx="1877">
                  <c:v>2.121978188E-2</c:v>
                </c:pt>
                <c:pt idx="1878">
                  <c:v>2.121978188E-2</c:v>
                </c:pt>
                <c:pt idx="1879">
                  <c:v>-4.5708556199999997E-3</c:v>
                </c:pt>
                <c:pt idx="1880">
                  <c:v>9.93967724E-3</c:v>
                </c:pt>
                <c:pt idx="1881">
                  <c:v>9.93967724E-3</c:v>
                </c:pt>
                <c:pt idx="1882">
                  <c:v>4.8823802950000002E-2</c:v>
                </c:pt>
                <c:pt idx="1883">
                  <c:v>-5.655595779E-2</c:v>
                </c:pt>
                <c:pt idx="1884">
                  <c:v>-5.655595779E-2</c:v>
                </c:pt>
                <c:pt idx="1885">
                  <c:v>-7.2157279970000002E-2</c:v>
                </c:pt>
                <c:pt idx="1886">
                  <c:v>-4.3108386989999997E-2</c:v>
                </c:pt>
                <c:pt idx="1887">
                  <c:v>-2.4827489849999999E-2</c:v>
                </c:pt>
                <c:pt idx="1888">
                  <c:v>-4.5785137179999998E-2</c:v>
                </c:pt>
                <c:pt idx="1889">
                  <c:v>-9.7553756710000009E-2</c:v>
                </c:pt>
                <c:pt idx="1890">
                  <c:v>-4.633818436E-2</c:v>
                </c:pt>
                <c:pt idx="1891">
                  <c:v>-4.633818436E-2</c:v>
                </c:pt>
                <c:pt idx="1892">
                  <c:v>-1.611152267E-2</c:v>
                </c:pt>
                <c:pt idx="1893">
                  <c:v>4.1334083560000005E-2</c:v>
                </c:pt>
                <c:pt idx="1894">
                  <c:v>4.1334083560000005E-2</c:v>
                </c:pt>
                <c:pt idx="1895">
                  <c:v>-8.9311771400000014E-3</c:v>
                </c:pt>
                <c:pt idx="1896">
                  <c:v>-2.075432587E-2</c:v>
                </c:pt>
                <c:pt idx="1897">
                  <c:v>-3.6006538390000002E-2</c:v>
                </c:pt>
                <c:pt idx="1898">
                  <c:v>2.8047285080000001E-2</c:v>
                </c:pt>
                <c:pt idx="1899">
                  <c:v>4.5389542599999994E-3</c:v>
                </c:pt>
                <c:pt idx="1900">
                  <c:v>7.9220552399999998E-3</c:v>
                </c:pt>
                <c:pt idx="1901">
                  <c:v>7.9220552399999998E-3</c:v>
                </c:pt>
                <c:pt idx="1902">
                  <c:v>-3.6816864999999999E-4</c:v>
                </c:pt>
                <c:pt idx="1903">
                  <c:v>-4.7385791779999999E-2</c:v>
                </c:pt>
                <c:pt idx="1904">
                  <c:v>-4.7385791779999999E-2</c:v>
                </c:pt>
                <c:pt idx="1905">
                  <c:v>-8.1540145869999997E-2</c:v>
                </c:pt>
                <c:pt idx="1906">
                  <c:v>1.1136506080000001E-2</c:v>
                </c:pt>
                <c:pt idx="1907">
                  <c:v>1.1136506080000001E-2</c:v>
                </c:pt>
                <c:pt idx="1908">
                  <c:v>-2.9328575129999999E-2</c:v>
                </c:pt>
                <c:pt idx="1909">
                  <c:v>-4.6280315400000001E-2</c:v>
                </c:pt>
                <c:pt idx="1910">
                  <c:v>-3.1440084460000003E-2</c:v>
                </c:pt>
                <c:pt idx="1911">
                  <c:v>-3.1440084460000003E-2</c:v>
                </c:pt>
                <c:pt idx="1912">
                  <c:v>-2.9617944720000001E-2</c:v>
                </c:pt>
                <c:pt idx="1913">
                  <c:v>-0.12041396332</c:v>
                </c:pt>
                <c:pt idx="1914">
                  <c:v>-0.12041396332</c:v>
                </c:pt>
                <c:pt idx="1915">
                  <c:v>-7.0392044069999993E-2</c:v>
                </c:pt>
                <c:pt idx="1916">
                  <c:v>-6.1247230530000002E-2</c:v>
                </c:pt>
                <c:pt idx="1917">
                  <c:v>-6.1247230530000002E-2</c:v>
                </c:pt>
                <c:pt idx="1918">
                  <c:v>-7.512181854000001E-2</c:v>
                </c:pt>
                <c:pt idx="1919">
                  <c:v>-8.8833435059999993E-2</c:v>
                </c:pt>
                <c:pt idx="1920">
                  <c:v>-7.6131271360000002E-2</c:v>
                </c:pt>
                <c:pt idx="1921">
                  <c:v>-7.6131271360000002E-2</c:v>
                </c:pt>
                <c:pt idx="1922">
                  <c:v>-2.1694318769999998E-2</c:v>
                </c:pt>
                <c:pt idx="1923">
                  <c:v>-1.6921081540000001E-2</c:v>
                </c:pt>
                <c:pt idx="1924">
                  <c:v>1.111805534E-2</c:v>
                </c:pt>
                <c:pt idx="1925">
                  <c:v>-3.0937957999999999E-4</c:v>
                </c:pt>
                <c:pt idx="1926">
                  <c:v>1.5279126169999999E-2</c:v>
                </c:pt>
                <c:pt idx="1927">
                  <c:v>1.5279126169999999E-2</c:v>
                </c:pt>
                <c:pt idx="1928">
                  <c:v>3.9927669530000001E-2</c:v>
                </c:pt>
                <c:pt idx="1929">
                  <c:v>2.846176529E-2</c:v>
                </c:pt>
                <c:pt idx="1930">
                  <c:v>4.2686629299999992E-3</c:v>
                </c:pt>
                <c:pt idx="1931">
                  <c:v>4.2686629299999992E-3</c:v>
                </c:pt>
                <c:pt idx="1932">
                  <c:v>-4.0118171689999996E-2</c:v>
                </c:pt>
                <c:pt idx="1933">
                  <c:v>-1.5284116739999999E-2</c:v>
                </c:pt>
                <c:pt idx="1934">
                  <c:v>-6.6560081479999991E-2</c:v>
                </c:pt>
                <c:pt idx="1935">
                  <c:v>-0.11869691467</c:v>
                </c:pt>
                <c:pt idx="1936">
                  <c:v>-0.11945581055</c:v>
                </c:pt>
                <c:pt idx="1937">
                  <c:v>-0.11945581055</c:v>
                </c:pt>
                <c:pt idx="1938">
                  <c:v>-4.7778369899999999E-2</c:v>
                </c:pt>
                <c:pt idx="1939">
                  <c:v>3.0355224610000002E-2</c:v>
                </c:pt>
                <c:pt idx="1940">
                  <c:v>3.0355224610000002E-2</c:v>
                </c:pt>
                <c:pt idx="1941">
                  <c:v>-1.8049089429999998E-2</c:v>
                </c:pt>
                <c:pt idx="1942">
                  <c:v>4.9024324399999999E-3</c:v>
                </c:pt>
                <c:pt idx="1943">
                  <c:v>4.9024324399999999E-3</c:v>
                </c:pt>
                <c:pt idx="1944">
                  <c:v>6.9128601070000004E-2</c:v>
                </c:pt>
                <c:pt idx="1945">
                  <c:v>1.8217069630000002E-2</c:v>
                </c:pt>
                <c:pt idx="1946">
                  <c:v>-2.3868072510000001E-2</c:v>
                </c:pt>
                <c:pt idx="1947">
                  <c:v>-2.3868072510000001E-2</c:v>
                </c:pt>
                <c:pt idx="1948">
                  <c:v>-2.3842713800000001E-3</c:v>
                </c:pt>
                <c:pt idx="1949">
                  <c:v>5.6009166720000003E-2</c:v>
                </c:pt>
                <c:pt idx="1950">
                  <c:v>9.0509824800000006E-3</c:v>
                </c:pt>
                <c:pt idx="1951">
                  <c:v>-8.1407516479999997E-2</c:v>
                </c:pt>
                <c:pt idx="1952">
                  <c:v>-0.12308412933</c:v>
                </c:pt>
                <c:pt idx="1953">
                  <c:v>-0.12308412933</c:v>
                </c:pt>
                <c:pt idx="1954">
                  <c:v>-4.8403686520000003E-2</c:v>
                </c:pt>
                <c:pt idx="1955">
                  <c:v>2.2149774550000001E-2</c:v>
                </c:pt>
                <c:pt idx="1956">
                  <c:v>-3.6218940730000003E-2</c:v>
                </c:pt>
                <c:pt idx="1957">
                  <c:v>-3.6218940730000003E-2</c:v>
                </c:pt>
                <c:pt idx="1958">
                  <c:v>-0.10057305908</c:v>
                </c:pt>
                <c:pt idx="1959">
                  <c:v>-9.0557022090000008E-2</c:v>
                </c:pt>
                <c:pt idx="1960">
                  <c:v>-1.0694500919999999E-2</c:v>
                </c:pt>
                <c:pt idx="1961">
                  <c:v>-1.375102043E-2</c:v>
                </c:pt>
                <c:pt idx="1962">
                  <c:v>5.4885528560000001E-2</c:v>
                </c:pt>
                <c:pt idx="1963">
                  <c:v>-5.0995078100000008E-3</c:v>
                </c:pt>
                <c:pt idx="1964">
                  <c:v>-5.0995078100000008E-3</c:v>
                </c:pt>
                <c:pt idx="1965">
                  <c:v>-1.876480484E-2</c:v>
                </c:pt>
                <c:pt idx="1966">
                  <c:v>3.7074782799999999E-3</c:v>
                </c:pt>
                <c:pt idx="1967">
                  <c:v>3.7074782799999999E-3</c:v>
                </c:pt>
                <c:pt idx="1968">
                  <c:v>-2.3300945279999999E-2</c:v>
                </c:pt>
                <c:pt idx="1969">
                  <c:v>-1.0996058460000001E-2</c:v>
                </c:pt>
                <c:pt idx="1970">
                  <c:v>-1.0996058460000001E-2</c:v>
                </c:pt>
                <c:pt idx="1971">
                  <c:v>1.9633813860000002E-2</c:v>
                </c:pt>
                <c:pt idx="1972">
                  <c:v>-3.8582885740000003E-2</c:v>
                </c:pt>
                <c:pt idx="1973">
                  <c:v>-6.7147560119999991E-2</c:v>
                </c:pt>
                <c:pt idx="1974">
                  <c:v>-6.7147560119999991E-2</c:v>
                </c:pt>
                <c:pt idx="1975">
                  <c:v>-3.9276077270000001E-2</c:v>
                </c:pt>
                <c:pt idx="1976">
                  <c:v>-4.2452254300000001E-3</c:v>
                </c:pt>
                <c:pt idx="1977">
                  <c:v>-4.2452254300000001E-3</c:v>
                </c:pt>
                <c:pt idx="1978">
                  <c:v>-7.6576728819999995E-2</c:v>
                </c:pt>
                <c:pt idx="1979">
                  <c:v>-0.10635385895</c:v>
                </c:pt>
                <c:pt idx="1980">
                  <c:v>-0.10635385895</c:v>
                </c:pt>
                <c:pt idx="1981">
                  <c:v>-4.4312694550000004E-2</c:v>
                </c:pt>
                <c:pt idx="1982">
                  <c:v>-3.3863750460000001E-2</c:v>
                </c:pt>
                <c:pt idx="1983">
                  <c:v>-3.3863750460000001E-2</c:v>
                </c:pt>
                <c:pt idx="1984">
                  <c:v>-5.5716373440000001E-2</c:v>
                </c:pt>
                <c:pt idx="1985">
                  <c:v>-6.3676246640000003E-2</c:v>
                </c:pt>
                <c:pt idx="1986">
                  <c:v>-1.0227795600000001E-2</c:v>
                </c:pt>
                <c:pt idx="1987">
                  <c:v>1.9862163540000002E-2</c:v>
                </c:pt>
                <c:pt idx="1988">
                  <c:v>5.9732008E-3</c:v>
                </c:pt>
                <c:pt idx="1989">
                  <c:v>3.4140922550000001E-2</c:v>
                </c:pt>
                <c:pt idx="1990">
                  <c:v>3.4140922550000001E-2</c:v>
                </c:pt>
                <c:pt idx="1991">
                  <c:v>4.293383026E-2</c:v>
                </c:pt>
                <c:pt idx="1992">
                  <c:v>1.7805728909999999E-2</c:v>
                </c:pt>
                <c:pt idx="1993">
                  <c:v>8.8226337400000004E-3</c:v>
                </c:pt>
                <c:pt idx="1994">
                  <c:v>8.8226337400000004E-3</c:v>
                </c:pt>
                <c:pt idx="1995">
                  <c:v>5.3854503630000002E-2</c:v>
                </c:pt>
                <c:pt idx="1996">
                  <c:v>2.3231491089999997E-2</c:v>
                </c:pt>
                <c:pt idx="1997">
                  <c:v>3.442618561E-2</c:v>
                </c:pt>
                <c:pt idx="1998">
                  <c:v>3.2751380920000003E-2</c:v>
                </c:pt>
                <c:pt idx="1999">
                  <c:v>3.700505447E-2</c:v>
                </c:pt>
                <c:pt idx="2000">
                  <c:v>3.700505447E-2</c:v>
                </c:pt>
                <c:pt idx="2001">
                  <c:v>5.7731525419999999E-2</c:v>
                </c:pt>
                <c:pt idx="2002">
                  <c:v>-1.228705597E-2</c:v>
                </c:pt>
                <c:pt idx="2003">
                  <c:v>-4.2614128110000003E-2</c:v>
                </c:pt>
                <c:pt idx="2004">
                  <c:v>-4.2614128110000003E-2</c:v>
                </c:pt>
                <c:pt idx="2005">
                  <c:v>-0.12248667145</c:v>
                </c:pt>
                <c:pt idx="2006">
                  <c:v>-0.12248667145</c:v>
                </c:pt>
                <c:pt idx="2007">
                  <c:v>-9.8114944460000006E-2</c:v>
                </c:pt>
                <c:pt idx="2008">
                  <c:v>-9.388381958E-2</c:v>
                </c:pt>
                <c:pt idx="2009">
                  <c:v>-6.8966575619999998E-2</c:v>
                </c:pt>
                <c:pt idx="2010">
                  <c:v>-6.8966575619999998E-2</c:v>
                </c:pt>
                <c:pt idx="2011">
                  <c:v>-5.9812343599999998E-2</c:v>
                </c:pt>
                <c:pt idx="2012">
                  <c:v>2.1051807400000001E-2</c:v>
                </c:pt>
                <c:pt idx="2013">
                  <c:v>8.0222885129999991E-2</c:v>
                </c:pt>
                <c:pt idx="2014">
                  <c:v>8.0222885129999991E-2</c:v>
                </c:pt>
                <c:pt idx="2015">
                  <c:v>5.3140331270000001E-2</c:v>
                </c:pt>
                <c:pt idx="2016">
                  <c:v>5.3140331270000001E-2</c:v>
                </c:pt>
                <c:pt idx="2017">
                  <c:v>1.9103601460000001E-2</c:v>
                </c:pt>
                <c:pt idx="2018">
                  <c:v>5.3406860350000002E-2</c:v>
                </c:pt>
                <c:pt idx="2019">
                  <c:v>6.8635612489999998E-2</c:v>
                </c:pt>
                <c:pt idx="2020">
                  <c:v>6.8635612489999998E-2</c:v>
                </c:pt>
                <c:pt idx="2021">
                  <c:v>3.1989990230000001E-2</c:v>
                </c:pt>
                <c:pt idx="2022">
                  <c:v>1.4537431720000001E-2</c:v>
                </c:pt>
                <c:pt idx="2023">
                  <c:v>6.1815133100000001E-3</c:v>
                </c:pt>
                <c:pt idx="2024">
                  <c:v>-5.9157646180000002E-2</c:v>
                </c:pt>
                <c:pt idx="2025">
                  <c:v>-4.6549324039999999E-2</c:v>
                </c:pt>
                <c:pt idx="2026">
                  <c:v>-4.6549324039999999E-2</c:v>
                </c:pt>
                <c:pt idx="2027">
                  <c:v>-8.7816467290000005E-2</c:v>
                </c:pt>
                <c:pt idx="2028">
                  <c:v>-5.6047645569999999E-2</c:v>
                </c:pt>
                <c:pt idx="2029">
                  <c:v>-7.6818862919999994E-2</c:v>
                </c:pt>
                <c:pt idx="2030">
                  <c:v>-7.6818862919999994E-2</c:v>
                </c:pt>
                <c:pt idx="2031">
                  <c:v>-0.14013723755000002</c:v>
                </c:pt>
                <c:pt idx="2032">
                  <c:v>3.7311916349999995E-2</c:v>
                </c:pt>
                <c:pt idx="2033">
                  <c:v>3.7311916349999995E-2</c:v>
                </c:pt>
                <c:pt idx="2034">
                  <c:v>5.9263683319999996E-2</c:v>
                </c:pt>
                <c:pt idx="2035">
                  <c:v>4.6203231999999999E-4</c:v>
                </c:pt>
                <c:pt idx="2036">
                  <c:v>4.6203231999999999E-4</c:v>
                </c:pt>
                <c:pt idx="2037">
                  <c:v>7.3118881230000002E-2</c:v>
                </c:pt>
                <c:pt idx="2038">
                  <c:v>0.14080041503999999</c:v>
                </c:pt>
                <c:pt idx="2039">
                  <c:v>0.19154678344999998</c:v>
                </c:pt>
                <c:pt idx="2040">
                  <c:v>0.19154678344999998</c:v>
                </c:pt>
                <c:pt idx="2041">
                  <c:v>7.1944869999999994E-2</c:v>
                </c:pt>
                <c:pt idx="2042">
                  <c:v>-7.00329447E-3</c:v>
                </c:pt>
                <c:pt idx="2043">
                  <c:v>-7.00329447E-3</c:v>
                </c:pt>
                <c:pt idx="2044">
                  <c:v>5.0318752289999998E-2</c:v>
                </c:pt>
                <c:pt idx="2045">
                  <c:v>7.2769951799999998E-3</c:v>
                </c:pt>
                <c:pt idx="2046">
                  <c:v>-1.8666599270000001E-2</c:v>
                </c:pt>
                <c:pt idx="2047">
                  <c:v>-1.8666599270000001E-2</c:v>
                </c:pt>
                <c:pt idx="2048">
                  <c:v>-5.1319763180000005E-2</c:v>
                </c:pt>
                <c:pt idx="2049">
                  <c:v>-2.5015798570000001E-2</c:v>
                </c:pt>
                <c:pt idx="2050">
                  <c:v>2.5294820789999999E-2</c:v>
                </c:pt>
                <c:pt idx="2051">
                  <c:v>0.10066815186</c:v>
                </c:pt>
                <c:pt idx="2052">
                  <c:v>7.1383995060000011E-2</c:v>
                </c:pt>
                <c:pt idx="2053">
                  <c:v>3.0386779299999998E-3</c:v>
                </c:pt>
                <c:pt idx="2054">
                  <c:v>3.0386779299999998E-3</c:v>
                </c:pt>
                <c:pt idx="2055">
                  <c:v>2.6837314609999999E-2</c:v>
                </c:pt>
                <c:pt idx="2056">
                  <c:v>5.3253253940000002E-2</c:v>
                </c:pt>
                <c:pt idx="2057">
                  <c:v>5.3253253940000002E-2</c:v>
                </c:pt>
                <c:pt idx="2058">
                  <c:v>3.9590755459999995E-2</c:v>
                </c:pt>
                <c:pt idx="2059">
                  <c:v>-6.6457794190000002E-2</c:v>
                </c:pt>
                <c:pt idx="2060">
                  <c:v>-6.6457794190000002E-2</c:v>
                </c:pt>
                <c:pt idx="2061">
                  <c:v>-5.423236084E-2</c:v>
                </c:pt>
                <c:pt idx="2062">
                  <c:v>-2.2028402329999999E-2</c:v>
                </c:pt>
                <c:pt idx="2063">
                  <c:v>-5.0836460109999995E-2</c:v>
                </c:pt>
                <c:pt idx="2064">
                  <c:v>-5.0836460109999995E-2</c:v>
                </c:pt>
                <c:pt idx="2065">
                  <c:v>-8.8710510249999999E-2</c:v>
                </c:pt>
                <c:pt idx="2066">
                  <c:v>-7.9558799739999991E-2</c:v>
                </c:pt>
                <c:pt idx="2067">
                  <c:v>-7.9558799739999991E-2</c:v>
                </c:pt>
                <c:pt idx="2068">
                  <c:v>-2.98548889E-3</c:v>
                </c:pt>
                <c:pt idx="2069">
                  <c:v>1.049212456E-2</c:v>
                </c:pt>
                <c:pt idx="2070">
                  <c:v>1.049212456E-2</c:v>
                </c:pt>
                <c:pt idx="2071">
                  <c:v>2.4714862819999999E-2</c:v>
                </c:pt>
                <c:pt idx="2072">
                  <c:v>5.5565589899999997E-2</c:v>
                </c:pt>
                <c:pt idx="2073">
                  <c:v>3.555607224E-2</c:v>
                </c:pt>
                <c:pt idx="2074">
                  <c:v>3.555607224E-2</c:v>
                </c:pt>
                <c:pt idx="2075">
                  <c:v>7.3946243290000005E-2</c:v>
                </c:pt>
                <c:pt idx="2076">
                  <c:v>4.42958107E-2</c:v>
                </c:pt>
                <c:pt idx="2077">
                  <c:v>9.5293983460000009E-2</c:v>
                </c:pt>
                <c:pt idx="2078">
                  <c:v>9.6424812319999997E-2</c:v>
                </c:pt>
                <c:pt idx="2079">
                  <c:v>3.8790580749999998E-2</c:v>
                </c:pt>
                <c:pt idx="2080">
                  <c:v>3.8790580749999998E-2</c:v>
                </c:pt>
                <c:pt idx="2081">
                  <c:v>-3.318871307E-2</c:v>
                </c:pt>
                <c:pt idx="2082">
                  <c:v>2.8646938319999999E-2</c:v>
                </c:pt>
                <c:pt idx="2083">
                  <c:v>3.4331409450000003E-2</c:v>
                </c:pt>
                <c:pt idx="2084">
                  <c:v>3.4331409450000003E-2</c:v>
                </c:pt>
                <c:pt idx="2085">
                  <c:v>-3.7469268800000004E-2</c:v>
                </c:pt>
                <c:pt idx="2086">
                  <c:v>-9.5753524780000002E-2</c:v>
                </c:pt>
                <c:pt idx="2087">
                  <c:v>-5.9391307830000004E-2</c:v>
                </c:pt>
                <c:pt idx="2088">
                  <c:v>-4.5842670439999997E-2</c:v>
                </c:pt>
                <c:pt idx="2089">
                  <c:v>-5.807465363E-2</c:v>
                </c:pt>
                <c:pt idx="2090">
                  <c:v>-5.807465363E-2</c:v>
                </c:pt>
                <c:pt idx="2091">
                  <c:v>-6.0372239000000007E-4</c:v>
                </c:pt>
                <c:pt idx="2092">
                  <c:v>-7.22789907E-3</c:v>
                </c:pt>
                <c:pt idx="2093">
                  <c:v>-7.22789907E-3</c:v>
                </c:pt>
                <c:pt idx="2094">
                  <c:v>1.632017136E-2</c:v>
                </c:pt>
                <c:pt idx="2095">
                  <c:v>2.5705234529999999E-2</c:v>
                </c:pt>
                <c:pt idx="2096">
                  <c:v>2.5705234529999999E-2</c:v>
                </c:pt>
                <c:pt idx="2097">
                  <c:v>5.203172684E-2</c:v>
                </c:pt>
                <c:pt idx="2098">
                  <c:v>-1.15469265E-2</c:v>
                </c:pt>
                <c:pt idx="2099">
                  <c:v>-4.1724784850000002E-2</c:v>
                </c:pt>
                <c:pt idx="2100">
                  <c:v>-4.1724784850000002E-2</c:v>
                </c:pt>
                <c:pt idx="2101">
                  <c:v>-2.3195209500000001E-2</c:v>
                </c:pt>
                <c:pt idx="2102">
                  <c:v>-1.946397209E-2</c:v>
                </c:pt>
                <c:pt idx="2103">
                  <c:v>-4.6370086669999998E-2</c:v>
                </c:pt>
                <c:pt idx="2104">
                  <c:v>-6.4252171499999998E-3</c:v>
                </c:pt>
                <c:pt idx="2105">
                  <c:v>2.941051292E-2</c:v>
                </c:pt>
                <c:pt idx="2106">
                  <c:v>2.941051292E-2</c:v>
                </c:pt>
                <c:pt idx="2107">
                  <c:v>-7.81787395E-3</c:v>
                </c:pt>
                <c:pt idx="2108">
                  <c:v>-2.6890792850000001E-2</c:v>
                </c:pt>
                <c:pt idx="2109">
                  <c:v>-1.8602138520000002E-2</c:v>
                </c:pt>
                <c:pt idx="2110">
                  <c:v>-1.8602138520000002E-2</c:v>
                </c:pt>
                <c:pt idx="2111">
                  <c:v>-3.6580234529999998E-2</c:v>
                </c:pt>
                <c:pt idx="2112">
                  <c:v>-8.1709091189999999E-2</c:v>
                </c:pt>
                <c:pt idx="2113">
                  <c:v>-0.13348960876000002</c:v>
                </c:pt>
                <c:pt idx="2114">
                  <c:v>-8.8112701419999995E-2</c:v>
                </c:pt>
                <c:pt idx="2115">
                  <c:v>1.4946286199999999E-2</c:v>
                </c:pt>
                <c:pt idx="2116">
                  <c:v>1.4946286199999999E-2</c:v>
                </c:pt>
                <c:pt idx="2117">
                  <c:v>3.0824131009999998E-2</c:v>
                </c:pt>
                <c:pt idx="2118">
                  <c:v>-2.8249042509999999E-2</c:v>
                </c:pt>
                <c:pt idx="2119">
                  <c:v>5.3266158100000001E-3</c:v>
                </c:pt>
                <c:pt idx="2120">
                  <c:v>5.3266158100000001E-3</c:v>
                </c:pt>
                <c:pt idx="2121">
                  <c:v>5.5344749450000001E-2</c:v>
                </c:pt>
                <c:pt idx="2122">
                  <c:v>-1.60723567E-3</c:v>
                </c:pt>
                <c:pt idx="2123">
                  <c:v>-1.60723567E-3</c:v>
                </c:pt>
                <c:pt idx="2124">
                  <c:v>2.7568685530000001E-2</c:v>
                </c:pt>
                <c:pt idx="2125">
                  <c:v>2.5734643940000003E-2</c:v>
                </c:pt>
                <c:pt idx="2126">
                  <c:v>2.5734643940000003E-2</c:v>
                </c:pt>
                <c:pt idx="2127">
                  <c:v>3.9874427300000004E-3</c:v>
                </c:pt>
                <c:pt idx="2128">
                  <c:v>3.9352081300000001E-2</c:v>
                </c:pt>
                <c:pt idx="2129">
                  <c:v>9.3758056640000004E-2</c:v>
                </c:pt>
                <c:pt idx="2130">
                  <c:v>9.3758056640000004E-2</c:v>
                </c:pt>
                <c:pt idx="2131">
                  <c:v>3.6689090729999999E-2</c:v>
                </c:pt>
                <c:pt idx="2132">
                  <c:v>-7.4014160160000009E-2</c:v>
                </c:pt>
                <c:pt idx="2133">
                  <c:v>-7.4014160160000009E-2</c:v>
                </c:pt>
                <c:pt idx="2134">
                  <c:v>-3.4763099670000006E-2</c:v>
                </c:pt>
                <c:pt idx="2135">
                  <c:v>-6.87255192E-3</c:v>
                </c:pt>
                <c:pt idx="2136">
                  <c:v>-6.87255192E-3</c:v>
                </c:pt>
                <c:pt idx="2137">
                  <c:v>-1.4955372810000001E-2</c:v>
                </c:pt>
                <c:pt idx="2138">
                  <c:v>-2.586790085E-2</c:v>
                </c:pt>
                <c:pt idx="2139">
                  <c:v>-3.8225250999999999E-4</c:v>
                </c:pt>
                <c:pt idx="2140">
                  <c:v>4.1770153049999995E-2</c:v>
                </c:pt>
                <c:pt idx="2141">
                  <c:v>6.8885025999999997E-3</c:v>
                </c:pt>
                <c:pt idx="2142">
                  <c:v>-6.0228088380000003E-2</c:v>
                </c:pt>
                <c:pt idx="2143">
                  <c:v>-6.0228088380000003E-2</c:v>
                </c:pt>
                <c:pt idx="2144">
                  <c:v>-5.0381320950000003E-2</c:v>
                </c:pt>
                <c:pt idx="2145">
                  <c:v>-8.556744580000001E-3</c:v>
                </c:pt>
                <c:pt idx="2146">
                  <c:v>-8.556744580000001E-3</c:v>
                </c:pt>
                <c:pt idx="2147">
                  <c:v>-6.8720390320000005E-2</c:v>
                </c:pt>
                <c:pt idx="2148">
                  <c:v>-7.5214416499999992E-2</c:v>
                </c:pt>
                <c:pt idx="2149">
                  <c:v>-2.3650365829999999E-2</c:v>
                </c:pt>
                <c:pt idx="2150">
                  <c:v>-6.7893936160000001E-2</c:v>
                </c:pt>
                <c:pt idx="2151">
                  <c:v>-5.8293956760000001E-2</c:v>
                </c:pt>
                <c:pt idx="2152">
                  <c:v>-2.7915496800000003E-3</c:v>
                </c:pt>
                <c:pt idx="2153">
                  <c:v>-2.7915496800000003E-3</c:v>
                </c:pt>
                <c:pt idx="2154">
                  <c:v>3.1275539399999996E-2</c:v>
                </c:pt>
                <c:pt idx="2155">
                  <c:v>5.065126801E-2</c:v>
                </c:pt>
                <c:pt idx="2156">
                  <c:v>5.065126801E-2</c:v>
                </c:pt>
                <c:pt idx="2157">
                  <c:v>-3.0570116039999998E-2</c:v>
                </c:pt>
                <c:pt idx="2158">
                  <c:v>1.128166771E-2</c:v>
                </c:pt>
                <c:pt idx="2159">
                  <c:v>1.128166771E-2</c:v>
                </c:pt>
                <c:pt idx="2160">
                  <c:v>5.1995117190000002E-2</c:v>
                </c:pt>
                <c:pt idx="2161">
                  <c:v>5.20743322E-3</c:v>
                </c:pt>
                <c:pt idx="2162">
                  <c:v>6.1593219759999998E-2</c:v>
                </c:pt>
                <c:pt idx="2163">
                  <c:v>6.1593219759999998E-2</c:v>
                </c:pt>
                <c:pt idx="2164">
                  <c:v>4.6792076109999997E-2</c:v>
                </c:pt>
                <c:pt idx="2165">
                  <c:v>4.8207793199999995E-3</c:v>
                </c:pt>
                <c:pt idx="2166">
                  <c:v>3.0208601999999998E-3</c:v>
                </c:pt>
                <c:pt idx="2167">
                  <c:v>6.9434555049999999E-2</c:v>
                </c:pt>
                <c:pt idx="2168">
                  <c:v>3.3060134890000002E-2</c:v>
                </c:pt>
                <c:pt idx="2169">
                  <c:v>3.3060134890000002E-2</c:v>
                </c:pt>
                <c:pt idx="2170">
                  <c:v>-1.4547139169999999E-2</c:v>
                </c:pt>
                <c:pt idx="2171">
                  <c:v>1.398032093E-2</c:v>
                </c:pt>
                <c:pt idx="2172">
                  <c:v>5.2863506319999996E-2</c:v>
                </c:pt>
                <c:pt idx="2173">
                  <c:v>5.2863506319999996E-2</c:v>
                </c:pt>
                <c:pt idx="2174">
                  <c:v>5.3320526119999996E-2</c:v>
                </c:pt>
                <c:pt idx="2175">
                  <c:v>5.7237571719999998E-2</c:v>
                </c:pt>
                <c:pt idx="2176">
                  <c:v>3.3309135439999998E-2</c:v>
                </c:pt>
                <c:pt idx="2177">
                  <c:v>1.2972433089999999E-2</c:v>
                </c:pt>
                <c:pt idx="2178">
                  <c:v>8.0489738460000002E-2</c:v>
                </c:pt>
                <c:pt idx="2179">
                  <c:v>8.0489738460000002E-2</c:v>
                </c:pt>
                <c:pt idx="2180">
                  <c:v>9.2623817439999992E-2</c:v>
                </c:pt>
                <c:pt idx="2181">
                  <c:v>0.13812582397000001</c:v>
                </c:pt>
                <c:pt idx="2182">
                  <c:v>9.1902145389999995E-2</c:v>
                </c:pt>
                <c:pt idx="2183">
                  <c:v>9.1902145389999995E-2</c:v>
                </c:pt>
                <c:pt idx="2184">
                  <c:v>1.5859393119999999E-2</c:v>
                </c:pt>
                <c:pt idx="2185">
                  <c:v>0.18301724243</c:v>
                </c:pt>
                <c:pt idx="2186">
                  <c:v>0.18301724243</c:v>
                </c:pt>
                <c:pt idx="2187">
                  <c:v>0.11194543457</c:v>
                </c:pt>
                <c:pt idx="2188">
                  <c:v>6.5817138670000011E-2</c:v>
                </c:pt>
                <c:pt idx="2189">
                  <c:v>6.7654312129999991E-2</c:v>
                </c:pt>
                <c:pt idx="2190">
                  <c:v>6.7654312129999991E-2</c:v>
                </c:pt>
                <c:pt idx="2191">
                  <c:v>9.2167427060000001E-2</c:v>
                </c:pt>
                <c:pt idx="2192">
                  <c:v>0.11250852202999999</c:v>
                </c:pt>
                <c:pt idx="2193">
                  <c:v>0.11250852202999999</c:v>
                </c:pt>
                <c:pt idx="2194">
                  <c:v>5.3603301999999999E-2</c:v>
                </c:pt>
                <c:pt idx="2195">
                  <c:v>-1.158415604E-2</c:v>
                </c:pt>
                <c:pt idx="2196">
                  <c:v>-1.158415604E-2</c:v>
                </c:pt>
                <c:pt idx="2197">
                  <c:v>5.4676258089999999E-2</c:v>
                </c:pt>
                <c:pt idx="2198">
                  <c:v>6.6610443120000001E-2</c:v>
                </c:pt>
                <c:pt idx="2199">
                  <c:v>2.252329254E-2</c:v>
                </c:pt>
                <c:pt idx="2200">
                  <c:v>2.252329254E-2</c:v>
                </c:pt>
                <c:pt idx="2201">
                  <c:v>3.2219299319999999E-2</c:v>
                </c:pt>
                <c:pt idx="2202">
                  <c:v>-2.0586333300000002E-3</c:v>
                </c:pt>
                <c:pt idx="2203">
                  <c:v>7.3355035800000004E-3</c:v>
                </c:pt>
                <c:pt idx="2204">
                  <c:v>1.0067314149999999E-2</c:v>
                </c:pt>
                <c:pt idx="2205">
                  <c:v>4.191091156E-2</c:v>
                </c:pt>
                <c:pt idx="2206">
                  <c:v>4.191091156E-2</c:v>
                </c:pt>
                <c:pt idx="2207">
                  <c:v>5.6972320559999998E-2</c:v>
                </c:pt>
                <c:pt idx="2208">
                  <c:v>-6.9963821409999988E-2</c:v>
                </c:pt>
                <c:pt idx="2209">
                  <c:v>-0.11528753661999999</c:v>
                </c:pt>
                <c:pt idx="2210">
                  <c:v>-0.11528753661999999</c:v>
                </c:pt>
                <c:pt idx="2211">
                  <c:v>-2.7562097550000001E-2</c:v>
                </c:pt>
                <c:pt idx="2212">
                  <c:v>-7.9673766999999998E-4</c:v>
                </c:pt>
                <c:pt idx="2213">
                  <c:v>-6.007605362E-2</c:v>
                </c:pt>
                <c:pt idx="2214">
                  <c:v>-3.2773277279999999E-2</c:v>
                </c:pt>
                <c:pt idx="2215">
                  <c:v>-0.14370518494000001</c:v>
                </c:pt>
                <c:pt idx="2216">
                  <c:v>-0.14370518494000001</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7"/>
          <c:tx>
            <c:v>Torque</c:v>
          </c:tx>
          <c:xVal>
            <c:numRef>
              <c:f>sheet1!$G$2:$G$4000</c:f>
              <c:numCache>
                <c:formatCode>0.0000</c:formatCode>
                <c:ptCount val="3999"/>
                <c:pt idx="0" formatCode="0">
                  <c:v>0</c:v>
                </c:pt>
                <c:pt idx="1">
                  <c:v>3.1E-2</c:v>
                </c:pt>
                <c:pt idx="2">
                  <c:v>1.0309999999999999</c:v>
                </c:pt>
                <c:pt idx="3">
                  <c:v>2.0310000000000001</c:v>
                </c:pt>
                <c:pt idx="4">
                  <c:v>2.141</c:v>
                </c:pt>
                <c:pt idx="5">
                  <c:v>2.25</c:v>
                </c:pt>
                <c:pt idx="6">
                  <c:v>2.375</c:v>
                </c:pt>
                <c:pt idx="7">
                  <c:v>2.484</c:v>
                </c:pt>
                <c:pt idx="8">
                  <c:v>2.5939999999999999</c:v>
                </c:pt>
                <c:pt idx="9">
                  <c:v>2.7029999999999998</c:v>
                </c:pt>
                <c:pt idx="10">
                  <c:v>2.8130000000000002</c:v>
                </c:pt>
                <c:pt idx="11">
                  <c:v>2.9220000000000002</c:v>
                </c:pt>
                <c:pt idx="12">
                  <c:v>3.0470000000000002</c:v>
                </c:pt>
                <c:pt idx="13">
                  <c:v>3.1880000000000002</c:v>
                </c:pt>
                <c:pt idx="14">
                  <c:v>3.359</c:v>
                </c:pt>
                <c:pt idx="15">
                  <c:v>3.4689999999999999</c:v>
                </c:pt>
                <c:pt idx="16">
                  <c:v>3.5779999999999998</c:v>
                </c:pt>
                <c:pt idx="17">
                  <c:v>3.6880000000000002</c:v>
                </c:pt>
                <c:pt idx="18">
                  <c:v>3.8130000000000002</c:v>
                </c:pt>
                <c:pt idx="19">
                  <c:v>3.9220000000000002</c:v>
                </c:pt>
                <c:pt idx="20">
                  <c:v>4.0309999999999997</c:v>
                </c:pt>
                <c:pt idx="21">
                  <c:v>4.141</c:v>
                </c:pt>
                <c:pt idx="22">
                  <c:v>4.25</c:v>
                </c:pt>
                <c:pt idx="23">
                  <c:v>4.359</c:v>
                </c:pt>
                <c:pt idx="24">
                  <c:v>4.4690000000000003</c:v>
                </c:pt>
                <c:pt idx="25">
                  <c:v>4.5780000000000003</c:v>
                </c:pt>
                <c:pt idx="26">
                  <c:v>4.7030000000000003</c:v>
                </c:pt>
                <c:pt idx="27">
                  <c:v>4.8129999999999997</c:v>
                </c:pt>
                <c:pt idx="28">
                  <c:v>4.9219999999999997</c:v>
                </c:pt>
                <c:pt idx="29">
                  <c:v>5.0309999999999997</c:v>
                </c:pt>
                <c:pt idx="30">
                  <c:v>5.141</c:v>
                </c:pt>
                <c:pt idx="31">
                  <c:v>5.25</c:v>
                </c:pt>
                <c:pt idx="32">
                  <c:v>5.359</c:v>
                </c:pt>
                <c:pt idx="33">
                  <c:v>5.484</c:v>
                </c:pt>
                <c:pt idx="34">
                  <c:v>5.5940000000000003</c:v>
                </c:pt>
                <c:pt idx="35">
                  <c:v>5.7030000000000003</c:v>
                </c:pt>
                <c:pt idx="36">
                  <c:v>5.8129999999999997</c:v>
                </c:pt>
                <c:pt idx="37">
                  <c:v>5.9219999999999997</c:v>
                </c:pt>
                <c:pt idx="38">
                  <c:v>6.0309999999999997</c:v>
                </c:pt>
                <c:pt idx="39">
                  <c:v>6.1559999999999997</c:v>
                </c:pt>
                <c:pt idx="40">
                  <c:v>6.266</c:v>
                </c:pt>
                <c:pt idx="41">
                  <c:v>6.375</c:v>
                </c:pt>
                <c:pt idx="42">
                  <c:v>6.484</c:v>
                </c:pt>
                <c:pt idx="43">
                  <c:v>6.5940000000000003</c:v>
                </c:pt>
                <c:pt idx="44">
                  <c:v>6.7030000000000003</c:v>
                </c:pt>
                <c:pt idx="45">
                  <c:v>6.8129999999999997</c:v>
                </c:pt>
                <c:pt idx="46">
                  <c:v>6.9379999999999997</c:v>
                </c:pt>
                <c:pt idx="47">
                  <c:v>7.0469999999999997</c:v>
                </c:pt>
                <c:pt idx="48">
                  <c:v>7.1559999999999997</c:v>
                </c:pt>
                <c:pt idx="49">
                  <c:v>7.266</c:v>
                </c:pt>
                <c:pt idx="50">
                  <c:v>7.375</c:v>
                </c:pt>
                <c:pt idx="51">
                  <c:v>7.484</c:v>
                </c:pt>
                <c:pt idx="52">
                  <c:v>7.609</c:v>
                </c:pt>
                <c:pt idx="53">
                  <c:v>7.7190000000000003</c:v>
                </c:pt>
                <c:pt idx="54">
                  <c:v>7.8280000000000003</c:v>
                </c:pt>
                <c:pt idx="55">
                  <c:v>7.9379999999999997</c:v>
                </c:pt>
                <c:pt idx="56">
                  <c:v>8.0470000000000006</c:v>
                </c:pt>
                <c:pt idx="57">
                  <c:v>8.1720000000000006</c:v>
                </c:pt>
                <c:pt idx="58">
                  <c:v>8.2810000000000006</c:v>
                </c:pt>
                <c:pt idx="59">
                  <c:v>8.391</c:v>
                </c:pt>
                <c:pt idx="60">
                  <c:v>8.5</c:v>
                </c:pt>
                <c:pt idx="61">
                  <c:v>8.609</c:v>
                </c:pt>
                <c:pt idx="62">
                  <c:v>8.7189999999999994</c:v>
                </c:pt>
                <c:pt idx="63">
                  <c:v>8.8279999999999994</c:v>
                </c:pt>
                <c:pt idx="64">
                  <c:v>8.9529999999999994</c:v>
                </c:pt>
                <c:pt idx="65">
                  <c:v>9.0630000000000006</c:v>
                </c:pt>
                <c:pt idx="66">
                  <c:v>9.1720000000000006</c:v>
                </c:pt>
                <c:pt idx="67">
                  <c:v>9.2810000000000006</c:v>
                </c:pt>
                <c:pt idx="68">
                  <c:v>9.391</c:v>
                </c:pt>
                <c:pt idx="69">
                  <c:v>9.5</c:v>
                </c:pt>
                <c:pt idx="70">
                  <c:v>9.609</c:v>
                </c:pt>
                <c:pt idx="71">
                  <c:v>9.734</c:v>
                </c:pt>
                <c:pt idx="72">
                  <c:v>9.8439999999999994</c:v>
                </c:pt>
                <c:pt idx="73">
                  <c:v>9.9529999999999994</c:v>
                </c:pt>
                <c:pt idx="74">
                  <c:v>10.063000000000001</c:v>
                </c:pt>
                <c:pt idx="75">
                  <c:v>10.172000000000001</c:v>
                </c:pt>
                <c:pt idx="76">
                  <c:v>10.281000000000001</c:v>
                </c:pt>
                <c:pt idx="77">
                  <c:v>10.391</c:v>
                </c:pt>
                <c:pt idx="78">
                  <c:v>10.516</c:v>
                </c:pt>
                <c:pt idx="79">
                  <c:v>10.625</c:v>
                </c:pt>
                <c:pt idx="80">
                  <c:v>10.734</c:v>
                </c:pt>
                <c:pt idx="81">
                  <c:v>10.843999999999999</c:v>
                </c:pt>
                <c:pt idx="82">
                  <c:v>10.952999999999999</c:v>
                </c:pt>
                <c:pt idx="83">
                  <c:v>11.063000000000001</c:v>
                </c:pt>
                <c:pt idx="84">
                  <c:v>11.172000000000001</c:v>
                </c:pt>
                <c:pt idx="85">
                  <c:v>11.297000000000001</c:v>
                </c:pt>
                <c:pt idx="86">
                  <c:v>11.406000000000001</c:v>
                </c:pt>
                <c:pt idx="87">
                  <c:v>11.516</c:v>
                </c:pt>
                <c:pt idx="88">
                  <c:v>11.625</c:v>
                </c:pt>
                <c:pt idx="89">
                  <c:v>11.734</c:v>
                </c:pt>
                <c:pt idx="90">
                  <c:v>11.843999999999999</c:v>
                </c:pt>
                <c:pt idx="91">
                  <c:v>11.968999999999999</c:v>
                </c:pt>
                <c:pt idx="92">
                  <c:v>12.077999999999999</c:v>
                </c:pt>
                <c:pt idx="93">
                  <c:v>12.188000000000001</c:v>
                </c:pt>
                <c:pt idx="94">
                  <c:v>12.297000000000001</c:v>
                </c:pt>
                <c:pt idx="95">
                  <c:v>12.406000000000001</c:v>
                </c:pt>
                <c:pt idx="96">
                  <c:v>12.516</c:v>
                </c:pt>
                <c:pt idx="97">
                  <c:v>12.641</c:v>
                </c:pt>
                <c:pt idx="98">
                  <c:v>12.75</c:v>
                </c:pt>
                <c:pt idx="99">
                  <c:v>12.859</c:v>
                </c:pt>
                <c:pt idx="100">
                  <c:v>12.968999999999999</c:v>
                </c:pt>
                <c:pt idx="101">
                  <c:v>13.077999999999999</c:v>
                </c:pt>
                <c:pt idx="102">
                  <c:v>13.188000000000001</c:v>
                </c:pt>
                <c:pt idx="103">
                  <c:v>13.313000000000001</c:v>
                </c:pt>
                <c:pt idx="104">
                  <c:v>13.422000000000001</c:v>
                </c:pt>
                <c:pt idx="105">
                  <c:v>13.531000000000001</c:v>
                </c:pt>
                <c:pt idx="106">
                  <c:v>13.641</c:v>
                </c:pt>
                <c:pt idx="107">
                  <c:v>13.75</c:v>
                </c:pt>
                <c:pt idx="108">
                  <c:v>13.859</c:v>
                </c:pt>
                <c:pt idx="109">
                  <c:v>13.968999999999999</c:v>
                </c:pt>
                <c:pt idx="110">
                  <c:v>14.093999999999999</c:v>
                </c:pt>
                <c:pt idx="111">
                  <c:v>14.202999999999999</c:v>
                </c:pt>
                <c:pt idx="112">
                  <c:v>14.313000000000001</c:v>
                </c:pt>
                <c:pt idx="113">
                  <c:v>14.422000000000001</c:v>
                </c:pt>
                <c:pt idx="114">
                  <c:v>14.531000000000001</c:v>
                </c:pt>
                <c:pt idx="115">
                  <c:v>14.641</c:v>
                </c:pt>
                <c:pt idx="116">
                  <c:v>14.75</c:v>
                </c:pt>
                <c:pt idx="117">
                  <c:v>14.875</c:v>
                </c:pt>
                <c:pt idx="118">
                  <c:v>14.984</c:v>
                </c:pt>
                <c:pt idx="119">
                  <c:v>15.093999999999999</c:v>
                </c:pt>
                <c:pt idx="120">
                  <c:v>15.202999999999999</c:v>
                </c:pt>
                <c:pt idx="121">
                  <c:v>15.313000000000001</c:v>
                </c:pt>
                <c:pt idx="122">
                  <c:v>15.422000000000001</c:v>
                </c:pt>
                <c:pt idx="123">
                  <c:v>15.531000000000001</c:v>
                </c:pt>
                <c:pt idx="124">
                  <c:v>15.656000000000001</c:v>
                </c:pt>
                <c:pt idx="125">
                  <c:v>15.766</c:v>
                </c:pt>
                <c:pt idx="126">
                  <c:v>15.875</c:v>
                </c:pt>
                <c:pt idx="127">
                  <c:v>15.984</c:v>
                </c:pt>
                <c:pt idx="128">
                  <c:v>16.094000000000001</c:v>
                </c:pt>
                <c:pt idx="129">
                  <c:v>16.202999999999999</c:v>
                </c:pt>
                <c:pt idx="130">
                  <c:v>16.312999999999999</c:v>
                </c:pt>
                <c:pt idx="131">
                  <c:v>16.422000000000001</c:v>
                </c:pt>
                <c:pt idx="132">
                  <c:v>16.547000000000001</c:v>
                </c:pt>
                <c:pt idx="133">
                  <c:v>16.655999999999999</c:v>
                </c:pt>
                <c:pt idx="134">
                  <c:v>16.765999999999998</c:v>
                </c:pt>
                <c:pt idx="135">
                  <c:v>16.875</c:v>
                </c:pt>
                <c:pt idx="136">
                  <c:v>16.984000000000002</c:v>
                </c:pt>
                <c:pt idx="137">
                  <c:v>17.094000000000001</c:v>
                </c:pt>
                <c:pt idx="138">
                  <c:v>17.202999999999999</c:v>
                </c:pt>
                <c:pt idx="139">
                  <c:v>17.327999999999999</c:v>
                </c:pt>
                <c:pt idx="140">
                  <c:v>17.437999999999999</c:v>
                </c:pt>
                <c:pt idx="141">
                  <c:v>17.547000000000001</c:v>
                </c:pt>
                <c:pt idx="142">
                  <c:v>17.655999999999999</c:v>
                </c:pt>
                <c:pt idx="143">
                  <c:v>17.765999999999998</c:v>
                </c:pt>
                <c:pt idx="144">
                  <c:v>17.875</c:v>
                </c:pt>
                <c:pt idx="145">
                  <c:v>17.984000000000002</c:v>
                </c:pt>
                <c:pt idx="146">
                  <c:v>18.109000000000002</c:v>
                </c:pt>
                <c:pt idx="147">
                  <c:v>18.219000000000001</c:v>
                </c:pt>
                <c:pt idx="148">
                  <c:v>18.327999999999999</c:v>
                </c:pt>
                <c:pt idx="149">
                  <c:v>18.437999999999999</c:v>
                </c:pt>
                <c:pt idx="150">
                  <c:v>18.547000000000001</c:v>
                </c:pt>
                <c:pt idx="151">
                  <c:v>18.672000000000001</c:v>
                </c:pt>
                <c:pt idx="152">
                  <c:v>18.780999999999999</c:v>
                </c:pt>
                <c:pt idx="153">
                  <c:v>18.890999999999998</c:v>
                </c:pt>
                <c:pt idx="154">
                  <c:v>19</c:v>
                </c:pt>
                <c:pt idx="155">
                  <c:v>19.109000000000002</c:v>
                </c:pt>
                <c:pt idx="156">
                  <c:v>19.219000000000001</c:v>
                </c:pt>
                <c:pt idx="157">
                  <c:v>19.327999999999999</c:v>
                </c:pt>
                <c:pt idx="158">
                  <c:v>19.452999999999999</c:v>
                </c:pt>
                <c:pt idx="159">
                  <c:v>19.562999999999999</c:v>
                </c:pt>
                <c:pt idx="160">
                  <c:v>19.672000000000001</c:v>
                </c:pt>
                <c:pt idx="161">
                  <c:v>19.780999999999999</c:v>
                </c:pt>
                <c:pt idx="162">
                  <c:v>19.890999999999998</c:v>
                </c:pt>
                <c:pt idx="163">
                  <c:v>20</c:v>
                </c:pt>
                <c:pt idx="164">
                  <c:v>20.125</c:v>
                </c:pt>
                <c:pt idx="165">
                  <c:v>20.234000000000002</c:v>
                </c:pt>
                <c:pt idx="166">
                  <c:v>20.344000000000001</c:v>
                </c:pt>
                <c:pt idx="167">
                  <c:v>20.452999999999999</c:v>
                </c:pt>
                <c:pt idx="168">
                  <c:v>20.562999999999999</c:v>
                </c:pt>
                <c:pt idx="169">
                  <c:v>20.672000000000001</c:v>
                </c:pt>
                <c:pt idx="170">
                  <c:v>20.780999999999999</c:v>
                </c:pt>
                <c:pt idx="171">
                  <c:v>20.890999999999998</c:v>
                </c:pt>
                <c:pt idx="172">
                  <c:v>21.015999999999998</c:v>
                </c:pt>
                <c:pt idx="173">
                  <c:v>21.125</c:v>
                </c:pt>
                <c:pt idx="174">
                  <c:v>21.234000000000002</c:v>
                </c:pt>
                <c:pt idx="175">
                  <c:v>21.344000000000001</c:v>
                </c:pt>
                <c:pt idx="176">
                  <c:v>21.452999999999999</c:v>
                </c:pt>
                <c:pt idx="177">
                  <c:v>21.562999999999999</c:v>
                </c:pt>
                <c:pt idx="178">
                  <c:v>21.672000000000001</c:v>
                </c:pt>
                <c:pt idx="179">
                  <c:v>21.780999999999999</c:v>
                </c:pt>
                <c:pt idx="180">
                  <c:v>21.905999999999999</c:v>
                </c:pt>
                <c:pt idx="181">
                  <c:v>22.015999999999998</c:v>
                </c:pt>
                <c:pt idx="182">
                  <c:v>22.125</c:v>
                </c:pt>
                <c:pt idx="183">
                  <c:v>22.234000000000002</c:v>
                </c:pt>
                <c:pt idx="184">
                  <c:v>22.344000000000001</c:v>
                </c:pt>
                <c:pt idx="185">
                  <c:v>22.452999999999999</c:v>
                </c:pt>
                <c:pt idx="186">
                  <c:v>22.562999999999999</c:v>
                </c:pt>
                <c:pt idx="187">
                  <c:v>22.672000000000001</c:v>
                </c:pt>
                <c:pt idx="188">
                  <c:v>22.797000000000001</c:v>
                </c:pt>
                <c:pt idx="189">
                  <c:v>22.905999999999999</c:v>
                </c:pt>
                <c:pt idx="190">
                  <c:v>23.015999999999998</c:v>
                </c:pt>
                <c:pt idx="191">
                  <c:v>23.125</c:v>
                </c:pt>
                <c:pt idx="192">
                  <c:v>23.234000000000002</c:v>
                </c:pt>
                <c:pt idx="193">
                  <c:v>23.344000000000001</c:v>
                </c:pt>
                <c:pt idx="194">
                  <c:v>23.452999999999999</c:v>
                </c:pt>
                <c:pt idx="195">
                  <c:v>23.577999999999999</c:v>
                </c:pt>
                <c:pt idx="196">
                  <c:v>23.687999999999999</c:v>
                </c:pt>
                <c:pt idx="197">
                  <c:v>23.797000000000001</c:v>
                </c:pt>
                <c:pt idx="198">
                  <c:v>23.905999999999999</c:v>
                </c:pt>
                <c:pt idx="199">
                  <c:v>24.015999999999998</c:v>
                </c:pt>
                <c:pt idx="200">
                  <c:v>24.125</c:v>
                </c:pt>
                <c:pt idx="201">
                  <c:v>24.234000000000002</c:v>
                </c:pt>
                <c:pt idx="202">
                  <c:v>24.344000000000001</c:v>
                </c:pt>
                <c:pt idx="203">
                  <c:v>24.469000000000001</c:v>
                </c:pt>
                <c:pt idx="204">
                  <c:v>24.577999999999999</c:v>
                </c:pt>
                <c:pt idx="205">
                  <c:v>24.687999999999999</c:v>
                </c:pt>
                <c:pt idx="206">
                  <c:v>24.797000000000001</c:v>
                </c:pt>
                <c:pt idx="207">
                  <c:v>24.905999999999999</c:v>
                </c:pt>
                <c:pt idx="208">
                  <c:v>25.015999999999998</c:v>
                </c:pt>
                <c:pt idx="209">
                  <c:v>25.125</c:v>
                </c:pt>
                <c:pt idx="210">
                  <c:v>25.25</c:v>
                </c:pt>
                <c:pt idx="211">
                  <c:v>25.359000000000002</c:v>
                </c:pt>
                <c:pt idx="212">
                  <c:v>25.469000000000001</c:v>
                </c:pt>
                <c:pt idx="213">
                  <c:v>25.577999999999999</c:v>
                </c:pt>
                <c:pt idx="214">
                  <c:v>25.687999999999999</c:v>
                </c:pt>
                <c:pt idx="215">
                  <c:v>25.797000000000001</c:v>
                </c:pt>
                <c:pt idx="216">
                  <c:v>25.905999999999999</c:v>
                </c:pt>
                <c:pt idx="217">
                  <c:v>26.015999999999998</c:v>
                </c:pt>
                <c:pt idx="218">
                  <c:v>26.140999999999998</c:v>
                </c:pt>
                <c:pt idx="219">
                  <c:v>26.25</c:v>
                </c:pt>
                <c:pt idx="220">
                  <c:v>26.359000000000002</c:v>
                </c:pt>
                <c:pt idx="221">
                  <c:v>26.469000000000001</c:v>
                </c:pt>
                <c:pt idx="222">
                  <c:v>26.577999999999999</c:v>
                </c:pt>
                <c:pt idx="223">
                  <c:v>26.687999999999999</c:v>
                </c:pt>
                <c:pt idx="224">
                  <c:v>26.797000000000001</c:v>
                </c:pt>
                <c:pt idx="225">
                  <c:v>26.922000000000001</c:v>
                </c:pt>
                <c:pt idx="226">
                  <c:v>27.030999999999999</c:v>
                </c:pt>
                <c:pt idx="227">
                  <c:v>27.140999999999998</c:v>
                </c:pt>
                <c:pt idx="228">
                  <c:v>27.25</c:v>
                </c:pt>
                <c:pt idx="229">
                  <c:v>27.359000000000002</c:v>
                </c:pt>
                <c:pt idx="230">
                  <c:v>27.469000000000001</c:v>
                </c:pt>
                <c:pt idx="231">
                  <c:v>27.577999999999999</c:v>
                </c:pt>
                <c:pt idx="232">
                  <c:v>27.702999999999999</c:v>
                </c:pt>
                <c:pt idx="233">
                  <c:v>27.812999999999999</c:v>
                </c:pt>
                <c:pt idx="234">
                  <c:v>27.922000000000001</c:v>
                </c:pt>
                <c:pt idx="235">
                  <c:v>28.030999999999999</c:v>
                </c:pt>
                <c:pt idx="236">
                  <c:v>28.140999999999998</c:v>
                </c:pt>
                <c:pt idx="237">
                  <c:v>28.25</c:v>
                </c:pt>
                <c:pt idx="238">
                  <c:v>28.359000000000002</c:v>
                </c:pt>
                <c:pt idx="239">
                  <c:v>28.484000000000002</c:v>
                </c:pt>
                <c:pt idx="240">
                  <c:v>28.594000000000001</c:v>
                </c:pt>
                <c:pt idx="241">
                  <c:v>28.702999999999999</c:v>
                </c:pt>
                <c:pt idx="242">
                  <c:v>28.812999999999999</c:v>
                </c:pt>
                <c:pt idx="243">
                  <c:v>28.922000000000001</c:v>
                </c:pt>
                <c:pt idx="244">
                  <c:v>29.030999999999999</c:v>
                </c:pt>
                <c:pt idx="245">
                  <c:v>29.140999999999998</c:v>
                </c:pt>
                <c:pt idx="246">
                  <c:v>29.25</c:v>
                </c:pt>
                <c:pt idx="247">
                  <c:v>29.375</c:v>
                </c:pt>
                <c:pt idx="248">
                  <c:v>29.484000000000002</c:v>
                </c:pt>
                <c:pt idx="249">
                  <c:v>29.594000000000001</c:v>
                </c:pt>
                <c:pt idx="250">
                  <c:v>29.702999999999999</c:v>
                </c:pt>
                <c:pt idx="251">
                  <c:v>29.812999999999999</c:v>
                </c:pt>
                <c:pt idx="252">
                  <c:v>29.922000000000001</c:v>
                </c:pt>
                <c:pt idx="253">
                  <c:v>30.030999999999999</c:v>
                </c:pt>
                <c:pt idx="254">
                  <c:v>30.140999999999998</c:v>
                </c:pt>
                <c:pt idx="255">
                  <c:v>30.265999999999998</c:v>
                </c:pt>
                <c:pt idx="256">
                  <c:v>30.375</c:v>
                </c:pt>
                <c:pt idx="257">
                  <c:v>30.484000000000002</c:v>
                </c:pt>
                <c:pt idx="258">
                  <c:v>30.594000000000001</c:v>
                </c:pt>
                <c:pt idx="259">
                  <c:v>30.702999999999999</c:v>
                </c:pt>
                <c:pt idx="260">
                  <c:v>30.812999999999999</c:v>
                </c:pt>
                <c:pt idx="261">
                  <c:v>30.922000000000001</c:v>
                </c:pt>
                <c:pt idx="262">
                  <c:v>31.047000000000001</c:v>
                </c:pt>
                <c:pt idx="263">
                  <c:v>31.155999999999999</c:v>
                </c:pt>
                <c:pt idx="264">
                  <c:v>31.265999999999998</c:v>
                </c:pt>
                <c:pt idx="265">
                  <c:v>31.375</c:v>
                </c:pt>
                <c:pt idx="266">
                  <c:v>31.484000000000002</c:v>
                </c:pt>
                <c:pt idx="267">
                  <c:v>31.594000000000001</c:v>
                </c:pt>
                <c:pt idx="268">
                  <c:v>31.702999999999999</c:v>
                </c:pt>
                <c:pt idx="269">
                  <c:v>31.827999999999999</c:v>
                </c:pt>
                <c:pt idx="270">
                  <c:v>31.937999999999999</c:v>
                </c:pt>
                <c:pt idx="271">
                  <c:v>32.046999999999997</c:v>
                </c:pt>
                <c:pt idx="272">
                  <c:v>32.155999999999999</c:v>
                </c:pt>
                <c:pt idx="273">
                  <c:v>32.280999999999999</c:v>
                </c:pt>
                <c:pt idx="274">
                  <c:v>32.390999999999998</c:v>
                </c:pt>
                <c:pt idx="275">
                  <c:v>32.5</c:v>
                </c:pt>
                <c:pt idx="276">
                  <c:v>32.609000000000002</c:v>
                </c:pt>
                <c:pt idx="277">
                  <c:v>32.719000000000001</c:v>
                </c:pt>
                <c:pt idx="278">
                  <c:v>32.844000000000001</c:v>
                </c:pt>
                <c:pt idx="279">
                  <c:v>32.953000000000003</c:v>
                </c:pt>
                <c:pt idx="280">
                  <c:v>33.063000000000002</c:v>
                </c:pt>
                <c:pt idx="281">
                  <c:v>33.171999999999997</c:v>
                </c:pt>
                <c:pt idx="282">
                  <c:v>33.280999999999999</c:v>
                </c:pt>
                <c:pt idx="283">
                  <c:v>33.390999999999998</c:v>
                </c:pt>
                <c:pt idx="284">
                  <c:v>33.515999999999998</c:v>
                </c:pt>
                <c:pt idx="285">
                  <c:v>33.625</c:v>
                </c:pt>
                <c:pt idx="286">
                  <c:v>33.734000000000002</c:v>
                </c:pt>
                <c:pt idx="287">
                  <c:v>33.844000000000001</c:v>
                </c:pt>
                <c:pt idx="288">
                  <c:v>33.953000000000003</c:v>
                </c:pt>
                <c:pt idx="289">
                  <c:v>34.078000000000003</c:v>
                </c:pt>
                <c:pt idx="290">
                  <c:v>34.188000000000002</c:v>
                </c:pt>
                <c:pt idx="291">
                  <c:v>34.296999999999997</c:v>
                </c:pt>
                <c:pt idx="292">
                  <c:v>34.405999999999999</c:v>
                </c:pt>
                <c:pt idx="293">
                  <c:v>34.530999999999999</c:v>
                </c:pt>
                <c:pt idx="294">
                  <c:v>34.640999999999998</c:v>
                </c:pt>
                <c:pt idx="295">
                  <c:v>34.75</c:v>
                </c:pt>
                <c:pt idx="296">
                  <c:v>34.859000000000002</c:v>
                </c:pt>
                <c:pt idx="297">
                  <c:v>34.969000000000001</c:v>
                </c:pt>
                <c:pt idx="298">
                  <c:v>35.078000000000003</c:v>
                </c:pt>
                <c:pt idx="299">
                  <c:v>35.188000000000002</c:v>
                </c:pt>
                <c:pt idx="300">
                  <c:v>35.313000000000002</c:v>
                </c:pt>
                <c:pt idx="301">
                  <c:v>35.421999999999997</c:v>
                </c:pt>
                <c:pt idx="302">
                  <c:v>35.530999999999999</c:v>
                </c:pt>
                <c:pt idx="303">
                  <c:v>35.640999999999998</c:v>
                </c:pt>
                <c:pt idx="304">
                  <c:v>35.75</c:v>
                </c:pt>
                <c:pt idx="305">
                  <c:v>35.859000000000002</c:v>
                </c:pt>
                <c:pt idx="306">
                  <c:v>35.969000000000001</c:v>
                </c:pt>
                <c:pt idx="307">
                  <c:v>36.094000000000001</c:v>
                </c:pt>
                <c:pt idx="308">
                  <c:v>36.203000000000003</c:v>
                </c:pt>
                <c:pt idx="309">
                  <c:v>36.313000000000002</c:v>
                </c:pt>
                <c:pt idx="310">
                  <c:v>36.421999999999997</c:v>
                </c:pt>
                <c:pt idx="311">
                  <c:v>36.530999999999999</c:v>
                </c:pt>
                <c:pt idx="312">
                  <c:v>36.640999999999998</c:v>
                </c:pt>
                <c:pt idx="313">
                  <c:v>36.75</c:v>
                </c:pt>
                <c:pt idx="314">
                  <c:v>36.875</c:v>
                </c:pt>
                <c:pt idx="315">
                  <c:v>36.984000000000002</c:v>
                </c:pt>
                <c:pt idx="316">
                  <c:v>37.094000000000001</c:v>
                </c:pt>
                <c:pt idx="317">
                  <c:v>37.203000000000003</c:v>
                </c:pt>
                <c:pt idx="318">
                  <c:v>37.313000000000002</c:v>
                </c:pt>
                <c:pt idx="319">
                  <c:v>37.421999999999997</c:v>
                </c:pt>
                <c:pt idx="320">
                  <c:v>37.530999999999999</c:v>
                </c:pt>
                <c:pt idx="321">
                  <c:v>37.655999999999999</c:v>
                </c:pt>
                <c:pt idx="322">
                  <c:v>37.765999999999998</c:v>
                </c:pt>
                <c:pt idx="323">
                  <c:v>37.875</c:v>
                </c:pt>
                <c:pt idx="324">
                  <c:v>37.984000000000002</c:v>
                </c:pt>
                <c:pt idx="325">
                  <c:v>38.094000000000001</c:v>
                </c:pt>
                <c:pt idx="326">
                  <c:v>38.203000000000003</c:v>
                </c:pt>
                <c:pt idx="327">
                  <c:v>38.328000000000003</c:v>
                </c:pt>
                <c:pt idx="328">
                  <c:v>38.438000000000002</c:v>
                </c:pt>
                <c:pt idx="329">
                  <c:v>38.546999999999997</c:v>
                </c:pt>
                <c:pt idx="330">
                  <c:v>38.655999999999999</c:v>
                </c:pt>
                <c:pt idx="331">
                  <c:v>38.765999999999998</c:v>
                </c:pt>
                <c:pt idx="332">
                  <c:v>38.875</c:v>
                </c:pt>
                <c:pt idx="333">
                  <c:v>38.984000000000002</c:v>
                </c:pt>
                <c:pt idx="334">
                  <c:v>39.109000000000002</c:v>
                </c:pt>
                <c:pt idx="335">
                  <c:v>39.219000000000001</c:v>
                </c:pt>
                <c:pt idx="336">
                  <c:v>39.328000000000003</c:v>
                </c:pt>
                <c:pt idx="337">
                  <c:v>39.438000000000002</c:v>
                </c:pt>
                <c:pt idx="338">
                  <c:v>39.546999999999997</c:v>
                </c:pt>
                <c:pt idx="339">
                  <c:v>39.655999999999999</c:v>
                </c:pt>
                <c:pt idx="340">
                  <c:v>39.765999999999998</c:v>
                </c:pt>
                <c:pt idx="341">
                  <c:v>39.875</c:v>
                </c:pt>
                <c:pt idx="342">
                  <c:v>40</c:v>
                </c:pt>
                <c:pt idx="343">
                  <c:v>40.109000000000002</c:v>
                </c:pt>
                <c:pt idx="344">
                  <c:v>40.219000000000001</c:v>
                </c:pt>
                <c:pt idx="345">
                  <c:v>40.328000000000003</c:v>
                </c:pt>
                <c:pt idx="346">
                  <c:v>40.438000000000002</c:v>
                </c:pt>
                <c:pt idx="347">
                  <c:v>40.546999999999997</c:v>
                </c:pt>
                <c:pt idx="348">
                  <c:v>40.671999999999997</c:v>
                </c:pt>
                <c:pt idx="349">
                  <c:v>40.780999999999999</c:v>
                </c:pt>
                <c:pt idx="350">
                  <c:v>40.890999999999998</c:v>
                </c:pt>
                <c:pt idx="351">
                  <c:v>41</c:v>
                </c:pt>
                <c:pt idx="352">
                  <c:v>41.109000000000002</c:v>
                </c:pt>
                <c:pt idx="353">
                  <c:v>41.219000000000001</c:v>
                </c:pt>
                <c:pt idx="354">
                  <c:v>41.328000000000003</c:v>
                </c:pt>
                <c:pt idx="355">
                  <c:v>41.438000000000002</c:v>
                </c:pt>
                <c:pt idx="356">
                  <c:v>41.563000000000002</c:v>
                </c:pt>
                <c:pt idx="357">
                  <c:v>41.671999999999997</c:v>
                </c:pt>
                <c:pt idx="358">
                  <c:v>41.780999999999999</c:v>
                </c:pt>
                <c:pt idx="359">
                  <c:v>41.890999999999998</c:v>
                </c:pt>
                <c:pt idx="360">
                  <c:v>42</c:v>
                </c:pt>
                <c:pt idx="361">
                  <c:v>42.109000000000002</c:v>
                </c:pt>
                <c:pt idx="362">
                  <c:v>42.219000000000001</c:v>
                </c:pt>
                <c:pt idx="363">
                  <c:v>42.328000000000003</c:v>
                </c:pt>
                <c:pt idx="364">
                  <c:v>42.453000000000003</c:v>
                </c:pt>
                <c:pt idx="365">
                  <c:v>42.563000000000002</c:v>
                </c:pt>
                <c:pt idx="366">
                  <c:v>42.671999999999997</c:v>
                </c:pt>
                <c:pt idx="367">
                  <c:v>42.780999999999999</c:v>
                </c:pt>
                <c:pt idx="368">
                  <c:v>42.890999999999998</c:v>
                </c:pt>
                <c:pt idx="369">
                  <c:v>43.015999999999998</c:v>
                </c:pt>
                <c:pt idx="370">
                  <c:v>43.125</c:v>
                </c:pt>
                <c:pt idx="371">
                  <c:v>43.234000000000002</c:v>
                </c:pt>
                <c:pt idx="372">
                  <c:v>43.344000000000001</c:v>
                </c:pt>
                <c:pt idx="373">
                  <c:v>43.453000000000003</c:v>
                </c:pt>
                <c:pt idx="374">
                  <c:v>43.563000000000002</c:v>
                </c:pt>
                <c:pt idx="375">
                  <c:v>43.671999999999997</c:v>
                </c:pt>
                <c:pt idx="376">
                  <c:v>43.796999999999997</c:v>
                </c:pt>
                <c:pt idx="377">
                  <c:v>43.905999999999999</c:v>
                </c:pt>
                <c:pt idx="378">
                  <c:v>44.015999999999998</c:v>
                </c:pt>
                <c:pt idx="379">
                  <c:v>44.125</c:v>
                </c:pt>
                <c:pt idx="380">
                  <c:v>44.234000000000002</c:v>
                </c:pt>
                <c:pt idx="381">
                  <c:v>44.344000000000001</c:v>
                </c:pt>
                <c:pt idx="382">
                  <c:v>44.453000000000003</c:v>
                </c:pt>
                <c:pt idx="383">
                  <c:v>44.563000000000002</c:v>
                </c:pt>
                <c:pt idx="384">
                  <c:v>44.688000000000002</c:v>
                </c:pt>
                <c:pt idx="385">
                  <c:v>44.796999999999997</c:v>
                </c:pt>
                <c:pt idx="386">
                  <c:v>44.905999999999999</c:v>
                </c:pt>
                <c:pt idx="387">
                  <c:v>45.015999999999998</c:v>
                </c:pt>
                <c:pt idx="388">
                  <c:v>45.125</c:v>
                </c:pt>
                <c:pt idx="389">
                  <c:v>45.25</c:v>
                </c:pt>
                <c:pt idx="390">
                  <c:v>45.359000000000002</c:v>
                </c:pt>
                <c:pt idx="391">
                  <c:v>45.469000000000001</c:v>
                </c:pt>
                <c:pt idx="392">
                  <c:v>45.578000000000003</c:v>
                </c:pt>
                <c:pt idx="393">
                  <c:v>45.688000000000002</c:v>
                </c:pt>
                <c:pt idx="394">
                  <c:v>45.796999999999997</c:v>
                </c:pt>
                <c:pt idx="395">
                  <c:v>45.905999999999999</c:v>
                </c:pt>
                <c:pt idx="396">
                  <c:v>46.015999999999998</c:v>
                </c:pt>
                <c:pt idx="397">
                  <c:v>46.140999999999998</c:v>
                </c:pt>
                <c:pt idx="398">
                  <c:v>46.25</c:v>
                </c:pt>
                <c:pt idx="399">
                  <c:v>46.359000000000002</c:v>
                </c:pt>
                <c:pt idx="400">
                  <c:v>46.469000000000001</c:v>
                </c:pt>
                <c:pt idx="401">
                  <c:v>46.578000000000003</c:v>
                </c:pt>
                <c:pt idx="402">
                  <c:v>46.688000000000002</c:v>
                </c:pt>
                <c:pt idx="403">
                  <c:v>46.813000000000002</c:v>
                </c:pt>
                <c:pt idx="404">
                  <c:v>46.921999999999997</c:v>
                </c:pt>
                <c:pt idx="405">
                  <c:v>47.030999999999999</c:v>
                </c:pt>
                <c:pt idx="406">
                  <c:v>47.140999999999998</c:v>
                </c:pt>
                <c:pt idx="407">
                  <c:v>47.25</c:v>
                </c:pt>
                <c:pt idx="408">
                  <c:v>47.375</c:v>
                </c:pt>
                <c:pt idx="409">
                  <c:v>47.484000000000002</c:v>
                </c:pt>
                <c:pt idx="410">
                  <c:v>47.594000000000001</c:v>
                </c:pt>
                <c:pt idx="411">
                  <c:v>47.703000000000003</c:v>
                </c:pt>
                <c:pt idx="412">
                  <c:v>47.813000000000002</c:v>
                </c:pt>
                <c:pt idx="413">
                  <c:v>47.938000000000002</c:v>
                </c:pt>
                <c:pt idx="414">
                  <c:v>48.046999999999997</c:v>
                </c:pt>
                <c:pt idx="415">
                  <c:v>48.155999999999999</c:v>
                </c:pt>
                <c:pt idx="416">
                  <c:v>48.265999999999998</c:v>
                </c:pt>
                <c:pt idx="417">
                  <c:v>48.375</c:v>
                </c:pt>
                <c:pt idx="418">
                  <c:v>48.484000000000002</c:v>
                </c:pt>
                <c:pt idx="419">
                  <c:v>48.594000000000001</c:v>
                </c:pt>
                <c:pt idx="420">
                  <c:v>48.719000000000001</c:v>
                </c:pt>
                <c:pt idx="421">
                  <c:v>48.828000000000003</c:v>
                </c:pt>
                <c:pt idx="422">
                  <c:v>48.938000000000002</c:v>
                </c:pt>
                <c:pt idx="423">
                  <c:v>49.046999999999997</c:v>
                </c:pt>
                <c:pt idx="424">
                  <c:v>49.155999999999999</c:v>
                </c:pt>
                <c:pt idx="425">
                  <c:v>49.265999999999998</c:v>
                </c:pt>
                <c:pt idx="426">
                  <c:v>49.375</c:v>
                </c:pt>
                <c:pt idx="427">
                  <c:v>49.484000000000002</c:v>
                </c:pt>
                <c:pt idx="428">
                  <c:v>49.609000000000002</c:v>
                </c:pt>
                <c:pt idx="429">
                  <c:v>49.719000000000001</c:v>
                </c:pt>
                <c:pt idx="430">
                  <c:v>49.828000000000003</c:v>
                </c:pt>
                <c:pt idx="431">
                  <c:v>49.938000000000002</c:v>
                </c:pt>
                <c:pt idx="432">
                  <c:v>50.046999999999997</c:v>
                </c:pt>
                <c:pt idx="433">
                  <c:v>50.155999999999999</c:v>
                </c:pt>
                <c:pt idx="434">
                  <c:v>50.265999999999998</c:v>
                </c:pt>
                <c:pt idx="435">
                  <c:v>50.375</c:v>
                </c:pt>
                <c:pt idx="436">
                  <c:v>50.5</c:v>
                </c:pt>
                <c:pt idx="437">
                  <c:v>50.609000000000002</c:v>
                </c:pt>
                <c:pt idx="438">
                  <c:v>50.719000000000001</c:v>
                </c:pt>
                <c:pt idx="439">
                  <c:v>50.828000000000003</c:v>
                </c:pt>
                <c:pt idx="440">
                  <c:v>50.938000000000002</c:v>
                </c:pt>
                <c:pt idx="441">
                  <c:v>51.046999999999997</c:v>
                </c:pt>
                <c:pt idx="442">
                  <c:v>51.155999999999999</c:v>
                </c:pt>
                <c:pt idx="443">
                  <c:v>51.265999999999998</c:v>
                </c:pt>
                <c:pt idx="444">
                  <c:v>51.390999999999998</c:v>
                </c:pt>
                <c:pt idx="445">
                  <c:v>51.5</c:v>
                </c:pt>
                <c:pt idx="446">
                  <c:v>51.609000000000002</c:v>
                </c:pt>
                <c:pt idx="447">
                  <c:v>51.719000000000001</c:v>
                </c:pt>
                <c:pt idx="448">
                  <c:v>51.828000000000003</c:v>
                </c:pt>
                <c:pt idx="449">
                  <c:v>51.938000000000002</c:v>
                </c:pt>
                <c:pt idx="450">
                  <c:v>52.046999999999997</c:v>
                </c:pt>
                <c:pt idx="451">
                  <c:v>52.171999999999997</c:v>
                </c:pt>
                <c:pt idx="452">
                  <c:v>52.280999999999999</c:v>
                </c:pt>
                <c:pt idx="453">
                  <c:v>52.390999999999998</c:v>
                </c:pt>
                <c:pt idx="454">
                  <c:v>52.5</c:v>
                </c:pt>
                <c:pt idx="455">
                  <c:v>52.609000000000002</c:v>
                </c:pt>
                <c:pt idx="456">
                  <c:v>52.719000000000001</c:v>
                </c:pt>
                <c:pt idx="457">
                  <c:v>52.828000000000003</c:v>
                </c:pt>
                <c:pt idx="458">
                  <c:v>52.953000000000003</c:v>
                </c:pt>
                <c:pt idx="459">
                  <c:v>53.063000000000002</c:v>
                </c:pt>
                <c:pt idx="460">
                  <c:v>53.171999999999997</c:v>
                </c:pt>
                <c:pt idx="461">
                  <c:v>53.280999999999999</c:v>
                </c:pt>
                <c:pt idx="462">
                  <c:v>53.390999999999998</c:v>
                </c:pt>
                <c:pt idx="463">
                  <c:v>53.5</c:v>
                </c:pt>
                <c:pt idx="464">
                  <c:v>53.625</c:v>
                </c:pt>
                <c:pt idx="465">
                  <c:v>53.734000000000002</c:v>
                </c:pt>
                <c:pt idx="466">
                  <c:v>53.844000000000001</c:v>
                </c:pt>
                <c:pt idx="467">
                  <c:v>53.953000000000003</c:v>
                </c:pt>
                <c:pt idx="468">
                  <c:v>54.063000000000002</c:v>
                </c:pt>
                <c:pt idx="469">
                  <c:v>54.171999999999997</c:v>
                </c:pt>
                <c:pt idx="470">
                  <c:v>54.280999999999999</c:v>
                </c:pt>
                <c:pt idx="471">
                  <c:v>54.405999999999999</c:v>
                </c:pt>
                <c:pt idx="472">
                  <c:v>54.515999999999998</c:v>
                </c:pt>
                <c:pt idx="473">
                  <c:v>54.625</c:v>
                </c:pt>
                <c:pt idx="474">
                  <c:v>54.734000000000002</c:v>
                </c:pt>
                <c:pt idx="475">
                  <c:v>54.844000000000001</c:v>
                </c:pt>
                <c:pt idx="476">
                  <c:v>54.953000000000003</c:v>
                </c:pt>
                <c:pt idx="477">
                  <c:v>55.063000000000002</c:v>
                </c:pt>
                <c:pt idx="478">
                  <c:v>55.188000000000002</c:v>
                </c:pt>
                <c:pt idx="479">
                  <c:v>55.296999999999997</c:v>
                </c:pt>
                <c:pt idx="480">
                  <c:v>55.405999999999999</c:v>
                </c:pt>
                <c:pt idx="481">
                  <c:v>55.515999999999998</c:v>
                </c:pt>
                <c:pt idx="482">
                  <c:v>55.625</c:v>
                </c:pt>
                <c:pt idx="483">
                  <c:v>55.734000000000002</c:v>
                </c:pt>
                <c:pt idx="484">
                  <c:v>55.859000000000002</c:v>
                </c:pt>
                <c:pt idx="485">
                  <c:v>55.969000000000001</c:v>
                </c:pt>
                <c:pt idx="486">
                  <c:v>56.078000000000003</c:v>
                </c:pt>
                <c:pt idx="487">
                  <c:v>56.188000000000002</c:v>
                </c:pt>
                <c:pt idx="488">
                  <c:v>56.296999999999997</c:v>
                </c:pt>
                <c:pt idx="489">
                  <c:v>56.405999999999999</c:v>
                </c:pt>
                <c:pt idx="490">
                  <c:v>56.530999999999999</c:v>
                </c:pt>
                <c:pt idx="491">
                  <c:v>56.640999999999998</c:v>
                </c:pt>
                <c:pt idx="492">
                  <c:v>56.75</c:v>
                </c:pt>
                <c:pt idx="493">
                  <c:v>56.859000000000002</c:v>
                </c:pt>
                <c:pt idx="494">
                  <c:v>56.969000000000001</c:v>
                </c:pt>
                <c:pt idx="495">
                  <c:v>57.094000000000001</c:v>
                </c:pt>
                <c:pt idx="496">
                  <c:v>57.203000000000003</c:v>
                </c:pt>
                <c:pt idx="497">
                  <c:v>57.313000000000002</c:v>
                </c:pt>
                <c:pt idx="498">
                  <c:v>57.421999999999997</c:v>
                </c:pt>
                <c:pt idx="499">
                  <c:v>57.530999999999999</c:v>
                </c:pt>
                <c:pt idx="500">
                  <c:v>57.640999999999998</c:v>
                </c:pt>
                <c:pt idx="501">
                  <c:v>57.75</c:v>
                </c:pt>
                <c:pt idx="502">
                  <c:v>57.875</c:v>
                </c:pt>
                <c:pt idx="503">
                  <c:v>57.984000000000002</c:v>
                </c:pt>
                <c:pt idx="504">
                  <c:v>58.094000000000001</c:v>
                </c:pt>
                <c:pt idx="505">
                  <c:v>58.203000000000003</c:v>
                </c:pt>
                <c:pt idx="506">
                  <c:v>58.313000000000002</c:v>
                </c:pt>
                <c:pt idx="507">
                  <c:v>58.438000000000002</c:v>
                </c:pt>
                <c:pt idx="508">
                  <c:v>58.546999999999997</c:v>
                </c:pt>
                <c:pt idx="509">
                  <c:v>58.655999999999999</c:v>
                </c:pt>
                <c:pt idx="510">
                  <c:v>58.765999999999998</c:v>
                </c:pt>
                <c:pt idx="511">
                  <c:v>58.875</c:v>
                </c:pt>
                <c:pt idx="512">
                  <c:v>58.984000000000002</c:v>
                </c:pt>
                <c:pt idx="513">
                  <c:v>59.109000000000002</c:v>
                </c:pt>
                <c:pt idx="514">
                  <c:v>59.219000000000001</c:v>
                </c:pt>
                <c:pt idx="515">
                  <c:v>59.328000000000003</c:v>
                </c:pt>
                <c:pt idx="516">
                  <c:v>59.438000000000002</c:v>
                </c:pt>
                <c:pt idx="517">
                  <c:v>59.546999999999997</c:v>
                </c:pt>
                <c:pt idx="518">
                  <c:v>59.655999999999999</c:v>
                </c:pt>
                <c:pt idx="519">
                  <c:v>59.765999999999998</c:v>
                </c:pt>
                <c:pt idx="520">
                  <c:v>59.875</c:v>
                </c:pt>
                <c:pt idx="521">
                  <c:v>60</c:v>
                </c:pt>
                <c:pt idx="522">
                  <c:v>60.109000000000002</c:v>
                </c:pt>
                <c:pt idx="523">
                  <c:v>60.219000000000001</c:v>
                </c:pt>
                <c:pt idx="524">
                  <c:v>60.328000000000003</c:v>
                </c:pt>
                <c:pt idx="525">
                  <c:v>60.438000000000002</c:v>
                </c:pt>
                <c:pt idx="526">
                  <c:v>60.546999999999997</c:v>
                </c:pt>
                <c:pt idx="527">
                  <c:v>60.655999999999999</c:v>
                </c:pt>
                <c:pt idx="528">
                  <c:v>60.780999999999999</c:v>
                </c:pt>
                <c:pt idx="529">
                  <c:v>60.890999999999998</c:v>
                </c:pt>
                <c:pt idx="530">
                  <c:v>61</c:v>
                </c:pt>
                <c:pt idx="531">
                  <c:v>61.109000000000002</c:v>
                </c:pt>
                <c:pt idx="532">
                  <c:v>61.219000000000001</c:v>
                </c:pt>
                <c:pt idx="533">
                  <c:v>61.344000000000001</c:v>
                </c:pt>
                <c:pt idx="534">
                  <c:v>61.453000000000003</c:v>
                </c:pt>
                <c:pt idx="535">
                  <c:v>61.563000000000002</c:v>
                </c:pt>
                <c:pt idx="536">
                  <c:v>61.671999999999997</c:v>
                </c:pt>
                <c:pt idx="537">
                  <c:v>61.780999999999999</c:v>
                </c:pt>
                <c:pt idx="538">
                  <c:v>61.905999999999999</c:v>
                </c:pt>
                <c:pt idx="539">
                  <c:v>62.015999999999998</c:v>
                </c:pt>
                <c:pt idx="540">
                  <c:v>62.125</c:v>
                </c:pt>
                <c:pt idx="541">
                  <c:v>62.234000000000002</c:v>
                </c:pt>
                <c:pt idx="542">
                  <c:v>62.344000000000001</c:v>
                </c:pt>
                <c:pt idx="543">
                  <c:v>62.453000000000003</c:v>
                </c:pt>
                <c:pt idx="544">
                  <c:v>62.563000000000002</c:v>
                </c:pt>
                <c:pt idx="545">
                  <c:v>62.671999999999997</c:v>
                </c:pt>
                <c:pt idx="546">
                  <c:v>62.796999999999997</c:v>
                </c:pt>
                <c:pt idx="547">
                  <c:v>62.905999999999999</c:v>
                </c:pt>
                <c:pt idx="548">
                  <c:v>63.015999999999998</c:v>
                </c:pt>
                <c:pt idx="549">
                  <c:v>63.125</c:v>
                </c:pt>
                <c:pt idx="550">
                  <c:v>63.25</c:v>
                </c:pt>
                <c:pt idx="551">
                  <c:v>63.359000000000002</c:v>
                </c:pt>
                <c:pt idx="552">
                  <c:v>63.469000000000001</c:v>
                </c:pt>
                <c:pt idx="553">
                  <c:v>63.578000000000003</c:v>
                </c:pt>
                <c:pt idx="554">
                  <c:v>63.688000000000002</c:v>
                </c:pt>
                <c:pt idx="555">
                  <c:v>63.813000000000002</c:v>
                </c:pt>
                <c:pt idx="556">
                  <c:v>63.921999999999997</c:v>
                </c:pt>
                <c:pt idx="557">
                  <c:v>64.031000000000006</c:v>
                </c:pt>
                <c:pt idx="558">
                  <c:v>64.141000000000005</c:v>
                </c:pt>
                <c:pt idx="559">
                  <c:v>64.25</c:v>
                </c:pt>
                <c:pt idx="560">
                  <c:v>64.358999999999995</c:v>
                </c:pt>
                <c:pt idx="561">
                  <c:v>64.483999999999995</c:v>
                </c:pt>
                <c:pt idx="562">
                  <c:v>64.593999999999994</c:v>
                </c:pt>
                <c:pt idx="563">
                  <c:v>64.703000000000003</c:v>
                </c:pt>
                <c:pt idx="564">
                  <c:v>64.813000000000002</c:v>
                </c:pt>
                <c:pt idx="565">
                  <c:v>64.921999999999997</c:v>
                </c:pt>
                <c:pt idx="566">
                  <c:v>65.031000000000006</c:v>
                </c:pt>
                <c:pt idx="567">
                  <c:v>65.141000000000005</c:v>
                </c:pt>
                <c:pt idx="568">
                  <c:v>65.266000000000005</c:v>
                </c:pt>
                <c:pt idx="569">
                  <c:v>65.375</c:v>
                </c:pt>
                <c:pt idx="570">
                  <c:v>65.483999999999995</c:v>
                </c:pt>
                <c:pt idx="571">
                  <c:v>65.593999999999994</c:v>
                </c:pt>
                <c:pt idx="572">
                  <c:v>65.703000000000003</c:v>
                </c:pt>
                <c:pt idx="573">
                  <c:v>65.828000000000003</c:v>
                </c:pt>
                <c:pt idx="574">
                  <c:v>65.938000000000002</c:v>
                </c:pt>
                <c:pt idx="575">
                  <c:v>66.046999999999997</c:v>
                </c:pt>
                <c:pt idx="576">
                  <c:v>66.156000000000006</c:v>
                </c:pt>
                <c:pt idx="577">
                  <c:v>66.266000000000005</c:v>
                </c:pt>
                <c:pt idx="578">
                  <c:v>66.375</c:v>
                </c:pt>
                <c:pt idx="579">
                  <c:v>66.483999999999995</c:v>
                </c:pt>
                <c:pt idx="580">
                  <c:v>66.593999999999994</c:v>
                </c:pt>
                <c:pt idx="581">
                  <c:v>66.718999999999994</c:v>
                </c:pt>
                <c:pt idx="582">
                  <c:v>66.828000000000003</c:v>
                </c:pt>
                <c:pt idx="583">
                  <c:v>66.938000000000002</c:v>
                </c:pt>
                <c:pt idx="584">
                  <c:v>67.046999999999997</c:v>
                </c:pt>
                <c:pt idx="585">
                  <c:v>67.156000000000006</c:v>
                </c:pt>
                <c:pt idx="586">
                  <c:v>67.266000000000005</c:v>
                </c:pt>
                <c:pt idx="587">
                  <c:v>67.375</c:v>
                </c:pt>
                <c:pt idx="588">
                  <c:v>67.5</c:v>
                </c:pt>
                <c:pt idx="589">
                  <c:v>67.608999999999995</c:v>
                </c:pt>
                <c:pt idx="590">
                  <c:v>67.718999999999994</c:v>
                </c:pt>
                <c:pt idx="591">
                  <c:v>67.828000000000003</c:v>
                </c:pt>
                <c:pt idx="592">
                  <c:v>67.938000000000002</c:v>
                </c:pt>
                <c:pt idx="593">
                  <c:v>68.046999999999997</c:v>
                </c:pt>
                <c:pt idx="594">
                  <c:v>68.171999999999997</c:v>
                </c:pt>
                <c:pt idx="595">
                  <c:v>68.281000000000006</c:v>
                </c:pt>
                <c:pt idx="596">
                  <c:v>68.391000000000005</c:v>
                </c:pt>
                <c:pt idx="597">
                  <c:v>68.5</c:v>
                </c:pt>
                <c:pt idx="598">
                  <c:v>68.608999999999995</c:v>
                </c:pt>
                <c:pt idx="599">
                  <c:v>68.718999999999994</c:v>
                </c:pt>
                <c:pt idx="600">
                  <c:v>68.843999999999994</c:v>
                </c:pt>
                <c:pt idx="601">
                  <c:v>68.953000000000003</c:v>
                </c:pt>
                <c:pt idx="602">
                  <c:v>69.063000000000002</c:v>
                </c:pt>
                <c:pt idx="603">
                  <c:v>69.171999999999997</c:v>
                </c:pt>
                <c:pt idx="604">
                  <c:v>69.281000000000006</c:v>
                </c:pt>
                <c:pt idx="605">
                  <c:v>69.391000000000005</c:v>
                </c:pt>
                <c:pt idx="606">
                  <c:v>69.5</c:v>
                </c:pt>
                <c:pt idx="607">
                  <c:v>69.625</c:v>
                </c:pt>
                <c:pt idx="608">
                  <c:v>69.733999999999995</c:v>
                </c:pt>
                <c:pt idx="609">
                  <c:v>69.843999999999994</c:v>
                </c:pt>
                <c:pt idx="610">
                  <c:v>69.953000000000003</c:v>
                </c:pt>
                <c:pt idx="611">
                  <c:v>70.063000000000002</c:v>
                </c:pt>
                <c:pt idx="612">
                  <c:v>70.171999999999997</c:v>
                </c:pt>
                <c:pt idx="613">
                  <c:v>70.281000000000006</c:v>
                </c:pt>
                <c:pt idx="614">
                  <c:v>70.406000000000006</c:v>
                </c:pt>
                <c:pt idx="615">
                  <c:v>70.516000000000005</c:v>
                </c:pt>
                <c:pt idx="616">
                  <c:v>70.625</c:v>
                </c:pt>
                <c:pt idx="617">
                  <c:v>70.733999999999995</c:v>
                </c:pt>
                <c:pt idx="618">
                  <c:v>70.843999999999994</c:v>
                </c:pt>
                <c:pt idx="619">
                  <c:v>70.953000000000003</c:v>
                </c:pt>
                <c:pt idx="620">
                  <c:v>71.078000000000003</c:v>
                </c:pt>
                <c:pt idx="621">
                  <c:v>71.188000000000002</c:v>
                </c:pt>
                <c:pt idx="622">
                  <c:v>71.296999999999997</c:v>
                </c:pt>
                <c:pt idx="623">
                  <c:v>71.406000000000006</c:v>
                </c:pt>
                <c:pt idx="624">
                  <c:v>71.531000000000006</c:v>
                </c:pt>
                <c:pt idx="625">
                  <c:v>71.641000000000005</c:v>
                </c:pt>
                <c:pt idx="626">
                  <c:v>71.75</c:v>
                </c:pt>
                <c:pt idx="627">
                  <c:v>71.858999999999995</c:v>
                </c:pt>
                <c:pt idx="628">
                  <c:v>71.968999999999994</c:v>
                </c:pt>
                <c:pt idx="629">
                  <c:v>72.078000000000003</c:v>
                </c:pt>
                <c:pt idx="630">
                  <c:v>72.188000000000002</c:v>
                </c:pt>
                <c:pt idx="631">
                  <c:v>72.296999999999997</c:v>
                </c:pt>
                <c:pt idx="632">
                  <c:v>72.421999999999997</c:v>
                </c:pt>
                <c:pt idx="633">
                  <c:v>72.531000000000006</c:v>
                </c:pt>
                <c:pt idx="634">
                  <c:v>72.641000000000005</c:v>
                </c:pt>
                <c:pt idx="635">
                  <c:v>72.75</c:v>
                </c:pt>
                <c:pt idx="636">
                  <c:v>72.858999999999995</c:v>
                </c:pt>
                <c:pt idx="637">
                  <c:v>72.968999999999994</c:v>
                </c:pt>
                <c:pt idx="638">
                  <c:v>73.078000000000003</c:v>
                </c:pt>
                <c:pt idx="639">
                  <c:v>73.188000000000002</c:v>
                </c:pt>
                <c:pt idx="640">
                  <c:v>73.313000000000002</c:v>
                </c:pt>
                <c:pt idx="641">
                  <c:v>73.421999999999997</c:v>
                </c:pt>
                <c:pt idx="642">
                  <c:v>73.531000000000006</c:v>
                </c:pt>
                <c:pt idx="643">
                  <c:v>73.641000000000005</c:v>
                </c:pt>
                <c:pt idx="644">
                  <c:v>73.75</c:v>
                </c:pt>
                <c:pt idx="645">
                  <c:v>73.858999999999995</c:v>
                </c:pt>
                <c:pt idx="646">
                  <c:v>73.968999999999994</c:v>
                </c:pt>
                <c:pt idx="647">
                  <c:v>74.093999999999994</c:v>
                </c:pt>
                <c:pt idx="648">
                  <c:v>74.203000000000003</c:v>
                </c:pt>
                <c:pt idx="649">
                  <c:v>74.313000000000002</c:v>
                </c:pt>
                <c:pt idx="650">
                  <c:v>74.421999999999997</c:v>
                </c:pt>
                <c:pt idx="651">
                  <c:v>74.531000000000006</c:v>
                </c:pt>
                <c:pt idx="652">
                  <c:v>74.641000000000005</c:v>
                </c:pt>
                <c:pt idx="653">
                  <c:v>74.75</c:v>
                </c:pt>
                <c:pt idx="654">
                  <c:v>74.858999999999995</c:v>
                </c:pt>
                <c:pt idx="655">
                  <c:v>74.983999999999995</c:v>
                </c:pt>
                <c:pt idx="656">
                  <c:v>75.093999999999994</c:v>
                </c:pt>
                <c:pt idx="657">
                  <c:v>75.203000000000003</c:v>
                </c:pt>
                <c:pt idx="658">
                  <c:v>75.313000000000002</c:v>
                </c:pt>
                <c:pt idx="659">
                  <c:v>75.438000000000002</c:v>
                </c:pt>
                <c:pt idx="660">
                  <c:v>75.546999999999997</c:v>
                </c:pt>
                <c:pt idx="661">
                  <c:v>75.656000000000006</c:v>
                </c:pt>
                <c:pt idx="662">
                  <c:v>75.766000000000005</c:v>
                </c:pt>
                <c:pt idx="663">
                  <c:v>75.875</c:v>
                </c:pt>
                <c:pt idx="664">
                  <c:v>75.983999999999995</c:v>
                </c:pt>
                <c:pt idx="665">
                  <c:v>76.093999999999994</c:v>
                </c:pt>
                <c:pt idx="666">
                  <c:v>76.203000000000003</c:v>
                </c:pt>
                <c:pt idx="667">
                  <c:v>76.328000000000003</c:v>
                </c:pt>
                <c:pt idx="668">
                  <c:v>76.438000000000002</c:v>
                </c:pt>
                <c:pt idx="669">
                  <c:v>76.546999999999997</c:v>
                </c:pt>
                <c:pt idx="670">
                  <c:v>76.656000000000006</c:v>
                </c:pt>
                <c:pt idx="671">
                  <c:v>76.766000000000005</c:v>
                </c:pt>
                <c:pt idx="672">
                  <c:v>76.875</c:v>
                </c:pt>
                <c:pt idx="673">
                  <c:v>76.983999999999995</c:v>
                </c:pt>
                <c:pt idx="674">
                  <c:v>77.108999999999995</c:v>
                </c:pt>
                <c:pt idx="675">
                  <c:v>77.218999999999994</c:v>
                </c:pt>
                <c:pt idx="676">
                  <c:v>77.328000000000003</c:v>
                </c:pt>
                <c:pt idx="677">
                  <c:v>77.438000000000002</c:v>
                </c:pt>
                <c:pt idx="678">
                  <c:v>77.546999999999997</c:v>
                </c:pt>
                <c:pt idx="679">
                  <c:v>77.656000000000006</c:v>
                </c:pt>
                <c:pt idx="680">
                  <c:v>77.766000000000005</c:v>
                </c:pt>
                <c:pt idx="681">
                  <c:v>77.875</c:v>
                </c:pt>
                <c:pt idx="682">
                  <c:v>78</c:v>
                </c:pt>
                <c:pt idx="683">
                  <c:v>78.108999999999995</c:v>
                </c:pt>
                <c:pt idx="684">
                  <c:v>78.218999999999994</c:v>
                </c:pt>
                <c:pt idx="685">
                  <c:v>78.328000000000003</c:v>
                </c:pt>
                <c:pt idx="686">
                  <c:v>78.438000000000002</c:v>
                </c:pt>
                <c:pt idx="687">
                  <c:v>78.563000000000002</c:v>
                </c:pt>
                <c:pt idx="688">
                  <c:v>78.671999999999997</c:v>
                </c:pt>
                <c:pt idx="689">
                  <c:v>78.781000000000006</c:v>
                </c:pt>
                <c:pt idx="690">
                  <c:v>78.891000000000005</c:v>
                </c:pt>
                <c:pt idx="691">
                  <c:v>79.016000000000005</c:v>
                </c:pt>
                <c:pt idx="692">
                  <c:v>79.125</c:v>
                </c:pt>
                <c:pt idx="693">
                  <c:v>79.233999999999995</c:v>
                </c:pt>
                <c:pt idx="694">
                  <c:v>79.343999999999994</c:v>
                </c:pt>
                <c:pt idx="695">
                  <c:v>79.453000000000003</c:v>
                </c:pt>
                <c:pt idx="696">
                  <c:v>79.563000000000002</c:v>
                </c:pt>
                <c:pt idx="697">
                  <c:v>79.688000000000002</c:v>
                </c:pt>
                <c:pt idx="698">
                  <c:v>79.796999999999997</c:v>
                </c:pt>
                <c:pt idx="699">
                  <c:v>79.906000000000006</c:v>
                </c:pt>
                <c:pt idx="700">
                  <c:v>80.016000000000005</c:v>
                </c:pt>
                <c:pt idx="701">
                  <c:v>80.125</c:v>
                </c:pt>
                <c:pt idx="702">
                  <c:v>80.233999999999995</c:v>
                </c:pt>
                <c:pt idx="703">
                  <c:v>80.343999999999994</c:v>
                </c:pt>
                <c:pt idx="704">
                  <c:v>80.453000000000003</c:v>
                </c:pt>
                <c:pt idx="705">
                  <c:v>80.578000000000003</c:v>
                </c:pt>
                <c:pt idx="706">
                  <c:v>80.688000000000002</c:v>
                </c:pt>
                <c:pt idx="707">
                  <c:v>80.796999999999997</c:v>
                </c:pt>
                <c:pt idx="708">
                  <c:v>80.906000000000006</c:v>
                </c:pt>
                <c:pt idx="709">
                  <c:v>81.016000000000005</c:v>
                </c:pt>
                <c:pt idx="710">
                  <c:v>81.125</c:v>
                </c:pt>
                <c:pt idx="711">
                  <c:v>81.233999999999995</c:v>
                </c:pt>
                <c:pt idx="712">
                  <c:v>81.343999999999994</c:v>
                </c:pt>
                <c:pt idx="713">
                  <c:v>81.468999999999994</c:v>
                </c:pt>
                <c:pt idx="714">
                  <c:v>81.578000000000003</c:v>
                </c:pt>
                <c:pt idx="715">
                  <c:v>81.688000000000002</c:v>
                </c:pt>
                <c:pt idx="716">
                  <c:v>81.796999999999997</c:v>
                </c:pt>
                <c:pt idx="717">
                  <c:v>81.906000000000006</c:v>
                </c:pt>
                <c:pt idx="718">
                  <c:v>82.016000000000005</c:v>
                </c:pt>
                <c:pt idx="719">
                  <c:v>82.125</c:v>
                </c:pt>
                <c:pt idx="720">
                  <c:v>82.25</c:v>
                </c:pt>
                <c:pt idx="721">
                  <c:v>82.358999999999995</c:v>
                </c:pt>
                <c:pt idx="722">
                  <c:v>82.468999999999994</c:v>
                </c:pt>
                <c:pt idx="723">
                  <c:v>82.578000000000003</c:v>
                </c:pt>
                <c:pt idx="724">
                  <c:v>82.688000000000002</c:v>
                </c:pt>
                <c:pt idx="725">
                  <c:v>82.796999999999997</c:v>
                </c:pt>
                <c:pt idx="726">
                  <c:v>82.921999999999997</c:v>
                </c:pt>
                <c:pt idx="727">
                  <c:v>83.031000000000006</c:v>
                </c:pt>
                <c:pt idx="728">
                  <c:v>83.141000000000005</c:v>
                </c:pt>
                <c:pt idx="729">
                  <c:v>83.25</c:v>
                </c:pt>
                <c:pt idx="730">
                  <c:v>83.358999999999995</c:v>
                </c:pt>
                <c:pt idx="731">
                  <c:v>83.483999999999995</c:v>
                </c:pt>
                <c:pt idx="732">
                  <c:v>83.593999999999994</c:v>
                </c:pt>
                <c:pt idx="733">
                  <c:v>83.703000000000003</c:v>
                </c:pt>
                <c:pt idx="734">
                  <c:v>83.813000000000002</c:v>
                </c:pt>
                <c:pt idx="735">
                  <c:v>83.921999999999997</c:v>
                </c:pt>
                <c:pt idx="736">
                  <c:v>84.031000000000006</c:v>
                </c:pt>
                <c:pt idx="737">
                  <c:v>84.141000000000005</c:v>
                </c:pt>
                <c:pt idx="738">
                  <c:v>84.266000000000005</c:v>
                </c:pt>
                <c:pt idx="739">
                  <c:v>84.375</c:v>
                </c:pt>
                <c:pt idx="740">
                  <c:v>84.483999999999995</c:v>
                </c:pt>
                <c:pt idx="741">
                  <c:v>84.593999999999994</c:v>
                </c:pt>
                <c:pt idx="742">
                  <c:v>84.703000000000003</c:v>
                </c:pt>
                <c:pt idx="743">
                  <c:v>84.813000000000002</c:v>
                </c:pt>
                <c:pt idx="744">
                  <c:v>84.921999999999997</c:v>
                </c:pt>
                <c:pt idx="745">
                  <c:v>85.046999999999997</c:v>
                </c:pt>
                <c:pt idx="746">
                  <c:v>85.156000000000006</c:v>
                </c:pt>
                <c:pt idx="747">
                  <c:v>85.266000000000005</c:v>
                </c:pt>
                <c:pt idx="748">
                  <c:v>85.375</c:v>
                </c:pt>
                <c:pt idx="749">
                  <c:v>85.483999999999995</c:v>
                </c:pt>
                <c:pt idx="750">
                  <c:v>85.593999999999994</c:v>
                </c:pt>
                <c:pt idx="751">
                  <c:v>85.703000000000003</c:v>
                </c:pt>
                <c:pt idx="752">
                  <c:v>85.828000000000003</c:v>
                </c:pt>
                <c:pt idx="753">
                  <c:v>85.938000000000002</c:v>
                </c:pt>
                <c:pt idx="754">
                  <c:v>86.046999999999997</c:v>
                </c:pt>
                <c:pt idx="755">
                  <c:v>86.156000000000006</c:v>
                </c:pt>
                <c:pt idx="756">
                  <c:v>86.266000000000005</c:v>
                </c:pt>
                <c:pt idx="757">
                  <c:v>86.375</c:v>
                </c:pt>
                <c:pt idx="758">
                  <c:v>86.483999999999995</c:v>
                </c:pt>
                <c:pt idx="759">
                  <c:v>86.608999999999995</c:v>
                </c:pt>
                <c:pt idx="760">
                  <c:v>86.718999999999994</c:v>
                </c:pt>
                <c:pt idx="761">
                  <c:v>86.828000000000003</c:v>
                </c:pt>
                <c:pt idx="762">
                  <c:v>86.938000000000002</c:v>
                </c:pt>
                <c:pt idx="763">
                  <c:v>87.046999999999997</c:v>
                </c:pt>
                <c:pt idx="764">
                  <c:v>87.156000000000006</c:v>
                </c:pt>
                <c:pt idx="765">
                  <c:v>87.266000000000005</c:v>
                </c:pt>
                <c:pt idx="766">
                  <c:v>87.391000000000005</c:v>
                </c:pt>
                <c:pt idx="767">
                  <c:v>87.5</c:v>
                </c:pt>
                <c:pt idx="768">
                  <c:v>87.608999999999995</c:v>
                </c:pt>
                <c:pt idx="769">
                  <c:v>87.718999999999994</c:v>
                </c:pt>
                <c:pt idx="770">
                  <c:v>87.828000000000003</c:v>
                </c:pt>
                <c:pt idx="771">
                  <c:v>87.938000000000002</c:v>
                </c:pt>
                <c:pt idx="772">
                  <c:v>88.063000000000002</c:v>
                </c:pt>
                <c:pt idx="773">
                  <c:v>88.171999999999997</c:v>
                </c:pt>
                <c:pt idx="774">
                  <c:v>88.281000000000006</c:v>
                </c:pt>
                <c:pt idx="775">
                  <c:v>88.391000000000005</c:v>
                </c:pt>
                <c:pt idx="776">
                  <c:v>88.5</c:v>
                </c:pt>
                <c:pt idx="777">
                  <c:v>88.608999999999995</c:v>
                </c:pt>
                <c:pt idx="778">
                  <c:v>88.733999999999995</c:v>
                </c:pt>
                <c:pt idx="779">
                  <c:v>88.843999999999994</c:v>
                </c:pt>
                <c:pt idx="780">
                  <c:v>88.953000000000003</c:v>
                </c:pt>
                <c:pt idx="781">
                  <c:v>89.063000000000002</c:v>
                </c:pt>
                <c:pt idx="782">
                  <c:v>89.171999999999997</c:v>
                </c:pt>
                <c:pt idx="783">
                  <c:v>89.281000000000006</c:v>
                </c:pt>
                <c:pt idx="784">
                  <c:v>89.391000000000005</c:v>
                </c:pt>
                <c:pt idx="785">
                  <c:v>89.516000000000005</c:v>
                </c:pt>
                <c:pt idx="786">
                  <c:v>89.625</c:v>
                </c:pt>
                <c:pt idx="787">
                  <c:v>89.733999999999995</c:v>
                </c:pt>
                <c:pt idx="788">
                  <c:v>89.843999999999994</c:v>
                </c:pt>
                <c:pt idx="789">
                  <c:v>89.953000000000003</c:v>
                </c:pt>
                <c:pt idx="790">
                  <c:v>90.063000000000002</c:v>
                </c:pt>
                <c:pt idx="791">
                  <c:v>90.188000000000002</c:v>
                </c:pt>
                <c:pt idx="792">
                  <c:v>90.296999999999997</c:v>
                </c:pt>
                <c:pt idx="793">
                  <c:v>90.406000000000006</c:v>
                </c:pt>
                <c:pt idx="794">
                  <c:v>90.516000000000005</c:v>
                </c:pt>
                <c:pt idx="795">
                  <c:v>90.625</c:v>
                </c:pt>
                <c:pt idx="796">
                  <c:v>90.733999999999995</c:v>
                </c:pt>
                <c:pt idx="797">
                  <c:v>90.843999999999994</c:v>
                </c:pt>
                <c:pt idx="798">
                  <c:v>90.968999999999994</c:v>
                </c:pt>
                <c:pt idx="799">
                  <c:v>91.078000000000003</c:v>
                </c:pt>
                <c:pt idx="800">
                  <c:v>91.188000000000002</c:v>
                </c:pt>
                <c:pt idx="801">
                  <c:v>91.296999999999997</c:v>
                </c:pt>
                <c:pt idx="802">
                  <c:v>91.406000000000006</c:v>
                </c:pt>
                <c:pt idx="803">
                  <c:v>91.516000000000005</c:v>
                </c:pt>
                <c:pt idx="804">
                  <c:v>91.625</c:v>
                </c:pt>
                <c:pt idx="805">
                  <c:v>91.75</c:v>
                </c:pt>
                <c:pt idx="806">
                  <c:v>91.858999999999995</c:v>
                </c:pt>
                <c:pt idx="807">
                  <c:v>91.968999999999994</c:v>
                </c:pt>
                <c:pt idx="808">
                  <c:v>92.078000000000003</c:v>
                </c:pt>
                <c:pt idx="809">
                  <c:v>92.188000000000002</c:v>
                </c:pt>
                <c:pt idx="810">
                  <c:v>92.296999999999997</c:v>
                </c:pt>
                <c:pt idx="811">
                  <c:v>92.406000000000006</c:v>
                </c:pt>
                <c:pt idx="812">
                  <c:v>92.516000000000005</c:v>
                </c:pt>
                <c:pt idx="813">
                  <c:v>92.641000000000005</c:v>
                </c:pt>
                <c:pt idx="814">
                  <c:v>92.75</c:v>
                </c:pt>
                <c:pt idx="815">
                  <c:v>92.858999999999995</c:v>
                </c:pt>
                <c:pt idx="816">
                  <c:v>92.968999999999994</c:v>
                </c:pt>
                <c:pt idx="817">
                  <c:v>93.078000000000003</c:v>
                </c:pt>
                <c:pt idx="818">
                  <c:v>93.188000000000002</c:v>
                </c:pt>
                <c:pt idx="819">
                  <c:v>93.296999999999997</c:v>
                </c:pt>
                <c:pt idx="820">
                  <c:v>93.406000000000006</c:v>
                </c:pt>
                <c:pt idx="821">
                  <c:v>93.531000000000006</c:v>
                </c:pt>
                <c:pt idx="822">
                  <c:v>93.641000000000005</c:v>
                </c:pt>
                <c:pt idx="823">
                  <c:v>93.75</c:v>
                </c:pt>
                <c:pt idx="824">
                  <c:v>93.858999999999995</c:v>
                </c:pt>
                <c:pt idx="825">
                  <c:v>93.968999999999994</c:v>
                </c:pt>
                <c:pt idx="826">
                  <c:v>94.078000000000003</c:v>
                </c:pt>
                <c:pt idx="827">
                  <c:v>94.203000000000003</c:v>
                </c:pt>
                <c:pt idx="828">
                  <c:v>94.313000000000002</c:v>
                </c:pt>
                <c:pt idx="829">
                  <c:v>94.421999999999997</c:v>
                </c:pt>
                <c:pt idx="830">
                  <c:v>94.531000000000006</c:v>
                </c:pt>
                <c:pt idx="831">
                  <c:v>94.641000000000005</c:v>
                </c:pt>
                <c:pt idx="832">
                  <c:v>94.75</c:v>
                </c:pt>
                <c:pt idx="833">
                  <c:v>94.858999999999995</c:v>
                </c:pt>
                <c:pt idx="834">
                  <c:v>94.983999999999995</c:v>
                </c:pt>
                <c:pt idx="835">
                  <c:v>95.093999999999994</c:v>
                </c:pt>
                <c:pt idx="836">
                  <c:v>95.203000000000003</c:v>
                </c:pt>
                <c:pt idx="837">
                  <c:v>95.313000000000002</c:v>
                </c:pt>
                <c:pt idx="838">
                  <c:v>95.421999999999997</c:v>
                </c:pt>
                <c:pt idx="839">
                  <c:v>95.546999999999997</c:v>
                </c:pt>
                <c:pt idx="840">
                  <c:v>95.656000000000006</c:v>
                </c:pt>
                <c:pt idx="841">
                  <c:v>95.766000000000005</c:v>
                </c:pt>
                <c:pt idx="842">
                  <c:v>95.875</c:v>
                </c:pt>
                <c:pt idx="843">
                  <c:v>95.983999999999995</c:v>
                </c:pt>
                <c:pt idx="844">
                  <c:v>96.093999999999994</c:v>
                </c:pt>
                <c:pt idx="845">
                  <c:v>96.203000000000003</c:v>
                </c:pt>
                <c:pt idx="846">
                  <c:v>96.328000000000003</c:v>
                </c:pt>
                <c:pt idx="847">
                  <c:v>96.438000000000002</c:v>
                </c:pt>
                <c:pt idx="848">
                  <c:v>96.546999999999997</c:v>
                </c:pt>
                <c:pt idx="849">
                  <c:v>96.656000000000006</c:v>
                </c:pt>
                <c:pt idx="850">
                  <c:v>96.766000000000005</c:v>
                </c:pt>
                <c:pt idx="851">
                  <c:v>96.875</c:v>
                </c:pt>
                <c:pt idx="852">
                  <c:v>96.983999999999995</c:v>
                </c:pt>
                <c:pt idx="853">
                  <c:v>97.108999999999995</c:v>
                </c:pt>
                <c:pt idx="854">
                  <c:v>97.218999999999994</c:v>
                </c:pt>
                <c:pt idx="855">
                  <c:v>97.328000000000003</c:v>
                </c:pt>
                <c:pt idx="856">
                  <c:v>97.438000000000002</c:v>
                </c:pt>
                <c:pt idx="857">
                  <c:v>97.546999999999997</c:v>
                </c:pt>
                <c:pt idx="858">
                  <c:v>97.656000000000006</c:v>
                </c:pt>
                <c:pt idx="859">
                  <c:v>97.766000000000005</c:v>
                </c:pt>
                <c:pt idx="860">
                  <c:v>97.891000000000005</c:v>
                </c:pt>
                <c:pt idx="861">
                  <c:v>98</c:v>
                </c:pt>
                <c:pt idx="862">
                  <c:v>98.108999999999995</c:v>
                </c:pt>
                <c:pt idx="863">
                  <c:v>98.218999999999994</c:v>
                </c:pt>
                <c:pt idx="864">
                  <c:v>98.328000000000003</c:v>
                </c:pt>
                <c:pt idx="865">
                  <c:v>98.453000000000003</c:v>
                </c:pt>
                <c:pt idx="866">
                  <c:v>98.563000000000002</c:v>
                </c:pt>
                <c:pt idx="867">
                  <c:v>98.671999999999997</c:v>
                </c:pt>
                <c:pt idx="868">
                  <c:v>98.781000000000006</c:v>
                </c:pt>
                <c:pt idx="869">
                  <c:v>98.891000000000005</c:v>
                </c:pt>
                <c:pt idx="870">
                  <c:v>99</c:v>
                </c:pt>
                <c:pt idx="871">
                  <c:v>99.125</c:v>
                </c:pt>
                <c:pt idx="872">
                  <c:v>99.233999999999995</c:v>
                </c:pt>
                <c:pt idx="873">
                  <c:v>99.343999999999994</c:v>
                </c:pt>
                <c:pt idx="874">
                  <c:v>99.453000000000003</c:v>
                </c:pt>
                <c:pt idx="875">
                  <c:v>99.563000000000002</c:v>
                </c:pt>
                <c:pt idx="876">
                  <c:v>99.688000000000002</c:v>
                </c:pt>
                <c:pt idx="877">
                  <c:v>99.796999999999997</c:v>
                </c:pt>
                <c:pt idx="878">
                  <c:v>99.906000000000006</c:v>
                </c:pt>
                <c:pt idx="879">
                  <c:v>100.01600000000001</c:v>
                </c:pt>
                <c:pt idx="880">
                  <c:v>100.125</c:v>
                </c:pt>
                <c:pt idx="881">
                  <c:v>100.25</c:v>
                </c:pt>
                <c:pt idx="882">
                  <c:v>100.35899999999999</c:v>
                </c:pt>
                <c:pt idx="883">
                  <c:v>100.46899999999999</c:v>
                </c:pt>
                <c:pt idx="884">
                  <c:v>100.578</c:v>
                </c:pt>
                <c:pt idx="885">
                  <c:v>100.688</c:v>
                </c:pt>
                <c:pt idx="886">
                  <c:v>100.797</c:v>
                </c:pt>
                <c:pt idx="887">
                  <c:v>100.90600000000001</c:v>
                </c:pt>
                <c:pt idx="888">
                  <c:v>101.03100000000001</c:v>
                </c:pt>
                <c:pt idx="889">
                  <c:v>101.14100000000001</c:v>
                </c:pt>
                <c:pt idx="890">
                  <c:v>101.25</c:v>
                </c:pt>
                <c:pt idx="891">
                  <c:v>101.35899999999999</c:v>
                </c:pt>
                <c:pt idx="892">
                  <c:v>101.46899999999999</c:v>
                </c:pt>
                <c:pt idx="893">
                  <c:v>101.578</c:v>
                </c:pt>
                <c:pt idx="894">
                  <c:v>101.688</c:v>
                </c:pt>
                <c:pt idx="895">
                  <c:v>101.813</c:v>
                </c:pt>
                <c:pt idx="896">
                  <c:v>101.922</c:v>
                </c:pt>
                <c:pt idx="897">
                  <c:v>102.03100000000001</c:v>
                </c:pt>
                <c:pt idx="898">
                  <c:v>102.14100000000001</c:v>
                </c:pt>
                <c:pt idx="899">
                  <c:v>102.25</c:v>
                </c:pt>
                <c:pt idx="900">
                  <c:v>102.375</c:v>
                </c:pt>
                <c:pt idx="901">
                  <c:v>102.48399999999999</c:v>
                </c:pt>
                <c:pt idx="902">
                  <c:v>102.59399999999999</c:v>
                </c:pt>
                <c:pt idx="903">
                  <c:v>102.703</c:v>
                </c:pt>
                <c:pt idx="904">
                  <c:v>102.813</c:v>
                </c:pt>
                <c:pt idx="905">
                  <c:v>102.922</c:v>
                </c:pt>
                <c:pt idx="906">
                  <c:v>103.03100000000001</c:v>
                </c:pt>
                <c:pt idx="907">
                  <c:v>103.15600000000001</c:v>
                </c:pt>
                <c:pt idx="908">
                  <c:v>103.26600000000001</c:v>
                </c:pt>
                <c:pt idx="909">
                  <c:v>103.375</c:v>
                </c:pt>
                <c:pt idx="910">
                  <c:v>103.48399999999999</c:v>
                </c:pt>
                <c:pt idx="911">
                  <c:v>103.59399999999999</c:v>
                </c:pt>
                <c:pt idx="912">
                  <c:v>103.703</c:v>
                </c:pt>
                <c:pt idx="913">
                  <c:v>103.813</c:v>
                </c:pt>
                <c:pt idx="914">
                  <c:v>103.938</c:v>
                </c:pt>
                <c:pt idx="915">
                  <c:v>104.047</c:v>
                </c:pt>
                <c:pt idx="916">
                  <c:v>104.15600000000001</c:v>
                </c:pt>
                <c:pt idx="917">
                  <c:v>104.26600000000001</c:v>
                </c:pt>
                <c:pt idx="918">
                  <c:v>104.375</c:v>
                </c:pt>
                <c:pt idx="919">
                  <c:v>104.48399999999999</c:v>
                </c:pt>
                <c:pt idx="920">
                  <c:v>104.60899999999999</c:v>
                </c:pt>
                <c:pt idx="921">
                  <c:v>104.71899999999999</c:v>
                </c:pt>
                <c:pt idx="922">
                  <c:v>104.828</c:v>
                </c:pt>
                <c:pt idx="923">
                  <c:v>104.938</c:v>
                </c:pt>
                <c:pt idx="924">
                  <c:v>105.047</c:v>
                </c:pt>
                <c:pt idx="925">
                  <c:v>105.15600000000001</c:v>
                </c:pt>
                <c:pt idx="926">
                  <c:v>105.26600000000001</c:v>
                </c:pt>
                <c:pt idx="927">
                  <c:v>105.375</c:v>
                </c:pt>
                <c:pt idx="928">
                  <c:v>105.5</c:v>
                </c:pt>
                <c:pt idx="929">
                  <c:v>105.60899999999999</c:v>
                </c:pt>
                <c:pt idx="930">
                  <c:v>105.71899999999999</c:v>
                </c:pt>
                <c:pt idx="931">
                  <c:v>105.828</c:v>
                </c:pt>
                <c:pt idx="932">
                  <c:v>105.938</c:v>
                </c:pt>
                <c:pt idx="933">
                  <c:v>106.047</c:v>
                </c:pt>
                <c:pt idx="934">
                  <c:v>106.15600000000001</c:v>
                </c:pt>
                <c:pt idx="935">
                  <c:v>106.28100000000001</c:v>
                </c:pt>
                <c:pt idx="936">
                  <c:v>106.39100000000001</c:v>
                </c:pt>
                <c:pt idx="937">
                  <c:v>106.5</c:v>
                </c:pt>
                <c:pt idx="938">
                  <c:v>106.60899999999999</c:v>
                </c:pt>
                <c:pt idx="939">
                  <c:v>106.71899999999999</c:v>
                </c:pt>
                <c:pt idx="940">
                  <c:v>106.828</c:v>
                </c:pt>
                <c:pt idx="941">
                  <c:v>106.938</c:v>
                </c:pt>
                <c:pt idx="942">
                  <c:v>107.047</c:v>
                </c:pt>
                <c:pt idx="943">
                  <c:v>107.172</c:v>
                </c:pt>
                <c:pt idx="944">
                  <c:v>107.28100000000001</c:v>
                </c:pt>
                <c:pt idx="945">
                  <c:v>107.39100000000001</c:v>
                </c:pt>
                <c:pt idx="946">
                  <c:v>107.5</c:v>
                </c:pt>
                <c:pt idx="947">
                  <c:v>107.60899999999999</c:v>
                </c:pt>
                <c:pt idx="948">
                  <c:v>107.71899999999999</c:v>
                </c:pt>
                <c:pt idx="949">
                  <c:v>107.828</c:v>
                </c:pt>
                <c:pt idx="950">
                  <c:v>107.953</c:v>
                </c:pt>
                <c:pt idx="951">
                  <c:v>108.063</c:v>
                </c:pt>
                <c:pt idx="952">
                  <c:v>108.172</c:v>
                </c:pt>
                <c:pt idx="953">
                  <c:v>108.28100000000001</c:v>
                </c:pt>
                <c:pt idx="954">
                  <c:v>108.40600000000001</c:v>
                </c:pt>
                <c:pt idx="955">
                  <c:v>108.51600000000001</c:v>
                </c:pt>
                <c:pt idx="956">
                  <c:v>108.625</c:v>
                </c:pt>
                <c:pt idx="957">
                  <c:v>108.73399999999999</c:v>
                </c:pt>
                <c:pt idx="958">
                  <c:v>108.84399999999999</c:v>
                </c:pt>
                <c:pt idx="959">
                  <c:v>108.953</c:v>
                </c:pt>
                <c:pt idx="960">
                  <c:v>109.078</c:v>
                </c:pt>
                <c:pt idx="961">
                  <c:v>109.188</c:v>
                </c:pt>
                <c:pt idx="962">
                  <c:v>109.297</c:v>
                </c:pt>
                <c:pt idx="963">
                  <c:v>109.40600000000001</c:v>
                </c:pt>
                <c:pt idx="964">
                  <c:v>109.51600000000001</c:v>
                </c:pt>
                <c:pt idx="965">
                  <c:v>109.625</c:v>
                </c:pt>
                <c:pt idx="966">
                  <c:v>109.75</c:v>
                </c:pt>
                <c:pt idx="967">
                  <c:v>109.85899999999999</c:v>
                </c:pt>
                <c:pt idx="968">
                  <c:v>109.96899999999999</c:v>
                </c:pt>
                <c:pt idx="969">
                  <c:v>110.078</c:v>
                </c:pt>
                <c:pt idx="970">
                  <c:v>110.188</c:v>
                </c:pt>
                <c:pt idx="971">
                  <c:v>110.297</c:v>
                </c:pt>
                <c:pt idx="972">
                  <c:v>110.40600000000001</c:v>
                </c:pt>
                <c:pt idx="973">
                  <c:v>110.53100000000001</c:v>
                </c:pt>
                <c:pt idx="974">
                  <c:v>110.64100000000001</c:v>
                </c:pt>
                <c:pt idx="975">
                  <c:v>110.75</c:v>
                </c:pt>
                <c:pt idx="976">
                  <c:v>110.85899999999999</c:v>
                </c:pt>
                <c:pt idx="977">
                  <c:v>110.96899999999999</c:v>
                </c:pt>
                <c:pt idx="978">
                  <c:v>111.078</c:v>
                </c:pt>
                <c:pt idx="979">
                  <c:v>111.188</c:v>
                </c:pt>
                <c:pt idx="980">
                  <c:v>111.313</c:v>
                </c:pt>
                <c:pt idx="981">
                  <c:v>111.422</c:v>
                </c:pt>
                <c:pt idx="982">
                  <c:v>111.53100000000001</c:v>
                </c:pt>
                <c:pt idx="983">
                  <c:v>111.64100000000001</c:v>
                </c:pt>
                <c:pt idx="984">
                  <c:v>111.75</c:v>
                </c:pt>
                <c:pt idx="985">
                  <c:v>111.875</c:v>
                </c:pt>
                <c:pt idx="986">
                  <c:v>111.98399999999999</c:v>
                </c:pt>
                <c:pt idx="987">
                  <c:v>112.09399999999999</c:v>
                </c:pt>
                <c:pt idx="988">
                  <c:v>112.203</c:v>
                </c:pt>
                <c:pt idx="989">
                  <c:v>112.313</c:v>
                </c:pt>
                <c:pt idx="990">
                  <c:v>112.422</c:v>
                </c:pt>
                <c:pt idx="991">
                  <c:v>112.53100000000001</c:v>
                </c:pt>
                <c:pt idx="992">
                  <c:v>112.64100000000001</c:v>
                </c:pt>
                <c:pt idx="993">
                  <c:v>112.76600000000001</c:v>
                </c:pt>
                <c:pt idx="994">
                  <c:v>112.875</c:v>
                </c:pt>
                <c:pt idx="995">
                  <c:v>112.98399999999999</c:v>
                </c:pt>
                <c:pt idx="996">
                  <c:v>113.09399999999999</c:v>
                </c:pt>
                <c:pt idx="997">
                  <c:v>113.203</c:v>
                </c:pt>
                <c:pt idx="998">
                  <c:v>113.313</c:v>
                </c:pt>
                <c:pt idx="999">
                  <c:v>113.438</c:v>
                </c:pt>
                <c:pt idx="1000">
                  <c:v>113.547</c:v>
                </c:pt>
                <c:pt idx="1001">
                  <c:v>113.65600000000001</c:v>
                </c:pt>
                <c:pt idx="1002">
                  <c:v>113.76600000000001</c:v>
                </c:pt>
                <c:pt idx="1003">
                  <c:v>113.875</c:v>
                </c:pt>
                <c:pt idx="1004">
                  <c:v>113.98399999999999</c:v>
                </c:pt>
                <c:pt idx="1005">
                  <c:v>114.09399999999999</c:v>
                </c:pt>
                <c:pt idx="1006">
                  <c:v>114.21899999999999</c:v>
                </c:pt>
                <c:pt idx="1007">
                  <c:v>114.328</c:v>
                </c:pt>
                <c:pt idx="1008">
                  <c:v>114.438</c:v>
                </c:pt>
                <c:pt idx="1009">
                  <c:v>114.547</c:v>
                </c:pt>
                <c:pt idx="1010">
                  <c:v>114.65600000000001</c:v>
                </c:pt>
                <c:pt idx="1011">
                  <c:v>114.76600000000001</c:v>
                </c:pt>
                <c:pt idx="1012">
                  <c:v>114.875</c:v>
                </c:pt>
                <c:pt idx="1013">
                  <c:v>115</c:v>
                </c:pt>
                <c:pt idx="1014">
                  <c:v>115.10899999999999</c:v>
                </c:pt>
                <c:pt idx="1015">
                  <c:v>115.21899999999999</c:v>
                </c:pt>
                <c:pt idx="1016">
                  <c:v>115.328</c:v>
                </c:pt>
                <c:pt idx="1017">
                  <c:v>115.438</c:v>
                </c:pt>
                <c:pt idx="1018">
                  <c:v>115.547</c:v>
                </c:pt>
                <c:pt idx="1019">
                  <c:v>115.65600000000001</c:v>
                </c:pt>
                <c:pt idx="1020">
                  <c:v>115.76600000000001</c:v>
                </c:pt>
                <c:pt idx="1021">
                  <c:v>115.89100000000001</c:v>
                </c:pt>
                <c:pt idx="1022">
                  <c:v>116</c:v>
                </c:pt>
                <c:pt idx="1023">
                  <c:v>116.10899999999999</c:v>
                </c:pt>
                <c:pt idx="1024">
                  <c:v>116.21899999999999</c:v>
                </c:pt>
                <c:pt idx="1025">
                  <c:v>116.328</c:v>
                </c:pt>
                <c:pt idx="1026">
                  <c:v>116.438</c:v>
                </c:pt>
                <c:pt idx="1027">
                  <c:v>116.547</c:v>
                </c:pt>
                <c:pt idx="1028">
                  <c:v>116.672</c:v>
                </c:pt>
                <c:pt idx="1029">
                  <c:v>116.78100000000001</c:v>
                </c:pt>
                <c:pt idx="1030">
                  <c:v>116.89100000000001</c:v>
                </c:pt>
                <c:pt idx="1031">
                  <c:v>117</c:v>
                </c:pt>
                <c:pt idx="1032">
                  <c:v>117.10899999999999</c:v>
                </c:pt>
                <c:pt idx="1033">
                  <c:v>117.21899999999999</c:v>
                </c:pt>
                <c:pt idx="1034">
                  <c:v>117.328</c:v>
                </c:pt>
                <c:pt idx="1035">
                  <c:v>117.438</c:v>
                </c:pt>
                <c:pt idx="1036">
                  <c:v>117.563</c:v>
                </c:pt>
                <c:pt idx="1037">
                  <c:v>117.672</c:v>
                </c:pt>
                <c:pt idx="1038">
                  <c:v>117.78100000000001</c:v>
                </c:pt>
                <c:pt idx="1039">
                  <c:v>117.89100000000001</c:v>
                </c:pt>
                <c:pt idx="1040">
                  <c:v>118.01600000000001</c:v>
                </c:pt>
                <c:pt idx="1041">
                  <c:v>118.125</c:v>
                </c:pt>
                <c:pt idx="1042">
                  <c:v>118.23399999999999</c:v>
                </c:pt>
                <c:pt idx="1043">
                  <c:v>118.34399999999999</c:v>
                </c:pt>
                <c:pt idx="1044">
                  <c:v>118.453</c:v>
                </c:pt>
                <c:pt idx="1045">
                  <c:v>118.563</c:v>
                </c:pt>
                <c:pt idx="1046">
                  <c:v>118.672</c:v>
                </c:pt>
                <c:pt idx="1047">
                  <c:v>118.797</c:v>
                </c:pt>
                <c:pt idx="1048">
                  <c:v>118.90600000000001</c:v>
                </c:pt>
                <c:pt idx="1049">
                  <c:v>119.01600000000001</c:v>
                </c:pt>
                <c:pt idx="1050">
                  <c:v>119.125</c:v>
                </c:pt>
                <c:pt idx="1051">
                  <c:v>119.23399999999999</c:v>
                </c:pt>
                <c:pt idx="1052">
                  <c:v>119.34399999999999</c:v>
                </c:pt>
                <c:pt idx="1053">
                  <c:v>119.453</c:v>
                </c:pt>
                <c:pt idx="1054">
                  <c:v>119.563</c:v>
                </c:pt>
                <c:pt idx="1055">
                  <c:v>119.688</c:v>
                </c:pt>
                <c:pt idx="1056">
                  <c:v>119.797</c:v>
                </c:pt>
                <c:pt idx="1057">
                  <c:v>119.90600000000001</c:v>
                </c:pt>
                <c:pt idx="1058">
                  <c:v>120.01600000000001</c:v>
                </c:pt>
                <c:pt idx="1059">
                  <c:v>120.125</c:v>
                </c:pt>
                <c:pt idx="1060">
                  <c:v>120.23399999999999</c:v>
                </c:pt>
                <c:pt idx="1061">
                  <c:v>120.34399999999999</c:v>
                </c:pt>
                <c:pt idx="1062">
                  <c:v>120.46899999999999</c:v>
                </c:pt>
                <c:pt idx="1063">
                  <c:v>120.578</c:v>
                </c:pt>
                <c:pt idx="1064">
                  <c:v>120.688</c:v>
                </c:pt>
                <c:pt idx="1065">
                  <c:v>120.797</c:v>
                </c:pt>
                <c:pt idx="1066">
                  <c:v>120.90600000000001</c:v>
                </c:pt>
                <c:pt idx="1067">
                  <c:v>121.01600000000001</c:v>
                </c:pt>
                <c:pt idx="1068">
                  <c:v>121.125</c:v>
                </c:pt>
                <c:pt idx="1069">
                  <c:v>121.23399999999999</c:v>
                </c:pt>
                <c:pt idx="1070">
                  <c:v>121.35899999999999</c:v>
                </c:pt>
                <c:pt idx="1071">
                  <c:v>121.46899999999999</c:v>
                </c:pt>
                <c:pt idx="1072">
                  <c:v>121.578</c:v>
                </c:pt>
                <c:pt idx="1073">
                  <c:v>121.688</c:v>
                </c:pt>
                <c:pt idx="1074">
                  <c:v>121.813</c:v>
                </c:pt>
                <c:pt idx="1075">
                  <c:v>121.922</c:v>
                </c:pt>
                <c:pt idx="1076">
                  <c:v>122.03100000000001</c:v>
                </c:pt>
                <c:pt idx="1077">
                  <c:v>122.14100000000001</c:v>
                </c:pt>
                <c:pt idx="1078">
                  <c:v>122.25</c:v>
                </c:pt>
                <c:pt idx="1079">
                  <c:v>122.35899999999999</c:v>
                </c:pt>
                <c:pt idx="1080">
                  <c:v>122.48399999999999</c:v>
                </c:pt>
                <c:pt idx="1081">
                  <c:v>122.59399999999999</c:v>
                </c:pt>
                <c:pt idx="1082">
                  <c:v>122.703</c:v>
                </c:pt>
                <c:pt idx="1083">
                  <c:v>122.813</c:v>
                </c:pt>
                <c:pt idx="1084">
                  <c:v>122.922</c:v>
                </c:pt>
                <c:pt idx="1085">
                  <c:v>123.03100000000001</c:v>
                </c:pt>
                <c:pt idx="1086">
                  <c:v>123.15600000000001</c:v>
                </c:pt>
                <c:pt idx="1087">
                  <c:v>123.26600000000001</c:v>
                </c:pt>
                <c:pt idx="1088">
                  <c:v>123.375</c:v>
                </c:pt>
                <c:pt idx="1089">
                  <c:v>123.48399999999999</c:v>
                </c:pt>
                <c:pt idx="1090">
                  <c:v>123.59399999999999</c:v>
                </c:pt>
                <c:pt idx="1091">
                  <c:v>123.71899999999999</c:v>
                </c:pt>
                <c:pt idx="1092">
                  <c:v>123.828</c:v>
                </c:pt>
                <c:pt idx="1093">
                  <c:v>123.938</c:v>
                </c:pt>
                <c:pt idx="1094">
                  <c:v>124.047</c:v>
                </c:pt>
                <c:pt idx="1095">
                  <c:v>124.15600000000001</c:v>
                </c:pt>
                <c:pt idx="1096">
                  <c:v>124.26600000000001</c:v>
                </c:pt>
                <c:pt idx="1097">
                  <c:v>124.375</c:v>
                </c:pt>
                <c:pt idx="1098">
                  <c:v>124.5</c:v>
                </c:pt>
                <c:pt idx="1099">
                  <c:v>124.60899999999999</c:v>
                </c:pt>
                <c:pt idx="1100">
                  <c:v>124.71899999999999</c:v>
                </c:pt>
                <c:pt idx="1101">
                  <c:v>124.828</c:v>
                </c:pt>
                <c:pt idx="1102">
                  <c:v>124.938</c:v>
                </c:pt>
                <c:pt idx="1103">
                  <c:v>125.047</c:v>
                </c:pt>
                <c:pt idx="1104">
                  <c:v>125.15600000000001</c:v>
                </c:pt>
                <c:pt idx="1105">
                  <c:v>125.26600000000001</c:v>
                </c:pt>
                <c:pt idx="1106">
                  <c:v>125.39100000000001</c:v>
                </c:pt>
                <c:pt idx="1107">
                  <c:v>125.5</c:v>
                </c:pt>
                <c:pt idx="1108">
                  <c:v>125.60899999999999</c:v>
                </c:pt>
                <c:pt idx="1109">
                  <c:v>125.71899999999999</c:v>
                </c:pt>
                <c:pt idx="1110">
                  <c:v>125.828</c:v>
                </c:pt>
                <c:pt idx="1111">
                  <c:v>125.938</c:v>
                </c:pt>
                <c:pt idx="1112">
                  <c:v>126.063</c:v>
                </c:pt>
                <c:pt idx="1113">
                  <c:v>126.172</c:v>
                </c:pt>
                <c:pt idx="1114">
                  <c:v>126.28100000000001</c:v>
                </c:pt>
                <c:pt idx="1115">
                  <c:v>126.39100000000001</c:v>
                </c:pt>
                <c:pt idx="1116">
                  <c:v>126.5</c:v>
                </c:pt>
                <c:pt idx="1117">
                  <c:v>126.60899999999999</c:v>
                </c:pt>
                <c:pt idx="1118">
                  <c:v>126.71899999999999</c:v>
                </c:pt>
                <c:pt idx="1119">
                  <c:v>126.84399999999999</c:v>
                </c:pt>
                <c:pt idx="1120">
                  <c:v>126.953</c:v>
                </c:pt>
                <c:pt idx="1121">
                  <c:v>127.063</c:v>
                </c:pt>
                <c:pt idx="1122">
                  <c:v>127.172</c:v>
                </c:pt>
                <c:pt idx="1123">
                  <c:v>127.28100000000001</c:v>
                </c:pt>
                <c:pt idx="1124">
                  <c:v>127.40600000000001</c:v>
                </c:pt>
                <c:pt idx="1125">
                  <c:v>127.51600000000001</c:v>
                </c:pt>
                <c:pt idx="1126">
                  <c:v>127.625</c:v>
                </c:pt>
                <c:pt idx="1127">
                  <c:v>127.73399999999999</c:v>
                </c:pt>
                <c:pt idx="1128">
                  <c:v>127.84399999999999</c:v>
                </c:pt>
                <c:pt idx="1129">
                  <c:v>127.953</c:v>
                </c:pt>
                <c:pt idx="1130">
                  <c:v>128.078</c:v>
                </c:pt>
                <c:pt idx="1131">
                  <c:v>128.18799999999999</c:v>
                </c:pt>
                <c:pt idx="1132">
                  <c:v>128.297</c:v>
                </c:pt>
                <c:pt idx="1133">
                  <c:v>128.40600000000001</c:v>
                </c:pt>
                <c:pt idx="1134">
                  <c:v>128.51599999999999</c:v>
                </c:pt>
                <c:pt idx="1135">
                  <c:v>128.625</c:v>
                </c:pt>
                <c:pt idx="1136">
                  <c:v>128.73400000000001</c:v>
                </c:pt>
                <c:pt idx="1137">
                  <c:v>128.84399999999999</c:v>
                </c:pt>
                <c:pt idx="1138">
                  <c:v>128.96899999999999</c:v>
                </c:pt>
                <c:pt idx="1139">
                  <c:v>129.078</c:v>
                </c:pt>
                <c:pt idx="1140">
                  <c:v>129.18799999999999</c:v>
                </c:pt>
                <c:pt idx="1141">
                  <c:v>129.297</c:v>
                </c:pt>
                <c:pt idx="1142">
                  <c:v>129.40600000000001</c:v>
                </c:pt>
                <c:pt idx="1143">
                  <c:v>129.51599999999999</c:v>
                </c:pt>
                <c:pt idx="1144">
                  <c:v>129.625</c:v>
                </c:pt>
                <c:pt idx="1145">
                  <c:v>129.75</c:v>
                </c:pt>
                <c:pt idx="1146">
                  <c:v>129.85900000000001</c:v>
                </c:pt>
                <c:pt idx="1147">
                  <c:v>129.96899999999999</c:v>
                </c:pt>
                <c:pt idx="1148">
                  <c:v>130.078</c:v>
                </c:pt>
                <c:pt idx="1149">
                  <c:v>130.18799999999999</c:v>
                </c:pt>
                <c:pt idx="1150">
                  <c:v>130.297</c:v>
                </c:pt>
                <c:pt idx="1151">
                  <c:v>130.40600000000001</c:v>
                </c:pt>
                <c:pt idx="1152">
                  <c:v>130.53100000000001</c:v>
                </c:pt>
                <c:pt idx="1153">
                  <c:v>130.64099999999999</c:v>
                </c:pt>
                <c:pt idx="1154">
                  <c:v>130.75</c:v>
                </c:pt>
                <c:pt idx="1155">
                  <c:v>130.85900000000001</c:v>
                </c:pt>
                <c:pt idx="1156">
                  <c:v>130.96899999999999</c:v>
                </c:pt>
                <c:pt idx="1157">
                  <c:v>131.078</c:v>
                </c:pt>
                <c:pt idx="1158">
                  <c:v>131.18799999999999</c:v>
                </c:pt>
                <c:pt idx="1159">
                  <c:v>131.297</c:v>
                </c:pt>
                <c:pt idx="1160">
                  <c:v>131.422</c:v>
                </c:pt>
                <c:pt idx="1161">
                  <c:v>131.53100000000001</c:v>
                </c:pt>
                <c:pt idx="1162">
                  <c:v>131.64099999999999</c:v>
                </c:pt>
                <c:pt idx="1163">
                  <c:v>131.75</c:v>
                </c:pt>
                <c:pt idx="1164">
                  <c:v>131.85900000000001</c:v>
                </c:pt>
                <c:pt idx="1165">
                  <c:v>131.96899999999999</c:v>
                </c:pt>
                <c:pt idx="1166">
                  <c:v>132.09399999999999</c:v>
                </c:pt>
                <c:pt idx="1167">
                  <c:v>132.203</c:v>
                </c:pt>
                <c:pt idx="1168">
                  <c:v>132.31299999999999</c:v>
                </c:pt>
                <c:pt idx="1169">
                  <c:v>132.422</c:v>
                </c:pt>
                <c:pt idx="1170">
                  <c:v>132.53100000000001</c:v>
                </c:pt>
                <c:pt idx="1171">
                  <c:v>132.64099999999999</c:v>
                </c:pt>
                <c:pt idx="1172">
                  <c:v>132.75</c:v>
                </c:pt>
                <c:pt idx="1173">
                  <c:v>132.85900000000001</c:v>
                </c:pt>
                <c:pt idx="1174">
                  <c:v>132.98400000000001</c:v>
                </c:pt>
                <c:pt idx="1175">
                  <c:v>133.09399999999999</c:v>
                </c:pt>
                <c:pt idx="1176">
                  <c:v>133.203</c:v>
                </c:pt>
                <c:pt idx="1177">
                  <c:v>133.31299999999999</c:v>
                </c:pt>
                <c:pt idx="1178">
                  <c:v>133.422</c:v>
                </c:pt>
                <c:pt idx="1179">
                  <c:v>133.53100000000001</c:v>
                </c:pt>
                <c:pt idx="1180">
                  <c:v>133.64099999999999</c:v>
                </c:pt>
                <c:pt idx="1181">
                  <c:v>133.76599999999999</c:v>
                </c:pt>
                <c:pt idx="1182">
                  <c:v>133.875</c:v>
                </c:pt>
                <c:pt idx="1183">
                  <c:v>133.98400000000001</c:v>
                </c:pt>
                <c:pt idx="1184">
                  <c:v>134.09399999999999</c:v>
                </c:pt>
                <c:pt idx="1185">
                  <c:v>134.203</c:v>
                </c:pt>
                <c:pt idx="1186">
                  <c:v>134.31299999999999</c:v>
                </c:pt>
                <c:pt idx="1187">
                  <c:v>134.422</c:v>
                </c:pt>
                <c:pt idx="1188">
                  <c:v>134.53100000000001</c:v>
                </c:pt>
                <c:pt idx="1189">
                  <c:v>134.65600000000001</c:v>
                </c:pt>
                <c:pt idx="1190">
                  <c:v>134.76599999999999</c:v>
                </c:pt>
                <c:pt idx="1191">
                  <c:v>134.875</c:v>
                </c:pt>
                <c:pt idx="1192">
                  <c:v>134.98400000000001</c:v>
                </c:pt>
                <c:pt idx="1193">
                  <c:v>135.09399999999999</c:v>
                </c:pt>
                <c:pt idx="1194">
                  <c:v>135.203</c:v>
                </c:pt>
                <c:pt idx="1195">
                  <c:v>135.31299999999999</c:v>
                </c:pt>
                <c:pt idx="1196">
                  <c:v>135.43799999999999</c:v>
                </c:pt>
                <c:pt idx="1197">
                  <c:v>135.547</c:v>
                </c:pt>
                <c:pt idx="1198">
                  <c:v>135.65600000000001</c:v>
                </c:pt>
                <c:pt idx="1199">
                  <c:v>135.76599999999999</c:v>
                </c:pt>
                <c:pt idx="1200">
                  <c:v>135.875</c:v>
                </c:pt>
                <c:pt idx="1201">
                  <c:v>135.98400000000001</c:v>
                </c:pt>
                <c:pt idx="1202">
                  <c:v>136.10900000000001</c:v>
                </c:pt>
                <c:pt idx="1203">
                  <c:v>136.21899999999999</c:v>
                </c:pt>
                <c:pt idx="1204">
                  <c:v>136.328</c:v>
                </c:pt>
                <c:pt idx="1205">
                  <c:v>136.43799999999999</c:v>
                </c:pt>
                <c:pt idx="1206">
                  <c:v>136.547</c:v>
                </c:pt>
                <c:pt idx="1207">
                  <c:v>136.65600000000001</c:v>
                </c:pt>
                <c:pt idx="1208">
                  <c:v>136.78100000000001</c:v>
                </c:pt>
                <c:pt idx="1209">
                  <c:v>136.89099999999999</c:v>
                </c:pt>
                <c:pt idx="1210">
                  <c:v>137</c:v>
                </c:pt>
                <c:pt idx="1211">
                  <c:v>137.10900000000001</c:v>
                </c:pt>
                <c:pt idx="1212">
                  <c:v>137.21899999999999</c:v>
                </c:pt>
                <c:pt idx="1213">
                  <c:v>137.328</c:v>
                </c:pt>
                <c:pt idx="1214">
                  <c:v>137.43799999999999</c:v>
                </c:pt>
                <c:pt idx="1215">
                  <c:v>137.56299999999999</c:v>
                </c:pt>
                <c:pt idx="1216">
                  <c:v>137.672</c:v>
                </c:pt>
                <c:pt idx="1217">
                  <c:v>137.78100000000001</c:v>
                </c:pt>
                <c:pt idx="1218">
                  <c:v>137.89099999999999</c:v>
                </c:pt>
                <c:pt idx="1219">
                  <c:v>138</c:v>
                </c:pt>
                <c:pt idx="1220">
                  <c:v>138.125</c:v>
                </c:pt>
                <c:pt idx="1221">
                  <c:v>138.23400000000001</c:v>
                </c:pt>
                <c:pt idx="1222">
                  <c:v>138.34399999999999</c:v>
                </c:pt>
                <c:pt idx="1223">
                  <c:v>138.453</c:v>
                </c:pt>
                <c:pt idx="1224">
                  <c:v>138.56299999999999</c:v>
                </c:pt>
                <c:pt idx="1225">
                  <c:v>138.672</c:v>
                </c:pt>
                <c:pt idx="1226">
                  <c:v>138.78100000000001</c:v>
                </c:pt>
                <c:pt idx="1227">
                  <c:v>138.90600000000001</c:v>
                </c:pt>
                <c:pt idx="1228">
                  <c:v>139.01599999999999</c:v>
                </c:pt>
                <c:pt idx="1229">
                  <c:v>139.125</c:v>
                </c:pt>
                <c:pt idx="1230">
                  <c:v>139.23400000000001</c:v>
                </c:pt>
                <c:pt idx="1231">
                  <c:v>139.34399999999999</c:v>
                </c:pt>
                <c:pt idx="1232">
                  <c:v>139.453</c:v>
                </c:pt>
                <c:pt idx="1233">
                  <c:v>139.56299999999999</c:v>
                </c:pt>
                <c:pt idx="1234">
                  <c:v>139.68799999999999</c:v>
                </c:pt>
                <c:pt idx="1235">
                  <c:v>139.797</c:v>
                </c:pt>
                <c:pt idx="1236">
                  <c:v>139.90600000000001</c:v>
                </c:pt>
                <c:pt idx="1237">
                  <c:v>140.01599999999999</c:v>
                </c:pt>
                <c:pt idx="1238">
                  <c:v>140.125</c:v>
                </c:pt>
                <c:pt idx="1239">
                  <c:v>140.23400000000001</c:v>
                </c:pt>
                <c:pt idx="1240">
                  <c:v>140.34399999999999</c:v>
                </c:pt>
                <c:pt idx="1241">
                  <c:v>140.46899999999999</c:v>
                </c:pt>
                <c:pt idx="1242">
                  <c:v>140.578</c:v>
                </c:pt>
                <c:pt idx="1243">
                  <c:v>140.68799999999999</c:v>
                </c:pt>
                <c:pt idx="1244">
                  <c:v>140.797</c:v>
                </c:pt>
                <c:pt idx="1245">
                  <c:v>140.90600000000001</c:v>
                </c:pt>
                <c:pt idx="1246">
                  <c:v>141.01599999999999</c:v>
                </c:pt>
                <c:pt idx="1247">
                  <c:v>141.125</c:v>
                </c:pt>
                <c:pt idx="1248">
                  <c:v>141.23400000000001</c:v>
                </c:pt>
                <c:pt idx="1249">
                  <c:v>141.35900000000001</c:v>
                </c:pt>
                <c:pt idx="1250">
                  <c:v>141.46899999999999</c:v>
                </c:pt>
                <c:pt idx="1251">
                  <c:v>141.578</c:v>
                </c:pt>
                <c:pt idx="1252">
                  <c:v>141.68799999999999</c:v>
                </c:pt>
                <c:pt idx="1253">
                  <c:v>141.797</c:v>
                </c:pt>
                <c:pt idx="1254">
                  <c:v>141.90600000000001</c:v>
                </c:pt>
                <c:pt idx="1255">
                  <c:v>142.01599999999999</c:v>
                </c:pt>
                <c:pt idx="1256">
                  <c:v>142.14099999999999</c:v>
                </c:pt>
                <c:pt idx="1257">
                  <c:v>142.25</c:v>
                </c:pt>
                <c:pt idx="1258">
                  <c:v>142.35900000000001</c:v>
                </c:pt>
                <c:pt idx="1259">
                  <c:v>142.46899999999999</c:v>
                </c:pt>
                <c:pt idx="1260">
                  <c:v>142.578</c:v>
                </c:pt>
                <c:pt idx="1261">
                  <c:v>142.68799999999999</c:v>
                </c:pt>
                <c:pt idx="1262">
                  <c:v>142.81299999999999</c:v>
                </c:pt>
                <c:pt idx="1263">
                  <c:v>142.922</c:v>
                </c:pt>
                <c:pt idx="1264">
                  <c:v>143.03100000000001</c:v>
                </c:pt>
                <c:pt idx="1265">
                  <c:v>143.14099999999999</c:v>
                </c:pt>
                <c:pt idx="1266">
                  <c:v>143.25</c:v>
                </c:pt>
                <c:pt idx="1267">
                  <c:v>143.35900000000001</c:v>
                </c:pt>
                <c:pt idx="1268">
                  <c:v>143.46899999999999</c:v>
                </c:pt>
                <c:pt idx="1269">
                  <c:v>143.59399999999999</c:v>
                </c:pt>
                <c:pt idx="1270">
                  <c:v>143.703</c:v>
                </c:pt>
                <c:pt idx="1271">
                  <c:v>143.81299999999999</c:v>
                </c:pt>
                <c:pt idx="1272">
                  <c:v>143.922</c:v>
                </c:pt>
                <c:pt idx="1273">
                  <c:v>144.03100000000001</c:v>
                </c:pt>
                <c:pt idx="1274">
                  <c:v>144.14099999999999</c:v>
                </c:pt>
                <c:pt idx="1275">
                  <c:v>144.26599999999999</c:v>
                </c:pt>
                <c:pt idx="1276">
                  <c:v>144.375</c:v>
                </c:pt>
                <c:pt idx="1277">
                  <c:v>144.48400000000001</c:v>
                </c:pt>
                <c:pt idx="1278">
                  <c:v>144.59399999999999</c:v>
                </c:pt>
                <c:pt idx="1279">
                  <c:v>144.703</c:v>
                </c:pt>
                <c:pt idx="1280">
                  <c:v>144.81299999999999</c:v>
                </c:pt>
                <c:pt idx="1281">
                  <c:v>144.93799999999999</c:v>
                </c:pt>
                <c:pt idx="1282">
                  <c:v>145.047</c:v>
                </c:pt>
                <c:pt idx="1283">
                  <c:v>145.15600000000001</c:v>
                </c:pt>
                <c:pt idx="1284">
                  <c:v>145.26599999999999</c:v>
                </c:pt>
                <c:pt idx="1285">
                  <c:v>145.375</c:v>
                </c:pt>
                <c:pt idx="1286">
                  <c:v>145.48400000000001</c:v>
                </c:pt>
                <c:pt idx="1287">
                  <c:v>145.59399999999999</c:v>
                </c:pt>
                <c:pt idx="1288">
                  <c:v>145.71899999999999</c:v>
                </c:pt>
                <c:pt idx="1289">
                  <c:v>145.828</c:v>
                </c:pt>
                <c:pt idx="1290">
                  <c:v>145.93799999999999</c:v>
                </c:pt>
                <c:pt idx="1291">
                  <c:v>146.047</c:v>
                </c:pt>
                <c:pt idx="1292">
                  <c:v>146.15600000000001</c:v>
                </c:pt>
                <c:pt idx="1293">
                  <c:v>146.26599999999999</c:v>
                </c:pt>
                <c:pt idx="1294">
                  <c:v>146.375</c:v>
                </c:pt>
                <c:pt idx="1295">
                  <c:v>146.5</c:v>
                </c:pt>
                <c:pt idx="1296">
                  <c:v>146.60900000000001</c:v>
                </c:pt>
                <c:pt idx="1297">
                  <c:v>146.71899999999999</c:v>
                </c:pt>
                <c:pt idx="1298">
                  <c:v>146.828</c:v>
                </c:pt>
                <c:pt idx="1299">
                  <c:v>146.93799999999999</c:v>
                </c:pt>
                <c:pt idx="1300">
                  <c:v>147.047</c:v>
                </c:pt>
                <c:pt idx="1301">
                  <c:v>147.15600000000001</c:v>
                </c:pt>
                <c:pt idx="1302">
                  <c:v>147.26599999999999</c:v>
                </c:pt>
                <c:pt idx="1303">
                  <c:v>147.39099999999999</c:v>
                </c:pt>
                <c:pt idx="1304">
                  <c:v>147.5</c:v>
                </c:pt>
                <c:pt idx="1305">
                  <c:v>147.60900000000001</c:v>
                </c:pt>
                <c:pt idx="1306">
                  <c:v>147.71899999999999</c:v>
                </c:pt>
                <c:pt idx="1307">
                  <c:v>147.828</c:v>
                </c:pt>
                <c:pt idx="1308">
                  <c:v>147.93799999999999</c:v>
                </c:pt>
                <c:pt idx="1309">
                  <c:v>148.047</c:v>
                </c:pt>
                <c:pt idx="1310">
                  <c:v>148.172</c:v>
                </c:pt>
                <c:pt idx="1311">
                  <c:v>148.28100000000001</c:v>
                </c:pt>
                <c:pt idx="1312">
                  <c:v>148.39099999999999</c:v>
                </c:pt>
                <c:pt idx="1313">
                  <c:v>148.5</c:v>
                </c:pt>
                <c:pt idx="1314">
                  <c:v>148.60900000000001</c:v>
                </c:pt>
                <c:pt idx="1315">
                  <c:v>148.71899999999999</c:v>
                </c:pt>
                <c:pt idx="1316">
                  <c:v>148.84399999999999</c:v>
                </c:pt>
                <c:pt idx="1317">
                  <c:v>148.953</c:v>
                </c:pt>
                <c:pt idx="1318">
                  <c:v>149.06299999999999</c:v>
                </c:pt>
                <c:pt idx="1319">
                  <c:v>149.172</c:v>
                </c:pt>
                <c:pt idx="1320">
                  <c:v>149.28100000000001</c:v>
                </c:pt>
                <c:pt idx="1321">
                  <c:v>149.39099999999999</c:v>
                </c:pt>
                <c:pt idx="1322">
                  <c:v>149.5</c:v>
                </c:pt>
                <c:pt idx="1323">
                  <c:v>149.60900000000001</c:v>
                </c:pt>
                <c:pt idx="1324">
                  <c:v>149.73400000000001</c:v>
                </c:pt>
                <c:pt idx="1325">
                  <c:v>149.84399999999999</c:v>
                </c:pt>
                <c:pt idx="1326">
                  <c:v>149.953</c:v>
                </c:pt>
                <c:pt idx="1327">
                  <c:v>150.06299999999999</c:v>
                </c:pt>
                <c:pt idx="1328">
                  <c:v>150.172</c:v>
                </c:pt>
                <c:pt idx="1329">
                  <c:v>150.28100000000001</c:v>
                </c:pt>
                <c:pt idx="1330">
                  <c:v>150.39099999999999</c:v>
                </c:pt>
                <c:pt idx="1331">
                  <c:v>150.51599999999999</c:v>
                </c:pt>
                <c:pt idx="1332">
                  <c:v>150.625</c:v>
                </c:pt>
                <c:pt idx="1333">
                  <c:v>150.73400000000001</c:v>
                </c:pt>
                <c:pt idx="1334">
                  <c:v>150.84399999999999</c:v>
                </c:pt>
                <c:pt idx="1335">
                  <c:v>150.953</c:v>
                </c:pt>
                <c:pt idx="1336">
                  <c:v>151.06299999999999</c:v>
                </c:pt>
                <c:pt idx="1337">
                  <c:v>151.18799999999999</c:v>
                </c:pt>
                <c:pt idx="1338">
                  <c:v>151.297</c:v>
                </c:pt>
                <c:pt idx="1339">
                  <c:v>151.40600000000001</c:v>
                </c:pt>
                <c:pt idx="1340">
                  <c:v>151.51599999999999</c:v>
                </c:pt>
                <c:pt idx="1341">
                  <c:v>151.625</c:v>
                </c:pt>
                <c:pt idx="1342">
                  <c:v>151.73400000000001</c:v>
                </c:pt>
                <c:pt idx="1343">
                  <c:v>151.84399999999999</c:v>
                </c:pt>
                <c:pt idx="1344">
                  <c:v>151.953</c:v>
                </c:pt>
                <c:pt idx="1345">
                  <c:v>152.078</c:v>
                </c:pt>
                <c:pt idx="1346">
                  <c:v>152.18799999999999</c:v>
                </c:pt>
                <c:pt idx="1347">
                  <c:v>152.297</c:v>
                </c:pt>
                <c:pt idx="1348">
                  <c:v>152.40600000000001</c:v>
                </c:pt>
                <c:pt idx="1349">
                  <c:v>152.51599999999999</c:v>
                </c:pt>
                <c:pt idx="1350">
                  <c:v>152.625</c:v>
                </c:pt>
                <c:pt idx="1351">
                  <c:v>152.75</c:v>
                </c:pt>
                <c:pt idx="1352">
                  <c:v>152.85900000000001</c:v>
                </c:pt>
                <c:pt idx="1353">
                  <c:v>152.96899999999999</c:v>
                </c:pt>
                <c:pt idx="1354">
                  <c:v>153.078</c:v>
                </c:pt>
                <c:pt idx="1355">
                  <c:v>153.18799999999999</c:v>
                </c:pt>
                <c:pt idx="1356">
                  <c:v>153.297</c:v>
                </c:pt>
                <c:pt idx="1357">
                  <c:v>153.422</c:v>
                </c:pt>
                <c:pt idx="1358">
                  <c:v>153.53100000000001</c:v>
                </c:pt>
                <c:pt idx="1359">
                  <c:v>153.64099999999999</c:v>
                </c:pt>
                <c:pt idx="1360">
                  <c:v>153.75</c:v>
                </c:pt>
                <c:pt idx="1361">
                  <c:v>153.85900000000001</c:v>
                </c:pt>
                <c:pt idx="1362">
                  <c:v>153.96899999999999</c:v>
                </c:pt>
                <c:pt idx="1363">
                  <c:v>154.078</c:v>
                </c:pt>
                <c:pt idx="1364">
                  <c:v>154.203</c:v>
                </c:pt>
                <c:pt idx="1365">
                  <c:v>154.31299999999999</c:v>
                </c:pt>
                <c:pt idx="1366">
                  <c:v>154.422</c:v>
                </c:pt>
                <c:pt idx="1367">
                  <c:v>154.53100000000001</c:v>
                </c:pt>
                <c:pt idx="1368">
                  <c:v>154.64099999999999</c:v>
                </c:pt>
                <c:pt idx="1369">
                  <c:v>154.75</c:v>
                </c:pt>
                <c:pt idx="1370">
                  <c:v>154.85900000000001</c:v>
                </c:pt>
                <c:pt idx="1371">
                  <c:v>154.98400000000001</c:v>
                </c:pt>
                <c:pt idx="1372">
                  <c:v>155.09399999999999</c:v>
                </c:pt>
                <c:pt idx="1373">
                  <c:v>155.203</c:v>
                </c:pt>
                <c:pt idx="1374">
                  <c:v>155.31299999999999</c:v>
                </c:pt>
                <c:pt idx="1375">
                  <c:v>155.422</c:v>
                </c:pt>
                <c:pt idx="1376">
                  <c:v>155.53100000000001</c:v>
                </c:pt>
                <c:pt idx="1377">
                  <c:v>155.64099999999999</c:v>
                </c:pt>
                <c:pt idx="1378">
                  <c:v>155.76599999999999</c:v>
                </c:pt>
                <c:pt idx="1379">
                  <c:v>155.875</c:v>
                </c:pt>
                <c:pt idx="1380">
                  <c:v>155.98400000000001</c:v>
                </c:pt>
                <c:pt idx="1381">
                  <c:v>156.09399999999999</c:v>
                </c:pt>
                <c:pt idx="1382">
                  <c:v>156.203</c:v>
                </c:pt>
                <c:pt idx="1383">
                  <c:v>156.31299999999999</c:v>
                </c:pt>
                <c:pt idx="1384">
                  <c:v>156.422</c:v>
                </c:pt>
                <c:pt idx="1385">
                  <c:v>156.53100000000001</c:v>
                </c:pt>
                <c:pt idx="1386">
                  <c:v>156.65600000000001</c:v>
                </c:pt>
                <c:pt idx="1387">
                  <c:v>156.76599999999999</c:v>
                </c:pt>
                <c:pt idx="1388">
                  <c:v>156.875</c:v>
                </c:pt>
                <c:pt idx="1389">
                  <c:v>156.98400000000001</c:v>
                </c:pt>
                <c:pt idx="1390">
                  <c:v>157.09399999999999</c:v>
                </c:pt>
                <c:pt idx="1391">
                  <c:v>157.21899999999999</c:v>
                </c:pt>
                <c:pt idx="1392">
                  <c:v>157.328</c:v>
                </c:pt>
                <c:pt idx="1393">
                  <c:v>157.43799999999999</c:v>
                </c:pt>
                <c:pt idx="1394">
                  <c:v>157.547</c:v>
                </c:pt>
                <c:pt idx="1395">
                  <c:v>157.65600000000001</c:v>
                </c:pt>
                <c:pt idx="1396">
                  <c:v>157.78100000000001</c:v>
                </c:pt>
                <c:pt idx="1397">
                  <c:v>157.89099999999999</c:v>
                </c:pt>
                <c:pt idx="1398">
                  <c:v>158</c:v>
                </c:pt>
                <c:pt idx="1399">
                  <c:v>158.10900000000001</c:v>
                </c:pt>
                <c:pt idx="1400">
                  <c:v>158.21899999999999</c:v>
                </c:pt>
                <c:pt idx="1401">
                  <c:v>158.328</c:v>
                </c:pt>
                <c:pt idx="1402">
                  <c:v>158.453</c:v>
                </c:pt>
                <c:pt idx="1403">
                  <c:v>158.56299999999999</c:v>
                </c:pt>
                <c:pt idx="1404">
                  <c:v>158.672</c:v>
                </c:pt>
                <c:pt idx="1405">
                  <c:v>158.78100000000001</c:v>
                </c:pt>
                <c:pt idx="1406">
                  <c:v>158.90600000000001</c:v>
                </c:pt>
                <c:pt idx="1407">
                  <c:v>159.01599999999999</c:v>
                </c:pt>
                <c:pt idx="1408">
                  <c:v>159.125</c:v>
                </c:pt>
                <c:pt idx="1409">
                  <c:v>159.23400000000001</c:v>
                </c:pt>
                <c:pt idx="1410">
                  <c:v>159.34399999999999</c:v>
                </c:pt>
                <c:pt idx="1411">
                  <c:v>159.453</c:v>
                </c:pt>
                <c:pt idx="1412">
                  <c:v>159.56299999999999</c:v>
                </c:pt>
                <c:pt idx="1413">
                  <c:v>159.68799999999999</c:v>
                </c:pt>
                <c:pt idx="1414">
                  <c:v>159.797</c:v>
                </c:pt>
                <c:pt idx="1415">
                  <c:v>159.90600000000001</c:v>
                </c:pt>
                <c:pt idx="1416">
                  <c:v>160.01599999999999</c:v>
                </c:pt>
                <c:pt idx="1417">
                  <c:v>160.125</c:v>
                </c:pt>
                <c:pt idx="1418">
                  <c:v>160.23400000000001</c:v>
                </c:pt>
                <c:pt idx="1419">
                  <c:v>160.34399999999999</c:v>
                </c:pt>
                <c:pt idx="1420">
                  <c:v>160.46899999999999</c:v>
                </c:pt>
                <c:pt idx="1421">
                  <c:v>160.578</c:v>
                </c:pt>
                <c:pt idx="1422">
                  <c:v>160.68799999999999</c:v>
                </c:pt>
                <c:pt idx="1423">
                  <c:v>160.797</c:v>
                </c:pt>
                <c:pt idx="1424">
                  <c:v>160.90600000000001</c:v>
                </c:pt>
                <c:pt idx="1425">
                  <c:v>161.01599999999999</c:v>
                </c:pt>
                <c:pt idx="1426">
                  <c:v>161.14099999999999</c:v>
                </c:pt>
                <c:pt idx="1427">
                  <c:v>161.25</c:v>
                </c:pt>
                <c:pt idx="1428">
                  <c:v>161.35900000000001</c:v>
                </c:pt>
                <c:pt idx="1429">
                  <c:v>161.46899999999999</c:v>
                </c:pt>
                <c:pt idx="1430">
                  <c:v>161.578</c:v>
                </c:pt>
                <c:pt idx="1431">
                  <c:v>161.68799999999999</c:v>
                </c:pt>
                <c:pt idx="1432">
                  <c:v>161.797</c:v>
                </c:pt>
                <c:pt idx="1433">
                  <c:v>161.922</c:v>
                </c:pt>
                <c:pt idx="1434">
                  <c:v>162.03100000000001</c:v>
                </c:pt>
                <c:pt idx="1435">
                  <c:v>162.14099999999999</c:v>
                </c:pt>
                <c:pt idx="1436">
                  <c:v>162.25</c:v>
                </c:pt>
                <c:pt idx="1437">
                  <c:v>162.35900000000001</c:v>
                </c:pt>
                <c:pt idx="1438">
                  <c:v>162.46899999999999</c:v>
                </c:pt>
                <c:pt idx="1439">
                  <c:v>162.578</c:v>
                </c:pt>
                <c:pt idx="1440">
                  <c:v>162.68799999999999</c:v>
                </c:pt>
                <c:pt idx="1441">
                  <c:v>162.81299999999999</c:v>
                </c:pt>
                <c:pt idx="1442">
                  <c:v>162.922</c:v>
                </c:pt>
                <c:pt idx="1443">
                  <c:v>163.03100000000001</c:v>
                </c:pt>
                <c:pt idx="1444">
                  <c:v>163.14099999999999</c:v>
                </c:pt>
                <c:pt idx="1445">
                  <c:v>163.25</c:v>
                </c:pt>
                <c:pt idx="1446">
                  <c:v>163.35900000000001</c:v>
                </c:pt>
                <c:pt idx="1447">
                  <c:v>163.46899999999999</c:v>
                </c:pt>
                <c:pt idx="1448">
                  <c:v>163.578</c:v>
                </c:pt>
                <c:pt idx="1449">
                  <c:v>163.703</c:v>
                </c:pt>
                <c:pt idx="1450">
                  <c:v>163.81299999999999</c:v>
                </c:pt>
                <c:pt idx="1451">
                  <c:v>163.922</c:v>
                </c:pt>
                <c:pt idx="1452">
                  <c:v>164.03100000000001</c:v>
                </c:pt>
                <c:pt idx="1453">
                  <c:v>164.14099999999999</c:v>
                </c:pt>
                <c:pt idx="1454">
                  <c:v>164.25</c:v>
                </c:pt>
                <c:pt idx="1455">
                  <c:v>164.35900000000001</c:v>
                </c:pt>
                <c:pt idx="1456">
                  <c:v>164.48400000000001</c:v>
                </c:pt>
                <c:pt idx="1457">
                  <c:v>164.59399999999999</c:v>
                </c:pt>
                <c:pt idx="1458">
                  <c:v>164.703</c:v>
                </c:pt>
                <c:pt idx="1459">
                  <c:v>164.81299999999999</c:v>
                </c:pt>
                <c:pt idx="1460">
                  <c:v>164.922</c:v>
                </c:pt>
                <c:pt idx="1461">
                  <c:v>165.03100000000001</c:v>
                </c:pt>
                <c:pt idx="1462">
                  <c:v>165.14099999999999</c:v>
                </c:pt>
                <c:pt idx="1463">
                  <c:v>165.25</c:v>
                </c:pt>
                <c:pt idx="1464">
                  <c:v>165.375</c:v>
                </c:pt>
                <c:pt idx="1465">
                  <c:v>165.48400000000001</c:v>
                </c:pt>
                <c:pt idx="1466">
                  <c:v>165.59399999999999</c:v>
                </c:pt>
                <c:pt idx="1467">
                  <c:v>165.703</c:v>
                </c:pt>
                <c:pt idx="1468">
                  <c:v>165.81299999999999</c:v>
                </c:pt>
                <c:pt idx="1469">
                  <c:v>165.922</c:v>
                </c:pt>
                <c:pt idx="1470">
                  <c:v>166.03100000000001</c:v>
                </c:pt>
                <c:pt idx="1471">
                  <c:v>166.15600000000001</c:v>
                </c:pt>
                <c:pt idx="1472">
                  <c:v>166.26599999999999</c:v>
                </c:pt>
                <c:pt idx="1473">
                  <c:v>166.375</c:v>
                </c:pt>
                <c:pt idx="1474">
                  <c:v>166.48400000000001</c:v>
                </c:pt>
                <c:pt idx="1475">
                  <c:v>166.59399999999999</c:v>
                </c:pt>
                <c:pt idx="1476">
                  <c:v>166.71899999999999</c:v>
                </c:pt>
                <c:pt idx="1477">
                  <c:v>166.828</c:v>
                </c:pt>
                <c:pt idx="1478">
                  <c:v>166.93799999999999</c:v>
                </c:pt>
                <c:pt idx="1479">
                  <c:v>167.047</c:v>
                </c:pt>
                <c:pt idx="1480">
                  <c:v>167.15600000000001</c:v>
                </c:pt>
                <c:pt idx="1481">
                  <c:v>167.26599999999999</c:v>
                </c:pt>
                <c:pt idx="1482">
                  <c:v>167.375</c:v>
                </c:pt>
                <c:pt idx="1483">
                  <c:v>167.5</c:v>
                </c:pt>
                <c:pt idx="1484">
                  <c:v>167.60900000000001</c:v>
                </c:pt>
                <c:pt idx="1485">
                  <c:v>167.71899999999999</c:v>
                </c:pt>
                <c:pt idx="1486">
                  <c:v>167.828</c:v>
                </c:pt>
                <c:pt idx="1487">
                  <c:v>167.93799999999999</c:v>
                </c:pt>
                <c:pt idx="1488">
                  <c:v>168.047</c:v>
                </c:pt>
                <c:pt idx="1489">
                  <c:v>168.172</c:v>
                </c:pt>
                <c:pt idx="1490">
                  <c:v>168.28100000000001</c:v>
                </c:pt>
                <c:pt idx="1491">
                  <c:v>168.39099999999999</c:v>
                </c:pt>
                <c:pt idx="1492">
                  <c:v>168.5</c:v>
                </c:pt>
                <c:pt idx="1493">
                  <c:v>168.60900000000001</c:v>
                </c:pt>
                <c:pt idx="1494">
                  <c:v>168.73400000000001</c:v>
                </c:pt>
                <c:pt idx="1495">
                  <c:v>168.84399999999999</c:v>
                </c:pt>
                <c:pt idx="1496">
                  <c:v>168.953</c:v>
                </c:pt>
                <c:pt idx="1497">
                  <c:v>169.06299999999999</c:v>
                </c:pt>
                <c:pt idx="1498">
                  <c:v>169.172</c:v>
                </c:pt>
                <c:pt idx="1499">
                  <c:v>169.28100000000001</c:v>
                </c:pt>
                <c:pt idx="1500">
                  <c:v>169.39099999999999</c:v>
                </c:pt>
                <c:pt idx="1501">
                  <c:v>169.5</c:v>
                </c:pt>
                <c:pt idx="1502">
                  <c:v>169.625</c:v>
                </c:pt>
                <c:pt idx="1503">
                  <c:v>169.73400000000001</c:v>
                </c:pt>
                <c:pt idx="1504">
                  <c:v>169.84399999999999</c:v>
                </c:pt>
                <c:pt idx="1505">
                  <c:v>169.953</c:v>
                </c:pt>
                <c:pt idx="1506">
                  <c:v>170.06299999999999</c:v>
                </c:pt>
                <c:pt idx="1507">
                  <c:v>170.172</c:v>
                </c:pt>
                <c:pt idx="1508">
                  <c:v>170.28100000000001</c:v>
                </c:pt>
                <c:pt idx="1509">
                  <c:v>170.40600000000001</c:v>
                </c:pt>
                <c:pt idx="1510">
                  <c:v>170.51599999999999</c:v>
                </c:pt>
                <c:pt idx="1511">
                  <c:v>170.625</c:v>
                </c:pt>
                <c:pt idx="1512">
                  <c:v>170.73400000000001</c:v>
                </c:pt>
                <c:pt idx="1513">
                  <c:v>170.84399999999999</c:v>
                </c:pt>
                <c:pt idx="1514">
                  <c:v>170.953</c:v>
                </c:pt>
                <c:pt idx="1515">
                  <c:v>171.06299999999999</c:v>
                </c:pt>
                <c:pt idx="1516">
                  <c:v>171.172</c:v>
                </c:pt>
                <c:pt idx="1517">
                  <c:v>171.297</c:v>
                </c:pt>
                <c:pt idx="1518">
                  <c:v>171.40600000000001</c:v>
                </c:pt>
                <c:pt idx="1519">
                  <c:v>171.51599999999999</c:v>
                </c:pt>
                <c:pt idx="1520">
                  <c:v>171.625</c:v>
                </c:pt>
                <c:pt idx="1521">
                  <c:v>171.73400000000001</c:v>
                </c:pt>
                <c:pt idx="1522">
                  <c:v>171.84399999999999</c:v>
                </c:pt>
                <c:pt idx="1523">
                  <c:v>171.953</c:v>
                </c:pt>
                <c:pt idx="1524">
                  <c:v>172.06299999999999</c:v>
                </c:pt>
                <c:pt idx="1525">
                  <c:v>172.18799999999999</c:v>
                </c:pt>
                <c:pt idx="1526">
                  <c:v>172.297</c:v>
                </c:pt>
                <c:pt idx="1527">
                  <c:v>172.40600000000001</c:v>
                </c:pt>
                <c:pt idx="1528">
                  <c:v>172.51599999999999</c:v>
                </c:pt>
                <c:pt idx="1529">
                  <c:v>172.625</c:v>
                </c:pt>
                <c:pt idx="1530">
                  <c:v>172.73400000000001</c:v>
                </c:pt>
                <c:pt idx="1531">
                  <c:v>172.85900000000001</c:v>
                </c:pt>
                <c:pt idx="1532">
                  <c:v>172.96899999999999</c:v>
                </c:pt>
                <c:pt idx="1533">
                  <c:v>173.078</c:v>
                </c:pt>
                <c:pt idx="1534">
                  <c:v>173.18799999999999</c:v>
                </c:pt>
                <c:pt idx="1535">
                  <c:v>173.297</c:v>
                </c:pt>
                <c:pt idx="1536">
                  <c:v>173.40600000000001</c:v>
                </c:pt>
                <c:pt idx="1537">
                  <c:v>173.51599999999999</c:v>
                </c:pt>
                <c:pt idx="1538">
                  <c:v>173.625</c:v>
                </c:pt>
                <c:pt idx="1539">
                  <c:v>173.75</c:v>
                </c:pt>
                <c:pt idx="1540">
                  <c:v>173.85900000000001</c:v>
                </c:pt>
                <c:pt idx="1541">
                  <c:v>173.96899999999999</c:v>
                </c:pt>
                <c:pt idx="1542">
                  <c:v>174.078</c:v>
                </c:pt>
                <c:pt idx="1543">
                  <c:v>174.18799999999999</c:v>
                </c:pt>
                <c:pt idx="1544">
                  <c:v>174.297</c:v>
                </c:pt>
                <c:pt idx="1545">
                  <c:v>174.40600000000001</c:v>
                </c:pt>
                <c:pt idx="1546">
                  <c:v>174.53100000000001</c:v>
                </c:pt>
                <c:pt idx="1547">
                  <c:v>174.64099999999999</c:v>
                </c:pt>
                <c:pt idx="1548">
                  <c:v>174.75</c:v>
                </c:pt>
                <c:pt idx="1549">
                  <c:v>174.85900000000001</c:v>
                </c:pt>
                <c:pt idx="1550">
                  <c:v>174.96899999999999</c:v>
                </c:pt>
                <c:pt idx="1551">
                  <c:v>175.078</c:v>
                </c:pt>
                <c:pt idx="1552">
                  <c:v>175.18799999999999</c:v>
                </c:pt>
                <c:pt idx="1553">
                  <c:v>175.31299999999999</c:v>
                </c:pt>
                <c:pt idx="1554">
                  <c:v>175.422</c:v>
                </c:pt>
                <c:pt idx="1555">
                  <c:v>175.53100000000001</c:v>
                </c:pt>
                <c:pt idx="1556">
                  <c:v>175.65600000000001</c:v>
                </c:pt>
                <c:pt idx="1557">
                  <c:v>175.76599999999999</c:v>
                </c:pt>
                <c:pt idx="1558">
                  <c:v>175.875</c:v>
                </c:pt>
                <c:pt idx="1559">
                  <c:v>175.98400000000001</c:v>
                </c:pt>
                <c:pt idx="1560">
                  <c:v>176.09399999999999</c:v>
                </c:pt>
                <c:pt idx="1561">
                  <c:v>176.203</c:v>
                </c:pt>
                <c:pt idx="1562">
                  <c:v>176.31299999999999</c:v>
                </c:pt>
                <c:pt idx="1563">
                  <c:v>176.43799999999999</c:v>
                </c:pt>
                <c:pt idx="1564">
                  <c:v>176.547</c:v>
                </c:pt>
                <c:pt idx="1565">
                  <c:v>176.65600000000001</c:v>
                </c:pt>
                <c:pt idx="1566">
                  <c:v>176.76599999999999</c:v>
                </c:pt>
                <c:pt idx="1567">
                  <c:v>176.875</c:v>
                </c:pt>
                <c:pt idx="1568">
                  <c:v>176.98400000000001</c:v>
                </c:pt>
                <c:pt idx="1569">
                  <c:v>177.09399999999999</c:v>
                </c:pt>
                <c:pt idx="1570">
                  <c:v>177.203</c:v>
                </c:pt>
                <c:pt idx="1571">
                  <c:v>177.328</c:v>
                </c:pt>
                <c:pt idx="1572">
                  <c:v>177.43799999999999</c:v>
                </c:pt>
                <c:pt idx="1573">
                  <c:v>177.547</c:v>
                </c:pt>
                <c:pt idx="1574">
                  <c:v>177.65600000000001</c:v>
                </c:pt>
                <c:pt idx="1575">
                  <c:v>177.76599999999999</c:v>
                </c:pt>
                <c:pt idx="1576">
                  <c:v>177.875</c:v>
                </c:pt>
                <c:pt idx="1577">
                  <c:v>178</c:v>
                </c:pt>
                <c:pt idx="1578">
                  <c:v>178.10900000000001</c:v>
                </c:pt>
                <c:pt idx="1579">
                  <c:v>178.21899999999999</c:v>
                </c:pt>
                <c:pt idx="1580">
                  <c:v>178.328</c:v>
                </c:pt>
                <c:pt idx="1581">
                  <c:v>178.43799999999999</c:v>
                </c:pt>
                <c:pt idx="1582">
                  <c:v>178.547</c:v>
                </c:pt>
                <c:pt idx="1583">
                  <c:v>178.672</c:v>
                </c:pt>
                <c:pt idx="1584">
                  <c:v>178.78100000000001</c:v>
                </c:pt>
                <c:pt idx="1585">
                  <c:v>178.89099999999999</c:v>
                </c:pt>
                <c:pt idx="1586">
                  <c:v>179.01599999999999</c:v>
                </c:pt>
                <c:pt idx="1587">
                  <c:v>179.125</c:v>
                </c:pt>
                <c:pt idx="1588">
                  <c:v>179.23400000000001</c:v>
                </c:pt>
                <c:pt idx="1589">
                  <c:v>179.34399999999999</c:v>
                </c:pt>
                <c:pt idx="1590">
                  <c:v>179.453</c:v>
                </c:pt>
                <c:pt idx="1591">
                  <c:v>179.56299999999999</c:v>
                </c:pt>
                <c:pt idx="1592">
                  <c:v>179.672</c:v>
                </c:pt>
                <c:pt idx="1593">
                  <c:v>179.78100000000001</c:v>
                </c:pt>
                <c:pt idx="1594">
                  <c:v>179.90600000000001</c:v>
                </c:pt>
                <c:pt idx="1595">
                  <c:v>180.01599999999999</c:v>
                </c:pt>
                <c:pt idx="1596">
                  <c:v>180.125</c:v>
                </c:pt>
                <c:pt idx="1597">
                  <c:v>180.23400000000001</c:v>
                </c:pt>
                <c:pt idx="1598">
                  <c:v>180.34399999999999</c:v>
                </c:pt>
                <c:pt idx="1599">
                  <c:v>180.453</c:v>
                </c:pt>
                <c:pt idx="1600">
                  <c:v>180.578</c:v>
                </c:pt>
                <c:pt idx="1601">
                  <c:v>180.68799999999999</c:v>
                </c:pt>
                <c:pt idx="1602">
                  <c:v>180.797</c:v>
                </c:pt>
                <c:pt idx="1603">
                  <c:v>180.90600000000001</c:v>
                </c:pt>
                <c:pt idx="1604">
                  <c:v>181.01599999999999</c:v>
                </c:pt>
                <c:pt idx="1605">
                  <c:v>181.125</c:v>
                </c:pt>
                <c:pt idx="1606">
                  <c:v>181.25</c:v>
                </c:pt>
                <c:pt idx="1607">
                  <c:v>181.35900000000001</c:v>
                </c:pt>
                <c:pt idx="1608">
                  <c:v>181.46899999999999</c:v>
                </c:pt>
                <c:pt idx="1609">
                  <c:v>181.578</c:v>
                </c:pt>
                <c:pt idx="1610">
                  <c:v>181.68799999999999</c:v>
                </c:pt>
                <c:pt idx="1611">
                  <c:v>181.797</c:v>
                </c:pt>
                <c:pt idx="1612">
                  <c:v>181.922</c:v>
                </c:pt>
                <c:pt idx="1613">
                  <c:v>182.03100000000001</c:v>
                </c:pt>
                <c:pt idx="1614">
                  <c:v>182.14099999999999</c:v>
                </c:pt>
                <c:pt idx="1615">
                  <c:v>182.25</c:v>
                </c:pt>
                <c:pt idx="1616">
                  <c:v>182.35900000000001</c:v>
                </c:pt>
                <c:pt idx="1617">
                  <c:v>182.46899999999999</c:v>
                </c:pt>
                <c:pt idx="1618">
                  <c:v>182.578</c:v>
                </c:pt>
                <c:pt idx="1619">
                  <c:v>182.68799999999999</c:v>
                </c:pt>
                <c:pt idx="1620">
                  <c:v>182.81299999999999</c:v>
                </c:pt>
                <c:pt idx="1621">
                  <c:v>182.922</c:v>
                </c:pt>
                <c:pt idx="1622">
                  <c:v>183.03100000000001</c:v>
                </c:pt>
                <c:pt idx="1623">
                  <c:v>183.14099999999999</c:v>
                </c:pt>
                <c:pt idx="1624">
                  <c:v>183.25</c:v>
                </c:pt>
                <c:pt idx="1625">
                  <c:v>183.35900000000001</c:v>
                </c:pt>
                <c:pt idx="1626">
                  <c:v>183.46899999999999</c:v>
                </c:pt>
                <c:pt idx="1627">
                  <c:v>183.59399999999999</c:v>
                </c:pt>
                <c:pt idx="1628">
                  <c:v>183.703</c:v>
                </c:pt>
                <c:pt idx="1629">
                  <c:v>183.81299999999999</c:v>
                </c:pt>
                <c:pt idx="1630">
                  <c:v>183.922</c:v>
                </c:pt>
                <c:pt idx="1631">
                  <c:v>184.03100000000001</c:v>
                </c:pt>
                <c:pt idx="1632">
                  <c:v>184.14099999999999</c:v>
                </c:pt>
                <c:pt idx="1633">
                  <c:v>184.25</c:v>
                </c:pt>
                <c:pt idx="1634">
                  <c:v>184.375</c:v>
                </c:pt>
                <c:pt idx="1635">
                  <c:v>184.48400000000001</c:v>
                </c:pt>
                <c:pt idx="1636">
                  <c:v>184.59399999999999</c:v>
                </c:pt>
                <c:pt idx="1637">
                  <c:v>184.703</c:v>
                </c:pt>
                <c:pt idx="1638">
                  <c:v>184.81299999999999</c:v>
                </c:pt>
                <c:pt idx="1639">
                  <c:v>184.922</c:v>
                </c:pt>
                <c:pt idx="1640">
                  <c:v>185.047</c:v>
                </c:pt>
                <c:pt idx="1641">
                  <c:v>185.15600000000001</c:v>
                </c:pt>
                <c:pt idx="1642">
                  <c:v>185.26599999999999</c:v>
                </c:pt>
                <c:pt idx="1643">
                  <c:v>185.375</c:v>
                </c:pt>
                <c:pt idx="1644">
                  <c:v>185.48400000000001</c:v>
                </c:pt>
                <c:pt idx="1645">
                  <c:v>185.59399999999999</c:v>
                </c:pt>
                <c:pt idx="1646">
                  <c:v>185.71899999999999</c:v>
                </c:pt>
                <c:pt idx="1647">
                  <c:v>185.828</c:v>
                </c:pt>
                <c:pt idx="1648">
                  <c:v>185.93799999999999</c:v>
                </c:pt>
                <c:pt idx="1649">
                  <c:v>186.047</c:v>
                </c:pt>
                <c:pt idx="1650">
                  <c:v>186.15600000000001</c:v>
                </c:pt>
                <c:pt idx="1651">
                  <c:v>186.26599999999999</c:v>
                </c:pt>
                <c:pt idx="1652">
                  <c:v>186.375</c:v>
                </c:pt>
                <c:pt idx="1653">
                  <c:v>186.48400000000001</c:v>
                </c:pt>
                <c:pt idx="1654">
                  <c:v>186.60900000000001</c:v>
                </c:pt>
                <c:pt idx="1655">
                  <c:v>186.71899999999999</c:v>
                </c:pt>
                <c:pt idx="1656">
                  <c:v>186.828</c:v>
                </c:pt>
                <c:pt idx="1657">
                  <c:v>186.93799999999999</c:v>
                </c:pt>
                <c:pt idx="1658">
                  <c:v>187.047</c:v>
                </c:pt>
                <c:pt idx="1659">
                  <c:v>187.15600000000001</c:v>
                </c:pt>
                <c:pt idx="1660">
                  <c:v>187.26599999999999</c:v>
                </c:pt>
                <c:pt idx="1661">
                  <c:v>187.39099999999999</c:v>
                </c:pt>
                <c:pt idx="1662">
                  <c:v>187.5</c:v>
                </c:pt>
                <c:pt idx="1663">
                  <c:v>187.60900000000001</c:v>
                </c:pt>
                <c:pt idx="1664">
                  <c:v>187.71899999999999</c:v>
                </c:pt>
                <c:pt idx="1665">
                  <c:v>187.84399999999999</c:v>
                </c:pt>
                <c:pt idx="1666">
                  <c:v>187.953</c:v>
                </c:pt>
                <c:pt idx="1667">
                  <c:v>188.06299999999999</c:v>
                </c:pt>
                <c:pt idx="1668">
                  <c:v>188.172</c:v>
                </c:pt>
                <c:pt idx="1669">
                  <c:v>188.297</c:v>
                </c:pt>
                <c:pt idx="1670">
                  <c:v>188.40600000000001</c:v>
                </c:pt>
                <c:pt idx="1671">
                  <c:v>188.51599999999999</c:v>
                </c:pt>
                <c:pt idx="1672">
                  <c:v>188.625</c:v>
                </c:pt>
                <c:pt idx="1673">
                  <c:v>188.73400000000001</c:v>
                </c:pt>
                <c:pt idx="1674">
                  <c:v>188.85900000000001</c:v>
                </c:pt>
                <c:pt idx="1675">
                  <c:v>188.96899999999999</c:v>
                </c:pt>
                <c:pt idx="1676">
                  <c:v>189.078</c:v>
                </c:pt>
                <c:pt idx="1677">
                  <c:v>189.18799999999999</c:v>
                </c:pt>
                <c:pt idx="1678">
                  <c:v>189.297</c:v>
                </c:pt>
                <c:pt idx="1679">
                  <c:v>189.40600000000001</c:v>
                </c:pt>
                <c:pt idx="1680">
                  <c:v>189.51599999999999</c:v>
                </c:pt>
                <c:pt idx="1681">
                  <c:v>189.64099999999999</c:v>
                </c:pt>
                <c:pt idx="1682">
                  <c:v>189.75</c:v>
                </c:pt>
                <c:pt idx="1683">
                  <c:v>189.85900000000001</c:v>
                </c:pt>
                <c:pt idx="1684">
                  <c:v>189.96899999999999</c:v>
                </c:pt>
                <c:pt idx="1685">
                  <c:v>190.078</c:v>
                </c:pt>
                <c:pt idx="1686">
                  <c:v>190.18799999999999</c:v>
                </c:pt>
                <c:pt idx="1687">
                  <c:v>190.31299999999999</c:v>
                </c:pt>
                <c:pt idx="1688">
                  <c:v>190.422</c:v>
                </c:pt>
                <c:pt idx="1689">
                  <c:v>190.53100000000001</c:v>
                </c:pt>
                <c:pt idx="1690">
                  <c:v>190.64099999999999</c:v>
                </c:pt>
                <c:pt idx="1691">
                  <c:v>190.75</c:v>
                </c:pt>
                <c:pt idx="1692">
                  <c:v>190.875</c:v>
                </c:pt>
                <c:pt idx="1693">
                  <c:v>190.98400000000001</c:v>
                </c:pt>
                <c:pt idx="1694">
                  <c:v>191.09399999999999</c:v>
                </c:pt>
                <c:pt idx="1695">
                  <c:v>191.203</c:v>
                </c:pt>
                <c:pt idx="1696">
                  <c:v>191.31299999999999</c:v>
                </c:pt>
                <c:pt idx="1697">
                  <c:v>191.422</c:v>
                </c:pt>
                <c:pt idx="1698">
                  <c:v>191.547</c:v>
                </c:pt>
                <c:pt idx="1699">
                  <c:v>191.65600000000001</c:v>
                </c:pt>
                <c:pt idx="1700">
                  <c:v>191.76599999999999</c:v>
                </c:pt>
                <c:pt idx="1701">
                  <c:v>191.875</c:v>
                </c:pt>
                <c:pt idx="1702">
                  <c:v>191.98400000000001</c:v>
                </c:pt>
                <c:pt idx="1703">
                  <c:v>192.09399999999999</c:v>
                </c:pt>
                <c:pt idx="1704">
                  <c:v>192.21899999999999</c:v>
                </c:pt>
                <c:pt idx="1705">
                  <c:v>192.328</c:v>
                </c:pt>
                <c:pt idx="1706">
                  <c:v>192.43799999999999</c:v>
                </c:pt>
                <c:pt idx="1707">
                  <c:v>192.547</c:v>
                </c:pt>
                <c:pt idx="1708">
                  <c:v>192.65600000000001</c:v>
                </c:pt>
                <c:pt idx="1709">
                  <c:v>192.76599999999999</c:v>
                </c:pt>
                <c:pt idx="1710">
                  <c:v>192.875</c:v>
                </c:pt>
                <c:pt idx="1711">
                  <c:v>192.98400000000001</c:v>
                </c:pt>
                <c:pt idx="1712">
                  <c:v>193.10900000000001</c:v>
                </c:pt>
                <c:pt idx="1713">
                  <c:v>193.21899999999999</c:v>
                </c:pt>
                <c:pt idx="1714">
                  <c:v>193.328</c:v>
                </c:pt>
                <c:pt idx="1715">
                  <c:v>193.43799999999999</c:v>
                </c:pt>
                <c:pt idx="1716">
                  <c:v>193.547</c:v>
                </c:pt>
                <c:pt idx="1717">
                  <c:v>193.672</c:v>
                </c:pt>
                <c:pt idx="1718">
                  <c:v>193.78100000000001</c:v>
                </c:pt>
                <c:pt idx="1719">
                  <c:v>193.89099999999999</c:v>
                </c:pt>
                <c:pt idx="1720">
                  <c:v>194</c:v>
                </c:pt>
                <c:pt idx="1721">
                  <c:v>194.10900000000001</c:v>
                </c:pt>
                <c:pt idx="1722">
                  <c:v>194.21899999999999</c:v>
                </c:pt>
                <c:pt idx="1723">
                  <c:v>194.328</c:v>
                </c:pt>
                <c:pt idx="1724">
                  <c:v>194.453</c:v>
                </c:pt>
                <c:pt idx="1725">
                  <c:v>194.56299999999999</c:v>
                </c:pt>
                <c:pt idx="1726">
                  <c:v>194.672</c:v>
                </c:pt>
                <c:pt idx="1727">
                  <c:v>194.78100000000001</c:v>
                </c:pt>
                <c:pt idx="1728">
                  <c:v>194.89099999999999</c:v>
                </c:pt>
                <c:pt idx="1729">
                  <c:v>195</c:v>
                </c:pt>
                <c:pt idx="1730">
                  <c:v>195.10900000000001</c:v>
                </c:pt>
                <c:pt idx="1731">
                  <c:v>195.23400000000001</c:v>
                </c:pt>
                <c:pt idx="1732">
                  <c:v>195.34399999999999</c:v>
                </c:pt>
                <c:pt idx="1733">
                  <c:v>195.453</c:v>
                </c:pt>
                <c:pt idx="1734">
                  <c:v>195.56299999999999</c:v>
                </c:pt>
                <c:pt idx="1735">
                  <c:v>195.672</c:v>
                </c:pt>
                <c:pt idx="1736">
                  <c:v>195.78100000000001</c:v>
                </c:pt>
                <c:pt idx="1737">
                  <c:v>195.89099999999999</c:v>
                </c:pt>
                <c:pt idx="1738">
                  <c:v>196</c:v>
                </c:pt>
                <c:pt idx="1739">
                  <c:v>196.125</c:v>
                </c:pt>
                <c:pt idx="1740">
                  <c:v>196.23400000000001</c:v>
                </c:pt>
                <c:pt idx="1741">
                  <c:v>196.34399999999999</c:v>
                </c:pt>
                <c:pt idx="1742">
                  <c:v>196.453</c:v>
                </c:pt>
                <c:pt idx="1743">
                  <c:v>196.56299999999999</c:v>
                </c:pt>
                <c:pt idx="1744">
                  <c:v>196.672</c:v>
                </c:pt>
                <c:pt idx="1745">
                  <c:v>196.78100000000001</c:v>
                </c:pt>
                <c:pt idx="1746">
                  <c:v>196.90600000000001</c:v>
                </c:pt>
                <c:pt idx="1747">
                  <c:v>197.01599999999999</c:v>
                </c:pt>
                <c:pt idx="1748">
                  <c:v>197.125</c:v>
                </c:pt>
                <c:pt idx="1749">
                  <c:v>197.23400000000001</c:v>
                </c:pt>
                <c:pt idx="1750">
                  <c:v>197.34399999999999</c:v>
                </c:pt>
                <c:pt idx="1751">
                  <c:v>197.453</c:v>
                </c:pt>
                <c:pt idx="1752">
                  <c:v>197.56299999999999</c:v>
                </c:pt>
                <c:pt idx="1753">
                  <c:v>197.68799999999999</c:v>
                </c:pt>
                <c:pt idx="1754">
                  <c:v>197.797</c:v>
                </c:pt>
                <c:pt idx="1755">
                  <c:v>197.90600000000001</c:v>
                </c:pt>
                <c:pt idx="1756">
                  <c:v>198.01599999999999</c:v>
                </c:pt>
                <c:pt idx="1757">
                  <c:v>198.125</c:v>
                </c:pt>
                <c:pt idx="1758">
                  <c:v>198.23400000000001</c:v>
                </c:pt>
                <c:pt idx="1759">
                  <c:v>198.34399999999999</c:v>
                </c:pt>
                <c:pt idx="1760">
                  <c:v>198.46899999999999</c:v>
                </c:pt>
                <c:pt idx="1761">
                  <c:v>198.578</c:v>
                </c:pt>
                <c:pt idx="1762">
                  <c:v>198.68799999999999</c:v>
                </c:pt>
                <c:pt idx="1763">
                  <c:v>198.797</c:v>
                </c:pt>
                <c:pt idx="1764">
                  <c:v>198.90600000000001</c:v>
                </c:pt>
                <c:pt idx="1765">
                  <c:v>199.03100000000001</c:v>
                </c:pt>
                <c:pt idx="1766">
                  <c:v>199.14099999999999</c:v>
                </c:pt>
                <c:pt idx="1767">
                  <c:v>199.25</c:v>
                </c:pt>
                <c:pt idx="1768">
                  <c:v>199.35900000000001</c:v>
                </c:pt>
                <c:pt idx="1769">
                  <c:v>199.46899999999999</c:v>
                </c:pt>
                <c:pt idx="1770">
                  <c:v>199.578</c:v>
                </c:pt>
                <c:pt idx="1771">
                  <c:v>199.703</c:v>
                </c:pt>
                <c:pt idx="1772">
                  <c:v>199.81299999999999</c:v>
                </c:pt>
                <c:pt idx="1773">
                  <c:v>199.922</c:v>
                </c:pt>
                <c:pt idx="1774">
                  <c:v>200.03100000000001</c:v>
                </c:pt>
                <c:pt idx="1775">
                  <c:v>200.14099999999999</c:v>
                </c:pt>
                <c:pt idx="1776">
                  <c:v>200.26599999999999</c:v>
                </c:pt>
                <c:pt idx="1777">
                  <c:v>200.375</c:v>
                </c:pt>
                <c:pt idx="1778">
                  <c:v>200.48400000000001</c:v>
                </c:pt>
                <c:pt idx="1779">
                  <c:v>200.59399999999999</c:v>
                </c:pt>
                <c:pt idx="1780">
                  <c:v>200.703</c:v>
                </c:pt>
                <c:pt idx="1781">
                  <c:v>200.81299999999999</c:v>
                </c:pt>
                <c:pt idx="1782">
                  <c:v>200.922</c:v>
                </c:pt>
                <c:pt idx="1783">
                  <c:v>201.047</c:v>
                </c:pt>
                <c:pt idx="1784">
                  <c:v>201.15600000000001</c:v>
                </c:pt>
                <c:pt idx="1785">
                  <c:v>201.26599999999999</c:v>
                </c:pt>
                <c:pt idx="1786">
                  <c:v>201.375</c:v>
                </c:pt>
                <c:pt idx="1787">
                  <c:v>201.48400000000001</c:v>
                </c:pt>
                <c:pt idx="1788">
                  <c:v>201.59399999999999</c:v>
                </c:pt>
                <c:pt idx="1789">
                  <c:v>201.703</c:v>
                </c:pt>
                <c:pt idx="1790">
                  <c:v>201.81299999999999</c:v>
                </c:pt>
                <c:pt idx="1791">
                  <c:v>201.93799999999999</c:v>
                </c:pt>
                <c:pt idx="1792">
                  <c:v>202.047</c:v>
                </c:pt>
                <c:pt idx="1793">
                  <c:v>202.15600000000001</c:v>
                </c:pt>
                <c:pt idx="1794">
                  <c:v>202.26599999999999</c:v>
                </c:pt>
                <c:pt idx="1795">
                  <c:v>202.375</c:v>
                </c:pt>
                <c:pt idx="1796">
                  <c:v>202.48400000000001</c:v>
                </c:pt>
                <c:pt idx="1797">
                  <c:v>202.60900000000001</c:v>
                </c:pt>
                <c:pt idx="1798">
                  <c:v>202.71899999999999</c:v>
                </c:pt>
                <c:pt idx="1799">
                  <c:v>202.828</c:v>
                </c:pt>
                <c:pt idx="1800">
                  <c:v>202.93799999999999</c:v>
                </c:pt>
                <c:pt idx="1801">
                  <c:v>203.047</c:v>
                </c:pt>
                <c:pt idx="1802">
                  <c:v>203.15600000000001</c:v>
                </c:pt>
                <c:pt idx="1803">
                  <c:v>203.26599999999999</c:v>
                </c:pt>
                <c:pt idx="1804">
                  <c:v>203.39099999999999</c:v>
                </c:pt>
                <c:pt idx="1805">
                  <c:v>203.5</c:v>
                </c:pt>
                <c:pt idx="1806">
                  <c:v>203.60900000000001</c:v>
                </c:pt>
                <c:pt idx="1807">
                  <c:v>203.71899999999999</c:v>
                </c:pt>
                <c:pt idx="1808">
                  <c:v>203.828</c:v>
                </c:pt>
                <c:pt idx="1809">
                  <c:v>203.93799999999999</c:v>
                </c:pt>
                <c:pt idx="1810">
                  <c:v>204.047</c:v>
                </c:pt>
                <c:pt idx="1811">
                  <c:v>204.15600000000001</c:v>
                </c:pt>
                <c:pt idx="1812">
                  <c:v>204.28100000000001</c:v>
                </c:pt>
                <c:pt idx="1813">
                  <c:v>204.39099999999999</c:v>
                </c:pt>
                <c:pt idx="1814">
                  <c:v>204.5</c:v>
                </c:pt>
                <c:pt idx="1815">
                  <c:v>204.60900000000001</c:v>
                </c:pt>
                <c:pt idx="1816">
                  <c:v>204.71899999999999</c:v>
                </c:pt>
                <c:pt idx="1817">
                  <c:v>204.828</c:v>
                </c:pt>
                <c:pt idx="1818">
                  <c:v>204.953</c:v>
                </c:pt>
                <c:pt idx="1819">
                  <c:v>205.06299999999999</c:v>
                </c:pt>
                <c:pt idx="1820">
                  <c:v>205.172</c:v>
                </c:pt>
                <c:pt idx="1821">
                  <c:v>205.28100000000001</c:v>
                </c:pt>
                <c:pt idx="1822">
                  <c:v>205.39099999999999</c:v>
                </c:pt>
                <c:pt idx="1823">
                  <c:v>205.51599999999999</c:v>
                </c:pt>
                <c:pt idx="1824">
                  <c:v>205.625</c:v>
                </c:pt>
                <c:pt idx="1825">
                  <c:v>205.73400000000001</c:v>
                </c:pt>
                <c:pt idx="1826">
                  <c:v>205.84399999999999</c:v>
                </c:pt>
                <c:pt idx="1827">
                  <c:v>205.953</c:v>
                </c:pt>
                <c:pt idx="1828">
                  <c:v>206.06299999999999</c:v>
                </c:pt>
                <c:pt idx="1829">
                  <c:v>206.172</c:v>
                </c:pt>
                <c:pt idx="1830">
                  <c:v>206.297</c:v>
                </c:pt>
                <c:pt idx="1831">
                  <c:v>206.40600000000001</c:v>
                </c:pt>
                <c:pt idx="1832">
                  <c:v>206.51599999999999</c:v>
                </c:pt>
                <c:pt idx="1833">
                  <c:v>206.625</c:v>
                </c:pt>
                <c:pt idx="1834">
                  <c:v>206.73400000000001</c:v>
                </c:pt>
                <c:pt idx="1835">
                  <c:v>206.84399999999999</c:v>
                </c:pt>
                <c:pt idx="1836">
                  <c:v>206.953</c:v>
                </c:pt>
                <c:pt idx="1837">
                  <c:v>207.06299999999999</c:v>
                </c:pt>
                <c:pt idx="1838">
                  <c:v>207.18799999999999</c:v>
                </c:pt>
                <c:pt idx="1839">
                  <c:v>207.297</c:v>
                </c:pt>
                <c:pt idx="1840">
                  <c:v>207.40600000000001</c:v>
                </c:pt>
                <c:pt idx="1841">
                  <c:v>207.51599999999999</c:v>
                </c:pt>
                <c:pt idx="1842">
                  <c:v>207.625</c:v>
                </c:pt>
                <c:pt idx="1843">
                  <c:v>207.75</c:v>
                </c:pt>
                <c:pt idx="1844">
                  <c:v>207.85900000000001</c:v>
                </c:pt>
                <c:pt idx="1845">
                  <c:v>207.96899999999999</c:v>
                </c:pt>
                <c:pt idx="1846">
                  <c:v>208.078</c:v>
                </c:pt>
                <c:pt idx="1847">
                  <c:v>208.203</c:v>
                </c:pt>
                <c:pt idx="1848">
                  <c:v>208.31299999999999</c:v>
                </c:pt>
                <c:pt idx="1849">
                  <c:v>208.422</c:v>
                </c:pt>
                <c:pt idx="1850">
                  <c:v>208.53100000000001</c:v>
                </c:pt>
                <c:pt idx="1851">
                  <c:v>208.64099999999999</c:v>
                </c:pt>
                <c:pt idx="1852">
                  <c:v>208.76599999999999</c:v>
                </c:pt>
                <c:pt idx="1853">
                  <c:v>208.875</c:v>
                </c:pt>
                <c:pt idx="1854">
                  <c:v>208.98400000000001</c:v>
                </c:pt>
                <c:pt idx="1855">
                  <c:v>209.09399999999999</c:v>
                </c:pt>
                <c:pt idx="1856">
                  <c:v>209.21899999999999</c:v>
                </c:pt>
                <c:pt idx="1857">
                  <c:v>209.328</c:v>
                </c:pt>
                <c:pt idx="1858">
                  <c:v>209.43799999999999</c:v>
                </c:pt>
                <c:pt idx="1859">
                  <c:v>209.547</c:v>
                </c:pt>
                <c:pt idx="1860">
                  <c:v>209.65600000000001</c:v>
                </c:pt>
                <c:pt idx="1861">
                  <c:v>209.76599999999999</c:v>
                </c:pt>
                <c:pt idx="1862">
                  <c:v>209.875</c:v>
                </c:pt>
                <c:pt idx="1863">
                  <c:v>209.98400000000001</c:v>
                </c:pt>
                <c:pt idx="1864">
                  <c:v>210.10900000000001</c:v>
                </c:pt>
                <c:pt idx="1865">
                  <c:v>210.21899999999999</c:v>
                </c:pt>
                <c:pt idx="1866">
                  <c:v>210.328</c:v>
                </c:pt>
                <c:pt idx="1867">
                  <c:v>210.43799999999999</c:v>
                </c:pt>
                <c:pt idx="1868">
                  <c:v>210.547</c:v>
                </c:pt>
                <c:pt idx="1869">
                  <c:v>210.65600000000001</c:v>
                </c:pt>
                <c:pt idx="1870">
                  <c:v>210.76599999999999</c:v>
                </c:pt>
                <c:pt idx="1871">
                  <c:v>210.89099999999999</c:v>
                </c:pt>
                <c:pt idx="1872">
                  <c:v>211</c:v>
                </c:pt>
                <c:pt idx="1873">
                  <c:v>211.10900000000001</c:v>
                </c:pt>
                <c:pt idx="1874">
                  <c:v>211.21899999999999</c:v>
                </c:pt>
                <c:pt idx="1875">
                  <c:v>211.328</c:v>
                </c:pt>
                <c:pt idx="1876">
                  <c:v>211.453</c:v>
                </c:pt>
                <c:pt idx="1877">
                  <c:v>211.56299999999999</c:v>
                </c:pt>
                <c:pt idx="1878">
                  <c:v>211.672</c:v>
                </c:pt>
                <c:pt idx="1879">
                  <c:v>211.78100000000001</c:v>
                </c:pt>
                <c:pt idx="1880">
                  <c:v>211.89099999999999</c:v>
                </c:pt>
                <c:pt idx="1881">
                  <c:v>212.01599999999999</c:v>
                </c:pt>
                <c:pt idx="1882">
                  <c:v>212.125</c:v>
                </c:pt>
                <c:pt idx="1883">
                  <c:v>212.23400000000001</c:v>
                </c:pt>
                <c:pt idx="1884">
                  <c:v>212.34399999999999</c:v>
                </c:pt>
                <c:pt idx="1885">
                  <c:v>212.453</c:v>
                </c:pt>
                <c:pt idx="1886">
                  <c:v>212.56299999999999</c:v>
                </c:pt>
                <c:pt idx="1887">
                  <c:v>212.672</c:v>
                </c:pt>
                <c:pt idx="1888">
                  <c:v>212.797</c:v>
                </c:pt>
                <c:pt idx="1889">
                  <c:v>212.90600000000001</c:v>
                </c:pt>
                <c:pt idx="1890">
                  <c:v>213.01599999999999</c:v>
                </c:pt>
                <c:pt idx="1891">
                  <c:v>213.125</c:v>
                </c:pt>
                <c:pt idx="1892">
                  <c:v>213.23400000000001</c:v>
                </c:pt>
                <c:pt idx="1893">
                  <c:v>213.34399999999999</c:v>
                </c:pt>
                <c:pt idx="1894">
                  <c:v>213.453</c:v>
                </c:pt>
                <c:pt idx="1895">
                  <c:v>213.578</c:v>
                </c:pt>
                <c:pt idx="1896">
                  <c:v>213.68799999999999</c:v>
                </c:pt>
                <c:pt idx="1897">
                  <c:v>213.797</c:v>
                </c:pt>
                <c:pt idx="1898">
                  <c:v>213.90600000000001</c:v>
                </c:pt>
                <c:pt idx="1899">
                  <c:v>214.01599999999999</c:v>
                </c:pt>
                <c:pt idx="1900">
                  <c:v>214.125</c:v>
                </c:pt>
                <c:pt idx="1901">
                  <c:v>214.25</c:v>
                </c:pt>
                <c:pt idx="1902">
                  <c:v>214.35900000000001</c:v>
                </c:pt>
                <c:pt idx="1903">
                  <c:v>214.46899999999999</c:v>
                </c:pt>
                <c:pt idx="1904">
                  <c:v>214.578</c:v>
                </c:pt>
                <c:pt idx="1905">
                  <c:v>214.68799999999999</c:v>
                </c:pt>
                <c:pt idx="1906">
                  <c:v>214.797</c:v>
                </c:pt>
                <c:pt idx="1907">
                  <c:v>214.90600000000001</c:v>
                </c:pt>
                <c:pt idx="1908">
                  <c:v>215.03100000000001</c:v>
                </c:pt>
                <c:pt idx="1909">
                  <c:v>215.14099999999999</c:v>
                </c:pt>
                <c:pt idx="1910">
                  <c:v>215.25</c:v>
                </c:pt>
                <c:pt idx="1911">
                  <c:v>215.35900000000001</c:v>
                </c:pt>
                <c:pt idx="1912">
                  <c:v>215.46899999999999</c:v>
                </c:pt>
                <c:pt idx="1913">
                  <c:v>215.578</c:v>
                </c:pt>
                <c:pt idx="1914">
                  <c:v>215.68799999999999</c:v>
                </c:pt>
                <c:pt idx="1915">
                  <c:v>215.797</c:v>
                </c:pt>
                <c:pt idx="1916">
                  <c:v>215.922</c:v>
                </c:pt>
                <c:pt idx="1917">
                  <c:v>216.03100000000001</c:v>
                </c:pt>
                <c:pt idx="1918">
                  <c:v>216.14099999999999</c:v>
                </c:pt>
                <c:pt idx="1919">
                  <c:v>216.25</c:v>
                </c:pt>
                <c:pt idx="1920">
                  <c:v>216.35900000000001</c:v>
                </c:pt>
                <c:pt idx="1921">
                  <c:v>216.46899999999999</c:v>
                </c:pt>
                <c:pt idx="1922">
                  <c:v>216.578</c:v>
                </c:pt>
                <c:pt idx="1923">
                  <c:v>216.68799999999999</c:v>
                </c:pt>
                <c:pt idx="1924">
                  <c:v>216.81299999999999</c:v>
                </c:pt>
                <c:pt idx="1925">
                  <c:v>216.922</c:v>
                </c:pt>
                <c:pt idx="1926">
                  <c:v>217.03100000000001</c:v>
                </c:pt>
                <c:pt idx="1927">
                  <c:v>217.14099999999999</c:v>
                </c:pt>
                <c:pt idx="1928">
                  <c:v>217.25</c:v>
                </c:pt>
                <c:pt idx="1929">
                  <c:v>217.35900000000001</c:v>
                </c:pt>
                <c:pt idx="1930">
                  <c:v>217.46899999999999</c:v>
                </c:pt>
                <c:pt idx="1931">
                  <c:v>217.59399999999999</c:v>
                </c:pt>
                <c:pt idx="1932">
                  <c:v>217.703</c:v>
                </c:pt>
                <c:pt idx="1933">
                  <c:v>217.81299999999999</c:v>
                </c:pt>
                <c:pt idx="1934">
                  <c:v>217.922</c:v>
                </c:pt>
                <c:pt idx="1935">
                  <c:v>218.03100000000001</c:v>
                </c:pt>
                <c:pt idx="1936">
                  <c:v>218.15600000000001</c:v>
                </c:pt>
                <c:pt idx="1937">
                  <c:v>218.26599999999999</c:v>
                </c:pt>
                <c:pt idx="1938">
                  <c:v>218.375</c:v>
                </c:pt>
                <c:pt idx="1939">
                  <c:v>218.48400000000001</c:v>
                </c:pt>
                <c:pt idx="1940">
                  <c:v>218.59399999999999</c:v>
                </c:pt>
                <c:pt idx="1941">
                  <c:v>218.703</c:v>
                </c:pt>
                <c:pt idx="1942">
                  <c:v>218.828</c:v>
                </c:pt>
                <c:pt idx="1943">
                  <c:v>218.93799999999999</c:v>
                </c:pt>
                <c:pt idx="1944">
                  <c:v>219.047</c:v>
                </c:pt>
                <c:pt idx="1945">
                  <c:v>219.15600000000001</c:v>
                </c:pt>
                <c:pt idx="1946">
                  <c:v>219.26599999999999</c:v>
                </c:pt>
                <c:pt idx="1947">
                  <c:v>219.375</c:v>
                </c:pt>
                <c:pt idx="1948">
                  <c:v>219.48400000000001</c:v>
                </c:pt>
                <c:pt idx="1949">
                  <c:v>219.60900000000001</c:v>
                </c:pt>
                <c:pt idx="1950">
                  <c:v>219.71899999999999</c:v>
                </c:pt>
                <c:pt idx="1951">
                  <c:v>219.828</c:v>
                </c:pt>
                <c:pt idx="1952">
                  <c:v>219.93799999999999</c:v>
                </c:pt>
                <c:pt idx="1953">
                  <c:v>220.047</c:v>
                </c:pt>
                <c:pt idx="1954">
                  <c:v>220.15600000000001</c:v>
                </c:pt>
                <c:pt idx="1955">
                  <c:v>220.26599999999999</c:v>
                </c:pt>
                <c:pt idx="1956">
                  <c:v>220.39099999999999</c:v>
                </c:pt>
                <c:pt idx="1957">
                  <c:v>220.5</c:v>
                </c:pt>
                <c:pt idx="1958">
                  <c:v>220.60900000000001</c:v>
                </c:pt>
                <c:pt idx="1959">
                  <c:v>220.71899999999999</c:v>
                </c:pt>
                <c:pt idx="1960">
                  <c:v>220.828</c:v>
                </c:pt>
                <c:pt idx="1961">
                  <c:v>220.93799999999999</c:v>
                </c:pt>
                <c:pt idx="1962">
                  <c:v>221.047</c:v>
                </c:pt>
                <c:pt idx="1963">
                  <c:v>221.172</c:v>
                </c:pt>
                <c:pt idx="1964">
                  <c:v>221.28100000000001</c:v>
                </c:pt>
                <c:pt idx="1965">
                  <c:v>221.39099999999999</c:v>
                </c:pt>
                <c:pt idx="1966">
                  <c:v>221.5</c:v>
                </c:pt>
                <c:pt idx="1967">
                  <c:v>221.60900000000001</c:v>
                </c:pt>
                <c:pt idx="1968">
                  <c:v>221.71899999999999</c:v>
                </c:pt>
                <c:pt idx="1969">
                  <c:v>221.828</c:v>
                </c:pt>
                <c:pt idx="1970">
                  <c:v>221.953</c:v>
                </c:pt>
                <c:pt idx="1971">
                  <c:v>222.06299999999999</c:v>
                </c:pt>
                <c:pt idx="1972">
                  <c:v>222.172</c:v>
                </c:pt>
                <c:pt idx="1973">
                  <c:v>222.28100000000001</c:v>
                </c:pt>
                <c:pt idx="1974">
                  <c:v>222.39099999999999</c:v>
                </c:pt>
                <c:pt idx="1975">
                  <c:v>222.5</c:v>
                </c:pt>
                <c:pt idx="1976">
                  <c:v>222.625</c:v>
                </c:pt>
                <c:pt idx="1977">
                  <c:v>222.73400000000001</c:v>
                </c:pt>
                <c:pt idx="1978">
                  <c:v>222.84399999999999</c:v>
                </c:pt>
                <c:pt idx="1979">
                  <c:v>222.953</c:v>
                </c:pt>
                <c:pt idx="1980">
                  <c:v>223.06299999999999</c:v>
                </c:pt>
                <c:pt idx="1981">
                  <c:v>223.172</c:v>
                </c:pt>
                <c:pt idx="1982">
                  <c:v>223.297</c:v>
                </c:pt>
                <c:pt idx="1983">
                  <c:v>223.40600000000001</c:v>
                </c:pt>
                <c:pt idx="1984">
                  <c:v>223.51599999999999</c:v>
                </c:pt>
                <c:pt idx="1985">
                  <c:v>223.625</c:v>
                </c:pt>
                <c:pt idx="1986">
                  <c:v>223.73400000000001</c:v>
                </c:pt>
                <c:pt idx="1987">
                  <c:v>223.84399999999999</c:v>
                </c:pt>
                <c:pt idx="1988">
                  <c:v>223.953</c:v>
                </c:pt>
                <c:pt idx="1989">
                  <c:v>224.078</c:v>
                </c:pt>
                <c:pt idx="1990">
                  <c:v>224.18799999999999</c:v>
                </c:pt>
                <c:pt idx="1991">
                  <c:v>224.297</c:v>
                </c:pt>
                <c:pt idx="1992">
                  <c:v>224.40600000000001</c:v>
                </c:pt>
                <c:pt idx="1993">
                  <c:v>224.51599999999999</c:v>
                </c:pt>
                <c:pt idx="1994">
                  <c:v>224.625</c:v>
                </c:pt>
                <c:pt idx="1995">
                  <c:v>224.73400000000001</c:v>
                </c:pt>
                <c:pt idx="1996">
                  <c:v>224.85900000000001</c:v>
                </c:pt>
                <c:pt idx="1997">
                  <c:v>224.96899999999999</c:v>
                </c:pt>
                <c:pt idx="1998">
                  <c:v>225.078</c:v>
                </c:pt>
                <c:pt idx="1999">
                  <c:v>225.18799999999999</c:v>
                </c:pt>
                <c:pt idx="2000">
                  <c:v>225.297</c:v>
                </c:pt>
                <c:pt idx="2001">
                  <c:v>225.40600000000001</c:v>
                </c:pt>
                <c:pt idx="2002">
                  <c:v>225.53100000000001</c:v>
                </c:pt>
                <c:pt idx="2003">
                  <c:v>225.64099999999999</c:v>
                </c:pt>
                <c:pt idx="2004">
                  <c:v>225.75</c:v>
                </c:pt>
                <c:pt idx="2005">
                  <c:v>225.85900000000001</c:v>
                </c:pt>
                <c:pt idx="2006">
                  <c:v>225.96899999999999</c:v>
                </c:pt>
                <c:pt idx="2007">
                  <c:v>226.078</c:v>
                </c:pt>
                <c:pt idx="2008">
                  <c:v>226.18799999999999</c:v>
                </c:pt>
                <c:pt idx="2009">
                  <c:v>226.297</c:v>
                </c:pt>
                <c:pt idx="2010">
                  <c:v>226.422</c:v>
                </c:pt>
                <c:pt idx="2011">
                  <c:v>226.53100000000001</c:v>
                </c:pt>
                <c:pt idx="2012">
                  <c:v>226.64099999999999</c:v>
                </c:pt>
                <c:pt idx="2013">
                  <c:v>226.75</c:v>
                </c:pt>
                <c:pt idx="2014">
                  <c:v>226.85900000000001</c:v>
                </c:pt>
                <c:pt idx="2015">
                  <c:v>226.96899999999999</c:v>
                </c:pt>
                <c:pt idx="2016">
                  <c:v>227.078</c:v>
                </c:pt>
                <c:pt idx="2017">
                  <c:v>227.18799999999999</c:v>
                </c:pt>
                <c:pt idx="2018">
                  <c:v>227.31299999999999</c:v>
                </c:pt>
                <c:pt idx="2019">
                  <c:v>227.422</c:v>
                </c:pt>
                <c:pt idx="2020">
                  <c:v>227.53100000000001</c:v>
                </c:pt>
                <c:pt idx="2021">
                  <c:v>227.64099999999999</c:v>
                </c:pt>
                <c:pt idx="2022">
                  <c:v>227.75</c:v>
                </c:pt>
                <c:pt idx="2023">
                  <c:v>227.85900000000001</c:v>
                </c:pt>
                <c:pt idx="2024">
                  <c:v>227.96899999999999</c:v>
                </c:pt>
                <c:pt idx="2025">
                  <c:v>228.09399999999999</c:v>
                </c:pt>
                <c:pt idx="2026">
                  <c:v>228.203</c:v>
                </c:pt>
                <c:pt idx="2027">
                  <c:v>228.31299999999999</c:v>
                </c:pt>
                <c:pt idx="2028">
                  <c:v>228.422</c:v>
                </c:pt>
                <c:pt idx="2029">
                  <c:v>228.53100000000001</c:v>
                </c:pt>
                <c:pt idx="2030">
                  <c:v>228.65600000000001</c:v>
                </c:pt>
                <c:pt idx="2031">
                  <c:v>228.76599999999999</c:v>
                </c:pt>
                <c:pt idx="2032">
                  <c:v>228.875</c:v>
                </c:pt>
                <c:pt idx="2033">
                  <c:v>228.98400000000001</c:v>
                </c:pt>
                <c:pt idx="2034">
                  <c:v>229.09399999999999</c:v>
                </c:pt>
                <c:pt idx="2035">
                  <c:v>229.203</c:v>
                </c:pt>
                <c:pt idx="2036">
                  <c:v>229.328</c:v>
                </c:pt>
                <c:pt idx="2037">
                  <c:v>229.43799999999999</c:v>
                </c:pt>
                <c:pt idx="2038">
                  <c:v>229.547</c:v>
                </c:pt>
                <c:pt idx="2039">
                  <c:v>229.65600000000001</c:v>
                </c:pt>
                <c:pt idx="2040">
                  <c:v>229.76599999999999</c:v>
                </c:pt>
                <c:pt idx="2041">
                  <c:v>229.875</c:v>
                </c:pt>
                <c:pt idx="2042">
                  <c:v>230</c:v>
                </c:pt>
                <c:pt idx="2043">
                  <c:v>230.10900000000001</c:v>
                </c:pt>
                <c:pt idx="2044">
                  <c:v>230.21899999999999</c:v>
                </c:pt>
                <c:pt idx="2045">
                  <c:v>230.328</c:v>
                </c:pt>
                <c:pt idx="2046">
                  <c:v>230.43799999999999</c:v>
                </c:pt>
                <c:pt idx="2047">
                  <c:v>230.547</c:v>
                </c:pt>
                <c:pt idx="2048">
                  <c:v>230.65600000000001</c:v>
                </c:pt>
                <c:pt idx="2049">
                  <c:v>230.78100000000001</c:v>
                </c:pt>
                <c:pt idx="2050">
                  <c:v>230.89099999999999</c:v>
                </c:pt>
                <c:pt idx="2051">
                  <c:v>231</c:v>
                </c:pt>
                <c:pt idx="2052">
                  <c:v>231.10900000000001</c:v>
                </c:pt>
                <c:pt idx="2053">
                  <c:v>231.21899999999999</c:v>
                </c:pt>
                <c:pt idx="2054">
                  <c:v>231.328</c:v>
                </c:pt>
                <c:pt idx="2055">
                  <c:v>231.453</c:v>
                </c:pt>
                <c:pt idx="2056">
                  <c:v>231.56299999999999</c:v>
                </c:pt>
                <c:pt idx="2057">
                  <c:v>231.672</c:v>
                </c:pt>
                <c:pt idx="2058">
                  <c:v>231.78100000000001</c:v>
                </c:pt>
                <c:pt idx="2059">
                  <c:v>231.90600000000001</c:v>
                </c:pt>
                <c:pt idx="2060">
                  <c:v>232.01599999999999</c:v>
                </c:pt>
                <c:pt idx="2061">
                  <c:v>232.125</c:v>
                </c:pt>
                <c:pt idx="2062">
                  <c:v>232.23400000000001</c:v>
                </c:pt>
                <c:pt idx="2063">
                  <c:v>232.34399999999999</c:v>
                </c:pt>
                <c:pt idx="2064">
                  <c:v>232.453</c:v>
                </c:pt>
                <c:pt idx="2065">
                  <c:v>232.56299999999999</c:v>
                </c:pt>
                <c:pt idx="2066">
                  <c:v>232.672</c:v>
                </c:pt>
                <c:pt idx="2067">
                  <c:v>232.797</c:v>
                </c:pt>
                <c:pt idx="2068">
                  <c:v>232.90600000000001</c:v>
                </c:pt>
                <c:pt idx="2069">
                  <c:v>233.01599999999999</c:v>
                </c:pt>
                <c:pt idx="2070">
                  <c:v>233.125</c:v>
                </c:pt>
                <c:pt idx="2071">
                  <c:v>233.23400000000001</c:v>
                </c:pt>
                <c:pt idx="2072">
                  <c:v>233.34399999999999</c:v>
                </c:pt>
                <c:pt idx="2073">
                  <c:v>233.453</c:v>
                </c:pt>
                <c:pt idx="2074">
                  <c:v>233.578</c:v>
                </c:pt>
                <c:pt idx="2075">
                  <c:v>233.68799999999999</c:v>
                </c:pt>
                <c:pt idx="2076">
                  <c:v>233.797</c:v>
                </c:pt>
                <c:pt idx="2077">
                  <c:v>233.90600000000001</c:v>
                </c:pt>
                <c:pt idx="2078">
                  <c:v>234.01599999999999</c:v>
                </c:pt>
                <c:pt idx="2079">
                  <c:v>234.125</c:v>
                </c:pt>
                <c:pt idx="2080">
                  <c:v>234.23400000000001</c:v>
                </c:pt>
                <c:pt idx="2081">
                  <c:v>234.35900000000001</c:v>
                </c:pt>
                <c:pt idx="2082">
                  <c:v>234.46899999999999</c:v>
                </c:pt>
                <c:pt idx="2083">
                  <c:v>234.578</c:v>
                </c:pt>
                <c:pt idx="2084">
                  <c:v>234.68799999999999</c:v>
                </c:pt>
                <c:pt idx="2085">
                  <c:v>234.797</c:v>
                </c:pt>
                <c:pt idx="2086">
                  <c:v>234.90600000000001</c:v>
                </c:pt>
                <c:pt idx="2087">
                  <c:v>235.01599999999999</c:v>
                </c:pt>
                <c:pt idx="2088">
                  <c:v>235.14099999999999</c:v>
                </c:pt>
                <c:pt idx="2089">
                  <c:v>235.25</c:v>
                </c:pt>
                <c:pt idx="2090">
                  <c:v>235.35900000000001</c:v>
                </c:pt>
                <c:pt idx="2091">
                  <c:v>235.46899999999999</c:v>
                </c:pt>
                <c:pt idx="2092">
                  <c:v>235.578</c:v>
                </c:pt>
                <c:pt idx="2093">
                  <c:v>235.68799999999999</c:v>
                </c:pt>
                <c:pt idx="2094">
                  <c:v>235.797</c:v>
                </c:pt>
                <c:pt idx="2095">
                  <c:v>235.922</c:v>
                </c:pt>
                <c:pt idx="2096">
                  <c:v>236.03100000000001</c:v>
                </c:pt>
                <c:pt idx="2097">
                  <c:v>236.14099999999999</c:v>
                </c:pt>
                <c:pt idx="2098">
                  <c:v>236.25</c:v>
                </c:pt>
                <c:pt idx="2099">
                  <c:v>236.35900000000001</c:v>
                </c:pt>
                <c:pt idx="2100">
                  <c:v>236.46899999999999</c:v>
                </c:pt>
                <c:pt idx="2101">
                  <c:v>236.578</c:v>
                </c:pt>
                <c:pt idx="2102">
                  <c:v>236.68799999999999</c:v>
                </c:pt>
                <c:pt idx="2103">
                  <c:v>236.81299999999999</c:v>
                </c:pt>
                <c:pt idx="2104">
                  <c:v>236.922</c:v>
                </c:pt>
                <c:pt idx="2105">
                  <c:v>237.03100000000001</c:v>
                </c:pt>
                <c:pt idx="2106">
                  <c:v>237.14099999999999</c:v>
                </c:pt>
                <c:pt idx="2107">
                  <c:v>237.25</c:v>
                </c:pt>
                <c:pt idx="2108">
                  <c:v>237.35900000000001</c:v>
                </c:pt>
                <c:pt idx="2109">
                  <c:v>237.48400000000001</c:v>
                </c:pt>
                <c:pt idx="2110">
                  <c:v>237.59399999999999</c:v>
                </c:pt>
                <c:pt idx="2111">
                  <c:v>237.703</c:v>
                </c:pt>
                <c:pt idx="2112">
                  <c:v>237.81299999999999</c:v>
                </c:pt>
                <c:pt idx="2113">
                  <c:v>237.922</c:v>
                </c:pt>
                <c:pt idx="2114">
                  <c:v>238.047</c:v>
                </c:pt>
                <c:pt idx="2115">
                  <c:v>238.15600000000001</c:v>
                </c:pt>
                <c:pt idx="2116">
                  <c:v>238.26599999999999</c:v>
                </c:pt>
                <c:pt idx="2117">
                  <c:v>238.375</c:v>
                </c:pt>
                <c:pt idx="2118">
                  <c:v>238.48400000000001</c:v>
                </c:pt>
                <c:pt idx="2119">
                  <c:v>238.59399999999999</c:v>
                </c:pt>
                <c:pt idx="2120">
                  <c:v>238.703</c:v>
                </c:pt>
                <c:pt idx="2121">
                  <c:v>238.828</c:v>
                </c:pt>
                <c:pt idx="2122">
                  <c:v>238.93799999999999</c:v>
                </c:pt>
                <c:pt idx="2123">
                  <c:v>239.047</c:v>
                </c:pt>
                <c:pt idx="2124">
                  <c:v>239.15600000000001</c:v>
                </c:pt>
                <c:pt idx="2125">
                  <c:v>239.26599999999999</c:v>
                </c:pt>
                <c:pt idx="2126">
                  <c:v>239.375</c:v>
                </c:pt>
                <c:pt idx="2127">
                  <c:v>239.48400000000001</c:v>
                </c:pt>
                <c:pt idx="2128">
                  <c:v>239.59399999999999</c:v>
                </c:pt>
                <c:pt idx="2129">
                  <c:v>239.71899999999999</c:v>
                </c:pt>
                <c:pt idx="2130">
                  <c:v>239.828</c:v>
                </c:pt>
                <c:pt idx="2131">
                  <c:v>239.93799999999999</c:v>
                </c:pt>
                <c:pt idx="2132">
                  <c:v>240.047</c:v>
                </c:pt>
                <c:pt idx="2133">
                  <c:v>240.15600000000001</c:v>
                </c:pt>
                <c:pt idx="2134">
                  <c:v>240.28100000000001</c:v>
                </c:pt>
                <c:pt idx="2135">
                  <c:v>240.39099999999999</c:v>
                </c:pt>
                <c:pt idx="2136">
                  <c:v>240.5</c:v>
                </c:pt>
                <c:pt idx="2137">
                  <c:v>240.60900000000001</c:v>
                </c:pt>
                <c:pt idx="2138">
                  <c:v>240.71899999999999</c:v>
                </c:pt>
                <c:pt idx="2139">
                  <c:v>240.828</c:v>
                </c:pt>
                <c:pt idx="2140">
                  <c:v>240.953</c:v>
                </c:pt>
                <c:pt idx="2141">
                  <c:v>241.06299999999999</c:v>
                </c:pt>
                <c:pt idx="2142">
                  <c:v>241.172</c:v>
                </c:pt>
                <c:pt idx="2143">
                  <c:v>241.28100000000001</c:v>
                </c:pt>
                <c:pt idx="2144">
                  <c:v>241.39099999999999</c:v>
                </c:pt>
                <c:pt idx="2145">
                  <c:v>241.51599999999999</c:v>
                </c:pt>
                <c:pt idx="2146">
                  <c:v>241.625</c:v>
                </c:pt>
                <c:pt idx="2147">
                  <c:v>241.73400000000001</c:v>
                </c:pt>
                <c:pt idx="2148">
                  <c:v>241.84399999999999</c:v>
                </c:pt>
                <c:pt idx="2149">
                  <c:v>241.953</c:v>
                </c:pt>
                <c:pt idx="2150">
                  <c:v>242.06299999999999</c:v>
                </c:pt>
                <c:pt idx="2151">
                  <c:v>242.172</c:v>
                </c:pt>
                <c:pt idx="2152">
                  <c:v>242.297</c:v>
                </c:pt>
                <c:pt idx="2153">
                  <c:v>242.40600000000001</c:v>
                </c:pt>
                <c:pt idx="2154">
                  <c:v>242.51599999999999</c:v>
                </c:pt>
                <c:pt idx="2155">
                  <c:v>242.625</c:v>
                </c:pt>
                <c:pt idx="2156">
                  <c:v>242.73400000000001</c:v>
                </c:pt>
                <c:pt idx="2157">
                  <c:v>242.84399999999999</c:v>
                </c:pt>
                <c:pt idx="2158">
                  <c:v>242.953</c:v>
                </c:pt>
                <c:pt idx="2159">
                  <c:v>243.078</c:v>
                </c:pt>
                <c:pt idx="2160">
                  <c:v>243.18799999999999</c:v>
                </c:pt>
                <c:pt idx="2161">
                  <c:v>243.297</c:v>
                </c:pt>
                <c:pt idx="2162">
                  <c:v>243.40600000000001</c:v>
                </c:pt>
                <c:pt idx="2163">
                  <c:v>243.51599999999999</c:v>
                </c:pt>
                <c:pt idx="2164">
                  <c:v>243.625</c:v>
                </c:pt>
                <c:pt idx="2165">
                  <c:v>243.73400000000001</c:v>
                </c:pt>
                <c:pt idx="2166">
                  <c:v>243.85900000000001</c:v>
                </c:pt>
                <c:pt idx="2167">
                  <c:v>243.96899999999999</c:v>
                </c:pt>
                <c:pt idx="2168">
                  <c:v>244.078</c:v>
                </c:pt>
                <c:pt idx="2169">
                  <c:v>244.18799999999999</c:v>
                </c:pt>
                <c:pt idx="2170">
                  <c:v>244.297</c:v>
                </c:pt>
                <c:pt idx="2171">
                  <c:v>244.40600000000001</c:v>
                </c:pt>
                <c:pt idx="2172">
                  <c:v>244.51599999999999</c:v>
                </c:pt>
                <c:pt idx="2173">
                  <c:v>244.64099999999999</c:v>
                </c:pt>
                <c:pt idx="2174">
                  <c:v>244.75</c:v>
                </c:pt>
                <c:pt idx="2175">
                  <c:v>244.85900000000001</c:v>
                </c:pt>
                <c:pt idx="2176">
                  <c:v>244.96899999999999</c:v>
                </c:pt>
                <c:pt idx="2177">
                  <c:v>245.078</c:v>
                </c:pt>
                <c:pt idx="2178">
                  <c:v>245.18799999999999</c:v>
                </c:pt>
                <c:pt idx="2179">
                  <c:v>245.297</c:v>
                </c:pt>
                <c:pt idx="2180">
                  <c:v>245.40600000000001</c:v>
                </c:pt>
                <c:pt idx="2181">
                  <c:v>245.53100000000001</c:v>
                </c:pt>
                <c:pt idx="2182">
                  <c:v>245.64099999999999</c:v>
                </c:pt>
                <c:pt idx="2183">
                  <c:v>245.75</c:v>
                </c:pt>
                <c:pt idx="2184">
                  <c:v>245.85900000000001</c:v>
                </c:pt>
                <c:pt idx="2185">
                  <c:v>245.96899999999999</c:v>
                </c:pt>
                <c:pt idx="2186">
                  <c:v>246.078</c:v>
                </c:pt>
                <c:pt idx="2187">
                  <c:v>246.18799999999999</c:v>
                </c:pt>
                <c:pt idx="2188">
                  <c:v>246.297</c:v>
                </c:pt>
                <c:pt idx="2189">
                  <c:v>246.422</c:v>
                </c:pt>
                <c:pt idx="2190">
                  <c:v>246.53100000000001</c:v>
                </c:pt>
                <c:pt idx="2191">
                  <c:v>246.64099999999999</c:v>
                </c:pt>
                <c:pt idx="2192">
                  <c:v>246.75</c:v>
                </c:pt>
                <c:pt idx="2193">
                  <c:v>246.85900000000001</c:v>
                </c:pt>
                <c:pt idx="2194">
                  <c:v>246.96899999999999</c:v>
                </c:pt>
                <c:pt idx="2195">
                  <c:v>247.09399999999999</c:v>
                </c:pt>
                <c:pt idx="2196">
                  <c:v>247.203</c:v>
                </c:pt>
                <c:pt idx="2197">
                  <c:v>247.31299999999999</c:v>
                </c:pt>
                <c:pt idx="2198">
                  <c:v>247.422</c:v>
                </c:pt>
                <c:pt idx="2199">
                  <c:v>247.53100000000001</c:v>
                </c:pt>
                <c:pt idx="2200">
                  <c:v>247.64099999999999</c:v>
                </c:pt>
                <c:pt idx="2201">
                  <c:v>247.75</c:v>
                </c:pt>
                <c:pt idx="2202">
                  <c:v>247.85900000000001</c:v>
                </c:pt>
                <c:pt idx="2203">
                  <c:v>247.98400000000001</c:v>
                </c:pt>
                <c:pt idx="2204">
                  <c:v>248.09399999999999</c:v>
                </c:pt>
                <c:pt idx="2205">
                  <c:v>248.203</c:v>
                </c:pt>
                <c:pt idx="2206">
                  <c:v>248.31299999999999</c:v>
                </c:pt>
                <c:pt idx="2207">
                  <c:v>248.422</c:v>
                </c:pt>
                <c:pt idx="2208">
                  <c:v>248.53100000000001</c:v>
                </c:pt>
                <c:pt idx="2209">
                  <c:v>248.64099999999999</c:v>
                </c:pt>
                <c:pt idx="2210">
                  <c:v>248.76599999999999</c:v>
                </c:pt>
                <c:pt idx="2211">
                  <c:v>248.875</c:v>
                </c:pt>
                <c:pt idx="2212">
                  <c:v>248.98400000000001</c:v>
                </c:pt>
                <c:pt idx="2213">
                  <c:v>249.09399999999999</c:v>
                </c:pt>
                <c:pt idx="2214">
                  <c:v>249.203</c:v>
                </c:pt>
                <c:pt idx="2215">
                  <c:v>249.31299999999999</c:v>
                </c:pt>
                <c:pt idx="2216">
                  <c:v>249.39099999999999</c:v>
                </c:pt>
                <c:pt idx="2217">
                  <c:v>249.81299999999999</c:v>
                </c:pt>
                <c:pt idx="2218">
                  <c:v>250.81299999999999</c:v>
                </c:pt>
                <c:pt idx="2219">
                  <c:v>251.81299999999999</c:v>
                </c:pt>
                <c:pt idx="2220">
                  <c:v>252.81299999999999</c:v>
                </c:pt>
                <c:pt idx="2221">
                  <c:v>253.81299999999999</c:v>
                </c:pt>
                <c:pt idx="2222">
                  <c:v>254.81299999999999</c:v>
                </c:pt>
                <c:pt idx="2223">
                  <c:v>255.81299999999999</c:v>
                </c:pt>
                <c:pt idx="2224">
                  <c:v>256.81299999999999</c:v>
                </c:pt>
                <c:pt idx="2225">
                  <c:v>257.81299999999999</c:v>
                </c:pt>
                <c:pt idx="2226">
                  <c:v>258.81299999999999</c:v>
                </c:pt>
                <c:pt idx="2227">
                  <c:v>259.81299999999999</c:v>
                </c:pt>
                <c:pt idx="2228">
                  <c:v>260.81299999999999</c:v>
                </c:pt>
                <c:pt idx="2229">
                  <c:v>261.81299999999999</c:v>
                </c:pt>
                <c:pt idx="2230">
                  <c:v>262.81299999999999</c:v>
                </c:pt>
                <c:pt idx="2231">
                  <c:v>263.81299999999999</c:v>
                </c:pt>
                <c:pt idx="2232">
                  <c:v>264.81299999999999</c:v>
                </c:pt>
                <c:pt idx="2233">
                  <c:v>265.81299999999999</c:v>
                </c:pt>
                <c:pt idx="2234">
                  <c:v>266.81299999999999</c:v>
                </c:pt>
                <c:pt idx="2235">
                  <c:v>267.81299999999999</c:v>
                </c:pt>
                <c:pt idx="2236">
                  <c:v>268.81299999999999</c:v>
                </c:pt>
                <c:pt idx="2237">
                  <c:v>269.81299999999999</c:v>
                </c:pt>
                <c:pt idx="2238">
                  <c:v>270.81299999999999</c:v>
                </c:pt>
                <c:pt idx="2239">
                  <c:v>271.81299999999999</c:v>
                </c:pt>
                <c:pt idx="2240">
                  <c:v>272.81299999999999</c:v>
                </c:pt>
                <c:pt idx="2241">
                  <c:v>273.81299999999999</c:v>
                </c:pt>
                <c:pt idx="2242">
                  <c:v>274.81299999999999</c:v>
                </c:pt>
                <c:pt idx="2243">
                  <c:v>275.81299999999999</c:v>
                </c:pt>
                <c:pt idx="2244">
                  <c:v>276.81299999999999</c:v>
                </c:pt>
                <c:pt idx="2245">
                  <c:v>277.81299999999999</c:v>
                </c:pt>
                <c:pt idx="2246">
                  <c:v>278.81299999999999</c:v>
                </c:pt>
                <c:pt idx="2247">
                  <c:v>279.81299999999999</c:v>
                </c:pt>
                <c:pt idx="2248">
                  <c:v>280.81299999999999</c:v>
                </c:pt>
                <c:pt idx="2249">
                  <c:v>281.81299999999999</c:v>
                </c:pt>
                <c:pt idx="2250">
                  <c:v>282.81299999999999</c:v>
                </c:pt>
                <c:pt idx="2251">
                  <c:v>283.81299999999999</c:v>
                </c:pt>
                <c:pt idx="2252">
                  <c:v>284.81299999999999</c:v>
                </c:pt>
                <c:pt idx="2253">
                  <c:v>285.81299999999999</c:v>
                </c:pt>
                <c:pt idx="2254">
                  <c:v>286.81299999999999</c:v>
                </c:pt>
                <c:pt idx="2255">
                  <c:v>287.81299999999999</c:v>
                </c:pt>
                <c:pt idx="2256">
                  <c:v>288.81299999999999</c:v>
                </c:pt>
                <c:pt idx="2257">
                  <c:v>289.81299999999999</c:v>
                </c:pt>
                <c:pt idx="2258">
                  <c:v>290.81299999999999</c:v>
                </c:pt>
                <c:pt idx="2259">
                  <c:v>291.81299999999999</c:v>
                </c:pt>
                <c:pt idx="2260">
                  <c:v>292.81299999999999</c:v>
                </c:pt>
                <c:pt idx="2261">
                  <c:v>293.81299999999999</c:v>
                </c:pt>
                <c:pt idx="2262">
                  <c:v>294.81299999999999</c:v>
                </c:pt>
                <c:pt idx="2263">
                  <c:v>295.81299999999999</c:v>
                </c:pt>
                <c:pt idx="2264">
                  <c:v>296.81299999999999</c:v>
                </c:pt>
                <c:pt idx="2265">
                  <c:v>297.81299999999999</c:v>
                </c:pt>
                <c:pt idx="2266">
                  <c:v>298.81299999999999</c:v>
                </c:pt>
                <c:pt idx="2267">
                  <c:v>299.81299999999999</c:v>
                </c:pt>
                <c:pt idx="2268">
                  <c:v>300.81299999999999</c:v>
                </c:pt>
                <c:pt idx="2269">
                  <c:v>301.81299999999999</c:v>
                </c:pt>
                <c:pt idx="2270">
                  <c:v>302.81299999999999</c:v>
                </c:pt>
                <c:pt idx="2271">
                  <c:v>303.81299999999999</c:v>
                </c:pt>
                <c:pt idx="2272">
                  <c:v>304.81299999999999</c:v>
                </c:pt>
                <c:pt idx="2273">
                  <c:v>305.81299999999999</c:v>
                </c:pt>
                <c:pt idx="2274">
                  <c:v>306.81299999999999</c:v>
                </c:pt>
                <c:pt idx="2275">
                  <c:v>307.81299999999999</c:v>
                </c:pt>
                <c:pt idx="2276">
                  <c:v>308.81299999999999</c:v>
                </c:pt>
                <c:pt idx="2277">
                  <c:v>309.81299999999999</c:v>
                </c:pt>
                <c:pt idx="2278">
                  <c:v>310.81299999999999</c:v>
                </c:pt>
                <c:pt idx="2279">
                  <c:v>311.81299999999999</c:v>
                </c:pt>
                <c:pt idx="2280">
                  <c:v>312.81299999999999</c:v>
                </c:pt>
                <c:pt idx="2281">
                  <c:v>313.81299999999999</c:v>
                </c:pt>
                <c:pt idx="2282">
                  <c:v>314.81299999999999</c:v>
                </c:pt>
                <c:pt idx="2283">
                  <c:v>315.81299999999999</c:v>
                </c:pt>
                <c:pt idx="2284">
                  <c:v>316.81299999999999</c:v>
                </c:pt>
                <c:pt idx="2285">
                  <c:v>317.81299999999999</c:v>
                </c:pt>
                <c:pt idx="2286">
                  <c:v>318.81299999999999</c:v>
                </c:pt>
                <c:pt idx="2287">
                  <c:v>319.81299999999999</c:v>
                </c:pt>
                <c:pt idx="2288">
                  <c:v>320.81299999999999</c:v>
                </c:pt>
                <c:pt idx="2289">
                  <c:v>321.81299999999999</c:v>
                </c:pt>
                <c:pt idx="2290">
                  <c:v>322.81299999999999</c:v>
                </c:pt>
                <c:pt idx="2291">
                  <c:v>323.81299999999999</c:v>
                </c:pt>
                <c:pt idx="2292">
                  <c:v>324.81299999999999</c:v>
                </c:pt>
                <c:pt idx="2293">
                  <c:v>325.81299999999999</c:v>
                </c:pt>
                <c:pt idx="2294">
                  <c:v>326.81299999999999</c:v>
                </c:pt>
                <c:pt idx="2295">
                  <c:v>327.81299999999999</c:v>
                </c:pt>
                <c:pt idx="2296">
                  <c:v>328.81299999999999</c:v>
                </c:pt>
                <c:pt idx="2297">
                  <c:v>329.81299999999999</c:v>
                </c:pt>
                <c:pt idx="2298">
                  <c:v>330.81299999999999</c:v>
                </c:pt>
                <c:pt idx="2299">
                  <c:v>331.81299999999999</c:v>
                </c:pt>
                <c:pt idx="2300">
                  <c:v>332.81299999999999</c:v>
                </c:pt>
                <c:pt idx="2301">
                  <c:v>333.81299999999999</c:v>
                </c:pt>
                <c:pt idx="2302">
                  <c:v>334.81299999999999</c:v>
                </c:pt>
                <c:pt idx="2303">
                  <c:v>335.81299999999999</c:v>
                </c:pt>
                <c:pt idx="2304">
                  <c:v>336.81299999999999</c:v>
                </c:pt>
                <c:pt idx="2305">
                  <c:v>337.81299999999999</c:v>
                </c:pt>
                <c:pt idx="2306">
                  <c:v>338.81299999999999</c:v>
                </c:pt>
                <c:pt idx="2307">
                  <c:v>339.81299999999999</c:v>
                </c:pt>
                <c:pt idx="2308">
                  <c:v>340.81299999999999</c:v>
                </c:pt>
                <c:pt idx="2309">
                  <c:v>341.81299999999999</c:v>
                </c:pt>
                <c:pt idx="2310">
                  <c:v>342.81299999999999</c:v>
                </c:pt>
                <c:pt idx="2311">
                  <c:v>343.81299999999999</c:v>
                </c:pt>
                <c:pt idx="2312">
                  <c:v>344.81299999999999</c:v>
                </c:pt>
                <c:pt idx="2313">
                  <c:v>345.81299999999999</c:v>
                </c:pt>
                <c:pt idx="2314">
                  <c:v>346.81299999999999</c:v>
                </c:pt>
                <c:pt idx="2315">
                  <c:v>347.81299999999999</c:v>
                </c:pt>
                <c:pt idx="2316">
                  <c:v>348.81299999999999</c:v>
                </c:pt>
                <c:pt idx="2317">
                  <c:v>349.81299999999999</c:v>
                </c:pt>
                <c:pt idx="2318">
                  <c:v>350.81299999999999</c:v>
                </c:pt>
                <c:pt idx="2319">
                  <c:v>351.81299999999999</c:v>
                </c:pt>
                <c:pt idx="2320">
                  <c:v>352.81299999999999</c:v>
                </c:pt>
                <c:pt idx="2321">
                  <c:v>353.81299999999999</c:v>
                </c:pt>
                <c:pt idx="2322">
                  <c:v>354.81299999999999</c:v>
                </c:pt>
                <c:pt idx="2323">
                  <c:v>355.81299999999999</c:v>
                </c:pt>
                <c:pt idx="2324">
                  <c:v>356.81299999999999</c:v>
                </c:pt>
                <c:pt idx="2325">
                  <c:v>357.81299999999999</c:v>
                </c:pt>
                <c:pt idx="2326">
                  <c:v>358.81299999999999</c:v>
                </c:pt>
                <c:pt idx="2327">
                  <c:v>359.81299999999999</c:v>
                </c:pt>
                <c:pt idx="2328">
                  <c:v>360.81299999999999</c:v>
                </c:pt>
                <c:pt idx="2329">
                  <c:v>361.81299999999999</c:v>
                </c:pt>
                <c:pt idx="2330">
                  <c:v>362.81299999999999</c:v>
                </c:pt>
                <c:pt idx="2331">
                  <c:v>363.81299999999999</c:v>
                </c:pt>
                <c:pt idx="2332">
                  <c:v>364.81299999999999</c:v>
                </c:pt>
                <c:pt idx="2333">
                  <c:v>365.81299999999999</c:v>
                </c:pt>
                <c:pt idx="2334">
                  <c:v>366.81299999999999</c:v>
                </c:pt>
                <c:pt idx="2335">
                  <c:v>367.81299999999999</c:v>
                </c:pt>
                <c:pt idx="2336">
                  <c:v>368.81299999999999</c:v>
                </c:pt>
                <c:pt idx="2337">
                  <c:v>369.81299999999999</c:v>
                </c:pt>
                <c:pt idx="2338">
                  <c:v>370.81299999999999</c:v>
                </c:pt>
                <c:pt idx="2339">
                  <c:v>371.81299999999999</c:v>
                </c:pt>
                <c:pt idx="2340">
                  <c:v>372.81299999999999</c:v>
                </c:pt>
                <c:pt idx="2341">
                  <c:v>373.81299999999999</c:v>
                </c:pt>
                <c:pt idx="2342">
                  <c:v>374.81299999999999</c:v>
                </c:pt>
                <c:pt idx="2343">
                  <c:v>375.81299999999999</c:v>
                </c:pt>
                <c:pt idx="2344">
                  <c:v>376.81299999999999</c:v>
                </c:pt>
                <c:pt idx="2345">
                  <c:v>377.81299999999999</c:v>
                </c:pt>
                <c:pt idx="2346">
                  <c:v>378.81299999999999</c:v>
                </c:pt>
                <c:pt idx="2347">
                  <c:v>379.81299999999999</c:v>
                </c:pt>
                <c:pt idx="2348">
                  <c:v>380.81299999999999</c:v>
                </c:pt>
                <c:pt idx="2349">
                  <c:v>381.81299999999999</c:v>
                </c:pt>
                <c:pt idx="2350">
                  <c:v>382.81299999999999</c:v>
                </c:pt>
                <c:pt idx="2351">
                  <c:v>383.81299999999999</c:v>
                </c:pt>
                <c:pt idx="2352">
                  <c:v>384.81299999999999</c:v>
                </c:pt>
                <c:pt idx="2353">
                  <c:v>385.81299999999999</c:v>
                </c:pt>
                <c:pt idx="2354">
                  <c:v>386.81299999999999</c:v>
                </c:pt>
                <c:pt idx="2355">
                  <c:v>387.81299999999999</c:v>
                </c:pt>
                <c:pt idx="2356">
                  <c:v>388.81299999999999</c:v>
                </c:pt>
                <c:pt idx="2357">
                  <c:v>389.81299999999999</c:v>
                </c:pt>
                <c:pt idx="2358">
                  <c:v>390.81299999999999</c:v>
                </c:pt>
                <c:pt idx="2359">
                  <c:v>391.81299999999999</c:v>
                </c:pt>
                <c:pt idx="2360">
                  <c:v>392.81299999999999</c:v>
                </c:pt>
                <c:pt idx="2361">
                  <c:v>393.81299999999999</c:v>
                </c:pt>
                <c:pt idx="2362">
                  <c:v>394.81299999999999</c:v>
                </c:pt>
                <c:pt idx="2363">
                  <c:v>395.81299999999999</c:v>
                </c:pt>
                <c:pt idx="2364">
                  <c:v>396.81299999999999</c:v>
                </c:pt>
                <c:pt idx="2365">
                  <c:v>397.81299999999999</c:v>
                </c:pt>
                <c:pt idx="2366">
                  <c:v>398.81299999999999</c:v>
                </c:pt>
                <c:pt idx="2367">
                  <c:v>399.81299999999999</c:v>
                </c:pt>
                <c:pt idx="2368">
                  <c:v>400.81299999999999</c:v>
                </c:pt>
                <c:pt idx="2369">
                  <c:v>401.81299999999999</c:v>
                </c:pt>
                <c:pt idx="2370">
                  <c:v>402.81299999999999</c:v>
                </c:pt>
                <c:pt idx="2371">
                  <c:v>403.81299999999999</c:v>
                </c:pt>
                <c:pt idx="2372">
                  <c:v>404.81299999999999</c:v>
                </c:pt>
                <c:pt idx="2373">
                  <c:v>405.81299999999999</c:v>
                </c:pt>
                <c:pt idx="2374">
                  <c:v>406.81299999999999</c:v>
                </c:pt>
                <c:pt idx="2375">
                  <c:v>407.81299999999999</c:v>
                </c:pt>
                <c:pt idx="2376">
                  <c:v>408.81299999999999</c:v>
                </c:pt>
                <c:pt idx="2377">
                  <c:v>409.81299999999999</c:v>
                </c:pt>
                <c:pt idx="2378">
                  <c:v>410.81299999999999</c:v>
                </c:pt>
                <c:pt idx="2379">
                  <c:v>411.81299999999999</c:v>
                </c:pt>
                <c:pt idx="2380">
                  <c:v>412.81299999999999</c:v>
                </c:pt>
                <c:pt idx="2381">
                  <c:v>413.81299999999999</c:v>
                </c:pt>
                <c:pt idx="2382">
                  <c:v>414.81299999999999</c:v>
                </c:pt>
                <c:pt idx="2383">
                  <c:v>415.81299999999999</c:v>
                </c:pt>
                <c:pt idx="2384">
                  <c:v>416.81299999999999</c:v>
                </c:pt>
                <c:pt idx="2385">
                  <c:v>417.81299999999999</c:v>
                </c:pt>
                <c:pt idx="2386">
                  <c:v>418.81299999999999</c:v>
                </c:pt>
                <c:pt idx="2387">
                  <c:v>419.81299999999999</c:v>
                </c:pt>
                <c:pt idx="2388">
                  <c:v>420.81299999999999</c:v>
                </c:pt>
                <c:pt idx="2389">
                  <c:v>421.81299999999999</c:v>
                </c:pt>
                <c:pt idx="2390">
                  <c:v>422.81299999999999</c:v>
                </c:pt>
                <c:pt idx="2391">
                  <c:v>423.81299999999999</c:v>
                </c:pt>
                <c:pt idx="2392">
                  <c:v>424.81299999999999</c:v>
                </c:pt>
                <c:pt idx="2393">
                  <c:v>425.81299999999999</c:v>
                </c:pt>
                <c:pt idx="2394">
                  <c:v>426.81299999999999</c:v>
                </c:pt>
                <c:pt idx="2395">
                  <c:v>427.81299999999999</c:v>
                </c:pt>
                <c:pt idx="2396">
                  <c:v>428.81299999999999</c:v>
                </c:pt>
                <c:pt idx="2397">
                  <c:v>429.81299999999999</c:v>
                </c:pt>
                <c:pt idx="2398">
                  <c:v>430.81299999999999</c:v>
                </c:pt>
                <c:pt idx="2399">
                  <c:v>431.81299999999999</c:v>
                </c:pt>
                <c:pt idx="2400">
                  <c:v>432.81299999999999</c:v>
                </c:pt>
                <c:pt idx="2401">
                  <c:v>433.81299999999999</c:v>
                </c:pt>
                <c:pt idx="2402">
                  <c:v>434.81299999999999</c:v>
                </c:pt>
                <c:pt idx="2403">
                  <c:v>435.81299999999999</c:v>
                </c:pt>
                <c:pt idx="2404">
                  <c:v>436.81299999999999</c:v>
                </c:pt>
                <c:pt idx="2405">
                  <c:v>437.81299999999999</c:v>
                </c:pt>
                <c:pt idx="2406">
                  <c:v>438.81299999999999</c:v>
                </c:pt>
                <c:pt idx="2407">
                  <c:v>439.81299999999999</c:v>
                </c:pt>
                <c:pt idx="2408">
                  <c:v>440.81299999999999</c:v>
                </c:pt>
                <c:pt idx="2409">
                  <c:v>441.81299999999999</c:v>
                </c:pt>
                <c:pt idx="2410">
                  <c:v>442.81299999999999</c:v>
                </c:pt>
                <c:pt idx="2411">
                  <c:v>443.81299999999999</c:v>
                </c:pt>
                <c:pt idx="2412">
                  <c:v>444.81299999999999</c:v>
                </c:pt>
                <c:pt idx="2413">
                  <c:v>445.81299999999999</c:v>
                </c:pt>
                <c:pt idx="2414">
                  <c:v>446.81299999999999</c:v>
                </c:pt>
                <c:pt idx="2415">
                  <c:v>447.81299999999999</c:v>
                </c:pt>
                <c:pt idx="2416">
                  <c:v>448.81299999999999</c:v>
                </c:pt>
                <c:pt idx="2417">
                  <c:v>449.81299999999999</c:v>
                </c:pt>
                <c:pt idx="2418">
                  <c:v>450.81299999999999</c:v>
                </c:pt>
                <c:pt idx="2419">
                  <c:v>451.81299999999999</c:v>
                </c:pt>
                <c:pt idx="2420">
                  <c:v>452.81299999999999</c:v>
                </c:pt>
                <c:pt idx="2421">
                  <c:v>453.81299999999999</c:v>
                </c:pt>
                <c:pt idx="2422">
                  <c:v>454.81299999999999</c:v>
                </c:pt>
                <c:pt idx="2423">
                  <c:v>455.81299999999999</c:v>
                </c:pt>
                <c:pt idx="2424">
                  <c:v>456.81299999999999</c:v>
                </c:pt>
                <c:pt idx="2425">
                  <c:v>457.81299999999999</c:v>
                </c:pt>
                <c:pt idx="2426">
                  <c:v>458.81299999999999</c:v>
                </c:pt>
                <c:pt idx="2427">
                  <c:v>459.81299999999999</c:v>
                </c:pt>
                <c:pt idx="2428">
                  <c:v>460.81299999999999</c:v>
                </c:pt>
                <c:pt idx="2429">
                  <c:v>461.81299999999999</c:v>
                </c:pt>
                <c:pt idx="2430">
                  <c:v>462.81299999999999</c:v>
                </c:pt>
                <c:pt idx="2431">
                  <c:v>463.81299999999999</c:v>
                </c:pt>
                <c:pt idx="2432">
                  <c:v>464.81299999999999</c:v>
                </c:pt>
                <c:pt idx="2433">
                  <c:v>465.81299999999999</c:v>
                </c:pt>
                <c:pt idx="2434">
                  <c:v>466.81299999999999</c:v>
                </c:pt>
                <c:pt idx="2435">
                  <c:v>467.81299999999999</c:v>
                </c:pt>
                <c:pt idx="2436">
                  <c:v>468.81299999999999</c:v>
                </c:pt>
                <c:pt idx="2437">
                  <c:v>469.81299999999999</c:v>
                </c:pt>
                <c:pt idx="2438">
                  <c:v>470.81299999999999</c:v>
                </c:pt>
                <c:pt idx="2439">
                  <c:v>471.81299999999999</c:v>
                </c:pt>
                <c:pt idx="2440">
                  <c:v>472.81299999999999</c:v>
                </c:pt>
                <c:pt idx="2441">
                  <c:v>473.81299999999999</c:v>
                </c:pt>
                <c:pt idx="2442">
                  <c:v>474.81299999999999</c:v>
                </c:pt>
                <c:pt idx="2443">
                  <c:v>475.81299999999999</c:v>
                </c:pt>
                <c:pt idx="2444">
                  <c:v>476.81299999999999</c:v>
                </c:pt>
                <c:pt idx="2445">
                  <c:v>477.81299999999999</c:v>
                </c:pt>
                <c:pt idx="2446">
                  <c:v>478.81299999999999</c:v>
                </c:pt>
                <c:pt idx="2447">
                  <c:v>479.81299999999999</c:v>
                </c:pt>
                <c:pt idx="2448">
                  <c:v>480.81299999999999</c:v>
                </c:pt>
                <c:pt idx="2449">
                  <c:v>481.81299999999999</c:v>
                </c:pt>
                <c:pt idx="2450">
                  <c:v>482.81299999999999</c:v>
                </c:pt>
                <c:pt idx="2451">
                  <c:v>483.81299999999999</c:v>
                </c:pt>
                <c:pt idx="2452">
                  <c:v>484.81299999999999</c:v>
                </c:pt>
                <c:pt idx="2453">
                  <c:v>485.81299999999999</c:v>
                </c:pt>
                <c:pt idx="2454">
                  <c:v>486.81299999999999</c:v>
                </c:pt>
                <c:pt idx="2455">
                  <c:v>487.81299999999999</c:v>
                </c:pt>
                <c:pt idx="2456">
                  <c:v>488.81299999999999</c:v>
                </c:pt>
                <c:pt idx="2457">
                  <c:v>489.81299999999999</c:v>
                </c:pt>
                <c:pt idx="2458">
                  <c:v>490.81299999999999</c:v>
                </c:pt>
                <c:pt idx="2459">
                  <c:v>491.81299999999999</c:v>
                </c:pt>
                <c:pt idx="2460">
                  <c:v>492.81299999999999</c:v>
                </c:pt>
                <c:pt idx="2461">
                  <c:v>493.81299999999999</c:v>
                </c:pt>
                <c:pt idx="2462">
                  <c:v>494.81299999999999</c:v>
                </c:pt>
                <c:pt idx="2463">
                  <c:v>495.81299999999999</c:v>
                </c:pt>
                <c:pt idx="2464">
                  <c:v>496.81299999999999</c:v>
                </c:pt>
                <c:pt idx="2465">
                  <c:v>497.81299999999999</c:v>
                </c:pt>
                <c:pt idx="2466">
                  <c:v>498.81299999999999</c:v>
                </c:pt>
                <c:pt idx="2467">
                  <c:v>499.81299999999999</c:v>
                </c:pt>
                <c:pt idx="2468">
                  <c:v>500.81299999999999</c:v>
                </c:pt>
                <c:pt idx="2469">
                  <c:v>501.81299999999999</c:v>
                </c:pt>
                <c:pt idx="2470">
                  <c:v>502.81299999999999</c:v>
                </c:pt>
                <c:pt idx="2471">
                  <c:v>503.81299999999999</c:v>
                </c:pt>
                <c:pt idx="2472">
                  <c:v>504.81299999999999</c:v>
                </c:pt>
                <c:pt idx="2473">
                  <c:v>505.81299999999999</c:v>
                </c:pt>
                <c:pt idx="2474">
                  <c:v>506.81299999999999</c:v>
                </c:pt>
                <c:pt idx="2475">
                  <c:v>507.81299999999999</c:v>
                </c:pt>
                <c:pt idx="2476">
                  <c:v>508.81299999999999</c:v>
                </c:pt>
                <c:pt idx="2477">
                  <c:v>509.81299999999999</c:v>
                </c:pt>
                <c:pt idx="2478">
                  <c:v>510.81299999999999</c:v>
                </c:pt>
                <c:pt idx="2479">
                  <c:v>511.81299999999999</c:v>
                </c:pt>
                <c:pt idx="2480">
                  <c:v>512.81299999999999</c:v>
                </c:pt>
                <c:pt idx="2481">
                  <c:v>513.81299999999999</c:v>
                </c:pt>
                <c:pt idx="2482">
                  <c:v>514.81299999999999</c:v>
                </c:pt>
                <c:pt idx="2483">
                  <c:v>515.81299999999999</c:v>
                </c:pt>
                <c:pt idx="2484">
                  <c:v>516.81299999999999</c:v>
                </c:pt>
                <c:pt idx="2485">
                  <c:v>517.81299999999999</c:v>
                </c:pt>
                <c:pt idx="2486">
                  <c:v>518.81299999999999</c:v>
                </c:pt>
                <c:pt idx="2487">
                  <c:v>519.81299999999999</c:v>
                </c:pt>
                <c:pt idx="2488">
                  <c:v>520.81299999999999</c:v>
                </c:pt>
                <c:pt idx="2489">
                  <c:v>521.81299999999999</c:v>
                </c:pt>
                <c:pt idx="2490">
                  <c:v>522.81299999999999</c:v>
                </c:pt>
                <c:pt idx="2491">
                  <c:v>523.81299999999999</c:v>
                </c:pt>
                <c:pt idx="2492">
                  <c:v>524.81299999999999</c:v>
                </c:pt>
                <c:pt idx="2493">
                  <c:v>525.81299999999999</c:v>
                </c:pt>
                <c:pt idx="2494">
                  <c:v>526.81299999999999</c:v>
                </c:pt>
                <c:pt idx="2495">
                  <c:v>527.81299999999999</c:v>
                </c:pt>
                <c:pt idx="2496">
                  <c:v>528.81299999999999</c:v>
                </c:pt>
                <c:pt idx="2497">
                  <c:v>529.81299999999999</c:v>
                </c:pt>
                <c:pt idx="2498">
                  <c:v>530.81299999999999</c:v>
                </c:pt>
                <c:pt idx="2499">
                  <c:v>531.81299999999999</c:v>
                </c:pt>
                <c:pt idx="2500">
                  <c:v>532.81299999999999</c:v>
                </c:pt>
                <c:pt idx="2501">
                  <c:v>533.81299999999999</c:v>
                </c:pt>
                <c:pt idx="2502">
                  <c:v>534.81299999999999</c:v>
                </c:pt>
                <c:pt idx="2503">
                  <c:v>535.81299999999999</c:v>
                </c:pt>
                <c:pt idx="2504">
                  <c:v>536.81299999999999</c:v>
                </c:pt>
                <c:pt idx="2505">
                  <c:v>537.81299999999999</c:v>
                </c:pt>
                <c:pt idx="2506">
                  <c:v>538.81299999999999</c:v>
                </c:pt>
                <c:pt idx="2507">
                  <c:v>539.81299999999999</c:v>
                </c:pt>
                <c:pt idx="2508">
                  <c:v>540.81299999999999</c:v>
                </c:pt>
                <c:pt idx="2509">
                  <c:v>541.81299999999999</c:v>
                </c:pt>
                <c:pt idx="2510">
                  <c:v>542.81299999999999</c:v>
                </c:pt>
                <c:pt idx="2511">
                  <c:v>543.81299999999999</c:v>
                </c:pt>
                <c:pt idx="2512">
                  <c:v>544.81299999999999</c:v>
                </c:pt>
                <c:pt idx="2513">
                  <c:v>545.81299999999999</c:v>
                </c:pt>
                <c:pt idx="2514">
                  <c:v>546.81299999999999</c:v>
                </c:pt>
                <c:pt idx="2515">
                  <c:v>547.81299999999999</c:v>
                </c:pt>
                <c:pt idx="2516">
                  <c:v>548.81299999999999</c:v>
                </c:pt>
                <c:pt idx="2517">
                  <c:v>549.81299999999999</c:v>
                </c:pt>
                <c:pt idx="2518">
                  <c:v>550.81299999999999</c:v>
                </c:pt>
                <c:pt idx="2519">
                  <c:v>551.81299999999999</c:v>
                </c:pt>
                <c:pt idx="2520">
                  <c:v>552.81299999999999</c:v>
                </c:pt>
                <c:pt idx="2521">
                  <c:v>553.81299999999999</c:v>
                </c:pt>
                <c:pt idx="2522">
                  <c:v>554.81299999999999</c:v>
                </c:pt>
                <c:pt idx="2523">
                  <c:v>555.81299999999999</c:v>
                </c:pt>
                <c:pt idx="2524">
                  <c:v>556.81299999999999</c:v>
                </c:pt>
                <c:pt idx="2525">
                  <c:v>557.81299999999999</c:v>
                </c:pt>
                <c:pt idx="2526">
                  <c:v>558.81299999999999</c:v>
                </c:pt>
                <c:pt idx="2527">
                  <c:v>559.81299999999999</c:v>
                </c:pt>
                <c:pt idx="2528">
                  <c:v>560.81299999999999</c:v>
                </c:pt>
                <c:pt idx="2529">
                  <c:v>561.81299999999999</c:v>
                </c:pt>
                <c:pt idx="2530">
                  <c:v>562.81299999999999</c:v>
                </c:pt>
                <c:pt idx="2531">
                  <c:v>563.81299999999999</c:v>
                </c:pt>
                <c:pt idx="2532">
                  <c:v>564.81299999999999</c:v>
                </c:pt>
                <c:pt idx="2533">
                  <c:v>565.81299999999999</c:v>
                </c:pt>
                <c:pt idx="2534">
                  <c:v>566.81299999999999</c:v>
                </c:pt>
                <c:pt idx="2535">
                  <c:v>567.81299999999999</c:v>
                </c:pt>
                <c:pt idx="2536">
                  <c:v>568.81299999999999</c:v>
                </c:pt>
                <c:pt idx="2537">
                  <c:v>569.81299999999999</c:v>
                </c:pt>
                <c:pt idx="2538">
                  <c:v>570.81299999999999</c:v>
                </c:pt>
                <c:pt idx="2539">
                  <c:v>571.81299999999999</c:v>
                </c:pt>
                <c:pt idx="2540">
                  <c:v>572.81299999999999</c:v>
                </c:pt>
                <c:pt idx="2541">
                  <c:v>573.81299999999999</c:v>
                </c:pt>
                <c:pt idx="2542">
                  <c:v>574.81299999999999</c:v>
                </c:pt>
                <c:pt idx="2543">
                  <c:v>575.81299999999999</c:v>
                </c:pt>
                <c:pt idx="2544">
                  <c:v>576.81299999999999</c:v>
                </c:pt>
                <c:pt idx="2545">
                  <c:v>577.81299999999999</c:v>
                </c:pt>
                <c:pt idx="2546">
                  <c:v>578.81299999999999</c:v>
                </c:pt>
                <c:pt idx="2547">
                  <c:v>579.81299999999999</c:v>
                </c:pt>
                <c:pt idx="2548">
                  <c:v>580.81299999999999</c:v>
                </c:pt>
                <c:pt idx="2549">
                  <c:v>581.81299999999999</c:v>
                </c:pt>
                <c:pt idx="2550">
                  <c:v>582.81299999999999</c:v>
                </c:pt>
                <c:pt idx="2551">
                  <c:v>583.81299999999999</c:v>
                </c:pt>
                <c:pt idx="2552">
                  <c:v>584.81299999999999</c:v>
                </c:pt>
                <c:pt idx="2553">
                  <c:v>585.81299999999999</c:v>
                </c:pt>
                <c:pt idx="2554">
                  <c:v>586.81299999999999</c:v>
                </c:pt>
                <c:pt idx="2555">
                  <c:v>587.81299999999999</c:v>
                </c:pt>
                <c:pt idx="2556">
                  <c:v>588.81299999999999</c:v>
                </c:pt>
                <c:pt idx="2557">
                  <c:v>589.81299999999999</c:v>
                </c:pt>
                <c:pt idx="2558">
                  <c:v>590.81299999999999</c:v>
                </c:pt>
                <c:pt idx="2559">
                  <c:v>591.81299999999999</c:v>
                </c:pt>
                <c:pt idx="2560">
                  <c:v>592.81299999999999</c:v>
                </c:pt>
                <c:pt idx="2561">
                  <c:v>593.81299999999999</c:v>
                </c:pt>
                <c:pt idx="2562">
                  <c:v>594.81299999999999</c:v>
                </c:pt>
                <c:pt idx="2563">
                  <c:v>595.81299999999999</c:v>
                </c:pt>
                <c:pt idx="2564">
                  <c:v>596.81299999999999</c:v>
                </c:pt>
                <c:pt idx="2565">
                  <c:v>597.81299999999999</c:v>
                </c:pt>
                <c:pt idx="2566">
                  <c:v>598.81299999999999</c:v>
                </c:pt>
                <c:pt idx="2567">
                  <c:v>599.81299999999999</c:v>
                </c:pt>
                <c:pt idx="2568">
                  <c:v>600.81299999999999</c:v>
                </c:pt>
                <c:pt idx="2569">
                  <c:v>601.81299999999999</c:v>
                </c:pt>
                <c:pt idx="2570">
                  <c:v>602.81299999999999</c:v>
                </c:pt>
                <c:pt idx="2571">
                  <c:v>603.81299999999999</c:v>
                </c:pt>
                <c:pt idx="2572">
                  <c:v>604.81299999999999</c:v>
                </c:pt>
                <c:pt idx="2573">
                  <c:v>605.81299999999999</c:v>
                </c:pt>
                <c:pt idx="2574">
                  <c:v>606.81299999999999</c:v>
                </c:pt>
                <c:pt idx="2575">
                  <c:v>607.81299999999999</c:v>
                </c:pt>
                <c:pt idx="2576">
                  <c:v>608.81299999999999</c:v>
                </c:pt>
                <c:pt idx="2577">
                  <c:v>609.81299999999999</c:v>
                </c:pt>
                <c:pt idx="2578">
                  <c:v>610.81299999999999</c:v>
                </c:pt>
                <c:pt idx="2579">
                  <c:v>611.81299999999999</c:v>
                </c:pt>
                <c:pt idx="2580">
                  <c:v>612.81299999999999</c:v>
                </c:pt>
                <c:pt idx="2581">
                  <c:v>613.81299999999999</c:v>
                </c:pt>
                <c:pt idx="2582">
                  <c:v>614.81299999999999</c:v>
                </c:pt>
                <c:pt idx="2583">
                  <c:v>615.81299999999999</c:v>
                </c:pt>
                <c:pt idx="2584">
                  <c:v>616.81299999999999</c:v>
                </c:pt>
                <c:pt idx="2585">
                  <c:v>617.81299999999999</c:v>
                </c:pt>
                <c:pt idx="2586">
                  <c:v>618.81299999999999</c:v>
                </c:pt>
                <c:pt idx="2587">
                  <c:v>619.81299999999999</c:v>
                </c:pt>
                <c:pt idx="2588">
                  <c:v>620.81299999999999</c:v>
                </c:pt>
                <c:pt idx="2589">
                  <c:v>621.81299999999999</c:v>
                </c:pt>
                <c:pt idx="2590">
                  <c:v>622.81299999999999</c:v>
                </c:pt>
                <c:pt idx="2591">
                  <c:v>623.81299999999999</c:v>
                </c:pt>
                <c:pt idx="2592">
                  <c:v>624.81299999999999</c:v>
                </c:pt>
                <c:pt idx="2593">
                  <c:v>625.81299999999999</c:v>
                </c:pt>
                <c:pt idx="2594">
                  <c:v>626.81299999999999</c:v>
                </c:pt>
                <c:pt idx="2595">
                  <c:v>627.81299999999999</c:v>
                </c:pt>
                <c:pt idx="2596">
                  <c:v>628.81299999999999</c:v>
                </c:pt>
                <c:pt idx="2597">
                  <c:v>629.81299999999999</c:v>
                </c:pt>
                <c:pt idx="2598">
                  <c:v>630.81299999999999</c:v>
                </c:pt>
                <c:pt idx="2599">
                  <c:v>631.81299999999999</c:v>
                </c:pt>
                <c:pt idx="2600">
                  <c:v>632.81299999999999</c:v>
                </c:pt>
                <c:pt idx="2601">
                  <c:v>633.81299999999999</c:v>
                </c:pt>
                <c:pt idx="2602">
                  <c:v>634.81299999999999</c:v>
                </c:pt>
                <c:pt idx="2603">
                  <c:v>635.81299999999999</c:v>
                </c:pt>
                <c:pt idx="2604">
                  <c:v>636.81299999999999</c:v>
                </c:pt>
                <c:pt idx="2605">
                  <c:v>637.81299999999999</c:v>
                </c:pt>
                <c:pt idx="2606">
                  <c:v>638.81299999999999</c:v>
                </c:pt>
                <c:pt idx="2607">
                  <c:v>639.81299999999999</c:v>
                </c:pt>
                <c:pt idx="2608">
                  <c:v>640.81299999999999</c:v>
                </c:pt>
                <c:pt idx="2609">
                  <c:v>641.81299999999999</c:v>
                </c:pt>
                <c:pt idx="2610">
                  <c:v>642.81299999999999</c:v>
                </c:pt>
                <c:pt idx="2611">
                  <c:v>643.81299999999999</c:v>
                </c:pt>
                <c:pt idx="2612">
                  <c:v>644.81299999999999</c:v>
                </c:pt>
                <c:pt idx="2613">
                  <c:v>645.81299999999999</c:v>
                </c:pt>
                <c:pt idx="2614">
                  <c:v>646.81299999999999</c:v>
                </c:pt>
                <c:pt idx="2615">
                  <c:v>647.81299999999999</c:v>
                </c:pt>
                <c:pt idx="2616">
                  <c:v>648.81299999999999</c:v>
                </c:pt>
                <c:pt idx="2617">
                  <c:v>649.81299999999999</c:v>
                </c:pt>
                <c:pt idx="2618">
                  <c:v>650.81299999999999</c:v>
                </c:pt>
                <c:pt idx="2619">
                  <c:v>651.81299999999999</c:v>
                </c:pt>
                <c:pt idx="2620">
                  <c:v>652.81299999999999</c:v>
                </c:pt>
                <c:pt idx="2621">
                  <c:v>653.81299999999999</c:v>
                </c:pt>
                <c:pt idx="2622">
                  <c:v>654.81299999999999</c:v>
                </c:pt>
                <c:pt idx="2623">
                  <c:v>655.81299999999999</c:v>
                </c:pt>
                <c:pt idx="2624">
                  <c:v>656.81299999999999</c:v>
                </c:pt>
                <c:pt idx="2625">
                  <c:v>657.81299999999999</c:v>
                </c:pt>
                <c:pt idx="2626">
                  <c:v>658.81299999999999</c:v>
                </c:pt>
                <c:pt idx="2627">
                  <c:v>659.81299999999999</c:v>
                </c:pt>
                <c:pt idx="2628">
                  <c:v>660.81299999999999</c:v>
                </c:pt>
                <c:pt idx="2629">
                  <c:v>661.81299999999999</c:v>
                </c:pt>
                <c:pt idx="2630">
                  <c:v>662.81299999999999</c:v>
                </c:pt>
                <c:pt idx="2631">
                  <c:v>663.81299999999999</c:v>
                </c:pt>
                <c:pt idx="2632">
                  <c:v>664.81299999999999</c:v>
                </c:pt>
                <c:pt idx="2633">
                  <c:v>665.81299999999999</c:v>
                </c:pt>
                <c:pt idx="2634">
                  <c:v>666.81299999999999</c:v>
                </c:pt>
                <c:pt idx="2635">
                  <c:v>667.81299999999999</c:v>
                </c:pt>
                <c:pt idx="2636">
                  <c:v>668.81299999999999</c:v>
                </c:pt>
                <c:pt idx="2637">
                  <c:v>669.81299999999999</c:v>
                </c:pt>
                <c:pt idx="2638">
                  <c:v>670.81299999999999</c:v>
                </c:pt>
                <c:pt idx="2639">
                  <c:v>671.81299999999999</c:v>
                </c:pt>
                <c:pt idx="2640">
                  <c:v>672.81299999999999</c:v>
                </c:pt>
                <c:pt idx="2641">
                  <c:v>673.81299999999999</c:v>
                </c:pt>
                <c:pt idx="2642">
                  <c:v>674.81299999999999</c:v>
                </c:pt>
                <c:pt idx="2643">
                  <c:v>675.81299999999999</c:v>
                </c:pt>
                <c:pt idx="2644">
                  <c:v>676.81299999999999</c:v>
                </c:pt>
                <c:pt idx="2645">
                  <c:v>677.81299999999999</c:v>
                </c:pt>
                <c:pt idx="2646">
                  <c:v>678.81299999999999</c:v>
                </c:pt>
                <c:pt idx="2647">
                  <c:v>679.81299999999999</c:v>
                </c:pt>
                <c:pt idx="2648">
                  <c:v>680.81299999999999</c:v>
                </c:pt>
                <c:pt idx="2649">
                  <c:v>681.81299999999999</c:v>
                </c:pt>
                <c:pt idx="2650">
                  <c:v>682.81299999999999</c:v>
                </c:pt>
                <c:pt idx="2651">
                  <c:v>683.81299999999999</c:v>
                </c:pt>
                <c:pt idx="2652">
                  <c:v>684.81299999999999</c:v>
                </c:pt>
                <c:pt idx="2653">
                  <c:v>685.81299999999999</c:v>
                </c:pt>
                <c:pt idx="2654">
                  <c:v>686.81299999999999</c:v>
                </c:pt>
                <c:pt idx="2655">
                  <c:v>687.81299999999999</c:v>
                </c:pt>
                <c:pt idx="2656">
                  <c:v>688.81299999999999</c:v>
                </c:pt>
                <c:pt idx="2657">
                  <c:v>689.81299999999999</c:v>
                </c:pt>
                <c:pt idx="2658">
                  <c:v>690.81299999999999</c:v>
                </c:pt>
                <c:pt idx="2659">
                  <c:v>691.81299999999999</c:v>
                </c:pt>
                <c:pt idx="2660">
                  <c:v>692.81299999999999</c:v>
                </c:pt>
                <c:pt idx="2661">
                  <c:v>693.81299999999999</c:v>
                </c:pt>
                <c:pt idx="2662">
                  <c:v>694.81299999999999</c:v>
                </c:pt>
                <c:pt idx="2663">
                  <c:v>695.81299999999999</c:v>
                </c:pt>
                <c:pt idx="2664">
                  <c:v>696.81299999999999</c:v>
                </c:pt>
                <c:pt idx="2665">
                  <c:v>697.81299999999999</c:v>
                </c:pt>
                <c:pt idx="2666">
                  <c:v>698.81299999999999</c:v>
                </c:pt>
                <c:pt idx="2667">
                  <c:v>699.81299999999999</c:v>
                </c:pt>
                <c:pt idx="2668">
                  <c:v>700.81299999999999</c:v>
                </c:pt>
                <c:pt idx="2669">
                  <c:v>701.81299999999999</c:v>
                </c:pt>
                <c:pt idx="2670">
                  <c:v>702.81299999999999</c:v>
                </c:pt>
                <c:pt idx="2671">
                  <c:v>703.81299999999999</c:v>
                </c:pt>
                <c:pt idx="2672">
                  <c:v>704.81299999999999</c:v>
                </c:pt>
                <c:pt idx="2673">
                  <c:v>705.81299999999999</c:v>
                </c:pt>
                <c:pt idx="2674">
                  <c:v>706.81299999999999</c:v>
                </c:pt>
                <c:pt idx="2675">
                  <c:v>707.81299999999999</c:v>
                </c:pt>
                <c:pt idx="2676">
                  <c:v>708.81299999999999</c:v>
                </c:pt>
                <c:pt idx="2677">
                  <c:v>709.81299999999999</c:v>
                </c:pt>
                <c:pt idx="2678">
                  <c:v>710.81299999999999</c:v>
                </c:pt>
                <c:pt idx="2679">
                  <c:v>711.81299999999999</c:v>
                </c:pt>
                <c:pt idx="2680">
                  <c:v>712.81299999999999</c:v>
                </c:pt>
                <c:pt idx="2681">
                  <c:v>713.81299999999999</c:v>
                </c:pt>
                <c:pt idx="2682">
                  <c:v>714.81299999999999</c:v>
                </c:pt>
                <c:pt idx="2683">
                  <c:v>715.81299999999999</c:v>
                </c:pt>
                <c:pt idx="2684">
                  <c:v>716.81299999999999</c:v>
                </c:pt>
                <c:pt idx="2685">
                  <c:v>717.81299999999999</c:v>
                </c:pt>
                <c:pt idx="2686">
                  <c:v>718.81299999999999</c:v>
                </c:pt>
                <c:pt idx="2687">
                  <c:v>719.81299999999999</c:v>
                </c:pt>
                <c:pt idx="2688">
                  <c:v>720.81299999999999</c:v>
                </c:pt>
                <c:pt idx="2689">
                  <c:v>721.81299999999999</c:v>
                </c:pt>
                <c:pt idx="2690">
                  <c:v>722.81299999999999</c:v>
                </c:pt>
                <c:pt idx="2691">
                  <c:v>723.81299999999999</c:v>
                </c:pt>
                <c:pt idx="2692">
                  <c:v>724.81299999999999</c:v>
                </c:pt>
                <c:pt idx="2693">
                  <c:v>725.81299999999999</c:v>
                </c:pt>
                <c:pt idx="2694">
                  <c:v>726.81299999999999</c:v>
                </c:pt>
                <c:pt idx="2695">
                  <c:v>727.81299999999999</c:v>
                </c:pt>
                <c:pt idx="2696">
                  <c:v>728.81299999999999</c:v>
                </c:pt>
                <c:pt idx="2697">
                  <c:v>729.81299999999999</c:v>
                </c:pt>
                <c:pt idx="2698">
                  <c:v>730.81299999999999</c:v>
                </c:pt>
                <c:pt idx="2699">
                  <c:v>731.81299999999999</c:v>
                </c:pt>
                <c:pt idx="2700">
                  <c:v>732.81299999999999</c:v>
                </c:pt>
                <c:pt idx="2701">
                  <c:v>733.81299999999999</c:v>
                </c:pt>
                <c:pt idx="2702">
                  <c:v>734.81299999999999</c:v>
                </c:pt>
                <c:pt idx="2703">
                  <c:v>735.81299999999999</c:v>
                </c:pt>
                <c:pt idx="2704">
                  <c:v>736.81299999999999</c:v>
                </c:pt>
                <c:pt idx="2705">
                  <c:v>737.81299999999999</c:v>
                </c:pt>
                <c:pt idx="2706">
                  <c:v>738.81299999999999</c:v>
                </c:pt>
                <c:pt idx="2707">
                  <c:v>739.81299999999999</c:v>
                </c:pt>
                <c:pt idx="2708">
                  <c:v>740.81299999999999</c:v>
                </c:pt>
                <c:pt idx="2709">
                  <c:v>741.81299999999999</c:v>
                </c:pt>
                <c:pt idx="2710">
                  <c:v>742.81299999999999</c:v>
                </c:pt>
                <c:pt idx="2711">
                  <c:v>743.81299999999999</c:v>
                </c:pt>
                <c:pt idx="2712">
                  <c:v>744.81299999999999</c:v>
                </c:pt>
                <c:pt idx="2713">
                  <c:v>745.81299999999999</c:v>
                </c:pt>
                <c:pt idx="2714">
                  <c:v>746.81299999999999</c:v>
                </c:pt>
                <c:pt idx="2715">
                  <c:v>747.81299999999999</c:v>
                </c:pt>
                <c:pt idx="2716">
                  <c:v>748.81299999999999</c:v>
                </c:pt>
                <c:pt idx="2717">
                  <c:v>749.81299999999999</c:v>
                </c:pt>
                <c:pt idx="2718">
                  <c:v>750.81299999999999</c:v>
                </c:pt>
                <c:pt idx="2719">
                  <c:v>751.81299999999999</c:v>
                </c:pt>
                <c:pt idx="2720">
                  <c:v>752.81299999999999</c:v>
                </c:pt>
                <c:pt idx="2721">
                  <c:v>753.81299999999999</c:v>
                </c:pt>
                <c:pt idx="2722">
                  <c:v>754.81299999999999</c:v>
                </c:pt>
                <c:pt idx="2723">
                  <c:v>755.81299999999999</c:v>
                </c:pt>
                <c:pt idx="2724">
                  <c:v>756.81299999999999</c:v>
                </c:pt>
                <c:pt idx="2725">
                  <c:v>757.81299999999999</c:v>
                </c:pt>
                <c:pt idx="2726">
                  <c:v>758.81299999999999</c:v>
                </c:pt>
                <c:pt idx="2727">
                  <c:v>759.81299999999999</c:v>
                </c:pt>
                <c:pt idx="2728">
                  <c:v>760.81299999999999</c:v>
                </c:pt>
                <c:pt idx="2729">
                  <c:v>761.81299999999999</c:v>
                </c:pt>
                <c:pt idx="2730">
                  <c:v>762.81299999999999</c:v>
                </c:pt>
                <c:pt idx="2731">
                  <c:v>763.81299999999999</c:v>
                </c:pt>
                <c:pt idx="2732">
                  <c:v>764.81299999999999</c:v>
                </c:pt>
                <c:pt idx="2733">
                  <c:v>765.81299999999999</c:v>
                </c:pt>
                <c:pt idx="2734">
                  <c:v>766.81299999999999</c:v>
                </c:pt>
                <c:pt idx="2735">
                  <c:v>767.81299999999999</c:v>
                </c:pt>
                <c:pt idx="2736">
                  <c:v>768.81299999999999</c:v>
                </c:pt>
                <c:pt idx="2737">
                  <c:v>769.81299999999999</c:v>
                </c:pt>
                <c:pt idx="2738">
                  <c:v>770.81299999999999</c:v>
                </c:pt>
                <c:pt idx="2739">
                  <c:v>771.81299999999999</c:v>
                </c:pt>
                <c:pt idx="2740">
                  <c:v>772.81299999999999</c:v>
                </c:pt>
                <c:pt idx="2741">
                  <c:v>773.81299999999999</c:v>
                </c:pt>
                <c:pt idx="2742">
                  <c:v>774.81299999999999</c:v>
                </c:pt>
                <c:pt idx="2743">
                  <c:v>775.81299999999999</c:v>
                </c:pt>
                <c:pt idx="2744">
                  <c:v>776.81299999999999</c:v>
                </c:pt>
                <c:pt idx="2745">
                  <c:v>777.81299999999999</c:v>
                </c:pt>
                <c:pt idx="2746">
                  <c:v>778.81299999999999</c:v>
                </c:pt>
                <c:pt idx="2747">
                  <c:v>779.81299999999999</c:v>
                </c:pt>
                <c:pt idx="2748">
                  <c:v>780.81299999999999</c:v>
                </c:pt>
                <c:pt idx="2749">
                  <c:v>781.81299999999999</c:v>
                </c:pt>
                <c:pt idx="2750">
                  <c:v>782.81299999999999</c:v>
                </c:pt>
                <c:pt idx="2751">
                  <c:v>783.81299999999999</c:v>
                </c:pt>
                <c:pt idx="2752">
                  <c:v>784.81299999999999</c:v>
                </c:pt>
                <c:pt idx="2753">
                  <c:v>785.81299999999999</c:v>
                </c:pt>
                <c:pt idx="2754">
                  <c:v>786.81299999999999</c:v>
                </c:pt>
                <c:pt idx="2755">
                  <c:v>787.81299999999999</c:v>
                </c:pt>
                <c:pt idx="2756">
                  <c:v>788.81299999999999</c:v>
                </c:pt>
                <c:pt idx="2757">
                  <c:v>789.81299999999999</c:v>
                </c:pt>
                <c:pt idx="2758">
                  <c:v>790.81299999999999</c:v>
                </c:pt>
                <c:pt idx="2759">
                  <c:v>791.81299999999999</c:v>
                </c:pt>
                <c:pt idx="2760">
                  <c:v>792.81299999999999</c:v>
                </c:pt>
                <c:pt idx="2761">
                  <c:v>793.81299999999999</c:v>
                </c:pt>
                <c:pt idx="2762">
                  <c:v>794.81299999999999</c:v>
                </c:pt>
                <c:pt idx="2763">
                  <c:v>795.81299999999999</c:v>
                </c:pt>
                <c:pt idx="2764">
                  <c:v>796.81299999999999</c:v>
                </c:pt>
                <c:pt idx="2765">
                  <c:v>797.81299999999999</c:v>
                </c:pt>
                <c:pt idx="2766">
                  <c:v>798.81299999999999</c:v>
                </c:pt>
                <c:pt idx="2767">
                  <c:v>799.81299999999999</c:v>
                </c:pt>
                <c:pt idx="2768">
                  <c:v>800.81299999999999</c:v>
                </c:pt>
                <c:pt idx="2769">
                  <c:v>801.81299999999999</c:v>
                </c:pt>
                <c:pt idx="2770">
                  <c:v>802.81299999999999</c:v>
                </c:pt>
                <c:pt idx="2771">
                  <c:v>803.81299999999999</c:v>
                </c:pt>
                <c:pt idx="2772">
                  <c:v>804.81299999999999</c:v>
                </c:pt>
                <c:pt idx="2773">
                  <c:v>805.81299999999999</c:v>
                </c:pt>
                <c:pt idx="2774">
                  <c:v>806.81299999999999</c:v>
                </c:pt>
                <c:pt idx="2775">
                  <c:v>807.81299999999999</c:v>
                </c:pt>
                <c:pt idx="2776">
                  <c:v>808.81299999999999</c:v>
                </c:pt>
                <c:pt idx="2777">
                  <c:v>809.81299999999999</c:v>
                </c:pt>
                <c:pt idx="2778">
                  <c:v>810.81299999999999</c:v>
                </c:pt>
                <c:pt idx="2779">
                  <c:v>811.81299999999999</c:v>
                </c:pt>
                <c:pt idx="2780">
                  <c:v>812.81299999999999</c:v>
                </c:pt>
                <c:pt idx="2781">
                  <c:v>813.81299999999999</c:v>
                </c:pt>
                <c:pt idx="2782">
                  <c:v>814.81299999999999</c:v>
                </c:pt>
                <c:pt idx="2783">
                  <c:v>815.81299999999999</c:v>
                </c:pt>
                <c:pt idx="2784">
                  <c:v>816.81299999999999</c:v>
                </c:pt>
                <c:pt idx="2785">
                  <c:v>817.81299999999999</c:v>
                </c:pt>
                <c:pt idx="2786">
                  <c:v>818.81299999999999</c:v>
                </c:pt>
                <c:pt idx="2787">
                  <c:v>819.81299999999999</c:v>
                </c:pt>
                <c:pt idx="2788">
                  <c:v>820.81299999999999</c:v>
                </c:pt>
                <c:pt idx="2789">
                  <c:v>821.81299999999999</c:v>
                </c:pt>
                <c:pt idx="2790">
                  <c:v>822.81299999999999</c:v>
                </c:pt>
                <c:pt idx="2791">
                  <c:v>823.81299999999999</c:v>
                </c:pt>
                <c:pt idx="2792">
                  <c:v>824.81299999999999</c:v>
                </c:pt>
                <c:pt idx="2793">
                  <c:v>825.81299999999999</c:v>
                </c:pt>
                <c:pt idx="2794">
                  <c:v>826.81299999999999</c:v>
                </c:pt>
                <c:pt idx="2795">
                  <c:v>827.81299999999999</c:v>
                </c:pt>
                <c:pt idx="2796">
                  <c:v>828.81299999999999</c:v>
                </c:pt>
                <c:pt idx="2797">
                  <c:v>829.81299999999999</c:v>
                </c:pt>
                <c:pt idx="2798">
                  <c:v>830.81299999999999</c:v>
                </c:pt>
                <c:pt idx="2799">
                  <c:v>831.81299999999999</c:v>
                </c:pt>
                <c:pt idx="2800">
                  <c:v>832.81299999999999</c:v>
                </c:pt>
                <c:pt idx="2801">
                  <c:v>833.81299999999999</c:v>
                </c:pt>
                <c:pt idx="2802">
                  <c:v>834.81299999999999</c:v>
                </c:pt>
                <c:pt idx="2803">
                  <c:v>835.81299999999999</c:v>
                </c:pt>
                <c:pt idx="2804">
                  <c:v>836.81299999999999</c:v>
                </c:pt>
                <c:pt idx="2805">
                  <c:v>837.81299999999999</c:v>
                </c:pt>
                <c:pt idx="2806">
                  <c:v>838.81299999999999</c:v>
                </c:pt>
                <c:pt idx="2807">
                  <c:v>839.81299999999999</c:v>
                </c:pt>
                <c:pt idx="2808">
                  <c:v>840.81299999999999</c:v>
                </c:pt>
                <c:pt idx="2809">
                  <c:v>841.81299999999999</c:v>
                </c:pt>
                <c:pt idx="2810">
                  <c:v>842.81299999999999</c:v>
                </c:pt>
                <c:pt idx="2811">
                  <c:v>843.81299999999999</c:v>
                </c:pt>
                <c:pt idx="2812">
                  <c:v>844.81299999999999</c:v>
                </c:pt>
                <c:pt idx="2813">
                  <c:v>845.81299999999999</c:v>
                </c:pt>
                <c:pt idx="2814">
                  <c:v>846.81299999999999</c:v>
                </c:pt>
                <c:pt idx="2815">
                  <c:v>847.81299999999999</c:v>
                </c:pt>
                <c:pt idx="2816">
                  <c:v>848.81299999999999</c:v>
                </c:pt>
                <c:pt idx="2817">
                  <c:v>849.81299999999999</c:v>
                </c:pt>
                <c:pt idx="2818">
                  <c:v>850.81299999999999</c:v>
                </c:pt>
                <c:pt idx="2819">
                  <c:v>851.81299999999999</c:v>
                </c:pt>
                <c:pt idx="2820">
                  <c:v>852.81299999999999</c:v>
                </c:pt>
                <c:pt idx="2821">
                  <c:v>853.81299999999999</c:v>
                </c:pt>
                <c:pt idx="2822">
                  <c:v>854.81299999999999</c:v>
                </c:pt>
                <c:pt idx="2823">
                  <c:v>855.81299999999999</c:v>
                </c:pt>
                <c:pt idx="2824">
                  <c:v>856.81299999999999</c:v>
                </c:pt>
                <c:pt idx="2825">
                  <c:v>857.81299999999999</c:v>
                </c:pt>
                <c:pt idx="2826">
                  <c:v>858.81299999999999</c:v>
                </c:pt>
                <c:pt idx="2827">
                  <c:v>859.81299999999999</c:v>
                </c:pt>
                <c:pt idx="2828">
                  <c:v>860.81299999999999</c:v>
                </c:pt>
                <c:pt idx="2829">
                  <c:v>861.81299999999999</c:v>
                </c:pt>
                <c:pt idx="2830">
                  <c:v>862.81299999999999</c:v>
                </c:pt>
                <c:pt idx="2831">
                  <c:v>863.81299999999999</c:v>
                </c:pt>
                <c:pt idx="2832">
                  <c:v>864.81299999999999</c:v>
                </c:pt>
                <c:pt idx="2833">
                  <c:v>865.81299999999999</c:v>
                </c:pt>
                <c:pt idx="2834">
                  <c:v>866.81299999999999</c:v>
                </c:pt>
                <c:pt idx="2835">
                  <c:v>867.81299999999999</c:v>
                </c:pt>
                <c:pt idx="2836">
                  <c:v>868.81299999999999</c:v>
                </c:pt>
                <c:pt idx="2837">
                  <c:v>869.81299999999999</c:v>
                </c:pt>
                <c:pt idx="2838">
                  <c:v>870.81299999999999</c:v>
                </c:pt>
                <c:pt idx="2839">
                  <c:v>871.81299999999999</c:v>
                </c:pt>
                <c:pt idx="2840">
                  <c:v>872.81299999999999</c:v>
                </c:pt>
                <c:pt idx="2841">
                  <c:v>873.81299999999999</c:v>
                </c:pt>
                <c:pt idx="2842">
                  <c:v>874.81299999999999</c:v>
                </c:pt>
                <c:pt idx="2843">
                  <c:v>875.81299999999999</c:v>
                </c:pt>
                <c:pt idx="2844">
                  <c:v>876.81299999999999</c:v>
                </c:pt>
                <c:pt idx="2845">
                  <c:v>877.81299999999999</c:v>
                </c:pt>
                <c:pt idx="2846">
                  <c:v>878.81299999999999</c:v>
                </c:pt>
                <c:pt idx="2847">
                  <c:v>879.81299999999999</c:v>
                </c:pt>
                <c:pt idx="2848">
                  <c:v>880.81299999999999</c:v>
                </c:pt>
                <c:pt idx="2849">
                  <c:v>881.81299999999999</c:v>
                </c:pt>
                <c:pt idx="2850">
                  <c:v>882.81299999999999</c:v>
                </c:pt>
                <c:pt idx="2851">
                  <c:v>883.81299999999999</c:v>
                </c:pt>
                <c:pt idx="2852">
                  <c:v>884.81299999999999</c:v>
                </c:pt>
                <c:pt idx="2853">
                  <c:v>885.81299999999999</c:v>
                </c:pt>
                <c:pt idx="2854">
                  <c:v>886.81299999999999</c:v>
                </c:pt>
                <c:pt idx="2855">
                  <c:v>887.81299999999999</c:v>
                </c:pt>
                <c:pt idx="2856">
                  <c:v>888.81299999999999</c:v>
                </c:pt>
                <c:pt idx="2857">
                  <c:v>889.81299999999999</c:v>
                </c:pt>
                <c:pt idx="2858">
                  <c:v>890.81299999999999</c:v>
                </c:pt>
                <c:pt idx="2859">
                  <c:v>891.81299999999999</c:v>
                </c:pt>
                <c:pt idx="2860">
                  <c:v>892.81299999999999</c:v>
                </c:pt>
                <c:pt idx="2861">
                  <c:v>893.81299999999999</c:v>
                </c:pt>
                <c:pt idx="2862">
                  <c:v>894.81299999999999</c:v>
                </c:pt>
                <c:pt idx="2863">
                  <c:v>895.81299999999999</c:v>
                </c:pt>
                <c:pt idx="2864">
                  <c:v>896.81299999999999</c:v>
                </c:pt>
                <c:pt idx="2865">
                  <c:v>897.81299999999999</c:v>
                </c:pt>
                <c:pt idx="2866">
                  <c:v>898.81299999999999</c:v>
                </c:pt>
                <c:pt idx="2867">
                  <c:v>899.81299999999999</c:v>
                </c:pt>
                <c:pt idx="2868">
                  <c:v>900.81299999999999</c:v>
                </c:pt>
                <c:pt idx="2869">
                  <c:v>901.81299999999999</c:v>
                </c:pt>
                <c:pt idx="2870">
                  <c:v>902.81299999999999</c:v>
                </c:pt>
                <c:pt idx="2871">
                  <c:v>903.81299999999999</c:v>
                </c:pt>
                <c:pt idx="2872">
                  <c:v>904.81299999999999</c:v>
                </c:pt>
                <c:pt idx="2873">
                  <c:v>905.81299999999999</c:v>
                </c:pt>
                <c:pt idx="2874">
                  <c:v>906.81299999999999</c:v>
                </c:pt>
                <c:pt idx="2875">
                  <c:v>907.81299999999999</c:v>
                </c:pt>
                <c:pt idx="2876">
                  <c:v>908.81299999999999</c:v>
                </c:pt>
                <c:pt idx="2877">
                  <c:v>909.81299999999999</c:v>
                </c:pt>
                <c:pt idx="2878">
                  <c:v>910.81299999999999</c:v>
                </c:pt>
                <c:pt idx="2879">
                  <c:v>911.81299999999999</c:v>
                </c:pt>
                <c:pt idx="2880">
                  <c:v>912.81299999999999</c:v>
                </c:pt>
                <c:pt idx="2881">
                  <c:v>913.81299999999999</c:v>
                </c:pt>
                <c:pt idx="2882">
                  <c:v>914.81299999999999</c:v>
                </c:pt>
                <c:pt idx="2883">
                  <c:v>915.81299999999999</c:v>
                </c:pt>
                <c:pt idx="2884">
                  <c:v>916.81299999999999</c:v>
                </c:pt>
                <c:pt idx="2885">
                  <c:v>917.81299999999999</c:v>
                </c:pt>
                <c:pt idx="2886">
                  <c:v>918.81299999999999</c:v>
                </c:pt>
                <c:pt idx="2887">
                  <c:v>919.81299999999999</c:v>
                </c:pt>
                <c:pt idx="2888">
                  <c:v>920.81299999999999</c:v>
                </c:pt>
                <c:pt idx="2889">
                  <c:v>921.81299999999999</c:v>
                </c:pt>
                <c:pt idx="2890">
                  <c:v>922.81299999999999</c:v>
                </c:pt>
                <c:pt idx="2891">
                  <c:v>923.81299999999999</c:v>
                </c:pt>
                <c:pt idx="2892">
                  <c:v>924.81299999999999</c:v>
                </c:pt>
                <c:pt idx="2893">
                  <c:v>925.81299999999999</c:v>
                </c:pt>
                <c:pt idx="2894">
                  <c:v>926.81299999999999</c:v>
                </c:pt>
                <c:pt idx="2895">
                  <c:v>927.81299999999999</c:v>
                </c:pt>
                <c:pt idx="2896">
                  <c:v>928.81299999999999</c:v>
                </c:pt>
                <c:pt idx="2897">
                  <c:v>929.81299999999999</c:v>
                </c:pt>
                <c:pt idx="2898">
                  <c:v>930.81299999999999</c:v>
                </c:pt>
                <c:pt idx="2899">
                  <c:v>931.81299999999999</c:v>
                </c:pt>
                <c:pt idx="2900">
                  <c:v>932.81299999999999</c:v>
                </c:pt>
                <c:pt idx="2901">
                  <c:v>933.81299999999999</c:v>
                </c:pt>
                <c:pt idx="2902">
                  <c:v>934.81299999999999</c:v>
                </c:pt>
                <c:pt idx="2903">
                  <c:v>935.81299999999999</c:v>
                </c:pt>
                <c:pt idx="2904">
                  <c:v>936.81299999999999</c:v>
                </c:pt>
                <c:pt idx="2905">
                  <c:v>937.81299999999999</c:v>
                </c:pt>
                <c:pt idx="2906">
                  <c:v>938.81299999999999</c:v>
                </c:pt>
                <c:pt idx="2907">
                  <c:v>939.81299999999999</c:v>
                </c:pt>
                <c:pt idx="2908">
                  <c:v>940.81299999999999</c:v>
                </c:pt>
                <c:pt idx="2909">
                  <c:v>941.81299999999999</c:v>
                </c:pt>
                <c:pt idx="2910">
                  <c:v>942.81299999999999</c:v>
                </c:pt>
                <c:pt idx="2911">
                  <c:v>943.81299999999999</c:v>
                </c:pt>
                <c:pt idx="2912">
                  <c:v>944.81299999999999</c:v>
                </c:pt>
                <c:pt idx="2913">
                  <c:v>945.81299999999999</c:v>
                </c:pt>
                <c:pt idx="2914">
                  <c:v>946.81299999999999</c:v>
                </c:pt>
                <c:pt idx="2915">
                  <c:v>947.81299999999999</c:v>
                </c:pt>
                <c:pt idx="2916">
                  <c:v>948.81299999999999</c:v>
                </c:pt>
                <c:pt idx="2917">
                  <c:v>949.81299999999999</c:v>
                </c:pt>
                <c:pt idx="2918">
                  <c:v>950.81299999999999</c:v>
                </c:pt>
                <c:pt idx="2919">
                  <c:v>951.81299999999999</c:v>
                </c:pt>
                <c:pt idx="2920">
                  <c:v>952.81299999999999</c:v>
                </c:pt>
                <c:pt idx="2921">
                  <c:v>953.81299999999999</c:v>
                </c:pt>
                <c:pt idx="2922">
                  <c:v>954.81299999999999</c:v>
                </c:pt>
                <c:pt idx="2923">
                  <c:v>955.81299999999999</c:v>
                </c:pt>
                <c:pt idx="2924">
                  <c:v>956.81299999999999</c:v>
                </c:pt>
                <c:pt idx="2925">
                  <c:v>957.81299999999999</c:v>
                </c:pt>
                <c:pt idx="2926">
                  <c:v>958.81299999999999</c:v>
                </c:pt>
                <c:pt idx="2927">
                  <c:v>959.81299999999999</c:v>
                </c:pt>
                <c:pt idx="2928">
                  <c:v>960.81299999999999</c:v>
                </c:pt>
                <c:pt idx="2929">
                  <c:v>961.81299999999999</c:v>
                </c:pt>
                <c:pt idx="2930">
                  <c:v>962.81299999999999</c:v>
                </c:pt>
                <c:pt idx="2931">
                  <c:v>963.81299999999999</c:v>
                </c:pt>
                <c:pt idx="2932">
                  <c:v>964.81299999999999</c:v>
                </c:pt>
                <c:pt idx="2933">
                  <c:v>965.81299999999999</c:v>
                </c:pt>
                <c:pt idx="2934">
                  <c:v>966.81299999999999</c:v>
                </c:pt>
                <c:pt idx="2935">
                  <c:v>967.81299999999999</c:v>
                </c:pt>
                <c:pt idx="2936">
                  <c:v>968.81299999999999</c:v>
                </c:pt>
                <c:pt idx="2937">
                  <c:v>969.81299999999999</c:v>
                </c:pt>
                <c:pt idx="2938">
                  <c:v>970.81299999999999</c:v>
                </c:pt>
                <c:pt idx="2939">
                  <c:v>971.81299999999999</c:v>
                </c:pt>
                <c:pt idx="2940">
                  <c:v>972.81299999999999</c:v>
                </c:pt>
                <c:pt idx="2941">
                  <c:v>973.81299999999999</c:v>
                </c:pt>
                <c:pt idx="2942">
                  <c:v>974.81299999999999</c:v>
                </c:pt>
                <c:pt idx="2943">
                  <c:v>975.81299999999999</c:v>
                </c:pt>
                <c:pt idx="2944">
                  <c:v>976.81299999999999</c:v>
                </c:pt>
                <c:pt idx="2945">
                  <c:v>977.81299999999999</c:v>
                </c:pt>
                <c:pt idx="2946">
                  <c:v>978.81299999999999</c:v>
                </c:pt>
                <c:pt idx="2947">
                  <c:v>979.81299999999999</c:v>
                </c:pt>
                <c:pt idx="2948">
                  <c:v>980.81299999999999</c:v>
                </c:pt>
                <c:pt idx="2949">
                  <c:v>981.81299999999999</c:v>
                </c:pt>
                <c:pt idx="2950">
                  <c:v>982.81299999999999</c:v>
                </c:pt>
                <c:pt idx="2951">
                  <c:v>983.81299999999999</c:v>
                </c:pt>
                <c:pt idx="2952">
                  <c:v>984.81299999999999</c:v>
                </c:pt>
                <c:pt idx="2953">
                  <c:v>985.81299999999999</c:v>
                </c:pt>
                <c:pt idx="2954">
                  <c:v>986.81299999999999</c:v>
                </c:pt>
                <c:pt idx="2955">
                  <c:v>987.81299999999999</c:v>
                </c:pt>
                <c:pt idx="2956">
                  <c:v>988.81299999999999</c:v>
                </c:pt>
                <c:pt idx="2957">
                  <c:v>989.81299999999999</c:v>
                </c:pt>
                <c:pt idx="2958">
                  <c:v>990.81299999999999</c:v>
                </c:pt>
                <c:pt idx="2959">
                  <c:v>991.81299999999999</c:v>
                </c:pt>
                <c:pt idx="2960">
                  <c:v>992.81299999999999</c:v>
                </c:pt>
                <c:pt idx="2961">
                  <c:v>993.81299999999999</c:v>
                </c:pt>
                <c:pt idx="2962">
                  <c:v>994.81299999999999</c:v>
                </c:pt>
                <c:pt idx="2963">
                  <c:v>995.81299999999999</c:v>
                </c:pt>
                <c:pt idx="2964">
                  <c:v>996.81299999999999</c:v>
                </c:pt>
                <c:pt idx="2965">
                  <c:v>997.81299999999999</c:v>
                </c:pt>
                <c:pt idx="2966">
                  <c:v>998.81299999999999</c:v>
                </c:pt>
                <c:pt idx="2967">
                  <c:v>999.81299999999999</c:v>
                </c:pt>
                <c:pt idx="2968">
                  <c:v>1000.813</c:v>
                </c:pt>
                <c:pt idx="2969">
                  <c:v>1001.813</c:v>
                </c:pt>
                <c:pt idx="2970">
                  <c:v>1002.813</c:v>
                </c:pt>
                <c:pt idx="2971">
                  <c:v>1003.813</c:v>
                </c:pt>
                <c:pt idx="2972">
                  <c:v>1004.813</c:v>
                </c:pt>
                <c:pt idx="2973">
                  <c:v>1005.813</c:v>
                </c:pt>
                <c:pt idx="2974">
                  <c:v>1006.813</c:v>
                </c:pt>
                <c:pt idx="2975">
                  <c:v>1007.813</c:v>
                </c:pt>
                <c:pt idx="2976">
                  <c:v>1008.813</c:v>
                </c:pt>
                <c:pt idx="2977">
                  <c:v>1009.813</c:v>
                </c:pt>
                <c:pt idx="2978">
                  <c:v>1010.813</c:v>
                </c:pt>
                <c:pt idx="2979">
                  <c:v>1011.813</c:v>
                </c:pt>
                <c:pt idx="2980">
                  <c:v>1012.813</c:v>
                </c:pt>
                <c:pt idx="2981">
                  <c:v>1013.813</c:v>
                </c:pt>
                <c:pt idx="2982">
                  <c:v>1014.813</c:v>
                </c:pt>
                <c:pt idx="2983">
                  <c:v>1015.813</c:v>
                </c:pt>
                <c:pt idx="2984">
                  <c:v>1016.813</c:v>
                </c:pt>
                <c:pt idx="2985">
                  <c:v>1017.813</c:v>
                </c:pt>
                <c:pt idx="2986">
                  <c:v>1018.813</c:v>
                </c:pt>
                <c:pt idx="2987">
                  <c:v>1019.813</c:v>
                </c:pt>
                <c:pt idx="2988">
                  <c:v>1020.813</c:v>
                </c:pt>
                <c:pt idx="2989">
                  <c:v>1021.813</c:v>
                </c:pt>
                <c:pt idx="2990">
                  <c:v>1022.813</c:v>
                </c:pt>
                <c:pt idx="2991">
                  <c:v>1023.813</c:v>
                </c:pt>
                <c:pt idx="2992">
                  <c:v>1024.8130000000001</c:v>
                </c:pt>
                <c:pt idx="2993">
                  <c:v>1025.8130000000001</c:v>
                </c:pt>
                <c:pt idx="2994">
                  <c:v>1026.8130000000001</c:v>
                </c:pt>
                <c:pt idx="2995">
                  <c:v>1027.8130000000001</c:v>
                </c:pt>
                <c:pt idx="2996">
                  <c:v>1028.8130000000001</c:v>
                </c:pt>
                <c:pt idx="2997">
                  <c:v>1029.8130000000001</c:v>
                </c:pt>
                <c:pt idx="2998">
                  <c:v>1030.8130000000001</c:v>
                </c:pt>
                <c:pt idx="2999">
                  <c:v>1031.8130000000001</c:v>
                </c:pt>
                <c:pt idx="3000">
                  <c:v>1032.8130000000001</c:v>
                </c:pt>
                <c:pt idx="3001">
                  <c:v>1033.8130000000001</c:v>
                </c:pt>
                <c:pt idx="3002">
                  <c:v>1034.8130000000001</c:v>
                </c:pt>
                <c:pt idx="3003">
                  <c:v>1035.8130000000001</c:v>
                </c:pt>
                <c:pt idx="3004">
                  <c:v>1036.8130000000001</c:v>
                </c:pt>
                <c:pt idx="3005">
                  <c:v>1037.8130000000001</c:v>
                </c:pt>
                <c:pt idx="3006">
                  <c:v>1038.8130000000001</c:v>
                </c:pt>
                <c:pt idx="3007">
                  <c:v>1039.8130000000001</c:v>
                </c:pt>
                <c:pt idx="3008">
                  <c:v>1040.8130000000001</c:v>
                </c:pt>
                <c:pt idx="3009">
                  <c:v>1041.8130000000001</c:v>
                </c:pt>
                <c:pt idx="3010">
                  <c:v>1042.8130000000001</c:v>
                </c:pt>
                <c:pt idx="3011">
                  <c:v>1043.8130000000001</c:v>
                </c:pt>
                <c:pt idx="3012">
                  <c:v>1044.8130000000001</c:v>
                </c:pt>
                <c:pt idx="3013">
                  <c:v>1045.8130000000001</c:v>
                </c:pt>
                <c:pt idx="3014">
                  <c:v>1046.8130000000001</c:v>
                </c:pt>
                <c:pt idx="3015">
                  <c:v>1047.8130000000001</c:v>
                </c:pt>
                <c:pt idx="3016">
                  <c:v>1048.8130000000001</c:v>
                </c:pt>
                <c:pt idx="3017">
                  <c:v>1049.8130000000001</c:v>
                </c:pt>
                <c:pt idx="3018">
                  <c:v>1050.8130000000001</c:v>
                </c:pt>
                <c:pt idx="3019">
                  <c:v>1051.8130000000001</c:v>
                </c:pt>
                <c:pt idx="3020">
                  <c:v>1052.8130000000001</c:v>
                </c:pt>
                <c:pt idx="3021">
                  <c:v>1053.8130000000001</c:v>
                </c:pt>
                <c:pt idx="3022">
                  <c:v>1054.8130000000001</c:v>
                </c:pt>
                <c:pt idx="3023">
                  <c:v>1055.8130000000001</c:v>
                </c:pt>
                <c:pt idx="3024">
                  <c:v>1056.8130000000001</c:v>
                </c:pt>
                <c:pt idx="3025">
                  <c:v>1057.8130000000001</c:v>
                </c:pt>
                <c:pt idx="3026">
                  <c:v>1058.8130000000001</c:v>
                </c:pt>
                <c:pt idx="3027">
                  <c:v>1059.8130000000001</c:v>
                </c:pt>
                <c:pt idx="3028">
                  <c:v>1060.8130000000001</c:v>
                </c:pt>
                <c:pt idx="3029">
                  <c:v>1061.8130000000001</c:v>
                </c:pt>
                <c:pt idx="3030">
                  <c:v>1062.8130000000001</c:v>
                </c:pt>
                <c:pt idx="3031">
                  <c:v>1063.8130000000001</c:v>
                </c:pt>
                <c:pt idx="3032">
                  <c:v>1064.8130000000001</c:v>
                </c:pt>
                <c:pt idx="3033">
                  <c:v>1065.8130000000001</c:v>
                </c:pt>
                <c:pt idx="3034">
                  <c:v>1066.8130000000001</c:v>
                </c:pt>
                <c:pt idx="3035">
                  <c:v>1067.8130000000001</c:v>
                </c:pt>
                <c:pt idx="3036">
                  <c:v>1068.8130000000001</c:v>
                </c:pt>
                <c:pt idx="3037">
                  <c:v>1069.8130000000001</c:v>
                </c:pt>
                <c:pt idx="3038">
                  <c:v>1070.8130000000001</c:v>
                </c:pt>
                <c:pt idx="3039">
                  <c:v>1071.8130000000001</c:v>
                </c:pt>
                <c:pt idx="3040">
                  <c:v>1072.8130000000001</c:v>
                </c:pt>
                <c:pt idx="3041">
                  <c:v>1073.8130000000001</c:v>
                </c:pt>
                <c:pt idx="3042">
                  <c:v>1074.8130000000001</c:v>
                </c:pt>
                <c:pt idx="3043">
                  <c:v>1075.8130000000001</c:v>
                </c:pt>
                <c:pt idx="3044">
                  <c:v>1076.8130000000001</c:v>
                </c:pt>
                <c:pt idx="3045">
                  <c:v>1077.8130000000001</c:v>
                </c:pt>
                <c:pt idx="3046">
                  <c:v>1078.8130000000001</c:v>
                </c:pt>
                <c:pt idx="3047">
                  <c:v>1079.8130000000001</c:v>
                </c:pt>
                <c:pt idx="3048">
                  <c:v>1080.8130000000001</c:v>
                </c:pt>
                <c:pt idx="3049">
                  <c:v>1081.8130000000001</c:v>
                </c:pt>
                <c:pt idx="3050">
                  <c:v>1082.8130000000001</c:v>
                </c:pt>
                <c:pt idx="3051">
                  <c:v>1083.8130000000001</c:v>
                </c:pt>
                <c:pt idx="3052">
                  <c:v>1084.8130000000001</c:v>
                </c:pt>
                <c:pt idx="3053">
                  <c:v>1085.8130000000001</c:v>
                </c:pt>
                <c:pt idx="3054">
                  <c:v>1086.8130000000001</c:v>
                </c:pt>
                <c:pt idx="3055">
                  <c:v>1087.8130000000001</c:v>
                </c:pt>
                <c:pt idx="3056">
                  <c:v>1088.8130000000001</c:v>
                </c:pt>
                <c:pt idx="3057">
                  <c:v>1089.8130000000001</c:v>
                </c:pt>
                <c:pt idx="3058">
                  <c:v>1090.8130000000001</c:v>
                </c:pt>
                <c:pt idx="3059">
                  <c:v>1091.8130000000001</c:v>
                </c:pt>
                <c:pt idx="3060">
                  <c:v>1092.8130000000001</c:v>
                </c:pt>
                <c:pt idx="3061">
                  <c:v>1093.8130000000001</c:v>
                </c:pt>
                <c:pt idx="3062">
                  <c:v>1094.8130000000001</c:v>
                </c:pt>
                <c:pt idx="3063">
                  <c:v>1095.8130000000001</c:v>
                </c:pt>
                <c:pt idx="3064">
                  <c:v>1096.8130000000001</c:v>
                </c:pt>
                <c:pt idx="3065">
                  <c:v>1097.8130000000001</c:v>
                </c:pt>
                <c:pt idx="3066">
                  <c:v>1098.8130000000001</c:v>
                </c:pt>
                <c:pt idx="3067">
                  <c:v>1099.8130000000001</c:v>
                </c:pt>
                <c:pt idx="3068">
                  <c:v>1100.8130000000001</c:v>
                </c:pt>
                <c:pt idx="3069">
                  <c:v>1101.8130000000001</c:v>
                </c:pt>
                <c:pt idx="3070">
                  <c:v>1102.8130000000001</c:v>
                </c:pt>
                <c:pt idx="3071">
                  <c:v>1103.8130000000001</c:v>
                </c:pt>
                <c:pt idx="3072">
                  <c:v>1104.8130000000001</c:v>
                </c:pt>
                <c:pt idx="3073">
                  <c:v>1105.8130000000001</c:v>
                </c:pt>
                <c:pt idx="3074">
                  <c:v>1106.8130000000001</c:v>
                </c:pt>
                <c:pt idx="3075">
                  <c:v>1107.8130000000001</c:v>
                </c:pt>
                <c:pt idx="3076">
                  <c:v>1108.8130000000001</c:v>
                </c:pt>
                <c:pt idx="3077">
                  <c:v>1109.8130000000001</c:v>
                </c:pt>
                <c:pt idx="3078">
                  <c:v>1110.8130000000001</c:v>
                </c:pt>
                <c:pt idx="3079">
                  <c:v>1111.8130000000001</c:v>
                </c:pt>
                <c:pt idx="3080">
                  <c:v>1112.8130000000001</c:v>
                </c:pt>
                <c:pt idx="3081">
                  <c:v>1113.8130000000001</c:v>
                </c:pt>
                <c:pt idx="3082">
                  <c:v>1114.8130000000001</c:v>
                </c:pt>
                <c:pt idx="3083">
                  <c:v>1115.8130000000001</c:v>
                </c:pt>
                <c:pt idx="3084">
                  <c:v>1116.8130000000001</c:v>
                </c:pt>
                <c:pt idx="3085">
                  <c:v>1117.8130000000001</c:v>
                </c:pt>
                <c:pt idx="3086">
                  <c:v>1118.8130000000001</c:v>
                </c:pt>
                <c:pt idx="3087">
                  <c:v>1119.8130000000001</c:v>
                </c:pt>
                <c:pt idx="3088">
                  <c:v>1120.8130000000001</c:v>
                </c:pt>
                <c:pt idx="3089">
                  <c:v>1121.8130000000001</c:v>
                </c:pt>
                <c:pt idx="3090">
                  <c:v>1122.8130000000001</c:v>
                </c:pt>
                <c:pt idx="3091">
                  <c:v>1123.8130000000001</c:v>
                </c:pt>
                <c:pt idx="3092">
                  <c:v>1124.8130000000001</c:v>
                </c:pt>
                <c:pt idx="3093">
                  <c:v>1125.8130000000001</c:v>
                </c:pt>
                <c:pt idx="3094">
                  <c:v>1126.8130000000001</c:v>
                </c:pt>
                <c:pt idx="3095">
                  <c:v>1127.8130000000001</c:v>
                </c:pt>
                <c:pt idx="3096">
                  <c:v>1128.8130000000001</c:v>
                </c:pt>
                <c:pt idx="3097">
                  <c:v>1129.8130000000001</c:v>
                </c:pt>
                <c:pt idx="3098">
                  <c:v>1130.8130000000001</c:v>
                </c:pt>
                <c:pt idx="3099">
                  <c:v>1131.8130000000001</c:v>
                </c:pt>
                <c:pt idx="3100">
                  <c:v>1132.8130000000001</c:v>
                </c:pt>
                <c:pt idx="3101">
                  <c:v>1133.8130000000001</c:v>
                </c:pt>
                <c:pt idx="3102">
                  <c:v>1134.8130000000001</c:v>
                </c:pt>
                <c:pt idx="3103">
                  <c:v>1135.8130000000001</c:v>
                </c:pt>
                <c:pt idx="3104">
                  <c:v>1136.8130000000001</c:v>
                </c:pt>
                <c:pt idx="3105">
                  <c:v>1137.8130000000001</c:v>
                </c:pt>
                <c:pt idx="3106">
                  <c:v>1138.8130000000001</c:v>
                </c:pt>
                <c:pt idx="3107">
                  <c:v>1139.8130000000001</c:v>
                </c:pt>
                <c:pt idx="3108">
                  <c:v>1140.8130000000001</c:v>
                </c:pt>
                <c:pt idx="3109">
                  <c:v>1141.8130000000001</c:v>
                </c:pt>
                <c:pt idx="3110">
                  <c:v>1142.8130000000001</c:v>
                </c:pt>
                <c:pt idx="3111">
                  <c:v>1143.8130000000001</c:v>
                </c:pt>
                <c:pt idx="3112">
                  <c:v>1144.8130000000001</c:v>
                </c:pt>
                <c:pt idx="3113">
                  <c:v>1145.8130000000001</c:v>
                </c:pt>
                <c:pt idx="3114">
                  <c:v>1146.8130000000001</c:v>
                </c:pt>
                <c:pt idx="3115">
                  <c:v>1147.8130000000001</c:v>
                </c:pt>
                <c:pt idx="3116">
                  <c:v>1148.8130000000001</c:v>
                </c:pt>
                <c:pt idx="3117">
                  <c:v>1149.8130000000001</c:v>
                </c:pt>
                <c:pt idx="3118">
                  <c:v>1150.8130000000001</c:v>
                </c:pt>
                <c:pt idx="3119">
                  <c:v>1151.8130000000001</c:v>
                </c:pt>
                <c:pt idx="3120">
                  <c:v>1152.8130000000001</c:v>
                </c:pt>
                <c:pt idx="3121">
                  <c:v>1153.8130000000001</c:v>
                </c:pt>
                <c:pt idx="3122">
                  <c:v>1154.8130000000001</c:v>
                </c:pt>
                <c:pt idx="3123">
                  <c:v>1155.8130000000001</c:v>
                </c:pt>
                <c:pt idx="3124">
                  <c:v>1156.8130000000001</c:v>
                </c:pt>
                <c:pt idx="3125">
                  <c:v>1157.8130000000001</c:v>
                </c:pt>
                <c:pt idx="3126">
                  <c:v>1158.8130000000001</c:v>
                </c:pt>
                <c:pt idx="3127">
                  <c:v>1159.8130000000001</c:v>
                </c:pt>
                <c:pt idx="3128">
                  <c:v>1160.8130000000001</c:v>
                </c:pt>
                <c:pt idx="3129">
                  <c:v>1161.8130000000001</c:v>
                </c:pt>
                <c:pt idx="3130">
                  <c:v>1162.8130000000001</c:v>
                </c:pt>
                <c:pt idx="3131">
                  <c:v>1163.8130000000001</c:v>
                </c:pt>
                <c:pt idx="3132">
                  <c:v>1164.8130000000001</c:v>
                </c:pt>
                <c:pt idx="3133">
                  <c:v>1165.8130000000001</c:v>
                </c:pt>
                <c:pt idx="3134">
                  <c:v>1166.8130000000001</c:v>
                </c:pt>
                <c:pt idx="3135">
                  <c:v>1167.8130000000001</c:v>
                </c:pt>
                <c:pt idx="3136">
                  <c:v>1168.8130000000001</c:v>
                </c:pt>
                <c:pt idx="3137">
                  <c:v>1169.8130000000001</c:v>
                </c:pt>
                <c:pt idx="3138">
                  <c:v>1170.8130000000001</c:v>
                </c:pt>
                <c:pt idx="3139">
                  <c:v>1171.8130000000001</c:v>
                </c:pt>
                <c:pt idx="3140">
                  <c:v>1172.8130000000001</c:v>
                </c:pt>
                <c:pt idx="3141">
                  <c:v>1173.8130000000001</c:v>
                </c:pt>
                <c:pt idx="3142">
                  <c:v>1174.8130000000001</c:v>
                </c:pt>
                <c:pt idx="3143">
                  <c:v>1175.8130000000001</c:v>
                </c:pt>
                <c:pt idx="3144">
                  <c:v>1176.8130000000001</c:v>
                </c:pt>
                <c:pt idx="3145">
                  <c:v>1177.8130000000001</c:v>
                </c:pt>
                <c:pt idx="3146">
                  <c:v>1178.8130000000001</c:v>
                </c:pt>
                <c:pt idx="3147">
                  <c:v>1179.8130000000001</c:v>
                </c:pt>
                <c:pt idx="3148">
                  <c:v>1180.8130000000001</c:v>
                </c:pt>
                <c:pt idx="3149">
                  <c:v>1181.8130000000001</c:v>
                </c:pt>
                <c:pt idx="3150">
                  <c:v>1182.8130000000001</c:v>
                </c:pt>
                <c:pt idx="3151">
                  <c:v>1183.8130000000001</c:v>
                </c:pt>
                <c:pt idx="3152">
                  <c:v>1184.8130000000001</c:v>
                </c:pt>
                <c:pt idx="3153">
                  <c:v>1185.8130000000001</c:v>
                </c:pt>
                <c:pt idx="3154">
                  <c:v>1186.8130000000001</c:v>
                </c:pt>
                <c:pt idx="3155">
                  <c:v>1187.8130000000001</c:v>
                </c:pt>
                <c:pt idx="3156">
                  <c:v>1188.8130000000001</c:v>
                </c:pt>
                <c:pt idx="3157">
                  <c:v>1189.8130000000001</c:v>
                </c:pt>
                <c:pt idx="3158">
                  <c:v>1190.8130000000001</c:v>
                </c:pt>
                <c:pt idx="3159">
                  <c:v>1191.8130000000001</c:v>
                </c:pt>
                <c:pt idx="3160">
                  <c:v>1192.8130000000001</c:v>
                </c:pt>
                <c:pt idx="3161">
                  <c:v>1193.8130000000001</c:v>
                </c:pt>
                <c:pt idx="3162">
                  <c:v>1194.8130000000001</c:v>
                </c:pt>
                <c:pt idx="3163">
                  <c:v>1195.8130000000001</c:v>
                </c:pt>
                <c:pt idx="3164">
                  <c:v>1196.8130000000001</c:v>
                </c:pt>
                <c:pt idx="3165">
                  <c:v>1197.8130000000001</c:v>
                </c:pt>
                <c:pt idx="3166">
                  <c:v>1198.8130000000001</c:v>
                </c:pt>
                <c:pt idx="3167">
                  <c:v>1199.8130000000001</c:v>
                </c:pt>
                <c:pt idx="3168">
                  <c:v>1200.8130000000001</c:v>
                </c:pt>
                <c:pt idx="3169">
                  <c:v>1201.8130000000001</c:v>
                </c:pt>
                <c:pt idx="3170">
                  <c:v>1202.8130000000001</c:v>
                </c:pt>
                <c:pt idx="3171">
                  <c:v>1203.8130000000001</c:v>
                </c:pt>
                <c:pt idx="3172">
                  <c:v>1204.8130000000001</c:v>
                </c:pt>
                <c:pt idx="3173">
                  <c:v>1205.8130000000001</c:v>
                </c:pt>
                <c:pt idx="3174">
                  <c:v>1206.8130000000001</c:v>
                </c:pt>
                <c:pt idx="3175">
                  <c:v>1207.8130000000001</c:v>
                </c:pt>
                <c:pt idx="3176">
                  <c:v>1208.8130000000001</c:v>
                </c:pt>
                <c:pt idx="3177">
                  <c:v>1209.8130000000001</c:v>
                </c:pt>
                <c:pt idx="3178">
                  <c:v>1210.8130000000001</c:v>
                </c:pt>
                <c:pt idx="3179">
                  <c:v>1211.8130000000001</c:v>
                </c:pt>
                <c:pt idx="3180">
                  <c:v>1212.8130000000001</c:v>
                </c:pt>
                <c:pt idx="3181">
                  <c:v>1213.8130000000001</c:v>
                </c:pt>
                <c:pt idx="3182">
                  <c:v>1214.8130000000001</c:v>
                </c:pt>
                <c:pt idx="3183">
                  <c:v>1215.8130000000001</c:v>
                </c:pt>
                <c:pt idx="3184">
                  <c:v>1216.8130000000001</c:v>
                </c:pt>
                <c:pt idx="3185">
                  <c:v>1217.8130000000001</c:v>
                </c:pt>
                <c:pt idx="3186">
                  <c:v>1218.8130000000001</c:v>
                </c:pt>
                <c:pt idx="3187">
                  <c:v>1219.8130000000001</c:v>
                </c:pt>
                <c:pt idx="3188">
                  <c:v>1220.8130000000001</c:v>
                </c:pt>
                <c:pt idx="3189">
                  <c:v>1221.8130000000001</c:v>
                </c:pt>
                <c:pt idx="3190">
                  <c:v>1222.8130000000001</c:v>
                </c:pt>
                <c:pt idx="3191">
                  <c:v>1223.8130000000001</c:v>
                </c:pt>
                <c:pt idx="3192">
                  <c:v>1224.8130000000001</c:v>
                </c:pt>
                <c:pt idx="3193">
                  <c:v>1225.8130000000001</c:v>
                </c:pt>
                <c:pt idx="3194">
                  <c:v>1226.8130000000001</c:v>
                </c:pt>
                <c:pt idx="3195">
                  <c:v>1227.8130000000001</c:v>
                </c:pt>
                <c:pt idx="3196">
                  <c:v>1228.8130000000001</c:v>
                </c:pt>
                <c:pt idx="3197">
                  <c:v>1229.8130000000001</c:v>
                </c:pt>
                <c:pt idx="3198">
                  <c:v>1230.8130000000001</c:v>
                </c:pt>
                <c:pt idx="3199">
                  <c:v>1231.8130000000001</c:v>
                </c:pt>
                <c:pt idx="3200">
                  <c:v>1232.8130000000001</c:v>
                </c:pt>
                <c:pt idx="3201">
                  <c:v>1233.8130000000001</c:v>
                </c:pt>
                <c:pt idx="3202">
                  <c:v>1234.8130000000001</c:v>
                </c:pt>
                <c:pt idx="3203">
                  <c:v>1235.8130000000001</c:v>
                </c:pt>
                <c:pt idx="3204">
                  <c:v>1236.8130000000001</c:v>
                </c:pt>
                <c:pt idx="3205">
                  <c:v>1237.8130000000001</c:v>
                </c:pt>
                <c:pt idx="3206">
                  <c:v>1238.8130000000001</c:v>
                </c:pt>
                <c:pt idx="3207">
                  <c:v>1239.8130000000001</c:v>
                </c:pt>
                <c:pt idx="3208">
                  <c:v>1240.8130000000001</c:v>
                </c:pt>
                <c:pt idx="3209">
                  <c:v>1241.8130000000001</c:v>
                </c:pt>
                <c:pt idx="3210">
                  <c:v>1242.8130000000001</c:v>
                </c:pt>
                <c:pt idx="3211">
                  <c:v>1243.8130000000001</c:v>
                </c:pt>
                <c:pt idx="3212">
                  <c:v>1244.8130000000001</c:v>
                </c:pt>
                <c:pt idx="3213">
                  <c:v>1245.8130000000001</c:v>
                </c:pt>
                <c:pt idx="3214">
                  <c:v>1246.8130000000001</c:v>
                </c:pt>
                <c:pt idx="3215">
                  <c:v>1247.8130000000001</c:v>
                </c:pt>
                <c:pt idx="3216">
                  <c:v>1248.8130000000001</c:v>
                </c:pt>
                <c:pt idx="3217">
                  <c:v>1249.8130000000001</c:v>
                </c:pt>
                <c:pt idx="3218">
                  <c:v>1250.8130000000001</c:v>
                </c:pt>
                <c:pt idx="3219">
                  <c:v>1251.8130000000001</c:v>
                </c:pt>
                <c:pt idx="3220">
                  <c:v>1252.8130000000001</c:v>
                </c:pt>
                <c:pt idx="3221">
                  <c:v>1253.8130000000001</c:v>
                </c:pt>
                <c:pt idx="3222">
                  <c:v>1254.8130000000001</c:v>
                </c:pt>
                <c:pt idx="3223">
                  <c:v>1255.8130000000001</c:v>
                </c:pt>
                <c:pt idx="3224">
                  <c:v>1256.8130000000001</c:v>
                </c:pt>
                <c:pt idx="3225">
                  <c:v>1257.8130000000001</c:v>
                </c:pt>
                <c:pt idx="3226">
                  <c:v>1258.8130000000001</c:v>
                </c:pt>
                <c:pt idx="3227">
                  <c:v>1259.8130000000001</c:v>
                </c:pt>
                <c:pt idx="3228">
                  <c:v>1260.8130000000001</c:v>
                </c:pt>
                <c:pt idx="3229">
                  <c:v>1261.8130000000001</c:v>
                </c:pt>
                <c:pt idx="3230">
                  <c:v>1262.8130000000001</c:v>
                </c:pt>
                <c:pt idx="3231">
                  <c:v>1263.8130000000001</c:v>
                </c:pt>
                <c:pt idx="3232">
                  <c:v>1264.8130000000001</c:v>
                </c:pt>
                <c:pt idx="3233">
                  <c:v>1265.8130000000001</c:v>
                </c:pt>
                <c:pt idx="3234">
                  <c:v>1266.8130000000001</c:v>
                </c:pt>
                <c:pt idx="3235">
                  <c:v>1267.8130000000001</c:v>
                </c:pt>
                <c:pt idx="3236">
                  <c:v>1268.8130000000001</c:v>
                </c:pt>
                <c:pt idx="3237">
                  <c:v>1269.8130000000001</c:v>
                </c:pt>
                <c:pt idx="3238">
                  <c:v>1270.8130000000001</c:v>
                </c:pt>
                <c:pt idx="3239">
                  <c:v>1271.8130000000001</c:v>
                </c:pt>
                <c:pt idx="3240">
                  <c:v>1272.8130000000001</c:v>
                </c:pt>
                <c:pt idx="3241">
                  <c:v>1273.8130000000001</c:v>
                </c:pt>
                <c:pt idx="3242">
                  <c:v>1274.8130000000001</c:v>
                </c:pt>
                <c:pt idx="3243">
                  <c:v>1275.8130000000001</c:v>
                </c:pt>
                <c:pt idx="3244">
                  <c:v>1276.8130000000001</c:v>
                </c:pt>
                <c:pt idx="3245">
                  <c:v>1277.8130000000001</c:v>
                </c:pt>
                <c:pt idx="3246">
                  <c:v>1278.8130000000001</c:v>
                </c:pt>
                <c:pt idx="3247">
                  <c:v>1279.8130000000001</c:v>
                </c:pt>
                <c:pt idx="3248">
                  <c:v>1280.8130000000001</c:v>
                </c:pt>
                <c:pt idx="3249">
                  <c:v>1281.8130000000001</c:v>
                </c:pt>
                <c:pt idx="3250">
                  <c:v>1282.8130000000001</c:v>
                </c:pt>
                <c:pt idx="3251">
                  <c:v>1283.8130000000001</c:v>
                </c:pt>
                <c:pt idx="3252">
                  <c:v>1284.8130000000001</c:v>
                </c:pt>
                <c:pt idx="3253">
                  <c:v>1285.8130000000001</c:v>
                </c:pt>
                <c:pt idx="3254">
                  <c:v>1286.8130000000001</c:v>
                </c:pt>
                <c:pt idx="3255">
                  <c:v>1287.8130000000001</c:v>
                </c:pt>
                <c:pt idx="3256">
                  <c:v>1288.8130000000001</c:v>
                </c:pt>
                <c:pt idx="3257">
                  <c:v>1289.8130000000001</c:v>
                </c:pt>
                <c:pt idx="3258">
                  <c:v>1290.8130000000001</c:v>
                </c:pt>
                <c:pt idx="3259">
                  <c:v>1291.8130000000001</c:v>
                </c:pt>
                <c:pt idx="3260">
                  <c:v>1292.8130000000001</c:v>
                </c:pt>
                <c:pt idx="3261">
                  <c:v>1293.8130000000001</c:v>
                </c:pt>
                <c:pt idx="3262">
                  <c:v>1294.8130000000001</c:v>
                </c:pt>
                <c:pt idx="3263">
                  <c:v>1295.8130000000001</c:v>
                </c:pt>
                <c:pt idx="3264">
                  <c:v>1296.8130000000001</c:v>
                </c:pt>
                <c:pt idx="3265">
                  <c:v>1297.8130000000001</c:v>
                </c:pt>
                <c:pt idx="3266">
                  <c:v>1298.8130000000001</c:v>
                </c:pt>
                <c:pt idx="3267">
                  <c:v>1299.8130000000001</c:v>
                </c:pt>
                <c:pt idx="3268">
                  <c:v>1300.8130000000001</c:v>
                </c:pt>
                <c:pt idx="3269">
                  <c:v>1301.8130000000001</c:v>
                </c:pt>
                <c:pt idx="3270">
                  <c:v>1302.8130000000001</c:v>
                </c:pt>
                <c:pt idx="3271">
                  <c:v>1303.8130000000001</c:v>
                </c:pt>
                <c:pt idx="3272">
                  <c:v>1304.8130000000001</c:v>
                </c:pt>
                <c:pt idx="3273">
                  <c:v>1305.8130000000001</c:v>
                </c:pt>
                <c:pt idx="3274">
                  <c:v>1306.8130000000001</c:v>
                </c:pt>
                <c:pt idx="3275">
                  <c:v>1307.8130000000001</c:v>
                </c:pt>
                <c:pt idx="3276">
                  <c:v>1308.8130000000001</c:v>
                </c:pt>
                <c:pt idx="3277">
                  <c:v>1309.8130000000001</c:v>
                </c:pt>
                <c:pt idx="3278">
                  <c:v>1310.8130000000001</c:v>
                </c:pt>
                <c:pt idx="3279">
                  <c:v>1311.8130000000001</c:v>
                </c:pt>
                <c:pt idx="3280">
                  <c:v>1312.8130000000001</c:v>
                </c:pt>
                <c:pt idx="3281">
                  <c:v>1313.8130000000001</c:v>
                </c:pt>
                <c:pt idx="3282">
                  <c:v>1314.8130000000001</c:v>
                </c:pt>
                <c:pt idx="3283">
                  <c:v>1315.8130000000001</c:v>
                </c:pt>
                <c:pt idx="3284">
                  <c:v>1316.8130000000001</c:v>
                </c:pt>
                <c:pt idx="3285">
                  <c:v>1317.8130000000001</c:v>
                </c:pt>
                <c:pt idx="3286">
                  <c:v>1318.8130000000001</c:v>
                </c:pt>
                <c:pt idx="3287">
                  <c:v>1319.8130000000001</c:v>
                </c:pt>
                <c:pt idx="3288">
                  <c:v>1320.8130000000001</c:v>
                </c:pt>
                <c:pt idx="3289">
                  <c:v>1321.8130000000001</c:v>
                </c:pt>
                <c:pt idx="3290">
                  <c:v>1322.8130000000001</c:v>
                </c:pt>
                <c:pt idx="3291">
                  <c:v>1323.8130000000001</c:v>
                </c:pt>
                <c:pt idx="3292">
                  <c:v>1324.8130000000001</c:v>
                </c:pt>
                <c:pt idx="3293">
                  <c:v>1325.8130000000001</c:v>
                </c:pt>
                <c:pt idx="3294">
                  <c:v>1326.8130000000001</c:v>
                </c:pt>
                <c:pt idx="3295">
                  <c:v>1327.8130000000001</c:v>
                </c:pt>
                <c:pt idx="3296">
                  <c:v>1328.8130000000001</c:v>
                </c:pt>
                <c:pt idx="3297">
                  <c:v>1329.8130000000001</c:v>
                </c:pt>
                <c:pt idx="3298">
                  <c:v>1330.8130000000001</c:v>
                </c:pt>
                <c:pt idx="3299">
                  <c:v>1331.8130000000001</c:v>
                </c:pt>
                <c:pt idx="3300">
                  <c:v>1332.8130000000001</c:v>
                </c:pt>
                <c:pt idx="3301">
                  <c:v>1333.8130000000001</c:v>
                </c:pt>
                <c:pt idx="3302">
                  <c:v>1334.8130000000001</c:v>
                </c:pt>
                <c:pt idx="3303">
                  <c:v>1335.8130000000001</c:v>
                </c:pt>
                <c:pt idx="3304">
                  <c:v>1336.8130000000001</c:v>
                </c:pt>
                <c:pt idx="3305">
                  <c:v>1337.8130000000001</c:v>
                </c:pt>
                <c:pt idx="3306">
                  <c:v>1338.8130000000001</c:v>
                </c:pt>
                <c:pt idx="3307">
                  <c:v>1339.8130000000001</c:v>
                </c:pt>
                <c:pt idx="3308">
                  <c:v>1340.8130000000001</c:v>
                </c:pt>
                <c:pt idx="3309">
                  <c:v>1341.8130000000001</c:v>
                </c:pt>
                <c:pt idx="3310">
                  <c:v>1342.8130000000001</c:v>
                </c:pt>
                <c:pt idx="3311">
                  <c:v>1343.8130000000001</c:v>
                </c:pt>
                <c:pt idx="3312">
                  <c:v>1344.8130000000001</c:v>
                </c:pt>
                <c:pt idx="3313">
                  <c:v>1345.8130000000001</c:v>
                </c:pt>
                <c:pt idx="3314">
                  <c:v>1346.8130000000001</c:v>
                </c:pt>
                <c:pt idx="3315">
                  <c:v>1347.8130000000001</c:v>
                </c:pt>
                <c:pt idx="3316">
                  <c:v>1348.8130000000001</c:v>
                </c:pt>
                <c:pt idx="3317">
                  <c:v>1349.8130000000001</c:v>
                </c:pt>
                <c:pt idx="3318">
                  <c:v>1350.8130000000001</c:v>
                </c:pt>
                <c:pt idx="3319">
                  <c:v>1351.8130000000001</c:v>
                </c:pt>
                <c:pt idx="3320">
                  <c:v>1352.8130000000001</c:v>
                </c:pt>
                <c:pt idx="3321">
                  <c:v>1353.8130000000001</c:v>
                </c:pt>
                <c:pt idx="3322">
                  <c:v>1354.8130000000001</c:v>
                </c:pt>
                <c:pt idx="3323">
                  <c:v>1355.8130000000001</c:v>
                </c:pt>
                <c:pt idx="3324">
                  <c:v>1356.8130000000001</c:v>
                </c:pt>
                <c:pt idx="3325">
                  <c:v>1357.8130000000001</c:v>
                </c:pt>
                <c:pt idx="3326">
                  <c:v>1358.8130000000001</c:v>
                </c:pt>
                <c:pt idx="3327">
                  <c:v>1359.8130000000001</c:v>
                </c:pt>
                <c:pt idx="3328">
                  <c:v>1360.8130000000001</c:v>
                </c:pt>
                <c:pt idx="3329">
                  <c:v>1361.8130000000001</c:v>
                </c:pt>
                <c:pt idx="3330">
                  <c:v>1362.8130000000001</c:v>
                </c:pt>
                <c:pt idx="3331">
                  <c:v>1363.8130000000001</c:v>
                </c:pt>
                <c:pt idx="3332">
                  <c:v>1364.8130000000001</c:v>
                </c:pt>
                <c:pt idx="3333">
                  <c:v>1365.8130000000001</c:v>
                </c:pt>
                <c:pt idx="3334">
                  <c:v>1366.8130000000001</c:v>
                </c:pt>
                <c:pt idx="3335">
                  <c:v>1367.8130000000001</c:v>
                </c:pt>
                <c:pt idx="3336">
                  <c:v>1368.8130000000001</c:v>
                </c:pt>
                <c:pt idx="3337">
                  <c:v>1369.8130000000001</c:v>
                </c:pt>
                <c:pt idx="3338">
                  <c:v>1370.8130000000001</c:v>
                </c:pt>
                <c:pt idx="3339">
                  <c:v>1371.8130000000001</c:v>
                </c:pt>
                <c:pt idx="3340">
                  <c:v>1372.8130000000001</c:v>
                </c:pt>
                <c:pt idx="3341">
                  <c:v>1373.8130000000001</c:v>
                </c:pt>
                <c:pt idx="3342">
                  <c:v>1374.8130000000001</c:v>
                </c:pt>
                <c:pt idx="3343">
                  <c:v>1375.8130000000001</c:v>
                </c:pt>
                <c:pt idx="3344">
                  <c:v>1376.8130000000001</c:v>
                </c:pt>
                <c:pt idx="3345">
                  <c:v>1377.8130000000001</c:v>
                </c:pt>
                <c:pt idx="3346">
                  <c:v>1378.8130000000001</c:v>
                </c:pt>
                <c:pt idx="3347">
                  <c:v>1379.8130000000001</c:v>
                </c:pt>
                <c:pt idx="3348">
                  <c:v>1380.8130000000001</c:v>
                </c:pt>
                <c:pt idx="3349">
                  <c:v>1381.8130000000001</c:v>
                </c:pt>
                <c:pt idx="3350">
                  <c:v>1382.8130000000001</c:v>
                </c:pt>
                <c:pt idx="3351">
                  <c:v>1383.8130000000001</c:v>
                </c:pt>
                <c:pt idx="3352">
                  <c:v>1384.8130000000001</c:v>
                </c:pt>
                <c:pt idx="3353">
                  <c:v>1385.8130000000001</c:v>
                </c:pt>
                <c:pt idx="3354">
                  <c:v>1386.8130000000001</c:v>
                </c:pt>
                <c:pt idx="3355">
                  <c:v>1387.8130000000001</c:v>
                </c:pt>
                <c:pt idx="3356">
                  <c:v>1388.8130000000001</c:v>
                </c:pt>
                <c:pt idx="3357">
                  <c:v>1389.8130000000001</c:v>
                </c:pt>
                <c:pt idx="3358">
                  <c:v>1390.8130000000001</c:v>
                </c:pt>
                <c:pt idx="3359">
                  <c:v>1391.8130000000001</c:v>
                </c:pt>
                <c:pt idx="3360">
                  <c:v>1392.8130000000001</c:v>
                </c:pt>
                <c:pt idx="3361">
                  <c:v>1393.8130000000001</c:v>
                </c:pt>
                <c:pt idx="3362">
                  <c:v>1394.8130000000001</c:v>
                </c:pt>
                <c:pt idx="3363">
                  <c:v>1395.8130000000001</c:v>
                </c:pt>
                <c:pt idx="3364">
                  <c:v>1396.8130000000001</c:v>
                </c:pt>
                <c:pt idx="3365">
                  <c:v>1397.8130000000001</c:v>
                </c:pt>
                <c:pt idx="3366">
                  <c:v>1398.8130000000001</c:v>
                </c:pt>
                <c:pt idx="3367">
                  <c:v>1399.8130000000001</c:v>
                </c:pt>
                <c:pt idx="3368">
                  <c:v>1400.8130000000001</c:v>
                </c:pt>
                <c:pt idx="3369">
                  <c:v>1401.8130000000001</c:v>
                </c:pt>
                <c:pt idx="3370">
                  <c:v>1402.8130000000001</c:v>
                </c:pt>
                <c:pt idx="3371">
                  <c:v>1403.8130000000001</c:v>
                </c:pt>
                <c:pt idx="3372">
                  <c:v>1404.8130000000001</c:v>
                </c:pt>
                <c:pt idx="3373">
                  <c:v>1405.8130000000001</c:v>
                </c:pt>
                <c:pt idx="3374">
                  <c:v>1406.8130000000001</c:v>
                </c:pt>
                <c:pt idx="3375">
                  <c:v>1407.8130000000001</c:v>
                </c:pt>
                <c:pt idx="3376">
                  <c:v>1408.8130000000001</c:v>
                </c:pt>
                <c:pt idx="3377">
                  <c:v>1409.8130000000001</c:v>
                </c:pt>
                <c:pt idx="3378">
                  <c:v>1410.8130000000001</c:v>
                </c:pt>
                <c:pt idx="3379">
                  <c:v>1411.8130000000001</c:v>
                </c:pt>
                <c:pt idx="3380">
                  <c:v>1412.8130000000001</c:v>
                </c:pt>
                <c:pt idx="3381">
                  <c:v>1413.8130000000001</c:v>
                </c:pt>
                <c:pt idx="3382">
                  <c:v>1414.8130000000001</c:v>
                </c:pt>
                <c:pt idx="3383">
                  <c:v>1415.8130000000001</c:v>
                </c:pt>
                <c:pt idx="3384">
                  <c:v>1416.8130000000001</c:v>
                </c:pt>
                <c:pt idx="3385">
                  <c:v>1417.8130000000001</c:v>
                </c:pt>
                <c:pt idx="3386">
                  <c:v>1418.8130000000001</c:v>
                </c:pt>
                <c:pt idx="3387">
                  <c:v>1419.8130000000001</c:v>
                </c:pt>
                <c:pt idx="3388">
                  <c:v>1420.8130000000001</c:v>
                </c:pt>
                <c:pt idx="3389">
                  <c:v>1421.8130000000001</c:v>
                </c:pt>
                <c:pt idx="3390">
                  <c:v>1422.8130000000001</c:v>
                </c:pt>
                <c:pt idx="3391">
                  <c:v>1423.8130000000001</c:v>
                </c:pt>
                <c:pt idx="3392">
                  <c:v>1424.8130000000001</c:v>
                </c:pt>
                <c:pt idx="3393">
                  <c:v>1425.8130000000001</c:v>
                </c:pt>
                <c:pt idx="3394">
                  <c:v>1426.8130000000001</c:v>
                </c:pt>
                <c:pt idx="3395">
                  <c:v>1427.8130000000001</c:v>
                </c:pt>
                <c:pt idx="3396">
                  <c:v>1428.8130000000001</c:v>
                </c:pt>
                <c:pt idx="3397">
                  <c:v>1429.8130000000001</c:v>
                </c:pt>
                <c:pt idx="3398">
                  <c:v>1430.8130000000001</c:v>
                </c:pt>
                <c:pt idx="3399">
                  <c:v>1431.8130000000001</c:v>
                </c:pt>
                <c:pt idx="3400">
                  <c:v>1432.8130000000001</c:v>
                </c:pt>
                <c:pt idx="3401">
                  <c:v>1433.8130000000001</c:v>
                </c:pt>
                <c:pt idx="3402">
                  <c:v>1434.8130000000001</c:v>
                </c:pt>
                <c:pt idx="3403">
                  <c:v>1435.8130000000001</c:v>
                </c:pt>
                <c:pt idx="3404">
                  <c:v>1436.8130000000001</c:v>
                </c:pt>
                <c:pt idx="3405">
                  <c:v>1437.8130000000001</c:v>
                </c:pt>
                <c:pt idx="3406">
                  <c:v>1438.8130000000001</c:v>
                </c:pt>
                <c:pt idx="3407">
                  <c:v>1439.8130000000001</c:v>
                </c:pt>
                <c:pt idx="3408">
                  <c:v>1440.8130000000001</c:v>
                </c:pt>
                <c:pt idx="3409">
                  <c:v>1441.8130000000001</c:v>
                </c:pt>
                <c:pt idx="3410">
                  <c:v>1442.8130000000001</c:v>
                </c:pt>
                <c:pt idx="3411">
                  <c:v>1443.8130000000001</c:v>
                </c:pt>
                <c:pt idx="3412">
                  <c:v>1444.8130000000001</c:v>
                </c:pt>
                <c:pt idx="3413">
                  <c:v>1445.8130000000001</c:v>
                </c:pt>
                <c:pt idx="3414">
                  <c:v>1446.8130000000001</c:v>
                </c:pt>
                <c:pt idx="3415">
                  <c:v>1447.8130000000001</c:v>
                </c:pt>
                <c:pt idx="3416">
                  <c:v>1448.8130000000001</c:v>
                </c:pt>
                <c:pt idx="3417">
                  <c:v>1449.8130000000001</c:v>
                </c:pt>
                <c:pt idx="3418">
                  <c:v>1450.8130000000001</c:v>
                </c:pt>
                <c:pt idx="3419">
                  <c:v>1451.8130000000001</c:v>
                </c:pt>
                <c:pt idx="3420">
                  <c:v>1452.8130000000001</c:v>
                </c:pt>
                <c:pt idx="3421">
                  <c:v>1453.8130000000001</c:v>
                </c:pt>
                <c:pt idx="3422">
                  <c:v>1454.8130000000001</c:v>
                </c:pt>
                <c:pt idx="3423">
                  <c:v>1455.8130000000001</c:v>
                </c:pt>
                <c:pt idx="3424">
                  <c:v>1456.8130000000001</c:v>
                </c:pt>
                <c:pt idx="3425">
                  <c:v>1457.8130000000001</c:v>
                </c:pt>
                <c:pt idx="3426">
                  <c:v>1458.8130000000001</c:v>
                </c:pt>
                <c:pt idx="3427">
                  <c:v>1459.8130000000001</c:v>
                </c:pt>
                <c:pt idx="3428">
                  <c:v>1460.8130000000001</c:v>
                </c:pt>
                <c:pt idx="3429">
                  <c:v>1461.8130000000001</c:v>
                </c:pt>
                <c:pt idx="3430">
                  <c:v>1462.8130000000001</c:v>
                </c:pt>
                <c:pt idx="3431">
                  <c:v>1463.8130000000001</c:v>
                </c:pt>
                <c:pt idx="3432">
                  <c:v>1464.8130000000001</c:v>
                </c:pt>
                <c:pt idx="3433">
                  <c:v>1465.8130000000001</c:v>
                </c:pt>
                <c:pt idx="3434">
                  <c:v>1466.8130000000001</c:v>
                </c:pt>
                <c:pt idx="3435">
                  <c:v>1467.8130000000001</c:v>
                </c:pt>
                <c:pt idx="3436">
                  <c:v>1468.8130000000001</c:v>
                </c:pt>
                <c:pt idx="3437">
                  <c:v>1469.8130000000001</c:v>
                </c:pt>
                <c:pt idx="3438">
                  <c:v>1470.8130000000001</c:v>
                </c:pt>
                <c:pt idx="3439">
                  <c:v>1471.8130000000001</c:v>
                </c:pt>
                <c:pt idx="3440">
                  <c:v>1472.8130000000001</c:v>
                </c:pt>
                <c:pt idx="3441">
                  <c:v>1473.8130000000001</c:v>
                </c:pt>
                <c:pt idx="3442">
                  <c:v>1474.8130000000001</c:v>
                </c:pt>
                <c:pt idx="3443">
                  <c:v>1475.8130000000001</c:v>
                </c:pt>
                <c:pt idx="3444">
                  <c:v>1476.8130000000001</c:v>
                </c:pt>
                <c:pt idx="3445">
                  <c:v>1477.8130000000001</c:v>
                </c:pt>
                <c:pt idx="3446">
                  <c:v>1478.8130000000001</c:v>
                </c:pt>
                <c:pt idx="3447">
                  <c:v>1479.8130000000001</c:v>
                </c:pt>
                <c:pt idx="3448">
                  <c:v>1480.8130000000001</c:v>
                </c:pt>
                <c:pt idx="3449">
                  <c:v>1481.8130000000001</c:v>
                </c:pt>
                <c:pt idx="3450">
                  <c:v>1482.8130000000001</c:v>
                </c:pt>
                <c:pt idx="3451">
                  <c:v>1483.8130000000001</c:v>
                </c:pt>
                <c:pt idx="3452">
                  <c:v>1484.8130000000001</c:v>
                </c:pt>
                <c:pt idx="3453">
                  <c:v>1485.8130000000001</c:v>
                </c:pt>
                <c:pt idx="3454">
                  <c:v>1486.8130000000001</c:v>
                </c:pt>
                <c:pt idx="3455">
                  <c:v>1487.8130000000001</c:v>
                </c:pt>
                <c:pt idx="3456">
                  <c:v>1488.8130000000001</c:v>
                </c:pt>
                <c:pt idx="3457">
                  <c:v>1489.8130000000001</c:v>
                </c:pt>
                <c:pt idx="3458">
                  <c:v>1490.8130000000001</c:v>
                </c:pt>
                <c:pt idx="3459">
                  <c:v>1491.8130000000001</c:v>
                </c:pt>
                <c:pt idx="3460">
                  <c:v>1492.8130000000001</c:v>
                </c:pt>
                <c:pt idx="3461">
                  <c:v>1493.8130000000001</c:v>
                </c:pt>
                <c:pt idx="3462">
                  <c:v>1494.8130000000001</c:v>
                </c:pt>
                <c:pt idx="3463">
                  <c:v>1495.8130000000001</c:v>
                </c:pt>
                <c:pt idx="3464">
                  <c:v>1496.8130000000001</c:v>
                </c:pt>
                <c:pt idx="3465">
                  <c:v>1497.8130000000001</c:v>
                </c:pt>
                <c:pt idx="3466">
                  <c:v>1498.8130000000001</c:v>
                </c:pt>
                <c:pt idx="3467">
                  <c:v>1499.8130000000001</c:v>
                </c:pt>
                <c:pt idx="3468">
                  <c:v>1500.8130000000001</c:v>
                </c:pt>
                <c:pt idx="3469">
                  <c:v>1501.8130000000001</c:v>
                </c:pt>
                <c:pt idx="3470">
                  <c:v>1502.8130000000001</c:v>
                </c:pt>
                <c:pt idx="3471">
                  <c:v>1503.8130000000001</c:v>
                </c:pt>
                <c:pt idx="3472">
                  <c:v>1504.8130000000001</c:v>
                </c:pt>
                <c:pt idx="3473">
                  <c:v>1505.8130000000001</c:v>
                </c:pt>
                <c:pt idx="3474">
                  <c:v>1506.8130000000001</c:v>
                </c:pt>
                <c:pt idx="3475">
                  <c:v>1507.8130000000001</c:v>
                </c:pt>
                <c:pt idx="3476">
                  <c:v>1508.8130000000001</c:v>
                </c:pt>
                <c:pt idx="3477">
                  <c:v>1509.8130000000001</c:v>
                </c:pt>
                <c:pt idx="3478">
                  <c:v>1510.8130000000001</c:v>
                </c:pt>
                <c:pt idx="3479">
                  <c:v>1511.8130000000001</c:v>
                </c:pt>
                <c:pt idx="3480">
                  <c:v>1512.8130000000001</c:v>
                </c:pt>
                <c:pt idx="3481">
                  <c:v>1513.8130000000001</c:v>
                </c:pt>
                <c:pt idx="3482">
                  <c:v>1514.8130000000001</c:v>
                </c:pt>
                <c:pt idx="3483">
                  <c:v>1515.8130000000001</c:v>
                </c:pt>
                <c:pt idx="3484">
                  <c:v>1516.8130000000001</c:v>
                </c:pt>
                <c:pt idx="3485">
                  <c:v>1517.8130000000001</c:v>
                </c:pt>
                <c:pt idx="3486">
                  <c:v>1518.8130000000001</c:v>
                </c:pt>
                <c:pt idx="3487">
                  <c:v>1519.8130000000001</c:v>
                </c:pt>
                <c:pt idx="3488">
                  <c:v>1520.8130000000001</c:v>
                </c:pt>
                <c:pt idx="3489">
                  <c:v>1521.8130000000001</c:v>
                </c:pt>
                <c:pt idx="3490">
                  <c:v>1522.8130000000001</c:v>
                </c:pt>
                <c:pt idx="3491">
                  <c:v>1523.8130000000001</c:v>
                </c:pt>
                <c:pt idx="3492">
                  <c:v>1524.8130000000001</c:v>
                </c:pt>
                <c:pt idx="3493">
                  <c:v>1525.8130000000001</c:v>
                </c:pt>
                <c:pt idx="3494">
                  <c:v>1526.8130000000001</c:v>
                </c:pt>
                <c:pt idx="3495">
                  <c:v>1527.8130000000001</c:v>
                </c:pt>
                <c:pt idx="3496">
                  <c:v>1528.8130000000001</c:v>
                </c:pt>
                <c:pt idx="3497">
                  <c:v>1529.8130000000001</c:v>
                </c:pt>
                <c:pt idx="3498">
                  <c:v>1530.8130000000001</c:v>
                </c:pt>
                <c:pt idx="3499">
                  <c:v>1531.8130000000001</c:v>
                </c:pt>
                <c:pt idx="3500">
                  <c:v>1532.8130000000001</c:v>
                </c:pt>
                <c:pt idx="3501">
                  <c:v>1533.8130000000001</c:v>
                </c:pt>
                <c:pt idx="3502">
                  <c:v>1534.8130000000001</c:v>
                </c:pt>
                <c:pt idx="3503">
                  <c:v>1535.8130000000001</c:v>
                </c:pt>
                <c:pt idx="3504">
                  <c:v>1536.8130000000001</c:v>
                </c:pt>
                <c:pt idx="3505">
                  <c:v>1537.8130000000001</c:v>
                </c:pt>
                <c:pt idx="3506">
                  <c:v>1538.8130000000001</c:v>
                </c:pt>
                <c:pt idx="3507">
                  <c:v>1539.8130000000001</c:v>
                </c:pt>
                <c:pt idx="3508">
                  <c:v>1540.8130000000001</c:v>
                </c:pt>
                <c:pt idx="3509">
                  <c:v>1541.8130000000001</c:v>
                </c:pt>
                <c:pt idx="3510">
                  <c:v>1542.8130000000001</c:v>
                </c:pt>
                <c:pt idx="3511">
                  <c:v>1543.8130000000001</c:v>
                </c:pt>
                <c:pt idx="3512">
                  <c:v>1544.8130000000001</c:v>
                </c:pt>
                <c:pt idx="3513">
                  <c:v>1545.8130000000001</c:v>
                </c:pt>
                <c:pt idx="3514">
                  <c:v>1546.8130000000001</c:v>
                </c:pt>
                <c:pt idx="3515">
                  <c:v>1547.8130000000001</c:v>
                </c:pt>
                <c:pt idx="3516">
                  <c:v>1548.8130000000001</c:v>
                </c:pt>
                <c:pt idx="3517">
                  <c:v>1549.8130000000001</c:v>
                </c:pt>
                <c:pt idx="3518">
                  <c:v>1550.8130000000001</c:v>
                </c:pt>
                <c:pt idx="3519">
                  <c:v>1551.8130000000001</c:v>
                </c:pt>
                <c:pt idx="3520">
                  <c:v>1552.8130000000001</c:v>
                </c:pt>
                <c:pt idx="3521">
                  <c:v>1553.8130000000001</c:v>
                </c:pt>
                <c:pt idx="3522">
                  <c:v>1554.8130000000001</c:v>
                </c:pt>
                <c:pt idx="3523">
                  <c:v>1555.8130000000001</c:v>
                </c:pt>
                <c:pt idx="3524">
                  <c:v>1556.8130000000001</c:v>
                </c:pt>
                <c:pt idx="3525">
                  <c:v>1557.8130000000001</c:v>
                </c:pt>
                <c:pt idx="3526">
                  <c:v>1558.8130000000001</c:v>
                </c:pt>
                <c:pt idx="3527">
                  <c:v>1559.8130000000001</c:v>
                </c:pt>
                <c:pt idx="3528">
                  <c:v>1560.8130000000001</c:v>
                </c:pt>
                <c:pt idx="3529">
                  <c:v>1561.8130000000001</c:v>
                </c:pt>
                <c:pt idx="3530">
                  <c:v>1562.8130000000001</c:v>
                </c:pt>
                <c:pt idx="3531">
                  <c:v>1563.8130000000001</c:v>
                </c:pt>
                <c:pt idx="3532">
                  <c:v>1564.8130000000001</c:v>
                </c:pt>
                <c:pt idx="3533">
                  <c:v>1565.8130000000001</c:v>
                </c:pt>
                <c:pt idx="3534">
                  <c:v>1566.8130000000001</c:v>
                </c:pt>
                <c:pt idx="3535">
                  <c:v>1567.8130000000001</c:v>
                </c:pt>
                <c:pt idx="3536">
                  <c:v>1568.8130000000001</c:v>
                </c:pt>
                <c:pt idx="3537">
                  <c:v>1569.8130000000001</c:v>
                </c:pt>
                <c:pt idx="3538">
                  <c:v>1570.8130000000001</c:v>
                </c:pt>
                <c:pt idx="3539">
                  <c:v>1571.8130000000001</c:v>
                </c:pt>
                <c:pt idx="3540">
                  <c:v>1572.8130000000001</c:v>
                </c:pt>
                <c:pt idx="3541">
                  <c:v>1573.8130000000001</c:v>
                </c:pt>
                <c:pt idx="3542">
                  <c:v>1574.8130000000001</c:v>
                </c:pt>
                <c:pt idx="3543">
                  <c:v>1575.8130000000001</c:v>
                </c:pt>
                <c:pt idx="3544">
                  <c:v>1576.8130000000001</c:v>
                </c:pt>
                <c:pt idx="3545">
                  <c:v>1577.8130000000001</c:v>
                </c:pt>
                <c:pt idx="3546">
                  <c:v>1578.8130000000001</c:v>
                </c:pt>
                <c:pt idx="3547">
                  <c:v>1579.8130000000001</c:v>
                </c:pt>
                <c:pt idx="3548">
                  <c:v>1580.8130000000001</c:v>
                </c:pt>
                <c:pt idx="3549">
                  <c:v>1581.8130000000001</c:v>
                </c:pt>
                <c:pt idx="3550">
                  <c:v>1582.8130000000001</c:v>
                </c:pt>
                <c:pt idx="3551">
                  <c:v>1583.8130000000001</c:v>
                </c:pt>
                <c:pt idx="3552">
                  <c:v>1584.8130000000001</c:v>
                </c:pt>
                <c:pt idx="3553">
                  <c:v>1585.8130000000001</c:v>
                </c:pt>
                <c:pt idx="3554">
                  <c:v>1586.8130000000001</c:v>
                </c:pt>
                <c:pt idx="3555">
                  <c:v>1587.8130000000001</c:v>
                </c:pt>
                <c:pt idx="3556">
                  <c:v>1588.8130000000001</c:v>
                </c:pt>
                <c:pt idx="3557">
                  <c:v>1589.8130000000001</c:v>
                </c:pt>
                <c:pt idx="3558">
                  <c:v>1590.8130000000001</c:v>
                </c:pt>
                <c:pt idx="3559">
                  <c:v>1591.8130000000001</c:v>
                </c:pt>
                <c:pt idx="3560">
                  <c:v>1592.8130000000001</c:v>
                </c:pt>
                <c:pt idx="3561">
                  <c:v>1593.8130000000001</c:v>
                </c:pt>
                <c:pt idx="3562">
                  <c:v>1594.8130000000001</c:v>
                </c:pt>
                <c:pt idx="3563">
                  <c:v>1595.8130000000001</c:v>
                </c:pt>
                <c:pt idx="3564">
                  <c:v>1596.8130000000001</c:v>
                </c:pt>
                <c:pt idx="3565">
                  <c:v>1597.8130000000001</c:v>
                </c:pt>
                <c:pt idx="3566">
                  <c:v>1598.8130000000001</c:v>
                </c:pt>
                <c:pt idx="3567">
                  <c:v>1599.8130000000001</c:v>
                </c:pt>
                <c:pt idx="3568">
                  <c:v>1600.8130000000001</c:v>
                </c:pt>
                <c:pt idx="3569">
                  <c:v>1601.8130000000001</c:v>
                </c:pt>
                <c:pt idx="3570">
                  <c:v>1602.8130000000001</c:v>
                </c:pt>
                <c:pt idx="3571">
                  <c:v>1603.8130000000001</c:v>
                </c:pt>
                <c:pt idx="3572">
                  <c:v>1604.8130000000001</c:v>
                </c:pt>
                <c:pt idx="3573">
                  <c:v>1605.8130000000001</c:v>
                </c:pt>
                <c:pt idx="3574">
                  <c:v>1606.8130000000001</c:v>
                </c:pt>
                <c:pt idx="3575">
                  <c:v>1607.8130000000001</c:v>
                </c:pt>
                <c:pt idx="3576">
                  <c:v>1608.8130000000001</c:v>
                </c:pt>
                <c:pt idx="3577">
                  <c:v>1609.8130000000001</c:v>
                </c:pt>
                <c:pt idx="3578">
                  <c:v>1610.8130000000001</c:v>
                </c:pt>
                <c:pt idx="3579">
                  <c:v>1611.8130000000001</c:v>
                </c:pt>
                <c:pt idx="3580">
                  <c:v>1612.8130000000001</c:v>
                </c:pt>
                <c:pt idx="3581">
                  <c:v>1613.8130000000001</c:v>
                </c:pt>
                <c:pt idx="3582">
                  <c:v>1614.8130000000001</c:v>
                </c:pt>
                <c:pt idx="3583">
                  <c:v>1615.8130000000001</c:v>
                </c:pt>
                <c:pt idx="3584">
                  <c:v>1616.8130000000001</c:v>
                </c:pt>
                <c:pt idx="3585">
                  <c:v>1617.8130000000001</c:v>
                </c:pt>
                <c:pt idx="3586">
                  <c:v>1618.8130000000001</c:v>
                </c:pt>
                <c:pt idx="3587">
                  <c:v>1619.8130000000001</c:v>
                </c:pt>
                <c:pt idx="3588">
                  <c:v>1620.8130000000001</c:v>
                </c:pt>
                <c:pt idx="3589">
                  <c:v>1621.8130000000001</c:v>
                </c:pt>
                <c:pt idx="3590">
                  <c:v>1622.8130000000001</c:v>
                </c:pt>
                <c:pt idx="3591">
                  <c:v>1623.8130000000001</c:v>
                </c:pt>
                <c:pt idx="3592">
                  <c:v>1624.8130000000001</c:v>
                </c:pt>
                <c:pt idx="3593">
                  <c:v>1625.8130000000001</c:v>
                </c:pt>
                <c:pt idx="3594">
                  <c:v>1626.8130000000001</c:v>
                </c:pt>
                <c:pt idx="3595">
                  <c:v>1627.8130000000001</c:v>
                </c:pt>
                <c:pt idx="3596">
                  <c:v>1628.8130000000001</c:v>
                </c:pt>
                <c:pt idx="3597">
                  <c:v>1629.8130000000001</c:v>
                </c:pt>
                <c:pt idx="3598">
                  <c:v>1630.8130000000001</c:v>
                </c:pt>
                <c:pt idx="3599">
                  <c:v>1631.8130000000001</c:v>
                </c:pt>
                <c:pt idx="3600">
                  <c:v>1632.8130000000001</c:v>
                </c:pt>
                <c:pt idx="3601">
                  <c:v>1633.8130000000001</c:v>
                </c:pt>
                <c:pt idx="3602">
                  <c:v>1634.8130000000001</c:v>
                </c:pt>
                <c:pt idx="3603">
                  <c:v>1635.8130000000001</c:v>
                </c:pt>
                <c:pt idx="3604">
                  <c:v>1636.8130000000001</c:v>
                </c:pt>
                <c:pt idx="3605">
                  <c:v>1637.8130000000001</c:v>
                </c:pt>
                <c:pt idx="3606">
                  <c:v>1638.8130000000001</c:v>
                </c:pt>
                <c:pt idx="3607">
                  <c:v>1639.8130000000001</c:v>
                </c:pt>
                <c:pt idx="3608">
                  <c:v>1640.8130000000001</c:v>
                </c:pt>
                <c:pt idx="3609">
                  <c:v>1641.8130000000001</c:v>
                </c:pt>
                <c:pt idx="3610">
                  <c:v>1642.8130000000001</c:v>
                </c:pt>
                <c:pt idx="3611">
                  <c:v>1643.8130000000001</c:v>
                </c:pt>
                <c:pt idx="3612">
                  <c:v>1644.8130000000001</c:v>
                </c:pt>
                <c:pt idx="3613">
                  <c:v>1645.8130000000001</c:v>
                </c:pt>
                <c:pt idx="3614">
                  <c:v>1646.8130000000001</c:v>
                </c:pt>
                <c:pt idx="3615">
                  <c:v>1647.8130000000001</c:v>
                </c:pt>
                <c:pt idx="3616">
                  <c:v>1648.8130000000001</c:v>
                </c:pt>
                <c:pt idx="3617">
                  <c:v>1649.8130000000001</c:v>
                </c:pt>
                <c:pt idx="3618">
                  <c:v>1650.8130000000001</c:v>
                </c:pt>
                <c:pt idx="3619">
                  <c:v>1651.8130000000001</c:v>
                </c:pt>
                <c:pt idx="3620">
                  <c:v>1652.8130000000001</c:v>
                </c:pt>
                <c:pt idx="3621">
                  <c:v>1653.8130000000001</c:v>
                </c:pt>
                <c:pt idx="3622">
                  <c:v>1654.8130000000001</c:v>
                </c:pt>
                <c:pt idx="3623">
                  <c:v>1655.8130000000001</c:v>
                </c:pt>
                <c:pt idx="3624">
                  <c:v>1656.8130000000001</c:v>
                </c:pt>
                <c:pt idx="3625">
                  <c:v>1657.8130000000001</c:v>
                </c:pt>
                <c:pt idx="3626">
                  <c:v>1658.8130000000001</c:v>
                </c:pt>
                <c:pt idx="3627">
                  <c:v>1659.8130000000001</c:v>
                </c:pt>
                <c:pt idx="3628">
                  <c:v>1660.8130000000001</c:v>
                </c:pt>
                <c:pt idx="3629">
                  <c:v>1661.8130000000001</c:v>
                </c:pt>
                <c:pt idx="3630">
                  <c:v>1662.8130000000001</c:v>
                </c:pt>
                <c:pt idx="3631">
                  <c:v>1663.8130000000001</c:v>
                </c:pt>
                <c:pt idx="3632">
                  <c:v>1664.8130000000001</c:v>
                </c:pt>
                <c:pt idx="3633">
                  <c:v>1665.8130000000001</c:v>
                </c:pt>
                <c:pt idx="3634">
                  <c:v>1666.8130000000001</c:v>
                </c:pt>
                <c:pt idx="3635">
                  <c:v>1667.8130000000001</c:v>
                </c:pt>
                <c:pt idx="3636">
                  <c:v>1668.8130000000001</c:v>
                </c:pt>
                <c:pt idx="3637">
                  <c:v>1669.8130000000001</c:v>
                </c:pt>
                <c:pt idx="3638">
                  <c:v>1670.8130000000001</c:v>
                </c:pt>
                <c:pt idx="3639">
                  <c:v>1671.8130000000001</c:v>
                </c:pt>
                <c:pt idx="3640">
                  <c:v>1672.8130000000001</c:v>
                </c:pt>
                <c:pt idx="3641">
                  <c:v>1673.8130000000001</c:v>
                </c:pt>
                <c:pt idx="3642">
                  <c:v>1674.8130000000001</c:v>
                </c:pt>
                <c:pt idx="3643">
                  <c:v>1675.8130000000001</c:v>
                </c:pt>
                <c:pt idx="3644">
                  <c:v>1676.8130000000001</c:v>
                </c:pt>
                <c:pt idx="3645">
                  <c:v>1677.8130000000001</c:v>
                </c:pt>
                <c:pt idx="3646">
                  <c:v>1678.8130000000001</c:v>
                </c:pt>
                <c:pt idx="3647">
                  <c:v>1679.8130000000001</c:v>
                </c:pt>
                <c:pt idx="3648">
                  <c:v>1680.8130000000001</c:v>
                </c:pt>
                <c:pt idx="3649">
                  <c:v>1681.8130000000001</c:v>
                </c:pt>
                <c:pt idx="3650">
                  <c:v>1682.8130000000001</c:v>
                </c:pt>
                <c:pt idx="3651">
                  <c:v>1683.8130000000001</c:v>
                </c:pt>
                <c:pt idx="3652">
                  <c:v>1684.8130000000001</c:v>
                </c:pt>
                <c:pt idx="3653">
                  <c:v>1685.8130000000001</c:v>
                </c:pt>
                <c:pt idx="3654">
                  <c:v>1686.8130000000001</c:v>
                </c:pt>
                <c:pt idx="3655">
                  <c:v>1687.8130000000001</c:v>
                </c:pt>
                <c:pt idx="3656">
                  <c:v>1688.8130000000001</c:v>
                </c:pt>
                <c:pt idx="3657">
                  <c:v>1689.8130000000001</c:v>
                </c:pt>
                <c:pt idx="3658">
                  <c:v>1690.8130000000001</c:v>
                </c:pt>
                <c:pt idx="3659">
                  <c:v>1691.8130000000001</c:v>
                </c:pt>
                <c:pt idx="3660">
                  <c:v>1692.8130000000001</c:v>
                </c:pt>
                <c:pt idx="3661">
                  <c:v>1693.8130000000001</c:v>
                </c:pt>
                <c:pt idx="3662">
                  <c:v>1694.8130000000001</c:v>
                </c:pt>
                <c:pt idx="3663">
                  <c:v>1695.8130000000001</c:v>
                </c:pt>
                <c:pt idx="3664">
                  <c:v>1696.8130000000001</c:v>
                </c:pt>
                <c:pt idx="3665">
                  <c:v>1697.8130000000001</c:v>
                </c:pt>
                <c:pt idx="3666">
                  <c:v>1698.8130000000001</c:v>
                </c:pt>
                <c:pt idx="3667">
                  <c:v>1699.8130000000001</c:v>
                </c:pt>
                <c:pt idx="3668">
                  <c:v>1700.8130000000001</c:v>
                </c:pt>
                <c:pt idx="3669">
                  <c:v>1701.8130000000001</c:v>
                </c:pt>
                <c:pt idx="3670">
                  <c:v>1702.8130000000001</c:v>
                </c:pt>
                <c:pt idx="3671">
                  <c:v>1703.8130000000001</c:v>
                </c:pt>
                <c:pt idx="3672">
                  <c:v>1704.8130000000001</c:v>
                </c:pt>
                <c:pt idx="3673">
                  <c:v>1705.8130000000001</c:v>
                </c:pt>
                <c:pt idx="3674">
                  <c:v>1706.8130000000001</c:v>
                </c:pt>
                <c:pt idx="3675">
                  <c:v>1707.8130000000001</c:v>
                </c:pt>
                <c:pt idx="3676">
                  <c:v>1708.8130000000001</c:v>
                </c:pt>
                <c:pt idx="3677">
                  <c:v>1709.8130000000001</c:v>
                </c:pt>
                <c:pt idx="3678">
                  <c:v>1710.8130000000001</c:v>
                </c:pt>
                <c:pt idx="3679">
                  <c:v>1711.8130000000001</c:v>
                </c:pt>
                <c:pt idx="3680">
                  <c:v>1712.8130000000001</c:v>
                </c:pt>
                <c:pt idx="3681">
                  <c:v>1713.8130000000001</c:v>
                </c:pt>
                <c:pt idx="3682">
                  <c:v>1714.8130000000001</c:v>
                </c:pt>
                <c:pt idx="3683">
                  <c:v>1715.8130000000001</c:v>
                </c:pt>
                <c:pt idx="3684">
                  <c:v>1716.8130000000001</c:v>
                </c:pt>
                <c:pt idx="3685">
                  <c:v>1717.8130000000001</c:v>
                </c:pt>
                <c:pt idx="3686">
                  <c:v>1718.8130000000001</c:v>
                </c:pt>
                <c:pt idx="3687">
                  <c:v>1719.8130000000001</c:v>
                </c:pt>
                <c:pt idx="3688">
                  <c:v>1720.8130000000001</c:v>
                </c:pt>
                <c:pt idx="3689">
                  <c:v>1721.8130000000001</c:v>
                </c:pt>
                <c:pt idx="3690">
                  <c:v>1722.8130000000001</c:v>
                </c:pt>
                <c:pt idx="3691">
                  <c:v>1723.8130000000001</c:v>
                </c:pt>
                <c:pt idx="3692">
                  <c:v>1724.8130000000001</c:v>
                </c:pt>
                <c:pt idx="3693">
                  <c:v>1725.8130000000001</c:v>
                </c:pt>
                <c:pt idx="3694">
                  <c:v>1726.8130000000001</c:v>
                </c:pt>
                <c:pt idx="3695">
                  <c:v>1727.8130000000001</c:v>
                </c:pt>
                <c:pt idx="3696">
                  <c:v>1728.8130000000001</c:v>
                </c:pt>
                <c:pt idx="3697">
                  <c:v>1729.8130000000001</c:v>
                </c:pt>
                <c:pt idx="3698">
                  <c:v>1730.8130000000001</c:v>
                </c:pt>
                <c:pt idx="3699">
                  <c:v>1731.8130000000001</c:v>
                </c:pt>
                <c:pt idx="3700">
                  <c:v>1732.8130000000001</c:v>
                </c:pt>
                <c:pt idx="3701">
                  <c:v>1733.8130000000001</c:v>
                </c:pt>
                <c:pt idx="3702">
                  <c:v>1734.8130000000001</c:v>
                </c:pt>
                <c:pt idx="3703">
                  <c:v>1735.8130000000001</c:v>
                </c:pt>
                <c:pt idx="3704">
                  <c:v>1736.8130000000001</c:v>
                </c:pt>
                <c:pt idx="3705">
                  <c:v>1737.8130000000001</c:v>
                </c:pt>
                <c:pt idx="3706">
                  <c:v>1738.8130000000001</c:v>
                </c:pt>
                <c:pt idx="3707">
                  <c:v>1739.8130000000001</c:v>
                </c:pt>
                <c:pt idx="3708">
                  <c:v>1740.8130000000001</c:v>
                </c:pt>
                <c:pt idx="3709">
                  <c:v>1741.8130000000001</c:v>
                </c:pt>
                <c:pt idx="3710">
                  <c:v>1742.8130000000001</c:v>
                </c:pt>
                <c:pt idx="3711">
                  <c:v>1743.8130000000001</c:v>
                </c:pt>
                <c:pt idx="3712">
                  <c:v>1744.8130000000001</c:v>
                </c:pt>
                <c:pt idx="3713">
                  <c:v>1745.8130000000001</c:v>
                </c:pt>
                <c:pt idx="3714">
                  <c:v>1746.8130000000001</c:v>
                </c:pt>
                <c:pt idx="3715">
                  <c:v>1747.8130000000001</c:v>
                </c:pt>
                <c:pt idx="3716">
                  <c:v>1748.8130000000001</c:v>
                </c:pt>
                <c:pt idx="3717">
                  <c:v>1749.8130000000001</c:v>
                </c:pt>
                <c:pt idx="3718">
                  <c:v>1750.8130000000001</c:v>
                </c:pt>
                <c:pt idx="3719">
                  <c:v>1751.8130000000001</c:v>
                </c:pt>
                <c:pt idx="3720">
                  <c:v>1752.8130000000001</c:v>
                </c:pt>
                <c:pt idx="3721">
                  <c:v>1753.8130000000001</c:v>
                </c:pt>
                <c:pt idx="3722">
                  <c:v>1754.8130000000001</c:v>
                </c:pt>
                <c:pt idx="3723">
                  <c:v>1755.8130000000001</c:v>
                </c:pt>
                <c:pt idx="3724">
                  <c:v>1756.8130000000001</c:v>
                </c:pt>
                <c:pt idx="3725">
                  <c:v>1757.8130000000001</c:v>
                </c:pt>
                <c:pt idx="3726">
                  <c:v>1758.8130000000001</c:v>
                </c:pt>
                <c:pt idx="3727">
                  <c:v>1759.8130000000001</c:v>
                </c:pt>
                <c:pt idx="3728">
                  <c:v>1760.8130000000001</c:v>
                </c:pt>
                <c:pt idx="3729">
                  <c:v>1761.8130000000001</c:v>
                </c:pt>
                <c:pt idx="3730">
                  <c:v>1762.8130000000001</c:v>
                </c:pt>
                <c:pt idx="3731">
                  <c:v>1763.8130000000001</c:v>
                </c:pt>
                <c:pt idx="3732">
                  <c:v>1764.8130000000001</c:v>
                </c:pt>
                <c:pt idx="3733">
                  <c:v>1765.8130000000001</c:v>
                </c:pt>
                <c:pt idx="3734">
                  <c:v>1766.8130000000001</c:v>
                </c:pt>
                <c:pt idx="3735">
                  <c:v>1767.8130000000001</c:v>
                </c:pt>
                <c:pt idx="3736">
                  <c:v>1768.8130000000001</c:v>
                </c:pt>
                <c:pt idx="3737">
                  <c:v>1769.8130000000001</c:v>
                </c:pt>
                <c:pt idx="3738">
                  <c:v>1770.8130000000001</c:v>
                </c:pt>
                <c:pt idx="3739">
                  <c:v>1771.8130000000001</c:v>
                </c:pt>
                <c:pt idx="3740">
                  <c:v>1772.8130000000001</c:v>
                </c:pt>
                <c:pt idx="3741">
                  <c:v>1773.8130000000001</c:v>
                </c:pt>
                <c:pt idx="3742">
                  <c:v>1774.8130000000001</c:v>
                </c:pt>
                <c:pt idx="3743">
                  <c:v>1775.8130000000001</c:v>
                </c:pt>
                <c:pt idx="3744">
                  <c:v>1776.8130000000001</c:v>
                </c:pt>
                <c:pt idx="3745">
                  <c:v>1777.8130000000001</c:v>
                </c:pt>
                <c:pt idx="3746">
                  <c:v>1778.8130000000001</c:v>
                </c:pt>
                <c:pt idx="3747">
                  <c:v>1779.8130000000001</c:v>
                </c:pt>
                <c:pt idx="3748">
                  <c:v>1780.8130000000001</c:v>
                </c:pt>
                <c:pt idx="3749">
                  <c:v>1781.8130000000001</c:v>
                </c:pt>
                <c:pt idx="3750">
                  <c:v>1782.8130000000001</c:v>
                </c:pt>
                <c:pt idx="3751">
                  <c:v>1783.8130000000001</c:v>
                </c:pt>
                <c:pt idx="3752">
                  <c:v>1784.8130000000001</c:v>
                </c:pt>
                <c:pt idx="3753">
                  <c:v>1785.8130000000001</c:v>
                </c:pt>
                <c:pt idx="3754">
                  <c:v>1786.8130000000001</c:v>
                </c:pt>
                <c:pt idx="3755">
                  <c:v>1787.8130000000001</c:v>
                </c:pt>
                <c:pt idx="3756">
                  <c:v>1788.8130000000001</c:v>
                </c:pt>
                <c:pt idx="3757">
                  <c:v>1789.8130000000001</c:v>
                </c:pt>
                <c:pt idx="3758">
                  <c:v>1790.8130000000001</c:v>
                </c:pt>
                <c:pt idx="3759">
                  <c:v>1791.8130000000001</c:v>
                </c:pt>
                <c:pt idx="3760">
                  <c:v>1792.8130000000001</c:v>
                </c:pt>
                <c:pt idx="3761">
                  <c:v>1793.8130000000001</c:v>
                </c:pt>
                <c:pt idx="3762">
                  <c:v>1794.8130000000001</c:v>
                </c:pt>
                <c:pt idx="3763">
                  <c:v>1795.8130000000001</c:v>
                </c:pt>
                <c:pt idx="3764">
                  <c:v>1796.8130000000001</c:v>
                </c:pt>
                <c:pt idx="3765">
                  <c:v>1797.8130000000001</c:v>
                </c:pt>
                <c:pt idx="3766">
                  <c:v>1798.8130000000001</c:v>
                </c:pt>
                <c:pt idx="3767">
                  <c:v>1799.8130000000001</c:v>
                </c:pt>
                <c:pt idx="3768">
                  <c:v>1800.8130000000001</c:v>
                </c:pt>
                <c:pt idx="3769">
                  <c:v>1801.8130000000001</c:v>
                </c:pt>
                <c:pt idx="3770">
                  <c:v>1802.8130000000001</c:v>
                </c:pt>
                <c:pt idx="3771">
                  <c:v>1803.8130000000001</c:v>
                </c:pt>
                <c:pt idx="3772">
                  <c:v>1804.8130000000001</c:v>
                </c:pt>
                <c:pt idx="3773">
                  <c:v>1805.8130000000001</c:v>
                </c:pt>
                <c:pt idx="3774">
                  <c:v>1806.8130000000001</c:v>
                </c:pt>
                <c:pt idx="3775">
                  <c:v>1807.8130000000001</c:v>
                </c:pt>
                <c:pt idx="3776">
                  <c:v>1808.8130000000001</c:v>
                </c:pt>
                <c:pt idx="3777">
                  <c:v>1809.8130000000001</c:v>
                </c:pt>
                <c:pt idx="3778">
                  <c:v>1810.8130000000001</c:v>
                </c:pt>
                <c:pt idx="3779">
                  <c:v>1811.8130000000001</c:v>
                </c:pt>
                <c:pt idx="3780">
                  <c:v>1812.8130000000001</c:v>
                </c:pt>
                <c:pt idx="3781">
                  <c:v>1813.8130000000001</c:v>
                </c:pt>
                <c:pt idx="3782">
                  <c:v>1814.8130000000001</c:v>
                </c:pt>
                <c:pt idx="3783">
                  <c:v>1815.8130000000001</c:v>
                </c:pt>
                <c:pt idx="3784">
                  <c:v>1816.8130000000001</c:v>
                </c:pt>
                <c:pt idx="3785">
                  <c:v>1817.8130000000001</c:v>
                </c:pt>
                <c:pt idx="3786">
                  <c:v>1818.8130000000001</c:v>
                </c:pt>
                <c:pt idx="3787">
                  <c:v>1819.8130000000001</c:v>
                </c:pt>
                <c:pt idx="3788">
                  <c:v>1820.8130000000001</c:v>
                </c:pt>
                <c:pt idx="3789">
                  <c:v>1821.8130000000001</c:v>
                </c:pt>
                <c:pt idx="3790">
                  <c:v>1822.8130000000001</c:v>
                </c:pt>
                <c:pt idx="3791">
                  <c:v>1823.8130000000001</c:v>
                </c:pt>
                <c:pt idx="3792">
                  <c:v>1824.8130000000001</c:v>
                </c:pt>
                <c:pt idx="3793">
                  <c:v>1825.8130000000001</c:v>
                </c:pt>
                <c:pt idx="3794">
                  <c:v>1826.8130000000001</c:v>
                </c:pt>
                <c:pt idx="3795">
                  <c:v>1827.8130000000001</c:v>
                </c:pt>
                <c:pt idx="3796">
                  <c:v>1828.8130000000001</c:v>
                </c:pt>
                <c:pt idx="3797">
                  <c:v>1829.8130000000001</c:v>
                </c:pt>
                <c:pt idx="3798">
                  <c:v>1830.8130000000001</c:v>
                </c:pt>
                <c:pt idx="3799">
                  <c:v>1831.8130000000001</c:v>
                </c:pt>
                <c:pt idx="3800">
                  <c:v>1832.8130000000001</c:v>
                </c:pt>
                <c:pt idx="3801">
                  <c:v>1833.8130000000001</c:v>
                </c:pt>
                <c:pt idx="3802">
                  <c:v>1834.8130000000001</c:v>
                </c:pt>
                <c:pt idx="3803">
                  <c:v>1835.8130000000001</c:v>
                </c:pt>
                <c:pt idx="3804">
                  <c:v>1836.8130000000001</c:v>
                </c:pt>
                <c:pt idx="3805">
                  <c:v>1837.8130000000001</c:v>
                </c:pt>
                <c:pt idx="3806">
                  <c:v>1838.8130000000001</c:v>
                </c:pt>
                <c:pt idx="3807">
                  <c:v>1839.8130000000001</c:v>
                </c:pt>
                <c:pt idx="3808">
                  <c:v>1840.8130000000001</c:v>
                </c:pt>
                <c:pt idx="3809">
                  <c:v>1841.8130000000001</c:v>
                </c:pt>
                <c:pt idx="3810">
                  <c:v>1842.8130000000001</c:v>
                </c:pt>
                <c:pt idx="3811">
                  <c:v>1843.8130000000001</c:v>
                </c:pt>
                <c:pt idx="3812">
                  <c:v>1844.8130000000001</c:v>
                </c:pt>
                <c:pt idx="3813">
                  <c:v>1845.8130000000001</c:v>
                </c:pt>
                <c:pt idx="3814">
                  <c:v>1846.8130000000001</c:v>
                </c:pt>
                <c:pt idx="3815">
                  <c:v>1847.8130000000001</c:v>
                </c:pt>
                <c:pt idx="3816">
                  <c:v>1848.8130000000001</c:v>
                </c:pt>
                <c:pt idx="3817">
                  <c:v>1849.8130000000001</c:v>
                </c:pt>
                <c:pt idx="3818">
                  <c:v>1850.8130000000001</c:v>
                </c:pt>
                <c:pt idx="3819">
                  <c:v>1851.8130000000001</c:v>
                </c:pt>
                <c:pt idx="3820">
                  <c:v>1852.8130000000001</c:v>
                </c:pt>
                <c:pt idx="3821">
                  <c:v>1853.8130000000001</c:v>
                </c:pt>
                <c:pt idx="3822">
                  <c:v>1854.8130000000001</c:v>
                </c:pt>
                <c:pt idx="3823">
                  <c:v>1855.8130000000001</c:v>
                </c:pt>
                <c:pt idx="3824">
                  <c:v>1856.8130000000001</c:v>
                </c:pt>
                <c:pt idx="3825">
                  <c:v>1857.8130000000001</c:v>
                </c:pt>
                <c:pt idx="3826">
                  <c:v>1858.8130000000001</c:v>
                </c:pt>
                <c:pt idx="3827">
                  <c:v>1859.8130000000001</c:v>
                </c:pt>
                <c:pt idx="3828">
                  <c:v>1860.8130000000001</c:v>
                </c:pt>
                <c:pt idx="3829">
                  <c:v>1861.8130000000001</c:v>
                </c:pt>
                <c:pt idx="3830">
                  <c:v>1862.8130000000001</c:v>
                </c:pt>
                <c:pt idx="3831">
                  <c:v>1863.8130000000001</c:v>
                </c:pt>
                <c:pt idx="3832">
                  <c:v>1864.8130000000001</c:v>
                </c:pt>
                <c:pt idx="3833">
                  <c:v>1865.8130000000001</c:v>
                </c:pt>
                <c:pt idx="3834">
                  <c:v>1866.8130000000001</c:v>
                </c:pt>
                <c:pt idx="3835">
                  <c:v>1867.8130000000001</c:v>
                </c:pt>
                <c:pt idx="3836">
                  <c:v>1868.8130000000001</c:v>
                </c:pt>
                <c:pt idx="3837">
                  <c:v>1869.8130000000001</c:v>
                </c:pt>
                <c:pt idx="3838">
                  <c:v>1870.8130000000001</c:v>
                </c:pt>
                <c:pt idx="3839">
                  <c:v>1871.8130000000001</c:v>
                </c:pt>
                <c:pt idx="3840">
                  <c:v>1872.8130000000001</c:v>
                </c:pt>
                <c:pt idx="3841">
                  <c:v>1873.8130000000001</c:v>
                </c:pt>
                <c:pt idx="3842">
                  <c:v>1874.8130000000001</c:v>
                </c:pt>
                <c:pt idx="3843">
                  <c:v>1875.8130000000001</c:v>
                </c:pt>
                <c:pt idx="3844">
                  <c:v>1876.8130000000001</c:v>
                </c:pt>
                <c:pt idx="3845">
                  <c:v>1877.8130000000001</c:v>
                </c:pt>
                <c:pt idx="3846">
                  <c:v>1878.8130000000001</c:v>
                </c:pt>
                <c:pt idx="3847">
                  <c:v>1879.8130000000001</c:v>
                </c:pt>
                <c:pt idx="3848">
                  <c:v>1880.8130000000001</c:v>
                </c:pt>
                <c:pt idx="3849">
                  <c:v>1881.8130000000001</c:v>
                </c:pt>
                <c:pt idx="3850">
                  <c:v>1882.8130000000001</c:v>
                </c:pt>
                <c:pt idx="3851">
                  <c:v>1883.8130000000001</c:v>
                </c:pt>
                <c:pt idx="3852">
                  <c:v>1884.8130000000001</c:v>
                </c:pt>
                <c:pt idx="3853">
                  <c:v>1885.8130000000001</c:v>
                </c:pt>
                <c:pt idx="3854">
                  <c:v>1886.8130000000001</c:v>
                </c:pt>
                <c:pt idx="3855">
                  <c:v>1887.8130000000001</c:v>
                </c:pt>
                <c:pt idx="3856">
                  <c:v>1888.8130000000001</c:v>
                </c:pt>
                <c:pt idx="3857">
                  <c:v>1889.8130000000001</c:v>
                </c:pt>
                <c:pt idx="3858">
                  <c:v>1890.8130000000001</c:v>
                </c:pt>
                <c:pt idx="3859">
                  <c:v>1891.8130000000001</c:v>
                </c:pt>
                <c:pt idx="3860">
                  <c:v>1892.8130000000001</c:v>
                </c:pt>
                <c:pt idx="3861">
                  <c:v>1893.8130000000001</c:v>
                </c:pt>
                <c:pt idx="3862">
                  <c:v>1894.8130000000001</c:v>
                </c:pt>
                <c:pt idx="3863">
                  <c:v>1895.8130000000001</c:v>
                </c:pt>
                <c:pt idx="3864">
                  <c:v>1896.8130000000001</c:v>
                </c:pt>
                <c:pt idx="3865">
                  <c:v>1897.8130000000001</c:v>
                </c:pt>
                <c:pt idx="3866">
                  <c:v>1898.8130000000001</c:v>
                </c:pt>
                <c:pt idx="3867">
                  <c:v>1899.8130000000001</c:v>
                </c:pt>
                <c:pt idx="3868">
                  <c:v>1900.8130000000001</c:v>
                </c:pt>
                <c:pt idx="3869">
                  <c:v>1901.8130000000001</c:v>
                </c:pt>
                <c:pt idx="3870">
                  <c:v>1902.8130000000001</c:v>
                </c:pt>
                <c:pt idx="3871">
                  <c:v>1903.8130000000001</c:v>
                </c:pt>
                <c:pt idx="3872">
                  <c:v>1904.8130000000001</c:v>
                </c:pt>
                <c:pt idx="3873">
                  <c:v>1905.8130000000001</c:v>
                </c:pt>
                <c:pt idx="3874">
                  <c:v>1906.8130000000001</c:v>
                </c:pt>
                <c:pt idx="3875">
                  <c:v>1907.8130000000001</c:v>
                </c:pt>
                <c:pt idx="3876">
                  <c:v>1908.8130000000001</c:v>
                </c:pt>
                <c:pt idx="3877">
                  <c:v>1909.8130000000001</c:v>
                </c:pt>
                <c:pt idx="3878">
                  <c:v>1910.8130000000001</c:v>
                </c:pt>
                <c:pt idx="3879">
                  <c:v>1911.8130000000001</c:v>
                </c:pt>
                <c:pt idx="3880">
                  <c:v>1912.8130000000001</c:v>
                </c:pt>
                <c:pt idx="3881">
                  <c:v>1913.8130000000001</c:v>
                </c:pt>
                <c:pt idx="3882">
                  <c:v>1914.8130000000001</c:v>
                </c:pt>
                <c:pt idx="3883">
                  <c:v>1915.8130000000001</c:v>
                </c:pt>
                <c:pt idx="3884">
                  <c:v>1916.8130000000001</c:v>
                </c:pt>
                <c:pt idx="3885">
                  <c:v>1917.8130000000001</c:v>
                </c:pt>
                <c:pt idx="3886">
                  <c:v>1918.8130000000001</c:v>
                </c:pt>
                <c:pt idx="3887">
                  <c:v>1919.8130000000001</c:v>
                </c:pt>
                <c:pt idx="3888">
                  <c:v>1920.8130000000001</c:v>
                </c:pt>
                <c:pt idx="3889">
                  <c:v>1921.8130000000001</c:v>
                </c:pt>
                <c:pt idx="3890">
                  <c:v>1922.8130000000001</c:v>
                </c:pt>
                <c:pt idx="3891">
                  <c:v>1923.8130000000001</c:v>
                </c:pt>
                <c:pt idx="3892">
                  <c:v>1924.8130000000001</c:v>
                </c:pt>
                <c:pt idx="3893">
                  <c:v>1925.8130000000001</c:v>
                </c:pt>
                <c:pt idx="3894">
                  <c:v>1926.8130000000001</c:v>
                </c:pt>
                <c:pt idx="3895">
                  <c:v>1927.8130000000001</c:v>
                </c:pt>
                <c:pt idx="3896">
                  <c:v>1928.8130000000001</c:v>
                </c:pt>
                <c:pt idx="3897">
                  <c:v>1929.8130000000001</c:v>
                </c:pt>
                <c:pt idx="3898">
                  <c:v>1930.8130000000001</c:v>
                </c:pt>
                <c:pt idx="3899">
                  <c:v>1931.8130000000001</c:v>
                </c:pt>
                <c:pt idx="3900">
                  <c:v>1932.8130000000001</c:v>
                </c:pt>
                <c:pt idx="3901">
                  <c:v>1933.8130000000001</c:v>
                </c:pt>
                <c:pt idx="3902">
                  <c:v>1934.8130000000001</c:v>
                </c:pt>
                <c:pt idx="3903">
                  <c:v>1935.8130000000001</c:v>
                </c:pt>
                <c:pt idx="3904">
                  <c:v>1936.8130000000001</c:v>
                </c:pt>
                <c:pt idx="3905">
                  <c:v>1937.8130000000001</c:v>
                </c:pt>
                <c:pt idx="3906">
                  <c:v>1938.8130000000001</c:v>
                </c:pt>
                <c:pt idx="3907">
                  <c:v>1939.8130000000001</c:v>
                </c:pt>
                <c:pt idx="3908">
                  <c:v>1940.8130000000001</c:v>
                </c:pt>
                <c:pt idx="3909">
                  <c:v>1941.8130000000001</c:v>
                </c:pt>
                <c:pt idx="3910">
                  <c:v>1942.8130000000001</c:v>
                </c:pt>
                <c:pt idx="3911">
                  <c:v>1943.8130000000001</c:v>
                </c:pt>
                <c:pt idx="3912">
                  <c:v>1944.8130000000001</c:v>
                </c:pt>
                <c:pt idx="3913">
                  <c:v>1945.8130000000001</c:v>
                </c:pt>
                <c:pt idx="3914">
                  <c:v>1946.8130000000001</c:v>
                </c:pt>
                <c:pt idx="3915">
                  <c:v>1947.8130000000001</c:v>
                </c:pt>
                <c:pt idx="3916">
                  <c:v>1948.8130000000001</c:v>
                </c:pt>
                <c:pt idx="3917">
                  <c:v>1949.8130000000001</c:v>
                </c:pt>
                <c:pt idx="3918">
                  <c:v>1950.8130000000001</c:v>
                </c:pt>
                <c:pt idx="3919">
                  <c:v>1951.8130000000001</c:v>
                </c:pt>
                <c:pt idx="3920">
                  <c:v>1952.8130000000001</c:v>
                </c:pt>
                <c:pt idx="3921">
                  <c:v>1953.8130000000001</c:v>
                </c:pt>
                <c:pt idx="3922">
                  <c:v>1954.8130000000001</c:v>
                </c:pt>
                <c:pt idx="3923">
                  <c:v>1955.8130000000001</c:v>
                </c:pt>
                <c:pt idx="3924">
                  <c:v>1956.8130000000001</c:v>
                </c:pt>
                <c:pt idx="3925">
                  <c:v>1957.8130000000001</c:v>
                </c:pt>
                <c:pt idx="3926">
                  <c:v>1958.8130000000001</c:v>
                </c:pt>
                <c:pt idx="3927">
                  <c:v>1959.8130000000001</c:v>
                </c:pt>
                <c:pt idx="3928">
                  <c:v>1960.8130000000001</c:v>
                </c:pt>
                <c:pt idx="3929">
                  <c:v>1961.8130000000001</c:v>
                </c:pt>
                <c:pt idx="3930">
                  <c:v>1962.8130000000001</c:v>
                </c:pt>
                <c:pt idx="3931">
                  <c:v>1963.8130000000001</c:v>
                </c:pt>
                <c:pt idx="3932">
                  <c:v>1964.8130000000001</c:v>
                </c:pt>
                <c:pt idx="3933">
                  <c:v>1965.8130000000001</c:v>
                </c:pt>
                <c:pt idx="3934">
                  <c:v>1966.8130000000001</c:v>
                </c:pt>
                <c:pt idx="3935">
                  <c:v>1967.8130000000001</c:v>
                </c:pt>
                <c:pt idx="3936">
                  <c:v>1968.8130000000001</c:v>
                </c:pt>
                <c:pt idx="3937">
                  <c:v>1969.8130000000001</c:v>
                </c:pt>
                <c:pt idx="3938">
                  <c:v>1970.8130000000001</c:v>
                </c:pt>
                <c:pt idx="3939">
                  <c:v>1971.8130000000001</c:v>
                </c:pt>
                <c:pt idx="3940">
                  <c:v>1972.8130000000001</c:v>
                </c:pt>
                <c:pt idx="3941">
                  <c:v>1973.8130000000001</c:v>
                </c:pt>
                <c:pt idx="3942">
                  <c:v>1974.8130000000001</c:v>
                </c:pt>
                <c:pt idx="3943">
                  <c:v>1975.8130000000001</c:v>
                </c:pt>
                <c:pt idx="3944">
                  <c:v>1976.8130000000001</c:v>
                </c:pt>
                <c:pt idx="3945">
                  <c:v>1977.8130000000001</c:v>
                </c:pt>
                <c:pt idx="3946">
                  <c:v>1978.8130000000001</c:v>
                </c:pt>
                <c:pt idx="3947">
                  <c:v>1979.8130000000001</c:v>
                </c:pt>
                <c:pt idx="3948">
                  <c:v>1980.8130000000001</c:v>
                </c:pt>
                <c:pt idx="3949">
                  <c:v>1981.8130000000001</c:v>
                </c:pt>
                <c:pt idx="3950">
                  <c:v>1982.8130000000001</c:v>
                </c:pt>
                <c:pt idx="3951">
                  <c:v>1983.8130000000001</c:v>
                </c:pt>
                <c:pt idx="3952">
                  <c:v>1984.8130000000001</c:v>
                </c:pt>
                <c:pt idx="3953">
                  <c:v>1985.8130000000001</c:v>
                </c:pt>
                <c:pt idx="3954">
                  <c:v>1986.8130000000001</c:v>
                </c:pt>
                <c:pt idx="3955">
                  <c:v>1987.8130000000001</c:v>
                </c:pt>
                <c:pt idx="3956">
                  <c:v>1988.8130000000001</c:v>
                </c:pt>
                <c:pt idx="3957">
                  <c:v>1989.8130000000001</c:v>
                </c:pt>
                <c:pt idx="3958">
                  <c:v>1990.8130000000001</c:v>
                </c:pt>
                <c:pt idx="3959">
                  <c:v>1991.8130000000001</c:v>
                </c:pt>
                <c:pt idx="3960">
                  <c:v>1992.8130000000001</c:v>
                </c:pt>
                <c:pt idx="3961">
                  <c:v>1993.8130000000001</c:v>
                </c:pt>
                <c:pt idx="3962">
                  <c:v>1994.8130000000001</c:v>
                </c:pt>
                <c:pt idx="3963">
                  <c:v>1995.8130000000001</c:v>
                </c:pt>
                <c:pt idx="3964">
                  <c:v>1996.8130000000001</c:v>
                </c:pt>
                <c:pt idx="3965">
                  <c:v>1997.8130000000001</c:v>
                </c:pt>
                <c:pt idx="3966">
                  <c:v>1998.8130000000001</c:v>
                </c:pt>
                <c:pt idx="3967">
                  <c:v>1999.8130000000001</c:v>
                </c:pt>
                <c:pt idx="3968">
                  <c:v>2000.8130000000001</c:v>
                </c:pt>
                <c:pt idx="3969">
                  <c:v>2001.8130000000001</c:v>
                </c:pt>
                <c:pt idx="3970">
                  <c:v>2002.8130000000001</c:v>
                </c:pt>
                <c:pt idx="3971">
                  <c:v>2003.8130000000001</c:v>
                </c:pt>
                <c:pt idx="3972">
                  <c:v>2004.8130000000001</c:v>
                </c:pt>
                <c:pt idx="3973">
                  <c:v>2005.8130000000001</c:v>
                </c:pt>
                <c:pt idx="3974">
                  <c:v>2006.8130000000001</c:v>
                </c:pt>
                <c:pt idx="3975">
                  <c:v>2007.8130000000001</c:v>
                </c:pt>
                <c:pt idx="3976">
                  <c:v>2008.8130000000001</c:v>
                </c:pt>
                <c:pt idx="3977">
                  <c:v>2009.8130000000001</c:v>
                </c:pt>
                <c:pt idx="3978">
                  <c:v>2010.8130000000001</c:v>
                </c:pt>
                <c:pt idx="3979">
                  <c:v>2011.8130000000001</c:v>
                </c:pt>
                <c:pt idx="3980">
                  <c:v>2012.8130000000001</c:v>
                </c:pt>
                <c:pt idx="3981">
                  <c:v>2013.8130000000001</c:v>
                </c:pt>
                <c:pt idx="3982">
                  <c:v>2014.8130000000001</c:v>
                </c:pt>
                <c:pt idx="3983">
                  <c:v>2015.8130000000001</c:v>
                </c:pt>
                <c:pt idx="3984">
                  <c:v>2016.8130000000001</c:v>
                </c:pt>
                <c:pt idx="3985">
                  <c:v>2017.8130000000001</c:v>
                </c:pt>
                <c:pt idx="3986">
                  <c:v>2018.8130000000001</c:v>
                </c:pt>
                <c:pt idx="3987">
                  <c:v>2019.8130000000001</c:v>
                </c:pt>
                <c:pt idx="3988">
                  <c:v>2020.8130000000001</c:v>
                </c:pt>
                <c:pt idx="3989">
                  <c:v>2021.8130000000001</c:v>
                </c:pt>
                <c:pt idx="3990">
                  <c:v>2022.8130000000001</c:v>
                </c:pt>
                <c:pt idx="3991">
                  <c:v>2023.8130000000001</c:v>
                </c:pt>
                <c:pt idx="3992">
                  <c:v>2024.8130000000001</c:v>
                </c:pt>
                <c:pt idx="3993">
                  <c:v>2025.8130000000001</c:v>
                </c:pt>
                <c:pt idx="3994">
                  <c:v>2026.8130000000001</c:v>
                </c:pt>
                <c:pt idx="3995">
                  <c:v>2027.8130000000001</c:v>
                </c:pt>
                <c:pt idx="3996">
                  <c:v>2028.8130000000001</c:v>
                </c:pt>
                <c:pt idx="3997">
                  <c:v>2029.8130000000001</c:v>
                </c:pt>
                <c:pt idx="3998">
                  <c:v>2030.8130000000001</c:v>
                </c:pt>
              </c:numCache>
            </c:numRef>
          </c:xVal>
          <c:yVal>
            <c:numRef>
              <c:f>sheet1!$Y$2:$Y$4000</c:f>
              <c:numCache>
                <c:formatCode>0.00000000</c:formatCode>
                <c:ptCount val="3999"/>
                <c:pt idx="0">
                  <c:v>24.587184910000001</c:v>
                </c:pt>
                <c:pt idx="1">
                  <c:v>24.587184910000001</c:v>
                </c:pt>
                <c:pt idx="2">
                  <c:v>24.587184910000001</c:v>
                </c:pt>
                <c:pt idx="3">
                  <c:v>0</c:v>
                </c:pt>
                <c:pt idx="4">
                  <c:v>0</c:v>
                </c:pt>
                <c:pt idx="5">
                  <c:v>1.3704481100000001</c:v>
                </c:pt>
                <c:pt idx="6">
                  <c:v>3.10587978</c:v>
                </c:pt>
                <c:pt idx="7">
                  <c:v>36.570465089999999</c:v>
                </c:pt>
                <c:pt idx="8">
                  <c:v>64.4921875</c:v>
                </c:pt>
                <c:pt idx="9">
                  <c:v>64.884147639999995</c:v>
                </c:pt>
                <c:pt idx="10">
                  <c:v>64.884147639999995</c:v>
                </c:pt>
                <c:pt idx="11">
                  <c:v>62.694267269999997</c:v>
                </c:pt>
                <c:pt idx="12">
                  <c:v>62.694267269999997</c:v>
                </c:pt>
                <c:pt idx="13">
                  <c:v>62.694267269999997</c:v>
                </c:pt>
                <c:pt idx="14">
                  <c:v>68.117835999999997</c:v>
                </c:pt>
                <c:pt idx="15">
                  <c:v>71.05188751</c:v>
                </c:pt>
                <c:pt idx="16">
                  <c:v>71.05188751</c:v>
                </c:pt>
                <c:pt idx="17">
                  <c:v>73.105422970000006</c:v>
                </c:pt>
                <c:pt idx="18">
                  <c:v>74.33670807</c:v>
                </c:pt>
                <c:pt idx="19">
                  <c:v>73.558456419999999</c:v>
                </c:pt>
                <c:pt idx="20">
                  <c:v>73.751602169999998</c:v>
                </c:pt>
                <c:pt idx="21">
                  <c:v>75.207260129999995</c:v>
                </c:pt>
                <c:pt idx="22">
                  <c:v>75.207260129999995</c:v>
                </c:pt>
                <c:pt idx="23">
                  <c:v>76.136047360000006</c:v>
                </c:pt>
                <c:pt idx="24">
                  <c:v>77.168502810000007</c:v>
                </c:pt>
                <c:pt idx="25">
                  <c:v>77.773490910000007</c:v>
                </c:pt>
                <c:pt idx="26">
                  <c:v>77.773490910000007</c:v>
                </c:pt>
                <c:pt idx="27">
                  <c:v>78.047584529999995</c:v>
                </c:pt>
                <c:pt idx="28">
                  <c:v>77.872901920000004</c:v>
                </c:pt>
                <c:pt idx="29">
                  <c:v>77.872901920000004</c:v>
                </c:pt>
                <c:pt idx="30">
                  <c:v>73.717514039999998</c:v>
                </c:pt>
                <c:pt idx="31">
                  <c:v>67.835220340000006</c:v>
                </c:pt>
                <c:pt idx="32">
                  <c:v>67.835220340000006</c:v>
                </c:pt>
                <c:pt idx="33">
                  <c:v>63.27368164</c:v>
                </c:pt>
                <c:pt idx="34">
                  <c:v>59.736064910000003</c:v>
                </c:pt>
                <c:pt idx="35">
                  <c:v>56.682731629999999</c:v>
                </c:pt>
                <c:pt idx="36">
                  <c:v>56.682731629999999</c:v>
                </c:pt>
                <c:pt idx="37">
                  <c:v>52.128288269999999</c:v>
                </c:pt>
                <c:pt idx="38">
                  <c:v>50.040657039999999</c:v>
                </c:pt>
                <c:pt idx="39">
                  <c:v>50.040657039999999</c:v>
                </c:pt>
                <c:pt idx="40">
                  <c:v>48.567958830000002</c:v>
                </c:pt>
                <c:pt idx="41">
                  <c:v>47.272773739999998</c:v>
                </c:pt>
                <c:pt idx="42">
                  <c:v>45.365505220000003</c:v>
                </c:pt>
                <c:pt idx="43">
                  <c:v>45.365505220000003</c:v>
                </c:pt>
                <c:pt idx="44">
                  <c:v>43.864395139999999</c:v>
                </c:pt>
                <c:pt idx="45">
                  <c:v>43.864395139999999</c:v>
                </c:pt>
                <c:pt idx="46">
                  <c:v>41.952869419999999</c:v>
                </c:pt>
                <c:pt idx="47">
                  <c:v>40.779815669999998</c:v>
                </c:pt>
                <c:pt idx="48">
                  <c:v>40.035652159999998</c:v>
                </c:pt>
                <c:pt idx="49">
                  <c:v>39.247474670000003</c:v>
                </c:pt>
                <c:pt idx="50">
                  <c:v>39.247474670000003</c:v>
                </c:pt>
                <c:pt idx="51">
                  <c:v>38.649589540000001</c:v>
                </c:pt>
                <c:pt idx="52">
                  <c:v>37.852874759999999</c:v>
                </c:pt>
                <c:pt idx="53">
                  <c:v>37.852874759999999</c:v>
                </c:pt>
                <c:pt idx="54">
                  <c:v>18.765956880000001</c:v>
                </c:pt>
                <c:pt idx="55">
                  <c:v>10.338747980000001</c:v>
                </c:pt>
                <c:pt idx="56">
                  <c:v>10.338747980000001</c:v>
                </c:pt>
                <c:pt idx="57">
                  <c:v>8.4385786100000004</c:v>
                </c:pt>
                <c:pt idx="58">
                  <c:v>8.0068540600000002</c:v>
                </c:pt>
                <c:pt idx="59">
                  <c:v>7.9429435699999997</c:v>
                </c:pt>
                <c:pt idx="60">
                  <c:v>7.9429435699999997</c:v>
                </c:pt>
                <c:pt idx="61">
                  <c:v>7.71855783</c:v>
                </c:pt>
                <c:pt idx="62">
                  <c:v>7.3422126800000003</c:v>
                </c:pt>
                <c:pt idx="63">
                  <c:v>7.0993700000000004</c:v>
                </c:pt>
                <c:pt idx="64">
                  <c:v>7.3251800500000002</c:v>
                </c:pt>
                <c:pt idx="65">
                  <c:v>7.2641153300000001</c:v>
                </c:pt>
                <c:pt idx="66">
                  <c:v>7.2641153300000001</c:v>
                </c:pt>
                <c:pt idx="67">
                  <c:v>7.3067183499999997</c:v>
                </c:pt>
                <c:pt idx="68">
                  <c:v>7.1732215899999998</c:v>
                </c:pt>
                <c:pt idx="69">
                  <c:v>7.3763055800000004</c:v>
                </c:pt>
                <c:pt idx="70">
                  <c:v>7.3763055800000004</c:v>
                </c:pt>
                <c:pt idx="71">
                  <c:v>7.2811469999999998</c:v>
                </c:pt>
                <c:pt idx="72">
                  <c:v>7.3649396899999999</c:v>
                </c:pt>
                <c:pt idx="73">
                  <c:v>7.3649396899999999</c:v>
                </c:pt>
                <c:pt idx="74">
                  <c:v>7.4955964100000001</c:v>
                </c:pt>
                <c:pt idx="75">
                  <c:v>7.3408021899999998</c:v>
                </c:pt>
                <c:pt idx="76">
                  <c:v>7.3408021899999998</c:v>
                </c:pt>
                <c:pt idx="77">
                  <c:v>7.2896719000000001</c:v>
                </c:pt>
                <c:pt idx="78">
                  <c:v>7.2612662300000004</c:v>
                </c:pt>
                <c:pt idx="79">
                  <c:v>7.1803221700000002</c:v>
                </c:pt>
                <c:pt idx="80">
                  <c:v>7.1803221700000002</c:v>
                </c:pt>
                <c:pt idx="81">
                  <c:v>7.3990225799999996</c:v>
                </c:pt>
                <c:pt idx="82">
                  <c:v>7.2527489699999999</c:v>
                </c:pt>
                <c:pt idx="83">
                  <c:v>7.2527489699999999</c:v>
                </c:pt>
                <c:pt idx="84">
                  <c:v>7.2016205800000002</c:v>
                </c:pt>
                <c:pt idx="85">
                  <c:v>7.2200851400000001</c:v>
                </c:pt>
                <c:pt idx="86">
                  <c:v>7.25701427</c:v>
                </c:pt>
                <c:pt idx="87">
                  <c:v>7.25701427</c:v>
                </c:pt>
                <c:pt idx="88">
                  <c:v>7.2996215800000002</c:v>
                </c:pt>
                <c:pt idx="89">
                  <c:v>7.3805704099999998</c:v>
                </c:pt>
                <c:pt idx="90">
                  <c:v>7.4629378300000004</c:v>
                </c:pt>
                <c:pt idx="91">
                  <c:v>7.2697954200000003</c:v>
                </c:pt>
                <c:pt idx="92">
                  <c:v>7.3166589699999998</c:v>
                </c:pt>
                <c:pt idx="93">
                  <c:v>7.3166589699999998</c:v>
                </c:pt>
                <c:pt idx="94">
                  <c:v>7.6205735199999998</c:v>
                </c:pt>
                <c:pt idx="95">
                  <c:v>7.7995099999999997</c:v>
                </c:pt>
                <c:pt idx="96">
                  <c:v>7.7086210299999998</c:v>
                </c:pt>
                <c:pt idx="97">
                  <c:v>7.7086210299999998</c:v>
                </c:pt>
                <c:pt idx="98">
                  <c:v>7.6234168999999996</c:v>
                </c:pt>
                <c:pt idx="99">
                  <c:v>7.7895688999999999</c:v>
                </c:pt>
                <c:pt idx="100">
                  <c:v>7.7895688999999999</c:v>
                </c:pt>
                <c:pt idx="101">
                  <c:v>7.8222322499999999</c:v>
                </c:pt>
                <c:pt idx="102">
                  <c:v>7.9088602100000003</c:v>
                </c:pt>
                <c:pt idx="103">
                  <c:v>7.9088602100000003</c:v>
                </c:pt>
                <c:pt idx="104">
                  <c:v>7.8137068699999999</c:v>
                </c:pt>
                <c:pt idx="105">
                  <c:v>7.8094511000000004</c:v>
                </c:pt>
                <c:pt idx="106">
                  <c:v>7.910285</c:v>
                </c:pt>
                <c:pt idx="107">
                  <c:v>7.910285</c:v>
                </c:pt>
                <c:pt idx="108">
                  <c:v>7.9585695300000001</c:v>
                </c:pt>
                <c:pt idx="109">
                  <c:v>8.1517076500000005</c:v>
                </c:pt>
                <c:pt idx="110">
                  <c:v>8.1517076500000005</c:v>
                </c:pt>
                <c:pt idx="111">
                  <c:v>8.2781009700000006</c:v>
                </c:pt>
                <c:pt idx="112">
                  <c:v>8.0849618900000007</c:v>
                </c:pt>
                <c:pt idx="113">
                  <c:v>8.1119441999999999</c:v>
                </c:pt>
                <c:pt idx="114">
                  <c:v>8.1119441999999999</c:v>
                </c:pt>
                <c:pt idx="115">
                  <c:v>8.3519468299999993</c:v>
                </c:pt>
                <c:pt idx="116">
                  <c:v>8.4669780699999997</c:v>
                </c:pt>
                <c:pt idx="117">
                  <c:v>8.3292255399999995</c:v>
                </c:pt>
                <c:pt idx="118">
                  <c:v>8.5749092099999995</c:v>
                </c:pt>
                <c:pt idx="119">
                  <c:v>8.5734891900000001</c:v>
                </c:pt>
                <c:pt idx="120">
                  <c:v>8.5734891900000001</c:v>
                </c:pt>
                <c:pt idx="121">
                  <c:v>8.6601161999999992</c:v>
                </c:pt>
                <c:pt idx="122">
                  <c:v>8.7012996699999992</c:v>
                </c:pt>
                <c:pt idx="123">
                  <c:v>8.7012996699999992</c:v>
                </c:pt>
                <c:pt idx="124">
                  <c:v>8.6331329300000004</c:v>
                </c:pt>
                <c:pt idx="125">
                  <c:v>8.7069807099999998</c:v>
                </c:pt>
                <c:pt idx="126">
                  <c:v>8.6047315599999994</c:v>
                </c:pt>
                <c:pt idx="127">
                  <c:v>8.6331329300000004</c:v>
                </c:pt>
                <c:pt idx="128">
                  <c:v>8.8418941499999999</c:v>
                </c:pt>
                <c:pt idx="129">
                  <c:v>8.9469842899999996</c:v>
                </c:pt>
                <c:pt idx="130">
                  <c:v>8.9469842899999996</c:v>
                </c:pt>
                <c:pt idx="131">
                  <c:v>8.7723064399999995</c:v>
                </c:pt>
                <c:pt idx="132">
                  <c:v>8.7140808100000005</c:v>
                </c:pt>
                <c:pt idx="133">
                  <c:v>8.7140808100000005</c:v>
                </c:pt>
                <c:pt idx="134">
                  <c:v>8.7936086699999993</c:v>
                </c:pt>
                <c:pt idx="135">
                  <c:v>8.8106517800000006</c:v>
                </c:pt>
                <c:pt idx="136">
                  <c:v>8.8362178799999995</c:v>
                </c:pt>
                <c:pt idx="137">
                  <c:v>8.7197666199999997</c:v>
                </c:pt>
                <c:pt idx="138">
                  <c:v>8.6672182099999997</c:v>
                </c:pt>
                <c:pt idx="139">
                  <c:v>8.9285259200000002</c:v>
                </c:pt>
                <c:pt idx="140">
                  <c:v>8.9285259200000002</c:v>
                </c:pt>
                <c:pt idx="141">
                  <c:v>9.1855716699999999</c:v>
                </c:pt>
                <c:pt idx="142">
                  <c:v>9.3332653000000008</c:v>
                </c:pt>
                <c:pt idx="143">
                  <c:v>9.3332653000000008</c:v>
                </c:pt>
                <c:pt idx="144">
                  <c:v>9.4909086200000008</c:v>
                </c:pt>
                <c:pt idx="145">
                  <c:v>9.3346939100000004</c:v>
                </c:pt>
                <c:pt idx="146">
                  <c:v>9.3346939100000004</c:v>
                </c:pt>
                <c:pt idx="147">
                  <c:v>9.5349292800000001</c:v>
                </c:pt>
                <c:pt idx="148">
                  <c:v>9.4369392399999992</c:v>
                </c:pt>
                <c:pt idx="149">
                  <c:v>9.4653501500000008</c:v>
                </c:pt>
                <c:pt idx="150">
                  <c:v>9.4653501500000008</c:v>
                </c:pt>
                <c:pt idx="151">
                  <c:v>9.3503112799999997</c:v>
                </c:pt>
                <c:pt idx="152">
                  <c:v>9.1699543000000006</c:v>
                </c:pt>
                <c:pt idx="153">
                  <c:v>9.3673610699999994</c:v>
                </c:pt>
                <c:pt idx="154">
                  <c:v>9.2878246299999994</c:v>
                </c:pt>
                <c:pt idx="155">
                  <c:v>9.3290042900000003</c:v>
                </c:pt>
                <c:pt idx="156">
                  <c:v>9.3290042900000003</c:v>
                </c:pt>
                <c:pt idx="157">
                  <c:v>9.5335130699999997</c:v>
                </c:pt>
                <c:pt idx="158">
                  <c:v>9.6712703700000002</c:v>
                </c:pt>
                <c:pt idx="159">
                  <c:v>9.8019275700000001</c:v>
                </c:pt>
                <c:pt idx="160">
                  <c:v>9.8019275700000001</c:v>
                </c:pt>
                <c:pt idx="161">
                  <c:v>9.4937496199999991</c:v>
                </c:pt>
                <c:pt idx="162">
                  <c:v>10.00216103</c:v>
                </c:pt>
                <c:pt idx="163">
                  <c:v>10.00216103</c:v>
                </c:pt>
                <c:pt idx="164">
                  <c:v>10.12856197</c:v>
                </c:pt>
                <c:pt idx="165">
                  <c:v>9.6613292699999995</c:v>
                </c:pt>
                <c:pt idx="166">
                  <c:v>9.6613292699999995</c:v>
                </c:pt>
                <c:pt idx="167">
                  <c:v>9.5349330899999991</c:v>
                </c:pt>
                <c:pt idx="168">
                  <c:v>9.7848768199999991</c:v>
                </c:pt>
                <c:pt idx="169">
                  <c:v>9.9382648499999995</c:v>
                </c:pt>
                <c:pt idx="170">
                  <c:v>9.9382648499999995</c:v>
                </c:pt>
                <c:pt idx="171">
                  <c:v>10.152709010000001</c:v>
                </c:pt>
                <c:pt idx="172">
                  <c:v>10.43105984</c:v>
                </c:pt>
                <c:pt idx="173">
                  <c:v>10.43105984</c:v>
                </c:pt>
                <c:pt idx="174">
                  <c:v>10.21093082</c:v>
                </c:pt>
                <c:pt idx="175">
                  <c:v>10.198152540000001</c:v>
                </c:pt>
                <c:pt idx="176">
                  <c:v>10.216619489999999</c:v>
                </c:pt>
                <c:pt idx="177">
                  <c:v>10.216619489999999</c:v>
                </c:pt>
                <c:pt idx="178">
                  <c:v>10.64834595</c:v>
                </c:pt>
                <c:pt idx="179">
                  <c:v>10.67532349</c:v>
                </c:pt>
                <c:pt idx="180">
                  <c:v>10.34442711</c:v>
                </c:pt>
                <c:pt idx="181">
                  <c:v>10.3955555</c:v>
                </c:pt>
                <c:pt idx="182">
                  <c:v>10.62703896</c:v>
                </c:pt>
                <c:pt idx="183">
                  <c:v>10.62703896</c:v>
                </c:pt>
                <c:pt idx="184">
                  <c:v>10.70230675</c:v>
                </c:pt>
                <c:pt idx="185">
                  <c:v>10.583013530000001</c:v>
                </c:pt>
                <c:pt idx="186">
                  <c:v>10.68384361</c:v>
                </c:pt>
                <c:pt idx="187">
                  <c:v>10.68384361</c:v>
                </c:pt>
                <c:pt idx="188">
                  <c:v>10.82018089</c:v>
                </c:pt>
                <c:pt idx="189">
                  <c:v>11.04030609</c:v>
                </c:pt>
                <c:pt idx="190">
                  <c:v>11.16385841</c:v>
                </c:pt>
                <c:pt idx="191">
                  <c:v>11.02326012</c:v>
                </c:pt>
                <c:pt idx="192">
                  <c:v>10.627038000000001</c:v>
                </c:pt>
                <c:pt idx="193">
                  <c:v>10.627038000000001</c:v>
                </c:pt>
                <c:pt idx="194">
                  <c:v>10.84858513</c:v>
                </c:pt>
                <c:pt idx="195">
                  <c:v>11.351316450000001</c:v>
                </c:pt>
                <c:pt idx="196">
                  <c:v>11.6083622</c:v>
                </c:pt>
                <c:pt idx="197">
                  <c:v>11.6083622</c:v>
                </c:pt>
                <c:pt idx="198">
                  <c:v>11.629663470000001</c:v>
                </c:pt>
                <c:pt idx="199">
                  <c:v>12.41075039</c:v>
                </c:pt>
                <c:pt idx="200">
                  <c:v>12.41075039</c:v>
                </c:pt>
                <c:pt idx="201">
                  <c:v>12.355365750000001</c:v>
                </c:pt>
                <c:pt idx="202">
                  <c:v>11.34563541</c:v>
                </c:pt>
                <c:pt idx="203">
                  <c:v>11.20788288</c:v>
                </c:pt>
                <c:pt idx="204">
                  <c:v>11.20788288</c:v>
                </c:pt>
                <c:pt idx="205">
                  <c:v>11.393920899999999</c:v>
                </c:pt>
                <c:pt idx="206">
                  <c:v>11.439366339999999</c:v>
                </c:pt>
                <c:pt idx="207">
                  <c:v>11.439366339999999</c:v>
                </c:pt>
                <c:pt idx="208">
                  <c:v>11.721971509999999</c:v>
                </c:pt>
                <c:pt idx="209">
                  <c:v>12.25879574</c:v>
                </c:pt>
                <c:pt idx="210">
                  <c:v>13.186166760000001</c:v>
                </c:pt>
                <c:pt idx="211">
                  <c:v>13.603689190000001</c:v>
                </c:pt>
                <c:pt idx="212">
                  <c:v>13.52558327</c:v>
                </c:pt>
                <c:pt idx="213">
                  <c:v>13.4346981</c:v>
                </c:pt>
                <c:pt idx="214">
                  <c:v>13.4346981</c:v>
                </c:pt>
                <c:pt idx="215">
                  <c:v>13.509965899999999</c:v>
                </c:pt>
                <c:pt idx="216">
                  <c:v>13.891981120000001</c:v>
                </c:pt>
                <c:pt idx="217">
                  <c:v>14.50264168</c:v>
                </c:pt>
                <c:pt idx="218">
                  <c:v>14.55944538</c:v>
                </c:pt>
                <c:pt idx="219">
                  <c:v>14.44015503</c:v>
                </c:pt>
                <c:pt idx="220">
                  <c:v>14.44015503</c:v>
                </c:pt>
                <c:pt idx="221">
                  <c:v>14.5807476</c:v>
                </c:pt>
                <c:pt idx="222">
                  <c:v>15.14313507</c:v>
                </c:pt>
                <c:pt idx="223">
                  <c:v>15.501027110000001</c:v>
                </c:pt>
                <c:pt idx="224">
                  <c:v>15.501027110000001</c:v>
                </c:pt>
                <c:pt idx="225">
                  <c:v>15.814885139999999</c:v>
                </c:pt>
                <c:pt idx="226">
                  <c:v>15.70268536</c:v>
                </c:pt>
                <c:pt idx="227">
                  <c:v>15.563511849999999</c:v>
                </c:pt>
                <c:pt idx="228">
                  <c:v>15.71831036</c:v>
                </c:pt>
                <c:pt idx="229">
                  <c:v>15.90576935</c:v>
                </c:pt>
                <c:pt idx="230">
                  <c:v>15.90576935</c:v>
                </c:pt>
                <c:pt idx="231">
                  <c:v>15.949792860000001</c:v>
                </c:pt>
                <c:pt idx="232">
                  <c:v>16.195482250000001</c:v>
                </c:pt>
                <c:pt idx="233">
                  <c:v>16.51501846</c:v>
                </c:pt>
                <c:pt idx="234">
                  <c:v>16.51501846</c:v>
                </c:pt>
                <c:pt idx="235">
                  <c:v>17.198101040000001</c:v>
                </c:pt>
                <c:pt idx="236">
                  <c:v>17.609939579999999</c:v>
                </c:pt>
                <c:pt idx="237">
                  <c:v>17.771835329999998</c:v>
                </c:pt>
                <c:pt idx="238">
                  <c:v>17.940837859999998</c:v>
                </c:pt>
                <c:pt idx="239">
                  <c:v>18.031728739999998</c:v>
                </c:pt>
                <c:pt idx="240">
                  <c:v>18.44784164</c:v>
                </c:pt>
                <c:pt idx="241">
                  <c:v>18.44784164</c:v>
                </c:pt>
                <c:pt idx="242">
                  <c:v>18.625370029999999</c:v>
                </c:pt>
                <c:pt idx="243">
                  <c:v>18.62820816</c:v>
                </c:pt>
                <c:pt idx="244">
                  <c:v>18.62820816</c:v>
                </c:pt>
                <c:pt idx="245">
                  <c:v>18.716260909999999</c:v>
                </c:pt>
                <c:pt idx="246">
                  <c:v>19.050001139999999</c:v>
                </c:pt>
                <c:pt idx="247">
                  <c:v>19.050001139999999</c:v>
                </c:pt>
                <c:pt idx="248">
                  <c:v>19.36811256</c:v>
                </c:pt>
                <c:pt idx="249">
                  <c:v>19.626577380000001</c:v>
                </c:pt>
                <c:pt idx="250">
                  <c:v>19.818294529999999</c:v>
                </c:pt>
                <c:pt idx="251">
                  <c:v>19.818294529999999</c:v>
                </c:pt>
                <c:pt idx="252">
                  <c:v>20.31392288</c:v>
                </c:pt>
                <c:pt idx="253">
                  <c:v>20.609310149999999</c:v>
                </c:pt>
                <c:pt idx="254">
                  <c:v>20.609310149999999</c:v>
                </c:pt>
                <c:pt idx="255">
                  <c:v>20.573802950000001</c:v>
                </c:pt>
                <c:pt idx="256">
                  <c:v>20.79393387</c:v>
                </c:pt>
                <c:pt idx="257">
                  <c:v>20.79393387</c:v>
                </c:pt>
                <c:pt idx="258">
                  <c:v>21.02115822</c:v>
                </c:pt>
                <c:pt idx="259">
                  <c:v>21.046720499999999</c:v>
                </c:pt>
                <c:pt idx="260">
                  <c:v>20.879142760000001</c:v>
                </c:pt>
                <c:pt idx="261">
                  <c:v>20.879142760000001</c:v>
                </c:pt>
                <c:pt idx="262">
                  <c:v>20.78115463</c:v>
                </c:pt>
                <c:pt idx="263">
                  <c:v>20.87772751</c:v>
                </c:pt>
                <c:pt idx="264">
                  <c:v>20.87772751</c:v>
                </c:pt>
                <c:pt idx="265">
                  <c:v>20.989919660000002</c:v>
                </c:pt>
                <c:pt idx="266">
                  <c:v>21.193008420000002</c:v>
                </c:pt>
                <c:pt idx="267">
                  <c:v>21.193008420000002</c:v>
                </c:pt>
                <c:pt idx="268">
                  <c:v>21.414562230000001</c:v>
                </c:pt>
                <c:pt idx="269">
                  <c:v>21.577877040000001</c:v>
                </c:pt>
                <c:pt idx="270">
                  <c:v>22.042263030000001</c:v>
                </c:pt>
                <c:pt idx="271">
                  <c:v>22.042263030000001</c:v>
                </c:pt>
                <c:pt idx="272">
                  <c:v>22.374576569999999</c:v>
                </c:pt>
                <c:pt idx="273">
                  <c:v>22.449850080000001</c:v>
                </c:pt>
                <c:pt idx="274">
                  <c:v>22.6429863</c:v>
                </c:pt>
                <c:pt idx="275">
                  <c:v>22.84180641</c:v>
                </c:pt>
                <c:pt idx="276">
                  <c:v>22.86026764</c:v>
                </c:pt>
                <c:pt idx="277">
                  <c:v>22.86026764</c:v>
                </c:pt>
                <c:pt idx="278">
                  <c:v>22.948316569999999</c:v>
                </c:pt>
                <c:pt idx="279">
                  <c:v>22.941217420000001</c:v>
                </c:pt>
                <c:pt idx="280">
                  <c:v>22.83470535</c:v>
                </c:pt>
                <c:pt idx="281">
                  <c:v>22.83470535</c:v>
                </c:pt>
                <c:pt idx="282">
                  <c:v>23.31187057</c:v>
                </c:pt>
                <c:pt idx="283">
                  <c:v>23.324651719999999</c:v>
                </c:pt>
                <c:pt idx="284">
                  <c:v>23.324651719999999</c:v>
                </c:pt>
                <c:pt idx="285">
                  <c:v>23.3303318</c:v>
                </c:pt>
                <c:pt idx="286">
                  <c:v>23.59590721</c:v>
                </c:pt>
                <c:pt idx="287">
                  <c:v>23.59590721</c:v>
                </c:pt>
                <c:pt idx="288">
                  <c:v>23.594490050000001</c:v>
                </c:pt>
                <c:pt idx="289">
                  <c:v>23.698162079999999</c:v>
                </c:pt>
                <c:pt idx="290">
                  <c:v>24.041847229999998</c:v>
                </c:pt>
                <c:pt idx="291">
                  <c:v>24.279018399999998</c:v>
                </c:pt>
                <c:pt idx="292">
                  <c:v>24.324464800000001</c:v>
                </c:pt>
                <c:pt idx="293">
                  <c:v>24.546003339999999</c:v>
                </c:pt>
                <c:pt idx="294">
                  <c:v>24.546003339999999</c:v>
                </c:pt>
                <c:pt idx="295">
                  <c:v>25.030277250000001</c:v>
                </c:pt>
                <c:pt idx="296">
                  <c:v>25.346971509999999</c:v>
                </c:pt>
                <c:pt idx="297">
                  <c:v>25.346971509999999</c:v>
                </c:pt>
                <c:pt idx="298">
                  <c:v>25.437860489999998</c:v>
                </c:pt>
                <c:pt idx="299">
                  <c:v>25.572771070000002</c:v>
                </c:pt>
                <c:pt idx="300">
                  <c:v>25.606853489999999</c:v>
                </c:pt>
                <c:pt idx="301">
                  <c:v>25.476202010000002</c:v>
                </c:pt>
                <c:pt idx="302">
                  <c:v>25.629573820000001</c:v>
                </c:pt>
                <c:pt idx="303">
                  <c:v>25.7502861</c:v>
                </c:pt>
                <c:pt idx="304">
                  <c:v>25.7502861</c:v>
                </c:pt>
                <c:pt idx="305">
                  <c:v>25.74318886</c:v>
                </c:pt>
                <c:pt idx="306">
                  <c:v>26.147930150000001</c:v>
                </c:pt>
                <c:pt idx="307">
                  <c:v>26.532787320000001</c:v>
                </c:pt>
                <c:pt idx="308">
                  <c:v>26.532787320000001</c:v>
                </c:pt>
                <c:pt idx="309">
                  <c:v>27.062515260000001</c:v>
                </c:pt>
                <c:pt idx="310">
                  <c:v>27.062515260000001</c:v>
                </c:pt>
                <c:pt idx="311">
                  <c:v>26.836706159999999</c:v>
                </c:pt>
                <c:pt idx="312">
                  <c:v>26.750082020000001</c:v>
                </c:pt>
                <c:pt idx="313">
                  <c:v>26.958847049999999</c:v>
                </c:pt>
                <c:pt idx="314">
                  <c:v>26.958847049999999</c:v>
                </c:pt>
                <c:pt idx="315">
                  <c:v>26.9900856</c:v>
                </c:pt>
                <c:pt idx="316">
                  <c:v>27.105123519999999</c:v>
                </c:pt>
                <c:pt idx="317">
                  <c:v>27.336614610000002</c:v>
                </c:pt>
                <c:pt idx="318">
                  <c:v>27.548217770000001</c:v>
                </c:pt>
                <c:pt idx="319">
                  <c:v>27.668926240000001</c:v>
                </c:pt>
                <c:pt idx="320">
                  <c:v>27.945856089999999</c:v>
                </c:pt>
                <c:pt idx="321">
                  <c:v>27.945856089999999</c:v>
                </c:pt>
                <c:pt idx="322">
                  <c:v>28.207164760000001</c:v>
                </c:pt>
                <c:pt idx="323">
                  <c:v>28.645986560000001</c:v>
                </c:pt>
                <c:pt idx="324">
                  <c:v>28.645986560000001</c:v>
                </c:pt>
                <c:pt idx="325">
                  <c:v>29.001026150000001</c:v>
                </c:pt>
                <c:pt idx="326">
                  <c:v>28.901611330000001</c:v>
                </c:pt>
                <c:pt idx="327">
                  <c:v>28.901611330000001</c:v>
                </c:pt>
                <c:pt idx="328">
                  <c:v>28.423025129999999</c:v>
                </c:pt>
                <c:pt idx="329">
                  <c:v>27.714374540000001</c:v>
                </c:pt>
                <c:pt idx="330">
                  <c:v>27.308212279999999</c:v>
                </c:pt>
                <c:pt idx="331">
                  <c:v>27.308212279999999</c:v>
                </c:pt>
                <c:pt idx="332">
                  <c:v>26.835292819999999</c:v>
                </c:pt>
                <c:pt idx="333">
                  <c:v>26.71883583</c:v>
                </c:pt>
                <c:pt idx="334">
                  <c:v>26.71883583</c:v>
                </c:pt>
                <c:pt idx="335">
                  <c:v>26.681919100000002</c:v>
                </c:pt>
                <c:pt idx="336">
                  <c:v>26.561202999999999</c:v>
                </c:pt>
                <c:pt idx="337">
                  <c:v>26.561202999999999</c:v>
                </c:pt>
                <c:pt idx="338">
                  <c:v>26.737298970000001</c:v>
                </c:pt>
                <c:pt idx="339">
                  <c:v>26.907720569999999</c:v>
                </c:pt>
                <c:pt idx="340">
                  <c:v>26.968791960000001</c:v>
                </c:pt>
                <c:pt idx="341">
                  <c:v>26.968791960000001</c:v>
                </c:pt>
                <c:pt idx="342">
                  <c:v>26.796951289999999</c:v>
                </c:pt>
                <c:pt idx="343">
                  <c:v>26.440479280000002</c:v>
                </c:pt>
                <c:pt idx="344">
                  <c:v>26.22745132</c:v>
                </c:pt>
                <c:pt idx="345">
                  <c:v>26.02863503</c:v>
                </c:pt>
                <c:pt idx="346">
                  <c:v>25.839756009999999</c:v>
                </c:pt>
                <c:pt idx="347">
                  <c:v>25.839756009999999</c:v>
                </c:pt>
                <c:pt idx="348">
                  <c:v>25.79146957</c:v>
                </c:pt>
                <c:pt idx="349">
                  <c:v>25.92212486</c:v>
                </c:pt>
                <c:pt idx="350">
                  <c:v>25.92212486</c:v>
                </c:pt>
                <c:pt idx="351">
                  <c:v>25.841176990000001</c:v>
                </c:pt>
                <c:pt idx="352">
                  <c:v>26.078344349999998</c:v>
                </c:pt>
                <c:pt idx="353">
                  <c:v>26.382251740000001</c:v>
                </c:pt>
                <c:pt idx="354">
                  <c:v>26.311243059999999</c:v>
                </c:pt>
                <c:pt idx="355">
                  <c:v>26.157863620000001</c:v>
                </c:pt>
                <c:pt idx="356">
                  <c:v>25.957626340000001</c:v>
                </c:pt>
                <c:pt idx="357">
                  <c:v>25.957626340000001</c:v>
                </c:pt>
                <c:pt idx="358">
                  <c:v>26.143665309999999</c:v>
                </c:pt>
                <c:pt idx="359">
                  <c:v>26.048517230000002</c:v>
                </c:pt>
                <c:pt idx="360">
                  <c:v>25.863901139999999</c:v>
                </c:pt>
                <c:pt idx="361">
                  <c:v>25.863901139999999</c:v>
                </c:pt>
                <c:pt idx="362">
                  <c:v>25.66650009</c:v>
                </c:pt>
                <c:pt idx="363">
                  <c:v>25.033119200000002</c:v>
                </c:pt>
                <c:pt idx="364">
                  <c:v>25.033119200000002</c:v>
                </c:pt>
                <c:pt idx="365">
                  <c:v>24.939388279999999</c:v>
                </c:pt>
                <c:pt idx="366">
                  <c:v>24.98625565</c:v>
                </c:pt>
                <c:pt idx="367">
                  <c:v>24.98625565</c:v>
                </c:pt>
                <c:pt idx="368">
                  <c:v>24.994773859999999</c:v>
                </c:pt>
                <c:pt idx="369">
                  <c:v>25.30436516</c:v>
                </c:pt>
                <c:pt idx="370">
                  <c:v>25.457736969999999</c:v>
                </c:pt>
                <c:pt idx="371">
                  <c:v>25.6608181</c:v>
                </c:pt>
                <c:pt idx="372">
                  <c:v>25.663660050000001</c:v>
                </c:pt>
                <c:pt idx="373">
                  <c:v>25.663660050000001</c:v>
                </c:pt>
                <c:pt idx="374">
                  <c:v>25.425075530000001</c:v>
                </c:pt>
                <c:pt idx="375">
                  <c:v>25.361171720000002</c:v>
                </c:pt>
                <c:pt idx="376">
                  <c:v>25.454898830000001</c:v>
                </c:pt>
                <c:pt idx="377">
                  <c:v>25.454898830000001</c:v>
                </c:pt>
                <c:pt idx="378">
                  <c:v>25.239038470000001</c:v>
                </c:pt>
                <c:pt idx="379">
                  <c:v>25.078563689999999</c:v>
                </c:pt>
                <c:pt idx="380">
                  <c:v>25.018917080000001</c:v>
                </c:pt>
                <c:pt idx="381">
                  <c:v>24.849918370000001</c:v>
                </c:pt>
                <c:pt idx="382">
                  <c:v>25.209215159999999</c:v>
                </c:pt>
                <c:pt idx="383">
                  <c:v>25.488983149999999</c:v>
                </c:pt>
                <c:pt idx="384">
                  <c:v>25.488983149999999</c:v>
                </c:pt>
                <c:pt idx="385">
                  <c:v>25.574192050000001</c:v>
                </c:pt>
                <c:pt idx="386">
                  <c:v>25.572771070000002</c:v>
                </c:pt>
                <c:pt idx="387">
                  <c:v>25.572771070000002</c:v>
                </c:pt>
                <c:pt idx="388">
                  <c:v>25.508865360000001</c:v>
                </c:pt>
                <c:pt idx="389">
                  <c:v>25.574192050000001</c:v>
                </c:pt>
                <c:pt idx="390">
                  <c:v>25.574192050000001</c:v>
                </c:pt>
                <c:pt idx="391">
                  <c:v>25.364009859999999</c:v>
                </c:pt>
                <c:pt idx="392">
                  <c:v>24.987672809999999</c:v>
                </c:pt>
                <c:pt idx="393">
                  <c:v>24.68802071</c:v>
                </c:pt>
                <c:pt idx="394">
                  <c:v>24.68802071</c:v>
                </c:pt>
                <c:pt idx="395">
                  <c:v>24.541748049999999</c:v>
                </c:pt>
                <c:pt idx="396">
                  <c:v>24.996196749999999</c:v>
                </c:pt>
                <c:pt idx="397">
                  <c:v>24.996196749999999</c:v>
                </c:pt>
                <c:pt idx="398">
                  <c:v>25.6608181</c:v>
                </c:pt>
                <c:pt idx="399">
                  <c:v>25.643774029999999</c:v>
                </c:pt>
                <c:pt idx="400">
                  <c:v>25.643774029999999</c:v>
                </c:pt>
                <c:pt idx="401">
                  <c:v>25.594074249999998</c:v>
                </c:pt>
                <c:pt idx="402">
                  <c:v>25.18365288</c:v>
                </c:pt>
                <c:pt idx="403">
                  <c:v>24.693706509999998</c:v>
                </c:pt>
                <c:pt idx="404">
                  <c:v>24.693706509999998</c:v>
                </c:pt>
                <c:pt idx="405">
                  <c:v>24.656782150000002</c:v>
                </c:pt>
                <c:pt idx="406">
                  <c:v>24.531810759999999</c:v>
                </c:pt>
                <c:pt idx="407">
                  <c:v>24.53749084</c:v>
                </c:pt>
                <c:pt idx="408">
                  <c:v>24.618440629999998</c:v>
                </c:pt>
                <c:pt idx="409">
                  <c:v>24.618440629999998</c:v>
                </c:pt>
                <c:pt idx="410">
                  <c:v>24.777496339999999</c:v>
                </c:pt>
                <c:pt idx="411">
                  <c:v>25.037380219999999</c:v>
                </c:pt>
                <c:pt idx="412">
                  <c:v>25.037380219999999</c:v>
                </c:pt>
                <c:pt idx="413">
                  <c:v>25.220577240000001</c:v>
                </c:pt>
                <c:pt idx="414">
                  <c:v>24.99477577</c:v>
                </c:pt>
                <c:pt idx="415">
                  <c:v>24.99477577</c:v>
                </c:pt>
                <c:pt idx="416">
                  <c:v>24.651103970000001</c:v>
                </c:pt>
                <c:pt idx="417">
                  <c:v>24.952171329999999</c:v>
                </c:pt>
                <c:pt idx="418">
                  <c:v>24.952171329999999</c:v>
                </c:pt>
                <c:pt idx="419">
                  <c:v>26.917663569999998</c:v>
                </c:pt>
                <c:pt idx="420">
                  <c:v>29.390155790000001</c:v>
                </c:pt>
                <c:pt idx="421">
                  <c:v>30.841562270000001</c:v>
                </c:pt>
                <c:pt idx="422">
                  <c:v>30.841562270000001</c:v>
                </c:pt>
                <c:pt idx="423">
                  <c:v>30.9196682</c:v>
                </c:pt>
                <c:pt idx="424">
                  <c:v>30.936710359999999</c:v>
                </c:pt>
                <c:pt idx="425">
                  <c:v>30.936710359999999</c:v>
                </c:pt>
                <c:pt idx="426">
                  <c:v>31.087244030000001</c:v>
                </c:pt>
                <c:pt idx="427">
                  <c:v>31.13269043</c:v>
                </c:pt>
                <c:pt idx="428">
                  <c:v>31.13269043</c:v>
                </c:pt>
                <c:pt idx="429">
                  <c:v>31.05883789</c:v>
                </c:pt>
                <c:pt idx="430">
                  <c:v>30.6441555</c:v>
                </c:pt>
                <c:pt idx="431">
                  <c:v>30.462377549999999</c:v>
                </c:pt>
                <c:pt idx="432">
                  <c:v>30.462377549999999</c:v>
                </c:pt>
                <c:pt idx="433">
                  <c:v>30.22236633</c:v>
                </c:pt>
                <c:pt idx="434">
                  <c:v>30.078929899999999</c:v>
                </c:pt>
                <c:pt idx="435">
                  <c:v>30.201068880000001</c:v>
                </c:pt>
                <c:pt idx="436">
                  <c:v>30.141424180000001</c:v>
                </c:pt>
                <c:pt idx="437">
                  <c:v>30.07609558</c:v>
                </c:pt>
                <c:pt idx="438">
                  <c:v>30.07609558</c:v>
                </c:pt>
                <c:pt idx="439">
                  <c:v>30.059047700000001</c:v>
                </c:pt>
                <c:pt idx="440">
                  <c:v>29.895730969999999</c:v>
                </c:pt>
                <c:pt idx="441">
                  <c:v>29.895730969999999</c:v>
                </c:pt>
                <c:pt idx="442">
                  <c:v>29.86448669</c:v>
                </c:pt>
                <c:pt idx="443">
                  <c:v>30.05053139</c:v>
                </c:pt>
                <c:pt idx="444">
                  <c:v>30.08035851</c:v>
                </c:pt>
                <c:pt idx="445">
                  <c:v>30.117284770000001</c:v>
                </c:pt>
                <c:pt idx="446">
                  <c:v>30.100240710000001</c:v>
                </c:pt>
                <c:pt idx="447">
                  <c:v>30.100240710000001</c:v>
                </c:pt>
                <c:pt idx="448">
                  <c:v>30.388534549999999</c:v>
                </c:pt>
                <c:pt idx="449">
                  <c:v>30.796117779999999</c:v>
                </c:pt>
                <c:pt idx="450">
                  <c:v>30.952331539999999</c:v>
                </c:pt>
                <c:pt idx="451">
                  <c:v>30.952331539999999</c:v>
                </c:pt>
                <c:pt idx="452">
                  <c:v>30.50357056</c:v>
                </c:pt>
                <c:pt idx="453">
                  <c:v>30.294805530000001</c:v>
                </c:pt>
                <c:pt idx="454">
                  <c:v>30.294805530000001</c:v>
                </c:pt>
                <c:pt idx="455">
                  <c:v>30.232311249999999</c:v>
                </c:pt>
                <c:pt idx="456">
                  <c:v>30.24083328</c:v>
                </c:pt>
                <c:pt idx="457">
                  <c:v>30.24083328</c:v>
                </c:pt>
                <c:pt idx="458">
                  <c:v>30.422618870000001</c:v>
                </c:pt>
                <c:pt idx="459">
                  <c:v>30.459545139999999</c:v>
                </c:pt>
                <c:pt idx="460">
                  <c:v>30.493627549999999</c:v>
                </c:pt>
                <c:pt idx="461">
                  <c:v>30.493627549999999</c:v>
                </c:pt>
                <c:pt idx="462">
                  <c:v>30.581676479999999</c:v>
                </c:pt>
                <c:pt idx="463">
                  <c:v>30.563213350000002</c:v>
                </c:pt>
                <c:pt idx="464">
                  <c:v>30.563213350000002</c:v>
                </c:pt>
                <c:pt idx="465">
                  <c:v>30.664041520000001</c:v>
                </c:pt>
                <c:pt idx="466">
                  <c:v>30.764871599999999</c:v>
                </c:pt>
                <c:pt idx="467">
                  <c:v>30.764871599999999</c:v>
                </c:pt>
                <c:pt idx="468">
                  <c:v>30.895526889999999</c:v>
                </c:pt>
                <c:pt idx="469">
                  <c:v>31.00203514</c:v>
                </c:pt>
                <c:pt idx="470">
                  <c:v>31.019079210000001</c:v>
                </c:pt>
                <c:pt idx="471">
                  <c:v>30.881320949999999</c:v>
                </c:pt>
                <c:pt idx="472">
                  <c:v>30.402734760000001</c:v>
                </c:pt>
                <c:pt idx="473">
                  <c:v>30.209594729999999</c:v>
                </c:pt>
                <c:pt idx="474">
                  <c:v>30.209594729999999</c:v>
                </c:pt>
                <c:pt idx="475">
                  <c:v>30.321786880000001</c:v>
                </c:pt>
                <c:pt idx="476">
                  <c:v>30.48794556</c:v>
                </c:pt>
                <c:pt idx="477">
                  <c:v>30.48794556</c:v>
                </c:pt>
                <c:pt idx="478">
                  <c:v>30.539072040000001</c:v>
                </c:pt>
                <c:pt idx="479">
                  <c:v>30.622858050000001</c:v>
                </c:pt>
                <c:pt idx="480">
                  <c:v>30.672565460000001</c:v>
                </c:pt>
                <c:pt idx="481">
                  <c:v>30.743572239999999</c:v>
                </c:pt>
                <c:pt idx="482">
                  <c:v>30.564632419999999</c:v>
                </c:pt>
                <c:pt idx="483">
                  <c:v>30.40699768</c:v>
                </c:pt>
                <c:pt idx="484">
                  <c:v>30.40699768</c:v>
                </c:pt>
                <c:pt idx="485">
                  <c:v>30.351608280000001</c:v>
                </c:pt>
                <c:pt idx="486">
                  <c:v>30.4055748</c:v>
                </c:pt>
                <c:pt idx="487">
                  <c:v>30.4055748</c:v>
                </c:pt>
                <c:pt idx="488">
                  <c:v>30.445343019999999</c:v>
                </c:pt>
                <c:pt idx="489">
                  <c:v>30.257879259999999</c:v>
                </c:pt>
                <c:pt idx="490">
                  <c:v>30.428295139999999</c:v>
                </c:pt>
                <c:pt idx="491">
                  <c:v>30.421194079999999</c:v>
                </c:pt>
                <c:pt idx="492">
                  <c:v>30.428293230000001</c:v>
                </c:pt>
                <c:pt idx="493">
                  <c:v>30.428293230000001</c:v>
                </c:pt>
                <c:pt idx="494">
                  <c:v>30.353023530000002</c:v>
                </c:pt>
                <c:pt idx="495">
                  <c:v>30.561792369999999</c:v>
                </c:pt>
                <c:pt idx="496">
                  <c:v>30.409832000000002</c:v>
                </c:pt>
                <c:pt idx="497">
                  <c:v>30.409832000000002</c:v>
                </c:pt>
                <c:pt idx="498">
                  <c:v>30.348770139999999</c:v>
                </c:pt>
                <c:pt idx="499">
                  <c:v>30.21384621</c:v>
                </c:pt>
                <c:pt idx="500">
                  <c:v>30.21384621</c:v>
                </c:pt>
                <c:pt idx="501">
                  <c:v>30.199646000000001</c:v>
                </c:pt>
                <c:pt idx="502">
                  <c:v>30.225210189999999</c:v>
                </c:pt>
                <c:pt idx="503">
                  <c:v>30.225210189999999</c:v>
                </c:pt>
                <c:pt idx="504">
                  <c:v>30.060480120000001</c:v>
                </c:pt>
                <c:pt idx="505">
                  <c:v>30.195394520000001</c:v>
                </c:pt>
                <c:pt idx="506">
                  <c:v>30.35587692</c:v>
                </c:pt>
                <c:pt idx="507">
                  <c:v>30.228054050000001</c:v>
                </c:pt>
                <c:pt idx="508">
                  <c:v>30.201065060000001</c:v>
                </c:pt>
                <c:pt idx="509">
                  <c:v>30.201065060000001</c:v>
                </c:pt>
                <c:pt idx="510">
                  <c:v>29.93691063</c:v>
                </c:pt>
                <c:pt idx="511">
                  <c:v>29.98519516</c:v>
                </c:pt>
                <c:pt idx="512">
                  <c:v>29.958215710000001</c:v>
                </c:pt>
                <c:pt idx="513">
                  <c:v>29.958215710000001</c:v>
                </c:pt>
                <c:pt idx="514">
                  <c:v>30.03491211</c:v>
                </c:pt>
                <c:pt idx="515">
                  <c:v>30.053375240000001</c:v>
                </c:pt>
                <c:pt idx="516">
                  <c:v>30.14426804</c:v>
                </c:pt>
                <c:pt idx="517">
                  <c:v>29.92840004</c:v>
                </c:pt>
                <c:pt idx="518">
                  <c:v>29.980945590000001</c:v>
                </c:pt>
                <c:pt idx="519">
                  <c:v>29.980945590000001</c:v>
                </c:pt>
                <c:pt idx="520">
                  <c:v>30.169830319999999</c:v>
                </c:pt>
                <c:pt idx="521">
                  <c:v>30.03349304</c:v>
                </c:pt>
                <c:pt idx="522">
                  <c:v>30.053375240000001</c:v>
                </c:pt>
                <c:pt idx="523">
                  <c:v>30.053375240000001</c:v>
                </c:pt>
                <c:pt idx="524">
                  <c:v>29.868743899999998</c:v>
                </c:pt>
                <c:pt idx="525">
                  <c:v>29.83891869</c:v>
                </c:pt>
                <c:pt idx="526">
                  <c:v>29.681285859999999</c:v>
                </c:pt>
                <c:pt idx="527">
                  <c:v>29.784957890000001</c:v>
                </c:pt>
                <c:pt idx="528">
                  <c:v>29.699747089999999</c:v>
                </c:pt>
                <c:pt idx="529">
                  <c:v>29.699747089999999</c:v>
                </c:pt>
                <c:pt idx="530">
                  <c:v>29.871585849999999</c:v>
                </c:pt>
                <c:pt idx="531">
                  <c:v>29.846023559999999</c:v>
                </c:pt>
                <c:pt idx="532">
                  <c:v>29.749454499999999</c:v>
                </c:pt>
                <c:pt idx="533">
                  <c:v>29.730997089999999</c:v>
                </c:pt>
                <c:pt idx="534">
                  <c:v>29.745197300000001</c:v>
                </c:pt>
                <c:pt idx="535">
                  <c:v>29.907098770000001</c:v>
                </c:pt>
                <c:pt idx="536">
                  <c:v>29.907098770000001</c:v>
                </c:pt>
                <c:pt idx="537">
                  <c:v>29.739521029999999</c:v>
                </c:pt>
                <c:pt idx="538">
                  <c:v>29.97810364</c:v>
                </c:pt>
                <c:pt idx="539">
                  <c:v>29.97810364</c:v>
                </c:pt>
                <c:pt idx="540">
                  <c:v>29.704010010000001</c:v>
                </c:pt>
                <c:pt idx="541">
                  <c:v>29.776439669999998</c:v>
                </c:pt>
                <c:pt idx="542">
                  <c:v>30.013607029999999</c:v>
                </c:pt>
                <c:pt idx="543">
                  <c:v>30.07468033</c:v>
                </c:pt>
                <c:pt idx="544">
                  <c:v>29.87869263</c:v>
                </c:pt>
                <c:pt idx="545">
                  <c:v>29.996562959999999</c:v>
                </c:pt>
                <c:pt idx="546">
                  <c:v>29.996562959999999</c:v>
                </c:pt>
                <c:pt idx="547">
                  <c:v>30.01786804</c:v>
                </c:pt>
                <c:pt idx="548">
                  <c:v>30.040588379999999</c:v>
                </c:pt>
                <c:pt idx="549">
                  <c:v>30.040588379999999</c:v>
                </c:pt>
                <c:pt idx="550">
                  <c:v>29.61453629</c:v>
                </c:pt>
                <c:pt idx="551">
                  <c:v>29.739511490000002</c:v>
                </c:pt>
                <c:pt idx="552">
                  <c:v>29.739511490000002</c:v>
                </c:pt>
                <c:pt idx="553">
                  <c:v>29.953960420000001</c:v>
                </c:pt>
                <c:pt idx="554">
                  <c:v>29.756551739999999</c:v>
                </c:pt>
                <c:pt idx="555">
                  <c:v>29.625900269999999</c:v>
                </c:pt>
                <c:pt idx="556">
                  <c:v>29.625900269999999</c:v>
                </c:pt>
                <c:pt idx="557">
                  <c:v>30.02497292</c:v>
                </c:pt>
                <c:pt idx="558">
                  <c:v>30.199651719999999</c:v>
                </c:pt>
                <c:pt idx="559">
                  <c:v>30.26072121</c:v>
                </c:pt>
                <c:pt idx="560">
                  <c:v>30.07325745</c:v>
                </c:pt>
                <c:pt idx="561">
                  <c:v>30.13858604</c:v>
                </c:pt>
                <c:pt idx="562">
                  <c:v>30.13858604</c:v>
                </c:pt>
                <c:pt idx="563">
                  <c:v>30.321788789999999</c:v>
                </c:pt>
                <c:pt idx="564">
                  <c:v>30.000829700000001</c:v>
                </c:pt>
                <c:pt idx="565">
                  <c:v>30.000827789999999</c:v>
                </c:pt>
                <c:pt idx="566">
                  <c:v>30.000827789999999</c:v>
                </c:pt>
                <c:pt idx="567">
                  <c:v>29.865915300000001</c:v>
                </c:pt>
                <c:pt idx="568">
                  <c:v>29.85455322</c:v>
                </c:pt>
                <c:pt idx="569">
                  <c:v>29.64578629</c:v>
                </c:pt>
                <c:pt idx="570">
                  <c:v>29.87869263</c:v>
                </c:pt>
                <c:pt idx="571">
                  <c:v>29.57903671</c:v>
                </c:pt>
                <c:pt idx="572">
                  <c:v>29.57903671</c:v>
                </c:pt>
                <c:pt idx="573">
                  <c:v>29.54068947</c:v>
                </c:pt>
                <c:pt idx="574">
                  <c:v>29.472522739999999</c:v>
                </c:pt>
                <c:pt idx="575">
                  <c:v>29.236774440000001</c:v>
                </c:pt>
                <c:pt idx="576">
                  <c:v>29.236774440000001</c:v>
                </c:pt>
                <c:pt idx="577">
                  <c:v>29.111797330000002</c:v>
                </c:pt>
                <c:pt idx="578">
                  <c:v>29.445541380000002</c:v>
                </c:pt>
                <c:pt idx="579">
                  <c:v>29.445541380000002</c:v>
                </c:pt>
                <c:pt idx="580">
                  <c:v>29.250972749999999</c:v>
                </c:pt>
                <c:pt idx="581">
                  <c:v>29.076297759999999</c:v>
                </c:pt>
                <c:pt idx="582">
                  <c:v>29.076297759999999</c:v>
                </c:pt>
                <c:pt idx="583">
                  <c:v>29.117481229999999</c:v>
                </c:pt>
                <c:pt idx="584">
                  <c:v>29.096176150000002</c:v>
                </c:pt>
                <c:pt idx="585">
                  <c:v>29.118890759999999</c:v>
                </c:pt>
                <c:pt idx="586">
                  <c:v>29.118890759999999</c:v>
                </c:pt>
                <c:pt idx="587">
                  <c:v>29.001018519999999</c:v>
                </c:pt>
                <c:pt idx="588">
                  <c:v>29.566257480000001</c:v>
                </c:pt>
                <c:pt idx="589">
                  <c:v>29.566257480000001</c:v>
                </c:pt>
                <c:pt idx="590">
                  <c:v>29.478199010000001</c:v>
                </c:pt>
                <c:pt idx="591">
                  <c:v>29.211206440000002</c:v>
                </c:pt>
                <c:pt idx="592">
                  <c:v>29.211206440000002</c:v>
                </c:pt>
                <c:pt idx="593">
                  <c:v>29.127414699999999</c:v>
                </c:pt>
                <c:pt idx="594">
                  <c:v>29.223987579999999</c:v>
                </c:pt>
                <c:pt idx="595">
                  <c:v>29.468257900000001</c:v>
                </c:pt>
                <c:pt idx="596">
                  <c:v>29.468257900000001</c:v>
                </c:pt>
                <c:pt idx="597">
                  <c:v>29.34612083</c:v>
                </c:pt>
                <c:pt idx="598">
                  <c:v>29.380208970000002</c:v>
                </c:pt>
                <c:pt idx="599">
                  <c:v>29.380208970000002</c:v>
                </c:pt>
                <c:pt idx="600">
                  <c:v>29.388738629999999</c:v>
                </c:pt>
                <c:pt idx="601">
                  <c:v>29.321987149999998</c:v>
                </c:pt>
                <c:pt idx="602">
                  <c:v>29.321987149999998</c:v>
                </c:pt>
                <c:pt idx="603">
                  <c:v>29.170024869999999</c:v>
                </c:pt>
                <c:pt idx="604">
                  <c:v>29.533590319999998</c:v>
                </c:pt>
                <c:pt idx="605">
                  <c:v>29.508022310000001</c:v>
                </c:pt>
                <c:pt idx="606">
                  <c:v>29.506610869999999</c:v>
                </c:pt>
                <c:pt idx="607">
                  <c:v>29.485301969999998</c:v>
                </c:pt>
                <c:pt idx="608">
                  <c:v>29.319137569999999</c:v>
                </c:pt>
                <c:pt idx="609">
                  <c:v>29.319137569999999</c:v>
                </c:pt>
                <c:pt idx="610">
                  <c:v>29.41145706</c:v>
                </c:pt>
                <c:pt idx="611">
                  <c:v>29.446960449999999</c:v>
                </c:pt>
                <c:pt idx="612">
                  <c:v>29.446960449999999</c:v>
                </c:pt>
                <c:pt idx="613">
                  <c:v>29.283639910000002</c:v>
                </c:pt>
                <c:pt idx="614">
                  <c:v>29.54068565</c:v>
                </c:pt>
                <c:pt idx="615">
                  <c:v>29.54068565</c:v>
                </c:pt>
                <c:pt idx="616">
                  <c:v>29.658559799999999</c:v>
                </c:pt>
                <c:pt idx="617">
                  <c:v>29.69832993</c:v>
                </c:pt>
                <c:pt idx="618">
                  <c:v>29.85738564</c:v>
                </c:pt>
                <c:pt idx="619">
                  <c:v>29.85738564</c:v>
                </c:pt>
                <c:pt idx="620">
                  <c:v>29.888631820000001</c:v>
                </c:pt>
                <c:pt idx="621">
                  <c:v>29.729572300000001</c:v>
                </c:pt>
                <c:pt idx="622">
                  <c:v>29.71252823</c:v>
                </c:pt>
                <c:pt idx="623">
                  <c:v>29.637264250000001</c:v>
                </c:pt>
                <c:pt idx="624">
                  <c:v>29.685552600000001</c:v>
                </c:pt>
                <c:pt idx="625">
                  <c:v>29.685552600000001</c:v>
                </c:pt>
                <c:pt idx="626">
                  <c:v>29.65146446</c:v>
                </c:pt>
                <c:pt idx="627">
                  <c:v>29.45831871</c:v>
                </c:pt>
                <c:pt idx="628">
                  <c:v>29.617370609999998</c:v>
                </c:pt>
                <c:pt idx="629">
                  <c:v>29.617370609999998</c:v>
                </c:pt>
                <c:pt idx="630">
                  <c:v>29.74093246</c:v>
                </c:pt>
                <c:pt idx="631">
                  <c:v>29.570510859999999</c:v>
                </c:pt>
                <c:pt idx="632">
                  <c:v>29.422815320000002</c:v>
                </c:pt>
                <c:pt idx="633">
                  <c:v>29.401514049999999</c:v>
                </c:pt>
                <c:pt idx="634">
                  <c:v>29.43985558</c:v>
                </c:pt>
                <c:pt idx="635">
                  <c:v>29.43985558</c:v>
                </c:pt>
                <c:pt idx="636">
                  <c:v>29.68696594</c:v>
                </c:pt>
                <c:pt idx="637">
                  <c:v>29.648620609999998</c:v>
                </c:pt>
                <c:pt idx="638">
                  <c:v>29.755132679999999</c:v>
                </c:pt>
                <c:pt idx="639">
                  <c:v>29.755132679999999</c:v>
                </c:pt>
                <c:pt idx="640">
                  <c:v>29.911355969999999</c:v>
                </c:pt>
                <c:pt idx="641">
                  <c:v>29.892894739999999</c:v>
                </c:pt>
                <c:pt idx="642">
                  <c:v>29.782115940000001</c:v>
                </c:pt>
                <c:pt idx="643">
                  <c:v>29.801998139999998</c:v>
                </c:pt>
                <c:pt idx="644">
                  <c:v>29.993724820000001</c:v>
                </c:pt>
                <c:pt idx="645">
                  <c:v>29.993724820000001</c:v>
                </c:pt>
                <c:pt idx="646">
                  <c:v>30.08320045</c:v>
                </c:pt>
                <c:pt idx="647">
                  <c:v>30.306163789999999</c:v>
                </c:pt>
                <c:pt idx="648">
                  <c:v>30.20675087</c:v>
                </c:pt>
                <c:pt idx="649">
                  <c:v>30.20675087</c:v>
                </c:pt>
                <c:pt idx="650">
                  <c:v>30.195392609999999</c:v>
                </c:pt>
                <c:pt idx="651">
                  <c:v>30.195392609999999</c:v>
                </c:pt>
                <c:pt idx="652">
                  <c:v>30.158468249999999</c:v>
                </c:pt>
                <c:pt idx="653">
                  <c:v>29.965316770000001</c:v>
                </c:pt>
                <c:pt idx="654">
                  <c:v>30.108755110000001</c:v>
                </c:pt>
                <c:pt idx="655">
                  <c:v>30.108755110000001</c:v>
                </c:pt>
                <c:pt idx="656">
                  <c:v>30.26497269</c:v>
                </c:pt>
                <c:pt idx="657">
                  <c:v>30.357284549999999</c:v>
                </c:pt>
                <c:pt idx="658">
                  <c:v>30.318943019999999</c:v>
                </c:pt>
                <c:pt idx="659">
                  <c:v>30.459539410000001</c:v>
                </c:pt>
                <c:pt idx="660">
                  <c:v>30.44818115</c:v>
                </c:pt>
                <c:pt idx="661">
                  <c:v>30.44818115</c:v>
                </c:pt>
                <c:pt idx="662">
                  <c:v>30.267816539999998</c:v>
                </c:pt>
                <c:pt idx="663">
                  <c:v>30.11870193</c:v>
                </c:pt>
                <c:pt idx="664">
                  <c:v>30.2209568</c:v>
                </c:pt>
                <c:pt idx="665">
                  <c:v>30.2209568</c:v>
                </c:pt>
                <c:pt idx="666">
                  <c:v>30.26782227</c:v>
                </c:pt>
                <c:pt idx="667">
                  <c:v>30.495044709999998</c:v>
                </c:pt>
                <c:pt idx="668">
                  <c:v>30.33598709</c:v>
                </c:pt>
                <c:pt idx="669">
                  <c:v>30.456701280000001</c:v>
                </c:pt>
                <c:pt idx="670">
                  <c:v>30.551853179999998</c:v>
                </c:pt>
                <c:pt idx="671">
                  <c:v>30.551853179999998</c:v>
                </c:pt>
                <c:pt idx="672">
                  <c:v>30.550434110000001</c:v>
                </c:pt>
                <c:pt idx="673">
                  <c:v>30.4652195</c:v>
                </c:pt>
                <c:pt idx="674">
                  <c:v>30.195392609999999</c:v>
                </c:pt>
                <c:pt idx="675">
                  <c:v>30.195392609999999</c:v>
                </c:pt>
                <c:pt idx="676">
                  <c:v>30.279180530000001</c:v>
                </c:pt>
                <c:pt idx="677">
                  <c:v>30.144262309999998</c:v>
                </c:pt>
                <c:pt idx="678">
                  <c:v>30.144262309999998</c:v>
                </c:pt>
                <c:pt idx="679">
                  <c:v>30.215271000000001</c:v>
                </c:pt>
                <c:pt idx="680">
                  <c:v>30.475164410000001</c:v>
                </c:pt>
                <c:pt idx="681">
                  <c:v>30.475164410000001</c:v>
                </c:pt>
                <c:pt idx="682">
                  <c:v>30.597295760000002</c:v>
                </c:pt>
                <c:pt idx="683">
                  <c:v>30.452434539999999</c:v>
                </c:pt>
                <c:pt idx="684">
                  <c:v>30.41409874</c:v>
                </c:pt>
                <c:pt idx="685">
                  <c:v>30.41409874</c:v>
                </c:pt>
                <c:pt idx="686">
                  <c:v>30.581676479999999</c:v>
                </c:pt>
                <c:pt idx="687">
                  <c:v>30.679662700000002</c:v>
                </c:pt>
                <c:pt idx="688">
                  <c:v>30.679662700000002</c:v>
                </c:pt>
                <c:pt idx="689">
                  <c:v>30.87848473</c:v>
                </c:pt>
                <c:pt idx="690">
                  <c:v>30.79753685</c:v>
                </c:pt>
                <c:pt idx="691">
                  <c:v>30.79753685</c:v>
                </c:pt>
                <c:pt idx="692">
                  <c:v>31.112804409999999</c:v>
                </c:pt>
                <c:pt idx="693">
                  <c:v>31.019077299999999</c:v>
                </c:pt>
                <c:pt idx="694">
                  <c:v>30.773391719999999</c:v>
                </c:pt>
                <c:pt idx="695">
                  <c:v>30.935291289999999</c:v>
                </c:pt>
                <c:pt idx="696">
                  <c:v>31.18381119</c:v>
                </c:pt>
                <c:pt idx="697">
                  <c:v>31.18381119</c:v>
                </c:pt>
                <c:pt idx="698">
                  <c:v>31.05031967</c:v>
                </c:pt>
                <c:pt idx="699">
                  <c:v>31.041797639999999</c:v>
                </c:pt>
                <c:pt idx="700">
                  <c:v>30.725109100000001</c:v>
                </c:pt>
                <c:pt idx="701">
                  <c:v>30.725109100000001</c:v>
                </c:pt>
                <c:pt idx="702">
                  <c:v>30.808898930000002</c:v>
                </c:pt>
                <c:pt idx="703">
                  <c:v>30.854343409999998</c:v>
                </c:pt>
                <c:pt idx="704">
                  <c:v>30.854343409999998</c:v>
                </c:pt>
                <c:pt idx="705">
                  <c:v>30.882741930000002</c:v>
                </c:pt>
                <c:pt idx="706">
                  <c:v>30.932449340000002</c:v>
                </c:pt>
                <c:pt idx="707">
                  <c:v>30.77907372</c:v>
                </c:pt>
                <c:pt idx="708">
                  <c:v>30.77907372</c:v>
                </c:pt>
                <c:pt idx="709">
                  <c:v>30.79043579</c:v>
                </c:pt>
                <c:pt idx="710">
                  <c:v>30.787597659999999</c:v>
                </c:pt>
                <c:pt idx="711">
                  <c:v>30.787597659999999</c:v>
                </c:pt>
                <c:pt idx="712">
                  <c:v>30.965108870000002</c:v>
                </c:pt>
                <c:pt idx="713">
                  <c:v>31.310205459999999</c:v>
                </c:pt>
                <c:pt idx="714">
                  <c:v>31.310205459999999</c:v>
                </c:pt>
                <c:pt idx="715">
                  <c:v>31.301685330000002</c:v>
                </c:pt>
                <c:pt idx="716">
                  <c:v>31.173870090000001</c:v>
                </c:pt>
                <c:pt idx="717">
                  <c:v>31.168193819999999</c:v>
                </c:pt>
                <c:pt idx="718">
                  <c:v>31.168193819999999</c:v>
                </c:pt>
                <c:pt idx="719">
                  <c:v>31.335765840000001</c:v>
                </c:pt>
                <c:pt idx="720">
                  <c:v>31.44227982</c:v>
                </c:pt>
                <c:pt idx="721">
                  <c:v>31.44227982</c:v>
                </c:pt>
                <c:pt idx="722">
                  <c:v>31.795892720000001</c:v>
                </c:pt>
                <c:pt idx="723">
                  <c:v>31.909505840000001</c:v>
                </c:pt>
                <c:pt idx="724">
                  <c:v>31.909505840000001</c:v>
                </c:pt>
                <c:pt idx="725">
                  <c:v>31.73198318</c:v>
                </c:pt>
                <c:pt idx="726">
                  <c:v>31.8825264</c:v>
                </c:pt>
                <c:pt idx="727">
                  <c:v>32.114009860000003</c:v>
                </c:pt>
                <c:pt idx="728">
                  <c:v>32.114009860000003</c:v>
                </c:pt>
                <c:pt idx="729">
                  <c:v>32.243251800000003</c:v>
                </c:pt>
                <c:pt idx="730">
                  <c:v>32.087028500000002</c:v>
                </c:pt>
                <c:pt idx="731">
                  <c:v>32.101234439999999</c:v>
                </c:pt>
                <c:pt idx="732">
                  <c:v>32.257453920000003</c:v>
                </c:pt>
                <c:pt idx="733">
                  <c:v>32.18643951</c:v>
                </c:pt>
                <c:pt idx="734">
                  <c:v>32.18643951</c:v>
                </c:pt>
                <c:pt idx="735">
                  <c:v>32.452014920000003</c:v>
                </c:pt>
                <c:pt idx="736">
                  <c:v>32.274494169999997</c:v>
                </c:pt>
                <c:pt idx="737">
                  <c:v>32.274494169999997</c:v>
                </c:pt>
                <c:pt idx="738">
                  <c:v>32.531536099999997</c:v>
                </c:pt>
                <c:pt idx="739">
                  <c:v>33.049896240000002</c:v>
                </c:pt>
                <c:pt idx="740">
                  <c:v>33.049896240000002</c:v>
                </c:pt>
                <c:pt idx="741">
                  <c:v>33.08114243</c:v>
                </c:pt>
                <c:pt idx="742">
                  <c:v>32.939132690000001</c:v>
                </c:pt>
                <c:pt idx="743">
                  <c:v>33.001617430000003</c:v>
                </c:pt>
                <c:pt idx="744">
                  <c:v>33.001617430000003</c:v>
                </c:pt>
                <c:pt idx="745">
                  <c:v>32.981735229999998</c:v>
                </c:pt>
                <c:pt idx="746">
                  <c:v>32.913566590000002</c:v>
                </c:pt>
                <c:pt idx="747">
                  <c:v>32.913566590000002</c:v>
                </c:pt>
                <c:pt idx="748">
                  <c:v>32.771545410000002</c:v>
                </c:pt>
                <c:pt idx="749">
                  <c:v>33.059841159999998</c:v>
                </c:pt>
                <c:pt idx="750">
                  <c:v>33.059841159999998</c:v>
                </c:pt>
                <c:pt idx="751">
                  <c:v>33.163520810000001</c:v>
                </c:pt>
                <c:pt idx="752">
                  <c:v>33.102455140000004</c:v>
                </c:pt>
                <c:pt idx="753">
                  <c:v>33.187660219999998</c:v>
                </c:pt>
                <c:pt idx="754">
                  <c:v>33.187660219999998</c:v>
                </c:pt>
                <c:pt idx="755">
                  <c:v>33.39216614</c:v>
                </c:pt>
                <c:pt idx="756">
                  <c:v>33.456073760000002</c:v>
                </c:pt>
                <c:pt idx="757">
                  <c:v>33.527076719999997</c:v>
                </c:pt>
                <c:pt idx="758">
                  <c:v>33.571098329999998</c:v>
                </c:pt>
                <c:pt idx="759">
                  <c:v>33.477363590000003</c:v>
                </c:pt>
                <c:pt idx="760">
                  <c:v>33.477363590000003</c:v>
                </c:pt>
                <c:pt idx="761">
                  <c:v>33.46600342</c:v>
                </c:pt>
                <c:pt idx="762">
                  <c:v>33.647789000000003</c:v>
                </c:pt>
                <c:pt idx="763">
                  <c:v>33.771343229999999</c:v>
                </c:pt>
                <c:pt idx="764">
                  <c:v>33.771343229999999</c:v>
                </c:pt>
                <c:pt idx="765">
                  <c:v>33.992881769999997</c:v>
                </c:pt>
                <c:pt idx="766">
                  <c:v>33.717376710000003</c:v>
                </c:pt>
                <c:pt idx="767">
                  <c:v>33.717376710000003</c:v>
                </c:pt>
                <c:pt idx="768">
                  <c:v>33.88069153</c:v>
                </c:pt>
                <c:pt idx="769">
                  <c:v>34.039752960000001</c:v>
                </c:pt>
                <c:pt idx="770">
                  <c:v>34.039752960000001</c:v>
                </c:pt>
                <c:pt idx="771">
                  <c:v>33.710277560000002</c:v>
                </c:pt>
                <c:pt idx="772">
                  <c:v>33.715953829999997</c:v>
                </c:pt>
                <c:pt idx="773">
                  <c:v>33.946022030000002</c:v>
                </c:pt>
                <c:pt idx="774">
                  <c:v>33.946022030000002</c:v>
                </c:pt>
                <c:pt idx="775">
                  <c:v>34.272651670000002</c:v>
                </c:pt>
                <c:pt idx="776">
                  <c:v>34.213005070000001</c:v>
                </c:pt>
                <c:pt idx="777">
                  <c:v>33.794059750000002</c:v>
                </c:pt>
                <c:pt idx="778">
                  <c:v>34.127792360000001</c:v>
                </c:pt>
                <c:pt idx="779">
                  <c:v>34.394783019999998</c:v>
                </c:pt>
                <c:pt idx="780">
                  <c:v>34.394783019999998</c:v>
                </c:pt>
                <c:pt idx="781">
                  <c:v>33.948860170000003</c:v>
                </c:pt>
                <c:pt idx="782">
                  <c:v>33.978675840000001</c:v>
                </c:pt>
                <c:pt idx="783">
                  <c:v>34.34365845</c:v>
                </c:pt>
                <c:pt idx="784">
                  <c:v>34.34365845</c:v>
                </c:pt>
                <c:pt idx="785">
                  <c:v>33.855129239999997</c:v>
                </c:pt>
                <c:pt idx="786">
                  <c:v>33.855129239999997</c:v>
                </c:pt>
                <c:pt idx="787">
                  <c:v>34.056793210000002</c:v>
                </c:pt>
                <c:pt idx="788">
                  <c:v>34.533958439999999</c:v>
                </c:pt>
                <c:pt idx="789">
                  <c:v>34.518341059999997</c:v>
                </c:pt>
                <c:pt idx="790">
                  <c:v>34.518341059999997</c:v>
                </c:pt>
                <c:pt idx="791">
                  <c:v>34.203063960000001</c:v>
                </c:pt>
                <c:pt idx="792">
                  <c:v>34.508399959999998</c:v>
                </c:pt>
                <c:pt idx="793">
                  <c:v>34.656093599999998</c:v>
                </c:pt>
                <c:pt idx="794">
                  <c:v>34.088035580000003</c:v>
                </c:pt>
                <c:pt idx="795">
                  <c:v>34.061046599999997</c:v>
                </c:pt>
                <c:pt idx="796">
                  <c:v>34.061046599999997</c:v>
                </c:pt>
                <c:pt idx="797">
                  <c:v>34.316677089999999</c:v>
                </c:pt>
                <c:pt idx="798">
                  <c:v>34.41893005</c:v>
                </c:pt>
                <c:pt idx="799">
                  <c:v>34.18744659</c:v>
                </c:pt>
                <c:pt idx="800">
                  <c:v>34.18744659</c:v>
                </c:pt>
                <c:pt idx="801">
                  <c:v>34.04827118</c:v>
                </c:pt>
                <c:pt idx="802">
                  <c:v>34.274070739999999</c:v>
                </c:pt>
                <c:pt idx="803">
                  <c:v>34.414665220000003</c:v>
                </c:pt>
                <c:pt idx="804">
                  <c:v>34.413249970000003</c:v>
                </c:pt>
                <c:pt idx="805">
                  <c:v>34.407566070000001</c:v>
                </c:pt>
                <c:pt idx="806">
                  <c:v>34.407566070000001</c:v>
                </c:pt>
                <c:pt idx="807">
                  <c:v>34.785327909999999</c:v>
                </c:pt>
                <c:pt idx="808">
                  <c:v>34.492774959999998</c:v>
                </c:pt>
                <c:pt idx="809">
                  <c:v>34.45869064</c:v>
                </c:pt>
                <c:pt idx="810">
                  <c:v>34.45869064</c:v>
                </c:pt>
                <c:pt idx="811">
                  <c:v>34.881904599999999</c:v>
                </c:pt>
                <c:pt idx="812">
                  <c:v>34.881904599999999</c:v>
                </c:pt>
                <c:pt idx="813">
                  <c:v>34.822250369999999</c:v>
                </c:pt>
                <c:pt idx="814">
                  <c:v>34.573722840000002</c:v>
                </c:pt>
                <c:pt idx="815">
                  <c:v>34.764022830000002</c:v>
                </c:pt>
                <c:pt idx="816">
                  <c:v>34.764022830000002</c:v>
                </c:pt>
                <c:pt idx="817">
                  <c:v>34.710063929999997</c:v>
                </c:pt>
                <c:pt idx="818">
                  <c:v>34.856330870000001</c:v>
                </c:pt>
                <c:pt idx="819">
                  <c:v>34.856330870000001</c:v>
                </c:pt>
                <c:pt idx="820">
                  <c:v>34.734199519999997</c:v>
                </c:pt>
                <c:pt idx="821">
                  <c:v>35.111961360000002</c:v>
                </c:pt>
                <c:pt idx="822">
                  <c:v>35.111961360000002</c:v>
                </c:pt>
                <c:pt idx="823">
                  <c:v>34.968528749999997</c:v>
                </c:pt>
                <c:pt idx="824">
                  <c:v>35.045223239999999</c:v>
                </c:pt>
                <c:pt idx="825">
                  <c:v>35.211376190000003</c:v>
                </c:pt>
                <c:pt idx="826">
                  <c:v>35.211376190000003</c:v>
                </c:pt>
                <c:pt idx="827">
                  <c:v>35.07930374</c:v>
                </c:pt>
                <c:pt idx="828">
                  <c:v>34.92877197</c:v>
                </c:pt>
                <c:pt idx="829">
                  <c:v>34.92877197</c:v>
                </c:pt>
                <c:pt idx="830">
                  <c:v>35.111968990000001</c:v>
                </c:pt>
                <c:pt idx="831">
                  <c:v>35.077884670000003</c:v>
                </c:pt>
                <c:pt idx="832">
                  <c:v>35.077884670000003</c:v>
                </c:pt>
                <c:pt idx="833">
                  <c:v>34.542480470000001</c:v>
                </c:pt>
                <c:pt idx="834">
                  <c:v>34.694438929999997</c:v>
                </c:pt>
                <c:pt idx="835">
                  <c:v>34.978477480000002</c:v>
                </c:pt>
                <c:pt idx="836">
                  <c:v>34.978477480000002</c:v>
                </c:pt>
                <c:pt idx="837">
                  <c:v>34.927352910000003</c:v>
                </c:pt>
                <c:pt idx="838">
                  <c:v>34.820838930000001</c:v>
                </c:pt>
                <c:pt idx="839">
                  <c:v>34.781070710000002</c:v>
                </c:pt>
                <c:pt idx="840">
                  <c:v>34.931606289999998</c:v>
                </c:pt>
                <c:pt idx="841">
                  <c:v>34.55384445</c:v>
                </c:pt>
                <c:pt idx="842">
                  <c:v>34.55384445</c:v>
                </c:pt>
                <c:pt idx="843">
                  <c:v>34.465789790000002</c:v>
                </c:pt>
                <c:pt idx="844">
                  <c:v>34.714324949999998</c:v>
                </c:pt>
                <c:pt idx="845">
                  <c:v>34.714324949999998</c:v>
                </c:pt>
                <c:pt idx="846">
                  <c:v>34.835037229999998</c:v>
                </c:pt>
                <c:pt idx="847">
                  <c:v>34.725677490000002</c:v>
                </c:pt>
                <c:pt idx="848">
                  <c:v>34.725677490000002</c:v>
                </c:pt>
                <c:pt idx="849">
                  <c:v>35.012546540000002</c:v>
                </c:pt>
                <c:pt idx="850">
                  <c:v>34.979892730000003</c:v>
                </c:pt>
                <c:pt idx="851">
                  <c:v>34.930183409999998</c:v>
                </c:pt>
                <c:pt idx="852">
                  <c:v>34.930183409999998</c:v>
                </c:pt>
                <c:pt idx="853">
                  <c:v>34.764030460000001</c:v>
                </c:pt>
                <c:pt idx="854">
                  <c:v>34.965690610000003</c:v>
                </c:pt>
                <c:pt idx="855">
                  <c:v>34.965690610000003</c:v>
                </c:pt>
                <c:pt idx="856">
                  <c:v>34.704383849999999</c:v>
                </c:pt>
                <c:pt idx="857">
                  <c:v>35.111961360000002</c:v>
                </c:pt>
                <c:pt idx="858">
                  <c:v>35.111961360000002</c:v>
                </c:pt>
                <c:pt idx="859">
                  <c:v>35.060836790000003</c:v>
                </c:pt>
                <c:pt idx="860">
                  <c:v>34.639053339999997</c:v>
                </c:pt>
                <c:pt idx="861">
                  <c:v>34.690170289999998</c:v>
                </c:pt>
                <c:pt idx="862">
                  <c:v>34.690170289999998</c:v>
                </c:pt>
                <c:pt idx="863">
                  <c:v>34.999763489999999</c:v>
                </c:pt>
                <c:pt idx="864">
                  <c:v>34.871955870000001</c:v>
                </c:pt>
                <c:pt idx="865">
                  <c:v>34.758338930000001</c:v>
                </c:pt>
                <c:pt idx="866">
                  <c:v>34.886150360000002</c:v>
                </c:pt>
                <c:pt idx="867">
                  <c:v>35.087821959999999</c:v>
                </c:pt>
                <c:pt idx="868">
                  <c:v>35.087821959999999</c:v>
                </c:pt>
                <c:pt idx="869">
                  <c:v>34.729946140000003</c:v>
                </c:pt>
                <c:pt idx="870">
                  <c:v>34.87054062</c:v>
                </c:pt>
                <c:pt idx="871">
                  <c:v>34.87054062</c:v>
                </c:pt>
                <c:pt idx="872">
                  <c:v>35.121906279999997</c:v>
                </c:pt>
                <c:pt idx="873">
                  <c:v>34.977046970000004</c:v>
                </c:pt>
                <c:pt idx="874">
                  <c:v>34.658935550000002</c:v>
                </c:pt>
                <c:pt idx="875">
                  <c:v>34.789592740000003</c:v>
                </c:pt>
                <c:pt idx="876">
                  <c:v>34.873386379999999</c:v>
                </c:pt>
                <c:pt idx="877">
                  <c:v>35.033859249999999</c:v>
                </c:pt>
                <c:pt idx="878">
                  <c:v>35.033859249999999</c:v>
                </c:pt>
                <c:pt idx="879">
                  <c:v>35.137531279999997</c:v>
                </c:pt>
                <c:pt idx="880">
                  <c:v>35.394580840000003</c:v>
                </c:pt>
                <c:pt idx="881">
                  <c:v>35.394580840000003</c:v>
                </c:pt>
                <c:pt idx="882">
                  <c:v>35.205696109999998</c:v>
                </c:pt>
                <c:pt idx="883">
                  <c:v>35.252559660000003</c:v>
                </c:pt>
                <c:pt idx="884">
                  <c:v>35.252559660000003</c:v>
                </c:pt>
                <c:pt idx="885">
                  <c:v>35.126167299999999</c:v>
                </c:pt>
                <c:pt idx="886">
                  <c:v>34.978469850000003</c:v>
                </c:pt>
                <c:pt idx="887">
                  <c:v>34.978469850000003</c:v>
                </c:pt>
                <c:pt idx="888">
                  <c:v>34.666034699999997</c:v>
                </c:pt>
                <c:pt idx="889">
                  <c:v>34.898948670000003</c:v>
                </c:pt>
                <c:pt idx="890">
                  <c:v>35.185817720000003</c:v>
                </c:pt>
                <c:pt idx="891">
                  <c:v>35.195758820000002</c:v>
                </c:pt>
                <c:pt idx="892">
                  <c:v>35.012554170000001</c:v>
                </c:pt>
                <c:pt idx="893">
                  <c:v>34.942966460000001</c:v>
                </c:pt>
                <c:pt idx="894">
                  <c:v>34.942966460000001</c:v>
                </c:pt>
                <c:pt idx="895">
                  <c:v>35.073619839999999</c:v>
                </c:pt>
                <c:pt idx="896">
                  <c:v>34.906040189999999</c:v>
                </c:pt>
                <c:pt idx="897">
                  <c:v>34.906040189999999</c:v>
                </c:pt>
                <c:pt idx="898">
                  <c:v>34.965690610000003</c:v>
                </c:pt>
                <c:pt idx="899">
                  <c:v>35.113391880000002</c:v>
                </c:pt>
                <c:pt idx="900">
                  <c:v>34.863441469999998</c:v>
                </c:pt>
                <c:pt idx="901">
                  <c:v>34.728534699999997</c:v>
                </c:pt>
                <c:pt idx="902">
                  <c:v>34.739883419999998</c:v>
                </c:pt>
                <c:pt idx="903">
                  <c:v>35.094921110000001</c:v>
                </c:pt>
                <c:pt idx="904">
                  <c:v>35.094921110000001</c:v>
                </c:pt>
                <c:pt idx="905">
                  <c:v>34.850662229999998</c:v>
                </c:pt>
                <c:pt idx="906">
                  <c:v>34.751255039999997</c:v>
                </c:pt>
                <c:pt idx="907">
                  <c:v>34.751255039999997</c:v>
                </c:pt>
                <c:pt idx="908">
                  <c:v>35.001193999999998</c:v>
                </c:pt>
                <c:pt idx="909">
                  <c:v>34.53112411</c:v>
                </c:pt>
                <c:pt idx="910">
                  <c:v>34.53112411</c:v>
                </c:pt>
                <c:pt idx="911">
                  <c:v>35.150318149999997</c:v>
                </c:pt>
                <c:pt idx="912">
                  <c:v>35.609031680000001</c:v>
                </c:pt>
                <c:pt idx="913">
                  <c:v>35.609031680000001</c:v>
                </c:pt>
                <c:pt idx="914">
                  <c:v>35.005462649999998</c:v>
                </c:pt>
                <c:pt idx="915">
                  <c:v>34.634792330000003</c:v>
                </c:pt>
                <c:pt idx="916">
                  <c:v>35.173030850000004</c:v>
                </c:pt>
                <c:pt idx="917">
                  <c:v>35.2951622</c:v>
                </c:pt>
                <c:pt idx="918">
                  <c:v>35.178718570000001</c:v>
                </c:pt>
                <c:pt idx="919">
                  <c:v>35.178718570000001</c:v>
                </c:pt>
                <c:pt idx="920">
                  <c:v>35.138954159999997</c:v>
                </c:pt>
                <c:pt idx="921">
                  <c:v>35.151733399999998</c:v>
                </c:pt>
                <c:pt idx="922">
                  <c:v>35.563579560000001</c:v>
                </c:pt>
                <c:pt idx="923">
                  <c:v>35.563579560000001</c:v>
                </c:pt>
                <c:pt idx="924">
                  <c:v>35.378955840000003</c:v>
                </c:pt>
                <c:pt idx="925">
                  <c:v>35.180133820000002</c:v>
                </c:pt>
                <c:pt idx="926">
                  <c:v>35.464176180000003</c:v>
                </c:pt>
                <c:pt idx="927">
                  <c:v>35.40451813</c:v>
                </c:pt>
                <c:pt idx="928">
                  <c:v>34.958583830000002</c:v>
                </c:pt>
                <c:pt idx="929">
                  <c:v>34.958583830000002</c:v>
                </c:pt>
                <c:pt idx="930">
                  <c:v>35.103443149999997</c:v>
                </c:pt>
                <c:pt idx="931">
                  <c:v>35.178718570000001</c:v>
                </c:pt>
                <c:pt idx="932">
                  <c:v>34.772544859999996</c:v>
                </c:pt>
                <c:pt idx="933">
                  <c:v>34.772544859999996</c:v>
                </c:pt>
                <c:pt idx="934">
                  <c:v>34.764022830000002</c:v>
                </c:pt>
                <c:pt idx="935">
                  <c:v>34.881893159999997</c:v>
                </c:pt>
                <c:pt idx="936">
                  <c:v>35.094913480000002</c:v>
                </c:pt>
                <c:pt idx="937">
                  <c:v>34.822246550000003</c:v>
                </c:pt>
                <c:pt idx="938">
                  <c:v>34.91030121</c:v>
                </c:pt>
                <c:pt idx="939">
                  <c:v>35.03954315</c:v>
                </c:pt>
                <c:pt idx="940">
                  <c:v>35.03954315</c:v>
                </c:pt>
                <c:pt idx="941">
                  <c:v>35.06510162</c:v>
                </c:pt>
                <c:pt idx="942">
                  <c:v>35.040954589999998</c:v>
                </c:pt>
                <c:pt idx="943">
                  <c:v>35.040954589999998</c:v>
                </c:pt>
                <c:pt idx="944">
                  <c:v>35.31363297</c:v>
                </c:pt>
                <c:pt idx="945">
                  <c:v>35.28665161</c:v>
                </c:pt>
                <c:pt idx="946">
                  <c:v>34.862018589999998</c:v>
                </c:pt>
                <c:pt idx="947">
                  <c:v>34.434547420000001</c:v>
                </c:pt>
                <c:pt idx="948">
                  <c:v>34.644733430000002</c:v>
                </c:pt>
                <c:pt idx="949">
                  <c:v>34.644733430000002</c:v>
                </c:pt>
                <c:pt idx="950">
                  <c:v>34.663200379999999</c:v>
                </c:pt>
                <c:pt idx="951">
                  <c:v>34.744144439999999</c:v>
                </c:pt>
                <c:pt idx="952">
                  <c:v>34.923084260000003</c:v>
                </c:pt>
                <c:pt idx="953">
                  <c:v>34.923084260000003</c:v>
                </c:pt>
                <c:pt idx="954">
                  <c:v>34.989833830000002</c:v>
                </c:pt>
                <c:pt idx="955">
                  <c:v>34.951496120000002</c:v>
                </c:pt>
                <c:pt idx="956">
                  <c:v>34.951496120000002</c:v>
                </c:pt>
                <c:pt idx="957">
                  <c:v>35.167354580000001</c:v>
                </c:pt>
                <c:pt idx="958">
                  <c:v>35.219898219999997</c:v>
                </c:pt>
                <c:pt idx="959">
                  <c:v>34.714313509999997</c:v>
                </c:pt>
                <c:pt idx="960">
                  <c:v>34.714313509999997</c:v>
                </c:pt>
                <c:pt idx="961">
                  <c:v>34.697277069999998</c:v>
                </c:pt>
                <c:pt idx="962">
                  <c:v>34.928764340000001</c:v>
                </c:pt>
                <c:pt idx="963">
                  <c:v>34.977046970000004</c:v>
                </c:pt>
                <c:pt idx="964">
                  <c:v>34.822254180000002</c:v>
                </c:pt>
                <c:pt idx="965">
                  <c:v>35.011131290000002</c:v>
                </c:pt>
                <c:pt idx="966">
                  <c:v>35.011131290000002</c:v>
                </c:pt>
                <c:pt idx="967">
                  <c:v>34.887580870000001</c:v>
                </c:pt>
                <c:pt idx="968">
                  <c:v>34.75834656</c:v>
                </c:pt>
                <c:pt idx="969">
                  <c:v>34.38484192</c:v>
                </c:pt>
                <c:pt idx="970">
                  <c:v>34.38484192</c:v>
                </c:pt>
                <c:pt idx="971">
                  <c:v>34.69159698</c:v>
                </c:pt>
                <c:pt idx="972">
                  <c:v>34.322357179999997</c:v>
                </c:pt>
                <c:pt idx="973">
                  <c:v>34.322357179999997</c:v>
                </c:pt>
                <c:pt idx="974">
                  <c:v>34.393363950000001</c:v>
                </c:pt>
                <c:pt idx="975">
                  <c:v>34.406143190000002</c:v>
                </c:pt>
                <c:pt idx="976">
                  <c:v>34.406143190000002</c:v>
                </c:pt>
                <c:pt idx="977">
                  <c:v>34.545310970000003</c:v>
                </c:pt>
                <c:pt idx="978">
                  <c:v>34.420345310000002</c:v>
                </c:pt>
                <c:pt idx="979">
                  <c:v>34.431709290000001</c:v>
                </c:pt>
                <c:pt idx="980">
                  <c:v>34.431709290000001</c:v>
                </c:pt>
                <c:pt idx="981">
                  <c:v>34.061058039999999</c:v>
                </c:pt>
                <c:pt idx="982">
                  <c:v>34.551010130000002</c:v>
                </c:pt>
                <c:pt idx="983">
                  <c:v>34.551010130000002</c:v>
                </c:pt>
                <c:pt idx="984">
                  <c:v>34.511241910000003</c:v>
                </c:pt>
                <c:pt idx="985">
                  <c:v>34.35076523</c:v>
                </c:pt>
                <c:pt idx="986">
                  <c:v>34.35076523</c:v>
                </c:pt>
                <c:pt idx="987">
                  <c:v>34.668880459999997</c:v>
                </c:pt>
                <c:pt idx="988">
                  <c:v>34.772544859999996</c:v>
                </c:pt>
                <c:pt idx="989">
                  <c:v>34.27975464</c:v>
                </c:pt>
                <c:pt idx="990">
                  <c:v>33.541271209999998</c:v>
                </c:pt>
                <c:pt idx="991">
                  <c:v>33.997138980000003</c:v>
                </c:pt>
                <c:pt idx="992">
                  <c:v>33.997138980000003</c:v>
                </c:pt>
                <c:pt idx="993">
                  <c:v>34.391944889999998</c:v>
                </c:pt>
                <c:pt idx="994">
                  <c:v>34.514072419999998</c:v>
                </c:pt>
                <c:pt idx="995">
                  <c:v>34.380577090000003</c:v>
                </c:pt>
                <c:pt idx="996">
                  <c:v>34.380577090000003</c:v>
                </c:pt>
                <c:pt idx="997">
                  <c:v>34.475730900000002</c:v>
                </c:pt>
                <c:pt idx="998">
                  <c:v>34.985572810000001</c:v>
                </c:pt>
                <c:pt idx="999">
                  <c:v>34.985572810000001</c:v>
                </c:pt>
                <c:pt idx="1000">
                  <c:v>34.650421139999999</c:v>
                </c:pt>
                <c:pt idx="1001">
                  <c:v>34.380584720000002</c:v>
                </c:pt>
                <c:pt idx="1002">
                  <c:v>34.380584720000002</c:v>
                </c:pt>
                <c:pt idx="1003">
                  <c:v>34.570884700000001</c:v>
                </c:pt>
                <c:pt idx="1004">
                  <c:v>34.391944889999998</c:v>
                </c:pt>
                <c:pt idx="1005">
                  <c:v>34.345077510000003</c:v>
                </c:pt>
                <c:pt idx="1006">
                  <c:v>34.345077510000003</c:v>
                </c:pt>
                <c:pt idx="1007">
                  <c:v>34.644737239999998</c:v>
                </c:pt>
                <c:pt idx="1008">
                  <c:v>34.660358430000002</c:v>
                </c:pt>
                <c:pt idx="1009">
                  <c:v>34.660358430000002</c:v>
                </c:pt>
                <c:pt idx="1010">
                  <c:v>34.512653350000001</c:v>
                </c:pt>
                <c:pt idx="1011">
                  <c:v>34.255603790000002</c:v>
                </c:pt>
                <c:pt idx="1012">
                  <c:v>34.255603790000002</c:v>
                </c:pt>
                <c:pt idx="1013">
                  <c:v>34.197383879999997</c:v>
                </c:pt>
                <c:pt idx="1014">
                  <c:v>34.028388980000003</c:v>
                </c:pt>
                <c:pt idx="1015">
                  <c:v>34.258453369999998</c:v>
                </c:pt>
                <c:pt idx="1016">
                  <c:v>34.13915634</c:v>
                </c:pt>
                <c:pt idx="1017">
                  <c:v>34.197383879999997</c:v>
                </c:pt>
                <c:pt idx="1018">
                  <c:v>34.531120299999998</c:v>
                </c:pt>
                <c:pt idx="1019">
                  <c:v>34.531120299999998</c:v>
                </c:pt>
                <c:pt idx="1020">
                  <c:v>34.602127080000002</c:v>
                </c:pt>
                <c:pt idx="1021">
                  <c:v>33.781288150000002</c:v>
                </c:pt>
                <c:pt idx="1022">
                  <c:v>33.781288150000002</c:v>
                </c:pt>
                <c:pt idx="1023">
                  <c:v>33.710277560000002</c:v>
                </c:pt>
                <c:pt idx="1024">
                  <c:v>34.011344909999998</c:v>
                </c:pt>
                <c:pt idx="1025">
                  <c:v>34.241409300000001</c:v>
                </c:pt>
                <c:pt idx="1026">
                  <c:v>33.943180079999998</c:v>
                </c:pt>
                <c:pt idx="1027">
                  <c:v>33.896308900000001</c:v>
                </c:pt>
                <c:pt idx="1028">
                  <c:v>33.896308900000001</c:v>
                </c:pt>
                <c:pt idx="1029">
                  <c:v>33.958801270000002</c:v>
                </c:pt>
                <c:pt idx="1030">
                  <c:v>34.039749149999999</c:v>
                </c:pt>
                <c:pt idx="1031">
                  <c:v>33.97726059</c:v>
                </c:pt>
                <c:pt idx="1032">
                  <c:v>33.97726059</c:v>
                </c:pt>
                <c:pt idx="1033">
                  <c:v>33.998565669999998</c:v>
                </c:pt>
                <c:pt idx="1034">
                  <c:v>34.15619659</c:v>
                </c:pt>
                <c:pt idx="1035">
                  <c:v>34.217266080000002</c:v>
                </c:pt>
                <c:pt idx="1036">
                  <c:v>34.262714389999999</c:v>
                </c:pt>
                <c:pt idx="1037">
                  <c:v>34.249931340000003</c:v>
                </c:pt>
                <c:pt idx="1038">
                  <c:v>34.249931340000003</c:v>
                </c:pt>
                <c:pt idx="1039">
                  <c:v>33.752876280000002</c:v>
                </c:pt>
                <c:pt idx="1040">
                  <c:v>33.717369079999997</c:v>
                </c:pt>
                <c:pt idx="1041">
                  <c:v>33.717369079999997</c:v>
                </c:pt>
                <c:pt idx="1042">
                  <c:v>34.38625717</c:v>
                </c:pt>
                <c:pt idx="1043">
                  <c:v>33.87784576</c:v>
                </c:pt>
                <c:pt idx="1044">
                  <c:v>33.87784576</c:v>
                </c:pt>
                <c:pt idx="1045">
                  <c:v>33.569679260000001</c:v>
                </c:pt>
                <c:pt idx="1046">
                  <c:v>33.706012729999998</c:v>
                </c:pt>
                <c:pt idx="1047">
                  <c:v>33.723060609999997</c:v>
                </c:pt>
                <c:pt idx="1048">
                  <c:v>33.723060609999997</c:v>
                </c:pt>
                <c:pt idx="1049">
                  <c:v>33.451808929999999</c:v>
                </c:pt>
                <c:pt idx="1050">
                  <c:v>33.390739439999997</c:v>
                </c:pt>
                <c:pt idx="1051">
                  <c:v>33.390739439999997</c:v>
                </c:pt>
                <c:pt idx="1052">
                  <c:v>33.64778519</c:v>
                </c:pt>
                <c:pt idx="1053">
                  <c:v>33.386482239999999</c:v>
                </c:pt>
                <c:pt idx="1054">
                  <c:v>33.386482239999999</c:v>
                </c:pt>
                <c:pt idx="1055">
                  <c:v>33.546958920000002</c:v>
                </c:pt>
                <c:pt idx="1056">
                  <c:v>33.911933900000001</c:v>
                </c:pt>
                <c:pt idx="1057">
                  <c:v>33.911933900000001</c:v>
                </c:pt>
                <c:pt idx="1058">
                  <c:v>33.892051700000003</c:v>
                </c:pt>
                <c:pt idx="1059">
                  <c:v>33.643531799999998</c:v>
                </c:pt>
                <c:pt idx="1060">
                  <c:v>33.761394500000002</c:v>
                </c:pt>
                <c:pt idx="1061">
                  <c:v>33.849445340000003</c:v>
                </c:pt>
                <c:pt idx="1062">
                  <c:v>33.200439449999998</c:v>
                </c:pt>
                <c:pt idx="1063">
                  <c:v>33.231685640000002</c:v>
                </c:pt>
                <c:pt idx="1064">
                  <c:v>33.231685640000002</c:v>
                </c:pt>
                <c:pt idx="1065">
                  <c:v>33.376544950000003</c:v>
                </c:pt>
                <c:pt idx="1066">
                  <c:v>33.477375029999997</c:v>
                </c:pt>
                <c:pt idx="1067">
                  <c:v>33.477375029999997</c:v>
                </c:pt>
                <c:pt idx="1068">
                  <c:v>33.208969119999999</c:v>
                </c:pt>
                <c:pt idx="1069">
                  <c:v>33.3793869</c:v>
                </c:pt>
                <c:pt idx="1070">
                  <c:v>33.233104709999999</c:v>
                </c:pt>
                <c:pt idx="1071">
                  <c:v>33.132270810000001</c:v>
                </c:pt>
                <c:pt idx="1072">
                  <c:v>33.159248349999999</c:v>
                </c:pt>
                <c:pt idx="1073">
                  <c:v>33.159248349999999</c:v>
                </c:pt>
                <c:pt idx="1074">
                  <c:v>33.321151729999997</c:v>
                </c:pt>
                <c:pt idx="1075">
                  <c:v>33.393577579999999</c:v>
                </c:pt>
                <c:pt idx="1076">
                  <c:v>33.74577713</c:v>
                </c:pt>
                <c:pt idx="1077">
                  <c:v>33.74577713</c:v>
                </c:pt>
                <c:pt idx="1078">
                  <c:v>33.708854680000002</c:v>
                </c:pt>
                <c:pt idx="1079">
                  <c:v>33.708854680000002</c:v>
                </c:pt>
                <c:pt idx="1080">
                  <c:v>33.380798339999998</c:v>
                </c:pt>
                <c:pt idx="1081">
                  <c:v>33.102455140000004</c:v>
                </c:pt>
                <c:pt idx="1082">
                  <c:v>33.199020390000001</c:v>
                </c:pt>
                <c:pt idx="1083">
                  <c:v>33.199020390000001</c:v>
                </c:pt>
                <c:pt idx="1084">
                  <c:v>33.485893249999997</c:v>
                </c:pt>
                <c:pt idx="1085">
                  <c:v>33.360923769999999</c:v>
                </c:pt>
                <c:pt idx="1086">
                  <c:v>33.410629270000001</c:v>
                </c:pt>
                <c:pt idx="1087">
                  <c:v>33.690395359999997</c:v>
                </c:pt>
                <c:pt idx="1088">
                  <c:v>33.733001710000003</c:v>
                </c:pt>
                <c:pt idx="1089">
                  <c:v>33.733001710000003</c:v>
                </c:pt>
                <c:pt idx="1090">
                  <c:v>33.830986019999997</c:v>
                </c:pt>
                <c:pt idx="1091">
                  <c:v>33.643531799999998</c:v>
                </c:pt>
                <c:pt idx="1092">
                  <c:v>33.559730530000003</c:v>
                </c:pt>
                <c:pt idx="1093">
                  <c:v>33.559730530000003</c:v>
                </c:pt>
                <c:pt idx="1094">
                  <c:v>33.257244110000002</c:v>
                </c:pt>
                <c:pt idx="1095">
                  <c:v>33.066947939999999</c:v>
                </c:pt>
                <c:pt idx="1096">
                  <c:v>33.245887760000002</c:v>
                </c:pt>
                <c:pt idx="1097">
                  <c:v>33.092506409999999</c:v>
                </c:pt>
                <c:pt idx="1098">
                  <c:v>32.748825070000002</c:v>
                </c:pt>
                <c:pt idx="1099">
                  <c:v>32.792854310000003</c:v>
                </c:pt>
                <c:pt idx="1100">
                  <c:v>32.792854310000003</c:v>
                </c:pt>
                <c:pt idx="1101">
                  <c:v>33.101024629999998</c:v>
                </c:pt>
                <c:pt idx="1102">
                  <c:v>33.162090300000003</c:v>
                </c:pt>
                <c:pt idx="1103">
                  <c:v>33.162090300000003</c:v>
                </c:pt>
                <c:pt idx="1104">
                  <c:v>33.055580140000004</c:v>
                </c:pt>
                <c:pt idx="1105">
                  <c:v>32.939128879999998</c:v>
                </c:pt>
                <c:pt idx="1106">
                  <c:v>32.939128879999998</c:v>
                </c:pt>
                <c:pt idx="1107">
                  <c:v>32.743144989999998</c:v>
                </c:pt>
                <c:pt idx="1108">
                  <c:v>33.35664749</c:v>
                </c:pt>
                <c:pt idx="1109">
                  <c:v>34.330879209999999</c:v>
                </c:pt>
                <c:pt idx="1110">
                  <c:v>34.330879209999999</c:v>
                </c:pt>
                <c:pt idx="1111">
                  <c:v>34.363536830000001</c:v>
                </c:pt>
                <c:pt idx="1112">
                  <c:v>33.625061039999999</c:v>
                </c:pt>
                <c:pt idx="1113">
                  <c:v>33.625061039999999</c:v>
                </c:pt>
                <c:pt idx="1114">
                  <c:v>33.254402159999998</c:v>
                </c:pt>
                <c:pt idx="1115">
                  <c:v>33.298439029999997</c:v>
                </c:pt>
                <c:pt idx="1116">
                  <c:v>33.298439029999997</c:v>
                </c:pt>
                <c:pt idx="1117">
                  <c:v>33.135124210000001</c:v>
                </c:pt>
                <c:pt idx="1118">
                  <c:v>33.247306819999999</c:v>
                </c:pt>
                <c:pt idx="1119">
                  <c:v>33.247306819999999</c:v>
                </c:pt>
                <c:pt idx="1120">
                  <c:v>33.258666990000002</c:v>
                </c:pt>
                <c:pt idx="1121">
                  <c:v>33.33535767</c:v>
                </c:pt>
                <c:pt idx="1122">
                  <c:v>32.84965897</c:v>
                </c:pt>
                <c:pt idx="1123">
                  <c:v>32.84965897</c:v>
                </c:pt>
                <c:pt idx="1124">
                  <c:v>33.247306819999999</c:v>
                </c:pt>
                <c:pt idx="1125">
                  <c:v>33.199024199999997</c:v>
                </c:pt>
                <c:pt idx="1126">
                  <c:v>33.199024199999997</c:v>
                </c:pt>
                <c:pt idx="1127">
                  <c:v>33.356655119999999</c:v>
                </c:pt>
                <c:pt idx="1128">
                  <c:v>33.639263149999998</c:v>
                </c:pt>
                <c:pt idx="1129">
                  <c:v>33.639263149999998</c:v>
                </c:pt>
                <c:pt idx="1130">
                  <c:v>33.637847899999997</c:v>
                </c:pt>
                <c:pt idx="1131">
                  <c:v>33.63785172</c:v>
                </c:pt>
                <c:pt idx="1132">
                  <c:v>33.623641970000001</c:v>
                </c:pt>
                <c:pt idx="1133">
                  <c:v>33.41061783</c:v>
                </c:pt>
                <c:pt idx="1134">
                  <c:v>33.345294950000003</c:v>
                </c:pt>
                <c:pt idx="1135">
                  <c:v>33.322574619999997</c:v>
                </c:pt>
                <c:pt idx="1136">
                  <c:v>33.322574619999997</c:v>
                </c:pt>
                <c:pt idx="1137">
                  <c:v>33.325416560000001</c:v>
                </c:pt>
                <c:pt idx="1138">
                  <c:v>33.199020390000001</c:v>
                </c:pt>
                <c:pt idx="1139">
                  <c:v>33.199020390000001</c:v>
                </c:pt>
                <c:pt idx="1140">
                  <c:v>32.731781009999999</c:v>
                </c:pt>
                <c:pt idx="1141">
                  <c:v>33.504356379999997</c:v>
                </c:pt>
                <c:pt idx="1142">
                  <c:v>33.504356379999997</c:v>
                </c:pt>
                <c:pt idx="1143">
                  <c:v>33.154991150000001</c:v>
                </c:pt>
                <c:pt idx="1144">
                  <c:v>33.545532229999999</c:v>
                </c:pt>
                <c:pt idx="1145">
                  <c:v>33.947437290000003</c:v>
                </c:pt>
                <c:pt idx="1146">
                  <c:v>33.947437290000003</c:v>
                </c:pt>
                <c:pt idx="1147">
                  <c:v>34.306732179999997</c:v>
                </c:pt>
                <c:pt idx="1148">
                  <c:v>34.30531311</c:v>
                </c:pt>
                <c:pt idx="1149">
                  <c:v>34.30531311</c:v>
                </c:pt>
                <c:pt idx="1150">
                  <c:v>34.07382965</c:v>
                </c:pt>
                <c:pt idx="1151">
                  <c:v>33.96448135</c:v>
                </c:pt>
                <c:pt idx="1152">
                  <c:v>33.96448135</c:v>
                </c:pt>
                <c:pt idx="1153">
                  <c:v>33.687557220000002</c:v>
                </c:pt>
                <c:pt idx="1154">
                  <c:v>34.00708771</c:v>
                </c:pt>
                <c:pt idx="1155">
                  <c:v>34.00708771</c:v>
                </c:pt>
                <c:pt idx="1156">
                  <c:v>34.276912690000003</c:v>
                </c:pt>
                <c:pt idx="1157">
                  <c:v>34.30673599</c:v>
                </c:pt>
                <c:pt idx="1158">
                  <c:v>34.445915220000003</c:v>
                </c:pt>
                <c:pt idx="1159">
                  <c:v>34.445915220000003</c:v>
                </c:pt>
                <c:pt idx="1160">
                  <c:v>34.478572849999999</c:v>
                </c:pt>
                <c:pt idx="1161">
                  <c:v>33.84376907</c:v>
                </c:pt>
                <c:pt idx="1162">
                  <c:v>33.84376907</c:v>
                </c:pt>
                <c:pt idx="1163">
                  <c:v>33.984363559999998</c:v>
                </c:pt>
                <c:pt idx="1164">
                  <c:v>34.132057189999998</c:v>
                </c:pt>
                <c:pt idx="1165">
                  <c:v>34.12779999</c:v>
                </c:pt>
                <c:pt idx="1166">
                  <c:v>34.12779999</c:v>
                </c:pt>
                <c:pt idx="1167">
                  <c:v>34.157619480000001</c:v>
                </c:pt>
                <c:pt idx="1168">
                  <c:v>34.876213069999999</c:v>
                </c:pt>
                <c:pt idx="1169">
                  <c:v>34.771125789999999</c:v>
                </c:pt>
                <c:pt idx="1170">
                  <c:v>34.330879209999999</c:v>
                </c:pt>
                <c:pt idx="1171">
                  <c:v>33.933235170000003</c:v>
                </c:pt>
                <c:pt idx="1172">
                  <c:v>33.933235170000003</c:v>
                </c:pt>
                <c:pt idx="1173">
                  <c:v>34.161884309999998</c:v>
                </c:pt>
                <c:pt idx="1174">
                  <c:v>34.239986420000001</c:v>
                </c:pt>
                <c:pt idx="1175">
                  <c:v>34.239986420000001</c:v>
                </c:pt>
                <c:pt idx="1176">
                  <c:v>34.225788119999997</c:v>
                </c:pt>
                <c:pt idx="1177">
                  <c:v>34.478569030000003</c:v>
                </c:pt>
                <c:pt idx="1178">
                  <c:v>34.411827090000003</c:v>
                </c:pt>
                <c:pt idx="1179">
                  <c:v>34.494194030000003</c:v>
                </c:pt>
                <c:pt idx="1180">
                  <c:v>34.360694889999998</c:v>
                </c:pt>
                <c:pt idx="1181">
                  <c:v>34.640464780000002</c:v>
                </c:pt>
                <c:pt idx="1182">
                  <c:v>34.640464780000002</c:v>
                </c:pt>
                <c:pt idx="1183">
                  <c:v>34.742717740000003</c:v>
                </c:pt>
                <c:pt idx="1184">
                  <c:v>34.478572849999999</c:v>
                </c:pt>
                <c:pt idx="1185">
                  <c:v>34.478572849999999</c:v>
                </c:pt>
                <c:pt idx="1186">
                  <c:v>34.257026670000002</c:v>
                </c:pt>
                <c:pt idx="1187">
                  <c:v>34.711475370000002</c:v>
                </c:pt>
                <c:pt idx="1188">
                  <c:v>34.711475370000002</c:v>
                </c:pt>
                <c:pt idx="1189">
                  <c:v>34.370643620000003</c:v>
                </c:pt>
                <c:pt idx="1190">
                  <c:v>34.435970310000002</c:v>
                </c:pt>
                <c:pt idx="1191">
                  <c:v>34.34365845</c:v>
                </c:pt>
                <c:pt idx="1192">
                  <c:v>34.34365845</c:v>
                </c:pt>
                <c:pt idx="1193">
                  <c:v>34.305316929999996</c:v>
                </c:pt>
                <c:pt idx="1194">
                  <c:v>34.149105069999997</c:v>
                </c:pt>
                <c:pt idx="1195">
                  <c:v>34.149105069999997</c:v>
                </c:pt>
                <c:pt idx="1196">
                  <c:v>34.167564390000003</c:v>
                </c:pt>
                <c:pt idx="1197">
                  <c:v>34.508396150000003</c:v>
                </c:pt>
                <c:pt idx="1198">
                  <c:v>34.508396150000003</c:v>
                </c:pt>
                <c:pt idx="1199">
                  <c:v>35.07930374</c:v>
                </c:pt>
                <c:pt idx="1200">
                  <c:v>34.836456300000002</c:v>
                </c:pt>
                <c:pt idx="1201">
                  <c:v>34.836456300000002</c:v>
                </c:pt>
                <c:pt idx="1202">
                  <c:v>34.514080049999997</c:v>
                </c:pt>
                <c:pt idx="1203">
                  <c:v>34.586498259999999</c:v>
                </c:pt>
                <c:pt idx="1204">
                  <c:v>34.604965210000003</c:v>
                </c:pt>
                <c:pt idx="1205">
                  <c:v>34.383422850000002</c:v>
                </c:pt>
                <c:pt idx="1206">
                  <c:v>34.350761409999997</c:v>
                </c:pt>
                <c:pt idx="1207">
                  <c:v>34.350761409999997</c:v>
                </c:pt>
                <c:pt idx="1208">
                  <c:v>34.634796139999999</c:v>
                </c:pt>
                <c:pt idx="1209">
                  <c:v>34.600708009999998</c:v>
                </c:pt>
                <c:pt idx="1210">
                  <c:v>34.058208469999997</c:v>
                </c:pt>
                <c:pt idx="1211">
                  <c:v>34.058208469999997</c:v>
                </c:pt>
                <c:pt idx="1212">
                  <c:v>33.970161439999998</c:v>
                </c:pt>
                <c:pt idx="1213">
                  <c:v>34.254188540000001</c:v>
                </c:pt>
                <c:pt idx="1214">
                  <c:v>34.877639770000002</c:v>
                </c:pt>
                <c:pt idx="1215">
                  <c:v>34.891845699999998</c:v>
                </c:pt>
                <c:pt idx="1216">
                  <c:v>34.805213930000001</c:v>
                </c:pt>
                <c:pt idx="1217">
                  <c:v>34.805213930000001</c:v>
                </c:pt>
                <c:pt idx="1218">
                  <c:v>34.647579190000002</c:v>
                </c:pt>
                <c:pt idx="1219">
                  <c:v>34.438812259999999</c:v>
                </c:pt>
                <c:pt idx="1220">
                  <c:v>34.555259700000001</c:v>
                </c:pt>
                <c:pt idx="1221">
                  <c:v>34.555259700000001</c:v>
                </c:pt>
                <c:pt idx="1222">
                  <c:v>34.58367157</c:v>
                </c:pt>
                <c:pt idx="1223">
                  <c:v>34.396205899999998</c:v>
                </c:pt>
                <c:pt idx="1224">
                  <c:v>34.396205899999998</c:v>
                </c:pt>
                <c:pt idx="1225">
                  <c:v>34.779640200000003</c:v>
                </c:pt>
                <c:pt idx="1226">
                  <c:v>34.844966890000002</c:v>
                </c:pt>
                <c:pt idx="1227">
                  <c:v>34.844966890000002</c:v>
                </c:pt>
                <c:pt idx="1228">
                  <c:v>34.60638428</c:v>
                </c:pt>
                <c:pt idx="1229">
                  <c:v>34.565196989999997</c:v>
                </c:pt>
                <c:pt idx="1230">
                  <c:v>34.813728330000004</c:v>
                </c:pt>
                <c:pt idx="1231">
                  <c:v>34.70437622</c:v>
                </c:pt>
                <c:pt idx="1232">
                  <c:v>34.414665220000003</c:v>
                </c:pt>
                <c:pt idx="1233">
                  <c:v>34.366382600000001</c:v>
                </c:pt>
                <c:pt idx="1234">
                  <c:v>34.366382600000001</c:v>
                </c:pt>
                <c:pt idx="1235">
                  <c:v>34.445907589999997</c:v>
                </c:pt>
                <c:pt idx="1236">
                  <c:v>34.55099869</c:v>
                </c:pt>
                <c:pt idx="1237">
                  <c:v>34.55099869</c:v>
                </c:pt>
                <c:pt idx="1238">
                  <c:v>34.447326660000002</c:v>
                </c:pt>
                <c:pt idx="1239">
                  <c:v>34.737037659999999</c:v>
                </c:pt>
                <c:pt idx="1240">
                  <c:v>34.911720279999997</c:v>
                </c:pt>
                <c:pt idx="1241">
                  <c:v>34.863433839999999</c:v>
                </c:pt>
                <c:pt idx="1242">
                  <c:v>34.800949099999997</c:v>
                </c:pt>
                <c:pt idx="1243">
                  <c:v>35.045219420000002</c:v>
                </c:pt>
                <c:pt idx="1244">
                  <c:v>35.045219420000002</c:v>
                </c:pt>
                <c:pt idx="1245">
                  <c:v>34.906044010000002</c:v>
                </c:pt>
                <c:pt idx="1246">
                  <c:v>34.785331730000003</c:v>
                </c:pt>
                <c:pt idx="1247">
                  <c:v>34.785331730000003</c:v>
                </c:pt>
                <c:pt idx="1248">
                  <c:v>34.210163119999997</c:v>
                </c:pt>
                <c:pt idx="1249">
                  <c:v>34.555259700000001</c:v>
                </c:pt>
                <c:pt idx="1250">
                  <c:v>34.555259700000001</c:v>
                </c:pt>
                <c:pt idx="1251">
                  <c:v>34.498455049999997</c:v>
                </c:pt>
                <c:pt idx="1252">
                  <c:v>34.271236420000001</c:v>
                </c:pt>
                <c:pt idx="1253">
                  <c:v>34.3450737</c:v>
                </c:pt>
                <c:pt idx="1254">
                  <c:v>34.3450737</c:v>
                </c:pt>
                <c:pt idx="1255">
                  <c:v>34.39904404</c:v>
                </c:pt>
                <c:pt idx="1256">
                  <c:v>33.997138980000003</c:v>
                </c:pt>
                <c:pt idx="1257">
                  <c:v>33.670509340000002</c:v>
                </c:pt>
                <c:pt idx="1258">
                  <c:v>33.985778809999999</c:v>
                </c:pt>
                <c:pt idx="1259">
                  <c:v>34.34223557</c:v>
                </c:pt>
                <c:pt idx="1260">
                  <c:v>34.34223557</c:v>
                </c:pt>
                <c:pt idx="1261">
                  <c:v>34.313838959999998</c:v>
                </c:pt>
                <c:pt idx="1262">
                  <c:v>34.521175380000003</c:v>
                </c:pt>
                <c:pt idx="1263">
                  <c:v>34.738464360000002</c:v>
                </c:pt>
                <c:pt idx="1264">
                  <c:v>34.738464360000002</c:v>
                </c:pt>
                <c:pt idx="1265">
                  <c:v>35.147468570000001</c:v>
                </c:pt>
                <c:pt idx="1266">
                  <c:v>35.143211360000002</c:v>
                </c:pt>
                <c:pt idx="1267">
                  <c:v>34.985565190000003</c:v>
                </c:pt>
                <c:pt idx="1268">
                  <c:v>35.060844420000002</c:v>
                </c:pt>
                <c:pt idx="1269">
                  <c:v>35.24262238</c:v>
                </c:pt>
                <c:pt idx="1270">
                  <c:v>35.24262238</c:v>
                </c:pt>
                <c:pt idx="1271">
                  <c:v>34.988399510000001</c:v>
                </c:pt>
                <c:pt idx="1272">
                  <c:v>34.988399510000001</c:v>
                </c:pt>
                <c:pt idx="1273">
                  <c:v>35.097766880000002</c:v>
                </c:pt>
                <c:pt idx="1274">
                  <c:v>35.058006290000002</c:v>
                </c:pt>
                <c:pt idx="1275">
                  <c:v>34.768287659999999</c:v>
                </c:pt>
                <c:pt idx="1276">
                  <c:v>34.768287659999999</c:v>
                </c:pt>
                <c:pt idx="1277">
                  <c:v>35.086402890000002</c:v>
                </c:pt>
                <c:pt idx="1278">
                  <c:v>34.982730869999997</c:v>
                </c:pt>
                <c:pt idx="1279">
                  <c:v>34.982730869999997</c:v>
                </c:pt>
                <c:pt idx="1280">
                  <c:v>34.884738919999997</c:v>
                </c:pt>
                <c:pt idx="1281">
                  <c:v>35.205696109999998</c:v>
                </c:pt>
                <c:pt idx="1282">
                  <c:v>35.205696109999998</c:v>
                </c:pt>
                <c:pt idx="1283">
                  <c:v>35.106292719999999</c:v>
                </c:pt>
                <c:pt idx="1284">
                  <c:v>34.897529599999999</c:v>
                </c:pt>
                <c:pt idx="1285">
                  <c:v>34.602134700000001</c:v>
                </c:pt>
                <c:pt idx="1286">
                  <c:v>34.562366490000002</c:v>
                </c:pt>
                <c:pt idx="1287">
                  <c:v>34.819404599999999</c:v>
                </c:pt>
                <c:pt idx="1288">
                  <c:v>34.819404599999999</c:v>
                </c:pt>
                <c:pt idx="1289">
                  <c:v>34.734203340000001</c:v>
                </c:pt>
                <c:pt idx="1290">
                  <c:v>34.485675809999996</c:v>
                </c:pt>
                <c:pt idx="1291">
                  <c:v>34.441646579999997</c:v>
                </c:pt>
                <c:pt idx="1292">
                  <c:v>34.441646579999997</c:v>
                </c:pt>
                <c:pt idx="1293">
                  <c:v>34.50839233</c:v>
                </c:pt>
                <c:pt idx="1294">
                  <c:v>34.382003779999998</c:v>
                </c:pt>
                <c:pt idx="1295">
                  <c:v>34.382003779999998</c:v>
                </c:pt>
                <c:pt idx="1296">
                  <c:v>34.431705469999997</c:v>
                </c:pt>
                <c:pt idx="1297">
                  <c:v>34.485668179999998</c:v>
                </c:pt>
                <c:pt idx="1298">
                  <c:v>34.485668179999998</c:v>
                </c:pt>
                <c:pt idx="1299">
                  <c:v>34.222949980000003</c:v>
                </c:pt>
                <c:pt idx="1300">
                  <c:v>34.157623289999997</c:v>
                </c:pt>
                <c:pt idx="1301">
                  <c:v>34.485683440000003</c:v>
                </c:pt>
                <c:pt idx="1302">
                  <c:v>34.485683440000003</c:v>
                </c:pt>
                <c:pt idx="1303">
                  <c:v>34.737037659999999</c:v>
                </c:pt>
                <c:pt idx="1304">
                  <c:v>34.737037659999999</c:v>
                </c:pt>
                <c:pt idx="1305">
                  <c:v>34.656085969999999</c:v>
                </c:pt>
                <c:pt idx="1306">
                  <c:v>34.799526210000003</c:v>
                </c:pt>
                <c:pt idx="1307">
                  <c:v>34.94863892</c:v>
                </c:pt>
                <c:pt idx="1308">
                  <c:v>34.94863892</c:v>
                </c:pt>
                <c:pt idx="1309">
                  <c:v>34.541061399999997</c:v>
                </c:pt>
                <c:pt idx="1310">
                  <c:v>34.10224152</c:v>
                </c:pt>
                <c:pt idx="1311">
                  <c:v>34.663200379999999</c:v>
                </c:pt>
                <c:pt idx="1312">
                  <c:v>34.663200379999999</c:v>
                </c:pt>
                <c:pt idx="1313">
                  <c:v>34.958591460000001</c:v>
                </c:pt>
                <c:pt idx="1314">
                  <c:v>34.958591460000001</c:v>
                </c:pt>
                <c:pt idx="1315">
                  <c:v>34.445907589999997</c:v>
                </c:pt>
                <c:pt idx="1316">
                  <c:v>34.599285129999998</c:v>
                </c:pt>
                <c:pt idx="1317">
                  <c:v>34.715740199999999</c:v>
                </c:pt>
                <c:pt idx="1318">
                  <c:v>34.715740199999999</c:v>
                </c:pt>
                <c:pt idx="1319">
                  <c:v>34.749824519999997</c:v>
                </c:pt>
                <c:pt idx="1320">
                  <c:v>34.616325379999999</c:v>
                </c:pt>
                <c:pt idx="1321">
                  <c:v>34.835041050000001</c:v>
                </c:pt>
                <c:pt idx="1322">
                  <c:v>35.1914978</c:v>
                </c:pt>
                <c:pt idx="1323">
                  <c:v>34.906040189999999</c:v>
                </c:pt>
                <c:pt idx="1324">
                  <c:v>34.906040189999999</c:v>
                </c:pt>
                <c:pt idx="1325">
                  <c:v>34.810890200000003</c:v>
                </c:pt>
                <c:pt idx="1326">
                  <c:v>35.045219420000002</c:v>
                </c:pt>
                <c:pt idx="1327">
                  <c:v>35.002605440000004</c:v>
                </c:pt>
                <c:pt idx="1328">
                  <c:v>35.002605440000004</c:v>
                </c:pt>
                <c:pt idx="1329">
                  <c:v>34.809471129999999</c:v>
                </c:pt>
                <c:pt idx="1330">
                  <c:v>34.586509700000001</c:v>
                </c:pt>
                <c:pt idx="1331">
                  <c:v>34.542491910000003</c:v>
                </c:pt>
                <c:pt idx="1332">
                  <c:v>34.683082579999997</c:v>
                </c:pt>
                <c:pt idx="1333">
                  <c:v>34.526855470000001</c:v>
                </c:pt>
                <c:pt idx="1334">
                  <c:v>34.526855470000001</c:v>
                </c:pt>
                <c:pt idx="1335">
                  <c:v>34.637626650000001</c:v>
                </c:pt>
                <c:pt idx="1336">
                  <c:v>34.906040189999999</c:v>
                </c:pt>
                <c:pt idx="1337">
                  <c:v>34.906040189999999</c:v>
                </c:pt>
                <c:pt idx="1338">
                  <c:v>34.756919859999996</c:v>
                </c:pt>
                <c:pt idx="1339">
                  <c:v>34.26412964</c:v>
                </c:pt>
                <c:pt idx="1340">
                  <c:v>34.373481750000003</c:v>
                </c:pt>
                <c:pt idx="1341">
                  <c:v>34.957160950000002</c:v>
                </c:pt>
                <c:pt idx="1342">
                  <c:v>34.969947810000001</c:v>
                </c:pt>
                <c:pt idx="1343">
                  <c:v>34.563785549999999</c:v>
                </c:pt>
                <c:pt idx="1344">
                  <c:v>34.563785549999999</c:v>
                </c:pt>
                <c:pt idx="1345">
                  <c:v>34.562366490000002</c:v>
                </c:pt>
                <c:pt idx="1346">
                  <c:v>34.677402499999999</c:v>
                </c:pt>
                <c:pt idx="1347">
                  <c:v>34.677402499999999</c:v>
                </c:pt>
                <c:pt idx="1348">
                  <c:v>34.769702909999999</c:v>
                </c:pt>
                <c:pt idx="1349">
                  <c:v>34.596443180000001</c:v>
                </c:pt>
                <c:pt idx="1350">
                  <c:v>34.596443180000001</c:v>
                </c:pt>
                <c:pt idx="1351">
                  <c:v>34.52117157</c:v>
                </c:pt>
                <c:pt idx="1352">
                  <c:v>34.568038940000001</c:v>
                </c:pt>
                <c:pt idx="1353">
                  <c:v>34.323772429999998</c:v>
                </c:pt>
                <c:pt idx="1354">
                  <c:v>34.323772429999998</c:v>
                </c:pt>
                <c:pt idx="1355">
                  <c:v>34.044010159999999</c:v>
                </c:pt>
                <c:pt idx="1356">
                  <c:v>34.370647429999998</c:v>
                </c:pt>
                <c:pt idx="1357">
                  <c:v>34.370647429999998</c:v>
                </c:pt>
                <c:pt idx="1358">
                  <c:v>35.174449920000001</c:v>
                </c:pt>
                <c:pt idx="1359">
                  <c:v>34.873374939999998</c:v>
                </c:pt>
                <c:pt idx="1360">
                  <c:v>34.873374939999998</c:v>
                </c:pt>
                <c:pt idx="1361">
                  <c:v>34.640472410000001</c:v>
                </c:pt>
                <c:pt idx="1362">
                  <c:v>34.643314359999998</c:v>
                </c:pt>
                <c:pt idx="1363">
                  <c:v>34.908882140000003</c:v>
                </c:pt>
                <c:pt idx="1364">
                  <c:v>34.908882140000003</c:v>
                </c:pt>
                <c:pt idx="1365">
                  <c:v>34.560951230000001</c:v>
                </c:pt>
                <c:pt idx="1366">
                  <c:v>34.532535549999999</c:v>
                </c:pt>
                <c:pt idx="1367">
                  <c:v>34.886154169999998</c:v>
                </c:pt>
                <c:pt idx="1368">
                  <c:v>34.643318180000001</c:v>
                </c:pt>
                <c:pt idx="1369">
                  <c:v>34.343662260000002</c:v>
                </c:pt>
                <c:pt idx="1370">
                  <c:v>34.343662260000002</c:v>
                </c:pt>
                <c:pt idx="1371">
                  <c:v>34.166141510000003</c:v>
                </c:pt>
                <c:pt idx="1372">
                  <c:v>34.48567963</c:v>
                </c:pt>
                <c:pt idx="1373">
                  <c:v>34.492774959999998</c:v>
                </c:pt>
                <c:pt idx="1374">
                  <c:v>34.492774959999998</c:v>
                </c:pt>
                <c:pt idx="1375">
                  <c:v>34.349342350000001</c:v>
                </c:pt>
                <c:pt idx="1376">
                  <c:v>34.187442779999998</c:v>
                </c:pt>
                <c:pt idx="1377">
                  <c:v>34.434543609999999</c:v>
                </c:pt>
                <c:pt idx="1378">
                  <c:v>34.386264799999999</c:v>
                </c:pt>
                <c:pt idx="1379">
                  <c:v>34.271232599999998</c:v>
                </c:pt>
                <c:pt idx="1380">
                  <c:v>34.271232599999998</c:v>
                </c:pt>
                <c:pt idx="1381">
                  <c:v>35.130432130000003</c:v>
                </c:pt>
                <c:pt idx="1382">
                  <c:v>35.180145260000003</c:v>
                </c:pt>
                <c:pt idx="1383">
                  <c:v>34.860599520000001</c:v>
                </c:pt>
                <c:pt idx="1384">
                  <c:v>34.860599520000001</c:v>
                </c:pt>
                <c:pt idx="1385">
                  <c:v>34.940132140000003</c:v>
                </c:pt>
                <c:pt idx="1386">
                  <c:v>34.835033420000002</c:v>
                </c:pt>
                <c:pt idx="1387">
                  <c:v>34.667457579999997</c:v>
                </c:pt>
                <c:pt idx="1388">
                  <c:v>34.487098690000003</c:v>
                </c:pt>
                <c:pt idx="1389">
                  <c:v>34.586509700000001</c:v>
                </c:pt>
                <c:pt idx="1390">
                  <c:v>34.586509700000001</c:v>
                </c:pt>
                <c:pt idx="1391">
                  <c:v>34.935867309999999</c:v>
                </c:pt>
                <c:pt idx="1392">
                  <c:v>34.880485530000001</c:v>
                </c:pt>
                <c:pt idx="1393">
                  <c:v>34.779651639999997</c:v>
                </c:pt>
                <c:pt idx="1394">
                  <c:v>34.779651639999997</c:v>
                </c:pt>
                <c:pt idx="1395">
                  <c:v>34.844970699999998</c:v>
                </c:pt>
                <c:pt idx="1396">
                  <c:v>34.364959720000002</c:v>
                </c:pt>
                <c:pt idx="1397">
                  <c:v>34.364959720000002</c:v>
                </c:pt>
                <c:pt idx="1398">
                  <c:v>34.683067319999999</c:v>
                </c:pt>
                <c:pt idx="1399">
                  <c:v>34.785316469999998</c:v>
                </c:pt>
                <c:pt idx="1400">
                  <c:v>34.785316469999998</c:v>
                </c:pt>
                <c:pt idx="1401">
                  <c:v>34.744140629999997</c:v>
                </c:pt>
                <c:pt idx="1402">
                  <c:v>34.215843200000002</c:v>
                </c:pt>
                <c:pt idx="1403">
                  <c:v>34.257030489999998</c:v>
                </c:pt>
                <c:pt idx="1404">
                  <c:v>34.595020290000001</c:v>
                </c:pt>
                <c:pt idx="1405">
                  <c:v>34.491352079999999</c:v>
                </c:pt>
                <c:pt idx="1406">
                  <c:v>34.491352079999999</c:v>
                </c:pt>
                <c:pt idx="1407">
                  <c:v>34.323772429999998</c:v>
                </c:pt>
                <c:pt idx="1408">
                  <c:v>34.492774959999998</c:v>
                </c:pt>
                <c:pt idx="1409">
                  <c:v>34.728523250000002</c:v>
                </c:pt>
                <c:pt idx="1410">
                  <c:v>34.728523250000002</c:v>
                </c:pt>
                <c:pt idx="1411">
                  <c:v>34.465797420000001</c:v>
                </c:pt>
                <c:pt idx="1412">
                  <c:v>34.494209290000001</c:v>
                </c:pt>
                <c:pt idx="1413">
                  <c:v>34.823677060000001</c:v>
                </c:pt>
                <c:pt idx="1414">
                  <c:v>34.934440610000003</c:v>
                </c:pt>
                <c:pt idx="1415">
                  <c:v>34.563774109999997</c:v>
                </c:pt>
                <c:pt idx="1416">
                  <c:v>34.563774109999997</c:v>
                </c:pt>
                <c:pt idx="1417">
                  <c:v>34.450168609999999</c:v>
                </c:pt>
                <c:pt idx="1418">
                  <c:v>34.545314789999999</c:v>
                </c:pt>
                <c:pt idx="1419">
                  <c:v>34.755496979999997</c:v>
                </c:pt>
                <c:pt idx="1420">
                  <c:v>34.755496979999997</c:v>
                </c:pt>
                <c:pt idx="1421">
                  <c:v>34.545326230000001</c:v>
                </c:pt>
                <c:pt idx="1422">
                  <c:v>34.545326230000001</c:v>
                </c:pt>
                <c:pt idx="1423">
                  <c:v>35.023925779999999</c:v>
                </c:pt>
                <c:pt idx="1424">
                  <c:v>35.069362640000001</c:v>
                </c:pt>
                <c:pt idx="1425">
                  <c:v>34.832195280000001</c:v>
                </c:pt>
                <c:pt idx="1426">
                  <c:v>34.832195280000001</c:v>
                </c:pt>
                <c:pt idx="1427">
                  <c:v>34.85491562</c:v>
                </c:pt>
                <c:pt idx="1428">
                  <c:v>35.120491029999997</c:v>
                </c:pt>
                <c:pt idx="1429">
                  <c:v>35.120491029999997</c:v>
                </c:pt>
                <c:pt idx="1430">
                  <c:v>35.040962219999997</c:v>
                </c:pt>
                <c:pt idx="1431">
                  <c:v>34.769710539999998</c:v>
                </c:pt>
                <c:pt idx="1432">
                  <c:v>34.769710539999998</c:v>
                </c:pt>
                <c:pt idx="1433">
                  <c:v>34.752662659999999</c:v>
                </c:pt>
                <c:pt idx="1434">
                  <c:v>35.123329159999997</c:v>
                </c:pt>
                <c:pt idx="1435">
                  <c:v>34.893264770000002</c:v>
                </c:pt>
                <c:pt idx="1436">
                  <c:v>34.893264770000002</c:v>
                </c:pt>
                <c:pt idx="1437">
                  <c:v>34.617744450000004</c:v>
                </c:pt>
                <c:pt idx="1438">
                  <c:v>34.822246550000003</c:v>
                </c:pt>
                <c:pt idx="1439">
                  <c:v>34.714321140000003</c:v>
                </c:pt>
                <c:pt idx="1440">
                  <c:v>34.583663940000001</c:v>
                </c:pt>
                <c:pt idx="1441">
                  <c:v>34.377742769999998</c:v>
                </c:pt>
                <c:pt idx="1442">
                  <c:v>34.377742769999998</c:v>
                </c:pt>
                <c:pt idx="1443">
                  <c:v>34.590766909999999</c:v>
                </c:pt>
                <c:pt idx="1444">
                  <c:v>34.586505889999998</c:v>
                </c:pt>
                <c:pt idx="1445">
                  <c:v>34.44022751</c:v>
                </c:pt>
                <c:pt idx="1446">
                  <c:v>34.44022751</c:v>
                </c:pt>
                <c:pt idx="1447">
                  <c:v>34.335136409999997</c:v>
                </c:pt>
                <c:pt idx="1448">
                  <c:v>34.852069849999999</c:v>
                </c:pt>
                <c:pt idx="1449">
                  <c:v>34.860591890000002</c:v>
                </c:pt>
                <c:pt idx="1450">
                  <c:v>34.437393190000002</c:v>
                </c:pt>
                <c:pt idx="1451">
                  <c:v>34.624847410000001</c:v>
                </c:pt>
                <c:pt idx="1452">
                  <c:v>34.624847410000001</c:v>
                </c:pt>
                <c:pt idx="1453">
                  <c:v>34.91030121</c:v>
                </c:pt>
                <c:pt idx="1454">
                  <c:v>34.798103330000004</c:v>
                </c:pt>
                <c:pt idx="1455">
                  <c:v>34.630531310000002</c:v>
                </c:pt>
                <c:pt idx="1456">
                  <c:v>34.630531310000002</c:v>
                </c:pt>
                <c:pt idx="1457">
                  <c:v>34.856342320000003</c:v>
                </c:pt>
                <c:pt idx="1458">
                  <c:v>34.856342320000003</c:v>
                </c:pt>
                <c:pt idx="1459">
                  <c:v>34.566627500000003</c:v>
                </c:pt>
                <c:pt idx="1460">
                  <c:v>34.508399959999998</c:v>
                </c:pt>
                <c:pt idx="1461">
                  <c:v>34.984149930000001</c:v>
                </c:pt>
                <c:pt idx="1462">
                  <c:v>34.984149930000001</c:v>
                </c:pt>
                <c:pt idx="1463">
                  <c:v>34.925922389999997</c:v>
                </c:pt>
                <c:pt idx="1464">
                  <c:v>34.735618590000001</c:v>
                </c:pt>
                <c:pt idx="1465">
                  <c:v>34.775379180000002</c:v>
                </c:pt>
                <c:pt idx="1466">
                  <c:v>34.775379180000002</c:v>
                </c:pt>
                <c:pt idx="1467">
                  <c:v>35.121894840000003</c:v>
                </c:pt>
                <c:pt idx="1468">
                  <c:v>34.886150360000002</c:v>
                </c:pt>
                <c:pt idx="1469">
                  <c:v>34.524021150000003</c:v>
                </c:pt>
                <c:pt idx="1470">
                  <c:v>34.595024109999997</c:v>
                </c:pt>
                <c:pt idx="1471">
                  <c:v>34.911720279999997</c:v>
                </c:pt>
                <c:pt idx="1472">
                  <c:v>34.911720279999997</c:v>
                </c:pt>
                <c:pt idx="1473">
                  <c:v>34.70153809</c:v>
                </c:pt>
                <c:pt idx="1474">
                  <c:v>34.498455049999997</c:v>
                </c:pt>
                <c:pt idx="1475">
                  <c:v>34.808052060000001</c:v>
                </c:pt>
                <c:pt idx="1476">
                  <c:v>34.950065610000003</c:v>
                </c:pt>
                <c:pt idx="1477">
                  <c:v>34.830772400000001</c:v>
                </c:pt>
                <c:pt idx="1478">
                  <c:v>34.541061399999997</c:v>
                </c:pt>
                <c:pt idx="1479">
                  <c:v>34.541061399999997</c:v>
                </c:pt>
                <c:pt idx="1480">
                  <c:v>34.903205870000001</c:v>
                </c:pt>
                <c:pt idx="1481">
                  <c:v>34.886161799999996</c:v>
                </c:pt>
                <c:pt idx="1482">
                  <c:v>34.886161799999996</c:v>
                </c:pt>
                <c:pt idx="1483">
                  <c:v>34.320934299999998</c:v>
                </c:pt>
                <c:pt idx="1484">
                  <c:v>34.501300809999996</c:v>
                </c:pt>
                <c:pt idx="1485">
                  <c:v>34.735618590000001</c:v>
                </c:pt>
                <c:pt idx="1486">
                  <c:v>34.840705870000001</c:v>
                </c:pt>
                <c:pt idx="1487">
                  <c:v>34.708637240000002</c:v>
                </c:pt>
                <c:pt idx="1488">
                  <c:v>34.708637240000002</c:v>
                </c:pt>
                <c:pt idx="1489">
                  <c:v>34.26270676</c:v>
                </c:pt>
                <c:pt idx="1490">
                  <c:v>34.589347840000002</c:v>
                </c:pt>
                <c:pt idx="1491">
                  <c:v>34.820823670000003</c:v>
                </c:pt>
                <c:pt idx="1492">
                  <c:v>34.820823670000003</c:v>
                </c:pt>
                <c:pt idx="1493">
                  <c:v>34.668872829999998</c:v>
                </c:pt>
                <c:pt idx="1494">
                  <c:v>34.930187230000001</c:v>
                </c:pt>
                <c:pt idx="1495">
                  <c:v>34.930187230000001</c:v>
                </c:pt>
                <c:pt idx="1496">
                  <c:v>34.95290756</c:v>
                </c:pt>
                <c:pt idx="1497">
                  <c:v>35.067939760000002</c:v>
                </c:pt>
                <c:pt idx="1498">
                  <c:v>35.067939760000002</c:v>
                </c:pt>
                <c:pt idx="1499">
                  <c:v>35.137535100000001</c:v>
                </c:pt>
                <c:pt idx="1500">
                  <c:v>35.201438899999999</c:v>
                </c:pt>
                <c:pt idx="1501">
                  <c:v>35.40451813</c:v>
                </c:pt>
                <c:pt idx="1502">
                  <c:v>34.954322810000001</c:v>
                </c:pt>
                <c:pt idx="1503">
                  <c:v>34.819408420000002</c:v>
                </c:pt>
                <c:pt idx="1504">
                  <c:v>35.157405850000004</c:v>
                </c:pt>
                <c:pt idx="1505">
                  <c:v>35.157405850000004</c:v>
                </c:pt>
                <c:pt idx="1506">
                  <c:v>35.397418979999998</c:v>
                </c:pt>
                <c:pt idx="1507">
                  <c:v>35.133262629999997</c:v>
                </c:pt>
                <c:pt idx="1508">
                  <c:v>35.133262629999997</c:v>
                </c:pt>
                <c:pt idx="1509">
                  <c:v>34.795265200000003</c:v>
                </c:pt>
                <c:pt idx="1510">
                  <c:v>34.614913940000001</c:v>
                </c:pt>
                <c:pt idx="1511">
                  <c:v>34.781063080000003</c:v>
                </c:pt>
                <c:pt idx="1512">
                  <c:v>34.430290220000003</c:v>
                </c:pt>
                <c:pt idx="1513">
                  <c:v>34.455848690000003</c:v>
                </c:pt>
                <c:pt idx="1514">
                  <c:v>34.812316889999998</c:v>
                </c:pt>
                <c:pt idx="1515">
                  <c:v>34.812316889999998</c:v>
                </c:pt>
                <c:pt idx="1516">
                  <c:v>35.065105440000004</c:v>
                </c:pt>
                <c:pt idx="1517">
                  <c:v>35.043804170000001</c:v>
                </c:pt>
                <c:pt idx="1518">
                  <c:v>35.043804170000001</c:v>
                </c:pt>
                <c:pt idx="1519">
                  <c:v>34.694435120000001</c:v>
                </c:pt>
                <c:pt idx="1520">
                  <c:v>34.847812650000002</c:v>
                </c:pt>
                <c:pt idx="1521">
                  <c:v>34.903190610000003</c:v>
                </c:pt>
                <c:pt idx="1522">
                  <c:v>34.979881290000002</c:v>
                </c:pt>
                <c:pt idx="1523">
                  <c:v>34.566619869999997</c:v>
                </c:pt>
                <c:pt idx="1524">
                  <c:v>34.566619869999997</c:v>
                </c:pt>
                <c:pt idx="1525">
                  <c:v>34.589347840000002</c:v>
                </c:pt>
                <c:pt idx="1526">
                  <c:v>35.055160520000001</c:v>
                </c:pt>
                <c:pt idx="1527">
                  <c:v>34.964271549999999</c:v>
                </c:pt>
                <c:pt idx="1528">
                  <c:v>34.964271549999999</c:v>
                </c:pt>
                <c:pt idx="1529">
                  <c:v>34.796691889999998</c:v>
                </c:pt>
                <c:pt idx="1530">
                  <c:v>35.026756290000002</c:v>
                </c:pt>
                <c:pt idx="1531">
                  <c:v>35.026756290000002</c:v>
                </c:pt>
                <c:pt idx="1532">
                  <c:v>35.327831269999997</c:v>
                </c:pt>
                <c:pt idx="1533">
                  <c:v>35.15883255</c:v>
                </c:pt>
                <c:pt idx="1534">
                  <c:v>35.15883255</c:v>
                </c:pt>
                <c:pt idx="1535">
                  <c:v>35.261081699999998</c:v>
                </c:pt>
                <c:pt idx="1536">
                  <c:v>35.398838040000001</c:v>
                </c:pt>
                <c:pt idx="1537">
                  <c:v>35.222736359999999</c:v>
                </c:pt>
                <c:pt idx="1538">
                  <c:v>35.222736359999999</c:v>
                </c:pt>
                <c:pt idx="1539">
                  <c:v>34.732776639999997</c:v>
                </c:pt>
                <c:pt idx="1540">
                  <c:v>35.046634670000003</c:v>
                </c:pt>
                <c:pt idx="1541">
                  <c:v>35.046634670000003</c:v>
                </c:pt>
                <c:pt idx="1542">
                  <c:v>35.057991029999997</c:v>
                </c:pt>
                <c:pt idx="1543">
                  <c:v>34.883308409999998</c:v>
                </c:pt>
                <c:pt idx="1544">
                  <c:v>34.883308409999998</c:v>
                </c:pt>
                <c:pt idx="1545">
                  <c:v>34.678810120000001</c:v>
                </c:pt>
                <c:pt idx="1546">
                  <c:v>34.847824099999997</c:v>
                </c:pt>
                <c:pt idx="1547">
                  <c:v>35.060844420000002</c:v>
                </c:pt>
                <c:pt idx="1548">
                  <c:v>34.678821560000003</c:v>
                </c:pt>
                <c:pt idx="1549">
                  <c:v>34.475734709999998</c:v>
                </c:pt>
                <c:pt idx="1550">
                  <c:v>34.602127080000002</c:v>
                </c:pt>
                <c:pt idx="1551">
                  <c:v>34.602127080000002</c:v>
                </c:pt>
                <c:pt idx="1552">
                  <c:v>34.729938509999997</c:v>
                </c:pt>
                <c:pt idx="1553">
                  <c:v>34.75834656</c:v>
                </c:pt>
                <c:pt idx="1554">
                  <c:v>34.75834656</c:v>
                </c:pt>
                <c:pt idx="1555">
                  <c:v>34.629112239999998</c:v>
                </c:pt>
                <c:pt idx="1556">
                  <c:v>34.734199519999997</c:v>
                </c:pt>
                <c:pt idx="1557">
                  <c:v>34.840709689999997</c:v>
                </c:pt>
                <c:pt idx="1558">
                  <c:v>34.444492339999996</c:v>
                </c:pt>
                <c:pt idx="1559">
                  <c:v>34.34791946</c:v>
                </c:pt>
                <c:pt idx="1560">
                  <c:v>34.759761810000001</c:v>
                </c:pt>
                <c:pt idx="1561">
                  <c:v>34.759761810000001</c:v>
                </c:pt>
                <c:pt idx="1562">
                  <c:v>34.695854189999999</c:v>
                </c:pt>
                <c:pt idx="1563">
                  <c:v>34.435966489999998</c:v>
                </c:pt>
                <c:pt idx="1564">
                  <c:v>34.435966489999998</c:v>
                </c:pt>
                <c:pt idx="1565">
                  <c:v>34.631946560000003</c:v>
                </c:pt>
                <c:pt idx="1566">
                  <c:v>34.819412229999998</c:v>
                </c:pt>
                <c:pt idx="1567">
                  <c:v>34.840717320000003</c:v>
                </c:pt>
                <c:pt idx="1568">
                  <c:v>34.995517730000003</c:v>
                </c:pt>
                <c:pt idx="1569">
                  <c:v>35.022502899999999</c:v>
                </c:pt>
                <c:pt idx="1570">
                  <c:v>35.16167068</c:v>
                </c:pt>
                <c:pt idx="1571">
                  <c:v>35.16167068</c:v>
                </c:pt>
                <c:pt idx="1572">
                  <c:v>34.995510099999997</c:v>
                </c:pt>
                <c:pt idx="1573">
                  <c:v>34.923084260000003</c:v>
                </c:pt>
                <c:pt idx="1574">
                  <c:v>35.00829315</c:v>
                </c:pt>
                <c:pt idx="1575">
                  <c:v>35.00829315</c:v>
                </c:pt>
                <c:pt idx="1576">
                  <c:v>34.765449519999997</c:v>
                </c:pt>
                <c:pt idx="1577">
                  <c:v>34.765449519999997</c:v>
                </c:pt>
                <c:pt idx="1578">
                  <c:v>34.656089780000002</c:v>
                </c:pt>
                <c:pt idx="1579">
                  <c:v>35.03954315</c:v>
                </c:pt>
                <c:pt idx="1580">
                  <c:v>35.273868559999997</c:v>
                </c:pt>
                <c:pt idx="1581">
                  <c:v>35.273868559999997</c:v>
                </c:pt>
                <c:pt idx="1582">
                  <c:v>35.063671110000001</c:v>
                </c:pt>
                <c:pt idx="1583">
                  <c:v>35.008281709999999</c:v>
                </c:pt>
                <c:pt idx="1584">
                  <c:v>35.015392300000002</c:v>
                </c:pt>
                <c:pt idx="1585">
                  <c:v>34.728527069999998</c:v>
                </c:pt>
                <c:pt idx="1586">
                  <c:v>34.548164370000002</c:v>
                </c:pt>
                <c:pt idx="1587">
                  <c:v>34.548164370000002</c:v>
                </c:pt>
                <c:pt idx="1588">
                  <c:v>34.778228759999998</c:v>
                </c:pt>
                <c:pt idx="1589">
                  <c:v>35.059417719999999</c:v>
                </c:pt>
                <c:pt idx="1590">
                  <c:v>34.887584689999997</c:v>
                </c:pt>
                <c:pt idx="1591">
                  <c:v>34.887584689999997</c:v>
                </c:pt>
                <c:pt idx="1592">
                  <c:v>34.701530460000001</c:v>
                </c:pt>
                <c:pt idx="1593">
                  <c:v>34.951473239999999</c:v>
                </c:pt>
                <c:pt idx="1594">
                  <c:v>35.004024510000001</c:v>
                </c:pt>
                <c:pt idx="1595">
                  <c:v>34.74698257</c:v>
                </c:pt>
                <c:pt idx="1596">
                  <c:v>34.47005463</c:v>
                </c:pt>
                <c:pt idx="1597">
                  <c:v>34.47005463</c:v>
                </c:pt>
                <c:pt idx="1598">
                  <c:v>34.67881775</c:v>
                </c:pt>
                <c:pt idx="1599">
                  <c:v>34.576568600000002</c:v>
                </c:pt>
                <c:pt idx="1600">
                  <c:v>34.45869064</c:v>
                </c:pt>
                <c:pt idx="1601">
                  <c:v>34.45869064</c:v>
                </c:pt>
                <c:pt idx="1602">
                  <c:v>34.623428339999997</c:v>
                </c:pt>
                <c:pt idx="1603">
                  <c:v>34.623428339999997</c:v>
                </c:pt>
                <c:pt idx="1604">
                  <c:v>34.575141909999999</c:v>
                </c:pt>
                <c:pt idx="1605">
                  <c:v>34.739879610000003</c:v>
                </c:pt>
                <c:pt idx="1606">
                  <c:v>34.877643589999998</c:v>
                </c:pt>
                <c:pt idx="1607">
                  <c:v>34.877643589999998</c:v>
                </c:pt>
                <c:pt idx="1608">
                  <c:v>35.129009250000003</c:v>
                </c:pt>
                <c:pt idx="1609">
                  <c:v>34.739883419999998</c:v>
                </c:pt>
                <c:pt idx="1610">
                  <c:v>34.529701230000001</c:v>
                </c:pt>
                <c:pt idx="1611">
                  <c:v>34.833610530000001</c:v>
                </c:pt>
                <c:pt idx="1612">
                  <c:v>34.684494020000002</c:v>
                </c:pt>
                <c:pt idx="1613">
                  <c:v>34.684494020000002</c:v>
                </c:pt>
                <c:pt idx="1614">
                  <c:v>34.353599549999998</c:v>
                </c:pt>
                <c:pt idx="1615">
                  <c:v>34.600708009999998</c:v>
                </c:pt>
                <c:pt idx="1616">
                  <c:v>34.766864779999999</c:v>
                </c:pt>
                <c:pt idx="1617">
                  <c:v>34.766864779999999</c:v>
                </c:pt>
                <c:pt idx="1618">
                  <c:v>34.499870299999998</c:v>
                </c:pt>
                <c:pt idx="1619">
                  <c:v>34.47290039</c:v>
                </c:pt>
                <c:pt idx="1620">
                  <c:v>34.47290039</c:v>
                </c:pt>
                <c:pt idx="1621">
                  <c:v>34.399051669999999</c:v>
                </c:pt>
                <c:pt idx="1622">
                  <c:v>34.097976680000002</c:v>
                </c:pt>
                <c:pt idx="1623">
                  <c:v>34.097976680000002</c:v>
                </c:pt>
                <c:pt idx="1624">
                  <c:v>34.204486850000002</c:v>
                </c:pt>
                <c:pt idx="1625">
                  <c:v>34.572303769999998</c:v>
                </c:pt>
                <c:pt idx="1626">
                  <c:v>34.353599549999998</c:v>
                </c:pt>
                <c:pt idx="1627">
                  <c:v>34.353599549999998</c:v>
                </c:pt>
                <c:pt idx="1628">
                  <c:v>34.296791079999998</c:v>
                </c:pt>
                <c:pt idx="1629">
                  <c:v>34.205902100000003</c:v>
                </c:pt>
                <c:pt idx="1630">
                  <c:v>34.205902100000003</c:v>
                </c:pt>
                <c:pt idx="1631">
                  <c:v>33.998565669999998</c:v>
                </c:pt>
                <c:pt idx="1632">
                  <c:v>34.228630070000001</c:v>
                </c:pt>
                <c:pt idx="1633">
                  <c:v>34.228630070000001</c:v>
                </c:pt>
                <c:pt idx="1634">
                  <c:v>34.22152328</c:v>
                </c:pt>
                <c:pt idx="1635">
                  <c:v>33.950283050000003</c:v>
                </c:pt>
                <c:pt idx="1636">
                  <c:v>34.045429230000003</c:v>
                </c:pt>
                <c:pt idx="1637">
                  <c:v>34.045429230000003</c:v>
                </c:pt>
                <c:pt idx="1638">
                  <c:v>34.174663539999997</c:v>
                </c:pt>
                <c:pt idx="1639">
                  <c:v>34.174663539999997</c:v>
                </c:pt>
                <c:pt idx="1640">
                  <c:v>34.018451689999999</c:v>
                </c:pt>
                <c:pt idx="1641">
                  <c:v>33.928977969999998</c:v>
                </c:pt>
                <c:pt idx="1642">
                  <c:v>34.215843200000002</c:v>
                </c:pt>
                <c:pt idx="1643">
                  <c:v>34.215843200000002</c:v>
                </c:pt>
                <c:pt idx="1644">
                  <c:v>34.349338529999997</c:v>
                </c:pt>
                <c:pt idx="1645">
                  <c:v>34.021282200000002</c:v>
                </c:pt>
                <c:pt idx="1646">
                  <c:v>34.035488129999997</c:v>
                </c:pt>
                <c:pt idx="1647">
                  <c:v>34.011344909999998</c:v>
                </c:pt>
                <c:pt idx="1648">
                  <c:v>34.227203369999998</c:v>
                </c:pt>
                <c:pt idx="1649">
                  <c:v>34.227203369999998</c:v>
                </c:pt>
                <c:pt idx="1650">
                  <c:v>34.298217770000001</c:v>
                </c:pt>
                <c:pt idx="1651">
                  <c:v>34.573722840000002</c:v>
                </c:pt>
                <c:pt idx="1652">
                  <c:v>34.225788119999997</c:v>
                </c:pt>
                <c:pt idx="1653">
                  <c:v>34.225788119999997</c:v>
                </c:pt>
                <c:pt idx="1654">
                  <c:v>33.990043640000003</c:v>
                </c:pt>
                <c:pt idx="1655">
                  <c:v>33.97726059</c:v>
                </c:pt>
                <c:pt idx="1656">
                  <c:v>33.97726059</c:v>
                </c:pt>
                <c:pt idx="1657">
                  <c:v>34.031227110000003</c:v>
                </c:pt>
                <c:pt idx="1658">
                  <c:v>33.723060609999997</c:v>
                </c:pt>
                <c:pt idx="1659">
                  <c:v>33.981525419999997</c:v>
                </c:pt>
                <c:pt idx="1660">
                  <c:v>33.981525419999997</c:v>
                </c:pt>
                <c:pt idx="1661">
                  <c:v>34.122116089999999</c:v>
                </c:pt>
                <c:pt idx="1662">
                  <c:v>33.840927120000003</c:v>
                </c:pt>
                <c:pt idx="1663">
                  <c:v>33.840927120000003</c:v>
                </c:pt>
                <c:pt idx="1664">
                  <c:v>33.545536040000002</c:v>
                </c:pt>
                <c:pt idx="1665">
                  <c:v>33.944602969999998</c:v>
                </c:pt>
                <c:pt idx="1666">
                  <c:v>33.944602969999998</c:v>
                </c:pt>
                <c:pt idx="1667">
                  <c:v>33.642108919999998</c:v>
                </c:pt>
                <c:pt idx="1668">
                  <c:v>33.667675019999997</c:v>
                </c:pt>
                <c:pt idx="1669">
                  <c:v>33.73299789</c:v>
                </c:pt>
                <c:pt idx="1670">
                  <c:v>33.73299789</c:v>
                </c:pt>
                <c:pt idx="1671">
                  <c:v>33.427669530000003</c:v>
                </c:pt>
                <c:pt idx="1672">
                  <c:v>33.49725342</c:v>
                </c:pt>
                <c:pt idx="1673">
                  <c:v>33.375118260000001</c:v>
                </c:pt>
                <c:pt idx="1674">
                  <c:v>32.849662780000003</c:v>
                </c:pt>
                <c:pt idx="1675">
                  <c:v>32.86528397</c:v>
                </c:pt>
                <c:pt idx="1676">
                  <c:v>32.86528397</c:v>
                </c:pt>
                <c:pt idx="1677">
                  <c:v>33.309791560000001</c:v>
                </c:pt>
                <c:pt idx="1678">
                  <c:v>33.906257629999999</c:v>
                </c:pt>
                <c:pt idx="1679">
                  <c:v>33.387901309999997</c:v>
                </c:pt>
                <c:pt idx="1680">
                  <c:v>33.387901309999997</c:v>
                </c:pt>
                <c:pt idx="1681">
                  <c:v>33.277130130000003</c:v>
                </c:pt>
                <c:pt idx="1682">
                  <c:v>33.382221219999998</c:v>
                </c:pt>
                <c:pt idx="1683">
                  <c:v>33.179145810000001</c:v>
                </c:pt>
                <c:pt idx="1684">
                  <c:v>33.44897461</c:v>
                </c:pt>
                <c:pt idx="1685">
                  <c:v>33.791221620000002</c:v>
                </c:pt>
                <c:pt idx="1686">
                  <c:v>33.791221620000002</c:v>
                </c:pt>
                <c:pt idx="1687">
                  <c:v>33.765659329999998</c:v>
                </c:pt>
                <c:pt idx="1688">
                  <c:v>33.534179690000002</c:v>
                </c:pt>
                <c:pt idx="1689">
                  <c:v>33.534179690000002</c:v>
                </c:pt>
                <c:pt idx="1690">
                  <c:v>33.12374878</c:v>
                </c:pt>
                <c:pt idx="1691">
                  <c:v>32.811309809999997</c:v>
                </c:pt>
                <c:pt idx="1692">
                  <c:v>32.811309809999997</c:v>
                </c:pt>
                <c:pt idx="1693">
                  <c:v>32.612480159999997</c:v>
                </c:pt>
                <c:pt idx="1694">
                  <c:v>32.571304320000003</c:v>
                </c:pt>
                <c:pt idx="1695">
                  <c:v>32.508819580000001</c:v>
                </c:pt>
                <c:pt idx="1696">
                  <c:v>32.508819580000001</c:v>
                </c:pt>
                <c:pt idx="1697">
                  <c:v>32.068573000000001</c:v>
                </c:pt>
                <c:pt idx="1698">
                  <c:v>32.038757320000002</c:v>
                </c:pt>
                <c:pt idx="1699">
                  <c:v>32.221954349999997</c:v>
                </c:pt>
                <c:pt idx="1700">
                  <c:v>32.308582309999998</c:v>
                </c:pt>
                <c:pt idx="1701">
                  <c:v>32.030220030000002</c:v>
                </c:pt>
                <c:pt idx="1702">
                  <c:v>32.030220030000002</c:v>
                </c:pt>
                <c:pt idx="1703">
                  <c:v>32.369640349999997</c:v>
                </c:pt>
                <c:pt idx="1704">
                  <c:v>32.478996279999997</c:v>
                </c:pt>
                <c:pt idx="1705">
                  <c:v>32.275905610000002</c:v>
                </c:pt>
                <c:pt idx="1706">
                  <c:v>32.275905610000002</c:v>
                </c:pt>
                <c:pt idx="1707">
                  <c:v>32.115428919999999</c:v>
                </c:pt>
                <c:pt idx="1708">
                  <c:v>32.302894590000001</c:v>
                </c:pt>
                <c:pt idx="1709">
                  <c:v>32.146678919999999</c:v>
                </c:pt>
                <c:pt idx="1710">
                  <c:v>31.730569840000001</c:v>
                </c:pt>
                <c:pt idx="1711">
                  <c:v>31.801574710000001</c:v>
                </c:pt>
                <c:pt idx="1712">
                  <c:v>31.801574710000001</c:v>
                </c:pt>
                <c:pt idx="1713">
                  <c:v>32.074245449999999</c:v>
                </c:pt>
                <c:pt idx="1714">
                  <c:v>31.827138900000001</c:v>
                </c:pt>
                <c:pt idx="1715">
                  <c:v>31.697906490000001</c:v>
                </c:pt>
                <c:pt idx="1716">
                  <c:v>31.697906490000001</c:v>
                </c:pt>
                <c:pt idx="1717">
                  <c:v>32.868110659999999</c:v>
                </c:pt>
                <c:pt idx="1718">
                  <c:v>32.868110659999999</c:v>
                </c:pt>
                <c:pt idx="1719">
                  <c:v>33.610858919999998</c:v>
                </c:pt>
                <c:pt idx="1720">
                  <c:v>33.007289890000003</c:v>
                </c:pt>
                <c:pt idx="1721">
                  <c:v>32.663620000000002</c:v>
                </c:pt>
                <c:pt idx="1722">
                  <c:v>32.663620000000002</c:v>
                </c:pt>
                <c:pt idx="1723">
                  <c:v>32.971794129999999</c:v>
                </c:pt>
                <c:pt idx="1724">
                  <c:v>32.692020419999999</c:v>
                </c:pt>
                <c:pt idx="1725">
                  <c:v>32.692020419999999</c:v>
                </c:pt>
                <c:pt idx="1726">
                  <c:v>32.074241639999997</c:v>
                </c:pt>
                <c:pt idx="1727">
                  <c:v>31.844182969999999</c:v>
                </c:pt>
                <c:pt idx="1728">
                  <c:v>31.844182969999999</c:v>
                </c:pt>
                <c:pt idx="1729">
                  <c:v>31.83282852</c:v>
                </c:pt>
                <c:pt idx="1730">
                  <c:v>31.730571749999999</c:v>
                </c:pt>
                <c:pt idx="1731">
                  <c:v>31.764654159999999</c:v>
                </c:pt>
                <c:pt idx="1732">
                  <c:v>31.764654159999999</c:v>
                </c:pt>
                <c:pt idx="1733">
                  <c:v>31.608438490000001</c:v>
                </c:pt>
                <c:pt idx="1734">
                  <c:v>31.668079380000002</c:v>
                </c:pt>
                <c:pt idx="1735">
                  <c:v>31.815771099999999</c:v>
                </c:pt>
                <c:pt idx="1736">
                  <c:v>31.561569209999998</c:v>
                </c:pt>
                <c:pt idx="1737">
                  <c:v>31.135528560000001</c:v>
                </c:pt>
                <c:pt idx="1738">
                  <c:v>31.135528560000001</c:v>
                </c:pt>
                <c:pt idx="1739">
                  <c:v>30.93954849</c:v>
                </c:pt>
                <c:pt idx="1740">
                  <c:v>30.841562270000001</c:v>
                </c:pt>
                <c:pt idx="1741">
                  <c:v>30.86144066</c:v>
                </c:pt>
                <c:pt idx="1742">
                  <c:v>30.86144066</c:v>
                </c:pt>
                <c:pt idx="1743">
                  <c:v>31.294589999999999</c:v>
                </c:pt>
                <c:pt idx="1744">
                  <c:v>32.186447139999999</c:v>
                </c:pt>
                <c:pt idx="1745">
                  <c:v>31.876852039999999</c:v>
                </c:pt>
                <c:pt idx="1746">
                  <c:v>30.446746829999999</c:v>
                </c:pt>
                <c:pt idx="1747">
                  <c:v>29.192752840000001</c:v>
                </c:pt>
                <c:pt idx="1748">
                  <c:v>29.192752840000001</c:v>
                </c:pt>
                <c:pt idx="1749">
                  <c:v>27.656137470000001</c:v>
                </c:pt>
                <c:pt idx="1750">
                  <c:v>26.59102249</c:v>
                </c:pt>
                <c:pt idx="1751">
                  <c:v>26.227457050000002</c:v>
                </c:pt>
                <c:pt idx="1752">
                  <c:v>26.227457050000002</c:v>
                </c:pt>
                <c:pt idx="1753">
                  <c:v>26.414920810000002</c:v>
                </c:pt>
                <c:pt idx="1754">
                  <c:v>26.305568699999998</c:v>
                </c:pt>
                <c:pt idx="1755">
                  <c:v>25.602594379999999</c:v>
                </c:pt>
                <c:pt idx="1756">
                  <c:v>25.58413315</c:v>
                </c:pt>
                <c:pt idx="1757">
                  <c:v>26.22888756</c:v>
                </c:pt>
                <c:pt idx="1758">
                  <c:v>26.22888756</c:v>
                </c:pt>
                <c:pt idx="1759">
                  <c:v>26.95317459</c:v>
                </c:pt>
                <c:pt idx="1760">
                  <c:v>26.892105099999998</c:v>
                </c:pt>
                <c:pt idx="1761">
                  <c:v>26.372318270000001</c:v>
                </c:pt>
                <c:pt idx="1762">
                  <c:v>26.372318270000001</c:v>
                </c:pt>
                <c:pt idx="1763">
                  <c:v>25.328504559999999</c:v>
                </c:pt>
                <c:pt idx="1764">
                  <c:v>24.377010349999999</c:v>
                </c:pt>
                <c:pt idx="1765">
                  <c:v>24.377010349999999</c:v>
                </c:pt>
                <c:pt idx="1766">
                  <c:v>23.674028400000001</c:v>
                </c:pt>
                <c:pt idx="1767">
                  <c:v>23.240867609999999</c:v>
                </c:pt>
                <c:pt idx="1768">
                  <c:v>23.240867609999999</c:v>
                </c:pt>
                <c:pt idx="1769">
                  <c:v>22.837547300000001</c:v>
                </c:pt>
                <c:pt idx="1770">
                  <c:v>22.36179924</c:v>
                </c:pt>
                <c:pt idx="1771">
                  <c:v>21.562252040000001</c:v>
                </c:pt>
                <c:pt idx="1772">
                  <c:v>21.02258492</c:v>
                </c:pt>
                <c:pt idx="1773">
                  <c:v>20.384929660000001</c:v>
                </c:pt>
                <c:pt idx="1774">
                  <c:v>20.291198730000001</c:v>
                </c:pt>
                <c:pt idx="1775">
                  <c:v>20.291198730000001</c:v>
                </c:pt>
                <c:pt idx="1776">
                  <c:v>19.88220024</c:v>
                </c:pt>
                <c:pt idx="1777">
                  <c:v>19.585391999999999</c:v>
                </c:pt>
                <c:pt idx="1778">
                  <c:v>19.585391999999999</c:v>
                </c:pt>
                <c:pt idx="1779">
                  <c:v>19.078395839999999</c:v>
                </c:pt>
                <c:pt idx="1780">
                  <c:v>18.555772780000002</c:v>
                </c:pt>
                <c:pt idx="1781">
                  <c:v>18.555772780000002</c:v>
                </c:pt>
                <c:pt idx="1782">
                  <c:v>18.399555209999999</c:v>
                </c:pt>
                <c:pt idx="1783">
                  <c:v>18.05729294</c:v>
                </c:pt>
                <c:pt idx="1784">
                  <c:v>17.80733871</c:v>
                </c:pt>
                <c:pt idx="1785">
                  <c:v>17.80733871</c:v>
                </c:pt>
                <c:pt idx="1786">
                  <c:v>17.453725810000002</c:v>
                </c:pt>
                <c:pt idx="1787">
                  <c:v>16.855848309999999</c:v>
                </c:pt>
                <c:pt idx="1788">
                  <c:v>16.855848309999999</c:v>
                </c:pt>
                <c:pt idx="1789">
                  <c:v>15.45273781</c:v>
                </c:pt>
                <c:pt idx="1790">
                  <c:v>14.435899729999999</c:v>
                </c:pt>
                <c:pt idx="1791">
                  <c:v>14.435899729999999</c:v>
                </c:pt>
                <c:pt idx="1792">
                  <c:v>13.83517647</c:v>
                </c:pt>
                <c:pt idx="1793">
                  <c:v>13.58381176</c:v>
                </c:pt>
                <c:pt idx="1794">
                  <c:v>13.44179535</c:v>
                </c:pt>
                <c:pt idx="1795">
                  <c:v>13.44179535</c:v>
                </c:pt>
                <c:pt idx="1796">
                  <c:v>13.234451290000001</c:v>
                </c:pt>
                <c:pt idx="1797">
                  <c:v>12.832539560000001</c:v>
                </c:pt>
                <c:pt idx="1798">
                  <c:v>12.63656044</c:v>
                </c:pt>
                <c:pt idx="1799">
                  <c:v>12.36388206</c:v>
                </c:pt>
                <c:pt idx="1800">
                  <c:v>12.02019978</c:v>
                </c:pt>
                <c:pt idx="1801">
                  <c:v>12.02019978</c:v>
                </c:pt>
                <c:pt idx="1802">
                  <c:v>11.76883698</c:v>
                </c:pt>
                <c:pt idx="1803">
                  <c:v>11.405281069999999</c:v>
                </c:pt>
                <c:pt idx="1804">
                  <c:v>11.314393040000001</c:v>
                </c:pt>
                <c:pt idx="1805">
                  <c:v>11.314393040000001</c:v>
                </c:pt>
                <c:pt idx="1806">
                  <c:v>11.152498250000001</c:v>
                </c:pt>
                <c:pt idx="1807">
                  <c:v>10.908235550000001</c:v>
                </c:pt>
                <c:pt idx="1808">
                  <c:v>10.39271259</c:v>
                </c:pt>
                <c:pt idx="1809">
                  <c:v>10.02772903</c:v>
                </c:pt>
                <c:pt idx="1810">
                  <c:v>9.6712655999999999</c:v>
                </c:pt>
                <c:pt idx="1811">
                  <c:v>9.6712655999999999</c:v>
                </c:pt>
                <c:pt idx="1812">
                  <c:v>9.9155416499999998</c:v>
                </c:pt>
                <c:pt idx="1813">
                  <c:v>10.354372980000001</c:v>
                </c:pt>
                <c:pt idx="1814">
                  <c:v>10.283362390000001</c:v>
                </c:pt>
                <c:pt idx="1815">
                  <c:v>10.283362390000001</c:v>
                </c:pt>
                <c:pt idx="1816">
                  <c:v>9.3233327900000003</c:v>
                </c:pt>
                <c:pt idx="1817">
                  <c:v>7.9571409199999996</c:v>
                </c:pt>
                <c:pt idx="1818">
                  <c:v>6.7769865999999999</c:v>
                </c:pt>
                <c:pt idx="1819">
                  <c:v>6.1421728099999999</c:v>
                </c:pt>
                <c:pt idx="1820">
                  <c:v>6.0441832499999997</c:v>
                </c:pt>
                <c:pt idx="1821">
                  <c:v>6.0441832499999997</c:v>
                </c:pt>
                <c:pt idx="1822">
                  <c:v>6.1592140200000003</c:v>
                </c:pt>
                <c:pt idx="1823">
                  <c:v>6.19613791</c:v>
                </c:pt>
                <c:pt idx="1824">
                  <c:v>6.3097534199999998</c:v>
                </c:pt>
                <c:pt idx="1825">
                  <c:v>6.2004027400000004</c:v>
                </c:pt>
                <c:pt idx="1826">
                  <c:v>6.1322359999999998</c:v>
                </c:pt>
                <c:pt idx="1827">
                  <c:v>6.1322359999999998</c:v>
                </c:pt>
                <c:pt idx="1828">
                  <c:v>5.8908090599999996</c:v>
                </c:pt>
                <c:pt idx="1829">
                  <c:v>6.0143647199999997</c:v>
                </c:pt>
                <c:pt idx="1830">
                  <c:v>6.0427679999999997</c:v>
                </c:pt>
                <c:pt idx="1831">
                  <c:v>6.0427679999999997</c:v>
                </c:pt>
                <c:pt idx="1832">
                  <c:v>6.1521186800000001</c:v>
                </c:pt>
                <c:pt idx="1833">
                  <c:v>6.2458467500000001</c:v>
                </c:pt>
                <c:pt idx="1834">
                  <c:v>6.4063272500000004</c:v>
                </c:pt>
                <c:pt idx="1835">
                  <c:v>6.1691641800000001</c:v>
                </c:pt>
                <c:pt idx="1836">
                  <c:v>6.2160282100000002</c:v>
                </c:pt>
                <c:pt idx="1837">
                  <c:v>6.2160282100000002</c:v>
                </c:pt>
                <c:pt idx="1838">
                  <c:v>6.2018227599999998</c:v>
                </c:pt>
                <c:pt idx="1839">
                  <c:v>6.1322317100000001</c:v>
                </c:pt>
                <c:pt idx="1840">
                  <c:v>6.0583849000000001</c:v>
                </c:pt>
                <c:pt idx="1841">
                  <c:v>6.0583849000000001</c:v>
                </c:pt>
                <c:pt idx="1842">
                  <c:v>6.3424162900000001</c:v>
                </c:pt>
                <c:pt idx="1843">
                  <c:v>6.5909485800000001</c:v>
                </c:pt>
                <c:pt idx="1844">
                  <c:v>6.5909485800000001</c:v>
                </c:pt>
                <c:pt idx="1845">
                  <c:v>6.4432501799999997</c:v>
                </c:pt>
                <c:pt idx="1846">
                  <c:v>6.3154382699999996</c:v>
                </c:pt>
                <c:pt idx="1847">
                  <c:v>6.4588761300000002</c:v>
                </c:pt>
                <c:pt idx="1848">
                  <c:v>6.4588761300000002</c:v>
                </c:pt>
                <c:pt idx="1849">
                  <c:v>6.5185256000000003</c:v>
                </c:pt>
                <c:pt idx="1850">
                  <c:v>6.4915351899999996</c:v>
                </c:pt>
                <c:pt idx="1851">
                  <c:v>6.4617080700000002</c:v>
                </c:pt>
                <c:pt idx="1852">
                  <c:v>6.4617080700000002</c:v>
                </c:pt>
                <c:pt idx="1853">
                  <c:v>6.2572073899999996</c:v>
                </c:pt>
                <c:pt idx="1854">
                  <c:v>6.2060833000000004</c:v>
                </c:pt>
                <c:pt idx="1855">
                  <c:v>6.2060833000000004</c:v>
                </c:pt>
                <c:pt idx="1856">
                  <c:v>6.0299820899999999</c:v>
                </c:pt>
                <c:pt idx="1857">
                  <c:v>6.1890459099999999</c:v>
                </c:pt>
                <c:pt idx="1858">
                  <c:v>6.1890459099999999</c:v>
                </c:pt>
                <c:pt idx="1859">
                  <c:v>6.3225388499999999</c:v>
                </c:pt>
                <c:pt idx="1860">
                  <c:v>6.3921213200000002</c:v>
                </c:pt>
                <c:pt idx="1861">
                  <c:v>6.3992257099999996</c:v>
                </c:pt>
                <c:pt idx="1862">
                  <c:v>6.6065788300000001</c:v>
                </c:pt>
                <c:pt idx="1863">
                  <c:v>6.7216095899999999</c:v>
                </c:pt>
                <c:pt idx="1864">
                  <c:v>6.7542686500000002</c:v>
                </c:pt>
                <c:pt idx="1865">
                  <c:v>6.7542686500000002</c:v>
                </c:pt>
                <c:pt idx="1866">
                  <c:v>6.9530878100000004</c:v>
                </c:pt>
                <c:pt idx="1867">
                  <c:v>6.8906011600000001</c:v>
                </c:pt>
                <c:pt idx="1868">
                  <c:v>6.8906011600000001</c:v>
                </c:pt>
                <c:pt idx="1869">
                  <c:v>6.5114259700000003</c:v>
                </c:pt>
                <c:pt idx="1870">
                  <c:v>6.5284576400000001</c:v>
                </c:pt>
                <c:pt idx="1871">
                  <c:v>6.5284576400000001</c:v>
                </c:pt>
                <c:pt idx="1872">
                  <c:v>6.4716520299999996</c:v>
                </c:pt>
                <c:pt idx="1873">
                  <c:v>6.3125977500000001</c:v>
                </c:pt>
                <c:pt idx="1874">
                  <c:v>6.3125977500000001</c:v>
                </c:pt>
                <c:pt idx="1875">
                  <c:v>6.2643089300000003</c:v>
                </c:pt>
                <c:pt idx="1876">
                  <c:v>6.3779149100000003</c:v>
                </c:pt>
                <c:pt idx="1877">
                  <c:v>6.6875128699999999</c:v>
                </c:pt>
                <c:pt idx="1878">
                  <c:v>6.6875128699999999</c:v>
                </c:pt>
                <c:pt idx="1879">
                  <c:v>6.6548590699999997</c:v>
                </c:pt>
                <c:pt idx="1880">
                  <c:v>6.6008849100000004</c:v>
                </c:pt>
                <c:pt idx="1881">
                  <c:v>6.6008849100000004</c:v>
                </c:pt>
                <c:pt idx="1882">
                  <c:v>6.4105825400000001</c:v>
                </c:pt>
                <c:pt idx="1883">
                  <c:v>6.6335525500000001</c:v>
                </c:pt>
                <c:pt idx="1884">
                  <c:v>6.6335525500000001</c:v>
                </c:pt>
                <c:pt idx="1885">
                  <c:v>6.7159242600000004</c:v>
                </c:pt>
                <c:pt idx="1886">
                  <c:v>6.5852637300000003</c:v>
                </c:pt>
                <c:pt idx="1887">
                  <c:v>6.2969717999999997</c:v>
                </c:pt>
                <c:pt idx="1888">
                  <c:v>6.27425385</c:v>
                </c:pt>
                <c:pt idx="1889">
                  <c:v>6.2174482299999996</c:v>
                </c:pt>
                <c:pt idx="1890">
                  <c:v>6.1251359000000001</c:v>
                </c:pt>
                <c:pt idx="1891">
                  <c:v>6.1251359000000001</c:v>
                </c:pt>
                <c:pt idx="1892">
                  <c:v>6.0612249399999998</c:v>
                </c:pt>
                <c:pt idx="1893">
                  <c:v>6.1719999300000001</c:v>
                </c:pt>
                <c:pt idx="1894">
                  <c:v>6.1719999300000001</c:v>
                </c:pt>
                <c:pt idx="1895">
                  <c:v>6.3040771500000004</c:v>
                </c:pt>
                <c:pt idx="1896">
                  <c:v>6.37223864</c:v>
                </c:pt>
                <c:pt idx="1897">
                  <c:v>6.4006414400000002</c:v>
                </c:pt>
                <c:pt idx="1898">
                  <c:v>6.2103390699999999</c:v>
                </c:pt>
                <c:pt idx="1899">
                  <c:v>6.2728295300000001</c:v>
                </c:pt>
                <c:pt idx="1900">
                  <c:v>6.4247884800000001</c:v>
                </c:pt>
                <c:pt idx="1901">
                  <c:v>6.4247884800000001</c:v>
                </c:pt>
                <c:pt idx="1902">
                  <c:v>6.40206623</c:v>
                </c:pt>
                <c:pt idx="1903">
                  <c:v>6.4858541499999998</c:v>
                </c:pt>
                <c:pt idx="1904">
                  <c:v>6.4858541499999998</c:v>
                </c:pt>
                <c:pt idx="1905">
                  <c:v>6.5497641599999996</c:v>
                </c:pt>
                <c:pt idx="1906">
                  <c:v>6.5185174899999998</c:v>
                </c:pt>
                <c:pt idx="1907">
                  <c:v>6.5185174899999998</c:v>
                </c:pt>
                <c:pt idx="1908">
                  <c:v>6.4588713599999998</c:v>
                </c:pt>
                <c:pt idx="1909">
                  <c:v>6.4915399599999999</c:v>
                </c:pt>
                <c:pt idx="1910">
                  <c:v>6.3693990700000001</c:v>
                </c:pt>
                <c:pt idx="1911">
                  <c:v>6.3693990700000001</c:v>
                </c:pt>
                <c:pt idx="1912">
                  <c:v>6.3622980099999999</c:v>
                </c:pt>
                <c:pt idx="1913">
                  <c:v>6.4929552099999999</c:v>
                </c:pt>
                <c:pt idx="1914">
                  <c:v>6.7329664200000003</c:v>
                </c:pt>
                <c:pt idx="1915">
                  <c:v>6.54834461</c:v>
                </c:pt>
                <c:pt idx="1916">
                  <c:v>6.4688124699999996</c:v>
                </c:pt>
                <c:pt idx="1917">
                  <c:v>6.4688124699999996</c:v>
                </c:pt>
                <c:pt idx="1918">
                  <c:v>6.2117595699999999</c:v>
                </c:pt>
                <c:pt idx="1919">
                  <c:v>6.1847810699999997</c:v>
                </c:pt>
                <c:pt idx="1920">
                  <c:v>6.2841949499999998</c:v>
                </c:pt>
                <c:pt idx="1921">
                  <c:v>6.2841949499999998</c:v>
                </c:pt>
                <c:pt idx="1922">
                  <c:v>6.4276289899999997</c:v>
                </c:pt>
                <c:pt idx="1923">
                  <c:v>6.46880817</c:v>
                </c:pt>
                <c:pt idx="1924">
                  <c:v>6.5696382499999997</c:v>
                </c:pt>
                <c:pt idx="1925">
                  <c:v>6.6477537199999999</c:v>
                </c:pt>
                <c:pt idx="1926">
                  <c:v>6.4844336499999997</c:v>
                </c:pt>
                <c:pt idx="1927">
                  <c:v>6.4844336499999997</c:v>
                </c:pt>
                <c:pt idx="1928">
                  <c:v>6.3836007099999996</c:v>
                </c:pt>
                <c:pt idx="1929">
                  <c:v>6.46881342</c:v>
                </c:pt>
                <c:pt idx="1930">
                  <c:v>6.4773421300000003</c:v>
                </c:pt>
                <c:pt idx="1931">
                  <c:v>6.4773421300000003</c:v>
                </c:pt>
                <c:pt idx="1932">
                  <c:v>6.3367400199999997</c:v>
                </c:pt>
                <c:pt idx="1933">
                  <c:v>6.3367400199999997</c:v>
                </c:pt>
                <c:pt idx="1934">
                  <c:v>6.1989870099999997</c:v>
                </c:pt>
                <c:pt idx="1935">
                  <c:v>5.9248967199999996</c:v>
                </c:pt>
                <c:pt idx="1936">
                  <c:v>6.2288093599999996</c:v>
                </c:pt>
                <c:pt idx="1937">
                  <c:v>6.2288093599999996</c:v>
                </c:pt>
                <c:pt idx="1938">
                  <c:v>6.3154330300000003</c:v>
                </c:pt>
                <c:pt idx="1939">
                  <c:v>6.4049062699999997</c:v>
                </c:pt>
                <c:pt idx="1940">
                  <c:v>6.4049062699999997</c:v>
                </c:pt>
                <c:pt idx="1941">
                  <c:v>6.4744935000000003</c:v>
                </c:pt>
                <c:pt idx="1942">
                  <c:v>6.2117595699999999</c:v>
                </c:pt>
                <c:pt idx="1943">
                  <c:v>6.2117595699999999</c:v>
                </c:pt>
                <c:pt idx="1944">
                  <c:v>6.3253746</c:v>
                </c:pt>
                <c:pt idx="1945">
                  <c:v>6.49295139</c:v>
                </c:pt>
                <c:pt idx="1946">
                  <c:v>6.4830141100000001</c:v>
                </c:pt>
                <c:pt idx="1947">
                  <c:v>6.4830141100000001</c:v>
                </c:pt>
                <c:pt idx="1948">
                  <c:v>6.5440878900000001</c:v>
                </c:pt>
                <c:pt idx="1949">
                  <c:v>6.5355629899999998</c:v>
                </c:pt>
                <c:pt idx="1950">
                  <c:v>6.5909438099999997</c:v>
                </c:pt>
                <c:pt idx="1951">
                  <c:v>6.5952095999999996</c:v>
                </c:pt>
                <c:pt idx="1952">
                  <c:v>6.5227775599999998</c:v>
                </c:pt>
                <c:pt idx="1953">
                  <c:v>6.5227775599999998</c:v>
                </c:pt>
                <c:pt idx="1954">
                  <c:v>6.4972105000000004</c:v>
                </c:pt>
                <c:pt idx="1955">
                  <c:v>6.4276247</c:v>
                </c:pt>
                <c:pt idx="1956">
                  <c:v>6.3594622599999999</c:v>
                </c:pt>
                <c:pt idx="1957">
                  <c:v>6.3594622599999999</c:v>
                </c:pt>
                <c:pt idx="1958">
                  <c:v>6.3452615699999999</c:v>
                </c:pt>
                <c:pt idx="1959">
                  <c:v>6.2515277899999999</c:v>
                </c:pt>
                <c:pt idx="1960">
                  <c:v>6.1861963299999996</c:v>
                </c:pt>
                <c:pt idx="1961">
                  <c:v>6.2145996099999996</c:v>
                </c:pt>
                <c:pt idx="1962">
                  <c:v>6.3324790000000002</c:v>
                </c:pt>
                <c:pt idx="1963">
                  <c:v>6.3324837699999996</c:v>
                </c:pt>
                <c:pt idx="1964">
                  <c:v>6.3324837699999996</c:v>
                </c:pt>
                <c:pt idx="1965">
                  <c:v>6.3509416600000002</c:v>
                </c:pt>
                <c:pt idx="1966">
                  <c:v>6.3182745000000002</c:v>
                </c:pt>
                <c:pt idx="1967">
                  <c:v>6.3182745000000002</c:v>
                </c:pt>
                <c:pt idx="1968">
                  <c:v>6.44183445</c:v>
                </c:pt>
                <c:pt idx="1969">
                  <c:v>6.3850202600000001</c:v>
                </c:pt>
                <c:pt idx="1970">
                  <c:v>6.3850202600000001</c:v>
                </c:pt>
                <c:pt idx="1971">
                  <c:v>6.2927069700000002</c:v>
                </c:pt>
                <c:pt idx="1972">
                  <c:v>6.2046628000000004</c:v>
                </c:pt>
                <c:pt idx="1973">
                  <c:v>6.4333100300000003</c:v>
                </c:pt>
                <c:pt idx="1974">
                  <c:v>6.4333100300000003</c:v>
                </c:pt>
                <c:pt idx="1975">
                  <c:v>6.4006423999999997</c:v>
                </c:pt>
                <c:pt idx="1976">
                  <c:v>6.3040680900000003</c:v>
                </c:pt>
                <c:pt idx="1977">
                  <c:v>6.3040680900000003</c:v>
                </c:pt>
                <c:pt idx="1978">
                  <c:v>6.1379165599999999</c:v>
                </c:pt>
                <c:pt idx="1979">
                  <c:v>6.0115203900000003</c:v>
                </c:pt>
                <c:pt idx="1980">
                  <c:v>6.0115203900000003</c:v>
                </c:pt>
                <c:pt idx="1981">
                  <c:v>6.1762561800000002</c:v>
                </c:pt>
                <c:pt idx="1982">
                  <c:v>6.2472672500000002</c:v>
                </c:pt>
                <c:pt idx="1983">
                  <c:v>6.2472672500000002</c:v>
                </c:pt>
                <c:pt idx="1984">
                  <c:v>6.2302298499999997</c:v>
                </c:pt>
                <c:pt idx="1985">
                  <c:v>6.05838871</c:v>
                </c:pt>
                <c:pt idx="1986">
                  <c:v>6.20039797</c:v>
                </c:pt>
                <c:pt idx="1987">
                  <c:v>6.3409915000000003</c:v>
                </c:pt>
                <c:pt idx="1988">
                  <c:v>6.3949613599999999</c:v>
                </c:pt>
                <c:pt idx="1989">
                  <c:v>6.3892807999999999</c:v>
                </c:pt>
                <c:pt idx="1990">
                  <c:v>6.3892807999999999</c:v>
                </c:pt>
                <c:pt idx="1991">
                  <c:v>6.3793401699999999</c:v>
                </c:pt>
                <c:pt idx="1992">
                  <c:v>6.5582857099999998</c:v>
                </c:pt>
                <c:pt idx="1993">
                  <c:v>6.4759178200000003</c:v>
                </c:pt>
                <c:pt idx="1994">
                  <c:v>6.4759178200000003</c:v>
                </c:pt>
                <c:pt idx="1995">
                  <c:v>6.3679871600000002</c:v>
                </c:pt>
                <c:pt idx="1996">
                  <c:v>6.3182783100000002</c:v>
                </c:pt>
                <c:pt idx="1997">
                  <c:v>6.4162673999999997</c:v>
                </c:pt>
                <c:pt idx="1998">
                  <c:v>6.5710668600000002</c:v>
                </c:pt>
                <c:pt idx="1999">
                  <c:v>6.5440888399999997</c:v>
                </c:pt>
                <c:pt idx="2000">
                  <c:v>6.5440888399999997</c:v>
                </c:pt>
                <c:pt idx="2001">
                  <c:v>6.3367400199999997</c:v>
                </c:pt>
                <c:pt idx="2002">
                  <c:v>6.2217049600000003</c:v>
                </c:pt>
                <c:pt idx="2003">
                  <c:v>5.9902181600000004</c:v>
                </c:pt>
                <c:pt idx="2004">
                  <c:v>5.9902181600000004</c:v>
                </c:pt>
                <c:pt idx="2005">
                  <c:v>6.3125977500000001</c:v>
                </c:pt>
                <c:pt idx="2006">
                  <c:v>6.3125977500000001</c:v>
                </c:pt>
                <c:pt idx="2007">
                  <c:v>6.3069176699999998</c:v>
                </c:pt>
                <c:pt idx="2008">
                  <c:v>6.1109299699999999</c:v>
                </c:pt>
                <c:pt idx="2009">
                  <c:v>6.0484437900000003</c:v>
                </c:pt>
                <c:pt idx="2010">
                  <c:v>6.0484437900000003</c:v>
                </c:pt>
                <c:pt idx="2011">
                  <c:v>6.0413436899999997</c:v>
                </c:pt>
                <c:pt idx="2012">
                  <c:v>6.157794</c:v>
                </c:pt>
                <c:pt idx="2013">
                  <c:v>6.4503507600000001</c:v>
                </c:pt>
                <c:pt idx="2014">
                  <c:v>6.4517755499999998</c:v>
                </c:pt>
                <c:pt idx="2015">
                  <c:v>6.4304685599999996</c:v>
                </c:pt>
                <c:pt idx="2016">
                  <c:v>6.4304685599999996</c:v>
                </c:pt>
                <c:pt idx="2017">
                  <c:v>6.3296303700000003</c:v>
                </c:pt>
                <c:pt idx="2018">
                  <c:v>6.3892807999999999</c:v>
                </c:pt>
                <c:pt idx="2019">
                  <c:v>6.3381557500000003</c:v>
                </c:pt>
                <c:pt idx="2020">
                  <c:v>6.3381557500000003</c:v>
                </c:pt>
                <c:pt idx="2021">
                  <c:v>6.2998166099999997</c:v>
                </c:pt>
                <c:pt idx="2022">
                  <c:v>6.3296346699999999</c:v>
                </c:pt>
                <c:pt idx="2023">
                  <c:v>6.3111691499999996</c:v>
                </c:pt>
                <c:pt idx="2024">
                  <c:v>6.3054881099999998</c:v>
                </c:pt>
                <c:pt idx="2025">
                  <c:v>6.2671446800000004</c:v>
                </c:pt>
                <c:pt idx="2026">
                  <c:v>6.2671446800000004</c:v>
                </c:pt>
                <c:pt idx="2027">
                  <c:v>6.3196897500000002</c:v>
                </c:pt>
                <c:pt idx="2028">
                  <c:v>6.2444229099999999</c:v>
                </c:pt>
                <c:pt idx="2029">
                  <c:v>6.2799301099999996</c:v>
                </c:pt>
                <c:pt idx="2030">
                  <c:v>6.2799301099999996</c:v>
                </c:pt>
                <c:pt idx="2031">
                  <c:v>6.0782709099999996</c:v>
                </c:pt>
                <c:pt idx="2032">
                  <c:v>5.94051361</c:v>
                </c:pt>
                <c:pt idx="2033">
                  <c:v>5.94051361</c:v>
                </c:pt>
                <c:pt idx="2034">
                  <c:v>6.02430105</c:v>
                </c:pt>
                <c:pt idx="2035">
                  <c:v>6.08820724</c:v>
                </c:pt>
                <c:pt idx="2036">
                  <c:v>6.08820724</c:v>
                </c:pt>
                <c:pt idx="2037">
                  <c:v>6.4191079100000001</c:v>
                </c:pt>
                <c:pt idx="2038">
                  <c:v>6.4730772999999999</c:v>
                </c:pt>
                <c:pt idx="2039">
                  <c:v>6.2202844600000002</c:v>
                </c:pt>
                <c:pt idx="2040">
                  <c:v>6.2202844600000002</c:v>
                </c:pt>
                <c:pt idx="2041">
                  <c:v>6.3878607699999996</c:v>
                </c:pt>
                <c:pt idx="2042">
                  <c:v>6.4986395799999999</c:v>
                </c:pt>
                <c:pt idx="2043">
                  <c:v>6.4986395799999999</c:v>
                </c:pt>
                <c:pt idx="2044">
                  <c:v>6.4830141100000001</c:v>
                </c:pt>
                <c:pt idx="2045">
                  <c:v>6.5014762900000003</c:v>
                </c:pt>
                <c:pt idx="2046">
                  <c:v>6.33105516</c:v>
                </c:pt>
                <c:pt idx="2047">
                  <c:v>6.33105516</c:v>
                </c:pt>
                <c:pt idx="2048">
                  <c:v>6.3537778899999999</c:v>
                </c:pt>
                <c:pt idx="2049">
                  <c:v>6.4176878899999998</c:v>
                </c:pt>
                <c:pt idx="2050">
                  <c:v>6.62360668</c:v>
                </c:pt>
                <c:pt idx="2051">
                  <c:v>6.6094017000000003</c:v>
                </c:pt>
                <c:pt idx="2052">
                  <c:v>6.5142526600000004</c:v>
                </c:pt>
                <c:pt idx="2053">
                  <c:v>6.36371851</c:v>
                </c:pt>
                <c:pt idx="2054">
                  <c:v>6.36371851</c:v>
                </c:pt>
                <c:pt idx="2055">
                  <c:v>6.3935408599999999</c:v>
                </c:pt>
                <c:pt idx="2056">
                  <c:v>6.6548509600000001</c:v>
                </c:pt>
                <c:pt idx="2057">
                  <c:v>6.6548509600000001</c:v>
                </c:pt>
                <c:pt idx="2058">
                  <c:v>6.6576857599999997</c:v>
                </c:pt>
                <c:pt idx="2059">
                  <c:v>6.7911882400000003</c:v>
                </c:pt>
                <c:pt idx="2060">
                  <c:v>6.7911882400000003</c:v>
                </c:pt>
                <c:pt idx="2061">
                  <c:v>6.4247884800000001</c:v>
                </c:pt>
                <c:pt idx="2062">
                  <c:v>6.2302217500000001</c:v>
                </c:pt>
                <c:pt idx="2063">
                  <c:v>6.3438320199999998</c:v>
                </c:pt>
                <c:pt idx="2064">
                  <c:v>6.3438320199999998</c:v>
                </c:pt>
                <c:pt idx="2065">
                  <c:v>6.157794</c:v>
                </c:pt>
                <c:pt idx="2066">
                  <c:v>6.2515277899999999</c:v>
                </c:pt>
                <c:pt idx="2067">
                  <c:v>6.2515277899999999</c:v>
                </c:pt>
                <c:pt idx="2068">
                  <c:v>6.19045734</c:v>
                </c:pt>
                <c:pt idx="2069">
                  <c:v>6.2898664499999999</c:v>
                </c:pt>
                <c:pt idx="2070">
                  <c:v>6.2898664499999999</c:v>
                </c:pt>
                <c:pt idx="2071">
                  <c:v>6.3310546900000002</c:v>
                </c:pt>
                <c:pt idx="2072">
                  <c:v>6.4205236399999999</c:v>
                </c:pt>
                <c:pt idx="2073">
                  <c:v>6.1890373199999997</c:v>
                </c:pt>
                <c:pt idx="2074">
                  <c:v>6.1890373199999997</c:v>
                </c:pt>
                <c:pt idx="2075">
                  <c:v>6.3821763999999996</c:v>
                </c:pt>
                <c:pt idx="2076">
                  <c:v>6.3637137399999997</c:v>
                </c:pt>
                <c:pt idx="2077">
                  <c:v>6.3353204700000001</c:v>
                </c:pt>
                <c:pt idx="2078">
                  <c:v>6.30407619</c:v>
                </c:pt>
                <c:pt idx="2079">
                  <c:v>6.36655426</c:v>
                </c:pt>
                <c:pt idx="2080">
                  <c:v>6.36655426</c:v>
                </c:pt>
                <c:pt idx="2081">
                  <c:v>6.4858460400000002</c:v>
                </c:pt>
                <c:pt idx="2082">
                  <c:v>6.5114164399999996</c:v>
                </c:pt>
                <c:pt idx="2083">
                  <c:v>6.5497613000000001</c:v>
                </c:pt>
                <c:pt idx="2084">
                  <c:v>6.5497613000000001</c:v>
                </c:pt>
                <c:pt idx="2085">
                  <c:v>6.5114083300000001</c:v>
                </c:pt>
                <c:pt idx="2086">
                  <c:v>6.3594531999999999</c:v>
                </c:pt>
                <c:pt idx="2087">
                  <c:v>6.1606340399999997</c:v>
                </c:pt>
                <c:pt idx="2088">
                  <c:v>6.2046594600000002</c:v>
                </c:pt>
                <c:pt idx="2089">
                  <c:v>6.1719956399999996</c:v>
                </c:pt>
                <c:pt idx="2090">
                  <c:v>6.1719956399999996</c:v>
                </c:pt>
                <c:pt idx="2091">
                  <c:v>6.3608789400000001</c:v>
                </c:pt>
                <c:pt idx="2092">
                  <c:v>6.5540251700000001</c:v>
                </c:pt>
                <c:pt idx="2093">
                  <c:v>6.5540251700000001</c:v>
                </c:pt>
                <c:pt idx="2094">
                  <c:v>6.80397797</c:v>
                </c:pt>
                <c:pt idx="2095">
                  <c:v>6.8877611200000004</c:v>
                </c:pt>
                <c:pt idx="2096">
                  <c:v>6.8877611200000004</c:v>
                </c:pt>
                <c:pt idx="2097">
                  <c:v>7.0809164000000004</c:v>
                </c:pt>
                <c:pt idx="2098">
                  <c:v>6.9829230300000003</c:v>
                </c:pt>
                <c:pt idx="2099">
                  <c:v>6.7471723600000004</c:v>
                </c:pt>
                <c:pt idx="2100">
                  <c:v>6.7471723600000004</c:v>
                </c:pt>
                <c:pt idx="2101">
                  <c:v>6.5511846499999997</c:v>
                </c:pt>
                <c:pt idx="2102">
                  <c:v>6.5298829100000004</c:v>
                </c:pt>
                <c:pt idx="2103">
                  <c:v>6.62076712</c:v>
                </c:pt>
                <c:pt idx="2104">
                  <c:v>6.6449098600000003</c:v>
                </c:pt>
                <c:pt idx="2105">
                  <c:v>6.4546065300000004</c:v>
                </c:pt>
                <c:pt idx="2106">
                  <c:v>6.4546065300000004</c:v>
                </c:pt>
                <c:pt idx="2107">
                  <c:v>6.4091630000000004</c:v>
                </c:pt>
                <c:pt idx="2108">
                  <c:v>6.6079864500000003</c:v>
                </c:pt>
                <c:pt idx="2109">
                  <c:v>6.43330526</c:v>
                </c:pt>
                <c:pt idx="2110">
                  <c:v>6.43330526</c:v>
                </c:pt>
                <c:pt idx="2111">
                  <c:v>6.2188644399999999</c:v>
                </c:pt>
                <c:pt idx="2112">
                  <c:v>6.0740103699999999</c:v>
                </c:pt>
                <c:pt idx="2113">
                  <c:v>5.8553056699999999</c:v>
                </c:pt>
                <c:pt idx="2114">
                  <c:v>6.1336560200000001</c:v>
                </c:pt>
                <c:pt idx="2115">
                  <c:v>6.4276285199999998</c:v>
                </c:pt>
                <c:pt idx="2116">
                  <c:v>6.4276285199999998</c:v>
                </c:pt>
                <c:pt idx="2117">
                  <c:v>6.40632629</c:v>
                </c:pt>
                <c:pt idx="2118">
                  <c:v>6.3097529400000001</c:v>
                </c:pt>
                <c:pt idx="2119">
                  <c:v>6.2486867899999998</c:v>
                </c:pt>
                <c:pt idx="2120">
                  <c:v>6.2486867899999998</c:v>
                </c:pt>
                <c:pt idx="2121">
                  <c:v>6.2330656099999997</c:v>
                </c:pt>
                <c:pt idx="2122">
                  <c:v>6.3182821300000001</c:v>
                </c:pt>
                <c:pt idx="2123">
                  <c:v>6.3182821300000001</c:v>
                </c:pt>
                <c:pt idx="2124">
                  <c:v>6.2827749300000004</c:v>
                </c:pt>
                <c:pt idx="2125">
                  <c:v>6.2288012500000001</c:v>
                </c:pt>
                <c:pt idx="2126">
                  <c:v>6.2288012500000001</c:v>
                </c:pt>
                <c:pt idx="2127">
                  <c:v>6.3495211600000001</c:v>
                </c:pt>
                <c:pt idx="2128">
                  <c:v>6.4674005499999998</c:v>
                </c:pt>
                <c:pt idx="2129">
                  <c:v>6.3324837699999996</c:v>
                </c:pt>
                <c:pt idx="2130">
                  <c:v>6.3324837699999996</c:v>
                </c:pt>
                <c:pt idx="2131">
                  <c:v>6.76278925</c:v>
                </c:pt>
                <c:pt idx="2132">
                  <c:v>6.7997093199999998</c:v>
                </c:pt>
                <c:pt idx="2133">
                  <c:v>6.7997093199999998</c:v>
                </c:pt>
                <c:pt idx="2134">
                  <c:v>6.6363844900000002</c:v>
                </c:pt>
                <c:pt idx="2135">
                  <c:v>6.5980453499999996</c:v>
                </c:pt>
                <c:pt idx="2136">
                  <c:v>6.5980453499999996</c:v>
                </c:pt>
                <c:pt idx="2137">
                  <c:v>6.4886941900000004</c:v>
                </c:pt>
                <c:pt idx="2138">
                  <c:v>6.4134278299999998</c:v>
                </c:pt>
                <c:pt idx="2139">
                  <c:v>6.2486867899999998</c:v>
                </c:pt>
                <c:pt idx="2140">
                  <c:v>6.1038293799999996</c:v>
                </c:pt>
                <c:pt idx="2141">
                  <c:v>6.0796866400000003</c:v>
                </c:pt>
                <c:pt idx="2142">
                  <c:v>6.0541238799999997</c:v>
                </c:pt>
                <c:pt idx="2143">
                  <c:v>6.0541238799999997</c:v>
                </c:pt>
                <c:pt idx="2144">
                  <c:v>6.0200414699999998</c:v>
                </c:pt>
                <c:pt idx="2145">
                  <c:v>6.0512847900000004</c:v>
                </c:pt>
                <c:pt idx="2146">
                  <c:v>6.0512847900000004</c:v>
                </c:pt>
                <c:pt idx="2147">
                  <c:v>6.0626449600000001</c:v>
                </c:pt>
                <c:pt idx="2148">
                  <c:v>6.0768461199999999</c:v>
                </c:pt>
                <c:pt idx="2149">
                  <c:v>6.0768461199999999</c:v>
                </c:pt>
                <c:pt idx="2150">
                  <c:v>6.0257215500000001</c:v>
                </c:pt>
                <c:pt idx="2151">
                  <c:v>6.0129399299999999</c:v>
                </c:pt>
                <c:pt idx="2152">
                  <c:v>6.0285620700000004</c:v>
                </c:pt>
                <c:pt idx="2153">
                  <c:v>6.0285620700000004</c:v>
                </c:pt>
                <c:pt idx="2154">
                  <c:v>6.2089190500000004</c:v>
                </c:pt>
                <c:pt idx="2155">
                  <c:v>6.3906965299999996</c:v>
                </c:pt>
                <c:pt idx="2156">
                  <c:v>6.3906965299999996</c:v>
                </c:pt>
                <c:pt idx="2157">
                  <c:v>6.3239545799999997</c:v>
                </c:pt>
                <c:pt idx="2158">
                  <c:v>6.2685651800000004</c:v>
                </c:pt>
                <c:pt idx="2159">
                  <c:v>6.2685651800000004</c:v>
                </c:pt>
                <c:pt idx="2160">
                  <c:v>6.4688124699999996</c:v>
                </c:pt>
                <c:pt idx="2161">
                  <c:v>6.4333138500000002</c:v>
                </c:pt>
                <c:pt idx="2162">
                  <c:v>6.4162673999999997</c:v>
                </c:pt>
                <c:pt idx="2163">
                  <c:v>6.4162673999999997</c:v>
                </c:pt>
                <c:pt idx="2164">
                  <c:v>6.3566179299999996</c:v>
                </c:pt>
                <c:pt idx="2165">
                  <c:v>6.3608818100000004</c:v>
                </c:pt>
                <c:pt idx="2166">
                  <c:v>6.2742543199999998</c:v>
                </c:pt>
                <c:pt idx="2167">
                  <c:v>6.2103433600000004</c:v>
                </c:pt>
                <c:pt idx="2168">
                  <c:v>6.1677350999999998</c:v>
                </c:pt>
                <c:pt idx="2169">
                  <c:v>6.1677350999999998</c:v>
                </c:pt>
                <c:pt idx="2170">
                  <c:v>6.2628841399999997</c:v>
                </c:pt>
                <c:pt idx="2171">
                  <c:v>6.22170019</c:v>
                </c:pt>
                <c:pt idx="2172">
                  <c:v>6.1549539600000003</c:v>
                </c:pt>
                <c:pt idx="2173">
                  <c:v>6.1549539600000003</c:v>
                </c:pt>
                <c:pt idx="2174">
                  <c:v>6.2046585099999998</c:v>
                </c:pt>
                <c:pt idx="2175">
                  <c:v>6.1918773700000003</c:v>
                </c:pt>
                <c:pt idx="2176">
                  <c:v>6.1918773700000003</c:v>
                </c:pt>
                <c:pt idx="2177">
                  <c:v>6.2273812299999998</c:v>
                </c:pt>
                <c:pt idx="2178">
                  <c:v>6.2174396500000002</c:v>
                </c:pt>
                <c:pt idx="2179">
                  <c:v>6.2174396500000002</c:v>
                </c:pt>
                <c:pt idx="2180">
                  <c:v>6.1762561800000002</c:v>
                </c:pt>
                <c:pt idx="2181">
                  <c:v>6.3125891699999999</c:v>
                </c:pt>
                <c:pt idx="2182">
                  <c:v>6.4034781499999998</c:v>
                </c:pt>
                <c:pt idx="2183">
                  <c:v>6.4034781499999998</c:v>
                </c:pt>
                <c:pt idx="2184">
                  <c:v>6.1734199500000004</c:v>
                </c:pt>
                <c:pt idx="2185">
                  <c:v>6.2728300099999998</c:v>
                </c:pt>
                <c:pt idx="2186">
                  <c:v>6.2728300099999998</c:v>
                </c:pt>
                <c:pt idx="2187">
                  <c:v>6.1918773700000003</c:v>
                </c:pt>
                <c:pt idx="2188">
                  <c:v>6.1350717499999998</c:v>
                </c:pt>
                <c:pt idx="2189">
                  <c:v>6.1109342599999996</c:v>
                </c:pt>
                <c:pt idx="2190">
                  <c:v>6.1109342599999996</c:v>
                </c:pt>
                <c:pt idx="2191">
                  <c:v>6.2912912399999996</c:v>
                </c:pt>
                <c:pt idx="2192">
                  <c:v>6.4105782500000004</c:v>
                </c:pt>
                <c:pt idx="2193">
                  <c:v>6.3566131600000002</c:v>
                </c:pt>
                <c:pt idx="2194">
                  <c:v>6.2359018300000004</c:v>
                </c:pt>
                <c:pt idx="2195">
                  <c:v>6.3310508700000003</c:v>
                </c:pt>
                <c:pt idx="2196">
                  <c:v>6.3310508700000003</c:v>
                </c:pt>
                <c:pt idx="2197">
                  <c:v>6.3338913899999998</c:v>
                </c:pt>
                <c:pt idx="2198">
                  <c:v>6.2671446800000004</c:v>
                </c:pt>
                <c:pt idx="2199">
                  <c:v>4.3442554500000004</c:v>
                </c:pt>
                <c:pt idx="2200">
                  <c:v>4.3442554500000004</c:v>
                </c:pt>
                <c:pt idx="2201">
                  <c:v>5.3184852600000001</c:v>
                </c:pt>
                <c:pt idx="2202">
                  <c:v>14.52963066</c:v>
                </c:pt>
                <c:pt idx="2203">
                  <c:v>18.314350130000001</c:v>
                </c:pt>
                <c:pt idx="2204">
                  <c:v>18.089960099999999</c:v>
                </c:pt>
                <c:pt idx="2205">
                  <c:v>17.257747649999999</c:v>
                </c:pt>
                <c:pt idx="2206">
                  <c:v>17.257747649999999</c:v>
                </c:pt>
                <c:pt idx="2207">
                  <c:v>18.39530182</c:v>
                </c:pt>
                <c:pt idx="2208">
                  <c:v>19.356752400000001</c:v>
                </c:pt>
                <c:pt idx="2209">
                  <c:v>20.049777980000002</c:v>
                </c:pt>
                <c:pt idx="2210">
                  <c:v>20.049777980000002</c:v>
                </c:pt>
                <c:pt idx="2211">
                  <c:v>20.739967350000001</c:v>
                </c:pt>
                <c:pt idx="2212">
                  <c:v>21.641775129999999</c:v>
                </c:pt>
                <c:pt idx="2213">
                  <c:v>22.570560459999999</c:v>
                </c:pt>
                <c:pt idx="2214">
                  <c:v>23.835916520000001</c:v>
                </c:pt>
                <c:pt idx="2215">
                  <c:v>25.760234830000002</c:v>
                </c:pt>
                <c:pt idx="2216">
                  <c:v>25.760234830000002</c:v>
                </c:pt>
              </c:numCache>
            </c:numRef>
          </c:yVal>
          <c:smooth val="0"/>
        </c:ser>
        <c:dLbls>
          <c:showLegendKey val="0"/>
          <c:showVal val="0"/>
          <c:showCatName val="0"/>
          <c:showSerName val="0"/>
          <c:showPercent val="0"/>
          <c:showBubbleSize val="0"/>
        </c:dLbls>
        <c:axId val="471209792"/>
        <c:axId val="471209400"/>
      </c:scatterChart>
      <c:valAx>
        <c:axId val="471208224"/>
        <c:scaling>
          <c:orientation val="minMax"/>
          <c:max val="250"/>
        </c:scaling>
        <c:delete val="0"/>
        <c:axPos val="b"/>
        <c:title>
          <c:tx>
            <c:rich>
              <a:bodyPr/>
              <a:lstStyle/>
              <a:p>
                <a:pPr>
                  <a:defRPr/>
                </a:pPr>
                <a:r>
                  <a:rPr lang="en-GB"/>
                  <a:t>Time (s)</a:t>
                </a:r>
              </a:p>
            </c:rich>
          </c:tx>
          <c:overlay val="0"/>
        </c:title>
        <c:numFmt formatCode="0" sourceLinked="1"/>
        <c:majorTickMark val="out"/>
        <c:minorTickMark val="none"/>
        <c:tickLblPos val="nextTo"/>
        <c:crossAx val="471207048"/>
        <c:crosses val="autoZero"/>
        <c:crossBetween val="midCat"/>
      </c:valAx>
      <c:valAx>
        <c:axId val="471207048"/>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471208224"/>
        <c:crosses val="autoZero"/>
        <c:crossBetween val="midCat"/>
      </c:valAx>
      <c:valAx>
        <c:axId val="471209400"/>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471209792"/>
        <c:crosses val="max"/>
        <c:crossBetween val="midCat"/>
      </c:valAx>
      <c:valAx>
        <c:axId val="471209792"/>
        <c:scaling>
          <c:orientation val="minMax"/>
        </c:scaling>
        <c:delete val="1"/>
        <c:axPos val="b"/>
        <c:numFmt formatCode="0" sourceLinked="1"/>
        <c:majorTickMark val="out"/>
        <c:minorTickMark val="none"/>
        <c:tickLblPos val="none"/>
        <c:crossAx val="471209400"/>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6082-T6 (200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I$2:$I$4000</c:f>
              <c:numCache>
                <c:formatCode>0.00000000</c:formatCode>
                <c:ptCount val="3999"/>
                <c:pt idx="0">
                  <c:v>320.00073242000002</c:v>
                </c:pt>
                <c:pt idx="1">
                  <c:v>320.00073242000002</c:v>
                </c:pt>
                <c:pt idx="2">
                  <c:v>1.2207E-4</c:v>
                </c:pt>
                <c:pt idx="3">
                  <c:v>1.2207E-4</c:v>
                </c:pt>
                <c:pt idx="4">
                  <c:v>1.2207E-4</c:v>
                </c:pt>
                <c:pt idx="5">
                  <c:v>1.2207E-4</c:v>
                </c:pt>
                <c:pt idx="6">
                  <c:v>1.2207E-4</c:v>
                </c:pt>
                <c:pt idx="7">
                  <c:v>1.2207E-4</c:v>
                </c:pt>
                <c:pt idx="8">
                  <c:v>1.2207E-4</c:v>
                </c:pt>
                <c:pt idx="9">
                  <c:v>1.2207E-4</c:v>
                </c:pt>
                <c:pt idx="10">
                  <c:v>1.2207E-4</c:v>
                </c:pt>
                <c:pt idx="11">
                  <c:v>1.2207E-4</c:v>
                </c:pt>
                <c:pt idx="12">
                  <c:v>1.2207E-4</c:v>
                </c:pt>
                <c:pt idx="13">
                  <c:v>1.2207E-4</c:v>
                </c:pt>
                <c:pt idx="14">
                  <c:v>1.2207E-4</c:v>
                </c:pt>
                <c:pt idx="15">
                  <c:v>1.2207E-4</c:v>
                </c:pt>
                <c:pt idx="16">
                  <c:v>1.2207E-4</c:v>
                </c:pt>
                <c:pt idx="17">
                  <c:v>1.2207E-4</c:v>
                </c:pt>
                <c:pt idx="18">
                  <c:v>1.2207E-4</c:v>
                </c:pt>
                <c:pt idx="19">
                  <c:v>1.2207E-4</c:v>
                </c:pt>
                <c:pt idx="20">
                  <c:v>1.2207E-4</c:v>
                </c:pt>
                <c:pt idx="21">
                  <c:v>1.2207E-4</c:v>
                </c:pt>
                <c:pt idx="22">
                  <c:v>1.2207E-4</c:v>
                </c:pt>
                <c:pt idx="23">
                  <c:v>1.2207E-4</c:v>
                </c:pt>
                <c:pt idx="24">
                  <c:v>1.2207E-4</c:v>
                </c:pt>
                <c:pt idx="25">
                  <c:v>1.2207E-4</c:v>
                </c:pt>
                <c:pt idx="26">
                  <c:v>1.2207E-4</c:v>
                </c:pt>
                <c:pt idx="27">
                  <c:v>1.2207E-4</c:v>
                </c:pt>
                <c:pt idx="28">
                  <c:v>1.2207E-4</c:v>
                </c:pt>
                <c:pt idx="29">
                  <c:v>1.2207E-4</c:v>
                </c:pt>
                <c:pt idx="30">
                  <c:v>1.2207E-4</c:v>
                </c:pt>
                <c:pt idx="31">
                  <c:v>1.2207E-4</c:v>
                </c:pt>
                <c:pt idx="32">
                  <c:v>1.2207E-4</c:v>
                </c:pt>
                <c:pt idx="33">
                  <c:v>1.2207E-4</c:v>
                </c:pt>
                <c:pt idx="34">
                  <c:v>1.2207E-4</c:v>
                </c:pt>
                <c:pt idx="35">
                  <c:v>1.2207E-4</c:v>
                </c:pt>
                <c:pt idx="36">
                  <c:v>1.2207E-4</c:v>
                </c:pt>
                <c:pt idx="37">
                  <c:v>1.2207E-4</c:v>
                </c:pt>
                <c:pt idx="38">
                  <c:v>1.2207E-4</c:v>
                </c:pt>
                <c:pt idx="39">
                  <c:v>1.2207E-4</c:v>
                </c:pt>
                <c:pt idx="40">
                  <c:v>1.2207E-4</c:v>
                </c:pt>
                <c:pt idx="41">
                  <c:v>1.2207E-4</c:v>
                </c:pt>
                <c:pt idx="42">
                  <c:v>1.2207E-4</c:v>
                </c:pt>
                <c:pt idx="43">
                  <c:v>1.2207E-4</c:v>
                </c:pt>
                <c:pt idx="44">
                  <c:v>1.2207E-4</c:v>
                </c:pt>
                <c:pt idx="45">
                  <c:v>1.2207E-4</c:v>
                </c:pt>
                <c:pt idx="46">
                  <c:v>1.2207E-4</c:v>
                </c:pt>
                <c:pt idx="47">
                  <c:v>1.2207E-4</c:v>
                </c:pt>
                <c:pt idx="48">
                  <c:v>1.2207E-4</c:v>
                </c:pt>
                <c:pt idx="49">
                  <c:v>1.2207E-4</c:v>
                </c:pt>
                <c:pt idx="50">
                  <c:v>1.2207E-4</c:v>
                </c:pt>
                <c:pt idx="51">
                  <c:v>1.2207E-4</c:v>
                </c:pt>
                <c:pt idx="52">
                  <c:v>1.2207E-4</c:v>
                </c:pt>
                <c:pt idx="53">
                  <c:v>1.2207E-4</c:v>
                </c:pt>
                <c:pt idx="54">
                  <c:v>1.2207E-4</c:v>
                </c:pt>
                <c:pt idx="55">
                  <c:v>1.2207E-4</c:v>
                </c:pt>
                <c:pt idx="56">
                  <c:v>1.2207E-4</c:v>
                </c:pt>
                <c:pt idx="57">
                  <c:v>1.2207E-4</c:v>
                </c:pt>
                <c:pt idx="58">
                  <c:v>1.2207E-4</c:v>
                </c:pt>
                <c:pt idx="59">
                  <c:v>1.2207E-4</c:v>
                </c:pt>
                <c:pt idx="60">
                  <c:v>1.2207E-4</c:v>
                </c:pt>
                <c:pt idx="61">
                  <c:v>1.2207E-4</c:v>
                </c:pt>
                <c:pt idx="62">
                  <c:v>1.2207E-4</c:v>
                </c:pt>
                <c:pt idx="63">
                  <c:v>1.2207E-4</c:v>
                </c:pt>
                <c:pt idx="64">
                  <c:v>1.2207E-4</c:v>
                </c:pt>
                <c:pt idx="65">
                  <c:v>1.2207E-4</c:v>
                </c:pt>
                <c:pt idx="66">
                  <c:v>1.2207E-4</c:v>
                </c:pt>
                <c:pt idx="67">
                  <c:v>1.2207E-4</c:v>
                </c:pt>
                <c:pt idx="68">
                  <c:v>1.2207E-4</c:v>
                </c:pt>
                <c:pt idx="69">
                  <c:v>1.2207E-4</c:v>
                </c:pt>
                <c:pt idx="70">
                  <c:v>1.2207E-4</c:v>
                </c:pt>
                <c:pt idx="71">
                  <c:v>1.2207E-4</c:v>
                </c:pt>
                <c:pt idx="72">
                  <c:v>1.2207E-4</c:v>
                </c:pt>
                <c:pt idx="73">
                  <c:v>1.2207E-4</c:v>
                </c:pt>
                <c:pt idx="74">
                  <c:v>1.2207E-4</c:v>
                </c:pt>
                <c:pt idx="75">
                  <c:v>1.2207E-4</c:v>
                </c:pt>
                <c:pt idx="76">
                  <c:v>1.2207E-4</c:v>
                </c:pt>
                <c:pt idx="77">
                  <c:v>1.2207E-4</c:v>
                </c:pt>
                <c:pt idx="78">
                  <c:v>1.2207E-4</c:v>
                </c:pt>
                <c:pt idx="79">
                  <c:v>1.2207E-4</c:v>
                </c:pt>
                <c:pt idx="80">
                  <c:v>1.2207E-4</c:v>
                </c:pt>
                <c:pt idx="81">
                  <c:v>1.2207E-4</c:v>
                </c:pt>
                <c:pt idx="82">
                  <c:v>1.2207E-4</c:v>
                </c:pt>
                <c:pt idx="83">
                  <c:v>1.2207E-4</c:v>
                </c:pt>
                <c:pt idx="84">
                  <c:v>1.2207E-4</c:v>
                </c:pt>
                <c:pt idx="85">
                  <c:v>1.2207E-4</c:v>
                </c:pt>
                <c:pt idx="86">
                  <c:v>1.2207E-4</c:v>
                </c:pt>
                <c:pt idx="87">
                  <c:v>1.2207E-4</c:v>
                </c:pt>
                <c:pt idx="88">
                  <c:v>1.2207E-4</c:v>
                </c:pt>
                <c:pt idx="89">
                  <c:v>1.2207E-4</c:v>
                </c:pt>
                <c:pt idx="90">
                  <c:v>1.2207E-4</c:v>
                </c:pt>
                <c:pt idx="91">
                  <c:v>1.2207E-4</c:v>
                </c:pt>
                <c:pt idx="92">
                  <c:v>1.2207E-4</c:v>
                </c:pt>
                <c:pt idx="93">
                  <c:v>1.2207E-4</c:v>
                </c:pt>
                <c:pt idx="94">
                  <c:v>1.2207E-4</c:v>
                </c:pt>
                <c:pt idx="95">
                  <c:v>1.2207E-4</c:v>
                </c:pt>
                <c:pt idx="96">
                  <c:v>1.2207E-4</c:v>
                </c:pt>
                <c:pt idx="97">
                  <c:v>1.2207E-4</c:v>
                </c:pt>
                <c:pt idx="98">
                  <c:v>1.2207E-4</c:v>
                </c:pt>
                <c:pt idx="99">
                  <c:v>1.2207E-4</c:v>
                </c:pt>
                <c:pt idx="100">
                  <c:v>1.2207E-4</c:v>
                </c:pt>
                <c:pt idx="101">
                  <c:v>1.2207E-4</c:v>
                </c:pt>
                <c:pt idx="102">
                  <c:v>1.2207E-4</c:v>
                </c:pt>
                <c:pt idx="103">
                  <c:v>1.2207E-4</c:v>
                </c:pt>
                <c:pt idx="104">
                  <c:v>1.2207E-4</c:v>
                </c:pt>
                <c:pt idx="105">
                  <c:v>1.2207E-4</c:v>
                </c:pt>
                <c:pt idx="106">
                  <c:v>1.2207E-4</c:v>
                </c:pt>
                <c:pt idx="107">
                  <c:v>1.2207E-4</c:v>
                </c:pt>
                <c:pt idx="108">
                  <c:v>1.2207E-4</c:v>
                </c:pt>
                <c:pt idx="109">
                  <c:v>1.2207E-4</c:v>
                </c:pt>
                <c:pt idx="110">
                  <c:v>1.2207E-4</c:v>
                </c:pt>
                <c:pt idx="111">
                  <c:v>1.2207E-4</c:v>
                </c:pt>
                <c:pt idx="112">
                  <c:v>1.2207E-4</c:v>
                </c:pt>
                <c:pt idx="113">
                  <c:v>1.2207E-4</c:v>
                </c:pt>
                <c:pt idx="114">
                  <c:v>1.2207E-4</c:v>
                </c:pt>
                <c:pt idx="115">
                  <c:v>1.2207E-4</c:v>
                </c:pt>
                <c:pt idx="116">
                  <c:v>1.2207E-4</c:v>
                </c:pt>
                <c:pt idx="117">
                  <c:v>1.2207E-4</c:v>
                </c:pt>
                <c:pt idx="118">
                  <c:v>1.2207E-4</c:v>
                </c:pt>
                <c:pt idx="119">
                  <c:v>1.2207E-4</c:v>
                </c:pt>
                <c:pt idx="120">
                  <c:v>1.2207E-4</c:v>
                </c:pt>
                <c:pt idx="121">
                  <c:v>1.2207E-4</c:v>
                </c:pt>
                <c:pt idx="122">
                  <c:v>1.2207E-4</c:v>
                </c:pt>
                <c:pt idx="123">
                  <c:v>1.2207E-4</c:v>
                </c:pt>
                <c:pt idx="124">
                  <c:v>1.2207E-4</c:v>
                </c:pt>
                <c:pt idx="125">
                  <c:v>1.2207E-4</c:v>
                </c:pt>
                <c:pt idx="126">
                  <c:v>1.2207E-4</c:v>
                </c:pt>
                <c:pt idx="127">
                  <c:v>1.2207E-4</c:v>
                </c:pt>
                <c:pt idx="128">
                  <c:v>1.2207E-4</c:v>
                </c:pt>
                <c:pt idx="129">
                  <c:v>1.2207E-4</c:v>
                </c:pt>
                <c:pt idx="130">
                  <c:v>1.2207E-4</c:v>
                </c:pt>
                <c:pt idx="131">
                  <c:v>1.2207E-4</c:v>
                </c:pt>
                <c:pt idx="132">
                  <c:v>1.2207E-4</c:v>
                </c:pt>
                <c:pt idx="133">
                  <c:v>1.2207E-4</c:v>
                </c:pt>
                <c:pt idx="134">
                  <c:v>1.2207E-4</c:v>
                </c:pt>
                <c:pt idx="135">
                  <c:v>1.2207E-4</c:v>
                </c:pt>
                <c:pt idx="136">
                  <c:v>1.2207E-4</c:v>
                </c:pt>
                <c:pt idx="137">
                  <c:v>1.2207E-4</c:v>
                </c:pt>
                <c:pt idx="138">
                  <c:v>1.2207E-4</c:v>
                </c:pt>
                <c:pt idx="139">
                  <c:v>1.2207E-4</c:v>
                </c:pt>
                <c:pt idx="140">
                  <c:v>1.2207E-4</c:v>
                </c:pt>
                <c:pt idx="141">
                  <c:v>1.2207E-4</c:v>
                </c:pt>
                <c:pt idx="142">
                  <c:v>1.2207E-4</c:v>
                </c:pt>
                <c:pt idx="143">
                  <c:v>1.2207E-4</c:v>
                </c:pt>
                <c:pt idx="144">
                  <c:v>1.2207E-4</c:v>
                </c:pt>
                <c:pt idx="145">
                  <c:v>1.2207E-4</c:v>
                </c:pt>
                <c:pt idx="146">
                  <c:v>1.2207E-4</c:v>
                </c:pt>
                <c:pt idx="147">
                  <c:v>1.2207E-4</c:v>
                </c:pt>
                <c:pt idx="148">
                  <c:v>1.2207E-4</c:v>
                </c:pt>
                <c:pt idx="149">
                  <c:v>1.2207E-4</c:v>
                </c:pt>
                <c:pt idx="150">
                  <c:v>1.2207E-4</c:v>
                </c:pt>
                <c:pt idx="151">
                  <c:v>1.2207E-4</c:v>
                </c:pt>
                <c:pt idx="152">
                  <c:v>1.2207E-4</c:v>
                </c:pt>
                <c:pt idx="153">
                  <c:v>1.2207E-4</c:v>
                </c:pt>
                <c:pt idx="154">
                  <c:v>1.2207E-4</c:v>
                </c:pt>
                <c:pt idx="155">
                  <c:v>1.2207E-4</c:v>
                </c:pt>
                <c:pt idx="156">
                  <c:v>1.2207E-4</c:v>
                </c:pt>
                <c:pt idx="157">
                  <c:v>1.2207E-4</c:v>
                </c:pt>
                <c:pt idx="158">
                  <c:v>1.2207E-4</c:v>
                </c:pt>
                <c:pt idx="159">
                  <c:v>1.2207E-4</c:v>
                </c:pt>
                <c:pt idx="160">
                  <c:v>1.2207E-4</c:v>
                </c:pt>
                <c:pt idx="161">
                  <c:v>1.2207E-4</c:v>
                </c:pt>
                <c:pt idx="162">
                  <c:v>1.2207E-4</c:v>
                </c:pt>
                <c:pt idx="163">
                  <c:v>1.2207E-4</c:v>
                </c:pt>
                <c:pt idx="164">
                  <c:v>1.2207E-4</c:v>
                </c:pt>
                <c:pt idx="165">
                  <c:v>1.2207E-4</c:v>
                </c:pt>
                <c:pt idx="166">
                  <c:v>1.2207E-4</c:v>
                </c:pt>
                <c:pt idx="167">
                  <c:v>1.2207E-4</c:v>
                </c:pt>
                <c:pt idx="168">
                  <c:v>1.2207E-4</c:v>
                </c:pt>
                <c:pt idx="169">
                  <c:v>1.2207E-4</c:v>
                </c:pt>
                <c:pt idx="170">
                  <c:v>1.2207E-4</c:v>
                </c:pt>
                <c:pt idx="171">
                  <c:v>1.2207E-4</c:v>
                </c:pt>
                <c:pt idx="172">
                  <c:v>1.2207E-4</c:v>
                </c:pt>
                <c:pt idx="173">
                  <c:v>1.2207E-4</c:v>
                </c:pt>
                <c:pt idx="174">
                  <c:v>1.2207E-4</c:v>
                </c:pt>
                <c:pt idx="175">
                  <c:v>1.2207E-4</c:v>
                </c:pt>
                <c:pt idx="176">
                  <c:v>1.2207E-4</c:v>
                </c:pt>
                <c:pt idx="177">
                  <c:v>1.2207E-4</c:v>
                </c:pt>
                <c:pt idx="178">
                  <c:v>1.2207E-4</c:v>
                </c:pt>
                <c:pt idx="179">
                  <c:v>1.2207E-4</c:v>
                </c:pt>
                <c:pt idx="180">
                  <c:v>1.2207E-4</c:v>
                </c:pt>
                <c:pt idx="181">
                  <c:v>1.2207E-4</c:v>
                </c:pt>
                <c:pt idx="182">
                  <c:v>1.2207E-4</c:v>
                </c:pt>
                <c:pt idx="183">
                  <c:v>1.2207E-4</c:v>
                </c:pt>
                <c:pt idx="184">
                  <c:v>1.2207E-4</c:v>
                </c:pt>
                <c:pt idx="185">
                  <c:v>1.2207E-4</c:v>
                </c:pt>
                <c:pt idx="186">
                  <c:v>1.2207E-4</c:v>
                </c:pt>
                <c:pt idx="187">
                  <c:v>1.2207E-4</c:v>
                </c:pt>
                <c:pt idx="188">
                  <c:v>1.2207E-4</c:v>
                </c:pt>
                <c:pt idx="189">
                  <c:v>1.2207E-4</c:v>
                </c:pt>
                <c:pt idx="190">
                  <c:v>1.2207E-4</c:v>
                </c:pt>
                <c:pt idx="191">
                  <c:v>1.2207E-4</c:v>
                </c:pt>
                <c:pt idx="192">
                  <c:v>1.2207E-4</c:v>
                </c:pt>
                <c:pt idx="193">
                  <c:v>1.2207E-4</c:v>
                </c:pt>
                <c:pt idx="194">
                  <c:v>1.2207E-4</c:v>
                </c:pt>
                <c:pt idx="195">
                  <c:v>1.2207E-4</c:v>
                </c:pt>
                <c:pt idx="196">
                  <c:v>1.2207E-4</c:v>
                </c:pt>
                <c:pt idx="197">
                  <c:v>1.2207E-4</c:v>
                </c:pt>
                <c:pt idx="198">
                  <c:v>1.2207E-4</c:v>
                </c:pt>
                <c:pt idx="199">
                  <c:v>1.2207E-4</c:v>
                </c:pt>
                <c:pt idx="200">
                  <c:v>1.2207E-4</c:v>
                </c:pt>
                <c:pt idx="201">
                  <c:v>1.2207E-4</c:v>
                </c:pt>
                <c:pt idx="202">
                  <c:v>1.2207E-4</c:v>
                </c:pt>
                <c:pt idx="203">
                  <c:v>1.2207E-4</c:v>
                </c:pt>
                <c:pt idx="204">
                  <c:v>1.2207E-4</c:v>
                </c:pt>
                <c:pt idx="205">
                  <c:v>1.2207E-4</c:v>
                </c:pt>
                <c:pt idx="206">
                  <c:v>1.2207E-4</c:v>
                </c:pt>
                <c:pt idx="207">
                  <c:v>1.2207E-4</c:v>
                </c:pt>
                <c:pt idx="208">
                  <c:v>0</c:v>
                </c:pt>
                <c:pt idx="209">
                  <c:v>0</c:v>
                </c:pt>
                <c:pt idx="210">
                  <c:v>1.2207E-4</c:v>
                </c:pt>
                <c:pt idx="211">
                  <c:v>1.2207E-4</c:v>
                </c:pt>
                <c:pt idx="212">
                  <c:v>1.2207E-4</c:v>
                </c:pt>
                <c:pt idx="213">
                  <c:v>1.2207E-4</c:v>
                </c:pt>
                <c:pt idx="214">
                  <c:v>1.2207E-4</c:v>
                </c:pt>
                <c:pt idx="215">
                  <c:v>0</c:v>
                </c:pt>
                <c:pt idx="216">
                  <c:v>0</c:v>
                </c:pt>
                <c:pt idx="217">
                  <c:v>1.2207E-4</c:v>
                </c:pt>
                <c:pt idx="218">
                  <c:v>1.2207E-4</c:v>
                </c:pt>
                <c:pt idx="219">
                  <c:v>1.2207E-4</c:v>
                </c:pt>
                <c:pt idx="220">
                  <c:v>1.2207E-4</c:v>
                </c:pt>
                <c:pt idx="221">
                  <c:v>1.2207E-4</c:v>
                </c:pt>
                <c:pt idx="222">
                  <c:v>1.2207E-4</c:v>
                </c:pt>
                <c:pt idx="223">
                  <c:v>1.2207E-4</c:v>
                </c:pt>
                <c:pt idx="224">
                  <c:v>0</c:v>
                </c:pt>
                <c:pt idx="225">
                  <c:v>0</c:v>
                </c:pt>
                <c:pt idx="226">
                  <c:v>0</c:v>
                </c:pt>
                <c:pt idx="227">
                  <c:v>1.2207E-4</c:v>
                </c:pt>
                <c:pt idx="228">
                  <c:v>1.2207E-4</c:v>
                </c:pt>
                <c:pt idx="229">
                  <c:v>1.2207E-4</c:v>
                </c:pt>
                <c:pt idx="230">
                  <c:v>1.2207E-4</c:v>
                </c:pt>
                <c:pt idx="231">
                  <c:v>0</c:v>
                </c:pt>
                <c:pt idx="232">
                  <c:v>0</c:v>
                </c:pt>
                <c:pt idx="233">
                  <c:v>1.2207E-4</c:v>
                </c:pt>
                <c:pt idx="234">
                  <c:v>1.2207E-4</c:v>
                </c:pt>
                <c:pt idx="235">
                  <c:v>1.2207E-4</c:v>
                </c:pt>
                <c:pt idx="236">
                  <c:v>1.2207E-4</c:v>
                </c:pt>
                <c:pt idx="237">
                  <c:v>1.2207E-4</c:v>
                </c:pt>
                <c:pt idx="238">
                  <c:v>1.2207E-4</c:v>
                </c:pt>
                <c:pt idx="239">
                  <c:v>1.2207E-4</c:v>
                </c:pt>
                <c:pt idx="240">
                  <c:v>1.2207E-4</c:v>
                </c:pt>
                <c:pt idx="241">
                  <c:v>1.2207E-4</c:v>
                </c:pt>
                <c:pt idx="242">
                  <c:v>1.2207E-4</c:v>
                </c:pt>
                <c:pt idx="243">
                  <c:v>1.2207E-4</c:v>
                </c:pt>
                <c:pt idx="244">
                  <c:v>1.2207E-4</c:v>
                </c:pt>
                <c:pt idx="245">
                  <c:v>1.2207E-4</c:v>
                </c:pt>
                <c:pt idx="246">
                  <c:v>1.2207E-4</c:v>
                </c:pt>
                <c:pt idx="247">
                  <c:v>1.2207E-4</c:v>
                </c:pt>
                <c:pt idx="248">
                  <c:v>1.2207E-4</c:v>
                </c:pt>
                <c:pt idx="249">
                  <c:v>1.2207E-4</c:v>
                </c:pt>
                <c:pt idx="250">
                  <c:v>1.2207E-4</c:v>
                </c:pt>
                <c:pt idx="251">
                  <c:v>1.2207E-4</c:v>
                </c:pt>
                <c:pt idx="252">
                  <c:v>1.2207E-4</c:v>
                </c:pt>
                <c:pt idx="253">
                  <c:v>1.2207E-4</c:v>
                </c:pt>
                <c:pt idx="254">
                  <c:v>1.2207E-4</c:v>
                </c:pt>
                <c:pt idx="255">
                  <c:v>1.2207E-4</c:v>
                </c:pt>
                <c:pt idx="256">
                  <c:v>1.2207E-4</c:v>
                </c:pt>
                <c:pt idx="257">
                  <c:v>1.2207E-4</c:v>
                </c:pt>
                <c:pt idx="258">
                  <c:v>1.2207E-4</c:v>
                </c:pt>
                <c:pt idx="259">
                  <c:v>1.2207E-4</c:v>
                </c:pt>
                <c:pt idx="260">
                  <c:v>1.2207E-4</c:v>
                </c:pt>
                <c:pt idx="261">
                  <c:v>1.2207E-4</c:v>
                </c:pt>
                <c:pt idx="262">
                  <c:v>1.2207E-4</c:v>
                </c:pt>
                <c:pt idx="263">
                  <c:v>1.2207E-4</c:v>
                </c:pt>
                <c:pt idx="264">
                  <c:v>1.2207E-4</c:v>
                </c:pt>
                <c:pt idx="265">
                  <c:v>1.2207E-4</c:v>
                </c:pt>
                <c:pt idx="266">
                  <c:v>1.2207E-4</c:v>
                </c:pt>
                <c:pt idx="267">
                  <c:v>1.2207E-4</c:v>
                </c:pt>
                <c:pt idx="268">
                  <c:v>1.2207E-4</c:v>
                </c:pt>
                <c:pt idx="269">
                  <c:v>1.2207E-4</c:v>
                </c:pt>
                <c:pt idx="270">
                  <c:v>1.2207E-4</c:v>
                </c:pt>
                <c:pt idx="271">
                  <c:v>1.2207E-4</c:v>
                </c:pt>
                <c:pt idx="272">
                  <c:v>1.2207E-4</c:v>
                </c:pt>
                <c:pt idx="273">
                  <c:v>1.2207E-4</c:v>
                </c:pt>
                <c:pt idx="274">
                  <c:v>1.2207E-4</c:v>
                </c:pt>
                <c:pt idx="275">
                  <c:v>1.2207E-4</c:v>
                </c:pt>
                <c:pt idx="276">
                  <c:v>1.2207E-4</c:v>
                </c:pt>
                <c:pt idx="277">
                  <c:v>1.2207E-4</c:v>
                </c:pt>
                <c:pt idx="278">
                  <c:v>1.2207E-4</c:v>
                </c:pt>
                <c:pt idx="279">
                  <c:v>1.2207E-4</c:v>
                </c:pt>
                <c:pt idx="280">
                  <c:v>1.2207E-4</c:v>
                </c:pt>
                <c:pt idx="281">
                  <c:v>1.2207E-4</c:v>
                </c:pt>
                <c:pt idx="282">
                  <c:v>1.2207E-4</c:v>
                </c:pt>
                <c:pt idx="283">
                  <c:v>1.2207E-4</c:v>
                </c:pt>
                <c:pt idx="284">
                  <c:v>1.2207E-4</c:v>
                </c:pt>
                <c:pt idx="285">
                  <c:v>1.2207E-4</c:v>
                </c:pt>
                <c:pt idx="286">
                  <c:v>1.2207E-4</c:v>
                </c:pt>
                <c:pt idx="287">
                  <c:v>1.2207E-4</c:v>
                </c:pt>
                <c:pt idx="288">
                  <c:v>1.2207E-4</c:v>
                </c:pt>
                <c:pt idx="289">
                  <c:v>1.2207E-4</c:v>
                </c:pt>
                <c:pt idx="290">
                  <c:v>1.2207E-4</c:v>
                </c:pt>
                <c:pt idx="291">
                  <c:v>1.2207E-4</c:v>
                </c:pt>
                <c:pt idx="292">
                  <c:v>1.2207E-4</c:v>
                </c:pt>
                <c:pt idx="293">
                  <c:v>1.2207E-4</c:v>
                </c:pt>
                <c:pt idx="294">
                  <c:v>1.2207E-4</c:v>
                </c:pt>
                <c:pt idx="295">
                  <c:v>1.2207E-4</c:v>
                </c:pt>
                <c:pt idx="296">
                  <c:v>1.2207E-4</c:v>
                </c:pt>
                <c:pt idx="297">
                  <c:v>1.2207E-4</c:v>
                </c:pt>
                <c:pt idx="298">
                  <c:v>1.2207E-4</c:v>
                </c:pt>
                <c:pt idx="299">
                  <c:v>1.2207E-4</c:v>
                </c:pt>
                <c:pt idx="300">
                  <c:v>1.2207E-4</c:v>
                </c:pt>
                <c:pt idx="301">
                  <c:v>1.2207E-4</c:v>
                </c:pt>
                <c:pt idx="302">
                  <c:v>1.2207E-4</c:v>
                </c:pt>
                <c:pt idx="303">
                  <c:v>1.2207E-4</c:v>
                </c:pt>
                <c:pt idx="304">
                  <c:v>1.2207E-4</c:v>
                </c:pt>
                <c:pt idx="305">
                  <c:v>1.2207E-4</c:v>
                </c:pt>
                <c:pt idx="306">
                  <c:v>1.2207E-4</c:v>
                </c:pt>
                <c:pt idx="307">
                  <c:v>1.2207E-4</c:v>
                </c:pt>
                <c:pt idx="308">
                  <c:v>1.2207E-4</c:v>
                </c:pt>
                <c:pt idx="309">
                  <c:v>1.2207E-4</c:v>
                </c:pt>
                <c:pt idx="310">
                  <c:v>1.2207E-4</c:v>
                </c:pt>
                <c:pt idx="311">
                  <c:v>1.2207E-4</c:v>
                </c:pt>
                <c:pt idx="312">
                  <c:v>1.2207E-4</c:v>
                </c:pt>
                <c:pt idx="313">
                  <c:v>1.2207E-4</c:v>
                </c:pt>
                <c:pt idx="314">
                  <c:v>1.2207E-4</c:v>
                </c:pt>
                <c:pt idx="315">
                  <c:v>1.2207E-4</c:v>
                </c:pt>
                <c:pt idx="316">
                  <c:v>1.2207E-4</c:v>
                </c:pt>
                <c:pt idx="317">
                  <c:v>1.2207E-4</c:v>
                </c:pt>
                <c:pt idx="318">
                  <c:v>1.2207E-4</c:v>
                </c:pt>
                <c:pt idx="319">
                  <c:v>1.2207E-4</c:v>
                </c:pt>
                <c:pt idx="320">
                  <c:v>1.2207E-4</c:v>
                </c:pt>
                <c:pt idx="321">
                  <c:v>1.2207E-4</c:v>
                </c:pt>
                <c:pt idx="322">
                  <c:v>1.2207E-4</c:v>
                </c:pt>
                <c:pt idx="323">
                  <c:v>1.2207E-4</c:v>
                </c:pt>
                <c:pt idx="324">
                  <c:v>1.2207E-4</c:v>
                </c:pt>
                <c:pt idx="325">
                  <c:v>1.2207E-4</c:v>
                </c:pt>
                <c:pt idx="326">
                  <c:v>1.2207E-4</c:v>
                </c:pt>
                <c:pt idx="327">
                  <c:v>1.2207E-4</c:v>
                </c:pt>
                <c:pt idx="328">
                  <c:v>1.2207E-4</c:v>
                </c:pt>
                <c:pt idx="329">
                  <c:v>1.2207E-4</c:v>
                </c:pt>
                <c:pt idx="330">
                  <c:v>1.2207E-4</c:v>
                </c:pt>
                <c:pt idx="331">
                  <c:v>1.2207E-4</c:v>
                </c:pt>
                <c:pt idx="332">
                  <c:v>1.2207E-4</c:v>
                </c:pt>
                <c:pt idx="333">
                  <c:v>1.2207E-4</c:v>
                </c:pt>
                <c:pt idx="334">
                  <c:v>1.2207E-4</c:v>
                </c:pt>
                <c:pt idx="335">
                  <c:v>1.2207E-4</c:v>
                </c:pt>
                <c:pt idx="336">
                  <c:v>1.2207E-4</c:v>
                </c:pt>
                <c:pt idx="337">
                  <c:v>1.2207E-4</c:v>
                </c:pt>
                <c:pt idx="338">
                  <c:v>1.2207E-4</c:v>
                </c:pt>
                <c:pt idx="339">
                  <c:v>1.2207E-4</c:v>
                </c:pt>
                <c:pt idx="340">
                  <c:v>1.2207E-4</c:v>
                </c:pt>
                <c:pt idx="341">
                  <c:v>1.2207E-4</c:v>
                </c:pt>
                <c:pt idx="342">
                  <c:v>1.2207E-4</c:v>
                </c:pt>
                <c:pt idx="343">
                  <c:v>1.2207E-4</c:v>
                </c:pt>
                <c:pt idx="344">
                  <c:v>1.2207E-4</c:v>
                </c:pt>
                <c:pt idx="345">
                  <c:v>1.2207E-4</c:v>
                </c:pt>
                <c:pt idx="346">
                  <c:v>1.2207E-4</c:v>
                </c:pt>
                <c:pt idx="347">
                  <c:v>1.2207E-4</c:v>
                </c:pt>
                <c:pt idx="348">
                  <c:v>1.2207E-4</c:v>
                </c:pt>
                <c:pt idx="349">
                  <c:v>1.2207E-4</c:v>
                </c:pt>
                <c:pt idx="350">
                  <c:v>1.2207E-4</c:v>
                </c:pt>
                <c:pt idx="351">
                  <c:v>1.2207E-4</c:v>
                </c:pt>
                <c:pt idx="352">
                  <c:v>1.2207E-4</c:v>
                </c:pt>
                <c:pt idx="353">
                  <c:v>1.2207E-4</c:v>
                </c:pt>
                <c:pt idx="354">
                  <c:v>1.2207E-4</c:v>
                </c:pt>
                <c:pt idx="355">
                  <c:v>1.2207E-4</c:v>
                </c:pt>
                <c:pt idx="356">
                  <c:v>1.2207E-4</c:v>
                </c:pt>
                <c:pt idx="357">
                  <c:v>1.2207E-4</c:v>
                </c:pt>
                <c:pt idx="358">
                  <c:v>1.2207E-4</c:v>
                </c:pt>
                <c:pt idx="359">
                  <c:v>1.2207E-4</c:v>
                </c:pt>
                <c:pt idx="360">
                  <c:v>1.2207E-4</c:v>
                </c:pt>
                <c:pt idx="361">
                  <c:v>1.2207E-4</c:v>
                </c:pt>
                <c:pt idx="362">
                  <c:v>1.2207E-4</c:v>
                </c:pt>
                <c:pt idx="363">
                  <c:v>1.2207E-4</c:v>
                </c:pt>
                <c:pt idx="364">
                  <c:v>1.2207E-4</c:v>
                </c:pt>
                <c:pt idx="365">
                  <c:v>1.2207E-4</c:v>
                </c:pt>
                <c:pt idx="366">
                  <c:v>1.2207E-4</c:v>
                </c:pt>
                <c:pt idx="367">
                  <c:v>1.2207E-4</c:v>
                </c:pt>
                <c:pt idx="368">
                  <c:v>1.2207E-4</c:v>
                </c:pt>
                <c:pt idx="369">
                  <c:v>1.2207E-4</c:v>
                </c:pt>
                <c:pt idx="370">
                  <c:v>1.2207E-4</c:v>
                </c:pt>
                <c:pt idx="371">
                  <c:v>1.2207E-4</c:v>
                </c:pt>
                <c:pt idx="372">
                  <c:v>1.2207E-4</c:v>
                </c:pt>
                <c:pt idx="373">
                  <c:v>1.2207E-4</c:v>
                </c:pt>
                <c:pt idx="374">
                  <c:v>1.2207E-4</c:v>
                </c:pt>
                <c:pt idx="375">
                  <c:v>1.2207E-4</c:v>
                </c:pt>
                <c:pt idx="376">
                  <c:v>1.2207E-4</c:v>
                </c:pt>
                <c:pt idx="377">
                  <c:v>1.2207E-4</c:v>
                </c:pt>
                <c:pt idx="378">
                  <c:v>1.2207E-4</c:v>
                </c:pt>
                <c:pt idx="379">
                  <c:v>1.2207E-4</c:v>
                </c:pt>
                <c:pt idx="380">
                  <c:v>1.2207E-4</c:v>
                </c:pt>
                <c:pt idx="381">
                  <c:v>1.2207E-4</c:v>
                </c:pt>
                <c:pt idx="382">
                  <c:v>1.2207E-4</c:v>
                </c:pt>
                <c:pt idx="383">
                  <c:v>1.2207E-4</c:v>
                </c:pt>
                <c:pt idx="384">
                  <c:v>1.2207E-4</c:v>
                </c:pt>
                <c:pt idx="385">
                  <c:v>1.2207E-4</c:v>
                </c:pt>
                <c:pt idx="386">
                  <c:v>1.2207E-4</c:v>
                </c:pt>
                <c:pt idx="387">
                  <c:v>1.2207E-4</c:v>
                </c:pt>
                <c:pt idx="388">
                  <c:v>1.2207E-4</c:v>
                </c:pt>
                <c:pt idx="389">
                  <c:v>1.2207E-4</c:v>
                </c:pt>
                <c:pt idx="390">
                  <c:v>1.2207E-4</c:v>
                </c:pt>
                <c:pt idx="391">
                  <c:v>1.2207E-4</c:v>
                </c:pt>
                <c:pt idx="392">
                  <c:v>1.2207E-4</c:v>
                </c:pt>
                <c:pt idx="393">
                  <c:v>1.2207E-4</c:v>
                </c:pt>
                <c:pt idx="394">
                  <c:v>1.2207E-4</c:v>
                </c:pt>
                <c:pt idx="395">
                  <c:v>1.2207E-4</c:v>
                </c:pt>
                <c:pt idx="396">
                  <c:v>1.2207E-4</c:v>
                </c:pt>
                <c:pt idx="397">
                  <c:v>1.2207E-4</c:v>
                </c:pt>
                <c:pt idx="398">
                  <c:v>1.2207E-4</c:v>
                </c:pt>
                <c:pt idx="399">
                  <c:v>1.2207E-4</c:v>
                </c:pt>
                <c:pt idx="400">
                  <c:v>1.2207E-4</c:v>
                </c:pt>
                <c:pt idx="401">
                  <c:v>1.2207E-4</c:v>
                </c:pt>
                <c:pt idx="402">
                  <c:v>1.2207E-4</c:v>
                </c:pt>
                <c:pt idx="403">
                  <c:v>1.2207E-4</c:v>
                </c:pt>
                <c:pt idx="404">
                  <c:v>1.2207E-4</c:v>
                </c:pt>
                <c:pt idx="405">
                  <c:v>1.2207E-4</c:v>
                </c:pt>
                <c:pt idx="406">
                  <c:v>1.2207E-4</c:v>
                </c:pt>
                <c:pt idx="407">
                  <c:v>1.2207E-4</c:v>
                </c:pt>
                <c:pt idx="408">
                  <c:v>1.2207E-4</c:v>
                </c:pt>
                <c:pt idx="409">
                  <c:v>1.2207E-4</c:v>
                </c:pt>
                <c:pt idx="410">
                  <c:v>1.2207E-4</c:v>
                </c:pt>
                <c:pt idx="411">
                  <c:v>1.2207E-4</c:v>
                </c:pt>
                <c:pt idx="412">
                  <c:v>1.2207E-4</c:v>
                </c:pt>
                <c:pt idx="413">
                  <c:v>1.2207E-4</c:v>
                </c:pt>
                <c:pt idx="414">
                  <c:v>1.2207E-4</c:v>
                </c:pt>
                <c:pt idx="415">
                  <c:v>1.2207E-4</c:v>
                </c:pt>
                <c:pt idx="416">
                  <c:v>8.5448999999999996E-4</c:v>
                </c:pt>
                <c:pt idx="417">
                  <c:v>4.2724599999999996E-3</c:v>
                </c:pt>
                <c:pt idx="418">
                  <c:v>9.6435500000000007E-3</c:v>
                </c:pt>
                <c:pt idx="419">
                  <c:v>9.6435500000000007E-3</c:v>
                </c:pt>
                <c:pt idx="420">
                  <c:v>1.6479489999999999E-2</c:v>
                </c:pt>
                <c:pt idx="421">
                  <c:v>2.5512699999999999E-2</c:v>
                </c:pt>
                <c:pt idx="422">
                  <c:v>3.6987300000000001E-2</c:v>
                </c:pt>
                <c:pt idx="423">
                  <c:v>3.6987300000000001E-2</c:v>
                </c:pt>
                <c:pt idx="424">
                  <c:v>5.0659179999999998E-2</c:v>
                </c:pt>
                <c:pt idx="425">
                  <c:v>8.4716799999999995E-2</c:v>
                </c:pt>
                <c:pt idx="426">
                  <c:v>8.4716799999999995E-2</c:v>
                </c:pt>
                <c:pt idx="427">
                  <c:v>0.1036377</c:v>
                </c:pt>
                <c:pt idx="428">
                  <c:v>0.12585449000000001</c:v>
                </c:pt>
                <c:pt idx="429">
                  <c:v>0.12585449000000001</c:v>
                </c:pt>
                <c:pt idx="430">
                  <c:v>0.15075684</c:v>
                </c:pt>
                <c:pt idx="431">
                  <c:v>0.17956543</c:v>
                </c:pt>
                <c:pt idx="432">
                  <c:v>0.20678711</c:v>
                </c:pt>
                <c:pt idx="433">
                  <c:v>0.20678711</c:v>
                </c:pt>
                <c:pt idx="434">
                  <c:v>0.27099609000000002</c:v>
                </c:pt>
                <c:pt idx="435">
                  <c:v>0.30627441</c:v>
                </c:pt>
                <c:pt idx="436">
                  <c:v>0.30627441</c:v>
                </c:pt>
                <c:pt idx="437">
                  <c:v>0.34375</c:v>
                </c:pt>
                <c:pt idx="438">
                  <c:v>0.38049316</c:v>
                </c:pt>
                <c:pt idx="439">
                  <c:v>0.38049316</c:v>
                </c:pt>
                <c:pt idx="440">
                  <c:v>0.42553711</c:v>
                </c:pt>
                <c:pt idx="441">
                  <c:v>0.46655273000000003</c:v>
                </c:pt>
                <c:pt idx="442">
                  <c:v>0.50976562999999997</c:v>
                </c:pt>
                <c:pt idx="443">
                  <c:v>0.56152343999999998</c:v>
                </c:pt>
                <c:pt idx="444">
                  <c:v>0.61169434</c:v>
                </c:pt>
                <c:pt idx="445">
                  <c:v>0.61169434</c:v>
                </c:pt>
                <c:pt idx="446">
                  <c:v>0.6640625</c:v>
                </c:pt>
                <c:pt idx="447">
                  <c:v>0.71911621000000003</c:v>
                </c:pt>
                <c:pt idx="448">
                  <c:v>0.77258300999999996</c:v>
                </c:pt>
                <c:pt idx="449">
                  <c:v>0.77258300999999996</c:v>
                </c:pt>
                <c:pt idx="450">
                  <c:v>0.83605956999999997</c:v>
                </c:pt>
                <c:pt idx="451">
                  <c:v>0.89257812999999997</c:v>
                </c:pt>
                <c:pt idx="452">
                  <c:v>0.96032715000000002</c:v>
                </c:pt>
                <c:pt idx="453">
                  <c:v>1.0218505899999999</c:v>
                </c:pt>
                <c:pt idx="454">
                  <c:v>1.08508301</c:v>
                </c:pt>
                <c:pt idx="455">
                  <c:v>1.1597900400000001</c:v>
                </c:pt>
                <c:pt idx="456">
                  <c:v>1.1597900400000001</c:v>
                </c:pt>
                <c:pt idx="457">
                  <c:v>1.2259521499999999</c:v>
                </c:pt>
                <c:pt idx="458">
                  <c:v>1.30078125</c:v>
                </c:pt>
                <c:pt idx="459">
                  <c:v>1.30078125</c:v>
                </c:pt>
                <c:pt idx="460">
                  <c:v>1.38269043</c:v>
                </c:pt>
                <c:pt idx="461">
                  <c:v>1.53027344</c:v>
                </c:pt>
                <c:pt idx="462">
                  <c:v>1.53027344</c:v>
                </c:pt>
                <c:pt idx="463">
                  <c:v>1.6195068399999999</c:v>
                </c:pt>
                <c:pt idx="464">
                  <c:v>1.7043457</c:v>
                </c:pt>
                <c:pt idx="465">
                  <c:v>1.7915039100000001</c:v>
                </c:pt>
                <c:pt idx="466">
                  <c:v>1.7915039100000001</c:v>
                </c:pt>
                <c:pt idx="467">
                  <c:v>1.875</c:v>
                </c:pt>
                <c:pt idx="468">
                  <c:v>1.9597168</c:v>
                </c:pt>
                <c:pt idx="469">
                  <c:v>1.9597168</c:v>
                </c:pt>
                <c:pt idx="470">
                  <c:v>2.14929199</c:v>
                </c:pt>
                <c:pt idx="471">
                  <c:v>2.2470703099999998</c:v>
                </c:pt>
                <c:pt idx="472">
                  <c:v>2.2470703099999998</c:v>
                </c:pt>
                <c:pt idx="473">
                  <c:v>2.3461914099999999</c:v>
                </c:pt>
                <c:pt idx="474">
                  <c:v>2.4490966799999998</c:v>
                </c:pt>
                <c:pt idx="475">
                  <c:v>2.5458984400000002</c:v>
                </c:pt>
                <c:pt idx="476">
                  <c:v>2.5458984400000002</c:v>
                </c:pt>
                <c:pt idx="477">
                  <c:v>2.6599121100000001</c:v>
                </c:pt>
                <c:pt idx="478">
                  <c:v>2.7690429700000001</c:v>
                </c:pt>
                <c:pt idx="479">
                  <c:v>2.8713378899999999</c:v>
                </c:pt>
                <c:pt idx="480">
                  <c:v>2.9848632799999999</c:v>
                </c:pt>
                <c:pt idx="481">
                  <c:v>3.0916747999999998</c:v>
                </c:pt>
                <c:pt idx="482">
                  <c:v>3.0916747999999998</c:v>
                </c:pt>
                <c:pt idx="483">
                  <c:v>3.2172851599999999</c:v>
                </c:pt>
                <c:pt idx="484">
                  <c:v>3.3371582000000002</c:v>
                </c:pt>
                <c:pt idx="485">
                  <c:v>3.4490966799999998</c:v>
                </c:pt>
                <c:pt idx="486">
                  <c:v>3.4490966799999998</c:v>
                </c:pt>
                <c:pt idx="487">
                  <c:v>3.5648193400000001</c:v>
                </c:pt>
                <c:pt idx="488">
                  <c:v>3.6989746100000001</c:v>
                </c:pt>
                <c:pt idx="489">
                  <c:v>3.8366699199999998</c:v>
                </c:pt>
                <c:pt idx="490">
                  <c:v>3.9571533200000002</c:v>
                </c:pt>
                <c:pt idx="491">
                  <c:v>4.0805664100000003</c:v>
                </c:pt>
                <c:pt idx="492">
                  <c:v>4.0805664100000003</c:v>
                </c:pt>
                <c:pt idx="493">
                  <c:v>4.21484375</c:v>
                </c:pt>
                <c:pt idx="494">
                  <c:v>4.3414306600000003</c:v>
                </c:pt>
                <c:pt idx="495">
                  <c:v>4.4899902300000001</c:v>
                </c:pt>
                <c:pt idx="496">
                  <c:v>4.6208496099999996</c:v>
                </c:pt>
                <c:pt idx="497">
                  <c:v>4.7640380899999997</c:v>
                </c:pt>
                <c:pt idx="498">
                  <c:v>4.7640380899999997</c:v>
                </c:pt>
                <c:pt idx="499">
                  <c:v>4.90930176</c:v>
                </c:pt>
                <c:pt idx="500">
                  <c:v>5.0457763699999996</c:v>
                </c:pt>
                <c:pt idx="501">
                  <c:v>5.2060546900000002</c:v>
                </c:pt>
                <c:pt idx="502">
                  <c:v>5.2060546900000002</c:v>
                </c:pt>
                <c:pt idx="503">
                  <c:v>5.3574218800000004</c:v>
                </c:pt>
                <c:pt idx="504">
                  <c:v>5.50085449</c:v>
                </c:pt>
                <c:pt idx="505">
                  <c:v>5.6561279300000002</c:v>
                </c:pt>
                <c:pt idx="506">
                  <c:v>5.8144531300000004</c:v>
                </c:pt>
                <c:pt idx="507">
                  <c:v>5.9743652300000001</c:v>
                </c:pt>
                <c:pt idx="508">
                  <c:v>5.9743652300000001</c:v>
                </c:pt>
                <c:pt idx="509">
                  <c:v>6.1372070299999999</c:v>
                </c:pt>
                <c:pt idx="510">
                  <c:v>6.2897949200000003</c:v>
                </c:pt>
                <c:pt idx="511">
                  <c:v>6.4680175799999997</c:v>
                </c:pt>
                <c:pt idx="512">
                  <c:v>6.4680175799999997</c:v>
                </c:pt>
                <c:pt idx="513">
                  <c:v>6.6254882799999999</c:v>
                </c:pt>
                <c:pt idx="514">
                  <c:v>6.9694824200000003</c:v>
                </c:pt>
                <c:pt idx="515">
                  <c:v>6.9694824200000003</c:v>
                </c:pt>
                <c:pt idx="516">
                  <c:v>7.1318359400000002</c:v>
                </c:pt>
                <c:pt idx="517">
                  <c:v>7.3216552699999999</c:v>
                </c:pt>
                <c:pt idx="518">
                  <c:v>7.3216552699999999</c:v>
                </c:pt>
                <c:pt idx="519">
                  <c:v>7.48913574</c:v>
                </c:pt>
                <c:pt idx="520">
                  <c:v>7.6838378900000004</c:v>
                </c:pt>
                <c:pt idx="521">
                  <c:v>7.8542480499999998</c:v>
                </c:pt>
                <c:pt idx="522">
                  <c:v>7.8542480499999998</c:v>
                </c:pt>
                <c:pt idx="523">
                  <c:v>8.2285156300000004</c:v>
                </c:pt>
                <c:pt idx="524">
                  <c:v>8.4056396499999995</c:v>
                </c:pt>
                <c:pt idx="525">
                  <c:v>8.4056396499999995</c:v>
                </c:pt>
                <c:pt idx="526">
                  <c:v>8.6123046900000002</c:v>
                </c:pt>
                <c:pt idx="527">
                  <c:v>8.7926025400000007</c:v>
                </c:pt>
                <c:pt idx="528">
                  <c:v>8.7926025400000007</c:v>
                </c:pt>
                <c:pt idx="529">
                  <c:v>9.0032958999999995</c:v>
                </c:pt>
                <c:pt idx="530">
                  <c:v>9.1887206999999993</c:v>
                </c:pt>
                <c:pt idx="531">
                  <c:v>9.3901367199999992</c:v>
                </c:pt>
                <c:pt idx="532">
                  <c:v>9.5930175799999997</c:v>
                </c:pt>
                <c:pt idx="533">
                  <c:v>9.7838134799999992</c:v>
                </c:pt>
                <c:pt idx="534">
                  <c:v>9.7838134799999992</c:v>
                </c:pt>
                <c:pt idx="535">
                  <c:v>10.00671387</c:v>
                </c:pt>
                <c:pt idx="536">
                  <c:v>10.20153809</c:v>
                </c:pt>
                <c:pt idx="537">
                  <c:v>10.428466800000001</c:v>
                </c:pt>
                <c:pt idx="538">
                  <c:v>10.428466800000001</c:v>
                </c:pt>
                <c:pt idx="539">
                  <c:v>10.6270752</c:v>
                </c:pt>
                <c:pt idx="540">
                  <c:v>10.859008790000001</c:v>
                </c:pt>
                <c:pt idx="541">
                  <c:v>11.062133790000001</c:v>
                </c:pt>
                <c:pt idx="542">
                  <c:v>11.282592770000001</c:v>
                </c:pt>
                <c:pt idx="543">
                  <c:v>11.505126949999999</c:v>
                </c:pt>
                <c:pt idx="544">
                  <c:v>11.505126949999999</c:v>
                </c:pt>
                <c:pt idx="545">
                  <c:v>11.71411133</c:v>
                </c:pt>
                <c:pt idx="546">
                  <c:v>11.957519530000001</c:v>
                </c:pt>
                <c:pt idx="547">
                  <c:v>12.170654300000001</c:v>
                </c:pt>
                <c:pt idx="548">
                  <c:v>12.170654300000001</c:v>
                </c:pt>
                <c:pt idx="549">
                  <c:v>12.418457030000001</c:v>
                </c:pt>
                <c:pt idx="550">
                  <c:v>12.63476563</c:v>
                </c:pt>
                <c:pt idx="551">
                  <c:v>12.88745117</c:v>
                </c:pt>
                <c:pt idx="552">
                  <c:v>13.10852051</c:v>
                </c:pt>
                <c:pt idx="553">
                  <c:v>13.349121090000001</c:v>
                </c:pt>
                <c:pt idx="554">
                  <c:v>13.349121090000001</c:v>
                </c:pt>
                <c:pt idx="555">
                  <c:v>13.591308590000001</c:v>
                </c:pt>
                <c:pt idx="556">
                  <c:v>13.83569336</c:v>
                </c:pt>
                <c:pt idx="557">
                  <c:v>14.09997559</c:v>
                </c:pt>
                <c:pt idx="558">
                  <c:v>14.09997559</c:v>
                </c:pt>
                <c:pt idx="559">
                  <c:v>14.330566409999999</c:v>
                </c:pt>
                <c:pt idx="560">
                  <c:v>14.81652832</c:v>
                </c:pt>
                <c:pt idx="561">
                  <c:v>14.81652832</c:v>
                </c:pt>
                <c:pt idx="562">
                  <c:v>15.053466800000001</c:v>
                </c:pt>
                <c:pt idx="563">
                  <c:v>15.292602540000001</c:v>
                </c:pt>
                <c:pt idx="564">
                  <c:v>15.57043457</c:v>
                </c:pt>
                <c:pt idx="565">
                  <c:v>15.57043457</c:v>
                </c:pt>
                <c:pt idx="566">
                  <c:v>15.831665040000001</c:v>
                </c:pt>
                <c:pt idx="567">
                  <c:v>16.09533691</c:v>
                </c:pt>
                <c:pt idx="568">
                  <c:v>16.09533691</c:v>
                </c:pt>
                <c:pt idx="569">
                  <c:v>16.610229489999998</c:v>
                </c:pt>
                <c:pt idx="570">
                  <c:v>16.880249020000001</c:v>
                </c:pt>
                <c:pt idx="571">
                  <c:v>16.880249020000001</c:v>
                </c:pt>
                <c:pt idx="572">
                  <c:v>17.15222168</c:v>
                </c:pt>
                <c:pt idx="573">
                  <c:v>17.426879880000001</c:v>
                </c:pt>
                <c:pt idx="574">
                  <c:v>17.426879880000001</c:v>
                </c:pt>
                <c:pt idx="575">
                  <c:v>17.80273438</c:v>
                </c:pt>
                <c:pt idx="576">
                  <c:v>18.102172849999999</c:v>
                </c:pt>
                <c:pt idx="577">
                  <c:v>18.102172849999999</c:v>
                </c:pt>
                <c:pt idx="578">
                  <c:v>18.668334959999999</c:v>
                </c:pt>
                <c:pt idx="579">
                  <c:v>18.668334959999999</c:v>
                </c:pt>
                <c:pt idx="580">
                  <c:v>18.933959959999999</c:v>
                </c:pt>
                <c:pt idx="581">
                  <c:v>19.242797849999999</c:v>
                </c:pt>
                <c:pt idx="582">
                  <c:v>19.5333252</c:v>
                </c:pt>
                <c:pt idx="583">
                  <c:v>19.5333252</c:v>
                </c:pt>
                <c:pt idx="584">
                  <c:v>19.805297849999999</c:v>
                </c:pt>
                <c:pt idx="585">
                  <c:v>20.078857419999999</c:v>
                </c:pt>
                <c:pt idx="586">
                  <c:v>20.375610349999999</c:v>
                </c:pt>
                <c:pt idx="587">
                  <c:v>20.653564450000001</c:v>
                </c:pt>
                <c:pt idx="588">
                  <c:v>20.954345700000001</c:v>
                </c:pt>
                <c:pt idx="589">
                  <c:v>20.954345700000001</c:v>
                </c:pt>
                <c:pt idx="590">
                  <c:v>21.257446290000001</c:v>
                </c:pt>
                <c:pt idx="591">
                  <c:v>21.562988279999999</c:v>
                </c:pt>
                <c:pt idx="592">
                  <c:v>21.87109375</c:v>
                </c:pt>
                <c:pt idx="593">
                  <c:v>21.87109375</c:v>
                </c:pt>
                <c:pt idx="594">
                  <c:v>22.158813479999999</c:v>
                </c:pt>
                <c:pt idx="595">
                  <c:v>22.492797849999999</c:v>
                </c:pt>
                <c:pt idx="596">
                  <c:v>22.784179689999998</c:v>
                </c:pt>
                <c:pt idx="597">
                  <c:v>23.12280273</c:v>
                </c:pt>
                <c:pt idx="598">
                  <c:v>23.418334959999999</c:v>
                </c:pt>
                <c:pt idx="599">
                  <c:v>23.418334959999999</c:v>
                </c:pt>
                <c:pt idx="600">
                  <c:v>23.76196289</c:v>
                </c:pt>
                <c:pt idx="601">
                  <c:v>24.061645510000002</c:v>
                </c:pt>
                <c:pt idx="602">
                  <c:v>24.36340332</c:v>
                </c:pt>
                <c:pt idx="603">
                  <c:v>24.36340332</c:v>
                </c:pt>
                <c:pt idx="604">
                  <c:v>24.713745119999999</c:v>
                </c:pt>
                <c:pt idx="605">
                  <c:v>25.32629395</c:v>
                </c:pt>
                <c:pt idx="606">
                  <c:v>25.32629395</c:v>
                </c:pt>
                <c:pt idx="607">
                  <c:v>25.659423830000001</c:v>
                </c:pt>
                <c:pt idx="608">
                  <c:v>25.9708252</c:v>
                </c:pt>
                <c:pt idx="609">
                  <c:v>26.284057619999999</c:v>
                </c:pt>
                <c:pt idx="610">
                  <c:v>26.284057619999999</c:v>
                </c:pt>
                <c:pt idx="611">
                  <c:v>26.64819336</c:v>
                </c:pt>
                <c:pt idx="612">
                  <c:v>26.965576169999999</c:v>
                </c:pt>
                <c:pt idx="613">
                  <c:v>26.965576169999999</c:v>
                </c:pt>
                <c:pt idx="614">
                  <c:v>27.654907229999999</c:v>
                </c:pt>
                <c:pt idx="615">
                  <c:v>27.97851563</c:v>
                </c:pt>
                <c:pt idx="616">
                  <c:v>27.97851563</c:v>
                </c:pt>
                <c:pt idx="617">
                  <c:v>28.35375977</c:v>
                </c:pt>
                <c:pt idx="618">
                  <c:v>28.680908200000001</c:v>
                </c:pt>
                <c:pt idx="619">
                  <c:v>29.06091309</c:v>
                </c:pt>
                <c:pt idx="620">
                  <c:v>29.06091309</c:v>
                </c:pt>
                <c:pt idx="621">
                  <c:v>29.39233398</c:v>
                </c:pt>
                <c:pt idx="622">
                  <c:v>29.725830080000001</c:v>
                </c:pt>
                <c:pt idx="623">
                  <c:v>30.111938479999999</c:v>
                </c:pt>
                <c:pt idx="624">
                  <c:v>30.50170898</c:v>
                </c:pt>
                <c:pt idx="625">
                  <c:v>30.841186520000001</c:v>
                </c:pt>
                <c:pt idx="626">
                  <c:v>30.841186520000001</c:v>
                </c:pt>
                <c:pt idx="627">
                  <c:v>31.182128909999999</c:v>
                </c:pt>
                <c:pt idx="628">
                  <c:v>31.57836914</c:v>
                </c:pt>
                <c:pt idx="629">
                  <c:v>31.57836914</c:v>
                </c:pt>
                <c:pt idx="630">
                  <c:v>31.92419434</c:v>
                </c:pt>
                <c:pt idx="631">
                  <c:v>32.324340820000003</c:v>
                </c:pt>
                <c:pt idx="632">
                  <c:v>32.700927729999997</c:v>
                </c:pt>
                <c:pt idx="633">
                  <c:v>33.025390629999997</c:v>
                </c:pt>
                <c:pt idx="634">
                  <c:v>33.432373050000002</c:v>
                </c:pt>
                <c:pt idx="635">
                  <c:v>33.815795899999998</c:v>
                </c:pt>
                <c:pt idx="636">
                  <c:v>33.815795899999998</c:v>
                </c:pt>
                <c:pt idx="637">
                  <c:v>34.200439449999998</c:v>
                </c:pt>
                <c:pt idx="638">
                  <c:v>34.615234379999997</c:v>
                </c:pt>
                <c:pt idx="639">
                  <c:v>34.921020509999998</c:v>
                </c:pt>
                <c:pt idx="640">
                  <c:v>34.921020509999998</c:v>
                </c:pt>
                <c:pt idx="641">
                  <c:v>35.339965820000003</c:v>
                </c:pt>
                <c:pt idx="642">
                  <c:v>35.733276369999999</c:v>
                </c:pt>
                <c:pt idx="643">
                  <c:v>36.100708009999998</c:v>
                </c:pt>
                <c:pt idx="644">
                  <c:v>36.49768066</c:v>
                </c:pt>
                <c:pt idx="645">
                  <c:v>36.89819336</c:v>
                </c:pt>
                <c:pt idx="646">
                  <c:v>36.89819336</c:v>
                </c:pt>
                <c:pt idx="647">
                  <c:v>37.270874020000001</c:v>
                </c:pt>
                <c:pt idx="648">
                  <c:v>37.704223630000001</c:v>
                </c:pt>
                <c:pt idx="649">
                  <c:v>38.110351559999998</c:v>
                </c:pt>
                <c:pt idx="650">
                  <c:v>38.110351559999998</c:v>
                </c:pt>
                <c:pt idx="651">
                  <c:v>38.930053710000003</c:v>
                </c:pt>
                <c:pt idx="652">
                  <c:v>38.930053710000003</c:v>
                </c:pt>
                <c:pt idx="653">
                  <c:v>39.342895509999998</c:v>
                </c:pt>
                <c:pt idx="654">
                  <c:v>39.728271479999997</c:v>
                </c:pt>
                <c:pt idx="655">
                  <c:v>40.144897460000003</c:v>
                </c:pt>
                <c:pt idx="656">
                  <c:v>40.144897460000003</c:v>
                </c:pt>
                <c:pt idx="657">
                  <c:v>40.594604490000002</c:v>
                </c:pt>
                <c:pt idx="658">
                  <c:v>41.04663086</c:v>
                </c:pt>
                <c:pt idx="659">
                  <c:v>41.440063479999999</c:v>
                </c:pt>
                <c:pt idx="660">
                  <c:v>41.440063479999999</c:v>
                </c:pt>
                <c:pt idx="661">
                  <c:v>42.26330566</c:v>
                </c:pt>
                <c:pt idx="662">
                  <c:v>42.26330566</c:v>
                </c:pt>
                <c:pt idx="663">
                  <c:v>42.693603520000003</c:v>
                </c:pt>
                <c:pt idx="664">
                  <c:v>43.15649414</c:v>
                </c:pt>
                <c:pt idx="665">
                  <c:v>43.622802729999997</c:v>
                </c:pt>
                <c:pt idx="666">
                  <c:v>43.622802729999997</c:v>
                </c:pt>
                <c:pt idx="667">
                  <c:v>44.027954100000002</c:v>
                </c:pt>
                <c:pt idx="668">
                  <c:v>44.436035160000003</c:v>
                </c:pt>
                <c:pt idx="669">
                  <c:v>44.845092770000001</c:v>
                </c:pt>
                <c:pt idx="670">
                  <c:v>45.32006836</c:v>
                </c:pt>
                <c:pt idx="671">
                  <c:v>45.733520509999998</c:v>
                </c:pt>
                <c:pt idx="672">
                  <c:v>45.733520509999998</c:v>
                </c:pt>
                <c:pt idx="673">
                  <c:v>46.148925779999999</c:v>
                </c:pt>
                <c:pt idx="674">
                  <c:v>46.6307373</c:v>
                </c:pt>
                <c:pt idx="675">
                  <c:v>47.049682619999999</c:v>
                </c:pt>
                <c:pt idx="676">
                  <c:v>47.049682619999999</c:v>
                </c:pt>
                <c:pt idx="677">
                  <c:v>47.976196289999997</c:v>
                </c:pt>
                <c:pt idx="678">
                  <c:v>47.976196289999997</c:v>
                </c:pt>
                <c:pt idx="679">
                  <c:v>48.442504880000001</c:v>
                </c:pt>
                <c:pt idx="680">
                  <c:v>48.942749020000001</c:v>
                </c:pt>
                <c:pt idx="681">
                  <c:v>49.376464839999997</c:v>
                </c:pt>
                <c:pt idx="682">
                  <c:v>49.376464839999997</c:v>
                </c:pt>
                <c:pt idx="683">
                  <c:v>49.809204100000002</c:v>
                </c:pt>
                <c:pt idx="684">
                  <c:v>50.243286130000001</c:v>
                </c:pt>
                <c:pt idx="685">
                  <c:v>50.776489259999998</c:v>
                </c:pt>
                <c:pt idx="686">
                  <c:v>50.776489259999998</c:v>
                </c:pt>
                <c:pt idx="687">
                  <c:v>51.643188479999999</c:v>
                </c:pt>
                <c:pt idx="688">
                  <c:v>51.643188479999999</c:v>
                </c:pt>
                <c:pt idx="689">
                  <c:v>52.14294434</c:v>
                </c:pt>
                <c:pt idx="690">
                  <c:v>52.609252929999997</c:v>
                </c:pt>
                <c:pt idx="691">
                  <c:v>53.043334960000003</c:v>
                </c:pt>
                <c:pt idx="692">
                  <c:v>53.043334960000003</c:v>
                </c:pt>
                <c:pt idx="693">
                  <c:v>53.54321289</c:v>
                </c:pt>
                <c:pt idx="694">
                  <c:v>53.975830080000001</c:v>
                </c:pt>
                <c:pt idx="695">
                  <c:v>54.443115229999997</c:v>
                </c:pt>
                <c:pt idx="696">
                  <c:v>54.842651369999999</c:v>
                </c:pt>
                <c:pt idx="697">
                  <c:v>55.276367190000002</c:v>
                </c:pt>
                <c:pt idx="698">
                  <c:v>55.276367190000002</c:v>
                </c:pt>
                <c:pt idx="699">
                  <c:v>55.909301759999998</c:v>
                </c:pt>
                <c:pt idx="700">
                  <c:v>56.342895509999998</c:v>
                </c:pt>
                <c:pt idx="701">
                  <c:v>56.342895509999998</c:v>
                </c:pt>
                <c:pt idx="702">
                  <c:v>56.7755127</c:v>
                </c:pt>
                <c:pt idx="703">
                  <c:v>57.275878910000003</c:v>
                </c:pt>
                <c:pt idx="704">
                  <c:v>57.743041990000002</c:v>
                </c:pt>
                <c:pt idx="705">
                  <c:v>58.175903320000003</c:v>
                </c:pt>
                <c:pt idx="706">
                  <c:v>58.6427002</c:v>
                </c:pt>
                <c:pt idx="707">
                  <c:v>59.10961914</c:v>
                </c:pt>
                <c:pt idx="708">
                  <c:v>59.10961914</c:v>
                </c:pt>
                <c:pt idx="709">
                  <c:v>59.57580566</c:v>
                </c:pt>
                <c:pt idx="710">
                  <c:v>60.010009770000003</c:v>
                </c:pt>
                <c:pt idx="711">
                  <c:v>60.010009770000003</c:v>
                </c:pt>
                <c:pt idx="712">
                  <c:v>60.47631836</c:v>
                </c:pt>
                <c:pt idx="713">
                  <c:v>61.409790039999997</c:v>
                </c:pt>
                <c:pt idx="714">
                  <c:v>61.409790039999997</c:v>
                </c:pt>
                <c:pt idx="715">
                  <c:v>61.87658691</c:v>
                </c:pt>
                <c:pt idx="716">
                  <c:v>62.342529300000002</c:v>
                </c:pt>
                <c:pt idx="717">
                  <c:v>62.809692380000001</c:v>
                </c:pt>
                <c:pt idx="718">
                  <c:v>62.809692380000001</c:v>
                </c:pt>
                <c:pt idx="719">
                  <c:v>63.276367190000002</c:v>
                </c:pt>
                <c:pt idx="720">
                  <c:v>63.70935059</c:v>
                </c:pt>
                <c:pt idx="721">
                  <c:v>63.70935059</c:v>
                </c:pt>
                <c:pt idx="722">
                  <c:v>64.643066410000003</c:v>
                </c:pt>
                <c:pt idx="723">
                  <c:v>65.142578130000004</c:v>
                </c:pt>
                <c:pt idx="724">
                  <c:v>65.142578130000004</c:v>
                </c:pt>
                <c:pt idx="725">
                  <c:v>65.576416019999996</c:v>
                </c:pt>
                <c:pt idx="726">
                  <c:v>66.04296875</c:v>
                </c:pt>
                <c:pt idx="727">
                  <c:v>66.04296875</c:v>
                </c:pt>
                <c:pt idx="728">
                  <c:v>66.475952149999998</c:v>
                </c:pt>
                <c:pt idx="729">
                  <c:v>66.976318359999993</c:v>
                </c:pt>
                <c:pt idx="730">
                  <c:v>67.4765625</c:v>
                </c:pt>
                <c:pt idx="731">
                  <c:v>67.942504880000001</c:v>
                </c:pt>
                <c:pt idx="732">
                  <c:v>68.376342769999994</c:v>
                </c:pt>
                <c:pt idx="733">
                  <c:v>68.843261720000001</c:v>
                </c:pt>
                <c:pt idx="734">
                  <c:v>68.843261720000001</c:v>
                </c:pt>
                <c:pt idx="735">
                  <c:v>69.276000980000006</c:v>
                </c:pt>
                <c:pt idx="736">
                  <c:v>69.776123049999995</c:v>
                </c:pt>
                <c:pt idx="737">
                  <c:v>69.776123049999995</c:v>
                </c:pt>
                <c:pt idx="738">
                  <c:v>70.209838869999999</c:v>
                </c:pt>
                <c:pt idx="739">
                  <c:v>70.676147459999996</c:v>
                </c:pt>
                <c:pt idx="740">
                  <c:v>71.176391600000002</c:v>
                </c:pt>
                <c:pt idx="741">
                  <c:v>71.609741209999996</c:v>
                </c:pt>
                <c:pt idx="742">
                  <c:v>72.075927730000004</c:v>
                </c:pt>
                <c:pt idx="743">
                  <c:v>72.576049800000007</c:v>
                </c:pt>
                <c:pt idx="744">
                  <c:v>72.576049800000007</c:v>
                </c:pt>
                <c:pt idx="745">
                  <c:v>73.010009769999996</c:v>
                </c:pt>
                <c:pt idx="746">
                  <c:v>73.442504880000001</c:v>
                </c:pt>
                <c:pt idx="747">
                  <c:v>73.442504880000001</c:v>
                </c:pt>
                <c:pt idx="748">
                  <c:v>73.942871089999997</c:v>
                </c:pt>
                <c:pt idx="749">
                  <c:v>74.909545899999998</c:v>
                </c:pt>
                <c:pt idx="750">
                  <c:v>74.909545899999998</c:v>
                </c:pt>
                <c:pt idx="751">
                  <c:v>75.276367190000002</c:v>
                </c:pt>
                <c:pt idx="752">
                  <c:v>75.776245119999999</c:v>
                </c:pt>
                <c:pt idx="753">
                  <c:v>76.2421875</c:v>
                </c:pt>
                <c:pt idx="754">
                  <c:v>76.2421875</c:v>
                </c:pt>
                <c:pt idx="755">
                  <c:v>76.676269529999999</c:v>
                </c:pt>
                <c:pt idx="756">
                  <c:v>77.109130859999993</c:v>
                </c:pt>
                <c:pt idx="757">
                  <c:v>77.109130859999993</c:v>
                </c:pt>
                <c:pt idx="758">
                  <c:v>78.076049800000007</c:v>
                </c:pt>
                <c:pt idx="759">
                  <c:v>78.509521480000004</c:v>
                </c:pt>
                <c:pt idx="760">
                  <c:v>78.509521480000004</c:v>
                </c:pt>
                <c:pt idx="761">
                  <c:v>79.009155269999994</c:v>
                </c:pt>
                <c:pt idx="762">
                  <c:v>79.4765625</c:v>
                </c:pt>
                <c:pt idx="763">
                  <c:v>79.4765625</c:v>
                </c:pt>
                <c:pt idx="764">
                  <c:v>79.909545899999998</c:v>
                </c:pt>
                <c:pt idx="765">
                  <c:v>80.409179690000002</c:v>
                </c:pt>
                <c:pt idx="766">
                  <c:v>80.843261720000001</c:v>
                </c:pt>
                <c:pt idx="767">
                  <c:v>81.309814450000005</c:v>
                </c:pt>
                <c:pt idx="768">
                  <c:v>81.742675779999999</c:v>
                </c:pt>
                <c:pt idx="769">
                  <c:v>82.176635739999995</c:v>
                </c:pt>
                <c:pt idx="770">
                  <c:v>82.176635739999995</c:v>
                </c:pt>
                <c:pt idx="771">
                  <c:v>82.676147459999996</c:v>
                </c:pt>
                <c:pt idx="772">
                  <c:v>83.142822269999996</c:v>
                </c:pt>
                <c:pt idx="773">
                  <c:v>83.576416019999996</c:v>
                </c:pt>
                <c:pt idx="774">
                  <c:v>83.576416019999996</c:v>
                </c:pt>
                <c:pt idx="775">
                  <c:v>84.542480470000001</c:v>
                </c:pt>
                <c:pt idx="776">
                  <c:v>84.542480470000001</c:v>
                </c:pt>
                <c:pt idx="777">
                  <c:v>85.009887699999993</c:v>
                </c:pt>
                <c:pt idx="778">
                  <c:v>85.476440429999997</c:v>
                </c:pt>
                <c:pt idx="779">
                  <c:v>85.909301760000005</c:v>
                </c:pt>
                <c:pt idx="780">
                  <c:v>85.909301760000005</c:v>
                </c:pt>
                <c:pt idx="781">
                  <c:v>86.376220700000005</c:v>
                </c:pt>
                <c:pt idx="782">
                  <c:v>86.809204100000002</c:v>
                </c:pt>
                <c:pt idx="783">
                  <c:v>86.809204100000002</c:v>
                </c:pt>
                <c:pt idx="784">
                  <c:v>87.776367190000002</c:v>
                </c:pt>
                <c:pt idx="785">
                  <c:v>88.209106449999993</c:v>
                </c:pt>
                <c:pt idx="786">
                  <c:v>88.209106449999993</c:v>
                </c:pt>
                <c:pt idx="787">
                  <c:v>88.709106449999993</c:v>
                </c:pt>
                <c:pt idx="788">
                  <c:v>89.143310549999995</c:v>
                </c:pt>
                <c:pt idx="789">
                  <c:v>89.676513670000006</c:v>
                </c:pt>
                <c:pt idx="790">
                  <c:v>89.676513670000006</c:v>
                </c:pt>
                <c:pt idx="791">
                  <c:v>90.109375</c:v>
                </c:pt>
                <c:pt idx="792">
                  <c:v>90.543212890000007</c:v>
                </c:pt>
                <c:pt idx="793">
                  <c:v>91.009643550000007</c:v>
                </c:pt>
                <c:pt idx="794">
                  <c:v>91.443115230000004</c:v>
                </c:pt>
                <c:pt idx="795">
                  <c:v>91.876342769999994</c:v>
                </c:pt>
                <c:pt idx="796">
                  <c:v>91.876342769999994</c:v>
                </c:pt>
                <c:pt idx="797">
                  <c:v>92.342529299999995</c:v>
                </c:pt>
                <c:pt idx="798">
                  <c:v>92.809814450000005</c:v>
                </c:pt>
                <c:pt idx="799">
                  <c:v>93.310058589999997</c:v>
                </c:pt>
                <c:pt idx="800">
                  <c:v>93.310058589999997</c:v>
                </c:pt>
                <c:pt idx="801">
                  <c:v>93.742675779999999</c:v>
                </c:pt>
                <c:pt idx="802">
                  <c:v>94.20935059</c:v>
                </c:pt>
                <c:pt idx="803">
                  <c:v>94.643188480000006</c:v>
                </c:pt>
                <c:pt idx="804">
                  <c:v>95.142822269999996</c:v>
                </c:pt>
                <c:pt idx="805">
                  <c:v>95.57653809</c:v>
                </c:pt>
                <c:pt idx="806">
                  <c:v>95.57653809</c:v>
                </c:pt>
                <c:pt idx="807">
                  <c:v>96.042846679999997</c:v>
                </c:pt>
                <c:pt idx="808">
                  <c:v>96.509033200000005</c:v>
                </c:pt>
                <c:pt idx="809">
                  <c:v>96.943115230000004</c:v>
                </c:pt>
                <c:pt idx="810">
                  <c:v>96.943115230000004</c:v>
                </c:pt>
                <c:pt idx="811">
                  <c:v>97.443115230000004</c:v>
                </c:pt>
                <c:pt idx="812">
                  <c:v>97.909057619999999</c:v>
                </c:pt>
                <c:pt idx="813">
                  <c:v>98.342895510000005</c:v>
                </c:pt>
                <c:pt idx="814">
                  <c:v>98.842895510000005</c:v>
                </c:pt>
                <c:pt idx="815">
                  <c:v>99.276123049999995</c:v>
                </c:pt>
                <c:pt idx="816">
                  <c:v>99.276123049999995</c:v>
                </c:pt>
                <c:pt idx="817">
                  <c:v>99.743164059999998</c:v>
                </c:pt>
                <c:pt idx="818">
                  <c:v>100.17602539000001</c:v>
                </c:pt>
                <c:pt idx="819">
                  <c:v>100.67590332</c:v>
                </c:pt>
                <c:pt idx="820">
                  <c:v>100.67590332</c:v>
                </c:pt>
                <c:pt idx="821">
                  <c:v>101.54260254</c:v>
                </c:pt>
                <c:pt idx="822">
                  <c:v>102.00939941</c:v>
                </c:pt>
                <c:pt idx="823">
                  <c:v>102.00939941</c:v>
                </c:pt>
                <c:pt idx="824">
                  <c:v>102.4765625</c:v>
                </c:pt>
                <c:pt idx="825">
                  <c:v>102.90942382999999</c:v>
                </c:pt>
                <c:pt idx="826">
                  <c:v>103.4095459</c:v>
                </c:pt>
                <c:pt idx="827">
                  <c:v>103.4095459</c:v>
                </c:pt>
                <c:pt idx="828">
                  <c:v>103.84301757999999</c:v>
                </c:pt>
                <c:pt idx="829">
                  <c:v>104.30932617000001</c:v>
                </c:pt>
                <c:pt idx="830">
                  <c:v>104.30932617000001</c:v>
                </c:pt>
                <c:pt idx="831">
                  <c:v>105.27648926000001</c:v>
                </c:pt>
                <c:pt idx="832">
                  <c:v>105.70935059</c:v>
                </c:pt>
                <c:pt idx="833">
                  <c:v>105.70935059</c:v>
                </c:pt>
                <c:pt idx="834">
                  <c:v>106.14282227</c:v>
                </c:pt>
                <c:pt idx="835">
                  <c:v>106.57617188</c:v>
                </c:pt>
                <c:pt idx="836">
                  <c:v>107.07592773</c:v>
                </c:pt>
                <c:pt idx="837">
                  <c:v>107.07592773</c:v>
                </c:pt>
                <c:pt idx="838">
                  <c:v>107.54272460999999</c:v>
                </c:pt>
                <c:pt idx="839">
                  <c:v>107.97607422</c:v>
                </c:pt>
                <c:pt idx="840">
                  <c:v>108.47583007999999</c:v>
                </c:pt>
                <c:pt idx="841">
                  <c:v>108.94287109</c:v>
                </c:pt>
                <c:pt idx="842">
                  <c:v>109.40991210999999</c:v>
                </c:pt>
                <c:pt idx="843">
                  <c:v>109.40991210999999</c:v>
                </c:pt>
                <c:pt idx="844">
                  <c:v>109.84240723000001</c:v>
                </c:pt>
                <c:pt idx="845">
                  <c:v>110.34265137</c:v>
                </c:pt>
                <c:pt idx="846">
                  <c:v>110.77648926000001</c:v>
                </c:pt>
                <c:pt idx="847">
                  <c:v>110.77648926000001</c:v>
                </c:pt>
                <c:pt idx="848">
                  <c:v>111.70959473000001</c:v>
                </c:pt>
                <c:pt idx="849">
                  <c:v>111.70959473000001</c:v>
                </c:pt>
                <c:pt idx="850">
                  <c:v>112.1763916</c:v>
                </c:pt>
                <c:pt idx="851">
                  <c:v>112.67602539000001</c:v>
                </c:pt>
                <c:pt idx="852">
                  <c:v>113.14257813</c:v>
                </c:pt>
                <c:pt idx="853">
                  <c:v>113.14257813</c:v>
                </c:pt>
                <c:pt idx="854">
                  <c:v>113.57666016</c:v>
                </c:pt>
                <c:pt idx="855">
                  <c:v>114.00915526999999</c:v>
                </c:pt>
                <c:pt idx="856">
                  <c:v>114.00915526999999</c:v>
                </c:pt>
                <c:pt idx="857">
                  <c:v>114.94311523</c:v>
                </c:pt>
                <c:pt idx="858">
                  <c:v>115.40942382999999</c:v>
                </c:pt>
                <c:pt idx="859">
                  <c:v>115.40942382999999</c:v>
                </c:pt>
                <c:pt idx="860">
                  <c:v>115.84289551000001</c:v>
                </c:pt>
                <c:pt idx="861">
                  <c:v>116.34289551000001</c:v>
                </c:pt>
                <c:pt idx="862">
                  <c:v>116.80895996</c:v>
                </c:pt>
                <c:pt idx="863">
                  <c:v>116.80895996</c:v>
                </c:pt>
                <c:pt idx="864">
                  <c:v>117.24304198999999</c:v>
                </c:pt>
                <c:pt idx="865">
                  <c:v>117.74316406</c:v>
                </c:pt>
                <c:pt idx="866">
                  <c:v>118.20935059</c:v>
                </c:pt>
                <c:pt idx="867">
                  <c:v>118.64257813</c:v>
                </c:pt>
                <c:pt idx="868">
                  <c:v>119.10961914000001</c:v>
                </c:pt>
                <c:pt idx="869">
                  <c:v>119.10961914000001</c:v>
                </c:pt>
                <c:pt idx="870">
                  <c:v>119.60925293</c:v>
                </c:pt>
                <c:pt idx="871">
                  <c:v>120.04296875</c:v>
                </c:pt>
                <c:pt idx="872">
                  <c:v>120.47607422</c:v>
                </c:pt>
                <c:pt idx="873">
                  <c:v>120.47607422</c:v>
                </c:pt>
                <c:pt idx="874">
                  <c:v>120.97583007999999</c:v>
                </c:pt>
                <c:pt idx="875">
                  <c:v>121.44274901999999</c:v>
                </c:pt>
                <c:pt idx="876">
                  <c:v>121.87646484</c:v>
                </c:pt>
                <c:pt idx="877">
                  <c:v>122.34240723000001</c:v>
                </c:pt>
                <c:pt idx="878">
                  <c:v>122.84277344</c:v>
                </c:pt>
                <c:pt idx="879">
                  <c:v>122.84277344</c:v>
                </c:pt>
                <c:pt idx="880">
                  <c:v>123.27636719</c:v>
                </c:pt>
                <c:pt idx="881">
                  <c:v>123.70935059</c:v>
                </c:pt>
                <c:pt idx="882">
                  <c:v>123.70935059</c:v>
                </c:pt>
                <c:pt idx="883">
                  <c:v>124.20959473000001</c:v>
                </c:pt>
                <c:pt idx="884">
                  <c:v>125.10913085999999</c:v>
                </c:pt>
                <c:pt idx="885">
                  <c:v>125.10913085999999</c:v>
                </c:pt>
                <c:pt idx="886">
                  <c:v>125.57641602</c:v>
                </c:pt>
                <c:pt idx="887">
                  <c:v>126.07641602</c:v>
                </c:pt>
                <c:pt idx="888">
                  <c:v>126.07641602</c:v>
                </c:pt>
                <c:pt idx="889">
                  <c:v>126.54260254</c:v>
                </c:pt>
                <c:pt idx="890">
                  <c:v>127.00939941</c:v>
                </c:pt>
                <c:pt idx="891">
                  <c:v>127.44287109</c:v>
                </c:pt>
                <c:pt idx="892">
                  <c:v>127.44287109</c:v>
                </c:pt>
                <c:pt idx="893">
                  <c:v>128.34301758000001</c:v>
                </c:pt>
                <c:pt idx="894">
                  <c:v>128.87646484000001</c:v>
                </c:pt>
                <c:pt idx="895">
                  <c:v>128.87646484000001</c:v>
                </c:pt>
                <c:pt idx="896">
                  <c:v>129.27587890999999</c:v>
                </c:pt>
                <c:pt idx="897">
                  <c:v>129.70983887</c:v>
                </c:pt>
                <c:pt idx="898">
                  <c:v>130.17614746000001</c:v>
                </c:pt>
                <c:pt idx="899">
                  <c:v>130.17614746000001</c:v>
                </c:pt>
                <c:pt idx="900">
                  <c:v>130.609375</c:v>
                </c:pt>
                <c:pt idx="901">
                  <c:v>131.10974121000001</c:v>
                </c:pt>
                <c:pt idx="902">
                  <c:v>131.57604979999999</c:v>
                </c:pt>
                <c:pt idx="903">
                  <c:v>132.00952147999999</c:v>
                </c:pt>
                <c:pt idx="904">
                  <c:v>132.50976563</c:v>
                </c:pt>
                <c:pt idx="905">
                  <c:v>132.50976563</c:v>
                </c:pt>
                <c:pt idx="906">
                  <c:v>132.94262695</c:v>
                </c:pt>
                <c:pt idx="907">
                  <c:v>133.40930176000001</c:v>
                </c:pt>
                <c:pt idx="908">
                  <c:v>133.84313965000001</c:v>
                </c:pt>
                <c:pt idx="909">
                  <c:v>133.84313965000001</c:v>
                </c:pt>
                <c:pt idx="910">
                  <c:v>134.34289551000001</c:v>
                </c:pt>
                <c:pt idx="911">
                  <c:v>134.80920409999999</c:v>
                </c:pt>
                <c:pt idx="912">
                  <c:v>135.24316406</c:v>
                </c:pt>
                <c:pt idx="913">
                  <c:v>135.74267578000001</c:v>
                </c:pt>
                <c:pt idx="914">
                  <c:v>136.17614746000001</c:v>
                </c:pt>
                <c:pt idx="915">
                  <c:v>136.17614746000001</c:v>
                </c:pt>
                <c:pt idx="916">
                  <c:v>136.64306640999999</c:v>
                </c:pt>
                <c:pt idx="917">
                  <c:v>137.07580565999999</c:v>
                </c:pt>
                <c:pt idx="918">
                  <c:v>137.57580565999999</c:v>
                </c:pt>
                <c:pt idx="919">
                  <c:v>137.57580565999999</c:v>
                </c:pt>
                <c:pt idx="920">
                  <c:v>138.54309082</c:v>
                </c:pt>
                <c:pt idx="921">
                  <c:v>138.54309082</c:v>
                </c:pt>
                <c:pt idx="922">
                  <c:v>138.97595215000001</c:v>
                </c:pt>
                <c:pt idx="923">
                  <c:v>139.44299315999999</c:v>
                </c:pt>
                <c:pt idx="924">
                  <c:v>139.90942383000001</c:v>
                </c:pt>
                <c:pt idx="925">
                  <c:v>139.90942383000001</c:v>
                </c:pt>
                <c:pt idx="926">
                  <c:v>140.37585448999999</c:v>
                </c:pt>
                <c:pt idx="927">
                  <c:v>140.80981445</c:v>
                </c:pt>
                <c:pt idx="928">
                  <c:v>141.27587890999999</c:v>
                </c:pt>
                <c:pt idx="929">
                  <c:v>141.27587890999999</c:v>
                </c:pt>
                <c:pt idx="930">
                  <c:v>142.20983887</c:v>
                </c:pt>
                <c:pt idx="931">
                  <c:v>142.20983887</c:v>
                </c:pt>
                <c:pt idx="932">
                  <c:v>142.64257813</c:v>
                </c:pt>
                <c:pt idx="933">
                  <c:v>143.17590332</c:v>
                </c:pt>
                <c:pt idx="934">
                  <c:v>143.60961914000001</c:v>
                </c:pt>
                <c:pt idx="935">
                  <c:v>143.60961914000001</c:v>
                </c:pt>
                <c:pt idx="936">
                  <c:v>144.07617188</c:v>
                </c:pt>
                <c:pt idx="937">
                  <c:v>144.57556152000001</c:v>
                </c:pt>
                <c:pt idx="938">
                  <c:v>145.00976563</c:v>
                </c:pt>
                <c:pt idx="939">
                  <c:v>145.47631835999999</c:v>
                </c:pt>
                <c:pt idx="940">
                  <c:v>145.90917969</c:v>
                </c:pt>
                <c:pt idx="941">
                  <c:v>145.90917969</c:v>
                </c:pt>
                <c:pt idx="942">
                  <c:v>146.40930176000001</c:v>
                </c:pt>
                <c:pt idx="943">
                  <c:v>146.84277344</c:v>
                </c:pt>
                <c:pt idx="944">
                  <c:v>147.30908203000001</c:v>
                </c:pt>
                <c:pt idx="945">
                  <c:v>147.30908203000001</c:v>
                </c:pt>
                <c:pt idx="946">
                  <c:v>147.74267578000001</c:v>
                </c:pt>
                <c:pt idx="947">
                  <c:v>148.64282227000001</c:v>
                </c:pt>
                <c:pt idx="948">
                  <c:v>148.64282227000001</c:v>
                </c:pt>
                <c:pt idx="949">
                  <c:v>149.10949707</c:v>
                </c:pt>
                <c:pt idx="950">
                  <c:v>149.60913085999999</c:v>
                </c:pt>
                <c:pt idx="951">
                  <c:v>149.60913085999999</c:v>
                </c:pt>
                <c:pt idx="952">
                  <c:v>150.04272460999999</c:v>
                </c:pt>
                <c:pt idx="953">
                  <c:v>150.50964354999999</c:v>
                </c:pt>
                <c:pt idx="954">
                  <c:v>150.94250488</c:v>
                </c:pt>
                <c:pt idx="955">
                  <c:v>150.94250488</c:v>
                </c:pt>
                <c:pt idx="956">
                  <c:v>151.8762207</c:v>
                </c:pt>
                <c:pt idx="957">
                  <c:v>152.34240722999999</c:v>
                </c:pt>
                <c:pt idx="958">
                  <c:v>152.34240722999999</c:v>
                </c:pt>
                <c:pt idx="959">
                  <c:v>152.77636719</c:v>
                </c:pt>
                <c:pt idx="960">
                  <c:v>153.27636719</c:v>
                </c:pt>
                <c:pt idx="961">
                  <c:v>153.27636719</c:v>
                </c:pt>
                <c:pt idx="962">
                  <c:v>153.7421875</c:v>
                </c:pt>
                <c:pt idx="963">
                  <c:v>154.17626953000001</c:v>
                </c:pt>
                <c:pt idx="964">
                  <c:v>154.67626953000001</c:v>
                </c:pt>
                <c:pt idx="965">
                  <c:v>155.07580565999999</c:v>
                </c:pt>
                <c:pt idx="966">
                  <c:v>155.54284668</c:v>
                </c:pt>
                <c:pt idx="967">
                  <c:v>156.04272460999999</c:v>
                </c:pt>
                <c:pt idx="968">
                  <c:v>156.04272460999999</c:v>
                </c:pt>
                <c:pt idx="969">
                  <c:v>156.50891113</c:v>
                </c:pt>
                <c:pt idx="970">
                  <c:v>156.94287109000001</c:v>
                </c:pt>
                <c:pt idx="971">
                  <c:v>156.94287109000001</c:v>
                </c:pt>
                <c:pt idx="972">
                  <c:v>157.44287109000001</c:v>
                </c:pt>
                <c:pt idx="973">
                  <c:v>158.34265137</c:v>
                </c:pt>
                <c:pt idx="974">
                  <c:v>158.34265137</c:v>
                </c:pt>
                <c:pt idx="975">
                  <c:v>158.77587890999999</c:v>
                </c:pt>
                <c:pt idx="976">
                  <c:v>159.20922852000001</c:v>
                </c:pt>
                <c:pt idx="977">
                  <c:v>159.70947265999999</c:v>
                </c:pt>
                <c:pt idx="978">
                  <c:v>159.70947265999999</c:v>
                </c:pt>
                <c:pt idx="979">
                  <c:v>160.17590332</c:v>
                </c:pt>
                <c:pt idx="980">
                  <c:v>160.60949707</c:v>
                </c:pt>
                <c:pt idx="981">
                  <c:v>160.60949707</c:v>
                </c:pt>
                <c:pt idx="982">
                  <c:v>161.04284668</c:v>
                </c:pt>
                <c:pt idx="983">
                  <c:v>161.97619628999999</c:v>
                </c:pt>
                <c:pt idx="984">
                  <c:v>161.97619628999999</c:v>
                </c:pt>
                <c:pt idx="985">
                  <c:v>162.44299315999999</c:v>
                </c:pt>
                <c:pt idx="986">
                  <c:v>162.87561034999999</c:v>
                </c:pt>
                <c:pt idx="987">
                  <c:v>163.37597656</c:v>
                </c:pt>
                <c:pt idx="988">
                  <c:v>163.37597656</c:v>
                </c:pt>
                <c:pt idx="989">
                  <c:v>163.84277344</c:v>
                </c:pt>
                <c:pt idx="990">
                  <c:v>164.27587890999999</c:v>
                </c:pt>
                <c:pt idx="991">
                  <c:v>164.77612305</c:v>
                </c:pt>
                <c:pt idx="992">
                  <c:v>165.20935059000001</c:v>
                </c:pt>
                <c:pt idx="993">
                  <c:v>165.67553710999999</c:v>
                </c:pt>
                <c:pt idx="994">
                  <c:v>165.67553710999999</c:v>
                </c:pt>
                <c:pt idx="995">
                  <c:v>166.10961914000001</c:v>
                </c:pt>
                <c:pt idx="996">
                  <c:v>166.60961914000001</c:v>
                </c:pt>
                <c:pt idx="997">
                  <c:v>167.07568359000001</c:v>
                </c:pt>
                <c:pt idx="998">
                  <c:v>167.07568359000001</c:v>
                </c:pt>
                <c:pt idx="999">
                  <c:v>167.57580565999999</c:v>
                </c:pt>
                <c:pt idx="1000">
                  <c:v>168.00939940999999</c:v>
                </c:pt>
                <c:pt idx="1001">
                  <c:v>168.44250488</c:v>
                </c:pt>
                <c:pt idx="1002">
                  <c:v>168.90966796999999</c:v>
                </c:pt>
                <c:pt idx="1003">
                  <c:v>169.34265137</c:v>
                </c:pt>
                <c:pt idx="1004">
                  <c:v>169.34265137</c:v>
                </c:pt>
                <c:pt idx="1005">
                  <c:v>169.84228515999999</c:v>
                </c:pt>
                <c:pt idx="1006">
                  <c:v>170.27636719</c:v>
                </c:pt>
                <c:pt idx="1007">
                  <c:v>170.74279784999999</c:v>
                </c:pt>
                <c:pt idx="1008">
                  <c:v>170.74279784999999</c:v>
                </c:pt>
                <c:pt idx="1009">
                  <c:v>171.70935059000001</c:v>
                </c:pt>
                <c:pt idx="1010">
                  <c:v>171.70935059000001</c:v>
                </c:pt>
                <c:pt idx="1011">
                  <c:v>172.14282227000001</c:v>
                </c:pt>
                <c:pt idx="1012">
                  <c:v>172.64233397999999</c:v>
                </c:pt>
                <c:pt idx="1013">
                  <c:v>173.07629395000001</c:v>
                </c:pt>
                <c:pt idx="1014">
                  <c:v>173.07629395000001</c:v>
                </c:pt>
                <c:pt idx="1015">
                  <c:v>173.54284668</c:v>
                </c:pt>
                <c:pt idx="1016">
                  <c:v>173.97583008000001</c:v>
                </c:pt>
                <c:pt idx="1017">
                  <c:v>174.40979003999999</c:v>
                </c:pt>
                <c:pt idx="1018">
                  <c:v>174.87585448999999</c:v>
                </c:pt>
                <c:pt idx="1019">
                  <c:v>175.30932616999999</c:v>
                </c:pt>
                <c:pt idx="1020">
                  <c:v>175.74267578000001</c:v>
                </c:pt>
                <c:pt idx="1021">
                  <c:v>175.74267578000001</c:v>
                </c:pt>
                <c:pt idx="1022">
                  <c:v>176.24230957</c:v>
                </c:pt>
                <c:pt idx="1023">
                  <c:v>176.70922852000001</c:v>
                </c:pt>
                <c:pt idx="1024">
                  <c:v>176.70922852000001</c:v>
                </c:pt>
                <c:pt idx="1025">
                  <c:v>177.14245604999999</c:v>
                </c:pt>
                <c:pt idx="1026">
                  <c:v>178.10925293</c:v>
                </c:pt>
                <c:pt idx="1027">
                  <c:v>178.10925293</c:v>
                </c:pt>
                <c:pt idx="1028">
                  <c:v>178.54296875</c:v>
                </c:pt>
                <c:pt idx="1029">
                  <c:v>179.00878906</c:v>
                </c:pt>
                <c:pt idx="1030">
                  <c:v>179.44299315999999</c:v>
                </c:pt>
                <c:pt idx="1031">
                  <c:v>179.44299315999999</c:v>
                </c:pt>
                <c:pt idx="1032">
                  <c:v>179.90954590000001</c:v>
                </c:pt>
                <c:pt idx="1033">
                  <c:v>180.3425293</c:v>
                </c:pt>
                <c:pt idx="1034">
                  <c:v>180.3425293</c:v>
                </c:pt>
                <c:pt idx="1035">
                  <c:v>181.30944823999999</c:v>
                </c:pt>
                <c:pt idx="1036">
                  <c:v>181.74279784999999</c:v>
                </c:pt>
                <c:pt idx="1037">
                  <c:v>181.74279784999999</c:v>
                </c:pt>
                <c:pt idx="1038">
                  <c:v>182.24316406</c:v>
                </c:pt>
                <c:pt idx="1039">
                  <c:v>182.67578125</c:v>
                </c:pt>
                <c:pt idx="1040">
                  <c:v>183.14245604999999</c:v>
                </c:pt>
                <c:pt idx="1041">
                  <c:v>183.14245604999999</c:v>
                </c:pt>
                <c:pt idx="1042">
                  <c:v>183.57653809000001</c:v>
                </c:pt>
                <c:pt idx="1043">
                  <c:v>184.07629395000001</c:v>
                </c:pt>
                <c:pt idx="1044">
                  <c:v>184.54260253999999</c:v>
                </c:pt>
                <c:pt idx="1045">
                  <c:v>185.00964354999999</c:v>
                </c:pt>
                <c:pt idx="1046">
                  <c:v>185.47607421999999</c:v>
                </c:pt>
                <c:pt idx="1047">
                  <c:v>185.47607421999999</c:v>
                </c:pt>
                <c:pt idx="1048">
                  <c:v>185.90917969</c:v>
                </c:pt>
                <c:pt idx="1049">
                  <c:v>186.40954590000001</c:v>
                </c:pt>
                <c:pt idx="1050">
                  <c:v>186.40954590000001</c:v>
                </c:pt>
                <c:pt idx="1051">
                  <c:v>186.87609863</c:v>
                </c:pt>
                <c:pt idx="1052">
                  <c:v>187.30871582</c:v>
                </c:pt>
                <c:pt idx="1053">
                  <c:v>187.77612305</c:v>
                </c:pt>
                <c:pt idx="1054">
                  <c:v>188.27600097999999</c:v>
                </c:pt>
                <c:pt idx="1055">
                  <c:v>188.70910645000001</c:v>
                </c:pt>
                <c:pt idx="1056">
                  <c:v>189.17626953000001</c:v>
                </c:pt>
                <c:pt idx="1057">
                  <c:v>189.17626953000001</c:v>
                </c:pt>
                <c:pt idx="1058">
                  <c:v>189.60913085999999</c:v>
                </c:pt>
                <c:pt idx="1059">
                  <c:v>190.10900878999999</c:v>
                </c:pt>
                <c:pt idx="1060">
                  <c:v>190.10900878999999</c:v>
                </c:pt>
                <c:pt idx="1061">
                  <c:v>190.57629395000001</c:v>
                </c:pt>
                <c:pt idx="1062">
                  <c:v>191.47570801000001</c:v>
                </c:pt>
                <c:pt idx="1063">
                  <c:v>191.47570801000001</c:v>
                </c:pt>
                <c:pt idx="1064">
                  <c:v>191.94299315999999</c:v>
                </c:pt>
                <c:pt idx="1065">
                  <c:v>192.37585448999999</c:v>
                </c:pt>
                <c:pt idx="1066">
                  <c:v>192.84277344</c:v>
                </c:pt>
                <c:pt idx="1067">
                  <c:v>192.84277344</c:v>
                </c:pt>
                <c:pt idx="1068">
                  <c:v>193.30969238</c:v>
                </c:pt>
                <c:pt idx="1069">
                  <c:v>193.74243164000001</c:v>
                </c:pt>
                <c:pt idx="1070">
                  <c:v>193.74243164000001</c:v>
                </c:pt>
                <c:pt idx="1071">
                  <c:v>194.70983887</c:v>
                </c:pt>
                <c:pt idx="1072">
                  <c:v>195.14233397999999</c:v>
                </c:pt>
                <c:pt idx="1073">
                  <c:v>195.14233397999999</c:v>
                </c:pt>
                <c:pt idx="1074">
                  <c:v>195.64233397999999</c:v>
                </c:pt>
                <c:pt idx="1075">
                  <c:v>196.10949707</c:v>
                </c:pt>
                <c:pt idx="1076">
                  <c:v>196.10949707</c:v>
                </c:pt>
                <c:pt idx="1077">
                  <c:v>196.54248046999999</c:v>
                </c:pt>
                <c:pt idx="1078">
                  <c:v>197.00927734000001</c:v>
                </c:pt>
                <c:pt idx="1079">
                  <c:v>197.47607421999999</c:v>
                </c:pt>
                <c:pt idx="1080">
                  <c:v>197.94238281</c:v>
                </c:pt>
                <c:pt idx="1081">
                  <c:v>198.40905762</c:v>
                </c:pt>
                <c:pt idx="1082">
                  <c:v>198.84301758000001</c:v>
                </c:pt>
                <c:pt idx="1083">
                  <c:v>198.84301758000001</c:v>
                </c:pt>
                <c:pt idx="1084">
                  <c:v>199.30908203000001</c:v>
                </c:pt>
                <c:pt idx="1085">
                  <c:v>199.80908203000001</c:v>
                </c:pt>
                <c:pt idx="1086">
                  <c:v>199.80908203000001</c:v>
                </c:pt>
                <c:pt idx="1087">
                  <c:v>200.24291991999999</c:v>
                </c:pt>
                <c:pt idx="1088">
                  <c:v>201.17602539000001</c:v>
                </c:pt>
                <c:pt idx="1089">
                  <c:v>201.17602539000001</c:v>
                </c:pt>
                <c:pt idx="1090">
                  <c:v>201.64306640999999</c:v>
                </c:pt>
                <c:pt idx="1091">
                  <c:v>202.10913085999999</c:v>
                </c:pt>
                <c:pt idx="1092">
                  <c:v>202.54284668</c:v>
                </c:pt>
                <c:pt idx="1093">
                  <c:v>202.54284668</c:v>
                </c:pt>
                <c:pt idx="1094">
                  <c:v>203.00976563</c:v>
                </c:pt>
                <c:pt idx="1095">
                  <c:v>203.47570801000001</c:v>
                </c:pt>
                <c:pt idx="1096">
                  <c:v>203.47570801000001</c:v>
                </c:pt>
                <c:pt idx="1097">
                  <c:v>204.40966796999999</c:v>
                </c:pt>
                <c:pt idx="1098">
                  <c:v>204.87597656</c:v>
                </c:pt>
                <c:pt idx="1099">
                  <c:v>204.87597656</c:v>
                </c:pt>
                <c:pt idx="1100">
                  <c:v>205.30957031</c:v>
                </c:pt>
                <c:pt idx="1101">
                  <c:v>205.80969238</c:v>
                </c:pt>
                <c:pt idx="1102">
                  <c:v>205.80969238</c:v>
                </c:pt>
                <c:pt idx="1103">
                  <c:v>206.27563477000001</c:v>
                </c:pt>
                <c:pt idx="1104">
                  <c:v>206.70935059000001</c:v>
                </c:pt>
                <c:pt idx="1105">
                  <c:v>207.20947265999999</c:v>
                </c:pt>
                <c:pt idx="1106">
                  <c:v>207.67602539000001</c:v>
                </c:pt>
                <c:pt idx="1107">
                  <c:v>208.10913085999999</c:v>
                </c:pt>
                <c:pt idx="1108">
                  <c:v>208.57617188</c:v>
                </c:pt>
                <c:pt idx="1109">
                  <c:v>208.57617188</c:v>
                </c:pt>
                <c:pt idx="1110">
                  <c:v>209.00915527000001</c:v>
                </c:pt>
                <c:pt idx="1111">
                  <c:v>209.50939940999999</c:v>
                </c:pt>
                <c:pt idx="1112">
                  <c:v>209.50939940999999</c:v>
                </c:pt>
                <c:pt idx="1113">
                  <c:v>209.97644043</c:v>
                </c:pt>
                <c:pt idx="1114">
                  <c:v>210.87597656</c:v>
                </c:pt>
                <c:pt idx="1115">
                  <c:v>210.87597656</c:v>
                </c:pt>
                <c:pt idx="1116">
                  <c:v>211.3762207</c:v>
                </c:pt>
                <c:pt idx="1117">
                  <c:v>211.80920409999999</c:v>
                </c:pt>
                <c:pt idx="1118">
                  <c:v>211.80920409999999</c:v>
                </c:pt>
                <c:pt idx="1119">
                  <c:v>212.34240722999999</c:v>
                </c:pt>
                <c:pt idx="1120">
                  <c:v>212.70935059000001</c:v>
                </c:pt>
                <c:pt idx="1121">
                  <c:v>213.20922852000001</c:v>
                </c:pt>
                <c:pt idx="1122">
                  <c:v>213.20922852000001</c:v>
                </c:pt>
                <c:pt idx="1123">
                  <c:v>214.10961914000001</c:v>
                </c:pt>
                <c:pt idx="1124">
                  <c:v>214.60913085999999</c:v>
                </c:pt>
                <c:pt idx="1125">
                  <c:v>214.60913085999999</c:v>
                </c:pt>
                <c:pt idx="1126">
                  <c:v>215.04260253999999</c:v>
                </c:pt>
                <c:pt idx="1127">
                  <c:v>215.50964354999999</c:v>
                </c:pt>
                <c:pt idx="1128">
                  <c:v>215.50964354999999</c:v>
                </c:pt>
                <c:pt idx="1129">
                  <c:v>215.94226073999999</c:v>
                </c:pt>
                <c:pt idx="1130">
                  <c:v>216.40917969</c:v>
                </c:pt>
                <c:pt idx="1131">
                  <c:v>216.87585448999999</c:v>
                </c:pt>
                <c:pt idx="1132">
                  <c:v>217.34216309000001</c:v>
                </c:pt>
                <c:pt idx="1133">
                  <c:v>217.80944823999999</c:v>
                </c:pt>
                <c:pt idx="1134">
                  <c:v>218.24243164000001</c:v>
                </c:pt>
                <c:pt idx="1135">
                  <c:v>218.24243164000001</c:v>
                </c:pt>
                <c:pt idx="1136">
                  <c:v>218.70886229999999</c:v>
                </c:pt>
                <c:pt idx="1137">
                  <c:v>219.20922852000001</c:v>
                </c:pt>
                <c:pt idx="1138">
                  <c:v>219.20922852000001</c:v>
                </c:pt>
                <c:pt idx="1139">
                  <c:v>219.64282227000001</c:v>
                </c:pt>
                <c:pt idx="1140">
                  <c:v>220.609375</c:v>
                </c:pt>
                <c:pt idx="1141">
                  <c:v>220.609375</c:v>
                </c:pt>
                <c:pt idx="1142">
                  <c:v>221.04284668</c:v>
                </c:pt>
                <c:pt idx="1143">
                  <c:v>221.5090332</c:v>
                </c:pt>
                <c:pt idx="1144">
                  <c:v>221.5090332</c:v>
                </c:pt>
                <c:pt idx="1145">
                  <c:v>221.94287109000001</c:v>
                </c:pt>
                <c:pt idx="1146">
                  <c:v>222.44287109000001</c:v>
                </c:pt>
                <c:pt idx="1147">
                  <c:v>222.87561034999999</c:v>
                </c:pt>
                <c:pt idx="1148">
                  <c:v>222.87561034999999</c:v>
                </c:pt>
                <c:pt idx="1149">
                  <c:v>223.84289551000001</c:v>
                </c:pt>
                <c:pt idx="1150">
                  <c:v>224.27575684000001</c:v>
                </c:pt>
                <c:pt idx="1151">
                  <c:v>224.27575684000001</c:v>
                </c:pt>
                <c:pt idx="1152">
                  <c:v>224.74279784999999</c:v>
                </c:pt>
                <c:pt idx="1153">
                  <c:v>225.20947265999999</c:v>
                </c:pt>
                <c:pt idx="1154">
                  <c:v>225.20947265999999</c:v>
                </c:pt>
                <c:pt idx="1155">
                  <c:v>225.64257813</c:v>
                </c:pt>
                <c:pt idx="1156">
                  <c:v>226.14282227000001</c:v>
                </c:pt>
                <c:pt idx="1157">
                  <c:v>226.60949707</c:v>
                </c:pt>
                <c:pt idx="1158">
                  <c:v>227.07556152000001</c:v>
                </c:pt>
                <c:pt idx="1159">
                  <c:v>227.50939940999999</c:v>
                </c:pt>
                <c:pt idx="1160">
                  <c:v>227.94250488</c:v>
                </c:pt>
                <c:pt idx="1161">
                  <c:v>227.94250488</c:v>
                </c:pt>
                <c:pt idx="1162">
                  <c:v>228.44238281</c:v>
                </c:pt>
                <c:pt idx="1163">
                  <c:v>228.90966796999999</c:v>
                </c:pt>
                <c:pt idx="1164">
                  <c:v>228.90966796999999</c:v>
                </c:pt>
                <c:pt idx="1165">
                  <c:v>229.34265137</c:v>
                </c:pt>
                <c:pt idx="1166">
                  <c:v>229.84228515999999</c:v>
                </c:pt>
                <c:pt idx="1167">
                  <c:v>230.30957031</c:v>
                </c:pt>
                <c:pt idx="1168">
                  <c:v>230.74279784999999</c:v>
                </c:pt>
                <c:pt idx="1169">
                  <c:v>231.2421875</c:v>
                </c:pt>
                <c:pt idx="1170">
                  <c:v>231.2421875</c:v>
                </c:pt>
                <c:pt idx="1171">
                  <c:v>231.70922852000001</c:v>
                </c:pt>
                <c:pt idx="1172">
                  <c:v>232.17626953000001</c:v>
                </c:pt>
                <c:pt idx="1173">
                  <c:v>232.64245604999999</c:v>
                </c:pt>
                <c:pt idx="1174">
                  <c:v>232.64245604999999</c:v>
                </c:pt>
                <c:pt idx="1175">
                  <c:v>233.109375</c:v>
                </c:pt>
                <c:pt idx="1176">
                  <c:v>233.54272460999999</c:v>
                </c:pt>
                <c:pt idx="1177">
                  <c:v>234.0090332</c:v>
                </c:pt>
                <c:pt idx="1178">
                  <c:v>234.47631835999999</c:v>
                </c:pt>
                <c:pt idx="1179">
                  <c:v>234.94299315999999</c:v>
                </c:pt>
                <c:pt idx="1180">
                  <c:v>235.40917969</c:v>
                </c:pt>
                <c:pt idx="1181">
                  <c:v>235.40917969</c:v>
                </c:pt>
                <c:pt idx="1182">
                  <c:v>235.87585448999999</c:v>
                </c:pt>
                <c:pt idx="1183">
                  <c:v>236.30932616999999</c:v>
                </c:pt>
                <c:pt idx="1184">
                  <c:v>236.30932616999999</c:v>
                </c:pt>
                <c:pt idx="1185">
                  <c:v>236.80883789000001</c:v>
                </c:pt>
                <c:pt idx="1186">
                  <c:v>237.74291991999999</c:v>
                </c:pt>
                <c:pt idx="1187">
                  <c:v>237.74291991999999</c:v>
                </c:pt>
                <c:pt idx="1188">
                  <c:v>238.20886229999999</c:v>
                </c:pt>
                <c:pt idx="1189">
                  <c:v>238.67578125</c:v>
                </c:pt>
                <c:pt idx="1190">
                  <c:v>238.67578125</c:v>
                </c:pt>
                <c:pt idx="1191">
                  <c:v>239.10949707</c:v>
                </c:pt>
                <c:pt idx="1192">
                  <c:v>239.54235840000001</c:v>
                </c:pt>
                <c:pt idx="1193">
                  <c:v>240.04272460999999</c:v>
                </c:pt>
                <c:pt idx="1194">
                  <c:v>240.50939940999999</c:v>
                </c:pt>
                <c:pt idx="1195">
                  <c:v>240.94250488</c:v>
                </c:pt>
                <c:pt idx="1196">
                  <c:v>240.94250488</c:v>
                </c:pt>
                <c:pt idx="1197">
                  <c:v>241.44274902000001</c:v>
                </c:pt>
                <c:pt idx="1198">
                  <c:v>241.90979003999999</c:v>
                </c:pt>
                <c:pt idx="1199">
                  <c:v>242.34216309000001</c:v>
                </c:pt>
                <c:pt idx="1200">
                  <c:v>242.34216309000001</c:v>
                </c:pt>
                <c:pt idx="1201">
                  <c:v>242.8425293</c:v>
                </c:pt>
                <c:pt idx="1202">
                  <c:v>243.30969238</c:v>
                </c:pt>
                <c:pt idx="1203">
                  <c:v>243.74255371000001</c:v>
                </c:pt>
                <c:pt idx="1204">
                  <c:v>244.17602539000001</c:v>
                </c:pt>
                <c:pt idx="1205">
                  <c:v>244.67614746000001</c:v>
                </c:pt>
                <c:pt idx="1206">
                  <c:v>245.10925293</c:v>
                </c:pt>
                <c:pt idx="1207">
                  <c:v>245.10925293</c:v>
                </c:pt>
                <c:pt idx="1208">
                  <c:v>245.57653809000001</c:v>
                </c:pt>
                <c:pt idx="1209">
                  <c:v>246.04284668</c:v>
                </c:pt>
                <c:pt idx="1210">
                  <c:v>246.04284668</c:v>
                </c:pt>
                <c:pt idx="1211">
                  <c:v>246.47583008000001</c:v>
                </c:pt>
                <c:pt idx="1212">
                  <c:v>247.40942383000001</c:v>
                </c:pt>
                <c:pt idx="1213">
                  <c:v>247.40942383000001</c:v>
                </c:pt>
                <c:pt idx="1214">
                  <c:v>247.90893555</c:v>
                </c:pt>
                <c:pt idx="1215">
                  <c:v>248.37609863</c:v>
                </c:pt>
                <c:pt idx="1216">
                  <c:v>248.37609863</c:v>
                </c:pt>
                <c:pt idx="1217">
                  <c:v>248.80944823999999</c:v>
                </c:pt>
                <c:pt idx="1218">
                  <c:v>249.27587890999999</c:v>
                </c:pt>
                <c:pt idx="1219">
                  <c:v>249.74304198999999</c:v>
                </c:pt>
                <c:pt idx="1220">
                  <c:v>249.74304198999999</c:v>
                </c:pt>
                <c:pt idx="1221">
                  <c:v>250.67578125</c:v>
                </c:pt>
                <c:pt idx="1222">
                  <c:v>250.67578125</c:v>
                </c:pt>
                <c:pt idx="1223">
                  <c:v>251.14294434000001</c:v>
                </c:pt>
                <c:pt idx="1224">
                  <c:v>251.57617188</c:v>
                </c:pt>
                <c:pt idx="1225">
                  <c:v>252.07592772999999</c:v>
                </c:pt>
                <c:pt idx="1226">
                  <c:v>252.07592772999999</c:v>
                </c:pt>
                <c:pt idx="1227">
                  <c:v>252.54284668</c:v>
                </c:pt>
                <c:pt idx="1228">
                  <c:v>252.97619628999999</c:v>
                </c:pt>
                <c:pt idx="1229">
                  <c:v>253.40942383000001</c:v>
                </c:pt>
                <c:pt idx="1230">
                  <c:v>253.87658690999999</c:v>
                </c:pt>
                <c:pt idx="1231">
                  <c:v>254.34265137</c:v>
                </c:pt>
                <c:pt idx="1232">
                  <c:v>254.80908203000001</c:v>
                </c:pt>
                <c:pt idx="1233">
                  <c:v>254.80908203000001</c:v>
                </c:pt>
                <c:pt idx="1234">
                  <c:v>255.27624512</c:v>
                </c:pt>
                <c:pt idx="1235">
                  <c:v>255.70922852000001</c:v>
                </c:pt>
                <c:pt idx="1236">
                  <c:v>255.70922852000001</c:v>
                </c:pt>
                <c:pt idx="1237">
                  <c:v>256.17602539000001</c:v>
                </c:pt>
                <c:pt idx="1238">
                  <c:v>256.67614745999998</c:v>
                </c:pt>
                <c:pt idx="1239">
                  <c:v>257.14245605000002</c:v>
                </c:pt>
                <c:pt idx="1240">
                  <c:v>257.57592772999999</c:v>
                </c:pt>
                <c:pt idx="1241">
                  <c:v>258.04296875</c:v>
                </c:pt>
                <c:pt idx="1242">
                  <c:v>258.04296875</c:v>
                </c:pt>
                <c:pt idx="1243">
                  <c:v>258.47558593999997</c:v>
                </c:pt>
                <c:pt idx="1244">
                  <c:v>258.97558593999997</c:v>
                </c:pt>
                <c:pt idx="1245">
                  <c:v>259.44287108999998</c:v>
                </c:pt>
                <c:pt idx="1246">
                  <c:v>259.44287108999998</c:v>
                </c:pt>
                <c:pt idx="1247">
                  <c:v>259.84240722999999</c:v>
                </c:pt>
                <c:pt idx="1248">
                  <c:v>260.80944823999999</c:v>
                </c:pt>
                <c:pt idx="1249">
                  <c:v>260.80944823999999</c:v>
                </c:pt>
                <c:pt idx="1250">
                  <c:v>261.24230956999997</c:v>
                </c:pt>
                <c:pt idx="1251">
                  <c:v>261.70947266000002</c:v>
                </c:pt>
                <c:pt idx="1252">
                  <c:v>262.14270019999998</c:v>
                </c:pt>
                <c:pt idx="1253">
                  <c:v>262.14270019999998</c:v>
                </c:pt>
                <c:pt idx="1254">
                  <c:v>262.64221191000001</c:v>
                </c:pt>
                <c:pt idx="1255">
                  <c:v>263.10925293000003</c:v>
                </c:pt>
                <c:pt idx="1256">
                  <c:v>263.10925293000003</c:v>
                </c:pt>
                <c:pt idx="1257">
                  <c:v>264.00915527000001</c:v>
                </c:pt>
                <c:pt idx="1258">
                  <c:v>264.50939941000001</c:v>
                </c:pt>
                <c:pt idx="1259">
                  <c:v>264.50939941000001</c:v>
                </c:pt>
                <c:pt idx="1260">
                  <c:v>264.94274902000001</c:v>
                </c:pt>
                <c:pt idx="1261">
                  <c:v>265.40905762</c:v>
                </c:pt>
                <c:pt idx="1262">
                  <c:v>265.84289551000001</c:v>
                </c:pt>
                <c:pt idx="1263">
                  <c:v>265.84289551000001</c:v>
                </c:pt>
                <c:pt idx="1264">
                  <c:v>266.34289551000001</c:v>
                </c:pt>
                <c:pt idx="1265">
                  <c:v>266.80895995999998</c:v>
                </c:pt>
                <c:pt idx="1266">
                  <c:v>267.24255370999998</c:v>
                </c:pt>
                <c:pt idx="1267">
                  <c:v>267.74279784999999</c:v>
                </c:pt>
                <c:pt idx="1268">
                  <c:v>268.20910644999998</c:v>
                </c:pt>
                <c:pt idx="1269">
                  <c:v>268.20910644999998</c:v>
                </c:pt>
                <c:pt idx="1270">
                  <c:v>268.64257813</c:v>
                </c:pt>
                <c:pt idx="1271">
                  <c:v>269.14282227000001</c:v>
                </c:pt>
                <c:pt idx="1272">
                  <c:v>269.14282227000001</c:v>
                </c:pt>
                <c:pt idx="1273">
                  <c:v>269.57531738</c:v>
                </c:pt>
                <c:pt idx="1274">
                  <c:v>270.50952147999999</c:v>
                </c:pt>
                <c:pt idx="1275">
                  <c:v>270.50952147999999</c:v>
                </c:pt>
                <c:pt idx="1276">
                  <c:v>270.94226073999999</c:v>
                </c:pt>
                <c:pt idx="1277">
                  <c:v>271.44250488</c:v>
                </c:pt>
                <c:pt idx="1278">
                  <c:v>271.87622069999998</c:v>
                </c:pt>
                <c:pt idx="1279">
                  <c:v>271.87622069999998</c:v>
                </c:pt>
                <c:pt idx="1280">
                  <c:v>272.30908203000001</c:v>
                </c:pt>
                <c:pt idx="1281">
                  <c:v>272.80944823999999</c:v>
                </c:pt>
                <c:pt idx="1282">
                  <c:v>272.80944823999999</c:v>
                </c:pt>
                <c:pt idx="1283">
                  <c:v>273.70898438</c:v>
                </c:pt>
                <c:pt idx="1284">
                  <c:v>274.17614745999998</c:v>
                </c:pt>
                <c:pt idx="1285">
                  <c:v>274.17614745999998</c:v>
                </c:pt>
                <c:pt idx="1286">
                  <c:v>274.60900879000002</c:v>
                </c:pt>
                <c:pt idx="1287">
                  <c:v>275.10888671999999</c:v>
                </c:pt>
                <c:pt idx="1288">
                  <c:v>275.57617188</c:v>
                </c:pt>
                <c:pt idx="1289">
                  <c:v>275.57617188</c:v>
                </c:pt>
                <c:pt idx="1290">
                  <c:v>276.00927733999998</c:v>
                </c:pt>
                <c:pt idx="1291">
                  <c:v>276.47570801000001</c:v>
                </c:pt>
                <c:pt idx="1292">
                  <c:v>276.94274902000001</c:v>
                </c:pt>
                <c:pt idx="1293">
                  <c:v>277.37561034999999</c:v>
                </c:pt>
                <c:pt idx="1294">
                  <c:v>277.87561034999999</c:v>
                </c:pt>
                <c:pt idx="1295">
                  <c:v>277.87561034999999</c:v>
                </c:pt>
                <c:pt idx="1296">
                  <c:v>278.30957031000003</c:v>
                </c:pt>
                <c:pt idx="1297">
                  <c:v>278.77563477000001</c:v>
                </c:pt>
                <c:pt idx="1298">
                  <c:v>279.20922852000001</c:v>
                </c:pt>
                <c:pt idx="1299">
                  <c:v>279.20922852000001</c:v>
                </c:pt>
                <c:pt idx="1300">
                  <c:v>279.70947266000002</c:v>
                </c:pt>
                <c:pt idx="1301">
                  <c:v>280.60913085999999</c:v>
                </c:pt>
                <c:pt idx="1302">
                  <c:v>280.60913085999999</c:v>
                </c:pt>
                <c:pt idx="1303">
                  <c:v>281.04284668000003</c:v>
                </c:pt>
                <c:pt idx="1304">
                  <c:v>281.54235840000001</c:v>
                </c:pt>
                <c:pt idx="1305">
                  <c:v>281.54235840000001</c:v>
                </c:pt>
                <c:pt idx="1306">
                  <c:v>282.00927733999998</c:v>
                </c:pt>
                <c:pt idx="1307">
                  <c:v>282.44262694999998</c:v>
                </c:pt>
                <c:pt idx="1308">
                  <c:v>282.94238281000003</c:v>
                </c:pt>
                <c:pt idx="1309">
                  <c:v>282.94238281000003</c:v>
                </c:pt>
                <c:pt idx="1310">
                  <c:v>283.84277343999997</c:v>
                </c:pt>
                <c:pt idx="1311">
                  <c:v>283.84277343999997</c:v>
                </c:pt>
                <c:pt idx="1312">
                  <c:v>284.34252930000002</c:v>
                </c:pt>
                <c:pt idx="1313">
                  <c:v>284.77587891000002</c:v>
                </c:pt>
                <c:pt idx="1314">
                  <c:v>285.24267578000001</c:v>
                </c:pt>
                <c:pt idx="1315">
                  <c:v>285.24267578000001</c:v>
                </c:pt>
                <c:pt idx="1316">
                  <c:v>285.67553710999999</c:v>
                </c:pt>
                <c:pt idx="1317">
                  <c:v>286.17590331999997</c:v>
                </c:pt>
                <c:pt idx="1318">
                  <c:v>286.64282227000001</c:v>
                </c:pt>
                <c:pt idx="1319">
                  <c:v>287.07543944999998</c:v>
                </c:pt>
                <c:pt idx="1320">
                  <c:v>287.57556152000001</c:v>
                </c:pt>
                <c:pt idx="1321">
                  <c:v>287.57556152000001</c:v>
                </c:pt>
                <c:pt idx="1322">
                  <c:v>288.00939941000001</c:v>
                </c:pt>
                <c:pt idx="1323">
                  <c:v>288.47558593999997</c:v>
                </c:pt>
                <c:pt idx="1324">
                  <c:v>288.90930176000001</c:v>
                </c:pt>
                <c:pt idx="1325">
                  <c:v>288.90930176000001</c:v>
                </c:pt>
                <c:pt idx="1326">
                  <c:v>289.40917968999997</c:v>
                </c:pt>
                <c:pt idx="1327">
                  <c:v>289.87548828000001</c:v>
                </c:pt>
                <c:pt idx="1328">
                  <c:v>290.30920409999999</c:v>
                </c:pt>
                <c:pt idx="1329">
                  <c:v>290.80932617000002</c:v>
                </c:pt>
                <c:pt idx="1330">
                  <c:v>291.27563477000001</c:v>
                </c:pt>
                <c:pt idx="1331">
                  <c:v>291.27563477000001</c:v>
                </c:pt>
                <c:pt idx="1332">
                  <c:v>291.77551269999998</c:v>
                </c:pt>
                <c:pt idx="1333">
                  <c:v>292.20922852000001</c:v>
                </c:pt>
                <c:pt idx="1334">
                  <c:v>292.67553710999999</c:v>
                </c:pt>
                <c:pt idx="1335">
                  <c:v>292.67553710999999</c:v>
                </c:pt>
                <c:pt idx="1336">
                  <c:v>293.10900879000002</c:v>
                </c:pt>
                <c:pt idx="1337">
                  <c:v>293.97546387</c:v>
                </c:pt>
                <c:pt idx="1338">
                  <c:v>293.97546387</c:v>
                </c:pt>
                <c:pt idx="1339">
                  <c:v>294.44262694999998</c:v>
                </c:pt>
                <c:pt idx="1340">
                  <c:v>294.87536620999998</c:v>
                </c:pt>
                <c:pt idx="1341">
                  <c:v>294.87536620999998</c:v>
                </c:pt>
                <c:pt idx="1342">
                  <c:v>295.34228516000002</c:v>
                </c:pt>
                <c:pt idx="1343">
                  <c:v>295.84252930000002</c:v>
                </c:pt>
                <c:pt idx="1344">
                  <c:v>296.27563477000001</c:v>
                </c:pt>
                <c:pt idx="1345">
                  <c:v>296.27563477000001</c:v>
                </c:pt>
                <c:pt idx="1346">
                  <c:v>297.20910644999998</c:v>
                </c:pt>
                <c:pt idx="1347">
                  <c:v>297.67553710999999</c:v>
                </c:pt>
                <c:pt idx="1348">
                  <c:v>297.67553710999999</c:v>
                </c:pt>
                <c:pt idx="1349">
                  <c:v>298.10900879000002</c:v>
                </c:pt>
                <c:pt idx="1350">
                  <c:v>298.54248046999999</c:v>
                </c:pt>
                <c:pt idx="1351">
                  <c:v>299.04187012</c:v>
                </c:pt>
                <c:pt idx="1352">
                  <c:v>299.04187012</c:v>
                </c:pt>
                <c:pt idx="1353">
                  <c:v>299.47595215000001</c:v>
                </c:pt>
                <c:pt idx="1354">
                  <c:v>299.94274902000001</c:v>
                </c:pt>
                <c:pt idx="1355">
                  <c:v>300.40869141000002</c:v>
                </c:pt>
                <c:pt idx="1356">
                  <c:v>300.90893555000002</c:v>
                </c:pt>
                <c:pt idx="1357">
                  <c:v>301.34252930000002</c:v>
                </c:pt>
                <c:pt idx="1358">
                  <c:v>301.34252930000002</c:v>
                </c:pt>
                <c:pt idx="1359">
                  <c:v>301.80883789000001</c:v>
                </c:pt>
                <c:pt idx="1360">
                  <c:v>302.24267578000001</c:v>
                </c:pt>
                <c:pt idx="1361">
                  <c:v>302.67553710999999</c:v>
                </c:pt>
                <c:pt idx="1362">
                  <c:v>302.67553710999999</c:v>
                </c:pt>
                <c:pt idx="1363">
                  <c:v>303.64245605000002</c:v>
                </c:pt>
                <c:pt idx="1364">
                  <c:v>303.64245605000002</c:v>
                </c:pt>
                <c:pt idx="1365">
                  <c:v>304.10949706999997</c:v>
                </c:pt>
                <c:pt idx="1366">
                  <c:v>304.57531738</c:v>
                </c:pt>
                <c:pt idx="1367">
                  <c:v>305.04235840000001</c:v>
                </c:pt>
                <c:pt idx="1368">
                  <c:v>305.04235840000001</c:v>
                </c:pt>
                <c:pt idx="1369">
                  <c:v>305.47595215000001</c:v>
                </c:pt>
                <c:pt idx="1370">
                  <c:v>306.00878906000003</c:v>
                </c:pt>
                <c:pt idx="1371">
                  <c:v>306.00878906000003</c:v>
                </c:pt>
                <c:pt idx="1372">
                  <c:v>306.90930176000001</c:v>
                </c:pt>
                <c:pt idx="1373">
                  <c:v>307.34191894999998</c:v>
                </c:pt>
                <c:pt idx="1374">
                  <c:v>307.34191894999998</c:v>
                </c:pt>
                <c:pt idx="1375">
                  <c:v>307.77600097999999</c:v>
                </c:pt>
                <c:pt idx="1376">
                  <c:v>308.27587891000002</c:v>
                </c:pt>
                <c:pt idx="1377">
                  <c:v>308.70861816000001</c:v>
                </c:pt>
                <c:pt idx="1378">
                  <c:v>308.70861816000001</c:v>
                </c:pt>
                <c:pt idx="1379">
                  <c:v>309.17565918000003</c:v>
                </c:pt>
                <c:pt idx="1380">
                  <c:v>309.60876465000001</c:v>
                </c:pt>
                <c:pt idx="1381">
                  <c:v>310.10864257999998</c:v>
                </c:pt>
                <c:pt idx="1382">
                  <c:v>310.54272460999999</c:v>
                </c:pt>
                <c:pt idx="1383">
                  <c:v>311.00891113</c:v>
                </c:pt>
                <c:pt idx="1384">
                  <c:v>311.00891113</c:v>
                </c:pt>
                <c:pt idx="1385">
                  <c:v>311.50866698999999</c:v>
                </c:pt>
                <c:pt idx="1386">
                  <c:v>311.94262694999998</c:v>
                </c:pt>
                <c:pt idx="1387">
                  <c:v>312.40905762</c:v>
                </c:pt>
                <c:pt idx="1388">
                  <c:v>312.40905762</c:v>
                </c:pt>
                <c:pt idx="1389">
                  <c:v>312.84228516000002</c:v>
                </c:pt>
                <c:pt idx="1390">
                  <c:v>313.34252930000002</c:v>
                </c:pt>
                <c:pt idx="1391">
                  <c:v>313.80908203000001</c:v>
                </c:pt>
                <c:pt idx="1392">
                  <c:v>314.24230956999997</c:v>
                </c:pt>
                <c:pt idx="1393">
                  <c:v>314.74267578000001</c:v>
                </c:pt>
                <c:pt idx="1394">
                  <c:v>314.74267578000001</c:v>
                </c:pt>
                <c:pt idx="1395">
                  <c:v>315.17565918000003</c:v>
                </c:pt>
                <c:pt idx="1396">
                  <c:v>315.64208983999998</c:v>
                </c:pt>
                <c:pt idx="1397">
                  <c:v>315.64208983999998</c:v>
                </c:pt>
                <c:pt idx="1398">
                  <c:v>316.10925293000003</c:v>
                </c:pt>
                <c:pt idx="1399">
                  <c:v>317.04211426000001</c:v>
                </c:pt>
                <c:pt idx="1400">
                  <c:v>317.04211426000001</c:v>
                </c:pt>
                <c:pt idx="1401">
                  <c:v>317.47583007999998</c:v>
                </c:pt>
                <c:pt idx="1402">
                  <c:v>317.94213867000002</c:v>
                </c:pt>
                <c:pt idx="1403">
                  <c:v>318.44201659999999</c:v>
                </c:pt>
                <c:pt idx="1404">
                  <c:v>318.44201659999999</c:v>
                </c:pt>
                <c:pt idx="1405">
                  <c:v>318.90930176000001</c:v>
                </c:pt>
                <c:pt idx="1406">
                  <c:v>319.34069823999999</c:v>
                </c:pt>
                <c:pt idx="1407">
                  <c:v>319.34069823999999</c:v>
                </c:pt>
                <c:pt idx="1408">
                  <c:v>319.9609375</c:v>
                </c:pt>
                <c:pt idx="1409">
                  <c:v>320.02307129000002</c:v>
                </c:pt>
                <c:pt idx="1410">
                  <c:v>320.02307129000002</c:v>
                </c:pt>
                <c:pt idx="1411">
                  <c:v>319.98840331999997</c:v>
                </c:pt>
                <c:pt idx="1412">
                  <c:v>320.00354004000002</c:v>
                </c:pt>
                <c:pt idx="1413">
                  <c:v>320.00415039000001</c:v>
                </c:pt>
                <c:pt idx="1414">
                  <c:v>320.00415039000001</c:v>
                </c:pt>
                <c:pt idx="1415">
                  <c:v>319.99584960999999</c:v>
                </c:pt>
                <c:pt idx="1416">
                  <c:v>319.99865722999999</c:v>
                </c:pt>
                <c:pt idx="1417">
                  <c:v>320.00292968999997</c:v>
                </c:pt>
                <c:pt idx="1418">
                  <c:v>319.99914551000001</c:v>
                </c:pt>
                <c:pt idx="1419">
                  <c:v>319.99816894999998</c:v>
                </c:pt>
                <c:pt idx="1420">
                  <c:v>319.99816894999998</c:v>
                </c:pt>
                <c:pt idx="1421">
                  <c:v>320.00146483999998</c:v>
                </c:pt>
                <c:pt idx="1422">
                  <c:v>319.99987793000003</c:v>
                </c:pt>
                <c:pt idx="1423">
                  <c:v>319.99987793000003</c:v>
                </c:pt>
                <c:pt idx="1424">
                  <c:v>319.99987793000003</c:v>
                </c:pt>
                <c:pt idx="1425">
                  <c:v>319.99987793000003</c:v>
                </c:pt>
                <c:pt idx="1426">
                  <c:v>319.99987793000003</c:v>
                </c:pt>
                <c:pt idx="1427">
                  <c:v>319.99987793000003</c:v>
                </c:pt>
                <c:pt idx="1428">
                  <c:v>319.99987793000003</c:v>
                </c:pt>
                <c:pt idx="1429">
                  <c:v>319.99987793000003</c:v>
                </c:pt>
                <c:pt idx="1430">
                  <c:v>320</c:v>
                </c:pt>
                <c:pt idx="1431">
                  <c:v>320</c:v>
                </c:pt>
                <c:pt idx="1432">
                  <c:v>320</c:v>
                </c:pt>
                <c:pt idx="1433">
                  <c:v>320</c:v>
                </c:pt>
                <c:pt idx="1434">
                  <c:v>320</c:v>
                </c:pt>
                <c:pt idx="1435">
                  <c:v>320</c:v>
                </c:pt>
                <c:pt idx="1436">
                  <c:v>320</c:v>
                </c:pt>
                <c:pt idx="1437">
                  <c:v>320.00012206999997</c:v>
                </c:pt>
                <c:pt idx="1438">
                  <c:v>320.00012206999997</c:v>
                </c:pt>
                <c:pt idx="1439">
                  <c:v>320.00012206999997</c:v>
                </c:pt>
                <c:pt idx="1440">
                  <c:v>320.00012206999997</c:v>
                </c:pt>
                <c:pt idx="1441">
                  <c:v>320.00012206999997</c:v>
                </c:pt>
                <c:pt idx="1442">
                  <c:v>320.00012206999997</c:v>
                </c:pt>
                <c:pt idx="1443">
                  <c:v>320.00012206999997</c:v>
                </c:pt>
                <c:pt idx="1444">
                  <c:v>320.00012206999997</c:v>
                </c:pt>
                <c:pt idx="1445">
                  <c:v>320.00012206999997</c:v>
                </c:pt>
                <c:pt idx="1446">
                  <c:v>320.00012206999997</c:v>
                </c:pt>
                <c:pt idx="1447">
                  <c:v>320.00012206999997</c:v>
                </c:pt>
                <c:pt idx="1448">
                  <c:v>320.00012206999997</c:v>
                </c:pt>
                <c:pt idx="1449">
                  <c:v>320.00012206999997</c:v>
                </c:pt>
                <c:pt idx="1450">
                  <c:v>320.00012206999997</c:v>
                </c:pt>
                <c:pt idx="1451">
                  <c:v>320.00024414000001</c:v>
                </c:pt>
                <c:pt idx="1452">
                  <c:v>320.00024414000001</c:v>
                </c:pt>
                <c:pt idx="1453">
                  <c:v>320.00024414000001</c:v>
                </c:pt>
                <c:pt idx="1454">
                  <c:v>320.00024414000001</c:v>
                </c:pt>
                <c:pt idx="1455">
                  <c:v>320.00024414000001</c:v>
                </c:pt>
                <c:pt idx="1456">
                  <c:v>320.00024414000001</c:v>
                </c:pt>
                <c:pt idx="1457">
                  <c:v>320.00024414000001</c:v>
                </c:pt>
                <c:pt idx="1458">
                  <c:v>320.00024414000001</c:v>
                </c:pt>
                <c:pt idx="1459">
                  <c:v>320.00024414000001</c:v>
                </c:pt>
                <c:pt idx="1460">
                  <c:v>320.00024414000001</c:v>
                </c:pt>
                <c:pt idx="1461">
                  <c:v>320.00024414000001</c:v>
                </c:pt>
                <c:pt idx="1462">
                  <c:v>320.00024414000001</c:v>
                </c:pt>
                <c:pt idx="1463">
                  <c:v>320.00024414000001</c:v>
                </c:pt>
                <c:pt idx="1464">
                  <c:v>320.00024414000001</c:v>
                </c:pt>
                <c:pt idx="1465">
                  <c:v>320.00024414000001</c:v>
                </c:pt>
                <c:pt idx="1466">
                  <c:v>320.00024414000001</c:v>
                </c:pt>
                <c:pt idx="1467">
                  <c:v>320.00024414000001</c:v>
                </c:pt>
                <c:pt idx="1468">
                  <c:v>320.00024414000001</c:v>
                </c:pt>
                <c:pt idx="1469">
                  <c:v>320.00024414000001</c:v>
                </c:pt>
                <c:pt idx="1470">
                  <c:v>320.00024414000001</c:v>
                </c:pt>
                <c:pt idx="1471">
                  <c:v>320.00024414000001</c:v>
                </c:pt>
                <c:pt idx="1472">
                  <c:v>320.00024414000001</c:v>
                </c:pt>
                <c:pt idx="1473">
                  <c:v>320.00024414000001</c:v>
                </c:pt>
                <c:pt idx="1474">
                  <c:v>320.00024414000001</c:v>
                </c:pt>
                <c:pt idx="1475">
                  <c:v>320.00024414000001</c:v>
                </c:pt>
                <c:pt idx="1476">
                  <c:v>320.00024414000001</c:v>
                </c:pt>
                <c:pt idx="1477">
                  <c:v>320.00024414000001</c:v>
                </c:pt>
                <c:pt idx="1478">
                  <c:v>320.00024414000001</c:v>
                </c:pt>
                <c:pt idx="1479">
                  <c:v>320.00024414000001</c:v>
                </c:pt>
                <c:pt idx="1480">
                  <c:v>320.00024414000001</c:v>
                </c:pt>
                <c:pt idx="1481">
                  <c:v>320.00024414000001</c:v>
                </c:pt>
                <c:pt idx="1482">
                  <c:v>320.00024414000001</c:v>
                </c:pt>
                <c:pt idx="1483">
                  <c:v>320.00024414000001</c:v>
                </c:pt>
                <c:pt idx="1484">
                  <c:v>320.00024414000001</c:v>
                </c:pt>
                <c:pt idx="1485">
                  <c:v>320.00024414000001</c:v>
                </c:pt>
                <c:pt idx="1486">
                  <c:v>320.00024414000001</c:v>
                </c:pt>
                <c:pt idx="1487">
                  <c:v>320.00024414000001</c:v>
                </c:pt>
                <c:pt idx="1488">
                  <c:v>320.00024414000001</c:v>
                </c:pt>
                <c:pt idx="1489">
                  <c:v>320.00024414000001</c:v>
                </c:pt>
                <c:pt idx="1490">
                  <c:v>320.00024414000001</c:v>
                </c:pt>
                <c:pt idx="1491">
                  <c:v>320.00024414000001</c:v>
                </c:pt>
                <c:pt idx="1492">
                  <c:v>320.00024414000001</c:v>
                </c:pt>
                <c:pt idx="1493">
                  <c:v>320.00024414000001</c:v>
                </c:pt>
                <c:pt idx="1494">
                  <c:v>320.00024414000001</c:v>
                </c:pt>
                <c:pt idx="1495">
                  <c:v>320.00024414000001</c:v>
                </c:pt>
                <c:pt idx="1496">
                  <c:v>320.00024414000001</c:v>
                </c:pt>
                <c:pt idx="1497">
                  <c:v>320.00024414000001</c:v>
                </c:pt>
                <c:pt idx="1498">
                  <c:v>320.00024414000001</c:v>
                </c:pt>
                <c:pt idx="1499">
                  <c:v>320.00024414000001</c:v>
                </c:pt>
                <c:pt idx="1500">
                  <c:v>320.00024414000001</c:v>
                </c:pt>
                <c:pt idx="1501">
                  <c:v>320.00024414000001</c:v>
                </c:pt>
                <c:pt idx="1502">
                  <c:v>320.00024414000001</c:v>
                </c:pt>
                <c:pt idx="1503">
                  <c:v>320.00024414000001</c:v>
                </c:pt>
                <c:pt idx="1504">
                  <c:v>320.00024414000001</c:v>
                </c:pt>
                <c:pt idx="1505">
                  <c:v>320.00024414000001</c:v>
                </c:pt>
                <c:pt idx="1506">
                  <c:v>320.00024414000001</c:v>
                </c:pt>
                <c:pt idx="1507">
                  <c:v>320.00024414000001</c:v>
                </c:pt>
                <c:pt idx="1508">
                  <c:v>320.00024414000001</c:v>
                </c:pt>
                <c:pt idx="1509">
                  <c:v>320.00024414000001</c:v>
                </c:pt>
                <c:pt idx="1510">
                  <c:v>320.00024414000001</c:v>
                </c:pt>
                <c:pt idx="1511">
                  <c:v>320.00024414000001</c:v>
                </c:pt>
                <c:pt idx="1512">
                  <c:v>320.00024414000001</c:v>
                </c:pt>
                <c:pt idx="1513">
                  <c:v>320.00024414000001</c:v>
                </c:pt>
                <c:pt idx="1514">
                  <c:v>320.00024414000001</c:v>
                </c:pt>
                <c:pt idx="1515">
                  <c:v>320.00024414000001</c:v>
                </c:pt>
                <c:pt idx="1516">
                  <c:v>320.00024414000001</c:v>
                </c:pt>
                <c:pt idx="1517">
                  <c:v>320.00024414000001</c:v>
                </c:pt>
                <c:pt idx="1518">
                  <c:v>320.00024414000001</c:v>
                </c:pt>
                <c:pt idx="1519">
                  <c:v>320.00024414000001</c:v>
                </c:pt>
                <c:pt idx="1520">
                  <c:v>320.00024414000001</c:v>
                </c:pt>
                <c:pt idx="1521">
                  <c:v>320.00024414000001</c:v>
                </c:pt>
                <c:pt idx="1522">
                  <c:v>320.00024414000001</c:v>
                </c:pt>
                <c:pt idx="1523">
                  <c:v>320.00024414000001</c:v>
                </c:pt>
                <c:pt idx="1524">
                  <c:v>320.00024414000001</c:v>
                </c:pt>
                <c:pt idx="1525">
                  <c:v>320.00024414000001</c:v>
                </c:pt>
                <c:pt idx="1526">
                  <c:v>320.00024414000001</c:v>
                </c:pt>
                <c:pt idx="1527">
                  <c:v>320.00024414000001</c:v>
                </c:pt>
                <c:pt idx="1528">
                  <c:v>320.00024414000001</c:v>
                </c:pt>
                <c:pt idx="1529">
                  <c:v>320.00024414000001</c:v>
                </c:pt>
                <c:pt idx="1530">
                  <c:v>320.00024414000001</c:v>
                </c:pt>
                <c:pt idx="1531">
                  <c:v>320.00024414000001</c:v>
                </c:pt>
                <c:pt idx="1532">
                  <c:v>320.00024414000001</c:v>
                </c:pt>
                <c:pt idx="1533">
                  <c:v>320.00024414000001</c:v>
                </c:pt>
                <c:pt idx="1534">
                  <c:v>320.00024414000001</c:v>
                </c:pt>
                <c:pt idx="1535">
                  <c:v>320.00024414000001</c:v>
                </c:pt>
                <c:pt idx="1536">
                  <c:v>320.00024414000001</c:v>
                </c:pt>
                <c:pt idx="1537">
                  <c:v>320.00024414000001</c:v>
                </c:pt>
                <c:pt idx="1538">
                  <c:v>320.00024414000001</c:v>
                </c:pt>
                <c:pt idx="1539">
                  <c:v>320.00024414000001</c:v>
                </c:pt>
                <c:pt idx="1540">
                  <c:v>320.00024414000001</c:v>
                </c:pt>
                <c:pt idx="1541">
                  <c:v>320.00024414000001</c:v>
                </c:pt>
                <c:pt idx="1542">
                  <c:v>320.00024414000001</c:v>
                </c:pt>
                <c:pt idx="1543">
                  <c:v>320.00024414000001</c:v>
                </c:pt>
                <c:pt idx="1544">
                  <c:v>320.00024414000001</c:v>
                </c:pt>
                <c:pt idx="1545">
                  <c:v>320.00024414000001</c:v>
                </c:pt>
                <c:pt idx="1546">
                  <c:v>320.00024414000001</c:v>
                </c:pt>
                <c:pt idx="1547">
                  <c:v>320.00024414000001</c:v>
                </c:pt>
                <c:pt idx="1548">
                  <c:v>320.00024414000001</c:v>
                </c:pt>
                <c:pt idx="1549">
                  <c:v>320.00024414000001</c:v>
                </c:pt>
                <c:pt idx="1550">
                  <c:v>320.00024414000001</c:v>
                </c:pt>
                <c:pt idx="1551">
                  <c:v>320.00024414000001</c:v>
                </c:pt>
                <c:pt idx="1552">
                  <c:v>320.00024414000001</c:v>
                </c:pt>
                <c:pt idx="1553">
                  <c:v>320.00024414000001</c:v>
                </c:pt>
                <c:pt idx="1554">
                  <c:v>320.00024414000001</c:v>
                </c:pt>
                <c:pt idx="1555">
                  <c:v>320.00024414000001</c:v>
                </c:pt>
                <c:pt idx="1556">
                  <c:v>320.00024414000001</c:v>
                </c:pt>
                <c:pt idx="1557">
                  <c:v>320.00024414000001</c:v>
                </c:pt>
                <c:pt idx="1558">
                  <c:v>320.00024414000001</c:v>
                </c:pt>
                <c:pt idx="1559">
                  <c:v>320.00024414000001</c:v>
                </c:pt>
                <c:pt idx="1560">
                  <c:v>320.00024414000001</c:v>
                </c:pt>
                <c:pt idx="1561">
                  <c:v>320.00024414000001</c:v>
                </c:pt>
                <c:pt idx="1562">
                  <c:v>320.00024414000001</c:v>
                </c:pt>
                <c:pt idx="1563">
                  <c:v>320.00024414000001</c:v>
                </c:pt>
                <c:pt idx="1564">
                  <c:v>320.00024414000001</c:v>
                </c:pt>
                <c:pt idx="1565">
                  <c:v>320.00024414000001</c:v>
                </c:pt>
                <c:pt idx="1566">
                  <c:v>320.00024414000001</c:v>
                </c:pt>
                <c:pt idx="1567">
                  <c:v>320.00024414000001</c:v>
                </c:pt>
                <c:pt idx="1568">
                  <c:v>320.00024414000001</c:v>
                </c:pt>
                <c:pt idx="1569">
                  <c:v>320.00024414000001</c:v>
                </c:pt>
                <c:pt idx="1570">
                  <c:v>320.00024414000001</c:v>
                </c:pt>
                <c:pt idx="1571">
                  <c:v>320.00024414000001</c:v>
                </c:pt>
                <c:pt idx="1572">
                  <c:v>320.00024414000001</c:v>
                </c:pt>
                <c:pt idx="1573">
                  <c:v>320.00024414000001</c:v>
                </c:pt>
                <c:pt idx="1574">
                  <c:v>320.00024414000001</c:v>
                </c:pt>
                <c:pt idx="1575">
                  <c:v>320.00024414000001</c:v>
                </c:pt>
                <c:pt idx="1576">
                  <c:v>320.00024414000001</c:v>
                </c:pt>
                <c:pt idx="1577">
                  <c:v>320.00024414000001</c:v>
                </c:pt>
                <c:pt idx="1578">
                  <c:v>320.00024414000001</c:v>
                </c:pt>
                <c:pt idx="1579">
                  <c:v>320.00024414000001</c:v>
                </c:pt>
                <c:pt idx="1580">
                  <c:v>320.00024414000001</c:v>
                </c:pt>
                <c:pt idx="1581">
                  <c:v>320.00024414000001</c:v>
                </c:pt>
                <c:pt idx="1582">
                  <c:v>320.00024414000001</c:v>
                </c:pt>
                <c:pt idx="1583">
                  <c:v>320.00024414000001</c:v>
                </c:pt>
                <c:pt idx="1584">
                  <c:v>320.00024414000001</c:v>
                </c:pt>
                <c:pt idx="1585">
                  <c:v>320.00024414000001</c:v>
                </c:pt>
                <c:pt idx="1586">
                  <c:v>320.00024414000001</c:v>
                </c:pt>
                <c:pt idx="1587">
                  <c:v>320.00024414000001</c:v>
                </c:pt>
                <c:pt idx="1588">
                  <c:v>320.00024414000001</c:v>
                </c:pt>
                <c:pt idx="1589">
                  <c:v>320.00024414000001</c:v>
                </c:pt>
                <c:pt idx="1590">
                  <c:v>320.00024414000001</c:v>
                </c:pt>
                <c:pt idx="1591">
                  <c:v>320.00024414000001</c:v>
                </c:pt>
                <c:pt idx="1592">
                  <c:v>320.00024414000001</c:v>
                </c:pt>
                <c:pt idx="1593">
                  <c:v>320.00024414000001</c:v>
                </c:pt>
                <c:pt idx="1594">
                  <c:v>320.00024414000001</c:v>
                </c:pt>
                <c:pt idx="1595">
                  <c:v>320.00024414000001</c:v>
                </c:pt>
                <c:pt idx="1596">
                  <c:v>320.00024414000001</c:v>
                </c:pt>
                <c:pt idx="1597">
                  <c:v>320.00024414000001</c:v>
                </c:pt>
                <c:pt idx="1598">
                  <c:v>320.00024414000001</c:v>
                </c:pt>
                <c:pt idx="1599">
                  <c:v>320.00024414000001</c:v>
                </c:pt>
                <c:pt idx="1600">
                  <c:v>320.00024414000001</c:v>
                </c:pt>
                <c:pt idx="1601">
                  <c:v>320.00024414000001</c:v>
                </c:pt>
                <c:pt idx="1602">
                  <c:v>320.00024414000001</c:v>
                </c:pt>
                <c:pt idx="1603">
                  <c:v>320.00024414000001</c:v>
                </c:pt>
                <c:pt idx="1604">
                  <c:v>320.00024414000001</c:v>
                </c:pt>
                <c:pt idx="1605">
                  <c:v>320.00024414000001</c:v>
                </c:pt>
                <c:pt idx="1606">
                  <c:v>320.00024414000001</c:v>
                </c:pt>
                <c:pt idx="1607">
                  <c:v>320.00024414000001</c:v>
                </c:pt>
                <c:pt idx="1608">
                  <c:v>320.00024414000001</c:v>
                </c:pt>
                <c:pt idx="1609">
                  <c:v>320.00024414000001</c:v>
                </c:pt>
                <c:pt idx="1610">
                  <c:v>320.00024414000001</c:v>
                </c:pt>
                <c:pt idx="1611">
                  <c:v>320.00024414000001</c:v>
                </c:pt>
                <c:pt idx="1612">
                  <c:v>320.00024414000001</c:v>
                </c:pt>
                <c:pt idx="1613">
                  <c:v>320.00024414000001</c:v>
                </c:pt>
                <c:pt idx="1614">
                  <c:v>320.00024414000001</c:v>
                </c:pt>
                <c:pt idx="1615">
                  <c:v>320.00024414000001</c:v>
                </c:pt>
                <c:pt idx="1616">
                  <c:v>320.00024414000001</c:v>
                </c:pt>
                <c:pt idx="1617">
                  <c:v>320.00024414000001</c:v>
                </c:pt>
                <c:pt idx="1618">
                  <c:v>320.00024414000001</c:v>
                </c:pt>
                <c:pt idx="1619">
                  <c:v>320.00024414000001</c:v>
                </c:pt>
                <c:pt idx="1620">
                  <c:v>320.00024414000001</c:v>
                </c:pt>
                <c:pt idx="1621">
                  <c:v>320.00024414000001</c:v>
                </c:pt>
                <c:pt idx="1622">
                  <c:v>320.00024414000001</c:v>
                </c:pt>
                <c:pt idx="1623">
                  <c:v>320.00024414000001</c:v>
                </c:pt>
                <c:pt idx="1624">
                  <c:v>320.00024414000001</c:v>
                </c:pt>
                <c:pt idx="1625">
                  <c:v>320.00024414000001</c:v>
                </c:pt>
                <c:pt idx="1626">
                  <c:v>320.00024414000001</c:v>
                </c:pt>
                <c:pt idx="1627">
                  <c:v>320.00024414000001</c:v>
                </c:pt>
                <c:pt idx="1628">
                  <c:v>320.00024414000001</c:v>
                </c:pt>
                <c:pt idx="1629">
                  <c:v>320.00024414000001</c:v>
                </c:pt>
                <c:pt idx="1630">
                  <c:v>320.00024414000001</c:v>
                </c:pt>
                <c:pt idx="1631">
                  <c:v>320.00024414000001</c:v>
                </c:pt>
                <c:pt idx="1632">
                  <c:v>320.00024414000001</c:v>
                </c:pt>
                <c:pt idx="1633">
                  <c:v>320.00024414000001</c:v>
                </c:pt>
                <c:pt idx="1634">
                  <c:v>320.00024414000001</c:v>
                </c:pt>
                <c:pt idx="1635">
                  <c:v>320.00024414000001</c:v>
                </c:pt>
                <c:pt idx="1636">
                  <c:v>320.00024414000001</c:v>
                </c:pt>
                <c:pt idx="1637">
                  <c:v>320.00024414000001</c:v>
                </c:pt>
                <c:pt idx="1638">
                  <c:v>320.00024414000001</c:v>
                </c:pt>
                <c:pt idx="1639">
                  <c:v>320.00024414000001</c:v>
                </c:pt>
                <c:pt idx="1640">
                  <c:v>320.00024414000001</c:v>
                </c:pt>
                <c:pt idx="1641">
                  <c:v>320.00024414000001</c:v>
                </c:pt>
                <c:pt idx="1642">
                  <c:v>320.00024414000001</c:v>
                </c:pt>
                <c:pt idx="1643">
                  <c:v>320.00024414000001</c:v>
                </c:pt>
                <c:pt idx="1644">
                  <c:v>320.00024414000001</c:v>
                </c:pt>
                <c:pt idx="1645">
                  <c:v>320.00024414000001</c:v>
                </c:pt>
                <c:pt idx="1646">
                  <c:v>320.00024414000001</c:v>
                </c:pt>
                <c:pt idx="1647">
                  <c:v>320.00024414000001</c:v>
                </c:pt>
                <c:pt idx="1648">
                  <c:v>320.00024414000001</c:v>
                </c:pt>
                <c:pt idx="1649">
                  <c:v>320.00024414000001</c:v>
                </c:pt>
                <c:pt idx="1650">
                  <c:v>320.00024414000001</c:v>
                </c:pt>
                <c:pt idx="1651">
                  <c:v>320.00024414000001</c:v>
                </c:pt>
                <c:pt idx="1652">
                  <c:v>320.00024414000001</c:v>
                </c:pt>
                <c:pt idx="1653">
                  <c:v>320.00024414000001</c:v>
                </c:pt>
                <c:pt idx="1654">
                  <c:v>320.00024414000001</c:v>
                </c:pt>
                <c:pt idx="1655">
                  <c:v>320.00024414000001</c:v>
                </c:pt>
                <c:pt idx="1656">
                  <c:v>320.00024414000001</c:v>
                </c:pt>
                <c:pt idx="1657">
                  <c:v>320.00024414000001</c:v>
                </c:pt>
                <c:pt idx="1658">
                  <c:v>320.00024414000001</c:v>
                </c:pt>
                <c:pt idx="1659">
                  <c:v>320.00024414000001</c:v>
                </c:pt>
                <c:pt idx="1660">
                  <c:v>320.00024414000001</c:v>
                </c:pt>
                <c:pt idx="1661">
                  <c:v>320.00024414000001</c:v>
                </c:pt>
                <c:pt idx="1662">
                  <c:v>320.00024414000001</c:v>
                </c:pt>
                <c:pt idx="1663">
                  <c:v>320.00024414000001</c:v>
                </c:pt>
                <c:pt idx="1664">
                  <c:v>320.00024414000001</c:v>
                </c:pt>
                <c:pt idx="1665">
                  <c:v>320.00024414000001</c:v>
                </c:pt>
                <c:pt idx="1666">
                  <c:v>320.00024414000001</c:v>
                </c:pt>
                <c:pt idx="1667">
                  <c:v>320.00024414000001</c:v>
                </c:pt>
                <c:pt idx="1668">
                  <c:v>320.00024414000001</c:v>
                </c:pt>
                <c:pt idx="1669">
                  <c:v>320.00024414000001</c:v>
                </c:pt>
                <c:pt idx="1670">
                  <c:v>320.00024414000001</c:v>
                </c:pt>
                <c:pt idx="1671">
                  <c:v>320.00024414000001</c:v>
                </c:pt>
                <c:pt idx="1672">
                  <c:v>320.00024414000001</c:v>
                </c:pt>
                <c:pt idx="1673">
                  <c:v>320.00024414000001</c:v>
                </c:pt>
                <c:pt idx="1674">
                  <c:v>320.00024414000001</c:v>
                </c:pt>
                <c:pt idx="1675">
                  <c:v>320.00024414000001</c:v>
                </c:pt>
                <c:pt idx="1676">
                  <c:v>320.00024414000001</c:v>
                </c:pt>
                <c:pt idx="1677">
                  <c:v>320.00024414000001</c:v>
                </c:pt>
                <c:pt idx="1678">
                  <c:v>320.00024414000001</c:v>
                </c:pt>
                <c:pt idx="1679">
                  <c:v>320.00024414000001</c:v>
                </c:pt>
                <c:pt idx="1680">
                  <c:v>320.00024414000001</c:v>
                </c:pt>
                <c:pt idx="1681">
                  <c:v>320.00024414000001</c:v>
                </c:pt>
                <c:pt idx="1682">
                  <c:v>320.00024414000001</c:v>
                </c:pt>
                <c:pt idx="1683">
                  <c:v>320.00024414000001</c:v>
                </c:pt>
                <c:pt idx="1684">
                  <c:v>320.00024414000001</c:v>
                </c:pt>
                <c:pt idx="1685">
                  <c:v>320.00024414000001</c:v>
                </c:pt>
                <c:pt idx="1686">
                  <c:v>320.00024414000001</c:v>
                </c:pt>
                <c:pt idx="1687">
                  <c:v>320.00024414000001</c:v>
                </c:pt>
                <c:pt idx="1688">
                  <c:v>320.00024414000001</c:v>
                </c:pt>
                <c:pt idx="1689">
                  <c:v>320.00024414000001</c:v>
                </c:pt>
                <c:pt idx="1690">
                  <c:v>320.00024414000001</c:v>
                </c:pt>
                <c:pt idx="1691">
                  <c:v>320.00024414000001</c:v>
                </c:pt>
                <c:pt idx="1692">
                  <c:v>320.00024414000001</c:v>
                </c:pt>
                <c:pt idx="1693">
                  <c:v>320.00024414000001</c:v>
                </c:pt>
                <c:pt idx="1694">
                  <c:v>320.00024414000001</c:v>
                </c:pt>
                <c:pt idx="1695">
                  <c:v>320.00024414000001</c:v>
                </c:pt>
                <c:pt idx="1696">
                  <c:v>320.00024414000001</c:v>
                </c:pt>
                <c:pt idx="1697">
                  <c:v>320.00024414000001</c:v>
                </c:pt>
                <c:pt idx="1698">
                  <c:v>320.00024414000001</c:v>
                </c:pt>
                <c:pt idx="1699">
                  <c:v>320.00024414000001</c:v>
                </c:pt>
                <c:pt idx="1700">
                  <c:v>320.00024414000001</c:v>
                </c:pt>
                <c:pt idx="1701">
                  <c:v>320.00024414000001</c:v>
                </c:pt>
                <c:pt idx="1702">
                  <c:v>320.00024414000001</c:v>
                </c:pt>
                <c:pt idx="1703">
                  <c:v>320.00024414000001</c:v>
                </c:pt>
                <c:pt idx="1704">
                  <c:v>320.00024414000001</c:v>
                </c:pt>
                <c:pt idx="1705">
                  <c:v>320.00024414000001</c:v>
                </c:pt>
                <c:pt idx="1706">
                  <c:v>320.00024414000001</c:v>
                </c:pt>
                <c:pt idx="1707">
                  <c:v>320.00024414000001</c:v>
                </c:pt>
                <c:pt idx="1708">
                  <c:v>320.00024414000001</c:v>
                </c:pt>
                <c:pt idx="1709">
                  <c:v>320.00024414000001</c:v>
                </c:pt>
                <c:pt idx="1710">
                  <c:v>320.00024414000001</c:v>
                </c:pt>
                <c:pt idx="1711">
                  <c:v>320.00024414000001</c:v>
                </c:pt>
                <c:pt idx="1712">
                  <c:v>320.00024414000001</c:v>
                </c:pt>
                <c:pt idx="1713">
                  <c:v>320.00024414000001</c:v>
                </c:pt>
                <c:pt idx="1714">
                  <c:v>320.00024414000001</c:v>
                </c:pt>
                <c:pt idx="1715">
                  <c:v>320.00024414000001</c:v>
                </c:pt>
                <c:pt idx="1716">
                  <c:v>320.00024414000001</c:v>
                </c:pt>
                <c:pt idx="1717">
                  <c:v>320.00024414000001</c:v>
                </c:pt>
                <c:pt idx="1718">
                  <c:v>320.00024414000001</c:v>
                </c:pt>
                <c:pt idx="1719">
                  <c:v>320.00024414000001</c:v>
                </c:pt>
                <c:pt idx="1720">
                  <c:v>320.00024414000001</c:v>
                </c:pt>
                <c:pt idx="1721">
                  <c:v>320.00024414000001</c:v>
                </c:pt>
                <c:pt idx="1722">
                  <c:v>320.00024414000001</c:v>
                </c:pt>
                <c:pt idx="1723">
                  <c:v>320.00024414000001</c:v>
                </c:pt>
                <c:pt idx="1724">
                  <c:v>320.00024414000001</c:v>
                </c:pt>
                <c:pt idx="1725">
                  <c:v>320.00024414000001</c:v>
                </c:pt>
                <c:pt idx="1726">
                  <c:v>320.00024414000001</c:v>
                </c:pt>
                <c:pt idx="1727">
                  <c:v>320.00024414000001</c:v>
                </c:pt>
                <c:pt idx="1728">
                  <c:v>320.00024414000001</c:v>
                </c:pt>
                <c:pt idx="1729">
                  <c:v>320.00024414000001</c:v>
                </c:pt>
                <c:pt idx="1730">
                  <c:v>320.00024414000001</c:v>
                </c:pt>
                <c:pt idx="1731">
                  <c:v>320.00024414000001</c:v>
                </c:pt>
                <c:pt idx="1732">
                  <c:v>320.00024414000001</c:v>
                </c:pt>
                <c:pt idx="1733">
                  <c:v>320.00024414000001</c:v>
                </c:pt>
                <c:pt idx="1734">
                  <c:v>320.00024414000001</c:v>
                </c:pt>
                <c:pt idx="1735">
                  <c:v>320.00024414000001</c:v>
                </c:pt>
                <c:pt idx="1736">
                  <c:v>320.00024414000001</c:v>
                </c:pt>
                <c:pt idx="1737">
                  <c:v>320.00024414000001</c:v>
                </c:pt>
                <c:pt idx="1738">
                  <c:v>320.00024414000001</c:v>
                </c:pt>
                <c:pt idx="1739">
                  <c:v>320.00024414000001</c:v>
                </c:pt>
                <c:pt idx="1740">
                  <c:v>320.00024414000001</c:v>
                </c:pt>
                <c:pt idx="1741">
                  <c:v>320.00024414000001</c:v>
                </c:pt>
                <c:pt idx="1742">
                  <c:v>320.00024414000001</c:v>
                </c:pt>
                <c:pt idx="1743">
                  <c:v>320.00024414000001</c:v>
                </c:pt>
                <c:pt idx="1744">
                  <c:v>320.00024414000001</c:v>
                </c:pt>
                <c:pt idx="1745">
                  <c:v>320.00024414000001</c:v>
                </c:pt>
                <c:pt idx="1746">
                  <c:v>320.00024414000001</c:v>
                </c:pt>
                <c:pt idx="1747">
                  <c:v>320.00024414000001</c:v>
                </c:pt>
                <c:pt idx="1748">
                  <c:v>320.00024414000001</c:v>
                </c:pt>
                <c:pt idx="1749">
                  <c:v>320.00024414000001</c:v>
                </c:pt>
                <c:pt idx="1750">
                  <c:v>320.00024414000001</c:v>
                </c:pt>
                <c:pt idx="1751">
                  <c:v>320.00024414000001</c:v>
                </c:pt>
                <c:pt idx="1752">
                  <c:v>320.00024414000001</c:v>
                </c:pt>
                <c:pt idx="1753">
                  <c:v>320.00024414000001</c:v>
                </c:pt>
                <c:pt idx="1754">
                  <c:v>320.00024414000001</c:v>
                </c:pt>
                <c:pt idx="1755">
                  <c:v>320.00024414000001</c:v>
                </c:pt>
                <c:pt idx="1756">
                  <c:v>320.00024414000001</c:v>
                </c:pt>
                <c:pt idx="1757">
                  <c:v>320.00024414000001</c:v>
                </c:pt>
                <c:pt idx="1758">
                  <c:v>320.00024414000001</c:v>
                </c:pt>
                <c:pt idx="1759">
                  <c:v>320.00024414000001</c:v>
                </c:pt>
                <c:pt idx="1760">
                  <c:v>320.00024414000001</c:v>
                </c:pt>
                <c:pt idx="1761">
                  <c:v>320.00024414000001</c:v>
                </c:pt>
                <c:pt idx="1762">
                  <c:v>320.00024414000001</c:v>
                </c:pt>
                <c:pt idx="1763">
                  <c:v>320.00024414000001</c:v>
                </c:pt>
                <c:pt idx="1764">
                  <c:v>320.00024414000001</c:v>
                </c:pt>
                <c:pt idx="1765">
                  <c:v>320.00024414000001</c:v>
                </c:pt>
                <c:pt idx="1766">
                  <c:v>320.00024414000001</c:v>
                </c:pt>
                <c:pt idx="1767">
                  <c:v>320.00024414000001</c:v>
                </c:pt>
                <c:pt idx="1768">
                  <c:v>320.00024414000001</c:v>
                </c:pt>
                <c:pt idx="1769">
                  <c:v>320.00024414000001</c:v>
                </c:pt>
                <c:pt idx="1770">
                  <c:v>320.00024414000001</c:v>
                </c:pt>
                <c:pt idx="1771">
                  <c:v>320.00024414000001</c:v>
                </c:pt>
                <c:pt idx="1772">
                  <c:v>320.00024414000001</c:v>
                </c:pt>
                <c:pt idx="1773">
                  <c:v>320.00024414000001</c:v>
                </c:pt>
                <c:pt idx="1774">
                  <c:v>320.00024414000001</c:v>
                </c:pt>
                <c:pt idx="1775">
                  <c:v>320.00024414000001</c:v>
                </c:pt>
                <c:pt idx="1776">
                  <c:v>320.00024414000001</c:v>
                </c:pt>
                <c:pt idx="1777">
                  <c:v>320.00024414000001</c:v>
                </c:pt>
                <c:pt idx="1778">
                  <c:v>320.00024414000001</c:v>
                </c:pt>
                <c:pt idx="1779">
                  <c:v>320.00024414000001</c:v>
                </c:pt>
                <c:pt idx="1780">
                  <c:v>320.00024414000001</c:v>
                </c:pt>
                <c:pt idx="1781">
                  <c:v>320.00024414000001</c:v>
                </c:pt>
                <c:pt idx="1782">
                  <c:v>320.00024414000001</c:v>
                </c:pt>
                <c:pt idx="1783">
                  <c:v>320.00024414000001</c:v>
                </c:pt>
                <c:pt idx="1784">
                  <c:v>320.00024414000001</c:v>
                </c:pt>
                <c:pt idx="1785">
                  <c:v>320.00024414000001</c:v>
                </c:pt>
                <c:pt idx="1786">
                  <c:v>320.00024414000001</c:v>
                </c:pt>
                <c:pt idx="1787">
                  <c:v>320.00024414000001</c:v>
                </c:pt>
                <c:pt idx="1788">
                  <c:v>320.00024414000001</c:v>
                </c:pt>
                <c:pt idx="1789">
                  <c:v>320.00024414000001</c:v>
                </c:pt>
                <c:pt idx="1790">
                  <c:v>320.00024414000001</c:v>
                </c:pt>
                <c:pt idx="1791">
                  <c:v>320.00024414000001</c:v>
                </c:pt>
                <c:pt idx="1792">
                  <c:v>320.00024414000001</c:v>
                </c:pt>
                <c:pt idx="1793">
                  <c:v>320.00024414000001</c:v>
                </c:pt>
                <c:pt idx="1794">
                  <c:v>320.00024414000001</c:v>
                </c:pt>
                <c:pt idx="1795">
                  <c:v>320.00024414000001</c:v>
                </c:pt>
                <c:pt idx="1796">
                  <c:v>320.00024414000001</c:v>
                </c:pt>
                <c:pt idx="1797">
                  <c:v>320.00024414000001</c:v>
                </c:pt>
                <c:pt idx="1798">
                  <c:v>320.00024414000001</c:v>
                </c:pt>
                <c:pt idx="1799">
                  <c:v>320.00024414000001</c:v>
                </c:pt>
                <c:pt idx="1800">
                  <c:v>320.00024414000001</c:v>
                </c:pt>
                <c:pt idx="1801">
                  <c:v>320.00024414000001</c:v>
                </c:pt>
                <c:pt idx="1802">
                  <c:v>320.00024414000001</c:v>
                </c:pt>
                <c:pt idx="1803">
                  <c:v>320.00024414000001</c:v>
                </c:pt>
                <c:pt idx="1804">
                  <c:v>320.00024414000001</c:v>
                </c:pt>
                <c:pt idx="1805">
                  <c:v>320.00024414000001</c:v>
                </c:pt>
                <c:pt idx="1806">
                  <c:v>320.00024414000001</c:v>
                </c:pt>
                <c:pt idx="1807">
                  <c:v>320.00024414000001</c:v>
                </c:pt>
                <c:pt idx="1808">
                  <c:v>320.00024414000001</c:v>
                </c:pt>
                <c:pt idx="1809">
                  <c:v>320.00024414000001</c:v>
                </c:pt>
                <c:pt idx="1810">
                  <c:v>320.00024414000001</c:v>
                </c:pt>
                <c:pt idx="1811">
                  <c:v>320.00024414000001</c:v>
                </c:pt>
                <c:pt idx="1812">
                  <c:v>320.00024414000001</c:v>
                </c:pt>
                <c:pt idx="1813">
                  <c:v>320.00024414000001</c:v>
                </c:pt>
                <c:pt idx="1814">
                  <c:v>320.00024414000001</c:v>
                </c:pt>
                <c:pt idx="1815">
                  <c:v>320.00024414000001</c:v>
                </c:pt>
                <c:pt idx="1816">
                  <c:v>320.00024414000001</c:v>
                </c:pt>
                <c:pt idx="1817">
                  <c:v>320.00024414000001</c:v>
                </c:pt>
                <c:pt idx="1818">
                  <c:v>320.00024414000001</c:v>
                </c:pt>
                <c:pt idx="1819">
                  <c:v>320.00024414000001</c:v>
                </c:pt>
                <c:pt idx="1820">
                  <c:v>320.00024414000001</c:v>
                </c:pt>
                <c:pt idx="1821">
                  <c:v>320.00024414000001</c:v>
                </c:pt>
                <c:pt idx="1822">
                  <c:v>320.00024414000001</c:v>
                </c:pt>
                <c:pt idx="1823">
                  <c:v>320.00024414000001</c:v>
                </c:pt>
                <c:pt idx="1824">
                  <c:v>320.00024414000001</c:v>
                </c:pt>
                <c:pt idx="1825">
                  <c:v>320.00024414000001</c:v>
                </c:pt>
                <c:pt idx="1826">
                  <c:v>320.00024414000001</c:v>
                </c:pt>
                <c:pt idx="1827">
                  <c:v>320.00024414000001</c:v>
                </c:pt>
                <c:pt idx="1828">
                  <c:v>320.00024414000001</c:v>
                </c:pt>
                <c:pt idx="1829">
                  <c:v>320.00024414000001</c:v>
                </c:pt>
                <c:pt idx="1830">
                  <c:v>320.00024414000001</c:v>
                </c:pt>
                <c:pt idx="1831">
                  <c:v>320.00024414000001</c:v>
                </c:pt>
                <c:pt idx="1832">
                  <c:v>320.00024414000001</c:v>
                </c:pt>
                <c:pt idx="1833">
                  <c:v>320.00024414000001</c:v>
                </c:pt>
                <c:pt idx="1834">
                  <c:v>320.00024414000001</c:v>
                </c:pt>
                <c:pt idx="1835">
                  <c:v>320.00024414000001</c:v>
                </c:pt>
                <c:pt idx="1836">
                  <c:v>320.00024414000001</c:v>
                </c:pt>
                <c:pt idx="1837">
                  <c:v>320.00024414000001</c:v>
                </c:pt>
                <c:pt idx="1838">
                  <c:v>320.00024414000001</c:v>
                </c:pt>
                <c:pt idx="1839">
                  <c:v>320.00024414000001</c:v>
                </c:pt>
                <c:pt idx="1840">
                  <c:v>320.00024414000001</c:v>
                </c:pt>
                <c:pt idx="1841">
                  <c:v>320.00024414000001</c:v>
                </c:pt>
                <c:pt idx="1842">
                  <c:v>320.00024414000001</c:v>
                </c:pt>
                <c:pt idx="1843">
                  <c:v>320.00024414000001</c:v>
                </c:pt>
                <c:pt idx="1844">
                  <c:v>320.00024414000001</c:v>
                </c:pt>
                <c:pt idx="1845">
                  <c:v>320.00024414000001</c:v>
                </c:pt>
                <c:pt idx="1846">
                  <c:v>320.00024414000001</c:v>
                </c:pt>
                <c:pt idx="1847">
                  <c:v>320.00024414000001</c:v>
                </c:pt>
                <c:pt idx="1848">
                  <c:v>320.00024414000001</c:v>
                </c:pt>
                <c:pt idx="1849">
                  <c:v>320.00024414000001</c:v>
                </c:pt>
                <c:pt idx="1850">
                  <c:v>320.00024414000001</c:v>
                </c:pt>
                <c:pt idx="1851">
                  <c:v>320.00024414000001</c:v>
                </c:pt>
                <c:pt idx="1852">
                  <c:v>320.00024414000001</c:v>
                </c:pt>
                <c:pt idx="1853">
                  <c:v>320.00024414000001</c:v>
                </c:pt>
                <c:pt idx="1854">
                  <c:v>320.00024414000001</c:v>
                </c:pt>
                <c:pt idx="1855">
                  <c:v>320.00024414000001</c:v>
                </c:pt>
                <c:pt idx="1856">
                  <c:v>320.00024414000001</c:v>
                </c:pt>
                <c:pt idx="1857">
                  <c:v>320.00024414000001</c:v>
                </c:pt>
                <c:pt idx="1858">
                  <c:v>320.00024414000001</c:v>
                </c:pt>
                <c:pt idx="1859">
                  <c:v>320.00024414000001</c:v>
                </c:pt>
                <c:pt idx="1860">
                  <c:v>320.00024414000001</c:v>
                </c:pt>
                <c:pt idx="1861">
                  <c:v>320.00024414000001</c:v>
                </c:pt>
                <c:pt idx="1862">
                  <c:v>320.00024414000001</c:v>
                </c:pt>
                <c:pt idx="1863">
                  <c:v>320.00024414000001</c:v>
                </c:pt>
                <c:pt idx="1864">
                  <c:v>320.00024414000001</c:v>
                </c:pt>
                <c:pt idx="1865">
                  <c:v>320.00024414000001</c:v>
                </c:pt>
                <c:pt idx="1866">
                  <c:v>320.00024414000001</c:v>
                </c:pt>
                <c:pt idx="1867">
                  <c:v>320.00024414000001</c:v>
                </c:pt>
                <c:pt idx="1868">
                  <c:v>320.00024414000001</c:v>
                </c:pt>
                <c:pt idx="1869">
                  <c:v>320.00024414000001</c:v>
                </c:pt>
                <c:pt idx="1870">
                  <c:v>320.00024414000001</c:v>
                </c:pt>
                <c:pt idx="1871">
                  <c:v>320.00024414000001</c:v>
                </c:pt>
                <c:pt idx="1872">
                  <c:v>320.00024414000001</c:v>
                </c:pt>
                <c:pt idx="1873">
                  <c:v>320.00024414000001</c:v>
                </c:pt>
                <c:pt idx="1874">
                  <c:v>320.00024414000001</c:v>
                </c:pt>
                <c:pt idx="1875">
                  <c:v>320.00024414000001</c:v>
                </c:pt>
                <c:pt idx="1876">
                  <c:v>320.00024414000001</c:v>
                </c:pt>
                <c:pt idx="1877">
                  <c:v>320.00024414000001</c:v>
                </c:pt>
                <c:pt idx="1878">
                  <c:v>320.00024414000001</c:v>
                </c:pt>
                <c:pt idx="1879">
                  <c:v>320.00024414000001</c:v>
                </c:pt>
                <c:pt idx="1880">
                  <c:v>320.00024414000001</c:v>
                </c:pt>
                <c:pt idx="1881">
                  <c:v>320.00024414000001</c:v>
                </c:pt>
                <c:pt idx="1882">
                  <c:v>320.00024414000001</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K$2:$K$4000</c:f>
              <c:numCache>
                <c:formatCode>0.00000000</c:formatCode>
                <c:ptCount val="3999"/>
                <c:pt idx="0">
                  <c:v>0</c:v>
                </c:pt>
                <c:pt idx="1">
                  <c:v>0</c:v>
                </c:pt>
                <c:pt idx="2">
                  <c:v>1.33333E-3</c:v>
                </c:pt>
                <c:pt idx="3">
                  <c:v>1.33333E-3</c:v>
                </c:pt>
                <c:pt idx="4">
                  <c:v>-1.33333E-3</c:v>
                </c:pt>
                <c:pt idx="5">
                  <c:v>1.33333E-3</c:v>
                </c:pt>
                <c:pt idx="6">
                  <c:v>1.33333E-3</c:v>
                </c:pt>
                <c:pt idx="7">
                  <c:v>1.33333E-3</c:v>
                </c:pt>
                <c:pt idx="8">
                  <c:v>0</c:v>
                </c:pt>
                <c:pt idx="9">
                  <c:v>0</c:v>
                </c:pt>
                <c:pt idx="10">
                  <c:v>0</c:v>
                </c:pt>
                <c:pt idx="11">
                  <c:v>-1.33333E-3</c:v>
                </c:pt>
                <c:pt idx="12">
                  <c:v>-1.33333E-3</c:v>
                </c:pt>
                <c:pt idx="13">
                  <c:v>0</c:v>
                </c:pt>
                <c:pt idx="14">
                  <c:v>-2.6666699999999999E-3</c:v>
                </c:pt>
                <c:pt idx="15">
                  <c:v>-2.6666699999999999E-3</c:v>
                </c:pt>
                <c:pt idx="16">
                  <c:v>0</c:v>
                </c:pt>
                <c:pt idx="17">
                  <c:v>4.0000000000000001E-3</c:v>
                </c:pt>
                <c:pt idx="18">
                  <c:v>1.33333E-3</c:v>
                </c:pt>
                <c:pt idx="19">
                  <c:v>-2.6666699999999999E-3</c:v>
                </c:pt>
                <c:pt idx="20">
                  <c:v>2.6666699999999999E-3</c:v>
                </c:pt>
                <c:pt idx="21">
                  <c:v>0</c:v>
                </c:pt>
                <c:pt idx="22">
                  <c:v>0</c:v>
                </c:pt>
                <c:pt idx="23">
                  <c:v>-1.33333E-3</c:v>
                </c:pt>
                <c:pt idx="24">
                  <c:v>-1.33333E-3</c:v>
                </c:pt>
                <c:pt idx="25">
                  <c:v>-1.33333E-3</c:v>
                </c:pt>
                <c:pt idx="26">
                  <c:v>-1.33333E-3</c:v>
                </c:pt>
                <c:pt idx="27">
                  <c:v>1.33333E-3</c:v>
                </c:pt>
                <c:pt idx="28">
                  <c:v>1.33333E-3</c:v>
                </c:pt>
                <c:pt idx="29">
                  <c:v>0</c:v>
                </c:pt>
                <c:pt idx="30">
                  <c:v>0</c:v>
                </c:pt>
                <c:pt idx="31">
                  <c:v>1.33333E-3</c:v>
                </c:pt>
                <c:pt idx="32">
                  <c:v>1.33333E-3</c:v>
                </c:pt>
                <c:pt idx="33">
                  <c:v>0</c:v>
                </c:pt>
                <c:pt idx="34">
                  <c:v>-1.33333E-3</c:v>
                </c:pt>
                <c:pt idx="35">
                  <c:v>1.33333E-3</c:v>
                </c:pt>
                <c:pt idx="36">
                  <c:v>1.33333E-3</c:v>
                </c:pt>
                <c:pt idx="37">
                  <c:v>1.33333E-3</c:v>
                </c:pt>
                <c:pt idx="38">
                  <c:v>1.33333E-3</c:v>
                </c:pt>
                <c:pt idx="39">
                  <c:v>4.0000000000000001E-3</c:v>
                </c:pt>
                <c:pt idx="40">
                  <c:v>0</c:v>
                </c:pt>
                <c:pt idx="41">
                  <c:v>0</c:v>
                </c:pt>
                <c:pt idx="42">
                  <c:v>0</c:v>
                </c:pt>
                <c:pt idx="43">
                  <c:v>-1.33333E-3</c:v>
                </c:pt>
                <c:pt idx="44">
                  <c:v>1.33333E-3</c:v>
                </c:pt>
                <c:pt idx="45">
                  <c:v>1.33333E-3</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1.33333E-3</c:v>
                </c:pt>
                <c:pt idx="61">
                  <c:v>0</c:v>
                </c:pt>
                <c:pt idx="62">
                  <c:v>0</c:v>
                </c:pt>
                <c:pt idx="63">
                  <c:v>0</c:v>
                </c:pt>
                <c:pt idx="64">
                  <c:v>0</c:v>
                </c:pt>
                <c:pt idx="65">
                  <c:v>0</c:v>
                </c:pt>
                <c:pt idx="66">
                  <c:v>0</c:v>
                </c:pt>
                <c:pt idx="67">
                  <c:v>1.33333E-3</c:v>
                </c:pt>
                <c:pt idx="68">
                  <c:v>1.33333E-3</c:v>
                </c:pt>
                <c:pt idx="69">
                  <c:v>0</c:v>
                </c:pt>
                <c:pt idx="70">
                  <c:v>0</c:v>
                </c:pt>
                <c:pt idx="71">
                  <c:v>-1.33333E-3</c:v>
                </c:pt>
                <c:pt idx="72">
                  <c:v>-4.0000000000000001E-3</c:v>
                </c:pt>
                <c:pt idx="73">
                  <c:v>0</c:v>
                </c:pt>
                <c:pt idx="74">
                  <c:v>0</c:v>
                </c:pt>
                <c:pt idx="75">
                  <c:v>0</c:v>
                </c:pt>
                <c:pt idx="76">
                  <c:v>0</c:v>
                </c:pt>
                <c:pt idx="77">
                  <c:v>-2.6666699999999999E-3</c:v>
                </c:pt>
                <c:pt idx="78">
                  <c:v>-2.6666699999999999E-3</c:v>
                </c:pt>
                <c:pt idx="79">
                  <c:v>0</c:v>
                </c:pt>
                <c:pt idx="80">
                  <c:v>1.33333E-3</c:v>
                </c:pt>
                <c:pt idx="81">
                  <c:v>0</c:v>
                </c:pt>
                <c:pt idx="82">
                  <c:v>0</c:v>
                </c:pt>
                <c:pt idx="83">
                  <c:v>1.33333E-3</c:v>
                </c:pt>
                <c:pt idx="84">
                  <c:v>-1.33333E-3</c:v>
                </c:pt>
                <c:pt idx="85">
                  <c:v>-1.33333E-3</c:v>
                </c:pt>
                <c:pt idx="86">
                  <c:v>1.33333E-3</c:v>
                </c:pt>
                <c:pt idx="87">
                  <c:v>-2.6666699999999999E-3</c:v>
                </c:pt>
                <c:pt idx="88">
                  <c:v>-2.6666699999999999E-3</c:v>
                </c:pt>
                <c:pt idx="89">
                  <c:v>1.33333E-3</c:v>
                </c:pt>
                <c:pt idx="90">
                  <c:v>1.33333E-3</c:v>
                </c:pt>
                <c:pt idx="91">
                  <c:v>1.33333E-3</c:v>
                </c:pt>
                <c:pt idx="92">
                  <c:v>-1.33333E-3</c:v>
                </c:pt>
                <c:pt idx="93">
                  <c:v>0</c:v>
                </c:pt>
                <c:pt idx="94">
                  <c:v>0</c:v>
                </c:pt>
                <c:pt idx="95">
                  <c:v>0</c:v>
                </c:pt>
                <c:pt idx="96">
                  <c:v>0</c:v>
                </c:pt>
                <c:pt idx="97">
                  <c:v>0</c:v>
                </c:pt>
                <c:pt idx="98">
                  <c:v>0</c:v>
                </c:pt>
                <c:pt idx="99">
                  <c:v>0</c:v>
                </c:pt>
                <c:pt idx="100">
                  <c:v>0</c:v>
                </c:pt>
                <c:pt idx="101">
                  <c:v>0</c:v>
                </c:pt>
                <c:pt idx="102">
                  <c:v>0</c:v>
                </c:pt>
                <c:pt idx="103">
                  <c:v>-1.33333E-3</c:v>
                </c:pt>
                <c:pt idx="104">
                  <c:v>-1.33333E-3</c:v>
                </c:pt>
                <c:pt idx="105">
                  <c:v>-1.33333E-3</c:v>
                </c:pt>
                <c:pt idx="106">
                  <c:v>0</c:v>
                </c:pt>
                <c:pt idx="107">
                  <c:v>0</c:v>
                </c:pt>
                <c:pt idx="108">
                  <c:v>1.33333E-3</c:v>
                </c:pt>
                <c:pt idx="109">
                  <c:v>0</c:v>
                </c:pt>
                <c:pt idx="110">
                  <c:v>0</c:v>
                </c:pt>
                <c:pt idx="111">
                  <c:v>0</c:v>
                </c:pt>
                <c:pt idx="112">
                  <c:v>-2.6666699999999999E-3</c:v>
                </c:pt>
                <c:pt idx="113">
                  <c:v>0</c:v>
                </c:pt>
                <c:pt idx="114">
                  <c:v>0</c:v>
                </c:pt>
                <c:pt idx="115">
                  <c:v>0</c:v>
                </c:pt>
                <c:pt idx="116">
                  <c:v>0</c:v>
                </c:pt>
                <c:pt idx="117">
                  <c:v>-1.33333E-3</c:v>
                </c:pt>
                <c:pt idx="118">
                  <c:v>-1.33333E-3</c:v>
                </c:pt>
                <c:pt idx="119">
                  <c:v>2.6666699999999999E-3</c:v>
                </c:pt>
                <c:pt idx="120">
                  <c:v>1.33333E-3</c:v>
                </c:pt>
                <c:pt idx="121">
                  <c:v>0</c:v>
                </c:pt>
                <c:pt idx="122">
                  <c:v>0</c:v>
                </c:pt>
                <c:pt idx="123">
                  <c:v>0</c:v>
                </c:pt>
                <c:pt idx="124">
                  <c:v>-1.33333E-3</c:v>
                </c:pt>
                <c:pt idx="125">
                  <c:v>-1.33333E-3</c:v>
                </c:pt>
                <c:pt idx="126">
                  <c:v>1.33333E-3</c:v>
                </c:pt>
                <c:pt idx="127">
                  <c:v>1.33333E-3</c:v>
                </c:pt>
                <c:pt idx="128">
                  <c:v>1.33333E-3</c:v>
                </c:pt>
                <c:pt idx="129">
                  <c:v>1.33333E-3</c:v>
                </c:pt>
                <c:pt idx="130">
                  <c:v>0</c:v>
                </c:pt>
                <c:pt idx="131">
                  <c:v>-1.33333E-3</c:v>
                </c:pt>
                <c:pt idx="132">
                  <c:v>-1.33333E-3</c:v>
                </c:pt>
                <c:pt idx="133">
                  <c:v>-1.33333E-3</c:v>
                </c:pt>
                <c:pt idx="134">
                  <c:v>1.33333E-3</c:v>
                </c:pt>
                <c:pt idx="135">
                  <c:v>0</c:v>
                </c:pt>
                <c:pt idx="136">
                  <c:v>4.0000000000000001E-3</c:v>
                </c:pt>
                <c:pt idx="137">
                  <c:v>0</c:v>
                </c:pt>
                <c:pt idx="138">
                  <c:v>0</c:v>
                </c:pt>
                <c:pt idx="139">
                  <c:v>-1.33333E-3</c:v>
                </c:pt>
                <c:pt idx="140">
                  <c:v>0</c:v>
                </c:pt>
                <c:pt idx="141">
                  <c:v>-1.33333E-3</c:v>
                </c:pt>
                <c:pt idx="142">
                  <c:v>-1.33333E-3</c:v>
                </c:pt>
                <c:pt idx="143">
                  <c:v>2.6666699999999999E-3</c:v>
                </c:pt>
                <c:pt idx="144">
                  <c:v>2.6666699999999999E-3</c:v>
                </c:pt>
                <c:pt idx="145">
                  <c:v>2.6666699999999999E-3</c:v>
                </c:pt>
                <c:pt idx="146">
                  <c:v>0</c:v>
                </c:pt>
                <c:pt idx="147">
                  <c:v>2.6666699999999999E-3</c:v>
                </c:pt>
                <c:pt idx="148">
                  <c:v>2.6666699999999999E-3</c:v>
                </c:pt>
                <c:pt idx="149">
                  <c:v>-2.6666699999999999E-3</c:v>
                </c:pt>
                <c:pt idx="150">
                  <c:v>0</c:v>
                </c:pt>
                <c:pt idx="151">
                  <c:v>1.33333E-3</c:v>
                </c:pt>
                <c:pt idx="152">
                  <c:v>1.33333E-3</c:v>
                </c:pt>
                <c:pt idx="153">
                  <c:v>2.6666699999999999E-3</c:v>
                </c:pt>
                <c:pt idx="154">
                  <c:v>1.33333E-3</c:v>
                </c:pt>
                <c:pt idx="155">
                  <c:v>1.33333E-3</c:v>
                </c:pt>
                <c:pt idx="156">
                  <c:v>0</c:v>
                </c:pt>
                <c:pt idx="157">
                  <c:v>0</c:v>
                </c:pt>
                <c:pt idx="158">
                  <c:v>-1.33333E-3</c:v>
                </c:pt>
                <c:pt idx="159">
                  <c:v>-1.33333E-3</c:v>
                </c:pt>
                <c:pt idx="160">
                  <c:v>-1.33333E-3</c:v>
                </c:pt>
                <c:pt idx="161">
                  <c:v>-1.33333E-3</c:v>
                </c:pt>
                <c:pt idx="162">
                  <c:v>2.6666699999999999E-3</c:v>
                </c:pt>
                <c:pt idx="163">
                  <c:v>-1.33333E-3</c:v>
                </c:pt>
                <c:pt idx="164">
                  <c:v>-1.33333E-3</c:v>
                </c:pt>
                <c:pt idx="165">
                  <c:v>-1.33333E-3</c:v>
                </c:pt>
                <c:pt idx="166">
                  <c:v>1.33333E-3</c:v>
                </c:pt>
                <c:pt idx="167">
                  <c:v>-1.33333E-3</c:v>
                </c:pt>
                <c:pt idx="168">
                  <c:v>-1.33333E-3</c:v>
                </c:pt>
                <c:pt idx="169">
                  <c:v>-1.33333E-3</c:v>
                </c:pt>
                <c:pt idx="170">
                  <c:v>-1.33333E-3</c:v>
                </c:pt>
                <c:pt idx="171">
                  <c:v>0</c:v>
                </c:pt>
                <c:pt idx="172">
                  <c:v>-1.33333E-3</c:v>
                </c:pt>
                <c:pt idx="173">
                  <c:v>1.33333E-3</c:v>
                </c:pt>
                <c:pt idx="174">
                  <c:v>2.6666699999999999E-3</c:v>
                </c:pt>
                <c:pt idx="175">
                  <c:v>2.6666699999999999E-3</c:v>
                </c:pt>
                <c:pt idx="176">
                  <c:v>0</c:v>
                </c:pt>
                <c:pt idx="177">
                  <c:v>1.33333E-3</c:v>
                </c:pt>
                <c:pt idx="178">
                  <c:v>0</c:v>
                </c:pt>
                <c:pt idx="179">
                  <c:v>0</c:v>
                </c:pt>
                <c:pt idx="180">
                  <c:v>1.33333E-3</c:v>
                </c:pt>
                <c:pt idx="181">
                  <c:v>0</c:v>
                </c:pt>
                <c:pt idx="182">
                  <c:v>-1.33333E-3</c:v>
                </c:pt>
                <c:pt idx="183">
                  <c:v>1.33333E-3</c:v>
                </c:pt>
                <c:pt idx="184">
                  <c:v>-1.33333E-3</c:v>
                </c:pt>
                <c:pt idx="185">
                  <c:v>-1.33333E-3</c:v>
                </c:pt>
                <c:pt idx="186">
                  <c:v>0</c:v>
                </c:pt>
                <c:pt idx="187">
                  <c:v>0</c:v>
                </c:pt>
                <c:pt idx="188">
                  <c:v>0</c:v>
                </c:pt>
                <c:pt idx="189">
                  <c:v>0</c:v>
                </c:pt>
                <c:pt idx="190">
                  <c:v>5.3333299999999998E-3</c:v>
                </c:pt>
                <c:pt idx="191">
                  <c:v>4.0000000000000001E-3</c:v>
                </c:pt>
                <c:pt idx="192">
                  <c:v>4.0000000000000001E-3</c:v>
                </c:pt>
                <c:pt idx="193">
                  <c:v>1.33333E-3</c:v>
                </c:pt>
                <c:pt idx="194">
                  <c:v>-2.6666699999999999E-3</c:v>
                </c:pt>
                <c:pt idx="195">
                  <c:v>-2.6666699999999999E-3</c:v>
                </c:pt>
                <c:pt idx="196">
                  <c:v>0</c:v>
                </c:pt>
                <c:pt idx="197">
                  <c:v>0</c:v>
                </c:pt>
                <c:pt idx="198">
                  <c:v>-1.33333E-3</c:v>
                </c:pt>
                <c:pt idx="199">
                  <c:v>0</c:v>
                </c:pt>
                <c:pt idx="200">
                  <c:v>-1.33333E-3</c:v>
                </c:pt>
                <c:pt idx="201">
                  <c:v>4.0000000000000001E-3</c:v>
                </c:pt>
                <c:pt idx="202">
                  <c:v>4.0000000000000001E-3</c:v>
                </c:pt>
                <c:pt idx="203">
                  <c:v>1.33333E-3</c:v>
                </c:pt>
                <c:pt idx="204">
                  <c:v>-5.3333299999999998E-3</c:v>
                </c:pt>
                <c:pt idx="205">
                  <c:v>-4.0000000000000001E-3</c:v>
                </c:pt>
                <c:pt idx="206">
                  <c:v>-4.0000000000000001E-3</c:v>
                </c:pt>
                <c:pt idx="207">
                  <c:v>-1.066667E-2</c:v>
                </c:pt>
                <c:pt idx="208">
                  <c:v>-1.3333329999999999E-2</c:v>
                </c:pt>
                <c:pt idx="209">
                  <c:v>-5.3333299999999998E-3</c:v>
                </c:pt>
                <c:pt idx="210">
                  <c:v>5.3333299999999998E-3</c:v>
                </c:pt>
                <c:pt idx="211">
                  <c:v>5.3333299999999998E-3</c:v>
                </c:pt>
                <c:pt idx="212">
                  <c:v>5.3333299999999998E-3</c:v>
                </c:pt>
                <c:pt idx="213">
                  <c:v>1.33333E-3</c:v>
                </c:pt>
                <c:pt idx="214">
                  <c:v>0</c:v>
                </c:pt>
                <c:pt idx="215">
                  <c:v>-4.0000000000000001E-3</c:v>
                </c:pt>
                <c:pt idx="216">
                  <c:v>-4.0000000000000001E-3</c:v>
                </c:pt>
                <c:pt idx="217">
                  <c:v>0</c:v>
                </c:pt>
                <c:pt idx="218">
                  <c:v>0</c:v>
                </c:pt>
                <c:pt idx="219">
                  <c:v>1.6E-2</c:v>
                </c:pt>
                <c:pt idx="220">
                  <c:v>1.7333330000000001E-2</c:v>
                </c:pt>
                <c:pt idx="221">
                  <c:v>1.33333E-3</c:v>
                </c:pt>
                <c:pt idx="222">
                  <c:v>1.33333E-3</c:v>
                </c:pt>
                <c:pt idx="223">
                  <c:v>-1.2E-2</c:v>
                </c:pt>
                <c:pt idx="224">
                  <c:v>-1.2E-2</c:v>
                </c:pt>
                <c:pt idx="225">
                  <c:v>-6.6666700000000004E-3</c:v>
                </c:pt>
                <c:pt idx="226">
                  <c:v>-6.6666700000000004E-3</c:v>
                </c:pt>
                <c:pt idx="227">
                  <c:v>1.866667E-2</c:v>
                </c:pt>
                <c:pt idx="228">
                  <c:v>8.0000000000000002E-3</c:v>
                </c:pt>
                <c:pt idx="229">
                  <c:v>8.0000000000000002E-3</c:v>
                </c:pt>
                <c:pt idx="230">
                  <c:v>-1.6E-2</c:v>
                </c:pt>
                <c:pt idx="231">
                  <c:v>-1.6E-2</c:v>
                </c:pt>
                <c:pt idx="232">
                  <c:v>-1.6E-2</c:v>
                </c:pt>
                <c:pt idx="233">
                  <c:v>4.0000000000000001E-3</c:v>
                </c:pt>
                <c:pt idx="234">
                  <c:v>1.2E-2</c:v>
                </c:pt>
                <c:pt idx="235">
                  <c:v>4.0000000000000001E-3</c:v>
                </c:pt>
                <c:pt idx="236">
                  <c:v>-2.6666699999999999E-3</c:v>
                </c:pt>
                <c:pt idx="237">
                  <c:v>-2.6666699999999999E-3</c:v>
                </c:pt>
                <c:pt idx="238">
                  <c:v>0</c:v>
                </c:pt>
                <c:pt idx="239">
                  <c:v>0</c:v>
                </c:pt>
                <c:pt idx="240">
                  <c:v>1.33333E-3</c:v>
                </c:pt>
                <c:pt idx="241">
                  <c:v>0</c:v>
                </c:pt>
                <c:pt idx="242">
                  <c:v>-1.33333E-3</c:v>
                </c:pt>
                <c:pt idx="243">
                  <c:v>-1.33333E-3</c:v>
                </c:pt>
                <c:pt idx="244">
                  <c:v>1.33333E-3</c:v>
                </c:pt>
                <c:pt idx="245">
                  <c:v>-1.33333E-3</c:v>
                </c:pt>
                <c:pt idx="246">
                  <c:v>0</c:v>
                </c:pt>
                <c:pt idx="247">
                  <c:v>1.33333E-3</c:v>
                </c:pt>
                <c:pt idx="248">
                  <c:v>0</c:v>
                </c:pt>
                <c:pt idx="249">
                  <c:v>0</c:v>
                </c:pt>
                <c:pt idx="250">
                  <c:v>-1.33333E-3</c:v>
                </c:pt>
                <c:pt idx="251">
                  <c:v>0</c:v>
                </c:pt>
                <c:pt idx="252">
                  <c:v>1.33333E-3</c:v>
                </c:pt>
                <c:pt idx="253">
                  <c:v>1.33333E-3</c:v>
                </c:pt>
                <c:pt idx="254">
                  <c:v>1.33333E-3</c:v>
                </c:pt>
                <c:pt idx="255">
                  <c:v>0</c:v>
                </c:pt>
                <c:pt idx="256">
                  <c:v>0</c:v>
                </c:pt>
                <c:pt idx="257">
                  <c:v>0</c:v>
                </c:pt>
                <c:pt idx="258">
                  <c:v>0</c:v>
                </c:pt>
                <c:pt idx="259">
                  <c:v>0</c:v>
                </c:pt>
                <c:pt idx="260">
                  <c:v>0</c:v>
                </c:pt>
                <c:pt idx="261">
                  <c:v>-2.6666699999999999E-3</c:v>
                </c:pt>
                <c:pt idx="262">
                  <c:v>1.33333E-3</c:v>
                </c:pt>
                <c:pt idx="263">
                  <c:v>1.33333E-3</c:v>
                </c:pt>
                <c:pt idx="264">
                  <c:v>0</c:v>
                </c:pt>
                <c:pt idx="265">
                  <c:v>-1.33333E-3</c:v>
                </c:pt>
                <c:pt idx="266">
                  <c:v>-1.33333E-3</c:v>
                </c:pt>
                <c:pt idx="267">
                  <c:v>1.33333E-3</c:v>
                </c:pt>
                <c:pt idx="268">
                  <c:v>-2.6666699999999999E-3</c:v>
                </c:pt>
                <c:pt idx="269">
                  <c:v>-2.6666699999999999E-3</c:v>
                </c:pt>
                <c:pt idx="270">
                  <c:v>0</c:v>
                </c:pt>
                <c:pt idx="271">
                  <c:v>1.33333E-3</c:v>
                </c:pt>
                <c:pt idx="272">
                  <c:v>-1.33333E-3</c:v>
                </c:pt>
                <c:pt idx="273">
                  <c:v>-1.33333E-3</c:v>
                </c:pt>
                <c:pt idx="274">
                  <c:v>0</c:v>
                </c:pt>
                <c:pt idx="275">
                  <c:v>-2.6666699999999999E-3</c:v>
                </c:pt>
                <c:pt idx="276">
                  <c:v>-2.6666699999999999E-3</c:v>
                </c:pt>
                <c:pt idx="277">
                  <c:v>0</c:v>
                </c:pt>
                <c:pt idx="278">
                  <c:v>0</c:v>
                </c:pt>
                <c:pt idx="279">
                  <c:v>0</c:v>
                </c:pt>
                <c:pt idx="280">
                  <c:v>0</c:v>
                </c:pt>
                <c:pt idx="281">
                  <c:v>1.33333E-3</c:v>
                </c:pt>
                <c:pt idx="282">
                  <c:v>0</c:v>
                </c:pt>
                <c:pt idx="283">
                  <c:v>0</c:v>
                </c:pt>
                <c:pt idx="284">
                  <c:v>-1.33333E-3</c:v>
                </c:pt>
                <c:pt idx="285">
                  <c:v>-1.33333E-3</c:v>
                </c:pt>
                <c:pt idx="286">
                  <c:v>-1.33333E-3</c:v>
                </c:pt>
                <c:pt idx="287">
                  <c:v>1.33333E-3</c:v>
                </c:pt>
                <c:pt idx="288">
                  <c:v>1.33333E-3</c:v>
                </c:pt>
                <c:pt idx="289">
                  <c:v>2.6666699999999999E-3</c:v>
                </c:pt>
                <c:pt idx="290">
                  <c:v>2.6666699999999999E-3</c:v>
                </c:pt>
                <c:pt idx="291">
                  <c:v>0</c:v>
                </c:pt>
                <c:pt idx="292">
                  <c:v>0</c:v>
                </c:pt>
                <c:pt idx="293">
                  <c:v>0</c:v>
                </c:pt>
                <c:pt idx="294">
                  <c:v>0</c:v>
                </c:pt>
                <c:pt idx="295">
                  <c:v>1.33333E-3</c:v>
                </c:pt>
                <c:pt idx="296">
                  <c:v>1.33333E-3</c:v>
                </c:pt>
                <c:pt idx="297">
                  <c:v>0</c:v>
                </c:pt>
                <c:pt idx="298">
                  <c:v>-1.33333E-3</c:v>
                </c:pt>
                <c:pt idx="299">
                  <c:v>0</c:v>
                </c:pt>
                <c:pt idx="300">
                  <c:v>-1.33333E-3</c:v>
                </c:pt>
                <c:pt idx="301">
                  <c:v>-1.33333E-3</c:v>
                </c:pt>
                <c:pt idx="302">
                  <c:v>-1.33333E-3</c:v>
                </c:pt>
                <c:pt idx="303">
                  <c:v>-1.33333E-3</c:v>
                </c:pt>
                <c:pt idx="304">
                  <c:v>0</c:v>
                </c:pt>
                <c:pt idx="305">
                  <c:v>2.6666699999999999E-3</c:v>
                </c:pt>
                <c:pt idx="306">
                  <c:v>2.6666699999999999E-3</c:v>
                </c:pt>
                <c:pt idx="307">
                  <c:v>-1.33333E-3</c:v>
                </c:pt>
                <c:pt idx="308">
                  <c:v>-1.33333E-3</c:v>
                </c:pt>
                <c:pt idx="309">
                  <c:v>-1.33333E-3</c:v>
                </c:pt>
                <c:pt idx="310">
                  <c:v>-2.6666699999999999E-3</c:v>
                </c:pt>
                <c:pt idx="311">
                  <c:v>1.33333E-3</c:v>
                </c:pt>
                <c:pt idx="312">
                  <c:v>1.33333E-3</c:v>
                </c:pt>
                <c:pt idx="313">
                  <c:v>1.33333E-3</c:v>
                </c:pt>
                <c:pt idx="314">
                  <c:v>0</c:v>
                </c:pt>
                <c:pt idx="315">
                  <c:v>0</c:v>
                </c:pt>
                <c:pt idx="316">
                  <c:v>0</c:v>
                </c:pt>
                <c:pt idx="317">
                  <c:v>0</c:v>
                </c:pt>
                <c:pt idx="318">
                  <c:v>-1.33333E-3</c:v>
                </c:pt>
                <c:pt idx="319">
                  <c:v>-1.33333E-3</c:v>
                </c:pt>
                <c:pt idx="320">
                  <c:v>1.33333E-3</c:v>
                </c:pt>
                <c:pt idx="321">
                  <c:v>0</c:v>
                </c:pt>
                <c:pt idx="322">
                  <c:v>0</c:v>
                </c:pt>
                <c:pt idx="323">
                  <c:v>0</c:v>
                </c:pt>
                <c:pt idx="324">
                  <c:v>2.6666699999999999E-3</c:v>
                </c:pt>
                <c:pt idx="325">
                  <c:v>0</c:v>
                </c:pt>
                <c:pt idx="326">
                  <c:v>0</c:v>
                </c:pt>
                <c:pt idx="327">
                  <c:v>-1.33333E-3</c:v>
                </c:pt>
                <c:pt idx="328">
                  <c:v>-1.33333E-3</c:v>
                </c:pt>
                <c:pt idx="329">
                  <c:v>-1.33333E-3</c:v>
                </c:pt>
                <c:pt idx="330">
                  <c:v>1.33333E-3</c:v>
                </c:pt>
                <c:pt idx="331">
                  <c:v>-1.33333E-3</c:v>
                </c:pt>
                <c:pt idx="332">
                  <c:v>1.33333E-3</c:v>
                </c:pt>
                <c:pt idx="333">
                  <c:v>1.33333E-3</c:v>
                </c:pt>
                <c:pt idx="334">
                  <c:v>1.33333E-3</c:v>
                </c:pt>
                <c:pt idx="335">
                  <c:v>-2.6666699999999999E-3</c:v>
                </c:pt>
                <c:pt idx="336">
                  <c:v>-2.6666699999999999E-3</c:v>
                </c:pt>
                <c:pt idx="337">
                  <c:v>0</c:v>
                </c:pt>
                <c:pt idx="338">
                  <c:v>0</c:v>
                </c:pt>
                <c:pt idx="339">
                  <c:v>0</c:v>
                </c:pt>
                <c:pt idx="340">
                  <c:v>-1.33333E-3</c:v>
                </c:pt>
                <c:pt idx="341">
                  <c:v>1.33333E-3</c:v>
                </c:pt>
                <c:pt idx="342">
                  <c:v>-1.33333E-3</c:v>
                </c:pt>
                <c:pt idx="343">
                  <c:v>-1.33333E-3</c:v>
                </c:pt>
                <c:pt idx="344">
                  <c:v>0</c:v>
                </c:pt>
                <c:pt idx="345">
                  <c:v>1.33333E-3</c:v>
                </c:pt>
                <c:pt idx="346">
                  <c:v>1.33333E-3</c:v>
                </c:pt>
                <c:pt idx="347">
                  <c:v>0</c:v>
                </c:pt>
                <c:pt idx="348">
                  <c:v>-2.6666699999999999E-3</c:v>
                </c:pt>
                <c:pt idx="349">
                  <c:v>0</c:v>
                </c:pt>
                <c:pt idx="350">
                  <c:v>0</c:v>
                </c:pt>
                <c:pt idx="351">
                  <c:v>1.33333E-3</c:v>
                </c:pt>
                <c:pt idx="352">
                  <c:v>0</c:v>
                </c:pt>
                <c:pt idx="353">
                  <c:v>0</c:v>
                </c:pt>
                <c:pt idx="354">
                  <c:v>0</c:v>
                </c:pt>
                <c:pt idx="355">
                  <c:v>0</c:v>
                </c:pt>
                <c:pt idx="356">
                  <c:v>0</c:v>
                </c:pt>
                <c:pt idx="357">
                  <c:v>-1.33333E-3</c:v>
                </c:pt>
                <c:pt idx="358">
                  <c:v>0</c:v>
                </c:pt>
                <c:pt idx="359">
                  <c:v>-1.33333E-3</c:v>
                </c:pt>
                <c:pt idx="360">
                  <c:v>-1.33333E-3</c:v>
                </c:pt>
                <c:pt idx="361">
                  <c:v>1.33333E-3</c:v>
                </c:pt>
                <c:pt idx="362">
                  <c:v>-2.6666699999999999E-3</c:v>
                </c:pt>
                <c:pt idx="363">
                  <c:v>-2.6666699999999999E-3</c:v>
                </c:pt>
                <c:pt idx="364">
                  <c:v>0</c:v>
                </c:pt>
                <c:pt idx="365">
                  <c:v>0</c:v>
                </c:pt>
                <c:pt idx="366">
                  <c:v>0</c:v>
                </c:pt>
                <c:pt idx="367">
                  <c:v>-1.33333E-3</c:v>
                </c:pt>
                <c:pt idx="368">
                  <c:v>-1.33333E-3</c:v>
                </c:pt>
                <c:pt idx="369">
                  <c:v>-1.33333E-3</c:v>
                </c:pt>
                <c:pt idx="370">
                  <c:v>-1.33333E-3</c:v>
                </c:pt>
                <c:pt idx="371">
                  <c:v>-1.33333E-3</c:v>
                </c:pt>
                <c:pt idx="372">
                  <c:v>0</c:v>
                </c:pt>
                <c:pt idx="373">
                  <c:v>0</c:v>
                </c:pt>
                <c:pt idx="374">
                  <c:v>-1.33333E-3</c:v>
                </c:pt>
                <c:pt idx="375">
                  <c:v>1.33333E-3</c:v>
                </c:pt>
                <c:pt idx="376">
                  <c:v>1.33333E-3</c:v>
                </c:pt>
                <c:pt idx="377">
                  <c:v>1.33333E-3</c:v>
                </c:pt>
                <c:pt idx="378">
                  <c:v>-1.33333E-3</c:v>
                </c:pt>
                <c:pt idx="379">
                  <c:v>1.33333E-3</c:v>
                </c:pt>
                <c:pt idx="380">
                  <c:v>-1.33333E-3</c:v>
                </c:pt>
                <c:pt idx="381">
                  <c:v>0</c:v>
                </c:pt>
                <c:pt idx="382">
                  <c:v>0</c:v>
                </c:pt>
                <c:pt idx="383">
                  <c:v>0</c:v>
                </c:pt>
                <c:pt idx="384">
                  <c:v>0</c:v>
                </c:pt>
                <c:pt idx="385">
                  <c:v>0</c:v>
                </c:pt>
                <c:pt idx="386">
                  <c:v>0</c:v>
                </c:pt>
                <c:pt idx="387">
                  <c:v>-1.33333E-3</c:v>
                </c:pt>
                <c:pt idx="388">
                  <c:v>0</c:v>
                </c:pt>
                <c:pt idx="389">
                  <c:v>0</c:v>
                </c:pt>
                <c:pt idx="390">
                  <c:v>1.33333E-3</c:v>
                </c:pt>
                <c:pt idx="391">
                  <c:v>-2.6666699999999999E-3</c:v>
                </c:pt>
                <c:pt idx="392">
                  <c:v>2.6666699999999999E-3</c:v>
                </c:pt>
                <c:pt idx="393">
                  <c:v>2.6666699999999999E-3</c:v>
                </c:pt>
                <c:pt idx="394">
                  <c:v>-2.6666699999999999E-3</c:v>
                </c:pt>
                <c:pt idx="395">
                  <c:v>0</c:v>
                </c:pt>
                <c:pt idx="396">
                  <c:v>-2.6666699999999999E-3</c:v>
                </c:pt>
                <c:pt idx="397">
                  <c:v>1.33333E-3</c:v>
                </c:pt>
                <c:pt idx="398">
                  <c:v>1.33333E-3</c:v>
                </c:pt>
                <c:pt idx="399">
                  <c:v>1.33333E-3</c:v>
                </c:pt>
                <c:pt idx="400">
                  <c:v>0</c:v>
                </c:pt>
                <c:pt idx="401">
                  <c:v>0</c:v>
                </c:pt>
                <c:pt idx="402">
                  <c:v>2.6666699999999999E-3</c:v>
                </c:pt>
                <c:pt idx="403">
                  <c:v>2.6666699999999999E-3</c:v>
                </c:pt>
                <c:pt idx="404">
                  <c:v>1.33333E-3</c:v>
                </c:pt>
                <c:pt idx="405">
                  <c:v>0</c:v>
                </c:pt>
                <c:pt idx="406">
                  <c:v>0</c:v>
                </c:pt>
                <c:pt idx="407">
                  <c:v>0</c:v>
                </c:pt>
                <c:pt idx="408">
                  <c:v>-1.33333E-3</c:v>
                </c:pt>
                <c:pt idx="409">
                  <c:v>-1.33333E-3</c:v>
                </c:pt>
                <c:pt idx="410">
                  <c:v>-1.33333E-3</c:v>
                </c:pt>
                <c:pt idx="411">
                  <c:v>0</c:v>
                </c:pt>
                <c:pt idx="412">
                  <c:v>0</c:v>
                </c:pt>
                <c:pt idx="413">
                  <c:v>0</c:v>
                </c:pt>
                <c:pt idx="414">
                  <c:v>-1.33333E-3</c:v>
                </c:pt>
                <c:pt idx="415">
                  <c:v>0</c:v>
                </c:pt>
                <c:pt idx="416">
                  <c:v>0.18666667000000001</c:v>
                </c:pt>
                <c:pt idx="417">
                  <c:v>0.99599998999999995</c:v>
                </c:pt>
                <c:pt idx="418">
                  <c:v>1.9600000399999999</c:v>
                </c:pt>
                <c:pt idx="419">
                  <c:v>1.9600000399999999</c:v>
                </c:pt>
                <c:pt idx="420">
                  <c:v>2.8253333600000001</c:v>
                </c:pt>
                <c:pt idx="421">
                  <c:v>3.6799998299999999</c:v>
                </c:pt>
                <c:pt idx="422">
                  <c:v>4.58533335</c:v>
                </c:pt>
                <c:pt idx="423">
                  <c:v>4.58533335</c:v>
                </c:pt>
                <c:pt idx="424">
                  <c:v>5.5413332000000004</c:v>
                </c:pt>
                <c:pt idx="425">
                  <c:v>7.3786668799999999</c:v>
                </c:pt>
                <c:pt idx="426">
                  <c:v>7.3786668799999999</c:v>
                </c:pt>
                <c:pt idx="427">
                  <c:v>8.2799997300000001</c:v>
                </c:pt>
                <c:pt idx="428">
                  <c:v>9.2279996900000008</c:v>
                </c:pt>
                <c:pt idx="429">
                  <c:v>9.2279996900000008</c:v>
                </c:pt>
                <c:pt idx="430">
                  <c:v>10.21733379</c:v>
                </c:pt>
                <c:pt idx="431">
                  <c:v>11.22933388</c:v>
                </c:pt>
                <c:pt idx="432">
                  <c:v>12.09733295</c:v>
                </c:pt>
                <c:pt idx="433">
                  <c:v>12.09733295</c:v>
                </c:pt>
                <c:pt idx="434">
                  <c:v>13.88133335</c:v>
                </c:pt>
                <c:pt idx="435">
                  <c:v>14.727999690000001</c:v>
                </c:pt>
                <c:pt idx="436">
                  <c:v>14.727999690000001</c:v>
                </c:pt>
                <c:pt idx="437">
                  <c:v>15.64133453</c:v>
                </c:pt>
                <c:pt idx="438">
                  <c:v>16.550666809999999</c:v>
                </c:pt>
                <c:pt idx="439">
                  <c:v>16.550666809999999</c:v>
                </c:pt>
                <c:pt idx="440">
                  <c:v>17.648000719999999</c:v>
                </c:pt>
                <c:pt idx="441">
                  <c:v>18.589334489999999</c:v>
                </c:pt>
                <c:pt idx="442">
                  <c:v>19.46133232</c:v>
                </c:pt>
                <c:pt idx="443">
                  <c:v>20.394666669999999</c:v>
                </c:pt>
                <c:pt idx="444">
                  <c:v>21.194667819999999</c:v>
                </c:pt>
                <c:pt idx="445">
                  <c:v>21.194667819999999</c:v>
                </c:pt>
                <c:pt idx="446">
                  <c:v>22.11733246</c:v>
                </c:pt>
                <c:pt idx="447">
                  <c:v>23.19199944</c:v>
                </c:pt>
                <c:pt idx="448">
                  <c:v>24.137332919999999</c:v>
                </c:pt>
                <c:pt idx="449">
                  <c:v>24.137332919999999</c:v>
                </c:pt>
                <c:pt idx="450">
                  <c:v>25.088001250000001</c:v>
                </c:pt>
                <c:pt idx="451">
                  <c:v>25.834667209999999</c:v>
                </c:pt>
                <c:pt idx="452">
                  <c:v>26.77999878</c:v>
                </c:pt>
                <c:pt idx="453">
                  <c:v>27.850667949999998</c:v>
                </c:pt>
                <c:pt idx="454">
                  <c:v>28.7733326</c:v>
                </c:pt>
                <c:pt idx="455">
                  <c:v>29.58799934</c:v>
                </c:pt>
                <c:pt idx="456">
                  <c:v>29.58799934</c:v>
                </c:pt>
                <c:pt idx="457">
                  <c:v>30.330665589999999</c:v>
                </c:pt>
                <c:pt idx="458">
                  <c:v>31.46800232</c:v>
                </c:pt>
                <c:pt idx="459">
                  <c:v>31.46800232</c:v>
                </c:pt>
                <c:pt idx="460">
                  <c:v>32.550666810000003</c:v>
                </c:pt>
                <c:pt idx="461">
                  <c:v>34.061332700000001</c:v>
                </c:pt>
                <c:pt idx="462">
                  <c:v>34.061332700000001</c:v>
                </c:pt>
                <c:pt idx="463">
                  <c:v>35.312000269999999</c:v>
                </c:pt>
                <c:pt idx="464">
                  <c:v>36.16266632</c:v>
                </c:pt>
                <c:pt idx="465">
                  <c:v>36.866664890000003</c:v>
                </c:pt>
                <c:pt idx="466">
                  <c:v>36.866664890000003</c:v>
                </c:pt>
                <c:pt idx="467">
                  <c:v>37.930667880000001</c:v>
                </c:pt>
                <c:pt idx="468">
                  <c:v>38.878665920000003</c:v>
                </c:pt>
                <c:pt idx="469">
                  <c:v>38.878665920000003</c:v>
                </c:pt>
                <c:pt idx="470">
                  <c:v>40.722667690000002</c:v>
                </c:pt>
                <c:pt idx="471">
                  <c:v>41.706665039999997</c:v>
                </c:pt>
                <c:pt idx="472">
                  <c:v>41.706665039999997</c:v>
                </c:pt>
                <c:pt idx="473">
                  <c:v>42.323997499999997</c:v>
                </c:pt>
                <c:pt idx="474">
                  <c:v>43.4853363</c:v>
                </c:pt>
                <c:pt idx="475">
                  <c:v>44.426666259999998</c:v>
                </c:pt>
                <c:pt idx="476">
                  <c:v>44.426666259999998</c:v>
                </c:pt>
                <c:pt idx="477">
                  <c:v>45.18933105</c:v>
                </c:pt>
                <c:pt idx="478">
                  <c:v>46.341331480000001</c:v>
                </c:pt>
                <c:pt idx="479">
                  <c:v>47.09466553</c:v>
                </c:pt>
                <c:pt idx="480">
                  <c:v>48.020000459999999</c:v>
                </c:pt>
                <c:pt idx="481">
                  <c:v>48.965335850000002</c:v>
                </c:pt>
                <c:pt idx="482">
                  <c:v>48.965335850000002</c:v>
                </c:pt>
                <c:pt idx="483">
                  <c:v>49.834667209999999</c:v>
                </c:pt>
                <c:pt idx="484">
                  <c:v>50.953334810000001</c:v>
                </c:pt>
                <c:pt idx="485">
                  <c:v>51.577335359999999</c:v>
                </c:pt>
                <c:pt idx="486">
                  <c:v>51.577335359999999</c:v>
                </c:pt>
                <c:pt idx="487">
                  <c:v>52.555999759999999</c:v>
                </c:pt>
                <c:pt idx="488">
                  <c:v>53.534667970000001</c:v>
                </c:pt>
                <c:pt idx="489">
                  <c:v>54.562664030000001</c:v>
                </c:pt>
                <c:pt idx="490">
                  <c:v>55.498664859999998</c:v>
                </c:pt>
                <c:pt idx="491">
                  <c:v>56.299999239999998</c:v>
                </c:pt>
                <c:pt idx="492">
                  <c:v>56.299999239999998</c:v>
                </c:pt>
                <c:pt idx="493">
                  <c:v>57.289333339999999</c:v>
                </c:pt>
                <c:pt idx="494">
                  <c:v>58.048000340000002</c:v>
                </c:pt>
                <c:pt idx="495">
                  <c:v>59.167999270000003</c:v>
                </c:pt>
                <c:pt idx="496">
                  <c:v>59.891998289999997</c:v>
                </c:pt>
                <c:pt idx="497">
                  <c:v>60.940002440000001</c:v>
                </c:pt>
                <c:pt idx="498">
                  <c:v>60.940002440000001</c:v>
                </c:pt>
                <c:pt idx="499">
                  <c:v>61.83333588</c:v>
                </c:pt>
                <c:pt idx="500">
                  <c:v>62.718666079999998</c:v>
                </c:pt>
                <c:pt idx="501">
                  <c:v>63.73466492</c:v>
                </c:pt>
                <c:pt idx="502">
                  <c:v>63.73466492</c:v>
                </c:pt>
                <c:pt idx="503">
                  <c:v>64.655998229999994</c:v>
                </c:pt>
                <c:pt idx="504">
                  <c:v>65.529335020000005</c:v>
                </c:pt>
                <c:pt idx="505">
                  <c:v>66.437332150000003</c:v>
                </c:pt>
                <c:pt idx="506">
                  <c:v>67.353340149999994</c:v>
                </c:pt>
                <c:pt idx="507">
                  <c:v>68.354667660000004</c:v>
                </c:pt>
                <c:pt idx="508">
                  <c:v>68.354667660000004</c:v>
                </c:pt>
                <c:pt idx="509">
                  <c:v>69.203994750000007</c:v>
                </c:pt>
                <c:pt idx="510">
                  <c:v>70.170661929999994</c:v>
                </c:pt>
                <c:pt idx="511">
                  <c:v>71.04533386</c:v>
                </c:pt>
                <c:pt idx="512">
                  <c:v>71.04533386</c:v>
                </c:pt>
                <c:pt idx="513">
                  <c:v>71.993339539999994</c:v>
                </c:pt>
                <c:pt idx="514">
                  <c:v>73.771995540000006</c:v>
                </c:pt>
                <c:pt idx="515">
                  <c:v>73.771995540000006</c:v>
                </c:pt>
                <c:pt idx="516">
                  <c:v>74.758666989999995</c:v>
                </c:pt>
                <c:pt idx="517">
                  <c:v>75.655998229999994</c:v>
                </c:pt>
                <c:pt idx="518">
                  <c:v>75.655998229999994</c:v>
                </c:pt>
                <c:pt idx="519">
                  <c:v>76.610671999999994</c:v>
                </c:pt>
                <c:pt idx="520">
                  <c:v>77.664001459999994</c:v>
                </c:pt>
                <c:pt idx="521">
                  <c:v>78.372001650000001</c:v>
                </c:pt>
                <c:pt idx="522">
                  <c:v>78.372001650000001</c:v>
                </c:pt>
                <c:pt idx="523">
                  <c:v>80.372001650000001</c:v>
                </c:pt>
                <c:pt idx="524">
                  <c:v>81.062667849999997</c:v>
                </c:pt>
                <c:pt idx="525">
                  <c:v>81.062667849999997</c:v>
                </c:pt>
                <c:pt idx="526">
                  <c:v>82.202667239999997</c:v>
                </c:pt>
                <c:pt idx="527">
                  <c:v>83.098670960000007</c:v>
                </c:pt>
                <c:pt idx="528">
                  <c:v>83.098670960000007</c:v>
                </c:pt>
                <c:pt idx="529">
                  <c:v>84.005332949999996</c:v>
                </c:pt>
                <c:pt idx="530">
                  <c:v>84.912002560000005</c:v>
                </c:pt>
                <c:pt idx="531">
                  <c:v>85.961326600000007</c:v>
                </c:pt>
                <c:pt idx="532">
                  <c:v>86.751998900000004</c:v>
                </c:pt>
                <c:pt idx="533">
                  <c:v>87.558670039999996</c:v>
                </c:pt>
                <c:pt idx="534">
                  <c:v>87.558670039999996</c:v>
                </c:pt>
                <c:pt idx="535">
                  <c:v>88.722671509999998</c:v>
                </c:pt>
                <c:pt idx="536">
                  <c:v>89.698669429999995</c:v>
                </c:pt>
                <c:pt idx="537">
                  <c:v>90.489334110000001</c:v>
                </c:pt>
                <c:pt idx="538">
                  <c:v>90.489334110000001</c:v>
                </c:pt>
                <c:pt idx="539">
                  <c:v>91.250671389999994</c:v>
                </c:pt>
                <c:pt idx="540">
                  <c:v>92.346664430000004</c:v>
                </c:pt>
                <c:pt idx="541">
                  <c:v>93.370666499999999</c:v>
                </c:pt>
                <c:pt idx="542">
                  <c:v>94.159996030000002</c:v>
                </c:pt>
                <c:pt idx="543">
                  <c:v>94.958663939999994</c:v>
                </c:pt>
                <c:pt idx="544">
                  <c:v>94.958663939999994</c:v>
                </c:pt>
                <c:pt idx="545">
                  <c:v>95.953330989999998</c:v>
                </c:pt>
                <c:pt idx="546">
                  <c:v>97.062667849999997</c:v>
                </c:pt>
                <c:pt idx="547">
                  <c:v>97.955993649999996</c:v>
                </c:pt>
                <c:pt idx="548">
                  <c:v>97.955993649999996</c:v>
                </c:pt>
                <c:pt idx="549">
                  <c:v>98.879997250000002</c:v>
                </c:pt>
                <c:pt idx="550">
                  <c:v>99.554664610000003</c:v>
                </c:pt>
                <c:pt idx="551">
                  <c:v>100.55867004</c:v>
                </c:pt>
                <c:pt idx="552">
                  <c:v>101.56533813</c:v>
                </c:pt>
                <c:pt idx="553">
                  <c:v>102.6413269</c:v>
                </c:pt>
                <c:pt idx="554">
                  <c:v>102.6413269</c:v>
                </c:pt>
                <c:pt idx="555">
                  <c:v>103.56800079</c:v>
                </c:pt>
                <c:pt idx="556">
                  <c:v>104.45333099</c:v>
                </c:pt>
                <c:pt idx="557">
                  <c:v>105.44133759</c:v>
                </c:pt>
                <c:pt idx="558">
                  <c:v>105.44133759</c:v>
                </c:pt>
                <c:pt idx="559">
                  <c:v>106.15333557</c:v>
                </c:pt>
                <c:pt idx="560">
                  <c:v>107.93333435</c:v>
                </c:pt>
                <c:pt idx="561">
                  <c:v>107.93333435</c:v>
                </c:pt>
                <c:pt idx="562">
                  <c:v>108.95200348</c:v>
                </c:pt>
                <c:pt idx="563">
                  <c:v>109.90133667000001</c:v>
                </c:pt>
                <c:pt idx="564">
                  <c:v>110.87599944999999</c:v>
                </c:pt>
                <c:pt idx="565">
                  <c:v>110.87599944999999</c:v>
                </c:pt>
                <c:pt idx="566">
                  <c:v>111.78800201</c:v>
                </c:pt>
                <c:pt idx="567">
                  <c:v>112.72000122</c:v>
                </c:pt>
                <c:pt idx="568">
                  <c:v>112.72000122</c:v>
                </c:pt>
                <c:pt idx="569">
                  <c:v>114.48400116000001</c:v>
                </c:pt>
                <c:pt idx="570">
                  <c:v>115.38800049</c:v>
                </c:pt>
                <c:pt idx="571">
                  <c:v>115.38800049</c:v>
                </c:pt>
                <c:pt idx="572">
                  <c:v>116.28533173</c:v>
                </c:pt>
                <c:pt idx="573">
                  <c:v>117.28266144</c:v>
                </c:pt>
                <c:pt idx="574">
                  <c:v>117.28266144</c:v>
                </c:pt>
                <c:pt idx="575">
                  <c:v>118.63867188</c:v>
                </c:pt>
                <c:pt idx="576">
                  <c:v>119.56666565</c:v>
                </c:pt>
                <c:pt idx="577">
                  <c:v>119.56666565</c:v>
                </c:pt>
                <c:pt idx="578">
                  <c:v>121.46665955</c:v>
                </c:pt>
                <c:pt idx="579">
                  <c:v>121.46665955</c:v>
                </c:pt>
                <c:pt idx="580">
                  <c:v>122.34799957</c:v>
                </c:pt>
                <c:pt idx="581">
                  <c:v>123.30534363</c:v>
                </c:pt>
                <c:pt idx="582">
                  <c:v>124.26000977</c:v>
                </c:pt>
                <c:pt idx="583">
                  <c:v>124.26000977</c:v>
                </c:pt>
                <c:pt idx="584">
                  <c:v>125.06000519</c:v>
                </c:pt>
                <c:pt idx="585">
                  <c:v>125.93199921</c:v>
                </c:pt>
                <c:pt idx="586">
                  <c:v>126.82266998</c:v>
                </c:pt>
                <c:pt idx="587">
                  <c:v>127.76267242</c:v>
                </c:pt>
                <c:pt idx="588">
                  <c:v>128.65066528</c:v>
                </c:pt>
                <c:pt idx="589">
                  <c:v>128.65066528</c:v>
                </c:pt>
                <c:pt idx="590">
                  <c:v>129.51998900999999</c:v>
                </c:pt>
                <c:pt idx="591">
                  <c:v>130.44667053000001</c:v>
                </c:pt>
                <c:pt idx="592">
                  <c:v>131.44932556000001</c:v>
                </c:pt>
                <c:pt idx="593">
                  <c:v>131.44932556000001</c:v>
                </c:pt>
                <c:pt idx="594">
                  <c:v>132.36666869999999</c:v>
                </c:pt>
                <c:pt idx="595">
                  <c:v>133.34532166</c:v>
                </c:pt>
                <c:pt idx="596">
                  <c:v>134.13865662000001</c:v>
                </c:pt>
                <c:pt idx="597">
                  <c:v>135.15733337</c:v>
                </c:pt>
                <c:pt idx="598">
                  <c:v>136.00132751000001</c:v>
                </c:pt>
                <c:pt idx="599">
                  <c:v>136.00132751000001</c:v>
                </c:pt>
                <c:pt idx="600">
                  <c:v>137.07066345000001</c:v>
                </c:pt>
                <c:pt idx="601">
                  <c:v>137.94799805</c:v>
                </c:pt>
                <c:pt idx="602">
                  <c:v>138.84933472</c:v>
                </c:pt>
                <c:pt idx="603">
                  <c:v>138.84933472</c:v>
                </c:pt>
                <c:pt idx="604">
                  <c:v>139.73866272000001</c:v>
                </c:pt>
                <c:pt idx="605">
                  <c:v>141.40533447000001</c:v>
                </c:pt>
                <c:pt idx="606">
                  <c:v>141.40533447000001</c:v>
                </c:pt>
                <c:pt idx="607">
                  <c:v>142.37733459</c:v>
                </c:pt>
                <c:pt idx="608">
                  <c:v>143.28132629000001</c:v>
                </c:pt>
                <c:pt idx="609">
                  <c:v>144.23867798000001</c:v>
                </c:pt>
                <c:pt idx="610">
                  <c:v>144.23867798000001</c:v>
                </c:pt>
                <c:pt idx="611">
                  <c:v>145.19334412000001</c:v>
                </c:pt>
                <c:pt idx="612">
                  <c:v>145.98933410999999</c:v>
                </c:pt>
                <c:pt idx="613">
                  <c:v>145.98933410999999</c:v>
                </c:pt>
                <c:pt idx="614">
                  <c:v>147.96266173999999</c:v>
                </c:pt>
                <c:pt idx="615">
                  <c:v>148.90399170000001</c:v>
                </c:pt>
                <c:pt idx="616">
                  <c:v>148.90399170000001</c:v>
                </c:pt>
                <c:pt idx="617">
                  <c:v>149.79466248</c:v>
                </c:pt>
                <c:pt idx="618">
                  <c:v>150.57066345000001</c:v>
                </c:pt>
                <c:pt idx="619">
                  <c:v>151.69467162999999</c:v>
                </c:pt>
                <c:pt idx="620">
                  <c:v>151.69467162999999</c:v>
                </c:pt>
                <c:pt idx="621">
                  <c:v>152.63200377999999</c:v>
                </c:pt>
                <c:pt idx="622">
                  <c:v>153.42266846000001</c:v>
                </c:pt>
                <c:pt idx="623">
                  <c:v>154.24267578000001</c:v>
                </c:pt>
                <c:pt idx="624">
                  <c:v>155.47732543999999</c:v>
                </c:pt>
                <c:pt idx="625">
                  <c:v>156.29867554</c:v>
                </c:pt>
                <c:pt idx="626">
                  <c:v>156.29867554</c:v>
                </c:pt>
                <c:pt idx="627">
                  <c:v>157.10400390999999</c:v>
                </c:pt>
                <c:pt idx="628">
                  <c:v>158.17999268</c:v>
                </c:pt>
                <c:pt idx="629">
                  <c:v>158.17999268</c:v>
                </c:pt>
                <c:pt idx="630">
                  <c:v>159.11601257000001</c:v>
                </c:pt>
                <c:pt idx="631">
                  <c:v>159.82800293</c:v>
                </c:pt>
                <c:pt idx="632">
                  <c:v>160.97732543999999</c:v>
                </c:pt>
                <c:pt idx="633">
                  <c:v>161.88000488</c:v>
                </c:pt>
                <c:pt idx="634">
                  <c:v>162.55865478999999</c:v>
                </c:pt>
                <c:pt idx="635">
                  <c:v>163.72799683</c:v>
                </c:pt>
                <c:pt idx="636">
                  <c:v>163.72799683</c:v>
                </c:pt>
                <c:pt idx="637">
                  <c:v>164.60800171</c:v>
                </c:pt>
                <c:pt idx="638">
                  <c:v>165.54933166999999</c:v>
                </c:pt>
                <c:pt idx="639">
                  <c:v>166.33999634</c:v>
                </c:pt>
                <c:pt idx="640">
                  <c:v>166.33999634</c:v>
                </c:pt>
                <c:pt idx="641">
                  <c:v>167.26933288999999</c:v>
                </c:pt>
                <c:pt idx="642">
                  <c:v>168.17599487000001</c:v>
                </c:pt>
                <c:pt idx="643">
                  <c:v>169.22000122</c:v>
                </c:pt>
                <c:pt idx="644">
                  <c:v>169.88000488</c:v>
                </c:pt>
                <c:pt idx="645">
                  <c:v>171.05999756</c:v>
                </c:pt>
                <c:pt idx="646">
                  <c:v>171.05999756</c:v>
                </c:pt>
                <c:pt idx="647">
                  <c:v>171.84532166</c:v>
                </c:pt>
                <c:pt idx="648">
                  <c:v>172.94267273</c:v>
                </c:pt>
                <c:pt idx="649">
                  <c:v>173.81599426</c:v>
                </c:pt>
                <c:pt idx="650">
                  <c:v>173.81599426</c:v>
                </c:pt>
                <c:pt idx="651">
                  <c:v>175.76667785999999</c:v>
                </c:pt>
                <c:pt idx="652">
                  <c:v>175.76667785999999</c:v>
                </c:pt>
                <c:pt idx="653">
                  <c:v>176.56134033000001</c:v>
                </c:pt>
                <c:pt idx="654">
                  <c:v>177.60533142</c:v>
                </c:pt>
                <c:pt idx="655">
                  <c:v>178.25601196</c:v>
                </c:pt>
                <c:pt idx="656">
                  <c:v>178.25601196</c:v>
                </c:pt>
                <c:pt idx="657">
                  <c:v>179.46133423000001</c:v>
                </c:pt>
                <c:pt idx="658">
                  <c:v>180.39334106000001</c:v>
                </c:pt>
                <c:pt idx="659">
                  <c:v>181.28266907</c:v>
                </c:pt>
                <c:pt idx="660">
                  <c:v>181.28266907</c:v>
                </c:pt>
                <c:pt idx="661">
                  <c:v>183.13600159000001</c:v>
                </c:pt>
                <c:pt idx="662">
                  <c:v>183.13600159000001</c:v>
                </c:pt>
                <c:pt idx="663">
                  <c:v>183.91333008000001</c:v>
                </c:pt>
                <c:pt idx="664">
                  <c:v>184.92799377</c:v>
                </c:pt>
                <c:pt idx="665">
                  <c:v>186.03466796999999</c:v>
                </c:pt>
                <c:pt idx="666">
                  <c:v>186.03466796999999</c:v>
                </c:pt>
                <c:pt idx="667">
                  <c:v>186.73199463</c:v>
                </c:pt>
                <c:pt idx="668">
                  <c:v>187.79199219</c:v>
                </c:pt>
                <c:pt idx="669">
                  <c:v>188.50534058</c:v>
                </c:pt>
                <c:pt idx="670">
                  <c:v>189.6146698</c:v>
                </c:pt>
                <c:pt idx="671">
                  <c:v>190.40399170000001</c:v>
                </c:pt>
                <c:pt idx="672">
                  <c:v>190.40399170000001</c:v>
                </c:pt>
                <c:pt idx="673">
                  <c:v>191.32800293</c:v>
                </c:pt>
                <c:pt idx="674">
                  <c:v>192.32533264</c:v>
                </c:pt>
                <c:pt idx="675">
                  <c:v>193.19200133999999</c:v>
                </c:pt>
                <c:pt idx="676">
                  <c:v>193.19200133999999</c:v>
                </c:pt>
                <c:pt idx="677">
                  <c:v>199.02665709999999</c:v>
                </c:pt>
                <c:pt idx="678">
                  <c:v>199.02665709999999</c:v>
                </c:pt>
                <c:pt idx="679">
                  <c:v>200.01332092000001</c:v>
                </c:pt>
                <c:pt idx="680">
                  <c:v>200</c:v>
                </c:pt>
                <c:pt idx="681">
                  <c:v>199.98799133</c:v>
                </c:pt>
                <c:pt idx="682">
                  <c:v>199.98799133</c:v>
                </c:pt>
                <c:pt idx="683">
                  <c:v>200.02400208</c:v>
                </c:pt>
                <c:pt idx="684">
                  <c:v>199.99333190999999</c:v>
                </c:pt>
                <c:pt idx="685">
                  <c:v>199.97999573000001</c:v>
                </c:pt>
                <c:pt idx="686">
                  <c:v>199.97999573000001</c:v>
                </c:pt>
                <c:pt idx="687">
                  <c:v>200.02799988000001</c:v>
                </c:pt>
                <c:pt idx="688">
                  <c:v>200.02799988000001</c:v>
                </c:pt>
                <c:pt idx="689">
                  <c:v>200.01733397999999</c:v>
                </c:pt>
                <c:pt idx="690">
                  <c:v>199.97999573000001</c:v>
                </c:pt>
                <c:pt idx="691">
                  <c:v>199.97601318</c:v>
                </c:pt>
                <c:pt idx="692">
                  <c:v>199.97601318</c:v>
                </c:pt>
                <c:pt idx="693">
                  <c:v>200.00933838</c:v>
                </c:pt>
                <c:pt idx="694">
                  <c:v>199.98933410999999</c:v>
                </c:pt>
                <c:pt idx="695">
                  <c:v>200.01600647000001</c:v>
                </c:pt>
                <c:pt idx="696">
                  <c:v>199.98400878999999</c:v>
                </c:pt>
                <c:pt idx="697">
                  <c:v>199.96798706000001</c:v>
                </c:pt>
                <c:pt idx="698">
                  <c:v>199.96798706000001</c:v>
                </c:pt>
                <c:pt idx="699">
                  <c:v>199.97601318</c:v>
                </c:pt>
                <c:pt idx="700">
                  <c:v>199.94667053000001</c:v>
                </c:pt>
                <c:pt idx="701">
                  <c:v>199.94667053000001</c:v>
                </c:pt>
                <c:pt idx="702">
                  <c:v>199.92533875000001</c:v>
                </c:pt>
                <c:pt idx="703">
                  <c:v>200.00399780000001</c:v>
                </c:pt>
                <c:pt idx="704">
                  <c:v>200.02400208</c:v>
                </c:pt>
                <c:pt idx="705">
                  <c:v>200.01733397999999</c:v>
                </c:pt>
                <c:pt idx="706">
                  <c:v>199.97465514999999</c:v>
                </c:pt>
                <c:pt idx="707">
                  <c:v>200.03334045</c:v>
                </c:pt>
                <c:pt idx="708">
                  <c:v>200.03334045</c:v>
                </c:pt>
                <c:pt idx="709">
                  <c:v>199.99066162</c:v>
                </c:pt>
                <c:pt idx="710">
                  <c:v>200.04133605999999</c:v>
                </c:pt>
                <c:pt idx="711">
                  <c:v>200.04133605999999</c:v>
                </c:pt>
                <c:pt idx="712">
                  <c:v>200.00134277000001</c:v>
                </c:pt>
                <c:pt idx="713">
                  <c:v>200.00134277000001</c:v>
                </c:pt>
                <c:pt idx="714">
                  <c:v>200.00134277000001</c:v>
                </c:pt>
                <c:pt idx="715">
                  <c:v>199.98933410999999</c:v>
                </c:pt>
                <c:pt idx="716">
                  <c:v>199.96934508999999</c:v>
                </c:pt>
                <c:pt idx="717">
                  <c:v>200.01733397999999</c:v>
                </c:pt>
                <c:pt idx="718">
                  <c:v>200.01733397999999</c:v>
                </c:pt>
                <c:pt idx="719">
                  <c:v>200.00933838</c:v>
                </c:pt>
                <c:pt idx="720">
                  <c:v>199.98132323999999</c:v>
                </c:pt>
                <c:pt idx="721">
                  <c:v>199.98132323999999</c:v>
                </c:pt>
                <c:pt idx="722">
                  <c:v>200.00399780000001</c:v>
                </c:pt>
                <c:pt idx="723">
                  <c:v>199.98266602000001</c:v>
                </c:pt>
                <c:pt idx="724">
                  <c:v>199.98266602000001</c:v>
                </c:pt>
                <c:pt idx="725">
                  <c:v>199.99600219999999</c:v>
                </c:pt>
                <c:pt idx="726">
                  <c:v>199.94799805</c:v>
                </c:pt>
                <c:pt idx="727">
                  <c:v>199.94799805</c:v>
                </c:pt>
                <c:pt idx="728">
                  <c:v>200.00134277000001</c:v>
                </c:pt>
                <c:pt idx="729">
                  <c:v>200.02932738999999</c:v>
                </c:pt>
                <c:pt idx="730">
                  <c:v>200.03199767999999</c:v>
                </c:pt>
                <c:pt idx="731">
                  <c:v>200.02400208</c:v>
                </c:pt>
                <c:pt idx="732">
                  <c:v>200.01066589000001</c:v>
                </c:pt>
                <c:pt idx="733">
                  <c:v>200.02799988000001</c:v>
                </c:pt>
                <c:pt idx="734">
                  <c:v>200.02799988000001</c:v>
                </c:pt>
                <c:pt idx="735">
                  <c:v>200.04000854</c:v>
                </c:pt>
                <c:pt idx="736">
                  <c:v>199.98666381999999</c:v>
                </c:pt>
                <c:pt idx="737">
                  <c:v>199.98666381999999</c:v>
                </c:pt>
                <c:pt idx="738">
                  <c:v>199.99467468</c:v>
                </c:pt>
                <c:pt idx="739">
                  <c:v>200.00666809000001</c:v>
                </c:pt>
                <c:pt idx="740">
                  <c:v>199.99865722999999</c:v>
                </c:pt>
                <c:pt idx="741">
                  <c:v>199.97332764000001</c:v>
                </c:pt>
                <c:pt idx="742">
                  <c:v>200.03466796999999</c:v>
                </c:pt>
                <c:pt idx="743">
                  <c:v>199.97200011999999</c:v>
                </c:pt>
                <c:pt idx="744">
                  <c:v>199.97200011999999</c:v>
                </c:pt>
                <c:pt idx="745">
                  <c:v>199.99066162</c:v>
                </c:pt>
                <c:pt idx="746">
                  <c:v>199.98132323999999</c:v>
                </c:pt>
                <c:pt idx="747">
                  <c:v>199.98132323999999</c:v>
                </c:pt>
                <c:pt idx="748">
                  <c:v>200.01467896</c:v>
                </c:pt>
                <c:pt idx="749">
                  <c:v>199.98266602000001</c:v>
                </c:pt>
                <c:pt idx="750">
                  <c:v>199.98266602000001</c:v>
                </c:pt>
                <c:pt idx="751">
                  <c:v>199.97734070000001</c:v>
                </c:pt>
                <c:pt idx="752">
                  <c:v>199.96665955</c:v>
                </c:pt>
                <c:pt idx="753">
                  <c:v>199.94400024000001</c:v>
                </c:pt>
                <c:pt idx="754">
                  <c:v>199.94400024000001</c:v>
                </c:pt>
                <c:pt idx="755">
                  <c:v>199.96665955</c:v>
                </c:pt>
                <c:pt idx="756">
                  <c:v>199.97465514999999</c:v>
                </c:pt>
                <c:pt idx="757">
                  <c:v>199.97465514999999</c:v>
                </c:pt>
                <c:pt idx="758">
                  <c:v>200.04000854</c:v>
                </c:pt>
                <c:pt idx="759">
                  <c:v>200.01199341</c:v>
                </c:pt>
                <c:pt idx="760">
                  <c:v>200.01199341</c:v>
                </c:pt>
                <c:pt idx="761">
                  <c:v>199.99865722999999</c:v>
                </c:pt>
                <c:pt idx="762">
                  <c:v>200.06532288</c:v>
                </c:pt>
                <c:pt idx="763">
                  <c:v>200.06532288</c:v>
                </c:pt>
                <c:pt idx="764">
                  <c:v>200.04266357</c:v>
                </c:pt>
                <c:pt idx="765">
                  <c:v>200.05999756</c:v>
                </c:pt>
                <c:pt idx="766">
                  <c:v>199.98933410999999</c:v>
                </c:pt>
                <c:pt idx="767">
                  <c:v>200.01332092000001</c:v>
                </c:pt>
                <c:pt idx="768">
                  <c:v>200</c:v>
                </c:pt>
                <c:pt idx="769">
                  <c:v>199.99600219999999</c:v>
                </c:pt>
                <c:pt idx="770">
                  <c:v>199.99600219999999</c:v>
                </c:pt>
                <c:pt idx="771">
                  <c:v>199.95466614</c:v>
                </c:pt>
                <c:pt idx="772">
                  <c:v>200.00399780000001</c:v>
                </c:pt>
                <c:pt idx="773">
                  <c:v>200.01600647000001</c:v>
                </c:pt>
                <c:pt idx="774">
                  <c:v>200.01600647000001</c:v>
                </c:pt>
                <c:pt idx="775">
                  <c:v>199.99732971</c:v>
                </c:pt>
                <c:pt idx="776">
                  <c:v>199.99732971</c:v>
                </c:pt>
                <c:pt idx="777">
                  <c:v>200.01066589000001</c:v>
                </c:pt>
                <c:pt idx="778">
                  <c:v>200.01467896</c:v>
                </c:pt>
                <c:pt idx="779">
                  <c:v>199.97465514999999</c:v>
                </c:pt>
                <c:pt idx="780">
                  <c:v>199.97465514999999</c:v>
                </c:pt>
                <c:pt idx="781">
                  <c:v>199.94000244</c:v>
                </c:pt>
                <c:pt idx="782">
                  <c:v>199.94265747</c:v>
                </c:pt>
                <c:pt idx="783">
                  <c:v>199.94265747</c:v>
                </c:pt>
                <c:pt idx="784">
                  <c:v>200.03599548</c:v>
                </c:pt>
                <c:pt idx="785">
                  <c:v>199.99200439000001</c:v>
                </c:pt>
                <c:pt idx="786">
                  <c:v>199.99200439000001</c:v>
                </c:pt>
                <c:pt idx="787">
                  <c:v>200.01733397999999</c:v>
                </c:pt>
                <c:pt idx="788">
                  <c:v>200.01600647000001</c:v>
                </c:pt>
                <c:pt idx="789">
                  <c:v>200.02267456000001</c:v>
                </c:pt>
                <c:pt idx="790">
                  <c:v>200.02267456000001</c:v>
                </c:pt>
                <c:pt idx="791">
                  <c:v>199.97067261000001</c:v>
                </c:pt>
                <c:pt idx="792">
                  <c:v>200.01199341</c:v>
                </c:pt>
                <c:pt idx="793">
                  <c:v>200.02133179</c:v>
                </c:pt>
                <c:pt idx="794">
                  <c:v>199.98400878999999</c:v>
                </c:pt>
                <c:pt idx="795">
                  <c:v>199.97999573000001</c:v>
                </c:pt>
                <c:pt idx="796">
                  <c:v>199.97999573000001</c:v>
                </c:pt>
                <c:pt idx="797">
                  <c:v>199.97465514999999</c:v>
                </c:pt>
                <c:pt idx="798">
                  <c:v>200.01332092000001</c:v>
                </c:pt>
                <c:pt idx="799">
                  <c:v>199.99200439000001</c:v>
                </c:pt>
                <c:pt idx="800">
                  <c:v>199.99200439000001</c:v>
                </c:pt>
                <c:pt idx="801">
                  <c:v>199.97999573000001</c:v>
                </c:pt>
                <c:pt idx="802">
                  <c:v>199.95866394000001</c:v>
                </c:pt>
                <c:pt idx="803">
                  <c:v>199.99200439000001</c:v>
                </c:pt>
                <c:pt idx="804">
                  <c:v>199.99200439000001</c:v>
                </c:pt>
                <c:pt idx="805">
                  <c:v>200.01600647000001</c:v>
                </c:pt>
                <c:pt idx="806">
                  <c:v>200.01600647000001</c:v>
                </c:pt>
                <c:pt idx="807">
                  <c:v>199.96400452</c:v>
                </c:pt>
                <c:pt idx="808">
                  <c:v>199.97067261000001</c:v>
                </c:pt>
                <c:pt idx="809">
                  <c:v>199.98933410999999</c:v>
                </c:pt>
                <c:pt idx="810">
                  <c:v>199.98933410999999</c:v>
                </c:pt>
                <c:pt idx="811">
                  <c:v>200.00267029</c:v>
                </c:pt>
                <c:pt idx="812">
                  <c:v>199.96267700000001</c:v>
                </c:pt>
                <c:pt idx="813">
                  <c:v>200.01066589000001</c:v>
                </c:pt>
                <c:pt idx="814">
                  <c:v>200.00666809000001</c:v>
                </c:pt>
                <c:pt idx="815">
                  <c:v>200.02799988000001</c:v>
                </c:pt>
                <c:pt idx="816">
                  <c:v>200.02799988000001</c:v>
                </c:pt>
                <c:pt idx="817">
                  <c:v>200.01600647000001</c:v>
                </c:pt>
                <c:pt idx="818">
                  <c:v>199.97734070000001</c:v>
                </c:pt>
                <c:pt idx="819">
                  <c:v>200.00666809000001</c:v>
                </c:pt>
                <c:pt idx="820">
                  <c:v>200.00666809000001</c:v>
                </c:pt>
                <c:pt idx="821">
                  <c:v>199.97601318</c:v>
                </c:pt>
                <c:pt idx="822">
                  <c:v>200.00134277000001</c:v>
                </c:pt>
                <c:pt idx="823">
                  <c:v>200.00134277000001</c:v>
                </c:pt>
                <c:pt idx="824">
                  <c:v>199.97866821</c:v>
                </c:pt>
                <c:pt idx="825">
                  <c:v>200.00267029</c:v>
                </c:pt>
                <c:pt idx="826">
                  <c:v>200.01066589000001</c:v>
                </c:pt>
                <c:pt idx="827">
                  <c:v>200.01066589000001</c:v>
                </c:pt>
                <c:pt idx="828">
                  <c:v>199.98400878999999</c:v>
                </c:pt>
                <c:pt idx="829">
                  <c:v>200.03866576999999</c:v>
                </c:pt>
                <c:pt idx="830">
                  <c:v>200.03866576999999</c:v>
                </c:pt>
                <c:pt idx="831">
                  <c:v>199.97601318</c:v>
                </c:pt>
                <c:pt idx="832">
                  <c:v>199.99600219999999</c:v>
                </c:pt>
                <c:pt idx="833">
                  <c:v>199.99600219999999</c:v>
                </c:pt>
                <c:pt idx="834">
                  <c:v>199.97734070000001</c:v>
                </c:pt>
                <c:pt idx="835">
                  <c:v>199.96133423000001</c:v>
                </c:pt>
                <c:pt idx="836">
                  <c:v>199.99600219999999</c:v>
                </c:pt>
                <c:pt idx="837">
                  <c:v>199.99600219999999</c:v>
                </c:pt>
                <c:pt idx="838">
                  <c:v>199.99732971</c:v>
                </c:pt>
                <c:pt idx="839">
                  <c:v>200.00267029</c:v>
                </c:pt>
                <c:pt idx="840">
                  <c:v>200.01866150000001</c:v>
                </c:pt>
                <c:pt idx="841">
                  <c:v>200.03067017000001</c:v>
                </c:pt>
                <c:pt idx="842">
                  <c:v>200.01866150000001</c:v>
                </c:pt>
                <c:pt idx="843">
                  <c:v>200.01866150000001</c:v>
                </c:pt>
                <c:pt idx="844">
                  <c:v>200.02799988000001</c:v>
                </c:pt>
                <c:pt idx="845">
                  <c:v>199.98799133</c:v>
                </c:pt>
                <c:pt idx="846">
                  <c:v>199.97734070000001</c:v>
                </c:pt>
                <c:pt idx="847">
                  <c:v>199.97734070000001</c:v>
                </c:pt>
                <c:pt idx="848">
                  <c:v>200.02932738999999</c:v>
                </c:pt>
                <c:pt idx="849">
                  <c:v>200.02932738999999</c:v>
                </c:pt>
                <c:pt idx="850">
                  <c:v>200.01199341</c:v>
                </c:pt>
                <c:pt idx="851">
                  <c:v>199.96798706000001</c:v>
                </c:pt>
                <c:pt idx="852">
                  <c:v>200.01199341</c:v>
                </c:pt>
                <c:pt idx="853">
                  <c:v>200.01199341</c:v>
                </c:pt>
                <c:pt idx="854">
                  <c:v>200.01199341</c:v>
                </c:pt>
                <c:pt idx="855">
                  <c:v>200.00532532</c:v>
                </c:pt>
                <c:pt idx="856">
                  <c:v>200.00532532</c:v>
                </c:pt>
                <c:pt idx="857">
                  <c:v>199.97067261000001</c:v>
                </c:pt>
                <c:pt idx="858">
                  <c:v>200.03334045</c:v>
                </c:pt>
                <c:pt idx="859">
                  <c:v>200.03334045</c:v>
                </c:pt>
                <c:pt idx="860">
                  <c:v>199.96533203000001</c:v>
                </c:pt>
                <c:pt idx="861">
                  <c:v>199.97601318</c:v>
                </c:pt>
                <c:pt idx="862">
                  <c:v>199.97866821</c:v>
                </c:pt>
                <c:pt idx="863">
                  <c:v>199.97866821</c:v>
                </c:pt>
                <c:pt idx="864">
                  <c:v>200.00399780000001</c:v>
                </c:pt>
                <c:pt idx="865">
                  <c:v>200.01998900999999</c:v>
                </c:pt>
                <c:pt idx="866">
                  <c:v>200.01733397999999</c:v>
                </c:pt>
                <c:pt idx="867">
                  <c:v>199.95066833000001</c:v>
                </c:pt>
                <c:pt idx="868">
                  <c:v>200.01467896</c:v>
                </c:pt>
                <c:pt idx="869">
                  <c:v>200.01467896</c:v>
                </c:pt>
                <c:pt idx="870">
                  <c:v>199.98933410999999</c:v>
                </c:pt>
                <c:pt idx="871">
                  <c:v>200.00532532</c:v>
                </c:pt>
                <c:pt idx="872">
                  <c:v>199.99066162</c:v>
                </c:pt>
                <c:pt idx="873">
                  <c:v>199.99066162</c:v>
                </c:pt>
                <c:pt idx="874">
                  <c:v>200.05467224</c:v>
                </c:pt>
                <c:pt idx="875">
                  <c:v>199.97999573000001</c:v>
                </c:pt>
                <c:pt idx="876">
                  <c:v>199.99200439000001</c:v>
                </c:pt>
                <c:pt idx="877">
                  <c:v>199.96665955</c:v>
                </c:pt>
                <c:pt idx="878">
                  <c:v>199.99865722999999</c:v>
                </c:pt>
                <c:pt idx="879">
                  <c:v>199.99865722999999</c:v>
                </c:pt>
                <c:pt idx="880">
                  <c:v>200.02133179</c:v>
                </c:pt>
                <c:pt idx="881">
                  <c:v>199.99333190999999</c:v>
                </c:pt>
                <c:pt idx="882">
                  <c:v>199.99333190999999</c:v>
                </c:pt>
                <c:pt idx="883">
                  <c:v>199.96400452</c:v>
                </c:pt>
                <c:pt idx="884">
                  <c:v>199.99600219999999</c:v>
                </c:pt>
                <c:pt idx="885">
                  <c:v>199.99600219999999</c:v>
                </c:pt>
                <c:pt idx="886">
                  <c:v>199.99732971</c:v>
                </c:pt>
                <c:pt idx="887">
                  <c:v>199.97332764000001</c:v>
                </c:pt>
                <c:pt idx="888">
                  <c:v>199.97332764000001</c:v>
                </c:pt>
                <c:pt idx="889">
                  <c:v>199.97200011999999</c:v>
                </c:pt>
                <c:pt idx="890">
                  <c:v>199.99333190999999</c:v>
                </c:pt>
                <c:pt idx="891">
                  <c:v>200.01998900999999</c:v>
                </c:pt>
                <c:pt idx="892">
                  <c:v>200.01998900999999</c:v>
                </c:pt>
                <c:pt idx="893">
                  <c:v>200.01332092000001</c:v>
                </c:pt>
                <c:pt idx="894">
                  <c:v>200.01600647000001</c:v>
                </c:pt>
                <c:pt idx="895">
                  <c:v>200.01600647000001</c:v>
                </c:pt>
                <c:pt idx="896">
                  <c:v>200.04667663999999</c:v>
                </c:pt>
                <c:pt idx="897">
                  <c:v>199.99865722999999</c:v>
                </c:pt>
                <c:pt idx="898">
                  <c:v>199.98132323999999</c:v>
                </c:pt>
                <c:pt idx="899">
                  <c:v>199.98132323999999</c:v>
                </c:pt>
                <c:pt idx="900">
                  <c:v>200.04399108999999</c:v>
                </c:pt>
                <c:pt idx="901">
                  <c:v>200.02665709999999</c:v>
                </c:pt>
                <c:pt idx="902">
                  <c:v>199.98132323999999</c:v>
                </c:pt>
                <c:pt idx="903">
                  <c:v>199.99732971</c:v>
                </c:pt>
                <c:pt idx="904">
                  <c:v>199.9853363</c:v>
                </c:pt>
                <c:pt idx="905">
                  <c:v>199.9853363</c:v>
                </c:pt>
                <c:pt idx="906">
                  <c:v>200.00399780000001</c:v>
                </c:pt>
                <c:pt idx="907">
                  <c:v>200.00801086000001</c:v>
                </c:pt>
                <c:pt idx="908">
                  <c:v>199.98400878999999</c:v>
                </c:pt>
                <c:pt idx="909">
                  <c:v>199.98400878999999</c:v>
                </c:pt>
                <c:pt idx="910">
                  <c:v>199.99865722999999</c:v>
                </c:pt>
                <c:pt idx="911">
                  <c:v>199.98266602000001</c:v>
                </c:pt>
                <c:pt idx="912">
                  <c:v>200.00399780000001</c:v>
                </c:pt>
                <c:pt idx="913">
                  <c:v>199.98666381999999</c:v>
                </c:pt>
                <c:pt idx="914">
                  <c:v>199.98266602000001</c:v>
                </c:pt>
                <c:pt idx="915">
                  <c:v>199.98266602000001</c:v>
                </c:pt>
                <c:pt idx="916">
                  <c:v>200.00399780000001</c:v>
                </c:pt>
                <c:pt idx="917">
                  <c:v>200.00666809000001</c:v>
                </c:pt>
                <c:pt idx="918">
                  <c:v>199.99600219999999</c:v>
                </c:pt>
                <c:pt idx="919">
                  <c:v>199.99600219999999</c:v>
                </c:pt>
                <c:pt idx="920">
                  <c:v>200.03866576999999</c:v>
                </c:pt>
                <c:pt idx="921">
                  <c:v>200.03866576999999</c:v>
                </c:pt>
                <c:pt idx="922">
                  <c:v>200.02532959000001</c:v>
                </c:pt>
                <c:pt idx="923">
                  <c:v>200.03067017000001</c:v>
                </c:pt>
                <c:pt idx="924">
                  <c:v>200.02665709999999</c:v>
                </c:pt>
                <c:pt idx="925">
                  <c:v>200.02665709999999</c:v>
                </c:pt>
                <c:pt idx="926">
                  <c:v>199.98666381999999</c:v>
                </c:pt>
                <c:pt idx="927">
                  <c:v>199.98132323999999</c:v>
                </c:pt>
                <c:pt idx="928">
                  <c:v>200.00666809000001</c:v>
                </c:pt>
                <c:pt idx="929">
                  <c:v>200.00666809000001</c:v>
                </c:pt>
                <c:pt idx="930">
                  <c:v>200.01199341</c:v>
                </c:pt>
                <c:pt idx="931">
                  <c:v>200.01199341</c:v>
                </c:pt>
                <c:pt idx="932">
                  <c:v>199.97866821</c:v>
                </c:pt>
                <c:pt idx="933">
                  <c:v>200.03334045</c:v>
                </c:pt>
                <c:pt idx="934">
                  <c:v>200.00267029</c:v>
                </c:pt>
                <c:pt idx="935">
                  <c:v>200.00267029</c:v>
                </c:pt>
                <c:pt idx="936">
                  <c:v>200.00666809000001</c:v>
                </c:pt>
                <c:pt idx="937">
                  <c:v>199.96400452</c:v>
                </c:pt>
                <c:pt idx="938">
                  <c:v>199.99467468</c:v>
                </c:pt>
                <c:pt idx="939">
                  <c:v>200.00666809000001</c:v>
                </c:pt>
                <c:pt idx="940">
                  <c:v>199.99066162</c:v>
                </c:pt>
                <c:pt idx="941">
                  <c:v>199.99066162</c:v>
                </c:pt>
                <c:pt idx="942">
                  <c:v>199.91467284999999</c:v>
                </c:pt>
                <c:pt idx="943">
                  <c:v>200.00267029</c:v>
                </c:pt>
                <c:pt idx="944">
                  <c:v>199.99066162</c:v>
                </c:pt>
                <c:pt idx="945">
                  <c:v>199.99066162</c:v>
                </c:pt>
                <c:pt idx="946">
                  <c:v>199.97866821</c:v>
                </c:pt>
                <c:pt idx="947">
                  <c:v>199.99200439000001</c:v>
                </c:pt>
                <c:pt idx="948">
                  <c:v>199.99200439000001</c:v>
                </c:pt>
                <c:pt idx="949">
                  <c:v>200.01199341</c:v>
                </c:pt>
                <c:pt idx="950">
                  <c:v>199.99333190999999</c:v>
                </c:pt>
                <c:pt idx="951">
                  <c:v>199.99333190999999</c:v>
                </c:pt>
                <c:pt idx="952">
                  <c:v>200.02932738999999</c:v>
                </c:pt>
                <c:pt idx="953">
                  <c:v>199.97734070000001</c:v>
                </c:pt>
                <c:pt idx="954">
                  <c:v>200.00666809000001</c:v>
                </c:pt>
                <c:pt idx="955">
                  <c:v>200.00666809000001</c:v>
                </c:pt>
                <c:pt idx="956">
                  <c:v>199.99467468</c:v>
                </c:pt>
                <c:pt idx="957">
                  <c:v>199.96665955</c:v>
                </c:pt>
                <c:pt idx="958">
                  <c:v>199.96665955</c:v>
                </c:pt>
                <c:pt idx="959">
                  <c:v>200.01199341</c:v>
                </c:pt>
                <c:pt idx="960">
                  <c:v>200.02665709999999</c:v>
                </c:pt>
                <c:pt idx="961">
                  <c:v>200.02665709999999</c:v>
                </c:pt>
                <c:pt idx="962">
                  <c:v>199.98266602000001</c:v>
                </c:pt>
                <c:pt idx="963">
                  <c:v>199.96267700000001</c:v>
                </c:pt>
                <c:pt idx="964">
                  <c:v>200.01866150000001</c:v>
                </c:pt>
                <c:pt idx="965">
                  <c:v>200.00267029</c:v>
                </c:pt>
                <c:pt idx="966">
                  <c:v>199.99865722999999</c:v>
                </c:pt>
                <c:pt idx="967">
                  <c:v>199.98132323999999</c:v>
                </c:pt>
                <c:pt idx="968">
                  <c:v>199.98132323999999</c:v>
                </c:pt>
                <c:pt idx="969">
                  <c:v>199.98666381999999</c:v>
                </c:pt>
                <c:pt idx="970">
                  <c:v>199.96533203000001</c:v>
                </c:pt>
                <c:pt idx="971">
                  <c:v>199.96533203000001</c:v>
                </c:pt>
                <c:pt idx="972">
                  <c:v>199.99467468</c:v>
                </c:pt>
                <c:pt idx="973">
                  <c:v>199.98666381999999</c:v>
                </c:pt>
                <c:pt idx="974">
                  <c:v>199.98666381999999</c:v>
                </c:pt>
                <c:pt idx="975">
                  <c:v>199.99732971</c:v>
                </c:pt>
                <c:pt idx="976">
                  <c:v>200.02267456000001</c:v>
                </c:pt>
                <c:pt idx="977">
                  <c:v>200.00399780000001</c:v>
                </c:pt>
                <c:pt idx="978">
                  <c:v>200.00399780000001</c:v>
                </c:pt>
                <c:pt idx="979">
                  <c:v>199.99066162</c:v>
                </c:pt>
                <c:pt idx="980">
                  <c:v>200.02532959000001</c:v>
                </c:pt>
                <c:pt idx="981">
                  <c:v>200.02532959000001</c:v>
                </c:pt>
                <c:pt idx="982">
                  <c:v>200.02267456000001</c:v>
                </c:pt>
                <c:pt idx="983">
                  <c:v>199.95466614</c:v>
                </c:pt>
                <c:pt idx="984">
                  <c:v>199.95466614</c:v>
                </c:pt>
                <c:pt idx="985">
                  <c:v>200.01733397999999</c:v>
                </c:pt>
                <c:pt idx="986">
                  <c:v>199.99865722999999</c:v>
                </c:pt>
                <c:pt idx="987">
                  <c:v>200.02932738999999</c:v>
                </c:pt>
                <c:pt idx="988">
                  <c:v>200.02932738999999</c:v>
                </c:pt>
                <c:pt idx="989">
                  <c:v>199.9853363</c:v>
                </c:pt>
                <c:pt idx="990">
                  <c:v>200.01600647000001</c:v>
                </c:pt>
                <c:pt idx="991">
                  <c:v>199.98933410999999</c:v>
                </c:pt>
                <c:pt idx="992">
                  <c:v>199.99467468</c:v>
                </c:pt>
                <c:pt idx="993">
                  <c:v>199.98933410999999</c:v>
                </c:pt>
                <c:pt idx="994">
                  <c:v>199.98933410999999</c:v>
                </c:pt>
                <c:pt idx="995">
                  <c:v>200</c:v>
                </c:pt>
                <c:pt idx="996">
                  <c:v>200.01866150000001</c:v>
                </c:pt>
                <c:pt idx="997">
                  <c:v>200.01467896</c:v>
                </c:pt>
                <c:pt idx="998">
                  <c:v>200.01467896</c:v>
                </c:pt>
                <c:pt idx="999">
                  <c:v>200</c:v>
                </c:pt>
                <c:pt idx="1000">
                  <c:v>200.01733397999999</c:v>
                </c:pt>
                <c:pt idx="1001">
                  <c:v>200.04266357</c:v>
                </c:pt>
                <c:pt idx="1002">
                  <c:v>200.03334045</c:v>
                </c:pt>
                <c:pt idx="1003">
                  <c:v>200.00532532</c:v>
                </c:pt>
                <c:pt idx="1004">
                  <c:v>200.00532532</c:v>
                </c:pt>
                <c:pt idx="1005">
                  <c:v>200.01866150000001</c:v>
                </c:pt>
                <c:pt idx="1006">
                  <c:v>200.00267029</c:v>
                </c:pt>
                <c:pt idx="1007">
                  <c:v>199.99200439000001</c:v>
                </c:pt>
                <c:pt idx="1008">
                  <c:v>199.99200439000001</c:v>
                </c:pt>
                <c:pt idx="1009">
                  <c:v>200.03199767999999</c:v>
                </c:pt>
                <c:pt idx="1010">
                  <c:v>200.03199767999999</c:v>
                </c:pt>
                <c:pt idx="1011">
                  <c:v>200.02932738999999</c:v>
                </c:pt>
                <c:pt idx="1012">
                  <c:v>199.97200011999999</c:v>
                </c:pt>
                <c:pt idx="1013">
                  <c:v>199.97067261000001</c:v>
                </c:pt>
                <c:pt idx="1014">
                  <c:v>199.97067261000001</c:v>
                </c:pt>
                <c:pt idx="1015">
                  <c:v>200.01332092000001</c:v>
                </c:pt>
                <c:pt idx="1016">
                  <c:v>199.99600219999999</c:v>
                </c:pt>
                <c:pt idx="1017">
                  <c:v>200.02532959000001</c:v>
                </c:pt>
                <c:pt idx="1018">
                  <c:v>199.98400878999999</c:v>
                </c:pt>
                <c:pt idx="1019">
                  <c:v>199.95466614</c:v>
                </c:pt>
                <c:pt idx="1020">
                  <c:v>199.97866821</c:v>
                </c:pt>
                <c:pt idx="1021">
                  <c:v>199.97866821</c:v>
                </c:pt>
                <c:pt idx="1022">
                  <c:v>199.96133423000001</c:v>
                </c:pt>
                <c:pt idx="1023">
                  <c:v>199.99333190999999</c:v>
                </c:pt>
                <c:pt idx="1024">
                  <c:v>199.99333190999999</c:v>
                </c:pt>
                <c:pt idx="1025">
                  <c:v>199.99732971</c:v>
                </c:pt>
                <c:pt idx="1026">
                  <c:v>200.00666809000001</c:v>
                </c:pt>
                <c:pt idx="1027">
                  <c:v>200.00666809000001</c:v>
                </c:pt>
                <c:pt idx="1028">
                  <c:v>200.03599548</c:v>
                </c:pt>
                <c:pt idx="1029">
                  <c:v>200.00532532</c:v>
                </c:pt>
                <c:pt idx="1030">
                  <c:v>200.02799988000001</c:v>
                </c:pt>
                <c:pt idx="1031">
                  <c:v>200.02799988000001</c:v>
                </c:pt>
                <c:pt idx="1032">
                  <c:v>200.04266357</c:v>
                </c:pt>
                <c:pt idx="1033">
                  <c:v>199.99600219999999</c:v>
                </c:pt>
                <c:pt idx="1034">
                  <c:v>199.99600219999999</c:v>
                </c:pt>
                <c:pt idx="1035">
                  <c:v>200.01733397999999</c:v>
                </c:pt>
                <c:pt idx="1036">
                  <c:v>200.00267029</c:v>
                </c:pt>
                <c:pt idx="1037">
                  <c:v>200.00267029</c:v>
                </c:pt>
                <c:pt idx="1038">
                  <c:v>200.02267456000001</c:v>
                </c:pt>
                <c:pt idx="1039">
                  <c:v>199.95066833000001</c:v>
                </c:pt>
                <c:pt idx="1040">
                  <c:v>200.01199341</c:v>
                </c:pt>
                <c:pt idx="1041">
                  <c:v>200.01199341</c:v>
                </c:pt>
                <c:pt idx="1042">
                  <c:v>200.03466796999999</c:v>
                </c:pt>
                <c:pt idx="1043">
                  <c:v>200.01199341</c:v>
                </c:pt>
                <c:pt idx="1044">
                  <c:v>200.00134277000001</c:v>
                </c:pt>
                <c:pt idx="1045">
                  <c:v>200.00267029</c:v>
                </c:pt>
                <c:pt idx="1046">
                  <c:v>199.9853363</c:v>
                </c:pt>
                <c:pt idx="1047">
                  <c:v>199.9853363</c:v>
                </c:pt>
                <c:pt idx="1048">
                  <c:v>199.95733643</c:v>
                </c:pt>
                <c:pt idx="1049">
                  <c:v>199.94265747</c:v>
                </c:pt>
                <c:pt idx="1050">
                  <c:v>199.94265747</c:v>
                </c:pt>
                <c:pt idx="1051">
                  <c:v>200.00267029</c:v>
                </c:pt>
                <c:pt idx="1052">
                  <c:v>199.97866821</c:v>
                </c:pt>
                <c:pt idx="1053">
                  <c:v>199.9853363</c:v>
                </c:pt>
                <c:pt idx="1054">
                  <c:v>199.98666381999999</c:v>
                </c:pt>
                <c:pt idx="1055">
                  <c:v>200.00399780000001</c:v>
                </c:pt>
                <c:pt idx="1056">
                  <c:v>200.01600647000001</c:v>
                </c:pt>
                <c:pt idx="1057">
                  <c:v>200.01600647000001</c:v>
                </c:pt>
                <c:pt idx="1058">
                  <c:v>199.99200439000001</c:v>
                </c:pt>
                <c:pt idx="1059">
                  <c:v>199.96798706000001</c:v>
                </c:pt>
                <c:pt idx="1060">
                  <c:v>199.96798706000001</c:v>
                </c:pt>
                <c:pt idx="1061">
                  <c:v>199.99467468</c:v>
                </c:pt>
                <c:pt idx="1062">
                  <c:v>199.9853363</c:v>
                </c:pt>
                <c:pt idx="1063">
                  <c:v>199.9853363</c:v>
                </c:pt>
                <c:pt idx="1064">
                  <c:v>199.98266602000001</c:v>
                </c:pt>
                <c:pt idx="1065">
                  <c:v>199.97601318</c:v>
                </c:pt>
                <c:pt idx="1066">
                  <c:v>200.00267029</c:v>
                </c:pt>
                <c:pt idx="1067">
                  <c:v>200.00267029</c:v>
                </c:pt>
                <c:pt idx="1068">
                  <c:v>200.02532959000001</c:v>
                </c:pt>
                <c:pt idx="1069">
                  <c:v>199.99467468</c:v>
                </c:pt>
                <c:pt idx="1070">
                  <c:v>199.99467468</c:v>
                </c:pt>
                <c:pt idx="1071">
                  <c:v>199.97999573000001</c:v>
                </c:pt>
                <c:pt idx="1072">
                  <c:v>199.99467468</c:v>
                </c:pt>
                <c:pt idx="1073">
                  <c:v>199.99467468</c:v>
                </c:pt>
                <c:pt idx="1074">
                  <c:v>199.99200439000001</c:v>
                </c:pt>
                <c:pt idx="1075">
                  <c:v>199.99865722999999</c:v>
                </c:pt>
                <c:pt idx="1076">
                  <c:v>199.99865722999999</c:v>
                </c:pt>
                <c:pt idx="1077">
                  <c:v>199.97067261000001</c:v>
                </c:pt>
                <c:pt idx="1078">
                  <c:v>199.98933410999999</c:v>
                </c:pt>
                <c:pt idx="1079">
                  <c:v>200.00134277000001</c:v>
                </c:pt>
                <c:pt idx="1080">
                  <c:v>200.01199341</c:v>
                </c:pt>
                <c:pt idx="1081">
                  <c:v>200.00267029</c:v>
                </c:pt>
                <c:pt idx="1082">
                  <c:v>200.02133179</c:v>
                </c:pt>
                <c:pt idx="1083">
                  <c:v>200.02133179</c:v>
                </c:pt>
                <c:pt idx="1084">
                  <c:v>200.02799988000001</c:v>
                </c:pt>
                <c:pt idx="1085">
                  <c:v>200.02267456000001</c:v>
                </c:pt>
                <c:pt idx="1086">
                  <c:v>200.02267456000001</c:v>
                </c:pt>
                <c:pt idx="1087">
                  <c:v>200.00801086000001</c:v>
                </c:pt>
                <c:pt idx="1088">
                  <c:v>200.00532532</c:v>
                </c:pt>
                <c:pt idx="1089">
                  <c:v>200.00532532</c:v>
                </c:pt>
                <c:pt idx="1090">
                  <c:v>200.03599548</c:v>
                </c:pt>
                <c:pt idx="1091">
                  <c:v>200.01998900999999</c:v>
                </c:pt>
                <c:pt idx="1092">
                  <c:v>199.9853363</c:v>
                </c:pt>
                <c:pt idx="1093">
                  <c:v>199.9853363</c:v>
                </c:pt>
                <c:pt idx="1094">
                  <c:v>199.98400878999999</c:v>
                </c:pt>
                <c:pt idx="1095">
                  <c:v>199.97866821</c:v>
                </c:pt>
                <c:pt idx="1096">
                  <c:v>199.97866821</c:v>
                </c:pt>
                <c:pt idx="1097">
                  <c:v>200.01998900999999</c:v>
                </c:pt>
                <c:pt idx="1098">
                  <c:v>199.97999573000001</c:v>
                </c:pt>
                <c:pt idx="1099">
                  <c:v>199.97999573000001</c:v>
                </c:pt>
                <c:pt idx="1100">
                  <c:v>199.97601318</c:v>
                </c:pt>
                <c:pt idx="1101">
                  <c:v>199.96533203000001</c:v>
                </c:pt>
                <c:pt idx="1102">
                  <c:v>199.96533203000001</c:v>
                </c:pt>
                <c:pt idx="1103">
                  <c:v>199.95733643</c:v>
                </c:pt>
                <c:pt idx="1104">
                  <c:v>200</c:v>
                </c:pt>
                <c:pt idx="1105">
                  <c:v>200.00134277000001</c:v>
                </c:pt>
                <c:pt idx="1106">
                  <c:v>200.00933838</c:v>
                </c:pt>
                <c:pt idx="1107">
                  <c:v>200.03733826000001</c:v>
                </c:pt>
                <c:pt idx="1108">
                  <c:v>200.03466796999999</c:v>
                </c:pt>
                <c:pt idx="1109">
                  <c:v>200.03466796999999</c:v>
                </c:pt>
                <c:pt idx="1110">
                  <c:v>200.00666809000001</c:v>
                </c:pt>
                <c:pt idx="1111">
                  <c:v>200.02799988000001</c:v>
                </c:pt>
                <c:pt idx="1112">
                  <c:v>200.02799988000001</c:v>
                </c:pt>
                <c:pt idx="1113">
                  <c:v>200.04800415</c:v>
                </c:pt>
                <c:pt idx="1114">
                  <c:v>199.96533203000001</c:v>
                </c:pt>
                <c:pt idx="1115">
                  <c:v>199.96533203000001</c:v>
                </c:pt>
                <c:pt idx="1116">
                  <c:v>199.97332764000001</c:v>
                </c:pt>
                <c:pt idx="1117">
                  <c:v>199.9853363</c:v>
                </c:pt>
                <c:pt idx="1118">
                  <c:v>199.9853363</c:v>
                </c:pt>
                <c:pt idx="1119">
                  <c:v>199.95866394000001</c:v>
                </c:pt>
                <c:pt idx="1120">
                  <c:v>199.95733643</c:v>
                </c:pt>
                <c:pt idx="1121">
                  <c:v>200.04800415</c:v>
                </c:pt>
                <c:pt idx="1122">
                  <c:v>200.04800415</c:v>
                </c:pt>
                <c:pt idx="1123">
                  <c:v>199.99865722999999</c:v>
                </c:pt>
                <c:pt idx="1124">
                  <c:v>200.01733397999999</c:v>
                </c:pt>
                <c:pt idx="1125">
                  <c:v>200.01733397999999</c:v>
                </c:pt>
                <c:pt idx="1126">
                  <c:v>200.02799988000001</c:v>
                </c:pt>
                <c:pt idx="1127">
                  <c:v>199.99732971</c:v>
                </c:pt>
                <c:pt idx="1128">
                  <c:v>199.99732971</c:v>
                </c:pt>
                <c:pt idx="1129">
                  <c:v>199.96798706000001</c:v>
                </c:pt>
                <c:pt idx="1130">
                  <c:v>199.92666625999999</c:v>
                </c:pt>
                <c:pt idx="1131">
                  <c:v>199.98400878999999</c:v>
                </c:pt>
                <c:pt idx="1132">
                  <c:v>199.97866821</c:v>
                </c:pt>
                <c:pt idx="1133">
                  <c:v>200.03199767999999</c:v>
                </c:pt>
                <c:pt idx="1134">
                  <c:v>200.00134277000001</c:v>
                </c:pt>
                <c:pt idx="1135">
                  <c:v>200.00134277000001</c:v>
                </c:pt>
                <c:pt idx="1136">
                  <c:v>200.02932738999999</c:v>
                </c:pt>
                <c:pt idx="1137">
                  <c:v>200.00267029</c:v>
                </c:pt>
                <c:pt idx="1138">
                  <c:v>200.00267029</c:v>
                </c:pt>
                <c:pt idx="1139">
                  <c:v>200.00134277000001</c:v>
                </c:pt>
                <c:pt idx="1140">
                  <c:v>200.01866150000001</c:v>
                </c:pt>
                <c:pt idx="1141">
                  <c:v>200.01866150000001</c:v>
                </c:pt>
                <c:pt idx="1142">
                  <c:v>200.02932738999999</c:v>
                </c:pt>
                <c:pt idx="1143">
                  <c:v>199.98132323999999</c:v>
                </c:pt>
                <c:pt idx="1144">
                  <c:v>199.98132323999999</c:v>
                </c:pt>
                <c:pt idx="1145">
                  <c:v>199.97067261000001</c:v>
                </c:pt>
                <c:pt idx="1146">
                  <c:v>200.01733397999999</c:v>
                </c:pt>
                <c:pt idx="1147">
                  <c:v>200.00933838</c:v>
                </c:pt>
                <c:pt idx="1148">
                  <c:v>200.00933838</c:v>
                </c:pt>
                <c:pt idx="1149">
                  <c:v>199.9853363</c:v>
                </c:pt>
                <c:pt idx="1150">
                  <c:v>200.01733397999999</c:v>
                </c:pt>
                <c:pt idx="1151">
                  <c:v>200.01733397999999</c:v>
                </c:pt>
                <c:pt idx="1152">
                  <c:v>200.01066589000001</c:v>
                </c:pt>
                <c:pt idx="1153">
                  <c:v>199.99732971</c:v>
                </c:pt>
                <c:pt idx="1154">
                  <c:v>199.99732971</c:v>
                </c:pt>
                <c:pt idx="1155">
                  <c:v>200</c:v>
                </c:pt>
                <c:pt idx="1156">
                  <c:v>199.97734070000001</c:v>
                </c:pt>
                <c:pt idx="1157">
                  <c:v>199.99200439000001</c:v>
                </c:pt>
                <c:pt idx="1158">
                  <c:v>199.99732971</c:v>
                </c:pt>
                <c:pt idx="1159">
                  <c:v>199.98666381999999</c:v>
                </c:pt>
                <c:pt idx="1160">
                  <c:v>200.01866150000001</c:v>
                </c:pt>
                <c:pt idx="1161">
                  <c:v>200.01866150000001</c:v>
                </c:pt>
                <c:pt idx="1162">
                  <c:v>200.01998900999999</c:v>
                </c:pt>
                <c:pt idx="1163">
                  <c:v>200.04667663999999</c:v>
                </c:pt>
                <c:pt idx="1164">
                  <c:v>200.04667663999999</c:v>
                </c:pt>
                <c:pt idx="1165">
                  <c:v>199.99865722999999</c:v>
                </c:pt>
                <c:pt idx="1166">
                  <c:v>200.01332092000001</c:v>
                </c:pt>
                <c:pt idx="1167">
                  <c:v>199.98933410999999</c:v>
                </c:pt>
                <c:pt idx="1168">
                  <c:v>200.00267029</c:v>
                </c:pt>
                <c:pt idx="1169">
                  <c:v>199.97465514999999</c:v>
                </c:pt>
                <c:pt idx="1170">
                  <c:v>199.97465514999999</c:v>
                </c:pt>
                <c:pt idx="1171">
                  <c:v>200.01733397999999</c:v>
                </c:pt>
                <c:pt idx="1172">
                  <c:v>200.00267029</c:v>
                </c:pt>
                <c:pt idx="1173">
                  <c:v>199.97866821</c:v>
                </c:pt>
                <c:pt idx="1174">
                  <c:v>199.97866821</c:v>
                </c:pt>
                <c:pt idx="1175">
                  <c:v>199.96267700000001</c:v>
                </c:pt>
                <c:pt idx="1176">
                  <c:v>200.00933838</c:v>
                </c:pt>
                <c:pt idx="1177">
                  <c:v>200.00933838</c:v>
                </c:pt>
                <c:pt idx="1178">
                  <c:v>200.02133179</c:v>
                </c:pt>
                <c:pt idx="1179">
                  <c:v>199.96934508999999</c:v>
                </c:pt>
                <c:pt idx="1180">
                  <c:v>200.04399108999999</c:v>
                </c:pt>
                <c:pt idx="1181">
                  <c:v>200.04399108999999</c:v>
                </c:pt>
                <c:pt idx="1182">
                  <c:v>199.98266602000001</c:v>
                </c:pt>
                <c:pt idx="1183">
                  <c:v>199.95999146</c:v>
                </c:pt>
                <c:pt idx="1184">
                  <c:v>199.95999146</c:v>
                </c:pt>
                <c:pt idx="1185">
                  <c:v>199.96533203000001</c:v>
                </c:pt>
                <c:pt idx="1186">
                  <c:v>200.00666809000001</c:v>
                </c:pt>
                <c:pt idx="1187">
                  <c:v>200.00666809000001</c:v>
                </c:pt>
                <c:pt idx="1188">
                  <c:v>200.00532532</c:v>
                </c:pt>
                <c:pt idx="1189">
                  <c:v>199.98933410999999</c:v>
                </c:pt>
                <c:pt idx="1190">
                  <c:v>199.98933410999999</c:v>
                </c:pt>
                <c:pt idx="1191">
                  <c:v>200.00801086000001</c:v>
                </c:pt>
                <c:pt idx="1192">
                  <c:v>200.03199767999999</c:v>
                </c:pt>
                <c:pt idx="1193">
                  <c:v>200.03334045</c:v>
                </c:pt>
                <c:pt idx="1194">
                  <c:v>199.99600219999999</c:v>
                </c:pt>
                <c:pt idx="1195">
                  <c:v>200.02133179</c:v>
                </c:pt>
                <c:pt idx="1196">
                  <c:v>200.02133179</c:v>
                </c:pt>
                <c:pt idx="1197">
                  <c:v>199.98666381999999</c:v>
                </c:pt>
                <c:pt idx="1198">
                  <c:v>199.99865722999999</c:v>
                </c:pt>
                <c:pt idx="1199">
                  <c:v>199.97866821</c:v>
                </c:pt>
                <c:pt idx="1200">
                  <c:v>199.97866821</c:v>
                </c:pt>
                <c:pt idx="1201">
                  <c:v>200</c:v>
                </c:pt>
                <c:pt idx="1202">
                  <c:v>200.01600647000001</c:v>
                </c:pt>
                <c:pt idx="1203">
                  <c:v>200.00267029</c:v>
                </c:pt>
                <c:pt idx="1204">
                  <c:v>199.96798706000001</c:v>
                </c:pt>
                <c:pt idx="1205">
                  <c:v>200.01066589000001</c:v>
                </c:pt>
                <c:pt idx="1206">
                  <c:v>200.01600647000001</c:v>
                </c:pt>
                <c:pt idx="1207">
                  <c:v>200.01600647000001</c:v>
                </c:pt>
                <c:pt idx="1208">
                  <c:v>200.01733397999999</c:v>
                </c:pt>
                <c:pt idx="1209">
                  <c:v>199.97332764000001</c:v>
                </c:pt>
                <c:pt idx="1210">
                  <c:v>199.97332764000001</c:v>
                </c:pt>
                <c:pt idx="1211">
                  <c:v>199.99200439000001</c:v>
                </c:pt>
                <c:pt idx="1212">
                  <c:v>199.99732971</c:v>
                </c:pt>
                <c:pt idx="1213">
                  <c:v>199.99732971</c:v>
                </c:pt>
                <c:pt idx="1214">
                  <c:v>199.95199585</c:v>
                </c:pt>
                <c:pt idx="1215">
                  <c:v>200.03199767999999</c:v>
                </c:pt>
                <c:pt idx="1216">
                  <c:v>200.03199767999999</c:v>
                </c:pt>
                <c:pt idx="1217">
                  <c:v>200.02133179</c:v>
                </c:pt>
                <c:pt idx="1218">
                  <c:v>200.03199767999999</c:v>
                </c:pt>
                <c:pt idx="1219">
                  <c:v>199.98266602000001</c:v>
                </c:pt>
                <c:pt idx="1220">
                  <c:v>199.98266602000001</c:v>
                </c:pt>
                <c:pt idx="1221">
                  <c:v>200.02133179</c:v>
                </c:pt>
                <c:pt idx="1222">
                  <c:v>200.02133179</c:v>
                </c:pt>
                <c:pt idx="1223">
                  <c:v>200.04933166999999</c:v>
                </c:pt>
                <c:pt idx="1224">
                  <c:v>199.99467468</c:v>
                </c:pt>
                <c:pt idx="1225">
                  <c:v>200.05065918</c:v>
                </c:pt>
                <c:pt idx="1226">
                  <c:v>200.05065918</c:v>
                </c:pt>
                <c:pt idx="1227">
                  <c:v>199.99066162</c:v>
                </c:pt>
                <c:pt idx="1228">
                  <c:v>199.99600219999999</c:v>
                </c:pt>
                <c:pt idx="1229">
                  <c:v>199.9853363</c:v>
                </c:pt>
                <c:pt idx="1230">
                  <c:v>200.01733397999999</c:v>
                </c:pt>
                <c:pt idx="1231">
                  <c:v>200.01332092000001</c:v>
                </c:pt>
                <c:pt idx="1232">
                  <c:v>199.99600219999999</c:v>
                </c:pt>
                <c:pt idx="1233">
                  <c:v>199.99600219999999</c:v>
                </c:pt>
                <c:pt idx="1234">
                  <c:v>199.97465514999999</c:v>
                </c:pt>
                <c:pt idx="1235">
                  <c:v>199.98933410999999</c:v>
                </c:pt>
                <c:pt idx="1236">
                  <c:v>199.98933410999999</c:v>
                </c:pt>
                <c:pt idx="1237">
                  <c:v>199.99066162</c:v>
                </c:pt>
                <c:pt idx="1238">
                  <c:v>199.98933410999999</c:v>
                </c:pt>
                <c:pt idx="1239">
                  <c:v>199.96665955</c:v>
                </c:pt>
                <c:pt idx="1240">
                  <c:v>200.00267029</c:v>
                </c:pt>
                <c:pt idx="1241">
                  <c:v>200.02400208</c:v>
                </c:pt>
                <c:pt idx="1242">
                  <c:v>200.02400208</c:v>
                </c:pt>
                <c:pt idx="1243">
                  <c:v>200.01332092000001</c:v>
                </c:pt>
                <c:pt idx="1244">
                  <c:v>200.02665709999999</c:v>
                </c:pt>
                <c:pt idx="1245">
                  <c:v>200.01600647000001</c:v>
                </c:pt>
                <c:pt idx="1246">
                  <c:v>200.01600647000001</c:v>
                </c:pt>
                <c:pt idx="1247">
                  <c:v>200.01600647000001</c:v>
                </c:pt>
                <c:pt idx="1248">
                  <c:v>199.95733643</c:v>
                </c:pt>
                <c:pt idx="1249">
                  <c:v>199.95733643</c:v>
                </c:pt>
                <c:pt idx="1250">
                  <c:v>199.96665955</c:v>
                </c:pt>
                <c:pt idx="1251">
                  <c:v>200.01600647000001</c:v>
                </c:pt>
                <c:pt idx="1252">
                  <c:v>200.01600647000001</c:v>
                </c:pt>
                <c:pt idx="1253">
                  <c:v>200.03199767999999</c:v>
                </c:pt>
                <c:pt idx="1254">
                  <c:v>199.99600219999999</c:v>
                </c:pt>
                <c:pt idx="1255">
                  <c:v>199.98400878999999</c:v>
                </c:pt>
                <c:pt idx="1256">
                  <c:v>199.98400878999999</c:v>
                </c:pt>
                <c:pt idx="1257">
                  <c:v>200.01600647000001</c:v>
                </c:pt>
                <c:pt idx="1258">
                  <c:v>200.00267029</c:v>
                </c:pt>
                <c:pt idx="1259">
                  <c:v>200.00267029</c:v>
                </c:pt>
                <c:pt idx="1260">
                  <c:v>199.96798706000001</c:v>
                </c:pt>
                <c:pt idx="1261">
                  <c:v>200.04000854</c:v>
                </c:pt>
                <c:pt idx="1262">
                  <c:v>199.97601318</c:v>
                </c:pt>
                <c:pt idx="1263">
                  <c:v>199.97601318</c:v>
                </c:pt>
                <c:pt idx="1264">
                  <c:v>199.98666381999999</c:v>
                </c:pt>
                <c:pt idx="1265">
                  <c:v>199.97999573000001</c:v>
                </c:pt>
                <c:pt idx="1266">
                  <c:v>199.99066162</c:v>
                </c:pt>
                <c:pt idx="1267">
                  <c:v>200.00267029</c:v>
                </c:pt>
                <c:pt idx="1268">
                  <c:v>199.99066162</c:v>
                </c:pt>
                <c:pt idx="1269">
                  <c:v>199.99066162</c:v>
                </c:pt>
                <c:pt idx="1270">
                  <c:v>199.94932556000001</c:v>
                </c:pt>
                <c:pt idx="1271">
                  <c:v>199.96665955</c:v>
                </c:pt>
                <c:pt idx="1272">
                  <c:v>199.96665955</c:v>
                </c:pt>
                <c:pt idx="1273">
                  <c:v>199.94932556000001</c:v>
                </c:pt>
                <c:pt idx="1274">
                  <c:v>199.99467468</c:v>
                </c:pt>
                <c:pt idx="1275">
                  <c:v>199.99467468</c:v>
                </c:pt>
                <c:pt idx="1276">
                  <c:v>200.02133179</c:v>
                </c:pt>
                <c:pt idx="1277">
                  <c:v>199.99066162</c:v>
                </c:pt>
                <c:pt idx="1278">
                  <c:v>199.99066162</c:v>
                </c:pt>
                <c:pt idx="1279">
                  <c:v>199.99066162</c:v>
                </c:pt>
                <c:pt idx="1280">
                  <c:v>200.01600647000001</c:v>
                </c:pt>
                <c:pt idx="1281">
                  <c:v>200.00399780000001</c:v>
                </c:pt>
                <c:pt idx="1282">
                  <c:v>200.00399780000001</c:v>
                </c:pt>
                <c:pt idx="1283">
                  <c:v>199.98799133</c:v>
                </c:pt>
                <c:pt idx="1284">
                  <c:v>199.96798706000001</c:v>
                </c:pt>
                <c:pt idx="1285">
                  <c:v>199.96798706000001</c:v>
                </c:pt>
                <c:pt idx="1286">
                  <c:v>199.99865722999999</c:v>
                </c:pt>
                <c:pt idx="1287">
                  <c:v>200.01332092000001</c:v>
                </c:pt>
                <c:pt idx="1288">
                  <c:v>200.01733397999999</c:v>
                </c:pt>
                <c:pt idx="1289">
                  <c:v>200.01733397999999</c:v>
                </c:pt>
                <c:pt idx="1290">
                  <c:v>199.98132323999999</c:v>
                </c:pt>
                <c:pt idx="1291">
                  <c:v>199.99467468</c:v>
                </c:pt>
                <c:pt idx="1292">
                  <c:v>199.99333190999999</c:v>
                </c:pt>
                <c:pt idx="1293">
                  <c:v>199.97601318</c:v>
                </c:pt>
                <c:pt idx="1294">
                  <c:v>199.98400878999999</c:v>
                </c:pt>
                <c:pt idx="1295">
                  <c:v>199.98400878999999</c:v>
                </c:pt>
                <c:pt idx="1296">
                  <c:v>200.01332092000001</c:v>
                </c:pt>
                <c:pt idx="1297">
                  <c:v>199.9853363</c:v>
                </c:pt>
                <c:pt idx="1298">
                  <c:v>199.99732971</c:v>
                </c:pt>
                <c:pt idx="1299">
                  <c:v>199.99732971</c:v>
                </c:pt>
                <c:pt idx="1300">
                  <c:v>199.98400878999999</c:v>
                </c:pt>
                <c:pt idx="1301">
                  <c:v>200.02532959000001</c:v>
                </c:pt>
                <c:pt idx="1302">
                  <c:v>200.02532959000001</c:v>
                </c:pt>
                <c:pt idx="1303">
                  <c:v>200.03599548</c:v>
                </c:pt>
                <c:pt idx="1304">
                  <c:v>199.98132323999999</c:v>
                </c:pt>
                <c:pt idx="1305">
                  <c:v>199.98132323999999</c:v>
                </c:pt>
                <c:pt idx="1306">
                  <c:v>199.99865722999999</c:v>
                </c:pt>
                <c:pt idx="1307">
                  <c:v>199.99333190999999</c:v>
                </c:pt>
                <c:pt idx="1308">
                  <c:v>199.99865722999999</c:v>
                </c:pt>
                <c:pt idx="1309">
                  <c:v>199.99865722999999</c:v>
                </c:pt>
                <c:pt idx="1310">
                  <c:v>200.03334045</c:v>
                </c:pt>
                <c:pt idx="1311">
                  <c:v>200.03334045</c:v>
                </c:pt>
                <c:pt idx="1312">
                  <c:v>200.01332092000001</c:v>
                </c:pt>
                <c:pt idx="1313">
                  <c:v>199.98666381999999</c:v>
                </c:pt>
                <c:pt idx="1314">
                  <c:v>199.99865722999999</c:v>
                </c:pt>
                <c:pt idx="1315">
                  <c:v>199.99865722999999</c:v>
                </c:pt>
                <c:pt idx="1316">
                  <c:v>199.97601318</c:v>
                </c:pt>
                <c:pt idx="1317">
                  <c:v>199.99600219999999</c:v>
                </c:pt>
                <c:pt idx="1318">
                  <c:v>200.02267456000001</c:v>
                </c:pt>
                <c:pt idx="1319">
                  <c:v>200.00933838</c:v>
                </c:pt>
                <c:pt idx="1320">
                  <c:v>200.00267029</c:v>
                </c:pt>
                <c:pt idx="1321">
                  <c:v>200.00267029</c:v>
                </c:pt>
                <c:pt idx="1322">
                  <c:v>200.02400208</c:v>
                </c:pt>
                <c:pt idx="1323">
                  <c:v>200.00933838</c:v>
                </c:pt>
                <c:pt idx="1324">
                  <c:v>200.03599548</c:v>
                </c:pt>
                <c:pt idx="1325">
                  <c:v>200.03599548</c:v>
                </c:pt>
                <c:pt idx="1326">
                  <c:v>199.97601318</c:v>
                </c:pt>
                <c:pt idx="1327">
                  <c:v>200.01733397999999</c:v>
                </c:pt>
                <c:pt idx="1328">
                  <c:v>199.97734070000001</c:v>
                </c:pt>
                <c:pt idx="1329">
                  <c:v>199.96934508999999</c:v>
                </c:pt>
                <c:pt idx="1330">
                  <c:v>200.00399780000001</c:v>
                </c:pt>
                <c:pt idx="1331">
                  <c:v>200.00399780000001</c:v>
                </c:pt>
                <c:pt idx="1332">
                  <c:v>200.01199341</c:v>
                </c:pt>
                <c:pt idx="1333">
                  <c:v>200.01866150000001</c:v>
                </c:pt>
                <c:pt idx="1334">
                  <c:v>199.96934508999999</c:v>
                </c:pt>
                <c:pt idx="1335">
                  <c:v>199.96934508999999</c:v>
                </c:pt>
                <c:pt idx="1336">
                  <c:v>199.97999573000001</c:v>
                </c:pt>
                <c:pt idx="1337">
                  <c:v>199.98400878999999</c:v>
                </c:pt>
                <c:pt idx="1338">
                  <c:v>199.98400878999999</c:v>
                </c:pt>
                <c:pt idx="1339">
                  <c:v>200.02133179</c:v>
                </c:pt>
                <c:pt idx="1340">
                  <c:v>199.97999573000001</c:v>
                </c:pt>
                <c:pt idx="1341">
                  <c:v>199.97999573000001</c:v>
                </c:pt>
                <c:pt idx="1342">
                  <c:v>200.00267029</c:v>
                </c:pt>
                <c:pt idx="1343">
                  <c:v>199.97734070000001</c:v>
                </c:pt>
                <c:pt idx="1344">
                  <c:v>200.00399780000001</c:v>
                </c:pt>
                <c:pt idx="1345">
                  <c:v>200.00399780000001</c:v>
                </c:pt>
                <c:pt idx="1346">
                  <c:v>199.99333190999999</c:v>
                </c:pt>
                <c:pt idx="1347">
                  <c:v>199.98400878999999</c:v>
                </c:pt>
                <c:pt idx="1348">
                  <c:v>199.98400878999999</c:v>
                </c:pt>
                <c:pt idx="1349">
                  <c:v>199.99467468</c:v>
                </c:pt>
                <c:pt idx="1350">
                  <c:v>200.01467896</c:v>
                </c:pt>
                <c:pt idx="1351">
                  <c:v>199.98799133</c:v>
                </c:pt>
                <c:pt idx="1352">
                  <c:v>199.98799133</c:v>
                </c:pt>
                <c:pt idx="1353">
                  <c:v>200.03199767999999</c:v>
                </c:pt>
                <c:pt idx="1354">
                  <c:v>200.04133605999999</c:v>
                </c:pt>
                <c:pt idx="1355">
                  <c:v>200.06134033000001</c:v>
                </c:pt>
                <c:pt idx="1356">
                  <c:v>200.02532959000001</c:v>
                </c:pt>
                <c:pt idx="1357">
                  <c:v>200.01998900999999</c:v>
                </c:pt>
                <c:pt idx="1358">
                  <c:v>200.01998900999999</c:v>
                </c:pt>
                <c:pt idx="1359">
                  <c:v>199.98666381999999</c:v>
                </c:pt>
                <c:pt idx="1360">
                  <c:v>200.03334045</c:v>
                </c:pt>
                <c:pt idx="1361">
                  <c:v>199.96267700000001</c:v>
                </c:pt>
                <c:pt idx="1362">
                  <c:v>199.96267700000001</c:v>
                </c:pt>
                <c:pt idx="1363">
                  <c:v>199.99600219999999</c:v>
                </c:pt>
                <c:pt idx="1364">
                  <c:v>199.99600219999999</c:v>
                </c:pt>
                <c:pt idx="1365">
                  <c:v>200.01733397999999</c:v>
                </c:pt>
                <c:pt idx="1366">
                  <c:v>199.98266602000001</c:v>
                </c:pt>
                <c:pt idx="1367">
                  <c:v>200.04266357</c:v>
                </c:pt>
                <c:pt idx="1368">
                  <c:v>200.04266357</c:v>
                </c:pt>
                <c:pt idx="1369">
                  <c:v>200.01733397999999</c:v>
                </c:pt>
                <c:pt idx="1370">
                  <c:v>199.96665955</c:v>
                </c:pt>
                <c:pt idx="1371">
                  <c:v>199.96665955</c:v>
                </c:pt>
                <c:pt idx="1372">
                  <c:v>199.98799133</c:v>
                </c:pt>
                <c:pt idx="1373">
                  <c:v>199.97999573000001</c:v>
                </c:pt>
                <c:pt idx="1374">
                  <c:v>199.97999573000001</c:v>
                </c:pt>
                <c:pt idx="1375">
                  <c:v>199.99732971</c:v>
                </c:pt>
                <c:pt idx="1376">
                  <c:v>199.96934508999999</c:v>
                </c:pt>
                <c:pt idx="1377">
                  <c:v>200.00267029</c:v>
                </c:pt>
                <c:pt idx="1378">
                  <c:v>200.00267029</c:v>
                </c:pt>
                <c:pt idx="1379">
                  <c:v>199.97601318</c:v>
                </c:pt>
                <c:pt idx="1380">
                  <c:v>199.96533203000001</c:v>
                </c:pt>
                <c:pt idx="1381">
                  <c:v>199.95999146</c:v>
                </c:pt>
                <c:pt idx="1382">
                  <c:v>200.01600647000001</c:v>
                </c:pt>
                <c:pt idx="1383">
                  <c:v>200.02799988000001</c:v>
                </c:pt>
                <c:pt idx="1384">
                  <c:v>200.02799988000001</c:v>
                </c:pt>
                <c:pt idx="1385">
                  <c:v>199.99467468</c:v>
                </c:pt>
                <c:pt idx="1386">
                  <c:v>199.97866821</c:v>
                </c:pt>
                <c:pt idx="1387">
                  <c:v>200.01733397999999</c:v>
                </c:pt>
                <c:pt idx="1388">
                  <c:v>200.01733397999999</c:v>
                </c:pt>
                <c:pt idx="1389">
                  <c:v>200.00666809000001</c:v>
                </c:pt>
                <c:pt idx="1390">
                  <c:v>200.01998900999999</c:v>
                </c:pt>
                <c:pt idx="1391">
                  <c:v>199.98666381999999</c:v>
                </c:pt>
                <c:pt idx="1392">
                  <c:v>200.01332092000001</c:v>
                </c:pt>
                <c:pt idx="1393">
                  <c:v>200.00399780000001</c:v>
                </c:pt>
                <c:pt idx="1394">
                  <c:v>200.00399780000001</c:v>
                </c:pt>
                <c:pt idx="1395">
                  <c:v>200.01066589000001</c:v>
                </c:pt>
                <c:pt idx="1396">
                  <c:v>199.99732971</c:v>
                </c:pt>
                <c:pt idx="1397">
                  <c:v>199.99732971</c:v>
                </c:pt>
                <c:pt idx="1398">
                  <c:v>199.99732971</c:v>
                </c:pt>
                <c:pt idx="1399">
                  <c:v>199.98799133</c:v>
                </c:pt>
                <c:pt idx="1400">
                  <c:v>199.98799133</c:v>
                </c:pt>
                <c:pt idx="1401">
                  <c:v>199.98132323999999</c:v>
                </c:pt>
                <c:pt idx="1402">
                  <c:v>200.02532959000001</c:v>
                </c:pt>
                <c:pt idx="1403">
                  <c:v>200.00267029</c:v>
                </c:pt>
                <c:pt idx="1404">
                  <c:v>200.00267029</c:v>
                </c:pt>
                <c:pt idx="1405">
                  <c:v>200.02532959000001</c:v>
                </c:pt>
                <c:pt idx="1406">
                  <c:v>199.65466309000001</c:v>
                </c:pt>
                <c:pt idx="1407">
                  <c:v>199.65466309000001</c:v>
                </c:pt>
                <c:pt idx="1408">
                  <c:v>126.07867432</c:v>
                </c:pt>
                <c:pt idx="1409">
                  <c:v>55.241333009999998</c:v>
                </c:pt>
                <c:pt idx="1410">
                  <c:v>55.241333009999998</c:v>
                </c:pt>
                <c:pt idx="1411">
                  <c:v>1.9106666999999999</c:v>
                </c:pt>
                <c:pt idx="1412">
                  <c:v>-3.0226666899999999</c:v>
                </c:pt>
                <c:pt idx="1413">
                  <c:v>1.5986666700000001</c:v>
                </c:pt>
                <c:pt idx="1414">
                  <c:v>1.5986666700000001</c:v>
                </c:pt>
                <c:pt idx="1415">
                  <c:v>0.14533333000000001</c:v>
                </c:pt>
                <c:pt idx="1416">
                  <c:v>-1.6773333500000001</c:v>
                </c:pt>
                <c:pt idx="1417">
                  <c:v>0.59466671999999998</c:v>
                </c:pt>
                <c:pt idx="1418">
                  <c:v>0.59866666999999996</c:v>
                </c:pt>
                <c:pt idx="1419">
                  <c:v>-0.89866661999999997</c:v>
                </c:pt>
                <c:pt idx="1420">
                  <c:v>-0.89866661999999997</c:v>
                </c:pt>
                <c:pt idx="1421">
                  <c:v>-0.20133333</c:v>
                </c:pt>
                <c:pt idx="1422">
                  <c:v>0.42000001999999997</c:v>
                </c:pt>
                <c:pt idx="1423">
                  <c:v>0.42000001999999997</c:v>
                </c:pt>
                <c:pt idx="1424">
                  <c:v>-0.308</c:v>
                </c:pt>
                <c:pt idx="1425">
                  <c:v>4.0000000000000001E-3</c:v>
                </c:pt>
                <c:pt idx="1426">
                  <c:v>4.0000000000000001E-3</c:v>
                </c:pt>
                <c:pt idx="1427">
                  <c:v>5.3333299999999998E-3</c:v>
                </c:pt>
                <c:pt idx="1428">
                  <c:v>4.0000000000000001E-3</c:v>
                </c:pt>
                <c:pt idx="1429">
                  <c:v>4.0000000000000001E-3</c:v>
                </c:pt>
                <c:pt idx="1430">
                  <c:v>1.066667E-2</c:v>
                </c:pt>
                <c:pt idx="1431">
                  <c:v>1.3333329999999999E-2</c:v>
                </c:pt>
                <c:pt idx="1432">
                  <c:v>8.0000000000000002E-3</c:v>
                </c:pt>
                <c:pt idx="1433">
                  <c:v>1.3333329999999999E-2</c:v>
                </c:pt>
                <c:pt idx="1434">
                  <c:v>1.2E-2</c:v>
                </c:pt>
                <c:pt idx="1435">
                  <c:v>8.0000000000000002E-3</c:v>
                </c:pt>
                <c:pt idx="1436">
                  <c:v>8.0000000000000002E-3</c:v>
                </c:pt>
                <c:pt idx="1437">
                  <c:v>6.6666700000000004E-3</c:v>
                </c:pt>
                <c:pt idx="1438">
                  <c:v>8.0000000000000002E-3</c:v>
                </c:pt>
                <c:pt idx="1439">
                  <c:v>9.3333300000000008E-3</c:v>
                </c:pt>
                <c:pt idx="1440">
                  <c:v>9.3333300000000008E-3</c:v>
                </c:pt>
                <c:pt idx="1441">
                  <c:v>1.3333329999999999E-2</c:v>
                </c:pt>
                <c:pt idx="1442">
                  <c:v>1.33333E-3</c:v>
                </c:pt>
                <c:pt idx="1443">
                  <c:v>5.3333299999999998E-3</c:v>
                </c:pt>
                <c:pt idx="1444">
                  <c:v>1.33333E-3</c:v>
                </c:pt>
                <c:pt idx="1445">
                  <c:v>2.6666699999999999E-3</c:v>
                </c:pt>
                <c:pt idx="1446">
                  <c:v>2.6666699999999999E-3</c:v>
                </c:pt>
                <c:pt idx="1447">
                  <c:v>4.0000000000000001E-3</c:v>
                </c:pt>
                <c:pt idx="1448">
                  <c:v>4.0000000000000001E-3</c:v>
                </c:pt>
                <c:pt idx="1449">
                  <c:v>4.0000000000000001E-3</c:v>
                </c:pt>
                <c:pt idx="1450">
                  <c:v>4.0000000000000001E-3</c:v>
                </c:pt>
                <c:pt idx="1451">
                  <c:v>2.6666699999999999E-3</c:v>
                </c:pt>
                <c:pt idx="1452">
                  <c:v>2.6666699999999999E-3</c:v>
                </c:pt>
                <c:pt idx="1453">
                  <c:v>2.6666699999999999E-3</c:v>
                </c:pt>
                <c:pt idx="1454">
                  <c:v>1.33333E-3</c:v>
                </c:pt>
                <c:pt idx="1455">
                  <c:v>5.3333299999999998E-3</c:v>
                </c:pt>
                <c:pt idx="1456">
                  <c:v>5.3333299999999998E-3</c:v>
                </c:pt>
                <c:pt idx="1457">
                  <c:v>1.33333E-3</c:v>
                </c:pt>
                <c:pt idx="1458">
                  <c:v>1.33333E-3</c:v>
                </c:pt>
                <c:pt idx="1459">
                  <c:v>1.33333E-3</c:v>
                </c:pt>
                <c:pt idx="1460">
                  <c:v>-1.33333E-3</c:v>
                </c:pt>
                <c:pt idx="1461">
                  <c:v>1.33333E-3</c:v>
                </c:pt>
                <c:pt idx="1462">
                  <c:v>1.33333E-3</c:v>
                </c:pt>
                <c:pt idx="1463">
                  <c:v>0</c:v>
                </c:pt>
                <c:pt idx="1464">
                  <c:v>1.33333E-3</c:v>
                </c:pt>
                <c:pt idx="1465">
                  <c:v>-1.33333E-3</c:v>
                </c:pt>
                <c:pt idx="1466">
                  <c:v>-1.33333E-3</c:v>
                </c:pt>
                <c:pt idx="1467">
                  <c:v>1.33333E-3</c:v>
                </c:pt>
                <c:pt idx="1468">
                  <c:v>-1.33333E-3</c:v>
                </c:pt>
                <c:pt idx="1469">
                  <c:v>-1.33333E-3</c:v>
                </c:pt>
                <c:pt idx="1470">
                  <c:v>1.33333E-3</c:v>
                </c:pt>
                <c:pt idx="1471">
                  <c:v>-1.33333E-3</c:v>
                </c:pt>
                <c:pt idx="1472">
                  <c:v>-1.33333E-3</c:v>
                </c:pt>
                <c:pt idx="1473">
                  <c:v>2.6666699999999999E-3</c:v>
                </c:pt>
                <c:pt idx="1474">
                  <c:v>0</c:v>
                </c:pt>
                <c:pt idx="1475">
                  <c:v>1.33333E-3</c:v>
                </c:pt>
                <c:pt idx="1476">
                  <c:v>1.33333E-3</c:v>
                </c:pt>
                <c:pt idx="1477">
                  <c:v>0</c:v>
                </c:pt>
                <c:pt idx="1478">
                  <c:v>0</c:v>
                </c:pt>
                <c:pt idx="1479">
                  <c:v>1.33333E-3</c:v>
                </c:pt>
                <c:pt idx="1480">
                  <c:v>1.33333E-3</c:v>
                </c:pt>
                <c:pt idx="1481">
                  <c:v>0</c:v>
                </c:pt>
                <c:pt idx="1482">
                  <c:v>0</c:v>
                </c:pt>
                <c:pt idx="1483">
                  <c:v>2.6666699999999999E-3</c:v>
                </c:pt>
                <c:pt idx="1484">
                  <c:v>0</c:v>
                </c:pt>
                <c:pt idx="1485">
                  <c:v>0</c:v>
                </c:pt>
                <c:pt idx="1486">
                  <c:v>0</c:v>
                </c:pt>
                <c:pt idx="1487">
                  <c:v>0</c:v>
                </c:pt>
                <c:pt idx="1488">
                  <c:v>0</c:v>
                </c:pt>
                <c:pt idx="1489">
                  <c:v>-2.6666699999999999E-3</c:v>
                </c:pt>
                <c:pt idx="1490">
                  <c:v>1.33333E-3</c:v>
                </c:pt>
                <c:pt idx="1491">
                  <c:v>0</c:v>
                </c:pt>
                <c:pt idx="1492">
                  <c:v>0</c:v>
                </c:pt>
                <c:pt idx="1493">
                  <c:v>0</c:v>
                </c:pt>
                <c:pt idx="1494">
                  <c:v>1.33333E-3</c:v>
                </c:pt>
                <c:pt idx="1495">
                  <c:v>-2.6666699999999999E-3</c:v>
                </c:pt>
                <c:pt idx="1496">
                  <c:v>-2.6666699999999999E-3</c:v>
                </c:pt>
                <c:pt idx="1497">
                  <c:v>0</c:v>
                </c:pt>
                <c:pt idx="1498">
                  <c:v>0</c:v>
                </c:pt>
                <c:pt idx="1499">
                  <c:v>0</c:v>
                </c:pt>
                <c:pt idx="1500">
                  <c:v>0</c:v>
                </c:pt>
                <c:pt idx="1501">
                  <c:v>-1.33333E-3</c:v>
                </c:pt>
                <c:pt idx="1502">
                  <c:v>-1.33333E-3</c:v>
                </c:pt>
                <c:pt idx="1503">
                  <c:v>0</c:v>
                </c:pt>
                <c:pt idx="1504">
                  <c:v>2.6666699999999999E-3</c:v>
                </c:pt>
                <c:pt idx="1505">
                  <c:v>-4.0000000000000001E-3</c:v>
                </c:pt>
                <c:pt idx="1506">
                  <c:v>-2.6666699999999999E-3</c:v>
                </c:pt>
                <c:pt idx="1507">
                  <c:v>-2.6666699999999999E-3</c:v>
                </c:pt>
                <c:pt idx="1508">
                  <c:v>-2.6666699999999999E-3</c:v>
                </c:pt>
                <c:pt idx="1509">
                  <c:v>1.33333E-3</c:v>
                </c:pt>
                <c:pt idx="1510">
                  <c:v>0</c:v>
                </c:pt>
                <c:pt idx="1511">
                  <c:v>4.0000000000000001E-3</c:v>
                </c:pt>
                <c:pt idx="1512">
                  <c:v>4.0000000000000001E-3</c:v>
                </c:pt>
                <c:pt idx="1513">
                  <c:v>-4.0000000000000001E-3</c:v>
                </c:pt>
                <c:pt idx="1514">
                  <c:v>2.6666699999999999E-3</c:v>
                </c:pt>
                <c:pt idx="1515">
                  <c:v>2.6666699999999999E-3</c:v>
                </c:pt>
                <c:pt idx="1516">
                  <c:v>2.6666699999999999E-3</c:v>
                </c:pt>
                <c:pt idx="1517">
                  <c:v>4.0000000000000001E-3</c:v>
                </c:pt>
                <c:pt idx="1518">
                  <c:v>-1.33333E-3</c:v>
                </c:pt>
                <c:pt idx="1519">
                  <c:v>-1.33333E-3</c:v>
                </c:pt>
                <c:pt idx="1520">
                  <c:v>-2.6666699999999999E-3</c:v>
                </c:pt>
                <c:pt idx="1521">
                  <c:v>1.33333E-3</c:v>
                </c:pt>
                <c:pt idx="1522">
                  <c:v>1.33333E-3</c:v>
                </c:pt>
                <c:pt idx="1523">
                  <c:v>-1.33333E-3</c:v>
                </c:pt>
                <c:pt idx="1524">
                  <c:v>0</c:v>
                </c:pt>
                <c:pt idx="1525">
                  <c:v>0</c:v>
                </c:pt>
                <c:pt idx="1526">
                  <c:v>-1.33333E-3</c:v>
                </c:pt>
                <c:pt idx="1527">
                  <c:v>1.33333E-3</c:v>
                </c:pt>
                <c:pt idx="1528">
                  <c:v>0</c:v>
                </c:pt>
                <c:pt idx="1529">
                  <c:v>0</c:v>
                </c:pt>
                <c:pt idx="1530">
                  <c:v>-1.33333E-3</c:v>
                </c:pt>
                <c:pt idx="1531">
                  <c:v>0</c:v>
                </c:pt>
                <c:pt idx="1532">
                  <c:v>0</c:v>
                </c:pt>
                <c:pt idx="1533">
                  <c:v>-2.6666699999999999E-3</c:v>
                </c:pt>
                <c:pt idx="1534">
                  <c:v>0</c:v>
                </c:pt>
                <c:pt idx="1535">
                  <c:v>0</c:v>
                </c:pt>
                <c:pt idx="1536">
                  <c:v>1.33333E-3</c:v>
                </c:pt>
                <c:pt idx="1537">
                  <c:v>4.0000000000000001E-3</c:v>
                </c:pt>
                <c:pt idx="1538">
                  <c:v>4.0000000000000001E-3</c:v>
                </c:pt>
                <c:pt idx="1539">
                  <c:v>0</c:v>
                </c:pt>
                <c:pt idx="1540">
                  <c:v>-2.6666699999999999E-3</c:v>
                </c:pt>
                <c:pt idx="1541">
                  <c:v>-1.33333E-3</c:v>
                </c:pt>
                <c:pt idx="1542">
                  <c:v>1.33333E-3</c:v>
                </c:pt>
                <c:pt idx="1543">
                  <c:v>0</c:v>
                </c:pt>
                <c:pt idx="1544">
                  <c:v>0</c:v>
                </c:pt>
                <c:pt idx="1545">
                  <c:v>0</c:v>
                </c:pt>
                <c:pt idx="1546">
                  <c:v>1.33333E-3</c:v>
                </c:pt>
                <c:pt idx="1547">
                  <c:v>1.33333E-3</c:v>
                </c:pt>
                <c:pt idx="1548">
                  <c:v>-1.33333E-3</c:v>
                </c:pt>
                <c:pt idx="1549">
                  <c:v>-1.33333E-3</c:v>
                </c:pt>
                <c:pt idx="1550">
                  <c:v>1.33333E-3</c:v>
                </c:pt>
                <c:pt idx="1551">
                  <c:v>1.33333E-3</c:v>
                </c:pt>
                <c:pt idx="1552">
                  <c:v>2.6666699999999999E-3</c:v>
                </c:pt>
                <c:pt idx="1553">
                  <c:v>-1.33333E-3</c:v>
                </c:pt>
                <c:pt idx="1554">
                  <c:v>0</c:v>
                </c:pt>
                <c:pt idx="1555">
                  <c:v>0</c:v>
                </c:pt>
                <c:pt idx="1556">
                  <c:v>0</c:v>
                </c:pt>
                <c:pt idx="1557">
                  <c:v>0</c:v>
                </c:pt>
                <c:pt idx="1558">
                  <c:v>0</c:v>
                </c:pt>
                <c:pt idx="1559">
                  <c:v>0</c:v>
                </c:pt>
                <c:pt idx="1560">
                  <c:v>0</c:v>
                </c:pt>
                <c:pt idx="1561">
                  <c:v>0</c:v>
                </c:pt>
                <c:pt idx="1562">
                  <c:v>0</c:v>
                </c:pt>
                <c:pt idx="1563">
                  <c:v>-1.33333E-3</c:v>
                </c:pt>
                <c:pt idx="1564">
                  <c:v>1.33333E-3</c:v>
                </c:pt>
                <c:pt idx="1565">
                  <c:v>1.33333E-3</c:v>
                </c:pt>
                <c:pt idx="1566">
                  <c:v>0</c:v>
                </c:pt>
                <c:pt idx="1567">
                  <c:v>0</c:v>
                </c:pt>
                <c:pt idx="1568">
                  <c:v>0</c:v>
                </c:pt>
                <c:pt idx="1569">
                  <c:v>0</c:v>
                </c:pt>
                <c:pt idx="1570">
                  <c:v>-1.33333E-3</c:v>
                </c:pt>
                <c:pt idx="1571">
                  <c:v>-1.33333E-3</c:v>
                </c:pt>
                <c:pt idx="1572">
                  <c:v>-1.33333E-3</c:v>
                </c:pt>
                <c:pt idx="1573">
                  <c:v>0</c:v>
                </c:pt>
                <c:pt idx="1574">
                  <c:v>1.33333E-3</c:v>
                </c:pt>
                <c:pt idx="1575">
                  <c:v>1.33333E-3</c:v>
                </c:pt>
                <c:pt idx="1576">
                  <c:v>0</c:v>
                </c:pt>
                <c:pt idx="1577">
                  <c:v>-1.33333E-3</c:v>
                </c:pt>
                <c:pt idx="1578">
                  <c:v>-1.33333E-3</c:v>
                </c:pt>
                <c:pt idx="1579">
                  <c:v>1.33333E-3</c:v>
                </c:pt>
                <c:pt idx="1580">
                  <c:v>1.33333E-3</c:v>
                </c:pt>
                <c:pt idx="1581">
                  <c:v>1.33333E-3</c:v>
                </c:pt>
                <c:pt idx="1582">
                  <c:v>1.33333E-3</c:v>
                </c:pt>
                <c:pt idx="1583">
                  <c:v>1.33333E-3</c:v>
                </c:pt>
                <c:pt idx="1584">
                  <c:v>0</c:v>
                </c:pt>
                <c:pt idx="1585">
                  <c:v>0</c:v>
                </c:pt>
                <c:pt idx="1586">
                  <c:v>0</c:v>
                </c:pt>
                <c:pt idx="1587">
                  <c:v>0</c:v>
                </c:pt>
                <c:pt idx="1588">
                  <c:v>2.6666699999999999E-3</c:v>
                </c:pt>
                <c:pt idx="1589">
                  <c:v>2.6666699999999999E-3</c:v>
                </c:pt>
                <c:pt idx="1590">
                  <c:v>0</c:v>
                </c:pt>
                <c:pt idx="1591">
                  <c:v>0</c:v>
                </c:pt>
                <c:pt idx="1592">
                  <c:v>1.33333E-3</c:v>
                </c:pt>
                <c:pt idx="1593">
                  <c:v>0</c:v>
                </c:pt>
                <c:pt idx="1594">
                  <c:v>-1.33333E-3</c:v>
                </c:pt>
                <c:pt idx="1595">
                  <c:v>-1.33333E-3</c:v>
                </c:pt>
                <c:pt idx="1596">
                  <c:v>0</c:v>
                </c:pt>
                <c:pt idx="1597">
                  <c:v>-2.6666699999999999E-3</c:v>
                </c:pt>
                <c:pt idx="1598">
                  <c:v>-2.6666699999999999E-3</c:v>
                </c:pt>
                <c:pt idx="1599">
                  <c:v>1.33333E-3</c:v>
                </c:pt>
                <c:pt idx="1600">
                  <c:v>-1.33333E-3</c:v>
                </c:pt>
                <c:pt idx="1601">
                  <c:v>-1.33333E-3</c:v>
                </c:pt>
                <c:pt idx="1602">
                  <c:v>2.6666699999999999E-3</c:v>
                </c:pt>
                <c:pt idx="1603">
                  <c:v>1.33333E-3</c:v>
                </c:pt>
                <c:pt idx="1604">
                  <c:v>1.33333E-3</c:v>
                </c:pt>
                <c:pt idx="1605">
                  <c:v>-1.33333E-3</c:v>
                </c:pt>
                <c:pt idx="1606">
                  <c:v>0</c:v>
                </c:pt>
                <c:pt idx="1607">
                  <c:v>0</c:v>
                </c:pt>
                <c:pt idx="1608">
                  <c:v>0</c:v>
                </c:pt>
                <c:pt idx="1609">
                  <c:v>-1.33333E-3</c:v>
                </c:pt>
                <c:pt idx="1610">
                  <c:v>-1.33333E-3</c:v>
                </c:pt>
                <c:pt idx="1611">
                  <c:v>-1.33333E-3</c:v>
                </c:pt>
                <c:pt idx="1612">
                  <c:v>1.33333E-3</c:v>
                </c:pt>
                <c:pt idx="1613">
                  <c:v>-1.33333E-3</c:v>
                </c:pt>
                <c:pt idx="1614">
                  <c:v>-1.33333E-3</c:v>
                </c:pt>
                <c:pt idx="1615">
                  <c:v>1.33333E-3</c:v>
                </c:pt>
                <c:pt idx="1616">
                  <c:v>-2.6666699999999999E-3</c:v>
                </c:pt>
                <c:pt idx="1617">
                  <c:v>-2.6666699999999999E-3</c:v>
                </c:pt>
                <c:pt idx="1618">
                  <c:v>4.0000000000000001E-3</c:v>
                </c:pt>
                <c:pt idx="1619">
                  <c:v>2.6666699999999999E-3</c:v>
                </c:pt>
                <c:pt idx="1620">
                  <c:v>0</c:v>
                </c:pt>
                <c:pt idx="1621">
                  <c:v>0</c:v>
                </c:pt>
                <c:pt idx="1622">
                  <c:v>1.33333E-3</c:v>
                </c:pt>
                <c:pt idx="1623">
                  <c:v>1.33333E-3</c:v>
                </c:pt>
                <c:pt idx="1624">
                  <c:v>1.33333E-3</c:v>
                </c:pt>
                <c:pt idx="1625">
                  <c:v>1.33333E-3</c:v>
                </c:pt>
                <c:pt idx="1626">
                  <c:v>0</c:v>
                </c:pt>
                <c:pt idx="1627">
                  <c:v>-1.33333E-3</c:v>
                </c:pt>
                <c:pt idx="1628">
                  <c:v>-1.33333E-3</c:v>
                </c:pt>
                <c:pt idx="1629">
                  <c:v>-4.0000000000000001E-3</c:v>
                </c:pt>
                <c:pt idx="1630">
                  <c:v>-1.33333E-3</c:v>
                </c:pt>
                <c:pt idx="1631">
                  <c:v>-1.33333E-3</c:v>
                </c:pt>
                <c:pt idx="1632">
                  <c:v>0</c:v>
                </c:pt>
                <c:pt idx="1633">
                  <c:v>1.33333E-3</c:v>
                </c:pt>
                <c:pt idx="1634">
                  <c:v>1.33333E-3</c:v>
                </c:pt>
                <c:pt idx="1635">
                  <c:v>-1.33333E-3</c:v>
                </c:pt>
                <c:pt idx="1636">
                  <c:v>0</c:v>
                </c:pt>
                <c:pt idx="1637">
                  <c:v>-2.6666699999999999E-3</c:v>
                </c:pt>
                <c:pt idx="1638">
                  <c:v>-2.6666699999999999E-3</c:v>
                </c:pt>
                <c:pt idx="1639">
                  <c:v>0</c:v>
                </c:pt>
                <c:pt idx="1640">
                  <c:v>-2.6666699999999999E-3</c:v>
                </c:pt>
                <c:pt idx="1641">
                  <c:v>0</c:v>
                </c:pt>
                <c:pt idx="1642">
                  <c:v>0</c:v>
                </c:pt>
                <c:pt idx="1643">
                  <c:v>2.6666699999999999E-3</c:v>
                </c:pt>
                <c:pt idx="1644">
                  <c:v>2.6666699999999999E-3</c:v>
                </c:pt>
                <c:pt idx="1645">
                  <c:v>-2.6666699999999999E-3</c:v>
                </c:pt>
                <c:pt idx="1646">
                  <c:v>-1.33333E-3</c:v>
                </c:pt>
                <c:pt idx="1647">
                  <c:v>-2.6666699999999999E-3</c:v>
                </c:pt>
                <c:pt idx="1648">
                  <c:v>-2.6666699999999999E-3</c:v>
                </c:pt>
                <c:pt idx="1649">
                  <c:v>-5.3333299999999998E-3</c:v>
                </c:pt>
                <c:pt idx="1650">
                  <c:v>-5.3333299999999998E-3</c:v>
                </c:pt>
                <c:pt idx="1651">
                  <c:v>1.33333E-3</c:v>
                </c:pt>
                <c:pt idx="1652">
                  <c:v>0</c:v>
                </c:pt>
                <c:pt idx="1653">
                  <c:v>0</c:v>
                </c:pt>
                <c:pt idx="1654">
                  <c:v>0</c:v>
                </c:pt>
                <c:pt idx="1655">
                  <c:v>1.33333E-3</c:v>
                </c:pt>
                <c:pt idx="1656">
                  <c:v>-1.33333E-3</c:v>
                </c:pt>
                <c:pt idx="1657">
                  <c:v>-1.33333E-3</c:v>
                </c:pt>
                <c:pt idx="1658">
                  <c:v>-2.6666699999999999E-3</c:v>
                </c:pt>
                <c:pt idx="1659">
                  <c:v>1.33333E-3</c:v>
                </c:pt>
                <c:pt idx="1660">
                  <c:v>1.33333E-3</c:v>
                </c:pt>
                <c:pt idx="1661">
                  <c:v>-1.33333E-3</c:v>
                </c:pt>
                <c:pt idx="1662">
                  <c:v>2.6666699999999999E-3</c:v>
                </c:pt>
                <c:pt idx="1663">
                  <c:v>0</c:v>
                </c:pt>
                <c:pt idx="1664">
                  <c:v>0</c:v>
                </c:pt>
                <c:pt idx="1665">
                  <c:v>-4.0000000000000001E-3</c:v>
                </c:pt>
                <c:pt idx="1666">
                  <c:v>-1.33333E-3</c:v>
                </c:pt>
                <c:pt idx="1667">
                  <c:v>-4.0000000000000001E-3</c:v>
                </c:pt>
                <c:pt idx="1668">
                  <c:v>-2.6666699999999999E-3</c:v>
                </c:pt>
                <c:pt idx="1669">
                  <c:v>1.33333E-3</c:v>
                </c:pt>
                <c:pt idx="1670">
                  <c:v>1.33333E-3</c:v>
                </c:pt>
                <c:pt idx="1671">
                  <c:v>-1.33333E-3</c:v>
                </c:pt>
                <c:pt idx="1672">
                  <c:v>-4.0000000000000001E-3</c:v>
                </c:pt>
                <c:pt idx="1673">
                  <c:v>0</c:v>
                </c:pt>
                <c:pt idx="1674">
                  <c:v>0</c:v>
                </c:pt>
                <c:pt idx="1675">
                  <c:v>0</c:v>
                </c:pt>
                <c:pt idx="1676">
                  <c:v>1.33333E-3</c:v>
                </c:pt>
                <c:pt idx="1677">
                  <c:v>4.0000000000000001E-3</c:v>
                </c:pt>
                <c:pt idx="1678">
                  <c:v>1.33333E-3</c:v>
                </c:pt>
                <c:pt idx="1679">
                  <c:v>4.0000000000000001E-3</c:v>
                </c:pt>
                <c:pt idx="1680">
                  <c:v>4.0000000000000001E-3</c:v>
                </c:pt>
                <c:pt idx="1681">
                  <c:v>1.33333E-3</c:v>
                </c:pt>
                <c:pt idx="1682">
                  <c:v>0</c:v>
                </c:pt>
                <c:pt idx="1683">
                  <c:v>0</c:v>
                </c:pt>
                <c:pt idx="1684">
                  <c:v>2.6666699999999999E-3</c:v>
                </c:pt>
                <c:pt idx="1685">
                  <c:v>2.6666699999999999E-3</c:v>
                </c:pt>
                <c:pt idx="1686">
                  <c:v>1.33333E-3</c:v>
                </c:pt>
                <c:pt idx="1687">
                  <c:v>-1.33333E-3</c:v>
                </c:pt>
                <c:pt idx="1688">
                  <c:v>1.33333E-3</c:v>
                </c:pt>
                <c:pt idx="1689">
                  <c:v>-1.33333E-3</c:v>
                </c:pt>
                <c:pt idx="1690">
                  <c:v>-1.33333E-3</c:v>
                </c:pt>
                <c:pt idx="1691">
                  <c:v>2.6666699999999999E-3</c:v>
                </c:pt>
                <c:pt idx="1692">
                  <c:v>-1.33333E-3</c:v>
                </c:pt>
                <c:pt idx="1693">
                  <c:v>-1.33333E-3</c:v>
                </c:pt>
                <c:pt idx="1694">
                  <c:v>-4.0000000000000001E-3</c:v>
                </c:pt>
                <c:pt idx="1695">
                  <c:v>1.33333E-3</c:v>
                </c:pt>
                <c:pt idx="1696">
                  <c:v>1.33333E-3</c:v>
                </c:pt>
                <c:pt idx="1697">
                  <c:v>2.6666699999999999E-3</c:v>
                </c:pt>
                <c:pt idx="1698">
                  <c:v>-2.6666699999999999E-3</c:v>
                </c:pt>
                <c:pt idx="1699">
                  <c:v>-2.6666699999999999E-3</c:v>
                </c:pt>
                <c:pt idx="1700">
                  <c:v>-1.33333E-3</c:v>
                </c:pt>
                <c:pt idx="1701">
                  <c:v>-5.3333299999999998E-3</c:v>
                </c:pt>
                <c:pt idx="1702">
                  <c:v>1.33333E-3</c:v>
                </c:pt>
                <c:pt idx="1703">
                  <c:v>-1.33333E-3</c:v>
                </c:pt>
                <c:pt idx="1704">
                  <c:v>0</c:v>
                </c:pt>
                <c:pt idx="1705">
                  <c:v>0</c:v>
                </c:pt>
                <c:pt idx="1706">
                  <c:v>0</c:v>
                </c:pt>
                <c:pt idx="1707">
                  <c:v>1.33333E-3</c:v>
                </c:pt>
                <c:pt idx="1708">
                  <c:v>-4.0000000000000001E-3</c:v>
                </c:pt>
                <c:pt idx="1709">
                  <c:v>-4.0000000000000001E-3</c:v>
                </c:pt>
                <c:pt idx="1710">
                  <c:v>2.6666699999999999E-3</c:v>
                </c:pt>
                <c:pt idx="1711">
                  <c:v>2.6666699999999999E-3</c:v>
                </c:pt>
                <c:pt idx="1712">
                  <c:v>-1.33333E-3</c:v>
                </c:pt>
                <c:pt idx="1713">
                  <c:v>1.33333E-3</c:v>
                </c:pt>
                <c:pt idx="1714">
                  <c:v>-1.33333E-3</c:v>
                </c:pt>
                <c:pt idx="1715">
                  <c:v>-1.33333E-3</c:v>
                </c:pt>
                <c:pt idx="1716">
                  <c:v>-1.33333E-3</c:v>
                </c:pt>
                <c:pt idx="1717">
                  <c:v>2.6666699999999999E-3</c:v>
                </c:pt>
                <c:pt idx="1718">
                  <c:v>-4.0000000000000001E-3</c:v>
                </c:pt>
                <c:pt idx="1719">
                  <c:v>-1.33333E-3</c:v>
                </c:pt>
                <c:pt idx="1720">
                  <c:v>-1.33333E-3</c:v>
                </c:pt>
                <c:pt idx="1721">
                  <c:v>0</c:v>
                </c:pt>
                <c:pt idx="1722">
                  <c:v>0</c:v>
                </c:pt>
                <c:pt idx="1723">
                  <c:v>-4.0000000000000001E-3</c:v>
                </c:pt>
                <c:pt idx="1724">
                  <c:v>0</c:v>
                </c:pt>
                <c:pt idx="1725">
                  <c:v>1.33333E-3</c:v>
                </c:pt>
                <c:pt idx="1726">
                  <c:v>1.33333E-3</c:v>
                </c:pt>
                <c:pt idx="1727">
                  <c:v>1.33333E-3</c:v>
                </c:pt>
                <c:pt idx="1728">
                  <c:v>1.33333E-3</c:v>
                </c:pt>
                <c:pt idx="1729">
                  <c:v>-1.33333E-3</c:v>
                </c:pt>
                <c:pt idx="1730">
                  <c:v>0</c:v>
                </c:pt>
                <c:pt idx="1731">
                  <c:v>-2.6666699999999999E-3</c:v>
                </c:pt>
                <c:pt idx="1732">
                  <c:v>-1.33333E-3</c:v>
                </c:pt>
                <c:pt idx="1733">
                  <c:v>-1.33333E-3</c:v>
                </c:pt>
                <c:pt idx="1734">
                  <c:v>1.33333E-3</c:v>
                </c:pt>
                <c:pt idx="1735">
                  <c:v>-4.0000000000000001E-3</c:v>
                </c:pt>
                <c:pt idx="1736">
                  <c:v>-4.0000000000000001E-3</c:v>
                </c:pt>
                <c:pt idx="1737">
                  <c:v>-1.33333E-3</c:v>
                </c:pt>
                <c:pt idx="1738">
                  <c:v>-4.0000000000000001E-3</c:v>
                </c:pt>
                <c:pt idx="1739">
                  <c:v>2.6666699999999999E-3</c:v>
                </c:pt>
                <c:pt idx="1740">
                  <c:v>-1.33333E-3</c:v>
                </c:pt>
                <c:pt idx="1741">
                  <c:v>0</c:v>
                </c:pt>
                <c:pt idx="1742">
                  <c:v>0</c:v>
                </c:pt>
                <c:pt idx="1743">
                  <c:v>0</c:v>
                </c:pt>
                <c:pt idx="1744">
                  <c:v>1.33333E-3</c:v>
                </c:pt>
                <c:pt idx="1745">
                  <c:v>1.33333E-3</c:v>
                </c:pt>
                <c:pt idx="1746">
                  <c:v>1.33333E-3</c:v>
                </c:pt>
                <c:pt idx="1747">
                  <c:v>-2.6666699999999999E-3</c:v>
                </c:pt>
                <c:pt idx="1748">
                  <c:v>5.3333299999999998E-3</c:v>
                </c:pt>
                <c:pt idx="1749">
                  <c:v>5.3333299999999998E-3</c:v>
                </c:pt>
                <c:pt idx="1750">
                  <c:v>-6.6666700000000004E-3</c:v>
                </c:pt>
                <c:pt idx="1751">
                  <c:v>1.33333E-3</c:v>
                </c:pt>
                <c:pt idx="1752">
                  <c:v>1.33333E-3</c:v>
                </c:pt>
                <c:pt idx="1753">
                  <c:v>1.33333E-3</c:v>
                </c:pt>
                <c:pt idx="1754">
                  <c:v>-4.0000000000000001E-3</c:v>
                </c:pt>
                <c:pt idx="1755">
                  <c:v>-4.0000000000000001E-3</c:v>
                </c:pt>
                <c:pt idx="1756">
                  <c:v>-4.0000000000000001E-3</c:v>
                </c:pt>
                <c:pt idx="1757">
                  <c:v>-2.6666699999999999E-3</c:v>
                </c:pt>
                <c:pt idx="1758">
                  <c:v>2.6666699999999999E-3</c:v>
                </c:pt>
                <c:pt idx="1759">
                  <c:v>2.6666699999999999E-3</c:v>
                </c:pt>
                <c:pt idx="1760">
                  <c:v>-4.0000000000000001E-3</c:v>
                </c:pt>
                <c:pt idx="1761">
                  <c:v>1.33333E-3</c:v>
                </c:pt>
                <c:pt idx="1762">
                  <c:v>-1.33333E-3</c:v>
                </c:pt>
                <c:pt idx="1763">
                  <c:v>-1.33333E-3</c:v>
                </c:pt>
                <c:pt idx="1764">
                  <c:v>5.3333299999999998E-3</c:v>
                </c:pt>
                <c:pt idx="1765">
                  <c:v>-4.0000000000000001E-3</c:v>
                </c:pt>
                <c:pt idx="1766">
                  <c:v>1.33333E-3</c:v>
                </c:pt>
                <c:pt idx="1767">
                  <c:v>2.6666699999999999E-3</c:v>
                </c:pt>
                <c:pt idx="1768">
                  <c:v>0</c:v>
                </c:pt>
                <c:pt idx="1769">
                  <c:v>0</c:v>
                </c:pt>
                <c:pt idx="1770">
                  <c:v>2.6666699999999999E-3</c:v>
                </c:pt>
                <c:pt idx="1771">
                  <c:v>1.33333E-3</c:v>
                </c:pt>
                <c:pt idx="1772">
                  <c:v>-2.6666699999999999E-3</c:v>
                </c:pt>
                <c:pt idx="1773">
                  <c:v>-2.6666699999999999E-3</c:v>
                </c:pt>
                <c:pt idx="1774">
                  <c:v>4.0000000000000001E-3</c:v>
                </c:pt>
                <c:pt idx="1775">
                  <c:v>1.33333E-3</c:v>
                </c:pt>
                <c:pt idx="1776">
                  <c:v>0</c:v>
                </c:pt>
                <c:pt idx="1777">
                  <c:v>0</c:v>
                </c:pt>
                <c:pt idx="1778">
                  <c:v>4.0000000000000001E-3</c:v>
                </c:pt>
                <c:pt idx="1779">
                  <c:v>0</c:v>
                </c:pt>
                <c:pt idx="1780">
                  <c:v>0</c:v>
                </c:pt>
                <c:pt idx="1781">
                  <c:v>4.0000000000000001E-3</c:v>
                </c:pt>
                <c:pt idx="1782">
                  <c:v>0</c:v>
                </c:pt>
                <c:pt idx="1783">
                  <c:v>0</c:v>
                </c:pt>
                <c:pt idx="1784">
                  <c:v>0</c:v>
                </c:pt>
                <c:pt idx="1785">
                  <c:v>-2.6666699999999999E-3</c:v>
                </c:pt>
                <c:pt idx="1786">
                  <c:v>-2.6666699999999999E-3</c:v>
                </c:pt>
                <c:pt idx="1787">
                  <c:v>2.6666699999999999E-3</c:v>
                </c:pt>
                <c:pt idx="1788">
                  <c:v>-1.33333E-3</c:v>
                </c:pt>
                <c:pt idx="1789">
                  <c:v>-4.0000000000000001E-3</c:v>
                </c:pt>
                <c:pt idx="1790">
                  <c:v>-4.0000000000000001E-3</c:v>
                </c:pt>
                <c:pt idx="1791">
                  <c:v>0</c:v>
                </c:pt>
                <c:pt idx="1792">
                  <c:v>0</c:v>
                </c:pt>
                <c:pt idx="1793">
                  <c:v>0</c:v>
                </c:pt>
                <c:pt idx="1794">
                  <c:v>0</c:v>
                </c:pt>
                <c:pt idx="1795">
                  <c:v>1.33333E-3</c:v>
                </c:pt>
                <c:pt idx="1796">
                  <c:v>1.33333E-3</c:v>
                </c:pt>
                <c:pt idx="1797">
                  <c:v>-1.33333E-3</c:v>
                </c:pt>
                <c:pt idx="1798">
                  <c:v>2.6666699999999999E-3</c:v>
                </c:pt>
                <c:pt idx="1799">
                  <c:v>2.6666699999999999E-3</c:v>
                </c:pt>
                <c:pt idx="1800">
                  <c:v>0</c:v>
                </c:pt>
                <c:pt idx="1801">
                  <c:v>4.0000000000000001E-3</c:v>
                </c:pt>
                <c:pt idx="1802">
                  <c:v>4.0000000000000001E-3</c:v>
                </c:pt>
                <c:pt idx="1803">
                  <c:v>0</c:v>
                </c:pt>
                <c:pt idx="1804">
                  <c:v>0</c:v>
                </c:pt>
                <c:pt idx="1805">
                  <c:v>-2.6666699999999999E-3</c:v>
                </c:pt>
                <c:pt idx="1806">
                  <c:v>-2.6666699999999999E-3</c:v>
                </c:pt>
                <c:pt idx="1807">
                  <c:v>1.33333E-3</c:v>
                </c:pt>
                <c:pt idx="1808">
                  <c:v>0</c:v>
                </c:pt>
                <c:pt idx="1809">
                  <c:v>0</c:v>
                </c:pt>
                <c:pt idx="1810">
                  <c:v>0</c:v>
                </c:pt>
                <c:pt idx="1811">
                  <c:v>-2.6666699999999999E-3</c:v>
                </c:pt>
                <c:pt idx="1812">
                  <c:v>-2.6666699999999999E-3</c:v>
                </c:pt>
                <c:pt idx="1813">
                  <c:v>-2.6666699999999999E-3</c:v>
                </c:pt>
                <c:pt idx="1814">
                  <c:v>-4.0000000000000001E-3</c:v>
                </c:pt>
                <c:pt idx="1815">
                  <c:v>-1.33333E-3</c:v>
                </c:pt>
                <c:pt idx="1816">
                  <c:v>-1.33333E-3</c:v>
                </c:pt>
                <c:pt idx="1817">
                  <c:v>2.6666699999999999E-3</c:v>
                </c:pt>
                <c:pt idx="1818">
                  <c:v>-4.0000000000000001E-3</c:v>
                </c:pt>
                <c:pt idx="1819">
                  <c:v>-4.0000000000000001E-3</c:v>
                </c:pt>
                <c:pt idx="1820">
                  <c:v>4.0000000000000001E-3</c:v>
                </c:pt>
                <c:pt idx="1821">
                  <c:v>-1.33333E-3</c:v>
                </c:pt>
                <c:pt idx="1822">
                  <c:v>-1.33333E-3</c:v>
                </c:pt>
                <c:pt idx="1823">
                  <c:v>-2.6666699999999999E-3</c:v>
                </c:pt>
                <c:pt idx="1824">
                  <c:v>-2.6666699999999999E-3</c:v>
                </c:pt>
                <c:pt idx="1825">
                  <c:v>2.6666699999999999E-3</c:v>
                </c:pt>
                <c:pt idx="1826">
                  <c:v>2.6666699999999999E-3</c:v>
                </c:pt>
                <c:pt idx="1827">
                  <c:v>0</c:v>
                </c:pt>
                <c:pt idx="1828">
                  <c:v>-2.6666699999999999E-3</c:v>
                </c:pt>
                <c:pt idx="1829">
                  <c:v>5.3333299999999998E-3</c:v>
                </c:pt>
                <c:pt idx="1830">
                  <c:v>0</c:v>
                </c:pt>
                <c:pt idx="1831">
                  <c:v>-1.33333E-3</c:v>
                </c:pt>
                <c:pt idx="1832">
                  <c:v>-1.33333E-3</c:v>
                </c:pt>
                <c:pt idx="1833">
                  <c:v>-2.6666699999999999E-3</c:v>
                </c:pt>
                <c:pt idx="1834">
                  <c:v>4.0000000000000001E-3</c:v>
                </c:pt>
                <c:pt idx="1835">
                  <c:v>-2.6666699999999999E-3</c:v>
                </c:pt>
                <c:pt idx="1836">
                  <c:v>-2.6666699999999999E-3</c:v>
                </c:pt>
                <c:pt idx="1837">
                  <c:v>1.33333E-3</c:v>
                </c:pt>
                <c:pt idx="1838">
                  <c:v>2.6666699999999999E-3</c:v>
                </c:pt>
                <c:pt idx="1839">
                  <c:v>0</c:v>
                </c:pt>
                <c:pt idx="1840">
                  <c:v>2.6666699999999999E-3</c:v>
                </c:pt>
                <c:pt idx="1841">
                  <c:v>-1.33333E-3</c:v>
                </c:pt>
                <c:pt idx="1842">
                  <c:v>-1.33333E-3</c:v>
                </c:pt>
                <c:pt idx="1843">
                  <c:v>0</c:v>
                </c:pt>
                <c:pt idx="1844">
                  <c:v>-1.33333E-3</c:v>
                </c:pt>
                <c:pt idx="1845">
                  <c:v>2.6666699999999999E-3</c:v>
                </c:pt>
                <c:pt idx="1846">
                  <c:v>2.6666699999999999E-3</c:v>
                </c:pt>
                <c:pt idx="1847">
                  <c:v>-1.33333E-3</c:v>
                </c:pt>
                <c:pt idx="1848">
                  <c:v>-2.6666699999999999E-3</c:v>
                </c:pt>
                <c:pt idx="1849">
                  <c:v>-2.6666699999999999E-3</c:v>
                </c:pt>
                <c:pt idx="1850">
                  <c:v>0</c:v>
                </c:pt>
                <c:pt idx="1851">
                  <c:v>0</c:v>
                </c:pt>
                <c:pt idx="1852">
                  <c:v>2.6666699999999999E-3</c:v>
                </c:pt>
                <c:pt idx="1853">
                  <c:v>2.6666699999999999E-3</c:v>
                </c:pt>
                <c:pt idx="1854">
                  <c:v>2.6666699999999999E-3</c:v>
                </c:pt>
                <c:pt idx="1855">
                  <c:v>-1.33333E-3</c:v>
                </c:pt>
                <c:pt idx="1856">
                  <c:v>-1.33333E-3</c:v>
                </c:pt>
                <c:pt idx="1857">
                  <c:v>0</c:v>
                </c:pt>
                <c:pt idx="1858">
                  <c:v>-1.33333E-3</c:v>
                </c:pt>
                <c:pt idx="1859">
                  <c:v>-1.33333E-3</c:v>
                </c:pt>
                <c:pt idx="1860">
                  <c:v>-2.6666699999999999E-3</c:v>
                </c:pt>
                <c:pt idx="1861">
                  <c:v>4.0000000000000001E-3</c:v>
                </c:pt>
                <c:pt idx="1862">
                  <c:v>2.6666699999999999E-3</c:v>
                </c:pt>
                <c:pt idx="1863">
                  <c:v>2.6666699999999999E-3</c:v>
                </c:pt>
                <c:pt idx="1864">
                  <c:v>1.33333E-3</c:v>
                </c:pt>
                <c:pt idx="1865">
                  <c:v>-1.33333E-3</c:v>
                </c:pt>
                <c:pt idx="1866">
                  <c:v>1.33333E-3</c:v>
                </c:pt>
                <c:pt idx="1867">
                  <c:v>-1.33333E-3</c:v>
                </c:pt>
                <c:pt idx="1868">
                  <c:v>4.0000000000000001E-3</c:v>
                </c:pt>
                <c:pt idx="1869">
                  <c:v>4.0000000000000001E-3</c:v>
                </c:pt>
                <c:pt idx="1870">
                  <c:v>2.6666699999999999E-3</c:v>
                </c:pt>
                <c:pt idx="1871">
                  <c:v>4.0000000000000001E-3</c:v>
                </c:pt>
                <c:pt idx="1872">
                  <c:v>1.33333E-3</c:v>
                </c:pt>
                <c:pt idx="1873">
                  <c:v>1.33333E-3</c:v>
                </c:pt>
                <c:pt idx="1874">
                  <c:v>2.6666699999999999E-3</c:v>
                </c:pt>
                <c:pt idx="1875">
                  <c:v>1.33333E-3</c:v>
                </c:pt>
                <c:pt idx="1876">
                  <c:v>-2.6666699999999999E-3</c:v>
                </c:pt>
                <c:pt idx="1877">
                  <c:v>1.33333E-3</c:v>
                </c:pt>
                <c:pt idx="1878">
                  <c:v>-2.6666699999999999E-3</c:v>
                </c:pt>
                <c:pt idx="1879">
                  <c:v>-2.6666699999999999E-3</c:v>
                </c:pt>
                <c:pt idx="1880">
                  <c:v>2.6666699999999999E-3</c:v>
                </c:pt>
                <c:pt idx="1881">
                  <c:v>0</c:v>
                </c:pt>
                <c:pt idx="1882">
                  <c:v>4.0000000000000001E-3</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M$2:$M$4000</c:f>
              <c:numCache>
                <c:formatCode>0.00000000</c:formatCode>
                <c:ptCount val="3999"/>
                <c:pt idx="0">
                  <c:v>2.3847961400000002</c:v>
                </c:pt>
                <c:pt idx="1">
                  <c:v>2.3847961400000002</c:v>
                </c:pt>
                <c:pt idx="2">
                  <c:v>0</c:v>
                </c:pt>
                <c:pt idx="3">
                  <c:v>0</c:v>
                </c:pt>
                <c:pt idx="4">
                  <c:v>0</c:v>
                </c:pt>
                <c:pt idx="5">
                  <c:v>-3.0519999999999999E-5</c:v>
                </c:pt>
                <c:pt idx="6">
                  <c:v>0</c:v>
                </c:pt>
                <c:pt idx="7">
                  <c:v>0</c:v>
                </c:pt>
                <c:pt idx="8">
                  <c:v>9.1550000000000003E-5</c:v>
                </c:pt>
                <c:pt idx="9">
                  <c:v>9.1550000000000003E-5</c:v>
                </c:pt>
                <c:pt idx="10">
                  <c:v>9.1550000000000003E-5</c:v>
                </c:pt>
                <c:pt idx="11">
                  <c:v>-3.0519999999999999E-5</c:v>
                </c:pt>
                <c:pt idx="12">
                  <c:v>-3.0519999999999999E-5</c:v>
                </c:pt>
                <c:pt idx="13">
                  <c:v>-3.0519999999999999E-5</c:v>
                </c:pt>
                <c:pt idx="14">
                  <c:v>3.0519999999999999E-5</c:v>
                </c:pt>
                <c:pt idx="15">
                  <c:v>3.0519999999999999E-5</c:v>
                </c:pt>
                <c:pt idx="16">
                  <c:v>0</c:v>
                </c:pt>
                <c:pt idx="17">
                  <c:v>3.0519999999999999E-5</c:v>
                </c:pt>
                <c:pt idx="18">
                  <c:v>-9.1550000000000003E-5</c:v>
                </c:pt>
                <c:pt idx="19">
                  <c:v>3.0519999999999999E-5</c:v>
                </c:pt>
                <c:pt idx="20">
                  <c:v>9.1550000000000003E-5</c:v>
                </c:pt>
                <c:pt idx="21">
                  <c:v>0</c:v>
                </c:pt>
                <c:pt idx="22">
                  <c:v>0</c:v>
                </c:pt>
                <c:pt idx="23">
                  <c:v>3.0519999999999999E-5</c:v>
                </c:pt>
                <c:pt idx="24">
                  <c:v>1.8311E-4</c:v>
                </c:pt>
                <c:pt idx="25">
                  <c:v>1.8311E-4</c:v>
                </c:pt>
                <c:pt idx="26">
                  <c:v>1.8311E-4</c:v>
                </c:pt>
                <c:pt idx="27">
                  <c:v>9.1550000000000003E-5</c:v>
                </c:pt>
                <c:pt idx="28">
                  <c:v>9.1550000000000003E-5</c:v>
                </c:pt>
                <c:pt idx="29">
                  <c:v>1.8311E-4</c:v>
                </c:pt>
                <c:pt idx="30">
                  <c:v>1.2207E-4</c:v>
                </c:pt>
                <c:pt idx="31">
                  <c:v>0</c:v>
                </c:pt>
                <c:pt idx="32">
                  <c:v>0</c:v>
                </c:pt>
                <c:pt idx="33">
                  <c:v>1.2207E-4</c:v>
                </c:pt>
                <c:pt idx="34">
                  <c:v>9.1550000000000003E-5</c:v>
                </c:pt>
                <c:pt idx="35">
                  <c:v>-3.0519999999999999E-5</c:v>
                </c:pt>
                <c:pt idx="36">
                  <c:v>2.4414E-4</c:v>
                </c:pt>
                <c:pt idx="37">
                  <c:v>3.3568999999999998E-4</c:v>
                </c:pt>
                <c:pt idx="38">
                  <c:v>3.3568999999999998E-4</c:v>
                </c:pt>
                <c:pt idx="39">
                  <c:v>2.4414E-4</c:v>
                </c:pt>
                <c:pt idx="40">
                  <c:v>3.6621000000000001E-4</c:v>
                </c:pt>
                <c:pt idx="41">
                  <c:v>4.2725E-4</c:v>
                </c:pt>
                <c:pt idx="42">
                  <c:v>4.2725E-4</c:v>
                </c:pt>
                <c:pt idx="43">
                  <c:v>9.1550000000000003E-5</c:v>
                </c:pt>
                <c:pt idx="44">
                  <c:v>-3.0519999999999999E-5</c:v>
                </c:pt>
                <c:pt idx="45">
                  <c:v>3.0519999999999999E-5</c:v>
                </c:pt>
                <c:pt idx="46">
                  <c:v>-1.5259E-4</c:v>
                </c:pt>
                <c:pt idx="47">
                  <c:v>-4.5775999999999998E-4</c:v>
                </c:pt>
                <c:pt idx="48">
                  <c:v>-4.5775999999999998E-4</c:v>
                </c:pt>
                <c:pt idx="49">
                  <c:v>-1.8311E-4</c:v>
                </c:pt>
                <c:pt idx="50">
                  <c:v>1.8311E-4</c:v>
                </c:pt>
                <c:pt idx="51">
                  <c:v>1.8311E-4</c:v>
                </c:pt>
                <c:pt idx="52">
                  <c:v>3.3568999999999998E-4</c:v>
                </c:pt>
                <c:pt idx="53">
                  <c:v>-2.7465999999999998E-4</c:v>
                </c:pt>
                <c:pt idx="54">
                  <c:v>-2.7465999999999998E-4</c:v>
                </c:pt>
                <c:pt idx="55">
                  <c:v>-1.5259E-4</c:v>
                </c:pt>
                <c:pt idx="56">
                  <c:v>2.7465999999999998E-4</c:v>
                </c:pt>
                <c:pt idx="57">
                  <c:v>1.12915E-3</c:v>
                </c:pt>
                <c:pt idx="58">
                  <c:v>1.12915E-3</c:v>
                </c:pt>
                <c:pt idx="59">
                  <c:v>9.4603999999999999E-4</c:v>
                </c:pt>
                <c:pt idx="60">
                  <c:v>-1.95313E-3</c:v>
                </c:pt>
                <c:pt idx="61">
                  <c:v>-3.7628170000000002E-2</c:v>
                </c:pt>
                <c:pt idx="62">
                  <c:v>-3.7628170000000002E-2</c:v>
                </c:pt>
                <c:pt idx="63">
                  <c:v>-0.10501099</c:v>
                </c:pt>
                <c:pt idx="64">
                  <c:v>-0.10501099</c:v>
                </c:pt>
                <c:pt idx="65">
                  <c:v>-0.14257813</c:v>
                </c:pt>
                <c:pt idx="66">
                  <c:v>-0.17739868</c:v>
                </c:pt>
                <c:pt idx="67">
                  <c:v>-0.21005249000000001</c:v>
                </c:pt>
                <c:pt idx="68">
                  <c:v>-0.21005249000000001</c:v>
                </c:pt>
                <c:pt idx="69">
                  <c:v>-0.24264526</c:v>
                </c:pt>
                <c:pt idx="70">
                  <c:v>-0.27548218000000002</c:v>
                </c:pt>
                <c:pt idx="71">
                  <c:v>-0.31179810000000002</c:v>
                </c:pt>
                <c:pt idx="72">
                  <c:v>-0.34436034999999998</c:v>
                </c:pt>
                <c:pt idx="73">
                  <c:v>-0.37686156999999998</c:v>
                </c:pt>
                <c:pt idx="74">
                  <c:v>-0.41537476000000001</c:v>
                </c:pt>
                <c:pt idx="75">
                  <c:v>-0.41537476000000001</c:v>
                </c:pt>
                <c:pt idx="76">
                  <c:v>-0.45010376000000002</c:v>
                </c:pt>
                <c:pt idx="77">
                  <c:v>-0.48211670000000001</c:v>
                </c:pt>
                <c:pt idx="78">
                  <c:v>-0.48211670000000001</c:v>
                </c:pt>
                <c:pt idx="79">
                  <c:v>-0.51614380000000004</c:v>
                </c:pt>
                <c:pt idx="80">
                  <c:v>-0.55032349000000003</c:v>
                </c:pt>
                <c:pt idx="81">
                  <c:v>-0.58691406000000002</c:v>
                </c:pt>
                <c:pt idx="82">
                  <c:v>-0.62026977999999999</c:v>
                </c:pt>
                <c:pt idx="83">
                  <c:v>-0.65393066</c:v>
                </c:pt>
                <c:pt idx="84">
                  <c:v>-0.68722534000000002</c:v>
                </c:pt>
                <c:pt idx="85">
                  <c:v>-0.68722534000000002</c:v>
                </c:pt>
                <c:pt idx="86">
                  <c:v>-0.72360228999999998</c:v>
                </c:pt>
                <c:pt idx="87">
                  <c:v>-0.75622559</c:v>
                </c:pt>
                <c:pt idx="88">
                  <c:v>-0.75622559</c:v>
                </c:pt>
                <c:pt idx="89">
                  <c:v>-0.78958130000000004</c:v>
                </c:pt>
                <c:pt idx="90">
                  <c:v>-0.86053466999999995</c:v>
                </c:pt>
                <c:pt idx="91">
                  <c:v>-0.86053466999999995</c:v>
                </c:pt>
                <c:pt idx="92">
                  <c:v>-0.89617919999999995</c:v>
                </c:pt>
                <c:pt idx="93">
                  <c:v>-0.92950438999999996</c:v>
                </c:pt>
                <c:pt idx="94">
                  <c:v>-0.96173096000000002</c:v>
                </c:pt>
                <c:pt idx="95">
                  <c:v>-0.96173096000000002</c:v>
                </c:pt>
                <c:pt idx="96">
                  <c:v>-0.99688721000000002</c:v>
                </c:pt>
                <c:pt idx="97">
                  <c:v>-1.03005981</c:v>
                </c:pt>
                <c:pt idx="98">
                  <c:v>-1.06518555</c:v>
                </c:pt>
                <c:pt idx="99">
                  <c:v>-1.0994262699999999</c:v>
                </c:pt>
                <c:pt idx="100">
                  <c:v>-1.13336182</c:v>
                </c:pt>
                <c:pt idx="101">
                  <c:v>-1.13336182</c:v>
                </c:pt>
                <c:pt idx="102">
                  <c:v>-1.1678161600000001</c:v>
                </c:pt>
                <c:pt idx="103">
                  <c:v>-1.20031738</c:v>
                </c:pt>
                <c:pt idx="104">
                  <c:v>-1.2337036100000001</c:v>
                </c:pt>
                <c:pt idx="105">
                  <c:v>-1.2337036100000001</c:v>
                </c:pt>
                <c:pt idx="106">
                  <c:v>-1.27148438</c:v>
                </c:pt>
                <c:pt idx="107">
                  <c:v>-1.3028564499999999</c:v>
                </c:pt>
                <c:pt idx="108">
                  <c:v>-1.33822632</c:v>
                </c:pt>
                <c:pt idx="109">
                  <c:v>-1.37359619</c:v>
                </c:pt>
                <c:pt idx="110">
                  <c:v>-1.40896606</c:v>
                </c:pt>
                <c:pt idx="111">
                  <c:v>-1.40896606</c:v>
                </c:pt>
                <c:pt idx="112">
                  <c:v>-1.4420776399999999</c:v>
                </c:pt>
                <c:pt idx="113">
                  <c:v>-1.47528076</c:v>
                </c:pt>
                <c:pt idx="114">
                  <c:v>-1.5102844200000001</c:v>
                </c:pt>
                <c:pt idx="115">
                  <c:v>-1.5102844200000001</c:v>
                </c:pt>
                <c:pt idx="116">
                  <c:v>-1.5477905300000001</c:v>
                </c:pt>
                <c:pt idx="117">
                  <c:v>-1.6122741700000001</c:v>
                </c:pt>
                <c:pt idx="118">
                  <c:v>-1.6122741700000001</c:v>
                </c:pt>
                <c:pt idx="119">
                  <c:v>-1.6506958</c:v>
                </c:pt>
                <c:pt idx="120">
                  <c:v>-1.6822204599999999</c:v>
                </c:pt>
                <c:pt idx="121">
                  <c:v>-1.7147827099999999</c:v>
                </c:pt>
                <c:pt idx="122">
                  <c:v>-1.7147827099999999</c:v>
                </c:pt>
                <c:pt idx="123">
                  <c:v>-1.7496337900000001</c:v>
                </c:pt>
                <c:pt idx="124">
                  <c:v>-1.78375244</c:v>
                </c:pt>
                <c:pt idx="125">
                  <c:v>-1.78375244</c:v>
                </c:pt>
                <c:pt idx="126">
                  <c:v>-1.8512878399999999</c:v>
                </c:pt>
                <c:pt idx="127">
                  <c:v>-1.8861389200000001</c:v>
                </c:pt>
                <c:pt idx="128">
                  <c:v>-1.8861389200000001</c:v>
                </c:pt>
                <c:pt idx="129">
                  <c:v>-1.92153931</c:v>
                </c:pt>
                <c:pt idx="130">
                  <c:v>-1.9578247099999999</c:v>
                </c:pt>
                <c:pt idx="131">
                  <c:v>-1.99078369</c:v>
                </c:pt>
                <c:pt idx="132">
                  <c:v>-1.99078369</c:v>
                </c:pt>
                <c:pt idx="133">
                  <c:v>-2.0229797399999998</c:v>
                </c:pt>
                <c:pt idx="134">
                  <c:v>-2.05825806</c:v>
                </c:pt>
                <c:pt idx="135">
                  <c:v>-2.0941467299999998</c:v>
                </c:pt>
                <c:pt idx="136">
                  <c:v>-2.1288452100000002</c:v>
                </c:pt>
                <c:pt idx="137">
                  <c:v>-2.1623840300000001</c:v>
                </c:pt>
                <c:pt idx="138">
                  <c:v>-2.1623840300000001</c:v>
                </c:pt>
                <c:pt idx="139">
                  <c:v>-2.19973755</c:v>
                </c:pt>
                <c:pt idx="140">
                  <c:v>-2.2320556599999999</c:v>
                </c:pt>
                <c:pt idx="141">
                  <c:v>-2.2638549800000001</c:v>
                </c:pt>
                <c:pt idx="142">
                  <c:v>-2.2638549800000001</c:v>
                </c:pt>
                <c:pt idx="143">
                  <c:v>-2.3006286600000001</c:v>
                </c:pt>
                <c:pt idx="144">
                  <c:v>-2.3702087399999998</c:v>
                </c:pt>
                <c:pt idx="145">
                  <c:v>-2.3702087399999998</c:v>
                </c:pt>
                <c:pt idx="146">
                  <c:v>-2.4030456500000001</c:v>
                </c:pt>
                <c:pt idx="147">
                  <c:v>-2.4382934600000001</c:v>
                </c:pt>
                <c:pt idx="148">
                  <c:v>-2.4382934600000001</c:v>
                </c:pt>
                <c:pt idx="149">
                  <c:v>-2.47155762</c:v>
                </c:pt>
                <c:pt idx="150">
                  <c:v>-2.5054931599999999</c:v>
                </c:pt>
                <c:pt idx="151">
                  <c:v>-2.54101563</c:v>
                </c:pt>
                <c:pt idx="152">
                  <c:v>-2.54101563</c:v>
                </c:pt>
                <c:pt idx="153">
                  <c:v>-2.5776672399999998</c:v>
                </c:pt>
                <c:pt idx="154">
                  <c:v>-2.6423950199999999</c:v>
                </c:pt>
                <c:pt idx="155">
                  <c:v>-2.6423950199999999</c:v>
                </c:pt>
                <c:pt idx="156">
                  <c:v>-2.6779174800000001</c:v>
                </c:pt>
                <c:pt idx="157">
                  <c:v>-2.71060181</c:v>
                </c:pt>
                <c:pt idx="158">
                  <c:v>-2.74499512</c:v>
                </c:pt>
                <c:pt idx="159">
                  <c:v>-2.74499512</c:v>
                </c:pt>
                <c:pt idx="160">
                  <c:v>-2.77767944</c:v>
                </c:pt>
                <c:pt idx="161">
                  <c:v>-2.8118591300000002</c:v>
                </c:pt>
                <c:pt idx="162">
                  <c:v>-2.8469238300000002</c:v>
                </c:pt>
                <c:pt idx="163">
                  <c:v>-2.8791503899999999</c:v>
                </c:pt>
                <c:pt idx="164">
                  <c:v>-2.9135131799999998</c:v>
                </c:pt>
                <c:pt idx="165">
                  <c:v>-2.9135131799999998</c:v>
                </c:pt>
                <c:pt idx="166">
                  <c:v>-2.9515685999999999</c:v>
                </c:pt>
                <c:pt idx="167">
                  <c:v>-2.9838562</c:v>
                </c:pt>
                <c:pt idx="168">
                  <c:v>-3.02148438</c:v>
                </c:pt>
                <c:pt idx="169">
                  <c:v>-3.02148438</c:v>
                </c:pt>
                <c:pt idx="170">
                  <c:v>-3.05673218</c:v>
                </c:pt>
                <c:pt idx="171">
                  <c:v>-3.0882873499999999</c:v>
                </c:pt>
                <c:pt idx="172">
                  <c:v>-3.1224060100000002</c:v>
                </c:pt>
                <c:pt idx="173">
                  <c:v>-3.1576538099999998</c:v>
                </c:pt>
                <c:pt idx="174">
                  <c:v>-3.1903381300000002</c:v>
                </c:pt>
                <c:pt idx="175">
                  <c:v>-3.1903381300000002</c:v>
                </c:pt>
                <c:pt idx="176">
                  <c:v>-3.2256164599999999</c:v>
                </c:pt>
                <c:pt idx="177">
                  <c:v>-3.2608337399999998</c:v>
                </c:pt>
                <c:pt idx="178">
                  <c:v>-3.2959289599999999</c:v>
                </c:pt>
                <c:pt idx="179">
                  <c:v>-3.2959289599999999</c:v>
                </c:pt>
                <c:pt idx="180">
                  <c:v>-3.3276062</c:v>
                </c:pt>
                <c:pt idx="181">
                  <c:v>-3.3653869599999999</c:v>
                </c:pt>
                <c:pt idx="182">
                  <c:v>-3.4002685499999998</c:v>
                </c:pt>
                <c:pt idx="183">
                  <c:v>-3.4331359899999998</c:v>
                </c:pt>
                <c:pt idx="184">
                  <c:v>-3.4646911600000001</c:v>
                </c:pt>
                <c:pt idx="185">
                  <c:v>-3.4646911600000001</c:v>
                </c:pt>
                <c:pt idx="186">
                  <c:v>-3.5024108900000002</c:v>
                </c:pt>
                <c:pt idx="187">
                  <c:v>-3.5379333499999999</c:v>
                </c:pt>
                <c:pt idx="188">
                  <c:v>-3.5699462899999999</c:v>
                </c:pt>
                <c:pt idx="189">
                  <c:v>-3.5699462899999999</c:v>
                </c:pt>
                <c:pt idx="190">
                  <c:v>-3.6386108400000001</c:v>
                </c:pt>
                <c:pt idx="191">
                  <c:v>-3.6740417500000002</c:v>
                </c:pt>
                <c:pt idx="192">
                  <c:v>-3.6740417500000002</c:v>
                </c:pt>
                <c:pt idx="193">
                  <c:v>-3.7074279799999998</c:v>
                </c:pt>
                <c:pt idx="194">
                  <c:v>-3.7438354500000002</c:v>
                </c:pt>
                <c:pt idx="195">
                  <c:v>-3.7438354500000002</c:v>
                </c:pt>
                <c:pt idx="196">
                  <c:v>-3.77963257</c:v>
                </c:pt>
                <c:pt idx="197">
                  <c:v>-3.8131713899999999</c:v>
                </c:pt>
                <c:pt idx="198">
                  <c:v>-3.8445434600000001</c:v>
                </c:pt>
                <c:pt idx="199">
                  <c:v>-3.8797912600000002</c:v>
                </c:pt>
                <c:pt idx="200">
                  <c:v>-3.9149475100000002</c:v>
                </c:pt>
                <c:pt idx="201">
                  <c:v>-3.94717407</c:v>
                </c:pt>
                <c:pt idx="202">
                  <c:v>-3.94717407</c:v>
                </c:pt>
                <c:pt idx="203">
                  <c:v>-3.9809570299999999</c:v>
                </c:pt>
                <c:pt idx="204">
                  <c:v>-4.0156860400000003</c:v>
                </c:pt>
                <c:pt idx="205">
                  <c:v>-4.0485534699999999</c:v>
                </c:pt>
                <c:pt idx="206">
                  <c:v>-4.0485534699999999</c:v>
                </c:pt>
                <c:pt idx="207">
                  <c:v>-4.0848998999999999</c:v>
                </c:pt>
                <c:pt idx="208">
                  <c:v>-4.1188964800000001</c:v>
                </c:pt>
                <c:pt idx="209">
                  <c:v>-4.15420532</c:v>
                </c:pt>
                <c:pt idx="210">
                  <c:v>-4.1875</c:v>
                </c:pt>
                <c:pt idx="211">
                  <c:v>-4.2192382799999999</c:v>
                </c:pt>
                <c:pt idx="212">
                  <c:v>-4.2192382799999999</c:v>
                </c:pt>
                <c:pt idx="213">
                  <c:v>-4.2522277800000001</c:v>
                </c:pt>
                <c:pt idx="214">
                  <c:v>-4.2856445299999999</c:v>
                </c:pt>
                <c:pt idx="215">
                  <c:v>-4.3185119600000004</c:v>
                </c:pt>
                <c:pt idx="216">
                  <c:v>-4.3185119600000004</c:v>
                </c:pt>
                <c:pt idx="217">
                  <c:v>-4.3860473600000001</c:v>
                </c:pt>
                <c:pt idx="218">
                  <c:v>-4.3860473600000001</c:v>
                </c:pt>
                <c:pt idx="219">
                  <c:v>-4.4197692899999996</c:v>
                </c:pt>
                <c:pt idx="220">
                  <c:v>-4.4520263699999996</c:v>
                </c:pt>
                <c:pt idx="221">
                  <c:v>-4.4862670900000001</c:v>
                </c:pt>
                <c:pt idx="222">
                  <c:v>-4.4862670900000001</c:v>
                </c:pt>
                <c:pt idx="223">
                  <c:v>-4.5192565900000004</c:v>
                </c:pt>
                <c:pt idx="224">
                  <c:v>-4.5542297400000002</c:v>
                </c:pt>
                <c:pt idx="225">
                  <c:v>-4.5880432100000004</c:v>
                </c:pt>
                <c:pt idx="226">
                  <c:v>-4.5880432100000004</c:v>
                </c:pt>
                <c:pt idx="227">
                  <c:v>-4.6558837899999999</c:v>
                </c:pt>
                <c:pt idx="228">
                  <c:v>-4.6885070799999999</c:v>
                </c:pt>
                <c:pt idx="229">
                  <c:v>-4.6885070799999999</c:v>
                </c:pt>
                <c:pt idx="230">
                  <c:v>-4.7258911100000001</c:v>
                </c:pt>
                <c:pt idx="231">
                  <c:v>-4.7630310099999997</c:v>
                </c:pt>
                <c:pt idx="232">
                  <c:v>-4.7630310099999997</c:v>
                </c:pt>
                <c:pt idx="233">
                  <c:v>-4.7940368700000002</c:v>
                </c:pt>
                <c:pt idx="234">
                  <c:v>-4.83221436</c:v>
                </c:pt>
                <c:pt idx="235">
                  <c:v>-4.8641052199999999</c:v>
                </c:pt>
                <c:pt idx="236">
                  <c:v>-4.8983154300000002</c:v>
                </c:pt>
                <c:pt idx="237">
                  <c:v>-4.9299316400000004</c:v>
                </c:pt>
                <c:pt idx="238">
                  <c:v>-4.96670532</c:v>
                </c:pt>
                <c:pt idx="239">
                  <c:v>-4.96670532</c:v>
                </c:pt>
                <c:pt idx="240">
                  <c:v>-4.9991149899999998</c:v>
                </c:pt>
                <c:pt idx="241">
                  <c:v>-5.0343933099999996</c:v>
                </c:pt>
                <c:pt idx="242">
                  <c:v>-5.0671997099999997</c:v>
                </c:pt>
                <c:pt idx="243">
                  <c:v>-5.0671997099999997</c:v>
                </c:pt>
                <c:pt idx="244">
                  <c:v>-5.0996093800000004</c:v>
                </c:pt>
                <c:pt idx="245">
                  <c:v>-5.1373901399999999</c:v>
                </c:pt>
                <c:pt idx="246">
                  <c:v>-5.1697387700000004</c:v>
                </c:pt>
                <c:pt idx="247">
                  <c:v>-5.20721436</c:v>
                </c:pt>
                <c:pt idx="248">
                  <c:v>-5.2399597199999999</c:v>
                </c:pt>
                <c:pt idx="249">
                  <c:v>-5.2399597199999999</c:v>
                </c:pt>
                <c:pt idx="250">
                  <c:v>-5.2749939000000001</c:v>
                </c:pt>
                <c:pt idx="251">
                  <c:v>-5.3072814900000003</c:v>
                </c:pt>
                <c:pt idx="252">
                  <c:v>-5.34017944</c:v>
                </c:pt>
                <c:pt idx="253">
                  <c:v>-5.34017944</c:v>
                </c:pt>
                <c:pt idx="254">
                  <c:v>-5.4098510700000002</c:v>
                </c:pt>
                <c:pt idx="255">
                  <c:v>-5.44226074</c:v>
                </c:pt>
                <c:pt idx="256">
                  <c:v>-5.44226074</c:v>
                </c:pt>
                <c:pt idx="257">
                  <c:v>-5.4765625</c:v>
                </c:pt>
                <c:pt idx="258">
                  <c:v>-5.5141906699999996</c:v>
                </c:pt>
                <c:pt idx="259">
                  <c:v>-5.5141906699999996</c:v>
                </c:pt>
                <c:pt idx="260">
                  <c:v>-5.5467529300000002</c:v>
                </c:pt>
                <c:pt idx="261">
                  <c:v>-5.5788574200000003</c:v>
                </c:pt>
                <c:pt idx="262">
                  <c:v>-5.61599731</c:v>
                </c:pt>
                <c:pt idx="263">
                  <c:v>-5.64877319</c:v>
                </c:pt>
                <c:pt idx="264">
                  <c:v>-5.6836852999999996</c:v>
                </c:pt>
                <c:pt idx="265">
                  <c:v>-5.7160644500000002</c:v>
                </c:pt>
                <c:pt idx="266">
                  <c:v>-5.7160644500000002</c:v>
                </c:pt>
                <c:pt idx="267">
                  <c:v>-5.7532348600000001</c:v>
                </c:pt>
                <c:pt idx="268">
                  <c:v>-5.7857665999999996</c:v>
                </c:pt>
                <c:pt idx="269">
                  <c:v>-5.7857665999999996</c:v>
                </c:pt>
                <c:pt idx="270">
                  <c:v>-5.8208313</c:v>
                </c:pt>
                <c:pt idx="271">
                  <c:v>-5.8557128900000004</c:v>
                </c:pt>
                <c:pt idx="272">
                  <c:v>-5.8936462399999998</c:v>
                </c:pt>
                <c:pt idx="273">
                  <c:v>-5.9262695299999999</c:v>
                </c:pt>
                <c:pt idx="274">
                  <c:v>-5.9583435099999997</c:v>
                </c:pt>
                <c:pt idx="275">
                  <c:v>-5.9932251000000001</c:v>
                </c:pt>
                <c:pt idx="276">
                  <c:v>-5.9932251000000001</c:v>
                </c:pt>
                <c:pt idx="277">
                  <c:v>-6.0280761700000003</c:v>
                </c:pt>
                <c:pt idx="278">
                  <c:v>-6.0602111799999996</c:v>
                </c:pt>
                <c:pt idx="279">
                  <c:v>-6.0973510700000002</c:v>
                </c:pt>
                <c:pt idx="280">
                  <c:v>-6.0973510700000002</c:v>
                </c:pt>
                <c:pt idx="281">
                  <c:v>-6.1298217800000003</c:v>
                </c:pt>
                <c:pt idx="282">
                  <c:v>-6.1988220199999997</c:v>
                </c:pt>
                <c:pt idx="283">
                  <c:v>-6.1988220199999997</c:v>
                </c:pt>
                <c:pt idx="284">
                  <c:v>-6.2312927199999999</c:v>
                </c:pt>
                <c:pt idx="285">
                  <c:v>-6.2687683099999996</c:v>
                </c:pt>
                <c:pt idx="286">
                  <c:v>-6.2687683099999996</c:v>
                </c:pt>
                <c:pt idx="287">
                  <c:v>-6.3009033199999998</c:v>
                </c:pt>
                <c:pt idx="288">
                  <c:v>-6.3351440400000003</c:v>
                </c:pt>
                <c:pt idx="289">
                  <c:v>-6.3676757799999999</c:v>
                </c:pt>
                <c:pt idx="290">
                  <c:v>-6.3676757799999999</c:v>
                </c:pt>
                <c:pt idx="291">
                  <c:v>-6.4369506799999998</c:v>
                </c:pt>
                <c:pt idx="292">
                  <c:v>-6.4369506799999998</c:v>
                </c:pt>
                <c:pt idx="293">
                  <c:v>-6.4713134800000001</c:v>
                </c:pt>
                <c:pt idx="294">
                  <c:v>-6.5061035199999999</c:v>
                </c:pt>
                <c:pt idx="295">
                  <c:v>-6.5406494100000003</c:v>
                </c:pt>
                <c:pt idx="296">
                  <c:v>-6.5406494100000003</c:v>
                </c:pt>
                <c:pt idx="297">
                  <c:v>-6.5727233900000002</c:v>
                </c:pt>
                <c:pt idx="298">
                  <c:v>-6.60733032</c:v>
                </c:pt>
                <c:pt idx="299">
                  <c:v>-6.6412658699999998</c:v>
                </c:pt>
                <c:pt idx="300">
                  <c:v>-6.6729431200000002</c:v>
                </c:pt>
                <c:pt idx="301">
                  <c:v>-6.70788574</c:v>
                </c:pt>
                <c:pt idx="302">
                  <c:v>-6.74237061</c:v>
                </c:pt>
                <c:pt idx="303">
                  <c:v>-6.74237061</c:v>
                </c:pt>
                <c:pt idx="304">
                  <c:v>-6.77325439</c:v>
                </c:pt>
                <c:pt idx="305">
                  <c:v>-6.8098754899999996</c:v>
                </c:pt>
                <c:pt idx="306">
                  <c:v>-6.8098754899999996</c:v>
                </c:pt>
                <c:pt idx="307">
                  <c:v>-6.8417358400000001</c:v>
                </c:pt>
                <c:pt idx="308">
                  <c:v>-6.90930176</c:v>
                </c:pt>
                <c:pt idx="309">
                  <c:v>-6.90930176</c:v>
                </c:pt>
                <c:pt idx="310">
                  <c:v>-6.9400024399999998</c:v>
                </c:pt>
                <c:pt idx="311">
                  <c:v>-6.97622681</c:v>
                </c:pt>
                <c:pt idx="312">
                  <c:v>-7.0080261200000002</c:v>
                </c:pt>
                <c:pt idx="313">
                  <c:v>-7.0080261200000002</c:v>
                </c:pt>
                <c:pt idx="314">
                  <c:v>-7.0413208000000003</c:v>
                </c:pt>
                <c:pt idx="315">
                  <c:v>-7.0743408199999998</c:v>
                </c:pt>
                <c:pt idx="316">
                  <c:v>-7.0743408199999998</c:v>
                </c:pt>
                <c:pt idx="317">
                  <c:v>-7.1391296400000002</c:v>
                </c:pt>
                <c:pt idx="318">
                  <c:v>-7.1724548300000004</c:v>
                </c:pt>
                <c:pt idx="319">
                  <c:v>-7.1724548300000004</c:v>
                </c:pt>
                <c:pt idx="320">
                  <c:v>-7.2060852100000004</c:v>
                </c:pt>
                <c:pt idx="321">
                  <c:v>-7.2372131299999998</c:v>
                </c:pt>
                <c:pt idx="322">
                  <c:v>-7.2703552199999999</c:v>
                </c:pt>
                <c:pt idx="323">
                  <c:v>-7.2703552199999999</c:v>
                </c:pt>
                <c:pt idx="324">
                  <c:v>-7.2991027800000001</c:v>
                </c:pt>
                <c:pt idx="325">
                  <c:v>-7.2999877900000003</c:v>
                </c:pt>
                <c:pt idx="326">
                  <c:v>-7.3025512700000004</c:v>
                </c:pt>
                <c:pt idx="327">
                  <c:v>-7.3019103999999997</c:v>
                </c:pt>
                <c:pt idx="328">
                  <c:v>-7.2994079599999999</c:v>
                </c:pt>
                <c:pt idx="329">
                  <c:v>-7.2994079599999999</c:v>
                </c:pt>
                <c:pt idx="330">
                  <c:v>-7.2998962399999998</c:v>
                </c:pt>
                <c:pt idx="331">
                  <c:v>-7.3011779800000003</c:v>
                </c:pt>
                <c:pt idx="332">
                  <c:v>-7.29959106</c:v>
                </c:pt>
                <c:pt idx="333">
                  <c:v>-7.29959106</c:v>
                </c:pt>
                <c:pt idx="334">
                  <c:v>-7.2993774399999998</c:v>
                </c:pt>
                <c:pt idx="335">
                  <c:v>-7.29992676</c:v>
                </c:pt>
                <c:pt idx="336">
                  <c:v>-7.29992676</c:v>
                </c:pt>
                <c:pt idx="337">
                  <c:v>-7.3003845199999997</c:v>
                </c:pt>
                <c:pt idx="338">
                  <c:v>-7.2997741700000001</c:v>
                </c:pt>
                <c:pt idx="339">
                  <c:v>-7.2997741700000001</c:v>
                </c:pt>
                <c:pt idx="340">
                  <c:v>-7.3004760700000002</c:v>
                </c:pt>
                <c:pt idx="341">
                  <c:v>-7.3002319299999998</c:v>
                </c:pt>
                <c:pt idx="342">
                  <c:v>-7.2999572800000001</c:v>
                </c:pt>
                <c:pt idx="343">
                  <c:v>-7.3001709000000004</c:v>
                </c:pt>
                <c:pt idx="344">
                  <c:v>-7.2996521000000003</c:v>
                </c:pt>
                <c:pt idx="345">
                  <c:v>-7.29992676</c:v>
                </c:pt>
                <c:pt idx="346">
                  <c:v>-7.29992676</c:v>
                </c:pt>
                <c:pt idx="347">
                  <c:v>-7.3000793499999999</c:v>
                </c:pt>
                <c:pt idx="348">
                  <c:v>-7.3006591800000002</c:v>
                </c:pt>
                <c:pt idx="349">
                  <c:v>-7.3000793499999999</c:v>
                </c:pt>
                <c:pt idx="350">
                  <c:v>-7.3000793499999999</c:v>
                </c:pt>
                <c:pt idx="351">
                  <c:v>-7.3003234900000002</c:v>
                </c:pt>
                <c:pt idx="352">
                  <c:v>-7.2995300299999997</c:v>
                </c:pt>
                <c:pt idx="353">
                  <c:v>-7.3002319299999998</c:v>
                </c:pt>
                <c:pt idx="354">
                  <c:v>-7.3005676299999998</c:v>
                </c:pt>
                <c:pt idx="355">
                  <c:v>-7.2995605499999998</c:v>
                </c:pt>
                <c:pt idx="356">
                  <c:v>-7.2995605499999998</c:v>
                </c:pt>
                <c:pt idx="357">
                  <c:v>-7.3005676299999998</c:v>
                </c:pt>
                <c:pt idx="358">
                  <c:v>-7.3003845199999997</c:v>
                </c:pt>
                <c:pt idx="359">
                  <c:v>-7.2991027800000001</c:v>
                </c:pt>
                <c:pt idx="360">
                  <c:v>-7.2991027800000001</c:v>
                </c:pt>
                <c:pt idx="361">
                  <c:v>-7.3007507299999999</c:v>
                </c:pt>
                <c:pt idx="362">
                  <c:v>-7.2991943399999997</c:v>
                </c:pt>
                <c:pt idx="363">
                  <c:v>-7.2991943399999997</c:v>
                </c:pt>
                <c:pt idx="364">
                  <c:v>-7.30078125</c:v>
                </c:pt>
                <c:pt idx="365">
                  <c:v>-7.3005676299999998</c:v>
                </c:pt>
                <c:pt idx="366">
                  <c:v>-7.3005676299999998</c:v>
                </c:pt>
                <c:pt idx="367">
                  <c:v>-7.2989807100000004</c:v>
                </c:pt>
                <c:pt idx="368">
                  <c:v>-7.3001098600000001</c:v>
                </c:pt>
                <c:pt idx="369">
                  <c:v>-7.29959106</c:v>
                </c:pt>
                <c:pt idx="370">
                  <c:v>-7.29959106</c:v>
                </c:pt>
                <c:pt idx="371">
                  <c:v>-7.2998962399999998</c:v>
                </c:pt>
                <c:pt idx="372">
                  <c:v>-7.2997436499999999</c:v>
                </c:pt>
                <c:pt idx="373">
                  <c:v>-7.2997436499999999</c:v>
                </c:pt>
                <c:pt idx="374">
                  <c:v>-7.3011779800000003</c:v>
                </c:pt>
                <c:pt idx="375">
                  <c:v>-7.2997436499999999</c:v>
                </c:pt>
                <c:pt idx="376">
                  <c:v>-7.2997436499999999</c:v>
                </c:pt>
                <c:pt idx="377">
                  <c:v>-7.2999572800000001</c:v>
                </c:pt>
                <c:pt idx="378">
                  <c:v>-7.3005065900000004</c:v>
                </c:pt>
                <c:pt idx="379">
                  <c:v>-7.2990112299999996</c:v>
                </c:pt>
                <c:pt idx="380">
                  <c:v>-7.3006286600000001</c:v>
                </c:pt>
                <c:pt idx="381">
                  <c:v>-7.3006591800000002</c:v>
                </c:pt>
                <c:pt idx="382">
                  <c:v>-7.2991027800000001</c:v>
                </c:pt>
                <c:pt idx="383">
                  <c:v>-7.2991027800000001</c:v>
                </c:pt>
                <c:pt idx="384">
                  <c:v>-7.3001709000000004</c:v>
                </c:pt>
                <c:pt idx="385">
                  <c:v>-7.3001709000000004</c:v>
                </c:pt>
                <c:pt idx="386">
                  <c:v>-7.3001709000000004</c:v>
                </c:pt>
                <c:pt idx="387">
                  <c:v>-7.2996215800000002</c:v>
                </c:pt>
                <c:pt idx="388">
                  <c:v>-7.3001098600000001</c:v>
                </c:pt>
                <c:pt idx="389">
                  <c:v>-7.3001098600000001</c:v>
                </c:pt>
                <c:pt idx="390">
                  <c:v>-7.2996215800000002</c:v>
                </c:pt>
                <c:pt idx="391">
                  <c:v>-7.2995300299999997</c:v>
                </c:pt>
                <c:pt idx="392">
                  <c:v>-7.3002319299999998</c:v>
                </c:pt>
                <c:pt idx="393">
                  <c:v>-7.3002319299999998</c:v>
                </c:pt>
                <c:pt idx="394">
                  <c:v>-7.2998352100000004</c:v>
                </c:pt>
                <c:pt idx="395">
                  <c:v>-7.29992676</c:v>
                </c:pt>
                <c:pt idx="396">
                  <c:v>-7.2998962399999998</c:v>
                </c:pt>
                <c:pt idx="397">
                  <c:v>-7.29992676</c:v>
                </c:pt>
                <c:pt idx="398">
                  <c:v>-7.3010253900000004</c:v>
                </c:pt>
                <c:pt idx="399">
                  <c:v>-7.3010253900000004</c:v>
                </c:pt>
                <c:pt idx="400">
                  <c:v>-7.2991943399999997</c:v>
                </c:pt>
                <c:pt idx="401">
                  <c:v>-7.2997436499999999</c:v>
                </c:pt>
                <c:pt idx="402">
                  <c:v>-7.3009033199999998</c:v>
                </c:pt>
                <c:pt idx="403">
                  <c:v>-7.3009033199999998</c:v>
                </c:pt>
                <c:pt idx="404">
                  <c:v>-7.2996826199999996</c:v>
                </c:pt>
                <c:pt idx="405">
                  <c:v>-7.29992676</c:v>
                </c:pt>
                <c:pt idx="406">
                  <c:v>-7.29992676</c:v>
                </c:pt>
                <c:pt idx="407">
                  <c:v>-7.2995605499999998</c:v>
                </c:pt>
                <c:pt idx="408">
                  <c:v>-7.29992676</c:v>
                </c:pt>
                <c:pt idx="409">
                  <c:v>-7.29959106</c:v>
                </c:pt>
                <c:pt idx="410">
                  <c:v>-7.29959106</c:v>
                </c:pt>
                <c:pt idx="411">
                  <c:v>-7.2997741700000001</c:v>
                </c:pt>
                <c:pt idx="412">
                  <c:v>-7.3006591800000002</c:v>
                </c:pt>
                <c:pt idx="413">
                  <c:v>-7.3006591800000002</c:v>
                </c:pt>
                <c:pt idx="414">
                  <c:v>-7.2998962399999998</c:v>
                </c:pt>
                <c:pt idx="415">
                  <c:v>-7.2932128900000004</c:v>
                </c:pt>
                <c:pt idx="416">
                  <c:v>-7.3368530300000003</c:v>
                </c:pt>
                <c:pt idx="417">
                  <c:v>-7.3997192399999996</c:v>
                </c:pt>
                <c:pt idx="418">
                  <c:v>-7.4589843800000004</c:v>
                </c:pt>
                <c:pt idx="419">
                  <c:v>-7.4589843800000004</c:v>
                </c:pt>
                <c:pt idx="420">
                  <c:v>-7.49914551</c:v>
                </c:pt>
                <c:pt idx="421">
                  <c:v>-7.5331420900000001</c:v>
                </c:pt>
                <c:pt idx="422">
                  <c:v>-7.5641479499999997</c:v>
                </c:pt>
                <c:pt idx="423">
                  <c:v>-7.5641479499999997</c:v>
                </c:pt>
                <c:pt idx="424">
                  <c:v>-7.5846557600000004</c:v>
                </c:pt>
                <c:pt idx="425">
                  <c:v>-7.6011962899999999</c:v>
                </c:pt>
                <c:pt idx="426">
                  <c:v>-7.6011962899999999</c:v>
                </c:pt>
                <c:pt idx="427">
                  <c:v>-7.6037597699999999</c:v>
                </c:pt>
                <c:pt idx="428">
                  <c:v>-7.60818481</c:v>
                </c:pt>
                <c:pt idx="429">
                  <c:v>-7.60818481</c:v>
                </c:pt>
                <c:pt idx="430">
                  <c:v>-7.6072692899999996</c:v>
                </c:pt>
                <c:pt idx="431">
                  <c:v>-7.6074523899999997</c:v>
                </c:pt>
                <c:pt idx="432">
                  <c:v>-7.6140441900000004</c:v>
                </c:pt>
                <c:pt idx="433">
                  <c:v>-7.6140441900000004</c:v>
                </c:pt>
                <c:pt idx="434">
                  <c:v>-7.6131286600000001</c:v>
                </c:pt>
                <c:pt idx="435">
                  <c:v>-7.6254882799999999</c:v>
                </c:pt>
                <c:pt idx="436">
                  <c:v>-7.6254882799999999</c:v>
                </c:pt>
                <c:pt idx="437">
                  <c:v>-7.6196594199999996</c:v>
                </c:pt>
                <c:pt idx="438">
                  <c:v>-7.6233825700000004</c:v>
                </c:pt>
                <c:pt idx="439">
                  <c:v>-7.6233825700000004</c:v>
                </c:pt>
                <c:pt idx="440">
                  <c:v>-7.6266479499999997</c:v>
                </c:pt>
                <c:pt idx="441">
                  <c:v>-7.6260986300000004</c:v>
                </c:pt>
                <c:pt idx="442">
                  <c:v>-7.6327514599999997</c:v>
                </c:pt>
                <c:pt idx="443">
                  <c:v>-7.6293640099999998</c:v>
                </c:pt>
                <c:pt idx="444">
                  <c:v>-7.6261596699999998</c:v>
                </c:pt>
                <c:pt idx="445">
                  <c:v>-7.6261596699999998</c:v>
                </c:pt>
                <c:pt idx="446">
                  <c:v>-7.6275634800000001</c:v>
                </c:pt>
                <c:pt idx="447">
                  <c:v>-7.6266784699999999</c:v>
                </c:pt>
                <c:pt idx="448">
                  <c:v>-7.6280212399999998</c:v>
                </c:pt>
                <c:pt idx="449">
                  <c:v>-7.6280212399999998</c:v>
                </c:pt>
                <c:pt idx="450">
                  <c:v>-7.6300353999999997</c:v>
                </c:pt>
                <c:pt idx="451">
                  <c:v>-7.6275939900000003</c:v>
                </c:pt>
                <c:pt idx="452">
                  <c:v>-7.6304016099999998</c:v>
                </c:pt>
                <c:pt idx="453">
                  <c:v>-7.62908936</c:v>
                </c:pt>
                <c:pt idx="454">
                  <c:v>-7.62771606</c:v>
                </c:pt>
                <c:pt idx="455">
                  <c:v>-7.6198730499999998</c:v>
                </c:pt>
                <c:pt idx="456">
                  <c:v>-7.6198730499999998</c:v>
                </c:pt>
                <c:pt idx="457">
                  <c:v>-7.6132202099999997</c:v>
                </c:pt>
                <c:pt idx="458">
                  <c:v>-7.61209106</c:v>
                </c:pt>
                <c:pt idx="459">
                  <c:v>-7.61209106</c:v>
                </c:pt>
                <c:pt idx="460">
                  <c:v>-7.6101684599999997</c:v>
                </c:pt>
                <c:pt idx="461">
                  <c:v>-7.6088867200000001</c:v>
                </c:pt>
                <c:pt idx="462">
                  <c:v>-7.60971069</c:v>
                </c:pt>
                <c:pt idx="463">
                  <c:v>-7.6071472199999999</c:v>
                </c:pt>
                <c:pt idx="464">
                  <c:v>-7.60971069</c:v>
                </c:pt>
                <c:pt idx="465">
                  <c:v>-7.6071472199999999</c:v>
                </c:pt>
                <c:pt idx="466">
                  <c:v>-7.6071472199999999</c:v>
                </c:pt>
                <c:pt idx="467">
                  <c:v>-7.6070251500000001</c:v>
                </c:pt>
                <c:pt idx="468">
                  <c:v>-7.6019287100000001</c:v>
                </c:pt>
                <c:pt idx="469">
                  <c:v>-7.6019287100000001</c:v>
                </c:pt>
                <c:pt idx="470">
                  <c:v>-7.6010742200000001</c:v>
                </c:pt>
                <c:pt idx="471">
                  <c:v>-7.5988159199999998</c:v>
                </c:pt>
                <c:pt idx="472">
                  <c:v>-7.5988159199999998</c:v>
                </c:pt>
                <c:pt idx="473">
                  <c:v>-7.6016235400000003</c:v>
                </c:pt>
                <c:pt idx="474">
                  <c:v>-7.6011962899999999</c:v>
                </c:pt>
                <c:pt idx="475">
                  <c:v>-7.5990295400000001</c:v>
                </c:pt>
                <c:pt idx="476">
                  <c:v>-7.5990295400000001</c:v>
                </c:pt>
                <c:pt idx="477">
                  <c:v>-7.5964050299999997</c:v>
                </c:pt>
                <c:pt idx="478">
                  <c:v>-7.5932617200000001</c:v>
                </c:pt>
                <c:pt idx="479">
                  <c:v>-7.5967102100000004</c:v>
                </c:pt>
                <c:pt idx="480">
                  <c:v>-7.59713745</c:v>
                </c:pt>
                <c:pt idx="481">
                  <c:v>-7.5960998499999999</c:v>
                </c:pt>
                <c:pt idx="482">
                  <c:v>-7.5960998499999999</c:v>
                </c:pt>
                <c:pt idx="483">
                  <c:v>-7.5957336399999997</c:v>
                </c:pt>
                <c:pt idx="484">
                  <c:v>-7.5958862299999996</c:v>
                </c:pt>
                <c:pt idx="485">
                  <c:v>-7.5948181200000002</c:v>
                </c:pt>
                <c:pt idx="486">
                  <c:v>-7.5948181200000002</c:v>
                </c:pt>
                <c:pt idx="487">
                  <c:v>-7.5969848600000001</c:v>
                </c:pt>
                <c:pt idx="488">
                  <c:v>-7.5927734400000002</c:v>
                </c:pt>
                <c:pt idx="489">
                  <c:v>-7.5908813500000001</c:v>
                </c:pt>
                <c:pt idx="490">
                  <c:v>-7.5943298300000004</c:v>
                </c:pt>
                <c:pt idx="491">
                  <c:v>-7.59494019</c:v>
                </c:pt>
                <c:pt idx="492">
                  <c:v>-7.59494019</c:v>
                </c:pt>
                <c:pt idx="493">
                  <c:v>-7.5955200200000004</c:v>
                </c:pt>
                <c:pt idx="494">
                  <c:v>-7.5934753400000004</c:v>
                </c:pt>
                <c:pt idx="495">
                  <c:v>-7.5848693799999998</c:v>
                </c:pt>
                <c:pt idx="496">
                  <c:v>-7.5867614699999999</c:v>
                </c:pt>
                <c:pt idx="497">
                  <c:v>-7.5914001500000001</c:v>
                </c:pt>
                <c:pt idx="498">
                  <c:v>-7.5914001500000001</c:v>
                </c:pt>
                <c:pt idx="499">
                  <c:v>-7.5942688</c:v>
                </c:pt>
                <c:pt idx="500">
                  <c:v>-7.5918273899999997</c:v>
                </c:pt>
                <c:pt idx="501">
                  <c:v>-7.5924682600000004</c:v>
                </c:pt>
                <c:pt idx="502">
                  <c:v>-7.5924682600000004</c:v>
                </c:pt>
                <c:pt idx="503">
                  <c:v>-7.5938720699999998</c:v>
                </c:pt>
                <c:pt idx="504">
                  <c:v>-7.5948791499999997</c:v>
                </c:pt>
                <c:pt idx="505">
                  <c:v>-7.5937805200000001</c:v>
                </c:pt>
                <c:pt idx="506">
                  <c:v>-7.5892334000000004</c:v>
                </c:pt>
                <c:pt idx="507">
                  <c:v>-7.5825805700000002</c:v>
                </c:pt>
                <c:pt idx="508">
                  <c:v>-7.5825805700000002</c:v>
                </c:pt>
                <c:pt idx="509">
                  <c:v>-7.5836181600000003</c:v>
                </c:pt>
                <c:pt idx="510">
                  <c:v>-7.5873413100000002</c:v>
                </c:pt>
                <c:pt idx="511">
                  <c:v>-7.58560181</c:v>
                </c:pt>
                <c:pt idx="512">
                  <c:v>-7.58560181</c:v>
                </c:pt>
                <c:pt idx="513">
                  <c:v>-7.5943603499999996</c:v>
                </c:pt>
                <c:pt idx="514">
                  <c:v>-7.5900878900000004</c:v>
                </c:pt>
                <c:pt idx="515">
                  <c:v>-7.5900878900000004</c:v>
                </c:pt>
                <c:pt idx="516">
                  <c:v>-7.5925903300000002</c:v>
                </c:pt>
                <c:pt idx="517">
                  <c:v>-7.5884094199999996</c:v>
                </c:pt>
                <c:pt idx="518">
                  <c:v>-7.5884094199999996</c:v>
                </c:pt>
                <c:pt idx="519">
                  <c:v>-7.5920715300000001</c:v>
                </c:pt>
                <c:pt idx="520">
                  <c:v>-7.5894470199999997</c:v>
                </c:pt>
                <c:pt idx="521">
                  <c:v>-7.5872497599999997</c:v>
                </c:pt>
                <c:pt idx="522">
                  <c:v>-7.5872497599999997</c:v>
                </c:pt>
                <c:pt idx="523">
                  <c:v>-7.5842895500000003</c:v>
                </c:pt>
                <c:pt idx="524">
                  <c:v>-7.5872192399999996</c:v>
                </c:pt>
                <c:pt idx="525">
                  <c:v>-7.5872192399999996</c:v>
                </c:pt>
                <c:pt idx="526">
                  <c:v>-7.5871582000000002</c:v>
                </c:pt>
                <c:pt idx="527">
                  <c:v>-7.5873718300000004</c:v>
                </c:pt>
                <c:pt idx="528">
                  <c:v>-7.5873718300000004</c:v>
                </c:pt>
                <c:pt idx="529">
                  <c:v>-7.5933532699999997</c:v>
                </c:pt>
                <c:pt idx="530">
                  <c:v>-7.5941162100000001</c:v>
                </c:pt>
                <c:pt idx="531">
                  <c:v>-7.5958252000000002</c:v>
                </c:pt>
                <c:pt idx="532">
                  <c:v>-7.6006774899999998</c:v>
                </c:pt>
                <c:pt idx="533">
                  <c:v>-7.6017150899999999</c:v>
                </c:pt>
                <c:pt idx="534">
                  <c:v>-7.6017150899999999</c:v>
                </c:pt>
                <c:pt idx="535">
                  <c:v>-7.6062927199999999</c:v>
                </c:pt>
                <c:pt idx="536">
                  <c:v>-7.6044616700000001</c:v>
                </c:pt>
                <c:pt idx="537">
                  <c:v>-7.6051635700000002</c:v>
                </c:pt>
                <c:pt idx="538">
                  <c:v>-7.6051635700000002</c:v>
                </c:pt>
                <c:pt idx="539">
                  <c:v>-7.6068420400000001</c:v>
                </c:pt>
                <c:pt idx="540">
                  <c:v>-7.6005554200000001</c:v>
                </c:pt>
                <c:pt idx="541">
                  <c:v>-7.6011657699999997</c:v>
                </c:pt>
                <c:pt idx="542">
                  <c:v>-7.5987243700000002</c:v>
                </c:pt>
                <c:pt idx="543">
                  <c:v>-7.6022644000000001</c:v>
                </c:pt>
                <c:pt idx="544">
                  <c:v>-7.6022644000000001</c:v>
                </c:pt>
                <c:pt idx="545">
                  <c:v>-7.6072997999999998</c:v>
                </c:pt>
                <c:pt idx="546">
                  <c:v>-7.6065978999999997</c:v>
                </c:pt>
                <c:pt idx="547">
                  <c:v>-7.6077270500000003</c:v>
                </c:pt>
                <c:pt idx="548">
                  <c:v>-7.6077270500000003</c:v>
                </c:pt>
                <c:pt idx="549">
                  <c:v>-7.6060180700000002</c:v>
                </c:pt>
                <c:pt idx="550">
                  <c:v>-7.6099243200000002</c:v>
                </c:pt>
                <c:pt idx="551">
                  <c:v>-7.6099853499999996</c:v>
                </c:pt>
                <c:pt idx="552">
                  <c:v>-7.6055602999999996</c:v>
                </c:pt>
                <c:pt idx="553">
                  <c:v>-7.60528564</c:v>
                </c:pt>
                <c:pt idx="554">
                  <c:v>-7.60528564</c:v>
                </c:pt>
                <c:pt idx="555">
                  <c:v>-7.60852051</c:v>
                </c:pt>
                <c:pt idx="556">
                  <c:v>-7.6110229499999997</c:v>
                </c:pt>
                <c:pt idx="557">
                  <c:v>-7.6167602499999996</c:v>
                </c:pt>
                <c:pt idx="558">
                  <c:v>-7.6167602499999996</c:v>
                </c:pt>
                <c:pt idx="559">
                  <c:v>-7.6144103999999997</c:v>
                </c:pt>
                <c:pt idx="560">
                  <c:v>-7.6113891599999999</c:v>
                </c:pt>
                <c:pt idx="561">
                  <c:v>-7.6113891599999999</c:v>
                </c:pt>
                <c:pt idx="562">
                  <c:v>-7.6073913600000003</c:v>
                </c:pt>
                <c:pt idx="563">
                  <c:v>-7.6129760700000002</c:v>
                </c:pt>
                <c:pt idx="564">
                  <c:v>-7.6107788100000002</c:v>
                </c:pt>
                <c:pt idx="565">
                  <c:v>-7.6107788100000002</c:v>
                </c:pt>
                <c:pt idx="566">
                  <c:v>-7.6053161600000001</c:v>
                </c:pt>
                <c:pt idx="567">
                  <c:v>-7.6020507799999999</c:v>
                </c:pt>
                <c:pt idx="568">
                  <c:v>-7.6020507799999999</c:v>
                </c:pt>
                <c:pt idx="569">
                  <c:v>-7.6063537600000002</c:v>
                </c:pt>
                <c:pt idx="570">
                  <c:v>-7.6088867200000001</c:v>
                </c:pt>
                <c:pt idx="571">
                  <c:v>-7.6088867200000001</c:v>
                </c:pt>
                <c:pt idx="572">
                  <c:v>-7.6140136700000003</c:v>
                </c:pt>
                <c:pt idx="573">
                  <c:v>-7.6159667999999998</c:v>
                </c:pt>
                <c:pt idx="574">
                  <c:v>-7.6159667999999998</c:v>
                </c:pt>
                <c:pt idx="575">
                  <c:v>-7.6148986799999996</c:v>
                </c:pt>
                <c:pt idx="576">
                  <c:v>-7.6147460899999997</c:v>
                </c:pt>
                <c:pt idx="577">
                  <c:v>-7.6147460899999997</c:v>
                </c:pt>
                <c:pt idx="578">
                  <c:v>-7.6033630399999996</c:v>
                </c:pt>
                <c:pt idx="579">
                  <c:v>-7.6033630399999996</c:v>
                </c:pt>
                <c:pt idx="580">
                  <c:v>-7.6078796400000002</c:v>
                </c:pt>
                <c:pt idx="581">
                  <c:v>-7.6070861799999996</c:v>
                </c:pt>
                <c:pt idx="582">
                  <c:v>-7.61276245</c:v>
                </c:pt>
                <c:pt idx="583">
                  <c:v>-7.61276245</c:v>
                </c:pt>
                <c:pt idx="584">
                  <c:v>-7.61090088</c:v>
                </c:pt>
                <c:pt idx="585">
                  <c:v>-7.6057434099999996</c:v>
                </c:pt>
                <c:pt idx="586">
                  <c:v>-7.6080627400000003</c:v>
                </c:pt>
                <c:pt idx="587">
                  <c:v>-7.6087951699999996</c:v>
                </c:pt>
                <c:pt idx="588">
                  <c:v>-7.6104126000000001</c:v>
                </c:pt>
                <c:pt idx="589">
                  <c:v>-7.6104126000000001</c:v>
                </c:pt>
                <c:pt idx="590">
                  <c:v>-7.6073608400000001</c:v>
                </c:pt>
                <c:pt idx="591">
                  <c:v>-7.6051635700000002</c:v>
                </c:pt>
                <c:pt idx="592">
                  <c:v>-7.5997314500000002</c:v>
                </c:pt>
                <c:pt idx="593">
                  <c:v>-7.5997314500000002</c:v>
                </c:pt>
                <c:pt idx="594">
                  <c:v>-7.6019287100000001</c:v>
                </c:pt>
                <c:pt idx="595">
                  <c:v>-7.6043396000000003</c:v>
                </c:pt>
                <c:pt idx="596">
                  <c:v>-7.6070556600000003</c:v>
                </c:pt>
                <c:pt idx="597">
                  <c:v>-7.6054077099999997</c:v>
                </c:pt>
                <c:pt idx="598">
                  <c:v>-7.6080627400000003</c:v>
                </c:pt>
                <c:pt idx="599">
                  <c:v>-7.6080627400000003</c:v>
                </c:pt>
                <c:pt idx="600">
                  <c:v>-7.6081542999999998</c:v>
                </c:pt>
                <c:pt idx="601">
                  <c:v>-7.60598755</c:v>
                </c:pt>
                <c:pt idx="602">
                  <c:v>-7.6050414999999996</c:v>
                </c:pt>
                <c:pt idx="603">
                  <c:v>-7.6050414999999996</c:v>
                </c:pt>
                <c:pt idx="604">
                  <c:v>-7.6044616700000001</c:v>
                </c:pt>
                <c:pt idx="605">
                  <c:v>-7.6091003400000004</c:v>
                </c:pt>
                <c:pt idx="606">
                  <c:v>-7.6091003400000004</c:v>
                </c:pt>
                <c:pt idx="607">
                  <c:v>-7.6107177699999999</c:v>
                </c:pt>
                <c:pt idx="608">
                  <c:v>-7.6169433599999996</c:v>
                </c:pt>
                <c:pt idx="609">
                  <c:v>-7.6152038600000003</c:v>
                </c:pt>
                <c:pt idx="610">
                  <c:v>-7.6152038600000003</c:v>
                </c:pt>
                <c:pt idx="611">
                  <c:v>-7.6115722699999999</c:v>
                </c:pt>
                <c:pt idx="612">
                  <c:v>-7.6141662600000002</c:v>
                </c:pt>
                <c:pt idx="613">
                  <c:v>-7.6141662600000002</c:v>
                </c:pt>
                <c:pt idx="614">
                  <c:v>-7.6216430700000002</c:v>
                </c:pt>
                <c:pt idx="615">
                  <c:v>-7.6187744100000003</c:v>
                </c:pt>
                <c:pt idx="616">
                  <c:v>-7.6187744100000003</c:v>
                </c:pt>
                <c:pt idx="617">
                  <c:v>-7.6174926799999998</c:v>
                </c:pt>
                <c:pt idx="618">
                  <c:v>-7.6155700700000004</c:v>
                </c:pt>
                <c:pt idx="619">
                  <c:v>-7.6168212899999999</c:v>
                </c:pt>
                <c:pt idx="620">
                  <c:v>-7.6168212899999999</c:v>
                </c:pt>
                <c:pt idx="621">
                  <c:v>-7.6136779800000003</c:v>
                </c:pt>
                <c:pt idx="622">
                  <c:v>-7.6144409199999998</c:v>
                </c:pt>
                <c:pt idx="623">
                  <c:v>-7.6164245599999996</c:v>
                </c:pt>
                <c:pt idx="624">
                  <c:v>-7.6115722699999999</c:v>
                </c:pt>
                <c:pt idx="625">
                  <c:v>-7.6112976100000003</c:v>
                </c:pt>
                <c:pt idx="626">
                  <c:v>-7.6112976100000003</c:v>
                </c:pt>
                <c:pt idx="627">
                  <c:v>-7.6128539999999996</c:v>
                </c:pt>
                <c:pt idx="628">
                  <c:v>-7.6149597199999999</c:v>
                </c:pt>
                <c:pt idx="629">
                  <c:v>-7.6149597199999999</c:v>
                </c:pt>
                <c:pt idx="630">
                  <c:v>-7.6152954099999999</c:v>
                </c:pt>
                <c:pt idx="631">
                  <c:v>-7.6208190900000004</c:v>
                </c:pt>
                <c:pt idx="632">
                  <c:v>-7.6240844699999997</c:v>
                </c:pt>
                <c:pt idx="633">
                  <c:v>-7.6262207000000002</c:v>
                </c:pt>
                <c:pt idx="634">
                  <c:v>-7.6171875</c:v>
                </c:pt>
                <c:pt idx="635">
                  <c:v>-7.6128234900000002</c:v>
                </c:pt>
                <c:pt idx="636">
                  <c:v>-7.6128234900000002</c:v>
                </c:pt>
                <c:pt idx="637">
                  <c:v>-7.6117248499999999</c:v>
                </c:pt>
                <c:pt idx="638">
                  <c:v>-7.6119079599999999</c:v>
                </c:pt>
                <c:pt idx="639">
                  <c:v>-7.6179199200000003</c:v>
                </c:pt>
                <c:pt idx="640">
                  <c:v>-7.6179199200000003</c:v>
                </c:pt>
                <c:pt idx="641">
                  <c:v>-7.6191101100000003</c:v>
                </c:pt>
                <c:pt idx="642">
                  <c:v>-7.6199340800000002</c:v>
                </c:pt>
                <c:pt idx="643">
                  <c:v>-7.6198730499999998</c:v>
                </c:pt>
                <c:pt idx="644">
                  <c:v>-7.6183471699999998</c:v>
                </c:pt>
                <c:pt idx="645">
                  <c:v>-7.6186218300000004</c:v>
                </c:pt>
                <c:pt idx="646">
                  <c:v>-7.6186218300000004</c:v>
                </c:pt>
                <c:pt idx="647">
                  <c:v>-7.6145629899999996</c:v>
                </c:pt>
                <c:pt idx="648">
                  <c:v>-7.6134948700000002</c:v>
                </c:pt>
                <c:pt idx="649">
                  <c:v>-7.6081542999999998</c:v>
                </c:pt>
                <c:pt idx="650">
                  <c:v>-7.6081542999999998</c:v>
                </c:pt>
                <c:pt idx="651">
                  <c:v>-7.6082458500000003</c:v>
                </c:pt>
                <c:pt idx="652">
                  <c:v>-7.6104736300000004</c:v>
                </c:pt>
                <c:pt idx="653">
                  <c:v>-7.6119384800000001</c:v>
                </c:pt>
                <c:pt idx="654">
                  <c:v>-7.6168823200000002</c:v>
                </c:pt>
                <c:pt idx="655">
                  <c:v>-7.6146240199999999</c:v>
                </c:pt>
                <c:pt idx="656">
                  <c:v>-7.6146240199999999</c:v>
                </c:pt>
                <c:pt idx="657">
                  <c:v>-7.6134338399999999</c:v>
                </c:pt>
                <c:pt idx="658">
                  <c:v>-7.6178894000000001</c:v>
                </c:pt>
                <c:pt idx="659">
                  <c:v>-7.6158447300000001</c:v>
                </c:pt>
                <c:pt idx="660">
                  <c:v>-7.6158447300000001</c:v>
                </c:pt>
                <c:pt idx="661">
                  <c:v>-7.6148376500000001</c:v>
                </c:pt>
                <c:pt idx="662">
                  <c:v>-7.6148376500000001</c:v>
                </c:pt>
                <c:pt idx="663">
                  <c:v>-7.6152038600000003</c:v>
                </c:pt>
                <c:pt idx="664">
                  <c:v>-7.6149902300000001</c:v>
                </c:pt>
                <c:pt idx="665">
                  <c:v>-7.6166687</c:v>
                </c:pt>
                <c:pt idx="666">
                  <c:v>-7.6166687</c:v>
                </c:pt>
                <c:pt idx="667">
                  <c:v>-7.6188354499999997</c:v>
                </c:pt>
                <c:pt idx="668">
                  <c:v>-7.6161804200000001</c:v>
                </c:pt>
                <c:pt idx="669">
                  <c:v>-7.6148986799999996</c:v>
                </c:pt>
                <c:pt idx="670">
                  <c:v>-7.61413574</c:v>
                </c:pt>
                <c:pt idx="671">
                  <c:v>-7.6117248499999999</c:v>
                </c:pt>
                <c:pt idx="672">
                  <c:v>-7.6117248499999999</c:v>
                </c:pt>
                <c:pt idx="673">
                  <c:v>-7.6127319299999998</c:v>
                </c:pt>
                <c:pt idx="674">
                  <c:v>-7.6137085000000004</c:v>
                </c:pt>
                <c:pt idx="675">
                  <c:v>-7.6068725600000002</c:v>
                </c:pt>
                <c:pt idx="676">
                  <c:v>-7.6068725600000002</c:v>
                </c:pt>
                <c:pt idx="677">
                  <c:v>-7.6080322300000001</c:v>
                </c:pt>
                <c:pt idx="678">
                  <c:v>-7.6110229499999997</c:v>
                </c:pt>
                <c:pt idx="679">
                  <c:v>-7.6078185999999999</c:v>
                </c:pt>
                <c:pt idx="680">
                  <c:v>-7.6039123499999999</c:v>
                </c:pt>
                <c:pt idx="681">
                  <c:v>-7.6027832000000002</c:v>
                </c:pt>
                <c:pt idx="682">
                  <c:v>-7.6027832000000002</c:v>
                </c:pt>
                <c:pt idx="683">
                  <c:v>-7.6017761200000002</c:v>
                </c:pt>
                <c:pt idx="684">
                  <c:v>-7.5998535199999999</c:v>
                </c:pt>
                <c:pt idx="685">
                  <c:v>-7.6086425799999997</c:v>
                </c:pt>
                <c:pt idx="686">
                  <c:v>-7.6086425799999997</c:v>
                </c:pt>
                <c:pt idx="687">
                  <c:v>-7.6022338899999999</c:v>
                </c:pt>
                <c:pt idx="688">
                  <c:v>-7.6022338899999999</c:v>
                </c:pt>
                <c:pt idx="689">
                  <c:v>-7.6017761200000002</c:v>
                </c:pt>
                <c:pt idx="690">
                  <c:v>-7.6064147899999996</c:v>
                </c:pt>
                <c:pt idx="691">
                  <c:v>-7.6073913600000003</c:v>
                </c:pt>
                <c:pt idx="692">
                  <c:v>-7.6073913600000003</c:v>
                </c:pt>
                <c:pt idx="693">
                  <c:v>-7.6026001000000001</c:v>
                </c:pt>
                <c:pt idx="694">
                  <c:v>-7.6006164600000004</c:v>
                </c:pt>
                <c:pt idx="695">
                  <c:v>-7.6019287100000001</c:v>
                </c:pt>
                <c:pt idx="696">
                  <c:v>-7.6037292499999998</c:v>
                </c:pt>
                <c:pt idx="697">
                  <c:v>-7.59884644</c:v>
                </c:pt>
                <c:pt idx="698">
                  <c:v>-7.59884644</c:v>
                </c:pt>
                <c:pt idx="699">
                  <c:v>-7.6006469699999997</c:v>
                </c:pt>
                <c:pt idx="700">
                  <c:v>-7.5986938500000001</c:v>
                </c:pt>
                <c:pt idx="701">
                  <c:v>-7.5986938500000001</c:v>
                </c:pt>
                <c:pt idx="702">
                  <c:v>-7.60037231</c:v>
                </c:pt>
                <c:pt idx="703">
                  <c:v>-7.6042480499999998</c:v>
                </c:pt>
                <c:pt idx="704">
                  <c:v>-7.6032409699999999</c:v>
                </c:pt>
                <c:pt idx="705">
                  <c:v>-7.6000976600000003</c:v>
                </c:pt>
                <c:pt idx="706">
                  <c:v>-7.5989379899999996</c:v>
                </c:pt>
                <c:pt idx="707">
                  <c:v>-7.6006164600000004</c:v>
                </c:pt>
                <c:pt idx="708">
                  <c:v>-7.6006164600000004</c:v>
                </c:pt>
                <c:pt idx="709">
                  <c:v>-7.6020202599999998</c:v>
                </c:pt>
                <c:pt idx="710">
                  <c:v>-7.5972289999999996</c:v>
                </c:pt>
                <c:pt idx="711">
                  <c:v>-7.5972289999999996</c:v>
                </c:pt>
                <c:pt idx="712">
                  <c:v>-7.5962219199999996</c:v>
                </c:pt>
                <c:pt idx="713">
                  <c:v>-7.5942382799999999</c:v>
                </c:pt>
                <c:pt idx="714">
                  <c:v>-7.5961914100000003</c:v>
                </c:pt>
                <c:pt idx="715">
                  <c:v>-7.5973510700000002</c:v>
                </c:pt>
                <c:pt idx="716">
                  <c:v>-7.5986633299999999</c:v>
                </c:pt>
                <c:pt idx="717">
                  <c:v>-7.5964355499999998</c:v>
                </c:pt>
                <c:pt idx="718">
                  <c:v>-7.5964355499999998</c:v>
                </c:pt>
                <c:pt idx="719">
                  <c:v>-7.5944213899999999</c:v>
                </c:pt>
                <c:pt idx="720">
                  <c:v>-7.5903320299999999</c:v>
                </c:pt>
                <c:pt idx="721">
                  <c:v>-7.5903320299999999</c:v>
                </c:pt>
                <c:pt idx="722">
                  <c:v>-7.5880737299999996</c:v>
                </c:pt>
                <c:pt idx="723">
                  <c:v>-7.5962524399999998</c:v>
                </c:pt>
                <c:pt idx="724">
                  <c:v>-7.5962524399999998</c:v>
                </c:pt>
                <c:pt idx="725">
                  <c:v>-7.5908508299999999</c:v>
                </c:pt>
                <c:pt idx="726">
                  <c:v>-7.5863342300000003</c:v>
                </c:pt>
                <c:pt idx="727">
                  <c:v>-7.5863342300000003</c:v>
                </c:pt>
                <c:pt idx="728">
                  <c:v>-7.5851440400000003</c:v>
                </c:pt>
                <c:pt idx="729">
                  <c:v>-7.5833435099999997</c:v>
                </c:pt>
                <c:pt idx="730">
                  <c:v>-7.5818176299999998</c:v>
                </c:pt>
                <c:pt idx="731">
                  <c:v>-7.5848693799999998</c:v>
                </c:pt>
                <c:pt idx="732">
                  <c:v>-7.58203125</c:v>
                </c:pt>
                <c:pt idx="733">
                  <c:v>-7.5814819299999998</c:v>
                </c:pt>
                <c:pt idx="734">
                  <c:v>-7.5814819299999998</c:v>
                </c:pt>
                <c:pt idx="735">
                  <c:v>-7.5767822300000001</c:v>
                </c:pt>
                <c:pt idx="736">
                  <c:v>-7.5798950200000004</c:v>
                </c:pt>
                <c:pt idx="737">
                  <c:v>-7.5798950200000004</c:v>
                </c:pt>
                <c:pt idx="738">
                  <c:v>-7.5807189900000003</c:v>
                </c:pt>
                <c:pt idx="739">
                  <c:v>-7.5814819299999998</c:v>
                </c:pt>
                <c:pt idx="740">
                  <c:v>-7.5815429700000001</c:v>
                </c:pt>
                <c:pt idx="741">
                  <c:v>-7.5827026399999999</c:v>
                </c:pt>
                <c:pt idx="742">
                  <c:v>-7.5840454099999999</c:v>
                </c:pt>
                <c:pt idx="743">
                  <c:v>-7.5875854499999997</c:v>
                </c:pt>
                <c:pt idx="744">
                  <c:v>-7.5875854499999997</c:v>
                </c:pt>
                <c:pt idx="745">
                  <c:v>-7.5809631299999998</c:v>
                </c:pt>
                <c:pt idx="746">
                  <c:v>-7.5791626000000001</c:v>
                </c:pt>
                <c:pt idx="747">
                  <c:v>-7.5791626000000001</c:v>
                </c:pt>
                <c:pt idx="748">
                  <c:v>-7.5771484400000002</c:v>
                </c:pt>
                <c:pt idx="749">
                  <c:v>-7.5755004899999996</c:v>
                </c:pt>
                <c:pt idx="750">
                  <c:v>-7.5755004899999996</c:v>
                </c:pt>
                <c:pt idx="751">
                  <c:v>-7.5740051299999998</c:v>
                </c:pt>
                <c:pt idx="752">
                  <c:v>-7.5695495599999996</c:v>
                </c:pt>
                <c:pt idx="753">
                  <c:v>-7.5712585399999996</c:v>
                </c:pt>
                <c:pt idx="754">
                  <c:v>-7.5712585399999996</c:v>
                </c:pt>
                <c:pt idx="755">
                  <c:v>-7.5763854999999998</c:v>
                </c:pt>
                <c:pt idx="756">
                  <c:v>-7.5800781300000004</c:v>
                </c:pt>
                <c:pt idx="757">
                  <c:v>-7.5800781300000004</c:v>
                </c:pt>
                <c:pt idx="758">
                  <c:v>-7.5707702599999998</c:v>
                </c:pt>
                <c:pt idx="759">
                  <c:v>-7.56878662</c:v>
                </c:pt>
                <c:pt idx="760">
                  <c:v>-7.56878662</c:v>
                </c:pt>
                <c:pt idx="761">
                  <c:v>-7.5708923300000004</c:v>
                </c:pt>
                <c:pt idx="762">
                  <c:v>-7.5668640099999998</c:v>
                </c:pt>
                <c:pt idx="763">
                  <c:v>-7.5668640099999998</c:v>
                </c:pt>
                <c:pt idx="764">
                  <c:v>-7.5589599600000001</c:v>
                </c:pt>
                <c:pt idx="765">
                  <c:v>-7.5607604999999998</c:v>
                </c:pt>
                <c:pt idx="766">
                  <c:v>-7.5681152300000001</c:v>
                </c:pt>
                <c:pt idx="767">
                  <c:v>-7.5720520000000002</c:v>
                </c:pt>
                <c:pt idx="768">
                  <c:v>-7.5709533699999998</c:v>
                </c:pt>
                <c:pt idx="769">
                  <c:v>-7.5689086899999998</c:v>
                </c:pt>
                <c:pt idx="770">
                  <c:v>-7.5689086899999998</c:v>
                </c:pt>
                <c:pt idx="771">
                  <c:v>-7.5690002400000003</c:v>
                </c:pt>
                <c:pt idx="772">
                  <c:v>-7.5690917999999998</c:v>
                </c:pt>
                <c:pt idx="773">
                  <c:v>-7.5714721699999998</c:v>
                </c:pt>
                <c:pt idx="774">
                  <c:v>-7.5714721699999998</c:v>
                </c:pt>
                <c:pt idx="775">
                  <c:v>-7.5705566400000004</c:v>
                </c:pt>
                <c:pt idx="776">
                  <c:v>-7.5705566400000004</c:v>
                </c:pt>
                <c:pt idx="777">
                  <c:v>-7.5728149399999998</c:v>
                </c:pt>
                <c:pt idx="778">
                  <c:v>-7.5695190400000003</c:v>
                </c:pt>
                <c:pt idx="779">
                  <c:v>-7.5677795400000001</c:v>
                </c:pt>
                <c:pt idx="780">
                  <c:v>-7.5677795400000001</c:v>
                </c:pt>
                <c:pt idx="781">
                  <c:v>-7.5685729999999998</c:v>
                </c:pt>
                <c:pt idx="782">
                  <c:v>-7.5712585399999996</c:v>
                </c:pt>
                <c:pt idx="783">
                  <c:v>-7.5712585399999996</c:v>
                </c:pt>
                <c:pt idx="784">
                  <c:v>-7.5609435999999999</c:v>
                </c:pt>
                <c:pt idx="785">
                  <c:v>-7.5596923800000004</c:v>
                </c:pt>
                <c:pt idx="786">
                  <c:v>-7.5596923800000004</c:v>
                </c:pt>
                <c:pt idx="787">
                  <c:v>-7.5598144500000002</c:v>
                </c:pt>
                <c:pt idx="788">
                  <c:v>-7.5554199200000003</c:v>
                </c:pt>
                <c:pt idx="789">
                  <c:v>-7.55487061</c:v>
                </c:pt>
                <c:pt idx="790">
                  <c:v>-7.55487061</c:v>
                </c:pt>
                <c:pt idx="791">
                  <c:v>-7.55349731</c:v>
                </c:pt>
                <c:pt idx="792">
                  <c:v>-7.5631103499999996</c:v>
                </c:pt>
                <c:pt idx="793">
                  <c:v>-7.5631103499999996</c:v>
                </c:pt>
                <c:pt idx="794">
                  <c:v>-7.5692748999999999</c:v>
                </c:pt>
                <c:pt idx="795">
                  <c:v>-7.57116699</c:v>
                </c:pt>
                <c:pt idx="796">
                  <c:v>-7.57116699</c:v>
                </c:pt>
                <c:pt idx="797">
                  <c:v>-7.5597228999999997</c:v>
                </c:pt>
                <c:pt idx="798">
                  <c:v>-7.5573730499999998</c:v>
                </c:pt>
                <c:pt idx="799">
                  <c:v>-7.5556030300000003</c:v>
                </c:pt>
                <c:pt idx="800">
                  <c:v>-7.5556030300000003</c:v>
                </c:pt>
                <c:pt idx="801">
                  <c:v>-7.5597228999999997</c:v>
                </c:pt>
                <c:pt idx="802">
                  <c:v>-7.5531005899999997</c:v>
                </c:pt>
                <c:pt idx="803">
                  <c:v>-7.5479431200000002</c:v>
                </c:pt>
                <c:pt idx="804">
                  <c:v>-7.5503539999999996</c:v>
                </c:pt>
                <c:pt idx="805">
                  <c:v>-7.5558166499999997</c:v>
                </c:pt>
                <c:pt idx="806">
                  <c:v>-7.5558166499999997</c:v>
                </c:pt>
                <c:pt idx="807">
                  <c:v>-7.5598449700000003</c:v>
                </c:pt>
                <c:pt idx="808">
                  <c:v>-7.5603332500000002</c:v>
                </c:pt>
                <c:pt idx="809">
                  <c:v>-7.5578002900000003</c:v>
                </c:pt>
                <c:pt idx="810">
                  <c:v>-7.5578002900000003</c:v>
                </c:pt>
                <c:pt idx="811">
                  <c:v>-7.5613708500000003</c:v>
                </c:pt>
                <c:pt idx="812">
                  <c:v>-7.5645752000000002</c:v>
                </c:pt>
                <c:pt idx="813">
                  <c:v>-7.56369019</c:v>
                </c:pt>
                <c:pt idx="814">
                  <c:v>-7.5613708500000003</c:v>
                </c:pt>
                <c:pt idx="815">
                  <c:v>-7.5588684099999996</c:v>
                </c:pt>
                <c:pt idx="816">
                  <c:v>-7.5588684099999996</c:v>
                </c:pt>
                <c:pt idx="817">
                  <c:v>-7.5535888699999996</c:v>
                </c:pt>
                <c:pt idx="818">
                  <c:v>-7.5505371099999996</c:v>
                </c:pt>
                <c:pt idx="819">
                  <c:v>-7.54925537</c:v>
                </c:pt>
                <c:pt idx="820">
                  <c:v>-7.54925537</c:v>
                </c:pt>
                <c:pt idx="821">
                  <c:v>-7.5479126000000001</c:v>
                </c:pt>
                <c:pt idx="822">
                  <c:v>-7.5423889199999996</c:v>
                </c:pt>
                <c:pt idx="823">
                  <c:v>-7.5423889199999996</c:v>
                </c:pt>
                <c:pt idx="824">
                  <c:v>-7.54483032</c:v>
                </c:pt>
                <c:pt idx="825">
                  <c:v>-7.5452880899999997</c:v>
                </c:pt>
                <c:pt idx="826">
                  <c:v>-7.5442504899999996</c:v>
                </c:pt>
                <c:pt idx="827">
                  <c:v>-7.5442504899999996</c:v>
                </c:pt>
                <c:pt idx="828">
                  <c:v>-7.5447082500000002</c:v>
                </c:pt>
                <c:pt idx="829">
                  <c:v>-7.5475769000000001</c:v>
                </c:pt>
                <c:pt idx="830">
                  <c:v>-7.5475769000000001</c:v>
                </c:pt>
                <c:pt idx="831">
                  <c:v>-7.5447997999999998</c:v>
                </c:pt>
                <c:pt idx="832">
                  <c:v>-7.5446472199999999</c:v>
                </c:pt>
                <c:pt idx="833">
                  <c:v>-7.5446472199999999</c:v>
                </c:pt>
                <c:pt idx="834">
                  <c:v>-7.5422973600000001</c:v>
                </c:pt>
                <c:pt idx="835">
                  <c:v>-7.5404968300000004</c:v>
                </c:pt>
                <c:pt idx="836">
                  <c:v>-7.5376281699999996</c:v>
                </c:pt>
                <c:pt idx="837">
                  <c:v>-7.5376281699999996</c:v>
                </c:pt>
                <c:pt idx="838">
                  <c:v>-7.5417480499999998</c:v>
                </c:pt>
                <c:pt idx="839">
                  <c:v>-7.5452575700000004</c:v>
                </c:pt>
                <c:pt idx="840">
                  <c:v>-7.54244995</c:v>
                </c:pt>
                <c:pt idx="841">
                  <c:v>-7.5310363799999998</c:v>
                </c:pt>
                <c:pt idx="842">
                  <c:v>-7.5376586899999998</c:v>
                </c:pt>
                <c:pt idx="843">
                  <c:v>-7.5376586899999998</c:v>
                </c:pt>
                <c:pt idx="844">
                  <c:v>-7.5420532199999997</c:v>
                </c:pt>
                <c:pt idx="845">
                  <c:v>-7.5480346699999998</c:v>
                </c:pt>
                <c:pt idx="846">
                  <c:v>-7.5461120599999996</c:v>
                </c:pt>
                <c:pt idx="847">
                  <c:v>-7.5461120599999996</c:v>
                </c:pt>
                <c:pt idx="848">
                  <c:v>-7.54925537</c:v>
                </c:pt>
                <c:pt idx="849">
                  <c:v>-7.5463867200000001</c:v>
                </c:pt>
                <c:pt idx="850">
                  <c:v>-7.5425109900000002</c:v>
                </c:pt>
                <c:pt idx="851">
                  <c:v>-7.5381469699999997</c:v>
                </c:pt>
                <c:pt idx="852">
                  <c:v>-7.5396118200000002</c:v>
                </c:pt>
                <c:pt idx="853">
                  <c:v>-7.5396118200000002</c:v>
                </c:pt>
                <c:pt idx="854">
                  <c:v>-7.5373229999999998</c:v>
                </c:pt>
                <c:pt idx="855">
                  <c:v>-7.5295715300000001</c:v>
                </c:pt>
                <c:pt idx="856">
                  <c:v>-7.5295715300000001</c:v>
                </c:pt>
                <c:pt idx="857">
                  <c:v>-7.5345764199999996</c:v>
                </c:pt>
                <c:pt idx="858">
                  <c:v>-7.5374145500000003</c:v>
                </c:pt>
                <c:pt idx="859">
                  <c:v>-7.5374145500000003</c:v>
                </c:pt>
                <c:pt idx="860">
                  <c:v>-7.5336608900000002</c:v>
                </c:pt>
                <c:pt idx="861">
                  <c:v>-7.5295410199999999</c:v>
                </c:pt>
                <c:pt idx="862">
                  <c:v>-7.5317993200000002</c:v>
                </c:pt>
                <c:pt idx="863">
                  <c:v>-7.5317993200000002</c:v>
                </c:pt>
                <c:pt idx="864">
                  <c:v>-7.5308532699999997</c:v>
                </c:pt>
                <c:pt idx="865">
                  <c:v>-7.5249328599999998</c:v>
                </c:pt>
                <c:pt idx="866">
                  <c:v>-7.5205078099999998</c:v>
                </c:pt>
                <c:pt idx="867">
                  <c:v>-7.51971436</c:v>
                </c:pt>
                <c:pt idx="868">
                  <c:v>-7.5245361300000004</c:v>
                </c:pt>
                <c:pt idx="869">
                  <c:v>-7.5245361300000004</c:v>
                </c:pt>
                <c:pt idx="870">
                  <c:v>-7.5291137700000004</c:v>
                </c:pt>
                <c:pt idx="871">
                  <c:v>-7.5294189500000002</c:v>
                </c:pt>
                <c:pt idx="872">
                  <c:v>-7.52853394</c:v>
                </c:pt>
                <c:pt idx="873">
                  <c:v>-7.52853394</c:v>
                </c:pt>
                <c:pt idx="874">
                  <c:v>-7.5249328599999998</c:v>
                </c:pt>
                <c:pt idx="875">
                  <c:v>-7.5238037100000001</c:v>
                </c:pt>
                <c:pt idx="876">
                  <c:v>-7.5226135300000001</c:v>
                </c:pt>
                <c:pt idx="877">
                  <c:v>-7.5219726600000003</c:v>
                </c:pt>
                <c:pt idx="878">
                  <c:v>-7.5227050799999997</c:v>
                </c:pt>
                <c:pt idx="879">
                  <c:v>-7.5227050799999997</c:v>
                </c:pt>
                <c:pt idx="880">
                  <c:v>-7.5202636700000003</c:v>
                </c:pt>
                <c:pt idx="881">
                  <c:v>-7.5139770500000003</c:v>
                </c:pt>
                <c:pt idx="882">
                  <c:v>-7.5139770500000003</c:v>
                </c:pt>
                <c:pt idx="883">
                  <c:v>-7.5118102999999996</c:v>
                </c:pt>
                <c:pt idx="884">
                  <c:v>-7.5195617700000001</c:v>
                </c:pt>
                <c:pt idx="885">
                  <c:v>-7.5195617700000001</c:v>
                </c:pt>
                <c:pt idx="886">
                  <c:v>-7.5126647899999996</c:v>
                </c:pt>
                <c:pt idx="887">
                  <c:v>-7.5053710899999997</c:v>
                </c:pt>
                <c:pt idx="888">
                  <c:v>-7.5053710899999997</c:v>
                </c:pt>
                <c:pt idx="889">
                  <c:v>-7.5138549799999996</c:v>
                </c:pt>
                <c:pt idx="890">
                  <c:v>-7.5200195299999999</c:v>
                </c:pt>
                <c:pt idx="891">
                  <c:v>-7.5205383299999999</c:v>
                </c:pt>
                <c:pt idx="892">
                  <c:v>-7.5205383299999999</c:v>
                </c:pt>
                <c:pt idx="893">
                  <c:v>-7.5181884800000001</c:v>
                </c:pt>
                <c:pt idx="894">
                  <c:v>-7.51205444</c:v>
                </c:pt>
                <c:pt idx="895">
                  <c:v>-7.51205444</c:v>
                </c:pt>
                <c:pt idx="896">
                  <c:v>-7.5085754400000004</c:v>
                </c:pt>
                <c:pt idx="897">
                  <c:v>-7.5078125</c:v>
                </c:pt>
                <c:pt idx="898">
                  <c:v>-7.5009460399999996</c:v>
                </c:pt>
                <c:pt idx="899">
                  <c:v>-7.5009460399999996</c:v>
                </c:pt>
                <c:pt idx="900">
                  <c:v>-7.5001220699999998</c:v>
                </c:pt>
                <c:pt idx="901">
                  <c:v>-7.50338745</c:v>
                </c:pt>
                <c:pt idx="902">
                  <c:v>-7.5057372999999998</c:v>
                </c:pt>
                <c:pt idx="903">
                  <c:v>-7.5059204099999999</c:v>
                </c:pt>
                <c:pt idx="904">
                  <c:v>-7.5019531300000004</c:v>
                </c:pt>
                <c:pt idx="905">
                  <c:v>-7.5019531300000004</c:v>
                </c:pt>
                <c:pt idx="906">
                  <c:v>-7.4995117200000001</c:v>
                </c:pt>
                <c:pt idx="907">
                  <c:v>-7.5003051799999998</c:v>
                </c:pt>
                <c:pt idx="908">
                  <c:v>-7.4996337899999999</c:v>
                </c:pt>
                <c:pt idx="909">
                  <c:v>-7.4996337899999999</c:v>
                </c:pt>
                <c:pt idx="910">
                  <c:v>-7.4967651399999999</c:v>
                </c:pt>
                <c:pt idx="911">
                  <c:v>-7.4996948200000002</c:v>
                </c:pt>
                <c:pt idx="912">
                  <c:v>-7.5002746599999996</c:v>
                </c:pt>
                <c:pt idx="913">
                  <c:v>-7.5004577599999998</c:v>
                </c:pt>
                <c:pt idx="914">
                  <c:v>-7.4960632299999999</c:v>
                </c:pt>
                <c:pt idx="915">
                  <c:v>-7.4960632299999999</c:v>
                </c:pt>
                <c:pt idx="916">
                  <c:v>-7.4986572300000001</c:v>
                </c:pt>
                <c:pt idx="917">
                  <c:v>-7.5006408699999998</c:v>
                </c:pt>
                <c:pt idx="918">
                  <c:v>-7.5006713899999999</c:v>
                </c:pt>
                <c:pt idx="919">
                  <c:v>-7.5006713899999999</c:v>
                </c:pt>
                <c:pt idx="920">
                  <c:v>-7.4927673300000004</c:v>
                </c:pt>
                <c:pt idx="921">
                  <c:v>-7.4964599600000001</c:v>
                </c:pt>
                <c:pt idx="922">
                  <c:v>-7.4934692399999996</c:v>
                </c:pt>
                <c:pt idx="923">
                  <c:v>-7.4996948200000002</c:v>
                </c:pt>
                <c:pt idx="924">
                  <c:v>-7.4982299799999996</c:v>
                </c:pt>
                <c:pt idx="925">
                  <c:v>-7.4982299799999996</c:v>
                </c:pt>
                <c:pt idx="926">
                  <c:v>-7.4974975600000002</c:v>
                </c:pt>
                <c:pt idx="927">
                  <c:v>-7.4982299799999996</c:v>
                </c:pt>
                <c:pt idx="928">
                  <c:v>-7.4980163600000003</c:v>
                </c:pt>
                <c:pt idx="929">
                  <c:v>-7.4980163600000003</c:v>
                </c:pt>
                <c:pt idx="930">
                  <c:v>-7.49490356</c:v>
                </c:pt>
                <c:pt idx="931">
                  <c:v>-7.49490356</c:v>
                </c:pt>
                <c:pt idx="932">
                  <c:v>-7.4928283699999998</c:v>
                </c:pt>
                <c:pt idx="933">
                  <c:v>-7.4917602499999996</c:v>
                </c:pt>
                <c:pt idx="934">
                  <c:v>-7.4922485400000003</c:v>
                </c:pt>
                <c:pt idx="935">
                  <c:v>-7.4922485400000003</c:v>
                </c:pt>
                <c:pt idx="936">
                  <c:v>-7.4938659699999999</c:v>
                </c:pt>
                <c:pt idx="937">
                  <c:v>-7.4968872099999997</c:v>
                </c:pt>
                <c:pt idx="938">
                  <c:v>-7.4954223600000001</c:v>
                </c:pt>
                <c:pt idx="939">
                  <c:v>-7.4948730499999998</c:v>
                </c:pt>
                <c:pt idx="940">
                  <c:v>-7.4924621599999996</c:v>
                </c:pt>
                <c:pt idx="941">
                  <c:v>-7.4924621599999996</c:v>
                </c:pt>
                <c:pt idx="942">
                  <c:v>-7.4965210000000004</c:v>
                </c:pt>
                <c:pt idx="943">
                  <c:v>-7.4957885700000002</c:v>
                </c:pt>
                <c:pt idx="944">
                  <c:v>-7.4897155800000004</c:v>
                </c:pt>
                <c:pt idx="945">
                  <c:v>-7.4897155800000004</c:v>
                </c:pt>
                <c:pt idx="946">
                  <c:v>-7.4866638200000004</c:v>
                </c:pt>
                <c:pt idx="947">
                  <c:v>-7.4943847699999999</c:v>
                </c:pt>
                <c:pt idx="948">
                  <c:v>-7.4943847699999999</c:v>
                </c:pt>
                <c:pt idx="949">
                  <c:v>-7.4932861300000004</c:v>
                </c:pt>
                <c:pt idx="950">
                  <c:v>-7.4938354499999997</c:v>
                </c:pt>
                <c:pt idx="951">
                  <c:v>-7.4938354499999997</c:v>
                </c:pt>
                <c:pt idx="952">
                  <c:v>-7.4900512700000004</c:v>
                </c:pt>
                <c:pt idx="953">
                  <c:v>-7.4877014199999996</c:v>
                </c:pt>
                <c:pt idx="954">
                  <c:v>-7.4890747099999997</c:v>
                </c:pt>
                <c:pt idx="955">
                  <c:v>-7.4890747099999997</c:v>
                </c:pt>
                <c:pt idx="956">
                  <c:v>-7.4920654300000002</c:v>
                </c:pt>
                <c:pt idx="957">
                  <c:v>-7.4883727999999996</c:v>
                </c:pt>
                <c:pt idx="958">
                  <c:v>-7.4883727999999996</c:v>
                </c:pt>
                <c:pt idx="959">
                  <c:v>-7.49014282</c:v>
                </c:pt>
                <c:pt idx="960">
                  <c:v>-7.49694824</c:v>
                </c:pt>
                <c:pt idx="961">
                  <c:v>-7.49694824</c:v>
                </c:pt>
                <c:pt idx="962">
                  <c:v>-7.5011596699999998</c:v>
                </c:pt>
                <c:pt idx="963">
                  <c:v>-7.4975280800000004</c:v>
                </c:pt>
                <c:pt idx="964">
                  <c:v>-7.4988708500000003</c:v>
                </c:pt>
                <c:pt idx="965">
                  <c:v>-7.5043640099999998</c:v>
                </c:pt>
                <c:pt idx="966">
                  <c:v>-7.50238037</c:v>
                </c:pt>
                <c:pt idx="967">
                  <c:v>-7.50357056</c:v>
                </c:pt>
                <c:pt idx="968">
                  <c:v>-7.50357056</c:v>
                </c:pt>
                <c:pt idx="969">
                  <c:v>-7.5075683599999996</c:v>
                </c:pt>
                <c:pt idx="970">
                  <c:v>-7.5054016099999998</c:v>
                </c:pt>
                <c:pt idx="971">
                  <c:v>-7.5054016099999998</c:v>
                </c:pt>
                <c:pt idx="972">
                  <c:v>-7.5029907199999997</c:v>
                </c:pt>
                <c:pt idx="973">
                  <c:v>-7.5024719199999996</c:v>
                </c:pt>
                <c:pt idx="974">
                  <c:v>-7.5064086899999998</c:v>
                </c:pt>
                <c:pt idx="975">
                  <c:v>-7.5091247599999997</c:v>
                </c:pt>
                <c:pt idx="976">
                  <c:v>-7.5064392099999999</c:v>
                </c:pt>
                <c:pt idx="977">
                  <c:v>-7.5060119600000004</c:v>
                </c:pt>
                <c:pt idx="978">
                  <c:v>-7.5060119600000004</c:v>
                </c:pt>
                <c:pt idx="979">
                  <c:v>-7.5079650899999999</c:v>
                </c:pt>
                <c:pt idx="980">
                  <c:v>-7.5106811499999999</c:v>
                </c:pt>
                <c:pt idx="981">
                  <c:v>-7.5106811499999999</c:v>
                </c:pt>
                <c:pt idx="982">
                  <c:v>-7.5165100100000002</c:v>
                </c:pt>
                <c:pt idx="983">
                  <c:v>-7.5108032199999997</c:v>
                </c:pt>
                <c:pt idx="984">
                  <c:v>-7.5108032199999997</c:v>
                </c:pt>
                <c:pt idx="985">
                  <c:v>-7.5102844199999996</c:v>
                </c:pt>
                <c:pt idx="986">
                  <c:v>-7.5130310099999997</c:v>
                </c:pt>
                <c:pt idx="987">
                  <c:v>-7.5145263699999996</c:v>
                </c:pt>
                <c:pt idx="988">
                  <c:v>-7.5145263699999996</c:v>
                </c:pt>
                <c:pt idx="989">
                  <c:v>-7.5131225600000002</c:v>
                </c:pt>
                <c:pt idx="990">
                  <c:v>-7.515625</c:v>
                </c:pt>
                <c:pt idx="991">
                  <c:v>-7.5143432600000004</c:v>
                </c:pt>
                <c:pt idx="992">
                  <c:v>-7.5141296400000002</c:v>
                </c:pt>
                <c:pt idx="993">
                  <c:v>-7.5170288100000002</c:v>
                </c:pt>
                <c:pt idx="994">
                  <c:v>-7.5170288100000002</c:v>
                </c:pt>
                <c:pt idx="995">
                  <c:v>-7.5198974600000001</c:v>
                </c:pt>
                <c:pt idx="996">
                  <c:v>-7.5131225600000002</c:v>
                </c:pt>
                <c:pt idx="997">
                  <c:v>-7.5099487299999996</c:v>
                </c:pt>
                <c:pt idx="998">
                  <c:v>-7.5099487299999996</c:v>
                </c:pt>
                <c:pt idx="999">
                  <c:v>-7.5081787100000001</c:v>
                </c:pt>
                <c:pt idx="1000">
                  <c:v>-7.5174560499999998</c:v>
                </c:pt>
                <c:pt idx="1001">
                  <c:v>-7.5177917499999998</c:v>
                </c:pt>
                <c:pt idx="1002">
                  <c:v>-7.5189819299999998</c:v>
                </c:pt>
                <c:pt idx="1003">
                  <c:v>-7.5220947300000001</c:v>
                </c:pt>
                <c:pt idx="1004">
                  <c:v>-7.5220947300000001</c:v>
                </c:pt>
                <c:pt idx="1005">
                  <c:v>-7.52038574</c:v>
                </c:pt>
                <c:pt idx="1006">
                  <c:v>-7.5211486799999996</c:v>
                </c:pt>
                <c:pt idx="1007">
                  <c:v>-7.5227966300000002</c:v>
                </c:pt>
                <c:pt idx="1008">
                  <c:v>-7.5227966300000002</c:v>
                </c:pt>
                <c:pt idx="1009">
                  <c:v>-7.5234069799999999</c:v>
                </c:pt>
                <c:pt idx="1010">
                  <c:v>-7.5234069799999999</c:v>
                </c:pt>
                <c:pt idx="1011">
                  <c:v>-7.5210266099999998</c:v>
                </c:pt>
                <c:pt idx="1012">
                  <c:v>-7.5247802699999999</c:v>
                </c:pt>
                <c:pt idx="1013">
                  <c:v>-7.5265808099999996</c:v>
                </c:pt>
                <c:pt idx="1014">
                  <c:v>-7.5265808099999996</c:v>
                </c:pt>
                <c:pt idx="1015">
                  <c:v>-7.5229797400000002</c:v>
                </c:pt>
                <c:pt idx="1016">
                  <c:v>-7.5182800299999997</c:v>
                </c:pt>
                <c:pt idx="1017">
                  <c:v>-7.5224304200000001</c:v>
                </c:pt>
                <c:pt idx="1018">
                  <c:v>-7.5273742700000001</c:v>
                </c:pt>
                <c:pt idx="1019">
                  <c:v>-7.5232238799999998</c:v>
                </c:pt>
                <c:pt idx="1020">
                  <c:v>-7.5173339800000001</c:v>
                </c:pt>
                <c:pt idx="1021">
                  <c:v>-7.5173339800000001</c:v>
                </c:pt>
                <c:pt idx="1022">
                  <c:v>-7.5179748499999999</c:v>
                </c:pt>
                <c:pt idx="1023">
                  <c:v>-7.5198974600000001</c:v>
                </c:pt>
                <c:pt idx="1024">
                  <c:v>-7.5198974600000001</c:v>
                </c:pt>
                <c:pt idx="1025">
                  <c:v>-7.5178222699999999</c:v>
                </c:pt>
                <c:pt idx="1026">
                  <c:v>-7.5238647500000004</c:v>
                </c:pt>
                <c:pt idx="1027">
                  <c:v>-7.5238647500000004</c:v>
                </c:pt>
                <c:pt idx="1028">
                  <c:v>-7.5228576699999996</c:v>
                </c:pt>
                <c:pt idx="1029">
                  <c:v>-7.51934814</c:v>
                </c:pt>
                <c:pt idx="1030">
                  <c:v>-7.5154724100000001</c:v>
                </c:pt>
                <c:pt idx="1031">
                  <c:v>-7.5154724100000001</c:v>
                </c:pt>
                <c:pt idx="1032">
                  <c:v>-7.5191039999999996</c:v>
                </c:pt>
                <c:pt idx="1033">
                  <c:v>-7.5262451199999996</c:v>
                </c:pt>
                <c:pt idx="1034">
                  <c:v>-7.5262451199999996</c:v>
                </c:pt>
                <c:pt idx="1035">
                  <c:v>-7.5242004400000004</c:v>
                </c:pt>
                <c:pt idx="1036">
                  <c:v>-7.5211486799999996</c:v>
                </c:pt>
                <c:pt idx="1037">
                  <c:v>-7.5211486799999996</c:v>
                </c:pt>
                <c:pt idx="1038">
                  <c:v>-7.5217895500000003</c:v>
                </c:pt>
                <c:pt idx="1039">
                  <c:v>-7.5256347699999999</c:v>
                </c:pt>
                <c:pt idx="1040">
                  <c:v>-7.5245971699999998</c:v>
                </c:pt>
                <c:pt idx="1041">
                  <c:v>-7.5245971699999998</c:v>
                </c:pt>
                <c:pt idx="1042">
                  <c:v>-7.5210266099999998</c:v>
                </c:pt>
                <c:pt idx="1043">
                  <c:v>-7.51971436</c:v>
                </c:pt>
                <c:pt idx="1044">
                  <c:v>-7.5187683099999996</c:v>
                </c:pt>
                <c:pt idx="1045">
                  <c:v>-7.5219726600000003</c:v>
                </c:pt>
                <c:pt idx="1046">
                  <c:v>-7.52310181</c:v>
                </c:pt>
                <c:pt idx="1047">
                  <c:v>-7.52310181</c:v>
                </c:pt>
                <c:pt idx="1048">
                  <c:v>-7.5212402300000001</c:v>
                </c:pt>
                <c:pt idx="1049">
                  <c:v>-7.5208435099999997</c:v>
                </c:pt>
                <c:pt idx="1050">
                  <c:v>-7.5208435099999997</c:v>
                </c:pt>
                <c:pt idx="1051">
                  <c:v>-7.5200195299999999</c:v>
                </c:pt>
                <c:pt idx="1052">
                  <c:v>-7.5224609400000002</c:v>
                </c:pt>
                <c:pt idx="1053">
                  <c:v>-7.5185241700000001</c:v>
                </c:pt>
                <c:pt idx="1054">
                  <c:v>-7.5169982900000001</c:v>
                </c:pt>
                <c:pt idx="1055">
                  <c:v>-7.5110168499999999</c:v>
                </c:pt>
                <c:pt idx="1056">
                  <c:v>-7.51052856</c:v>
                </c:pt>
                <c:pt idx="1057">
                  <c:v>-7.51052856</c:v>
                </c:pt>
                <c:pt idx="1058">
                  <c:v>-7.5142822300000001</c:v>
                </c:pt>
                <c:pt idx="1059">
                  <c:v>-7.5158691400000004</c:v>
                </c:pt>
                <c:pt idx="1060">
                  <c:v>-7.5158691400000004</c:v>
                </c:pt>
                <c:pt idx="1061">
                  <c:v>-7.51324463</c:v>
                </c:pt>
                <c:pt idx="1062">
                  <c:v>-7.5087280300000003</c:v>
                </c:pt>
                <c:pt idx="1063">
                  <c:v>-7.5087280300000003</c:v>
                </c:pt>
                <c:pt idx="1064">
                  <c:v>-7.5111389199999996</c:v>
                </c:pt>
                <c:pt idx="1065">
                  <c:v>-7.5134887700000004</c:v>
                </c:pt>
                <c:pt idx="1066">
                  <c:v>-7.5133972199999999</c:v>
                </c:pt>
                <c:pt idx="1067">
                  <c:v>-7.5133972199999999</c:v>
                </c:pt>
                <c:pt idx="1068">
                  <c:v>-7.5111389199999996</c:v>
                </c:pt>
                <c:pt idx="1069">
                  <c:v>-7.5142211899999998</c:v>
                </c:pt>
                <c:pt idx="1070">
                  <c:v>-7.5142211899999998</c:v>
                </c:pt>
                <c:pt idx="1071">
                  <c:v>-7.51901245</c:v>
                </c:pt>
                <c:pt idx="1072">
                  <c:v>-7.5187683099999996</c:v>
                </c:pt>
                <c:pt idx="1073">
                  <c:v>-7.5187683099999996</c:v>
                </c:pt>
                <c:pt idx="1074">
                  <c:v>-7.5167236300000004</c:v>
                </c:pt>
                <c:pt idx="1075">
                  <c:v>-7.5158996599999996</c:v>
                </c:pt>
                <c:pt idx="1076">
                  <c:v>-7.5158996599999996</c:v>
                </c:pt>
                <c:pt idx="1077">
                  <c:v>-7.5189819299999998</c:v>
                </c:pt>
                <c:pt idx="1078">
                  <c:v>-7.5199585000000004</c:v>
                </c:pt>
                <c:pt idx="1079">
                  <c:v>-7.5176391599999999</c:v>
                </c:pt>
                <c:pt idx="1080">
                  <c:v>-7.5162658699999998</c:v>
                </c:pt>
                <c:pt idx="1081">
                  <c:v>-7.5128478999999997</c:v>
                </c:pt>
                <c:pt idx="1082">
                  <c:v>-7.51748657</c:v>
                </c:pt>
                <c:pt idx="1083">
                  <c:v>-7.51748657</c:v>
                </c:pt>
                <c:pt idx="1084">
                  <c:v>-7.5211791999999997</c:v>
                </c:pt>
                <c:pt idx="1085">
                  <c:v>-7.5170593300000004</c:v>
                </c:pt>
                <c:pt idx="1086">
                  <c:v>-7.5170593300000004</c:v>
                </c:pt>
                <c:pt idx="1087">
                  <c:v>-7.51257324</c:v>
                </c:pt>
                <c:pt idx="1088">
                  <c:v>-7.5150451699999996</c:v>
                </c:pt>
                <c:pt idx="1089">
                  <c:v>-7.5154113799999998</c:v>
                </c:pt>
                <c:pt idx="1090">
                  <c:v>-7.5133361799999996</c:v>
                </c:pt>
                <c:pt idx="1091">
                  <c:v>-7.5112609900000002</c:v>
                </c:pt>
                <c:pt idx="1092">
                  <c:v>-7.5075378400000004</c:v>
                </c:pt>
                <c:pt idx="1093">
                  <c:v>-7.5075378400000004</c:v>
                </c:pt>
                <c:pt idx="1094">
                  <c:v>-7.5090332000000002</c:v>
                </c:pt>
                <c:pt idx="1095">
                  <c:v>-7.5120239299999998</c:v>
                </c:pt>
                <c:pt idx="1096">
                  <c:v>-7.5120239299999998</c:v>
                </c:pt>
                <c:pt idx="1097">
                  <c:v>-7.5133361799999996</c:v>
                </c:pt>
                <c:pt idx="1098">
                  <c:v>-7.5073547400000002</c:v>
                </c:pt>
                <c:pt idx="1099">
                  <c:v>-7.5073547400000002</c:v>
                </c:pt>
                <c:pt idx="1100">
                  <c:v>-7.50628662</c:v>
                </c:pt>
                <c:pt idx="1101">
                  <c:v>-7.50576782</c:v>
                </c:pt>
                <c:pt idx="1102">
                  <c:v>-7.50576782</c:v>
                </c:pt>
                <c:pt idx="1103">
                  <c:v>-7.5143737799999997</c:v>
                </c:pt>
                <c:pt idx="1104">
                  <c:v>-7.5116272000000004</c:v>
                </c:pt>
                <c:pt idx="1105">
                  <c:v>-7.5058898899999997</c:v>
                </c:pt>
                <c:pt idx="1106">
                  <c:v>-7.5068969699999997</c:v>
                </c:pt>
                <c:pt idx="1107">
                  <c:v>-7.5092773399999997</c:v>
                </c:pt>
                <c:pt idx="1108">
                  <c:v>-7.5116272000000004</c:v>
                </c:pt>
                <c:pt idx="1109">
                  <c:v>-7.5116272000000004</c:v>
                </c:pt>
                <c:pt idx="1110">
                  <c:v>-7.5118102999999996</c:v>
                </c:pt>
                <c:pt idx="1111">
                  <c:v>-7.5015564000000001</c:v>
                </c:pt>
                <c:pt idx="1112">
                  <c:v>-7.5015564000000001</c:v>
                </c:pt>
                <c:pt idx="1113">
                  <c:v>-7.5000610400000003</c:v>
                </c:pt>
                <c:pt idx="1114">
                  <c:v>-7.5034789999999996</c:v>
                </c:pt>
                <c:pt idx="1115">
                  <c:v>-7.5081176799999998</c:v>
                </c:pt>
                <c:pt idx="1116">
                  <c:v>-7.5082092300000003</c:v>
                </c:pt>
                <c:pt idx="1117">
                  <c:v>-7.5029602100000004</c:v>
                </c:pt>
                <c:pt idx="1118">
                  <c:v>-7.5029602100000004</c:v>
                </c:pt>
                <c:pt idx="1119">
                  <c:v>-7.49813843</c:v>
                </c:pt>
                <c:pt idx="1120">
                  <c:v>-7.4967040999999996</c:v>
                </c:pt>
                <c:pt idx="1121">
                  <c:v>-7.5017395000000002</c:v>
                </c:pt>
                <c:pt idx="1122">
                  <c:v>-7.5017395000000002</c:v>
                </c:pt>
                <c:pt idx="1123">
                  <c:v>-7.49880981</c:v>
                </c:pt>
                <c:pt idx="1124">
                  <c:v>-7.4980163600000003</c:v>
                </c:pt>
                <c:pt idx="1125">
                  <c:v>-7.4980163600000003</c:v>
                </c:pt>
                <c:pt idx="1126">
                  <c:v>-7.4992065400000003</c:v>
                </c:pt>
                <c:pt idx="1127">
                  <c:v>-7.49557495</c:v>
                </c:pt>
                <c:pt idx="1128">
                  <c:v>-7.49557495</c:v>
                </c:pt>
                <c:pt idx="1129">
                  <c:v>-7.49847412</c:v>
                </c:pt>
                <c:pt idx="1130">
                  <c:v>-7.4947814900000003</c:v>
                </c:pt>
                <c:pt idx="1131">
                  <c:v>-7.4974365199999999</c:v>
                </c:pt>
                <c:pt idx="1132">
                  <c:v>-7.4968872099999997</c:v>
                </c:pt>
                <c:pt idx="1133">
                  <c:v>-7.4976806600000003</c:v>
                </c:pt>
                <c:pt idx="1134">
                  <c:v>-7.4942932100000004</c:v>
                </c:pt>
                <c:pt idx="1135">
                  <c:v>-7.4942932100000004</c:v>
                </c:pt>
                <c:pt idx="1136">
                  <c:v>-7.4927673300000004</c:v>
                </c:pt>
                <c:pt idx="1137">
                  <c:v>-7.4918212899999999</c:v>
                </c:pt>
                <c:pt idx="1138">
                  <c:v>-7.4918212899999999</c:v>
                </c:pt>
                <c:pt idx="1139">
                  <c:v>-7.4940795900000001</c:v>
                </c:pt>
                <c:pt idx="1140">
                  <c:v>-7.4919738799999998</c:v>
                </c:pt>
                <c:pt idx="1141">
                  <c:v>-7.4919738799999998</c:v>
                </c:pt>
                <c:pt idx="1142">
                  <c:v>-7.4904785199999999</c:v>
                </c:pt>
                <c:pt idx="1143">
                  <c:v>-7.4908752400000003</c:v>
                </c:pt>
                <c:pt idx="1144">
                  <c:v>-7.4908752400000003</c:v>
                </c:pt>
                <c:pt idx="1145">
                  <c:v>-7.4885253900000004</c:v>
                </c:pt>
                <c:pt idx="1146">
                  <c:v>-7.4825744600000004</c:v>
                </c:pt>
                <c:pt idx="1147">
                  <c:v>-7.4811096199999998</c:v>
                </c:pt>
                <c:pt idx="1148">
                  <c:v>-7.4811096199999998</c:v>
                </c:pt>
                <c:pt idx="1149">
                  <c:v>-7.4918823200000002</c:v>
                </c:pt>
                <c:pt idx="1150">
                  <c:v>-7.4917602499999996</c:v>
                </c:pt>
                <c:pt idx="1151">
                  <c:v>-7.4917602499999996</c:v>
                </c:pt>
                <c:pt idx="1152">
                  <c:v>-7.4921875</c:v>
                </c:pt>
                <c:pt idx="1153">
                  <c:v>-7.4922485400000003</c:v>
                </c:pt>
                <c:pt idx="1154">
                  <c:v>-7.4922485400000003</c:v>
                </c:pt>
                <c:pt idx="1155">
                  <c:v>-7.4978637700000004</c:v>
                </c:pt>
                <c:pt idx="1156">
                  <c:v>-7.49609375</c:v>
                </c:pt>
                <c:pt idx="1157">
                  <c:v>-7.4936828599999998</c:v>
                </c:pt>
                <c:pt idx="1158">
                  <c:v>-7.4889831500000001</c:v>
                </c:pt>
                <c:pt idx="1159">
                  <c:v>-7.4853515599999998</c:v>
                </c:pt>
                <c:pt idx="1160">
                  <c:v>-7.4879150399999999</c:v>
                </c:pt>
                <c:pt idx="1161">
                  <c:v>-7.4879150399999999</c:v>
                </c:pt>
                <c:pt idx="1162">
                  <c:v>-7.48675537</c:v>
                </c:pt>
                <c:pt idx="1163">
                  <c:v>-7.4827270500000003</c:v>
                </c:pt>
                <c:pt idx="1164">
                  <c:v>-7.4827270500000003</c:v>
                </c:pt>
                <c:pt idx="1165">
                  <c:v>-7.4769287100000001</c:v>
                </c:pt>
                <c:pt idx="1166">
                  <c:v>-7.4787597699999999</c:v>
                </c:pt>
                <c:pt idx="1167">
                  <c:v>-7.4796447800000001</c:v>
                </c:pt>
                <c:pt idx="1168">
                  <c:v>-7.4754638699999996</c:v>
                </c:pt>
                <c:pt idx="1169">
                  <c:v>-7.46994019</c:v>
                </c:pt>
                <c:pt idx="1170">
                  <c:v>-7.46994019</c:v>
                </c:pt>
                <c:pt idx="1171">
                  <c:v>-7.4725036600000001</c:v>
                </c:pt>
                <c:pt idx="1172">
                  <c:v>-7.4799194299999998</c:v>
                </c:pt>
                <c:pt idx="1173">
                  <c:v>-7.4854431200000002</c:v>
                </c:pt>
                <c:pt idx="1174">
                  <c:v>-7.4854431200000002</c:v>
                </c:pt>
                <c:pt idx="1175">
                  <c:v>-7.4813842800000003</c:v>
                </c:pt>
                <c:pt idx="1176">
                  <c:v>-7.4786682100000004</c:v>
                </c:pt>
                <c:pt idx="1177">
                  <c:v>-7.4804077099999997</c:v>
                </c:pt>
                <c:pt idx="1178">
                  <c:v>-7.4805602999999996</c:v>
                </c:pt>
                <c:pt idx="1179">
                  <c:v>-7.4781799299999996</c:v>
                </c:pt>
                <c:pt idx="1180">
                  <c:v>-7.4778137200000003</c:v>
                </c:pt>
                <c:pt idx="1181">
                  <c:v>-7.4778137200000003</c:v>
                </c:pt>
                <c:pt idx="1182">
                  <c:v>-7.4734802199999999</c:v>
                </c:pt>
                <c:pt idx="1183">
                  <c:v>-7.4731140099999998</c:v>
                </c:pt>
                <c:pt idx="1184">
                  <c:v>-7.4731140099999998</c:v>
                </c:pt>
                <c:pt idx="1185">
                  <c:v>-7.4728088399999999</c:v>
                </c:pt>
                <c:pt idx="1186">
                  <c:v>-7.4679870599999996</c:v>
                </c:pt>
                <c:pt idx="1187">
                  <c:v>-7.4679870599999996</c:v>
                </c:pt>
                <c:pt idx="1188">
                  <c:v>-7.4657592800000003</c:v>
                </c:pt>
                <c:pt idx="1189">
                  <c:v>-7.4689025899999999</c:v>
                </c:pt>
                <c:pt idx="1190">
                  <c:v>-7.4689025899999999</c:v>
                </c:pt>
                <c:pt idx="1191">
                  <c:v>-7.4649963399999999</c:v>
                </c:pt>
                <c:pt idx="1192">
                  <c:v>-7.4634094199999996</c:v>
                </c:pt>
                <c:pt idx="1193">
                  <c:v>-7.4620666499999997</c:v>
                </c:pt>
                <c:pt idx="1194">
                  <c:v>-7.4620666499999997</c:v>
                </c:pt>
                <c:pt idx="1195">
                  <c:v>-7.4657287600000002</c:v>
                </c:pt>
                <c:pt idx="1196">
                  <c:v>-7.4657287600000002</c:v>
                </c:pt>
                <c:pt idx="1197">
                  <c:v>-7.4620056200000002</c:v>
                </c:pt>
                <c:pt idx="1198">
                  <c:v>-7.4618225100000002</c:v>
                </c:pt>
                <c:pt idx="1199">
                  <c:v>-7.4611511200000002</c:v>
                </c:pt>
                <c:pt idx="1200">
                  <c:v>-7.4611511200000002</c:v>
                </c:pt>
                <c:pt idx="1201">
                  <c:v>-7.4614563</c:v>
                </c:pt>
                <c:pt idx="1202">
                  <c:v>-7.4613647500000004</c:v>
                </c:pt>
                <c:pt idx="1203">
                  <c:v>-7.4581298800000004</c:v>
                </c:pt>
                <c:pt idx="1204">
                  <c:v>-7.4595642099999999</c:v>
                </c:pt>
                <c:pt idx="1205">
                  <c:v>-7.4639587399999998</c:v>
                </c:pt>
                <c:pt idx="1206">
                  <c:v>-7.4651489299999998</c:v>
                </c:pt>
                <c:pt idx="1207">
                  <c:v>-7.4651489299999998</c:v>
                </c:pt>
                <c:pt idx="1208">
                  <c:v>-7.4635620100000004</c:v>
                </c:pt>
                <c:pt idx="1209">
                  <c:v>-7.4670715300000001</c:v>
                </c:pt>
                <c:pt idx="1210">
                  <c:v>-7.4670715300000001</c:v>
                </c:pt>
                <c:pt idx="1211">
                  <c:v>-7.4672546400000002</c:v>
                </c:pt>
                <c:pt idx="1212">
                  <c:v>-7.4616699200000003</c:v>
                </c:pt>
                <c:pt idx="1213">
                  <c:v>-7.4616699200000003</c:v>
                </c:pt>
                <c:pt idx="1214">
                  <c:v>-7.4519042999999998</c:v>
                </c:pt>
                <c:pt idx="1215">
                  <c:v>-7.4511413600000003</c:v>
                </c:pt>
                <c:pt idx="1216">
                  <c:v>-7.4511413600000003</c:v>
                </c:pt>
                <c:pt idx="1217">
                  <c:v>-7.4561462399999998</c:v>
                </c:pt>
                <c:pt idx="1218">
                  <c:v>-7.45855713</c:v>
                </c:pt>
                <c:pt idx="1219">
                  <c:v>-7.4526977499999996</c:v>
                </c:pt>
                <c:pt idx="1220">
                  <c:v>-7.4526977499999996</c:v>
                </c:pt>
                <c:pt idx="1221">
                  <c:v>-7.4521484400000002</c:v>
                </c:pt>
                <c:pt idx="1222">
                  <c:v>-7.4521484400000002</c:v>
                </c:pt>
                <c:pt idx="1223">
                  <c:v>-7.4518432600000004</c:v>
                </c:pt>
                <c:pt idx="1224">
                  <c:v>-7.4483032199999997</c:v>
                </c:pt>
                <c:pt idx="1225">
                  <c:v>-7.4441528300000002</c:v>
                </c:pt>
                <c:pt idx="1226">
                  <c:v>-7.4441528300000002</c:v>
                </c:pt>
                <c:pt idx="1227">
                  <c:v>-7.4409484900000002</c:v>
                </c:pt>
                <c:pt idx="1228">
                  <c:v>-7.4480896000000003</c:v>
                </c:pt>
                <c:pt idx="1229">
                  <c:v>-7.4525146500000004</c:v>
                </c:pt>
                <c:pt idx="1230">
                  <c:v>-7.4594421400000002</c:v>
                </c:pt>
                <c:pt idx="1231">
                  <c:v>-7.45498657</c:v>
                </c:pt>
                <c:pt idx="1232">
                  <c:v>-7.4494934099999996</c:v>
                </c:pt>
                <c:pt idx="1233">
                  <c:v>-7.4494934099999996</c:v>
                </c:pt>
                <c:pt idx="1234">
                  <c:v>-7.4441833500000003</c:v>
                </c:pt>
                <c:pt idx="1235">
                  <c:v>-7.4457702599999998</c:v>
                </c:pt>
                <c:pt idx="1236">
                  <c:v>-7.4457702599999998</c:v>
                </c:pt>
                <c:pt idx="1237">
                  <c:v>-7.4450073200000002</c:v>
                </c:pt>
                <c:pt idx="1238">
                  <c:v>-7.4387207000000002</c:v>
                </c:pt>
                <c:pt idx="1239">
                  <c:v>-7.4309997599999997</c:v>
                </c:pt>
                <c:pt idx="1240">
                  <c:v>-7.4353332500000002</c:v>
                </c:pt>
                <c:pt idx="1241">
                  <c:v>-7.4402465800000002</c:v>
                </c:pt>
                <c:pt idx="1242">
                  <c:v>-7.4402465800000002</c:v>
                </c:pt>
                <c:pt idx="1243">
                  <c:v>-7.4389953599999998</c:v>
                </c:pt>
                <c:pt idx="1244">
                  <c:v>-7.4423217800000003</c:v>
                </c:pt>
                <c:pt idx="1245">
                  <c:v>-7.4380798300000004</c:v>
                </c:pt>
                <c:pt idx="1246">
                  <c:v>-7.4380798300000004</c:v>
                </c:pt>
                <c:pt idx="1247">
                  <c:v>-7.43511963</c:v>
                </c:pt>
                <c:pt idx="1248">
                  <c:v>-7.4276122999999998</c:v>
                </c:pt>
                <c:pt idx="1249">
                  <c:v>-7.4276122999999998</c:v>
                </c:pt>
                <c:pt idx="1250">
                  <c:v>-7.4239502000000002</c:v>
                </c:pt>
                <c:pt idx="1251">
                  <c:v>-7.4261474600000001</c:v>
                </c:pt>
                <c:pt idx="1252">
                  <c:v>-7.4261474600000001</c:v>
                </c:pt>
                <c:pt idx="1253">
                  <c:v>-7.4203796400000002</c:v>
                </c:pt>
                <c:pt idx="1254">
                  <c:v>-7.4285888699999996</c:v>
                </c:pt>
                <c:pt idx="1255">
                  <c:v>-7.4342651399999999</c:v>
                </c:pt>
                <c:pt idx="1256">
                  <c:v>-7.4342651399999999</c:v>
                </c:pt>
                <c:pt idx="1257">
                  <c:v>-7.4285888699999996</c:v>
                </c:pt>
                <c:pt idx="1258">
                  <c:v>-7.4282226600000003</c:v>
                </c:pt>
                <c:pt idx="1259">
                  <c:v>-7.4282226600000003</c:v>
                </c:pt>
                <c:pt idx="1260">
                  <c:v>-7.4259948700000002</c:v>
                </c:pt>
                <c:pt idx="1261">
                  <c:v>-7.4237670900000001</c:v>
                </c:pt>
                <c:pt idx="1262">
                  <c:v>-7.4226074200000003</c:v>
                </c:pt>
                <c:pt idx="1263">
                  <c:v>-7.4226074200000003</c:v>
                </c:pt>
                <c:pt idx="1264">
                  <c:v>-7.4216613799999998</c:v>
                </c:pt>
                <c:pt idx="1265">
                  <c:v>-7.4175720199999997</c:v>
                </c:pt>
                <c:pt idx="1266">
                  <c:v>-7.4136657699999997</c:v>
                </c:pt>
                <c:pt idx="1267">
                  <c:v>-7.4158630399999996</c:v>
                </c:pt>
                <c:pt idx="1268">
                  <c:v>-7.4205017099999999</c:v>
                </c:pt>
                <c:pt idx="1269">
                  <c:v>-7.4205017099999999</c:v>
                </c:pt>
                <c:pt idx="1270">
                  <c:v>-7.4219970699999998</c:v>
                </c:pt>
                <c:pt idx="1271">
                  <c:v>-7.4156799299999996</c:v>
                </c:pt>
                <c:pt idx="1272">
                  <c:v>-7.4156799299999996</c:v>
                </c:pt>
                <c:pt idx="1273">
                  <c:v>-7.4154663100000002</c:v>
                </c:pt>
                <c:pt idx="1274">
                  <c:v>-7.41372681</c:v>
                </c:pt>
                <c:pt idx="1275">
                  <c:v>-7.41372681</c:v>
                </c:pt>
                <c:pt idx="1276">
                  <c:v>-7.4082641599999999</c:v>
                </c:pt>
                <c:pt idx="1277">
                  <c:v>-7.4107665999999996</c:v>
                </c:pt>
                <c:pt idx="1278">
                  <c:v>-7.4002685499999998</c:v>
                </c:pt>
                <c:pt idx="1279">
                  <c:v>-7.4002685499999998</c:v>
                </c:pt>
                <c:pt idx="1280">
                  <c:v>-7.4031372099999997</c:v>
                </c:pt>
                <c:pt idx="1281">
                  <c:v>-7.4088439900000003</c:v>
                </c:pt>
                <c:pt idx="1282">
                  <c:v>-7.4088439900000003</c:v>
                </c:pt>
                <c:pt idx="1283">
                  <c:v>-7.4050292999999998</c:v>
                </c:pt>
                <c:pt idx="1284">
                  <c:v>-7.40591431</c:v>
                </c:pt>
                <c:pt idx="1285">
                  <c:v>-7.40591431</c:v>
                </c:pt>
                <c:pt idx="1286">
                  <c:v>-7.4081726100000003</c:v>
                </c:pt>
                <c:pt idx="1287">
                  <c:v>-7.4081420900000001</c:v>
                </c:pt>
                <c:pt idx="1288">
                  <c:v>-7.40606689</c:v>
                </c:pt>
                <c:pt idx="1289">
                  <c:v>-7.40606689</c:v>
                </c:pt>
                <c:pt idx="1290">
                  <c:v>-7.4009094199999996</c:v>
                </c:pt>
                <c:pt idx="1291">
                  <c:v>-7.3967590300000001</c:v>
                </c:pt>
                <c:pt idx="1292">
                  <c:v>-7.3967285199999999</c:v>
                </c:pt>
                <c:pt idx="1293">
                  <c:v>-7.3907775899999999</c:v>
                </c:pt>
                <c:pt idx="1294">
                  <c:v>-7.3937377900000003</c:v>
                </c:pt>
                <c:pt idx="1295">
                  <c:v>-7.3937377900000003</c:v>
                </c:pt>
                <c:pt idx="1296">
                  <c:v>-7.3966369600000004</c:v>
                </c:pt>
                <c:pt idx="1297">
                  <c:v>-7.3966064500000002</c:v>
                </c:pt>
                <c:pt idx="1298">
                  <c:v>-7.3905639599999997</c:v>
                </c:pt>
                <c:pt idx="1299">
                  <c:v>-7.3905639599999997</c:v>
                </c:pt>
                <c:pt idx="1300">
                  <c:v>-7.3920593300000004</c:v>
                </c:pt>
                <c:pt idx="1301">
                  <c:v>-7.3841247599999997</c:v>
                </c:pt>
                <c:pt idx="1302">
                  <c:v>-7.3841247599999997</c:v>
                </c:pt>
                <c:pt idx="1303">
                  <c:v>-7.3781433099999996</c:v>
                </c:pt>
                <c:pt idx="1304">
                  <c:v>-7.3870239299999998</c:v>
                </c:pt>
                <c:pt idx="1305">
                  <c:v>-7.3870239299999998</c:v>
                </c:pt>
                <c:pt idx="1306">
                  <c:v>-7.3905944799999999</c:v>
                </c:pt>
                <c:pt idx="1307">
                  <c:v>-7.3939209000000004</c:v>
                </c:pt>
                <c:pt idx="1308">
                  <c:v>-7.3892822300000001</c:v>
                </c:pt>
                <c:pt idx="1309">
                  <c:v>-7.3892822300000001</c:v>
                </c:pt>
                <c:pt idx="1310">
                  <c:v>-7.3832397500000004</c:v>
                </c:pt>
                <c:pt idx="1311">
                  <c:v>-7.3832397500000004</c:v>
                </c:pt>
                <c:pt idx="1312">
                  <c:v>-7.3789672900000003</c:v>
                </c:pt>
                <c:pt idx="1313">
                  <c:v>-7.3742980999999999</c:v>
                </c:pt>
                <c:pt idx="1314">
                  <c:v>-7.3742370599999996</c:v>
                </c:pt>
                <c:pt idx="1315">
                  <c:v>-7.3742370599999996</c:v>
                </c:pt>
                <c:pt idx="1316">
                  <c:v>-7.3765869100000003</c:v>
                </c:pt>
                <c:pt idx="1317">
                  <c:v>-7.3726806600000003</c:v>
                </c:pt>
                <c:pt idx="1318">
                  <c:v>-7.3725280800000004</c:v>
                </c:pt>
                <c:pt idx="1319">
                  <c:v>-7.3732604999999998</c:v>
                </c:pt>
                <c:pt idx="1320">
                  <c:v>-7.3758239699999999</c:v>
                </c:pt>
                <c:pt idx="1321">
                  <c:v>-7.3758239699999999</c:v>
                </c:pt>
                <c:pt idx="1322">
                  <c:v>-7.3771362299999996</c:v>
                </c:pt>
                <c:pt idx="1323">
                  <c:v>-7.3745117200000001</c:v>
                </c:pt>
                <c:pt idx="1324">
                  <c:v>-7.3739318799999998</c:v>
                </c:pt>
                <c:pt idx="1325">
                  <c:v>-7.3739318799999998</c:v>
                </c:pt>
                <c:pt idx="1326">
                  <c:v>-7.3765869100000003</c:v>
                </c:pt>
                <c:pt idx="1327">
                  <c:v>-7.3741149899999998</c:v>
                </c:pt>
                <c:pt idx="1328">
                  <c:v>-7.37127686</c:v>
                </c:pt>
                <c:pt idx="1329">
                  <c:v>-7.3727722199999999</c:v>
                </c:pt>
                <c:pt idx="1330">
                  <c:v>-7.3727416999999997</c:v>
                </c:pt>
                <c:pt idx="1331">
                  <c:v>-7.3727416999999997</c:v>
                </c:pt>
                <c:pt idx="1332">
                  <c:v>-7.3664550799999997</c:v>
                </c:pt>
                <c:pt idx="1333">
                  <c:v>-7.3620605499999998</c:v>
                </c:pt>
                <c:pt idx="1334">
                  <c:v>-7.36361694</c:v>
                </c:pt>
                <c:pt idx="1335">
                  <c:v>-7.36361694</c:v>
                </c:pt>
                <c:pt idx="1336">
                  <c:v>-7.3667297400000002</c:v>
                </c:pt>
                <c:pt idx="1337">
                  <c:v>-7.3718872099999997</c:v>
                </c:pt>
                <c:pt idx="1338">
                  <c:v>-7.3718872099999997</c:v>
                </c:pt>
                <c:pt idx="1339">
                  <c:v>-7.3716735800000004</c:v>
                </c:pt>
                <c:pt idx="1340">
                  <c:v>-7.3669738799999998</c:v>
                </c:pt>
                <c:pt idx="1341">
                  <c:v>-7.3669738799999998</c:v>
                </c:pt>
                <c:pt idx="1342">
                  <c:v>-7.3697814900000003</c:v>
                </c:pt>
                <c:pt idx="1343">
                  <c:v>-7.3719787600000002</c:v>
                </c:pt>
                <c:pt idx="1344">
                  <c:v>-7.3771362299999996</c:v>
                </c:pt>
                <c:pt idx="1345">
                  <c:v>-7.3771362299999996</c:v>
                </c:pt>
                <c:pt idx="1346">
                  <c:v>-7.3743286100000001</c:v>
                </c:pt>
                <c:pt idx="1347">
                  <c:v>-7.38095093</c:v>
                </c:pt>
                <c:pt idx="1348">
                  <c:v>-7.38095093</c:v>
                </c:pt>
                <c:pt idx="1349">
                  <c:v>-7.3785095199999997</c:v>
                </c:pt>
                <c:pt idx="1350">
                  <c:v>-7.37908936</c:v>
                </c:pt>
                <c:pt idx="1351">
                  <c:v>-7.3836364699999999</c:v>
                </c:pt>
                <c:pt idx="1352">
                  <c:v>-7.3836364699999999</c:v>
                </c:pt>
                <c:pt idx="1353">
                  <c:v>-7.3833618200000002</c:v>
                </c:pt>
                <c:pt idx="1354">
                  <c:v>-7.3822326699999996</c:v>
                </c:pt>
                <c:pt idx="1355">
                  <c:v>-7.3815307600000004</c:v>
                </c:pt>
                <c:pt idx="1356">
                  <c:v>-7.3880310099999997</c:v>
                </c:pt>
                <c:pt idx="1357">
                  <c:v>-7.3863220199999997</c:v>
                </c:pt>
                <c:pt idx="1358">
                  <c:v>-7.3863220199999997</c:v>
                </c:pt>
                <c:pt idx="1359">
                  <c:v>-7.3850708000000003</c:v>
                </c:pt>
                <c:pt idx="1360">
                  <c:v>-7.3885497999999998</c:v>
                </c:pt>
                <c:pt idx="1361">
                  <c:v>-7.3851013200000004</c:v>
                </c:pt>
                <c:pt idx="1362">
                  <c:v>-7.3851013200000004</c:v>
                </c:pt>
                <c:pt idx="1363">
                  <c:v>-7.3907165499999996</c:v>
                </c:pt>
                <c:pt idx="1364">
                  <c:v>-7.3907165499999996</c:v>
                </c:pt>
                <c:pt idx="1365">
                  <c:v>-7.3912048300000004</c:v>
                </c:pt>
                <c:pt idx="1366">
                  <c:v>-7.3869934099999996</c:v>
                </c:pt>
                <c:pt idx="1367">
                  <c:v>-7.3915405300000003</c:v>
                </c:pt>
                <c:pt idx="1368">
                  <c:v>-7.3915405300000003</c:v>
                </c:pt>
                <c:pt idx="1369">
                  <c:v>-7.3958129899999996</c:v>
                </c:pt>
                <c:pt idx="1370">
                  <c:v>-7.3977661100000001</c:v>
                </c:pt>
                <c:pt idx="1371">
                  <c:v>-7.3977661100000001</c:v>
                </c:pt>
                <c:pt idx="1372">
                  <c:v>-7.3972167999999998</c:v>
                </c:pt>
                <c:pt idx="1373">
                  <c:v>-7.4037475600000002</c:v>
                </c:pt>
                <c:pt idx="1374">
                  <c:v>-7.4037475600000002</c:v>
                </c:pt>
                <c:pt idx="1375">
                  <c:v>-7.4057922400000002</c:v>
                </c:pt>
                <c:pt idx="1376">
                  <c:v>-7.4016418499999999</c:v>
                </c:pt>
                <c:pt idx="1377">
                  <c:v>-7.4052429200000001</c:v>
                </c:pt>
                <c:pt idx="1378">
                  <c:v>-7.4052429200000001</c:v>
                </c:pt>
                <c:pt idx="1379">
                  <c:v>-7.41015625</c:v>
                </c:pt>
                <c:pt idx="1380">
                  <c:v>-7.4145507799999999</c:v>
                </c:pt>
                <c:pt idx="1381">
                  <c:v>-7.4060974100000001</c:v>
                </c:pt>
                <c:pt idx="1382">
                  <c:v>-7.41253662</c:v>
                </c:pt>
                <c:pt idx="1383">
                  <c:v>-7.4167175299999997</c:v>
                </c:pt>
                <c:pt idx="1384">
                  <c:v>-7.4167175299999997</c:v>
                </c:pt>
                <c:pt idx="1385">
                  <c:v>-7.4225158699999998</c:v>
                </c:pt>
                <c:pt idx="1386">
                  <c:v>-7.41778564</c:v>
                </c:pt>
                <c:pt idx="1387">
                  <c:v>-7.4187927199999999</c:v>
                </c:pt>
                <c:pt idx="1388">
                  <c:v>-7.4187927199999999</c:v>
                </c:pt>
                <c:pt idx="1389">
                  <c:v>-7.4230041499999997</c:v>
                </c:pt>
                <c:pt idx="1390">
                  <c:v>-7.4329223600000001</c:v>
                </c:pt>
                <c:pt idx="1391">
                  <c:v>-7.4284667999999998</c:v>
                </c:pt>
                <c:pt idx="1392">
                  <c:v>-7.4312744100000003</c:v>
                </c:pt>
                <c:pt idx="1393">
                  <c:v>-7.43325806</c:v>
                </c:pt>
                <c:pt idx="1394">
                  <c:v>-7.43325806</c:v>
                </c:pt>
                <c:pt idx="1395">
                  <c:v>-7.4374084500000004</c:v>
                </c:pt>
                <c:pt idx="1396">
                  <c:v>-7.43768311</c:v>
                </c:pt>
                <c:pt idx="1397">
                  <c:v>-7.43768311</c:v>
                </c:pt>
                <c:pt idx="1398">
                  <c:v>-7.4375305200000001</c:v>
                </c:pt>
                <c:pt idx="1399">
                  <c:v>-7.4446105999999999</c:v>
                </c:pt>
                <c:pt idx="1400">
                  <c:v>-7.4446105999999999</c:v>
                </c:pt>
                <c:pt idx="1401">
                  <c:v>-7.44921875</c:v>
                </c:pt>
                <c:pt idx="1402">
                  <c:v>-7.4448852499999996</c:v>
                </c:pt>
                <c:pt idx="1403">
                  <c:v>-7.4449462899999999</c:v>
                </c:pt>
                <c:pt idx="1404">
                  <c:v>-7.4449462899999999</c:v>
                </c:pt>
                <c:pt idx="1405">
                  <c:v>-7.4503173800000004</c:v>
                </c:pt>
                <c:pt idx="1406">
                  <c:v>-7.4566345199999997</c:v>
                </c:pt>
                <c:pt idx="1407">
                  <c:v>-7.4566345199999997</c:v>
                </c:pt>
                <c:pt idx="1408">
                  <c:v>-7.4600219699999997</c:v>
                </c:pt>
                <c:pt idx="1409">
                  <c:v>-7.4628601100000003</c:v>
                </c:pt>
                <c:pt idx="1410">
                  <c:v>-7.4628601100000003</c:v>
                </c:pt>
                <c:pt idx="1411">
                  <c:v>-7.45516968</c:v>
                </c:pt>
                <c:pt idx="1412">
                  <c:v>-7.4251709000000004</c:v>
                </c:pt>
                <c:pt idx="1413">
                  <c:v>-7.3997802699999999</c:v>
                </c:pt>
                <c:pt idx="1414">
                  <c:v>-7.3997802699999999</c:v>
                </c:pt>
                <c:pt idx="1415">
                  <c:v>-7.37686157</c:v>
                </c:pt>
                <c:pt idx="1416">
                  <c:v>-7.3545532199999997</c:v>
                </c:pt>
                <c:pt idx="1417">
                  <c:v>-7.3300170900000001</c:v>
                </c:pt>
                <c:pt idx="1418">
                  <c:v>-7.3031921400000002</c:v>
                </c:pt>
                <c:pt idx="1419">
                  <c:v>-7.2789001500000001</c:v>
                </c:pt>
                <c:pt idx="1420">
                  <c:v>-7.2789001500000001</c:v>
                </c:pt>
                <c:pt idx="1421">
                  <c:v>-7.25204468</c:v>
                </c:pt>
                <c:pt idx="1422">
                  <c:v>-7.2226257299999999</c:v>
                </c:pt>
                <c:pt idx="1423">
                  <c:v>-7.2226257299999999</c:v>
                </c:pt>
                <c:pt idx="1424">
                  <c:v>-7.1955566400000004</c:v>
                </c:pt>
                <c:pt idx="1425">
                  <c:v>-7.1382751500000001</c:v>
                </c:pt>
                <c:pt idx="1426">
                  <c:v>-7.1382751500000001</c:v>
                </c:pt>
                <c:pt idx="1427">
                  <c:v>-7.1079711899999998</c:v>
                </c:pt>
                <c:pt idx="1428">
                  <c:v>-7.07574463</c:v>
                </c:pt>
                <c:pt idx="1429">
                  <c:v>-7.07574463</c:v>
                </c:pt>
                <c:pt idx="1430">
                  <c:v>-7.0449218800000004</c:v>
                </c:pt>
                <c:pt idx="1431">
                  <c:v>-7.0093689000000001</c:v>
                </c:pt>
                <c:pt idx="1432">
                  <c:v>-6.9781494100000003</c:v>
                </c:pt>
                <c:pt idx="1433">
                  <c:v>-6.9418335000000004</c:v>
                </c:pt>
                <c:pt idx="1434">
                  <c:v>-6.9125976600000003</c:v>
                </c:pt>
                <c:pt idx="1435">
                  <c:v>-6.87857056</c:v>
                </c:pt>
                <c:pt idx="1436">
                  <c:v>-6.87857056</c:v>
                </c:pt>
                <c:pt idx="1437">
                  <c:v>-6.8454895000000002</c:v>
                </c:pt>
                <c:pt idx="1438">
                  <c:v>-6.8131408699999998</c:v>
                </c:pt>
                <c:pt idx="1439">
                  <c:v>-6.7761840800000002</c:v>
                </c:pt>
                <c:pt idx="1440">
                  <c:v>-6.7761840800000002</c:v>
                </c:pt>
                <c:pt idx="1441">
                  <c:v>-6.7426452599999998</c:v>
                </c:pt>
                <c:pt idx="1442">
                  <c:v>-6.7106933599999996</c:v>
                </c:pt>
                <c:pt idx="1443">
                  <c:v>-6.6743774399999998</c:v>
                </c:pt>
                <c:pt idx="1444">
                  <c:v>-6.64096069</c:v>
                </c:pt>
                <c:pt idx="1445">
                  <c:v>-6.6094665499999996</c:v>
                </c:pt>
                <c:pt idx="1446">
                  <c:v>-6.6094665499999996</c:v>
                </c:pt>
                <c:pt idx="1447">
                  <c:v>-6.5769653300000002</c:v>
                </c:pt>
                <c:pt idx="1448">
                  <c:v>-6.5455932600000004</c:v>
                </c:pt>
                <c:pt idx="1449">
                  <c:v>-6.5455932600000004</c:v>
                </c:pt>
                <c:pt idx="1450">
                  <c:v>-6.5087890599999998</c:v>
                </c:pt>
                <c:pt idx="1451">
                  <c:v>-6.4772644000000001</c:v>
                </c:pt>
                <c:pt idx="1452">
                  <c:v>-6.4400024399999998</c:v>
                </c:pt>
                <c:pt idx="1453">
                  <c:v>-6.4059448200000002</c:v>
                </c:pt>
                <c:pt idx="1454">
                  <c:v>-6.3755798300000004</c:v>
                </c:pt>
                <c:pt idx="1455">
                  <c:v>-6.3415222199999999</c:v>
                </c:pt>
                <c:pt idx="1456">
                  <c:v>-6.3415222199999999</c:v>
                </c:pt>
                <c:pt idx="1457">
                  <c:v>-6.3092040999999996</c:v>
                </c:pt>
                <c:pt idx="1458">
                  <c:v>-6.2757568399999997</c:v>
                </c:pt>
                <c:pt idx="1459">
                  <c:v>-6.2757568399999997</c:v>
                </c:pt>
                <c:pt idx="1460">
                  <c:v>-6.2073364299999998</c:v>
                </c:pt>
                <c:pt idx="1461">
                  <c:v>-6.1725463899999999</c:v>
                </c:pt>
                <c:pt idx="1462">
                  <c:v>-6.1725463899999999</c:v>
                </c:pt>
                <c:pt idx="1463">
                  <c:v>-6.1372680700000002</c:v>
                </c:pt>
                <c:pt idx="1464">
                  <c:v>-6.1021118200000002</c:v>
                </c:pt>
                <c:pt idx="1465">
                  <c:v>-6.0677795400000001</c:v>
                </c:pt>
                <c:pt idx="1466">
                  <c:v>-6.0677795400000001</c:v>
                </c:pt>
                <c:pt idx="1467">
                  <c:v>-6.0353698700000002</c:v>
                </c:pt>
                <c:pt idx="1468">
                  <c:v>-6.0004882799999999</c:v>
                </c:pt>
                <c:pt idx="1469">
                  <c:v>-6.0004882799999999</c:v>
                </c:pt>
                <c:pt idx="1470">
                  <c:v>-5.9325866700000001</c:v>
                </c:pt>
                <c:pt idx="1471">
                  <c:v>-5.8997192399999996</c:v>
                </c:pt>
                <c:pt idx="1472">
                  <c:v>-5.8997192399999996</c:v>
                </c:pt>
                <c:pt idx="1473">
                  <c:v>-5.8656921400000002</c:v>
                </c:pt>
                <c:pt idx="1474">
                  <c:v>-5.83084106</c:v>
                </c:pt>
                <c:pt idx="1475">
                  <c:v>-5.7955017099999999</c:v>
                </c:pt>
                <c:pt idx="1476">
                  <c:v>-5.7955017099999999</c:v>
                </c:pt>
                <c:pt idx="1477">
                  <c:v>-5.7608337399999998</c:v>
                </c:pt>
                <c:pt idx="1478">
                  <c:v>-5.7266235400000003</c:v>
                </c:pt>
                <c:pt idx="1479">
                  <c:v>-5.69192505</c:v>
                </c:pt>
                <c:pt idx="1480">
                  <c:v>-5.6592407199999997</c:v>
                </c:pt>
                <c:pt idx="1481">
                  <c:v>-5.6247863799999998</c:v>
                </c:pt>
                <c:pt idx="1482">
                  <c:v>-5.6247863799999998</c:v>
                </c:pt>
                <c:pt idx="1483">
                  <c:v>-5.5898132299999999</c:v>
                </c:pt>
                <c:pt idx="1484">
                  <c:v>-5.5537414600000004</c:v>
                </c:pt>
                <c:pt idx="1485">
                  <c:v>-5.5219726600000003</c:v>
                </c:pt>
                <c:pt idx="1486">
                  <c:v>-5.5219726600000003</c:v>
                </c:pt>
                <c:pt idx="1487">
                  <c:v>-5.4887695299999999</c:v>
                </c:pt>
                <c:pt idx="1488">
                  <c:v>-5.4538574200000003</c:v>
                </c:pt>
                <c:pt idx="1489">
                  <c:v>-5.4180602999999996</c:v>
                </c:pt>
                <c:pt idx="1490">
                  <c:v>-5.3858947800000001</c:v>
                </c:pt>
                <c:pt idx="1491">
                  <c:v>-5.3483886700000003</c:v>
                </c:pt>
                <c:pt idx="1492">
                  <c:v>-5.3483886700000003</c:v>
                </c:pt>
                <c:pt idx="1493">
                  <c:v>-5.3119506799999998</c:v>
                </c:pt>
                <c:pt idx="1494">
                  <c:v>-5.2759704599999999</c:v>
                </c:pt>
                <c:pt idx="1495">
                  <c:v>-5.2446594199999996</c:v>
                </c:pt>
                <c:pt idx="1496">
                  <c:v>-5.2446594199999996</c:v>
                </c:pt>
                <c:pt idx="1497">
                  <c:v>-5.1728515599999998</c:v>
                </c:pt>
                <c:pt idx="1498">
                  <c:v>-5.1377563500000001</c:v>
                </c:pt>
                <c:pt idx="1499">
                  <c:v>-5.1377563500000001</c:v>
                </c:pt>
                <c:pt idx="1500">
                  <c:v>-5.1049804700000001</c:v>
                </c:pt>
                <c:pt idx="1501">
                  <c:v>-5.0700988799999998</c:v>
                </c:pt>
                <c:pt idx="1502">
                  <c:v>-5.0700988799999998</c:v>
                </c:pt>
                <c:pt idx="1503">
                  <c:v>-5.0350341800000002</c:v>
                </c:pt>
                <c:pt idx="1504">
                  <c:v>-5.00033569</c:v>
                </c:pt>
                <c:pt idx="1505">
                  <c:v>-4.9675903300000002</c:v>
                </c:pt>
                <c:pt idx="1506">
                  <c:v>-4.9323120100000004</c:v>
                </c:pt>
                <c:pt idx="1507">
                  <c:v>-4.8974304200000001</c:v>
                </c:pt>
                <c:pt idx="1508">
                  <c:v>-4.8974304200000001</c:v>
                </c:pt>
                <c:pt idx="1509">
                  <c:v>-4.8629760700000002</c:v>
                </c:pt>
                <c:pt idx="1510">
                  <c:v>-4.82794189</c:v>
                </c:pt>
                <c:pt idx="1511">
                  <c:v>-4.7922668499999999</c:v>
                </c:pt>
                <c:pt idx="1512">
                  <c:v>-4.7922668499999999</c:v>
                </c:pt>
                <c:pt idx="1513">
                  <c:v>-4.7571105999999999</c:v>
                </c:pt>
                <c:pt idx="1514">
                  <c:v>-4.7219848600000001</c:v>
                </c:pt>
                <c:pt idx="1515">
                  <c:v>-4.6846618700000002</c:v>
                </c:pt>
                <c:pt idx="1516">
                  <c:v>-4.65200806</c:v>
                </c:pt>
                <c:pt idx="1517">
                  <c:v>-4.6194763200000004</c:v>
                </c:pt>
                <c:pt idx="1518">
                  <c:v>-4.58474731</c:v>
                </c:pt>
                <c:pt idx="1519">
                  <c:v>-4.58474731</c:v>
                </c:pt>
                <c:pt idx="1520">
                  <c:v>-4.5495300299999997</c:v>
                </c:pt>
                <c:pt idx="1521">
                  <c:v>-4.5143737799999997</c:v>
                </c:pt>
                <c:pt idx="1522">
                  <c:v>-4.5143737799999997</c:v>
                </c:pt>
                <c:pt idx="1523">
                  <c:v>-4.4821166999999997</c:v>
                </c:pt>
                <c:pt idx="1524">
                  <c:v>-4.4120788600000003</c:v>
                </c:pt>
                <c:pt idx="1525">
                  <c:v>-4.4120788600000003</c:v>
                </c:pt>
                <c:pt idx="1526">
                  <c:v>-4.3773193399999997</c:v>
                </c:pt>
                <c:pt idx="1527">
                  <c:v>-4.3422851600000003</c:v>
                </c:pt>
                <c:pt idx="1528">
                  <c:v>-4.3074340800000002</c:v>
                </c:pt>
                <c:pt idx="1529">
                  <c:v>-4.3074340800000002</c:v>
                </c:pt>
                <c:pt idx="1530">
                  <c:v>-4.2728271500000004</c:v>
                </c:pt>
                <c:pt idx="1531">
                  <c:v>-4.2375183099999996</c:v>
                </c:pt>
                <c:pt idx="1532">
                  <c:v>-4.2375183099999996</c:v>
                </c:pt>
                <c:pt idx="1533">
                  <c:v>-4.1723938</c:v>
                </c:pt>
                <c:pt idx="1534">
                  <c:v>-4.1347961399999997</c:v>
                </c:pt>
                <c:pt idx="1535">
                  <c:v>-4.1347961399999997</c:v>
                </c:pt>
                <c:pt idx="1536">
                  <c:v>-4.1000976600000003</c:v>
                </c:pt>
                <c:pt idx="1537">
                  <c:v>-4.0674133299999999</c:v>
                </c:pt>
                <c:pt idx="1538">
                  <c:v>-4.0674133299999999</c:v>
                </c:pt>
                <c:pt idx="1539">
                  <c:v>-4.0295410199999999</c:v>
                </c:pt>
                <c:pt idx="1540">
                  <c:v>-3.9974060100000002</c:v>
                </c:pt>
                <c:pt idx="1541">
                  <c:v>-3.9602966300000002</c:v>
                </c:pt>
                <c:pt idx="1542">
                  <c:v>-3.9295349100000001</c:v>
                </c:pt>
                <c:pt idx="1543">
                  <c:v>-3.8919677699999999</c:v>
                </c:pt>
                <c:pt idx="1544">
                  <c:v>-3.85955811</c:v>
                </c:pt>
                <c:pt idx="1545">
                  <c:v>-3.85955811</c:v>
                </c:pt>
                <c:pt idx="1546">
                  <c:v>-3.82455444</c:v>
                </c:pt>
                <c:pt idx="1547">
                  <c:v>-3.7894592299999998</c:v>
                </c:pt>
                <c:pt idx="1548">
                  <c:v>-3.75695801</c:v>
                </c:pt>
                <c:pt idx="1549">
                  <c:v>-3.75695801</c:v>
                </c:pt>
                <c:pt idx="1550">
                  <c:v>-3.68707275</c:v>
                </c:pt>
                <c:pt idx="1551">
                  <c:v>-3.68707275</c:v>
                </c:pt>
                <c:pt idx="1552">
                  <c:v>-3.65200806</c:v>
                </c:pt>
                <c:pt idx="1553">
                  <c:v>-3.61737061</c:v>
                </c:pt>
                <c:pt idx="1554">
                  <c:v>-3.5823974600000001</c:v>
                </c:pt>
                <c:pt idx="1555">
                  <c:v>-3.5823974600000001</c:v>
                </c:pt>
                <c:pt idx="1556">
                  <c:v>-3.54705811</c:v>
                </c:pt>
                <c:pt idx="1557">
                  <c:v>-3.5117492700000001</c:v>
                </c:pt>
                <c:pt idx="1558">
                  <c:v>-3.4795227099999999</c:v>
                </c:pt>
                <c:pt idx="1559">
                  <c:v>-3.4795227099999999</c:v>
                </c:pt>
                <c:pt idx="1560">
                  <c:v>-3.4096679700000001</c:v>
                </c:pt>
                <c:pt idx="1561">
                  <c:v>-3.4096679700000001</c:v>
                </c:pt>
                <c:pt idx="1562">
                  <c:v>-3.37518311</c:v>
                </c:pt>
                <c:pt idx="1563">
                  <c:v>-3.3421630900000001</c:v>
                </c:pt>
                <c:pt idx="1564">
                  <c:v>-3.3043212899999999</c:v>
                </c:pt>
                <c:pt idx="1565">
                  <c:v>-3.3043212899999999</c:v>
                </c:pt>
                <c:pt idx="1566">
                  <c:v>-3.2698974600000001</c:v>
                </c:pt>
                <c:pt idx="1567">
                  <c:v>-3.2370605499999998</c:v>
                </c:pt>
                <c:pt idx="1568">
                  <c:v>-3.2370605499999998</c:v>
                </c:pt>
                <c:pt idx="1569">
                  <c:v>-3.1669311499999999</c:v>
                </c:pt>
                <c:pt idx="1570">
                  <c:v>-3.1368408200000002</c:v>
                </c:pt>
                <c:pt idx="1571">
                  <c:v>-3.1368408200000002</c:v>
                </c:pt>
                <c:pt idx="1572">
                  <c:v>-3.0999145499999998</c:v>
                </c:pt>
                <c:pt idx="1573">
                  <c:v>-3.0675354000000001</c:v>
                </c:pt>
                <c:pt idx="1574">
                  <c:v>-3.0293579099999999</c:v>
                </c:pt>
                <c:pt idx="1575">
                  <c:v>-3.0293579099999999</c:v>
                </c:pt>
                <c:pt idx="1576">
                  <c:v>-2.9968872100000001</c:v>
                </c:pt>
                <c:pt idx="1577">
                  <c:v>-2.9296875</c:v>
                </c:pt>
                <c:pt idx="1578">
                  <c:v>-2.9296875</c:v>
                </c:pt>
                <c:pt idx="1579">
                  <c:v>-2.8923644999999998</c:v>
                </c:pt>
                <c:pt idx="1580">
                  <c:v>-2.8574829099999999</c:v>
                </c:pt>
                <c:pt idx="1581">
                  <c:v>-2.8574829099999999</c:v>
                </c:pt>
                <c:pt idx="1582">
                  <c:v>-2.8246154799999998</c:v>
                </c:pt>
                <c:pt idx="1583">
                  <c:v>-2.7872924800000001</c:v>
                </c:pt>
                <c:pt idx="1584">
                  <c:v>-2.7547302199999999</c:v>
                </c:pt>
                <c:pt idx="1585">
                  <c:v>-2.7547302199999999</c:v>
                </c:pt>
                <c:pt idx="1586">
                  <c:v>-2.7196960400000001</c:v>
                </c:pt>
                <c:pt idx="1587">
                  <c:v>-2.6849060100000002</c:v>
                </c:pt>
                <c:pt idx="1588">
                  <c:v>-2.6472778300000002</c:v>
                </c:pt>
                <c:pt idx="1589">
                  <c:v>-2.61218262</c:v>
                </c:pt>
                <c:pt idx="1590">
                  <c:v>-2.5799560499999998</c:v>
                </c:pt>
                <c:pt idx="1591">
                  <c:v>-2.5799560499999998</c:v>
                </c:pt>
                <c:pt idx="1592">
                  <c:v>-2.5474243200000002</c:v>
                </c:pt>
                <c:pt idx="1593">
                  <c:v>-2.50967407</c:v>
                </c:pt>
                <c:pt idx="1594">
                  <c:v>-2.4800415</c:v>
                </c:pt>
                <c:pt idx="1595">
                  <c:v>-2.4800415</c:v>
                </c:pt>
                <c:pt idx="1596">
                  <c:v>-2.4071655299999999</c:v>
                </c:pt>
                <c:pt idx="1597">
                  <c:v>-2.3722229000000001</c:v>
                </c:pt>
                <c:pt idx="1598">
                  <c:v>-2.3722229000000001</c:v>
                </c:pt>
                <c:pt idx="1599">
                  <c:v>-2.3374023400000001</c:v>
                </c:pt>
                <c:pt idx="1600">
                  <c:v>-2.3050842299999998</c:v>
                </c:pt>
                <c:pt idx="1601">
                  <c:v>-2.3050842299999998</c:v>
                </c:pt>
                <c:pt idx="1602">
                  <c:v>-2.2698974600000001</c:v>
                </c:pt>
                <c:pt idx="1603">
                  <c:v>-2.23455811</c:v>
                </c:pt>
                <c:pt idx="1604">
                  <c:v>-2.2000427199999999</c:v>
                </c:pt>
                <c:pt idx="1605">
                  <c:v>-2.1652832000000002</c:v>
                </c:pt>
                <c:pt idx="1606">
                  <c:v>-2.1297912600000002</c:v>
                </c:pt>
                <c:pt idx="1607">
                  <c:v>-2.1297912600000002</c:v>
                </c:pt>
                <c:pt idx="1608">
                  <c:v>-2.09747314</c:v>
                </c:pt>
                <c:pt idx="1609">
                  <c:v>-2.0593872100000001</c:v>
                </c:pt>
                <c:pt idx="1610">
                  <c:v>-2.0220336900000002</c:v>
                </c:pt>
                <c:pt idx="1611">
                  <c:v>-2.0220336900000002</c:v>
                </c:pt>
                <c:pt idx="1612">
                  <c:v>-1.9897460899999999</c:v>
                </c:pt>
                <c:pt idx="1613">
                  <c:v>-1.92233276</c:v>
                </c:pt>
                <c:pt idx="1614">
                  <c:v>-1.92233276</c:v>
                </c:pt>
                <c:pt idx="1615">
                  <c:v>-1.88723755</c:v>
                </c:pt>
                <c:pt idx="1616">
                  <c:v>-1.85244751</c:v>
                </c:pt>
                <c:pt idx="1617">
                  <c:v>-1.85244751</c:v>
                </c:pt>
                <c:pt idx="1618">
                  <c:v>-1.81759644</c:v>
                </c:pt>
                <c:pt idx="1619">
                  <c:v>-1.7847900400000001</c:v>
                </c:pt>
                <c:pt idx="1620">
                  <c:v>-1.7497558600000001</c:v>
                </c:pt>
                <c:pt idx="1621">
                  <c:v>-1.7497558600000001</c:v>
                </c:pt>
                <c:pt idx="1622">
                  <c:v>-1.6797790500000001</c:v>
                </c:pt>
                <c:pt idx="1623">
                  <c:v>-1.64715576</c:v>
                </c:pt>
                <c:pt idx="1624">
                  <c:v>-1.64715576</c:v>
                </c:pt>
                <c:pt idx="1625">
                  <c:v>-1.61221313</c:v>
                </c:pt>
                <c:pt idx="1626">
                  <c:v>-1.5773925799999999</c:v>
                </c:pt>
                <c:pt idx="1627">
                  <c:v>-1.54721069</c:v>
                </c:pt>
                <c:pt idx="1628">
                  <c:v>-1.54721069</c:v>
                </c:pt>
                <c:pt idx="1629">
                  <c:v>-1.512146</c:v>
                </c:pt>
                <c:pt idx="1630">
                  <c:v>-1.4772949200000001</c:v>
                </c:pt>
                <c:pt idx="1631">
                  <c:v>-1.4393920899999999</c:v>
                </c:pt>
                <c:pt idx="1632">
                  <c:v>-1.4045105</c:v>
                </c:pt>
                <c:pt idx="1633">
                  <c:v>-1.36978149</c:v>
                </c:pt>
                <c:pt idx="1634">
                  <c:v>-1.36978149</c:v>
                </c:pt>
                <c:pt idx="1635">
                  <c:v>-1.33453369</c:v>
                </c:pt>
                <c:pt idx="1636">
                  <c:v>-1.3045349100000001</c:v>
                </c:pt>
                <c:pt idx="1637">
                  <c:v>-1.2700195299999999</c:v>
                </c:pt>
                <c:pt idx="1638">
                  <c:v>-1.2700195299999999</c:v>
                </c:pt>
                <c:pt idx="1639">
                  <c:v>-1.2348938</c:v>
                </c:pt>
                <c:pt idx="1640">
                  <c:v>-1.20266724</c:v>
                </c:pt>
                <c:pt idx="1641">
                  <c:v>-1.16503906</c:v>
                </c:pt>
                <c:pt idx="1642">
                  <c:v>-1.1322326700000001</c:v>
                </c:pt>
                <c:pt idx="1643">
                  <c:v>-1.0973815899999999</c:v>
                </c:pt>
                <c:pt idx="1644">
                  <c:v>-1.0973815899999999</c:v>
                </c:pt>
                <c:pt idx="1645">
                  <c:v>-1.0627441399999999</c:v>
                </c:pt>
                <c:pt idx="1646">
                  <c:v>-1.0275878899999999</c:v>
                </c:pt>
                <c:pt idx="1647">
                  <c:v>-0.99246215999999998</c:v>
                </c:pt>
                <c:pt idx="1648">
                  <c:v>-0.99246215999999998</c:v>
                </c:pt>
                <c:pt idx="1649">
                  <c:v>-0.92480468999999998</c:v>
                </c:pt>
                <c:pt idx="1650">
                  <c:v>-0.92480468999999998</c:v>
                </c:pt>
                <c:pt idx="1651">
                  <c:v>-0.88977050999999996</c:v>
                </c:pt>
                <c:pt idx="1652">
                  <c:v>-0.85458374000000004</c:v>
                </c:pt>
                <c:pt idx="1653">
                  <c:v>-0.81936646000000002</c:v>
                </c:pt>
                <c:pt idx="1654">
                  <c:v>-0.81936646000000002</c:v>
                </c:pt>
                <c:pt idx="1655">
                  <c:v>-0.78710937999999997</c:v>
                </c:pt>
                <c:pt idx="1656">
                  <c:v>-0.75219727000000003</c:v>
                </c:pt>
                <c:pt idx="1657">
                  <c:v>-0.71685790999999999</c:v>
                </c:pt>
                <c:pt idx="1658">
                  <c:v>-0.68176270000000005</c:v>
                </c:pt>
                <c:pt idx="1659">
                  <c:v>-0.64675903000000001</c:v>
                </c:pt>
                <c:pt idx="1660">
                  <c:v>-0.64675903000000001</c:v>
                </c:pt>
                <c:pt idx="1661">
                  <c:v>-0.60955811000000004</c:v>
                </c:pt>
                <c:pt idx="1662">
                  <c:v>-0.57974243000000003</c:v>
                </c:pt>
                <c:pt idx="1663">
                  <c:v>-0.54202271000000002</c:v>
                </c:pt>
                <c:pt idx="1664">
                  <c:v>-0.54202271000000002</c:v>
                </c:pt>
                <c:pt idx="1665">
                  <c:v>-0.50942993000000003</c:v>
                </c:pt>
                <c:pt idx="1666">
                  <c:v>-0.47229004000000002</c:v>
                </c:pt>
                <c:pt idx="1667">
                  <c:v>-0.43984984999999999</c:v>
                </c:pt>
                <c:pt idx="1668">
                  <c:v>-0.40487670999999997</c:v>
                </c:pt>
                <c:pt idx="1669">
                  <c:v>-0.37036132999999999</c:v>
                </c:pt>
                <c:pt idx="1670">
                  <c:v>-0.37036132999999999</c:v>
                </c:pt>
                <c:pt idx="1671">
                  <c:v>-0.33496093999999998</c:v>
                </c:pt>
                <c:pt idx="1672">
                  <c:v>-0.29995727999999999</c:v>
                </c:pt>
                <c:pt idx="1673">
                  <c:v>-0.26486206000000001</c:v>
                </c:pt>
                <c:pt idx="1674">
                  <c:v>-0.26486206000000001</c:v>
                </c:pt>
                <c:pt idx="1675">
                  <c:v>-0.23205566</c:v>
                </c:pt>
                <c:pt idx="1676">
                  <c:v>-0.19433594000000001</c:v>
                </c:pt>
                <c:pt idx="1677">
                  <c:v>-0.16174316</c:v>
                </c:pt>
                <c:pt idx="1678">
                  <c:v>-0.12677002000000001</c:v>
                </c:pt>
                <c:pt idx="1679">
                  <c:v>-9.2224120000000007E-2</c:v>
                </c:pt>
                <c:pt idx="1680">
                  <c:v>-9.2224120000000007E-2</c:v>
                </c:pt>
                <c:pt idx="1681">
                  <c:v>-5.7403559999999999E-2</c:v>
                </c:pt>
                <c:pt idx="1682">
                  <c:v>-2.2247309999999999E-2</c:v>
                </c:pt>
                <c:pt idx="1683">
                  <c:v>-2.2247309999999999E-2</c:v>
                </c:pt>
                <c:pt idx="1684">
                  <c:v>1.2390139999999999E-2</c:v>
                </c:pt>
                <c:pt idx="1685">
                  <c:v>5.0109859999999999E-2</c:v>
                </c:pt>
                <c:pt idx="1686">
                  <c:v>8.5510249999999996E-2</c:v>
                </c:pt>
                <c:pt idx="1687">
                  <c:v>0.1199646</c:v>
                </c:pt>
                <c:pt idx="1688">
                  <c:v>0.15209961</c:v>
                </c:pt>
                <c:pt idx="1689">
                  <c:v>0.18960571000000001</c:v>
                </c:pt>
                <c:pt idx="1690">
                  <c:v>0.18960571000000001</c:v>
                </c:pt>
                <c:pt idx="1691">
                  <c:v>0.22268677000000001</c:v>
                </c:pt>
                <c:pt idx="1692">
                  <c:v>0.25814819</c:v>
                </c:pt>
                <c:pt idx="1693">
                  <c:v>0.25814819</c:v>
                </c:pt>
                <c:pt idx="1694">
                  <c:v>0.2930603</c:v>
                </c:pt>
                <c:pt idx="1695">
                  <c:v>0.36273192999999998</c:v>
                </c:pt>
                <c:pt idx="1696">
                  <c:v>0.36273192999999998</c:v>
                </c:pt>
                <c:pt idx="1697">
                  <c:v>0.39804076999999999</c:v>
                </c:pt>
                <c:pt idx="1698">
                  <c:v>0.43286132999999999</c:v>
                </c:pt>
                <c:pt idx="1699">
                  <c:v>0.43286132999999999</c:v>
                </c:pt>
                <c:pt idx="1700">
                  <c:v>0.46780396000000002</c:v>
                </c:pt>
                <c:pt idx="1701">
                  <c:v>0.50033569</c:v>
                </c:pt>
                <c:pt idx="1702">
                  <c:v>0.53521728999999996</c:v>
                </c:pt>
                <c:pt idx="1703">
                  <c:v>0.57022094999999995</c:v>
                </c:pt>
                <c:pt idx="1704">
                  <c:v>0.60519409000000002</c:v>
                </c:pt>
                <c:pt idx="1705">
                  <c:v>0.64025878999999997</c:v>
                </c:pt>
                <c:pt idx="1706">
                  <c:v>0.64025878999999997</c:v>
                </c:pt>
                <c:pt idx="1707">
                  <c:v>0.67547606999999998</c:v>
                </c:pt>
                <c:pt idx="1708">
                  <c:v>0.70758056999999996</c:v>
                </c:pt>
                <c:pt idx="1709">
                  <c:v>0.70758056999999996</c:v>
                </c:pt>
                <c:pt idx="1710">
                  <c:v>0.74230956999999997</c:v>
                </c:pt>
                <c:pt idx="1711">
                  <c:v>0.77774047999999996</c:v>
                </c:pt>
                <c:pt idx="1712">
                  <c:v>0.81307982999999995</c:v>
                </c:pt>
                <c:pt idx="1713">
                  <c:v>0.84768677000000003</c:v>
                </c:pt>
                <c:pt idx="1714">
                  <c:v>0.87768555000000004</c:v>
                </c:pt>
                <c:pt idx="1715">
                  <c:v>0.91741943000000004</c:v>
                </c:pt>
                <c:pt idx="1716">
                  <c:v>0.91741943000000004</c:v>
                </c:pt>
                <c:pt idx="1717">
                  <c:v>0.94799805000000004</c:v>
                </c:pt>
                <c:pt idx="1718">
                  <c:v>0.98577881000000001</c:v>
                </c:pt>
                <c:pt idx="1719">
                  <c:v>1.0227661100000001</c:v>
                </c:pt>
                <c:pt idx="1720">
                  <c:v>1.0227661100000001</c:v>
                </c:pt>
                <c:pt idx="1721">
                  <c:v>1.08786011</c:v>
                </c:pt>
                <c:pt idx="1722">
                  <c:v>1.08786011</c:v>
                </c:pt>
                <c:pt idx="1723">
                  <c:v>1.1228637699999999</c:v>
                </c:pt>
                <c:pt idx="1724">
                  <c:v>1.15536499</c:v>
                </c:pt>
                <c:pt idx="1725">
                  <c:v>1.1880188</c:v>
                </c:pt>
                <c:pt idx="1726">
                  <c:v>1.1880188</c:v>
                </c:pt>
                <c:pt idx="1727">
                  <c:v>1.2250061000000001</c:v>
                </c:pt>
                <c:pt idx="1728">
                  <c:v>1.25747681</c:v>
                </c:pt>
                <c:pt idx="1729">
                  <c:v>1.29284668</c:v>
                </c:pt>
                <c:pt idx="1730">
                  <c:v>1.3278808600000001</c:v>
                </c:pt>
                <c:pt idx="1731">
                  <c:v>1.362854</c:v>
                </c:pt>
                <c:pt idx="1732">
                  <c:v>1.362854</c:v>
                </c:pt>
                <c:pt idx="1733">
                  <c:v>1.3952026399999999</c:v>
                </c:pt>
                <c:pt idx="1734">
                  <c:v>1.4275512699999999</c:v>
                </c:pt>
                <c:pt idx="1735">
                  <c:v>1.46310425</c:v>
                </c:pt>
                <c:pt idx="1736">
                  <c:v>1.46310425</c:v>
                </c:pt>
                <c:pt idx="1737">
                  <c:v>1.4982605</c:v>
                </c:pt>
                <c:pt idx="1738">
                  <c:v>1.53286743</c:v>
                </c:pt>
                <c:pt idx="1739">
                  <c:v>1.5680542</c:v>
                </c:pt>
                <c:pt idx="1740">
                  <c:v>1.60266113</c:v>
                </c:pt>
                <c:pt idx="1741">
                  <c:v>1.6349182099999999</c:v>
                </c:pt>
                <c:pt idx="1742">
                  <c:v>1.6677246100000001</c:v>
                </c:pt>
                <c:pt idx="1743">
                  <c:v>1.6677246100000001</c:v>
                </c:pt>
                <c:pt idx="1744">
                  <c:v>1.70291138</c:v>
                </c:pt>
                <c:pt idx="1745">
                  <c:v>1.73776245</c:v>
                </c:pt>
                <c:pt idx="1746">
                  <c:v>1.73776245</c:v>
                </c:pt>
                <c:pt idx="1747">
                  <c:v>1.7727050799999999</c:v>
                </c:pt>
                <c:pt idx="1748">
                  <c:v>1.8431396499999999</c:v>
                </c:pt>
                <c:pt idx="1749">
                  <c:v>1.8431396499999999</c:v>
                </c:pt>
                <c:pt idx="1750">
                  <c:v>1.8807067900000001</c:v>
                </c:pt>
                <c:pt idx="1751">
                  <c:v>1.9128112799999999</c:v>
                </c:pt>
                <c:pt idx="1752">
                  <c:v>1.9454650899999999</c:v>
                </c:pt>
                <c:pt idx="1753">
                  <c:v>1.9454650899999999</c:v>
                </c:pt>
                <c:pt idx="1754">
                  <c:v>1.98068237</c:v>
                </c:pt>
                <c:pt idx="1755">
                  <c:v>2.01544189</c:v>
                </c:pt>
                <c:pt idx="1756">
                  <c:v>2.01544189</c:v>
                </c:pt>
                <c:pt idx="1757">
                  <c:v>2.0854797399999998</c:v>
                </c:pt>
                <c:pt idx="1758">
                  <c:v>2.1150817900000001</c:v>
                </c:pt>
                <c:pt idx="1759">
                  <c:v>2.1150817900000001</c:v>
                </c:pt>
                <c:pt idx="1760">
                  <c:v>2.1502075199999999</c:v>
                </c:pt>
                <c:pt idx="1761">
                  <c:v>2.1851806599999999</c:v>
                </c:pt>
                <c:pt idx="1762">
                  <c:v>2.2199096699999998</c:v>
                </c:pt>
                <c:pt idx="1763">
                  <c:v>2.2199096699999998</c:v>
                </c:pt>
                <c:pt idx="1764">
                  <c:v>2.2552185100000002</c:v>
                </c:pt>
                <c:pt idx="1765">
                  <c:v>2.2902221699999998</c:v>
                </c:pt>
                <c:pt idx="1766">
                  <c:v>2.3247680700000002</c:v>
                </c:pt>
                <c:pt idx="1767">
                  <c:v>2.35470581</c:v>
                </c:pt>
                <c:pt idx="1768">
                  <c:v>2.3900146499999999</c:v>
                </c:pt>
                <c:pt idx="1769">
                  <c:v>2.3900146499999999</c:v>
                </c:pt>
                <c:pt idx="1770">
                  <c:v>2.3921814000000001</c:v>
                </c:pt>
                <c:pt idx="1771">
                  <c:v>2.3922119099999999</c:v>
                </c:pt>
                <c:pt idx="1772">
                  <c:v>2.3925476099999998</c:v>
                </c:pt>
                <c:pt idx="1773">
                  <c:v>2.3925476099999998</c:v>
                </c:pt>
                <c:pt idx="1774">
                  <c:v>2.3925476099999998</c:v>
                </c:pt>
                <c:pt idx="1775">
                  <c:v>2.3922729500000002</c:v>
                </c:pt>
                <c:pt idx="1776">
                  <c:v>2.3921814000000001</c:v>
                </c:pt>
                <c:pt idx="1777">
                  <c:v>2.3922119099999999</c:v>
                </c:pt>
                <c:pt idx="1778">
                  <c:v>2.3922729500000002</c:v>
                </c:pt>
                <c:pt idx="1779">
                  <c:v>2.3923034699999999</c:v>
                </c:pt>
                <c:pt idx="1780">
                  <c:v>2.3923034699999999</c:v>
                </c:pt>
                <c:pt idx="1781">
                  <c:v>2.3923339800000001</c:v>
                </c:pt>
                <c:pt idx="1782">
                  <c:v>2.39215088</c:v>
                </c:pt>
                <c:pt idx="1783">
                  <c:v>2.39215088</c:v>
                </c:pt>
                <c:pt idx="1784">
                  <c:v>2.3920288099999998</c:v>
                </c:pt>
                <c:pt idx="1785">
                  <c:v>2.3919982900000001</c:v>
                </c:pt>
                <c:pt idx="1786">
                  <c:v>2.3919982900000001</c:v>
                </c:pt>
                <c:pt idx="1787">
                  <c:v>2.3918762199999999</c:v>
                </c:pt>
                <c:pt idx="1788">
                  <c:v>2.3919982900000001</c:v>
                </c:pt>
                <c:pt idx="1789">
                  <c:v>2.3919982900000001</c:v>
                </c:pt>
                <c:pt idx="1790">
                  <c:v>2.3920898400000001</c:v>
                </c:pt>
                <c:pt idx="1791">
                  <c:v>2.3919982900000001</c:v>
                </c:pt>
                <c:pt idx="1792">
                  <c:v>2.3921814000000001</c:v>
                </c:pt>
                <c:pt idx="1793">
                  <c:v>2.3921814000000001</c:v>
                </c:pt>
                <c:pt idx="1794">
                  <c:v>2.39215088</c:v>
                </c:pt>
                <c:pt idx="1795">
                  <c:v>2.3921203599999998</c:v>
                </c:pt>
                <c:pt idx="1796">
                  <c:v>2.3921203599999998</c:v>
                </c:pt>
                <c:pt idx="1797">
                  <c:v>2.39224243</c:v>
                </c:pt>
                <c:pt idx="1798">
                  <c:v>2.3922729500000002</c:v>
                </c:pt>
                <c:pt idx="1799">
                  <c:v>2.3922729500000002</c:v>
                </c:pt>
                <c:pt idx="1800">
                  <c:v>2.3920898400000001</c:v>
                </c:pt>
                <c:pt idx="1801">
                  <c:v>2.3916626000000001</c:v>
                </c:pt>
                <c:pt idx="1802">
                  <c:v>2.3917541500000001</c:v>
                </c:pt>
                <c:pt idx="1803">
                  <c:v>2.3918762199999999</c:v>
                </c:pt>
                <c:pt idx="1804">
                  <c:v>2.39172363</c:v>
                </c:pt>
                <c:pt idx="1805">
                  <c:v>2.3916015599999998</c:v>
                </c:pt>
                <c:pt idx="1806">
                  <c:v>2.3916015599999998</c:v>
                </c:pt>
                <c:pt idx="1807">
                  <c:v>2.3917846699999998</c:v>
                </c:pt>
                <c:pt idx="1808">
                  <c:v>2.3921814000000001</c:v>
                </c:pt>
                <c:pt idx="1809">
                  <c:v>2.3921814000000001</c:v>
                </c:pt>
                <c:pt idx="1810">
                  <c:v>2.3922729500000002</c:v>
                </c:pt>
                <c:pt idx="1811">
                  <c:v>2.39215088</c:v>
                </c:pt>
                <c:pt idx="1812">
                  <c:v>2.3920898400000001</c:v>
                </c:pt>
                <c:pt idx="1813">
                  <c:v>2.3917541500000001</c:v>
                </c:pt>
                <c:pt idx="1814">
                  <c:v>2.3918762199999999</c:v>
                </c:pt>
                <c:pt idx="1815">
                  <c:v>2.3921203599999998</c:v>
                </c:pt>
                <c:pt idx="1816">
                  <c:v>2.3921203599999998</c:v>
                </c:pt>
                <c:pt idx="1817">
                  <c:v>2.39215088</c:v>
                </c:pt>
                <c:pt idx="1818">
                  <c:v>2.3925476099999998</c:v>
                </c:pt>
                <c:pt idx="1819">
                  <c:v>2.3925476099999998</c:v>
                </c:pt>
                <c:pt idx="1820">
                  <c:v>2.3927612300000001</c:v>
                </c:pt>
                <c:pt idx="1821">
                  <c:v>2.3923339800000001</c:v>
                </c:pt>
                <c:pt idx="1822">
                  <c:v>2.3923339800000001</c:v>
                </c:pt>
                <c:pt idx="1823">
                  <c:v>2.3923950199999999</c:v>
                </c:pt>
                <c:pt idx="1824">
                  <c:v>2.3922729500000002</c:v>
                </c:pt>
                <c:pt idx="1825">
                  <c:v>2.3923644999999998</c:v>
                </c:pt>
                <c:pt idx="1826">
                  <c:v>2.3923644999999998</c:v>
                </c:pt>
                <c:pt idx="1827">
                  <c:v>2.3927307099999999</c:v>
                </c:pt>
                <c:pt idx="1828">
                  <c:v>2.3927307099999999</c:v>
                </c:pt>
                <c:pt idx="1829">
                  <c:v>2.3923644999999998</c:v>
                </c:pt>
                <c:pt idx="1830">
                  <c:v>2.3924560499999998</c:v>
                </c:pt>
                <c:pt idx="1831">
                  <c:v>2.3930969200000001</c:v>
                </c:pt>
                <c:pt idx="1832">
                  <c:v>2.3930969200000001</c:v>
                </c:pt>
                <c:pt idx="1833">
                  <c:v>2.3927612300000001</c:v>
                </c:pt>
                <c:pt idx="1834">
                  <c:v>2.3922119099999999</c:v>
                </c:pt>
                <c:pt idx="1835">
                  <c:v>2.39248657</c:v>
                </c:pt>
                <c:pt idx="1836">
                  <c:v>2.39248657</c:v>
                </c:pt>
                <c:pt idx="1837">
                  <c:v>2.3926086400000002</c:v>
                </c:pt>
                <c:pt idx="1838">
                  <c:v>2.3918457000000002</c:v>
                </c:pt>
                <c:pt idx="1839">
                  <c:v>2.3916626000000001</c:v>
                </c:pt>
                <c:pt idx="1840">
                  <c:v>2.39215088</c:v>
                </c:pt>
                <c:pt idx="1841">
                  <c:v>2.3923034699999999</c:v>
                </c:pt>
                <c:pt idx="1842">
                  <c:v>2.3923034699999999</c:v>
                </c:pt>
                <c:pt idx="1843">
                  <c:v>2.3920593299999999</c:v>
                </c:pt>
                <c:pt idx="1844">
                  <c:v>2.3919372600000002</c:v>
                </c:pt>
                <c:pt idx="1845">
                  <c:v>2.3916626000000001</c:v>
                </c:pt>
                <c:pt idx="1846">
                  <c:v>2.3916626000000001</c:v>
                </c:pt>
                <c:pt idx="1847">
                  <c:v>2.3919982900000001</c:v>
                </c:pt>
                <c:pt idx="1848">
                  <c:v>2.3919982900000001</c:v>
                </c:pt>
                <c:pt idx="1849">
                  <c:v>2.3919982900000001</c:v>
                </c:pt>
                <c:pt idx="1850">
                  <c:v>2.3917846699999998</c:v>
                </c:pt>
                <c:pt idx="1851">
                  <c:v>2.3916626000000001</c:v>
                </c:pt>
                <c:pt idx="1852">
                  <c:v>2.3918762199999999</c:v>
                </c:pt>
                <c:pt idx="1853">
                  <c:v>2.3918762199999999</c:v>
                </c:pt>
                <c:pt idx="1854">
                  <c:v>2.3923339800000001</c:v>
                </c:pt>
                <c:pt idx="1855">
                  <c:v>2.3923034699999999</c:v>
                </c:pt>
                <c:pt idx="1856">
                  <c:v>2.3923034699999999</c:v>
                </c:pt>
                <c:pt idx="1857">
                  <c:v>2.3919982900000001</c:v>
                </c:pt>
                <c:pt idx="1858">
                  <c:v>2.3921814000000001</c:v>
                </c:pt>
                <c:pt idx="1859">
                  <c:v>2.3921814000000001</c:v>
                </c:pt>
                <c:pt idx="1860">
                  <c:v>2.3923950199999999</c:v>
                </c:pt>
                <c:pt idx="1861">
                  <c:v>2.3923950199999999</c:v>
                </c:pt>
                <c:pt idx="1862">
                  <c:v>2.3921203599999998</c:v>
                </c:pt>
                <c:pt idx="1863">
                  <c:v>2.3921203599999998</c:v>
                </c:pt>
                <c:pt idx="1864">
                  <c:v>2.3923644999999998</c:v>
                </c:pt>
                <c:pt idx="1865">
                  <c:v>2.3924560499999998</c:v>
                </c:pt>
                <c:pt idx="1866">
                  <c:v>2.3925476099999998</c:v>
                </c:pt>
                <c:pt idx="1867">
                  <c:v>2.3922729500000002</c:v>
                </c:pt>
                <c:pt idx="1868">
                  <c:v>2.39181519</c:v>
                </c:pt>
                <c:pt idx="1869">
                  <c:v>2.39181519</c:v>
                </c:pt>
                <c:pt idx="1870">
                  <c:v>2.3920288099999998</c:v>
                </c:pt>
                <c:pt idx="1871">
                  <c:v>2.3922119099999999</c:v>
                </c:pt>
                <c:pt idx="1872">
                  <c:v>2.3923034699999999</c:v>
                </c:pt>
                <c:pt idx="1873">
                  <c:v>2.3923034699999999</c:v>
                </c:pt>
                <c:pt idx="1874">
                  <c:v>2.3923950199999999</c:v>
                </c:pt>
                <c:pt idx="1875">
                  <c:v>2.3925170900000001</c:v>
                </c:pt>
                <c:pt idx="1876">
                  <c:v>2.3928222699999999</c:v>
                </c:pt>
                <c:pt idx="1877">
                  <c:v>2.3923950199999999</c:v>
                </c:pt>
                <c:pt idx="1878">
                  <c:v>2.3924255400000001</c:v>
                </c:pt>
                <c:pt idx="1879">
                  <c:v>2.3924255400000001</c:v>
                </c:pt>
                <c:pt idx="1880">
                  <c:v>2.39248657</c:v>
                </c:pt>
                <c:pt idx="1881">
                  <c:v>2.3918457000000002</c:v>
                </c:pt>
                <c:pt idx="1882">
                  <c:v>2.3921814000000001</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S$2:$S$4000</c:f>
            </c:numRef>
          </c:yVal>
          <c:smooth val="0"/>
        </c:ser>
        <c:ser>
          <c:idx val="13"/>
          <c:order val="13"/>
          <c:tx>
            <c:strRef>
              <c:f>sheet1!$U$1</c:f>
              <c:strCache>
                <c:ptCount val="1"/>
                <c:pt idx="0">
                  <c:v>Z Force (N)</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U$2:$U$4000</c:f>
            </c:numRef>
          </c:yVal>
          <c:smooth val="0"/>
        </c:ser>
        <c:ser>
          <c:idx val="15"/>
          <c:order val="15"/>
          <c:tx>
            <c:v>Spindle speed</c:v>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W$2:$W$4000</c:f>
              <c:numCache>
                <c:formatCode>0.00000000</c:formatCode>
                <c:ptCount val="3999"/>
                <c:pt idx="0">
                  <c:v>887</c:v>
                </c:pt>
                <c:pt idx="1">
                  <c:v>887</c:v>
                </c:pt>
                <c:pt idx="2">
                  <c:v>0</c:v>
                </c:pt>
                <c:pt idx="3">
                  <c:v>0</c:v>
                </c:pt>
                <c:pt idx="4">
                  <c:v>4</c:v>
                </c:pt>
                <c:pt idx="5">
                  <c:v>46</c:v>
                </c:pt>
                <c:pt idx="6">
                  <c:v>64</c:v>
                </c:pt>
                <c:pt idx="7">
                  <c:v>64</c:v>
                </c:pt>
                <c:pt idx="8">
                  <c:v>95</c:v>
                </c:pt>
                <c:pt idx="9">
                  <c:v>95</c:v>
                </c:pt>
                <c:pt idx="10">
                  <c:v>177</c:v>
                </c:pt>
                <c:pt idx="11">
                  <c:v>208</c:v>
                </c:pt>
                <c:pt idx="12">
                  <c:v>208</c:v>
                </c:pt>
                <c:pt idx="13">
                  <c:v>208</c:v>
                </c:pt>
                <c:pt idx="14">
                  <c:v>279</c:v>
                </c:pt>
                <c:pt idx="15">
                  <c:v>279</c:v>
                </c:pt>
                <c:pt idx="16">
                  <c:v>308</c:v>
                </c:pt>
                <c:pt idx="17">
                  <c:v>341</c:v>
                </c:pt>
                <c:pt idx="18">
                  <c:v>373</c:v>
                </c:pt>
                <c:pt idx="19">
                  <c:v>404</c:v>
                </c:pt>
                <c:pt idx="20">
                  <c:v>434</c:v>
                </c:pt>
                <c:pt idx="21">
                  <c:v>466</c:v>
                </c:pt>
                <c:pt idx="22">
                  <c:v>466</c:v>
                </c:pt>
                <c:pt idx="23">
                  <c:v>494</c:v>
                </c:pt>
                <c:pt idx="24">
                  <c:v>527</c:v>
                </c:pt>
                <c:pt idx="25">
                  <c:v>527</c:v>
                </c:pt>
                <c:pt idx="26">
                  <c:v>555</c:v>
                </c:pt>
                <c:pt idx="27">
                  <c:v>619</c:v>
                </c:pt>
                <c:pt idx="28">
                  <c:v>619</c:v>
                </c:pt>
                <c:pt idx="29">
                  <c:v>650</c:v>
                </c:pt>
                <c:pt idx="30">
                  <c:v>683</c:v>
                </c:pt>
                <c:pt idx="31">
                  <c:v>711</c:v>
                </c:pt>
                <c:pt idx="32">
                  <c:v>711</c:v>
                </c:pt>
                <c:pt idx="33">
                  <c:v>742</c:v>
                </c:pt>
                <c:pt idx="34">
                  <c:v>774</c:v>
                </c:pt>
                <c:pt idx="35">
                  <c:v>804</c:v>
                </c:pt>
                <c:pt idx="36">
                  <c:v>804</c:v>
                </c:pt>
                <c:pt idx="37">
                  <c:v>871</c:v>
                </c:pt>
                <c:pt idx="38">
                  <c:v>871</c:v>
                </c:pt>
                <c:pt idx="39">
                  <c:v>897</c:v>
                </c:pt>
                <c:pt idx="40">
                  <c:v>929</c:v>
                </c:pt>
                <c:pt idx="41">
                  <c:v>961</c:v>
                </c:pt>
                <c:pt idx="42">
                  <c:v>961</c:v>
                </c:pt>
                <c:pt idx="43">
                  <c:v>994</c:v>
                </c:pt>
                <c:pt idx="44">
                  <c:v>1022</c:v>
                </c:pt>
                <c:pt idx="45">
                  <c:v>1053</c:v>
                </c:pt>
                <c:pt idx="46">
                  <c:v>1090</c:v>
                </c:pt>
                <c:pt idx="47">
                  <c:v>1113</c:v>
                </c:pt>
                <c:pt idx="48">
                  <c:v>1113</c:v>
                </c:pt>
                <c:pt idx="49">
                  <c:v>1146</c:v>
                </c:pt>
                <c:pt idx="50">
                  <c:v>1178</c:v>
                </c:pt>
                <c:pt idx="51">
                  <c:v>1178</c:v>
                </c:pt>
                <c:pt idx="52">
                  <c:v>1205</c:v>
                </c:pt>
                <c:pt idx="53">
                  <c:v>1210</c:v>
                </c:pt>
                <c:pt idx="54">
                  <c:v>1207</c:v>
                </c:pt>
                <c:pt idx="55">
                  <c:v>1205</c:v>
                </c:pt>
                <c:pt idx="56">
                  <c:v>1205</c:v>
                </c:pt>
                <c:pt idx="57">
                  <c:v>1205</c:v>
                </c:pt>
                <c:pt idx="58">
                  <c:v>1205</c:v>
                </c:pt>
                <c:pt idx="59">
                  <c:v>1203</c:v>
                </c:pt>
                <c:pt idx="60">
                  <c:v>1203</c:v>
                </c:pt>
                <c:pt idx="61">
                  <c:v>1201</c:v>
                </c:pt>
                <c:pt idx="62">
                  <c:v>1201</c:v>
                </c:pt>
                <c:pt idx="63">
                  <c:v>1203</c:v>
                </c:pt>
                <c:pt idx="64">
                  <c:v>1202</c:v>
                </c:pt>
                <c:pt idx="65">
                  <c:v>1199</c:v>
                </c:pt>
                <c:pt idx="66">
                  <c:v>1200</c:v>
                </c:pt>
                <c:pt idx="67">
                  <c:v>1202</c:v>
                </c:pt>
                <c:pt idx="68">
                  <c:v>1202</c:v>
                </c:pt>
                <c:pt idx="69">
                  <c:v>1200</c:v>
                </c:pt>
                <c:pt idx="70">
                  <c:v>1200</c:v>
                </c:pt>
                <c:pt idx="71">
                  <c:v>1200</c:v>
                </c:pt>
                <c:pt idx="72">
                  <c:v>1200</c:v>
                </c:pt>
                <c:pt idx="73">
                  <c:v>1200</c:v>
                </c:pt>
                <c:pt idx="74">
                  <c:v>1200</c:v>
                </c:pt>
                <c:pt idx="75">
                  <c:v>1200</c:v>
                </c:pt>
                <c:pt idx="76">
                  <c:v>1200</c:v>
                </c:pt>
                <c:pt idx="77">
                  <c:v>1199</c:v>
                </c:pt>
                <c:pt idx="78">
                  <c:v>1199</c:v>
                </c:pt>
                <c:pt idx="79">
                  <c:v>1200</c:v>
                </c:pt>
                <c:pt idx="80">
                  <c:v>1199</c:v>
                </c:pt>
                <c:pt idx="81">
                  <c:v>1200</c:v>
                </c:pt>
                <c:pt idx="82">
                  <c:v>1198</c:v>
                </c:pt>
                <c:pt idx="83">
                  <c:v>1201</c:v>
                </c:pt>
                <c:pt idx="84">
                  <c:v>1200</c:v>
                </c:pt>
                <c:pt idx="85">
                  <c:v>1200</c:v>
                </c:pt>
                <c:pt idx="86">
                  <c:v>1199</c:v>
                </c:pt>
                <c:pt idx="87">
                  <c:v>1200</c:v>
                </c:pt>
                <c:pt idx="88">
                  <c:v>1200</c:v>
                </c:pt>
                <c:pt idx="89">
                  <c:v>1200</c:v>
                </c:pt>
                <c:pt idx="90">
                  <c:v>1200</c:v>
                </c:pt>
                <c:pt idx="91">
                  <c:v>1200</c:v>
                </c:pt>
                <c:pt idx="92">
                  <c:v>1200</c:v>
                </c:pt>
                <c:pt idx="93">
                  <c:v>1200</c:v>
                </c:pt>
                <c:pt idx="94">
                  <c:v>1200</c:v>
                </c:pt>
                <c:pt idx="95">
                  <c:v>1200</c:v>
                </c:pt>
                <c:pt idx="96">
                  <c:v>1200</c:v>
                </c:pt>
                <c:pt idx="97">
                  <c:v>1200</c:v>
                </c:pt>
                <c:pt idx="98">
                  <c:v>1200</c:v>
                </c:pt>
                <c:pt idx="99">
                  <c:v>1200</c:v>
                </c:pt>
                <c:pt idx="100">
                  <c:v>1200</c:v>
                </c:pt>
                <c:pt idx="101">
                  <c:v>1200</c:v>
                </c:pt>
                <c:pt idx="102">
                  <c:v>1198</c:v>
                </c:pt>
                <c:pt idx="103">
                  <c:v>1200</c:v>
                </c:pt>
                <c:pt idx="104">
                  <c:v>1200</c:v>
                </c:pt>
                <c:pt idx="105">
                  <c:v>1200</c:v>
                </c:pt>
                <c:pt idx="106">
                  <c:v>1200</c:v>
                </c:pt>
                <c:pt idx="107">
                  <c:v>1200</c:v>
                </c:pt>
                <c:pt idx="108">
                  <c:v>1201</c:v>
                </c:pt>
                <c:pt idx="109">
                  <c:v>1199</c:v>
                </c:pt>
                <c:pt idx="110">
                  <c:v>1200</c:v>
                </c:pt>
                <c:pt idx="111">
                  <c:v>1200</c:v>
                </c:pt>
                <c:pt idx="112">
                  <c:v>1200</c:v>
                </c:pt>
                <c:pt idx="113">
                  <c:v>1199</c:v>
                </c:pt>
                <c:pt idx="114">
                  <c:v>1200</c:v>
                </c:pt>
                <c:pt idx="115">
                  <c:v>1200</c:v>
                </c:pt>
                <c:pt idx="116">
                  <c:v>1200</c:v>
                </c:pt>
                <c:pt idx="117">
                  <c:v>1200</c:v>
                </c:pt>
                <c:pt idx="118">
                  <c:v>1200</c:v>
                </c:pt>
                <c:pt idx="119">
                  <c:v>1200</c:v>
                </c:pt>
                <c:pt idx="120">
                  <c:v>1200</c:v>
                </c:pt>
                <c:pt idx="121">
                  <c:v>1200</c:v>
                </c:pt>
                <c:pt idx="122">
                  <c:v>1200</c:v>
                </c:pt>
                <c:pt idx="123">
                  <c:v>1199</c:v>
                </c:pt>
                <c:pt idx="124">
                  <c:v>1200</c:v>
                </c:pt>
                <c:pt idx="125">
                  <c:v>1200</c:v>
                </c:pt>
                <c:pt idx="126">
                  <c:v>1200</c:v>
                </c:pt>
                <c:pt idx="127">
                  <c:v>1200</c:v>
                </c:pt>
                <c:pt idx="128">
                  <c:v>1200</c:v>
                </c:pt>
                <c:pt idx="129">
                  <c:v>1200</c:v>
                </c:pt>
                <c:pt idx="130">
                  <c:v>1198</c:v>
                </c:pt>
                <c:pt idx="131">
                  <c:v>1200</c:v>
                </c:pt>
                <c:pt idx="132">
                  <c:v>1200</c:v>
                </c:pt>
                <c:pt idx="133">
                  <c:v>1200</c:v>
                </c:pt>
                <c:pt idx="134">
                  <c:v>1200</c:v>
                </c:pt>
                <c:pt idx="135">
                  <c:v>1200</c:v>
                </c:pt>
                <c:pt idx="136">
                  <c:v>1200</c:v>
                </c:pt>
                <c:pt idx="137">
                  <c:v>1200</c:v>
                </c:pt>
                <c:pt idx="138">
                  <c:v>1200</c:v>
                </c:pt>
                <c:pt idx="139">
                  <c:v>1200</c:v>
                </c:pt>
                <c:pt idx="140">
                  <c:v>1201</c:v>
                </c:pt>
                <c:pt idx="141">
                  <c:v>1200</c:v>
                </c:pt>
                <c:pt idx="142">
                  <c:v>1200</c:v>
                </c:pt>
                <c:pt idx="143">
                  <c:v>1200</c:v>
                </c:pt>
                <c:pt idx="144">
                  <c:v>1200</c:v>
                </c:pt>
                <c:pt idx="145">
                  <c:v>1199</c:v>
                </c:pt>
                <c:pt idx="146">
                  <c:v>1200</c:v>
                </c:pt>
                <c:pt idx="147">
                  <c:v>1201</c:v>
                </c:pt>
                <c:pt idx="148">
                  <c:v>1201</c:v>
                </c:pt>
                <c:pt idx="149">
                  <c:v>1200</c:v>
                </c:pt>
                <c:pt idx="150">
                  <c:v>1200</c:v>
                </c:pt>
                <c:pt idx="151">
                  <c:v>1200</c:v>
                </c:pt>
                <c:pt idx="152">
                  <c:v>1200</c:v>
                </c:pt>
                <c:pt idx="153">
                  <c:v>1200</c:v>
                </c:pt>
                <c:pt idx="154">
                  <c:v>1200</c:v>
                </c:pt>
                <c:pt idx="155">
                  <c:v>1200</c:v>
                </c:pt>
                <c:pt idx="156">
                  <c:v>1200</c:v>
                </c:pt>
                <c:pt idx="157">
                  <c:v>1200</c:v>
                </c:pt>
                <c:pt idx="158">
                  <c:v>1200</c:v>
                </c:pt>
                <c:pt idx="159">
                  <c:v>1200</c:v>
                </c:pt>
                <c:pt idx="160">
                  <c:v>1200</c:v>
                </c:pt>
                <c:pt idx="161">
                  <c:v>1200</c:v>
                </c:pt>
                <c:pt idx="162">
                  <c:v>1200</c:v>
                </c:pt>
                <c:pt idx="163">
                  <c:v>1200</c:v>
                </c:pt>
                <c:pt idx="164">
                  <c:v>1200</c:v>
                </c:pt>
                <c:pt idx="165">
                  <c:v>1200</c:v>
                </c:pt>
                <c:pt idx="166">
                  <c:v>1200</c:v>
                </c:pt>
                <c:pt idx="167">
                  <c:v>1200</c:v>
                </c:pt>
                <c:pt idx="168">
                  <c:v>1200</c:v>
                </c:pt>
                <c:pt idx="169">
                  <c:v>1200</c:v>
                </c:pt>
                <c:pt idx="170">
                  <c:v>1201</c:v>
                </c:pt>
                <c:pt idx="171">
                  <c:v>1201</c:v>
                </c:pt>
                <c:pt idx="172">
                  <c:v>1199</c:v>
                </c:pt>
                <c:pt idx="173">
                  <c:v>1200</c:v>
                </c:pt>
                <c:pt idx="174">
                  <c:v>1200</c:v>
                </c:pt>
                <c:pt idx="175">
                  <c:v>1200</c:v>
                </c:pt>
                <c:pt idx="176">
                  <c:v>1200</c:v>
                </c:pt>
                <c:pt idx="177">
                  <c:v>1200</c:v>
                </c:pt>
                <c:pt idx="178">
                  <c:v>1200</c:v>
                </c:pt>
                <c:pt idx="179">
                  <c:v>1200</c:v>
                </c:pt>
                <c:pt idx="180">
                  <c:v>1200</c:v>
                </c:pt>
                <c:pt idx="181">
                  <c:v>1200</c:v>
                </c:pt>
                <c:pt idx="182">
                  <c:v>1199</c:v>
                </c:pt>
                <c:pt idx="183">
                  <c:v>1200</c:v>
                </c:pt>
                <c:pt idx="184">
                  <c:v>1200</c:v>
                </c:pt>
                <c:pt idx="185">
                  <c:v>1200</c:v>
                </c:pt>
                <c:pt idx="186">
                  <c:v>1200</c:v>
                </c:pt>
                <c:pt idx="187">
                  <c:v>1200</c:v>
                </c:pt>
                <c:pt idx="188">
                  <c:v>1200</c:v>
                </c:pt>
                <c:pt idx="189">
                  <c:v>1200</c:v>
                </c:pt>
                <c:pt idx="190">
                  <c:v>1199</c:v>
                </c:pt>
                <c:pt idx="191">
                  <c:v>1201</c:v>
                </c:pt>
                <c:pt idx="192">
                  <c:v>1201</c:v>
                </c:pt>
                <c:pt idx="193">
                  <c:v>1200</c:v>
                </c:pt>
                <c:pt idx="194">
                  <c:v>1200</c:v>
                </c:pt>
                <c:pt idx="195">
                  <c:v>1200</c:v>
                </c:pt>
                <c:pt idx="196">
                  <c:v>1200</c:v>
                </c:pt>
                <c:pt idx="197">
                  <c:v>1200</c:v>
                </c:pt>
                <c:pt idx="198">
                  <c:v>1200</c:v>
                </c:pt>
                <c:pt idx="199">
                  <c:v>1200</c:v>
                </c:pt>
                <c:pt idx="200">
                  <c:v>1200</c:v>
                </c:pt>
                <c:pt idx="201">
                  <c:v>1198</c:v>
                </c:pt>
                <c:pt idx="202">
                  <c:v>1198</c:v>
                </c:pt>
                <c:pt idx="203">
                  <c:v>1199</c:v>
                </c:pt>
                <c:pt idx="204">
                  <c:v>1198</c:v>
                </c:pt>
                <c:pt idx="205">
                  <c:v>1200</c:v>
                </c:pt>
                <c:pt idx="206">
                  <c:v>1200</c:v>
                </c:pt>
                <c:pt idx="207">
                  <c:v>1200</c:v>
                </c:pt>
                <c:pt idx="208">
                  <c:v>1200</c:v>
                </c:pt>
                <c:pt idx="209">
                  <c:v>1200</c:v>
                </c:pt>
                <c:pt idx="210">
                  <c:v>1200</c:v>
                </c:pt>
                <c:pt idx="211">
                  <c:v>1200</c:v>
                </c:pt>
                <c:pt idx="212">
                  <c:v>1200</c:v>
                </c:pt>
                <c:pt idx="213">
                  <c:v>1200</c:v>
                </c:pt>
                <c:pt idx="214">
                  <c:v>1200</c:v>
                </c:pt>
                <c:pt idx="215">
                  <c:v>1200</c:v>
                </c:pt>
                <c:pt idx="216">
                  <c:v>1200</c:v>
                </c:pt>
                <c:pt idx="217">
                  <c:v>1199</c:v>
                </c:pt>
                <c:pt idx="218">
                  <c:v>1198</c:v>
                </c:pt>
                <c:pt idx="219">
                  <c:v>1199</c:v>
                </c:pt>
                <c:pt idx="220">
                  <c:v>1199</c:v>
                </c:pt>
                <c:pt idx="221">
                  <c:v>1200</c:v>
                </c:pt>
                <c:pt idx="222">
                  <c:v>1200</c:v>
                </c:pt>
                <c:pt idx="223">
                  <c:v>1200</c:v>
                </c:pt>
                <c:pt idx="224">
                  <c:v>1200</c:v>
                </c:pt>
                <c:pt idx="225">
                  <c:v>1200</c:v>
                </c:pt>
                <c:pt idx="226">
                  <c:v>1200</c:v>
                </c:pt>
                <c:pt idx="227">
                  <c:v>1199</c:v>
                </c:pt>
                <c:pt idx="228">
                  <c:v>1200</c:v>
                </c:pt>
                <c:pt idx="229">
                  <c:v>1200</c:v>
                </c:pt>
                <c:pt idx="230">
                  <c:v>1200</c:v>
                </c:pt>
                <c:pt idx="231">
                  <c:v>1199</c:v>
                </c:pt>
                <c:pt idx="232">
                  <c:v>1199</c:v>
                </c:pt>
                <c:pt idx="233">
                  <c:v>1200</c:v>
                </c:pt>
                <c:pt idx="234">
                  <c:v>1200</c:v>
                </c:pt>
                <c:pt idx="235">
                  <c:v>1200</c:v>
                </c:pt>
                <c:pt idx="236">
                  <c:v>1200</c:v>
                </c:pt>
                <c:pt idx="237">
                  <c:v>1200</c:v>
                </c:pt>
                <c:pt idx="238">
                  <c:v>1200</c:v>
                </c:pt>
                <c:pt idx="239">
                  <c:v>1200</c:v>
                </c:pt>
                <c:pt idx="240">
                  <c:v>1200</c:v>
                </c:pt>
                <c:pt idx="241">
                  <c:v>1200</c:v>
                </c:pt>
                <c:pt idx="242">
                  <c:v>1200</c:v>
                </c:pt>
                <c:pt idx="243">
                  <c:v>1200</c:v>
                </c:pt>
                <c:pt idx="244">
                  <c:v>1200</c:v>
                </c:pt>
                <c:pt idx="245">
                  <c:v>1200</c:v>
                </c:pt>
                <c:pt idx="246">
                  <c:v>1200</c:v>
                </c:pt>
                <c:pt idx="247">
                  <c:v>1200</c:v>
                </c:pt>
                <c:pt idx="248">
                  <c:v>1200</c:v>
                </c:pt>
                <c:pt idx="249">
                  <c:v>1200</c:v>
                </c:pt>
                <c:pt idx="250">
                  <c:v>1200</c:v>
                </c:pt>
                <c:pt idx="251">
                  <c:v>1200</c:v>
                </c:pt>
                <c:pt idx="252">
                  <c:v>1200</c:v>
                </c:pt>
                <c:pt idx="253">
                  <c:v>1200</c:v>
                </c:pt>
                <c:pt idx="254">
                  <c:v>1200</c:v>
                </c:pt>
                <c:pt idx="255">
                  <c:v>1200</c:v>
                </c:pt>
                <c:pt idx="256">
                  <c:v>1200</c:v>
                </c:pt>
                <c:pt idx="257">
                  <c:v>1200</c:v>
                </c:pt>
                <c:pt idx="258">
                  <c:v>1198</c:v>
                </c:pt>
                <c:pt idx="259">
                  <c:v>1198</c:v>
                </c:pt>
                <c:pt idx="260">
                  <c:v>1200</c:v>
                </c:pt>
                <c:pt idx="261">
                  <c:v>1200</c:v>
                </c:pt>
                <c:pt idx="262">
                  <c:v>1200</c:v>
                </c:pt>
                <c:pt idx="263">
                  <c:v>1200</c:v>
                </c:pt>
                <c:pt idx="264">
                  <c:v>1200</c:v>
                </c:pt>
                <c:pt idx="265">
                  <c:v>1200</c:v>
                </c:pt>
                <c:pt idx="266">
                  <c:v>1200</c:v>
                </c:pt>
                <c:pt idx="267">
                  <c:v>1200</c:v>
                </c:pt>
                <c:pt idx="268">
                  <c:v>1200</c:v>
                </c:pt>
                <c:pt idx="269">
                  <c:v>1200</c:v>
                </c:pt>
                <c:pt idx="270">
                  <c:v>1199</c:v>
                </c:pt>
                <c:pt idx="271">
                  <c:v>1200</c:v>
                </c:pt>
                <c:pt idx="272">
                  <c:v>1200</c:v>
                </c:pt>
                <c:pt idx="273">
                  <c:v>1199</c:v>
                </c:pt>
                <c:pt idx="274">
                  <c:v>1200</c:v>
                </c:pt>
                <c:pt idx="275">
                  <c:v>1200</c:v>
                </c:pt>
                <c:pt idx="276">
                  <c:v>1200</c:v>
                </c:pt>
                <c:pt idx="277">
                  <c:v>1200</c:v>
                </c:pt>
                <c:pt idx="278">
                  <c:v>1200</c:v>
                </c:pt>
                <c:pt idx="279">
                  <c:v>1200</c:v>
                </c:pt>
                <c:pt idx="280">
                  <c:v>1200</c:v>
                </c:pt>
                <c:pt idx="281">
                  <c:v>1200</c:v>
                </c:pt>
                <c:pt idx="282">
                  <c:v>1200</c:v>
                </c:pt>
                <c:pt idx="283">
                  <c:v>1200</c:v>
                </c:pt>
                <c:pt idx="284">
                  <c:v>1200</c:v>
                </c:pt>
                <c:pt idx="285">
                  <c:v>1199</c:v>
                </c:pt>
                <c:pt idx="286">
                  <c:v>1199</c:v>
                </c:pt>
                <c:pt idx="287">
                  <c:v>1199</c:v>
                </c:pt>
                <c:pt idx="288">
                  <c:v>1199</c:v>
                </c:pt>
                <c:pt idx="289">
                  <c:v>1199</c:v>
                </c:pt>
                <c:pt idx="290">
                  <c:v>1199</c:v>
                </c:pt>
                <c:pt idx="291">
                  <c:v>1200</c:v>
                </c:pt>
                <c:pt idx="292">
                  <c:v>1200</c:v>
                </c:pt>
                <c:pt idx="293">
                  <c:v>1200</c:v>
                </c:pt>
                <c:pt idx="294">
                  <c:v>1200</c:v>
                </c:pt>
                <c:pt idx="295">
                  <c:v>1199</c:v>
                </c:pt>
                <c:pt idx="296">
                  <c:v>1199</c:v>
                </c:pt>
                <c:pt idx="297">
                  <c:v>1199</c:v>
                </c:pt>
                <c:pt idx="298">
                  <c:v>1201</c:v>
                </c:pt>
                <c:pt idx="299">
                  <c:v>1200</c:v>
                </c:pt>
                <c:pt idx="300">
                  <c:v>1200</c:v>
                </c:pt>
                <c:pt idx="301">
                  <c:v>1200</c:v>
                </c:pt>
                <c:pt idx="302">
                  <c:v>1200</c:v>
                </c:pt>
                <c:pt idx="303">
                  <c:v>1200</c:v>
                </c:pt>
                <c:pt idx="304">
                  <c:v>1199</c:v>
                </c:pt>
                <c:pt idx="305">
                  <c:v>1199</c:v>
                </c:pt>
                <c:pt idx="306">
                  <c:v>1199</c:v>
                </c:pt>
                <c:pt idx="307">
                  <c:v>1198</c:v>
                </c:pt>
                <c:pt idx="308">
                  <c:v>1199</c:v>
                </c:pt>
                <c:pt idx="309">
                  <c:v>1198</c:v>
                </c:pt>
                <c:pt idx="310">
                  <c:v>1200</c:v>
                </c:pt>
                <c:pt idx="311">
                  <c:v>1200</c:v>
                </c:pt>
                <c:pt idx="312">
                  <c:v>1200</c:v>
                </c:pt>
                <c:pt idx="313">
                  <c:v>1200</c:v>
                </c:pt>
                <c:pt idx="314">
                  <c:v>1198</c:v>
                </c:pt>
                <c:pt idx="315">
                  <c:v>1198</c:v>
                </c:pt>
                <c:pt idx="316">
                  <c:v>1198</c:v>
                </c:pt>
                <c:pt idx="317">
                  <c:v>1200</c:v>
                </c:pt>
                <c:pt idx="318">
                  <c:v>1198</c:v>
                </c:pt>
                <c:pt idx="319">
                  <c:v>1198</c:v>
                </c:pt>
                <c:pt idx="320">
                  <c:v>1200</c:v>
                </c:pt>
                <c:pt idx="321">
                  <c:v>1198</c:v>
                </c:pt>
                <c:pt idx="322">
                  <c:v>1199</c:v>
                </c:pt>
                <c:pt idx="323">
                  <c:v>1199</c:v>
                </c:pt>
                <c:pt idx="324">
                  <c:v>1200</c:v>
                </c:pt>
                <c:pt idx="325">
                  <c:v>1201</c:v>
                </c:pt>
                <c:pt idx="326">
                  <c:v>1200</c:v>
                </c:pt>
                <c:pt idx="327">
                  <c:v>1200</c:v>
                </c:pt>
                <c:pt idx="328">
                  <c:v>1200</c:v>
                </c:pt>
                <c:pt idx="329">
                  <c:v>1200</c:v>
                </c:pt>
                <c:pt idx="330">
                  <c:v>1200</c:v>
                </c:pt>
                <c:pt idx="331">
                  <c:v>1200</c:v>
                </c:pt>
                <c:pt idx="332">
                  <c:v>1200</c:v>
                </c:pt>
                <c:pt idx="333">
                  <c:v>1200</c:v>
                </c:pt>
                <c:pt idx="334">
                  <c:v>1200</c:v>
                </c:pt>
                <c:pt idx="335">
                  <c:v>1200</c:v>
                </c:pt>
                <c:pt idx="336">
                  <c:v>1200</c:v>
                </c:pt>
                <c:pt idx="337">
                  <c:v>1200</c:v>
                </c:pt>
                <c:pt idx="338">
                  <c:v>1201</c:v>
                </c:pt>
                <c:pt idx="339">
                  <c:v>1201</c:v>
                </c:pt>
                <c:pt idx="340">
                  <c:v>1200</c:v>
                </c:pt>
                <c:pt idx="341">
                  <c:v>1201</c:v>
                </c:pt>
                <c:pt idx="342">
                  <c:v>1201</c:v>
                </c:pt>
                <c:pt idx="343">
                  <c:v>1201</c:v>
                </c:pt>
                <c:pt idx="344">
                  <c:v>1200</c:v>
                </c:pt>
                <c:pt idx="345">
                  <c:v>1200</c:v>
                </c:pt>
                <c:pt idx="346">
                  <c:v>1200</c:v>
                </c:pt>
                <c:pt idx="347">
                  <c:v>1201</c:v>
                </c:pt>
                <c:pt idx="348">
                  <c:v>1201</c:v>
                </c:pt>
                <c:pt idx="349">
                  <c:v>1200</c:v>
                </c:pt>
                <c:pt idx="350">
                  <c:v>1200</c:v>
                </c:pt>
                <c:pt idx="351">
                  <c:v>1200</c:v>
                </c:pt>
                <c:pt idx="352">
                  <c:v>1200</c:v>
                </c:pt>
                <c:pt idx="353">
                  <c:v>1200</c:v>
                </c:pt>
                <c:pt idx="354">
                  <c:v>1200</c:v>
                </c:pt>
                <c:pt idx="355">
                  <c:v>1200</c:v>
                </c:pt>
                <c:pt idx="356">
                  <c:v>1200</c:v>
                </c:pt>
                <c:pt idx="357">
                  <c:v>1200</c:v>
                </c:pt>
                <c:pt idx="358">
                  <c:v>1200</c:v>
                </c:pt>
                <c:pt idx="359">
                  <c:v>1200</c:v>
                </c:pt>
                <c:pt idx="360">
                  <c:v>1200</c:v>
                </c:pt>
                <c:pt idx="361">
                  <c:v>1200</c:v>
                </c:pt>
                <c:pt idx="362">
                  <c:v>1200</c:v>
                </c:pt>
                <c:pt idx="363">
                  <c:v>1200</c:v>
                </c:pt>
                <c:pt idx="364">
                  <c:v>1200</c:v>
                </c:pt>
                <c:pt idx="365">
                  <c:v>1200</c:v>
                </c:pt>
                <c:pt idx="366">
                  <c:v>1200</c:v>
                </c:pt>
                <c:pt idx="367">
                  <c:v>1199</c:v>
                </c:pt>
                <c:pt idx="368">
                  <c:v>1200</c:v>
                </c:pt>
                <c:pt idx="369">
                  <c:v>1200</c:v>
                </c:pt>
                <c:pt idx="370">
                  <c:v>1200</c:v>
                </c:pt>
                <c:pt idx="371">
                  <c:v>1200</c:v>
                </c:pt>
                <c:pt idx="372">
                  <c:v>1200</c:v>
                </c:pt>
                <c:pt idx="373">
                  <c:v>1200</c:v>
                </c:pt>
                <c:pt idx="374">
                  <c:v>1200</c:v>
                </c:pt>
                <c:pt idx="375">
                  <c:v>1200</c:v>
                </c:pt>
                <c:pt idx="376">
                  <c:v>1200</c:v>
                </c:pt>
                <c:pt idx="377">
                  <c:v>1200</c:v>
                </c:pt>
                <c:pt idx="378">
                  <c:v>1201</c:v>
                </c:pt>
                <c:pt idx="379">
                  <c:v>1200</c:v>
                </c:pt>
                <c:pt idx="380">
                  <c:v>1201</c:v>
                </c:pt>
                <c:pt idx="381">
                  <c:v>1200</c:v>
                </c:pt>
                <c:pt idx="382">
                  <c:v>1200</c:v>
                </c:pt>
                <c:pt idx="383">
                  <c:v>1200</c:v>
                </c:pt>
                <c:pt idx="384">
                  <c:v>1200</c:v>
                </c:pt>
                <c:pt idx="385">
                  <c:v>1200</c:v>
                </c:pt>
                <c:pt idx="386">
                  <c:v>1200</c:v>
                </c:pt>
                <c:pt idx="387">
                  <c:v>1200</c:v>
                </c:pt>
                <c:pt idx="388">
                  <c:v>1200</c:v>
                </c:pt>
                <c:pt idx="389">
                  <c:v>1200</c:v>
                </c:pt>
                <c:pt idx="390">
                  <c:v>1200</c:v>
                </c:pt>
                <c:pt idx="391">
                  <c:v>1202</c:v>
                </c:pt>
                <c:pt idx="392">
                  <c:v>1200</c:v>
                </c:pt>
                <c:pt idx="393">
                  <c:v>1200</c:v>
                </c:pt>
                <c:pt idx="394">
                  <c:v>1200</c:v>
                </c:pt>
                <c:pt idx="395">
                  <c:v>1200</c:v>
                </c:pt>
                <c:pt idx="396">
                  <c:v>1200</c:v>
                </c:pt>
                <c:pt idx="397">
                  <c:v>1200</c:v>
                </c:pt>
                <c:pt idx="398">
                  <c:v>1201</c:v>
                </c:pt>
                <c:pt idx="399">
                  <c:v>1201</c:v>
                </c:pt>
                <c:pt idx="400">
                  <c:v>1200</c:v>
                </c:pt>
                <c:pt idx="401">
                  <c:v>1201</c:v>
                </c:pt>
                <c:pt idx="402">
                  <c:v>1200</c:v>
                </c:pt>
                <c:pt idx="403">
                  <c:v>1200</c:v>
                </c:pt>
                <c:pt idx="404">
                  <c:v>1200</c:v>
                </c:pt>
                <c:pt idx="405">
                  <c:v>1201</c:v>
                </c:pt>
                <c:pt idx="406">
                  <c:v>1200</c:v>
                </c:pt>
                <c:pt idx="407">
                  <c:v>1200</c:v>
                </c:pt>
                <c:pt idx="408">
                  <c:v>1200</c:v>
                </c:pt>
                <c:pt idx="409">
                  <c:v>1200</c:v>
                </c:pt>
                <c:pt idx="410">
                  <c:v>1200</c:v>
                </c:pt>
                <c:pt idx="411">
                  <c:v>1200</c:v>
                </c:pt>
                <c:pt idx="412">
                  <c:v>1200</c:v>
                </c:pt>
                <c:pt idx="413">
                  <c:v>1200</c:v>
                </c:pt>
                <c:pt idx="414">
                  <c:v>1200</c:v>
                </c:pt>
                <c:pt idx="415">
                  <c:v>1200</c:v>
                </c:pt>
                <c:pt idx="416">
                  <c:v>1200</c:v>
                </c:pt>
                <c:pt idx="417">
                  <c:v>1198</c:v>
                </c:pt>
                <c:pt idx="418">
                  <c:v>1198</c:v>
                </c:pt>
                <c:pt idx="419">
                  <c:v>1198</c:v>
                </c:pt>
                <c:pt idx="420">
                  <c:v>1196</c:v>
                </c:pt>
                <c:pt idx="421">
                  <c:v>1198</c:v>
                </c:pt>
                <c:pt idx="422">
                  <c:v>1200</c:v>
                </c:pt>
                <c:pt idx="423">
                  <c:v>1200</c:v>
                </c:pt>
                <c:pt idx="424">
                  <c:v>1200</c:v>
                </c:pt>
                <c:pt idx="425">
                  <c:v>1201</c:v>
                </c:pt>
                <c:pt idx="426">
                  <c:v>1199</c:v>
                </c:pt>
                <c:pt idx="427">
                  <c:v>1200</c:v>
                </c:pt>
                <c:pt idx="428">
                  <c:v>1200</c:v>
                </c:pt>
                <c:pt idx="429">
                  <c:v>1200</c:v>
                </c:pt>
                <c:pt idx="430">
                  <c:v>1200</c:v>
                </c:pt>
                <c:pt idx="431">
                  <c:v>1200</c:v>
                </c:pt>
                <c:pt idx="432">
                  <c:v>1200</c:v>
                </c:pt>
                <c:pt idx="433">
                  <c:v>1200</c:v>
                </c:pt>
                <c:pt idx="434">
                  <c:v>1200</c:v>
                </c:pt>
                <c:pt idx="435">
                  <c:v>1201</c:v>
                </c:pt>
                <c:pt idx="436">
                  <c:v>1201</c:v>
                </c:pt>
                <c:pt idx="437">
                  <c:v>1200</c:v>
                </c:pt>
                <c:pt idx="438">
                  <c:v>1200</c:v>
                </c:pt>
                <c:pt idx="439">
                  <c:v>1200</c:v>
                </c:pt>
                <c:pt idx="440">
                  <c:v>1198</c:v>
                </c:pt>
                <c:pt idx="441">
                  <c:v>1200</c:v>
                </c:pt>
                <c:pt idx="442">
                  <c:v>1200</c:v>
                </c:pt>
                <c:pt idx="443">
                  <c:v>1200</c:v>
                </c:pt>
                <c:pt idx="444">
                  <c:v>1199</c:v>
                </c:pt>
                <c:pt idx="445">
                  <c:v>1199</c:v>
                </c:pt>
                <c:pt idx="446">
                  <c:v>1200</c:v>
                </c:pt>
                <c:pt idx="447">
                  <c:v>1200</c:v>
                </c:pt>
                <c:pt idx="448">
                  <c:v>1200</c:v>
                </c:pt>
                <c:pt idx="449">
                  <c:v>1200</c:v>
                </c:pt>
                <c:pt idx="450">
                  <c:v>1199</c:v>
                </c:pt>
                <c:pt idx="451">
                  <c:v>1200</c:v>
                </c:pt>
                <c:pt idx="452">
                  <c:v>1200</c:v>
                </c:pt>
                <c:pt idx="453">
                  <c:v>1200</c:v>
                </c:pt>
                <c:pt idx="454">
                  <c:v>1200</c:v>
                </c:pt>
                <c:pt idx="455">
                  <c:v>1201</c:v>
                </c:pt>
                <c:pt idx="456">
                  <c:v>1201</c:v>
                </c:pt>
                <c:pt idx="457">
                  <c:v>1200</c:v>
                </c:pt>
                <c:pt idx="458">
                  <c:v>1200</c:v>
                </c:pt>
                <c:pt idx="459">
                  <c:v>1200</c:v>
                </c:pt>
                <c:pt idx="460">
                  <c:v>1200</c:v>
                </c:pt>
                <c:pt idx="461">
                  <c:v>1199</c:v>
                </c:pt>
                <c:pt idx="462">
                  <c:v>1200</c:v>
                </c:pt>
                <c:pt idx="463">
                  <c:v>1200</c:v>
                </c:pt>
                <c:pt idx="464">
                  <c:v>1200</c:v>
                </c:pt>
                <c:pt idx="465">
                  <c:v>1201</c:v>
                </c:pt>
                <c:pt idx="466">
                  <c:v>1201</c:v>
                </c:pt>
                <c:pt idx="467">
                  <c:v>1200</c:v>
                </c:pt>
                <c:pt idx="468">
                  <c:v>1200</c:v>
                </c:pt>
                <c:pt idx="469">
                  <c:v>1200</c:v>
                </c:pt>
                <c:pt idx="470">
                  <c:v>1201</c:v>
                </c:pt>
                <c:pt idx="471">
                  <c:v>1200</c:v>
                </c:pt>
                <c:pt idx="472">
                  <c:v>1200</c:v>
                </c:pt>
                <c:pt idx="473">
                  <c:v>1200</c:v>
                </c:pt>
                <c:pt idx="474">
                  <c:v>1200</c:v>
                </c:pt>
                <c:pt idx="475">
                  <c:v>1200</c:v>
                </c:pt>
                <c:pt idx="476">
                  <c:v>1200</c:v>
                </c:pt>
                <c:pt idx="477">
                  <c:v>1199</c:v>
                </c:pt>
                <c:pt idx="478">
                  <c:v>1200</c:v>
                </c:pt>
                <c:pt idx="479">
                  <c:v>1200</c:v>
                </c:pt>
                <c:pt idx="480">
                  <c:v>1200</c:v>
                </c:pt>
                <c:pt idx="481">
                  <c:v>1198</c:v>
                </c:pt>
                <c:pt idx="482">
                  <c:v>1198</c:v>
                </c:pt>
                <c:pt idx="483">
                  <c:v>1200</c:v>
                </c:pt>
                <c:pt idx="484">
                  <c:v>1200</c:v>
                </c:pt>
                <c:pt idx="485">
                  <c:v>1200</c:v>
                </c:pt>
                <c:pt idx="486">
                  <c:v>1200</c:v>
                </c:pt>
                <c:pt idx="487">
                  <c:v>1199</c:v>
                </c:pt>
                <c:pt idx="488">
                  <c:v>1200</c:v>
                </c:pt>
                <c:pt idx="489">
                  <c:v>1200</c:v>
                </c:pt>
                <c:pt idx="490">
                  <c:v>1200</c:v>
                </c:pt>
                <c:pt idx="491">
                  <c:v>1200</c:v>
                </c:pt>
                <c:pt idx="492">
                  <c:v>1200</c:v>
                </c:pt>
                <c:pt idx="493">
                  <c:v>1200</c:v>
                </c:pt>
                <c:pt idx="494">
                  <c:v>1200</c:v>
                </c:pt>
                <c:pt idx="495">
                  <c:v>1200</c:v>
                </c:pt>
                <c:pt idx="496">
                  <c:v>1200</c:v>
                </c:pt>
                <c:pt idx="497">
                  <c:v>1200</c:v>
                </c:pt>
                <c:pt idx="498">
                  <c:v>1200</c:v>
                </c:pt>
                <c:pt idx="499">
                  <c:v>1201</c:v>
                </c:pt>
                <c:pt idx="500">
                  <c:v>1200</c:v>
                </c:pt>
                <c:pt idx="501">
                  <c:v>1201</c:v>
                </c:pt>
                <c:pt idx="502">
                  <c:v>1201</c:v>
                </c:pt>
                <c:pt idx="503">
                  <c:v>1200</c:v>
                </c:pt>
                <c:pt idx="504">
                  <c:v>1200</c:v>
                </c:pt>
                <c:pt idx="505">
                  <c:v>1200</c:v>
                </c:pt>
                <c:pt idx="506">
                  <c:v>1200</c:v>
                </c:pt>
                <c:pt idx="507">
                  <c:v>1200</c:v>
                </c:pt>
                <c:pt idx="508">
                  <c:v>1200</c:v>
                </c:pt>
                <c:pt idx="509">
                  <c:v>1200</c:v>
                </c:pt>
                <c:pt idx="510">
                  <c:v>1201</c:v>
                </c:pt>
                <c:pt idx="511">
                  <c:v>1201</c:v>
                </c:pt>
                <c:pt idx="512">
                  <c:v>1201</c:v>
                </c:pt>
                <c:pt idx="513">
                  <c:v>1200</c:v>
                </c:pt>
                <c:pt idx="514">
                  <c:v>1200</c:v>
                </c:pt>
                <c:pt idx="515">
                  <c:v>1200</c:v>
                </c:pt>
                <c:pt idx="516">
                  <c:v>1200</c:v>
                </c:pt>
                <c:pt idx="517">
                  <c:v>1200</c:v>
                </c:pt>
                <c:pt idx="518">
                  <c:v>1200</c:v>
                </c:pt>
                <c:pt idx="519">
                  <c:v>1200</c:v>
                </c:pt>
                <c:pt idx="520">
                  <c:v>1200</c:v>
                </c:pt>
                <c:pt idx="521">
                  <c:v>1201</c:v>
                </c:pt>
                <c:pt idx="522">
                  <c:v>1201</c:v>
                </c:pt>
                <c:pt idx="523">
                  <c:v>1200</c:v>
                </c:pt>
                <c:pt idx="524">
                  <c:v>1200</c:v>
                </c:pt>
                <c:pt idx="525">
                  <c:v>1200</c:v>
                </c:pt>
                <c:pt idx="526">
                  <c:v>1200</c:v>
                </c:pt>
                <c:pt idx="527">
                  <c:v>1200</c:v>
                </c:pt>
                <c:pt idx="528">
                  <c:v>1200</c:v>
                </c:pt>
                <c:pt idx="529">
                  <c:v>1199</c:v>
                </c:pt>
                <c:pt idx="530">
                  <c:v>1201</c:v>
                </c:pt>
                <c:pt idx="531">
                  <c:v>1200</c:v>
                </c:pt>
                <c:pt idx="532">
                  <c:v>1200</c:v>
                </c:pt>
                <c:pt idx="533">
                  <c:v>1200</c:v>
                </c:pt>
                <c:pt idx="534">
                  <c:v>1200</c:v>
                </c:pt>
                <c:pt idx="535">
                  <c:v>1199</c:v>
                </c:pt>
                <c:pt idx="536">
                  <c:v>1200</c:v>
                </c:pt>
                <c:pt idx="537">
                  <c:v>1200</c:v>
                </c:pt>
                <c:pt idx="538">
                  <c:v>1200</c:v>
                </c:pt>
                <c:pt idx="539">
                  <c:v>1201</c:v>
                </c:pt>
                <c:pt idx="540">
                  <c:v>1200</c:v>
                </c:pt>
                <c:pt idx="541">
                  <c:v>1200</c:v>
                </c:pt>
                <c:pt idx="542">
                  <c:v>1200</c:v>
                </c:pt>
                <c:pt idx="543">
                  <c:v>1200</c:v>
                </c:pt>
                <c:pt idx="544">
                  <c:v>1200</c:v>
                </c:pt>
                <c:pt idx="545">
                  <c:v>1199</c:v>
                </c:pt>
                <c:pt idx="546">
                  <c:v>1200</c:v>
                </c:pt>
                <c:pt idx="547">
                  <c:v>1200</c:v>
                </c:pt>
                <c:pt idx="548">
                  <c:v>1200</c:v>
                </c:pt>
                <c:pt idx="549">
                  <c:v>1200</c:v>
                </c:pt>
                <c:pt idx="550">
                  <c:v>1200</c:v>
                </c:pt>
                <c:pt idx="551">
                  <c:v>1200</c:v>
                </c:pt>
                <c:pt idx="552">
                  <c:v>1200</c:v>
                </c:pt>
                <c:pt idx="553">
                  <c:v>1200</c:v>
                </c:pt>
                <c:pt idx="554">
                  <c:v>1200</c:v>
                </c:pt>
                <c:pt idx="555">
                  <c:v>1201</c:v>
                </c:pt>
                <c:pt idx="556">
                  <c:v>1200</c:v>
                </c:pt>
                <c:pt idx="557">
                  <c:v>1199</c:v>
                </c:pt>
                <c:pt idx="558">
                  <c:v>1199</c:v>
                </c:pt>
                <c:pt idx="559">
                  <c:v>1200</c:v>
                </c:pt>
                <c:pt idx="560">
                  <c:v>1200</c:v>
                </c:pt>
                <c:pt idx="561">
                  <c:v>1200</c:v>
                </c:pt>
                <c:pt idx="562">
                  <c:v>1200</c:v>
                </c:pt>
                <c:pt idx="563">
                  <c:v>1200</c:v>
                </c:pt>
                <c:pt idx="564">
                  <c:v>1200</c:v>
                </c:pt>
                <c:pt idx="565">
                  <c:v>1200</c:v>
                </c:pt>
                <c:pt idx="566">
                  <c:v>1200</c:v>
                </c:pt>
                <c:pt idx="567">
                  <c:v>1199</c:v>
                </c:pt>
                <c:pt idx="568">
                  <c:v>1199</c:v>
                </c:pt>
                <c:pt idx="569">
                  <c:v>1201</c:v>
                </c:pt>
                <c:pt idx="570">
                  <c:v>1199</c:v>
                </c:pt>
                <c:pt idx="571">
                  <c:v>1199</c:v>
                </c:pt>
                <c:pt idx="572">
                  <c:v>1200</c:v>
                </c:pt>
                <c:pt idx="573">
                  <c:v>1200</c:v>
                </c:pt>
                <c:pt idx="574">
                  <c:v>1200</c:v>
                </c:pt>
                <c:pt idx="575">
                  <c:v>1200</c:v>
                </c:pt>
                <c:pt idx="576">
                  <c:v>1200</c:v>
                </c:pt>
                <c:pt idx="577">
                  <c:v>1198</c:v>
                </c:pt>
                <c:pt idx="578">
                  <c:v>1200</c:v>
                </c:pt>
                <c:pt idx="579">
                  <c:v>1200</c:v>
                </c:pt>
                <c:pt idx="580">
                  <c:v>1202</c:v>
                </c:pt>
                <c:pt idx="581">
                  <c:v>1201</c:v>
                </c:pt>
                <c:pt idx="582">
                  <c:v>1200</c:v>
                </c:pt>
                <c:pt idx="583">
                  <c:v>1200</c:v>
                </c:pt>
                <c:pt idx="584">
                  <c:v>1199</c:v>
                </c:pt>
                <c:pt idx="585">
                  <c:v>1201</c:v>
                </c:pt>
                <c:pt idx="586">
                  <c:v>1200</c:v>
                </c:pt>
                <c:pt idx="587">
                  <c:v>1200</c:v>
                </c:pt>
                <c:pt idx="588">
                  <c:v>1199</c:v>
                </c:pt>
                <c:pt idx="589">
                  <c:v>1199</c:v>
                </c:pt>
                <c:pt idx="590">
                  <c:v>1200</c:v>
                </c:pt>
                <c:pt idx="591">
                  <c:v>1200</c:v>
                </c:pt>
                <c:pt idx="592">
                  <c:v>1201</c:v>
                </c:pt>
                <c:pt idx="593">
                  <c:v>1201</c:v>
                </c:pt>
                <c:pt idx="594">
                  <c:v>1200</c:v>
                </c:pt>
                <c:pt idx="595">
                  <c:v>1201</c:v>
                </c:pt>
                <c:pt idx="596">
                  <c:v>1200</c:v>
                </c:pt>
                <c:pt idx="597">
                  <c:v>1200</c:v>
                </c:pt>
                <c:pt idx="598">
                  <c:v>1198</c:v>
                </c:pt>
                <c:pt idx="599">
                  <c:v>1198</c:v>
                </c:pt>
                <c:pt idx="600">
                  <c:v>1200</c:v>
                </c:pt>
                <c:pt idx="601">
                  <c:v>1201</c:v>
                </c:pt>
                <c:pt idx="602">
                  <c:v>1200</c:v>
                </c:pt>
                <c:pt idx="603">
                  <c:v>1200</c:v>
                </c:pt>
                <c:pt idx="604">
                  <c:v>1201</c:v>
                </c:pt>
                <c:pt idx="605">
                  <c:v>1200</c:v>
                </c:pt>
                <c:pt idx="606">
                  <c:v>1200</c:v>
                </c:pt>
                <c:pt idx="607">
                  <c:v>1200</c:v>
                </c:pt>
                <c:pt idx="608">
                  <c:v>1200</c:v>
                </c:pt>
                <c:pt idx="609">
                  <c:v>1200</c:v>
                </c:pt>
                <c:pt idx="610">
                  <c:v>1200</c:v>
                </c:pt>
                <c:pt idx="611">
                  <c:v>1200</c:v>
                </c:pt>
                <c:pt idx="612">
                  <c:v>1200</c:v>
                </c:pt>
                <c:pt idx="613">
                  <c:v>1200</c:v>
                </c:pt>
                <c:pt idx="614">
                  <c:v>1201</c:v>
                </c:pt>
                <c:pt idx="615">
                  <c:v>1200</c:v>
                </c:pt>
                <c:pt idx="616">
                  <c:v>1200</c:v>
                </c:pt>
                <c:pt idx="617">
                  <c:v>1200</c:v>
                </c:pt>
                <c:pt idx="618">
                  <c:v>1200</c:v>
                </c:pt>
                <c:pt idx="619">
                  <c:v>1200</c:v>
                </c:pt>
                <c:pt idx="620">
                  <c:v>1200</c:v>
                </c:pt>
                <c:pt idx="621">
                  <c:v>1200</c:v>
                </c:pt>
                <c:pt idx="622">
                  <c:v>1200</c:v>
                </c:pt>
                <c:pt idx="623">
                  <c:v>1200</c:v>
                </c:pt>
                <c:pt idx="624">
                  <c:v>1200</c:v>
                </c:pt>
                <c:pt idx="625">
                  <c:v>1201</c:v>
                </c:pt>
                <c:pt idx="626">
                  <c:v>1201</c:v>
                </c:pt>
                <c:pt idx="627">
                  <c:v>1200</c:v>
                </c:pt>
                <c:pt idx="628">
                  <c:v>1200</c:v>
                </c:pt>
                <c:pt idx="629">
                  <c:v>1200</c:v>
                </c:pt>
                <c:pt idx="630">
                  <c:v>1200</c:v>
                </c:pt>
                <c:pt idx="631">
                  <c:v>1200</c:v>
                </c:pt>
                <c:pt idx="632">
                  <c:v>1200</c:v>
                </c:pt>
                <c:pt idx="633">
                  <c:v>1200</c:v>
                </c:pt>
                <c:pt idx="634">
                  <c:v>1202</c:v>
                </c:pt>
                <c:pt idx="635">
                  <c:v>1200</c:v>
                </c:pt>
                <c:pt idx="636">
                  <c:v>1200</c:v>
                </c:pt>
                <c:pt idx="637">
                  <c:v>1202</c:v>
                </c:pt>
                <c:pt idx="638">
                  <c:v>1200</c:v>
                </c:pt>
                <c:pt idx="639">
                  <c:v>1199</c:v>
                </c:pt>
                <c:pt idx="640">
                  <c:v>1199</c:v>
                </c:pt>
                <c:pt idx="641">
                  <c:v>1200</c:v>
                </c:pt>
                <c:pt idx="642">
                  <c:v>1200</c:v>
                </c:pt>
                <c:pt idx="643">
                  <c:v>1200</c:v>
                </c:pt>
                <c:pt idx="644">
                  <c:v>1200</c:v>
                </c:pt>
                <c:pt idx="645">
                  <c:v>1200</c:v>
                </c:pt>
                <c:pt idx="646">
                  <c:v>1200</c:v>
                </c:pt>
                <c:pt idx="647">
                  <c:v>1200</c:v>
                </c:pt>
                <c:pt idx="648">
                  <c:v>1201</c:v>
                </c:pt>
                <c:pt idx="649">
                  <c:v>1200</c:v>
                </c:pt>
                <c:pt idx="650">
                  <c:v>1200</c:v>
                </c:pt>
                <c:pt idx="651">
                  <c:v>1201</c:v>
                </c:pt>
                <c:pt idx="652">
                  <c:v>1200</c:v>
                </c:pt>
                <c:pt idx="653">
                  <c:v>1200</c:v>
                </c:pt>
                <c:pt idx="654">
                  <c:v>1199</c:v>
                </c:pt>
                <c:pt idx="655">
                  <c:v>1200</c:v>
                </c:pt>
                <c:pt idx="656">
                  <c:v>1200</c:v>
                </c:pt>
                <c:pt idx="657">
                  <c:v>1201</c:v>
                </c:pt>
                <c:pt idx="658">
                  <c:v>1198</c:v>
                </c:pt>
                <c:pt idx="659">
                  <c:v>1198</c:v>
                </c:pt>
                <c:pt idx="660">
                  <c:v>1199</c:v>
                </c:pt>
                <c:pt idx="661">
                  <c:v>1200</c:v>
                </c:pt>
                <c:pt idx="662">
                  <c:v>1200</c:v>
                </c:pt>
                <c:pt idx="663">
                  <c:v>1200</c:v>
                </c:pt>
                <c:pt idx="664">
                  <c:v>1200</c:v>
                </c:pt>
                <c:pt idx="665">
                  <c:v>1201</c:v>
                </c:pt>
                <c:pt idx="666">
                  <c:v>1201</c:v>
                </c:pt>
                <c:pt idx="667">
                  <c:v>1201</c:v>
                </c:pt>
                <c:pt idx="668">
                  <c:v>1199</c:v>
                </c:pt>
                <c:pt idx="669">
                  <c:v>1199</c:v>
                </c:pt>
                <c:pt idx="670">
                  <c:v>1201</c:v>
                </c:pt>
                <c:pt idx="671">
                  <c:v>1200</c:v>
                </c:pt>
                <c:pt idx="672">
                  <c:v>1200</c:v>
                </c:pt>
                <c:pt idx="673">
                  <c:v>1201</c:v>
                </c:pt>
                <c:pt idx="674">
                  <c:v>1200</c:v>
                </c:pt>
                <c:pt idx="675">
                  <c:v>1200</c:v>
                </c:pt>
                <c:pt idx="676">
                  <c:v>1200</c:v>
                </c:pt>
                <c:pt idx="677">
                  <c:v>1200</c:v>
                </c:pt>
                <c:pt idx="678">
                  <c:v>1200</c:v>
                </c:pt>
                <c:pt idx="679">
                  <c:v>1200</c:v>
                </c:pt>
                <c:pt idx="680">
                  <c:v>1199</c:v>
                </c:pt>
                <c:pt idx="681">
                  <c:v>1200</c:v>
                </c:pt>
                <c:pt idx="682">
                  <c:v>1200</c:v>
                </c:pt>
                <c:pt idx="683">
                  <c:v>1199</c:v>
                </c:pt>
                <c:pt idx="684">
                  <c:v>1200</c:v>
                </c:pt>
                <c:pt idx="685">
                  <c:v>1200</c:v>
                </c:pt>
                <c:pt idx="686">
                  <c:v>1200</c:v>
                </c:pt>
                <c:pt idx="687">
                  <c:v>1199</c:v>
                </c:pt>
                <c:pt idx="688">
                  <c:v>1200</c:v>
                </c:pt>
                <c:pt idx="689">
                  <c:v>1200</c:v>
                </c:pt>
                <c:pt idx="690">
                  <c:v>1200</c:v>
                </c:pt>
                <c:pt idx="691">
                  <c:v>1198</c:v>
                </c:pt>
                <c:pt idx="692">
                  <c:v>1198</c:v>
                </c:pt>
                <c:pt idx="693">
                  <c:v>1200</c:v>
                </c:pt>
                <c:pt idx="694">
                  <c:v>1198</c:v>
                </c:pt>
                <c:pt idx="695">
                  <c:v>1199</c:v>
                </c:pt>
                <c:pt idx="696">
                  <c:v>1199</c:v>
                </c:pt>
                <c:pt idx="697">
                  <c:v>1200</c:v>
                </c:pt>
                <c:pt idx="698">
                  <c:v>1200</c:v>
                </c:pt>
                <c:pt idx="699">
                  <c:v>1199</c:v>
                </c:pt>
                <c:pt idx="700">
                  <c:v>1200</c:v>
                </c:pt>
                <c:pt idx="701">
                  <c:v>1200</c:v>
                </c:pt>
                <c:pt idx="702">
                  <c:v>1200</c:v>
                </c:pt>
                <c:pt idx="703">
                  <c:v>1201</c:v>
                </c:pt>
                <c:pt idx="704">
                  <c:v>1199</c:v>
                </c:pt>
                <c:pt idx="705">
                  <c:v>1200</c:v>
                </c:pt>
                <c:pt idx="706">
                  <c:v>1199</c:v>
                </c:pt>
                <c:pt idx="707">
                  <c:v>1200</c:v>
                </c:pt>
                <c:pt idx="708">
                  <c:v>1200</c:v>
                </c:pt>
                <c:pt idx="709">
                  <c:v>1201</c:v>
                </c:pt>
                <c:pt idx="710">
                  <c:v>1200</c:v>
                </c:pt>
                <c:pt idx="711">
                  <c:v>1200</c:v>
                </c:pt>
                <c:pt idx="712">
                  <c:v>1201</c:v>
                </c:pt>
                <c:pt idx="713">
                  <c:v>1200</c:v>
                </c:pt>
                <c:pt idx="714">
                  <c:v>1201</c:v>
                </c:pt>
                <c:pt idx="715">
                  <c:v>1200</c:v>
                </c:pt>
                <c:pt idx="716">
                  <c:v>1200</c:v>
                </c:pt>
                <c:pt idx="717">
                  <c:v>1201</c:v>
                </c:pt>
                <c:pt idx="718">
                  <c:v>1201</c:v>
                </c:pt>
                <c:pt idx="719">
                  <c:v>1201</c:v>
                </c:pt>
                <c:pt idx="720">
                  <c:v>1200</c:v>
                </c:pt>
                <c:pt idx="721">
                  <c:v>1200</c:v>
                </c:pt>
                <c:pt idx="722">
                  <c:v>1199</c:v>
                </c:pt>
                <c:pt idx="723">
                  <c:v>1200</c:v>
                </c:pt>
                <c:pt idx="724">
                  <c:v>1200</c:v>
                </c:pt>
                <c:pt idx="725">
                  <c:v>1201</c:v>
                </c:pt>
                <c:pt idx="726">
                  <c:v>1200</c:v>
                </c:pt>
                <c:pt idx="727">
                  <c:v>1200</c:v>
                </c:pt>
                <c:pt idx="728">
                  <c:v>1200</c:v>
                </c:pt>
                <c:pt idx="729">
                  <c:v>1201</c:v>
                </c:pt>
                <c:pt idx="730">
                  <c:v>1201</c:v>
                </c:pt>
                <c:pt idx="731">
                  <c:v>1201</c:v>
                </c:pt>
                <c:pt idx="732">
                  <c:v>1201</c:v>
                </c:pt>
                <c:pt idx="733">
                  <c:v>1201</c:v>
                </c:pt>
                <c:pt idx="734">
                  <c:v>1201</c:v>
                </c:pt>
                <c:pt idx="735">
                  <c:v>1200</c:v>
                </c:pt>
                <c:pt idx="736">
                  <c:v>1199</c:v>
                </c:pt>
                <c:pt idx="737">
                  <c:v>1199</c:v>
                </c:pt>
                <c:pt idx="738">
                  <c:v>1200</c:v>
                </c:pt>
                <c:pt idx="739">
                  <c:v>1198</c:v>
                </c:pt>
                <c:pt idx="740">
                  <c:v>1200</c:v>
                </c:pt>
                <c:pt idx="741">
                  <c:v>1200</c:v>
                </c:pt>
                <c:pt idx="742">
                  <c:v>1200</c:v>
                </c:pt>
                <c:pt idx="743">
                  <c:v>1200</c:v>
                </c:pt>
                <c:pt idx="744">
                  <c:v>1200</c:v>
                </c:pt>
                <c:pt idx="745">
                  <c:v>1200</c:v>
                </c:pt>
                <c:pt idx="746">
                  <c:v>1200</c:v>
                </c:pt>
                <c:pt idx="747">
                  <c:v>1200</c:v>
                </c:pt>
                <c:pt idx="748">
                  <c:v>1200</c:v>
                </c:pt>
                <c:pt idx="749">
                  <c:v>1199</c:v>
                </c:pt>
                <c:pt idx="750">
                  <c:v>1200</c:v>
                </c:pt>
                <c:pt idx="751">
                  <c:v>1201</c:v>
                </c:pt>
                <c:pt idx="752">
                  <c:v>1201</c:v>
                </c:pt>
                <c:pt idx="753">
                  <c:v>1200</c:v>
                </c:pt>
                <c:pt idx="754">
                  <c:v>1200</c:v>
                </c:pt>
                <c:pt idx="755">
                  <c:v>1201</c:v>
                </c:pt>
                <c:pt idx="756">
                  <c:v>1200</c:v>
                </c:pt>
                <c:pt idx="757">
                  <c:v>1200</c:v>
                </c:pt>
                <c:pt idx="758">
                  <c:v>1200</c:v>
                </c:pt>
                <c:pt idx="759">
                  <c:v>1200</c:v>
                </c:pt>
                <c:pt idx="760">
                  <c:v>1200</c:v>
                </c:pt>
                <c:pt idx="761">
                  <c:v>1200</c:v>
                </c:pt>
                <c:pt idx="762">
                  <c:v>1198</c:v>
                </c:pt>
                <c:pt idx="763">
                  <c:v>1198</c:v>
                </c:pt>
                <c:pt idx="764">
                  <c:v>1200</c:v>
                </c:pt>
                <c:pt idx="765">
                  <c:v>1198</c:v>
                </c:pt>
                <c:pt idx="766">
                  <c:v>1200</c:v>
                </c:pt>
                <c:pt idx="767">
                  <c:v>1199</c:v>
                </c:pt>
                <c:pt idx="768">
                  <c:v>1200</c:v>
                </c:pt>
                <c:pt idx="769">
                  <c:v>1200</c:v>
                </c:pt>
                <c:pt idx="770">
                  <c:v>1200</c:v>
                </c:pt>
                <c:pt idx="771">
                  <c:v>1200</c:v>
                </c:pt>
                <c:pt idx="772">
                  <c:v>1201</c:v>
                </c:pt>
                <c:pt idx="773">
                  <c:v>1201</c:v>
                </c:pt>
                <c:pt idx="774">
                  <c:v>1201</c:v>
                </c:pt>
                <c:pt idx="775">
                  <c:v>1200</c:v>
                </c:pt>
                <c:pt idx="776">
                  <c:v>1200</c:v>
                </c:pt>
                <c:pt idx="777">
                  <c:v>1199</c:v>
                </c:pt>
                <c:pt idx="778">
                  <c:v>1200</c:v>
                </c:pt>
                <c:pt idx="779">
                  <c:v>1200</c:v>
                </c:pt>
                <c:pt idx="780">
                  <c:v>1200</c:v>
                </c:pt>
                <c:pt idx="781">
                  <c:v>1199</c:v>
                </c:pt>
                <c:pt idx="782">
                  <c:v>1200</c:v>
                </c:pt>
                <c:pt idx="783">
                  <c:v>1200</c:v>
                </c:pt>
                <c:pt idx="784">
                  <c:v>1200</c:v>
                </c:pt>
                <c:pt idx="785">
                  <c:v>1199</c:v>
                </c:pt>
                <c:pt idx="786">
                  <c:v>1200</c:v>
                </c:pt>
                <c:pt idx="787">
                  <c:v>1200</c:v>
                </c:pt>
                <c:pt idx="788">
                  <c:v>1200</c:v>
                </c:pt>
                <c:pt idx="789">
                  <c:v>1200</c:v>
                </c:pt>
                <c:pt idx="790">
                  <c:v>1200</c:v>
                </c:pt>
                <c:pt idx="791">
                  <c:v>1200</c:v>
                </c:pt>
                <c:pt idx="792">
                  <c:v>1199</c:v>
                </c:pt>
                <c:pt idx="793">
                  <c:v>1199</c:v>
                </c:pt>
                <c:pt idx="794">
                  <c:v>1200</c:v>
                </c:pt>
                <c:pt idx="795">
                  <c:v>1200</c:v>
                </c:pt>
                <c:pt idx="796">
                  <c:v>1200</c:v>
                </c:pt>
                <c:pt idx="797">
                  <c:v>1200</c:v>
                </c:pt>
                <c:pt idx="798">
                  <c:v>1200</c:v>
                </c:pt>
                <c:pt idx="799">
                  <c:v>1199</c:v>
                </c:pt>
                <c:pt idx="800">
                  <c:v>1199</c:v>
                </c:pt>
                <c:pt idx="801">
                  <c:v>1200</c:v>
                </c:pt>
                <c:pt idx="802">
                  <c:v>1200</c:v>
                </c:pt>
                <c:pt idx="803">
                  <c:v>1201</c:v>
                </c:pt>
                <c:pt idx="804">
                  <c:v>1200</c:v>
                </c:pt>
                <c:pt idx="805">
                  <c:v>1200</c:v>
                </c:pt>
                <c:pt idx="806">
                  <c:v>1200</c:v>
                </c:pt>
                <c:pt idx="807">
                  <c:v>1200</c:v>
                </c:pt>
                <c:pt idx="808">
                  <c:v>1200</c:v>
                </c:pt>
                <c:pt idx="809">
                  <c:v>1200</c:v>
                </c:pt>
                <c:pt idx="810">
                  <c:v>1200</c:v>
                </c:pt>
                <c:pt idx="811">
                  <c:v>1199</c:v>
                </c:pt>
                <c:pt idx="812">
                  <c:v>1200</c:v>
                </c:pt>
                <c:pt idx="813">
                  <c:v>1200</c:v>
                </c:pt>
                <c:pt idx="814">
                  <c:v>1199</c:v>
                </c:pt>
                <c:pt idx="815">
                  <c:v>1199</c:v>
                </c:pt>
                <c:pt idx="816">
                  <c:v>1199</c:v>
                </c:pt>
                <c:pt idx="817">
                  <c:v>1200</c:v>
                </c:pt>
                <c:pt idx="818">
                  <c:v>1200</c:v>
                </c:pt>
                <c:pt idx="819">
                  <c:v>1200</c:v>
                </c:pt>
                <c:pt idx="820">
                  <c:v>1200</c:v>
                </c:pt>
                <c:pt idx="821">
                  <c:v>1200</c:v>
                </c:pt>
                <c:pt idx="822">
                  <c:v>1200</c:v>
                </c:pt>
                <c:pt idx="823">
                  <c:v>1200</c:v>
                </c:pt>
                <c:pt idx="824">
                  <c:v>1200</c:v>
                </c:pt>
                <c:pt idx="825">
                  <c:v>1200</c:v>
                </c:pt>
                <c:pt idx="826">
                  <c:v>1199</c:v>
                </c:pt>
                <c:pt idx="827">
                  <c:v>1199</c:v>
                </c:pt>
                <c:pt idx="828">
                  <c:v>1200</c:v>
                </c:pt>
                <c:pt idx="829">
                  <c:v>1201</c:v>
                </c:pt>
                <c:pt idx="830">
                  <c:v>1201</c:v>
                </c:pt>
                <c:pt idx="831">
                  <c:v>1200</c:v>
                </c:pt>
                <c:pt idx="832">
                  <c:v>1200</c:v>
                </c:pt>
                <c:pt idx="833">
                  <c:v>1200</c:v>
                </c:pt>
                <c:pt idx="834">
                  <c:v>1200</c:v>
                </c:pt>
                <c:pt idx="835">
                  <c:v>1200</c:v>
                </c:pt>
                <c:pt idx="836">
                  <c:v>1201</c:v>
                </c:pt>
                <c:pt idx="837">
                  <c:v>1201</c:v>
                </c:pt>
                <c:pt idx="838">
                  <c:v>1200</c:v>
                </c:pt>
                <c:pt idx="839">
                  <c:v>1201</c:v>
                </c:pt>
                <c:pt idx="840">
                  <c:v>1201</c:v>
                </c:pt>
                <c:pt idx="841">
                  <c:v>1200</c:v>
                </c:pt>
                <c:pt idx="842">
                  <c:v>1199</c:v>
                </c:pt>
                <c:pt idx="843">
                  <c:v>1199</c:v>
                </c:pt>
                <c:pt idx="844">
                  <c:v>1201</c:v>
                </c:pt>
                <c:pt idx="845">
                  <c:v>1200</c:v>
                </c:pt>
                <c:pt idx="846">
                  <c:v>1201</c:v>
                </c:pt>
                <c:pt idx="847">
                  <c:v>1201</c:v>
                </c:pt>
                <c:pt idx="848">
                  <c:v>1200</c:v>
                </c:pt>
                <c:pt idx="849">
                  <c:v>1201</c:v>
                </c:pt>
                <c:pt idx="850">
                  <c:v>1200</c:v>
                </c:pt>
                <c:pt idx="851">
                  <c:v>1198</c:v>
                </c:pt>
                <c:pt idx="852">
                  <c:v>1200</c:v>
                </c:pt>
                <c:pt idx="853">
                  <c:v>1200</c:v>
                </c:pt>
                <c:pt idx="854">
                  <c:v>1199</c:v>
                </c:pt>
                <c:pt idx="855">
                  <c:v>1200</c:v>
                </c:pt>
                <c:pt idx="856">
                  <c:v>1200</c:v>
                </c:pt>
                <c:pt idx="857">
                  <c:v>1200</c:v>
                </c:pt>
                <c:pt idx="858">
                  <c:v>1200</c:v>
                </c:pt>
                <c:pt idx="859">
                  <c:v>1200</c:v>
                </c:pt>
                <c:pt idx="860">
                  <c:v>1200</c:v>
                </c:pt>
                <c:pt idx="861">
                  <c:v>1200</c:v>
                </c:pt>
                <c:pt idx="862">
                  <c:v>1199</c:v>
                </c:pt>
                <c:pt idx="863">
                  <c:v>1199</c:v>
                </c:pt>
                <c:pt idx="864">
                  <c:v>1200</c:v>
                </c:pt>
                <c:pt idx="865">
                  <c:v>1200</c:v>
                </c:pt>
                <c:pt idx="866">
                  <c:v>1200</c:v>
                </c:pt>
                <c:pt idx="867">
                  <c:v>1200</c:v>
                </c:pt>
                <c:pt idx="868">
                  <c:v>1201</c:v>
                </c:pt>
                <c:pt idx="869">
                  <c:v>1201</c:v>
                </c:pt>
                <c:pt idx="870">
                  <c:v>1200</c:v>
                </c:pt>
                <c:pt idx="871">
                  <c:v>1201</c:v>
                </c:pt>
                <c:pt idx="872">
                  <c:v>1199</c:v>
                </c:pt>
                <c:pt idx="873">
                  <c:v>1199</c:v>
                </c:pt>
                <c:pt idx="874">
                  <c:v>1200</c:v>
                </c:pt>
                <c:pt idx="875">
                  <c:v>1200</c:v>
                </c:pt>
                <c:pt idx="876">
                  <c:v>1201</c:v>
                </c:pt>
                <c:pt idx="877">
                  <c:v>1200</c:v>
                </c:pt>
                <c:pt idx="878">
                  <c:v>1200</c:v>
                </c:pt>
                <c:pt idx="879">
                  <c:v>1200</c:v>
                </c:pt>
                <c:pt idx="880">
                  <c:v>1200</c:v>
                </c:pt>
                <c:pt idx="881">
                  <c:v>1201</c:v>
                </c:pt>
                <c:pt idx="882">
                  <c:v>1201</c:v>
                </c:pt>
                <c:pt idx="883">
                  <c:v>1200</c:v>
                </c:pt>
                <c:pt idx="884">
                  <c:v>1200</c:v>
                </c:pt>
                <c:pt idx="885">
                  <c:v>1200</c:v>
                </c:pt>
                <c:pt idx="886">
                  <c:v>1200</c:v>
                </c:pt>
                <c:pt idx="887">
                  <c:v>1201</c:v>
                </c:pt>
                <c:pt idx="888">
                  <c:v>1201</c:v>
                </c:pt>
                <c:pt idx="889">
                  <c:v>1200</c:v>
                </c:pt>
                <c:pt idx="890">
                  <c:v>1200</c:v>
                </c:pt>
                <c:pt idx="891">
                  <c:v>1200</c:v>
                </c:pt>
                <c:pt idx="892">
                  <c:v>1200</c:v>
                </c:pt>
                <c:pt idx="893">
                  <c:v>1201</c:v>
                </c:pt>
                <c:pt idx="894">
                  <c:v>1201</c:v>
                </c:pt>
                <c:pt idx="895">
                  <c:v>1201</c:v>
                </c:pt>
                <c:pt idx="896">
                  <c:v>1199</c:v>
                </c:pt>
                <c:pt idx="897">
                  <c:v>1200</c:v>
                </c:pt>
                <c:pt idx="898">
                  <c:v>1200</c:v>
                </c:pt>
                <c:pt idx="899">
                  <c:v>1200</c:v>
                </c:pt>
                <c:pt idx="900">
                  <c:v>1200</c:v>
                </c:pt>
                <c:pt idx="901">
                  <c:v>1200</c:v>
                </c:pt>
                <c:pt idx="902">
                  <c:v>1200</c:v>
                </c:pt>
                <c:pt idx="903">
                  <c:v>1198</c:v>
                </c:pt>
                <c:pt idx="904">
                  <c:v>1198</c:v>
                </c:pt>
                <c:pt idx="905">
                  <c:v>1198</c:v>
                </c:pt>
                <c:pt idx="906">
                  <c:v>1198</c:v>
                </c:pt>
                <c:pt idx="907">
                  <c:v>1198</c:v>
                </c:pt>
                <c:pt idx="908">
                  <c:v>1200</c:v>
                </c:pt>
                <c:pt idx="909">
                  <c:v>1200</c:v>
                </c:pt>
                <c:pt idx="910">
                  <c:v>1200</c:v>
                </c:pt>
                <c:pt idx="911">
                  <c:v>1200</c:v>
                </c:pt>
                <c:pt idx="912">
                  <c:v>1201</c:v>
                </c:pt>
                <c:pt idx="913">
                  <c:v>1200</c:v>
                </c:pt>
                <c:pt idx="914">
                  <c:v>1198</c:v>
                </c:pt>
                <c:pt idx="915">
                  <c:v>1198</c:v>
                </c:pt>
                <c:pt idx="916">
                  <c:v>1199</c:v>
                </c:pt>
                <c:pt idx="917">
                  <c:v>1201</c:v>
                </c:pt>
                <c:pt idx="918">
                  <c:v>1199</c:v>
                </c:pt>
                <c:pt idx="919">
                  <c:v>1199</c:v>
                </c:pt>
                <c:pt idx="920">
                  <c:v>1200</c:v>
                </c:pt>
                <c:pt idx="921">
                  <c:v>1201</c:v>
                </c:pt>
                <c:pt idx="922">
                  <c:v>1200</c:v>
                </c:pt>
                <c:pt idx="923">
                  <c:v>1200</c:v>
                </c:pt>
                <c:pt idx="924">
                  <c:v>1200</c:v>
                </c:pt>
                <c:pt idx="925">
                  <c:v>1200</c:v>
                </c:pt>
                <c:pt idx="926">
                  <c:v>1200</c:v>
                </c:pt>
                <c:pt idx="927">
                  <c:v>1201</c:v>
                </c:pt>
                <c:pt idx="928">
                  <c:v>1201</c:v>
                </c:pt>
                <c:pt idx="929">
                  <c:v>1201</c:v>
                </c:pt>
                <c:pt idx="930">
                  <c:v>1200</c:v>
                </c:pt>
                <c:pt idx="931">
                  <c:v>1202</c:v>
                </c:pt>
                <c:pt idx="932">
                  <c:v>1200</c:v>
                </c:pt>
                <c:pt idx="933">
                  <c:v>1201</c:v>
                </c:pt>
                <c:pt idx="934">
                  <c:v>1200</c:v>
                </c:pt>
                <c:pt idx="935">
                  <c:v>1200</c:v>
                </c:pt>
                <c:pt idx="936">
                  <c:v>1200</c:v>
                </c:pt>
                <c:pt idx="937">
                  <c:v>1200</c:v>
                </c:pt>
                <c:pt idx="938">
                  <c:v>1200</c:v>
                </c:pt>
                <c:pt idx="939">
                  <c:v>1200</c:v>
                </c:pt>
                <c:pt idx="940">
                  <c:v>1199</c:v>
                </c:pt>
                <c:pt idx="941">
                  <c:v>1199</c:v>
                </c:pt>
                <c:pt idx="942">
                  <c:v>1200</c:v>
                </c:pt>
                <c:pt idx="943">
                  <c:v>1200</c:v>
                </c:pt>
                <c:pt idx="944">
                  <c:v>1200</c:v>
                </c:pt>
                <c:pt idx="945">
                  <c:v>1200</c:v>
                </c:pt>
                <c:pt idx="946">
                  <c:v>1199</c:v>
                </c:pt>
                <c:pt idx="947">
                  <c:v>1200</c:v>
                </c:pt>
                <c:pt idx="948">
                  <c:v>1200</c:v>
                </c:pt>
                <c:pt idx="949">
                  <c:v>1198</c:v>
                </c:pt>
                <c:pt idx="950">
                  <c:v>1201</c:v>
                </c:pt>
                <c:pt idx="951">
                  <c:v>1201</c:v>
                </c:pt>
                <c:pt idx="952">
                  <c:v>1200</c:v>
                </c:pt>
                <c:pt idx="953">
                  <c:v>1201</c:v>
                </c:pt>
                <c:pt idx="954">
                  <c:v>1200</c:v>
                </c:pt>
                <c:pt idx="955">
                  <c:v>1200</c:v>
                </c:pt>
                <c:pt idx="956">
                  <c:v>1200</c:v>
                </c:pt>
                <c:pt idx="957">
                  <c:v>1200</c:v>
                </c:pt>
                <c:pt idx="958">
                  <c:v>1200</c:v>
                </c:pt>
                <c:pt idx="959">
                  <c:v>1200</c:v>
                </c:pt>
                <c:pt idx="960">
                  <c:v>1201</c:v>
                </c:pt>
                <c:pt idx="961">
                  <c:v>1201</c:v>
                </c:pt>
                <c:pt idx="962">
                  <c:v>1201</c:v>
                </c:pt>
                <c:pt idx="963">
                  <c:v>1201</c:v>
                </c:pt>
                <c:pt idx="964">
                  <c:v>1199</c:v>
                </c:pt>
                <c:pt idx="965">
                  <c:v>1199</c:v>
                </c:pt>
                <c:pt idx="966">
                  <c:v>1200</c:v>
                </c:pt>
                <c:pt idx="967">
                  <c:v>1200</c:v>
                </c:pt>
                <c:pt idx="968">
                  <c:v>1200</c:v>
                </c:pt>
                <c:pt idx="969">
                  <c:v>1200</c:v>
                </c:pt>
                <c:pt idx="970">
                  <c:v>1199</c:v>
                </c:pt>
                <c:pt idx="971">
                  <c:v>1199</c:v>
                </c:pt>
                <c:pt idx="972">
                  <c:v>1198</c:v>
                </c:pt>
                <c:pt idx="973">
                  <c:v>1200</c:v>
                </c:pt>
                <c:pt idx="974">
                  <c:v>1198</c:v>
                </c:pt>
                <c:pt idx="975">
                  <c:v>1198</c:v>
                </c:pt>
                <c:pt idx="976">
                  <c:v>1199</c:v>
                </c:pt>
                <c:pt idx="977">
                  <c:v>1199</c:v>
                </c:pt>
                <c:pt idx="978">
                  <c:v>1199</c:v>
                </c:pt>
                <c:pt idx="979">
                  <c:v>1199</c:v>
                </c:pt>
                <c:pt idx="980">
                  <c:v>1198</c:v>
                </c:pt>
                <c:pt idx="981">
                  <c:v>1198</c:v>
                </c:pt>
                <c:pt idx="982">
                  <c:v>1200</c:v>
                </c:pt>
                <c:pt idx="983">
                  <c:v>1199</c:v>
                </c:pt>
                <c:pt idx="984">
                  <c:v>1200</c:v>
                </c:pt>
                <c:pt idx="985">
                  <c:v>1198</c:v>
                </c:pt>
                <c:pt idx="986">
                  <c:v>1200</c:v>
                </c:pt>
                <c:pt idx="987">
                  <c:v>1199</c:v>
                </c:pt>
                <c:pt idx="988">
                  <c:v>1199</c:v>
                </c:pt>
                <c:pt idx="989">
                  <c:v>1200</c:v>
                </c:pt>
                <c:pt idx="990">
                  <c:v>1199</c:v>
                </c:pt>
                <c:pt idx="991">
                  <c:v>1199</c:v>
                </c:pt>
                <c:pt idx="992">
                  <c:v>1200</c:v>
                </c:pt>
                <c:pt idx="993">
                  <c:v>1200</c:v>
                </c:pt>
                <c:pt idx="994">
                  <c:v>1200</c:v>
                </c:pt>
                <c:pt idx="995">
                  <c:v>1198</c:v>
                </c:pt>
                <c:pt idx="996">
                  <c:v>1198</c:v>
                </c:pt>
                <c:pt idx="997">
                  <c:v>1200</c:v>
                </c:pt>
                <c:pt idx="998">
                  <c:v>1200</c:v>
                </c:pt>
                <c:pt idx="999">
                  <c:v>1200</c:v>
                </c:pt>
                <c:pt idx="1000">
                  <c:v>1200</c:v>
                </c:pt>
                <c:pt idx="1001">
                  <c:v>1200</c:v>
                </c:pt>
                <c:pt idx="1002">
                  <c:v>1199</c:v>
                </c:pt>
                <c:pt idx="1003">
                  <c:v>1199</c:v>
                </c:pt>
                <c:pt idx="1004">
                  <c:v>1199</c:v>
                </c:pt>
                <c:pt idx="1005">
                  <c:v>1199</c:v>
                </c:pt>
                <c:pt idx="1006">
                  <c:v>1199</c:v>
                </c:pt>
                <c:pt idx="1007">
                  <c:v>1199</c:v>
                </c:pt>
                <c:pt idx="1008">
                  <c:v>1200</c:v>
                </c:pt>
                <c:pt idx="1009">
                  <c:v>1200</c:v>
                </c:pt>
                <c:pt idx="1010">
                  <c:v>1200</c:v>
                </c:pt>
                <c:pt idx="1011">
                  <c:v>1200</c:v>
                </c:pt>
                <c:pt idx="1012">
                  <c:v>1201</c:v>
                </c:pt>
                <c:pt idx="1013">
                  <c:v>1198</c:v>
                </c:pt>
                <c:pt idx="1014">
                  <c:v>1198</c:v>
                </c:pt>
                <c:pt idx="1015">
                  <c:v>1201</c:v>
                </c:pt>
                <c:pt idx="1016">
                  <c:v>1200</c:v>
                </c:pt>
                <c:pt idx="1017">
                  <c:v>1199</c:v>
                </c:pt>
                <c:pt idx="1018">
                  <c:v>1199</c:v>
                </c:pt>
                <c:pt idx="1019">
                  <c:v>1200</c:v>
                </c:pt>
                <c:pt idx="1020">
                  <c:v>1198</c:v>
                </c:pt>
                <c:pt idx="1021">
                  <c:v>1198</c:v>
                </c:pt>
                <c:pt idx="1022">
                  <c:v>1199</c:v>
                </c:pt>
                <c:pt idx="1023">
                  <c:v>1201</c:v>
                </c:pt>
                <c:pt idx="1024">
                  <c:v>1201</c:v>
                </c:pt>
                <c:pt idx="1025">
                  <c:v>1199</c:v>
                </c:pt>
                <c:pt idx="1026">
                  <c:v>1201</c:v>
                </c:pt>
                <c:pt idx="1027">
                  <c:v>1201</c:v>
                </c:pt>
                <c:pt idx="1028">
                  <c:v>1202</c:v>
                </c:pt>
                <c:pt idx="1029">
                  <c:v>1200</c:v>
                </c:pt>
                <c:pt idx="1030">
                  <c:v>1200</c:v>
                </c:pt>
                <c:pt idx="1031">
                  <c:v>1200</c:v>
                </c:pt>
                <c:pt idx="1032">
                  <c:v>1200</c:v>
                </c:pt>
                <c:pt idx="1033">
                  <c:v>1198</c:v>
                </c:pt>
                <c:pt idx="1034">
                  <c:v>1198</c:v>
                </c:pt>
                <c:pt idx="1035">
                  <c:v>1200</c:v>
                </c:pt>
                <c:pt idx="1036">
                  <c:v>1201</c:v>
                </c:pt>
                <c:pt idx="1037">
                  <c:v>1201</c:v>
                </c:pt>
                <c:pt idx="1038">
                  <c:v>1200</c:v>
                </c:pt>
                <c:pt idx="1039">
                  <c:v>1200</c:v>
                </c:pt>
                <c:pt idx="1040">
                  <c:v>1199</c:v>
                </c:pt>
                <c:pt idx="1041">
                  <c:v>1199</c:v>
                </c:pt>
                <c:pt idx="1042">
                  <c:v>1200</c:v>
                </c:pt>
                <c:pt idx="1043">
                  <c:v>1200</c:v>
                </c:pt>
                <c:pt idx="1044">
                  <c:v>1200</c:v>
                </c:pt>
                <c:pt idx="1045">
                  <c:v>1201</c:v>
                </c:pt>
                <c:pt idx="1046">
                  <c:v>1200</c:v>
                </c:pt>
                <c:pt idx="1047">
                  <c:v>1200</c:v>
                </c:pt>
                <c:pt idx="1048">
                  <c:v>1200</c:v>
                </c:pt>
                <c:pt idx="1049">
                  <c:v>1200</c:v>
                </c:pt>
                <c:pt idx="1050">
                  <c:v>1200</c:v>
                </c:pt>
                <c:pt idx="1051">
                  <c:v>1199</c:v>
                </c:pt>
                <c:pt idx="1052">
                  <c:v>1198</c:v>
                </c:pt>
                <c:pt idx="1053">
                  <c:v>1200</c:v>
                </c:pt>
                <c:pt idx="1054">
                  <c:v>1199</c:v>
                </c:pt>
                <c:pt idx="1055">
                  <c:v>1199</c:v>
                </c:pt>
                <c:pt idx="1056">
                  <c:v>1200</c:v>
                </c:pt>
                <c:pt idx="1057">
                  <c:v>1200</c:v>
                </c:pt>
                <c:pt idx="1058">
                  <c:v>1199</c:v>
                </c:pt>
                <c:pt idx="1059">
                  <c:v>1202</c:v>
                </c:pt>
                <c:pt idx="1060">
                  <c:v>1202</c:v>
                </c:pt>
                <c:pt idx="1061">
                  <c:v>1200</c:v>
                </c:pt>
                <c:pt idx="1062">
                  <c:v>1200</c:v>
                </c:pt>
                <c:pt idx="1063">
                  <c:v>1200</c:v>
                </c:pt>
                <c:pt idx="1064">
                  <c:v>1201</c:v>
                </c:pt>
                <c:pt idx="1065">
                  <c:v>1199</c:v>
                </c:pt>
                <c:pt idx="1066">
                  <c:v>1200</c:v>
                </c:pt>
                <c:pt idx="1067">
                  <c:v>1200</c:v>
                </c:pt>
                <c:pt idx="1068">
                  <c:v>1200</c:v>
                </c:pt>
                <c:pt idx="1069">
                  <c:v>1200</c:v>
                </c:pt>
                <c:pt idx="1070">
                  <c:v>1200</c:v>
                </c:pt>
                <c:pt idx="1071">
                  <c:v>1201</c:v>
                </c:pt>
                <c:pt idx="1072">
                  <c:v>1200</c:v>
                </c:pt>
                <c:pt idx="1073">
                  <c:v>1200</c:v>
                </c:pt>
                <c:pt idx="1074">
                  <c:v>1200</c:v>
                </c:pt>
                <c:pt idx="1075">
                  <c:v>1200</c:v>
                </c:pt>
                <c:pt idx="1076">
                  <c:v>1200</c:v>
                </c:pt>
                <c:pt idx="1077">
                  <c:v>1200</c:v>
                </c:pt>
                <c:pt idx="1078">
                  <c:v>1198</c:v>
                </c:pt>
                <c:pt idx="1079">
                  <c:v>1201</c:v>
                </c:pt>
                <c:pt idx="1080">
                  <c:v>1198</c:v>
                </c:pt>
                <c:pt idx="1081">
                  <c:v>1201</c:v>
                </c:pt>
                <c:pt idx="1082">
                  <c:v>1200</c:v>
                </c:pt>
                <c:pt idx="1083">
                  <c:v>1200</c:v>
                </c:pt>
                <c:pt idx="1084">
                  <c:v>1199</c:v>
                </c:pt>
                <c:pt idx="1085">
                  <c:v>1201</c:v>
                </c:pt>
                <c:pt idx="1086">
                  <c:v>1201</c:v>
                </c:pt>
                <c:pt idx="1087">
                  <c:v>1199</c:v>
                </c:pt>
                <c:pt idx="1088">
                  <c:v>1202</c:v>
                </c:pt>
                <c:pt idx="1089">
                  <c:v>1199</c:v>
                </c:pt>
                <c:pt idx="1090">
                  <c:v>1201</c:v>
                </c:pt>
                <c:pt idx="1091">
                  <c:v>1200</c:v>
                </c:pt>
                <c:pt idx="1092">
                  <c:v>1200</c:v>
                </c:pt>
                <c:pt idx="1093">
                  <c:v>1200</c:v>
                </c:pt>
                <c:pt idx="1094">
                  <c:v>1201</c:v>
                </c:pt>
                <c:pt idx="1095">
                  <c:v>1199</c:v>
                </c:pt>
                <c:pt idx="1096">
                  <c:v>1199</c:v>
                </c:pt>
                <c:pt idx="1097">
                  <c:v>1200</c:v>
                </c:pt>
                <c:pt idx="1098">
                  <c:v>1200</c:v>
                </c:pt>
                <c:pt idx="1099">
                  <c:v>1200</c:v>
                </c:pt>
                <c:pt idx="1100">
                  <c:v>1198</c:v>
                </c:pt>
                <c:pt idx="1101">
                  <c:v>1201</c:v>
                </c:pt>
                <c:pt idx="1102">
                  <c:v>1201</c:v>
                </c:pt>
                <c:pt idx="1103">
                  <c:v>1200</c:v>
                </c:pt>
                <c:pt idx="1104">
                  <c:v>1200</c:v>
                </c:pt>
                <c:pt idx="1105">
                  <c:v>1201</c:v>
                </c:pt>
                <c:pt idx="1106">
                  <c:v>1201</c:v>
                </c:pt>
                <c:pt idx="1107">
                  <c:v>1200</c:v>
                </c:pt>
                <c:pt idx="1108">
                  <c:v>1200</c:v>
                </c:pt>
                <c:pt idx="1109">
                  <c:v>1200</c:v>
                </c:pt>
                <c:pt idx="1110">
                  <c:v>1199</c:v>
                </c:pt>
                <c:pt idx="1111">
                  <c:v>1200</c:v>
                </c:pt>
                <c:pt idx="1112">
                  <c:v>1200</c:v>
                </c:pt>
                <c:pt idx="1113">
                  <c:v>1199</c:v>
                </c:pt>
                <c:pt idx="1114">
                  <c:v>1200</c:v>
                </c:pt>
                <c:pt idx="1115">
                  <c:v>1201</c:v>
                </c:pt>
                <c:pt idx="1116">
                  <c:v>1200</c:v>
                </c:pt>
                <c:pt idx="1117">
                  <c:v>1200</c:v>
                </c:pt>
                <c:pt idx="1118">
                  <c:v>1200</c:v>
                </c:pt>
                <c:pt idx="1119">
                  <c:v>1200</c:v>
                </c:pt>
                <c:pt idx="1120">
                  <c:v>1201</c:v>
                </c:pt>
                <c:pt idx="1121">
                  <c:v>1200</c:v>
                </c:pt>
                <c:pt idx="1122">
                  <c:v>1200</c:v>
                </c:pt>
                <c:pt idx="1123">
                  <c:v>1200</c:v>
                </c:pt>
                <c:pt idx="1124">
                  <c:v>1201</c:v>
                </c:pt>
                <c:pt idx="1125">
                  <c:v>1201</c:v>
                </c:pt>
                <c:pt idx="1126">
                  <c:v>1201</c:v>
                </c:pt>
                <c:pt idx="1127">
                  <c:v>1200</c:v>
                </c:pt>
                <c:pt idx="1128">
                  <c:v>1200</c:v>
                </c:pt>
                <c:pt idx="1129">
                  <c:v>1202</c:v>
                </c:pt>
                <c:pt idx="1130">
                  <c:v>1200</c:v>
                </c:pt>
                <c:pt idx="1131">
                  <c:v>1201</c:v>
                </c:pt>
                <c:pt idx="1132">
                  <c:v>1201</c:v>
                </c:pt>
                <c:pt idx="1133">
                  <c:v>1198</c:v>
                </c:pt>
                <c:pt idx="1134">
                  <c:v>1200</c:v>
                </c:pt>
                <c:pt idx="1135">
                  <c:v>1200</c:v>
                </c:pt>
                <c:pt idx="1136">
                  <c:v>1198</c:v>
                </c:pt>
                <c:pt idx="1137">
                  <c:v>1200</c:v>
                </c:pt>
                <c:pt idx="1138">
                  <c:v>1200</c:v>
                </c:pt>
                <c:pt idx="1139">
                  <c:v>1201</c:v>
                </c:pt>
                <c:pt idx="1140">
                  <c:v>1200</c:v>
                </c:pt>
                <c:pt idx="1141">
                  <c:v>1200</c:v>
                </c:pt>
                <c:pt idx="1142">
                  <c:v>1201</c:v>
                </c:pt>
                <c:pt idx="1143">
                  <c:v>1200</c:v>
                </c:pt>
                <c:pt idx="1144">
                  <c:v>1200</c:v>
                </c:pt>
                <c:pt idx="1145">
                  <c:v>1200</c:v>
                </c:pt>
                <c:pt idx="1146">
                  <c:v>1201</c:v>
                </c:pt>
                <c:pt idx="1147">
                  <c:v>1199</c:v>
                </c:pt>
                <c:pt idx="1148">
                  <c:v>1199</c:v>
                </c:pt>
                <c:pt idx="1149">
                  <c:v>1201</c:v>
                </c:pt>
                <c:pt idx="1150">
                  <c:v>1202</c:v>
                </c:pt>
                <c:pt idx="1151">
                  <c:v>1202</c:v>
                </c:pt>
                <c:pt idx="1152">
                  <c:v>1200</c:v>
                </c:pt>
                <c:pt idx="1153">
                  <c:v>1200</c:v>
                </c:pt>
                <c:pt idx="1154">
                  <c:v>1200</c:v>
                </c:pt>
                <c:pt idx="1155">
                  <c:v>1200</c:v>
                </c:pt>
                <c:pt idx="1156">
                  <c:v>1200</c:v>
                </c:pt>
                <c:pt idx="1157">
                  <c:v>1200</c:v>
                </c:pt>
                <c:pt idx="1158">
                  <c:v>1200</c:v>
                </c:pt>
                <c:pt idx="1159">
                  <c:v>1198</c:v>
                </c:pt>
                <c:pt idx="1160">
                  <c:v>1201</c:v>
                </c:pt>
                <c:pt idx="1161">
                  <c:v>1201</c:v>
                </c:pt>
                <c:pt idx="1162">
                  <c:v>1200</c:v>
                </c:pt>
                <c:pt idx="1163">
                  <c:v>1199</c:v>
                </c:pt>
                <c:pt idx="1164">
                  <c:v>1199</c:v>
                </c:pt>
                <c:pt idx="1165">
                  <c:v>1200</c:v>
                </c:pt>
                <c:pt idx="1166">
                  <c:v>1200</c:v>
                </c:pt>
                <c:pt idx="1167">
                  <c:v>1200</c:v>
                </c:pt>
                <c:pt idx="1168">
                  <c:v>1200</c:v>
                </c:pt>
                <c:pt idx="1169">
                  <c:v>1200</c:v>
                </c:pt>
                <c:pt idx="1170">
                  <c:v>1200</c:v>
                </c:pt>
                <c:pt idx="1171">
                  <c:v>1199</c:v>
                </c:pt>
                <c:pt idx="1172">
                  <c:v>1200</c:v>
                </c:pt>
                <c:pt idx="1173">
                  <c:v>1200</c:v>
                </c:pt>
                <c:pt idx="1174">
                  <c:v>1200</c:v>
                </c:pt>
                <c:pt idx="1175">
                  <c:v>1201</c:v>
                </c:pt>
                <c:pt idx="1176">
                  <c:v>1200</c:v>
                </c:pt>
                <c:pt idx="1177">
                  <c:v>1200</c:v>
                </c:pt>
                <c:pt idx="1178">
                  <c:v>1200</c:v>
                </c:pt>
                <c:pt idx="1179">
                  <c:v>1200</c:v>
                </c:pt>
                <c:pt idx="1180">
                  <c:v>1200</c:v>
                </c:pt>
                <c:pt idx="1181">
                  <c:v>1200</c:v>
                </c:pt>
                <c:pt idx="1182">
                  <c:v>1200</c:v>
                </c:pt>
                <c:pt idx="1183">
                  <c:v>1201</c:v>
                </c:pt>
                <c:pt idx="1184">
                  <c:v>1201</c:v>
                </c:pt>
                <c:pt idx="1185">
                  <c:v>1198</c:v>
                </c:pt>
                <c:pt idx="1186">
                  <c:v>1201</c:v>
                </c:pt>
                <c:pt idx="1187">
                  <c:v>1200</c:v>
                </c:pt>
                <c:pt idx="1188">
                  <c:v>1200</c:v>
                </c:pt>
                <c:pt idx="1189">
                  <c:v>1200</c:v>
                </c:pt>
                <c:pt idx="1190">
                  <c:v>1200</c:v>
                </c:pt>
                <c:pt idx="1191">
                  <c:v>1199</c:v>
                </c:pt>
                <c:pt idx="1192">
                  <c:v>1199</c:v>
                </c:pt>
                <c:pt idx="1193">
                  <c:v>1201</c:v>
                </c:pt>
                <c:pt idx="1194">
                  <c:v>1201</c:v>
                </c:pt>
                <c:pt idx="1195">
                  <c:v>1201</c:v>
                </c:pt>
                <c:pt idx="1196">
                  <c:v>1200</c:v>
                </c:pt>
                <c:pt idx="1197">
                  <c:v>1201</c:v>
                </c:pt>
                <c:pt idx="1198">
                  <c:v>1200</c:v>
                </c:pt>
                <c:pt idx="1199">
                  <c:v>1200</c:v>
                </c:pt>
                <c:pt idx="1200">
                  <c:v>1200</c:v>
                </c:pt>
                <c:pt idx="1201">
                  <c:v>1201</c:v>
                </c:pt>
                <c:pt idx="1202">
                  <c:v>1200</c:v>
                </c:pt>
                <c:pt idx="1203">
                  <c:v>1201</c:v>
                </c:pt>
                <c:pt idx="1204">
                  <c:v>1200</c:v>
                </c:pt>
                <c:pt idx="1205">
                  <c:v>1200</c:v>
                </c:pt>
                <c:pt idx="1206">
                  <c:v>1199</c:v>
                </c:pt>
                <c:pt idx="1207">
                  <c:v>1199</c:v>
                </c:pt>
                <c:pt idx="1208">
                  <c:v>1200</c:v>
                </c:pt>
                <c:pt idx="1209">
                  <c:v>1198</c:v>
                </c:pt>
                <c:pt idx="1210">
                  <c:v>1198</c:v>
                </c:pt>
                <c:pt idx="1211">
                  <c:v>1200</c:v>
                </c:pt>
                <c:pt idx="1212">
                  <c:v>1201</c:v>
                </c:pt>
                <c:pt idx="1213">
                  <c:v>1200</c:v>
                </c:pt>
                <c:pt idx="1214">
                  <c:v>1200</c:v>
                </c:pt>
                <c:pt idx="1215">
                  <c:v>1198</c:v>
                </c:pt>
                <c:pt idx="1216">
                  <c:v>1198</c:v>
                </c:pt>
                <c:pt idx="1217">
                  <c:v>1202</c:v>
                </c:pt>
                <c:pt idx="1218">
                  <c:v>1201</c:v>
                </c:pt>
                <c:pt idx="1219">
                  <c:v>1200</c:v>
                </c:pt>
                <c:pt idx="1220">
                  <c:v>1200</c:v>
                </c:pt>
                <c:pt idx="1221">
                  <c:v>1200</c:v>
                </c:pt>
                <c:pt idx="1222">
                  <c:v>1200</c:v>
                </c:pt>
                <c:pt idx="1223">
                  <c:v>1200</c:v>
                </c:pt>
                <c:pt idx="1224">
                  <c:v>1199</c:v>
                </c:pt>
                <c:pt idx="1225">
                  <c:v>1198</c:v>
                </c:pt>
                <c:pt idx="1226">
                  <c:v>1198</c:v>
                </c:pt>
                <c:pt idx="1227">
                  <c:v>1199</c:v>
                </c:pt>
                <c:pt idx="1228">
                  <c:v>1199</c:v>
                </c:pt>
                <c:pt idx="1229">
                  <c:v>1200</c:v>
                </c:pt>
                <c:pt idx="1230">
                  <c:v>1200</c:v>
                </c:pt>
                <c:pt idx="1231">
                  <c:v>1200</c:v>
                </c:pt>
                <c:pt idx="1232">
                  <c:v>1200</c:v>
                </c:pt>
                <c:pt idx="1233">
                  <c:v>1200</c:v>
                </c:pt>
                <c:pt idx="1234">
                  <c:v>1200</c:v>
                </c:pt>
                <c:pt idx="1235">
                  <c:v>1200</c:v>
                </c:pt>
                <c:pt idx="1236">
                  <c:v>1200</c:v>
                </c:pt>
                <c:pt idx="1237">
                  <c:v>1201</c:v>
                </c:pt>
                <c:pt idx="1238">
                  <c:v>1201</c:v>
                </c:pt>
                <c:pt idx="1239">
                  <c:v>1200</c:v>
                </c:pt>
                <c:pt idx="1240">
                  <c:v>1201</c:v>
                </c:pt>
                <c:pt idx="1241">
                  <c:v>1200</c:v>
                </c:pt>
                <c:pt idx="1242">
                  <c:v>1200</c:v>
                </c:pt>
                <c:pt idx="1243">
                  <c:v>1198</c:v>
                </c:pt>
                <c:pt idx="1244">
                  <c:v>1201</c:v>
                </c:pt>
                <c:pt idx="1245">
                  <c:v>1200</c:v>
                </c:pt>
                <c:pt idx="1246">
                  <c:v>1200</c:v>
                </c:pt>
                <c:pt idx="1247">
                  <c:v>1200</c:v>
                </c:pt>
                <c:pt idx="1248">
                  <c:v>1201</c:v>
                </c:pt>
                <c:pt idx="1249">
                  <c:v>1200</c:v>
                </c:pt>
                <c:pt idx="1250">
                  <c:v>1200</c:v>
                </c:pt>
                <c:pt idx="1251">
                  <c:v>1199</c:v>
                </c:pt>
                <c:pt idx="1252">
                  <c:v>1199</c:v>
                </c:pt>
                <c:pt idx="1253">
                  <c:v>1200</c:v>
                </c:pt>
                <c:pt idx="1254">
                  <c:v>1200</c:v>
                </c:pt>
                <c:pt idx="1255">
                  <c:v>1200</c:v>
                </c:pt>
                <c:pt idx="1256">
                  <c:v>1200</c:v>
                </c:pt>
                <c:pt idx="1257">
                  <c:v>1200</c:v>
                </c:pt>
                <c:pt idx="1258">
                  <c:v>1199</c:v>
                </c:pt>
                <c:pt idx="1259">
                  <c:v>1199</c:v>
                </c:pt>
                <c:pt idx="1260">
                  <c:v>1200</c:v>
                </c:pt>
                <c:pt idx="1261">
                  <c:v>1199</c:v>
                </c:pt>
                <c:pt idx="1262">
                  <c:v>1200</c:v>
                </c:pt>
                <c:pt idx="1263">
                  <c:v>1200</c:v>
                </c:pt>
                <c:pt idx="1264">
                  <c:v>1199</c:v>
                </c:pt>
                <c:pt idx="1265">
                  <c:v>1200</c:v>
                </c:pt>
                <c:pt idx="1266">
                  <c:v>1200</c:v>
                </c:pt>
                <c:pt idx="1267">
                  <c:v>1202</c:v>
                </c:pt>
                <c:pt idx="1268">
                  <c:v>1200</c:v>
                </c:pt>
                <c:pt idx="1269">
                  <c:v>1200</c:v>
                </c:pt>
                <c:pt idx="1270">
                  <c:v>1201</c:v>
                </c:pt>
                <c:pt idx="1271">
                  <c:v>1200</c:v>
                </c:pt>
                <c:pt idx="1272">
                  <c:v>1200</c:v>
                </c:pt>
                <c:pt idx="1273">
                  <c:v>1200</c:v>
                </c:pt>
                <c:pt idx="1274">
                  <c:v>1200</c:v>
                </c:pt>
                <c:pt idx="1275">
                  <c:v>1200</c:v>
                </c:pt>
                <c:pt idx="1276">
                  <c:v>1201</c:v>
                </c:pt>
                <c:pt idx="1277">
                  <c:v>1200</c:v>
                </c:pt>
                <c:pt idx="1278">
                  <c:v>1200</c:v>
                </c:pt>
                <c:pt idx="1279">
                  <c:v>1200</c:v>
                </c:pt>
                <c:pt idx="1280">
                  <c:v>1200</c:v>
                </c:pt>
                <c:pt idx="1281">
                  <c:v>1201</c:v>
                </c:pt>
                <c:pt idx="1282">
                  <c:v>1201</c:v>
                </c:pt>
                <c:pt idx="1283">
                  <c:v>1200</c:v>
                </c:pt>
                <c:pt idx="1284">
                  <c:v>1200</c:v>
                </c:pt>
                <c:pt idx="1285">
                  <c:v>1200</c:v>
                </c:pt>
                <c:pt idx="1286">
                  <c:v>1199</c:v>
                </c:pt>
                <c:pt idx="1287">
                  <c:v>1199</c:v>
                </c:pt>
                <c:pt idx="1288">
                  <c:v>1200</c:v>
                </c:pt>
                <c:pt idx="1289">
                  <c:v>1200</c:v>
                </c:pt>
                <c:pt idx="1290">
                  <c:v>1200</c:v>
                </c:pt>
                <c:pt idx="1291">
                  <c:v>1200</c:v>
                </c:pt>
                <c:pt idx="1292">
                  <c:v>1201</c:v>
                </c:pt>
                <c:pt idx="1293">
                  <c:v>1201</c:v>
                </c:pt>
                <c:pt idx="1294">
                  <c:v>1201</c:v>
                </c:pt>
                <c:pt idx="1295">
                  <c:v>1201</c:v>
                </c:pt>
                <c:pt idx="1296">
                  <c:v>1200</c:v>
                </c:pt>
                <c:pt idx="1297">
                  <c:v>1200</c:v>
                </c:pt>
                <c:pt idx="1298">
                  <c:v>1202</c:v>
                </c:pt>
                <c:pt idx="1299">
                  <c:v>1202</c:v>
                </c:pt>
                <c:pt idx="1300">
                  <c:v>1200</c:v>
                </c:pt>
                <c:pt idx="1301">
                  <c:v>1200</c:v>
                </c:pt>
                <c:pt idx="1302">
                  <c:v>1201</c:v>
                </c:pt>
                <c:pt idx="1303">
                  <c:v>1200</c:v>
                </c:pt>
                <c:pt idx="1304">
                  <c:v>1201</c:v>
                </c:pt>
                <c:pt idx="1305">
                  <c:v>1201</c:v>
                </c:pt>
                <c:pt idx="1306">
                  <c:v>1200</c:v>
                </c:pt>
                <c:pt idx="1307">
                  <c:v>1201</c:v>
                </c:pt>
                <c:pt idx="1308">
                  <c:v>1200</c:v>
                </c:pt>
                <c:pt idx="1309">
                  <c:v>1200</c:v>
                </c:pt>
                <c:pt idx="1310">
                  <c:v>1200</c:v>
                </c:pt>
                <c:pt idx="1311">
                  <c:v>1200</c:v>
                </c:pt>
                <c:pt idx="1312">
                  <c:v>1201</c:v>
                </c:pt>
                <c:pt idx="1313">
                  <c:v>1201</c:v>
                </c:pt>
                <c:pt idx="1314">
                  <c:v>1201</c:v>
                </c:pt>
                <c:pt idx="1315">
                  <c:v>1201</c:v>
                </c:pt>
                <c:pt idx="1316">
                  <c:v>1201</c:v>
                </c:pt>
                <c:pt idx="1317">
                  <c:v>1201</c:v>
                </c:pt>
                <c:pt idx="1318">
                  <c:v>1201</c:v>
                </c:pt>
                <c:pt idx="1319">
                  <c:v>1201</c:v>
                </c:pt>
                <c:pt idx="1320">
                  <c:v>1200</c:v>
                </c:pt>
                <c:pt idx="1321">
                  <c:v>1200</c:v>
                </c:pt>
                <c:pt idx="1322">
                  <c:v>1200</c:v>
                </c:pt>
                <c:pt idx="1323">
                  <c:v>1200</c:v>
                </c:pt>
                <c:pt idx="1324">
                  <c:v>1201</c:v>
                </c:pt>
                <c:pt idx="1325">
                  <c:v>1201</c:v>
                </c:pt>
                <c:pt idx="1326">
                  <c:v>1200</c:v>
                </c:pt>
                <c:pt idx="1327">
                  <c:v>1202</c:v>
                </c:pt>
                <c:pt idx="1328">
                  <c:v>1200</c:v>
                </c:pt>
                <c:pt idx="1329">
                  <c:v>1200</c:v>
                </c:pt>
                <c:pt idx="1330">
                  <c:v>1200</c:v>
                </c:pt>
                <c:pt idx="1331">
                  <c:v>1200</c:v>
                </c:pt>
                <c:pt idx="1332">
                  <c:v>1201</c:v>
                </c:pt>
                <c:pt idx="1333">
                  <c:v>1200</c:v>
                </c:pt>
                <c:pt idx="1334">
                  <c:v>1200</c:v>
                </c:pt>
                <c:pt idx="1335">
                  <c:v>1200</c:v>
                </c:pt>
                <c:pt idx="1336">
                  <c:v>1200</c:v>
                </c:pt>
                <c:pt idx="1337">
                  <c:v>1200</c:v>
                </c:pt>
                <c:pt idx="1338">
                  <c:v>1202</c:v>
                </c:pt>
                <c:pt idx="1339">
                  <c:v>1199</c:v>
                </c:pt>
                <c:pt idx="1340">
                  <c:v>1200</c:v>
                </c:pt>
                <c:pt idx="1341">
                  <c:v>1200</c:v>
                </c:pt>
                <c:pt idx="1342">
                  <c:v>1200</c:v>
                </c:pt>
                <c:pt idx="1343">
                  <c:v>1201</c:v>
                </c:pt>
                <c:pt idx="1344">
                  <c:v>1201</c:v>
                </c:pt>
                <c:pt idx="1345">
                  <c:v>1201</c:v>
                </c:pt>
                <c:pt idx="1346">
                  <c:v>1200</c:v>
                </c:pt>
                <c:pt idx="1347">
                  <c:v>1200</c:v>
                </c:pt>
                <c:pt idx="1348">
                  <c:v>1200</c:v>
                </c:pt>
                <c:pt idx="1349">
                  <c:v>1200</c:v>
                </c:pt>
                <c:pt idx="1350">
                  <c:v>1200</c:v>
                </c:pt>
                <c:pt idx="1351">
                  <c:v>1199</c:v>
                </c:pt>
                <c:pt idx="1352">
                  <c:v>1199</c:v>
                </c:pt>
                <c:pt idx="1353">
                  <c:v>1200</c:v>
                </c:pt>
                <c:pt idx="1354">
                  <c:v>1200</c:v>
                </c:pt>
                <c:pt idx="1355">
                  <c:v>1200</c:v>
                </c:pt>
                <c:pt idx="1356">
                  <c:v>1200</c:v>
                </c:pt>
                <c:pt idx="1357">
                  <c:v>1200</c:v>
                </c:pt>
                <c:pt idx="1358">
                  <c:v>1200</c:v>
                </c:pt>
                <c:pt idx="1359">
                  <c:v>1200</c:v>
                </c:pt>
                <c:pt idx="1360">
                  <c:v>1200</c:v>
                </c:pt>
                <c:pt idx="1361">
                  <c:v>1200</c:v>
                </c:pt>
                <c:pt idx="1362">
                  <c:v>1200</c:v>
                </c:pt>
                <c:pt idx="1363">
                  <c:v>1200</c:v>
                </c:pt>
                <c:pt idx="1364">
                  <c:v>1200</c:v>
                </c:pt>
                <c:pt idx="1365">
                  <c:v>1200</c:v>
                </c:pt>
                <c:pt idx="1366">
                  <c:v>1200</c:v>
                </c:pt>
                <c:pt idx="1367">
                  <c:v>1199</c:v>
                </c:pt>
                <c:pt idx="1368">
                  <c:v>1199</c:v>
                </c:pt>
                <c:pt idx="1369">
                  <c:v>1199</c:v>
                </c:pt>
                <c:pt idx="1370">
                  <c:v>1200</c:v>
                </c:pt>
                <c:pt idx="1371">
                  <c:v>1200</c:v>
                </c:pt>
                <c:pt idx="1372">
                  <c:v>1200</c:v>
                </c:pt>
                <c:pt idx="1373">
                  <c:v>1200</c:v>
                </c:pt>
                <c:pt idx="1374">
                  <c:v>1200</c:v>
                </c:pt>
                <c:pt idx="1375">
                  <c:v>1198</c:v>
                </c:pt>
                <c:pt idx="1376">
                  <c:v>1200</c:v>
                </c:pt>
                <c:pt idx="1377">
                  <c:v>1200</c:v>
                </c:pt>
                <c:pt idx="1378">
                  <c:v>1200</c:v>
                </c:pt>
                <c:pt idx="1379">
                  <c:v>1200</c:v>
                </c:pt>
                <c:pt idx="1380">
                  <c:v>1200</c:v>
                </c:pt>
                <c:pt idx="1381">
                  <c:v>1200</c:v>
                </c:pt>
                <c:pt idx="1382">
                  <c:v>1200</c:v>
                </c:pt>
                <c:pt idx="1383">
                  <c:v>1198</c:v>
                </c:pt>
                <c:pt idx="1384">
                  <c:v>1198</c:v>
                </c:pt>
                <c:pt idx="1385">
                  <c:v>1200</c:v>
                </c:pt>
                <c:pt idx="1386">
                  <c:v>1200</c:v>
                </c:pt>
                <c:pt idx="1387">
                  <c:v>1200</c:v>
                </c:pt>
                <c:pt idx="1388">
                  <c:v>1200</c:v>
                </c:pt>
                <c:pt idx="1389">
                  <c:v>1200</c:v>
                </c:pt>
                <c:pt idx="1390">
                  <c:v>1199</c:v>
                </c:pt>
                <c:pt idx="1391">
                  <c:v>1200</c:v>
                </c:pt>
                <c:pt idx="1392">
                  <c:v>1200</c:v>
                </c:pt>
                <c:pt idx="1393">
                  <c:v>1201</c:v>
                </c:pt>
                <c:pt idx="1394">
                  <c:v>1201</c:v>
                </c:pt>
                <c:pt idx="1395">
                  <c:v>1200</c:v>
                </c:pt>
                <c:pt idx="1396">
                  <c:v>1200</c:v>
                </c:pt>
                <c:pt idx="1397">
                  <c:v>1200</c:v>
                </c:pt>
                <c:pt idx="1398">
                  <c:v>1200</c:v>
                </c:pt>
                <c:pt idx="1399">
                  <c:v>1202</c:v>
                </c:pt>
                <c:pt idx="1400">
                  <c:v>1200</c:v>
                </c:pt>
                <c:pt idx="1401">
                  <c:v>1200</c:v>
                </c:pt>
                <c:pt idx="1402">
                  <c:v>1200</c:v>
                </c:pt>
                <c:pt idx="1403">
                  <c:v>1200</c:v>
                </c:pt>
                <c:pt idx="1404">
                  <c:v>1200</c:v>
                </c:pt>
                <c:pt idx="1405">
                  <c:v>1200</c:v>
                </c:pt>
                <c:pt idx="1406">
                  <c:v>1200</c:v>
                </c:pt>
                <c:pt idx="1407">
                  <c:v>1200</c:v>
                </c:pt>
                <c:pt idx="1408">
                  <c:v>1200</c:v>
                </c:pt>
                <c:pt idx="1409">
                  <c:v>1200</c:v>
                </c:pt>
                <c:pt idx="1410">
                  <c:v>1200</c:v>
                </c:pt>
                <c:pt idx="1411">
                  <c:v>1198</c:v>
                </c:pt>
                <c:pt idx="1412">
                  <c:v>1198</c:v>
                </c:pt>
                <c:pt idx="1413">
                  <c:v>1201</c:v>
                </c:pt>
                <c:pt idx="1414">
                  <c:v>1201</c:v>
                </c:pt>
                <c:pt idx="1415">
                  <c:v>1202</c:v>
                </c:pt>
                <c:pt idx="1416">
                  <c:v>1201</c:v>
                </c:pt>
                <c:pt idx="1417">
                  <c:v>1201</c:v>
                </c:pt>
                <c:pt idx="1418">
                  <c:v>1201</c:v>
                </c:pt>
                <c:pt idx="1419">
                  <c:v>1202</c:v>
                </c:pt>
                <c:pt idx="1420">
                  <c:v>1202</c:v>
                </c:pt>
                <c:pt idx="1421">
                  <c:v>1202</c:v>
                </c:pt>
                <c:pt idx="1422">
                  <c:v>1201</c:v>
                </c:pt>
                <c:pt idx="1423">
                  <c:v>1201</c:v>
                </c:pt>
                <c:pt idx="1424">
                  <c:v>1201</c:v>
                </c:pt>
                <c:pt idx="1425">
                  <c:v>1201</c:v>
                </c:pt>
                <c:pt idx="1426">
                  <c:v>1200</c:v>
                </c:pt>
                <c:pt idx="1427">
                  <c:v>1201</c:v>
                </c:pt>
                <c:pt idx="1428">
                  <c:v>1199</c:v>
                </c:pt>
                <c:pt idx="1429">
                  <c:v>1199</c:v>
                </c:pt>
                <c:pt idx="1430">
                  <c:v>1200</c:v>
                </c:pt>
                <c:pt idx="1431">
                  <c:v>1200</c:v>
                </c:pt>
                <c:pt idx="1432">
                  <c:v>1202</c:v>
                </c:pt>
                <c:pt idx="1433">
                  <c:v>1202</c:v>
                </c:pt>
                <c:pt idx="1434">
                  <c:v>1202</c:v>
                </c:pt>
                <c:pt idx="1435">
                  <c:v>1201</c:v>
                </c:pt>
                <c:pt idx="1436">
                  <c:v>1201</c:v>
                </c:pt>
                <c:pt idx="1437">
                  <c:v>1202</c:v>
                </c:pt>
                <c:pt idx="1438">
                  <c:v>1202</c:v>
                </c:pt>
                <c:pt idx="1439">
                  <c:v>1201</c:v>
                </c:pt>
                <c:pt idx="1440">
                  <c:v>1201</c:v>
                </c:pt>
                <c:pt idx="1441">
                  <c:v>1202</c:v>
                </c:pt>
                <c:pt idx="1442">
                  <c:v>1200</c:v>
                </c:pt>
                <c:pt idx="1443">
                  <c:v>1200</c:v>
                </c:pt>
                <c:pt idx="1444">
                  <c:v>1200</c:v>
                </c:pt>
                <c:pt idx="1445">
                  <c:v>1201</c:v>
                </c:pt>
                <c:pt idx="1446">
                  <c:v>1201</c:v>
                </c:pt>
                <c:pt idx="1447">
                  <c:v>1200</c:v>
                </c:pt>
                <c:pt idx="1448">
                  <c:v>1201</c:v>
                </c:pt>
                <c:pt idx="1449">
                  <c:v>1201</c:v>
                </c:pt>
                <c:pt idx="1450">
                  <c:v>1201</c:v>
                </c:pt>
                <c:pt idx="1451">
                  <c:v>1201</c:v>
                </c:pt>
                <c:pt idx="1452">
                  <c:v>1201</c:v>
                </c:pt>
                <c:pt idx="1453">
                  <c:v>1200</c:v>
                </c:pt>
                <c:pt idx="1454">
                  <c:v>1200</c:v>
                </c:pt>
                <c:pt idx="1455">
                  <c:v>1201</c:v>
                </c:pt>
                <c:pt idx="1456">
                  <c:v>1201</c:v>
                </c:pt>
                <c:pt idx="1457">
                  <c:v>1200</c:v>
                </c:pt>
                <c:pt idx="1458">
                  <c:v>1200</c:v>
                </c:pt>
                <c:pt idx="1459">
                  <c:v>1200</c:v>
                </c:pt>
                <c:pt idx="1460">
                  <c:v>1200</c:v>
                </c:pt>
                <c:pt idx="1461">
                  <c:v>1200</c:v>
                </c:pt>
                <c:pt idx="1462">
                  <c:v>1201</c:v>
                </c:pt>
                <c:pt idx="1463">
                  <c:v>1200</c:v>
                </c:pt>
                <c:pt idx="1464">
                  <c:v>1201</c:v>
                </c:pt>
                <c:pt idx="1465">
                  <c:v>1202</c:v>
                </c:pt>
                <c:pt idx="1466">
                  <c:v>1202</c:v>
                </c:pt>
                <c:pt idx="1467">
                  <c:v>1202</c:v>
                </c:pt>
                <c:pt idx="1468">
                  <c:v>1201</c:v>
                </c:pt>
                <c:pt idx="1469">
                  <c:v>1201</c:v>
                </c:pt>
                <c:pt idx="1470">
                  <c:v>1202</c:v>
                </c:pt>
                <c:pt idx="1471">
                  <c:v>1200</c:v>
                </c:pt>
                <c:pt idx="1472">
                  <c:v>1200</c:v>
                </c:pt>
                <c:pt idx="1473">
                  <c:v>1200</c:v>
                </c:pt>
                <c:pt idx="1474">
                  <c:v>1201</c:v>
                </c:pt>
                <c:pt idx="1475">
                  <c:v>1200</c:v>
                </c:pt>
                <c:pt idx="1476">
                  <c:v>1200</c:v>
                </c:pt>
                <c:pt idx="1477">
                  <c:v>1200</c:v>
                </c:pt>
                <c:pt idx="1478">
                  <c:v>1200</c:v>
                </c:pt>
                <c:pt idx="1479">
                  <c:v>1200</c:v>
                </c:pt>
                <c:pt idx="1480">
                  <c:v>1201</c:v>
                </c:pt>
                <c:pt idx="1481">
                  <c:v>1201</c:v>
                </c:pt>
                <c:pt idx="1482">
                  <c:v>1201</c:v>
                </c:pt>
                <c:pt idx="1483">
                  <c:v>1201</c:v>
                </c:pt>
                <c:pt idx="1484">
                  <c:v>1200</c:v>
                </c:pt>
                <c:pt idx="1485">
                  <c:v>1202</c:v>
                </c:pt>
                <c:pt idx="1486">
                  <c:v>1202</c:v>
                </c:pt>
                <c:pt idx="1487">
                  <c:v>1201</c:v>
                </c:pt>
                <c:pt idx="1488">
                  <c:v>1201</c:v>
                </c:pt>
                <c:pt idx="1489">
                  <c:v>1201</c:v>
                </c:pt>
                <c:pt idx="1490">
                  <c:v>1201</c:v>
                </c:pt>
                <c:pt idx="1491">
                  <c:v>1200</c:v>
                </c:pt>
                <c:pt idx="1492">
                  <c:v>1200</c:v>
                </c:pt>
                <c:pt idx="1493">
                  <c:v>1200</c:v>
                </c:pt>
                <c:pt idx="1494">
                  <c:v>1200</c:v>
                </c:pt>
                <c:pt idx="1495">
                  <c:v>1200</c:v>
                </c:pt>
                <c:pt idx="1496">
                  <c:v>1200</c:v>
                </c:pt>
                <c:pt idx="1497">
                  <c:v>1200</c:v>
                </c:pt>
                <c:pt idx="1498">
                  <c:v>1202</c:v>
                </c:pt>
                <c:pt idx="1499">
                  <c:v>1202</c:v>
                </c:pt>
                <c:pt idx="1500">
                  <c:v>1200</c:v>
                </c:pt>
                <c:pt idx="1501">
                  <c:v>1200</c:v>
                </c:pt>
                <c:pt idx="1502">
                  <c:v>1200</c:v>
                </c:pt>
                <c:pt idx="1503">
                  <c:v>1200</c:v>
                </c:pt>
                <c:pt idx="1504">
                  <c:v>1200</c:v>
                </c:pt>
                <c:pt idx="1505">
                  <c:v>1200</c:v>
                </c:pt>
                <c:pt idx="1506">
                  <c:v>1200</c:v>
                </c:pt>
                <c:pt idx="1507">
                  <c:v>1200</c:v>
                </c:pt>
                <c:pt idx="1508">
                  <c:v>1200</c:v>
                </c:pt>
                <c:pt idx="1509">
                  <c:v>1200</c:v>
                </c:pt>
                <c:pt idx="1510">
                  <c:v>1200</c:v>
                </c:pt>
                <c:pt idx="1511">
                  <c:v>1200</c:v>
                </c:pt>
                <c:pt idx="1512">
                  <c:v>1200</c:v>
                </c:pt>
                <c:pt idx="1513">
                  <c:v>1200</c:v>
                </c:pt>
                <c:pt idx="1514">
                  <c:v>1200</c:v>
                </c:pt>
                <c:pt idx="1515">
                  <c:v>1200</c:v>
                </c:pt>
                <c:pt idx="1516">
                  <c:v>1200</c:v>
                </c:pt>
                <c:pt idx="1517">
                  <c:v>1200</c:v>
                </c:pt>
                <c:pt idx="1518">
                  <c:v>1199</c:v>
                </c:pt>
                <c:pt idx="1519">
                  <c:v>1199</c:v>
                </c:pt>
                <c:pt idx="1520">
                  <c:v>1200</c:v>
                </c:pt>
                <c:pt idx="1521">
                  <c:v>1200</c:v>
                </c:pt>
                <c:pt idx="1522">
                  <c:v>1200</c:v>
                </c:pt>
                <c:pt idx="1523">
                  <c:v>1200</c:v>
                </c:pt>
                <c:pt idx="1524">
                  <c:v>1200</c:v>
                </c:pt>
                <c:pt idx="1525">
                  <c:v>1200</c:v>
                </c:pt>
                <c:pt idx="1526">
                  <c:v>1200</c:v>
                </c:pt>
                <c:pt idx="1527">
                  <c:v>1200</c:v>
                </c:pt>
                <c:pt idx="1528">
                  <c:v>1200</c:v>
                </c:pt>
                <c:pt idx="1529">
                  <c:v>1200</c:v>
                </c:pt>
                <c:pt idx="1530">
                  <c:v>1201</c:v>
                </c:pt>
                <c:pt idx="1531">
                  <c:v>1199</c:v>
                </c:pt>
                <c:pt idx="1532">
                  <c:v>1199</c:v>
                </c:pt>
                <c:pt idx="1533">
                  <c:v>1200</c:v>
                </c:pt>
                <c:pt idx="1534">
                  <c:v>1200</c:v>
                </c:pt>
                <c:pt idx="1535">
                  <c:v>1200</c:v>
                </c:pt>
                <c:pt idx="1536">
                  <c:v>1199</c:v>
                </c:pt>
                <c:pt idx="1537">
                  <c:v>1200</c:v>
                </c:pt>
                <c:pt idx="1538">
                  <c:v>1200</c:v>
                </c:pt>
                <c:pt idx="1539">
                  <c:v>1200</c:v>
                </c:pt>
                <c:pt idx="1540">
                  <c:v>1200</c:v>
                </c:pt>
                <c:pt idx="1541">
                  <c:v>1200</c:v>
                </c:pt>
                <c:pt idx="1542">
                  <c:v>1200</c:v>
                </c:pt>
                <c:pt idx="1543">
                  <c:v>1200</c:v>
                </c:pt>
                <c:pt idx="1544">
                  <c:v>1200</c:v>
                </c:pt>
                <c:pt idx="1545">
                  <c:v>1200</c:v>
                </c:pt>
                <c:pt idx="1546">
                  <c:v>1199</c:v>
                </c:pt>
                <c:pt idx="1547">
                  <c:v>1200</c:v>
                </c:pt>
                <c:pt idx="1548">
                  <c:v>1200</c:v>
                </c:pt>
                <c:pt idx="1549">
                  <c:v>1200</c:v>
                </c:pt>
                <c:pt idx="1550">
                  <c:v>1200</c:v>
                </c:pt>
                <c:pt idx="1551">
                  <c:v>1200</c:v>
                </c:pt>
                <c:pt idx="1552">
                  <c:v>1200</c:v>
                </c:pt>
                <c:pt idx="1553">
                  <c:v>1200</c:v>
                </c:pt>
                <c:pt idx="1554">
                  <c:v>1200</c:v>
                </c:pt>
                <c:pt idx="1555">
                  <c:v>1200</c:v>
                </c:pt>
                <c:pt idx="1556">
                  <c:v>1200</c:v>
                </c:pt>
                <c:pt idx="1557">
                  <c:v>1200</c:v>
                </c:pt>
                <c:pt idx="1558">
                  <c:v>1200</c:v>
                </c:pt>
                <c:pt idx="1559">
                  <c:v>1200</c:v>
                </c:pt>
                <c:pt idx="1560">
                  <c:v>1200</c:v>
                </c:pt>
                <c:pt idx="1561">
                  <c:v>1202</c:v>
                </c:pt>
                <c:pt idx="1562">
                  <c:v>1200</c:v>
                </c:pt>
                <c:pt idx="1563">
                  <c:v>1201</c:v>
                </c:pt>
                <c:pt idx="1564">
                  <c:v>1200</c:v>
                </c:pt>
                <c:pt idx="1565">
                  <c:v>1200</c:v>
                </c:pt>
                <c:pt idx="1566">
                  <c:v>1200</c:v>
                </c:pt>
                <c:pt idx="1567">
                  <c:v>1199</c:v>
                </c:pt>
                <c:pt idx="1568">
                  <c:v>1199</c:v>
                </c:pt>
                <c:pt idx="1569">
                  <c:v>1200</c:v>
                </c:pt>
                <c:pt idx="1570">
                  <c:v>1199</c:v>
                </c:pt>
                <c:pt idx="1571">
                  <c:v>1199</c:v>
                </c:pt>
                <c:pt idx="1572">
                  <c:v>1200</c:v>
                </c:pt>
                <c:pt idx="1573">
                  <c:v>1200</c:v>
                </c:pt>
                <c:pt idx="1574">
                  <c:v>1200</c:v>
                </c:pt>
                <c:pt idx="1575">
                  <c:v>1200</c:v>
                </c:pt>
                <c:pt idx="1576">
                  <c:v>1200</c:v>
                </c:pt>
                <c:pt idx="1577">
                  <c:v>1201</c:v>
                </c:pt>
                <c:pt idx="1578">
                  <c:v>1200</c:v>
                </c:pt>
                <c:pt idx="1579">
                  <c:v>1200</c:v>
                </c:pt>
                <c:pt idx="1580">
                  <c:v>1200</c:v>
                </c:pt>
                <c:pt idx="1581">
                  <c:v>1200</c:v>
                </c:pt>
                <c:pt idx="1582">
                  <c:v>1199</c:v>
                </c:pt>
                <c:pt idx="1583">
                  <c:v>1200</c:v>
                </c:pt>
                <c:pt idx="1584">
                  <c:v>1200</c:v>
                </c:pt>
                <c:pt idx="1585">
                  <c:v>1200</c:v>
                </c:pt>
                <c:pt idx="1586">
                  <c:v>1200</c:v>
                </c:pt>
                <c:pt idx="1587">
                  <c:v>1199</c:v>
                </c:pt>
                <c:pt idx="1588">
                  <c:v>1200</c:v>
                </c:pt>
                <c:pt idx="1589">
                  <c:v>1199</c:v>
                </c:pt>
                <c:pt idx="1590">
                  <c:v>1200</c:v>
                </c:pt>
                <c:pt idx="1591">
                  <c:v>1200</c:v>
                </c:pt>
                <c:pt idx="1592">
                  <c:v>1200</c:v>
                </c:pt>
                <c:pt idx="1593">
                  <c:v>1200</c:v>
                </c:pt>
                <c:pt idx="1594">
                  <c:v>1199</c:v>
                </c:pt>
                <c:pt idx="1595">
                  <c:v>1199</c:v>
                </c:pt>
                <c:pt idx="1596">
                  <c:v>1200</c:v>
                </c:pt>
                <c:pt idx="1597">
                  <c:v>1200</c:v>
                </c:pt>
                <c:pt idx="1598">
                  <c:v>1200</c:v>
                </c:pt>
                <c:pt idx="1599">
                  <c:v>1200</c:v>
                </c:pt>
                <c:pt idx="1600">
                  <c:v>1200</c:v>
                </c:pt>
                <c:pt idx="1601">
                  <c:v>1200</c:v>
                </c:pt>
                <c:pt idx="1602">
                  <c:v>1200</c:v>
                </c:pt>
                <c:pt idx="1603">
                  <c:v>1200</c:v>
                </c:pt>
                <c:pt idx="1604">
                  <c:v>1200</c:v>
                </c:pt>
                <c:pt idx="1605">
                  <c:v>1200</c:v>
                </c:pt>
                <c:pt idx="1606">
                  <c:v>1200</c:v>
                </c:pt>
                <c:pt idx="1607">
                  <c:v>1200</c:v>
                </c:pt>
                <c:pt idx="1608">
                  <c:v>1200</c:v>
                </c:pt>
                <c:pt idx="1609">
                  <c:v>1200</c:v>
                </c:pt>
                <c:pt idx="1610">
                  <c:v>1199</c:v>
                </c:pt>
                <c:pt idx="1611">
                  <c:v>1199</c:v>
                </c:pt>
                <c:pt idx="1612">
                  <c:v>1200</c:v>
                </c:pt>
                <c:pt idx="1613">
                  <c:v>1200</c:v>
                </c:pt>
                <c:pt idx="1614">
                  <c:v>1199</c:v>
                </c:pt>
                <c:pt idx="1615">
                  <c:v>1200</c:v>
                </c:pt>
                <c:pt idx="1616">
                  <c:v>1200</c:v>
                </c:pt>
                <c:pt idx="1617">
                  <c:v>1200</c:v>
                </c:pt>
                <c:pt idx="1618">
                  <c:v>1200</c:v>
                </c:pt>
                <c:pt idx="1619">
                  <c:v>1200</c:v>
                </c:pt>
                <c:pt idx="1620">
                  <c:v>1200</c:v>
                </c:pt>
                <c:pt idx="1621">
                  <c:v>1200</c:v>
                </c:pt>
                <c:pt idx="1622">
                  <c:v>1200</c:v>
                </c:pt>
                <c:pt idx="1623">
                  <c:v>1200</c:v>
                </c:pt>
                <c:pt idx="1624">
                  <c:v>1200</c:v>
                </c:pt>
                <c:pt idx="1625">
                  <c:v>1200</c:v>
                </c:pt>
                <c:pt idx="1626">
                  <c:v>1200</c:v>
                </c:pt>
                <c:pt idx="1627">
                  <c:v>1200</c:v>
                </c:pt>
                <c:pt idx="1628">
                  <c:v>1200</c:v>
                </c:pt>
                <c:pt idx="1629">
                  <c:v>1200</c:v>
                </c:pt>
                <c:pt idx="1630">
                  <c:v>1200</c:v>
                </c:pt>
                <c:pt idx="1631">
                  <c:v>1200</c:v>
                </c:pt>
                <c:pt idx="1632">
                  <c:v>1200</c:v>
                </c:pt>
                <c:pt idx="1633">
                  <c:v>1200</c:v>
                </c:pt>
                <c:pt idx="1634">
                  <c:v>1200</c:v>
                </c:pt>
                <c:pt idx="1635">
                  <c:v>1200</c:v>
                </c:pt>
                <c:pt idx="1636">
                  <c:v>1200</c:v>
                </c:pt>
                <c:pt idx="1637">
                  <c:v>1201</c:v>
                </c:pt>
                <c:pt idx="1638">
                  <c:v>1201</c:v>
                </c:pt>
                <c:pt idx="1639">
                  <c:v>1200</c:v>
                </c:pt>
                <c:pt idx="1640">
                  <c:v>1200</c:v>
                </c:pt>
                <c:pt idx="1641">
                  <c:v>1200</c:v>
                </c:pt>
                <c:pt idx="1642">
                  <c:v>1200</c:v>
                </c:pt>
                <c:pt idx="1643">
                  <c:v>1200</c:v>
                </c:pt>
                <c:pt idx="1644">
                  <c:v>1200</c:v>
                </c:pt>
                <c:pt idx="1645">
                  <c:v>1199</c:v>
                </c:pt>
                <c:pt idx="1646">
                  <c:v>1200</c:v>
                </c:pt>
                <c:pt idx="1647">
                  <c:v>1200</c:v>
                </c:pt>
                <c:pt idx="1648">
                  <c:v>1200</c:v>
                </c:pt>
                <c:pt idx="1649">
                  <c:v>1200</c:v>
                </c:pt>
                <c:pt idx="1650">
                  <c:v>1200</c:v>
                </c:pt>
                <c:pt idx="1651">
                  <c:v>1200</c:v>
                </c:pt>
                <c:pt idx="1652">
                  <c:v>1200</c:v>
                </c:pt>
                <c:pt idx="1653">
                  <c:v>1200</c:v>
                </c:pt>
                <c:pt idx="1654">
                  <c:v>1200</c:v>
                </c:pt>
                <c:pt idx="1655">
                  <c:v>1200</c:v>
                </c:pt>
                <c:pt idx="1656">
                  <c:v>1200</c:v>
                </c:pt>
                <c:pt idx="1657">
                  <c:v>1200</c:v>
                </c:pt>
                <c:pt idx="1658">
                  <c:v>1200</c:v>
                </c:pt>
                <c:pt idx="1659">
                  <c:v>1200</c:v>
                </c:pt>
                <c:pt idx="1660">
                  <c:v>1200</c:v>
                </c:pt>
                <c:pt idx="1661">
                  <c:v>1200</c:v>
                </c:pt>
                <c:pt idx="1662">
                  <c:v>1200</c:v>
                </c:pt>
                <c:pt idx="1663">
                  <c:v>1200</c:v>
                </c:pt>
                <c:pt idx="1664">
                  <c:v>1200</c:v>
                </c:pt>
                <c:pt idx="1665">
                  <c:v>1200</c:v>
                </c:pt>
                <c:pt idx="1666">
                  <c:v>1200</c:v>
                </c:pt>
                <c:pt idx="1667">
                  <c:v>1200</c:v>
                </c:pt>
                <c:pt idx="1668">
                  <c:v>1200</c:v>
                </c:pt>
                <c:pt idx="1669">
                  <c:v>1200</c:v>
                </c:pt>
                <c:pt idx="1670">
                  <c:v>1200</c:v>
                </c:pt>
                <c:pt idx="1671">
                  <c:v>1200</c:v>
                </c:pt>
                <c:pt idx="1672">
                  <c:v>1200</c:v>
                </c:pt>
                <c:pt idx="1673">
                  <c:v>1200</c:v>
                </c:pt>
                <c:pt idx="1674">
                  <c:v>1200</c:v>
                </c:pt>
                <c:pt idx="1675">
                  <c:v>1200</c:v>
                </c:pt>
                <c:pt idx="1676">
                  <c:v>1200</c:v>
                </c:pt>
                <c:pt idx="1677">
                  <c:v>1200</c:v>
                </c:pt>
                <c:pt idx="1678">
                  <c:v>1200</c:v>
                </c:pt>
                <c:pt idx="1679">
                  <c:v>1200</c:v>
                </c:pt>
                <c:pt idx="1680">
                  <c:v>1200</c:v>
                </c:pt>
                <c:pt idx="1681">
                  <c:v>1200</c:v>
                </c:pt>
                <c:pt idx="1682">
                  <c:v>1199</c:v>
                </c:pt>
                <c:pt idx="1683">
                  <c:v>1199</c:v>
                </c:pt>
                <c:pt idx="1684">
                  <c:v>1200</c:v>
                </c:pt>
                <c:pt idx="1685">
                  <c:v>1199</c:v>
                </c:pt>
                <c:pt idx="1686">
                  <c:v>1200</c:v>
                </c:pt>
                <c:pt idx="1687">
                  <c:v>1200</c:v>
                </c:pt>
                <c:pt idx="1688">
                  <c:v>1201</c:v>
                </c:pt>
                <c:pt idx="1689">
                  <c:v>1200</c:v>
                </c:pt>
                <c:pt idx="1690">
                  <c:v>1200</c:v>
                </c:pt>
                <c:pt idx="1691">
                  <c:v>1200</c:v>
                </c:pt>
                <c:pt idx="1692">
                  <c:v>1199</c:v>
                </c:pt>
                <c:pt idx="1693">
                  <c:v>1199</c:v>
                </c:pt>
                <c:pt idx="1694">
                  <c:v>1200</c:v>
                </c:pt>
                <c:pt idx="1695">
                  <c:v>1200</c:v>
                </c:pt>
                <c:pt idx="1696">
                  <c:v>1200</c:v>
                </c:pt>
                <c:pt idx="1697">
                  <c:v>1200</c:v>
                </c:pt>
                <c:pt idx="1698">
                  <c:v>1200</c:v>
                </c:pt>
                <c:pt idx="1699">
                  <c:v>1200</c:v>
                </c:pt>
                <c:pt idx="1700">
                  <c:v>1200</c:v>
                </c:pt>
                <c:pt idx="1701">
                  <c:v>1200</c:v>
                </c:pt>
                <c:pt idx="1702">
                  <c:v>1199</c:v>
                </c:pt>
                <c:pt idx="1703">
                  <c:v>1199</c:v>
                </c:pt>
                <c:pt idx="1704">
                  <c:v>1200</c:v>
                </c:pt>
                <c:pt idx="1705">
                  <c:v>1199</c:v>
                </c:pt>
                <c:pt idx="1706">
                  <c:v>1199</c:v>
                </c:pt>
                <c:pt idx="1707">
                  <c:v>1199</c:v>
                </c:pt>
                <c:pt idx="1708">
                  <c:v>1200</c:v>
                </c:pt>
                <c:pt idx="1709">
                  <c:v>1200</c:v>
                </c:pt>
                <c:pt idx="1710">
                  <c:v>1200</c:v>
                </c:pt>
                <c:pt idx="1711">
                  <c:v>1199</c:v>
                </c:pt>
                <c:pt idx="1712">
                  <c:v>1200</c:v>
                </c:pt>
                <c:pt idx="1713">
                  <c:v>1200</c:v>
                </c:pt>
                <c:pt idx="1714">
                  <c:v>1200</c:v>
                </c:pt>
                <c:pt idx="1715">
                  <c:v>1199</c:v>
                </c:pt>
                <c:pt idx="1716">
                  <c:v>1199</c:v>
                </c:pt>
                <c:pt idx="1717">
                  <c:v>1200</c:v>
                </c:pt>
                <c:pt idx="1718">
                  <c:v>1200</c:v>
                </c:pt>
                <c:pt idx="1719">
                  <c:v>1200</c:v>
                </c:pt>
                <c:pt idx="1720">
                  <c:v>1200</c:v>
                </c:pt>
                <c:pt idx="1721">
                  <c:v>1200</c:v>
                </c:pt>
                <c:pt idx="1722">
                  <c:v>1199</c:v>
                </c:pt>
                <c:pt idx="1723">
                  <c:v>1200</c:v>
                </c:pt>
                <c:pt idx="1724">
                  <c:v>1200</c:v>
                </c:pt>
                <c:pt idx="1725">
                  <c:v>1200</c:v>
                </c:pt>
                <c:pt idx="1726">
                  <c:v>1200</c:v>
                </c:pt>
                <c:pt idx="1727">
                  <c:v>1199</c:v>
                </c:pt>
                <c:pt idx="1728">
                  <c:v>1200</c:v>
                </c:pt>
                <c:pt idx="1729">
                  <c:v>1200</c:v>
                </c:pt>
                <c:pt idx="1730">
                  <c:v>1200</c:v>
                </c:pt>
                <c:pt idx="1731">
                  <c:v>1200</c:v>
                </c:pt>
                <c:pt idx="1732">
                  <c:v>1200</c:v>
                </c:pt>
                <c:pt idx="1733">
                  <c:v>1200</c:v>
                </c:pt>
                <c:pt idx="1734">
                  <c:v>1200</c:v>
                </c:pt>
                <c:pt idx="1735">
                  <c:v>1200</c:v>
                </c:pt>
                <c:pt idx="1736">
                  <c:v>1200</c:v>
                </c:pt>
                <c:pt idx="1737">
                  <c:v>1200</c:v>
                </c:pt>
                <c:pt idx="1738">
                  <c:v>1200</c:v>
                </c:pt>
                <c:pt idx="1739">
                  <c:v>1200</c:v>
                </c:pt>
                <c:pt idx="1740">
                  <c:v>1200</c:v>
                </c:pt>
                <c:pt idx="1741">
                  <c:v>1200</c:v>
                </c:pt>
                <c:pt idx="1742">
                  <c:v>1200</c:v>
                </c:pt>
                <c:pt idx="1743">
                  <c:v>1200</c:v>
                </c:pt>
                <c:pt idx="1744">
                  <c:v>1200</c:v>
                </c:pt>
                <c:pt idx="1745">
                  <c:v>1200</c:v>
                </c:pt>
                <c:pt idx="1746">
                  <c:v>1200</c:v>
                </c:pt>
                <c:pt idx="1747">
                  <c:v>1200</c:v>
                </c:pt>
                <c:pt idx="1748">
                  <c:v>1200</c:v>
                </c:pt>
                <c:pt idx="1749">
                  <c:v>1200</c:v>
                </c:pt>
                <c:pt idx="1750">
                  <c:v>1200</c:v>
                </c:pt>
                <c:pt idx="1751">
                  <c:v>1200</c:v>
                </c:pt>
                <c:pt idx="1752">
                  <c:v>1200</c:v>
                </c:pt>
                <c:pt idx="1753">
                  <c:v>1200</c:v>
                </c:pt>
                <c:pt idx="1754">
                  <c:v>1200</c:v>
                </c:pt>
                <c:pt idx="1755">
                  <c:v>1200</c:v>
                </c:pt>
                <c:pt idx="1756">
                  <c:v>1200</c:v>
                </c:pt>
                <c:pt idx="1757">
                  <c:v>1198</c:v>
                </c:pt>
                <c:pt idx="1758">
                  <c:v>1200</c:v>
                </c:pt>
                <c:pt idx="1759">
                  <c:v>1200</c:v>
                </c:pt>
                <c:pt idx="1760">
                  <c:v>1201</c:v>
                </c:pt>
                <c:pt idx="1761">
                  <c:v>1200</c:v>
                </c:pt>
                <c:pt idx="1762">
                  <c:v>1200</c:v>
                </c:pt>
                <c:pt idx="1763">
                  <c:v>1200</c:v>
                </c:pt>
                <c:pt idx="1764">
                  <c:v>1200</c:v>
                </c:pt>
                <c:pt idx="1765">
                  <c:v>1200</c:v>
                </c:pt>
                <c:pt idx="1766">
                  <c:v>1200</c:v>
                </c:pt>
                <c:pt idx="1767">
                  <c:v>1200</c:v>
                </c:pt>
                <c:pt idx="1768">
                  <c:v>1200</c:v>
                </c:pt>
                <c:pt idx="1769">
                  <c:v>1200</c:v>
                </c:pt>
                <c:pt idx="1770">
                  <c:v>1200</c:v>
                </c:pt>
                <c:pt idx="1771">
                  <c:v>1200</c:v>
                </c:pt>
                <c:pt idx="1772">
                  <c:v>1200</c:v>
                </c:pt>
                <c:pt idx="1773">
                  <c:v>1200</c:v>
                </c:pt>
                <c:pt idx="1774">
                  <c:v>1200</c:v>
                </c:pt>
                <c:pt idx="1775">
                  <c:v>1200</c:v>
                </c:pt>
                <c:pt idx="1776">
                  <c:v>1200</c:v>
                </c:pt>
                <c:pt idx="1777">
                  <c:v>1199</c:v>
                </c:pt>
                <c:pt idx="1778">
                  <c:v>1200</c:v>
                </c:pt>
                <c:pt idx="1779">
                  <c:v>1200</c:v>
                </c:pt>
                <c:pt idx="1780">
                  <c:v>1200</c:v>
                </c:pt>
                <c:pt idx="1781">
                  <c:v>1200</c:v>
                </c:pt>
                <c:pt idx="1782">
                  <c:v>1200</c:v>
                </c:pt>
                <c:pt idx="1783">
                  <c:v>1200</c:v>
                </c:pt>
                <c:pt idx="1784">
                  <c:v>1200</c:v>
                </c:pt>
                <c:pt idx="1785">
                  <c:v>1200</c:v>
                </c:pt>
                <c:pt idx="1786">
                  <c:v>1200</c:v>
                </c:pt>
                <c:pt idx="1787">
                  <c:v>1200</c:v>
                </c:pt>
                <c:pt idx="1788">
                  <c:v>1201</c:v>
                </c:pt>
                <c:pt idx="1789">
                  <c:v>1201</c:v>
                </c:pt>
                <c:pt idx="1790">
                  <c:v>1199</c:v>
                </c:pt>
                <c:pt idx="1791">
                  <c:v>1200</c:v>
                </c:pt>
                <c:pt idx="1792">
                  <c:v>1200</c:v>
                </c:pt>
                <c:pt idx="1793">
                  <c:v>1200</c:v>
                </c:pt>
                <c:pt idx="1794">
                  <c:v>1200</c:v>
                </c:pt>
                <c:pt idx="1795">
                  <c:v>1199</c:v>
                </c:pt>
                <c:pt idx="1796">
                  <c:v>1199</c:v>
                </c:pt>
                <c:pt idx="1797">
                  <c:v>1199</c:v>
                </c:pt>
                <c:pt idx="1798">
                  <c:v>1200</c:v>
                </c:pt>
                <c:pt idx="1799">
                  <c:v>1200</c:v>
                </c:pt>
                <c:pt idx="1800">
                  <c:v>1200</c:v>
                </c:pt>
                <c:pt idx="1801">
                  <c:v>1200</c:v>
                </c:pt>
                <c:pt idx="1802">
                  <c:v>1199</c:v>
                </c:pt>
                <c:pt idx="1803">
                  <c:v>1199</c:v>
                </c:pt>
                <c:pt idx="1804">
                  <c:v>1200</c:v>
                </c:pt>
                <c:pt idx="1805">
                  <c:v>1200</c:v>
                </c:pt>
                <c:pt idx="1806">
                  <c:v>1200</c:v>
                </c:pt>
                <c:pt idx="1807">
                  <c:v>1200</c:v>
                </c:pt>
                <c:pt idx="1808">
                  <c:v>1200</c:v>
                </c:pt>
                <c:pt idx="1809">
                  <c:v>1200</c:v>
                </c:pt>
                <c:pt idx="1810">
                  <c:v>1200</c:v>
                </c:pt>
                <c:pt idx="1811">
                  <c:v>1200</c:v>
                </c:pt>
                <c:pt idx="1812">
                  <c:v>1199</c:v>
                </c:pt>
                <c:pt idx="1813">
                  <c:v>1200</c:v>
                </c:pt>
                <c:pt idx="1814">
                  <c:v>1200</c:v>
                </c:pt>
                <c:pt idx="1815">
                  <c:v>1199</c:v>
                </c:pt>
                <c:pt idx="1816">
                  <c:v>1199</c:v>
                </c:pt>
                <c:pt idx="1817">
                  <c:v>1200</c:v>
                </c:pt>
                <c:pt idx="1818">
                  <c:v>1200</c:v>
                </c:pt>
                <c:pt idx="1819">
                  <c:v>1200</c:v>
                </c:pt>
                <c:pt idx="1820">
                  <c:v>1200</c:v>
                </c:pt>
                <c:pt idx="1821">
                  <c:v>1201</c:v>
                </c:pt>
                <c:pt idx="1822">
                  <c:v>1199</c:v>
                </c:pt>
                <c:pt idx="1823">
                  <c:v>1200</c:v>
                </c:pt>
                <c:pt idx="1824">
                  <c:v>1200</c:v>
                </c:pt>
                <c:pt idx="1825">
                  <c:v>1200</c:v>
                </c:pt>
                <c:pt idx="1826">
                  <c:v>1200</c:v>
                </c:pt>
                <c:pt idx="1827">
                  <c:v>1200</c:v>
                </c:pt>
                <c:pt idx="1828">
                  <c:v>1200</c:v>
                </c:pt>
                <c:pt idx="1829">
                  <c:v>1200</c:v>
                </c:pt>
                <c:pt idx="1830">
                  <c:v>1200</c:v>
                </c:pt>
                <c:pt idx="1831">
                  <c:v>1200</c:v>
                </c:pt>
                <c:pt idx="1832">
                  <c:v>1200</c:v>
                </c:pt>
                <c:pt idx="1833">
                  <c:v>1200</c:v>
                </c:pt>
                <c:pt idx="1834">
                  <c:v>1200</c:v>
                </c:pt>
                <c:pt idx="1835">
                  <c:v>1200</c:v>
                </c:pt>
                <c:pt idx="1836">
                  <c:v>1200</c:v>
                </c:pt>
                <c:pt idx="1837">
                  <c:v>1200</c:v>
                </c:pt>
                <c:pt idx="1838">
                  <c:v>1200</c:v>
                </c:pt>
                <c:pt idx="1839">
                  <c:v>1200</c:v>
                </c:pt>
                <c:pt idx="1840">
                  <c:v>1200</c:v>
                </c:pt>
                <c:pt idx="1841">
                  <c:v>1201</c:v>
                </c:pt>
                <c:pt idx="1842">
                  <c:v>1201</c:v>
                </c:pt>
                <c:pt idx="1843">
                  <c:v>1200</c:v>
                </c:pt>
                <c:pt idx="1844">
                  <c:v>1200</c:v>
                </c:pt>
                <c:pt idx="1845">
                  <c:v>1200</c:v>
                </c:pt>
                <c:pt idx="1846">
                  <c:v>1200</c:v>
                </c:pt>
                <c:pt idx="1847">
                  <c:v>1200</c:v>
                </c:pt>
                <c:pt idx="1848">
                  <c:v>1200</c:v>
                </c:pt>
                <c:pt idx="1849">
                  <c:v>1200</c:v>
                </c:pt>
                <c:pt idx="1850">
                  <c:v>1200</c:v>
                </c:pt>
                <c:pt idx="1851">
                  <c:v>1200</c:v>
                </c:pt>
                <c:pt idx="1852">
                  <c:v>1199</c:v>
                </c:pt>
                <c:pt idx="1853">
                  <c:v>1199</c:v>
                </c:pt>
                <c:pt idx="1854">
                  <c:v>1200</c:v>
                </c:pt>
                <c:pt idx="1855">
                  <c:v>1200</c:v>
                </c:pt>
                <c:pt idx="1856">
                  <c:v>1200</c:v>
                </c:pt>
                <c:pt idx="1857">
                  <c:v>1200</c:v>
                </c:pt>
                <c:pt idx="1858">
                  <c:v>1200</c:v>
                </c:pt>
                <c:pt idx="1859">
                  <c:v>1200</c:v>
                </c:pt>
                <c:pt idx="1860">
                  <c:v>1200</c:v>
                </c:pt>
                <c:pt idx="1861">
                  <c:v>1200</c:v>
                </c:pt>
                <c:pt idx="1862">
                  <c:v>1198</c:v>
                </c:pt>
                <c:pt idx="1863">
                  <c:v>1198</c:v>
                </c:pt>
                <c:pt idx="1864">
                  <c:v>1200</c:v>
                </c:pt>
                <c:pt idx="1865">
                  <c:v>1200</c:v>
                </c:pt>
                <c:pt idx="1866">
                  <c:v>1200</c:v>
                </c:pt>
                <c:pt idx="1867">
                  <c:v>1199</c:v>
                </c:pt>
                <c:pt idx="1868">
                  <c:v>1188</c:v>
                </c:pt>
                <c:pt idx="1869">
                  <c:v>1188</c:v>
                </c:pt>
                <c:pt idx="1870">
                  <c:v>1162</c:v>
                </c:pt>
                <c:pt idx="1871">
                  <c:v>1139</c:v>
                </c:pt>
                <c:pt idx="1872">
                  <c:v>1120</c:v>
                </c:pt>
                <c:pt idx="1873">
                  <c:v>1120</c:v>
                </c:pt>
                <c:pt idx="1874">
                  <c:v>1098</c:v>
                </c:pt>
                <c:pt idx="1875">
                  <c:v>1077</c:v>
                </c:pt>
                <c:pt idx="1876">
                  <c:v>1057</c:v>
                </c:pt>
                <c:pt idx="1877">
                  <c:v>1033</c:v>
                </c:pt>
                <c:pt idx="1878">
                  <c:v>1009</c:v>
                </c:pt>
                <c:pt idx="1879">
                  <c:v>1009</c:v>
                </c:pt>
                <c:pt idx="1880">
                  <c:v>988</c:v>
                </c:pt>
                <c:pt idx="1881">
                  <c:v>959</c:v>
                </c:pt>
                <c:pt idx="1882">
                  <c:v>935</c:v>
                </c:pt>
              </c:numCache>
            </c:numRef>
          </c:yVal>
          <c:smooth val="0"/>
        </c:ser>
        <c:ser>
          <c:idx val="16"/>
          <c:order val="16"/>
          <c:tx>
            <c:strRef>
              <c:f>sheet1!$X$1</c:f>
              <c:strCache>
                <c:ptCount val="1"/>
                <c:pt idx="0">
                  <c:v>Sts_07</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X$2:$X$4000</c:f>
            </c:numRef>
          </c:yVal>
          <c:smooth val="0"/>
        </c:ser>
        <c:ser>
          <c:idx val="18"/>
          <c:order val="18"/>
          <c:tx>
            <c:strRef>
              <c:f>sheet1!$Z$1</c:f>
              <c:strCache>
                <c:ptCount val="1"/>
                <c:pt idx="0">
                  <c:v>Sts_08</c:v>
                </c:pt>
              </c:strCache>
            </c:strRef>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Z$2:$Z$4000</c:f>
            </c:numRef>
          </c:yVal>
          <c:smooth val="0"/>
        </c:ser>
        <c:dLbls>
          <c:showLegendKey val="0"/>
          <c:showVal val="0"/>
          <c:showCatName val="0"/>
          <c:showSerName val="0"/>
          <c:showPercent val="0"/>
          <c:showBubbleSize val="0"/>
        </c:dLbls>
        <c:axId val="471208616"/>
        <c:axId val="471207440"/>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O$2:$O$4000</c:f>
              <c:numCache>
                <c:formatCode>0.00000000</c:formatCode>
                <c:ptCount val="3999"/>
                <c:pt idx="0">
                  <c:v>-1.4400000000000001E-3</c:v>
                </c:pt>
                <c:pt idx="1">
                  <c:v>-1.4400000000000001E-3</c:v>
                </c:pt>
                <c:pt idx="2">
                  <c:v>4.8000000000000001E-4</c:v>
                </c:pt>
                <c:pt idx="3">
                  <c:v>4.8000000000000001E-4</c:v>
                </c:pt>
                <c:pt idx="4">
                  <c:v>-4.8000000000000001E-4</c:v>
                </c:pt>
                <c:pt idx="5">
                  <c:v>0</c:v>
                </c:pt>
                <c:pt idx="6">
                  <c:v>9.6000000000000002E-4</c:v>
                </c:pt>
                <c:pt idx="7">
                  <c:v>9.6000000000000002E-4</c:v>
                </c:pt>
                <c:pt idx="8">
                  <c:v>4.8000000000000001E-4</c:v>
                </c:pt>
                <c:pt idx="9">
                  <c:v>4.8000000000000001E-4</c:v>
                </c:pt>
                <c:pt idx="10">
                  <c:v>-4.8000000000000001E-4</c:v>
                </c:pt>
                <c:pt idx="11">
                  <c:v>0</c:v>
                </c:pt>
                <c:pt idx="12">
                  <c:v>0</c:v>
                </c:pt>
                <c:pt idx="13">
                  <c:v>0</c:v>
                </c:pt>
                <c:pt idx="14">
                  <c:v>-4.8000000000000001E-4</c:v>
                </c:pt>
                <c:pt idx="15">
                  <c:v>-4.8000000000000001E-4</c:v>
                </c:pt>
                <c:pt idx="16">
                  <c:v>4.8000000000000001E-4</c:v>
                </c:pt>
                <c:pt idx="17">
                  <c:v>4.8000000000000001E-4</c:v>
                </c:pt>
                <c:pt idx="18">
                  <c:v>4.8000000000000001E-4</c:v>
                </c:pt>
                <c:pt idx="19">
                  <c:v>-9.6000000000000002E-4</c:v>
                </c:pt>
                <c:pt idx="20">
                  <c:v>0</c:v>
                </c:pt>
                <c:pt idx="21">
                  <c:v>0</c:v>
                </c:pt>
                <c:pt idx="22">
                  <c:v>0</c:v>
                </c:pt>
                <c:pt idx="23">
                  <c:v>1.4400000000000001E-3</c:v>
                </c:pt>
                <c:pt idx="24">
                  <c:v>0</c:v>
                </c:pt>
                <c:pt idx="25">
                  <c:v>0</c:v>
                </c:pt>
                <c:pt idx="26">
                  <c:v>0</c:v>
                </c:pt>
                <c:pt idx="27">
                  <c:v>9.6000000000000002E-4</c:v>
                </c:pt>
                <c:pt idx="28">
                  <c:v>9.6000000000000002E-4</c:v>
                </c:pt>
                <c:pt idx="29">
                  <c:v>9.6000000000000002E-4</c:v>
                </c:pt>
                <c:pt idx="30">
                  <c:v>0</c:v>
                </c:pt>
                <c:pt idx="31">
                  <c:v>-4.8000000000000001E-4</c:v>
                </c:pt>
                <c:pt idx="32">
                  <c:v>-4.8000000000000001E-4</c:v>
                </c:pt>
                <c:pt idx="33">
                  <c:v>0</c:v>
                </c:pt>
                <c:pt idx="34">
                  <c:v>4.8000000000000001E-4</c:v>
                </c:pt>
                <c:pt idx="35">
                  <c:v>0</c:v>
                </c:pt>
                <c:pt idx="36">
                  <c:v>0</c:v>
                </c:pt>
                <c:pt idx="37">
                  <c:v>0</c:v>
                </c:pt>
                <c:pt idx="38">
                  <c:v>0</c:v>
                </c:pt>
                <c:pt idx="39">
                  <c:v>4.8000000000000001E-4</c:v>
                </c:pt>
                <c:pt idx="40">
                  <c:v>4.8000000000000001E-4</c:v>
                </c:pt>
                <c:pt idx="41">
                  <c:v>0</c:v>
                </c:pt>
                <c:pt idx="42">
                  <c:v>0</c:v>
                </c:pt>
                <c:pt idx="43">
                  <c:v>0</c:v>
                </c:pt>
                <c:pt idx="44">
                  <c:v>4.8000000000000001E-4</c:v>
                </c:pt>
                <c:pt idx="45">
                  <c:v>0</c:v>
                </c:pt>
                <c:pt idx="46">
                  <c:v>0</c:v>
                </c:pt>
                <c:pt idx="47">
                  <c:v>0</c:v>
                </c:pt>
                <c:pt idx="48">
                  <c:v>0</c:v>
                </c:pt>
                <c:pt idx="49">
                  <c:v>0</c:v>
                </c:pt>
                <c:pt idx="50">
                  <c:v>-4.8000000000000001E-4</c:v>
                </c:pt>
                <c:pt idx="51">
                  <c:v>-4.8000000000000001E-4</c:v>
                </c:pt>
                <c:pt idx="52">
                  <c:v>0</c:v>
                </c:pt>
                <c:pt idx="53">
                  <c:v>0</c:v>
                </c:pt>
                <c:pt idx="54">
                  <c:v>0</c:v>
                </c:pt>
                <c:pt idx="55">
                  <c:v>0</c:v>
                </c:pt>
                <c:pt idx="56">
                  <c:v>0</c:v>
                </c:pt>
                <c:pt idx="57">
                  <c:v>0</c:v>
                </c:pt>
                <c:pt idx="58">
                  <c:v>0</c:v>
                </c:pt>
                <c:pt idx="59">
                  <c:v>0</c:v>
                </c:pt>
                <c:pt idx="60">
                  <c:v>-0.44544001999999999</c:v>
                </c:pt>
                <c:pt idx="61">
                  <c:v>-9.0081596400000006</c:v>
                </c:pt>
                <c:pt idx="62">
                  <c:v>-9.0081596400000006</c:v>
                </c:pt>
                <c:pt idx="63">
                  <c:v>-14.96352005</c:v>
                </c:pt>
                <c:pt idx="64">
                  <c:v>-14.96352005</c:v>
                </c:pt>
                <c:pt idx="65">
                  <c:v>-15.00575924</c:v>
                </c:pt>
                <c:pt idx="66">
                  <c:v>-15.034080510000001</c:v>
                </c:pt>
                <c:pt idx="67">
                  <c:v>-14.95584011</c:v>
                </c:pt>
                <c:pt idx="68">
                  <c:v>-14.95584011</c:v>
                </c:pt>
                <c:pt idx="69">
                  <c:v>-15.00624084</c:v>
                </c:pt>
                <c:pt idx="70">
                  <c:v>-15.050879480000001</c:v>
                </c:pt>
                <c:pt idx="71">
                  <c:v>-14.953440670000001</c:v>
                </c:pt>
                <c:pt idx="72">
                  <c:v>-15.00479889</c:v>
                </c:pt>
                <c:pt idx="73">
                  <c:v>-15.03791904</c:v>
                </c:pt>
                <c:pt idx="74">
                  <c:v>-14.95055962</c:v>
                </c:pt>
                <c:pt idx="75">
                  <c:v>-14.95055962</c:v>
                </c:pt>
                <c:pt idx="76">
                  <c:v>-15.02160072</c:v>
                </c:pt>
                <c:pt idx="77">
                  <c:v>-15.02928066</c:v>
                </c:pt>
                <c:pt idx="78">
                  <c:v>-15.02928066</c:v>
                </c:pt>
                <c:pt idx="79">
                  <c:v>-14.953440670000001</c:v>
                </c:pt>
                <c:pt idx="80">
                  <c:v>-15.018719669999999</c:v>
                </c:pt>
                <c:pt idx="81">
                  <c:v>-15.01632023</c:v>
                </c:pt>
                <c:pt idx="82">
                  <c:v>-14.959680560000001</c:v>
                </c:pt>
                <c:pt idx="83">
                  <c:v>-15.0369606</c:v>
                </c:pt>
                <c:pt idx="84">
                  <c:v>-15.01535988</c:v>
                </c:pt>
                <c:pt idx="85">
                  <c:v>-15.01535988</c:v>
                </c:pt>
                <c:pt idx="86">
                  <c:v>-14.959199910000001</c:v>
                </c:pt>
                <c:pt idx="87">
                  <c:v>-15.045120239999999</c:v>
                </c:pt>
                <c:pt idx="88">
                  <c:v>-15.045120239999999</c:v>
                </c:pt>
                <c:pt idx="89">
                  <c:v>-15.00047874</c:v>
                </c:pt>
                <c:pt idx="90">
                  <c:v>-15.04319954</c:v>
                </c:pt>
                <c:pt idx="91">
                  <c:v>-15.04319954</c:v>
                </c:pt>
                <c:pt idx="92">
                  <c:v>-14.97887993</c:v>
                </c:pt>
                <c:pt idx="93">
                  <c:v>-14.97455978</c:v>
                </c:pt>
                <c:pt idx="94">
                  <c:v>-15.04368019</c:v>
                </c:pt>
                <c:pt idx="95">
                  <c:v>-15.04368019</c:v>
                </c:pt>
                <c:pt idx="96">
                  <c:v>-14.97552013</c:v>
                </c:pt>
                <c:pt idx="97">
                  <c:v>-14.975040440000001</c:v>
                </c:pt>
                <c:pt idx="98">
                  <c:v>-15.05183983</c:v>
                </c:pt>
                <c:pt idx="99">
                  <c:v>-14.97311974</c:v>
                </c:pt>
                <c:pt idx="100">
                  <c:v>-14.98943996</c:v>
                </c:pt>
                <c:pt idx="101">
                  <c:v>-14.98943996</c:v>
                </c:pt>
                <c:pt idx="102">
                  <c:v>-15.05231953</c:v>
                </c:pt>
                <c:pt idx="103">
                  <c:v>-14.96352005</c:v>
                </c:pt>
                <c:pt idx="104">
                  <c:v>-14.98896027</c:v>
                </c:pt>
                <c:pt idx="105">
                  <c:v>-14.98896027</c:v>
                </c:pt>
                <c:pt idx="106">
                  <c:v>-15.04895973</c:v>
                </c:pt>
                <c:pt idx="107">
                  <c:v>-14.958720209999999</c:v>
                </c:pt>
                <c:pt idx="108">
                  <c:v>-15.00239944</c:v>
                </c:pt>
                <c:pt idx="109">
                  <c:v>-15.034559249999999</c:v>
                </c:pt>
                <c:pt idx="110">
                  <c:v>-14.947679519999999</c:v>
                </c:pt>
                <c:pt idx="111">
                  <c:v>-14.947679519999999</c:v>
                </c:pt>
                <c:pt idx="112">
                  <c:v>-15.013439180000001</c:v>
                </c:pt>
                <c:pt idx="113">
                  <c:v>-15.03071976</c:v>
                </c:pt>
                <c:pt idx="114">
                  <c:v>-14.95007992</c:v>
                </c:pt>
                <c:pt idx="115">
                  <c:v>-14.95007992</c:v>
                </c:pt>
                <c:pt idx="116">
                  <c:v>-15.02735996</c:v>
                </c:pt>
                <c:pt idx="117">
                  <c:v>-14.953919409999999</c:v>
                </c:pt>
                <c:pt idx="118">
                  <c:v>-14.953919409999999</c:v>
                </c:pt>
                <c:pt idx="119">
                  <c:v>-15.03840065</c:v>
                </c:pt>
                <c:pt idx="120">
                  <c:v>-15.01728058</c:v>
                </c:pt>
                <c:pt idx="121">
                  <c:v>-14.95631981</c:v>
                </c:pt>
                <c:pt idx="122">
                  <c:v>-14.95631981</c:v>
                </c:pt>
                <c:pt idx="123">
                  <c:v>-15.03791904</c:v>
                </c:pt>
                <c:pt idx="124">
                  <c:v>-15.00575924</c:v>
                </c:pt>
                <c:pt idx="125">
                  <c:v>-15.00575924</c:v>
                </c:pt>
                <c:pt idx="126">
                  <c:v>-15.044639589999999</c:v>
                </c:pt>
                <c:pt idx="127">
                  <c:v>-14.99760056</c:v>
                </c:pt>
                <c:pt idx="128">
                  <c:v>-14.99760056</c:v>
                </c:pt>
                <c:pt idx="129">
                  <c:v>-14.96304035</c:v>
                </c:pt>
                <c:pt idx="130">
                  <c:v>-15.044639589999999</c:v>
                </c:pt>
                <c:pt idx="131">
                  <c:v>-14.97887993</c:v>
                </c:pt>
                <c:pt idx="132">
                  <c:v>-14.97887993</c:v>
                </c:pt>
                <c:pt idx="133">
                  <c:v>-14.959199910000001</c:v>
                </c:pt>
                <c:pt idx="134">
                  <c:v>-15.046080590000001</c:v>
                </c:pt>
                <c:pt idx="135">
                  <c:v>-14.975999829999999</c:v>
                </c:pt>
                <c:pt idx="136">
                  <c:v>-14.97887993</c:v>
                </c:pt>
                <c:pt idx="137">
                  <c:v>-15.05183983</c:v>
                </c:pt>
                <c:pt idx="138">
                  <c:v>-15.05183983</c:v>
                </c:pt>
                <c:pt idx="139">
                  <c:v>-14.960639949999999</c:v>
                </c:pt>
                <c:pt idx="140">
                  <c:v>-14.986080169999999</c:v>
                </c:pt>
                <c:pt idx="141">
                  <c:v>-15.04944038</c:v>
                </c:pt>
                <c:pt idx="142">
                  <c:v>-15.04944038</c:v>
                </c:pt>
                <c:pt idx="143">
                  <c:v>-14.95584011</c:v>
                </c:pt>
                <c:pt idx="144">
                  <c:v>-15.036000250000001</c:v>
                </c:pt>
                <c:pt idx="145">
                  <c:v>-15.036000250000001</c:v>
                </c:pt>
                <c:pt idx="146">
                  <c:v>-14.953919409999999</c:v>
                </c:pt>
                <c:pt idx="147">
                  <c:v>-15.00624084</c:v>
                </c:pt>
                <c:pt idx="148">
                  <c:v>-15.00624084</c:v>
                </c:pt>
                <c:pt idx="149">
                  <c:v>-15.035519600000001</c:v>
                </c:pt>
                <c:pt idx="150">
                  <c:v>-14.94672012</c:v>
                </c:pt>
                <c:pt idx="151">
                  <c:v>-15.01296043</c:v>
                </c:pt>
                <c:pt idx="152">
                  <c:v>-15.01296043</c:v>
                </c:pt>
                <c:pt idx="153">
                  <c:v>-15.023519520000001</c:v>
                </c:pt>
                <c:pt idx="154">
                  <c:v>-15.022559169999999</c:v>
                </c:pt>
                <c:pt idx="155">
                  <c:v>-15.022559169999999</c:v>
                </c:pt>
                <c:pt idx="156">
                  <c:v>-15.02544022</c:v>
                </c:pt>
                <c:pt idx="157">
                  <c:v>-14.952480319999999</c:v>
                </c:pt>
                <c:pt idx="158">
                  <c:v>-15.03023911</c:v>
                </c:pt>
                <c:pt idx="159">
                  <c:v>-15.03023911</c:v>
                </c:pt>
                <c:pt idx="160">
                  <c:v>-15.02447987</c:v>
                </c:pt>
                <c:pt idx="161">
                  <c:v>-14.955360410000001</c:v>
                </c:pt>
                <c:pt idx="162">
                  <c:v>-15.03840065</c:v>
                </c:pt>
                <c:pt idx="163">
                  <c:v>-15.01583958</c:v>
                </c:pt>
                <c:pt idx="164">
                  <c:v>-14.96016026</c:v>
                </c:pt>
                <c:pt idx="165">
                  <c:v>-14.96016026</c:v>
                </c:pt>
                <c:pt idx="166">
                  <c:v>-15.04368019</c:v>
                </c:pt>
                <c:pt idx="167">
                  <c:v>-14.99520016</c:v>
                </c:pt>
                <c:pt idx="168">
                  <c:v>-14.96352005</c:v>
                </c:pt>
                <c:pt idx="169">
                  <c:v>-14.96352005</c:v>
                </c:pt>
                <c:pt idx="170">
                  <c:v>-15.04223919</c:v>
                </c:pt>
                <c:pt idx="171">
                  <c:v>-14.97936058</c:v>
                </c:pt>
                <c:pt idx="172">
                  <c:v>-14.97215939</c:v>
                </c:pt>
                <c:pt idx="173">
                  <c:v>-15.05183983</c:v>
                </c:pt>
                <c:pt idx="174">
                  <c:v>-14.975999829999999</c:v>
                </c:pt>
                <c:pt idx="175">
                  <c:v>-14.975999829999999</c:v>
                </c:pt>
                <c:pt idx="176">
                  <c:v>-14.97983932</c:v>
                </c:pt>
                <c:pt idx="177">
                  <c:v>-15.05040073</c:v>
                </c:pt>
                <c:pt idx="178">
                  <c:v>-14.96304035</c:v>
                </c:pt>
                <c:pt idx="179">
                  <c:v>-14.96304035</c:v>
                </c:pt>
                <c:pt idx="180">
                  <c:v>-14.98703957</c:v>
                </c:pt>
                <c:pt idx="181">
                  <c:v>-15.04704094</c:v>
                </c:pt>
                <c:pt idx="182">
                  <c:v>-14.95104027</c:v>
                </c:pt>
                <c:pt idx="183">
                  <c:v>-15.003359789999999</c:v>
                </c:pt>
                <c:pt idx="184">
                  <c:v>-15.04800034</c:v>
                </c:pt>
                <c:pt idx="185">
                  <c:v>-15.04800034</c:v>
                </c:pt>
                <c:pt idx="186">
                  <c:v>-14.947679519999999</c:v>
                </c:pt>
                <c:pt idx="187">
                  <c:v>-15.01056099</c:v>
                </c:pt>
                <c:pt idx="188">
                  <c:v>-15.03071976</c:v>
                </c:pt>
                <c:pt idx="189">
                  <c:v>-15.03071976</c:v>
                </c:pt>
                <c:pt idx="190">
                  <c:v>-15.020640370000001</c:v>
                </c:pt>
                <c:pt idx="191">
                  <c:v>-15.02207947</c:v>
                </c:pt>
                <c:pt idx="192">
                  <c:v>-15.02207947</c:v>
                </c:pt>
                <c:pt idx="193">
                  <c:v>-14.95296001</c:v>
                </c:pt>
                <c:pt idx="194">
                  <c:v>-15.02544022</c:v>
                </c:pt>
                <c:pt idx="195">
                  <c:v>-15.02544022</c:v>
                </c:pt>
                <c:pt idx="196">
                  <c:v>-15.01728058</c:v>
                </c:pt>
                <c:pt idx="197">
                  <c:v>-14.96208</c:v>
                </c:pt>
                <c:pt idx="198">
                  <c:v>-15.039360050000001</c:v>
                </c:pt>
                <c:pt idx="199">
                  <c:v>-15.008640290000001</c:v>
                </c:pt>
                <c:pt idx="200">
                  <c:v>-14.959680560000001</c:v>
                </c:pt>
                <c:pt idx="201">
                  <c:v>-15.04223919</c:v>
                </c:pt>
                <c:pt idx="202">
                  <c:v>-15.04223919</c:v>
                </c:pt>
                <c:pt idx="203">
                  <c:v>-15</c:v>
                </c:pt>
                <c:pt idx="204">
                  <c:v>-14.9640007</c:v>
                </c:pt>
                <c:pt idx="205">
                  <c:v>-15.046559329999999</c:v>
                </c:pt>
                <c:pt idx="206">
                  <c:v>-15.046559329999999</c:v>
                </c:pt>
                <c:pt idx="207">
                  <c:v>-14.98224068</c:v>
                </c:pt>
                <c:pt idx="208">
                  <c:v>-14.957279209999999</c:v>
                </c:pt>
                <c:pt idx="209">
                  <c:v>-15.04368019</c:v>
                </c:pt>
                <c:pt idx="210">
                  <c:v>-14.975999829999999</c:v>
                </c:pt>
                <c:pt idx="211">
                  <c:v>-14.97311974</c:v>
                </c:pt>
                <c:pt idx="212">
                  <c:v>-14.97311974</c:v>
                </c:pt>
                <c:pt idx="213">
                  <c:v>-15.04895973</c:v>
                </c:pt>
                <c:pt idx="214">
                  <c:v>-14.971199990000001</c:v>
                </c:pt>
                <c:pt idx="215">
                  <c:v>-14.988479610000001</c:v>
                </c:pt>
                <c:pt idx="216">
                  <c:v>-14.988479610000001</c:v>
                </c:pt>
                <c:pt idx="217">
                  <c:v>-14.957279209999999</c:v>
                </c:pt>
                <c:pt idx="218">
                  <c:v>-14.957279209999999</c:v>
                </c:pt>
                <c:pt idx="219">
                  <c:v>-15.002881049999999</c:v>
                </c:pt>
                <c:pt idx="220">
                  <c:v>-15.047519680000001</c:v>
                </c:pt>
                <c:pt idx="221">
                  <c:v>-14.953440670000001</c:v>
                </c:pt>
                <c:pt idx="222">
                  <c:v>-14.953440670000001</c:v>
                </c:pt>
                <c:pt idx="223">
                  <c:v>-15.00239944</c:v>
                </c:pt>
                <c:pt idx="224">
                  <c:v>-15.035519600000001</c:v>
                </c:pt>
                <c:pt idx="225">
                  <c:v>-14.948639869999999</c:v>
                </c:pt>
                <c:pt idx="226">
                  <c:v>-14.948639869999999</c:v>
                </c:pt>
                <c:pt idx="227">
                  <c:v>-15.02928066</c:v>
                </c:pt>
                <c:pt idx="228">
                  <c:v>-14.94623947</c:v>
                </c:pt>
                <c:pt idx="229">
                  <c:v>-14.94623947</c:v>
                </c:pt>
                <c:pt idx="230">
                  <c:v>-15.023039819999999</c:v>
                </c:pt>
                <c:pt idx="231">
                  <c:v>-15.01632023</c:v>
                </c:pt>
                <c:pt idx="232">
                  <c:v>-15.01632023</c:v>
                </c:pt>
                <c:pt idx="233">
                  <c:v>-14.95104027</c:v>
                </c:pt>
                <c:pt idx="234">
                  <c:v>-15.02735996</c:v>
                </c:pt>
                <c:pt idx="235">
                  <c:v>-15.01775932</c:v>
                </c:pt>
                <c:pt idx="236">
                  <c:v>-14.957279209999999</c:v>
                </c:pt>
                <c:pt idx="237">
                  <c:v>-15.044639589999999</c:v>
                </c:pt>
                <c:pt idx="238">
                  <c:v>-14.998559950000001</c:v>
                </c:pt>
                <c:pt idx="239">
                  <c:v>-14.998559950000001</c:v>
                </c:pt>
                <c:pt idx="240">
                  <c:v>-14.958720209999999</c:v>
                </c:pt>
                <c:pt idx="241">
                  <c:v>-15.041760439999999</c:v>
                </c:pt>
                <c:pt idx="242">
                  <c:v>-14.99520016</c:v>
                </c:pt>
                <c:pt idx="243">
                  <c:v>-14.99520016</c:v>
                </c:pt>
                <c:pt idx="244">
                  <c:v>-14.958239560000001</c:v>
                </c:pt>
                <c:pt idx="245">
                  <c:v>-15.04319954</c:v>
                </c:pt>
                <c:pt idx="246">
                  <c:v>-14.98464012</c:v>
                </c:pt>
                <c:pt idx="247">
                  <c:v>-14.974080089999999</c:v>
                </c:pt>
                <c:pt idx="248">
                  <c:v>-15.046080590000001</c:v>
                </c:pt>
                <c:pt idx="249">
                  <c:v>-15.046080590000001</c:v>
                </c:pt>
                <c:pt idx="250">
                  <c:v>-14.97311974</c:v>
                </c:pt>
                <c:pt idx="251">
                  <c:v>-14.971199990000001</c:v>
                </c:pt>
                <c:pt idx="252">
                  <c:v>-15.04415989</c:v>
                </c:pt>
                <c:pt idx="253">
                  <c:v>-15.04415989</c:v>
                </c:pt>
                <c:pt idx="254">
                  <c:v>-14.97264004</c:v>
                </c:pt>
                <c:pt idx="255">
                  <c:v>-15.05280018</c:v>
                </c:pt>
                <c:pt idx="256">
                  <c:v>-15.05280018</c:v>
                </c:pt>
                <c:pt idx="257">
                  <c:v>-14.971199990000001</c:v>
                </c:pt>
                <c:pt idx="258">
                  <c:v>-14.9971199</c:v>
                </c:pt>
                <c:pt idx="259">
                  <c:v>-14.9971199</c:v>
                </c:pt>
                <c:pt idx="260">
                  <c:v>-15.05231953</c:v>
                </c:pt>
                <c:pt idx="261">
                  <c:v>-14.9654398</c:v>
                </c:pt>
                <c:pt idx="262">
                  <c:v>-15.001920699999999</c:v>
                </c:pt>
                <c:pt idx="263">
                  <c:v>-15.04895973</c:v>
                </c:pt>
                <c:pt idx="264">
                  <c:v>-14.95199966</c:v>
                </c:pt>
                <c:pt idx="265">
                  <c:v>-15.00479889</c:v>
                </c:pt>
                <c:pt idx="266">
                  <c:v>-15.00479889</c:v>
                </c:pt>
                <c:pt idx="267">
                  <c:v>-15.03119946</c:v>
                </c:pt>
                <c:pt idx="268">
                  <c:v>-14.942879680000001</c:v>
                </c:pt>
                <c:pt idx="269">
                  <c:v>-14.942879680000001</c:v>
                </c:pt>
                <c:pt idx="270">
                  <c:v>-15.01296043</c:v>
                </c:pt>
                <c:pt idx="271">
                  <c:v>-15.02783966</c:v>
                </c:pt>
                <c:pt idx="272">
                  <c:v>-14.954879760000001</c:v>
                </c:pt>
                <c:pt idx="273">
                  <c:v>-15.029760359999999</c:v>
                </c:pt>
                <c:pt idx="274">
                  <c:v>-15.023519520000001</c:v>
                </c:pt>
                <c:pt idx="275">
                  <c:v>-14.95584011</c:v>
                </c:pt>
                <c:pt idx="276">
                  <c:v>-14.95584011</c:v>
                </c:pt>
                <c:pt idx="277">
                  <c:v>-15.04127884</c:v>
                </c:pt>
                <c:pt idx="278">
                  <c:v>-15.01728058</c:v>
                </c:pt>
                <c:pt idx="279">
                  <c:v>-14.95296001</c:v>
                </c:pt>
                <c:pt idx="280">
                  <c:v>-14.95296001</c:v>
                </c:pt>
                <c:pt idx="281">
                  <c:v>-15.03983974</c:v>
                </c:pt>
                <c:pt idx="282">
                  <c:v>-14.961119650000001</c:v>
                </c:pt>
                <c:pt idx="283">
                  <c:v>-14.961119650000001</c:v>
                </c:pt>
                <c:pt idx="284">
                  <c:v>-15.044639589999999</c:v>
                </c:pt>
                <c:pt idx="285">
                  <c:v>-14.976479530000001</c:v>
                </c:pt>
                <c:pt idx="286">
                  <c:v>-14.976479530000001</c:v>
                </c:pt>
                <c:pt idx="287">
                  <c:v>-14.9625597</c:v>
                </c:pt>
                <c:pt idx="288">
                  <c:v>-15.047519680000001</c:v>
                </c:pt>
                <c:pt idx="289">
                  <c:v>-14.97936058</c:v>
                </c:pt>
                <c:pt idx="290">
                  <c:v>-14.97936058</c:v>
                </c:pt>
                <c:pt idx="291">
                  <c:v>-15.049919129999999</c:v>
                </c:pt>
                <c:pt idx="292">
                  <c:v>-15.049919129999999</c:v>
                </c:pt>
                <c:pt idx="293">
                  <c:v>-14.97215939</c:v>
                </c:pt>
                <c:pt idx="294">
                  <c:v>-14.983200070000001</c:v>
                </c:pt>
                <c:pt idx="295">
                  <c:v>-15.046559329999999</c:v>
                </c:pt>
                <c:pt idx="296">
                  <c:v>-15.046559329999999</c:v>
                </c:pt>
                <c:pt idx="297">
                  <c:v>-14.96304035</c:v>
                </c:pt>
                <c:pt idx="298">
                  <c:v>-14.99520016</c:v>
                </c:pt>
                <c:pt idx="299">
                  <c:v>-15.046080590000001</c:v>
                </c:pt>
                <c:pt idx="300">
                  <c:v>-14.957279209999999</c:v>
                </c:pt>
                <c:pt idx="301">
                  <c:v>-15.001920699999999</c:v>
                </c:pt>
                <c:pt idx="302">
                  <c:v>-15.0369606</c:v>
                </c:pt>
                <c:pt idx="303">
                  <c:v>-15.0369606</c:v>
                </c:pt>
                <c:pt idx="304">
                  <c:v>-14.95199966</c:v>
                </c:pt>
                <c:pt idx="305">
                  <c:v>-15.01296043</c:v>
                </c:pt>
                <c:pt idx="306">
                  <c:v>-15.01296043</c:v>
                </c:pt>
                <c:pt idx="307">
                  <c:v>-15.02735996</c:v>
                </c:pt>
                <c:pt idx="308">
                  <c:v>-15.02735996</c:v>
                </c:pt>
                <c:pt idx="309">
                  <c:v>-15.02735996</c:v>
                </c:pt>
                <c:pt idx="310">
                  <c:v>-15.02496052</c:v>
                </c:pt>
                <c:pt idx="311">
                  <c:v>-14.953919409999999</c:v>
                </c:pt>
                <c:pt idx="312">
                  <c:v>-15.035519600000001</c:v>
                </c:pt>
                <c:pt idx="313">
                  <c:v>-15.035519600000001</c:v>
                </c:pt>
                <c:pt idx="314">
                  <c:v>-15.013439180000001</c:v>
                </c:pt>
                <c:pt idx="315">
                  <c:v>-14.95584011</c:v>
                </c:pt>
                <c:pt idx="316">
                  <c:v>-14.95584011</c:v>
                </c:pt>
                <c:pt idx="317">
                  <c:v>-15.003359789999999</c:v>
                </c:pt>
                <c:pt idx="318">
                  <c:v>-14.95104027</c:v>
                </c:pt>
                <c:pt idx="319">
                  <c:v>-14.95104027</c:v>
                </c:pt>
                <c:pt idx="320">
                  <c:v>-15.03791904</c:v>
                </c:pt>
                <c:pt idx="321">
                  <c:v>-14.994719509999999</c:v>
                </c:pt>
                <c:pt idx="322">
                  <c:v>-14.95680046</c:v>
                </c:pt>
                <c:pt idx="323">
                  <c:v>-14.95680046</c:v>
                </c:pt>
                <c:pt idx="324">
                  <c:v>-13.78800011</c:v>
                </c:pt>
                <c:pt idx="325">
                  <c:v>-6.4415998500000002</c:v>
                </c:pt>
                <c:pt idx="326">
                  <c:v>0.35616001000000003</c:v>
                </c:pt>
                <c:pt idx="327">
                  <c:v>1.1352000200000001</c:v>
                </c:pt>
                <c:pt idx="328">
                  <c:v>1.35360003</c:v>
                </c:pt>
                <c:pt idx="329">
                  <c:v>1.35360003</c:v>
                </c:pt>
                <c:pt idx="330">
                  <c:v>0.92159997999999999</c:v>
                </c:pt>
                <c:pt idx="331">
                  <c:v>0.28800002000000002</c:v>
                </c:pt>
                <c:pt idx="332">
                  <c:v>0.34992000000000001</c:v>
                </c:pt>
                <c:pt idx="333">
                  <c:v>0.34992000000000001</c:v>
                </c:pt>
                <c:pt idx="334">
                  <c:v>0.67151998999999996</c:v>
                </c:pt>
                <c:pt idx="335">
                  <c:v>0.19392000000000001</c:v>
                </c:pt>
                <c:pt idx="336">
                  <c:v>0.19392000000000001</c:v>
                </c:pt>
                <c:pt idx="337">
                  <c:v>0.10752</c:v>
                </c:pt>
                <c:pt idx="338">
                  <c:v>0.21456</c:v>
                </c:pt>
                <c:pt idx="339">
                  <c:v>0.21456</c:v>
                </c:pt>
                <c:pt idx="340">
                  <c:v>0.10944</c:v>
                </c:pt>
                <c:pt idx="341">
                  <c:v>3.9359999999999999E-2</c:v>
                </c:pt>
                <c:pt idx="342">
                  <c:v>0.46559998000000002</c:v>
                </c:pt>
                <c:pt idx="343">
                  <c:v>0.24815999</c:v>
                </c:pt>
                <c:pt idx="344">
                  <c:v>-0.10367999999999999</c:v>
                </c:pt>
                <c:pt idx="345">
                  <c:v>-0.10944</c:v>
                </c:pt>
                <c:pt idx="346">
                  <c:v>-0.10944</c:v>
                </c:pt>
                <c:pt idx="347">
                  <c:v>-8.4000000000000005E-2</c:v>
                </c:pt>
                <c:pt idx="348">
                  <c:v>-0.14591999</c:v>
                </c:pt>
                <c:pt idx="349">
                  <c:v>6.336E-2</c:v>
                </c:pt>
                <c:pt idx="350">
                  <c:v>6.336E-2</c:v>
                </c:pt>
                <c:pt idx="351">
                  <c:v>0.27359998000000002</c:v>
                </c:pt>
                <c:pt idx="352">
                  <c:v>0.23087999000000001</c:v>
                </c:pt>
                <c:pt idx="353">
                  <c:v>-1.8720000000000001E-2</c:v>
                </c:pt>
                <c:pt idx="354">
                  <c:v>-0.28320000000000001</c:v>
                </c:pt>
                <c:pt idx="355">
                  <c:v>9.6479999999999996E-2</c:v>
                </c:pt>
                <c:pt idx="356">
                  <c:v>9.6479999999999996E-2</c:v>
                </c:pt>
                <c:pt idx="357">
                  <c:v>0.22272001</c:v>
                </c:pt>
                <c:pt idx="358">
                  <c:v>-0.18815999</c:v>
                </c:pt>
                <c:pt idx="359">
                  <c:v>5.1839999999999997E-2</c:v>
                </c:pt>
                <c:pt idx="360">
                  <c:v>5.1839999999999997E-2</c:v>
                </c:pt>
                <c:pt idx="361">
                  <c:v>-0.108</c:v>
                </c:pt>
                <c:pt idx="362">
                  <c:v>0.23952001000000001</c:v>
                </c:pt>
                <c:pt idx="363">
                  <c:v>0.23952001000000001</c:v>
                </c:pt>
                <c:pt idx="364">
                  <c:v>4.8959999999999997E-2</c:v>
                </c:pt>
                <c:pt idx="365">
                  <c:v>-0.46656001000000002</c:v>
                </c:pt>
                <c:pt idx="366">
                  <c:v>-0.46656001000000002</c:v>
                </c:pt>
                <c:pt idx="367">
                  <c:v>5.1839999999999997E-2</c:v>
                </c:pt>
                <c:pt idx="368">
                  <c:v>0.29424</c:v>
                </c:pt>
                <c:pt idx="369">
                  <c:v>-0.13344</c:v>
                </c:pt>
                <c:pt idx="370">
                  <c:v>-0.13344</c:v>
                </c:pt>
                <c:pt idx="371">
                  <c:v>2.928E-2</c:v>
                </c:pt>
                <c:pt idx="372">
                  <c:v>0.14879999999999999</c:v>
                </c:pt>
                <c:pt idx="373">
                  <c:v>0.14879999999999999</c:v>
                </c:pt>
                <c:pt idx="374">
                  <c:v>-0.12239999</c:v>
                </c:pt>
                <c:pt idx="375">
                  <c:v>3.696E-2</c:v>
                </c:pt>
                <c:pt idx="376">
                  <c:v>3.696E-2</c:v>
                </c:pt>
                <c:pt idx="377">
                  <c:v>0.35376000000000002</c:v>
                </c:pt>
                <c:pt idx="378">
                  <c:v>0.14591999</c:v>
                </c:pt>
                <c:pt idx="379">
                  <c:v>0.14255999</c:v>
                </c:pt>
                <c:pt idx="380">
                  <c:v>-0.25296000000000002</c:v>
                </c:pt>
                <c:pt idx="381">
                  <c:v>-0.52464001999999998</c:v>
                </c:pt>
                <c:pt idx="382">
                  <c:v>4.3679999999999997E-2</c:v>
                </c:pt>
                <c:pt idx="383">
                  <c:v>4.3679999999999997E-2</c:v>
                </c:pt>
                <c:pt idx="384">
                  <c:v>0.24191999</c:v>
                </c:pt>
                <c:pt idx="385">
                  <c:v>-5.3760000000000002E-2</c:v>
                </c:pt>
                <c:pt idx="386">
                  <c:v>-5.3760000000000002E-2</c:v>
                </c:pt>
                <c:pt idx="387">
                  <c:v>7.7759999999999996E-2</c:v>
                </c:pt>
                <c:pt idx="388">
                  <c:v>-0.21407999</c:v>
                </c:pt>
                <c:pt idx="389">
                  <c:v>-0.21407999</c:v>
                </c:pt>
                <c:pt idx="390">
                  <c:v>-6.0479999999999999E-2</c:v>
                </c:pt>
                <c:pt idx="391">
                  <c:v>-7.5359999999999996E-2</c:v>
                </c:pt>
                <c:pt idx="392">
                  <c:v>-0.18719999000000001</c:v>
                </c:pt>
                <c:pt idx="393">
                  <c:v>-0.18719999000000001</c:v>
                </c:pt>
                <c:pt idx="394">
                  <c:v>0.10128</c:v>
                </c:pt>
                <c:pt idx="395">
                  <c:v>0.29280001</c:v>
                </c:pt>
                <c:pt idx="396">
                  <c:v>1.6799999999999999E-2</c:v>
                </c:pt>
                <c:pt idx="397">
                  <c:v>-2.64E-2</c:v>
                </c:pt>
                <c:pt idx="398">
                  <c:v>-0.32495998999999998</c:v>
                </c:pt>
                <c:pt idx="399">
                  <c:v>-0.32495998999999998</c:v>
                </c:pt>
                <c:pt idx="400">
                  <c:v>-6.5280000000000005E-2</c:v>
                </c:pt>
                <c:pt idx="401">
                  <c:v>0.18432000000000001</c:v>
                </c:pt>
                <c:pt idx="402">
                  <c:v>7.4399999999999994E-2</c:v>
                </c:pt>
                <c:pt idx="403">
                  <c:v>7.4399999999999994E-2</c:v>
                </c:pt>
                <c:pt idx="404">
                  <c:v>0.20495999000000001</c:v>
                </c:pt>
                <c:pt idx="405">
                  <c:v>0.20352000000000001</c:v>
                </c:pt>
                <c:pt idx="406">
                  <c:v>-0.27264001999999998</c:v>
                </c:pt>
                <c:pt idx="407">
                  <c:v>-0.11423999999999999</c:v>
                </c:pt>
                <c:pt idx="408">
                  <c:v>-3.2640000000000002E-2</c:v>
                </c:pt>
                <c:pt idx="409">
                  <c:v>-0.21935999</c:v>
                </c:pt>
                <c:pt idx="410">
                  <c:v>-0.21935999</c:v>
                </c:pt>
                <c:pt idx="411">
                  <c:v>-0.44016000999999999</c:v>
                </c:pt>
                <c:pt idx="412">
                  <c:v>-0.54431998999999998</c:v>
                </c:pt>
                <c:pt idx="413">
                  <c:v>-0.54431998999999998</c:v>
                </c:pt>
                <c:pt idx="414">
                  <c:v>9.1200000000000003E-2</c:v>
                </c:pt>
                <c:pt idx="415">
                  <c:v>1.8969598999999999</c:v>
                </c:pt>
                <c:pt idx="416">
                  <c:v>-8.82287979</c:v>
                </c:pt>
                <c:pt idx="417">
                  <c:v>-26.604959489999999</c:v>
                </c:pt>
                <c:pt idx="418">
                  <c:v>-29.74559975</c:v>
                </c:pt>
                <c:pt idx="419">
                  <c:v>-29.74559975</c:v>
                </c:pt>
                <c:pt idx="420">
                  <c:v>-27.66287994</c:v>
                </c:pt>
                <c:pt idx="421">
                  <c:v>-24.19199944</c:v>
                </c:pt>
                <c:pt idx="422">
                  <c:v>-19.734720230000001</c:v>
                </c:pt>
                <c:pt idx="423">
                  <c:v>-19.734720230000001</c:v>
                </c:pt>
                <c:pt idx="424">
                  <c:v>-15.885120390000001</c:v>
                </c:pt>
                <c:pt idx="425">
                  <c:v>-6.2783999399999999</c:v>
                </c:pt>
                <c:pt idx="426">
                  <c:v>-6.2783999399999999</c:v>
                </c:pt>
                <c:pt idx="427">
                  <c:v>-2.9467198799999998</c:v>
                </c:pt>
                <c:pt idx="428">
                  <c:v>-2.4033601299999998</c:v>
                </c:pt>
                <c:pt idx="429">
                  <c:v>-2.4033601299999998</c:v>
                </c:pt>
                <c:pt idx="430">
                  <c:v>-1.11360002</c:v>
                </c:pt>
                <c:pt idx="431">
                  <c:v>-4.8480000000000002E-2</c:v>
                </c:pt>
                <c:pt idx="432">
                  <c:v>-1.68815994</c:v>
                </c:pt>
                <c:pt idx="433">
                  <c:v>-1.68815994</c:v>
                </c:pt>
                <c:pt idx="434">
                  <c:v>0.49248001000000002</c:v>
                </c:pt>
                <c:pt idx="435">
                  <c:v>-2.3212799999999998</c:v>
                </c:pt>
                <c:pt idx="436">
                  <c:v>-2.3212799999999998</c:v>
                </c:pt>
                <c:pt idx="437">
                  <c:v>-1.0084799499999999</c:v>
                </c:pt>
                <c:pt idx="438">
                  <c:v>3.8399999999999997E-2</c:v>
                </c:pt>
                <c:pt idx="439">
                  <c:v>3.8399999999999997E-2</c:v>
                </c:pt>
                <c:pt idx="440">
                  <c:v>-1.4160000100000001</c:v>
                </c:pt>
                <c:pt idx="441">
                  <c:v>-0.23232</c:v>
                </c:pt>
                <c:pt idx="442">
                  <c:v>-1.5321600399999999</c:v>
                </c:pt>
                <c:pt idx="443">
                  <c:v>-0.90815997000000004</c:v>
                </c:pt>
                <c:pt idx="444">
                  <c:v>1.2336000199999999</c:v>
                </c:pt>
                <c:pt idx="445">
                  <c:v>1.2336000199999999</c:v>
                </c:pt>
                <c:pt idx="446">
                  <c:v>-0.28992000000000001</c:v>
                </c:pt>
                <c:pt idx="447">
                  <c:v>0.19727998999999999</c:v>
                </c:pt>
                <c:pt idx="448">
                  <c:v>7.2959999999999997E-2</c:v>
                </c:pt>
                <c:pt idx="449">
                  <c:v>7.2959999999999997E-2</c:v>
                </c:pt>
                <c:pt idx="450">
                  <c:v>-0.87503998999999999</c:v>
                </c:pt>
                <c:pt idx="451">
                  <c:v>0.32159999</c:v>
                </c:pt>
                <c:pt idx="452">
                  <c:v>-0.50351995000000005</c:v>
                </c:pt>
                <c:pt idx="453">
                  <c:v>-0.21983999000000001</c:v>
                </c:pt>
                <c:pt idx="454">
                  <c:v>0.61439997000000002</c:v>
                </c:pt>
                <c:pt idx="455">
                  <c:v>1.94159997</c:v>
                </c:pt>
                <c:pt idx="456">
                  <c:v>1.94159997</c:v>
                </c:pt>
                <c:pt idx="457">
                  <c:v>2.8684799700000001</c:v>
                </c:pt>
                <c:pt idx="458">
                  <c:v>1.4078400099999999</c:v>
                </c:pt>
                <c:pt idx="459">
                  <c:v>1.4078400099999999</c:v>
                </c:pt>
                <c:pt idx="460">
                  <c:v>1.19807994</c:v>
                </c:pt>
                <c:pt idx="461">
                  <c:v>0.74495995000000004</c:v>
                </c:pt>
                <c:pt idx="462">
                  <c:v>0.23664001000000001</c:v>
                </c:pt>
                <c:pt idx="463">
                  <c:v>1.1553599800000001</c:v>
                </c:pt>
                <c:pt idx="464">
                  <c:v>-0.18192000999999999</c:v>
                </c:pt>
                <c:pt idx="465">
                  <c:v>-0.19968</c:v>
                </c:pt>
                <c:pt idx="466">
                  <c:v>-0.19968</c:v>
                </c:pt>
                <c:pt idx="467">
                  <c:v>-0.17376</c:v>
                </c:pt>
                <c:pt idx="468">
                  <c:v>0.82416003999999998</c:v>
                </c:pt>
                <c:pt idx="469">
                  <c:v>0.82416003999999998</c:v>
                </c:pt>
                <c:pt idx="470">
                  <c:v>1.5647998999999999</c:v>
                </c:pt>
                <c:pt idx="471">
                  <c:v>0.51263999999999998</c:v>
                </c:pt>
                <c:pt idx="472">
                  <c:v>0.51263999999999998</c:v>
                </c:pt>
                <c:pt idx="473">
                  <c:v>-0.19007999</c:v>
                </c:pt>
                <c:pt idx="474">
                  <c:v>9.6000000000000002E-4</c:v>
                </c:pt>
                <c:pt idx="475">
                  <c:v>0.67295998000000001</c:v>
                </c:pt>
                <c:pt idx="476">
                  <c:v>0.67295998000000001</c:v>
                </c:pt>
                <c:pt idx="477">
                  <c:v>1.1784000400000001</c:v>
                </c:pt>
                <c:pt idx="478">
                  <c:v>1.15344</c:v>
                </c:pt>
                <c:pt idx="479">
                  <c:v>-0.12672</c:v>
                </c:pt>
                <c:pt idx="480">
                  <c:v>-0.24912000000000001</c:v>
                </c:pt>
                <c:pt idx="481">
                  <c:v>0.36335999000000002</c:v>
                </c:pt>
                <c:pt idx="482">
                  <c:v>0.36335999000000002</c:v>
                </c:pt>
                <c:pt idx="483">
                  <c:v>0.10944</c:v>
                </c:pt>
                <c:pt idx="484">
                  <c:v>-6.9599999999999995E-2</c:v>
                </c:pt>
                <c:pt idx="485">
                  <c:v>-6.9120000000000001E-2</c:v>
                </c:pt>
                <c:pt idx="486">
                  <c:v>-6.9120000000000001E-2</c:v>
                </c:pt>
                <c:pt idx="487">
                  <c:v>-0.64176005000000003</c:v>
                </c:pt>
                <c:pt idx="488">
                  <c:v>0.20111999</c:v>
                </c:pt>
                <c:pt idx="489">
                  <c:v>1.16975999</c:v>
                </c:pt>
                <c:pt idx="490">
                  <c:v>-0.24720001</c:v>
                </c:pt>
                <c:pt idx="491">
                  <c:v>-0.59760004</c:v>
                </c:pt>
                <c:pt idx="492">
                  <c:v>-0.59760004</c:v>
                </c:pt>
                <c:pt idx="493">
                  <c:v>-0.12959999</c:v>
                </c:pt>
                <c:pt idx="494">
                  <c:v>0.44016000999999999</c:v>
                </c:pt>
                <c:pt idx="495">
                  <c:v>1.53407991</c:v>
                </c:pt>
                <c:pt idx="496">
                  <c:v>1.2350400699999999</c:v>
                </c:pt>
                <c:pt idx="497">
                  <c:v>-1.2422399500000001</c:v>
                </c:pt>
                <c:pt idx="498">
                  <c:v>-1.2422399500000001</c:v>
                </c:pt>
                <c:pt idx="499">
                  <c:v>-1.3881599899999999</c:v>
                </c:pt>
                <c:pt idx="500">
                  <c:v>0.42144000999999998</c:v>
                </c:pt>
                <c:pt idx="501">
                  <c:v>0.52800000000000002</c:v>
                </c:pt>
                <c:pt idx="502">
                  <c:v>0.52800000000000002</c:v>
                </c:pt>
                <c:pt idx="503">
                  <c:v>-1.2959999999999999E-2</c:v>
                </c:pt>
                <c:pt idx="504">
                  <c:v>-0.49775999999999998</c:v>
                </c:pt>
                <c:pt idx="505">
                  <c:v>-0.15935999000000001</c:v>
                </c:pt>
                <c:pt idx="506">
                  <c:v>0.85344005000000001</c:v>
                </c:pt>
                <c:pt idx="507">
                  <c:v>2.2550399300000001</c:v>
                </c:pt>
                <c:pt idx="508">
                  <c:v>2.2550399300000001</c:v>
                </c:pt>
                <c:pt idx="509">
                  <c:v>0.76848000000000005</c:v>
                </c:pt>
                <c:pt idx="510">
                  <c:v>-0.50256002</c:v>
                </c:pt>
                <c:pt idx="511">
                  <c:v>0.28752001999999999</c:v>
                </c:pt>
                <c:pt idx="512">
                  <c:v>0.28752001999999999</c:v>
                </c:pt>
                <c:pt idx="513">
                  <c:v>-1.43664002</c:v>
                </c:pt>
                <c:pt idx="514">
                  <c:v>0.69744002999999999</c:v>
                </c:pt>
                <c:pt idx="515">
                  <c:v>0.69744002999999999</c:v>
                </c:pt>
                <c:pt idx="516">
                  <c:v>-0.54576004</c:v>
                </c:pt>
                <c:pt idx="517">
                  <c:v>0.14016001</c:v>
                </c:pt>
                <c:pt idx="518">
                  <c:v>0.14016001</c:v>
                </c:pt>
                <c:pt idx="519">
                  <c:v>-0.27312002000000002</c:v>
                </c:pt>
                <c:pt idx="520">
                  <c:v>-0.22031999999999999</c:v>
                </c:pt>
                <c:pt idx="521">
                  <c:v>0.74831998</c:v>
                </c:pt>
                <c:pt idx="522">
                  <c:v>0.74831998</c:v>
                </c:pt>
                <c:pt idx="523">
                  <c:v>0.66768002999999998</c:v>
                </c:pt>
                <c:pt idx="524">
                  <c:v>7.7759999999999996E-2</c:v>
                </c:pt>
                <c:pt idx="525">
                  <c:v>7.7759999999999996E-2</c:v>
                </c:pt>
                <c:pt idx="526">
                  <c:v>-0.41568001999999998</c:v>
                </c:pt>
                <c:pt idx="527">
                  <c:v>0.29087998999999998</c:v>
                </c:pt>
                <c:pt idx="528">
                  <c:v>0.29087998999999998</c:v>
                </c:pt>
                <c:pt idx="529">
                  <c:v>-1.27295995</c:v>
                </c:pt>
                <c:pt idx="530">
                  <c:v>-1.0257599399999999</c:v>
                </c:pt>
                <c:pt idx="531">
                  <c:v>-0.31536001000000002</c:v>
                </c:pt>
                <c:pt idx="532">
                  <c:v>-1.14336002</c:v>
                </c:pt>
                <c:pt idx="533">
                  <c:v>-1.0670399699999999</c:v>
                </c:pt>
                <c:pt idx="534">
                  <c:v>-1.0670399699999999</c:v>
                </c:pt>
                <c:pt idx="535">
                  <c:v>-1.8446400199999999</c:v>
                </c:pt>
                <c:pt idx="536">
                  <c:v>-1.26624</c:v>
                </c:pt>
                <c:pt idx="537">
                  <c:v>-0.58367997000000005</c:v>
                </c:pt>
                <c:pt idx="538">
                  <c:v>-0.58367997000000005</c:v>
                </c:pt>
                <c:pt idx="539">
                  <c:v>-0.73055994999999996</c:v>
                </c:pt>
                <c:pt idx="540">
                  <c:v>1.2177599699999999</c:v>
                </c:pt>
                <c:pt idx="541">
                  <c:v>1.0142400300000001</c:v>
                </c:pt>
                <c:pt idx="542">
                  <c:v>0.57168001000000002</c:v>
                </c:pt>
                <c:pt idx="543">
                  <c:v>-5.0880000000000002E-2</c:v>
                </c:pt>
                <c:pt idx="544">
                  <c:v>-5.0880000000000002E-2</c:v>
                </c:pt>
                <c:pt idx="545">
                  <c:v>-1.63248003</c:v>
                </c:pt>
                <c:pt idx="546">
                  <c:v>-0.85679996000000003</c:v>
                </c:pt>
                <c:pt idx="547">
                  <c:v>-3.3599999999999998E-2</c:v>
                </c:pt>
                <c:pt idx="548">
                  <c:v>-3.3599999999999998E-2</c:v>
                </c:pt>
                <c:pt idx="549">
                  <c:v>0.29759999999999998</c:v>
                </c:pt>
                <c:pt idx="550">
                  <c:v>-0.23136000000000001</c:v>
                </c:pt>
                <c:pt idx="551">
                  <c:v>-1.1745599499999999</c:v>
                </c:pt>
                <c:pt idx="552">
                  <c:v>0.93119996999999999</c:v>
                </c:pt>
                <c:pt idx="553">
                  <c:v>1.14912009</c:v>
                </c:pt>
                <c:pt idx="554">
                  <c:v>1.14912009</c:v>
                </c:pt>
                <c:pt idx="555">
                  <c:v>-0.41520000000000001</c:v>
                </c:pt>
                <c:pt idx="556">
                  <c:v>-0.73343997999999999</c:v>
                </c:pt>
                <c:pt idx="557">
                  <c:v>-1.94543993</c:v>
                </c:pt>
                <c:pt idx="558">
                  <c:v>-1.94543993</c:v>
                </c:pt>
                <c:pt idx="559">
                  <c:v>-0.37247997999999999</c:v>
                </c:pt>
                <c:pt idx="560">
                  <c:v>0.40223998</c:v>
                </c:pt>
                <c:pt idx="561">
                  <c:v>0.40223998</c:v>
                </c:pt>
                <c:pt idx="562">
                  <c:v>0.98928004999999997</c:v>
                </c:pt>
                <c:pt idx="563">
                  <c:v>-0.39551999999999998</c:v>
                </c:pt>
                <c:pt idx="564">
                  <c:v>-0.43056001999999999</c:v>
                </c:pt>
                <c:pt idx="565">
                  <c:v>-0.43056001999999999</c:v>
                </c:pt>
                <c:pt idx="566">
                  <c:v>1.79664004</c:v>
                </c:pt>
                <c:pt idx="567">
                  <c:v>1.9617600399999999</c:v>
                </c:pt>
                <c:pt idx="568">
                  <c:v>1.9617600399999999</c:v>
                </c:pt>
                <c:pt idx="569">
                  <c:v>-1.23888004</c:v>
                </c:pt>
                <c:pt idx="570">
                  <c:v>-1.72463989</c:v>
                </c:pt>
                <c:pt idx="571">
                  <c:v>-1.72463989</c:v>
                </c:pt>
                <c:pt idx="572">
                  <c:v>-1.6396799099999999</c:v>
                </c:pt>
                <c:pt idx="573">
                  <c:v>-1.27248001</c:v>
                </c:pt>
                <c:pt idx="574">
                  <c:v>-1.27248001</c:v>
                </c:pt>
                <c:pt idx="575">
                  <c:v>0.40367999999999998</c:v>
                </c:pt>
                <c:pt idx="576">
                  <c:v>0.32016</c:v>
                </c:pt>
                <c:pt idx="577">
                  <c:v>0.32016</c:v>
                </c:pt>
                <c:pt idx="578">
                  <c:v>2.3592</c:v>
                </c:pt>
                <c:pt idx="579">
                  <c:v>2.3592</c:v>
                </c:pt>
                <c:pt idx="580">
                  <c:v>-0.49679997999999997</c:v>
                </c:pt>
                <c:pt idx="581">
                  <c:v>2.8799999999999999E-2</c:v>
                </c:pt>
                <c:pt idx="582">
                  <c:v>-0.79103999999999997</c:v>
                </c:pt>
                <c:pt idx="583">
                  <c:v>-0.79103999999999997</c:v>
                </c:pt>
                <c:pt idx="584">
                  <c:v>-0.60528004000000002</c:v>
                </c:pt>
                <c:pt idx="585">
                  <c:v>1.2043199499999999</c:v>
                </c:pt>
                <c:pt idx="586">
                  <c:v>0.48528000999999998</c:v>
                </c:pt>
                <c:pt idx="587">
                  <c:v>-0.73872000000000004</c:v>
                </c:pt>
                <c:pt idx="588">
                  <c:v>-0.45791999</c:v>
                </c:pt>
                <c:pt idx="589">
                  <c:v>-0.45791999</c:v>
                </c:pt>
                <c:pt idx="590">
                  <c:v>0.27504000000000001</c:v>
                </c:pt>
                <c:pt idx="591">
                  <c:v>1.46255994</c:v>
                </c:pt>
                <c:pt idx="592">
                  <c:v>1.7030400000000001</c:v>
                </c:pt>
                <c:pt idx="593">
                  <c:v>1.7030400000000001</c:v>
                </c:pt>
                <c:pt idx="594">
                  <c:v>0.59951997000000001</c:v>
                </c:pt>
                <c:pt idx="595">
                  <c:v>-1.0555199399999999</c:v>
                </c:pt>
                <c:pt idx="596">
                  <c:v>-1.2009599200000001</c:v>
                </c:pt>
                <c:pt idx="597">
                  <c:v>-0.18096000000000001</c:v>
                </c:pt>
                <c:pt idx="598">
                  <c:v>-0.11616</c:v>
                </c:pt>
                <c:pt idx="599">
                  <c:v>-0.11616</c:v>
                </c:pt>
                <c:pt idx="600">
                  <c:v>-0.50784004000000005</c:v>
                </c:pt>
                <c:pt idx="601">
                  <c:v>0.89136004000000002</c:v>
                </c:pt>
                <c:pt idx="602">
                  <c:v>0.83616000000000001</c:v>
                </c:pt>
                <c:pt idx="603">
                  <c:v>0.83616000000000001</c:v>
                </c:pt>
                <c:pt idx="604">
                  <c:v>0.1056</c:v>
                </c:pt>
                <c:pt idx="605">
                  <c:v>-0.73775995000000005</c:v>
                </c:pt>
                <c:pt idx="606">
                  <c:v>-0.73775995000000005</c:v>
                </c:pt>
                <c:pt idx="607">
                  <c:v>-0.33647999000000001</c:v>
                </c:pt>
                <c:pt idx="608">
                  <c:v>-1.1966399000000001</c:v>
                </c:pt>
                <c:pt idx="609">
                  <c:v>-0.61632001000000003</c:v>
                </c:pt>
                <c:pt idx="610">
                  <c:v>-0.61632001000000003</c:v>
                </c:pt>
                <c:pt idx="611">
                  <c:v>0.38640001000000002</c:v>
                </c:pt>
                <c:pt idx="612">
                  <c:v>0.17663999999999999</c:v>
                </c:pt>
                <c:pt idx="613">
                  <c:v>0.17663999999999999</c:v>
                </c:pt>
                <c:pt idx="614">
                  <c:v>-1.1591999500000001</c:v>
                </c:pt>
                <c:pt idx="615">
                  <c:v>4.512E-2</c:v>
                </c:pt>
                <c:pt idx="616">
                  <c:v>4.512E-2</c:v>
                </c:pt>
                <c:pt idx="617">
                  <c:v>0.55919998999999998</c:v>
                </c:pt>
                <c:pt idx="618">
                  <c:v>0.20688000000000001</c:v>
                </c:pt>
                <c:pt idx="619">
                  <c:v>-0.29039999999999999</c:v>
                </c:pt>
                <c:pt idx="620">
                  <c:v>-0.29039999999999999</c:v>
                </c:pt>
                <c:pt idx="621">
                  <c:v>0.29231997999999998</c:v>
                </c:pt>
                <c:pt idx="622">
                  <c:v>0.62063997999999998</c:v>
                </c:pt>
                <c:pt idx="623">
                  <c:v>-0.95711999999999997</c:v>
                </c:pt>
                <c:pt idx="624">
                  <c:v>0.81696004</c:v>
                </c:pt>
                <c:pt idx="625">
                  <c:v>0.94895995</c:v>
                </c:pt>
                <c:pt idx="626">
                  <c:v>0.94895995</c:v>
                </c:pt>
                <c:pt idx="627">
                  <c:v>-0.41855999999999999</c:v>
                </c:pt>
                <c:pt idx="628">
                  <c:v>-0.78527999000000004</c:v>
                </c:pt>
                <c:pt idx="629">
                  <c:v>-0.78527999000000004</c:v>
                </c:pt>
                <c:pt idx="630">
                  <c:v>-5.4719999999999998E-2</c:v>
                </c:pt>
                <c:pt idx="631">
                  <c:v>-1.2441599400000001</c:v>
                </c:pt>
                <c:pt idx="632">
                  <c:v>-1.1385599399999999</c:v>
                </c:pt>
                <c:pt idx="633">
                  <c:v>-1.3583999899999999</c:v>
                </c:pt>
                <c:pt idx="634">
                  <c:v>1.2935999600000001</c:v>
                </c:pt>
                <c:pt idx="635">
                  <c:v>1.4001600700000001</c:v>
                </c:pt>
                <c:pt idx="636">
                  <c:v>1.4001600700000001</c:v>
                </c:pt>
                <c:pt idx="637">
                  <c:v>0.99743998</c:v>
                </c:pt>
                <c:pt idx="638">
                  <c:v>0.87407999999999997</c:v>
                </c:pt>
                <c:pt idx="639">
                  <c:v>-0.92832004999999995</c:v>
                </c:pt>
                <c:pt idx="640">
                  <c:v>-0.92832004999999995</c:v>
                </c:pt>
                <c:pt idx="641">
                  <c:v>-1.1846399299999999</c:v>
                </c:pt>
                <c:pt idx="642">
                  <c:v>-0.42047997999999998</c:v>
                </c:pt>
                <c:pt idx="643">
                  <c:v>-0.18143999999999999</c:v>
                </c:pt>
                <c:pt idx="644">
                  <c:v>0.53040003999999996</c:v>
                </c:pt>
                <c:pt idx="645">
                  <c:v>-0.15264</c:v>
                </c:pt>
                <c:pt idx="646">
                  <c:v>-0.15264</c:v>
                </c:pt>
                <c:pt idx="647">
                  <c:v>0.82128000000000001</c:v>
                </c:pt>
                <c:pt idx="648">
                  <c:v>1.0876799800000001</c:v>
                </c:pt>
                <c:pt idx="649">
                  <c:v>1.43232</c:v>
                </c:pt>
                <c:pt idx="650">
                  <c:v>1.43232</c:v>
                </c:pt>
                <c:pt idx="651">
                  <c:v>1.0679999600000001</c:v>
                </c:pt>
                <c:pt idx="652">
                  <c:v>-0.47712000999999998</c:v>
                </c:pt>
                <c:pt idx="653">
                  <c:v>-0.41520000000000001</c:v>
                </c:pt>
                <c:pt idx="654">
                  <c:v>-1.41312003</c:v>
                </c:pt>
                <c:pt idx="655">
                  <c:v>-0.43583998000000002</c:v>
                </c:pt>
                <c:pt idx="656">
                  <c:v>-0.43583998000000002</c:v>
                </c:pt>
                <c:pt idx="657">
                  <c:v>0.75647998000000005</c:v>
                </c:pt>
                <c:pt idx="658">
                  <c:v>-0.61295997999999996</c:v>
                </c:pt>
                <c:pt idx="659">
                  <c:v>-0.14544000000000001</c:v>
                </c:pt>
                <c:pt idx="660">
                  <c:v>-0.14544000000000001</c:v>
                </c:pt>
                <c:pt idx="661">
                  <c:v>9.6000000000000002E-2</c:v>
                </c:pt>
                <c:pt idx="662">
                  <c:v>9.6000000000000002E-2</c:v>
                </c:pt>
                <c:pt idx="663">
                  <c:v>1.2912000400000001</c:v>
                </c:pt>
                <c:pt idx="664">
                  <c:v>-0.61919999000000003</c:v>
                </c:pt>
                <c:pt idx="665">
                  <c:v>-0.32159999</c:v>
                </c:pt>
                <c:pt idx="666">
                  <c:v>-0.32159999</c:v>
                </c:pt>
                <c:pt idx="667">
                  <c:v>-1.0176000599999999</c:v>
                </c:pt>
                <c:pt idx="668">
                  <c:v>0.16224</c:v>
                </c:pt>
                <c:pt idx="669">
                  <c:v>1.0828800199999999</c:v>
                </c:pt>
                <c:pt idx="670">
                  <c:v>0.34608000999999999</c:v>
                </c:pt>
                <c:pt idx="671">
                  <c:v>0.84527998999999998</c:v>
                </c:pt>
                <c:pt idx="672">
                  <c:v>0.84527998999999998</c:v>
                </c:pt>
                <c:pt idx="673">
                  <c:v>0.57840002000000001</c:v>
                </c:pt>
                <c:pt idx="674">
                  <c:v>-0.50495999999999996</c:v>
                </c:pt>
                <c:pt idx="675">
                  <c:v>1.30271995</c:v>
                </c:pt>
                <c:pt idx="676">
                  <c:v>1.30271995</c:v>
                </c:pt>
                <c:pt idx="677">
                  <c:v>0.83711999999999998</c:v>
                </c:pt>
                <c:pt idx="678">
                  <c:v>-0.73247998999999997</c:v>
                </c:pt>
                <c:pt idx="679">
                  <c:v>0.51455998000000003</c:v>
                </c:pt>
                <c:pt idx="680">
                  <c:v>0.77664</c:v>
                </c:pt>
                <c:pt idx="681">
                  <c:v>0.71951997000000001</c:v>
                </c:pt>
                <c:pt idx="682">
                  <c:v>0.71951997000000001</c:v>
                </c:pt>
                <c:pt idx="683">
                  <c:v>0.54431998999999998</c:v>
                </c:pt>
                <c:pt idx="684">
                  <c:v>1.22879994</c:v>
                </c:pt>
                <c:pt idx="685">
                  <c:v>-0.90143996000000004</c:v>
                </c:pt>
                <c:pt idx="686">
                  <c:v>-0.90143996000000004</c:v>
                </c:pt>
                <c:pt idx="687">
                  <c:v>1.13568008</c:v>
                </c:pt>
                <c:pt idx="688">
                  <c:v>1.13568008</c:v>
                </c:pt>
                <c:pt idx="689">
                  <c:v>0.98544001999999997</c:v>
                </c:pt>
                <c:pt idx="690">
                  <c:v>-0.67967999000000001</c:v>
                </c:pt>
                <c:pt idx="691">
                  <c:v>-0.82896000000000003</c:v>
                </c:pt>
                <c:pt idx="692">
                  <c:v>-0.82896000000000003</c:v>
                </c:pt>
                <c:pt idx="693">
                  <c:v>0.33408000999999998</c:v>
                </c:pt>
                <c:pt idx="694">
                  <c:v>1.2739199400000001</c:v>
                </c:pt>
                <c:pt idx="695">
                  <c:v>0.33072001000000001</c:v>
                </c:pt>
                <c:pt idx="696">
                  <c:v>-0.27792001</c:v>
                </c:pt>
                <c:pt idx="697">
                  <c:v>0.66144000999999997</c:v>
                </c:pt>
                <c:pt idx="698">
                  <c:v>0.66144000999999997</c:v>
                </c:pt>
                <c:pt idx="699">
                  <c:v>-3.5520000000000003E-2</c:v>
                </c:pt>
                <c:pt idx="700">
                  <c:v>0.66960001000000002</c:v>
                </c:pt>
                <c:pt idx="701">
                  <c:v>0.66960001000000002</c:v>
                </c:pt>
                <c:pt idx="702">
                  <c:v>4.6080000000000003E-2</c:v>
                </c:pt>
                <c:pt idx="703">
                  <c:v>-1.16544008</c:v>
                </c:pt>
                <c:pt idx="704">
                  <c:v>6.2399999999999999E-3</c:v>
                </c:pt>
                <c:pt idx="705">
                  <c:v>0.28272000000000003</c:v>
                </c:pt>
                <c:pt idx="706">
                  <c:v>0.29999998</c:v>
                </c:pt>
                <c:pt idx="707">
                  <c:v>-0.40751999999999999</c:v>
                </c:pt>
                <c:pt idx="708">
                  <c:v>-0.40751999999999999</c:v>
                </c:pt>
                <c:pt idx="709">
                  <c:v>-9.264E-2</c:v>
                </c:pt>
                <c:pt idx="710">
                  <c:v>0.66192001</c:v>
                </c:pt>
                <c:pt idx="711">
                  <c:v>0.66192001</c:v>
                </c:pt>
                <c:pt idx="712">
                  <c:v>1.0732799799999999</c:v>
                </c:pt>
                <c:pt idx="713">
                  <c:v>0.56639998999999996</c:v>
                </c:pt>
                <c:pt idx="714">
                  <c:v>0.59279996000000001</c:v>
                </c:pt>
                <c:pt idx="715">
                  <c:v>-0.55535995999999999</c:v>
                </c:pt>
                <c:pt idx="716">
                  <c:v>-0.36143997</c:v>
                </c:pt>
                <c:pt idx="717">
                  <c:v>0.29376000000000002</c:v>
                </c:pt>
                <c:pt idx="718">
                  <c:v>0.29376000000000002</c:v>
                </c:pt>
                <c:pt idx="719">
                  <c:v>1.1467200500000001</c:v>
                </c:pt>
                <c:pt idx="720">
                  <c:v>1.3286399799999999</c:v>
                </c:pt>
                <c:pt idx="721">
                  <c:v>1.3286399799999999</c:v>
                </c:pt>
                <c:pt idx="722">
                  <c:v>0.55967999000000002</c:v>
                </c:pt>
                <c:pt idx="723">
                  <c:v>-1.34399998</c:v>
                </c:pt>
                <c:pt idx="724">
                  <c:v>-1.34399998</c:v>
                </c:pt>
                <c:pt idx="725">
                  <c:v>-0.18479999999999999</c:v>
                </c:pt>
                <c:pt idx="726">
                  <c:v>2.2070400700000001</c:v>
                </c:pt>
                <c:pt idx="727">
                  <c:v>2.2070400700000001</c:v>
                </c:pt>
                <c:pt idx="728">
                  <c:v>0.78959995999999999</c:v>
                </c:pt>
                <c:pt idx="729">
                  <c:v>0.47952001999999999</c:v>
                </c:pt>
                <c:pt idx="730">
                  <c:v>0.92111999</c:v>
                </c:pt>
                <c:pt idx="731">
                  <c:v>-0.37488001999999998</c:v>
                </c:pt>
                <c:pt idx="732">
                  <c:v>1.392E-2</c:v>
                </c:pt>
                <c:pt idx="733">
                  <c:v>0.89472001999999995</c:v>
                </c:pt>
                <c:pt idx="734">
                  <c:v>0.89472001999999995</c:v>
                </c:pt>
                <c:pt idx="735">
                  <c:v>1.21487999</c:v>
                </c:pt>
                <c:pt idx="736">
                  <c:v>0.14783999</c:v>
                </c:pt>
                <c:pt idx="737">
                  <c:v>0.14783999</c:v>
                </c:pt>
                <c:pt idx="738">
                  <c:v>-0.63599998000000002</c:v>
                </c:pt>
                <c:pt idx="739">
                  <c:v>-1.2E-2</c:v>
                </c:pt>
                <c:pt idx="740">
                  <c:v>1.008E-2</c:v>
                </c:pt>
                <c:pt idx="741">
                  <c:v>-0.41327997999999999</c:v>
                </c:pt>
                <c:pt idx="742">
                  <c:v>-0.47184002000000003</c:v>
                </c:pt>
                <c:pt idx="743">
                  <c:v>-0.76271999000000001</c:v>
                </c:pt>
                <c:pt idx="744">
                  <c:v>-0.76271999000000001</c:v>
                </c:pt>
                <c:pt idx="745">
                  <c:v>0.55344002999999997</c:v>
                </c:pt>
                <c:pt idx="746">
                  <c:v>1.39535999</c:v>
                </c:pt>
                <c:pt idx="747">
                  <c:v>1.39535999</c:v>
                </c:pt>
                <c:pt idx="748">
                  <c:v>1.0559999900000001</c:v>
                </c:pt>
                <c:pt idx="749">
                  <c:v>0.57216001000000005</c:v>
                </c:pt>
                <c:pt idx="750">
                  <c:v>0.57216001000000005</c:v>
                </c:pt>
                <c:pt idx="751">
                  <c:v>0.55967999000000002</c:v>
                </c:pt>
                <c:pt idx="752">
                  <c:v>1.2676800500000001</c:v>
                </c:pt>
                <c:pt idx="753">
                  <c:v>0.30143999999999999</c:v>
                </c:pt>
                <c:pt idx="754">
                  <c:v>0.30143999999999999</c:v>
                </c:pt>
                <c:pt idx="755">
                  <c:v>-1.4414399899999999</c:v>
                </c:pt>
                <c:pt idx="756">
                  <c:v>-1.60751998</c:v>
                </c:pt>
                <c:pt idx="757">
                  <c:v>-1.60751998</c:v>
                </c:pt>
                <c:pt idx="758">
                  <c:v>1.5508799600000001</c:v>
                </c:pt>
                <c:pt idx="759">
                  <c:v>1.64303994</c:v>
                </c:pt>
                <c:pt idx="760">
                  <c:v>1.64303994</c:v>
                </c:pt>
                <c:pt idx="761">
                  <c:v>0.19775999999999999</c:v>
                </c:pt>
                <c:pt idx="762">
                  <c:v>0.88752001999999997</c:v>
                </c:pt>
                <c:pt idx="763">
                  <c:v>0.88752001999999997</c:v>
                </c:pt>
                <c:pt idx="764">
                  <c:v>2.4527998000000002</c:v>
                </c:pt>
                <c:pt idx="765">
                  <c:v>1.4870400399999999</c:v>
                </c:pt>
                <c:pt idx="766">
                  <c:v>-1.2887999999999999</c:v>
                </c:pt>
                <c:pt idx="767">
                  <c:v>-1.74960005</c:v>
                </c:pt>
                <c:pt idx="768">
                  <c:v>-0.98111999000000005</c:v>
                </c:pt>
                <c:pt idx="769">
                  <c:v>-7.8240000000000004E-2</c:v>
                </c:pt>
                <c:pt idx="770">
                  <c:v>-7.8240000000000004E-2</c:v>
                </c:pt>
                <c:pt idx="771">
                  <c:v>4.2720000000000001E-2</c:v>
                </c:pt>
                <c:pt idx="772">
                  <c:v>-4.1279999999999997E-2</c:v>
                </c:pt>
                <c:pt idx="773">
                  <c:v>-0.47615998999999998</c:v>
                </c:pt>
                <c:pt idx="774">
                  <c:v>-0.47615998999999998</c:v>
                </c:pt>
                <c:pt idx="775">
                  <c:v>0.28560001000000002</c:v>
                </c:pt>
                <c:pt idx="776">
                  <c:v>0.20784000999999999</c:v>
                </c:pt>
                <c:pt idx="777">
                  <c:v>-0.23471998999999999</c:v>
                </c:pt>
                <c:pt idx="778">
                  <c:v>-8.7840000000000001E-2</c:v>
                </c:pt>
                <c:pt idx="779">
                  <c:v>0.55487995999999995</c:v>
                </c:pt>
                <c:pt idx="780">
                  <c:v>0.55487995999999995</c:v>
                </c:pt>
                <c:pt idx="781">
                  <c:v>-0.22608</c:v>
                </c:pt>
                <c:pt idx="782">
                  <c:v>-0.98544001999999997</c:v>
                </c:pt>
                <c:pt idx="783">
                  <c:v>-0.98544001999999997</c:v>
                </c:pt>
                <c:pt idx="784">
                  <c:v>1.8038400400000001</c:v>
                </c:pt>
                <c:pt idx="785">
                  <c:v>0.69264000999999997</c:v>
                </c:pt>
                <c:pt idx="786">
                  <c:v>0.69264000999999997</c:v>
                </c:pt>
                <c:pt idx="787">
                  <c:v>0.38063999999999998</c:v>
                </c:pt>
                <c:pt idx="788">
                  <c:v>1.12655997</c:v>
                </c:pt>
                <c:pt idx="789">
                  <c:v>1.36176002</c:v>
                </c:pt>
                <c:pt idx="790">
                  <c:v>1.36176002</c:v>
                </c:pt>
                <c:pt idx="791">
                  <c:v>0.86303996999999999</c:v>
                </c:pt>
                <c:pt idx="792">
                  <c:v>-1.89359999</c:v>
                </c:pt>
                <c:pt idx="793">
                  <c:v>-1.89359999</c:v>
                </c:pt>
                <c:pt idx="794">
                  <c:v>-1.39152002</c:v>
                </c:pt>
                <c:pt idx="795">
                  <c:v>-1.0084799499999999</c:v>
                </c:pt>
                <c:pt idx="796">
                  <c:v>-1.0084799499999999</c:v>
                </c:pt>
                <c:pt idx="797">
                  <c:v>2.34335995</c:v>
                </c:pt>
                <c:pt idx="798">
                  <c:v>2.6097600500000002</c:v>
                </c:pt>
                <c:pt idx="799">
                  <c:v>0.62448000999999997</c:v>
                </c:pt>
                <c:pt idx="800">
                  <c:v>0.62448000999999997</c:v>
                </c:pt>
                <c:pt idx="801">
                  <c:v>-0.21791999000000001</c:v>
                </c:pt>
                <c:pt idx="802">
                  <c:v>0.59472000999999997</c:v>
                </c:pt>
                <c:pt idx="803">
                  <c:v>2.6961600799999998</c:v>
                </c:pt>
                <c:pt idx="804">
                  <c:v>0.40943997999999998</c:v>
                </c:pt>
                <c:pt idx="805">
                  <c:v>-1.36319995</c:v>
                </c:pt>
                <c:pt idx="806">
                  <c:v>-1.36319995</c:v>
                </c:pt>
                <c:pt idx="807">
                  <c:v>-1.61856008</c:v>
                </c:pt>
                <c:pt idx="808">
                  <c:v>-0.76223998999999998</c:v>
                </c:pt>
                <c:pt idx="809">
                  <c:v>9.7919999999999993E-2</c:v>
                </c:pt>
                <c:pt idx="810">
                  <c:v>9.7919999999999993E-2</c:v>
                </c:pt>
                <c:pt idx="811">
                  <c:v>0.11376</c:v>
                </c:pt>
                <c:pt idx="812">
                  <c:v>-1.4851200600000001</c:v>
                </c:pt>
                <c:pt idx="813">
                  <c:v>-0.72479998999999995</c:v>
                </c:pt>
                <c:pt idx="814">
                  <c:v>-4.6559999999999997E-2</c:v>
                </c:pt>
                <c:pt idx="815">
                  <c:v>0.84384000000000003</c:v>
                </c:pt>
                <c:pt idx="816">
                  <c:v>0.84384000000000003</c:v>
                </c:pt>
                <c:pt idx="817">
                  <c:v>1.5182400899999999</c:v>
                </c:pt>
                <c:pt idx="818">
                  <c:v>1.99103999</c:v>
                </c:pt>
                <c:pt idx="819">
                  <c:v>1.1827199500000001</c:v>
                </c:pt>
                <c:pt idx="820">
                  <c:v>1.1827199500000001</c:v>
                </c:pt>
                <c:pt idx="821">
                  <c:v>0.47855999999999999</c:v>
                </c:pt>
                <c:pt idx="822">
                  <c:v>1.4361599700000001</c:v>
                </c:pt>
                <c:pt idx="823">
                  <c:v>1.4361599700000001</c:v>
                </c:pt>
                <c:pt idx="824">
                  <c:v>0.65664005000000003</c:v>
                </c:pt>
                <c:pt idx="825">
                  <c:v>-0.29615997999999999</c:v>
                </c:pt>
                <c:pt idx="826">
                  <c:v>8.1600000000000006E-2</c:v>
                </c:pt>
                <c:pt idx="827">
                  <c:v>8.1600000000000006E-2</c:v>
                </c:pt>
                <c:pt idx="828">
                  <c:v>-4.0320000000000002E-2</c:v>
                </c:pt>
                <c:pt idx="829">
                  <c:v>-0.19583999999999999</c:v>
                </c:pt>
                <c:pt idx="830">
                  <c:v>-0.19583999999999999</c:v>
                </c:pt>
                <c:pt idx="831">
                  <c:v>0.38543999000000001</c:v>
                </c:pt>
                <c:pt idx="832">
                  <c:v>0.37007999000000003</c:v>
                </c:pt>
                <c:pt idx="833">
                  <c:v>0.37007999000000003</c:v>
                </c:pt>
                <c:pt idx="834">
                  <c:v>0.78575998999999996</c:v>
                </c:pt>
                <c:pt idx="835">
                  <c:v>1.0204799200000001</c:v>
                </c:pt>
                <c:pt idx="836">
                  <c:v>0.84047996999999997</c:v>
                </c:pt>
                <c:pt idx="837">
                  <c:v>0.84047996999999997</c:v>
                </c:pt>
                <c:pt idx="838">
                  <c:v>-0.25871998000000002</c:v>
                </c:pt>
                <c:pt idx="839">
                  <c:v>-0.86351997000000003</c:v>
                </c:pt>
                <c:pt idx="840">
                  <c:v>-0.30671999</c:v>
                </c:pt>
                <c:pt idx="841">
                  <c:v>2.1787200000000002</c:v>
                </c:pt>
                <c:pt idx="842">
                  <c:v>1.1390399899999999</c:v>
                </c:pt>
                <c:pt idx="843">
                  <c:v>1.1390399899999999</c:v>
                </c:pt>
                <c:pt idx="844">
                  <c:v>-1.4179199899999999</c:v>
                </c:pt>
                <c:pt idx="845">
                  <c:v>-1.67808008</c:v>
                </c:pt>
                <c:pt idx="846">
                  <c:v>-1.32576001</c:v>
                </c:pt>
                <c:pt idx="847">
                  <c:v>-1.32576001</c:v>
                </c:pt>
                <c:pt idx="848">
                  <c:v>-0.8448</c:v>
                </c:pt>
                <c:pt idx="849">
                  <c:v>7.1999999999999998E-3</c:v>
                </c:pt>
                <c:pt idx="850">
                  <c:v>1.2744</c:v>
                </c:pt>
                <c:pt idx="851">
                  <c:v>1.7913600199999999</c:v>
                </c:pt>
                <c:pt idx="852">
                  <c:v>0.18911998999999999</c:v>
                </c:pt>
                <c:pt idx="853">
                  <c:v>0.18911998999999999</c:v>
                </c:pt>
                <c:pt idx="854">
                  <c:v>0.27215999000000002</c:v>
                </c:pt>
                <c:pt idx="855">
                  <c:v>2.15664005</c:v>
                </c:pt>
                <c:pt idx="856">
                  <c:v>2.15664005</c:v>
                </c:pt>
                <c:pt idx="857">
                  <c:v>-1.19711995</c:v>
                </c:pt>
                <c:pt idx="858">
                  <c:v>-1.4736000300000001</c:v>
                </c:pt>
                <c:pt idx="859">
                  <c:v>-1.4736000300000001</c:v>
                </c:pt>
                <c:pt idx="860">
                  <c:v>0.24767997999999999</c:v>
                </c:pt>
                <c:pt idx="861">
                  <c:v>1.9564799100000001</c:v>
                </c:pt>
                <c:pt idx="862">
                  <c:v>0.23807998999999999</c:v>
                </c:pt>
                <c:pt idx="863">
                  <c:v>0.23807998999999999</c:v>
                </c:pt>
                <c:pt idx="864">
                  <c:v>-0.18864</c:v>
                </c:pt>
                <c:pt idx="865">
                  <c:v>1.5527999400000001</c:v>
                </c:pt>
                <c:pt idx="866">
                  <c:v>2.1984000199999998</c:v>
                </c:pt>
                <c:pt idx="867">
                  <c:v>1.0713599899999999</c:v>
                </c:pt>
                <c:pt idx="868">
                  <c:v>-0.71759998999999997</c:v>
                </c:pt>
                <c:pt idx="869">
                  <c:v>-0.71759998999999997</c:v>
                </c:pt>
                <c:pt idx="870">
                  <c:v>-1.5935999199999999</c:v>
                </c:pt>
                <c:pt idx="871">
                  <c:v>-0.44352001000000002</c:v>
                </c:pt>
                <c:pt idx="872">
                  <c:v>-0.11040001000000001</c:v>
                </c:pt>
                <c:pt idx="873">
                  <c:v>-0.11040001000000001</c:v>
                </c:pt>
                <c:pt idx="874">
                  <c:v>0.40848002</c:v>
                </c:pt>
                <c:pt idx="875">
                  <c:v>0.73440002999999998</c:v>
                </c:pt>
                <c:pt idx="876">
                  <c:v>0.40559998000000003</c:v>
                </c:pt>
                <c:pt idx="877">
                  <c:v>-9.4560000000000005E-2</c:v>
                </c:pt>
                <c:pt idx="878">
                  <c:v>-0.32640001000000002</c:v>
                </c:pt>
                <c:pt idx="879">
                  <c:v>-0.32640001000000002</c:v>
                </c:pt>
                <c:pt idx="880">
                  <c:v>0.87551999000000003</c:v>
                </c:pt>
                <c:pt idx="881">
                  <c:v>1.70544004</c:v>
                </c:pt>
                <c:pt idx="882">
                  <c:v>1.70544004</c:v>
                </c:pt>
                <c:pt idx="883">
                  <c:v>1.4203200300000001</c:v>
                </c:pt>
                <c:pt idx="884">
                  <c:v>-0.79584001999999998</c:v>
                </c:pt>
                <c:pt idx="885">
                  <c:v>-0.79584001999999998</c:v>
                </c:pt>
                <c:pt idx="886">
                  <c:v>1.05263996</c:v>
                </c:pt>
                <c:pt idx="887">
                  <c:v>2.5228800800000002</c:v>
                </c:pt>
                <c:pt idx="888">
                  <c:v>2.5228800800000002</c:v>
                </c:pt>
                <c:pt idx="889">
                  <c:v>-0.28511998</c:v>
                </c:pt>
                <c:pt idx="890">
                  <c:v>-2.03424001</c:v>
                </c:pt>
                <c:pt idx="891">
                  <c:v>-1.3872</c:v>
                </c:pt>
                <c:pt idx="892">
                  <c:v>-1.3872</c:v>
                </c:pt>
                <c:pt idx="893">
                  <c:v>0.23039999999999999</c:v>
                </c:pt>
                <c:pt idx="894">
                  <c:v>0.91104001000000001</c:v>
                </c:pt>
                <c:pt idx="895">
                  <c:v>0.91104001000000001</c:v>
                </c:pt>
                <c:pt idx="896">
                  <c:v>1.8331199899999999</c:v>
                </c:pt>
                <c:pt idx="897">
                  <c:v>1.0147199600000001</c:v>
                </c:pt>
                <c:pt idx="898">
                  <c:v>1.62671995</c:v>
                </c:pt>
                <c:pt idx="899">
                  <c:v>1.62671995</c:v>
                </c:pt>
                <c:pt idx="900">
                  <c:v>1.7846399500000001</c:v>
                </c:pt>
                <c:pt idx="901">
                  <c:v>-0.11136001</c:v>
                </c:pt>
                <c:pt idx="902">
                  <c:v>-0.70704001000000005</c:v>
                </c:pt>
                <c:pt idx="903">
                  <c:v>-0.56448001000000003</c:v>
                </c:pt>
                <c:pt idx="904">
                  <c:v>0.20639999000000001</c:v>
                </c:pt>
                <c:pt idx="905">
                  <c:v>0.20639999000000001</c:v>
                </c:pt>
                <c:pt idx="906">
                  <c:v>1.19568002</c:v>
                </c:pt>
                <c:pt idx="907">
                  <c:v>0.68975997</c:v>
                </c:pt>
                <c:pt idx="908">
                  <c:v>0.34031999000000002</c:v>
                </c:pt>
                <c:pt idx="909">
                  <c:v>0.34031999000000002</c:v>
                </c:pt>
                <c:pt idx="910">
                  <c:v>0.65039997999999999</c:v>
                </c:pt>
                <c:pt idx="911">
                  <c:v>-0.27983998999999998</c:v>
                </c:pt>
                <c:pt idx="912">
                  <c:v>-0.45168000000000003</c:v>
                </c:pt>
                <c:pt idx="913">
                  <c:v>4.7039999999999998E-2</c:v>
                </c:pt>
                <c:pt idx="914">
                  <c:v>0.44784001000000001</c:v>
                </c:pt>
                <c:pt idx="915">
                  <c:v>0.44784001000000001</c:v>
                </c:pt>
                <c:pt idx="916">
                  <c:v>6.0479999999999999E-2</c:v>
                </c:pt>
                <c:pt idx="917">
                  <c:v>-0.75072002000000004</c:v>
                </c:pt>
                <c:pt idx="918">
                  <c:v>-0.13440000999999999</c:v>
                </c:pt>
                <c:pt idx="919">
                  <c:v>-0.13440000999999999</c:v>
                </c:pt>
                <c:pt idx="920">
                  <c:v>1.65983999</c:v>
                </c:pt>
                <c:pt idx="921">
                  <c:v>0.53040003999999996</c:v>
                </c:pt>
                <c:pt idx="922">
                  <c:v>-0.11616</c:v>
                </c:pt>
                <c:pt idx="923">
                  <c:v>-0.69551998000000004</c:v>
                </c:pt>
                <c:pt idx="924">
                  <c:v>-0.6552</c:v>
                </c:pt>
                <c:pt idx="925">
                  <c:v>-0.6552</c:v>
                </c:pt>
                <c:pt idx="926">
                  <c:v>0.78288000999999996</c:v>
                </c:pt>
                <c:pt idx="927">
                  <c:v>-0.26255998000000003</c:v>
                </c:pt>
                <c:pt idx="928">
                  <c:v>-0.25343999</c:v>
                </c:pt>
                <c:pt idx="929">
                  <c:v>-0.25343999</c:v>
                </c:pt>
                <c:pt idx="930">
                  <c:v>1.07423997</c:v>
                </c:pt>
                <c:pt idx="931">
                  <c:v>1.07423997</c:v>
                </c:pt>
                <c:pt idx="932">
                  <c:v>0.45168000000000003</c:v>
                </c:pt>
                <c:pt idx="933">
                  <c:v>0.67967999000000001</c:v>
                </c:pt>
                <c:pt idx="934">
                  <c:v>2.1600000000000001E-2</c:v>
                </c:pt>
                <c:pt idx="935">
                  <c:v>2.1600000000000001E-2</c:v>
                </c:pt>
                <c:pt idx="936">
                  <c:v>-0.32351999999999997</c:v>
                </c:pt>
                <c:pt idx="937">
                  <c:v>-0.95183998000000003</c:v>
                </c:pt>
                <c:pt idx="938">
                  <c:v>-0.95183998000000003</c:v>
                </c:pt>
                <c:pt idx="939">
                  <c:v>0.15120001</c:v>
                </c:pt>
                <c:pt idx="940">
                  <c:v>0.52800000000000002</c:v>
                </c:pt>
                <c:pt idx="941">
                  <c:v>0.52800000000000002</c:v>
                </c:pt>
                <c:pt idx="942">
                  <c:v>-0.53999995999999995</c:v>
                </c:pt>
                <c:pt idx="943">
                  <c:v>-0.44303998</c:v>
                </c:pt>
                <c:pt idx="944">
                  <c:v>1.4179199899999999</c:v>
                </c:pt>
                <c:pt idx="945">
                  <c:v>1.4179199899999999</c:v>
                </c:pt>
                <c:pt idx="946">
                  <c:v>1.81248009</c:v>
                </c:pt>
                <c:pt idx="947">
                  <c:v>0.37296000000000001</c:v>
                </c:pt>
                <c:pt idx="948">
                  <c:v>-1.1231999399999999</c:v>
                </c:pt>
                <c:pt idx="949">
                  <c:v>-0.24912000000000001</c:v>
                </c:pt>
                <c:pt idx="950">
                  <c:v>-0.29520002000000001</c:v>
                </c:pt>
                <c:pt idx="951">
                  <c:v>-0.29520002000000001</c:v>
                </c:pt>
                <c:pt idx="952">
                  <c:v>0.78959995999999999</c:v>
                </c:pt>
                <c:pt idx="953">
                  <c:v>1.3718399999999999</c:v>
                </c:pt>
                <c:pt idx="954">
                  <c:v>-0.35376000000000002</c:v>
                </c:pt>
                <c:pt idx="955">
                  <c:v>-0.35376000000000002</c:v>
                </c:pt>
                <c:pt idx="956">
                  <c:v>-0.43296000000000001</c:v>
                </c:pt>
                <c:pt idx="957">
                  <c:v>1.16544008</c:v>
                </c:pt>
                <c:pt idx="958">
                  <c:v>1.16544008</c:v>
                </c:pt>
                <c:pt idx="959">
                  <c:v>0.12096</c:v>
                </c:pt>
                <c:pt idx="960">
                  <c:v>-1.6276799399999999</c:v>
                </c:pt>
                <c:pt idx="961">
                  <c:v>-1.6276799399999999</c:v>
                </c:pt>
                <c:pt idx="962">
                  <c:v>-1.8705600499999999</c:v>
                </c:pt>
                <c:pt idx="963">
                  <c:v>2.6880000000000001E-2</c:v>
                </c:pt>
                <c:pt idx="964">
                  <c:v>0.40704000000000001</c:v>
                </c:pt>
                <c:pt idx="965">
                  <c:v>-1.30944002</c:v>
                </c:pt>
                <c:pt idx="966">
                  <c:v>-0.51359999000000001</c:v>
                </c:pt>
                <c:pt idx="967">
                  <c:v>-0.24431998999999999</c:v>
                </c:pt>
                <c:pt idx="968">
                  <c:v>-0.24431998999999999</c:v>
                </c:pt>
                <c:pt idx="969">
                  <c:v>-0.82271998999999996</c:v>
                </c:pt>
                <c:pt idx="970">
                  <c:v>-0.34704000000000002</c:v>
                </c:pt>
                <c:pt idx="971">
                  <c:v>-0.34704000000000002</c:v>
                </c:pt>
                <c:pt idx="972">
                  <c:v>0.43871999</c:v>
                </c:pt>
                <c:pt idx="973">
                  <c:v>0.58175999</c:v>
                </c:pt>
                <c:pt idx="974">
                  <c:v>-0.27888000000000002</c:v>
                </c:pt>
                <c:pt idx="975">
                  <c:v>-1.5388799900000001</c:v>
                </c:pt>
                <c:pt idx="976">
                  <c:v>-0.15792</c:v>
                </c:pt>
                <c:pt idx="977">
                  <c:v>0.58560002</c:v>
                </c:pt>
                <c:pt idx="978">
                  <c:v>0.58560002</c:v>
                </c:pt>
                <c:pt idx="979">
                  <c:v>0.12383999</c:v>
                </c:pt>
                <c:pt idx="980">
                  <c:v>-0.87407999999999997</c:v>
                </c:pt>
                <c:pt idx="981">
                  <c:v>-0.87407999999999997</c:v>
                </c:pt>
                <c:pt idx="982">
                  <c:v>-2.2459199399999998</c:v>
                </c:pt>
                <c:pt idx="983">
                  <c:v>0.88320005000000001</c:v>
                </c:pt>
                <c:pt idx="984">
                  <c:v>0.88320005000000001</c:v>
                </c:pt>
                <c:pt idx="985">
                  <c:v>0.50160002999999997</c:v>
                </c:pt>
                <c:pt idx="986">
                  <c:v>-0.57936001000000004</c:v>
                </c:pt>
                <c:pt idx="987">
                  <c:v>-1.0593600299999999</c:v>
                </c:pt>
                <c:pt idx="988">
                  <c:v>-1.0593600299999999</c:v>
                </c:pt>
                <c:pt idx="989">
                  <c:v>-6.336E-2</c:v>
                </c:pt>
                <c:pt idx="990">
                  <c:v>0.21168001</c:v>
                </c:pt>
                <c:pt idx="991">
                  <c:v>-0.65135997999999995</c:v>
                </c:pt>
                <c:pt idx="992">
                  <c:v>-7.152E-2</c:v>
                </c:pt>
                <c:pt idx="993">
                  <c:v>-0.70608002000000003</c:v>
                </c:pt>
                <c:pt idx="994">
                  <c:v>-0.70608002000000003</c:v>
                </c:pt>
                <c:pt idx="995">
                  <c:v>-0.76560002999999999</c:v>
                </c:pt>
                <c:pt idx="996">
                  <c:v>0.76800000999999996</c:v>
                </c:pt>
                <c:pt idx="997">
                  <c:v>1.86768007</c:v>
                </c:pt>
                <c:pt idx="998">
                  <c:v>1.86768007</c:v>
                </c:pt>
                <c:pt idx="999">
                  <c:v>0.72864002000000005</c:v>
                </c:pt>
                <c:pt idx="1000">
                  <c:v>-1.2513600600000001</c:v>
                </c:pt>
                <c:pt idx="1001">
                  <c:v>-1.8494399800000001</c:v>
                </c:pt>
                <c:pt idx="1002">
                  <c:v>-0.34655999999999998</c:v>
                </c:pt>
                <c:pt idx="1003">
                  <c:v>-0.98832005000000001</c:v>
                </c:pt>
                <c:pt idx="1004">
                  <c:v>-0.98832005000000001</c:v>
                </c:pt>
                <c:pt idx="1005">
                  <c:v>-0.31296000000000002</c:v>
                </c:pt>
                <c:pt idx="1006">
                  <c:v>0.40223998</c:v>
                </c:pt>
                <c:pt idx="1007">
                  <c:v>-0.61295997999999996</c:v>
                </c:pt>
                <c:pt idx="1008">
                  <c:v>-0.61295997999999996</c:v>
                </c:pt>
                <c:pt idx="1009">
                  <c:v>-0.1176</c:v>
                </c:pt>
                <c:pt idx="1010">
                  <c:v>-0.1176</c:v>
                </c:pt>
                <c:pt idx="1011">
                  <c:v>0.24959998999999999</c:v>
                </c:pt>
                <c:pt idx="1012">
                  <c:v>-0.10032000000000001</c:v>
                </c:pt>
                <c:pt idx="1013">
                  <c:v>-1.0819199100000001</c:v>
                </c:pt>
                <c:pt idx="1014">
                  <c:v>-1.0819199100000001</c:v>
                </c:pt>
                <c:pt idx="1015">
                  <c:v>0.18048</c:v>
                </c:pt>
                <c:pt idx="1016">
                  <c:v>1.7467199600000001</c:v>
                </c:pt>
                <c:pt idx="1017">
                  <c:v>-0.12336</c:v>
                </c:pt>
                <c:pt idx="1018">
                  <c:v>-1.93104005</c:v>
                </c:pt>
                <c:pt idx="1019">
                  <c:v>-0.25151997999999998</c:v>
                </c:pt>
                <c:pt idx="1020">
                  <c:v>1.8950399200000001</c:v>
                </c:pt>
                <c:pt idx="1021">
                  <c:v>1.8950399200000001</c:v>
                </c:pt>
                <c:pt idx="1022">
                  <c:v>0.96671998999999997</c:v>
                </c:pt>
                <c:pt idx="1023">
                  <c:v>-0.55103999000000004</c:v>
                </c:pt>
                <c:pt idx="1024">
                  <c:v>-0.55103999000000004</c:v>
                </c:pt>
                <c:pt idx="1025">
                  <c:v>0.58511995999999999</c:v>
                </c:pt>
                <c:pt idx="1026">
                  <c:v>-1.3857600699999999</c:v>
                </c:pt>
                <c:pt idx="1027">
                  <c:v>-1.3857600699999999</c:v>
                </c:pt>
                <c:pt idx="1028">
                  <c:v>-0.33840000999999997</c:v>
                </c:pt>
                <c:pt idx="1029">
                  <c:v>0.65280002000000004</c:v>
                </c:pt>
                <c:pt idx="1030">
                  <c:v>1.69631994</c:v>
                </c:pt>
                <c:pt idx="1031">
                  <c:v>1.69631994</c:v>
                </c:pt>
                <c:pt idx="1032">
                  <c:v>-0.24143999999999999</c:v>
                </c:pt>
                <c:pt idx="1033">
                  <c:v>-2.4350399999999999</c:v>
                </c:pt>
                <c:pt idx="1034">
                  <c:v>-2.4350399999999999</c:v>
                </c:pt>
                <c:pt idx="1035">
                  <c:v>0.43199998000000001</c:v>
                </c:pt>
                <c:pt idx="1036">
                  <c:v>0.88032001000000004</c:v>
                </c:pt>
                <c:pt idx="1037">
                  <c:v>0.88032001000000004</c:v>
                </c:pt>
                <c:pt idx="1038">
                  <c:v>0.27407998</c:v>
                </c:pt>
                <c:pt idx="1039">
                  <c:v>-0.67391997999999997</c:v>
                </c:pt>
                <c:pt idx="1040">
                  <c:v>-0.27023997999999999</c:v>
                </c:pt>
                <c:pt idx="1041">
                  <c:v>-0.27023997999999999</c:v>
                </c:pt>
                <c:pt idx="1042">
                  <c:v>0.84624003999999997</c:v>
                </c:pt>
                <c:pt idx="1043">
                  <c:v>0.51936000999999998</c:v>
                </c:pt>
                <c:pt idx="1044">
                  <c:v>0.69264000999999997</c:v>
                </c:pt>
                <c:pt idx="1045">
                  <c:v>-0.31247999999999998</c:v>
                </c:pt>
                <c:pt idx="1046">
                  <c:v>-0.39455997999999998</c:v>
                </c:pt>
                <c:pt idx="1047">
                  <c:v>-0.39455997999999998</c:v>
                </c:pt>
                <c:pt idx="1048">
                  <c:v>1.4880000000000001E-2</c:v>
                </c:pt>
                <c:pt idx="1049">
                  <c:v>0.56687999</c:v>
                </c:pt>
                <c:pt idx="1050">
                  <c:v>0.56687999</c:v>
                </c:pt>
                <c:pt idx="1051">
                  <c:v>0.20927999999999999</c:v>
                </c:pt>
                <c:pt idx="1052">
                  <c:v>-0.46608000999999999</c:v>
                </c:pt>
                <c:pt idx="1053">
                  <c:v>-9.8400000000000001E-2</c:v>
                </c:pt>
                <c:pt idx="1054">
                  <c:v>1.11503994</c:v>
                </c:pt>
                <c:pt idx="1055">
                  <c:v>1.81439996</c:v>
                </c:pt>
                <c:pt idx="1056">
                  <c:v>1.31807995</c:v>
                </c:pt>
                <c:pt idx="1057">
                  <c:v>1.31807995</c:v>
                </c:pt>
                <c:pt idx="1058">
                  <c:v>-0.48431997999999998</c:v>
                </c:pt>
                <c:pt idx="1059">
                  <c:v>-0.67680001000000001</c:v>
                </c:pt>
                <c:pt idx="1060">
                  <c:v>-0.67680001000000001</c:v>
                </c:pt>
                <c:pt idx="1061">
                  <c:v>0.72048002</c:v>
                </c:pt>
                <c:pt idx="1062">
                  <c:v>0.67488002999999996</c:v>
                </c:pt>
                <c:pt idx="1063">
                  <c:v>0.67488002999999996</c:v>
                </c:pt>
                <c:pt idx="1064">
                  <c:v>0.16800000000000001</c:v>
                </c:pt>
                <c:pt idx="1065">
                  <c:v>-0.83423996</c:v>
                </c:pt>
                <c:pt idx="1066">
                  <c:v>1.2E-2</c:v>
                </c:pt>
                <c:pt idx="1067">
                  <c:v>1.2E-2</c:v>
                </c:pt>
                <c:pt idx="1068">
                  <c:v>8.1119999999999998E-2</c:v>
                </c:pt>
                <c:pt idx="1069">
                  <c:v>-0.20688000000000001</c:v>
                </c:pt>
                <c:pt idx="1070">
                  <c:v>-0.20688000000000001</c:v>
                </c:pt>
                <c:pt idx="1071">
                  <c:v>-1.3665599799999999</c:v>
                </c:pt>
                <c:pt idx="1072">
                  <c:v>6.8159999999999998E-2</c:v>
                </c:pt>
                <c:pt idx="1073">
                  <c:v>6.8159999999999998E-2</c:v>
                </c:pt>
                <c:pt idx="1074">
                  <c:v>0.43919997999999999</c:v>
                </c:pt>
                <c:pt idx="1075">
                  <c:v>0.56687999</c:v>
                </c:pt>
                <c:pt idx="1076">
                  <c:v>0.56687999</c:v>
                </c:pt>
                <c:pt idx="1077">
                  <c:v>-0.39503998000000001</c:v>
                </c:pt>
                <c:pt idx="1078">
                  <c:v>-0.90047997000000002</c:v>
                </c:pt>
                <c:pt idx="1079">
                  <c:v>0.74111998000000001</c:v>
                </c:pt>
                <c:pt idx="1080">
                  <c:v>0.50880002999999996</c:v>
                </c:pt>
                <c:pt idx="1081">
                  <c:v>1.17312002</c:v>
                </c:pt>
                <c:pt idx="1082">
                  <c:v>-0.52175998999999995</c:v>
                </c:pt>
                <c:pt idx="1083">
                  <c:v>-0.52175998999999995</c:v>
                </c:pt>
                <c:pt idx="1084">
                  <c:v>-1.63919997</c:v>
                </c:pt>
                <c:pt idx="1085">
                  <c:v>0.29280001</c:v>
                </c:pt>
                <c:pt idx="1086">
                  <c:v>0.29280001</c:v>
                </c:pt>
                <c:pt idx="1087">
                  <c:v>1.10832</c:v>
                </c:pt>
                <c:pt idx="1088">
                  <c:v>4.1279999999999997E-2</c:v>
                </c:pt>
                <c:pt idx="1089">
                  <c:v>2.784E-2</c:v>
                </c:pt>
                <c:pt idx="1090">
                  <c:v>0.95327996999999998</c:v>
                </c:pt>
                <c:pt idx="1091">
                  <c:v>0.85199999999999998</c:v>
                </c:pt>
                <c:pt idx="1092">
                  <c:v>1.09200001</c:v>
                </c:pt>
                <c:pt idx="1093">
                  <c:v>1.09200001</c:v>
                </c:pt>
                <c:pt idx="1094">
                  <c:v>0.2016</c:v>
                </c:pt>
                <c:pt idx="1095">
                  <c:v>-0.74879998000000003</c:v>
                </c:pt>
                <c:pt idx="1096">
                  <c:v>-0.74879998000000003</c:v>
                </c:pt>
                <c:pt idx="1097">
                  <c:v>-0.93264002000000001</c:v>
                </c:pt>
                <c:pt idx="1098">
                  <c:v>1.08671999</c:v>
                </c:pt>
                <c:pt idx="1099">
                  <c:v>1.08671999</c:v>
                </c:pt>
                <c:pt idx="1100">
                  <c:v>1.4990400100000001</c:v>
                </c:pt>
                <c:pt idx="1101">
                  <c:v>0.74976003000000002</c:v>
                </c:pt>
                <c:pt idx="1102">
                  <c:v>0.74976003000000002</c:v>
                </c:pt>
                <c:pt idx="1103">
                  <c:v>-1.6152000399999999</c:v>
                </c:pt>
                <c:pt idx="1104">
                  <c:v>-0.98928004999999997</c:v>
                </c:pt>
                <c:pt idx="1105">
                  <c:v>1.8355200300000001</c:v>
                </c:pt>
                <c:pt idx="1106">
                  <c:v>0.19536000000000001</c:v>
                </c:pt>
                <c:pt idx="1107">
                  <c:v>-0.78959995999999999</c:v>
                </c:pt>
                <c:pt idx="1108">
                  <c:v>-0.77711998999999998</c:v>
                </c:pt>
                <c:pt idx="1109">
                  <c:v>-0.77711998999999998</c:v>
                </c:pt>
                <c:pt idx="1110">
                  <c:v>-0.55103999000000004</c:v>
                </c:pt>
                <c:pt idx="1111">
                  <c:v>2.2252800499999998</c:v>
                </c:pt>
                <c:pt idx="1112">
                  <c:v>2.2252800499999998</c:v>
                </c:pt>
                <c:pt idx="1113">
                  <c:v>1.86960006</c:v>
                </c:pt>
                <c:pt idx="1114">
                  <c:v>-0.10752</c:v>
                </c:pt>
                <c:pt idx="1115">
                  <c:v>-1.14336002</c:v>
                </c:pt>
                <c:pt idx="1116">
                  <c:v>-1.25712001</c:v>
                </c:pt>
                <c:pt idx="1117">
                  <c:v>0.24720001</c:v>
                </c:pt>
                <c:pt idx="1118">
                  <c:v>0.24720001</c:v>
                </c:pt>
                <c:pt idx="1119">
                  <c:v>1.91759992</c:v>
                </c:pt>
                <c:pt idx="1120">
                  <c:v>1.45440006</c:v>
                </c:pt>
                <c:pt idx="1121">
                  <c:v>-0.92735999999999996</c:v>
                </c:pt>
                <c:pt idx="1122">
                  <c:v>-0.92735999999999996</c:v>
                </c:pt>
                <c:pt idx="1123">
                  <c:v>0.54480004000000004</c:v>
                </c:pt>
                <c:pt idx="1124">
                  <c:v>0.80208003999999999</c:v>
                </c:pt>
                <c:pt idx="1125">
                  <c:v>0.80208003999999999</c:v>
                </c:pt>
                <c:pt idx="1126">
                  <c:v>0.19248000000000001</c:v>
                </c:pt>
                <c:pt idx="1127">
                  <c:v>0.67919998999999998</c:v>
                </c:pt>
                <c:pt idx="1128">
                  <c:v>0.67919998999999998</c:v>
                </c:pt>
                <c:pt idx="1129">
                  <c:v>-0.11232001</c:v>
                </c:pt>
                <c:pt idx="1130">
                  <c:v>0.30912000000000001</c:v>
                </c:pt>
                <c:pt idx="1131">
                  <c:v>0.50015997999999995</c:v>
                </c:pt>
                <c:pt idx="1132">
                  <c:v>-0.44736000999999997</c:v>
                </c:pt>
                <c:pt idx="1133">
                  <c:v>-0.18864</c:v>
                </c:pt>
                <c:pt idx="1134">
                  <c:v>0.65135997999999995</c:v>
                </c:pt>
                <c:pt idx="1135">
                  <c:v>0.65135997999999995</c:v>
                </c:pt>
                <c:pt idx="1136">
                  <c:v>1.06463993</c:v>
                </c:pt>
                <c:pt idx="1137">
                  <c:v>0.22367999999999999</c:v>
                </c:pt>
                <c:pt idx="1138">
                  <c:v>0.22367999999999999</c:v>
                </c:pt>
                <c:pt idx="1139">
                  <c:v>-0.18479999999999999</c:v>
                </c:pt>
                <c:pt idx="1140">
                  <c:v>0.46992001</c:v>
                </c:pt>
                <c:pt idx="1141">
                  <c:v>0.46992001</c:v>
                </c:pt>
                <c:pt idx="1142">
                  <c:v>0.57168001000000002</c:v>
                </c:pt>
                <c:pt idx="1143">
                  <c:v>0.48720002000000001</c:v>
                </c:pt>
                <c:pt idx="1144">
                  <c:v>0.48720002000000001</c:v>
                </c:pt>
                <c:pt idx="1145">
                  <c:v>0.21407999</c:v>
                </c:pt>
                <c:pt idx="1146">
                  <c:v>1.5864000300000001</c:v>
                </c:pt>
                <c:pt idx="1147">
                  <c:v>1.2912000400000001</c:v>
                </c:pt>
                <c:pt idx="1148">
                  <c:v>1.2912000400000001</c:v>
                </c:pt>
                <c:pt idx="1149">
                  <c:v>-1.77888</c:v>
                </c:pt>
                <c:pt idx="1150">
                  <c:v>-0.61295997999999996</c:v>
                </c:pt>
                <c:pt idx="1151">
                  <c:v>-0.61295997999999996</c:v>
                </c:pt>
                <c:pt idx="1152">
                  <c:v>-0.13679999000000001</c:v>
                </c:pt>
                <c:pt idx="1153">
                  <c:v>-0.16896000999999999</c:v>
                </c:pt>
                <c:pt idx="1154">
                  <c:v>-0.16896000999999999</c:v>
                </c:pt>
                <c:pt idx="1155">
                  <c:v>-1.3032000100000001</c:v>
                </c:pt>
                <c:pt idx="1156">
                  <c:v>-0.69311999999999996</c:v>
                </c:pt>
                <c:pt idx="1157">
                  <c:v>8.5919999999999996E-2</c:v>
                </c:pt>
                <c:pt idx="1158">
                  <c:v>1.0833599599999999</c:v>
                </c:pt>
                <c:pt idx="1159">
                  <c:v>1.73712003</c:v>
                </c:pt>
                <c:pt idx="1160">
                  <c:v>0.25440001000000001</c:v>
                </c:pt>
                <c:pt idx="1161">
                  <c:v>0.25440001000000001</c:v>
                </c:pt>
                <c:pt idx="1162">
                  <c:v>4.8000000000000001E-2</c:v>
                </c:pt>
                <c:pt idx="1163">
                  <c:v>1.0915200700000001</c:v>
                </c:pt>
                <c:pt idx="1164">
                  <c:v>1.0915200700000001</c:v>
                </c:pt>
                <c:pt idx="1165">
                  <c:v>2.0452799800000001</c:v>
                </c:pt>
                <c:pt idx="1166">
                  <c:v>0.56400001</c:v>
                </c:pt>
                <c:pt idx="1167">
                  <c:v>-0.34847999000000002</c:v>
                </c:pt>
                <c:pt idx="1168">
                  <c:v>0.88704002000000004</c:v>
                </c:pt>
                <c:pt idx="1169">
                  <c:v>1.8849599399999999</c:v>
                </c:pt>
                <c:pt idx="1170">
                  <c:v>1.8849599399999999</c:v>
                </c:pt>
                <c:pt idx="1171">
                  <c:v>5.808E-2</c:v>
                </c:pt>
                <c:pt idx="1172">
                  <c:v>-1.56288004</c:v>
                </c:pt>
                <c:pt idx="1173">
                  <c:v>-2.2790398600000001</c:v>
                </c:pt>
                <c:pt idx="1174">
                  <c:v>-2.2790398600000001</c:v>
                </c:pt>
                <c:pt idx="1175">
                  <c:v>-0.31823998999999997</c:v>
                </c:pt>
                <c:pt idx="1176">
                  <c:v>0.81215996000000001</c:v>
                </c:pt>
                <c:pt idx="1177">
                  <c:v>7.1999999999999998E-3</c:v>
                </c:pt>
                <c:pt idx="1178">
                  <c:v>-0.13679999000000001</c:v>
                </c:pt>
                <c:pt idx="1179">
                  <c:v>0.88559997000000001</c:v>
                </c:pt>
                <c:pt idx="1180">
                  <c:v>0.33792000999999999</c:v>
                </c:pt>
                <c:pt idx="1181">
                  <c:v>0.33792000999999999</c:v>
                </c:pt>
                <c:pt idx="1182">
                  <c:v>0.81551998999999997</c:v>
                </c:pt>
                <c:pt idx="1183">
                  <c:v>0.99024003999999999</c:v>
                </c:pt>
                <c:pt idx="1184">
                  <c:v>0.99024003999999999</c:v>
                </c:pt>
                <c:pt idx="1185">
                  <c:v>7.7280000000000001E-2</c:v>
                </c:pt>
                <c:pt idx="1186">
                  <c:v>0.79631996000000005</c:v>
                </c:pt>
                <c:pt idx="1187">
                  <c:v>0.79631996000000005</c:v>
                </c:pt>
                <c:pt idx="1188">
                  <c:v>1.12607992</c:v>
                </c:pt>
                <c:pt idx="1189">
                  <c:v>0.26928002000000001</c:v>
                </c:pt>
                <c:pt idx="1190">
                  <c:v>0.26928002000000001</c:v>
                </c:pt>
                <c:pt idx="1191">
                  <c:v>0.29376000000000002</c:v>
                </c:pt>
                <c:pt idx="1192">
                  <c:v>0.71807997999999995</c:v>
                </c:pt>
                <c:pt idx="1193">
                  <c:v>0.90767998000000005</c:v>
                </c:pt>
                <c:pt idx="1194">
                  <c:v>0.90767998000000005</c:v>
                </c:pt>
                <c:pt idx="1195">
                  <c:v>-0.78720003000000005</c:v>
                </c:pt>
                <c:pt idx="1196">
                  <c:v>-0.78720003000000005</c:v>
                </c:pt>
                <c:pt idx="1197">
                  <c:v>0.78527999000000004</c:v>
                </c:pt>
                <c:pt idx="1198">
                  <c:v>0.62207997000000004</c:v>
                </c:pt>
                <c:pt idx="1199">
                  <c:v>2.8799999999999999E-2</c:v>
                </c:pt>
                <c:pt idx="1200">
                  <c:v>2.8799999999999999E-2</c:v>
                </c:pt>
                <c:pt idx="1201">
                  <c:v>0.32351999999999997</c:v>
                </c:pt>
                <c:pt idx="1202">
                  <c:v>0.37247997999999999</c:v>
                </c:pt>
                <c:pt idx="1203">
                  <c:v>0.48287999999999998</c:v>
                </c:pt>
                <c:pt idx="1204">
                  <c:v>9.4560000000000005E-2</c:v>
                </c:pt>
                <c:pt idx="1205">
                  <c:v>-1.12368</c:v>
                </c:pt>
                <c:pt idx="1206">
                  <c:v>-0.91776000999999996</c:v>
                </c:pt>
                <c:pt idx="1207">
                  <c:v>-0.91776000999999996</c:v>
                </c:pt>
                <c:pt idx="1208">
                  <c:v>-0.17856</c:v>
                </c:pt>
                <c:pt idx="1209">
                  <c:v>-1.0017600099999999</c:v>
                </c:pt>
                <c:pt idx="1210">
                  <c:v>-1.0017600099999999</c:v>
                </c:pt>
                <c:pt idx="1211">
                  <c:v>-0.93168002000000005</c:v>
                </c:pt>
                <c:pt idx="1212">
                  <c:v>0.85968</c:v>
                </c:pt>
                <c:pt idx="1213">
                  <c:v>0.85968</c:v>
                </c:pt>
                <c:pt idx="1214">
                  <c:v>2.85839987</c:v>
                </c:pt>
                <c:pt idx="1215">
                  <c:v>1.67232001</c:v>
                </c:pt>
                <c:pt idx="1216">
                  <c:v>1.67232001</c:v>
                </c:pt>
                <c:pt idx="1217">
                  <c:v>-0.50160002999999997</c:v>
                </c:pt>
                <c:pt idx="1218">
                  <c:v>-1.0555199399999999</c:v>
                </c:pt>
                <c:pt idx="1219">
                  <c:v>0.41711998</c:v>
                </c:pt>
                <c:pt idx="1220">
                  <c:v>0.41711998</c:v>
                </c:pt>
                <c:pt idx="1221">
                  <c:v>0.54047995999999998</c:v>
                </c:pt>
                <c:pt idx="1222">
                  <c:v>0.54047995999999998</c:v>
                </c:pt>
                <c:pt idx="1223">
                  <c:v>0.47760001000000002</c:v>
                </c:pt>
                <c:pt idx="1224">
                  <c:v>0.56400001</c:v>
                </c:pt>
                <c:pt idx="1225">
                  <c:v>1.03104007</c:v>
                </c:pt>
                <c:pt idx="1226">
                  <c:v>1.03104007</c:v>
                </c:pt>
                <c:pt idx="1227">
                  <c:v>1.8436798999999999</c:v>
                </c:pt>
                <c:pt idx="1228">
                  <c:v>-0.42095998000000001</c:v>
                </c:pt>
                <c:pt idx="1229">
                  <c:v>-1.89120007</c:v>
                </c:pt>
                <c:pt idx="1230">
                  <c:v>-2.3808000100000002</c:v>
                </c:pt>
                <c:pt idx="1231">
                  <c:v>-1.0219199699999999</c:v>
                </c:pt>
                <c:pt idx="1232">
                  <c:v>1.5110399699999999</c:v>
                </c:pt>
                <c:pt idx="1233">
                  <c:v>1.5110399699999999</c:v>
                </c:pt>
                <c:pt idx="1234">
                  <c:v>1.4520000200000001</c:v>
                </c:pt>
                <c:pt idx="1235">
                  <c:v>0.49200000999999999</c:v>
                </c:pt>
                <c:pt idx="1236">
                  <c:v>0.49200000999999999</c:v>
                </c:pt>
                <c:pt idx="1237">
                  <c:v>2.64E-2</c:v>
                </c:pt>
                <c:pt idx="1238">
                  <c:v>1.61088002</c:v>
                </c:pt>
                <c:pt idx="1239">
                  <c:v>2.6942400900000001</c:v>
                </c:pt>
                <c:pt idx="1240">
                  <c:v>0.55967999000000002</c:v>
                </c:pt>
                <c:pt idx="1241">
                  <c:v>-1.4932799299999999</c:v>
                </c:pt>
                <c:pt idx="1242">
                  <c:v>-1.4932799299999999</c:v>
                </c:pt>
                <c:pt idx="1243">
                  <c:v>-0.26400000000000001</c:v>
                </c:pt>
                <c:pt idx="1244">
                  <c:v>-0.90240001999999997</c:v>
                </c:pt>
                <c:pt idx="1245">
                  <c:v>3.984E-2</c:v>
                </c:pt>
                <c:pt idx="1246">
                  <c:v>3.984E-2</c:v>
                </c:pt>
                <c:pt idx="1247">
                  <c:v>1.3464000199999999</c:v>
                </c:pt>
                <c:pt idx="1248">
                  <c:v>1.41647995</c:v>
                </c:pt>
                <c:pt idx="1249">
                  <c:v>1.41647995</c:v>
                </c:pt>
                <c:pt idx="1250">
                  <c:v>1.10784006</c:v>
                </c:pt>
                <c:pt idx="1251">
                  <c:v>0.2016</c:v>
                </c:pt>
                <c:pt idx="1252">
                  <c:v>0.2016</c:v>
                </c:pt>
                <c:pt idx="1253">
                  <c:v>1.5072000000000001</c:v>
                </c:pt>
                <c:pt idx="1254">
                  <c:v>-0.13824001</c:v>
                </c:pt>
                <c:pt idx="1255">
                  <c:v>-2.6611199399999999</c:v>
                </c:pt>
                <c:pt idx="1256">
                  <c:v>-2.6611199399999999</c:v>
                </c:pt>
                <c:pt idx="1257">
                  <c:v>1.0080000200000001</c:v>
                </c:pt>
                <c:pt idx="1258">
                  <c:v>0.68640000000000001</c:v>
                </c:pt>
                <c:pt idx="1259">
                  <c:v>0.68640000000000001</c:v>
                </c:pt>
                <c:pt idx="1260">
                  <c:v>0.18528</c:v>
                </c:pt>
                <c:pt idx="1261">
                  <c:v>0.96431993999999999</c:v>
                </c:pt>
                <c:pt idx="1262">
                  <c:v>0.61584002000000004</c:v>
                </c:pt>
                <c:pt idx="1263">
                  <c:v>0.61584002000000004</c:v>
                </c:pt>
                <c:pt idx="1264">
                  <c:v>0.30912000000000001</c:v>
                </c:pt>
                <c:pt idx="1265">
                  <c:v>0.57791996000000001</c:v>
                </c:pt>
                <c:pt idx="1266">
                  <c:v>1.8374400099999999</c:v>
                </c:pt>
                <c:pt idx="1267">
                  <c:v>0.20256001000000001</c:v>
                </c:pt>
                <c:pt idx="1268">
                  <c:v>-1.29552007</c:v>
                </c:pt>
                <c:pt idx="1269">
                  <c:v>-1.29552007</c:v>
                </c:pt>
                <c:pt idx="1270">
                  <c:v>-1.1390399899999999</c:v>
                </c:pt>
                <c:pt idx="1271">
                  <c:v>0.81119996000000005</c:v>
                </c:pt>
                <c:pt idx="1272">
                  <c:v>0.81119996000000005</c:v>
                </c:pt>
                <c:pt idx="1273">
                  <c:v>0.79727994999999996</c:v>
                </c:pt>
                <c:pt idx="1274">
                  <c:v>0.46608000999999999</c:v>
                </c:pt>
                <c:pt idx="1275">
                  <c:v>0.18240000000000001</c:v>
                </c:pt>
                <c:pt idx="1276">
                  <c:v>1.11407995</c:v>
                </c:pt>
                <c:pt idx="1277">
                  <c:v>0.35855999999999999</c:v>
                </c:pt>
                <c:pt idx="1278">
                  <c:v>1.9147199399999999</c:v>
                </c:pt>
                <c:pt idx="1279">
                  <c:v>1.9147199399999999</c:v>
                </c:pt>
                <c:pt idx="1280">
                  <c:v>1.86000001</c:v>
                </c:pt>
                <c:pt idx="1281">
                  <c:v>-1.00896001</c:v>
                </c:pt>
                <c:pt idx="1282">
                  <c:v>-1.00896001</c:v>
                </c:pt>
                <c:pt idx="1283">
                  <c:v>0.89616001000000001</c:v>
                </c:pt>
                <c:pt idx="1284">
                  <c:v>0.71520001</c:v>
                </c:pt>
                <c:pt idx="1285">
                  <c:v>0.71520001</c:v>
                </c:pt>
                <c:pt idx="1286">
                  <c:v>-0.85776001000000002</c:v>
                </c:pt>
                <c:pt idx="1287">
                  <c:v>-0.62879996999999999</c:v>
                </c:pt>
                <c:pt idx="1288">
                  <c:v>4.8000000000000001E-2</c:v>
                </c:pt>
                <c:pt idx="1289">
                  <c:v>4.8000000000000001E-2</c:v>
                </c:pt>
                <c:pt idx="1290">
                  <c:v>1.3281600499999999</c:v>
                </c:pt>
                <c:pt idx="1291">
                  <c:v>2.1686399000000001</c:v>
                </c:pt>
                <c:pt idx="1292">
                  <c:v>1.3660800500000001</c:v>
                </c:pt>
                <c:pt idx="1293">
                  <c:v>1.3905599099999999</c:v>
                </c:pt>
                <c:pt idx="1294">
                  <c:v>0.89903997999999996</c:v>
                </c:pt>
                <c:pt idx="1295">
                  <c:v>0.89903997999999996</c:v>
                </c:pt>
                <c:pt idx="1296">
                  <c:v>-1.3944000000000001</c:v>
                </c:pt>
                <c:pt idx="1297">
                  <c:v>-0.44303998</c:v>
                </c:pt>
                <c:pt idx="1298">
                  <c:v>1.58495998</c:v>
                </c:pt>
                <c:pt idx="1299">
                  <c:v>1.58495998</c:v>
                </c:pt>
                <c:pt idx="1300">
                  <c:v>0.81983994999999998</c:v>
                </c:pt>
                <c:pt idx="1301">
                  <c:v>1.4121600400000001</c:v>
                </c:pt>
                <c:pt idx="1302">
                  <c:v>1.4121600400000001</c:v>
                </c:pt>
                <c:pt idx="1303">
                  <c:v>2.8036799399999999</c:v>
                </c:pt>
                <c:pt idx="1304">
                  <c:v>9.311999E-2</c:v>
                </c:pt>
                <c:pt idx="1305">
                  <c:v>9.311999E-2</c:v>
                </c:pt>
                <c:pt idx="1306">
                  <c:v>-1.7894400399999999</c:v>
                </c:pt>
                <c:pt idx="1307">
                  <c:v>-1.7447999700000001</c:v>
                </c:pt>
                <c:pt idx="1308">
                  <c:v>-0.16175999999999999</c:v>
                </c:pt>
                <c:pt idx="1309">
                  <c:v>-0.16175999999999999</c:v>
                </c:pt>
                <c:pt idx="1310">
                  <c:v>1.0084799499999999</c:v>
                </c:pt>
                <c:pt idx="1311">
                  <c:v>1.0084799499999999</c:v>
                </c:pt>
                <c:pt idx="1312">
                  <c:v>1.5196799000000001</c:v>
                </c:pt>
                <c:pt idx="1313">
                  <c:v>1.7980799700000001</c:v>
                </c:pt>
                <c:pt idx="1314">
                  <c:v>0.92448001999999996</c:v>
                </c:pt>
                <c:pt idx="1315">
                  <c:v>0.92448001999999996</c:v>
                </c:pt>
                <c:pt idx="1316">
                  <c:v>-0.17616001000000001</c:v>
                </c:pt>
                <c:pt idx="1317">
                  <c:v>0.90047997000000002</c:v>
                </c:pt>
                <c:pt idx="1318">
                  <c:v>0.28320000000000001</c:v>
                </c:pt>
                <c:pt idx="1319">
                  <c:v>-0.23711999</c:v>
                </c:pt>
                <c:pt idx="1320">
                  <c:v>-0.43535997999999998</c:v>
                </c:pt>
                <c:pt idx="1321">
                  <c:v>-0.43535997999999998</c:v>
                </c:pt>
                <c:pt idx="1322">
                  <c:v>-0.37104002000000003</c:v>
                </c:pt>
                <c:pt idx="1323">
                  <c:v>-4.3200000000000001E-3</c:v>
                </c:pt>
                <c:pt idx="1324">
                  <c:v>0.31728002</c:v>
                </c:pt>
                <c:pt idx="1325">
                  <c:v>0.31728002</c:v>
                </c:pt>
                <c:pt idx="1326">
                  <c:v>-0.82319998999999999</c:v>
                </c:pt>
                <c:pt idx="1327">
                  <c:v>3.2640000000000002E-2</c:v>
                </c:pt>
                <c:pt idx="1328">
                  <c:v>0.76944000000000001</c:v>
                </c:pt>
                <c:pt idx="1329">
                  <c:v>0.38447999999999999</c:v>
                </c:pt>
                <c:pt idx="1330">
                  <c:v>-0.21023998999999999</c:v>
                </c:pt>
                <c:pt idx="1331">
                  <c:v>-0.21023998999999999</c:v>
                </c:pt>
                <c:pt idx="1332">
                  <c:v>1.14815998</c:v>
                </c:pt>
                <c:pt idx="1333">
                  <c:v>1.71744001</c:v>
                </c:pt>
                <c:pt idx="1334">
                  <c:v>0.80496000999999995</c:v>
                </c:pt>
                <c:pt idx="1335">
                  <c:v>0.80496000999999995</c:v>
                </c:pt>
                <c:pt idx="1336">
                  <c:v>-0.77280002999999997</c:v>
                </c:pt>
                <c:pt idx="1337">
                  <c:v>-1.1764800500000001</c:v>
                </c:pt>
                <c:pt idx="1338">
                  <c:v>-1.1764800500000001</c:v>
                </c:pt>
                <c:pt idx="1339">
                  <c:v>-0.38592001999999997</c:v>
                </c:pt>
                <c:pt idx="1340">
                  <c:v>1.1923199900000001</c:v>
                </c:pt>
                <c:pt idx="1341">
                  <c:v>1.1923199900000001</c:v>
                </c:pt>
                <c:pt idx="1342">
                  <c:v>-9.0719999999999995E-2</c:v>
                </c:pt>
                <c:pt idx="1343">
                  <c:v>-0.93743997999999995</c:v>
                </c:pt>
                <c:pt idx="1344">
                  <c:v>-1.59503996</c:v>
                </c:pt>
                <c:pt idx="1345">
                  <c:v>-1.59503996</c:v>
                </c:pt>
                <c:pt idx="1346">
                  <c:v>0.33311998999999998</c:v>
                </c:pt>
                <c:pt idx="1347">
                  <c:v>-1.88928008</c:v>
                </c:pt>
                <c:pt idx="1348">
                  <c:v>-1.88928008</c:v>
                </c:pt>
                <c:pt idx="1349">
                  <c:v>-1.10879993</c:v>
                </c:pt>
                <c:pt idx="1350">
                  <c:v>0.12479999999999999</c:v>
                </c:pt>
                <c:pt idx="1351">
                  <c:v>-0.89279997</c:v>
                </c:pt>
                <c:pt idx="1352">
                  <c:v>-0.89279997</c:v>
                </c:pt>
                <c:pt idx="1353">
                  <c:v>-0.36143997</c:v>
                </c:pt>
                <c:pt idx="1354">
                  <c:v>9.1199999999999996E-3</c:v>
                </c:pt>
                <c:pt idx="1355">
                  <c:v>0.25871998000000002</c:v>
                </c:pt>
                <c:pt idx="1356">
                  <c:v>-1.1803200199999999</c:v>
                </c:pt>
                <c:pt idx="1357">
                  <c:v>-0.52032</c:v>
                </c:pt>
                <c:pt idx="1358">
                  <c:v>-0.52032</c:v>
                </c:pt>
                <c:pt idx="1359">
                  <c:v>0.59472000999999997</c:v>
                </c:pt>
                <c:pt idx="1360">
                  <c:v>-0.76848000000000005</c:v>
                </c:pt>
                <c:pt idx="1361">
                  <c:v>-0.19536000000000001</c:v>
                </c:pt>
                <c:pt idx="1362">
                  <c:v>-0.19536000000000001</c:v>
                </c:pt>
                <c:pt idx="1363">
                  <c:v>-1.47839999</c:v>
                </c:pt>
                <c:pt idx="1364">
                  <c:v>-1.47839999</c:v>
                </c:pt>
                <c:pt idx="1365">
                  <c:v>-0.80879997999999997</c:v>
                </c:pt>
                <c:pt idx="1366">
                  <c:v>0.98207997999999996</c:v>
                </c:pt>
                <c:pt idx="1367">
                  <c:v>-0.61872000000000005</c:v>
                </c:pt>
                <c:pt idx="1368">
                  <c:v>-0.61872000000000005</c:v>
                </c:pt>
                <c:pt idx="1369">
                  <c:v>-1.66991997</c:v>
                </c:pt>
                <c:pt idx="1370">
                  <c:v>-0.73632001999999996</c:v>
                </c:pt>
                <c:pt idx="1371">
                  <c:v>-0.73632001999999996</c:v>
                </c:pt>
                <c:pt idx="1372">
                  <c:v>-0.26735999999999999</c:v>
                </c:pt>
                <c:pt idx="1373">
                  <c:v>-2.31983995</c:v>
                </c:pt>
                <c:pt idx="1374">
                  <c:v>-2.31983995</c:v>
                </c:pt>
                <c:pt idx="1375">
                  <c:v>-1.5095999200000001</c:v>
                </c:pt>
                <c:pt idx="1376">
                  <c:v>0.74831998</c:v>
                </c:pt>
                <c:pt idx="1377">
                  <c:v>4.0800000000000003E-2</c:v>
                </c:pt>
                <c:pt idx="1378">
                  <c:v>4.0800000000000003E-2</c:v>
                </c:pt>
                <c:pt idx="1379">
                  <c:v>-1.6003199800000001</c:v>
                </c:pt>
                <c:pt idx="1380">
                  <c:v>-2.0572800600000001</c:v>
                </c:pt>
                <c:pt idx="1381">
                  <c:v>0.85199999999999998</c:v>
                </c:pt>
                <c:pt idx="1382">
                  <c:v>-0.18528</c:v>
                </c:pt>
                <c:pt idx="1383">
                  <c:v>-1.6372799899999999</c:v>
                </c:pt>
                <c:pt idx="1384">
                  <c:v>-1.6372799899999999</c:v>
                </c:pt>
                <c:pt idx="1385">
                  <c:v>-2.00688004</c:v>
                </c:pt>
                <c:pt idx="1386">
                  <c:v>-0.91487998000000004</c:v>
                </c:pt>
                <c:pt idx="1387">
                  <c:v>0.42767999000000001</c:v>
                </c:pt>
                <c:pt idx="1388">
                  <c:v>0.42767999000000001</c:v>
                </c:pt>
                <c:pt idx="1389">
                  <c:v>-0.57600003</c:v>
                </c:pt>
                <c:pt idx="1390">
                  <c:v>-2.8420801199999999</c:v>
                </c:pt>
                <c:pt idx="1391">
                  <c:v>-1.0622400000000001</c:v>
                </c:pt>
                <c:pt idx="1392">
                  <c:v>-7.8240000000000004E-2</c:v>
                </c:pt>
                <c:pt idx="1393">
                  <c:v>-1.00367999</c:v>
                </c:pt>
                <c:pt idx="1394">
                  <c:v>-1.00367999</c:v>
                </c:pt>
                <c:pt idx="1395">
                  <c:v>-0.97199999999999998</c:v>
                </c:pt>
                <c:pt idx="1396">
                  <c:v>-0.81503999000000005</c:v>
                </c:pt>
                <c:pt idx="1397">
                  <c:v>-0.81503999000000005</c:v>
                </c:pt>
                <c:pt idx="1398">
                  <c:v>-5.3280000000000001E-2</c:v>
                </c:pt>
                <c:pt idx="1399">
                  <c:v>-1.26287997</c:v>
                </c:pt>
                <c:pt idx="1400">
                  <c:v>-1.26287997</c:v>
                </c:pt>
                <c:pt idx="1401">
                  <c:v>-1.45824003</c:v>
                </c:pt>
                <c:pt idx="1402">
                  <c:v>-0.30335999000000002</c:v>
                </c:pt>
                <c:pt idx="1403">
                  <c:v>0.45407998999999999</c:v>
                </c:pt>
                <c:pt idx="1404">
                  <c:v>0.45407998999999999</c:v>
                </c:pt>
                <c:pt idx="1405">
                  <c:v>-1.0377600199999999</c:v>
                </c:pt>
                <c:pt idx="1406">
                  <c:v>-2.3222401100000001</c:v>
                </c:pt>
                <c:pt idx="1407">
                  <c:v>-2.3222401100000001</c:v>
                </c:pt>
                <c:pt idx="1408">
                  <c:v>-1.38144004</c:v>
                </c:pt>
                <c:pt idx="1409">
                  <c:v>-1.42079997</c:v>
                </c:pt>
                <c:pt idx="1410">
                  <c:v>-1.42079997</c:v>
                </c:pt>
                <c:pt idx="1411">
                  <c:v>2.5377600199999999</c:v>
                </c:pt>
                <c:pt idx="1412">
                  <c:v>10.67759991</c:v>
                </c:pt>
                <c:pt idx="1413">
                  <c:v>15.01247978</c:v>
                </c:pt>
                <c:pt idx="1414">
                  <c:v>15.01247978</c:v>
                </c:pt>
                <c:pt idx="1415">
                  <c:v>14.99520016</c:v>
                </c:pt>
                <c:pt idx="1416">
                  <c:v>14.957759859999999</c:v>
                </c:pt>
                <c:pt idx="1417">
                  <c:v>15.03647995</c:v>
                </c:pt>
                <c:pt idx="1418">
                  <c:v>14.971199990000001</c:v>
                </c:pt>
                <c:pt idx="1419">
                  <c:v>14.96352005</c:v>
                </c:pt>
                <c:pt idx="1420">
                  <c:v>14.96352005</c:v>
                </c:pt>
                <c:pt idx="1421">
                  <c:v>15.050879480000001</c:v>
                </c:pt>
                <c:pt idx="1422">
                  <c:v>14.97215939</c:v>
                </c:pt>
                <c:pt idx="1423">
                  <c:v>14.97215939</c:v>
                </c:pt>
                <c:pt idx="1424">
                  <c:v>14.96832085</c:v>
                </c:pt>
                <c:pt idx="1425">
                  <c:v>14.958720209999999</c:v>
                </c:pt>
                <c:pt idx="1426">
                  <c:v>14.958720209999999</c:v>
                </c:pt>
                <c:pt idx="1427">
                  <c:v>14.99040031</c:v>
                </c:pt>
                <c:pt idx="1428">
                  <c:v>15.045120239999999</c:v>
                </c:pt>
                <c:pt idx="1429">
                  <c:v>15.045120239999999</c:v>
                </c:pt>
                <c:pt idx="1430">
                  <c:v>14.96208</c:v>
                </c:pt>
                <c:pt idx="1431">
                  <c:v>15.01200008</c:v>
                </c:pt>
                <c:pt idx="1432">
                  <c:v>15.03647995</c:v>
                </c:pt>
                <c:pt idx="1433">
                  <c:v>15.03647995</c:v>
                </c:pt>
                <c:pt idx="1434">
                  <c:v>15.01200008</c:v>
                </c:pt>
                <c:pt idx="1435">
                  <c:v>15.04127884</c:v>
                </c:pt>
                <c:pt idx="1436">
                  <c:v>15.04127884</c:v>
                </c:pt>
                <c:pt idx="1437">
                  <c:v>14.95007992</c:v>
                </c:pt>
                <c:pt idx="1438">
                  <c:v>15.016799929999999</c:v>
                </c:pt>
                <c:pt idx="1439">
                  <c:v>15.020159720000001</c:v>
                </c:pt>
                <c:pt idx="1440">
                  <c:v>15.020159720000001</c:v>
                </c:pt>
                <c:pt idx="1441">
                  <c:v>14.95055962</c:v>
                </c:pt>
                <c:pt idx="1442">
                  <c:v>15.018719669999999</c:v>
                </c:pt>
                <c:pt idx="1443">
                  <c:v>15.004320140000001</c:v>
                </c:pt>
                <c:pt idx="1444">
                  <c:v>14.97215939</c:v>
                </c:pt>
                <c:pt idx="1445">
                  <c:v>15.034559249999999</c:v>
                </c:pt>
                <c:pt idx="1446">
                  <c:v>15.034559249999999</c:v>
                </c:pt>
                <c:pt idx="1447">
                  <c:v>14.99903965</c:v>
                </c:pt>
                <c:pt idx="1448">
                  <c:v>14.960639949999999</c:v>
                </c:pt>
                <c:pt idx="1449">
                  <c:v>14.960639949999999</c:v>
                </c:pt>
                <c:pt idx="1450">
                  <c:v>15.05280018</c:v>
                </c:pt>
                <c:pt idx="1451">
                  <c:v>14.99615955</c:v>
                </c:pt>
                <c:pt idx="1452">
                  <c:v>14.97743988</c:v>
                </c:pt>
                <c:pt idx="1453">
                  <c:v>15.046559329999999</c:v>
                </c:pt>
                <c:pt idx="1454">
                  <c:v>14.970720289999999</c:v>
                </c:pt>
                <c:pt idx="1455">
                  <c:v>14.975040440000001</c:v>
                </c:pt>
                <c:pt idx="1456">
                  <c:v>14.975040440000001</c:v>
                </c:pt>
                <c:pt idx="1457">
                  <c:v>15.04127884</c:v>
                </c:pt>
                <c:pt idx="1458">
                  <c:v>14.96159935</c:v>
                </c:pt>
                <c:pt idx="1459">
                  <c:v>14.96159935</c:v>
                </c:pt>
                <c:pt idx="1460">
                  <c:v>14.986080169999999</c:v>
                </c:pt>
                <c:pt idx="1461">
                  <c:v>14.95296001</c:v>
                </c:pt>
                <c:pt idx="1462">
                  <c:v>14.95296001</c:v>
                </c:pt>
                <c:pt idx="1463">
                  <c:v>15.01103973</c:v>
                </c:pt>
                <c:pt idx="1464">
                  <c:v>15.050879480000001</c:v>
                </c:pt>
                <c:pt idx="1465">
                  <c:v>14.95199966</c:v>
                </c:pt>
                <c:pt idx="1466">
                  <c:v>14.95199966</c:v>
                </c:pt>
                <c:pt idx="1467">
                  <c:v>15.01151943</c:v>
                </c:pt>
                <c:pt idx="1468">
                  <c:v>15.034559249999999</c:v>
                </c:pt>
                <c:pt idx="1469">
                  <c:v>15.034559249999999</c:v>
                </c:pt>
                <c:pt idx="1470">
                  <c:v>15.018240929999999</c:v>
                </c:pt>
                <c:pt idx="1471">
                  <c:v>15.02639961</c:v>
                </c:pt>
                <c:pt idx="1472">
                  <c:v>15.02639961</c:v>
                </c:pt>
                <c:pt idx="1473">
                  <c:v>14.949120519999999</c:v>
                </c:pt>
                <c:pt idx="1474">
                  <c:v>15.02544022</c:v>
                </c:pt>
                <c:pt idx="1475">
                  <c:v>15.001920699999999</c:v>
                </c:pt>
                <c:pt idx="1476">
                  <c:v>15.001920699999999</c:v>
                </c:pt>
                <c:pt idx="1477">
                  <c:v>14.95151997</c:v>
                </c:pt>
                <c:pt idx="1478">
                  <c:v>15.044639589999999</c:v>
                </c:pt>
                <c:pt idx="1479">
                  <c:v>14.9995203</c:v>
                </c:pt>
                <c:pt idx="1480">
                  <c:v>14.96352005</c:v>
                </c:pt>
                <c:pt idx="1481">
                  <c:v>15.047519680000001</c:v>
                </c:pt>
                <c:pt idx="1482">
                  <c:v>15.047519680000001</c:v>
                </c:pt>
                <c:pt idx="1483">
                  <c:v>14.995679859999999</c:v>
                </c:pt>
                <c:pt idx="1484">
                  <c:v>14.97552013</c:v>
                </c:pt>
                <c:pt idx="1485">
                  <c:v>15.03840065</c:v>
                </c:pt>
                <c:pt idx="1486">
                  <c:v>15.03840065</c:v>
                </c:pt>
                <c:pt idx="1487">
                  <c:v>14.97360039</c:v>
                </c:pt>
                <c:pt idx="1488">
                  <c:v>14.98511982</c:v>
                </c:pt>
                <c:pt idx="1489">
                  <c:v>15.05519962</c:v>
                </c:pt>
                <c:pt idx="1490">
                  <c:v>14.97215939</c:v>
                </c:pt>
                <c:pt idx="1491">
                  <c:v>14.98511982</c:v>
                </c:pt>
                <c:pt idx="1492">
                  <c:v>14.98511982</c:v>
                </c:pt>
                <c:pt idx="1493">
                  <c:v>15.05136108</c:v>
                </c:pt>
                <c:pt idx="1494">
                  <c:v>14.96208</c:v>
                </c:pt>
                <c:pt idx="1495">
                  <c:v>14.983200070000001</c:v>
                </c:pt>
                <c:pt idx="1496">
                  <c:v>14.983200070000001</c:v>
                </c:pt>
                <c:pt idx="1497">
                  <c:v>14.964960100000001</c:v>
                </c:pt>
                <c:pt idx="1498">
                  <c:v>15.010079380000001</c:v>
                </c:pt>
                <c:pt idx="1499">
                  <c:v>15.010079380000001</c:v>
                </c:pt>
                <c:pt idx="1500">
                  <c:v>15.039360050000001</c:v>
                </c:pt>
                <c:pt idx="1501">
                  <c:v>14.957759859999999</c:v>
                </c:pt>
                <c:pt idx="1502">
                  <c:v>14.957759859999999</c:v>
                </c:pt>
                <c:pt idx="1503">
                  <c:v>15.019199370000001</c:v>
                </c:pt>
                <c:pt idx="1504">
                  <c:v>15.03264046</c:v>
                </c:pt>
                <c:pt idx="1505">
                  <c:v>14.94048023</c:v>
                </c:pt>
                <c:pt idx="1506">
                  <c:v>15.02592087</c:v>
                </c:pt>
                <c:pt idx="1507">
                  <c:v>15.02928066</c:v>
                </c:pt>
                <c:pt idx="1508">
                  <c:v>15.02928066</c:v>
                </c:pt>
                <c:pt idx="1509">
                  <c:v>14.94480038</c:v>
                </c:pt>
                <c:pt idx="1510">
                  <c:v>15.02783966</c:v>
                </c:pt>
                <c:pt idx="1511">
                  <c:v>15.01247978</c:v>
                </c:pt>
                <c:pt idx="1512">
                  <c:v>15.01247978</c:v>
                </c:pt>
                <c:pt idx="1513">
                  <c:v>14.954879760000001</c:v>
                </c:pt>
                <c:pt idx="1514">
                  <c:v>15.045120239999999</c:v>
                </c:pt>
                <c:pt idx="1515">
                  <c:v>14.986560819999999</c:v>
                </c:pt>
                <c:pt idx="1516">
                  <c:v>14.970239640000001</c:v>
                </c:pt>
                <c:pt idx="1517">
                  <c:v>15.04127884</c:v>
                </c:pt>
                <c:pt idx="1518">
                  <c:v>14.98415947</c:v>
                </c:pt>
                <c:pt idx="1519">
                  <c:v>14.98415947</c:v>
                </c:pt>
                <c:pt idx="1520">
                  <c:v>14.970720289999999</c:v>
                </c:pt>
                <c:pt idx="1521">
                  <c:v>15.05472088</c:v>
                </c:pt>
                <c:pt idx="1522">
                  <c:v>15.05472088</c:v>
                </c:pt>
                <c:pt idx="1523">
                  <c:v>14.981280330000001</c:v>
                </c:pt>
                <c:pt idx="1524">
                  <c:v>15.044639589999999</c:v>
                </c:pt>
                <c:pt idx="1525">
                  <c:v>15.044639589999999</c:v>
                </c:pt>
                <c:pt idx="1526">
                  <c:v>14.970239640000001</c:v>
                </c:pt>
                <c:pt idx="1527">
                  <c:v>14.98511982</c:v>
                </c:pt>
                <c:pt idx="1528">
                  <c:v>15.034559249999999</c:v>
                </c:pt>
                <c:pt idx="1529">
                  <c:v>15.034559249999999</c:v>
                </c:pt>
                <c:pt idx="1530">
                  <c:v>14.957759859999999</c:v>
                </c:pt>
                <c:pt idx="1531">
                  <c:v>15.01487923</c:v>
                </c:pt>
                <c:pt idx="1532">
                  <c:v>15.01487923</c:v>
                </c:pt>
                <c:pt idx="1533">
                  <c:v>14.95007992</c:v>
                </c:pt>
                <c:pt idx="1534">
                  <c:v>15.01775932</c:v>
                </c:pt>
                <c:pt idx="1535">
                  <c:v>15.01775932</c:v>
                </c:pt>
                <c:pt idx="1536">
                  <c:v>15.042720790000001</c:v>
                </c:pt>
                <c:pt idx="1537">
                  <c:v>14.95631981</c:v>
                </c:pt>
                <c:pt idx="1538">
                  <c:v>14.95631981</c:v>
                </c:pt>
                <c:pt idx="1539">
                  <c:v>15.02544022</c:v>
                </c:pt>
                <c:pt idx="1540">
                  <c:v>15.03023911</c:v>
                </c:pt>
                <c:pt idx="1541">
                  <c:v>14.948639869999999</c:v>
                </c:pt>
                <c:pt idx="1542">
                  <c:v>15.019199370000001</c:v>
                </c:pt>
                <c:pt idx="1543">
                  <c:v>14.9995203</c:v>
                </c:pt>
                <c:pt idx="1544">
                  <c:v>14.94719982</c:v>
                </c:pt>
                <c:pt idx="1545">
                  <c:v>14.94719982</c:v>
                </c:pt>
                <c:pt idx="1546">
                  <c:v>15.040320400000001</c:v>
                </c:pt>
                <c:pt idx="1547">
                  <c:v>15.00575924</c:v>
                </c:pt>
                <c:pt idx="1548">
                  <c:v>14.954400059999999</c:v>
                </c:pt>
                <c:pt idx="1549">
                  <c:v>14.954400059999999</c:v>
                </c:pt>
                <c:pt idx="1550">
                  <c:v>15.04368019</c:v>
                </c:pt>
                <c:pt idx="1551">
                  <c:v>15.00479889</c:v>
                </c:pt>
                <c:pt idx="1552">
                  <c:v>14.970239640000001</c:v>
                </c:pt>
                <c:pt idx="1553">
                  <c:v>15.04848003</c:v>
                </c:pt>
                <c:pt idx="1554">
                  <c:v>14.98464012</c:v>
                </c:pt>
                <c:pt idx="1555">
                  <c:v>14.98464012</c:v>
                </c:pt>
                <c:pt idx="1556">
                  <c:v>14.975999829999999</c:v>
                </c:pt>
                <c:pt idx="1557">
                  <c:v>15.040320400000001</c:v>
                </c:pt>
                <c:pt idx="1558">
                  <c:v>14.964960100000001</c:v>
                </c:pt>
                <c:pt idx="1559">
                  <c:v>14.964960100000001</c:v>
                </c:pt>
                <c:pt idx="1560">
                  <c:v>15.049919129999999</c:v>
                </c:pt>
                <c:pt idx="1561">
                  <c:v>15.049919129999999</c:v>
                </c:pt>
                <c:pt idx="1562">
                  <c:v>14.95007992</c:v>
                </c:pt>
                <c:pt idx="1563">
                  <c:v>14.983200070000001</c:v>
                </c:pt>
                <c:pt idx="1564">
                  <c:v>15.06335926</c:v>
                </c:pt>
                <c:pt idx="1565">
                  <c:v>15.06335926</c:v>
                </c:pt>
                <c:pt idx="1566">
                  <c:v>14.96159935</c:v>
                </c:pt>
                <c:pt idx="1567">
                  <c:v>15.010079380000001</c:v>
                </c:pt>
                <c:pt idx="1568">
                  <c:v>15.010079380000001</c:v>
                </c:pt>
                <c:pt idx="1569">
                  <c:v>14.953440670000001</c:v>
                </c:pt>
                <c:pt idx="1570">
                  <c:v>15.006719589999999</c:v>
                </c:pt>
                <c:pt idx="1571">
                  <c:v>15.006719589999999</c:v>
                </c:pt>
                <c:pt idx="1572">
                  <c:v>15.03168011</c:v>
                </c:pt>
                <c:pt idx="1573">
                  <c:v>14.949120519999999</c:v>
                </c:pt>
                <c:pt idx="1574">
                  <c:v>15.02687931</c:v>
                </c:pt>
                <c:pt idx="1575">
                  <c:v>15.02687931</c:v>
                </c:pt>
                <c:pt idx="1576">
                  <c:v>15.02592087</c:v>
                </c:pt>
                <c:pt idx="1577">
                  <c:v>15.02639961</c:v>
                </c:pt>
                <c:pt idx="1578">
                  <c:v>15.02639961</c:v>
                </c:pt>
                <c:pt idx="1579">
                  <c:v>15.00575924</c:v>
                </c:pt>
                <c:pt idx="1580">
                  <c:v>14.953440670000001</c:v>
                </c:pt>
                <c:pt idx="1581">
                  <c:v>14.953440670000001</c:v>
                </c:pt>
                <c:pt idx="1582">
                  <c:v>15.035519600000001</c:v>
                </c:pt>
                <c:pt idx="1583">
                  <c:v>15.008159640000001</c:v>
                </c:pt>
                <c:pt idx="1584">
                  <c:v>14.9654398</c:v>
                </c:pt>
                <c:pt idx="1585">
                  <c:v>14.9654398</c:v>
                </c:pt>
                <c:pt idx="1586">
                  <c:v>15.045120239999999</c:v>
                </c:pt>
                <c:pt idx="1587">
                  <c:v>14.988479610000001</c:v>
                </c:pt>
                <c:pt idx="1588">
                  <c:v>14.97455978</c:v>
                </c:pt>
                <c:pt idx="1589">
                  <c:v>15.050879480000001</c:v>
                </c:pt>
                <c:pt idx="1590">
                  <c:v>14.9654398</c:v>
                </c:pt>
                <c:pt idx="1591">
                  <c:v>14.9654398</c:v>
                </c:pt>
                <c:pt idx="1592">
                  <c:v>14.97215939</c:v>
                </c:pt>
                <c:pt idx="1593">
                  <c:v>15.05423927</c:v>
                </c:pt>
                <c:pt idx="1594">
                  <c:v>14.96832085</c:v>
                </c:pt>
                <c:pt idx="1595">
                  <c:v>14.96832085</c:v>
                </c:pt>
                <c:pt idx="1596">
                  <c:v>15.04368019</c:v>
                </c:pt>
                <c:pt idx="1597">
                  <c:v>14.9673605</c:v>
                </c:pt>
                <c:pt idx="1598">
                  <c:v>14.9673605</c:v>
                </c:pt>
                <c:pt idx="1599">
                  <c:v>15.007679939999999</c:v>
                </c:pt>
                <c:pt idx="1600">
                  <c:v>15.03647995</c:v>
                </c:pt>
                <c:pt idx="1601">
                  <c:v>15.03647995</c:v>
                </c:pt>
                <c:pt idx="1602">
                  <c:v>14.954400059999999</c:v>
                </c:pt>
                <c:pt idx="1603">
                  <c:v>15.020159720000001</c:v>
                </c:pt>
                <c:pt idx="1604">
                  <c:v>15.03647995</c:v>
                </c:pt>
                <c:pt idx="1605">
                  <c:v>14.94431973</c:v>
                </c:pt>
                <c:pt idx="1606">
                  <c:v>15.023519520000001</c:v>
                </c:pt>
                <c:pt idx="1607">
                  <c:v>15.023519520000001</c:v>
                </c:pt>
                <c:pt idx="1608">
                  <c:v>15.03119946</c:v>
                </c:pt>
                <c:pt idx="1609">
                  <c:v>14.94576073</c:v>
                </c:pt>
                <c:pt idx="1610">
                  <c:v>15.041760439999999</c:v>
                </c:pt>
                <c:pt idx="1611">
                  <c:v>15.041760439999999</c:v>
                </c:pt>
                <c:pt idx="1612">
                  <c:v>15.009119030000001</c:v>
                </c:pt>
                <c:pt idx="1613">
                  <c:v>14.947679519999999</c:v>
                </c:pt>
                <c:pt idx="1614">
                  <c:v>15.039360050000001</c:v>
                </c:pt>
                <c:pt idx="1615">
                  <c:v>14.99903965</c:v>
                </c:pt>
                <c:pt idx="1616">
                  <c:v>14.97311974</c:v>
                </c:pt>
                <c:pt idx="1617">
                  <c:v>14.97311974</c:v>
                </c:pt>
                <c:pt idx="1618">
                  <c:v>15.05136108</c:v>
                </c:pt>
                <c:pt idx="1619">
                  <c:v>14.98703957</c:v>
                </c:pt>
                <c:pt idx="1620">
                  <c:v>14.961119650000001</c:v>
                </c:pt>
                <c:pt idx="1621">
                  <c:v>14.961119650000001</c:v>
                </c:pt>
                <c:pt idx="1622">
                  <c:v>14.9673605</c:v>
                </c:pt>
                <c:pt idx="1623">
                  <c:v>14.974080089999999</c:v>
                </c:pt>
                <c:pt idx="1624">
                  <c:v>14.974080089999999</c:v>
                </c:pt>
                <c:pt idx="1625">
                  <c:v>15.045120239999999</c:v>
                </c:pt>
                <c:pt idx="1626">
                  <c:v>14.96928024</c:v>
                </c:pt>
                <c:pt idx="1627">
                  <c:v>14.97840023</c:v>
                </c:pt>
                <c:pt idx="1628">
                  <c:v>14.97840023</c:v>
                </c:pt>
                <c:pt idx="1629">
                  <c:v>15.040320400000001</c:v>
                </c:pt>
                <c:pt idx="1630">
                  <c:v>14.958239560000001</c:v>
                </c:pt>
                <c:pt idx="1631">
                  <c:v>15.002881049999999</c:v>
                </c:pt>
                <c:pt idx="1632">
                  <c:v>15.04895973</c:v>
                </c:pt>
                <c:pt idx="1633">
                  <c:v>14.94335938</c:v>
                </c:pt>
                <c:pt idx="1634">
                  <c:v>14.94335938</c:v>
                </c:pt>
                <c:pt idx="1635">
                  <c:v>15.01775932</c:v>
                </c:pt>
                <c:pt idx="1636">
                  <c:v>15.061440470000001</c:v>
                </c:pt>
                <c:pt idx="1637">
                  <c:v>14.958720209999999</c:v>
                </c:pt>
                <c:pt idx="1638">
                  <c:v>14.958720209999999</c:v>
                </c:pt>
                <c:pt idx="1639">
                  <c:v>15.01583958</c:v>
                </c:pt>
                <c:pt idx="1640">
                  <c:v>15.04319954</c:v>
                </c:pt>
                <c:pt idx="1641">
                  <c:v>14.954400059999999</c:v>
                </c:pt>
                <c:pt idx="1642">
                  <c:v>15.01632023</c:v>
                </c:pt>
                <c:pt idx="1643">
                  <c:v>15.02592087</c:v>
                </c:pt>
                <c:pt idx="1644">
                  <c:v>15.02592087</c:v>
                </c:pt>
                <c:pt idx="1645">
                  <c:v>14.94719982</c:v>
                </c:pt>
                <c:pt idx="1646">
                  <c:v>15.02928066</c:v>
                </c:pt>
                <c:pt idx="1647">
                  <c:v>15.001920699999999</c:v>
                </c:pt>
                <c:pt idx="1648">
                  <c:v>15.001920699999999</c:v>
                </c:pt>
                <c:pt idx="1649">
                  <c:v>14.953919409999999</c:v>
                </c:pt>
                <c:pt idx="1650">
                  <c:v>15.040800089999999</c:v>
                </c:pt>
                <c:pt idx="1651">
                  <c:v>15.005280490000001</c:v>
                </c:pt>
                <c:pt idx="1652">
                  <c:v>14.96832085</c:v>
                </c:pt>
                <c:pt idx="1653">
                  <c:v>15.047519680000001</c:v>
                </c:pt>
                <c:pt idx="1654">
                  <c:v>15.047519680000001</c:v>
                </c:pt>
                <c:pt idx="1655">
                  <c:v>15.00720119</c:v>
                </c:pt>
                <c:pt idx="1656">
                  <c:v>14.96879959</c:v>
                </c:pt>
                <c:pt idx="1657">
                  <c:v>15.04415989</c:v>
                </c:pt>
                <c:pt idx="1658">
                  <c:v>14.98272038</c:v>
                </c:pt>
                <c:pt idx="1659">
                  <c:v>14.983200070000001</c:v>
                </c:pt>
                <c:pt idx="1660">
                  <c:v>14.983200070000001</c:v>
                </c:pt>
                <c:pt idx="1661">
                  <c:v>15.04127884</c:v>
                </c:pt>
                <c:pt idx="1662">
                  <c:v>14.96304035</c:v>
                </c:pt>
                <c:pt idx="1663">
                  <c:v>14.987519259999999</c:v>
                </c:pt>
                <c:pt idx="1664">
                  <c:v>14.987519259999999</c:v>
                </c:pt>
                <c:pt idx="1665">
                  <c:v>15.05136108</c:v>
                </c:pt>
                <c:pt idx="1666">
                  <c:v>14.96159935</c:v>
                </c:pt>
                <c:pt idx="1667">
                  <c:v>14.99615955</c:v>
                </c:pt>
                <c:pt idx="1668">
                  <c:v>15.04895973</c:v>
                </c:pt>
                <c:pt idx="1669">
                  <c:v>14.96016026</c:v>
                </c:pt>
                <c:pt idx="1670">
                  <c:v>14.96016026</c:v>
                </c:pt>
                <c:pt idx="1671">
                  <c:v>15.009119030000001</c:v>
                </c:pt>
                <c:pt idx="1672">
                  <c:v>15.03264046</c:v>
                </c:pt>
                <c:pt idx="1673">
                  <c:v>14.95199966</c:v>
                </c:pt>
                <c:pt idx="1674">
                  <c:v>14.95199966</c:v>
                </c:pt>
                <c:pt idx="1675">
                  <c:v>15.024000170000001</c:v>
                </c:pt>
                <c:pt idx="1676">
                  <c:v>15.01151943</c:v>
                </c:pt>
                <c:pt idx="1677">
                  <c:v>14.936639789999999</c:v>
                </c:pt>
                <c:pt idx="1678">
                  <c:v>15.024000170000001</c:v>
                </c:pt>
                <c:pt idx="1679">
                  <c:v>15.01200008</c:v>
                </c:pt>
                <c:pt idx="1680">
                  <c:v>15.01200008</c:v>
                </c:pt>
                <c:pt idx="1681">
                  <c:v>14.953919409999999</c:v>
                </c:pt>
                <c:pt idx="1682">
                  <c:v>15.035039899999999</c:v>
                </c:pt>
                <c:pt idx="1683">
                  <c:v>15.035039899999999</c:v>
                </c:pt>
                <c:pt idx="1684">
                  <c:v>15.00575924</c:v>
                </c:pt>
                <c:pt idx="1685">
                  <c:v>14.96928024</c:v>
                </c:pt>
                <c:pt idx="1686">
                  <c:v>15.03887939</c:v>
                </c:pt>
                <c:pt idx="1687">
                  <c:v>14.966879840000001</c:v>
                </c:pt>
                <c:pt idx="1688">
                  <c:v>14.97983932</c:v>
                </c:pt>
                <c:pt idx="1689">
                  <c:v>15.040800089999999</c:v>
                </c:pt>
                <c:pt idx="1690">
                  <c:v>15.040800089999999</c:v>
                </c:pt>
                <c:pt idx="1691">
                  <c:v>14.96016026</c:v>
                </c:pt>
                <c:pt idx="1692">
                  <c:v>14.992320060000001</c:v>
                </c:pt>
                <c:pt idx="1693">
                  <c:v>14.992320060000001</c:v>
                </c:pt>
                <c:pt idx="1694">
                  <c:v>15.05280018</c:v>
                </c:pt>
                <c:pt idx="1695">
                  <c:v>15.00575924</c:v>
                </c:pt>
                <c:pt idx="1696">
                  <c:v>15.00575924</c:v>
                </c:pt>
                <c:pt idx="1697">
                  <c:v>15.04223919</c:v>
                </c:pt>
                <c:pt idx="1698">
                  <c:v>14.954879760000001</c:v>
                </c:pt>
                <c:pt idx="1699">
                  <c:v>14.954879760000001</c:v>
                </c:pt>
                <c:pt idx="1700">
                  <c:v>15.01583958</c:v>
                </c:pt>
                <c:pt idx="1701">
                  <c:v>15.028800009999999</c:v>
                </c:pt>
                <c:pt idx="1702">
                  <c:v>14.95104027</c:v>
                </c:pt>
                <c:pt idx="1703">
                  <c:v>15.02447987</c:v>
                </c:pt>
                <c:pt idx="1704">
                  <c:v>15.009119030000001</c:v>
                </c:pt>
                <c:pt idx="1705">
                  <c:v>14.94672012</c:v>
                </c:pt>
                <c:pt idx="1706">
                  <c:v>14.94672012</c:v>
                </c:pt>
                <c:pt idx="1707">
                  <c:v>15.041760439999999</c:v>
                </c:pt>
                <c:pt idx="1708">
                  <c:v>15.010079380000001</c:v>
                </c:pt>
                <c:pt idx="1709">
                  <c:v>15.010079380000001</c:v>
                </c:pt>
                <c:pt idx="1710">
                  <c:v>14.954879760000001</c:v>
                </c:pt>
                <c:pt idx="1711">
                  <c:v>15.0369606</c:v>
                </c:pt>
                <c:pt idx="1712">
                  <c:v>15.004320140000001</c:v>
                </c:pt>
                <c:pt idx="1713">
                  <c:v>14.969759939999999</c:v>
                </c:pt>
                <c:pt idx="1714">
                  <c:v>15.035039899999999</c:v>
                </c:pt>
                <c:pt idx="1715">
                  <c:v>14.97936058</c:v>
                </c:pt>
                <c:pt idx="1716">
                  <c:v>14.97936058</c:v>
                </c:pt>
                <c:pt idx="1717">
                  <c:v>14.97552013</c:v>
                </c:pt>
                <c:pt idx="1718">
                  <c:v>15.04895973</c:v>
                </c:pt>
                <c:pt idx="1719">
                  <c:v>14.95584011</c:v>
                </c:pt>
                <c:pt idx="1720">
                  <c:v>14.95584011</c:v>
                </c:pt>
                <c:pt idx="1721">
                  <c:v>15.05423927</c:v>
                </c:pt>
                <c:pt idx="1722">
                  <c:v>15.05423927</c:v>
                </c:pt>
                <c:pt idx="1723">
                  <c:v>14.9640007</c:v>
                </c:pt>
                <c:pt idx="1724">
                  <c:v>14.97840023</c:v>
                </c:pt>
                <c:pt idx="1725">
                  <c:v>15.04895973</c:v>
                </c:pt>
                <c:pt idx="1726">
                  <c:v>15.04895973</c:v>
                </c:pt>
                <c:pt idx="1727">
                  <c:v>14.96159935</c:v>
                </c:pt>
                <c:pt idx="1728">
                  <c:v>14.98415947</c:v>
                </c:pt>
                <c:pt idx="1729">
                  <c:v>15.0369606</c:v>
                </c:pt>
                <c:pt idx="1730">
                  <c:v>14.958720209999999</c:v>
                </c:pt>
                <c:pt idx="1731">
                  <c:v>15.01151943</c:v>
                </c:pt>
                <c:pt idx="1732">
                  <c:v>15.01151943</c:v>
                </c:pt>
                <c:pt idx="1733">
                  <c:v>15.04800034</c:v>
                </c:pt>
                <c:pt idx="1734">
                  <c:v>14.954400059999999</c:v>
                </c:pt>
                <c:pt idx="1735">
                  <c:v>15.01056099</c:v>
                </c:pt>
                <c:pt idx="1736">
                  <c:v>15.01056099</c:v>
                </c:pt>
                <c:pt idx="1737">
                  <c:v>15.04944038</c:v>
                </c:pt>
                <c:pt idx="1738">
                  <c:v>14.95104027</c:v>
                </c:pt>
                <c:pt idx="1739">
                  <c:v>15.019680019999999</c:v>
                </c:pt>
                <c:pt idx="1740">
                  <c:v>15.03023911</c:v>
                </c:pt>
                <c:pt idx="1741">
                  <c:v>14.955360410000001</c:v>
                </c:pt>
                <c:pt idx="1742">
                  <c:v>15.01535988</c:v>
                </c:pt>
                <c:pt idx="1743">
                  <c:v>15.01535988</c:v>
                </c:pt>
                <c:pt idx="1744">
                  <c:v>15.02639961</c:v>
                </c:pt>
                <c:pt idx="1745">
                  <c:v>14.94480038</c:v>
                </c:pt>
                <c:pt idx="1746">
                  <c:v>14.94480038</c:v>
                </c:pt>
                <c:pt idx="1747">
                  <c:v>15.020640370000001</c:v>
                </c:pt>
                <c:pt idx="1748">
                  <c:v>14.952480319999999</c:v>
                </c:pt>
                <c:pt idx="1749">
                  <c:v>14.952480319999999</c:v>
                </c:pt>
                <c:pt idx="1750">
                  <c:v>15.05136108</c:v>
                </c:pt>
                <c:pt idx="1751">
                  <c:v>15.006719589999999</c:v>
                </c:pt>
                <c:pt idx="1752">
                  <c:v>14.964480399999999</c:v>
                </c:pt>
                <c:pt idx="1753">
                  <c:v>14.964480399999999</c:v>
                </c:pt>
                <c:pt idx="1754">
                  <c:v>15.04800034</c:v>
                </c:pt>
                <c:pt idx="1755">
                  <c:v>14.99903965</c:v>
                </c:pt>
                <c:pt idx="1756">
                  <c:v>14.99903965</c:v>
                </c:pt>
                <c:pt idx="1757">
                  <c:v>15.0374403</c:v>
                </c:pt>
                <c:pt idx="1758">
                  <c:v>14.991839410000001</c:v>
                </c:pt>
                <c:pt idx="1759">
                  <c:v>14.991839410000001</c:v>
                </c:pt>
                <c:pt idx="1760">
                  <c:v>14.976479530000001</c:v>
                </c:pt>
                <c:pt idx="1761">
                  <c:v>15.042720790000001</c:v>
                </c:pt>
                <c:pt idx="1762">
                  <c:v>14.959680560000001</c:v>
                </c:pt>
                <c:pt idx="1763">
                  <c:v>14.959680560000001</c:v>
                </c:pt>
                <c:pt idx="1764">
                  <c:v>14.980319980000001</c:v>
                </c:pt>
                <c:pt idx="1765">
                  <c:v>15.04944038</c:v>
                </c:pt>
                <c:pt idx="1766">
                  <c:v>14.960639949999999</c:v>
                </c:pt>
                <c:pt idx="1767">
                  <c:v>14.97792053</c:v>
                </c:pt>
                <c:pt idx="1768">
                  <c:v>14.91888046</c:v>
                </c:pt>
                <c:pt idx="1769">
                  <c:v>14.91888046</c:v>
                </c:pt>
                <c:pt idx="1770">
                  <c:v>6.9753599199999998</c:v>
                </c:pt>
                <c:pt idx="1771">
                  <c:v>2.3999999999999998E-3</c:v>
                </c:pt>
                <c:pt idx="1772">
                  <c:v>1.4400000000000001E-3</c:v>
                </c:pt>
                <c:pt idx="1773">
                  <c:v>1.4400000000000001E-3</c:v>
                </c:pt>
                <c:pt idx="1774">
                  <c:v>1.4400000000000001E-3</c:v>
                </c:pt>
                <c:pt idx="1775">
                  <c:v>1.4400000000000001E-3</c:v>
                </c:pt>
                <c:pt idx="1776">
                  <c:v>1.92E-3</c:v>
                </c:pt>
                <c:pt idx="1777">
                  <c:v>1.4400000000000001E-3</c:v>
                </c:pt>
                <c:pt idx="1778">
                  <c:v>3.3600000000000001E-3</c:v>
                </c:pt>
                <c:pt idx="1779">
                  <c:v>2.3999999999999998E-3</c:v>
                </c:pt>
                <c:pt idx="1780">
                  <c:v>2.3999999999999998E-3</c:v>
                </c:pt>
                <c:pt idx="1781">
                  <c:v>9.6000000000000002E-4</c:v>
                </c:pt>
                <c:pt idx="1782">
                  <c:v>2.8800000000000002E-3</c:v>
                </c:pt>
                <c:pt idx="1783">
                  <c:v>2.8800000000000002E-3</c:v>
                </c:pt>
                <c:pt idx="1784">
                  <c:v>2.8800000000000002E-3</c:v>
                </c:pt>
                <c:pt idx="1785">
                  <c:v>4.3200000000000001E-3</c:v>
                </c:pt>
                <c:pt idx="1786">
                  <c:v>4.3200000000000001E-3</c:v>
                </c:pt>
                <c:pt idx="1787">
                  <c:v>2.8800000000000002E-3</c:v>
                </c:pt>
                <c:pt idx="1788">
                  <c:v>1.4400000000000001E-3</c:v>
                </c:pt>
                <c:pt idx="1789">
                  <c:v>1.4400000000000001E-3</c:v>
                </c:pt>
                <c:pt idx="1790">
                  <c:v>1.92E-3</c:v>
                </c:pt>
                <c:pt idx="1791">
                  <c:v>3.3600000000000001E-3</c:v>
                </c:pt>
                <c:pt idx="1792">
                  <c:v>2.8800000000000002E-3</c:v>
                </c:pt>
                <c:pt idx="1793">
                  <c:v>2.8800000000000002E-3</c:v>
                </c:pt>
                <c:pt idx="1794">
                  <c:v>1.4400000000000001E-3</c:v>
                </c:pt>
                <c:pt idx="1795">
                  <c:v>1.92E-3</c:v>
                </c:pt>
                <c:pt idx="1796">
                  <c:v>1.92E-3</c:v>
                </c:pt>
                <c:pt idx="1797">
                  <c:v>4.8000000000000001E-4</c:v>
                </c:pt>
                <c:pt idx="1798">
                  <c:v>9.6000000000000002E-4</c:v>
                </c:pt>
                <c:pt idx="1799">
                  <c:v>9.6000000000000002E-4</c:v>
                </c:pt>
                <c:pt idx="1800">
                  <c:v>0</c:v>
                </c:pt>
                <c:pt idx="1801">
                  <c:v>2.8800000000000002E-3</c:v>
                </c:pt>
                <c:pt idx="1802">
                  <c:v>1.4400000000000001E-3</c:v>
                </c:pt>
                <c:pt idx="1803">
                  <c:v>4.8000000000000001E-4</c:v>
                </c:pt>
                <c:pt idx="1804">
                  <c:v>0</c:v>
                </c:pt>
                <c:pt idx="1805">
                  <c:v>0</c:v>
                </c:pt>
                <c:pt idx="1806">
                  <c:v>0</c:v>
                </c:pt>
                <c:pt idx="1807">
                  <c:v>-4.8000000000000001E-4</c:v>
                </c:pt>
                <c:pt idx="1808">
                  <c:v>9.6000000000000002E-4</c:v>
                </c:pt>
                <c:pt idx="1809">
                  <c:v>9.6000000000000002E-4</c:v>
                </c:pt>
                <c:pt idx="1810">
                  <c:v>4.8000000000000001E-4</c:v>
                </c:pt>
                <c:pt idx="1811">
                  <c:v>1.92E-3</c:v>
                </c:pt>
                <c:pt idx="1812">
                  <c:v>0</c:v>
                </c:pt>
                <c:pt idx="1813">
                  <c:v>1.4400000000000001E-3</c:v>
                </c:pt>
                <c:pt idx="1814">
                  <c:v>4.8000000000000001E-4</c:v>
                </c:pt>
                <c:pt idx="1815">
                  <c:v>4.8000000000000001E-4</c:v>
                </c:pt>
                <c:pt idx="1816">
                  <c:v>4.8000000000000001E-4</c:v>
                </c:pt>
                <c:pt idx="1817">
                  <c:v>-9.6000000000000002E-4</c:v>
                </c:pt>
                <c:pt idx="1818">
                  <c:v>4.8000000000000001E-4</c:v>
                </c:pt>
                <c:pt idx="1819">
                  <c:v>4.8000000000000001E-4</c:v>
                </c:pt>
                <c:pt idx="1820">
                  <c:v>0</c:v>
                </c:pt>
                <c:pt idx="1821">
                  <c:v>9.6000000000000002E-4</c:v>
                </c:pt>
                <c:pt idx="1822">
                  <c:v>9.6000000000000002E-4</c:v>
                </c:pt>
                <c:pt idx="1823">
                  <c:v>-9.6000000000000002E-4</c:v>
                </c:pt>
                <c:pt idx="1824">
                  <c:v>4.8000000000000001E-4</c:v>
                </c:pt>
                <c:pt idx="1825">
                  <c:v>0</c:v>
                </c:pt>
                <c:pt idx="1826">
                  <c:v>0</c:v>
                </c:pt>
                <c:pt idx="1827">
                  <c:v>0</c:v>
                </c:pt>
                <c:pt idx="1828">
                  <c:v>-4.8000000000000001E-4</c:v>
                </c:pt>
                <c:pt idx="1829">
                  <c:v>4.8000000000000001E-4</c:v>
                </c:pt>
                <c:pt idx="1830">
                  <c:v>4.8000000000000001E-4</c:v>
                </c:pt>
                <c:pt idx="1831">
                  <c:v>-4.8000000000000001E-4</c:v>
                </c:pt>
                <c:pt idx="1832">
                  <c:v>-4.8000000000000001E-4</c:v>
                </c:pt>
                <c:pt idx="1833">
                  <c:v>0</c:v>
                </c:pt>
                <c:pt idx="1834">
                  <c:v>4.8000000000000001E-4</c:v>
                </c:pt>
                <c:pt idx="1835">
                  <c:v>-9.6000000000000002E-4</c:v>
                </c:pt>
                <c:pt idx="1836">
                  <c:v>-9.6000000000000002E-4</c:v>
                </c:pt>
                <c:pt idx="1837">
                  <c:v>0</c:v>
                </c:pt>
                <c:pt idx="1838">
                  <c:v>4.8000000000000001E-4</c:v>
                </c:pt>
                <c:pt idx="1839">
                  <c:v>4.8000000000000001E-4</c:v>
                </c:pt>
                <c:pt idx="1840">
                  <c:v>-4.8000000000000001E-4</c:v>
                </c:pt>
                <c:pt idx="1841">
                  <c:v>4.8000000000000001E-4</c:v>
                </c:pt>
                <c:pt idx="1842">
                  <c:v>4.8000000000000001E-4</c:v>
                </c:pt>
                <c:pt idx="1843">
                  <c:v>9.6000000000000002E-4</c:v>
                </c:pt>
                <c:pt idx="1844">
                  <c:v>0</c:v>
                </c:pt>
                <c:pt idx="1845">
                  <c:v>4.8000000000000001E-4</c:v>
                </c:pt>
                <c:pt idx="1846">
                  <c:v>4.8000000000000001E-4</c:v>
                </c:pt>
                <c:pt idx="1847">
                  <c:v>0</c:v>
                </c:pt>
                <c:pt idx="1848">
                  <c:v>0</c:v>
                </c:pt>
                <c:pt idx="1849">
                  <c:v>0</c:v>
                </c:pt>
                <c:pt idx="1850">
                  <c:v>4.8000000000000001E-4</c:v>
                </c:pt>
                <c:pt idx="1851">
                  <c:v>4.8000000000000001E-4</c:v>
                </c:pt>
                <c:pt idx="1852">
                  <c:v>4.8000000000000001E-4</c:v>
                </c:pt>
                <c:pt idx="1853">
                  <c:v>4.8000000000000001E-4</c:v>
                </c:pt>
                <c:pt idx="1854">
                  <c:v>0</c:v>
                </c:pt>
                <c:pt idx="1855">
                  <c:v>4.8000000000000001E-4</c:v>
                </c:pt>
                <c:pt idx="1856">
                  <c:v>4.8000000000000001E-4</c:v>
                </c:pt>
                <c:pt idx="1857">
                  <c:v>-4.8000000000000001E-4</c:v>
                </c:pt>
                <c:pt idx="1858">
                  <c:v>0</c:v>
                </c:pt>
                <c:pt idx="1859">
                  <c:v>0</c:v>
                </c:pt>
                <c:pt idx="1860">
                  <c:v>0</c:v>
                </c:pt>
                <c:pt idx="1861">
                  <c:v>0</c:v>
                </c:pt>
                <c:pt idx="1862">
                  <c:v>1.4400000000000001E-3</c:v>
                </c:pt>
                <c:pt idx="1863">
                  <c:v>1.4400000000000001E-3</c:v>
                </c:pt>
                <c:pt idx="1864">
                  <c:v>0</c:v>
                </c:pt>
                <c:pt idx="1865">
                  <c:v>0</c:v>
                </c:pt>
                <c:pt idx="1866">
                  <c:v>0</c:v>
                </c:pt>
                <c:pt idx="1867">
                  <c:v>-9.6000000000000002E-4</c:v>
                </c:pt>
                <c:pt idx="1868">
                  <c:v>0</c:v>
                </c:pt>
                <c:pt idx="1869">
                  <c:v>0</c:v>
                </c:pt>
                <c:pt idx="1870">
                  <c:v>4.8000000000000001E-4</c:v>
                </c:pt>
                <c:pt idx="1871">
                  <c:v>9.6000000000000002E-4</c:v>
                </c:pt>
                <c:pt idx="1872">
                  <c:v>0</c:v>
                </c:pt>
                <c:pt idx="1873">
                  <c:v>0</c:v>
                </c:pt>
                <c:pt idx="1874">
                  <c:v>-4.8000000000000001E-4</c:v>
                </c:pt>
                <c:pt idx="1875">
                  <c:v>-4.8000000000000001E-4</c:v>
                </c:pt>
                <c:pt idx="1876">
                  <c:v>4.8000000000000001E-4</c:v>
                </c:pt>
                <c:pt idx="1877">
                  <c:v>-1.4400000000000001E-3</c:v>
                </c:pt>
                <c:pt idx="1878">
                  <c:v>0</c:v>
                </c:pt>
                <c:pt idx="1879">
                  <c:v>0</c:v>
                </c:pt>
                <c:pt idx="1880">
                  <c:v>0</c:v>
                </c:pt>
                <c:pt idx="1881">
                  <c:v>4.8000000000000001E-4</c:v>
                </c:pt>
                <c:pt idx="1882">
                  <c:v>4.8000000000000001E-4</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R$2:$R$4000</c:f>
              <c:numCache>
                <c:formatCode>0.0000</c:formatCode>
                <c:ptCount val="3999"/>
                <c:pt idx="0">
                  <c:v>2.5125984189999999E-2</c:v>
                </c:pt>
                <c:pt idx="1">
                  <c:v>2.5125984189999999E-2</c:v>
                </c:pt>
                <c:pt idx="2">
                  <c:v>-9.0004606199999993E-3</c:v>
                </c:pt>
                <c:pt idx="3">
                  <c:v>-9.0004606199999993E-3</c:v>
                </c:pt>
                <c:pt idx="4">
                  <c:v>-4.7365202899999998E-3</c:v>
                </c:pt>
                <c:pt idx="5">
                  <c:v>4.0525670099999999E-3</c:v>
                </c:pt>
                <c:pt idx="6">
                  <c:v>5.0192484900000002E-3</c:v>
                </c:pt>
                <c:pt idx="7">
                  <c:v>5.0192484900000002E-3</c:v>
                </c:pt>
                <c:pt idx="8">
                  <c:v>1.9649270800000001E-3</c:v>
                </c:pt>
                <c:pt idx="9">
                  <c:v>1.9649270800000001E-3</c:v>
                </c:pt>
                <c:pt idx="10">
                  <c:v>1.2235456470000001E-2</c:v>
                </c:pt>
                <c:pt idx="11">
                  <c:v>8.11574841E-3</c:v>
                </c:pt>
                <c:pt idx="12">
                  <c:v>8.11574841E-3</c:v>
                </c:pt>
                <c:pt idx="13">
                  <c:v>7.8936614999999995E-3</c:v>
                </c:pt>
                <c:pt idx="14">
                  <c:v>1.363196754E-2</c:v>
                </c:pt>
                <c:pt idx="15">
                  <c:v>1.363196754E-2</c:v>
                </c:pt>
                <c:pt idx="16">
                  <c:v>-1.402908039E-2</c:v>
                </c:pt>
                <c:pt idx="17">
                  <c:v>-1.1174177170000001E-2</c:v>
                </c:pt>
                <c:pt idx="18">
                  <c:v>3.4264457700000001E-2</c:v>
                </c:pt>
                <c:pt idx="19">
                  <c:v>5.29891205E-3</c:v>
                </c:pt>
                <c:pt idx="20">
                  <c:v>-1.400526142E-2</c:v>
                </c:pt>
                <c:pt idx="21">
                  <c:v>2.5981338499999999E-2</c:v>
                </c:pt>
                <c:pt idx="22">
                  <c:v>2.5981338499999999E-2</c:v>
                </c:pt>
                <c:pt idx="23">
                  <c:v>1.011740303E-2</c:v>
                </c:pt>
                <c:pt idx="24">
                  <c:v>2.1197849269999999E-2</c:v>
                </c:pt>
                <c:pt idx="25">
                  <c:v>2.1197849269999999E-2</c:v>
                </c:pt>
                <c:pt idx="26">
                  <c:v>3.8131183620000002E-2</c:v>
                </c:pt>
                <c:pt idx="27">
                  <c:v>-7.1203741999999997E-3</c:v>
                </c:pt>
                <c:pt idx="28">
                  <c:v>-7.1203741999999997E-3</c:v>
                </c:pt>
                <c:pt idx="29">
                  <c:v>2.4220895769999997E-2</c:v>
                </c:pt>
                <c:pt idx="30">
                  <c:v>-4.5707492830000002E-2</c:v>
                </c:pt>
                <c:pt idx="31">
                  <c:v>-1.250440693E-2</c:v>
                </c:pt>
                <c:pt idx="32">
                  <c:v>-1.250440693E-2</c:v>
                </c:pt>
                <c:pt idx="33">
                  <c:v>7.2338050839999987E-2</c:v>
                </c:pt>
                <c:pt idx="34">
                  <c:v>-1.8651403429999998E-2</c:v>
                </c:pt>
                <c:pt idx="35">
                  <c:v>7.1592111599999998E-3</c:v>
                </c:pt>
                <c:pt idx="36">
                  <c:v>6.3458992000000006E-2</c:v>
                </c:pt>
                <c:pt idx="37">
                  <c:v>7.6427903199999996E-3</c:v>
                </c:pt>
                <c:pt idx="38">
                  <c:v>7.6427903199999996E-3</c:v>
                </c:pt>
                <c:pt idx="39">
                  <c:v>3.4542503359999997E-2</c:v>
                </c:pt>
                <c:pt idx="40">
                  <c:v>5.0081722260000003E-2</c:v>
                </c:pt>
                <c:pt idx="41">
                  <c:v>4.018401337E-2</c:v>
                </c:pt>
                <c:pt idx="42">
                  <c:v>4.018401337E-2</c:v>
                </c:pt>
                <c:pt idx="43">
                  <c:v>3.341265106E-2</c:v>
                </c:pt>
                <c:pt idx="44">
                  <c:v>-9.5157928499999996E-3</c:v>
                </c:pt>
                <c:pt idx="45">
                  <c:v>-2.8173141500000003E-3</c:v>
                </c:pt>
                <c:pt idx="46">
                  <c:v>-5.0594959260000003E-2</c:v>
                </c:pt>
                <c:pt idx="47">
                  <c:v>-7.5599182129999998E-2</c:v>
                </c:pt>
                <c:pt idx="48">
                  <c:v>-7.5599182129999998E-2</c:v>
                </c:pt>
                <c:pt idx="49">
                  <c:v>-2.5956180570000001E-2</c:v>
                </c:pt>
                <c:pt idx="50">
                  <c:v>4.9010780330000003E-2</c:v>
                </c:pt>
                <c:pt idx="51">
                  <c:v>4.9010780330000003E-2</c:v>
                </c:pt>
                <c:pt idx="52">
                  <c:v>3.8853973389999998E-2</c:v>
                </c:pt>
                <c:pt idx="53">
                  <c:v>-3.2663455959999997E-2</c:v>
                </c:pt>
                <c:pt idx="54">
                  <c:v>2.2041538240000002E-2</c:v>
                </c:pt>
                <c:pt idx="55">
                  <c:v>2.5280170439999999E-2</c:v>
                </c:pt>
                <c:pt idx="56">
                  <c:v>-5.4999518399999996E-3</c:v>
                </c:pt>
                <c:pt idx="57">
                  <c:v>-4.2054435729999999E-2</c:v>
                </c:pt>
                <c:pt idx="58">
                  <c:v>-4.2054435729999999E-2</c:v>
                </c:pt>
                <c:pt idx="59">
                  <c:v>-2.7147527689999999E-2</c:v>
                </c:pt>
                <c:pt idx="60">
                  <c:v>3.3263545989999997E-2</c:v>
                </c:pt>
                <c:pt idx="61">
                  <c:v>7.540951538E-2</c:v>
                </c:pt>
                <c:pt idx="62">
                  <c:v>7.540951538E-2</c:v>
                </c:pt>
                <c:pt idx="63">
                  <c:v>6.72578125E-2</c:v>
                </c:pt>
                <c:pt idx="64">
                  <c:v>6.72578125E-2</c:v>
                </c:pt>
                <c:pt idx="65">
                  <c:v>4.2889995570000006E-2</c:v>
                </c:pt>
                <c:pt idx="66">
                  <c:v>1.16081295E-2</c:v>
                </c:pt>
                <c:pt idx="67">
                  <c:v>4.2744293999999998E-4</c:v>
                </c:pt>
                <c:pt idx="68">
                  <c:v>4.2744293999999998E-4</c:v>
                </c:pt>
                <c:pt idx="69">
                  <c:v>-2.7655691149999998E-2</c:v>
                </c:pt>
                <c:pt idx="70">
                  <c:v>-5.1444080349999997E-2</c:v>
                </c:pt>
                <c:pt idx="71">
                  <c:v>-3.4440048219999998E-2</c:v>
                </c:pt>
                <c:pt idx="72">
                  <c:v>-7.4542770389999999E-2</c:v>
                </c:pt>
                <c:pt idx="73">
                  <c:v>-9.7310935969999998E-2</c:v>
                </c:pt>
                <c:pt idx="74">
                  <c:v>-2.807404137E-2</c:v>
                </c:pt>
                <c:pt idx="75">
                  <c:v>-2.807404137E-2</c:v>
                </c:pt>
                <c:pt idx="76">
                  <c:v>1.8788463589999999E-2</c:v>
                </c:pt>
                <c:pt idx="77">
                  <c:v>-2.4056095119999999E-2</c:v>
                </c:pt>
                <c:pt idx="78">
                  <c:v>-2.4056095119999999E-2</c:v>
                </c:pt>
                <c:pt idx="79">
                  <c:v>-7.8383102420000003E-2</c:v>
                </c:pt>
                <c:pt idx="80">
                  <c:v>8.6527069089999992E-2</c:v>
                </c:pt>
                <c:pt idx="81">
                  <c:v>1.6721014019999998E-2</c:v>
                </c:pt>
                <c:pt idx="82">
                  <c:v>-1.7915893549999999E-2</c:v>
                </c:pt>
                <c:pt idx="83">
                  <c:v>-5.414347076E-2</c:v>
                </c:pt>
                <c:pt idx="84">
                  <c:v>-4.6450458530000002E-2</c:v>
                </c:pt>
                <c:pt idx="85">
                  <c:v>-4.6450458530000002E-2</c:v>
                </c:pt>
                <c:pt idx="86">
                  <c:v>-7.8333457949999991E-2</c:v>
                </c:pt>
                <c:pt idx="87">
                  <c:v>-0.14015786743</c:v>
                </c:pt>
                <c:pt idx="88">
                  <c:v>-0.14015786743</c:v>
                </c:pt>
                <c:pt idx="89">
                  <c:v>-0.15265910339000002</c:v>
                </c:pt>
                <c:pt idx="90">
                  <c:v>-0.14333375548999999</c:v>
                </c:pt>
                <c:pt idx="91">
                  <c:v>-0.14333375548999999</c:v>
                </c:pt>
                <c:pt idx="92">
                  <c:v>-0.12480317687999999</c:v>
                </c:pt>
                <c:pt idx="93">
                  <c:v>-0.15360247802999999</c:v>
                </c:pt>
                <c:pt idx="94">
                  <c:v>-0.25408554077000001</c:v>
                </c:pt>
                <c:pt idx="95">
                  <c:v>-0.25408554077000001</c:v>
                </c:pt>
                <c:pt idx="96">
                  <c:v>-0.18758134460000001</c:v>
                </c:pt>
                <c:pt idx="97">
                  <c:v>-0.11976239013999999</c:v>
                </c:pt>
                <c:pt idx="98">
                  <c:v>-4.4580318450000003E-2</c:v>
                </c:pt>
                <c:pt idx="99">
                  <c:v>-7.7987228389999996E-2</c:v>
                </c:pt>
                <c:pt idx="100">
                  <c:v>-0.11927700043</c:v>
                </c:pt>
                <c:pt idx="101">
                  <c:v>-0.11927700043</c:v>
                </c:pt>
                <c:pt idx="102">
                  <c:v>-0.15899243164000001</c:v>
                </c:pt>
                <c:pt idx="103">
                  <c:v>-0.15846994018999999</c:v>
                </c:pt>
                <c:pt idx="104">
                  <c:v>-0.14678518676999999</c:v>
                </c:pt>
                <c:pt idx="105">
                  <c:v>-0.14678518676999999</c:v>
                </c:pt>
                <c:pt idx="106">
                  <c:v>-0.23818478393999998</c:v>
                </c:pt>
                <c:pt idx="107">
                  <c:v>-0.24353546142999999</c:v>
                </c:pt>
                <c:pt idx="108">
                  <c:v>-0.18058862305000001</c:v>
                </c:pt>
                <c:pt idx="109">
                  <c:v>-0.23651242065</c:v>
                </c:pt>
                <c:pt idx="110">
                  <c:v>-0.35490185546999997</c:v>
                </c:pt>
                <c:pt idx="111">
                  <c:v>-0.35490185546999997</c:v>
                </c:pt>
                <c:pt idx="112">
                  <c:v>-0.26487466431000001</c:v>
                </c:pt>
                <c:pt idx="113">
                  <c:v>-0.42046185303</c:v>
                </c:pt>
                <c:pt idx="114">
                  <c:v>-0.33853024292</c:v>
                </c:pt>
                <c:pt idx="115">
                  <c:v>-0.33853024292</c:v>
                </c:pt>
                <c:pt idx="116">
                  <c:v>-0.25192013549999998</c:v>
                </c:pt>
                <c:pt idx="117">
                  <c:v>-0.31704534912000004</c:v>
                </c:pt>
                <c:pt idx="118">
                  <c:v>-0.31704534912000004</c:v>
                </c:pt>
                <c:pt idx="119">
                  <c:v>-0.23214518738000001</c:v>
                </c:pt>
                <c:pt idx="120">
                  <c:v>-0.25234941101000002</c:v>
                </c:pt>
                <c:pt idx="121">
                  <c:v>-0.39318252563</c:v>
                </c:pt>
                <c:pt idx="122">
                  <c:v>-0.39318252563</c:v>
                </c:pt>
                <c:pt idx="123">
                  <c:v>-0.39393649291999999</c:v>
                </c:pt>
                <c:pt idx="124">
                  <c:v>-1.318809223E-2</c:v>
                </c:pt>
                <c:pt idx="125">
                  <c:v>-1.318809223E-2</c:v>
                </c:pt>
                <c:pt idx="126">
                  <c:v>-7.9341941829999998E-2</c:v>
                </c:pt>
                <c:pt idx="127">
                  <c:v>-0.29962979126</c:v>
                </c:pt>
                <c:pt idx="128">
                  <c:v>-0.29962979126</c:v>
                </c:pt>
                <c:pt idx="129">
                  <c:v>-0.14947941589000002</c:v>
                </c:pt>
                <c:pt idx="130">
                  <c:v>-0.12868615722999999</c:v>
                </c:pt>
                <c:pt idx="131">
                  <c:v>-0.25015386963000003</c:v>
                </c:pt>
                <c:pt idx="132">
                  <c:v>-0.25015386963000003</c:v>
                </c:pt>
                <c:pt idx="133">
                  <c:v>-0.38208734130999999</c:v>
                </c:pt>
                <c:pt idx="134">
                  <c:v>-0.43017187499999998</c:v>
                </c:pt>
                <c:pt idx="135">
                  <c:v>-0.43017187499999998</c:v>
                </c:pt>
                <c:pt idx="136">
                  <c:v>-0.30657232666000001</c:v>
                </c:pt>
                <c:pt idx="137">
                  <c:v>-0.38948413086</c:v>
                </c:pt>
                <c:pt idx="138">
                  <c:v>-0.38948413086</c:v>
                </c:pt>
                <c:pt idx="139">
                  <c:v>-0.31906625365999997</c:v>
                </c:pt>
                <c:pt idx="140">
                  <c:v>-0.12442773438</c:v>
                </c:pt>
                <c:pt idx="141">
                  <c:v>-0.16791781616000001</c:v>
                </c:pt>
                <c:pt idx="142">
                  <c:v>-0.16791781616000001</c:v>
                </c:pt>
                <c:pt idx="143">
                  <c:v>-0.26496975708000003</c:v>
                </c:pt>
                <c:pt idx="144">
                  <c:v>-0.27596850585999999</c:v>
                </c:pt>
                <c:pt idx="145">
                  <c:v>-0.37269540404999996</c:v>
                </c:pt>
                <c:pt idx="146">
                  <c:v>-0.37108660889</c:v>
                </c:pt>
                <c:pt idx="147">
                  <c:v>-0.37434545897999999</c:v>
                </c:pt>
                <c:pt idx="148">
                  <c:v>-0.37434545897999999</c:v>
                </c:pt>
                <c:pt idx="149">
                  <c:v>-0.39855203246999998</c:v>
                </c:pt>
                <c:pt idx="150">
                  <c:v>-0.28437005614999999</c:v>
                </c:pt>
                <c:pt idx="151">
                  <c:v>-0.32186785888999997</c:v>
                </c:pt>
                <c:pt idx="152">
                  <c:v>-0.32186785888999997</c:v>
                </c:pt>
                <c:pt idx="153">
                  <c:v>-0.36855599976000003</c:v>
                </c:pt>
                <c:pt idx="154">
                  <c:v>-0.13874049377</c:v>
                </c:pt>
                <c:pt idx="155">
                  <c:v>-0.13874049377</c:v>
                </c:pt>
                <c:pt idx="156">
                  <c:v>-0.16477120972000001</c:v>
                </c:pt>
                <c:pt idx="157">
                  <c:v>-0.20874743652</c:v>
                </c:pt>
                <c:pt idx="158">
                  <c:v>-0.25349783325000003</c:v>
                </c:pt>
                <c:pt idx="159">
                  <c:v>-0.25349783325000003</c:v>
                </c:pt>
                <c:pt idx="160">
                  <c:v>-0.31946316528000002</c:v>
                </c:pt>
                <c:pt idx="161">
                  <c:v>-0.30952456665</c:v>
                </c:pt>
                <c:pt idx="162">
                  <c:v>-0.40826876830999997</c:v>
                </c:pt>
                <c:pt idx="163">
                  <c:v>-0.46322476196000001</c:v>
                </c:pt>
                <c:pt idx="164">
                  <c:v>-0.40817724609</c:v>
                </c:pt>
                <c:pt idx="165">
                  <c:v>-0.40817724609</c:v>
                </c:pt>
                <c:pt idx="166">
                  <c:v>-0.40482064818999997</c:v>
                </c:pt>
                <c:pt idx="167">
                  <c:v>-0.38126690674000002</c:v>
                </c:pt>
                <c:pt idx="168">
                  <c:v>-0.35727279663</c:v>
                </c:pt>
                <c:pt idx="169">
                  <c:v>-0.35727279663</c:v>
                </c:pt>
                <c:pt idx="170">
                  <c:v>-0.32064077759000004</c:v>
                </c:pt>
                <c:pt idx="171">
                  <c:v>-0.30577212523999997</c:v>
                </c:pt>
                <c:pt idx="172">
                  <c:v>-0.31151300049000002</c:v>
                </c:pt>
                <c:pt idx="173">
                  <c:v>-0.328484375</c:v>
                </c:pt>
                <c:pt idx="174">
                  <c:v>-0.34528182983</c:v>
                </c:pt>
                <c:pt idx="175">
                  <c:v>-0.34528182983</c:v>
                </c:pt>
                <c:pt idx="176">
                  <c:v>-0.45097381591999997</c:v>
                </c:pt>
                <c:pt idx="177">
                  <c:v>-0.38497604369999999</c:v>
                </c:pt>
                <c:pt idx="178">
                  <c:v>-0.36797222900000004</c:v>
                </c:pt>
                <c:pt idx="179">
                  <c:v>-0.36797222900000004</c:v>
                </c:pt>
                <c:pt idx="180">
                  <c:v>-0.41691680908000001</c:v>
                </c:pt>
                <c:pt idx="181">
                  <c:v>-0.45275155640000003</c:v>
                </c:pt>
                <c:pt idx="182">
                  <c:v>-0.36340921021</c:v>
                </c:pt>
                <c:pt idx="183">
                  <c:v>-0.44795697021000003</c:v>
                </c:pt>
                <c:pt idx="184">
                  <c:v>-0.48243511962999996</c:v>
                </c:pt>
                <c:pt idx="185">
                  <c:v>-0.48243511962999996</c:v>
                </c:pt>
                <c:pt idx="186">
                  <c:v>-0.50403964232999998</c:v>
                </c:pt>
                <c:pt idx="187">
                  <c:v>-0.51723089600000005</c:v>
                </c:pt>
                <c:pt idx="188">
                  <c:v>-0.48557147217000002</c:v>
                </c:pt>
                <c:pt idx="189">
                  <c:v>-0.48557147217000002</c:v>
                </c:pt>
                <c:pt idx="190">
                  <c:v>-0.69821289062999992</c:v>
                </c:pt>
                <c:pt idx="191">
                  <c:v>-0.67229101562999993</c:v>
                </c:pt>
                <c:pt idx="192">
                  <c:v>-0.67229101562999993</c:v>
                </c:pt>
                <c:pt idx="193">
                  <c:v>-0.50805047606999998</c:v>
                </c:pt>
                <c:pt idx="194">
                  <c:v>-0.34354577637</c:v>
                </c:pt>
                <c:pt idx="195">
                  <c:v>-0.34354577637</c:v>
                </c:pt>
                <c:pt idx="196">
                  <c:v>-0.38522137450999999</c:v>
                </c:pt>
                <c:pt idx="197">
                  <c:v>-0.45807434081999998</c:v>
                </c:pt>
                <c:pt idx="198">
                  <c:v>-0.46466815186000004</c:v>
                </c:pt>
                <c:pt idx="199">
                  <c:v>-0.38892718506000001</c:v>
                </c:pt>
                <c:pt idx="200">
                  <c:v>-0.50163101196000004</c:v>
                </c:pt>
                <c:pt idx="201">
                  <c:v>-0.59576818848000002</c:v>
                </c:pt>
                <c:pt idx="202">
                  <c:v>-0.59576818848000002</c:v>
                </c:pt>
                <c:pt idx="203">
                  <c:v>-0.48611990356000001</c:v>
                </c:pt>
                <c:pt idx="204">
                  <c:v>-0.37009338379000001</c:v>
                </c:pt>
                <c:pt idx="205">
                  <c:v>-0.20527819823999999</c:v>
                </c:pt>
                <c:pt idx="206">
                  <c:v>-0.20527819823999999</c:v>
                </c:pt>
                <c:pt idx="207">
                  <c:v>0.16766226196</c:v>
                </c:pt>
                <c:pt idx="208">
                  <c:v>0.48022137450999997</c:v>
                </c:pt>
                <c:pt idx="209">
                  <c:v>0.63116613770000007</c:v>
                </c:pt>
                <c:pt idx="210">
                  <c:v>0.47418228148999997</c:v>
                </c:pt>
                <c:pt idx="211">
                  <c:v>-0.10328672791</c:v>
                </c:pt>
                <c:pt idx="212">
                  <c:v>-0.10328672791</c:v>
                </c:pt>
                <c:pt idx="213">
                  <c:v>-0.23590605163999998</c:v>
                </c:pt>
                <c:pt idx="214">
                  <c:v>-0.16414637756</c:v>
                </c:pt>
                <c:pt idx="215">
                  <c:v>1.5272176740000001E-2</c:v>
                </c:pt>
                <c:pt idx="216">
                  <c:v>1.5272176740000001E-2</c:v>
                </c:pt>
                <c:pt idx="217">
                  <c:v>0.23405471802</c:v>
                </c:pt>
                <c:pt idx="218">
                  <c:v>0.27405432129000001</c:v>
                </c:pt>
                <c:pt idx="219">
                  <c:v>-0.13575436400999999</c:v>
                </c:pt>
                <c:pt idx="220">
                  <c:v>-0.68901342772999996</c:v>
                </c:pt>
                <c:pt idx="221">
                  <c:v>-0.5692277832</c:v>
                </c:pt>
                <c:pt idx="222">
                  <c:v>-0.5692277832</c:v>
                </c:pt>
                <c:pt idx="223">
                  <c:v>-3.4611621859999997E-2</c:v>
                </c:pt>
                <c:pt idx="224">
                  <c:v>0.53191516113000004</c:v>
                </c:pt>
                <c:pt idx="225">
                  <c:v>0.93254650879000001</c:v>
                </c:pt>
                <c:pt idx="226">
                  <c:v>0.93254650879000001</c:v>
                </c:pt>
                <c:pt idx="227">
                  <c:v>-0.45079141234999998</c:v>
                </c:pt>
                <c:pt idx="228">
                  <c:v>-0.71071972656000004</c:v>
                </c:pt>
                <c:pt idx="229">
                  <c:v>-0.71071972656000004</c:v>
                </c:pt>
                <c:pt idx="230">
                  <c:v>0.12254141998</c:v>
                </c:pt>
                <c:pt idx="231">
                  <c:v>0.81078961181999998</c:v>
                </c:pt>
                <c:pt idx="232">
                  <c:v>0.81078961181999998</c:v>
                </c:pt>
                <c:pt idx="233">
                  <c:v>0.43840740966999997</c:v>
                </c:pt>
                <c:pt idx="234">
                  <c:v>-0.29032220459000002</c:v>
                </c:pt>
                <c:pt idx="235">
                  <c:v>-0.39404910277999999</c:v>
                </c:pt>
                <c:pt idx="236">
                  <c:v>-0.15291349792</c:v>
                </c:pt>
                <c:pt idx="237">
                  <c:v>3.6401519780000002E-2</c:v>
                </c:pt>
                <c:pt idx="238">
                  <c:v>7.5275611879999996E-2</c:v>
                </c:pt>
                <c:pt idx="239">
                  <c:v>7.5275611879999996E-2</c:v>
                </c:pt>
                <c:pt idx="240">
                  <c:v>2.4932168959999997E-2</c:v>
                </c:pt>
                <c:pt idx="241">
                  <c:v>5.5459190370000001E-2</c:v>
                </c:pt>
                <c:pt idx="242">
                  <c:v>0.15531741332999999</c:v>
                </c:pt>
                <c:pt idx="243">
                  <c:v>0.15531741332999999</c:v>
                </c:pt>
                <c:pt idx="244">
                  <c:v>0.14898896790000002</c:v>
                </c:pt>
                <c:pt idx="245">
                  <c:v>0.15022290039</c:v>
                </c:pt>
                <c:pt idx="246">
                  <c:v>9.930053710999999E-2</c:v>
                </c:pt>
                <c:pt idx="247">
                  <c:v>0.14214224243000001</c:v>
                </c:pt>
                <c:pt idx="248">
                  <c:v>6.8553565980000009E-2</c:v>
                </c:pt>
                <c:pt idx="249">
                  <c:v>6.8553565980000009E-2</c:v>
                </c:pt>
                <c:pt idx="250">
                  <c:v>6.5825767519999995E-2</c:v>
                </c:pt>
                <c:pt idx="251">
                  <c:v>8.7600814819999998E-2</c:v>
                </c:pt>
                <c:pt idx="252">
                  <c:v>0.17483633423</c:v>
                </c:pt>
                <c:pt idx="253">
                  <c:v>0.17483633423</c:v>
                </c:pt>
                <c:pt idx="254">
                  <c:v>0.17914224243000001</c:v>
                </c:pt>
                <c:pt idx="255">
                  <c:v>0.18192202759000001</c:v>
                </c:pt>
                <c:pt idx="256">
                  <c:v>0.18192202759000001</c:v>
                </c:pt>
                <c:pt idx="257">
                  <c:v>0.19184036255</c:v>
                </c:pt>
                <c:pt idx="258">
                  <c:v>8.2288139339999997E-2</c:v>
                </c:pt>
                <c:pt idx="259">
                  <c:v>8.2288139339999997E-2</c:v>
                </c:pt>
                <c:pt idx="260">
                  <c:v>0.19247151184</c:v>
                </c:pt>
                <c:pt idx="261">
                  <c:v>0.23780722046</c:v>
                </c:pt>
                <c:pt idx="262">
                  <c:v>0.22233647156</c:v>
                </c:pt>
                <c:pt idx="263">
                  <c:v>0.10337094879</c:v>
                </c:pt>
                <c:pt idx="264">
                  <c:v>7.5805274960000002E-2</c:v>
                </c:pt>
                <c:pt idx="265">
                  <c:v>6.5881057739999999E-2</c:v>
                </c:pt>
                <c:pt idx="266">
                  <c:v>6.5881057739999999E-2</c:v>
                </c:pt>
                <c:pt idx="267">
                  <c:v>5.7930480959999996E-2</c:v>
                </c:pt>
                <c:pt idx="268">
                  <c:v>2.2210010530000001E-2</c:v>
                </c:pt>
                <c:pt idx="269">
                  <c:v>2.2210010530000001E-2</c:v>
                </c:pt>
                <c:pt idx="270">
                  <c:v>0.11719721984999999</c:v>
                </c:pt>
                <c:pt idx="271">
                  <c:v>0.188849823</c:v>
                </c:pt>
                <c:pt idx="272">
                  <c:v>0.22547195435</c:v>
                </c:pt>
                <c:pt idx="273">
                  <c:v>0.20865344238</c:v>
                </c:pt>
                <c:pt idx="274">
                  <c:v>0.15474600219999998</c:v>
                </c:pt>
                <c:pt idx="275">
                  <c:v>0.16974092101999999</c:v>
                </c:pt>
                <c:pt idx="276">
                  <c:v>0.16974092101999999</c:v>
                </c:pt>
                <c:pt idx="277">
                  <c:v>0.24692196655000001</c:v>
                </c:pt>
                <c:pt idx="278">
                  <c:v>0.23848941039999999</c:v>
                </c:pt>
                <c:pt idx="279">
                  <c:v>0.10503410338999999</c:v>
                </c:pt>
                <c:pt idx="280">
                  <c:v>0.10503410338999999</c:v>
                </c:pt>
                <c:pt idx="281">
                  <c:v>0.15066061401</c:v>
                </c:pt>
                <c:pt idx="282">
                  <c:v>0.17003201293999998</c:v>
                </c:pt>
                <c:pt idx="283">
                  <c:v>0.17003201293999998</c:v>
                </c:pt>
                <c:pt idx="284">
                  <c:v>2.1504156109999999E-2</c:v>
                </c:pt>
                <c:pt idx="285">
                  <c:v>5.5786788939999998E-2</c:v>
                </c:pt>
                <c:pt idx="286">
                  <c:v>5.5786788939999998E-2</c:v>
                </c:pt>
                <c:pt idx="287">
                  <c:v>0.13733059691999999</c:v>
                </c:pt>
                <c:pt idx="288">
                  <c:v>0.23897671508999999</c:v>
                </c:pt>
                <c:pt idx="289">
                  <c:v>0.19219081116</c:v>
                </c:pt>
                <c:pt idx="290">
                  <c:v>0.19219081116</c:v>
                </c:pt>
                <c:pt idx="291">
                  <c:v>0.12933639525999999</c:v>
                </c:pt>
                <c:pt idx="292">
                  <c:v>0.12933639525999999</c:v>
                </c:pt>
                <c:pt idx="293">
                  <c:v>0.11246870422000001</c:v>
                </c:pt>
                <c:pt idx="294">
                  <c:v>4.900990677E-2</c:v>
                </c:pt>
                <c:pt idx="295">
                  <c:v>6.0484424590000002E-2</c:v>
                </c:pt>
                <c:pt idx="296">
                  <c:v>6.0484424590000002E-2</c:v>
                </c:pt>
                <c:pt idx="297">
                  <c:v>6.3875587459999994E-2</c:v>
                </c:pt>
                <c:pt idx="298">
                  <c:v>6.7604400630000006E-2</c:v>
                </c:pt>
                <c:pt idx="299">
                  <c:v>0.11522470856</c:v>
                </c:pt>
                <c:pt idx="300">
                  <c:v>0.15731349181999998</c:v>
                </c:pt>
                <c:pt idx="301">
                  <c:v>0.24698188782</c:v>
                </c:pt>
                <c:pt idx="302">
                  <c:v>0.25978399658000001</c:v>
                </c:pt>
                <c:pt idx="303">
                  <c:v>0.25978399658000001</c:v>
                </c:pt>
                <c:pt idx="304">
                  <c:v>0.32728469848999997</c:v>
                </c:pt>
                <c:pt idx="305">
                  <c:v>0.35499151611000002</c:v>
                </c:pt>
                <c:pt idx="306">
                  <c:v>0.35499151611000002</c:v>
                </c:pt>
                <c:pt idx="307">
                  <c:v>0.37396542358000001</c:v>
                </c:pt>
                <c:pt idx="308">
                  <c:v>0.39731878662000003</c:v>
                </c:pt>
                <c:pt idx="309">
                  <c:v>0.38800436400999999</c:v>
                </c:pt>
                <c:pt idx="310">
                  <c:v>0.31022045898</c:v>
                </c:pt>
                <c:pt idx="311">
                  <c:v>0.32772323607999998</c:v>
                </c:pt>
                <c:pt idx="312">
                  <c:v>0.40781933593999997</c:v>
                </c:pt>
                <c:pt idx="313">
                  <c:v>0.40781933593999997</c:v>
                </c:pt>
                <c:pt idx="314">
                  <c:v>0.44906411743000002</c:v>
                </c:pt>
                <c:pt idx="315">
                  <c:v>0.43518148803999995</c:v>
                </c:pt>
                <c:pt idx="316">
                  <c:v>0.43518148803999995</c:v>
                </c:pt>
                <c:pt idx="317">
                  <c:v>0.39245269775000002</c:v>
                </c:pt>
                <c:pt idx="318">
                  <c:v>0.35385733032</c:v>
                </c:pt>
                <c:pt idx="319">
                  <c:v>0.35385733032</c:v>
                </c:pt>
                <c:pt idx="320">
                  <c:v>0.38050112915000001</c:v>
                </c:pt>
                <c:pt idx="321">
                  <c:v>0.37822909546</c:v>
                </c:pt>
                <c:pt idx="322">
                  <c:v>0.39486041260000004</c:v>
                </c:pt>
                <c:pt idx="323">
                  <c:v>0.39486041260000004</c:v>
                </c:pt>
                <c:pt idx="324">
                  <c:v>0.48777896118000003</c:v>
                </c:pt>
                <c:pt idx="325">
                  <c:v>0.39646575928</c:v>
                </c:pt>
                <c:pt idx="326">
                  <c:v>0.45896380614999999</c:v>
                </c:pt>
                <c:pt idx="327">
                  <c:v>0.36774438476999999</c:v>
                </c:pt>
                <c:pt idx="328">
                  <c:v>0.27056768799000003</c:v>
                </c:pt>
                <c:pt idx="329">
                  <c:v>0.27056768799000003</c:v>
                </c:pt>
                <c:pt idx="330">
                  <c:v>0.29111743163999998</c:v>
                </c:pt>
                <c:pt idx="331">
                  <c:v>0.24104412842</c:v>
                </c:pt>
                <c:pt idx="332">
                  <c:v>0.21018148804</c:v>
                </c:pt>
                <c:pt idx="333">
                  <c:v>0.21018148804</c:v>
                </c:pt>
                <c:pt idx="334">
                  <c:v>0.17238307190000002</c:v>
                </c:pt>
                <c:pt idx="335">
                  <c:v>0.20814358521000001</c:v>
                </c:pt>
                <c:pt idx="336">
                  <c:v>0.20814358521000001</c:v>
                </c:pt>
                <c:pt idx="337">
                  <c:v>0.21571969603999999</c:v>
                </c:pt>
                <c:pt idx="338">
                  <c:v>0.17648699950999999</c:v>
                </c:pt>
                <c:pt idx="339">
                  <c:v>0.17648699950999999</c:v>
                </c:pt>
                <c:pt idx="340">
                  <c:v>0.26469781494</c:v>
                </c:pt>
                <c:pt idx="341">
                  <c:v>0.29609942626999997</c:v>
                </c:pt>
                <c:pt idx="342">
                  <c:v>0.35056057739000002</c:v>
                </c:pt>
                <c:pt idx="343">
                  <c:v>0.35056057739000002</c:v>
                </c:pt>
                <c:pt idx="344">
                  <c:v>0.30465319823999998</c:v>
                </c:pt>
                <c:pt idx="345">
                  <c:v>0.25097721863</c:v>
                </c:pt>
                <c:pt idx="346">
                  <c:v>0.25097721863</c:v>
                </c:pt>
                <c:pt idx="347">
                  <c:v>0.24971472168</c:v>
                </c:pt>
                <c:pt idx="348">
                  <c:v>0.28247619629000004</c:v>
                </c:pt>
                <c:pt idx="349">
                  <c:v>0.26198248290999998</c:v>
                </c:pt>
                <c:pt idx="350">
                  <c:v>0.26198248290999998</c:v>
                </c:pt>
                <c:pt idx="351">
                  <c:v>0.27784841919000003</c:v>
                </c:pt>
                <c:pt idx="352">
                  <c:v>0.28661407471</c:v>
                </c:pt>
                <c:pt idx="353">
                  <c:v>0.32047216797</c:v>
                </c:pt>
                <c:pt idx="354">
                  <c:v>0.25345816040000002</c:v>
                </c:pt>
                <c:pt idx="355">
                  <c:v>0.20067640685999999</c:v>
                </c:pt>
                <c:pt idx="356">
                  <c:v>0.20067640685999999</c:v>
                </c:pt>
                <c:pt idx="357">
                  <c:v>0.22082197571000001</c:v>
                </c:pt>
                <c:pt idx="358">
                  <c:v>0.2156660614</c:v>
                </c:pt>
                <c:pt idx="359">
                  <c:v>0.16297579956000002</c:v>
                </c:pt>
                <c:pt idx="360">
                  <c:v>0.16297579956000002</c:v>
                </c:pt>
                <c:pt idx="361">
                  <c:v>0.24834057616999999</c:v>
                </c:pt>
                <c:pt idx="362">
                  <c:v>0.29447445678999995</c:v>
                </c:pt>
                <c:pt idx="363">
                  <c:v>0.29447445678999995</c:v>
                </c:pt>
                <c:pt idx="364">
                  <c:v>0.28257281494000003</c:v>
                </c:pt>
                <c:pt idx="365">
                  <c:v>0.28175170898000002</c:v>
                </c:pt>
                <c:pt idx="366">
                  <c:v>0.28175170898000002</c:v>
                </c:pt>
                <c:pt idx="367">
                  <c:v>0.28903878783999998</c:v>
                </c:pt>
                <c:pt idx="368">
                  <c:v>0.29327105712999996</c:v>
                </c:pt>
                <c:pt idx="369">
                  <c:v>0.29446557617000002</c:v>
                </c:pt>
                <c:pt idx="370">
                  <c:v>0.29446557617000002</c:v>
                </c:pt>
                <c:pt idx="371">
                  <c:v>0.23469876099</c:v>
                </c:pt>
                <c:pt idx="372">
                  <c:v>0.2551725769</c:v>
                </c:pt>
                <c:pt idx="373">
                  <c:v>0.2551725769</c:v>
                </c:pt>
                <c:pt idx="374">
                  <c:v>0.25938345336999996</c:v>
                </c:pt>
                <c:pt idx="375">
                  <c:v>0.21867861937999999</c:v>
                </c:pt>
                <c:pt idx="376">
                  <c:v>0.21867861937999999</c:v>
                </c:pt>
                <c:pt idx="377">
                  <c:v>0.21974380493000001</c:v>
                </c:pt>
                <c:pt idx="378">
                  <c:v>0.26563262938999999</c:v>
                </c:pt>
                <c:pt idx="379">
                  <c:v>0.34742840576</c:v>
                </c:pt>
                <c:pt idx="380">
                  <c:v>0.28465917968999999</c:v>
                </c:pt>
                <c:pt idx="381">
                  <c:v>0.24695249939000002</c:v>
                </c:pt>
                <c:pt idx="382">
                  <c:v>0.22827053832999999</c:v>
                </c:pt>
                <c:pt idx="383">
                  <c:v>0.22827053832999999</c:v>
                </c:pt>
                <c:pt idx="384">
                  <c:v>0.24133291626</c:v>
                </c:pt>
                <c:pt idx="385">
                  <c:v>0.32293682861</c:v>
                </c:pt>
                <c:pt idx="386">
                  <c:v>0.32293682861</c:v>
                </c:pt>
                <c:pt idx="387">
                  <c:v>0.30668591308999998</c:v>
                </c:pt>
                <c:pt idx="388">
                  <c:v>0.2430226593</c:v>
                </c:pt>
                <c:pt idx="389">
                  <c:v>0.28697927856</c:v>
                </c:pt>
                <c:pt idx="390">
                  <c:v>0.29863851928999996</c:v>
                </c:pt>
                <c:pt idx="391">
                  <c:v>0.23299812317000002</c:v>
                </c:pt>
                <c:pt idx="392">
                  <c:v>0.23848135375999999</c:v>
                </c:pt>
                <c:pt idx="393">
                  <c:v>0.23848135375999999</c:v>
                </c:pt>
                <c:pt idx="394">
                  <c:v>0.26755825806</c:v>
                </c:pt>
                <c:pt idx="395">
                  <c:v>0.20671372986</c:v>
                </c:pt>
                <c:pt idx="396">
                  <c:v>0.2059908905</c:v>
                </c:pt>
                <c:pt idx="397">
                  <c:v>0.2059908905</c:v>
                </c:pt>
                <c:pt idx="398">
                  <c:v>0.16587878417999999</c:v>
                </c:pt>
                <c:pt idx="399">
                  <c:v>0.16587878417999999</c:v>
                </c:pt>
                <c:pt idx="400">
                  <c:v>0.24136569214</c:v>
                </c:pt>
                <c:pt idx="401">
                  <c:v>0.23851425170999999</c:v>
                </c:pt>
                <c:pt idx="402">
                  <c:v>0.25185310364000002</c:v>
                </c:pt>
                <c:pt idx="403">
                  <c:v>0.25185310364000002</c:v>
                </c:pt>
                <c:pt idx="404">
                  <c:v>0.35911499022999999</c:v>
                </c:pt>
                <c:pt idx="405">
                  <c:v>0.33369418335000001</c:v>
                </c:pt>
                <c:pt idx="406">
                  <c:v>0.30457879638999996</c:v>
                </c:pt>
                <c:pt idx="407">
                  <c:v>0.34411276245</c:v>
                </c:pt>
                <c:pt idx="408">
                  <c:v>0.29091842650999999</c:v>
                </c:pt>
                <c:pt idx="409">
                  <c:v>0.24600881957999998</c:v>
                </c:pt>
                <c:pt idx="410">
                  <c:v>0.24600881957999998</c:v>
                </c:pt>
                <c:pt idx="411">
                  <c:v>0.23906025695999999</c:v>
                </c:pt>
                <c:pt idx="412">
                  <c:v>0.22349620056</c:v>
                </c:pt>
                <c:pt idx="413">
                  <c:v>0.22349620056</c:v>
                </c:pt>
                <c:pt idx="414">
                  <c:v>0.25717355346999998</c:v>
                </c:pt>
                <c:pt idx="415">
                  <c:v>0.27552752686000004</c:v>
                </c:pt>
                <c:pt idx="416">
                  <c:v>0.22628347777999999</c:v>
                </c:pt>
                <c:pt idx="417">
                  <c:v>0.34950421142999999</c:v>
                </c:pt>
                <c:pt idx="418">
                  <c:v>0.66697418213000004</c:v>
                </c:pt>
                <c:pt idx="419">
                  <c:v>0.66697418213000004</c:v>
                </c:pt>
                <c:pt idx="420">
                  <c:v>0.76816662598000007</c:v>
                </c:pt>
                <c:pt idx="421">
                  <c:v>0.89454296874999994</c:v>
                </c:pt>
                <c:pt idx="422">
                  <c:v>0.87363848876999994</c:v>
                </c:pt>
                <c:pt idx="423">
                  <c:v>0.87363848876999994</c:v>
                </c:pt>
                <c:pt idx="424">
                  <c:v>0.85298370360999998</c:v>
                </c:pt>
                <c:pt idx="425">
                  <c:v>0.92103649901999995</c:v>
                </c:pt>
                <c:pt idx="426">
                  <c:v>1.13712353516</c:v>
                </c:pt>
                <c:pt idx="427">
                  <c:v>1.3799188232399999</c:v>
                </c:pt>
                <c:pt idx="428">
                  <c:v>1.6104921875</c:v>
                </c:pt>
                <c:pt idx="429">
                  <c:v>1.6104921875</c:v>
                </c:pt>
                <c:pt idx="430">
                  <c:v>1.9296071777300001</c:v>
                </c:pt>
                <c:pt idx="431">
                  <c:v>2.20825146484</c:v>
                </c:pt>
                <c:pt idx="432">
                  <c:v>2.6435219726599999</c:v>
                </c:pt>
                <c:pt idx="433">
                  <c:v>2.6435219726599999</c:v>
                </c:pt>
                <c:pt idx="434">
                  <c:v>3.4986359863300001</c:v>
                </c:pt>
                <c:pt idx="435">
                  <c:v>4.0272663574200003</c:v>
                </c:pt>
                <c:pt idx="436">
                  <c:v>4.0272663574200003</c:v>
                </c:pt>
                <c:pt idx="437">
                  <c:v>4.3777836914099995</c:v>
                </c:pt>
                <c:pt idx="438">
                  <c:v>4.8048657226599998</c:v>
                </c:pt>
                <c:pt idx="439">
                  <c:v>4.8048657226599998</c:v>
                </c:pt>
                <c:pt idx="440">
                  <c:v>5.17865283203</c:v>
                </c:pt>
                <c:pt idx="441">
                  <c:v>5.7039755859400003</c:v>
                </c:pt>
                <c:pt idx="442">
                  <c:v>6.2907294921900005</c:v>
                </c:pt>
                <c:pt idx="443">
                  <c:v>6.9376914062499999</c:v>
                </c:pt>
                <c:pt idx="444">
                  <c:v>7.2656225585900005</c:v>
                </c:pt>
                <c:pt idx="445">
                  <c:v>7.2656225585900005</c:v>
                </c:pt>
                <c:pt idx="446">
                  <c:v>7.6603525390599998</c:v>
                </c:pt>
                <c:pt idx="447">
                  <c:v>8.1516367187499998</c:v>
                </c:pt>
                <c:pt idx="448">
                  <c:v>8.5095732421899992</c:v>
                </c:pt>
                <c:pt idx="449">
                  <c:v>8.5095732421899992</c:v>
                </c:pt>
                <c:pt idx="450">
                  <c:v>8.8783339843800011</c:v>
                </c:pt>
                <c:pt idx="451">
                  <c:v>9.4079541015600014</c:v>
                </c:pt>
                <c:pt idx="452">
                  <c:v>9.6571904296899991</c:v>
                </c:pt>
                <c:pt idx="453">
                  <c:v>10.01508398438</c:v>
                </c:pt>
                <c:pt idx="454">
                  <c:v>10.188299804689999</c:v>
                </c:pt>
                <c:pt idx="455">
                  <c:v>10.45468164063</c:v>
                </c:pt>
                <c:pt idx="456">
                  <c:v>10.45468164063</c:v>
                </c:pt>
                <c:pt idx="457">
                  <c:v>10.723208984380001</c:v>
                </c:pt>
                <c:pt idx="458">
                  <c:v>11.06995507813</c:v>
                </c:pt>
                <c:pt idx="459">
                  <c:v>11.06995507813</c:v>
                </c:pt>
                <c:pt idx="460">
                  <c:v>11.445575195310001</c:v>
                </c:pt>
                <c:pt idx="461">
                  <c:v>11.56278320313</c:v>
                </c:pt>
                <c:pt idx="462">
                  <c:v>11.558022460939998</c:v>
                </c:pt>
                <c:pt idx="463">
                  <c:v>11.58936621094</c:v>
                </c:pt>
                <c:pt idx="464">
                  <c:v>11.754359375</c:v>
                </c:pt>
                <c:pt idx="465">
                  <c:v>11.936109374999999</c:v>
                </c:pt>
                <c:pt idx="466">
                  <c:v>11.936109374999999</c:v>
                </c:pt>
                <c:pt idx="467">
                  <c:v>12.12036230469</c:v>
                </c:pt>
                <c:pt idx="468">
                  <c:v>12.18509375</c:v>
                </c:pt>
                <c:pt idx="469">
                  <c:v>12.18509375</c:v>
                </c:pt>
                <c:pt idx="470">
                  <c:v>12.35580566406</c:v>
                </c:pt>
                <c:pt idx="471">
                  <c:v>12.55981445313</c:v>
                </c:pt>
                <c:pt idx="472">
                  <c:v>12.55981445313</c:v>
                </c:pt>
                <c:pt idx="473">
                  <c:v>12.53015039063</c:v>
                </c:pt>
                <c:pt idx="474">
                  <c:v>12.595583984380001</c:v>
                </c:pt>
                <c:pt idx="475">
                  <c:v>12.61157324219</c:v>
                </c:pt>
                <c:pt idx="476">
                  <c:v>12.61157324219</c:v>
                </c:pt>
                <c:pt idx="477">
                  <c:v>12.638298828130001</c:v>
                </c:pt>
                <c:pt idx="478">
                  <c:v>12.693021484380001</c:v>
                </c:pt>
                <c:pt idx="479">
                  <c:v>12.739310546880001</c:v>
                </c:pt>
                <c:pt idx="480">
                  <c:v>12.80041992188</c:v>
                </c:pt>
                <c:pt idx="481">
                  <c:v>12.665521484380001</c:v>
                </c:pt>
                <c:pt idx="482">
                  <c:v>12.665521484380001</c:v>
                </c:pt>
                <c:pt idx="483">
                  <c:v>12.475333984380001</c:v>
                </c:pt>
                <c:pt idx="484">
                  <c:v>12.507822265630001</c:v>
                </c:pt>
                <c:pt idx="485">
                  <c:v>12.54683496094</c:v>
                </c:pt>
                <c:pt idx="486">
                  <c:v>12.54683496094</c:v>
                </c:pt>
                <c:pt idx="487">
                  <c:v>12.659448242189999</c:v>
                </c:pt>
                <c:pt idx="488">
                  <c:v>12.41881640625</c:v>
                </c:pt>
                <c:pt idx="489">
                  <c:v>12.43231738281</c:v>
                </c:pt>
                <c:pt idx="490">
                  <c:v>12.410144531249999</c:v>
                </c:pt>
                <c:pt idx="491">
                  <c:v>12.53670507813</c:v>
                </c:pt>
                <c:pt idx="492">
                  <c:v>12.53670507813</c:v>
                </c:pt>
                <c:pt idx="493">
                  <c:v>12.66488867188</c:v>
                </c:pt>
                <c:pt idx="494">
                  <c:v>12.613972656250001</c:v>
                </c:pt>
                <c:pt idx="495">
                  <c:v>12.655328125</c:v>
                </c:pt>
                <c:pt idx="496">
                  <c:v>12.655328125</c:v>
                </c:pt>
                <c:pt idx="497">
                  <c:v>12.749999023439999</c:v>
                </c:pt>
                <c:pt idx="498">
                  <c:v>12.749999023439999</c:v>
                </c:pt>
                <c:pt idx="499">
                  <c:v>12.65401367188</c:v>
                </c:pt>
                <c:pt idx="500">
                  <c:v>12.66929101563</c:v>
                </c:pt>
                <c:pt idx="501">
                  <c:v>12.502596679689999</c:v>
                </c:pt>
                <c:pt idx="502">
                  <c:v>12.502596679689999</c:v>
                </c:pt>
                <c:pt idx="503">
                  <c:v>12.40319726563</c:v>
                </c:pt>
                <c:pt idx="504">
                  <c:v>12.57017773438</c:v>
                </c:pt>
                <c:pt idx="505">
                  <c:v>12.52703710938</c:v>
                </c:pt>
                <c:pt idx="506">
                  <c:v>12.536919921880001</c:v>
                </c:pt>
                <c:pt idx="507">
                  <c:v>12.539834960939999</c:v>
                </c:pt>
                <c:pt idx="508">
                  <c:v>12.539834960939999</c:v>
                </c:pt>
                <c:pt idx="509">
                  <c:v>12.651063476560001</c:v>
                </c:pt>
                <c:pt idx="510">
                  <c:v>12.617697265630001</c:v>
                </c:pt>
                <c:pt idx="511">
                  <c:v>12.63425976563</c:v>
                </c:pt>
                <c:pt idx="512">
                  <c:v>12.63425976563</c:v>
                </c:pt>
                <c:pt idx="513">
                  <c:v>12.788662109380001</c:v>
                </c:pt>
                <c:pt idx="514">
                  <c:v>12.585497070310002</c:v>
                </c:pt>
                <c:pt idx="515">
                  <c:v>12.613607421880001</c:v>
                </c:pt>
                <c:pt idx="516">
                  <c:v>12.486019531249999</c:v>
                </c:pt>
                <c:pt idx="517">
                  <c:v>12.628179687499999</c:v>
                </c:pt>
                <c:pt idx="518">
                  <c:v>12.628179687499999</c:v>
                </c:pt>
                <c:pt idx="519">
                  <c:v>12.75368457031</c:v>
                </c:pt>
                <c:pt idx="520">
                  <c:v>12.903646484380001</c:v>
                </c:pt>
                <c:pt idx="521">
                  <c:v>12.8432890625</c:v>
                </c:pt>
                <c:pt idx="522">
                  <c:v>12.8432890625</c:v>
                </c:pt>
                <c:pt idx="523">
                  <c:v>12.846937499999999</c:v>
                </c:pt>
                <c:pt idx="524">
                  <c:v>12.831706054689999</c:v>
                </c:pt>
                <c:pt idx="525">
                  <c:v>12.831706054689999</c:v>
                </c:pt>
                <c:pt idx="526">
                  <c:v>12.815579101560001</c:v>
                </c:pt>
                <c:pt idx="527">
                  <c:v>12.737444335939999</c:v>
                </c:pt>
                <c:pt idx="528">
                  <c:v>12.737444335939999</c:v>
                </c:pt>
                <c:pt idx="529">
                  <c:v>12.716706054689999</c:v>
                </c:pt>
                <c:pt idx="530">
                  <c:v>12.80167773438</c:v>
                </c:pt>
                <c:pt idx="531">
                  <c:v>12.76269042969</c:v>
                </c:pt>
                <c:pt idx="532">
                  <c:v>12.662173828130001</c:v>
                </c:pt>
                <c:pt idx="533">
                  <c:v>12.559803710939999</c:v>
                </c:pt>
                <c:pt idx="534">
                  <c:v>12.559803710939999</c:v>
                </c:pt>
                <c:pt idx="535">
                  <c:v>12.66848730469</c:v>
                </c:pt>
                <c:pt idx="536">
                  <c:v>12.55140820313</c:v>
                </c:pt>
                <c:pt idx="537">
                  <c:v>12.789040039060001</c:v>
                </c:pt>
                <c:pt idx="538">
                  <c:v>12.789040039060001</c:v>
                </c:pt>
                <c:pt idx="539">
                  <c:v>12.712903320310001</c:v>
                </c:pt>
                <c:pt idx="540">
                  <c:v>12.76255273438</c:v>
                </c:pt>
                <c:pt idx="541">
                  <c:v>12.77999414063</c:v>
                </c:pt>
                <c:pt idx="542">
                  <c:v>12.70179882813</c:v>
                </c:pt>
                <c:pt idx="543">
                  <c:v>12.754875</c:v>
                </c:pt>
                <c:pt idx="544">
                  <c:v>12.754875</c:v>
                </c:pt>
                <c:pt idx="545">
                  <c:v>12.710016601560001</c:v>
                </c:pt>
                <c:pt idx="546">
                  <c:v>12.710776367189998</c:v>
                </c:pt>
                <c:pt idx="547">
                  <c:v>12.773036132810001</c:v>
                </c:pt>
                <c:pt idx="548">
                  <c:v>12.773036132810001</c:v>
                </c:pt>
                <c:pt idx="549">
                  <c:v>12.90156445313</c:v>
                </c:pt>
                <c:pt idx="550">
                  <c:v>12.80015039063</c:v>
                </c:pt>
                <c:pt idx="551">
                  <c:v>12.763713867189999</c:v>
                </c:pt>
                <c:pt idx="552">
                  <c:v>12.749434570310001</c:v>
                </c:pt>
                <c:pt idx="553">
                  <c:v>12.69059375</c:v>
                </c:pt>
                <c:pt idx="554">
                  <c:v>12.69059375</c:v>
                </c:pt>
                <c:pt idx="555">
                  <c:v>12.689217773439999</c:v>
                </c:pt>
                <c:pt idx="556">
                  <c:v>12.60771582031</c:v>
                </c:pt>
                <c:pt idx="557">
                  <c:v>12.57511523438</c:v>
                </c:pt>
                <c:pt idx="558">
                  <c:v>12.57511523438</c:v>
                </c:pt>
                <c:pt idx="559">
                  <c:v>12.625900390630001</c:v>
                </c:pt>
                <c:pt idx="560">
                  <c:v>12.623245117189999</c:v>
                </c:pt>
                <c:pt idx="561">
                  <c:v>12.50648632813</c:v>
                </c:pt>
                <c:pt idx="562">
                  <c:v>12.597250976560002</c:v>
                </c:pt>
                <c:pt idx="563">
                  <c:v>12.55120507813</c:v>
                </c:pt>
                <c:pt idx="564">
                  <c:v>12.416786132810001</c:v>
                </c:pt>
                <c:pt idx="565">
                  <c:v>12.416786132810001</c:v>
                </c:pt>
                <c:pt idx="566">
                  <c:v>12.275512695310001</c:v>
                </c:pt>
                <c:pt idx="567">
                  <c:v>12.31364355469</c:v>
                </c:pt>
                <c:pt idx="568">
                  <c:v>12.31364355469</c:v>
                </c:pt>
                <c:pt idx="569">
                  <c:v>12.449649414060001</c:v>
                </c:pt>
                <c:pt idx="570">
                  <c:v>12.362357421880001</c:v>
                </c:pt>
                <c:pt idx="571">
                  <c:v>12.362357421880001</c:v>
                </c:pt>
                <c:pt idx="572">
                  <c:v>12.352602539060001</c:v>
                </c:pt>
                <c:pt idx="573">
                  <c:v>12.468171874999999</c:v>
                </c:pt>
                <c:pt idx="574">
                  <c:v>12.468171874999999</c:v>
                </c:pt>
                <c:pt idx="575">
                  <c:v>12.55366503906</c:v>
                </c:pt>
                <c:pt idx="576">
                  <c:v>12.59034277344</c:v>
                </c:pt>
                <c:pt idx="577">
                  <c:v>12.59034277344</c:v>
                </c:pt>
                <c:pt idx="578">
                  <c:v>12.562833984380001</c:v>
                </c:pt>
                <c:pt idx="579">
                  <c:v>12.562833984380001</c:v>
                </c:pt>
                <c:pt idx="580">
                  <c:v>12.458100585939999</c:v>
                </c:pt>
                <c:pt idx="581">
                  <c:v>12.331280273439999</c:v>
                </c:pt>
                <c:pt idx="582">
                  <c:v>12.21057617188</c:v>
                </c:pt>
                <c:pt idx="583">
                  <c:v>12.21057617188</c:v>
                </c:pt>
                <c:pt idx="584">
                  <c:v>12.287757812500001</c:v>
                </c:pt>
                <c:pt idx="585">
                  <c:v>12.221441406249999</c:v>
                </c:pt>
                <c:pt idx="586">
                  <c:v>12.19368359375</c:v>
                </c:pt>
                <c:pt idx="587">
                  <c:v>12.24787695313</c:v>
                </c:pt>
                <c:pt idx="588">
                  <c:v>12.07208007813</c:v>
                </c:pt>
                <c:pt idx="589">
                  <c:v>12.07208007813</c:v>
                </c:pt>
                <c:pt idx="590">
                  <c:v>12.26710644531</c:v>
                </c:pt>
                <c:pt idx="591">
                  <c:v>12.233337890630001</c:v>
                </c:pt>
                <c:pt idx="592">
                  <c:v>12.058227539060001</c:v>
                </c:pt>
                <c:pt idx="593">
                  <c:v>12.058227539060001</c:v>
                </c:pt>
                <c:pt idx="594">
                  <c:v>12.06402148438</c:v>
                </c:pt>
                <c:pt idx="595">
                  <c:v>11.956056640630001</c:v>
                </c:pt>
                <c:pt idx="596">
                  <c:v>11.98376367188</c:v>
                </c:pt>
                <c:pt idx="597">
                  <c:v>11.92896972656</c:v>
                </c:pt>
                <c:pt idx="598">
                  <c:v>12.169542968749999</c:v>
                </c:pt>
                <c:pt idx="599">
                  <c:v>12.169542968749999</c:v>
                </c:pt>
                <c:pt idx="600">
                  <c:v>12.17094140625</c:v>
                </c:pt>
                <c:pt idx="601">
                  <c:v>12.036247070310001</c:v>
                </c:pt>
                <c:pt idx="602">
                  <c:v>12.096449218749999</c:v>
                </c:pt>
                <c:pt idx="603">
                  <c:v>12.096449218749999</c:v>
                </c:pt>
                <c:pt idx="604">
                  <c:v>12.004580078130001</c:v>
                </c:pt>
                <c:pt idx="605">
                  <c:v>12.06812792969</c:v>
                </c:pt>
                <c:pt idx="606">
                  <c:v>12.06812792969</c:v>
                </c:pt>
                <c:pt idx="607">
                  <c:v>11.96441210938</c:v>
                </c:pt>
                <c:pt idx="608">
                  <c:v>11.85161132813</c:v>
                </c:pt>
                <c:pt idx="609">
                  <c:v>11.75751855469</c:v>
                </c:pt>
                <c:pt idx="610">
                  <c:v>11.75751855469</c:v>
                </c:pt>
                <c:pt idx="611">
                  <c:v>11.79913574219</c:v>
                </c:pt>
                <c:pt idx="612">
                  <c:v>11.702271484380001</c:v>
                </c:pt>
                <c:pt idx="613">
                  <c:v>11.702271484380001</c:v>
                </c:pt>
                <c:pt idx="614">
                  <c:v>11.89518652344</c:v>
                </c:pt>
                <c:pt idx="615">
                  <c:v>11.860121093749999</c:v>
                </c:pt>
                <c:pt idx="616">
                  <c:v>11.860121093749999</c:v>
                </c:pt>
                <c:pt idx="617">
                  <c:v>11.85988769531</c:v>
                </c:pt>
                <c:pt idx="618">
                  <c:v>11.682002929689999</c:v>
                </c:pt>
                <c:pt idx="619">
                  <c:v>11.76679101563</c:v>
                </c:pt>
                <c:pt idx="620">
                  <c:v>11.76679101563</c:v>
                </c:pt>
                <c:pt idx="621">
                  <c:v>11.73217089844</c:v>
                </c:pt>
                <c:pt idx="622">
                  <c:v>11.901120117189999</c:v>
                </c:pt>
                <c:pt idx="623">
                  <c:v>11.901120117189999</c:v>
                </c:pt>
                <c:pt idx="624">
                  <c:v>12.167651367189999</c:v>
                </c:pt>
                <c:pt idx="625">
                  <c:v>12.032390625</c:v>
                </c:pt>
                <c:pt idx="626">
                  <c:v>12.032390625</c:v>
                </c:pt>
                <c:pt idx="627">
                  <c:v>11.913585937500001</c:v>
                </c:pt>
                <c:pt idx="628">
                  <c:v>11.91197460938</c:v>
                </c:pt>
                <c:pt idx="629">
                  <c:v>11.91197460938</c:v>
                </c:pt>
                <c:pt idx="630">
                  <c:v>11.720348632810001</c:v>
                </c:pt>
                <c:pt idx="631">
                  <c:v>11.878519531249999</c:v>
                </c:pt>
                <c:pt idx="632">
                  <c:v>11.8876015625</c:v>
                </c:pt>
                <c:pt idx="633">
                  <c:v>11.945115234380001</c:v>
                </c:pt>
                <c:pt idx="634">
                  <c:v>11.912619140630001</c:v>
                </c:pt>
                <c:pt idx="635">
                  <c:v>12.000533203130001</c:v>
                </c:pt>
                <c:pt idx="636">
                  <c:v>12.000533203130001</c:v>
                </c:pt>
                <c:pt idx="637">
                  <c:v>11.82640917969</c:v>
                </c:pt>
                <c:pt idx="638">
                  <c:v>11.903568359380001</c:v>
                </c:pt>
                <c:pt idx="639">
                  <c:v>11.766291015630001</c:v>
                </c:pt>
                <c:pt idx="640">
                  <c:v>11.766291015630001</c:v>
                </c:pt>
                <c:pt idx="641">
                  <c:v>11.579930664060001</c:v>
                </c:pt>
                <c:pt idx="642">
                  <c:v>11.67571386719</c:v>
                </c:pt>
                <c:pt idx="643">
                  <c:v>11.732947265630001</c:v>
                </c:pt>
                <c:pt idx="644">
                  <c:v>11.684800781250001</c:v>
                </c:pt>
                <c:pt idx="645">
                  <c:v>11.722</c:v>
                </c:pt>
                <c:pt idx="646">
                  <c:v>11.722</c:v>
                </c:pt>
                <c:pt idx="647">
                  <c:v>11.716033203130001</c:v>
                </c:pt>
                <c:pt idx="648">
                  <c:v>11.741701171880001</c:v>
                </c:pt>
                <c:pt idx="649">
                  <c:v>11.813349609380001</c:v>
                </c:pt>
                <c:pt idx="650">
                  <c:v>11.813349609380001</c:v>
                </c:pt>
                <c:pt idx="651">
                  <c:v>11.77942382813</c:v>
                </c:pt>
                <c:pt idx="652">
                  <c:v>11.76472363281</c:v>
                </c:pt>
                <c:pt idx="653">
                  <c:v>11.782479492189999</c:v>
                </c:pt>
                <c:pt idx="654">
                  <c:v>11.827069335939999</c:v>
                </c:pt>
                <c:pt idx="655">
                  <c:v>11.75775976563</c:v>
                </c:pt>
                <c:pt idx="656">
                  <c:v>11.75775976563</c:v>
                </c:pt>
                <c:pt idx="657">
                  <c:v>11.787264648439999</c:v>
                </c:pt>
                <c:pt idx="658">
                  <c:v>11.805029296880001</c:v>
                </c:pt>
                <c:pt idx="659">
                  <c:v>11.81182519531</c:v>
                </c:pt>
                <c:pt idx="660">
                  <c:v>11.81182519531</c:v>
                </c:pt>
                <c:pt idx="661">
                  <c:v>11.86528027344</c:v>
                </c:pt>
                <c:pt idx="662">
                  <c:v>11.86528027344</c:v>
                </c:pt>
                <c:pt idx="663">
                  <c:v>11.76676367188</c:v>
                </c:pt>
                <c:pt idx="664">
                  <c:v>11.80054394531</c:v>
                </c:pt>
                <c:pt idx="665">
                  <c:v>11.79677929688</c:v>
                </c:pt>
                <c:pt idx="666">
                  <c:v>11.79677929688</c:v>
                </c:pt>
                <c:pt idx="667">
                  <c:v>11.812002929689999</c:v>
                </c:pt>
                <c:pt idx="668">
                  <c:v>11.92172460938</c:v>
                </c:pt>
                <c:pt idx="669">
                  <c:v>11.92172460938</c:v>
                </c:pt>
                <c:pt idx="670">
                  <c:v>11.99450585938</c:v>
                </c:pt>
                <c:pt idx="671">
                  <c:v>11.823313476560001</c:v>
                </c:pt>
                <c:pt idx="672">
                  <c:v>11.823313476560001</c:v>
                </c:pt>
                <c:pt idx="673">
                  <c:v>11.85671289063</c:v>
                </c:pt>
                <c:pt idx="674">
                  <c:v>11.99916699219</c:v>
                </c:pt>
                <c:pt idx="675">
                  <c:v>12.00409277344</c:v>
                </c:pt>
                <c:pt idx="676">
                  <c:v>12.00409277344</c:v>
                </c:pt>
                <c:pt idx="677">
                  <c:v>12.154104492189999</c:v>
                </c:pt>
                <c:pt idx="678">
                  <c:v>12.13775195313</c:v>
                </c:pt>
                <c:pt idx="679">
                  <c:v>12.061865234380001</c:v>
                </c:pt>
                <c:pt idx="680">
                  <c:v>12.034556640630001</c:v>
                </c:pt>
                <c:pt idx="681">
                  <c:v>12.19841210938</c:v>
                </c:pt>
                <c:pt idx="682">
                  <c:v>12.19841210938</c:v>
                </c:pt>
                <c:pt idx="683">
                  <c:v>12.209214843750001</c:v>
                </c:pt>
                <c:pt idx="684">
                  <c:v>12.21754492188</c:v>
                </c:pt>
                <c:pt idx="685">
                  <c:v>12.133534179689999</c:v>
                </c:pt>
                <c:pt idx="686">
                  <c:v>12.133534179689999</c:v>
                </c:pt>
                <c:pt idx="687">
                  <c:v>12.110717773439999</c:v>
                </c:pt>
                <c:pt idx="688">
                  <c:v>12.110717773439999</c:v>
                </c:pt>
                <c:pt idx="689">
                  <c:v>12.166958007810001</c:v>
                </c:pt>
                <c:pt idx="690">
                  <c:v>12.093168945310001</c:v>
                </c:pt>
                <c:pt idx="691">
                  <c:v>12.15987597656</c:v>
                </c:pt>
                <c:pt idx="692">
                  <c:v>12.15987597656</c:v>
                </c:pt>
                <c:pt idx="693">
                  <c:v>12.079206054689999</c:v>
                </c:pt>
                <c:pt idx="694">
                  <c:v>12.04853417969</c:v>
                </c:pt>
                <c:pt idx="695">
                  <c:v>11.99958496094</c:v>
                </c:pt>
                <c:pt idx="696">
                  <c:v>11.92192382813</c:v>
                </c:pt>
                <c:pt idx="697">
                  <c:v>11.950189453130001</c:v>
                </c:pt>
                <c:pt idx="698">
                  <c:v>11.950189453130001</c:v>
                </c:pt>
                <c:pt idx="699">
                  <c:v>12.103799804689999</c:v>
                </c:pt>
                <c:pt idx="700">
                  <c:v>12.06605664063</c:v>
                </c:pt>
                <c:pt idx="701">
                  <c:v>12.06605664063</c:v>
                </c:pt>
                <c:pt idx="702">
                  <c:v>12.02965039063</c:v>
                </c:pt>
                <c:pt idx="703">
                  <c:v>11.93697167969</c:v>
                </c:pt>
                <c:pt idx="704">
                  <c:v>12.111440429689999</c:v>
                </c:pt>
                <c:pt idx="705">
                  <c:v>12.049543945310001</c:v>
                </c:pt>
                <c:pt idx="706">
                  <c:v>11.841714843749999</c:v>
                </c:pt>
                <c:pt idx="707">
                  <c:v>11.834285156250001</c:v>
                </c:pt>
                <c:pt idx="708">
                  <c:v>11.834285156250001</c:v>
                </c:pt>
                <c:pt idx="709">
                  <c:v>12.01079101563</c:v>
                </c:pt>
                <c:pt idx="710">
                  <c:v>11.95846582031</c:v>
                </c:pt>
                <c:pt idx="711">
                  <c:v>11.95846582031</c:v>
                </c:pt>
                <c:pt idx="712">
                  <c:v>11.985268554689998</c:v>
                </c:pt>
                <c:pt idx="713">
                  <c:v>12.03147460938</c:v>
                </c:pt>
                <c:pt idx="714">
                  <c:v>12.19194335938</c:v>
                </c:pt>
                <c:pt idx="715">
                  <c:v>11.92061816406</c:v>
                </c:pt>
                <c:pt idx="716">
                  <c:v>11.946603515630001</c:v>
                </c:pt>
                <c:pt idx="717">
                  <c:v>11.945688476560001</c:v>
                </c:pt>
                <c:pt idx="718">
                  <c:v>11.945688476560001</c:v>
                </c:pt>
                <c:pt idx="719">
                  <c:v>12.151195312500001</c:v>
                </c:pt>
                <c:pt idx="720">
                  <c:v>12.03143164063</c:v>
                </c:pt>
                <c:pt idx="721">
                  <c:v>12.03143164063</c:v>
                </c:pt>
                <c:pt idx="722">
                  <c:v>11.904576171880001</c:v>
                </c:pt>
                <c:pt idx="723">
                  <c:v>11.911013671880001</c:v>
                </c:pt>
                <c:pt idx="724">
                  <c:v>11.911013671880001</c:v>
                </c:pt>
                <c:pt idx="725">
                  <c:v>11.77273632813</c:v>
                </c:pt>
                <c:pt idx="726">
                  <c:v>11.877397460939999</c:v>
                </c:pt>
                <c:pt idx="727">
                  <c:v>11.877397460939999</c:v>
                </c:pt>
                <c:pt idx="728">
                  <c:v>11.89187109375</c:v>
                </c:pt>
                <c:pt idx="729">
                  <c:v>11.934863281249999</c:v>
                </c:pt>
                <c:pt idx="730">
                  <c:v>11.70836328125</c:v>
                </c:pt>
                <c:pt idx="731">
                  <c:v>11.78665429688</c:v>
                </c:pt>
                <c:pt idx="732">
                  <c:v>11.704435546880001</c:v>
                </c:pt>
                <c:pt idx="733">
                  <c:v>11.57328320313</c:v>
                </c:pt>
                <c:pt idx="734">
                  <c:v>11.57328320313</c:v>
                </c:pt>
                <c:pt idx="735">
                  <c:v>11.5639921875</c:v>
                </c:pt>
                <c:pt idx="736">
                  <c:v>11.65232226563</c:v>
                </c:pt>
                <c:pt idx="737">
                  <c:v>11.65232226563</c:v>
                </c:pt>
                <c:pt idx="738">
                  <c:v>11.57855957031</c:v>
                </c:pt>
                <c:pt idx="739">
                  <c:v>11.425737304689999</c:v>
                </c:pt>
                <c:pt idx="740">
                  <c:v>11.519054687500001</c:v>
                </c:pt>
                <c:pt idx="741">
                  <c:v>11.549552734380001</c:v>
                </c:pt>
                <c:pt idx="742">
                  <c:v>11.552658203130001</c:v>
                </c:pt>
                <c:pt idx="743">
                  <c:v>11.50572167969</c:v>
                </c:pt>
                <c:pt idx="744">
                  <c:v>11.50572167969</c:v>
                </c:pt>
                <c:pt idx="745">
                  <c:v>11.666236328130001</c:v>
                </c:pt>
                <c:pt idx="746">
                  <c:v>11.63376171875</c:v>
                </c:pt>
                <c:pt idx="747">
                  <c:v>11.63376171875</c:v>
                </c:pt>
                <c:pt idx="748">
                  <c:v>11.676291015630001</c:v>
                </c:pt>
                <c:pt idx="749">
                  <c:v>11.746165039060001</c:v>
                </c:pt>
                <c:pt idx="750">
                  <c:v>11.790302734380001</c:v>
                </c:pt>
                <c:pt idx="751">
                  <c:v>11.71879882813</c:v>
                </c:pt>
                <c:pt idx="752">
                  <c:v>11.69768164063</c:v>
                </c:pt>
                <c:pt idx="753">
                  <c:v>11.786388671880001</c:v>
                </c:pt>
                <c:pt idx="754">
                  <c:v>11.786388671880001</c:v>
                </c:pt>
                <c:pt idx="755">
                  <c:v>11.80467089844</c:v>
                </c:pt>
                <c:pt idx="756">
                  <c:v>11.772810546880001</c:v>
                </c:pt>
                <c:pt idx="757">
                  <c:v>11.772810546880001</c:v>
                </c:pt>
                <c:pt idx="758">
                  <c:v>11.959353515630001</c:v>
                </c:pt>
                <c:pt idx="759">
                  <c:v>12.012609375</c:v>
                </c:pt>
                <c:pt idx="760">
                  <c:v>12.012609375</c:v>
                </c:pt>
                <c:pt idx="761">
                  <c:v>12.021933593749999</c:v>
                </c:pt>
                <c:pt idx="762">
                  <c:v>12.18822558594</c:v>
                </c:pt>
                <c:pt idx="763">
                  <c:v>12.18822558594</c:v>
                </c:pt>
                <c:pt idx="764">
                  <c:v>12.08364941406</c:v>
                </c:pt>
                <c:pt idx="765">
                  <c:v>12.057659179689999</c:v>
                </c:pt>
                <c:pt idx="766">
                  <c:v>12.023537109380001</c:v>
                </c:pt>
                <c:pt idx="767">
                  <c:v>12.05879589844</c:v>
                </c:pt>
                <c:pt idx="768">
                  <c:v>11.89098925781</c:v>
                </c:pt>
                <c:pt idx="769">
                  <c:v>11.867896484380001</c:v>
                </c:pt>
                <c:pt idx="770">
                  <c:v>11.867896484380001</c:v>
                </c:pt>
                <c:pt idx="771">
                  <c:v>11.990656250000001</c:v>
                </c:pt>
                <c:pt idx="772">
                  <c:v>12.168224609380001</c:v>
                </c:pt>
                <c:pt idx="773">
                  <c:v>11.920271484380001</c:v>
                </c:pt>
                <c:pt idx="774">
                  <c:v>11.920271484380001</c:v>
                </c:pt>
                <c:pt idx="775">
                  <c:v>11.76708007813</c:v>
                </c:pt>
                <c:pt idx="776">
                  <c:v>11.796126953130001</c:v>
                </c:pt>
                <c:pt idx="777">
                  <c:v>11.781715820310001</c:v>
                </c:pt>
                <c:pt idx="778">
                  <c:v>11.591706054689999</c:v>
                </c:pt>
                <c:pt idx="779">
                  <c:v>11.402919921880001</c:v>
                </c:pt>
                <c:pt idx="780">
                  <c:v>11.402919921880001</c:v>
                </c:pt>
                <c:pt idx="781">
                  <c:v>11.38339257813</c:v>
                </c:pt>
                <c:pt idx="782">
                  <c:v>11.709708984380001</c:v>
                </c:pt>
                <c:pt idx="783">
                  <c:v>11.709708984380001</c:v>
                </c:pt>
                <c:pt idx="784">
                  <c:v>11.55106152344</c:v>
                </c:pt>
                <c:pt idx="785">
                  <c:v>11.46303125</c:v>
                </c:pt>
                <c:pt idx="786">
                  <c:v>11.46303125</c:v>
                </c:pt>
                <c:pt idx="787">
                  <c:v>11.5012109375</c:v>
                </c:pt>
                <c:pt idx="788">
                  <c:v>11.29081445313</c:v>
                </c:pt>
                <c:pt idx="789">
                  <c:v>11.241248046880001</c:v>
                </c:pt>
                <c:pt idx="790">
                  <c:v>11.241248046880001</c:v>
                </c:pt>
                <c:pt idx="791">
                  <c:v>11.09013867188</c:v>
                </c:pt>
                <c:pt idx="792">
                  <c:v>11.115715820310001</c:v>
                </c:pt>
                <c:pt idx="793">
                  <c:v>11.115715820310001</c:v>
                </c:pt>
                <c:pt idx="794">
                  <c:v>11.066766601560001</c:v>
                </c:pt>
                <c:pt idx="795">
                  <c:v>10.990187499999999</c:v>
                </c:pt>
                <c:pt idx="796">
                  <c:v>10.990187499999999</c:v>
                </c:pt>
                <c:pt idx="797">
                  <c:v>11.09934765625</c:v>
                </c:pt>
                <c:pt idx="798">
                  <c:v>11.23333398438</c:v>
                </c:pt>
                <c:pt idx="799">
                  <c:v>11.329951171880001</c:v>
                </c:pt>
                <c:pt idx="800">
                  <c:v>11.329951171880001</c:v>
                </c:pt>
                <c:pt idx="801">
                  <c:v>11.276942382810001</c:v>
                </c:pt>
                <c:pt idx="802">
                  <c:v>11.212536132810001</c:v>
                </c:pt>
                <c:pt idx="803">
                  <c:v>11.295940429689999</c:v>
                </c:pt>
                <c:pt idx="804">
                  <c:v>11.29099414063</c:v>
                </c:pt>
                <c:pt idx="805">
                  <c:v>11.196657226560001</c:v>
                </c:pt>
                <c:pt idx="806">
                  <c:v>11.196657226560001</c:v>
                </c:pt>
                <c:pt idx="807">
                  <c:v>11.183681640630001</c:v>
                </c:pt>
                <c:pt idx="808">
                  <c:v>11.35068066406</c:v>
                </c:pt>
                <c:pt idx="809">
                  <c:v>11.34221777344</c:v>
                </c:pt>
                <c:pt idx="810">
                  <c:v>11.34221777344</c:v>
                </c:pt>
                <c:pt idx="811">
                  <c:v>11.248013671880001</c:v>
                </c:pt>
                <c:pt idx="812">
                  <c:v>11.415598632810001</c:v>
                </c:pt>
                <c:pt idx="813">
                  <c:v>11.51810742188</c:v>
                </c:pt>
                <c:pt idx="814">
                  <c:v>11.62056542969</c:v>
                </c:pt>
                <c:pt idx="815">
                  <c:v>11.565342773439999</c:v>
                </c:pt>
                <c:pt idx="816">
                  <c:v>11.565342773439999</c:v>
                </c:pt>
                <c:pt idx="817">
                  <c:v>11.717524414060001</c:v>
                </c:pt>
                <c:pt idx="818">
                  <c:v>11.850153320310001</c:v>
                </c:pt>
                <c:pt idx="819">
                  <c:v>11.890420898439999</c:v>
                </c:pt>
                <c:pt idx="820">
                  <c:v>11.890420898439999</c:v>
                </c:pt>
                <c:pt idx="821">
                  <c:v>11.830052734380001</c:v>
                </c:pt>
                <c:pt idx="822">
                  <c:v>11.765330078130001</c:v>
                </c:pt>
                <c:pt idx="823">
                  <c:v>11.765330078130001</c:v>
                </c:pt>
                <c:pt idx="824">
                  <c:v>11.78415527344</c:v>
                </c:pt>
                <c:pt idx="825">
                  <c:v>11.84358203125</c:v>
                </c:pt>
                <c:pt idx="826">
                  <c:v>11.84856835938</c:v>
                </c:pt>
                <c:pt idx="827">
                  <c:v>11.84856835938</c:v>
                </c:pt>
                <c:pt idx="828">
                  <c:v>11.814474609380001</c:v>
                </c:pt>
                <c:pt idx="829">
                  <c:v>11.68084765625</c:v>
                </c:pt>
                <c:pt idx="830">
                  <c:v>11.68084765625</c:v>
                </c:pt>
                <c:pt idx="831">
                  <c:v>11.80838085938</c:v>
                </c:pt>
                <c:pt idx="832">
                  <c:v>11.729148437499999</c:v>
                </c:pt>
                <c:pt idx="833">
                  <c:v>11.729148437499999</c:v>
                </c:pt>
                <c:pt idx="834">
                  <c:v>11.71058203125</c:v>
                </c:pt>
                <c:pt idx="835">
                  <c:v>11.83912402344</c:v>
                </c:pt>
                <c:pt idx="836">
                  <c:v>11.927083984380001</c:v>
                </c:pt>
                <c:pt idx="837">
                  <c:v>11.927083984380001</c:v>
                </c:pt>
                <c:pt idx="838">
                  <c:v>11.86831054688</c:v>
                </c:pt>
                <c:pt idx="839">
                  <c:v>11.853849609380001</c:v>
                </c:pt>
                <c:pt idx="840">
                  <c:v>12.01204785156</c:v>
                </c:pt>
                <c:pt idx="841">
                  <c:v>12.118392578130001</c:v>
                </c:pt>
                <c:pt idx="842">
                  <c:v>11.97586914063</c:v>
                </c:pt>
                <c:pt idx="843">
                  <c:v>11.97586914063</c:v>
                </c:pt>
                <c:pt idx="844">
                  <c:v>11.819443359380001</c:v>
                </c:pt>
                <c:pt idx="845">
                  <c:v>11.85177929688</c:v>
                </c:pt>
                <c:pt idx="846">
                  <c:v>11.867898437499999</c:v>
                </c:pt>
                <c:pt idx="847">
                  <c:v>11.867898437499999</c:v>
                </c:pt>
                <c:pt idx="848">
                  <c:v>12.052798828130001</c:v>
                </c:pt>
                <c:pt idx="849">
                  <c:v>12.181286132810001</c:v>
                </c:pt>
                <c:pt idx="850">
                  <c:v>12.101515624999999</c:v>
                </c:pt>
                <c:pt idx="851">
                  <c:v>11.99748632813</c:v>
                </c:pt>
                <c:pt idx="852">
                  <c:v>12.13646484375</c:v>
                </c:pt>
                <c:pt idx="853">
                  <c:v>12.13646484375</c:v>
                </c:pt>
                <c:pt idx="854">
                  <c:v>12.166729492189999</c:v>
                </c:pt>
                <c:pt idx="855">
                  <c:v>11.898835937499999</c:v>
                </c:pt>
                <c:pt idx="856">
                  <c:v>11.898835937499999</c:v>
                </c:pt>
                <c:pt idx="857">
                  <c:v>11.985678710939998</c:v>
                </c:pt>
                <c:pt idx="858">
                  <c:v>12.044311523439999</c:v>
                </c:pt>
                <c:pt idx="859">
                  <c:v>12.044311523439999</c:v>
                </c:pt>
                <c:pt idx="860">
                  <c:v>11.78877148438</c:v>
                </c:pt>
                <c:pt idx="861">
                  <c:v>11.59985546875</c:v>
                </c:pt>
                <c:pt idx="862">
                  <c:v>11.682545898439999</c:v>
                </c:pt>
                <c:pt idx="863">
                  <c:v>11.682545898439999</c:v>
                </c:pt>
                <c:pt idx="864">
                  <c:v>11.736939453130001</c:v>
                </c:pt>
                <c:pt idx="865">
                  <c:v>11.564265625000001</c:v>
                </c:pt>
                <c:pt idx="866">
                  <c:v>11.606245117189999</c:v>
                </c:pt>
                <c:pt idx="867">
                  <c:v>11.55392773438</c:v>
                </c:pt>
                <c:pt idx="868">
                  <c:v>11.751738281250001</c:v>
                </c:pt>
                <c:pt idx="869">
                  <c:v>11.751738281250001</c:v>
                </c:pt>
                <c:pt idx="870">
                  <c:v>11.649259765630001</c:v>
                </c:pt>
                <c:pt idx="871">
                  <c:v>11.803394531249999</c:v>
                </c:pt>
                <c:pt idx="872">
                  <c:v>11.895916992189999</c:v>
                </c:pt>
                <c:pt idx="873">
                  <c:v>11.895916992189999</c:v>
                </c:pt>
                <c:pt idx="874">
                  <c:v>12.048708984380001</c:v>
                </c:pt>
                <c:pt idx="875">
                  <c:v>11.944209960939999</c:v>
                </c:pt>
                <c:pt idx="876">
                  <c:v>12.077461914060001</c:v>
                </c:pt>
                <c:pt idx="877">
                  <c:v>12.13500878906</c:v>
                </c:pt>
                <c:pt idx="878">
                  <c:v>12.077575195310001</c:v>
                </c:pt>
                <c:pt idx="879">
                  <c:v>12.077575195310001</c:v>
                </c:pt>
                <c:pt idx="880">
                  <c:v>11.99994140625</c:v>
                </c:pt>
                <c:pt idx="881">
                  <c:v>12.126571289060001</c:v>
                </c:pt>
                <c:pt idx="882">
                  <c:v>12.126571289060001</c:v>
                </c:pt>
                <c:pt idx="883">
                  <c:v>12.131691406250001</c:v>
                </c:pt>
                <c:pt idx="884">
                  <c:v>11.90324511719</c:v>
                </c:pt>
                <c:pt idx="885">
                  <c:v>11.90324511719</c:v>
                </c:pt>
                <c:pt idx="886">
                  <c:v>11.941846679689998</c:v>
                </c:pt>
                <c:pt idx="887">
                  <c:v>12.020252929689999</c:v>
                </c:pt>
                <c:pt idx="888">
                  <c:v>12.020252929689999</c:v>
                </c:pt>
                <c:pt idx="889">
                  <c:v>11.98309375</c:v>
                </c:pt>
                <c:pt idx="890">
                  <c:v>11.930746093750001</c:v>
                </c:pt>
                <c:pt idx="891">
                  <c:v>11.89234082031</c:v>
                </c:pt>
                <c:pt idx="892">
                  <c:v>11.89234082031</c:v>
                </c:pt>
                <c:pt idx="893">
                  <c:v>12.00662792969</c:v>
                </c:pt>
                <c:pt idx="894">
                  <c:v>12.008022460939999</c:v>
                </c:pt>
                <c:pt idx="895">
                  <c:v>12.008022460939999</c:v>
                </c:pt>
                <c:pt idx="896">
                  <c:v>11.951898437500001</c:v>
                </c:pt>
                <c:pt idx="897">
                  <c:v>11.89877539063</c:v>
                </c:pt>
                <c:pt idx="898">
                  <c:v>12.026799804689999</c:v>
                </c:pt>
                <c:pt idx="899">
                  <c:v>12.026799804689999</c:v>
                </c:pt>
                <c:pt idx="900">
                  <c:v>11.978416992189999</c:v>
                </c:pt>
                <c:pt idx="901">
                  <c:v>11.956272460939999</c:v>
                </c:pt>
                <c:pt idx="902">
                  <c:v>11.956272460939999</c:v>
                </c:pt>
                <c:pt idx="903">
                  <c:v>11.84409277344</c:v>
                </c:pt>
                <c:pt idx="904">
                  <c:v>11.829502929689999</c:v>
                </c:pt>
                <c:pt idx="905">
                  <c:v>11.829502929689999</c:v>
                </c:pt>
                <c:pt idx="906">
                  <c:v>11.91397460938</c:v>
                </c:pt>
                <c:pt idx="907">
                  <c:v>11.94332226563</c:v>
                </c:pt>
                <c:pt idx="908">
                  <c:v>11.946973632810002</c:v>
                </c:pt>
                <c:pt idx="909">
                  <c:v>11.946973632810002</c:v>
                </c:pt>
                <c:pt idx="910">
                  <c:v>11.79266210938</c:v>
                </c:pt>
                <c:pt idx="911">
                  <c:v>11.75390429688</c:v>
                </c:pt>
                <c:pt idx="912">
                  <c:v>11.9290078125</c:v>
                </c:pt>
                <c:pt idx="913">
                  <c:v>11.855158203130001</c:v>
                </c:pt>
                <c:pt idx="914">
                  <c:v>11.590455078130001</c:v>
                </c:pt>
                <c:pt idx="915">
                  <c:v>11.590455078130001</c:v>
                </c:pt>
                <c:pt idx="916">
                  <c:v>11.65077148438</c:v>
                </c:pt>
                <c:pt idx="917">
                  <c:v>11.713013671880001</c:v>
                </c:pt>
                <c:pt idx="918">
                  <c:v>11.697146484380001</c:v>
                </c:pt>
                <c:pt idx="919">
                  <c:v>11.697146484380001</c:v>
                </c:pt>
                <c:pt idx="920">
                  <c:v>11.481771484380001</c:v>
                </c:pt>
                <c:pt idx="921">
                  <c:v>11.588582031250001</c:v>
                </c:pt>
                <c:pt idx="922">
                  <c:v>11.593811523439999</c:v>
                </c:pt>
                <c:pt idx="923">
                  <c:v>11.658076171880001</c:v>
                </c:pt>
                <c:pt idx="924">
                  <c:v>11.735668945310001</c:v>
                </c:pt>
                <c:pt idx="925">
                  <c:v>11.735668945310001</c:v>
                </c:pt>
                <c:pt idx="926">
                  <c:v>11.860425781249999</c:v>
                </c:pt>
                <c:pt idx="927">
                  <c:v>11.82383398438</c:v>
                </c:pt>
                <c:pt idx="928">
                  <c:v>11.60488671875</c:v>
                </c:pt>
                <c:pt idx="929">
                  <c:v>11.60488671875</c:v>
                </c:pt>
                <c:pt idx="930">
                  <c:v>11.563985351560001</c:v>
                </c:pt>
                <c:pt idx="931">
                  <c:v>11.749287109380001</c:v>
                </c:pt>
                <c:pt idx="932">
                  <c:v>11.7094140625</c:v>
                </c:pt>
                <c:pt idx="933">
                  <c:v>11.65437011719</c:v>
                </c:pt>
                <c:pt idx="934">
                  <c:v>11.5782890625</c:v>
                </c:pt>
                <c:pt idx="935">
                  <c:v>11.5782890625</c:v>
                </c:pt>
                <c:pt idx="936">
                  <c:v>11.78326367188</c:v>
                </c:pt>
                <c:pt idx="937">
                  <c:v>11.805139648439999</c:v>
                </c:pt>
                <c:pt idx="938">
                  <c:v>11.805139648439999</c:v>
                </c:pt>
                <c:pt idx="939">
                  <c:v>11.629799804689998</c:v>
                </c:pt>
                <c:pt idx="940">
                  <c:v>11.88470703125</c:v>
                </c:pt>
                <c:pt idx="941">
                  <c:v>11.88470703125</c:v>
                </c:pt>
                <c:pt idx="942">
                  <c:v>11.87116210938</c:v>
                </c:pt>
                <c:pt idx="943">
                  <c:v>11.79795703125</c:v>
                </c:pt>
                <c:pt idx="944">
                  <c:v>11.918113281249999</c:v>
                </c:pt>
                <c:pt idx="945">
                  <c:v>11.918113281249999</c:v>
                </c:pt>
                <c:pt idx="946">
                  <c:v>11.906661132810001</c:v>
                </c:pt>
                <c:pt idx="947">
                  <c:v>11.908239257810001</c:v>
                </c:pt>
                <c:pt idx="948">
                  <c:v>11.898139648439999</c:v>
                </c:pt>
                <c:pt idx="949">
                  <c:v>11.97622558594</c:v>
                </c:pt>
                <c:pt idx="950">
                  <c:v>12.016735351560001</c:v>
                </c:pt>
                <c:pt idx="951">
                  <c:v>12.016735351560001</c:v>
                </c:pt>
                <c:pt idx="952">
                  <c:v>11.979939453130001</c:v>
                </c:pt>
                <c:pt idx="953">
                  <c:v>12.096087890630001</c:v>
                </c:pt>
                <c:pt idx="954">
                  <c:v>12.173576171880001</c:v>
                </c:pt>
                <c:pt idx="955">
                  <c:v>12.173576171880001</c:v>
                </c:pt>
                <c:pt idx="956">
                  <c:v>12.204068359380001</c:v>
                </c:pt>
                <c:pt idx="957">
                  <c:v>12.322143554689999</c:v>
                </c:pt>
                <c:pt idx="958">
                  <c:v>12.322143554689999</c:v>
                </c:pt>
                <c:pt idx="959">
                  <c:v>12.4277265625</c:v>
                </c:pt>
                <c:pt idx="960">
                  <c:v>12.396896484380001</c:v>
                </c:pt>
                <c:pt idx="961">
                  <c:v>12.396896484380001</c:v>
                </c:pt>
                <c:pt idx="962">
                  <c:v>12.317880859380001</c:v>
                </c:pt>
                <c:pt idx="963">
                  <c:v>12.323180664060001</c:v>
                </c:pt>
                <c:pt idx="964">
                  <c:v>12.2504375</c:v>
                </c:pt>
                <c:pt idx="965">
                  <c:v>12.271697265630001</c:v>
                </c:pt>
                <c:pt idx="966">
                  <c:v>12.29058105469</c:v>
                </c:pt>
                <c:pt idx="967">
                  <c:v>12.23620507813</c:v>
                </c:pt>
                <c:pt idx="968">
                  <c:v>12.23620507813</c:v>
                </c:pt>
                <c:pt idx="969">
                  <c:v>12.048899414060001</c:v>
                </c:pt>
                <c:pt idx="970">
                  <c:v>12.21428808594</c:v>
                </c:pt>
                <c:pt idx="971">
                  <c:v>12.21428808594</c:v>
                </c:pt>
                <c:pt idx="972">
                  <c:v>12.31412402344</c:v>
                </c:pt>
                <c:pt idx="973">
                  <c:v>12.109166015630001</c:v>
                </c:pt>
                <c:pt idx="974">
                  <c:v>12.083713867189999</c:v>
                </c:pt>
                <c:pt idx="975">
                  <c:v>12.23420507813</c:v>
                </c:pt>
                <c:pt idx="976">
                  <c:v>12.27045117188</c:v>
                </c:pt>
                <c:pt idx="977">
                  <c:v>12.32129492188</c:v>
                </c:pt>
                <c:pt idx="978">
                  <c:v>12.32129492188</c:v>
                </c:pt>
                <c:pt idx="979">
                  <c:v>12.179365234380001</c:v>
                </c:pt>
                <c:pt idx="980">
                  <c:v>12.137815429689999</c:v>
                </c:pt>
                <c:pt idx="981">
                  <c:v>12.137815429689999</c:v>
                </c:pt>
                <c:pt idx="982">
                  <c:v>12.16929882813</c:v>
                </c:pt>
                <c:pt idx="983">
                  <c:v>12.22246777344</c:v>
                </c:pt>
                <c:pt idx="984">
                  <c:v>12.22246777344</c:v>
                </c:pt>
                <c:pt idx="985">
                  <c:v>12.25574414063</c:v>
                </c:pt>
                <c:pt idx="986">
                  <c:v>12.24352929688</c:v>
                </c:pt>
                <c:pt idx="987">
                  <c:v>12.16225585938</c:v>
                </c:pt>
                <c:pt idx="988">
                  <c:v>12.16225585938</c:v>
                </c:pt>
                <c:pt idx="989">
                  <c:v>12.12054296875</c:v>
                </c:pt>
                <c:pt idx="990">
                  <c:v>12.116205078130001</c:v>
                </c:pt>
                <c:pt idx="991">
                  <c:v>11.99961425781</c:v>
                </c:pt>
                <c:pt idx="992">
                  <c:v>11.915143554689999</c:v>
                </c:pt>
                <c:pt idx="993">
                  <c:v>12.00411132813</c:v>
                </c:pt>
                <c:pt idx="994">
                  <c:v>12.00411132813</c:v>
                </c:pt>
                <c:pt idx="995">
                  <c:v>12.04513769531</c:v>
                </c:pt>
                <c:pt idx="996">
                  <c:v>11.79171484375</c:v>
                </c:pt>
                <c:pt idx="997">
                  <c:v>11.60029492188</c:v>
                </c:pt>
                <c:pt idx="998">
                  <c:v>11.60029492188</c:v>
                </c:pt>
                <c:pt idx="999">
                  <c:v>11.668604492189999</c:v>
                </c:pt>
                <c:pt idx="1000">
                  <c:v>11.73574414063</c:v>
                </c:pt>
                <c:pt idx="1001">
                  <c:v>11.52953125</c:v>
                </c:pt>
                <c:pt idx="1002">
                  <c:v>11.469239257810001</c:v>
                </c:pt>
                <c:pt idx="1003">
                  <c:v>11.359039062500001</c:v>
                </c:pt>
                <c:pt idx="1004">
                  <c:v>11.359039062500001</c:v>
                </c:pt>
                <c:pt idx="1005">
                  <c:v>11.44341308594</c:v>
                </c:pt>
                <c:pt idx="1006">
                  <c:v>11.453805664060001</c:v>
                </c:pt>
                <c:pt idx="1007">
                  <c:v>11.595507812499999</c:v>
                </c:pt>
                <c:pt idx="1008">
                  <c:v>11.595507812499999</c:v>
                </c:pt>
                <c:pt idx="1009">
                  <c:v>11.507046875</c:v>
                </c:pt>
                <c:pt idx="1010">
                  <c:v>11.507046875</c:v>
                </c:pt>
                <c:pt idx="1011">
                  <c:v>11.54133398438</c:v>
                </c:pt>
                <c:pt idx="1012">
                  <c:v>11.65906640625</c:v>
                </c:pt>
                <c:pt idx="1013">
                  <c:v>11.582661132810001</c:v>
                </c:pt>
                <c:pt idx="1014">
                  <c:v>11.582661132810001</c:v>
                </c:pt>
                <c:pt idx="1015">
                  <c:v>11.56406054688</c:v>
                </c:pt>
                <c:pt idx="1016">
                  <c:v>11.492304687500001</c:v>
                </c:pt>
                <c:pt idx="1017">
                  <c:v>11.611521484380001</c:v>
                </c:pt>
                <c:pt idx="1018">
                  <c:v>11.516422851560002</c:v>
                </c:pt>
                <c:pt idx="1019">
                  <c:v>11.49831933594</c:v>
                </c:pt>
                <c:pt idx="1020">
                  <c:v>11.395125</c:v>
                </c:pt>
                <c:pt idx="1021">
                  <c:v>11.395125</c:v>
                </c:pt>
                <c:pt idx="1022">
                  <c:v>11.39729394531</c:v>
                </c:pt>
                <c:pt idx="1023">
                  <c:v>11.34351367188</c:v>
                </c:pt>
                <c:pt idx="1024">
                  <c:v>11.34351367188</c:v>
                </c:pt>
                <c:pt idx="1025">
                  <c:v>11.12141601563</c:v>
                </c:pt>
                <c:pt idx="1026">
                  <c:v>11.252767578130001</c:v>
                </c:pt>
                <c:pt idx="1027">
                  <c:v>11.26349609375</c:v>
                </c:pt>
                <c:pt idx="1028">
                  <c:v>11.22389257813</c:v>
                </c:pt>
                <c:pt idx="1029">
                  <c:v>11.128864257810001</c:v>
                </c:pt>
                <c:pt idx="1030">
                  <c:v>11.17495898438</c:v>
                </c:pt>
                <c:pt idx="1031">
                  <c:v>11.17495898438</c:v>
                </c:pt>
                <c:pt idx="1032">
                  <c:v>11.168506835939999</c:v>
                </c:pt>
                <c:pt idx="1033">
                  <c:v>11.026282226560001</c:v>
                </c:pt>
                <c:pt idx="1034">
                  <c:v>11.026282226560001</c:v>
                </c:pt>
                <c:pt idx="1035">
                  <c:v>11.11703710938</c:v>
                </c:pt>
                <c:pt idx="1036">
                  <c:v>11.086775390630001</c:v>
                </c:pt>
                <c:pt idx="1037">
                  <c:v>11.086775390630001</c:v>
                </c:pt>
                <c:pt idx="1038">
                  <c:v>10.90894238281</c:v>
                </c:pt>
                <c:pt idx="1039">
                  <c:v>10.926780273439999</c:v>
                </c:pt>
                <c:pt idx="1040">
                  <c:v>11.08005957031</c:v>
                </c:pt>
                <c:pt idx="1041">
                  <c:v>11.08005957031</c:v>
                </c:pt>
                <c:pt idx="1042">
                  <c:v>11.06045117188</c:v>
                </c:pt>
                <c:pt idx="1043">
                  <c:v>10.79115429688</c:v>
                </c:pt>
                <c:pt idx="1044">
                  <c:v>10.698844726560001</c:v>
                </c:pt>
                <c:pt idx="1045">
                  <c:v>10.78344726563</c:v>
                </c:pt>
                <c:pt idx="1046">
                  <c:v>10.99808691406</c:v>
                </c:pt>
                <c:pt idx="1047">
                  <c:v>10.99808691406</c:v>
                </c:pt>
                <c:pt idx="1048">
                  <c:v>10.769793945310001</c:v>
                </c:pt>
                <c:pt idx="1049">
                  <c:v>10.678780273439999</c:v>
                </c:pt>
                <c:pt idx="1050">
                  <c:v>10.678780273439999</c:v>
                </c:pt>
                <c:pt idx="1051">
                  <c:v>10.877833007810001</c:v>
                </c:pt>
                <c:pt idx="1052">
                  <c:v>10.8828671875</c:v>
                </c:pt>
                <c:pt idx="1053">
                  <c:v>10.968411132810001</c:v>
                </c:pt>
                <c:pt idx="1054">
                  <c:v>10.82827929688</c:v>
                </c:pt>
                <c:pt idx="1055">
                  <c:v>10.87720996094</c:v>
                </c:pt>
                <c:pt idx="1056">
                  <c:v>10.887208007810001</c:v>
                </c:pt>
                <c:pt idx="1057">
                  <c:v>10.887208007810001</c:v>
                </c:pt>
                <c:pt idx="1058">
                  <c:v>10.91520117188</c:v>
                </c:pt>
                <c:pt idx="1059">
                  <c:v>10.76672851563</c:v>
                </c:pt>
                <c:pt idx="1060">
                  <c:v>10.76672851563</c:v>
                </c:pt>
                <c:pt idx="1061">
                  <c:v>10.83998730469</c:v>
                </c:pt>
                <c:pt idx="1062">
                  <c:v>10.899690429689999</c:v>
                </c:pt>
                <c:pt idx="1063">
                  <c:v>10.711262695310001</c:v>
                </c:pt>
                <c:pt idx="1064">
                  <c:v>10.641082031250001</c:v>
                </c:pt>
                <c:pt idx="1065">
                  <c:v>10.748623046880001</c:v>
                </c:pt>
                <c:pt idx="1066">
                  <c:v>10.7653828125</c:v>
                </c:pt>
                <c:pt idx="1067">
                  <c:v>10.7653828125</c:v>
                </c:pt>
                <c:pt idx="1068">
                  <c:v>10.599036132810001</c:v>
                </c:pt>
                <c:pt idx="1069">
                  <c:v>10.58933398438</c:v>
                </c:pt>
                <c:pt idx="1070">
                  <c:v>10.58933398438</c:v>
                </c:pt>
                <c:pt idx="1071">
                  <c:v>10.801554687499999</c:v>
                </c:pt>
                <c:pt idx="1072">
                  <c:v>10.70239160156</c:v>
                </c:pt>
                <c:pt idx="1073">
                  <c:v>10.70239160156</c:v>
                </c:pt>
                <c:pt idx="1074">
                  <c:v>10.5778359375</c:v>
                </c:pt>
                <c:pt idx="1075">
                  <c:v>10.656823242189999</c:v>
                </c:pt>
                <c:pt idx="1076">
                  <c:v>10.656823242189999</c:v>
                </c:pt>
                <c:pt idx="1077">
                  <c:v>10.722554687500001</c:v>
                </c:pt>
                <c:pt idx="1078">
                  <c:v>10.63199804688</c:v>
                </c:pt>
                <c:pt idx="1079">
                  <c:v>10.434571289060001</c:v>
                </c:pt>
                <c:pt idx="1080">
                  <c:v>10.461208984380001</c:v>
                </c:pt>
                <c:pt idx="1081">
                  <c:v>10.688289062500001</c:v>
                </c:pt>
                <c:pt idx="1082">
                  <c:v>10.72040136719</c:v>
                </c:pt>
                <c:pt idx="1083">
                  <c:v>10.72040136719</c:v>
                </c:pt>
                <c:pt idx="1084">
                  <c:v>10.79557226563</c:v>
                </c:pt>
                <c:pt idx="1085">
                  <c:v>10.69852246094</c:v>
                </c:pt>
                <c:pt idx="1086">
                  <c:v>10.69852246094</c:v>
                </c:pt>
                <c:pt idx="1087">
                  <c:v>10.878371093749999</c:v>
                </c:pt>
                <c:pt idx="1088">
                  <c:v>11.013991210939999</c:v>
                </c:pt>
                <c:pt idx="1089">
                  <c:v>10.923670898439999</c:v>
                </c:pt>
                <c:pt idx="1090">
                  <c:v>10.856396484380001</c:v>
                </c:pt>
                <c:pt idx="1091">
                  <c:v>10.95934375</c:v>
                </c:pt>
                <c:pt idx="1092">
                  <c:v>11.078226562499999</c:v>
                </c:pt>
                <c:pt idx="1093">
                  <c:v>11.078226562499999</c:v>
                </c:pt>
                <c:pt idx="1094">
                  <c:v>10.842201171880001</c:v>
                </c:pt>
                <c:pt idx="1095">
                  <c:v>10.761874023439999</c:v>
                </c:pt>
                <c:pt idx="1096">
                  <c:v>10.761874023439999</c:v>
                </c:pt>
                <c:pt idx="1097">
                  <c:v>10.833905273439999</c:v>
                </c:pt>
                <c:pt idx="1098">
                  <c:v>10.579109375</c:v>
                </c:pt>
                <c:pt idx="1099">
                  <c:v>10.579109375</c:v>
                </c:pt>
                <c:pt idx="1100">
                  <c:v>10.600544921880001</c:v>
                </c:pt>
                <c:pt idx="1101">
                  <c:v>10.67793652344</c:v>
                </c:pt>
                <c:pt idx="1102">
                  <c:v>10.67793652344</c:v>
                </c:pt>
                <c:pt idx="1103">
                  <c:v>10.83882226563</c:v>
                </c:pt>
                <c:pt idx="1104">
                  <c:v>10.646405273439999</c:v>
                </c:pt>
                <c:pt idx="1105">
                  <c:v>10.64762792969</c:v>
                </c:pt>
                <c:pt idx="1106">
                  <c:v>10.673206054689999</c:v>
                </c:pt>
                <c:pt idx="1107">
                  <c:v>10.721776367189999</c:v>
                </c:pt>
                <c:pt idx="1108">
                  <c:v>10.752065429689999</c:v>
                </c:pt>
                <c:pt idx="1109">
                  <c:v>10.752065429689999</c:v>
                </c:pt>
                <c:pt idx="1110">
                  <c:v>10.666533203130001</c:v>
                </c:pt>
                <c:pt idx="1111">
                  <c:v>10.821733398439999</c:v>
                </c:pt>
                <c:pt idx="1112">
                  <c:v>10.821733398439999</c:v>
                </c:pt>
                <c:pt idx="1113">
                  <c:v>10.96208105469</c:v>
                </c:pt>
                <c:pt idx="1114">
                  <c:v>11.014609374999999</c:v>
                </c:pt>
                <c:pt idx="1115">
                  <c:v>10.933317382810001</c:v>
                </c:pt>
                <c:pt idx="1116">
                  <c:v>10.94099316406</c:v>
                </c:pt>
                <c:pt idx="1117">
                  <c:v>11.003971679689998</c:v>
                </c:pt>
                <c:pt idx="1118">
                  <c:v>11.003971679689998</c:v>
                </c:pt>
                <c:pt idx="1119">
                  <c:v>10.903413085939999</c:v>
                </c:pt>
                <c:pt idx="1120">
                  <c:v>10.764083984380001</c:v>
                </c:pt>
                <c:pt idx="1121">
                  <c:v>10.886399414060001</c:v>
                </c:pt>
                <c:pt idx="1122">
                  <c:v>10.886399414060001</c:v>
                </c:pt>
                <c:pt idx="1123">
                  <c:v>10.92919726563</c:v>
                </c:pt>
                <c:pt idx="1124">
                  <c:v>10.99889941406</c:v>
                </c:pt>
                <c:pt idx="1125">
                  <c:v>10.99889941406</c:v>
                </c:pt>
                <c:pt idx="1126">
                  <c:v>11.13923046875</c:v>
                </c:pt>
                <c:pt idx="1127">
                  <c:v>11.059103515630001</c:v>
                </c:pt>
                <c:pt idx="1128">
                  <c:v>11.059103515630001</c:v>
                </c:pt>
                <c:pt idx="1129">
                  <c:v>10.9982734375</c:v>
                </c:pt>
                <c:pt idx="1130">
                  <c:v>10.86392382813</c:v>
                </c:pt>
                <c:pt idx="1131">
                  <c:v>11.01249023438</c:v>
                </c:pt>
                <c:pt idx="1132">
                  <c:v>11.08643066406</c:v>
                </c:pt>
                <c:pt idx="1133">
                  <c:v>10.90214257813</c:v>
                </c:pt>
                <c:pt idx="1134">
                  <c:v>10.71125292969</c:v>
                </c:pt>
                <c:pt idx="1135">
                  <c:v>10.71125292969</c:v>
                </c:pt>
                <c:pt idx="1136">
                  <c:v>10.822353515630001</c:v>
                </c:pt>
                <c:pt idx="1137">
                  <c:v>10.943998046880001</c:v>
                </c:pt>
                <c:pt idx="1138">
                  <c:v>10.943998046880001</c:v>
                </c:pt>
                <c:pt idx="1139">
                  <c:v>11.000998046880001</c:v>
                </c:pt>
                <c:pt idx="1140">
                  <c:v>11.10633007813</c:v>
                </c:pt>
                <c:pt idx="1141">
                  <c:v>11.079033203130001</c:v>
                </c:pt>
                <c:pt idx="1142">
                  <c:v>11.068948242189999</c:v>
                </c:pt>
                <c:pt idx="1143">
                  <c:v>10.99465429688</c:v>
                </c:pt>
                <c:pt idx="1144">
                  <c:v>10.99465429688</c:v>
                </c:pt>
                <c:pt idx="1145">
                  <c:v>11.14712695313</c:v>
                </c:pt>
                <c:pt idx="1146">
                  <c:v>11.212000976560001</c:v>
                </c:pt>
                <c:pt idx="1147">
                  <c:v>11.15179101563</c:v>
                </c:pt>
                <c:pt idx="1148">
                  <c:v>11.15179101563</c:v>
                </c:pt>
                <c:pt idx="1149">
                  <c:v>11.025804687500001</c:v>
                </c:pt>
                <c:pt idx="1150">
                  <c:v>11.104652343750001</c:v>
                </c:pt>
                <c:pt idx="1151">
                  <c:v>11.104652343750001</c:v>
                </c:pt>
                <c:pt idx="1152">
                  <c:v>10.874825195310001</c:v>
                </c:pt>
                <c:pt idx="1153">
                  <c:v>10.776473632810001</c:v>
                </c:pt>
                <c:pt idx="1154">
                  <c:v>10.776473632810001</c:v>
                </c:pt>
                <c:pt idx="1155">
                  <c:v>10.928012695310001</c:v>
                </c:pt>
                <c:pt idx="1156">
                  <c:v>11.02884667969</c:v>
                </c:pt>
                <c:pt idx="1157">
                  <c:v>10.85615625</c:v>
                </c:pt>
                <c:pt idx="1158">
                  <c:v>10.690013671880001</c:v>
                </c:pt>
                <c:pt idx="1159">
                  <c:v>10.8722890625</c:v>
                </c:pt>
                <c:pt idx="1160">
                  <c:v>11.10942578125</c:v>
                </c:pt>
                <c:pt idx="1161">
                  <c:v>11.10942578125</c:v>
                </c:pt>
                <c:pt idx="1162">
                  <c:v>11.02017578125</c:v>
                </c:pt>
                <c:pt idx="1163">
                  <c:v>10.8852734375</c:v>
                </c:pt>
                <c:pt idx="1164">
                  <c:v>10.8852734375</c:v>
                </c:pt>
                <c:pt idx="1165">
                  <c:v>10.79669726563</c:v>
                </c:pt>
                <c:pt idx="1166">
                  <c:v>10.926356445310001</c:v>
                </c:pt>
                <c:pt idx="1167">
                  <c:v>10.94191992188</c:v>
                </c:pt>
                <c:pt idx="1168">
                  <c:v>10.94191992188</c:v>
                </c:pt>
                <c:pt idx="1169">
                  <c:v>10.712026367189999</c:v>
                </c:pt>
                <c:pt idx="1170">
                  <c:v>10.712026367189999</c:v>
                </c:pt>
                <c:pt idx="1171">
                  <c:v>10.876422851560001</c:v>
                </c:pt>
                <c:pt idx="1172">
                  <c:v>10.81249023438</c:v>
                </c:pt>
                <c:pt idx="1173">
                  <c:v>10.691601562500001</c:v>
                </c:pt>
                <c:pt idx="1174">
                  <c:v>10.691601562500001</c:v>
                </c:pt>
                <c:pt idx="1175">
                  <c:v>10.72060839844</c:v>
                </c:pt>
                <c:pt idx="1176">
                  <c:v>10.68865820313</c:v>
                </c:pt>
                <c:pt idx="1177">
                  <c:v>10.753746093749999</c:v>
                </c:pt>
                <c:pt idx="1178">
                  <c:v>10.747141601560001</c:v>
                </c:pt>
                <c:pt idx="1179">
                  <c:v>10.885055664060001</c:v>
                </c:pt>
                <c:pt idx="1180">
                  <c:v>10.85445507813</c:v>
                </c:pt>
                <c:pt idx="1181">
                  <c:v>10.85445507813</c:v>
                </c:pt>
                <c:pt idx="1182">
                  <c:v>10.797416015630001</c:v>
                </c:pt>
                <c:pt idx="1183">
                  <c:v>10.72183300781</c:v>
                </c:pt>
                <c:pt idx="1184">
                  <c:v>10.72183300781</c:v>
                </c:pt>
                <c:pt idx="1185">
                  <c:v>10.77320800781</c:v>
                </c:pt>
                <c:pt idx="1186">
                  <c:v>10.88361621094</c:v>
                </c:pt>
                <c:pt idx="1187">
                  <c:v>10.88361621094</c:v>
                </c:pt>
                <c:pt idx="1188">
                  <c:v>10.870038085939999</c:v>
                </c:pt>
                <c:pt idx="1189">
                  <c:v>11.00160839844</c:v>
                </c:pt>
                <c:pt idx="1190">
                  <c:v>11.00160839844</c:v>
                </c:pt>
                <c:pt idx="1191">
                  <c:v>10.752541015630001</c:v>
                </c:pt>
                <c:pt idx="1192">
                  <c:v>10.560545898439999</c:v>
                </c:pt>
                <c:pt idx="1193">
                  <c:v>10.686378906250001</c:v>
                </c:pt>
                <c:pt idx="1194">
                  <c:v>10.686378906250001</c:v>
                </c:pt>
                <c:pt idx="1195">
                  <c:v>10.74619726563</c:v>
                </c:pt>
                <c:pt idx="1196">
                  <c:v>10.74619726563</c:v>
                </c:pt>
                <c:pt idx="1197">
                  <c:v>10.63705859375</c:v>
                </c:pt>
                <c:pt idx="1198">
                  <c:v>10.651241210939999</c:v>
                </c:pt>
                <c:pt idx="1199">
                  <c:v>10.635230468750001</c:v>
                </c:pt>
                <c:pt idx="1200">
                  <c:v>10.635230468750001</c:v>
                </c:pt>
                <c:pt idx="1201">
                  <c:v>10.481482421880001</c:v>
                </c:pt>
                <c:pt idx="1202">
                  <c:v>10.326974609380001</c:v>
                </c:pt>
                <c:pt idx="1203">
                  <c:v>10.536693359380001</c:v>
                </c:pt>
                <c:pt idx="1204">
                  <c:v>10.566316406249999</c:v>
                </c:pt>
                <c:pt idx="1205">
                  <c:v>10.43877050781</c:v>
                </c:pt>
                <c:pt idx="1206">
                  <c:v>10.30346289063</c:v>
                </c:pt>
                <c:pt idx="1207">
                  <c:v>10.30346289063</c:v>
                </c:pt>
                <c:pt idx="1208">
                  <c:v>10.301794921880001</c:v>
                </c:pt>
                <c:pt idx="1209">
                  <c:v>10.33267285156</c:v>
                </c:pt>
                <c:pt idx="1210">
                  <c:v>10.33267285156</c:v>
                </c:pt>
                <c:pt idx="1211">
                  <c:v>10.475453125</c:v>
                </c:pt>
                <c:pt idx="1212">
                  <c:v>10.512095703130001</c:v>
                </c:pt>
                <c:pt idx="1213">
                  <c:v>10.512095703130001</c:v>
                </c:pt>
                <c:pt idx="1214">
                  <c:v>10.630593749999999</c:v>
                </c:pt>
                <c:pt idx="1215">
                  <c:v>10.542902343750001</c:v>
                </c:pt>
                <c:pt idx="1216">
                  <c:v>10.542902343750001</c:v>
                </c:pt>
                <c:pt idx="1217">
                  <c:v>10.363755859380001</c:v>
                </c:pt>
                <c:pt idx="1218">
                  <c:v>10.42780273438</c:v>
                </c:pt>
                <c:pt idx="1219">
                  <c:v>10.355591796880001</c:v>
                </c:pt>
                <c:pt idx="1220">
                  <c:v>10.355591796880001</c:v>
                </c:pt>
                <c:pt idx="1221">
                  <c:v>10.23331738281</c:v>
                </c:pt>
                <c:pt idx="1222">
                  <c:v>10.23331738281</c:v>
                </c:pt>
                <c:pt idx="1223">
                  <c:v>10.45008007813</c:v>
                </c:pt>
                <c:pt idx="1224">
                  <c:v>10.35450292969</c:v>
                </c:pt>
                <c:pt idx="1225">
                  <c:v>10.197954101560001</c:v>
                </c:pt>
                <c:pt idx="1226">
                  <c:v>10.197954101560001</c:v>
                </c:pt>
                <c:pt idx="1227">
                  <c:v>10.072337890630001</c:v>
                </c:pt>
                <c:pt idx="1228">
                  <c:v>10.075083984380001</c:v>
                </c:pt>
                <c:pt idx="1229">
                  <c:v>10.243666992189999</c:v>
                </c:pt>
                <c:pt idx="1230">
                  <c:v>10.17553320313</c:v>
                </c:pt>
                <c:pt idx="1231">
                  <c:v>10.262888671880001</c:v>
                </c:pt>
                <c:pt idx="1232">
                  <c:v>10.28989550781</c:v>
                </c:pt>
                <c:pt idx="1233">
                  <c:v>10.28989550781</c:v>
                </c:pt>
                <c:pt idx="1234">
                  <c:v>10.41440722656</c:v>
                </c:pt>
                <c:pt idx="1235">
                  <c:v>10.453875</c:v>
                </c:pt>
                <c:pt idx="1236">
                  <c:v>10.453875</c:v>
                </c:pt>
                <c:pt idx="1237">
                  <c:v>10.580638671880001</c:v>
                </c:pt>
                <c:pt idx="1238">
                  <c:v>10.562609374999999</c:v>
                </c:pt>
                <c:pt idx="1239">
                  <c:v>10.71345703125</c:v>
                </c:pt>
                <c:pt idx="1240">
                  <c:v>10.786799804689998</c:v>
                </c:pt>
                <c:pt idx="1241">
                  <c:v>10.67956445313</c:v>
                </c:pt>
                <c:pt idx="1242">
                  <c:v>10.67956445313</c:v>
                </c:pt>
                <c:pt idx="1243">
                  <c:v>10.580371093749999</c:v>
                </c:pt>
                <c:pt idx="1244">
                  <c:v>10.620572265630001</c:v>
                </c:pt>
                <c:pt idx="1245">
                  <c:v>10.744222656250001</c:v>
                </c:pt>
                <c:pt idx="1246">
                  <c:v>10.744222656250001</c:v>
                </c:pt>
                <c:pt idx="1247">
                  <c:v>10.69600976563</c:v>
                </c:pt>
                <c:pt idx="1248">
                  <c:v>10.73183789063</c:v>
                </c:pt>
                <c:pt idx="1249">
                  <c:v>10.891948242189999</c:v>
                </c:pt>
                <c:pt idx="1250">
                  <c:v>10.909982421880001</c:v>
                </c:pt>
                <c:pt idx="1251">
                  <c:v>10.830404296880001</c:v>
                </c:pt>
                <c:pt idx="1252">
                  <c:v>10.830404296880001</c:v>
                </c:pt>
                <c:pt idx="1253">
                  <c:v>10.69316015625</c:v>
                </c:pt>
                <c:pt idx="1254">
                  <c:v>10.76919140625</c:v>
                </c:pt>
                <c:pt idx="1255">
                  <c:v>10.705387695310002</c:v>
                </c:pt>
                <c:pt idx="1256">
                  <c:v>10.705387695310002</c:v>
                </c:pt>
                <c:pt idx="1257">
                  <c:v>10.820870117189999</c:v>
                </c:pt>
                <c:pt idx="1258">
                  <c:v>10.88869042969</c:v>
                </c:pt>
                <c:pt idx="1259">
                  <c:v>10.88869042969</c:v>
                </c:pt>
                <c:pt idx="1260">
                  <c:v>10.92612597656</c:v>
                </c:pt>
                <c:pt idx="1261">
                  <c:v>10.798120117189999</c:v>
                </c:pt>
                <c:pt idx="1262">
                  <c:v>11.0809765625</c:v>
                </c:pt>
                <c:pt idx="1263">
                  <c:v>11.0809765625</c:v>
                </c:pt>
                <c:pt idx="1264">
                  <c:v>11.16112207031</c:v>
                </c:pt>
                <c:pt idx="1265">
                  <c:v>11.21203222656</c:v>
                </c:pt>
                <c:pt idx="1266">
                  <c:v>11.117053710939999</c:v>
                </c:pt>
                <c:pt idx="1267">
                  <c:v>11.243910156249999</c:v>
                </c:pt>
                <c:pt idx="1268">
                  <c:v>11.348075195310001</c:v>
                </c:pt>
                <c:pt idx="1269">
                  <c:v>11.348075195310001</c:v>
                </c:pt>
                <c:pt idx="1270">
                  <c:v>11.218943359380001</c:v>
                </c:pt>
                <c:pt idx="1271">
                  <c:v>11.16659570313</c:v>
                </c:pt>
                <c:pt idx="1272">
                  <c:v>11.16659570313</c:v>
                </c:pt>
                <c:pt idx="1273">
                  <c:v>11.262364257810001</c:v>
                </c:pt>
                <c:pt idx="1274">
                  <c:v>11.37579882813</c:v>
                </c:pt>
                <c:pt idx="1275">
                  <c:v>11.152420898439999</c:v>
                </c:pt>
                <c:pt idx="1276">
                  <c:v>11.124293945310001</c:v>
                </c:pt>
                <c:pt idx="1277">
                  <c:v>11.34103613281</c:v>
                </c:pt>
                <c:pt idx="1278">
                  <c:v>11.49882226563</c:v>
                </c:pt>
                <c:pt idx="1279">
                  <c:v>11.49882226563</c:v>
                </c:pt>
                <c:pt idx="1280">
                  <c:v>11.397515625</c:v>
                </c:pt>
                <c:pt idx="1281">
                  <c:v>11.296703125000001</c:v>
                </c:pt>
                <c:pt idx="1282">
                  <c:v>11.296703125000001</c:v>
                </c:pt>
                <c:pt idx="1283">
                  <c:v>11.429985351560001</c:v>
                </c:pt>
                <c:pt idx="1284">
                  <c:v>11.26600292969</c:v>
                </c:pt>
                <c:pt idx="1285">
                  <c:v>11.26600292969</c:v>
                </c:pt>
                <c:pt idx="1286">
                  <c:v>11.22850585938</c:v>
                </c:pt>
                <c:pt idx="1287">
                  <c:v>11.334190429689999</c:v>
                </c:pt>
                <c:pt idx="1288">
                  <c:v>11.403656249999999</c:v>
                </c:pt>
                <c:pt idx="1289">
                  <c:v>11.403656249999999</c:v>
                </c:pt>
                <c:pt idx="1290">
                  <c:v>11.354174804689999</c:v>
                </c:pt>
                <c:pt idx="1291">
                  <c:v>11.347333984380001</c:v>
                </c:pt>
                <c:pt idx="1292">
                  <c:v>11.358373046880001</c:v>
                </c:pt>
                <c:pt idx="1293">
                  <c:v>11.529193359380001</c:v>
                </c:pt>
                <c:pt idx="1294">
                  <c:v>11.356196289060001</c:v>
                </c:pt>
                <c:pt idx="1295">
                  <c:v>11.356196289060001</c:v>
                </c:pt>
                <c:pt idx="1296">
                  <c:v>11.34815820313</c:v>
                </c:pt>
                <c:pt idx="1297">
                  <c:v>11.511998046880001</c:v>
                </c:pt>
                <c:pt idx="1298">
                  <c:v>11.42566015625</c:v>
                </c:pt>
                <c:pt idx="1299">
                  <c:v>11.42566015625</c:v>
                </c:pt>
                <c:pt idx="1300">
                  <c:v>11.55003417969</c:v>
                </c:pt>
                <c:pt idx="1301">
                  <c:v>11.81428320313</c:v>
                </c:pt>
                <c:pt idx="1302">
                  <c:v>11.81428320313</c:v>
                </c:pt>
                <c:pt idx="1303">
                  <c:v>11.667252929689999</c:v>
                </c:pt>
                <c:pt idx="1304">
                  <c:v>11.857004882810001</c:v>
                </c:pt>
                <c:pt idx="1305">
                  <c:v>11.857004882810001</c:v>
                </c:pt>
                <c:pt idx="1306">
                  <c:v>11.933916992189999</c:v>
                </c:pt>
                <c:pt idx="1307">
                  <c:v>11.79479785156</c:v>
                </c:pt>
                <c:pt idx="1308">
                  <c:v>11.770409179689999</c:v>
                </c:pt>
                <c:pt idx="1309">
                  <c:v>11.770409179689999</c:v>
                </c:pt>
                <c:pt idx="1310">
                  <c:v>11.99952929688</c:v>
                </c:pt>
                <c:pt idx="1311">
                  <c:v>11.99952929688</c:v>
                </c:pt>
                <c:pt idx="1312">
                  <c:v>12.002994140630001</c:v>
                </c:pt>
                <c:pt idx="1313">
                  <c:v>12.03129589844</c:v>
                </c:pt>
                <c:pt idx="1314">
                  <c:v>12.259461914060001</c:v>
                </c:pt>
                <c:pt idx="1315">
                  <c:v>12.259461914060001</c:v>
                </c:pt>
                <c:pt idx="1316">
                  <c:v>12.33370117188</c:v>
                </c:pt>
                <c:pt idx="1317">
                  <c:v>12.221672851560001</c:v>
                </c:pt>
                <c:pt idx="1318">
                  <c:v>12.29229199219</c:v>
                </c:pt>
                <c:pt idx="1319">
                  <c:v>12.317368164060001</c:v>
                </c:pt>
                <c:pt idx="1320">
                  <c:v>12.31294335938</c:v>
                </c:pt>
                <c:pt idx="1321">
                  <c:v>12.31294335938</c:v>
                </c:pt>
                <c:pt idx="1322">
                  <c:v>12.255307617189999</c:v>
                </c:pt>
                <c:pt idx="1323">
                  <c:v>12.465515625</c:v>
                </c:pt>
                <c:pt idx="1324">
                  <c:v>12.48452050781</c:v>
                </c:pt>
                <c:pt idx="1325">
                  <c:v>12.48452050781</c:v>
                </c:pt>
                <c:pt idx="1326">
                  <c:v>12.607059570310001</c:v>
                </c:pt>
                <c:pt idx="1327">
                  <c:v>12.742711914060001</c:v>
                </c:pt>
                <c:pt idx="1328">
                  <c:v>12.904431640630001</c:v>
                </c:pt>
                <c:pt idx="1329">
                  <c:v>12.966480468749999</c:v>
                </c:pt>
                <c:pt idx="1330">
                  <c:v>13.28841601563</c:v>
                </c:pt>
                <c:pt idx="1331">
                  <c:v>13.28841601563</c:v>
                </c:pt>
                <c:pt idx="1332">
                  <c:v>13.50740820313</c:v>
                </c:pt>
                <c:pt idx="1333">
                  <c:v>13.541138671880001</c:v>
                </c:pt>
                <c:pt idx="1334">
                  <c:v>13.530421875</c:v>
                </c:pt>
                <c:pt idx="1335">
                  <c:v>13.530421875</c:v>
                </c:pt>
                <c:pt idx="1336">
                  <c:v>13.635943359380001</c:v>
                </c:pt>
                <c:pt idx="1337">
                  <c:v>13.665218749999999</c:v>
                </c:pt>
                <c:pt idx="1338">
                  <c:v>13.624088867189998</c:v>
                </c:pt>
                <c:pt idx="1339">
                  <c:v>13.58495117188</c:v>
                </c:pt>
                <c:pt idx="1340">
                  <c:v>13.58403320313</c:v>
                </c:pt>
                <c:pt idx="1341">
                  <c:v>13.58403320313</c:v>
                </c:pt>
                <c:pt idx="1342">
                  <c:v>13.56195507813</c:v>
                </c:pt>
                <c:pt idx="1343">
                  <c:v>13.444081054689999</c:v>
                </c:pt>
                <c:pt idx="1344">
                  <c:v>13.503837890630001</c:v>
                </c:pt>
                <c:pt idx="1345">
                  <c:v>13.503837890630001</c:v>
                </c:pt>
                <c:pt idx="1346">
                  <c:v>13.51457324219</c:v>
                </c:pt>
                <c:pt idx="1347">
                  <c:v>13.338549804689999</c:v>
                </c:pt>
                <c:pt idx="1348">
                  <c:v>13.338549804689999</c:v>
                </c:pt>
                <c:pt idx="1349">
                  <c:v>13.40438574219</c:v>
                </c:pt>
                <c:pt idx="1350">
                  <c:v>13.515812499999999</c:v>
                </c:pt>
                <c:pt idx="1351">
                  <c:v>13.429176757810001</c:v>
                </c:pt>
                <c:pt idx="1352">
                  <c:v>13.429176757810001</c:v>
                </c:pt>
                <c:pt idx="1353">
                  <c:v>13.354153320310001</c:v>
                </c:pt>
                <c:pt idx="1354">
                  <c:v>13.32323144531</c:v>
                </c:pt>
                <c:pt idx="1355">
                  <c:v>13.224822265630001</c:v>
                </c:pt>
                <c:pt idx="1356">
                  <c:v>13.243348632810001</c:v>
                </c:pt>
                <c:pt idx="1357">
                  <c:v>13.318021484380001</c:v>
                </c:pt>
                <c:pt idx="1358">
                  <c:v>13.318021484380001</c:v>
                </c:pt>
                <c:pt idx="1359">
                  <c:v>13.252953124999999</c:v>
                </c:pt>
                <c:pt idx="1360">
                  <c:v>13.21477636719</c:v>
                </c:pt>
                <c:pt idx="1361">
                  <c:v>13.17731445313</c:v>
                </c:pt>
                <c:pt idx="1362">
                  <c:v>13.17731445313</c:v>
                </c:pt>
                <c:pt idx="1363">
                  <c:v>13.34425390625</c:v>
                </c:pt>
                <c:pt idx="1364">
                  <c:v>13.410900390630001</c:v>
                </c:pt>
                <c:pt idx="1365">
                  <c:v>13.41177539063</c:v>
                </c:pt>
                <c:pt idx="1366">
                  <c:v>13.462439453130001</c:v>
                </c:pt>
                <c:pt idx="1367">
                  <c:v>13.413263671880001</c:v>
                </c:pt>
                <c:pt idx="1368">
                  <c:v>13.413263671880001</c:v>
                </c:pt>
                <c:pt idx="1369">
                  <c:v>13.295978515630001</c:v>
                </c:pt>
                <c:pt idx="1370">
                  <c:v>13.370252929689999</c:v>
                </c:pt>
                <c:pt idx="1371">
                  <c:v>13.370252929689999</c:v>
                </c:pt>
                <c:pt idx="1372">
                  <c:v>13.323619140630001</c:v>
                </c:pt>
                <c:pt idx="1373">
                  <c:v>13.24758886719</c:v>
                </c:pt>
                <c:pt idx="1374">
                  <c:v>13.24758886719</c:v>
                </c:pt>
                <c:pt idx="1375">
                  <c:v>13.3405390625</c:v>
                </c:pt>
                <c:pt idx="1376">
                  <c:v>13.50836914063</c:v>
                </c:pt>
                <c:pt idx="1377">
                  <c:v>13.33862304688</c:v>
                </c:pt>
                <c:pt idx="1378">
                  <c:v>13.33862304688</c:v>
                </c:pt>
                <c:pt idx="1379">
                  <c:v>13.214421874999999</c:v>
                </c:pt>
                <c:pt idx="1380">
                  <c:v>13.324353515630001</c:v>
                </c:pt>
                <c:pt idx="1381">
                  <c:v>13.445333007810001</c:v>
                </c:pt>
                <c:pt idx="1382">
                  <c:v>13.2517109375</c:v>
                </c:pt>
                <c:pt idx="1383">
                  <c:v>13.04170117188</c:v>
                </c:pt>
                <c:pt idx="1384">
                  <c:v>13.04170117188</c:v>
                </c:pt>
                <c:pt idx="1385">
                  <c:v>13.247708007810001</c:v>
                </c:pt>
                <c:pt idx="1386">
                  <c:v>13.38829394531</c:v>
                </c:pt>
                <c:pt idx="1387">
                  <c:v>13.35887695313</c:v>
                </c:pt>
                <c:pt idx="1388">
                  <c:v>13.35887695313</c:v>
                </c:pt>
                <c:pt idx="1389">
                  <c:v>13.17223144531</c:v>
                </c:pt>
                <c:pt idx="1390">
                  <c:v>13.275081054689998</c:v>
                </c:pt>
                <c:pt idx="1391">
                  <c:v>13.21363574219</c:v>
                </c:pt>
                <c:pt idx="1392">
                  <c:v>13.135786132810001</c:v>
                </c:pt>
                <c:pt idx="1393">
                  <c:v>13.261129882810001</c:v>
                </c:pt>
                <c:pt idx="1394">
                  <c:v>13.261129882810001</c:v>
                </c:pt>
                <c:pt idx="1395">
                  <c:v>13.35703125</c:v>
                </c:pt>
                <c:pt idx="1396">
                  <c:v>13.404873046880001</c:v>
                </c:pt>
                <c:pt idx="1397">
                  <c:v>13.404873046880001</c:v>
                </c:pt>
                <c:pt idx="1398">
                  <c:v>13.282429687500001</c:v>
                </c:pt>
                <c:pt idx="1399">
                  <c:v>13.66317773438</c:v>
                </c:pt>
                <c:pt idx="1400">
                  <c:v>13.66317773438</c:v>
                </c:pt>
                <c:pt idx="1401">
                  <c:v>13.763039062500001</c:v>
                </c:pt>
                <c:pt idx="1402">
                  <c:v>13.771330078130001</c:v>
                </c:pt>
                <c:pt idx="1403">
                  <c:v>13.986578124999999</c:v>
                </c:pt>
                <c:pt idx="1404">
                  <c:v>13.986578124999999</c:v>
                </c:pt>
                <c:pt idx="1405">
                  <c:v>14.070726562500001</c:v>
                </c:pt>
                <c:pt idx="1406">
                  <c:v>14.033318359380001</c:v>
                </c:pt>
                <c:pt idx="1407">
                  <c:v>14.033318359380001</c:v>
                </c:pt>
                <c:pt idx="1408">
                  <c:v>13.852492187499999</c:v>
                </c:pt>
                <c:pt idx="1409">
                  <c:v>13.18201367188</c:v>
                </c:pt>
                <c:pt idx="1410">
                  <c:v>13.18201367188</c:v>
                </c:pt>
                <c:pt idx="1411">
                  <c:v>11.71817285156</c:v>
                </c:pt>
                <c:pt idx="1412">
                  <c:v>10.57731835938</c:v>
                </c:pt>
                <c:pt idx="1413">
                  <c:v>9.6928769531299999</c:v>
                </c:pt>
                <c:pt idx="1414">
                  <c:v>9.6928769531299999</c:v>
                </c:pt>
                <c:pt idx="1415">
                  <c:v>9.1393896484399999</c:v>
                </c:pt>
                <c:pt idx="1416">
                  <c:v>8.1846328125000003</c:v>
                </c:pt>
                <c:pt idx="1417">
                  <c:v>7.5739062500000003</c:v>
                </c:pt>
                <c:pt idx="1418">
                  <c:v>7.0873969726599997</c:v>
                </c:pt>
                <c:pt idx="1419">
                  <c:v>6.3731376953099996</c:v>
                </c:pt>
                <c:pt idx="1420">
                  <c:v>6.3731376953099996</c:v>
                </c:pt>
                <c:pt idx="1421">
                  <c:v>5.9049638671900002</c:v>
                </c:pt>
                <c:pt idx="1422">
                  <c:v>5.4073471679699994</c:v>
                </c:pt>
                <c:pt idx="1423">
                  <c:v>5.4073471679699994</c:v>
                </c:pt>
                <c:pt idx="1424">
                  <c:v>4.7314482421899999</c:v>
                </c:pt>
                <c:pt idx="1425">
                  <c:v>3.5345295410199999</c:v>
                </c:pt>
                <c:pt idx="1426">
                  <c:v>2.4605983886700002</c:v>
                </c:pt>
                <c:pt idx="1427">
                  <c:v>1.4335717773399999</c:v>
                </c:pt>
                <c:pt idx="1428">
                  <c:v>0.97867681885000002</c:v>
                </c:pt>
                <c:pt idx="1429">
                  <c:v>0.97867681885000002</c:v>
                </c:pt>
                <c:pt idx="1430">
                  <c:v>0.41934359740999999</c:v>
                </c:pt>
                <c:pt idx="1431">
                  <c:v>0.11100955963</c:v>
                </c:pt>
                <c:pt idx="1432">
                  <c:v>2.5866832729999997E-2</c:v>
                </c:pt>
                <c:pt idx="1433">
                  <c:v>2.5866832729999997E-2</c:v>
                </c:pt>
                <c:pt idx="1434">
                  <c:v>6.1761104580000004E-2</c:v>
                </c:pt>
                <c:pt idx="1435">
                  <c:v>7.3571990970000001E-2</c:v>
                </c:pt>
                <c:pt idx="1436">
                  <c:v>7.3571990970000001E-2</c:v>
                </c:pt>
                <c:pt idx="1437">
                  <c:v>-8.29404259E-3</c:v>
                </c:pt>
                <c:pt idx="1438">
                  <c:v>-1.659478378E-2</c:v>
                </c:pt>
                <c:pt idx="1439">
                  <c:v>1.991954613E-2</c:v>
                </c:pt>
                <c:pt idx="1440">
                  <c:v>1.991954613E-2</c:v>
                </c:pt>
                <c:pt idx="1441">
                  <c:v>-1.234900188E-2</c:v>
                </c:pt>
                <c:pt idx="1442">
                  <c:v>5.7928037599999996E-3</c:v>
                </c:pt>
                <c:pt idx="1443">
                  <c:v>-2.1066547389999999E-2</c:v>
                </c:pt>
                <c:pt idx="1444">
                  <c:v>-1.3568860049999999E-2</c:v>
                </c:pt>
                <c:pt idx="1445">
                  <c:v>-3.2931625800000004E-3</c:v>
                </c:pt>
                <c:pt idx="1446">
                  <c:v>-3.2931625800000004E-3</c:v>
                </c:pt>
                <c:pt idx="1447">
                  <c:v>1.5686401370000002E-2</c:v>
                </c:pt>
                <c:pt idx="1448">
                  <c:v>0.10897145081</c:v>
                </c:pt>
                <c:pt idx="1449">
                  <c:v>0.10897145081</c:v>
                </c:pt>
                <c:pt idx="1450">
                  <c:v>5.9179344180000003E-2</c:v>
                </c:pt>
                <c:pt idx="1451">
                  <c:v>-5.2718401000000003E-3</c:v>
                </c:pt>
                <c:pt idx="1452">
                  <c:v>-7.8686386110000006E-2</c:v>
                </c:pt>
                <c:pt idx="1453">
                  <c:v>-0.14831015014999999</c:v>
                </c:pt>
                <c:pt idx="1454">
                  <c:v>-0.10869235992</c:v>
                </c:pt>
                <c:pt idx="1455">
                  <c:v>-2.00987554E-3</c:v>
                </c:pt>
                <c:pt idx="1456">
                  <c:v>-2.00987554E-3</c:v>
                </c:pt>
                <c:pt idx="1457">
                  <c:v>-3.3209205630000002E-2</c:v>
                </c:pt>
                <c:pt idx="1458">
                  <c:v>-0.16230125427</c:v>
                </c:pt>
                <c:pt idx="1459">
                  <c:v>-0.16230125427</c:v>
                </c:pt>
                <c:pt idx="1460">
                  <c:v>-0.21979745482999999</c:v>
                </c:pt>
                <c:pt idx="1461">
                  <c:v>-0.25415165709999998</c:v>
                </c:pt>
                <c:pt idx="1462">
                  <c:v>-0.25415165709999998</c:v>
                </c:pt>
                <c:pt idx="1463">
                  <c:v>-0.23423426818999998</c:v>
                </c:pt>
                <c:pt idx="1464">
                  <c:v>-0.16672587584999998</c:v>
                </c:pt>
                <c:pt idx="1465">
                  <c:v>-0.11266955566</c:v>
                </c:pt>
                <c:pt idx="1466">
                  <c:v>-0.11266955566</c:v>
                </c:pt>
                <c:pt idx="1467">
                  <c:v>-0.12013750458</c:v>
                </c:pt>
                <c:pt idx="1468">
                  <c:v>-0.19647514343</c:v>
                </c:pt>
                <c:pt idx="1469">
                  <c:v>-0.19647514343</c:v>
                </c:pt>
                <c:pt idx="1470">
                  <c:v>-0.17456243896000001</c:v>
                </c:pt>
                <c:pt idx="1471">
                  <c:v>-0.19404251099</c:v>
                </c:pt>
                <c:pt idx="1472">
                  <c:v>-0.19404251099</c:v>
                </c:pt>
                <c:pt idx="1473">
                  <c:v>-0.21756498718</c:v>
                </c:pt>
                <c:pt idx="1474">
                  <c:v>-0.19651176452999999</c:v>
                </c:pt>
                <c:pt idx="1475">
                  <c:v>-0.25483120728000003</c:v>
                </c:pt>
                <c:pt idx="1476">
                  <c:v>-0.25483120728000003</c:v>
                </c:pt>
                <c:pt idx="1477">
                  <c:v>-0.27887310790999997</c:v>
                </c:pt>
                <c:pt idx="1478">
                  <c:v>-0.19996464538999997</c:v>
                </c:pt>
                <c:pt idx="1479">
                  <c:v>-0.16559190369000001</c:v>
                </c:pt>
                <c:pt idx="1480">
                  <c:v>-0.31903521729000001</c:v>
                </c:pt>
                <c:pt idx="1481">
                  <c:v>-0.37732022095000001</c:v>
                </c:pt>
                <c:pt idx="1482">
                  <c:v>-0.37732022095000001</c:v>
                </c:pt>
                <c:pt idx="1483">
                  <c:v>-0.21985763549999998</c:v>
                </c:pt>
                <c:pt idx="1484">
                  <c:v>6.9508924499999993E-3</c:v>
                </c:pt>
                <c:pt idx="1485">
                  <c:v>3.6128876200000001E-3</c:v>
                </c:pt>
                <c:pt idx="1486">
                  <c:v>3.6128876200000001E-3</c:v>
                </c:pt>
                <c:pt idx="1487">
                  <c:v>-5.9008911130000001E-2</c:v>
                </c:pt>
                <c:pt idx="1488">
                  <c:v>-4.4703880309999999E-2</c:v>
                </c:pt>
                <c:pt idx="1489">
                  <c:v>-0.11890529632999999</c:v>
                </c:pt>
                <c:pt idx="1490">
                  <c:v>-0.17554499817000002</c:v>
                </c:pt>
                <c:pt idx="1491">
                  <c:v>-0.12191160583000001</c:v>
                </c:pt>
                <c:pt idx="1492">
                  <c:v>-0.12191160583000001</c:v>
                </c:pt>
                <c:pt idx="1493">
                  <c:v>-4.7301319120000004E-2</c:v>
                </c:pt>
                <c:pt idx="1494">
                  <c:v>-3.3410247800000001E-2</c:v>
                </c:pt>
                <c:pt idx="1495">
                  <c:v>-4.922233963E-2</c:v>
                </c:pt>
                <c:pt idx="1496">
                  <c:v>-4.922233963E-2</c:v>
                </c:pt>
                <c:pt idx="1497">
                  <c:v>-1.315277863E-2</c:v>
                </c:pt>
                <c:pt idx="1498">
                  <c:v>-3.3919181819999998E-2</c:v>
                </c:pt>
                <c:pt idx="1499">
                  <c:v>-3.3919181819999998E-2</c:v>
                </c:pt>
                <c:pt idx="1500">
                  <c:v>-6.3190692899999998E-2</c:v>
                </c:pt>
                <c:pt idx="1501">
                  <c:v>-4.2010147089999998E-2</c:v>
                </c:pt>
                <c:pt idx="1502">
                  <c:v>-4.2010147089999998E-2</c:v>
                </c:pt>
                <c:pt idx="1503">
                  <c:v>-4.1331554410000006E-2</c:v>
                </c:pt>
                <c:pt idx="1504">
                  <c:v>-4.9826530460000004E-2</c:v>
                </c:pt>
                <c:pt idx="1505">
                  <c:v>-5.3901386260000003E-2</c:v>
                </c:pt>
                <c:pt idx="1506">
                  <c:v>-5.3901386260000003E-2</c:v>
                </c:pt>
                <c:pt idx="1507">
                  <c:v>-3.939206696E-2</c:v>
                </c:pt>
                <c:pt idx="1508">
                  <c:v>-3.939206696E-2</c:v>
                </c:pt>
                <c:pt idx="1509">
                  <c:v>-3.8533943180000002E-2</c:v>
                </c:pt>
                <c:pt idx="1510">
                  <c:v>-7.1256996150000002E-2</c:v>
                </c:pt>
                <c:pt idx="1511">
                  <c:v>-9.6797195429999996E-2</c:v>
                </c:pt>
                <c:pt idx="1512">
                  <c:v>-9.6797195429999996E-2</c:v>
                </c:pt>
                <c:pt idx="1513">
                  <c:v>-1.2598328589999999E-2</c:v>
                </c:pt>
                <c:pt idx="1514">
                  <c:v>5.2878845210000004E-2</c:v>
                </c:pt>
                <c:pt idx="1515">
                  <c:v>6.892697905999999E-2</c:v>
                </c:pt>
                <c:pt idx="1516">
                  <c:v>2.7705133440000002E-2</c:v>
                </c:pt>
                <c:pt idx="1517">
                  <c:v>2.6734533309999999E-2</c:v>
                </c:pt>
                <c:pt idx="1518">
                  <c:v>2.0908044819999999E-2</c:v>
                </c:pt>
                <c:pt idx="1519">
                  <c:v>2.0908044819999999E-2</c:v>
                </c:pt>
                <c:pt idx="1520">
                  <c:v>6.3343822480000006E-2</c:v>
                </c:pt>
                <c:pt idx="1521">
                  <c:v>4.8203155520000006E-2</c:v>
                </c:pt>
                <c:pt idx="1522">
                  <c:v>4.8203155520000006E-2</c:v>
                </c:pt>
                <c:pt idx="1523">
                  <c:v>-1.1566133499999999E-2</c:v>
                </c:pt>
                <c:pt idx="1524">
                  <c:v>-3.0437612529999998E-2</c:v>
                </c:pt>
                <c:pt idx="1525">
                  <c:v>-4.0437465669999999E-2</c:v>
                </c:pt>
                <c:pt idx="1526">
                  <c:v>-3.8722557070000004E-2</c:v>
                </c:pt>
                <c:pt idx="1527">
                  <c:v>-9.6677858000000002E-4</c:v>
                </c:pt>
                <c:pt idx="1528">
                  <c:v>-1.02054882E-2</c:v>
                </c:pt>
                <c:pt idx="1529">
                  <c:v>-1.02054882E-2</c:v>
                </c:pt>
                <c:pt idx="1530">
                  <c:v>-7.2116539000000007E-2</c:v>
                </c:pt>
                <c:pt idx="1531">
                  <c:v>-9.8071777339999999E-2</c:v>
                </c:pt>
                <c:pt idx="1532">
                  <c:v>-9.8071777339999999E-2</c:v>
                </c:pt>
                <c:pt idx="1533">
                  <c:v>1.4876568299999999E-3</c:v>
                </c:pt>
                <c:pt idx="1534">
                  <c:v>3.0269659040000001E-2</c:v>
                </c:pt>
                <c:pt idx="1535">
                  <c:v>3.0269659040000001E-2</c:v>
                </c:pt>
                <c:pt idx="1536">
                  <c:v>1.363206005E-2</c:v>
                </c:pt>
                <c:pt idx="1537">
                  <c:v>-3.020778084E-2</c:v>
                </c:pt>
                <c:pt idx="1538">
                  <c:v>-3.020778084E-2</c:v>
                </c:pt>
                <c:pt idx="1539">
                  <c:v>-2.980367661E-2</c:v>
                </c:pt>
                <c:pt idx="1540">
                  <c:v>-1.37434845E-2</c:v>
                </c:pt>
                <c:pt idx="1541">
                  <c:v>1.2570691110000001E-2</c:v>
                </c:pt>
                <c:pt idx="1542">
                  <c:v>4.8952918099999998E-3</c:v>
                </c:pt>
                <c:pt idx="1543">
                  <c:v>3.83197937E-2</c:v>
                </c:pt>
                <c:pt idx="1544">
                  <c:v>3.7220642089999999E-2</c:v>
                </c:pt>
                <c:pt idx="1545">
                  <c:v>3.7220642089999999E-2</c:v>
                </c:pt>
                <c:pt idx="1546">
                  <c:v>1.128665543E-2</c:v>
                </c:pt>
                <c:pt idx="1547">
                  <c:v>6.1940044399999998E-2</c:v>
                </c:pt>
                <c:pt idx="1548">
                  <c:v>7.4777008059999997E-2</c:v>
                </c:pt>
                <c:pt idx="1549">
                  <c:v>7.4777008059999997E-2</c:v>
                </c:pt>
                <c:pt idx="1550">
                  <c:v>3.6059223179999995E-2</c:v>
                </c:pt>
                <c:pt idx="1551">
                  <c:v>-2.2783735279999998E-2</c:v>
                </c:pt>
                <c:pt idx="1552">
                  <c:v>3.6817607879999999E-2</c:v>
                </c:pt>
                <c:pt idx="1553">
                  <c:v>5.8636089320000001E-2</c:v>
                </c:pt>
                <c:pt idx="1554">
                  <c:v>3.0694705959999999E-2</c:v>
                </c:pt>
                <c:pt idx="1555">
                  <c:v>3.0694705959999999E-2</c:v>
                </c:pt>
                <c:pt idx="1556">
                  <c:v>7.8531084100000002E-3</c:v>
                </c:pt>
                <c:pt idx="1557">
                  <c:v>2.2922513959999998E-2</c:v>
                </c:pt>
                <c:pt idx="1558">
                  <c:v>5.2361503599999998E-2</c:v>
                </c:pt>
                <c:pt idx="1559">
                  <c:v>5.2361503599999998E-2</c:v>
                </c:pt>
                <c:pt idx="1560">
                  <c:v>4.9152050019999997E-2</c:v>
                </c:pt>
                <c:pt idx="1561">
                  <c:v>4.9152050019999997E-2</c:v>
                </c:pt>
                <c:pt idx="1562">
                  <c:v>4.6104808810000002E-2</c:v>
                </c:pt>
                <c:pt idx="1563">
                  <c:v>2.2192077640000002E-2</c:v>
                </c:pt>
                <c:pt idx="1564">
                  <c:v>5.0161487579999997E-2</c:v>
                </c:pt>
                <c:pt idx="1565">
                  <c:v>5.0161487579999997E-2</c:v>
                </c:pt>
                <c:pt idx="1566">
                  <c:v>4.4905418400000001E-2</c:v>
                </c:pt>
                <c:pt idx="1567">
                  <c:v>3.8242610929999997E-2</c:v>
                </c:pt>
                <c:pt idx="1568">
                  <c:v>3.8242610929999997E-2</c:v>
                </c:pt>
                <c:pt idx="1569">
                  <c:v>5.5409412380000002E-2</c:v>
                </c:pt>
                <c:pt idx="1570">
                  <c:v>6.0834197999999999E-2</c:v>
                </c:pt>
                <c:pt idx="1571">
                  <c:v>6.0834197999999999E-2</c:v>
                </c:pt>
                <c:pt idx="1572">
                  <c:v>2.680397415E-2</c:v>
                </c:pt>
                <c:pt idx="1573">
                  <c:v>9.0604174000000009E-4</c:v>
                </c:pt>
                <c:pt idx="1574">
                  <c:v>2.0823114400000002E-2</c:v>
                </c:pt>
                <c:pt idx="1575">
                  <c:v>2.0823114400000002E-2</c:v>
                </c:pt>
                <c:pt idx="1576">
                  <c:v>7.4511156100000005E-3</c:v>
                </c:pt>
                <c:pt idx="1577">
                  <c:v>4.41573381E-3</c:v>
                </c:pt>
                <c:pt idx="1578">
                  <c:v>3.4880027769999995E-2</c:v>
                </c:pt>
                <c:pt idx="1579">
                  <c:v>5.0325996400000003E-2</c:v>
                </c:pt>
                <c:pt idx="1580">
                  <c:v>2.111617088E-2</c:v>
                </c:pt>
                <c:pt idx="1581">
                  <c:v>2.111617088E-2</c:v>
                </c:pt>
                <c:pt idx="1582">
                  <c:v>-2.1534610749999999E-2</c:v>
                </c:pt>
                <c:pt idx="1583">
                  <c:v>-2.4783857350000001E-2</c:v>
                </c:pt>
                <c:pt idx="1584">
                  <c:v>4.4048732760000001E-2</c:v>
                </c:pt>
                <c:pt idx="1585">
                  <c:v>4.4048732760000001E-2</c:v>
                </c:pt>
                <c:pt idx="1586">
                  <c:v>3.7662628169999997E-2</c:v>
                </c:pt>
                <c:pt idx="1587">
                  <c:v>6.3543558100000001E-3</c:v>
                </c:pt>
                <c:pt idx="1588">
                  <c:v>-1.240474987E-2</c:v>
                </c:pt>
                <c:pt idx="1589">
                  <c:v>1.1958082199999999E-2</c:v>
                </c:pt>
                <c:pt idx="1590">
                  <c:v>3.8125640869999998E-2</c:v>
                </c:pt>
                <c:pt idx="1591">
                  <c:v>3.8125640869999998E-2</c:v>
                </c:pt>
                <c:pt idx="1592">
                  <c:v>7.3623552300000001E-3</c:v>
                </c:pt>
                <c:pt idx="1593">
                  <c:v>-3.7785240170000005E-2</c:v>
                </c:pt>
                <c:pt idx="1594">
                  <c:v>-8.9067287399999997E-3</c:v>
                </c:pt>
                <c:pt idx="1595">
                  <c:v>-8.9067287399999997E-3</c:v>
                </c:pt>
                <c:pt idx="1596">
                  <c:v>1.55088198E-3</c:v>
                </c:pt>
                <c:pt idx="1597">
                  <c:v>-1.5893774029999998E-2</c:v>
                </c:pt>
                <c:pt idx="1598">
                  <c:v>-1.5893774029999998E-2</c:v>
                </c:pt>
                <c:pt idx="1599">
                  <c:v>-3.4731403350000002E-2</c:v>
                </c:pt>
                <c:pt idx="1600">
                  <c:v>2.83166265E-3</c:v>
                </c:pt>
                <c:pt idx="1601">
                  <c:v>2.83166265E-3</c:v>
                </c:pt>
                <c:pt idx="1602">
                  <c:v>-1.6424983980000002E-2</c:v>
                </c:pt>
                <c:pt idx="1603">
                  <c:v>-6.5499183650000001E-2</c:v>
                </c:pt>
                <c:pt idx="1604">
                  <c:v>-8.6639152529999999E-2</c:v>
                </c:pt>
                <c:pt idx="1605">
                  <c:v>-1.1829063420000001E-2</c:v>
                </c:pt>
                <c:pt idx="1606">
                  <c:v>3.7497513299999999E-3</c:v>
                </c:pt>
                <c:pt idx="1607">
                  <c:v>3.7497513299999999E-3</c:v>
                </c:pt>
                <c:pt idx="1608">
                  <c:v>-8.9448947899999996E-3</c:v>
                </c:pt>
                <c:pt idx="1609">
                  <c:v>-3.2827781680000001E-2</c:v>
                </c:pt>
                <c:pt idx="1610">
                  <c:v>-2.7670520779999999E-2</c:v>
                </c:pt>
                <c:pt idx="1611">
                  <c:v>-2.7670520779999999E-2</c:v>
                </c:pt>
                <c:pt idx="1612">
                  <c:v>-1.2812675479999999E-2</c:v>
                </c:pt>
                <c:pt idx="1613">
                  <c:v>-4.5325687410000003E-2</c:v>
                </c:pt>
                <c:pt idx="1614">
                  <c:v>-7.0189025880000006E-2</c:v>
                </c:pt>
                <c:pt idx="1615">
                  <c:v>-3.041341782E-2</c:v>
                </c:pt>
                <c:pt idx="1616">
                  <c:v>-6.2963013600000001E-3</c:v>
                </c:pt>
                <c:pt idx="1617">
                  <c:v>-6.2963013600000001E-3</c:v>
                </c:pt>
                <c:pt idx="1618">
                  <c:v>-3.7714653020000002E-2</c:v>
                </c:pt>
                <c:pt idx="1619">
                  <c:v>-2.8167104720000002E-2</c:v>
                </c:pt>
                <c:pt idx="1620">
                  <c:v>-3.4201145169999995E-2</c:v>
                </c:pt>
                <c:pt idx="1621">
                  <c:v>-3.4201145169999995E-2</c:v>
                </c:pt>
                <c:pt idx="1622">
                  <c:v>-2.9049524309999998E-2</c:v>
                </c:pt>
                <c:pt idx="1623">
                  <c:v>-2.3082001199999998E-3</c:v>
                </c:pt>
                <c:pt idx="1624">
                  <c:v>-2.3082001199999998E-3</c:v>
                </c:pt>
                <c:pt idx="1625">
                  <c:v>5.3472089799999995E-3</c:v>
                </c:pt>
                <c:pt idx="1626">
                  <c:v>9.8639469099999991E-3</c:v>
                </c:pt>
                <c:pt idx="1627">
                  <c:v>-3.1784866330000001E-2</c:v>
                </c:pt>
                <c:pt idx="1628">
                  <c:v>-3.1784866330000001E-2</c:v>
                </c:pt>
                <c:pt idx="1629">
                  <c:v>1.066477299E-2</c:v>
                </c:pt>
                <c:pt idx="1630">
                  <c:v>1.8736528400000001E-2</c:v>
                </c:pt>
                <c:pt idx="1631">
                  <c:v>1.4012054439999999E-2</c:v>
                </c:pt>
                <c:pt idx="1632">
                  <c:v>-2.1579090120000002E-2</c:v>
                </c:pt>
                <c:pt idx="1633">
                  <c:v>6.5313925700000008E-3</c:v>
                </c:pt>
                <c:pt idx="1634">
                  <c:v>6.5313925700000008E-3</c:v>
                </c:pt>
                <c:pt idx="1635">
                  <c:v>5.2012596099999999E-3</c:v>
                </c:pt>
                <c:pt idx="1636">
                  <c:v>4.4140052799999992E-3</c:v>
                </c:pt>
                <c:pt idx="1637">
                  <c:v>-2.9592020029999999E-2</c:v>
                </c:pt>
                <c:pt idx="1638">
                  <c:v>-2.9592020029999999E-2</c:v>
                </c:pt>
                <c:pt idx="1639">
                  <c:v>-1.0934877399999999E-2</c:v>
                </c:pt>
                <c:pt idx="1640">
                  <c:v>-7.7584945680000003E-2</c:v>
                </c:pt>
                <c:pt idx="1641">
                  <c:v>-9.0086578370000003E-2</c:v>
                </c:pt>
                <c:pt idx="1642">
                  <c:v>-4.2983234410000001E-2</c:v>
                </c:pt>
                <c:pt idx="1643">
                  <c:v>-3.2074764249999999E-2</c:v>
                </c:pt>
                <c:pt idx="1644">
                  <c:v>-3.2074764249999999E-2</c:v>
                </c:pt>
                <c:pt idx="1645">
                  <c:v>-0.10460957336</c:v>
                </c:pt>
                <c:pt idx="1646">
                  <c:v>-9.1169563290000005E-2</c:v>
                </c:pt>
                <c:pt idx="1647">
                  <c:v>-7.494648743E-2</c:v>
                </c:pt>
                <c:pt idx="1648">
                  <c:v>-7.494648743E-2</c:v>
                </c:pt>
                <c:pt idx="1649">
                  <c:v>-4.3002861019999998E-2</c:v>
                </c:pt>
                <c:pt idx="1650">
                  <c:v>-1.8505161289999999E-2</c:v>
                </c:pt>
                <c:pt idx="1651">
                  <c:v>-1.8081552510000001E-2</c:v>
                </c:pt>
                <c:pt idx="1652">
                  <c:v>-2.259991074E-2</c:v>
                </c:pt>
                <c:pt idx="1653">
                  <c:v>-4.3769447329999996E-2</c:v>
                </c:pt>
                <c:pt idx="1654">
                  <c:v>-4.3769447329999996E-2</c:v>
                </c:pt>
                <c:pt idx="1655">
                  <c:v>1.2629603389999999E-2</c:v>
                </c:pt>
                <c:pt idx="1656">
                  <c:v>1.4012531279999999E-2</c:v>
                </c:pt>
                <c:pt idx="1657">
                  <c:v>3.4143562320000001E-2</c:v>
                </c:pt>
                <c:pt idx="1658">
                  <c:v>3.4143562320000001E-2</c:v>
                </c:pt>
                <c:pt idx="1659">
                  <c:v>3.6910663599999997E-2</c:v>
                </c:pt>
                <c:pt idx="1660">
                  <c:v>3.6910663599999997E-2</c:v>
                </c:pt>
                <c:pt idx="1661">
                  <c:v>4.0447505949999997E-2</c:v>
                </c:pt>
                <c:pt idx="1662">
                  <c:v>1.2601676940000001E-2</c:v>
                </c:pt>
                <c:pt idx="1663">
                  <c:v>-1.7290187840000002E-2</c:v>
                </c:pt>
                <c:pt idx="1664">
                  <c:v>-1.7290187840000002E-2</c:v>
                </c:pt>
                <c:pt idx="1665">
                  <c:v>-2.6392221449999999E-2</c:v>
                </c:pt>
                <c:pt idx="1666">
                  <c:v>-6.3546112059999993E-2</c:v>
                </c:pt>
                <c:pt idx="1667">
                  <c:v>-0.12536497497999999</c:v>
                </c:pt>
                <c:pt idx="1668">
                  <c:v>-8.7811203000000004E-2</c:v>
                </c:pt>
                <c:pt idx="1669">
                  <c:v>-6.0449989320000001E-2</c:v>
                </c:pt>
                <c:pt idx="1670">
                  <c:v>-6.0449989320000001E-2</c:v>
                </c:pt>
                <c:pt idx="1671">
                  <c:v>-4.1300273900000004E-2</c:v>
                </c:pt>
                <c:pt idx="1672">
                  <c:v>-3.5608745570000003E-2</c:v>
                </c:pt>
                <c:pt idx="1673">
                  <c:v>-5.5549060820000003E-2</c:v>
                </c:pt>
                <c:pt idx="1674">
                  <c:v>-5.5549060820000003E-2</c:v>
                </c:pt>
                <c:pt idx="1675">
                  <c:v>-1.229141045E-2</c:v>
                </c:pt>
                <c:pt idx="1676">
                  <c:v>4.3635826109999998E-2</c:v>
                </c:pt>
                <c:pt idx="1677">
                  <c:v>9.5216011050000007E-2</c:v>
                </c:pt>
                <c:pt idx="1678">
                  <c:v>5.6263908389999999E-2</c:v>
                </c:pt>
                <c:pt idx="1679">
                  <c:v>-1.39241581E-2</c:v>
                </c:pt>
                <c:pt idx="1680">
                  <c:v>-1.39241581E-2</c:v>
                </c:pt>
                <c:pt idx="1681">
                  <c:v>-2.3881931300000003E-2</c:v>
                </c:pt>
                <c:pt idx="1682">
                  <c:v>-3.1351694110000002E-2</c:v>
                </c:pt>
                <c:pt idx="1683">
                  <c:v>-3.1351694110000002E-2</c:v>
                </c:pt>
                <c:pt idx="1684">
                  <c:v>-4.1925704959999997E-2</c:v>
                </c:pt>
                <c:pt idx="1685">
                  <c:v>-5.9258354190000001E-2</c:v>
                </c:pt>
                <c:pt idx="1686">
                  <c:v>-1.419014454E-2</c:v>
                </c:pt>
                <c:pt idx="1687">
                  <c:v>-9.4655790300000008E-3</c:v>
                </c:pt>
                <c:pt idx="1688">
                  <c:v>-8.6398422240000008E-2</c:v>
                </c:pt>
                <c:pt idx="1689">
                  <c:v>-9.7201126099999993E-2</c:v>
                </c:pt>
                <c:pt idx="1690">
                  <c:v>-9.7201126099999993E-2</c:v>
                </c:pt>
                <c:pt idx="1691">
                  <c:v>-2.8929958339999999E-2</c:v>
                </c:pt>
                <c:pt idx="1692">
                  <c:v>3.2074195860000002E-2</c:v>
                </c:pt>
                <c:pt idx="1693">
                  <c:v>3.2074195860000002E-2</c:v>
                </c:pt>
                <c:pt idx="1694">
                  <c:v>2.813860512E-2</c:v>
                </c:pt>
                <c:pt idx="1695">
                  <c:v>-2.6178455350000001E-2</c:v>
                </c:pt>
                <c:pt idx="1696">
                  <c:v>-2.6178455350000001E-2</c:v>
                </c:pt>
                <c:pt idx="1697">
                  <c:v>-3.658192825E-2</c:v>
                </c:pt>
                <c:pt idx="1698">
                  <c:v>-5.4611454010000005E-2</c:v>
                </c:pt>
                <c:pt idx="1699">
                  <c:v>-5.4611454010000005E-2</c:v>
                </c:pt>
                <c:pt idx="1700">
                  <c:v>-6.3689098360000002E-2</c:v>
                </c:pt>
                <c:pt idx="1701">
                  <c:v>-4.6681819919999999E-2</c:v>
                </c:pt>
                <c:pt idx="1702">
                  <c:v>-3.5540161130000004E-2</c:v>
                </c:pt>
                <c:pt idx="1703">
                  <c:v>-3.5540161130000004E-2</c:v>
                </c:pt>
                <c:pt idx="1704">
                  <c:v>-5.8213336939999999E-2</c:v>
                </c:pt>
                <c:pt idx="1705">
                  <c:v>-4.0167179109999999E-2</c:v>
                </c:pt>
                <c:pt idx="1706">
                  <c:v>-4.0167179109999999E-2</c:v>
                </c:pt>
                <c:pt idx="1707">
                  <c:v>-2.0433533199999999E-3</c:v>
                </c:pt>
                <c:pt idx="1708">
                  <c:v>-3.4967258450000004E-2</c:v>
                </c:pt>
                <c:pt idx="1709">
                  <c:v>-3.4967258450000004E-2</c:v>
                </c:pt>
                <c:pt idx="1710">
                  <c:v>-6.2540599820000001E-2</c:v>
                </c:pt>
                <c:pt idx="1711">
                  <c:v>-6.9166580199999994E-2</c:v>
                </c:pt>
                <c:pt idx="1712">
                  <c:v>-1.7163076400000001E-2</c:v>
                </c:pt>
                <c:pt idx="1713">
                  <c:v>-2.2307901380000002E-2</c:v>
                </c:pt>
                <c:pt idx="1714">
                  <c:v>-2.316554451E-2</c:v>
                </c:pt>
                <c:pt idx="1715">
                  <c:v>-2.9612565000000004E-3</c:v>
                </c:pt>
                <c:pt idx="1716">
                  <c:v>-2.9612565000000004E-3</c:v>
                </c:pt>
                <c:pt idx="1717">
                  <c:v>-3.1989452360000004E-2</c:v>
                </c:pt>
                <c:pt idx="1718">
                  <c:v>-2.2160800930000002E-2</c:v>
                </c:pt>
                <c:pt idx="1719">
                  <c:v>2.3279995900000001E-3</c:v>
                </c:pt>
                <c:pt idx="1720">
                  <c:v>2.3279995900000001E-3</c:v>
                </c:pt>
                <c:pt idx="1721">
                  <c:v>-3.5286140439999995E-2</c:v>
                </c:pt>
                <c:pt idx="1722">
                  <c:v>-3.5286140439999995E-2</c:v>
                </c:pt>
                <c:pt idx="1723">
                  <c:v>3.7066161599999996E-3</c:v>
                </c:pt>
                <c:pt idx="1724">
                  <c:v>-1.1156582829999999E-2</c:v>
                </c:pt>
                <c:pt idx="1725">
                  <c:v>-4.1412376399999999E-2</c:v>
                </c:pt>
                <c:pt idx="1726">
                  <c:v>-4.1412376399999999E-2</c:v>
                </c:pt>
                <c:pt idx="1727">
                  <c:v>-6.6963783259999993E-2</c:v>
                </c:pt>
                <c:pt idx="1728">
                  <c:v>-4.7473003390000004E-2</c:v>
                </c:pt>
                <c:pt idx="1729">
                  <c:v>-4.7495002750000001E-2</c:v>
                </c:pt>
                <c:pt idx="1730">
                  <c:v>-4.7495002750000001E-2</c:v>
                </c:pt>
                <c:pt idx="1731">
                  <c:v>-7.0455009459999995E-2</c:v>
                </c:pt>
                <c:pt idx="1732">
                  <c:v>-7.0455009459999995E-2</c:v>
                </c:pt>
                <c:pt idx="1733">
                  <c:v>-5.3052627559999996E-2</c:v>
                </c:pt>
                <c:pt idx="1734">
                  <c:v>-1.6276542660000001E-2</c:v>
                </c:pt>
                <c:pt idx="1735">
                  <c:v>-1.507859039E-2</c:v>
                </c:pt>
                <c:pt idx="1736">
                  <c:v>-1.507859039E-2</c:v>
                </c:pt>
                <c:pt idx="1737">
                  <c:v>-1.257002258E-2</c:v>
                </c:pt>
                <c:pt idx="1738">
                  <c:v>-2.66714077E-2</c:v>
                </c:pt>
                <c:pt idx="1739">
                  <c:v>-2.8294689179999999E-2</c:v>
                </c:pt>
                <c:pt idx="1740">
                  <c:v>-2.172714043E-2</c:v>
                </c:pt>
                <c:pt idx="1741">
                  <c:v>-2.4245655059999999E-2</c:v>
                </c:pt>
                <c:pt idx="1742">
                  <c:v>-2.377766991E-2</c:v>
                </c:pt>
                <c:pt idx="1743">
                  <c:v>-2.377766991E-2</c:v>
                </c:pt>
                <c:pt idx="1744">
                  <c:v>-2.5519842149999999E-2</c:v>
                </c:pt>
                <c:pt idx="1745">
                  <c:v>-4.7870311739999998E-2</c:v>
                </c:pt>
                <c:pt idx="1746">
                  <c:v>-4.7870311739999998E-2</c:v>
                </c:pt>
                <c:pt idx="1747">
                  <c:v>-3.8105934140000006E-2</c:v>
                </c:pt>
                <c:pt idx="1748">
                  <c:v>2.935051918E-2</c:v>
                </c:pt>
                <c:pt idx="1749">
                  <c:v>2.935051918E-2</c:v>
                </c:pt>
                <c:pt idx="1750">
                  <c:v>1.687193298E-2</c:v>
                </c:pt>
                <c:pt idx="1751">
                  <c:v>-4.3505847930000001E-2</c:v>
                </c:pt>
                <c:pt idx="1752">
                  <c:v>-3.1923068999999998E-2</c:v>
                </c:pt>
                <c:pt idx="1753">
                  <c:v>-3.1923068999999998E-2</c:v>
                </c:pt>
                <c:pt idx="1754">
                  <c:v>-1.050275707E-2</c:v>
                </c:pt>
                <c:pt idx="1755">
                  <c:v>-7.0125823000000004E-3</c:v>
                </c:pt>
                <c:pt idx="1756">
                  <c:v>-7.0125823000000004E-3</c:v>
                </c:pt>
                <c:pt idx="1757">
                  <c:v>-1.3776387209999999E-2</c:v>
                </c:pt>
                <c:pt idx="1758">
                  <c:v>-4.417919159E-2</c:v>
                </c:pt>
                <c:pt idx="1759">
                  <c:v>-4.417919159E-2</c:v>
                </c:pt>
                <c:pt idx="1760">
                  <c:v>-8.1681892399999997E-2</c:v>
                </c:pt>
                <c:pt idx="1761">
                  <c:v>-7.1407432559999998E-2</c:v>
                </c:pt>
                <c:pt idx="1762">
                  <c:v>-6.4583084110000008E-2</c:v>
                </c:pt>
                <c:pt idx="1763">
                  <c:v>-6.4583084110000008E-2</c:v>
                </c:pt>
                <c:pt idx="1764">
                  <c:v>-1.3010080340000001E-2</c:v>
                </c:pt>
                <c:pt idx="1765">
                  <c:v>-4.9108528139999996E-2</c:v>
                </c:pt>
                <c:pt idx="1766">
                  <c:v>-7.0318908690000001E-2</c:v>
                </c:pt>
                <c:pt idx="1767">
                  <c:v>-3.981883621E-2</c:v>
                </c:pt>
                <c:pt idx="1768">
                  <c:v>-1.0415712360000001E-2</c:v>
                </c:pt>
                <c:pt idx="1769">
                  <c:v>-1.0415712360000001E-2</c:v>
                </c:pt>
                <c:pt idx="1770">
                  <c:v>2.625363541E-2</c:v>
                </c:pt>
                <c:pt idx="1771">
                  <c:v>6.4182144169999997E-2</c:v>
                </c:pt>
                <c:pt idx="1772">
                  <c:v>6.1904365539999999E-2</c:v>
                </c:pt>
                <c:pt idx="1773">
                  <c:v>6.1904365539999999E-2</c:v>
                </c:pt>
                <c:pt idx="1774">
                  <c:v>-1.171677208E-2</c:v>
                </c:pt>
                <c:pt idx="1775">
                  <c:v>-2.3315235139999998E-2</c:v>
                </c:pt>
                <c:pt idx="1776">
                  <c:v>-2.3441961289999997E-2</c:v>
                </c:pt>
                <c:pt idx="1777">
                  <c:v>3.1211475369999998E-2</c:v>
                </c:pt>
                <c:pt idx="1778">
                  <c:v>7.6970176700000004E-3</c:v>
                </c:pt>
                <c:pt idx="1779">
                  <c:v>-3.5575939180000002E-2</c:v>
                </c:pt>
                <c:pt idx="1780">
                  <c:v>-3.5575939180000002E-2</c:v>
                </c:pt>
                <c:pt idx="1781">
                  <c:v>-5.6101409910000004E-2</c:v>
                </c:pt>
                <c:pt idx="1782">
                  <c:v>7.6122741699999998E-3</c:v>
                </c:pt>
                <c:pt idx="1783">
                  <c:v>7.6122741699999998E-3</c:v>
                </c:pt>
                <c:pt idx="1784">
                  <c:v>-1.2851596830000001E-2</c:v>
                </c:pt>
                <c:pt idx="1785">
                  <c:v>-6.4125434879999998E-2</c:v>
                </c:pt>
                <c:pt idx="1786">
                  <c:v>-7.9118423460000004E-2</c:v>
                </c:pt>
                <c:pt idx="1787">
                  <c:v>-3.9056835169999998E-2</c:v>
                </c:pt>
                <c:pt idx="1788">
                  <c:v>-2.0639856340000002E-2</c:v>
                </c:pt>
                <c:pt idx="1789">
                  <c:v>-2.0639856340000002E-2</c:v>
                </c:pt>
                <c:pt idx="1790">
                  <c:v>-3.7254314419999997E-2</c:v>
                </c:pt>
                <c:pt idx="1791">
                  <c:v>-1.8691757200000002E-2</c:v>
                </c:pt>
                <c:pt idx="1792">
                  <c:v>8.4444856599999989E-3</c:v>
                </c:pt>
                <c:pt idx="1793">
                  <c:v>8.4444856599999989E-3</c:v>
                </c:pt>
                <c:pt idx="1794">
                  <c:v>-1.6028051380000002E-2</c:v>
                </c:pt>
                <c:pt idx="1795">
                  <c:v>-6.10710907E-3</c:v>
                </c:pt>
                <c:pt idx="1796">
                  <c:v>-6.10710907E-3</c:v>
                </c:pt>
                <c:pt idx="1797">
                  <c:v>-1.45236444E-3</c:v>
                </c:pt>
                <c:pt idx="1798">
                  <c:v>-3.9690868380000001E-2</c:v>
                </c:pt>
                <c:pt idx="1799">
                  <c:v>-3.9690868380000001E-2</c:v>
                </c:pt>
                <c:pt idx="1800">
                  <c:v>-7.3940406800000011E-2</c:v>
                </c:pt>
                <c:pt idx="1801">
                  <c:v>-6.3713298799999998E-2</c:v>
                </c:pt>
                <c:pt idx="1802">
                  <c:v>-3.1019985199999999E-2</c:v>
                </c:pt>
                <c:pt idx="1803">
                  <c:v>-4.1366756440000006E-2</c:v>
                </c:pt>
                <c:pt idx="1804">
                  <c:v>-5.5905723569999996E-2</c:v>
                </c:pt>
                <c:pt idx="1805">
                  <c:v>-3.7573486330000003E-2</c:v>
                </c:pt>
                <c:pt idx="1806">
                  <c:v>-3.7573486330000003E-2</c:v>
                </c:pt>
                <c:pt idx="1807">
                  <c:v>-4.7418785100000003E-3</c:v>
                </c:pt>
                <c:pt idx="1808">
                  <c:v>-3.0012950899999998E-2</c:v>
                </c:pt>
                <c:pt idx="1809">
                  <c:v>-3.0012950899999998E-2</c:v>
                </c:pt>
                <c:pt idx="1810">
                  <c:v>-2.7663532260000002E-2</c:v>
                </c:pt>
                <c:pt idx="1811">
                  <c:v>-1.182705498E-2</c:v>
                </c:pt>
                <c:pt idx="1812">
                  <c:v>-1.9074823380000001E-2</c:v>
                </c:pt>
                <c:pt idx="1813">
                  <c:v>-2.641364098E-2</c:v>
                </c:pt>
                <c:pt idx="1814">
                  <c:v>-3.3721382140000006E-2</c:v>
                </c:pt>
                <c:pt idx="1815">
                  <c:v>-3.6180316929999998E-2</c:v>
                </c:pt>
                <c:pt idx="1816">
                  <c:v>-3.6180316929999998E-2</c:v>
                </c:pt>
                <c:pt idx="1817">
                  <c:v>3.884814072E-2</c:v>
                </c:pt>
                <c:pt idx="1818">
                  <c:v>7.8215049740000001E-2</c:v>
                </c:pt>
                <c:pt idx="1819">
                  <c:v>7.8215049740000001E-2</c:v>
                </c:pt>
                <c:pt idx="1820">
                  <c:v>3.7298027040000001E-2</c:v>
                </c:pt>
                <c:pt idx="1821">
                  <c:v>-9.792683600000001E-3</c:v>
                </c:pt>
                <c:pt idx="1822">
                  <c:v>9.0394056000000003E-4</c:v>
                </c:pt>
                <c:pt idx="1823">
                  <c:v>-1.9773317339999999E-2</c:v>
                </c:pt>
                <c:pt idx="1824">
                  <c:v>-3.3129066469999996E-2</c:v>
                </c:pt>
                <c:pt idx="1825">
                  <c:v>-2.3678493499999998E-2</c:v>
                </c:pt>
                <c:pt idx="1826">
                  <c:v>-2.3678493499999998E-2</c:v>
                </c:pt>
                <c:pt idx="1827">
                  <c:v>3.1762100219999999E-2</c:v>
                </c:pt>
                <c:pt idx="1828">
                  <c:v>5.7914447780000003E-2</c:v>
                </c:pt>
                <c:pt idx="1829">
                  <c:v>4.8020195010000002E-2</c:v>
                </c:pt>
                <c:pt idx="1830">
                  <c:v>4.8020195010000002E-2</c:v>
                </c:pt>
                <c:pt idx="1831">
                  <c:v>3.9933807369999998E-2</c:v>
                </c:pt>
                <c:pt idx="1832">
                  <c:v>3.9933807369999998E-2</c:v>
                </c:pt>
                <c:pt idx="1833">
                  <c:v>4.4924747469999998E-2</c:v>
                </c:pt>
                <c:pt idx="1834">
                  <c:v>2.5149604799999999E-2</c:v>
                </c:pt>
                <c:pt idx="1835">
                  <c:v>-4.3748497009999998E-2</c:v>
                </c:pt>
                <c:pt idx="1836">
                  <c:v>-4.3748497009999998E-2</c:v>
                </c:pt>
                <c:pt idx="1837">
                  <c:v>-7.4605415339999995E-2</c:v>
                </c:pt>
                <c:pt idx="1838">
                  <c:v>-6.0431240080000004E-2</c:v>
                </c:pt>
                <c:pt idx="1839">
                  <c:v>-3.555327606E-2</c:v>
                </c:pt>
                <c:pt idx="1840">
                  <c:v>-2.0591753010000002E-2</c:v>
                </c:pt>
                <c:pt idx="1841">
                  <c:v>-5.3710578920000002E-2</c:v>
                </c:pt>
                <c:pt idx="1842">
                  <c:v>-5.3710578920000002E-2</c:v>
                </c:pt>
                <c:pt idx="1843">
                  <c:v>-5.0794658660000006E-2</c:v>
                </c:pt>
                <c:pt idx="1844">
                  <c:v>-2.2319854739999999E-2</c:v>
                </c:pt>
                <c:pt idx="1845">
                  <c:v>-2.585976219E-2</c:v>
                </c:pt>
                <c:pt idx="1846">
                  <c:v>-2.585976219E-2</c:v>
                </c:pt>
                <c:pt idx="1847">
                  <c:v>-3.5585308070000002E-2</c:v>
                </c:pt>
                <c:pt idx="1848">
                  <c:v>-5.8093872070000004E-2</c:v>
                </c:pt>
                <c:pt idx="1849">
                  <c:v>-6.8628669740000009E-2</c:v>
                </c:pt>
                <c:pt idx="1850">
                  <c:v>-3.6709808350000005E-2</c:v>
                </c:pt>
                <c:pt idx="1851">
                  <c:v>-2.2367013929999999E-2</c:v>
                </c:pt>
                <c:pt idx="1852">
                  <c:v>-3.9642848970000005E-2</c:v>
                </c:pt>
                <c:pt idx="1853">
                  <c:v>-3.9642848970000005E-2</c:v>
                </c:pt>
                <c:pt idx="1854">
                  <c:v>-4.2289630889999999E-2</c:v>
                </c:pt>
                <c:pt idx="1855">
                  <c:v>-1.5115984920000001E-2</c:v>
                </c:pt>
                <c:pt idx="1856">
                  <c:v>-1.5115984920000001E-2</c:v>
                </c:pt>
                <c:pt idx="1857">
                  <c:v>3.6943656920000005E-2</c:v>
                </c:pt>
                <c:pt idx="1858">
                  <c:v>-1.414815807E-2</c:v>
                </c:pt>
                <c:pt idx="1859">
                  <c:v>-1.414815807E-2</c:v>
                </c:pt>
                <c:pt idx="1860">
                  <c:v>-5.0063255310000006E-2</c:v>
                </c:pt>
                <c:pt idx="1861">
                  <c:v>-1.013855E-4</c:v>
                </c:pt>
                <c:pt idx="1862">
                  <c:v>7.1327094999999998E-3</c:v>
                </c:pt>
                <c:pt idx="1863">
                  <c:v>7.1327094999999998E-3</c:v>
                </c:pt>
                <c:pt idx="1864">
                  <c:v>6.7219147699999994E-3</c:v>
                </c:pt>
                <c:pt idx="1865">
                  <c:v>1.90084684E-3</c:v>
                </c:pt>
                <c:pt idx="1866">
                  <c:v>1.90084684E-3</c:v>
                </c:pt>
                <c:pt idx="1867">
                  <c:v>-2.0434127810000001E-2</c:v>
                </c:pt>
                <c:pt idx="1868">
                  <c:v>-2.466994858E-2</c:v>
                </c:pt>
                <c:pt idx="1869">
                  <c:v>-2.466994858E-2</c:v>
                </c:pt>
                <c:pt idx="1870">
                  <c:v>2.86628199E-3</c:v>
                </c:pt>
                <c:pt idx="1871">
                  <c:v>-3.2629028320000003E-2</c:v>
                </c:pt>
                <c:pt idx="1872">
                  <c:v>-6.1647083279999994E-2</c:v>
                </c:pt>
                <c:pt idx="1873">
                  <c:v>-6.1647083279999994E-2</c:v>
                </c:pt>
                <c:pt idx="1874">
                  <c:v>-4.2572357179999999E-2</c:v>
                </c:pt>
                <c:pt idx="1875">
                  <c:v>-0.10297499847000001</c:v>
                </c:pt>
                <c:pt idx="1876">
                  <c:v>-0.14272842407</c:v>
                </c:pt>
                <c:pt idx="1877">
                  <c:v>-0.10043582916</c:v>
                </c:pt>
                <c:pt idx="1878">
                  <c:v>-5.1278995510000001E-2</c:v>
                </c:pt>
                <c:pt idx="1879">
                  <c:v>-5.1278995510000001E-2</c:v>
                </c:pt>
                <c:pt idx="1880">
                  <c:v>5.8649373100000003E-3</c:v>
                </c:pt>
                <c:pt idx="1881">
                  <c:v>-3.0047958369999999E-2</c:v>
                </c:pt>
                <c:pt idx="1882">
                  <c:v>-8.1553253170000006E-2</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2"/>
          <c:order val="12"/>
          <c:tx>
            <c:v>Y Force</c:v>
          </c:tx>
          <c:spPr>
            <a:ln w="12700">
              <a:solidFill>
                <a:srgbClr val="FF0000"/>
              </a:solidFill>
              <a:prstDash val="solid"/>
            </a:ln>
            <a:effectLst/>
          </c:spPr>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T$2:$T$4000</c:f>
              <c:numCache>
                <c:formatCode>0.0000</c:formatCode>
                <c:ptCount val="3999"/>
                <c:pt idx="0">
                  <c:v>-3.5672843929999996E-2</c:v>
                </c:pt>
                <c:pt idx="1">
                  <c:v>-3.5672843929999996E-2</c:v>
                </c:pt>
                <c:pt idx="2">
                  <c:v>5.6575064700000004E-3</c:v>
                </c:pt>
                <c:pt idx="3">
                  <c:v>5.6575064700000004E-3</c:v>
                </c:pt>
                <c:pt idx="4">
                  <c:v>-8.5150128999999998E-4</c:v>
                </c:pt>
                <c:pt idx="5">
                  <c:v>-4.4829669000000004E-3</c:v>
                </c:pt>
                <c:pt idx="6">
                  <c:v>-4.48810196E-3</c:v>
                </c:pt>
                <c:pt idx="7">
                  <c:v>-4.48810196E-3</c:v>
                </c:pt>
                <c:pt idx="8">
                  <c:v>-7.3861861199999998E-3</c:v>
                </c:pt>
                <c:pt idx="9">
                  <c:v>-7.3861861199999998E-3</c:v>
                </c:pt>
                <c:pt idx="10">
                  <c:v>-1.2361664800000002E-3</c:v>
                </c:pt>
                <c:pt idx="11">
                  <c:v>8.3609372000000004E-4</c:v>
                </c:pt>
                <c:pt idx="12">
                  <c:v>8.3609372000000004E-4</c:v>
                </c:pt>
                <c:pt idx="13">
                  <c:v>4.5035085700000001E-3</c:v>
                </c:pt>
                <c:pt idx="14">
                  <c:v>1.24130177E-3</c:v>
                </c:pt>
                <c:pt idx="15">
                  <c:v>1.24130177E-3</c:v>
                </c:pt>
                <c:pt idx="16">
                  <c:v>-6.1962385199999994E-3</c:v>
                </c:pt>
                <c:pt idx="17">
                  <c:v>-9.4533100099999986E-3</c:v>
                </c:pt>
                <c:pt idx="18">
                  <c:v>-3.12354851E-3</c:v>
                </c:pt>
                <c:pt idx="19">
                  <c:v>8.0014496999999995E-4</c:v>
                </c:pt>
                <c:pt idx="20">
                  <c:v>-1.1115228650000001E-2</c:v>
                </c:pt>
                <c:pt idx="21">
                  <c:v>-3.5955181099999998E-3</c:v>
                </c:pt>
                <c:pt idx="22">
                  <c:v>-3.5955181099999998E-3</c:v>
                </c:pt>
                <c:pt idx="23">
                  <c:v>8.14011192E-3</c:v>
                </c:pt>
                <c:pt idx="24">
                  <c:v>2.4451147079999999E-2</c:v>
                </c:pt>
                <c:pt idx="25">
                  <c:v>2.4451147079999999E-2</c:v>
                </c:pt>
                <c:pt idx="26">
                  <c:v>2.490771294E-2</c:v>
                </c:pt>
                <c:pt idx="27">
                  <c:v>-2.0476097110000001E-2</c:v>
                </c:pt>
                <c:pt idx="28">
                  <c:v>-2.0476097110000001E-2</c:v>
                </c:pt>
                <c:pt idx="29">
                  <c:v>3.9493938999999998E-4</c:v>
                </c:pt>
                <c:pt idx="30">
                  <c:v>-2.470278549E-2</c:v>
                </c:pt>
                <c:pt idx="31">
                  <c:v>2.2358348849999998E-2</c:v>
                </c:pt>
                <c:pt idx="32">
                  <c:v>2.2358348849999998E-2</c:v>
                </c:pt>
                <c:pt idx="33">
                  <c:v>1.2828500749999999E-2</c:v>
                </c:pt>
                <c:pt idx="34">
                  <c:v>-4.4978599549999998E-2</c:v>
                </c:pt>
                <c:pt idx="35">
                  <c:v>-3.2519393000000002E-3</c:v>
                </c:pt>
                <c:pt idx="36">
                  <c:v>-2.4353576660000001E-2</c:v>
                </c:pt>
                <c:pt idx="37">
                  <c:v>-3.8112106300000003E-3</c:v>
                </c:pt>
                <c:pt idx="38">
                  <c:v>-3.8112106300000003E-3</c:v>
                </c:pt>
                <c:pt idx="39">
                  <c:v>1.1417727470000002E-2</c:v>
                </c:pt>
                <c:pt idx="40">
                  <c:v>7.7605786300000007E-3</c:v>
                </c:pt>
                <c:pt idx="41">
                  <c:v>2.5641092300000001E-2</c:v>
                </c:pt>
                <c:pt idx="42">
                  <c:v>2.5641092300000001E-2</c:v>
                </c:pt>
                <c:pt idx="43">
                  <c:v>-2.198908615E-2</c:v>
                </c:pt>
                <c:pt idx="44">
                  <c:v>-6.5809011499999995E-3</c:v>
                </c:pt>
                <c:pt idx="45">
                  <c:v>-1.3931147579999999E-2</c:v>
                </c:pt>
                <c:pt idx="46">
                  <c:v>-5.8417243960000004E-2</c:v>
                </c:pt>
                <c:pt idx="47">
                  <c:v>-2.213801956E-2</c:v>
                </c:pt>
                <c:pt idx="48">
                  <c:v>-2.213801956E-2</c:v>
                </c:pt>
                <c:pt idx="49">
                  <c:v>-1.930669212E-2</c:v>
                </c:pt>
                <c:pt idx="50">
                  <c:v>-3.4673786159999997E-2</c:v>
                </c:pt>
                <c:pt idx="51">
                  <c:v>-3.4673786159999997E-2</c:v>
                </c:pt>
                <c:pt idx="52">
                  <c:v>6.51413584E-3</c:v>
                </c:pt>
                <c:pt idx="53">
                  <c:v>-2.5846515660000003E-2</c:v>
                </c:pt>
                <c:pt idx="54">
                  <c:v>-7.61679173E-3</c:v>
                </c:pt>
                <c:pt idx="55">
                  <c:v>8.7792503359999996E-2</c:v>
                </c:pt>
                <c:pt idx="56">
                  <c:v>2.2977321100000002E-3</c:v>
                </c:pt>
                <c:pt idx="57">
                  <c:v>-4.7513057710000001E-2</c:v>
                </c:pt>
                <c:pt idx="58">
                  <c:v>-4.7513057710000001E-2</c:v>
                </c:pt>
                <c:pt idx="59">
                  <c:v>2.1932102199999998E-2</c:v>
                </c:pt>
                <c:pt idx="60">
                  <c:v>6.8275772090000006E-2</c:v>
                </c:pt>
                <c:pt idx="61">
                  <c:v>2.9611515050000002E-2</c:v>
                </c:pt>
                <c:pt idx="62">
                  <c:v>2.9611515050000002E-2</c:v>
                </c:pt>
                <c:pt idx="63">
                  <c:v>9.281420135E-2</c:v>
                </c:pt>
                <c:pt idx="64">
                  <c:v>9.281420135E-2</c:v>
                </c:pt>
                <c:pt idx="65">
                  <c:v>0.18892607116999999</c:v>
                </c:pt>
                <c:pt idx="66">
                  <c:v>0.20097445679000001</c:v>
                </c:pt>
                <c:pt idx="67">
                  <c:v>4.1188478500000002E-3</c:v>
                </c:pt>
                <c:pt idx="68">
                  <c:v>4.1188478500000002E-3</c:v>
                </c:pt>
                <c:pt idx="69">
                  <c:v>-8.2582216299999997E-3</c:v>
                </c:pt>
                <c:pt idx="70">
                  <c:v>8.5078811650000002E-2</c:v>
                </c:pt>
                <c:pt idx="71">
                  <c:v>4.8153007510000005E-2</c:v>
                </c:pt>
                <c:pt idx="72">
                  <c:v>-5.0684022900000002E-3</c:v>
                </c:pt>
                <c:pt idx="73">
                  <c:v>-7.5210983279999991E-2</c:v>
                </c:pt>
                <c:pt idx="74">
                  <c:v>-0.11697261047</c:v>
                </c:pt>
                <c:pt idx="75">
                  <c:v>-0.11697261047</c:v>
                </c:pt>
                <c:pt idx="76">
                  <c:v>-2.5661636349999999E-2</c:v>
                </c:pt>
                <c:pt idx="77">
                  <c:v>-9.0408630369999993E-2</c:v>
                </c:pt>
                <c:pt idx="78">
                  <c:v>-9.0408630369999993E-2</c:v>
                </c:pt>
                <c:pt idx="79">
                  <c:v>2.1613689419999998E-2</c:v>
                </c:pt>
                <c:pt idx="80">
                  <c:v>1.483912659E-2</c:v>
                </c:pt>
                <c:pt idx="81">
                  <c:v>0.201072052</c:v>
                </c:pt>
                <c:pt idx="82">
                  <c:v>6.1313819889999996E-2</c:v>
                </c:pt>
                <c:pt idx="83">
                  <c:v>2.664053345E-2</c:v>
                </c:pt>
                <c:pt idx="84">
                  <c:v>7.4589103699999992E-2</c:v>
                </c:pt>
                <c:pt idx="85">
                  <c:v>7.4589103699999992E-2</c:v>
                </c:pt>
                <c:pt idx="86">
                  <c:v>8.3964889529999989E-2</c:v>
                </c:pt>
                <c:pt idx="87">
                  <c:v>0.17221347045999999</c:v>
                </c:pt>
                <c:pt idx="88">
                  <c:v>0.17221347045999999</c:v>
                </c:pt>
                <c:pt idx="89">
                  <c:v>0.21359555054000001</c:v>
                </c:pt>
                <c:pt idx="90">
                  <c:v>-3.4398498539999996E-2</c:v>
                </c:pt>
                <c:pt idx="91">
                  <c:v>-3.4398498539999996E-2</c:v>
                </c:pt>
                <c:pt idx="92">
                  <c:v>-2.8283905030000001E-2</c:v>
                </c:pt>
                <c:pt idx="93">
                  <c:v>0.19478649902</c:v>
                </c:pt>
                <c:pt idx="94">
                  <c:v>0.19083613586000001</c:v>
                </c:pt>
                <c:pt idx="95">
                  <c:v>0.19083613586000001</c:v>
                </c:pt>
                <c:pt idx="96">
                  <c:v>0.20482939148000001</c:v>
                </c:pt>
                <c:pt idx="97">
                  <c:v>0.12081264496000001</c:v>
                </c:pt>
                <c:pt idx="98">
                  <c:v>0.18296406555</c:v>
                </c:pt>
                <c:pt idx="99">
                  <c:v>3.1143041610000002E-2</c:v>
                </c:pt>
                <c:pt idx="100">
                  <c:v>0.25642437744000002</c:v>
                </c:pt>
                <c:pt idx="101">
                  <c:v>0.25642437744000002</c:v>
                </c:pt>
                <c:pt idx="102">
                  <c:v>-2.0407184599999999E-2</c:v>
                </c:pt>
                <c:pt idx="103">
                  <c:v>1.9310973899999999E-3</c:v>
                </c:pt>
                <c:pt idx="104">
                  <c:v>2.68952961E-2</c:v>
                </c:pt>
                <c:pt idx="105">
                  <c:v>2.68952961E-2</c:v>
                </c:pt>
                <c:pt idx="106">
                  <c:v>0.28151129150000004</c:v>
                </c:pt>
                <c:pt idx="107">
                  <c:v>0.17065737915000001</c:v>
                </c:pt>
                <c:pt idx="108">
                  <c:v>0.15505456542999999</c:v>
                </c:pt>
                <c:pt idx="109">
                  <c:v>2.2847875599999998E-2</c:v>
                </c:pt>
                <c:pt idx="110">
                  <c:v>4.9545398710000001E-2</c:v>
                </c:pt>
                <c:pt idx="111">
                  <c:v>4.9545398710000001E-2</c:v>
                </c:pt>
                <c:pt idx="112">
                  <c:v>-5.0434654240000001E-2</c:v>
                </c:pt>
                <c:pt idx="113">
                  <c:v>-0.17584529114</c:v>
                </c:pt>
                <c:pt idx="114">
                  <c:v>-5.65025444E-2</c:v>
                </c:pt>
                <c:pt idx="115">
                  <c:v>-5.65025444E-2</c:v>
                </c:pt>
                <c:pt idx="116">
                  <c:v>-3.5436347959999996E-2</c:v>
                </c:pt>
                <c:pt idx="117">
                  <c:v>-4.3115245819999995E-2</c:v>
                </c:pt>
                <c:pt idx="118">
                  <c:v>-4.3115245819999995E-2</c:v>
                </c:pt>
                <c:pt idx="119">
                  <c:v>-0.13928823853</c:v>
                </c:pt>
                <c:pt idx="120">
                  <c:v>-0.10657936096000001</c:v>
                </c:pt>
                <c:pt idx="121">
                  <c:v>-0.18184170531999999</c:v>
                </c:pt>
                <c:pt idx="122">
                  <c:v>-0.18184170531999999</c:v>
                </c:pt>
                <c:pt idx="123">
                  <c:v>-0.22989765929999997</c:v>
                </c:pt>
                <c:pt idx="124">
                  <c:v>4.84924984E-3</c:v>
                </c:pt>
                <c:pt idx="125">
                  <c:v>4.84924984E-3</c:v>
                </c:pt>
                <c:pt idx="126">
                  <c:v>0.10098628235</c:v>
                </c:pt>
                <c:pt idx="127">
                  <c:v>-0.16745916748</c:v>
                </c:pt>
                <c:pt idx="128">
                  <c:v>-0.16745916748</c:v>
                </c:pt>
                <c:pt idx="129">
                  <c:v>-2.4485458370000001E-2</c:v>
                </c:pt>
                <c:pt idx="130">
                  <c:v>-0.13406112671000001</c:v>
                </c:pt>
                <c:pt idx="131">
                  <c:v>-2.6589965999999996E-4</c:v>
                </c:pt>
                <c:pt idx="132">
                  <c:v>-2.6589965999999996E-4</c:v>
                </c:pt>
                <c:pt idx="133">
                  <c:v>-0.18002674866000001</c:v>
                </c:pt>
                <c:pt idx="134">
                  <c:v>-6.9316619869999999E-2</c:v>
                </c:pt>
                <c:pt idx="135">
                  <c:v>-6.9316619869999999E-2</c:v>
                </c:pt>
                <c:pt idx="136">
                  <c:v>-0.16705393982</c:v>
                </c:pt>
                <c:pt idx="137">
                  <c:v>-0.23734033203000002</c:v>
                </c:pt>
                <c:pt idx="138">
                  <c:v>-0.23734033203000002</c:v>
                </c:pt>
                <c:pt idx="139">
                  <c:v>-0.22421398926</c:v>
                </c:pt>
                <c:pt idx="140">
                  <c:v>-0.13187124634</c:v>
                </c:pt>
                <c:pt idx="141">
                  <c:v>-2.4639507290000001E-2</c:v>
                </c:pt>
                <c:pt idx="142">
                  <c:v>-2.4639507290000001E-2</c:v>
                </c:pt>
                <c:pt idx="143">
                  <c:v>-4.0602329249999999E-2</c:v>
                </c:pt>
                <c:pt idx="144">
                  <c:v>-0.21442269896999999</c:v>
                </c:pt>
                <c:pt idx="145">
                  <c:v>-0.21669062805</c:v>
                </c:pt>
                <c:pt idx="146">
                  <c:v>-0.34371646117999999</c:v>
                </c:pt>
                <c:pt idx="147">
                  <c:v>-0.30372357177999998</c:v>
                </c:pt>
                <c:pt idx="148">
                  <c:v>-0.30372357177999998</c:v>
                </c:pt>
                <c:pt idx="149">
                  <c:v>-0.24282376099</c:v>
                </c:pt>
                <c:pt idx="150">
                  <c:v>-0.32650720215000001</c:v>
                </c:pt>
                <c:pt idx="151">
                  <c:v>-0.25290258789000003</c:v>
                </c:pt>
                <c:pt idx="152">
                  <c:v>-0.25290258789000003</c:v>
                </c:pt>
                <c:pt idx="153">
                  <c:v>-0.25745281982000001</c:v>
                </c:pt>
                <c:pt idx="154">
                  <c:v>-0.38886349486999999</c:v>
                </c:pt>
                <c:pt idx="155">
                  <c:v>-0.38886349486999999</c:v>
                </c:pt>
                <c:pt idx="156">
                  <c:v>-0.31167318726000004</c:v>
                </c:pt>
                <c:pt idx="157">
                  <c:v>-0.33462677001999996</c:v>
                </c:pt>
                <c:pt idx="158">
                  <c:v>-0.29668609619000003</c:v>
                </c:pt>
                <c:pt idx="159">
                  <c:v>-0.29668609619000003</c:v>
                </c:pt>
                <c:pt idx="160">
                  <c:v>-0.35318518066000004</c:v>
                </c:pt>
                <c:pt idx="161">
                  <c:v>-0.26650091552999999</c:v>
                </c:pt>
                <c:pt idx="162">
                  <c:v>-0.18860337830000001</c:v>
                </c:pt>
                <c:pt idx="163">
                  <c:v>-0.20370443725999998</c:v>
                </c:pt>
                <c:pt idx="164">
                  <c:v>-0.23172026062000001</c:v>
                </c:pt>
                <c:pt idx="165">
                  <c:v>-0.23172026062000001</c:v>
                </c:pt>
                <c:pt idx="166">
                  <c:v>-0.28240719603999997</c:v>
                </c:pt>
                <c:pt idx="167">
                  <c:v>-0.36195690918000001</c:v>
                </c:pt>
                <c:pt idx="168">
                  <c:v>-0.29495330811000003</c:v>
                </c:pt>
                <c:pt idx="169">
                  <c:v>-0.29495330811000003</c:v>
                </c:pt>
                <c:pt idx="170">
                  <c:v>-0.22505155945000002</c:v>
                </c:pt>
                <c:pt idx="171">
                  <c:v>-0.23215579224000002</c:v>
                </c:pt>
                <c:pt idx="172">
                  <c:v>-0.30193475341999998</c:v>
                </c:pt>
                <c:pt idx="173">
                  <c:v>-0.2990982666</c:v>
                </c:pt>
                <c:pt idx="174">
                  <c:v>-0.23287426758000002</c:v>
                </c:pt>
                <c:pt idx="175">
                  <c:v>-0.23287426758000002</c:v>
                </c:pt>
                <c:pt idx="176">
                  <c:v>-0.30901846312999998</c:v>
                </c:pt>
                <c:pt idx="177">
                  <c:v>-0.31982556152000002</c:v>
                </c:pt>
                <c:pt idx="178">
                  <c:v>-0.30741250609999998</c:v>
                </c:pt>
                <c:pt idx="179">
                  <c:v>-0.30741250609999998</c:v>
                </c:pt>
                <c:pt idx="180">
                  <c:v>-0.26846685790999997</c:v>
                </c:pt>
                <c:pt idx="181">
                  <c:v>-0.33908651733</c:v>
                </c:pt>
                <c:pt idx="182">
                  <c:v>-0.33944500731999999</c:v>
                </c:pt>
                <c:pt idx="183">
                  <c:v>-0.37148776244999998</c:v>
                </c:pt>
                <c:pt idx="184">
                  <c:v>-0.26393817138999998</c:v>
                </c:pt>
                <c:pt idx="185">
                  <c:v>-0.26393817138999998</c:v>
                </c:pt>
                <c:pt idx="186">
                  <c:v>-0.31485110474</c:v>
                </c:pt>
                <c:pt idx="187">
                  <c:v>-0.39424157715000002</c:v>
                </c:pt>
                <c:pt idx="188">
                  <c:v>-0.41714886474999996</c:v>
                </c:pt>
                <c:pt idx="189">
                  <c:v>-0.41714886474999996</c:v>
                </c:pt>
                <c:pt idx="190">
                  <c:v>-0.52927075194999995</c:v>
                </c:pt>
                <c:pt idx="191">
                  <c:v>-0.69300158691000002</c:v>
                </c:pt>
                <c:pt idx="192">
                  <c:v>-0.69300158691000002</c:v>
                </c:pt>
                <c:pt idx="193">
                  <c:v>-0.64898083496000003</c:v>
                </c:pt>
                <c:pt idx="194">
                  <c:v>-0.46923538208000004</c:v>
                </c:pt>
                <c:pt idx="195">
                  <c:v>-0.46923538208000004</c:v>
                </c:pt>
                <c:pt idx="196">
                  <c:v>-0.47709814452999999</c:v>
                </c:pt>
                <c:pt idx="197">
                  <c:v>-0.50684368895999998</c:v>
                </c:pt>
                <c:pt idx="198">
                  <c:v>-0.48978436278999998</c:v>
                </c:pt>
                <c:pt idx="199">
                  <c:v>-0.52655041504</c:v>
                </c:pt>
                <c:pt idx="200">
                  <c:v>-0.59789892578000003</c:v>
                </c:pt>
                <c:pt idx="201">
                  <c:v>-0.66946820068000001</c:v>
                </c:pt>
                <c:pt idx="202">
                  <c:v>-0.66946820068000001</c:v>
                </c:pt>
                <c:pt idx="203">
                  <c:v>-0.73670245360999997</c:v>
                </c:pt>
                <c:pt idx="204">
                  <c:v>-0.91240966797</c:v>
                </c:pt>
                <c:pt idx="205">
                  <c:v>-1.1471750488299999</c:v>
                </c:pt>
                <c:pt idx="206">
                  <c:v>-1.1471750488299999</c:v>
                </c:pt>
                <c:pt idx="207">
                  <c:v>-0.91505407714999998</c:v>
                </c:pt>
                <c:pt idx="208">
                  <c:v>-0.65948699951</c:v>
                </c:pt>
                <c:pt idx="209">
                  <c:v>-0.48999505615</c:v>
                </c:pt>
                <c:pt idx="210">
                  <c:v>-0.26981811522999999</c:v>
                </c:pt>
                <c:pt idx="211">
                  <c:v>-0.21578463744999998</c:v>
                </c:pt>
                <c:pt idx="212">
                  <c:v>-0.21578463744999998</c:v>
                </c:pt>
                <c:pt idx="213">
                  <c:v>-0.11787370300000001</c:v>
                </c:pt>
                <c:pt idx="214">
                  <c:v>2.6283823009999999E-2</c:v>
                </c:pt>
                <c:pt idx="215">
                  <c:v>0.18060749817000002</c:v>
                </c:pt>
                <c:pt idx="216">
                  <c:v>0.18060749817000002</c:v>
                </c:pt>
                <c:pt idx="217">
                  <c:v>0.35806964111</c:v>
                </c:pt>
                <c:pt idx="218">
                  <c:v>0.45791055298</c:v>
                </c:pt>
                <c:pt idx="219">
                  <c:v>0.6964440918</c:v>
                </c:pt>
                <c:pt idx="220">
                  <c:v>0.39215344237999999</c:v>
                </c:pt>
                <c:pt idx="221">
                  <c:v>-0.21720700073000002</c:v>
                </c:pt>
                <c:pt idx="222">
                  <c:v>-0.21720700073000002</c:v>
                </c:pt>
                <c:pt idx="223">
                  <c:v>-0.64491784668000007</c:v>
                </c:pt>
                <c:pt idx="224">
                  <c:v>-0.48547232056</c:v>
                </c:pt>
                <c:pt idx="225">
                  <c:v>0.24465292357999999</c:v>
                </c:pt>
                <c:pt idx="226">
                  <c:v>0.24465292357999999</c:v>
                </c:pt>
                <c:pt idx="227">
                  <c:v>0.74492370604999991</c:v>
                </c:pt>
                <c:pt idx="228">
                  <c:v>3.288957596E-2</c:v>
                </c:pt>
                <c:pt idx="229">
                  <c:v>3.288957596E-2</c:v>
                </c:pt>
                <c:pt idx="230">
                  <c:v>-0.37765765380999999</c:v>
                </c:pt>
                <c:pt idx="231">
                  <c:v>-0.11058457183999999</c:v>
                </c:pt>
                <c:pt idx="232">
                  <c:v>-0.11058457183999999</c:v>
                </c:pt>
                <c:pt idx="233">
                  <c:v>0.24650798034999999</c:v>
                </c:pt>
                <c:pt idx="234">
                  <c:v>0.3533114624</c:v>
                </c:pt>
                <c:pt idx="235">
                  <c:v>0.17578211974999999</c:v>
                </c:pt>
                <c:pt idx="236">
                  <c:v>1.3682955740000001E-2</c:v>
                </c:pt>
                <c:pt idx="237">
                  <c:v>1.6406911850000001E-2</c:v>
                </c:pt>
                <c:pt idx="238">
                  <c:v>6.567334746999999E-2</c:v>
                </c:pt>
                <c:pt idx="239">
                  <c:v>6.567334746999999E-2</c:v>
                </c:pt>
                <c:pt idx="240">
                  <c:v>9.073461914E-2</c:v>
                </c:pt>
                <c:pt idx="241">
                  <c:v>0.11861230469</c:v>
                </c:pt>
                <c:pt idx="242">
                  <c:v>8.5313835139999988E-2</c:v>
                </c:pt>
                <c:pt idx="243">
                  <c:v>8.5313835139999988E-2</c:v>
                </c:pt>
                <c:pt idx="244">
                  <c:v>9.2992233279999989E-2</c:v>
                </c:pt>
                <c:pt idx="245">
                  <c:v>6.4509544370000005E-2</c:v>
                </c:pt>
                <c:pt idx="246">
                  <c:v>7.8189071659999998E-2</c:v>
                </c:pt>
                <c:pt idx="247">
                  <c:v>5.9564899439999999E-2</c:v>
                </c:pt>
                <c:pt idx="248">
                  <c:v>5.8620952610000006E-2</c:v>
                </c:pt>
                <c:pt idx="249">
                  <c:v>5.8620952610000006E-2</c:v>
                </c:pt>
                <c:pt idx="250">
                  <c:v>7.160815429999999E-2</c:v>
                </c:pt>
                <c:pt idx="251">
                  <c:v>7.2033920289999998E-2</c:v>
                </c:pt>
                <c:pt idx="252">
                  <c:v>-5.8584775899999993E-3</c:v>
                </c:pt>
                <c:pt idx="253">
                  <c:v>-5.8584775899999993E-3</c:v>
                </c:pt>
                <c:pt idx="254">
                  <c:v>-1.5106404299999999E-2</c:v>
                </c:pt>
                <c:pt idx="255">
                  <c:v>8.5159767149999996E-2</c:v>
                </c:pt>
                <c:pt idx="256">
                  <c:v>8.5159767149999996E-2</c:v>
                </c:pt>
                <c:pt idx="257">
                  <c:v>-1.4732502939999999E-2</c:v>
                </c:pt>
                <c:pt idx="258">
                  <c:v>-5.8721427919999999E-2</c:v>
                </c:pt>
                <c:pt idx="259">
                  <c:v>-5.8721427919999999E-2</c:v>
                </c:pt>
                <c:pt idx="260">
                  <c:v>-2.162617683E-2</c:v>
                </c:pt>
                <c:pt idx="261">
                  <c:v>-1.9615531919999998E-2</c:v>
                </c:pt>
                <c:pt idx="262">
                  <c:v>-3.47908854E-3</c:v>
                </c:pt>
                <c:pt idx="263">
                  <c:v>-3.47908854E-3</c:v>
                </c:pt>
                <c:pt idx="264">
                  <c:v>-3.0179214499999997E-3</c:v>
                </c:pt>
                <c:pt idx="265">
                  <c:v>4.0739421839999998E-2</c:v>
                </c:pt>
                <c:pt idx="266">
                  <c:v>4.0739421839999998E-2</c:v>
                </c:pt>
                <c:pt idx="267">
                  <c:v>1.828864098E-2</c:v>
                </c:pt>
                <c:pt idx="268">
                  <c:v>-2.5412850400000002E-3</c:v>
                </c:pt>
                <c:pt idx="269">
                  <c:v>-2.5412850400000002E-3</c:v>
                </c:pt>
                <c:pt idx="270">
                  <c:v>-3.3634460450000001E-2</c:v>
                </c:pt>
                <c:pt idx="271">
                  <c:v>1.47295742E-2</c:v>
                </c:pt>
                <c:pt idx="272">
                  <c:v>9.7340421700000002E-3</c:v>
                </c:pt>
                <c:pt idx="273">
                  <c:v>8.9570831300000001E-2</c:v>
                </c:pt>
                <c:pt idx="274">
                  <c:v>6.4344718930000003E-2</c:v>
                </c:pt>
                <c:pt idx="275">
                  <c:v>3.25023341E-3</c:v>
                </c:pt>
                <c:pt idx="276">
                  <c:v>3.25023341E-3</c:v>
                </c:pt>
                <c:pt idx="277">
                  <c:v>9.5080957399999999E-3</c:v>
                </c:pt>
                <c:pt idx="278">
                  <c:v>3.0901956559999999E-2</c:v>
                </c:pt>
                <c:pt idx="279">
                  <c:v>5.12171125E-3</c:v>
                </c:pt>
                <c:pt idx="280">
                  <c:v>5.12171125E-3</c:v>
                </c:pt>
                <c:pt idx="281">
                  <c:v>8.0660285899999996E-3</c:v>
                </c:pt>
                <c:pt idx="282">
                  <c:v>-4.0599393800000005E-3</c:v>
                </c:pt>
                <c:pt idx="283">
                  <c:v>-4.0599393800000005E-3</c:v>
                </c:pt>
                <c:pt idx="284">
                  <c:v>7.5981750500000002E-3</c:v>
                </c:pt>
                <c:pt idx="285">
                  <c:v>3.4706550599999997E-2</c:v>
                </c:pt>
                <c:pt idx="286">
                  <c:v>3.4706550599999997E-2</c:v>
                </c:pt>
                <c:pt idx="287">
                  <c:v>4.609857178E-2</c:v>
                </c:pt>
                <c:pt idx="288">
                  <c:v>-1.9294000629999999E-2</c:v>
                </c:pt>
                <c:pt idx="289">
                  <c:v>-4.7192237849999999E-2</c:v>
                </c:pt>
                <c:pt idx="290">
                  <c:v>-4.7192237849999999E-2</c:v>
                </c:pt>
                <c:pt idx="291">
                  <c:v>2.0631092070000003E-2</c:v>
                </c:pt>
                <c:pt idx="292">
                  <c:v>2.0631092070000003E-2</c:v>
                </c:pt>
                <c:pt idx="293">
                  <c:v>-7.6569304500000001E-3</c:v>
                </c:pt>
                <c:pt idx="294">
                  <c:v>-7.7302368159999996E-2</c:v>
                </c:pt>
                <c:pt idx="295">
                  <c:v>-8.8468940730000001E-2</c:v>
                </c:pt>
                <c:pt idx="296">
                  <c:v>-8.8468940730000001E-2</c:v>
                </c:pt>
                <c:pt idx="297">
                  <c:v>-6.8613769529999993E-2</c:v>
                </c:pt>
                <c:pt idx="298">
                  <c:v>-5.2236473080000005E-2</c:v>
                </c:pt>
                <c:pt idx="299">
                  <c:v>-9.9199996949999994E-2</c:v>
                </c:pt>
                <c:pt idx="300">
                  <c:v>-0.16454167175000001</c:v>
                </c:pt>
                <c:pt idx="301">
                  <c:v>-0.23402230835000001</c:v>
                </c:pt>
                <c:pt idx="302">
                  <c:v>-0.21298233032</c:v>
                </c:pt>
                <c:pt idx="303">
                  <c:v>-0.21298233032</c:v>
                </c:pt>
                <c:pt idx="304">
                  <c:v>-0.14814384459999999</c:v>
                </c:pt>
                <c:pt idx="305">
                  <c:v>-0.16146487427</c:v>
                </c:pt>
                <c:pt idx="306">
                  <c:v>-0.16146487427</c:v>
                </c:pt>
                <c:pt idx="307">
                  <c:v>-0.20031912231000001</c:v>
                </c:pt>
                <c:pt idx="308">
                  <c:v>-0.32177005005000003</c:v>
                </c:pt>
                <c:pt idx="309">
                  <c:v>-0.36774444579999999</c:v>
                </c:pt>
                <c:pt idx="310">
                  <c:v>-0.37098712158000002</c:v>
                </c:pt>
                <c:pt idx="311">
                  <c:v>-0.35100408936000005</c:v>
                </c:pt>
                <c:pt idx="312">
                  <c:v>-0.40663104248000004</c:v>
                </c:pt>
                <c:pt idx="313">
                  <c:v>-0.40663104248000004</c:v>
                </c:pt>
                <c:pt idx="314">
                  <c:v>-0.44863507079999998</c:v>
                </c:pt>
                <c:pt idx="315">
                  <c:v>-0.43998291016000002</c:v>
                </c:pt>
                <c:pt idx="316">
                  <c:v>-0.43998291016000002</c:v>
                </c:pt>
                <c:pt idx="317">
                  <c:v>-0.44327169799999999</c:v>
                </c:pt>
                <c:pt idx="318">
                  <c:v>-0.50396258545000006</c:v>
                </c:pt>
                <c:pt idx="319">
                  <c:v>-0.50396258545000006</c:v>
                </c:pt>
                <c:pt idx="320">
                  <c:v>-0.51751464843999995</c:v>
                </c:pt>
                <c:pt idx="321">
                  <c:v>-0.50428710937999999</c:v>
                </c:pt>
                <c:pt idx="322">
                  <c:v>-0.50754010010000006</c:v>
                </c:pt>
                <c:pt idx="323">
                  <c:v>-0.50754010010000006</c:v>
                </c:pt>
                <c:pt idx="324">
                  <c:v>-0.49064459229000001</c:v>
                </c:pt>
                <c:pt idx="325">
                  <c:v>-0.41341879271999998</c:v>
                </c:pt>
                <c:pt idx="326">
                  <c:v>-0.40931848144999999</c:v>
                </c:pt>
                <c:pt idx="327">
                  <c:v>-0.38952337646000001</c:v>
                </c:pt>
                <c:pt idx="328">
                  <c:v>-0.35878356934</c:v>
                </c:pt>
                <c:pt idx="329">
                  <c:v>-0.35878356934</c:v>
                </c:pt>
                <c:pt idx="330">
                  <c:v>-0.33419329834</c:v>
                </c:pt>
                <c:pt idx="331">
                  <c:v>-0.31034204102000001</c:v>
                </c:pt>
                <c:pt idx="332">
                  <c:v>-0.31865621948</c:v>
                </c:pt>
                <c:pt idx="333">
                  <c:v>-0.31865621948</c:v>
                </c:pt>
                <c:pt idx="334">
                  <c:v>-0.31731732177999999</c:v>
                </c:pt>
                <c:pt idx="335">
                  <c:v>-0.32478982544000001</c:v>
                </c:pt>
                <c:pt idx="336">
                  <c:v>-0.32478982544000001</c:v>
                </c:pt>
                <c:pt idx="337">
                  <c:v>-0.27405609130999997</c:v>
                </c:pt>
                <c:pt idx="338">
                  <c:v>-0.30623184203999998</c:v>
                </c:pt>
                <c:pt idx="339">
                  <c:v>-0.30623184203999998</c:v>
                </c:pt>
                <c:pt idx="340">
                  <c:v>-0.31930072021</c:v>
                </c:pt>
                <c:pt idx="341">
                  <c:v>-0.32187530518000002</c:v>
                </c:pt>
                <c:pt idx="342">
                  <c:v>-0.34652062987999999</c:v>
                </c:pt>
                <c:pt idx="343">
                  <c:v>-0.34652062987999999</c:v>
                </c:pt>
                <c:pt idx="344">
                  <c:v>-0.23600610352000001</c:v>
                </c:pt>
                <c:pt idx="345">
                  <c:v>-0.27660958862000001</c:v>
                </c:pt>
                <c:pt idx="346">
                  <c:v>-0.27660958862000001</c:v>
                </c:pt>
                <c:pt idx="347">
                  <c:v>-0.31104769897000001</c:v>
                </c:pt>
                <c:pt idx="348">
                  <c:v>-0.33727835083000002</c:v>
                </c:pt>
                <c:pt idx="349">
                  <c:v>-0.35313793944999999</c:v>
                </c:pt>
                <c:pt idx="350">
                  <c:v>-0.35313793944999999</c:v>
                </c:pt>
                <c:pt idx="351">
                  <c:v>-0.34878796387</c:v>
                </c:pt>
                <c:pt idx="352">
                  <c:v>-0.33717047118999999</c:v>
                </c:pt>
                <c:pt idx="353">
                  <c:v>-0.32997387694999997</c:v>
                </c:pt>
                <c:pt idx="354">
                  <c:v>-0.36490435790999998</c:v>
                </c:pt>
                <c:pt idx="355">
                  <c:v>-0.40710302733999998</c:v>
                </c:pt>
                <c:pt idx="356">
                  <c:v>-0.40710302733999998</c:v>
                </c:pt>
                <c:pt idx="357">
                  <c:v>-0.30984692382999995</c:v>
                </c:pt>
                <c:pt idx="358">
                  <c:v>-0.28049221802000002</c:v>
                </c:pt>
                <c:pt idx="359">
                  <c:v>-0.29469561768000002</c:v>
                </c:pt>
                <c:pt idx="360">
                  <c:v>-0.29469561768000002</c:v>
                </c:pt>
                <c:pt idx="361">
                  <c:v>-0.33011251830999999</c:v>
                </c:pt>
                <c:pt idx="362">
                  <c:v>-0.37374148559999998</c:v>
                </c:pt>
                <c:pt idx="363">
                  <c:v>-0.37374148559999998</c:v>
                </c:pt>
                <c:pt idx="364">
                  <c:v>-0.40102386474999996</c:v>
                </c:pt>
                <c:pt idx="365">
                  <c:v>-0.33928326415999999</c:v>
                </c:pt>
                <c:pt idx="366">
                  <c:v>-0.33928326415999999</c:v>
                </c:pt>
                <c:pt idx="367">
                  <c:v>-0.35324014281999999</c:v>
                </c:pt>
                <c:pt idx="368">
                  <c:v>-0.36898162841999999</c:v>
                </c:pt>
                <c:pt idx="369">
                  <c:v>-0.41924844359999996</c:v>
                </c:pt>
                <c:pt idx="370">
                  <c:v>-0.41924844359999996</c:v>
                </c:pt>
                <c:pt idx="371">
                  <c:v>-0.36159082031000001</c:v>
                </c:pt>
                <c:pt idx="372">
                  <c:v>-0.34025808716</c:v>
                </c:pt>
                <c:pt idx="373">
                  <c:v>-0.34025808716</c:v>
                </c:pt>
                <c:pt idx="374">
                  <c:v>-0.35271685791000001</c:v>
                </c:pt>
                <c:pt idx="375">
                  <c:v>-0.42139266968</c:v>
                </c:pt>
                <c:pt idx="376">
                  <c:v>-0.42139266968</c:v>
                </c:pt>
                <c:pt idx="377">
                  <c:v>-0.44813638306000003</c:v>
                </c:pt>
                <c:pt idx="378">
                  <c:v>-0.38784155272999998</c:v>
                </c:pt>
                <c:pt idx="379">
                  <c:v>-0.33517938232</c:v>
                </c:pt>
                <c:pt idx="380">
                  <c:v>-0.33547726440000003</c:v>
                </c:pt>
                <c:pt idx="381">
                  <c:v>-0.30097808837999995</c:v>
                </c:pt>
                <c:pt idx="382">
                  <c:v>-0.32579898071000002</c:v>
                </c:pt>
                <c:pt idx="383">
                  <c:v>-0.32579898071000002</c:v>
                </c:pt>
                <c:pt idx="384">
                  <c:v>-0.37570123290999996</c:v>
                </c:pt>
                <c:pt idx="385">
                  <c:v>-0.32180755615000001</c:v>
                </c:pt>
                <c:pt idx="386">
                  <c:v>-0.32180755615000001</c:v>
                </c:pt>
                <c:pt idx="387">
                  <c:v>-0.31912002562999997</c:v>
                </c:pt>
                <c:pt idx="388">
                  <c:v>-0.30121432495</c:v>
                </c:pt>
                <c:pt idx="389">
                  <c:v>-0.27906597900000002</c:v>
                </c:pt>
                <c:pt idx="390">
                  <c:v>-0.35570220947000003</c:v>
                </c:pt>
                <c:pt idx="391">
                  <c:v>-0.37045455932999999</c:v>
                </c:pt>
                <c:pt idx="392">
                  <c:v>-0.33324682617000001</c:v>
                </c:pt>
                <c:pt idx="393">
                  <c:v>-0.33324682617000001</c:v>
                </c:pt>
                <c:pt idx="394">
                  <c:v>-0.34429989624000001</c:v>
                </c:pt>
                <c:pt idx="395">
                  <c:v>-0.32688113403000002</c:v>
                </c:pt>
                <c:pt idx="396">
                  <c:v>-0.37959973144999998</c:v>
                </c:pt>
                <c:pt idx="397">
                  <c:v>-0.37959973144999998</c:v>
                </c:pt>
                <c:pt idx="398">
                  <c:v>-0.32194717407000001</c:v>
                </c:pt>
                <c:pt idx="399">
                  <c:v>-0.32194717407000001</c:v>
                </c:pt>
                <c:pt idx="400">
                  <c:v>-0.24935797119</c:v>
                </c:pt>
                <c:pt idx="401">
                  <c:v>-0.25944195556999999</c:v>
                </c:pt>
                <c:pt idx="402">
                  <c:v>-0.31003646851</c:v>
                </c:pt>
                <c:pt idx="403">
                  <c:v>-0.31003646851</c:v>
                </c:pt>
                <c:pt idx="404">
                  <c:v>-0.29769485473999996</c:v>
                </c:pt>
                <c:pt idx="405">
                  <c:v>-0.32167965698000001</c:v>
                </c:pt>
                <c:pt idx="406">
                  <c:v>-0.25011650084999998</c:v>
                </c:pt>
                <c:pt idx="407">
                  <c:v>-0.26687384033</c:v>
                </c:pt>
                <c:pt idx="408">
                  <c:v>-0.28106179809999998</c:v>
                </c:pt>
                <c:pt idx="409">
                  <c:v>-0.31903933715999999</c:v>
                </c:pt>
                <c:pt idx="410">
                  <c:v>-0.31903933715999999</c:v>
                </c:pt>
                <c:pt idx="411">
                  <c:v>-0.29577865601000003</c:v>
                </c:pt>
                <c:pt idx="412">
                  <c:v>-0.27549771117999999</c:v>
                </c:pt>
                <c:pt idx="413">
                  <c:v>-0.27549771117999999</c:v>
                </c:pt>
                <c:pt idx="414">
                  <c:v>-0.24177250671</c:v>
                </c:pt>
                <c:pt idx="415">
                  <c:v>-0.20697549437999999</c:v>
                </c:pt>
                <c:pt idx="416">
                  <c:v>-0.22394848633</c:v>
                </c:pt>
                <c:pt idx="417">
                  <c:v>-0.16204606627999998</c:v>
                </c:pt>
                <c:pt idx="418">
                  <c:v>-7.794383240000001E-2</c:v>
                </c:pt>
                <c:pt idx="419">
                  <c:v>-7.794383240000001E-2</c:v>
                </c:pt>
                <c:pt idx="420">
                  <c:v>8.2799690250000002E-2</c:v>
                </c:pt>
                <c:pt idx="421">
                  <c:v>0.26908306885</c:v>
                </c:pt>
                <c:pt idx="422">
                  <c:v>0.35307418823000003</c:v>
                </c:pt>
                <c:pt idx="423">
                  <c:v>0.35307418823000003</c:v>
                </c:pt>
                <c:pt idx="424">
                  <c:v>0.25715719603999998</c:v>
                </c:pt>
                <c:pt idx="425">
                  <c:v>0.28655883789000003</c:v>
                </c:pt>
                <c:pt idx="426">
                  <c:v>0.32949395751999999</c:v>
                </c:pt>
                <c:pt idx="427">
                  <c:v>0.43636718749999998</c:v>
                </c:pt>
                <c:pt idx="428">
                  <c:v>0.42627865601000003</c:v>
                </c:pt>
                <c:pt idx="429">
                  <c:v>0.42627865601000003</c:v>
                </c:pt>
                <c:pt idx="430">
                  <c:v>0.39667382813000002</c:v>
                </c:pt>
                <c:pt idx="431">
                  <c:v>0.41376025391000004</c:v>
                </c:pt>
                <c:pt idx="432">
                  <c:v>0.44046987915000002</c:v>
                </c:pt>
                <c:pt idx="433">
                  <c:v>0.44046987915000002</c:v>
                </c:pt>
                <c:pt idx="434">
                  <c:v>0.41116546631000001</c:v>
                </c:pt>
                <c:pt idx="435">
                  <c:v>0.44943783569000001</c:v>
                </c:pt>
                <c:pt idx="436">
                  <c:v>0.44943783569000001</c:v>
                </c:pt>
                <c:pt idx="437">
                  <c:v>0.34859796142999999</c:v>
                </c:pt>
                <c:pt idx="438">
                  <c:v>0.42110708618000003</c:v>
                </c:pt>
                <c:pt idx="439">
                  <c:v>0.42110708618000003</c:v>
                </c:pt>
                <c:pt idx="440">
                  <c:v>0.46042962646000002</c:v>
                </c:pt>
                <c:pt idx="441">
                  <c:v>0.37851791382</c:v>
                </c:pt>
                <c:pt idx="442">
                  <c:v>0.39898098755</c:v>
                </c:pt>
                <c:pt idx="443">
                  <c:v>0.38057452393000002</c:v>
                </c:pt>
                <c:pt idx="444">
                  <c:v>0.54204919433999998</c:v>
                </c:pt>
                <c:pt idx="445">
                  <c:v>0.54204919433999998</c:v>
                </c:pt>
                <c:pt idx="446">
                  <c:v>0.45695654296999999</c:v>
                </c:pt>
                <c:pt idx="447">
                  <c:v>0.51531414794999997</c:v>
                </c:pt>
                <c:pt idx="448">
                  <c:v>0.42554891967999997</c:v>
                </c:pt>
                <c:pt idx="449">
                  <c:v>0.42554891967999997</c:v>
                </c:pt>
                <c:pt idx="450">
                  <c:v>0.38138278198000003</c:v>
                </c:pt>
                <c:pt idx="451">
                  <c:v>0.42963534545999998</c:v>
                </c:pt>
                <c:pt idx="452">
                  <c:v>0.40380569458000004</c:v>
                </c:pt>
                <c:pt idx="453">
                  <c:v>0.40253457642000001</c:v>
                </c:pt>
                <c:pt idx="454">
                  <c:v>0.31395883179</c:v>
                </c:pt>
                <c:pt idx="455">
                  <c:v>0.17398690795999999</c:v>
                </c:pt>
                <c:pt idx="456">
                  <c:v>0.17398690795999999</c:v>
                </c:pt>
                <c:pt idx="457">
                  <c:v>6.8499282840000009E-2</c:v>
                </c:pt>
                <c:pt idx="458">
                  <c:v>1.016110229E-2</c:v>
                </c:pt>
                <c:pt idx="459">
                  <c:v>1.016110229E-2</c:v>
                </c:pt>
                <c:pt idx="460">
                  <c:v>-1.310836506E-2</c:v>
                </c:pt>
                <c:pt idx="461">
                  <c:v>0.13907780457000002</c:v>
                </c:pt>
                <c:pt idx="462">
                  <c:v>0.27935269164999998</c:v>
                </c:pt>
                <c:pt idx="463">
                  <c:v>0.21060549927</c:v>
                </c:pt>
                <c:pt idx="464">
                  <c:v>0.18988436889999999</c:v>
                </c:pt>
                <c:pt idx="465">
                  <c:v>0.18983349609</c:v>
                </c:pt>
                <c:pt idx="466">
                  <c:v>0.18983349609</c:v>
                </c:pt>
                <c:pt idx="467">
                  <c:v>0.36266888427999999</c:v>
                </c:pt>
                <c:pt idx="468">
                  <c:v>0.40730337523999999</c:v>
                </c:pt>
                <c:pt idx="469">
                  <c:v>0.40730337523999999</c:v>
                </c:pt>
                <c:pt idx="470">
                  <c:v>0.27903778075999996</c:v>
                </c:pt>
                <c:pt idx="471">
                  <c:v>0.20587997437000002</c:v>
                </c:pt>
                <c:pt idx="472">
                  <c:v>0.20587997437000002</c:v>
                </c:pt>
                <c:pt idx="473">
                  <c:v>0.19336520386</c:v>
                </c:pt>
                <c:pt idx="474">
                  <c:v>0.14389852905</c:v>
                </c:pt>
                <c:pt idx="475">
                  <c:v>0.11005109405999999</c:v>
                </c:pt>
                <c:pt idx="476">
                  <c:v>0.11005109405999999</c:v>
                </c:pt>
                <c:pt idx="477">
                  <c:v>4.9074211120000003E-2</c:v>
                </c:pt>
                <c:pt idx="478">
                  <c:v>-5.1475524999999996E-4</c:v>
                </c:pt>
                <c:pt idx="479">
                  <c:v>2.494195938E-2</c:v>
                </c:pt>
                <c:pt idx="480">
                  <c:v>4.8003864290000003E-2</c:v>
                </c:pt>
                <c:pt idx="481">
                  <c:v>7.7286682130000006E-2</c:v>
                </c:pt>
                <c:pt idx="482">
                  <c:v>7.7286682130000006E-2</c:v>
                </c:pt>
                <c:pt idx="483">
                  <c:v>0.11556989288</c:v>
                </c:pt>
                <c:pt idx="484">
                  <c:v>0.15296768187999998</c:v>
                </c:pt>
                <c:pt idx="485">
                  <c:v>0.10488040924</c:v>
                </c:pt>
                <c:pt idx="486">
                  <c:v>0.10488040924</c:v>
                </c:pt>
                <c:pt idx="487">
                  <c:v>5.5347953800000002E-2</c:v>
                </c:pt>
                <c:pt idx="488">
                  <c:v>0.13918905640000001</c:v>
                </c:pt>
                <c:pt idx="489">
                  <c:v>6.122429276E-2</c:v>
                </c:pt>
                <c:pt idx="490">
                  <c:v>0.14739082336000001</c:v>
                </c:pt>
                <c:pt idx="491">
                  <c:v>5.5096294399999995E-2</c:v>
                </c:pt>
                <c:pt idx="492">
                  <c:v>5.5096294399999995E-2</c:v>
                </c:pt>
                <c:pt idx="493">
                  <c:v>-1.06342144E-2</c:v>
                </c:pt>
                <c:pt idx="494">
                  <c:v>-2.9428827290000001E-2</c:v>
                </c:pt>
                <c:pt idx="495">
                  <c:v>-2.9850414279999998E-2</c:v>
                </c:pt>
                <c:pt idx="496">
                  <c:v>-2.9850414279999998E-2</c:v>
                </c:pt>
                <c:pt idx="497">
                  <c:v>-1.2748061180000001E-2</c:v>
                </c:pt>
                <c:pt idx="498">
                  <c:v>-1.2748061180000001E-2</c:v>
                </c:pt>
                <c:pt idx="499">
                  <c:v>-0.10282801819</c:v>
                </c:pt>
                <c:pt idx="500">
                  <c:v>-0.12816709900000001</c:v>
                </c:pt>
                <c:pt idx="501">
                  <c:v>-0.11349227904999999</c:v>
                </c:pt>
                <c:pt idx="502">
                  <c:v>-0.11349227904999999</c:v>
                </c:pt>
                <c:pt idx="503">
                  <c:v>-0.13301466370000001</c:v>
                </c:pt>
                <c:pt idx="504">
                  <c:v>-0.16737931823999999</c:v>
                </c:pt>
                <c:pt idx="505">
                  <c:v>-0.19630931091000001</c:v>
                </c:pt>
                <c:pt idx="506">
                  <c:v>-0.29837139892999998</c:v>
                </c:pt>
                <c:pt idx="507">
                  <c:v>-0.31964761352999999</c:v>
                </c:pt>
                <c:pt idx="508">
                  <c:v>-0.31964761352999999</c:v>
                </c:pt>
                <c:pt idx="509">
                  <c:v>-0.27060617065000003</c:v>
                </c:pt>
                <c:pt idx="510">
                  <c:v>-0.21264505005000001</c:v>
                </c:pt>
                <c:pt idx="511">
                  <c:v>-0.29726263427999999</c:v>
                </c:pt>
                <c:pt idx="512">
                  <c:v>-0.29726263427999999</c:v>
                </c:pt>
                <c:pt idx="513">
                  <c:v>-0.2487383728</c:v>
                </c:pt>
                <c:pt idx="514">
                  <c:v>-0.26571752930000003</c:v>
                </c:pt>
                <c:pt idx="515">
                  <c:v>-8.1479888919999993E-2</c:v>
                </c:pt>
                <c:pt idx="516">
                  <c:v>-3.109126282E-2</c:v>
                </c:pt>
                <c:pt idx="517">
                  <c:v>-9.523685455E-2</c:v>
                </c:pt>
                <c:pt idx="518">
                  <c:v>-9.523685455E-2</c:v>
                </c:pt>
                <c:pt idx="519">
                  <c:v>-7.6898811339999998E-2</c:v>
                </c:pt>
                <c:pt idx="520">
                  <c:v>-7.521586609E-2</c:v>
                </c:pt>
                <c:pt idx="521">
                  <c:v>-4.2045772549999999E-2</c:v>
                </c:pt>
                <c:pt idx="522">
                  <c:v>-4.2045772549999999E-2</c:v>
                </c:pt>
                <c:pt idx="523">
                  <c:v>-7.8191970829999999E-2</c:v>
                </c:pt>
                <c:pt idx="524">
                  <c:v>-0.18581864929</c:v>
                </c:pt>
                <c:pt idx="525">
                  <c:v>-0.18581864929</c:v>
                </c:pt>
                <c:pt idx="526">
                  <c:v>-0.35913565062999997</c:v>
                </c:pt>
                <c:pt idx="527">
                  <c:v>-0.36732760619999999</c:v>
                </c:pt>
                <c:pt idx="528">
                  <c:v>-0.36732760619999999</c:v>
                </c:pt>
                <c:pt idx="529">
                  <c:v>-0.41164434813999995</c:v>
                </c:pt>
                <c:pt idx="530">
                  <c:v>-0.47706207275000001</c:v>
                </c:pt>
                <c:pt idx="531">
                  <c:v>-0.44756405640000002</c:v>
                </c:pt>
                <c:pt idx="532">
                  <c:v>-0.43069320678999995</c:v>
                </c:pt>
                <c:pt idx="533">
                  <c:v>-0.42760147095000001</c:v>
                </c:pt>
                <c:pt idx="534">
                  <c:v>-0.42760147095000001</c:v>
                </c:pt>
                <c:pt idx="535">
                  <c:v>-0.47358001709000003</c:v>
                </c:pt>
                <c:pt idx="536">
                  <c:v>-0.63241949463000002</c:v>
                </c:pt>
                <c:pt idx="537">
                  <c:v>-0.62905352783000001</c:v>
                </c:pt>
                <c:pt idx="538">
                  <c:v>-0.62905352783000001</c:v>
                </c:pt>
                <c:pt idx="539">
                  <c:v>-0.49700146483999996</c:v>
                </c:pt>
                <c:pt idx="540">
                  <c:v>-0.54619079589999997</c:v>
                </c:pt>
                <c:pt idx="541">
                  <c:v>-0.53018688965000005</c:v>
                </c:pt>
                <c:pt idx="542">
                  <c:v>-0.53778369140999993</c:v>
                </c:pt>
                <c:pt idx="543">
                  <c:v>-0.42926342772999998</c:v>
                </c:pt>
                <c:pt idx="544">
                  <c:v>-0.42926342772999998</c:v>
                </c:pt>
                <c:pt idx="545">
                  <c:v>-0.37602249146000005</c:v>
                </c:pt>
                <c:pt idx="546">
                  <c:v>-0.40911605834999998</c:v>
                </c:pt>
                <c:pt idx="547">
                  <c:v>-0.48808587646000001</c:v>
                </c:pt>
                <c:pt idx="548">
                  <c:v>-0.48808587646000001</c:v>
                </c:pt>
                <c:pt idx="549">
                  <c:v>-0.61611633300999991</c:v>
                </c:pt>
                <c:pt idx="550">
                  <c:v>-0.59500482178000003</c:v>
                </c:pt>
                <c:pt idx="551">
                  <c:v>-0.65035040283000001</c:v>
                </c:pt>
                <c:pt idx="552">
                  <c:v>-0.60247924804999997</c:v>
                </c:pt>
                <c:pt idx="553">
                  <c:v>-0.57066247558999994</c:v>
                </c:pt>
                <c:pt idx="554">
                  <c:v>-0.57066247558999994</c:v>
                </c:pt>
                <c:pt idx="555">
                  <c:v>-0.62784771729</c:v>
                </c:pt>
                <c:pt idx="556">
                  <c:v>-0.63112579345999997</c:v>
                </c:pt>
                <c:pt idx="557">
                  <c:v>-0.67306256103999995</c:v>
                </c:pt>
                <c:pt idx="558">
                  <c:v>-0.67306256103999995</c:v>
                </c:pt>
                <c:pt idx="559">
                  <c:v>-0.74037933350000007</c:v>
                </c:pt>
                <c:pt idx="560">
                  <c:v>-0.69392382812999998</c:v>
                </c:pt>
                <c:pt idx="561">
                  <c:v>-0.80466516112999997</c:v>
                </c:pt>
                <c:pt idx="562">
                  <c:v>-0.86360528564000005</c:v>
                </c:pt>
                <c:pt idx="563">
                  <c:v>-0.84667333984000004</c:v>
                </c:pt>
                <c:pt idx="564">
                  <c:v>-0.84629425048999996</c:v>
                </c:pt>
                <c:pt idx="565">
                  <c:v>-0.84629425048999996</c:v>
                </c:pt>
                <c:pt idx="566">
                  <c:v>-0.80146057128999992</c:v>
                </c:pt>
                <c:pt idx="567">
                  <c:v>-0.57034655761999997</c:v>
                </c:pt>
                <c:pt idx="568">
                  <c:v>-0.57034655761999997</c:v>
                </c:pt>
                <c:pt idx="569">
                  <c:v>-0.60919982910000003</c:v>
                </c:pt>
                <c:pt idx="570">
                  <c:v>-0.5546810913100001</c:v>
                </c:pt>
                <c:pt idx="571">
                  <c:v>-0.5546810913100001</c:v>
                </c:pt>
                <c:pt idx="572">
                  <c:v>-0.56301068114999997</c:v>
                </c:pt>
                <c:pt idx="573">
                  <c:v>-0.64231390381000009</c:v>
                </c:pt>
                <c:pt idx="574">
                  <c:v>-0.64231390381000009</c:v>
                </c:pt>
                <c:pt idx="575">
                  <c:v>-0.78923602295000006</c:v>
                </c:pt>
                <c:pt idx="576">
                  <c:v>-0.68127593993999991</c:v>
                </c:pt>
                <c:pt idx="577">
                  <c:v>-0.68127593993999991</c:v>
                </c:pt>
                <c:pt idx="578">
                  <c:v>-0.67654705810999993</c:v>
                </c:pt>
                <c:pt idx="579">
                  <c:v>-0.67654705810999993</c:v>
                </c:pt>
                <c:pt idx="580">
                  <c:v>-0.64234521484000007</c:v>
                </c:pt>
                <c:pt idx="581">
                  <c:v>-0.66477551270000002</c:v>
                </c:pt>
                <c:pt idx="582">
                  <c:v>-0.78303045654000003</c:v>
                </c:pt>
                <c:pt idx="583">
                  <c:v>-0.78303045654000003</c:v>
                </c:pt>
                <c:pt idx="584">
                  <c:v>-0.91788348388999996</c:v>
                </c:pt>
                <c:pt idx="585">
                  <c:v>-0.82688171386999998</c:v>
                </c:pt>
                <c:pt idx="586">
                  <c:v>-0.81817205810999993</c:v>
                </c:pt>
                <c:pt idx="587">
                  <c:v>-0.90993878173999998</c:v>
                </c:pt>
                <c:pt idx="588">
                  <c:v>-0.9759947509800001</c:v>
                </c:pt>
                <c:pt idx="589">
                  <c:v>-0.9759947509800001</c:v>
                </c:pt>
                <c:pt idx="590">
                  <c:v>-0.96147247314000006</c:v>
                </c:pt>
                <c:pt idx="591">
                  <c:v>-0.87851678466999994</c:v>
                </c:pt>
                <c:pt idx="592">
                  <c:v>-0.79211035155999998</c:v>
                </c:pt>
                <c:pt idx="593">
                  <c:v>-0.79211035155999998</c:v>
                </c:pt>
                <c:pt idx="594">
                  <c:v>-0.66544311522999999</c:v>
                </c:pt>
                <c:pt idx="595">
                  <c:v>-0.67604626465000006</c:v>
                </c:pt>
                <c:pt idx="596">
                  <c:v>-0.66834161377000001</c:v>
                </c:pt>
                <c:pt idx="597">
                  <c:v>-0.68900317382999998</c:v>
                </c:pt>
                <c:pt idx="598">
                  <c:v>-0.77280834961</c:v>
                </c:pt>
                <c:pt idx="599">
                  <c:v>-0.77280834961</c:v>
                </c:pt>
                <c:pt idx="600">
                  <c:v>-0.74146350098000002</c:v>
                </c:pt>
                <c:pt idx="601">
                  <c:v>-0.89677325439</c:v>
                </c:pt>
                <c:pt idx="602">
                  <c:v>-0.88682177734000001</c:v>
                </c:pt>
                <c:pt idx="603">
                  <c:v>-0.88682177734000001</c:v>
                </c:pt>
                <c:pt idx="604">
                  <c:v>-0.82292218018000007</c:v>
                </c:pt>
                <c:pt idx="605">
                  <c:v>-0.82552233887000004</c:v>
                </c:pt>
                <c:pt idx="606">
                  <c:v>-0.82552233887000004</c:v>
                </c:pt>
                <c:pt idx="607">
                  <c:v>-0.82483465576000004</c:v>
                </c:pt>
                <c:pt idx="608">
                  <c:v>-0.92469616699000001</c:v>
                </c:pt>
                <c:pt idx="609">
                  <c:v>-0.95055389404000001</c:v>
                </c:pt>
                <c:pt idx="610">
                  <c:v>-0.95055389404000001</c:v>
                </c:pt>
                <c:pt idx="611">
                  <c:v>-1.0309094238299998</c:v>
                </c:pt>
                <c:pt idx="612">
                  <c:v>-1.0292320556600001</c:v>
                </c:pt>
                <c:pt idx="613">
                  <c:v>-1.0292320556600001</c:v>
                </c:pt>
                <c:pt idx="614">
                  <c:v>-0.81845397949000009</c:v>
                </c:pt>
                <c:pt idx="615">
                  <c:v>-0.79558367920000006</c:v>
                </c:pt>
                <c:pt idx="616">
                  <c:v>-0.79558367920000006</c:v>
                </c:pt>
                <c:pt idx="617">
                  <c:v>-0.76084826659999993</c:v>
                </c:pt>
                <c:pt idx="618">
                  <c:v>-0.74699041748000006</c:v>
                </c:pt>
                <c:pt idx="619">
                  <c:v>-0.86025927734000007</c:v>
                </c:pt>
                <c:pt idx="620">
                  <c:v>-0.86025927734000007</c:v>
                </c:pt>
                <c:pt idx="621">
                  <c:v>-0.76789233398000001</c:v>
                </c:pt>
                <c:pt idx="622">
                  <c:v>-0.80121081543000006</c:v>
                </c:pt>
                <c:pt idx="623">
                  <c:v>-0.80121081543000006</c:v>
                </c:pt>
                <c:pt idx="624">
                  <c:v>-0.77419860839999999</c:v>
                </c:pt>
                <c:pt idx="625">
                  <c:v>-0.77990838623000003</c:v>
                </c:pt>
                <c:pt idx="626">
                  <c:v>-0.77990838623000003</c:v>
                </c:pt>
                <c:pt idx="627">
                  <c:v>-0.81484973145000006</c:v>
                </c:pt>
                <c:pt idx="628">
                  <c:v>-0.89016711425999995</c:v>
                </c:pt>
                <c:pt idx="629">
                  <c:v>-0.89016711425999995</c:v>
                </c:pt>
                <c:pt idx="630">
                  <c:v>-0.90304748535000001</c:v>
                </c:pt>
                <c:pt idx="631">
                  <c:v>-0.97025457764</c:v>
                </c:pt>
                <c:pt idx="632">
                  <c:v>-0.97079846190999997</c:v>
                </c:pt>
                <c:pt idx="633">
                  <c:v>-0.99889178466999995</c:v>
                </c:pt>
                <c:pt idx="634">
                  <c:v>-1.12021496582</c:v>
                </c:pt>
                <c:pt idx="635">
                  <c:v>-1.11983068848</c:v>
                </c:pt>
                <c:pt idx="636">
                  <c:v>-1.11983068848</c:v>
                </c:pt>
                <c:pt idx="637">
                  <c:v>-1.1556842040999999</c:v>
                </c:pt>
                <c:pt idx="638">
                  <c:v>-1.09516845703</c:v>
                </c:pt>
                <c:pt idx="639">
                  <c:v>-0.9541749877900001</c:v>
                </c:pt>
                <c:pt idx="640">
                  <c:v>-0.9541749877900001</c:v>
                </c:pt>
                <c:pt idx="641">
                  <c:v>-0.92811425781000001</c:v>
                </c:pt>
                <c:pt idx="642">
                  <c:v>-0.97110754394999999</c:v>
                </c:pt>
                <c:pt idx="643">
                  <c:v>-1.00906347656</c:v>
                </c:pt>
                <c:pt idx="644">
                  <c:v>-1.04982629395</c:v>
                </c:pt>
                <c:pt idx="645">
                  <c:v>-0.88248455810999993</c:v>
                </c:pt>
                <c:pt idx="646">
                  <c:v>-0.88248455810999993</c:v>
                </c:pt>
                <c:pt idx="647">
                  <c:v>-0.90988000487999998</c:v>
                </c:pt>
                <c:pt idx="648">
                  <c:v>-0.95716149901999992</c:v>
                </c:pt>
                <c:pt idx="649">
                  <c:v>-0.92952520752000001</c:v>
                </c:pt>
                <c:pt idx="650">
                  <c:v>-0.92952520752000001</c:v>
                </c:pt>
                <c:pt idx="651">
                  <c:v>-0.87671405029000005</c:v>
                </c:pt>
                <c:pt idx="652">
                  <c:v>-0.92905212401999993</c:v>
                </c:pt>
                <c:pt idx="653">
                  <c:v>-0.93044250488000002</c:v>
                </c:pt>
                <c:pt idx="654">
                  <c:v>-0.92852880859000009</c:v>
                </c:pt>
                <c:pt idx="655">
                  <c:v>-0.99870330810999997</c:v>
                </c:pt>
                <c:pt idx="656">
                  <c:v>-0.99870330810999997</c:v>
                </c:pt>
                <c:pt idx="657">
                  <c:v>-0.99445544433999999</c:v>
                </c:pt>
                <c:pt idx="658">
                  <c:v>-0.97593878173999993</c:v>
                </c:pt>
                <c:pt idx="659">
                  <c:v>-0.97922619628999996</c:v>
                </c:pt>
                <c:pt idx="660">
                  <c:v>-0.97922619628999996</c:v>
                </c:pt>
                <c:pt idx="661">
                  <c:v>-0.98540753173999995</c:v>
                </c:pt>
                <c:pt idx="662">
                  <c:v>-0.98540753173999995</c:v>
                </c:pt>
                <c:pt idx="663">
                  <c:v>-0.86946057128999998</c:v>
                </c:pt>
                <c:pt idx="664">
                  <c:v>-0.76828631591999996</c:v>
                </c:pt>
                <c:pt idx="665">
                  <c:v>-0.69751300048999998</c:v>
                </c:pt>
                <c:pt idx="666">
                  <c:v>-0.69751300048999998</c:v>
                </c:pt>
                <c:pt idx="667">
                  <c:v>-0.74377398681999995</c:v>
                </c:pt>
                <c:pt idx="668">
                  <c:v>-0.74016717529000009</c:v>
                </c:pt>
                <c:pt idx="669">
                  <c:v>-0.74016717529000009</c:v>
                </c:pt>
                <c:pt idx="670">
                  <c:v>-0.86950616454999996</c:v>
                </c:pt>
                <c:pt idx="671">
                  <c:v>-0.81146423339999996</c:v>
                </c:pt>
                <c:pt idx="672">
                  <c:v>-0.81146423339999996</c:v>
                </c:pt>
                <c:pt idx="673">
                  <c:v>-0.91076593018000007</c:v>
                </c:pt>
                <c:pt idx="674">
                  <c:v>-0.86723358154000008</c:v>
                </c:pt>
                <c:pt idx="675">
                  <c:v>-0.74098840331999993</c:v>
                </c:pt>
                <c:pt idx="676">
                  <c:v>-0.74098840331999993</c:v>
                </c:pt>
                <c:pt idx="677">
                  <c:v>-0.69787561035000001</c:v>
                </c:pt>
                <c:pt idx="678">
                  <c:v>-0.74416741942999998</c:v>
                </c:pt>
                <c:pt idx="679">
                  <c:v>-0.71957299805000008</c:v>
                </c:pt>
                <c:pt idx="680">
                  <c:v>-0.56683013916000002</c:v>
                </c:pt>
                <c:pt idx="681">
                  <c:v>-0.65011804199000001</c:v>
                </c:pt>
                <c:pt idx="682">
                  <c:v>-0.65011804199000001</c:v>
                </c:pt>
                <c:pt idx="683">
                  <c:v>-0.60640124512000004</c:v>
                </c:pt>
                <c:pt idx="684">
                  <c:v>-0.72058270264000002</c:v>
                </c:pt>
                <c:pt idx="685">
                  <c:v>-0.83867810059000003</c:v>
                </c:pt>
                <c:pt idx="686">
                  <c:v>-0.83867810059000003</c:v>
                </c:pt>
                <c:pt idx="687">
                  <c:v>-0.66126361083999996</c:v>
                </c:pt>
                <c:pt idx="688">
                  <c:v>-0.66126361083999996</c:v>
                </c:pt>
                <c:pt idx="689">
                  <c:v>-0.62102429199000009</c:v>
                </c:pt>
                <c:pt idx="690">
                  <c:v>-0.73650390624999995</c:v>
                </c:pt>
                <c:pt idx="691">
                  <c:v>-0.81879205321999993</c:v>
                </c:pt>
                <c:pt idx="692">
                  <c:v>-0.81879205321999993</c:v>
                </c:pt>
                <c:pt idx="693">
                  <c:v>-0.65698602294999997</c:v>
                </c:pt>
                <c:pt idx="694">
                  <c:v>-0.56599304199</c:v>
                </c:pt>
                <c:pt idx="695">
                  <c:v>-0.66046862793000005</c:v>
                </c:pt>
                <c:pt idx="696">
                  <c:v>-0.70622161864999999</c:v>
                </c:pt>
                <c:pt idx="697">
                  <c:v>-0.54987194824000007</c:v>
                </c:pt>
                <c:pt idx="698">
                  <c:v>-0.54987194824000007</c:v>
                </c:pt>
                <c:pt idx="699">
                  <c:v>-0.50423144531000008</c:v>
                </c:pt>
                <c:pt idx="700">
                  <c:v>-0.56478765868999992</c:v>
                </c:pt>
                <c:pt idx="701">
                  <c:v>-0.56478765868999992</c:v>
                </c:pt>
                <c:pt idx="702">
                  <c:v>-0.55008197021000005</c:v>
                </c:pt>
                <c:pt idx="703">
                  <c:v>-0.70522637938999999</c:v>
                </c:pt>
                <c:pt idx="704">
                  <c:v>-0.70574359131000008</c:v>
                </c:pt>
                <c:pt idx="705">
                  <c:v>-0.51512170410000002</c:v>
                </c:pt>
                <c:pt idx="706">
                  <c:v>-0.46404028319999996</c:v>
                </c:pt>
                <c:pt idx="707">
                  <c:v>-0.62161071776999999</c:v>
                </c:pt>
                <c:pt idx="708">
                  <c:v>-0.62161071776999999</c:v>
                </c:pt>
                <c:pt idx="709">
                  <c:v>-0.64587091064000002</c:v>
                </c:pt>
                <c:pt idx="710">
                  <c:v>-0.47805770874000003</c:v>
                </c:pt>
                <c:pt idx="711">
                  <c:v>-0.47805770874000003</c:v>
                </c:pt>
                <c:pt idx="712">
                  <c:v>-0.43635156250000001</c:v>
                </c:pt>
                <c:pt idx="713">
                  <c:v>-0.61924011229999998</c:v>
                </c:pt>
                <c:pt idx="714">
                  <c:v>-0.65123974609000002</c:v>
                </c:pt>
                <c:pt idx="715">
                  <c:v>-0.54066979979999996</c:v>
                </c:pt>
                <c:pt idx="716">
                  <c:v>-0.54233630371000008</c:v>
                </c:pt>
                <c:pt idx="717">
                  <c:v>-0.69521423339999999</c:v>
                </c:pt>
                <c:pt idx="718">
                  <c:v>-0.69521423339999999</c:v>
                </c:pt>
                <c:pt idx="719">
                  <c:v>-0.65995971679999998</c:v>
                </c:pt>
                <c:pt idx="720">
                  <c:v>-0.58377075194999994</c:v>
                </c:pt>
                <c:pt idx="721">
                  <c:v>-0.58377075194999994</c:v>
                </c:pt>
                <c:pt idx="722">
                  <c:v>-0.62269641112999996</c:v>
                </c:pt>
                <c:pt idx="723">
                  <c:v>-0.50710845947000005</c:v>
                </c:pt>
                <c:pt idx="724">
                  <c:v>-0.50710845947000005</c:v>
                </c:pt>
                <c:pt idx="725">
                  <c:v>-0.59911322021000002</c:v>
                </c:pt>
                <c:pt idx="726">
                  <c:v>-0.62532287598000003</c:v>
                </c:pt>
                <c:pt idx="727">
                  <c:v>-0.62532287598000003</c:v>
                </c:pt>
                <c:pt idx="728">
                  <c:v>-0.54995928954999995</c:v>
                </c:pt>
                <c:pt idx="729">
                  <c:v>-0.57655407715000007</c:v>
                </c:pt>
                <c:pt idx="730">
                  <c:v>-0.63991705321999992</c:v>
                </c:pt>
                <c:pt idx="731">
                  <c:v>-0.64055273437999993</c:v>
                </c:pt>
                <c:pt idx="732">
                  <c:v>-0.58074578856999992</c:v>
                </c:pt>
                <c:pt idx="733">
                  <c:v>-0.59502612305000002</c:v>
                </c:pt>
                <c:pt idx="734">
                  <c:v>-0.59502612305000002</c:v>
                </c:pt>
                <c:pt idx="735">
                  <c:v>-0.70581329345999999</c:v>
                </c:pt>
                <c:pt idx="736">
                  <c:v>-0.61518438720999991</c:v>
                </c:pt>
                <c:pt idx="737">
                  <c:v>-0.61518438720999991</c:v>
                </c:pt>
                <c:pt idx="738">
                  <c:v>-0.51057803344999997</c:v>
                </c:pt>
                <c:pt idx="739">
                  <c:v>-0.55284338378999998</c:v>
                </c:pt>
                <c:pt idx="740">
                  <c:v>-0.64483654785</c:v>
                </c:pt>
                <c:pt idx="741">
                  <c:v>-0.57640252685999993</c:v>
                </c:pt>
                <c:pt idx="742">
                  <c:v>-0.50157104492000004</c:v>
                </c:pt>
                <c:pt idx="743">
                  <c:v>-0.58388061523000001</c:v>
                </c:pt>
                <c:pt idx="744">
                  <c:v>-0.58388061523000001</c:v>
                </c:pt>
                <c:pt idx="745">
                  <c:v>-0.57377038574000006</c:v>
                </c:pt>
                <c:pt idx="746">
                  <c:v>-0.56298437499999998</c:v>
                </c:pt>
                <c:pt idx="747">
                  <c:v>-0.56298437499999998</c:v>
                </c:pt>
                <c:pt idx="748">
                  <c:v>-0.45906985474000001</c:v>
                </c:pt>
                <c:pt idx="749">
                  <c:v>-0.53009423828000002</c:v>
                </c:pt>
                <c:pt idx="750">
                  <c:v>-0.46964077759</c:v>
                </c:pt>
                <c:pt idx="751">
                  <c:v>-0.55376580810999998</c:v>
                </c:pt>
                <c:pt idx="752">
                  <c:v>-0.55485870361</c:v>
                </c:pt>
                <c:pt idx="753">
                  <c:v>-0.46988726807000003</c:v>
                </c:pt>
                <c:pt idx="754">
                  <c:v>-0.46988726807000003</c:v>
                </c:pt>
                <c:pt idx="755">
                  <c:v>-0.43608966063999999</c:v>
                </c:pt>
                <c:pt idx="756">
                  <c:v>-0.48142156982000001</c:v>
                </c:pt>
                <c:pt idx="757">
                  <c:v>-0.48142156982000001</c:v>
                </c:pt>
                <c:pt idx="758">
                  <c:v>-0.45924914551000001</c:v>
                </c:pt>
                <c:pt idx="759">
                  <c:v>-0.40122119141000001</c:v>
                </c:pt>
                <c:pt idx="760">
                  <c:v>-0.40122119141000001</c:v>
                </c:pt>
                <c:pt idx="761">
                  <c:v>-0.41789541625999999</c:v>
                </c:pt>
                <c:pt idx="762">
                  <c:v>-0.43180084228999999</c:v>
                </c:pt>
                <c:pt idx="763">
                  <c:v>-0.43180084228999999</c:v>
                </c:pt>
                <c:pt idx="764">
                  <c:v>-0.32446173096000003</c:v>
                </c:pt>
                <c:pt idx="765">
                  <c:v>-0.20067152404999999</c:v>
                </c:pt>
                <c:pt idx="766">
                  <c:v>-0.30186010742000002</c:v>
                </c:pt>
                <c:pt idx="767">
                  <c:v>-0.39707421874999999</c:v>
                </c:pt>
                <c:pt idx="768">
                  <c:v>-0.29717364501999999</c:v>
                </c:pt>
                <c:pt idx="769">
                  <c:v>-0.18059700011999999</c:v>
                </c:pt>
                <c:pt idx="770">
                  <c:v>-0.18059700011999999</c:v>
                </c:pt>
                <c:pt idx="771">
                  <c:v>-0.23698205566</c:v>
                </c:pt>
                <c:pt idx="772">
                  <c:v>-0.23243647766</c:v>
                </c:pt>
                <c:pt idx="773">
                  <c:v>-0.20680712891</c:v>
                </c:pt>
                <c:pt idx="774">
                  <c:v>-0.20680712891</c:v>
                </c:pt>
                <c:pt idx="775">
                  <c:v>-0.21291654968000001</c:v>
                </c:pt>
                <c:pt idx="776">
                  <c:v>-0.32092269896999998</c:v>
                </c:pt>
                <c:pt idx="777">
                  <c:v>-0.36418756104</c:v>
                </c:pt>
                <c:pt idx="778">
                  <c:v>-0.24349304198999999</c:v>
                </c:pt>
                <c:pt idx="779">
                  <c:v>-0.29696148682000001</c:v>
                </c:pt>
                <c:pt idx="780">
                  <c:v>-0.29696148682000001</c:v>
                </c:pt>
                <c:pt idx="781">
                  <c:v>-0.21915641785000001</c:v>
                </c:pt>
                <c:pt idx="782">
                  <c:v>-0.19151806640999999</c:v>
                </c:pt>
                <c:pt idx="783">
                  <c:v>-0.19151806640999999</c:v>
                </c:pt>
                <c:pt idx="784">
                  <c:v>-0.20679879761</c:v>
                </c:pt>
                <c:pt idx="785">
                  <c:v>-0.26491867065000002</c:v>
                </c:pt>
                <c:pt idx="786">
                  <c:v>-0.26491867065000002</c:v>
                </c:pt>
                <c:pt idx="787">
                  <c:v>-0.24654519653000001</c:v>
                </c:pt>
                <c:pt idx="788">
                  <c:v>-0.18937538147000002</c:v>
                </c:pt>
                <c:pt idx="789">
                  <c:v>-0.40552175902999998</c:v>
                </c:pt>
                <c:pt idx="790">
                  <c:v>-0.40552175902999998</c:v>
                </c:pt>
                <c:pt idx="791">
                  <c:v>-0.34607946776999998</c:v>
                </c:pt>
                <c:pt idx="792">
                  <c:v>-0.24970523071</c:v>
                </c:pt>
                <c:pt idx="793">
                  <c:v>-0.24970523071</c:v>
                </c:pt>
                <c:pt idx="794">
                  <c:v>-0.45969174194000001</c:v>
                </c:pt>
                <c:pt idx="795">
                  <c:v>-0.36254968261999998</c:v>
                </c:pt>
                <c:pt idx="796">
                  <c:v>-0.36254968261999998</c:v>
                </c:pt>
                <c:pt idx="797">
                  <c:v>-0.32518838500999997</c:v>
                </c:pt>
                <c:pt idx="798">
                  <c:v>-0.35665591430999999</c:v>
                </c:pt>
                <c:pt idx="799">
                  <c:v>-0.32600802612000002</c:v>
                </c:pt>
                <c:pt idx="800">
                  <c:v>-0.32600802612000002</c:v>
                </c:pt>
                <c:pt idx="801">
                  <c:v>-0.23048583984000001</c:v>
                </c:pt>
                <c:pt idx="802">
                  <c:v>-0.25439921570000001</c:v>
                </c:pt>
                <c:pt idx="803">
                  <c:v>-0.36825805664</c:v>
                </c:pt>
                <c:pt idx="804">
                  <c:v>-0.31911950684000001</c:v>
                </c:pt>
                <c:pt idx="805">
                  <c:v>-0.27799273682000003</c:v>
                </c:pt>
                <c:pt idx="806">
                  <c:v>-0.27799273682000003</c:v>
                </c:pt>
                <c:pt idx="807">
                  <c:v>-0.32701309204000001</c:v>
                </c:pt>
                <c:pt idx="808">
                  <c:v>-0.37617172240999996</c:v>
                </c:pt>
                <c:pt idx="809">
                  <c:v>-0.30326458740000001</c:v>
                </c:pt>
                <c:pt idx="810">
                  <c:v>-0.30326458740000001</c:v>
                </c:pt>
                <c:pt idx="811">
                  <c:v>-0.24178492736999999</c:v>
                </c:pt>
                <c:pt idx="812">
                  <c:v>-0.36996420288000004</c:v>
                </c:pt>
                <c:pt idx="813">
                  <c:v>-0.35255099487000002</c:v>
                </c:pt>
                <c:pt idx="814">
                  <c:v>-0.29747308349999996</c:v>
                </c:pt>
                <c:pt idx="815">
                  <c:v>-0.22959269714000002</c:v>
                </c:pt>
                <c:pt idx="816">
                  <c:v>-0.22959269714000002</c:v>
                </c:pt>
                <c:pt idx="817">
                  <c:v>-0.17905369568000001</c:v>
                </c:pt>
                <c:pt idx="818">
                  <c:v>-0.19912922667999999</c:v>
                </c:pt>
                <c:pt idx="819">
                  <c:v>-0.16477281189000001</c:v>
                </c:pt>
                <c:pt idx="820">
                  <c:v>-0.16477281189000001</c:v>
                </c:pt>
                <c:pt idx="821">
                  <c:v>-0.28107318114999996</c:v>
                </c:pt>
                <c:pt idx="822">
                  <c:v>-0.20599307250999999</c:v>
                </c:pt>
                <c:pt idx="823">
                  <c:v>-0.20599307250999999</c:v>
                </c:pt>
                <c:pt idx="824">
                  <c:v>-0.17007746887</c:v>
                </c:pt>
                <c:pt idx="825">
                  <c:v>-0.28905453490999999</c:v>
                </c:pt>
                <c:pt idx="826">
                  <c:v>-0.24209712218999999</c:v>
                </c:pt>
                <c:pt idx="827">
                  <c:v>-0.24209712218999999</c:v>
                </c:pt>
                <c:pt idx="828">
                  <c:v>-0.19300999451</c:v>
                </c:pt>
                <c:pt idx="829">
                  <c:v>-0.25245846558000001</c:v>
                </c:pt>
                <c:pt idx="830">
                  <c:v>-0.25245846558000001</c:v>
                </c:pt>
                <c:pt idx="831">
                  <c:v>-0.15660800171</c:v>
                </c:pt>
                <c:pt idx="832">
                  <c:v>-8.5930662200000008E-3</c:v>
                </c:pt>
                <c:pt idx="833">
                  <c:v>-8.5930662200000008E-3</c:v>
                </c:pt>
                <c:pt idx="834">
                  <c:v>-8.007502746999999E-2</c:v>
                </c:pt>
                <c:pt idx="835">
                  <c:v>-0.12013365173</c:v>
                </c:pt>
                <c:pt idx="836">
                  <c:v>-2.0318447110000002E-2</c:v>
                </c:pt>
                <c:pt idx="837">
                  <c:v>-2.0318447110000002E-2</c:v>
                </c:pt>
                <c:pt idx="838">
                  <c:v>6.4099868769999999E-2</c:v>
                </c:pt>
                <c:pt idx="839">
                  <c:v>-3.6941761019999998E-2</c:v>
                </c:pt>
                <c:pt idx="840">
                  <c:v>-8.4617691039999998E-2</c:v>
                </c:pt>
                <c:pt idx="841">
                  <c:v>0.10660047912999999</c:v>
                </c:pt>
                <c:pt idx="842">
                  <c:v>4.1038727800000001E-3</c:v>
                </c:pt>
                <c:pt idx="843">
                  <c:v>4.1038727800000001E-3</c:v>
                </c:pt>
                <c:pt idx="844">
                  <c:v>-9.4111007689999998E-2</c:v>
                </c:pt>
                <c:pt idx="845">
                  <c:v>2.939577103E-2</c:v>
                </c:pt>
                <c:pt idx="846">
                  <c:v>5.8893802639999999E-2</c:v>
                </c:pt>
                <c:pt idx="847">
                  <c:v>5.8893802639999999E-2</c:v>
                </c:pt>
                <c:pt idx="848">
                  <c:v>1.9768867490000001E-2</c:v>
                </c:pt>
                <c:pt idx="849">
                  <c:v>3.3884357450000006E-2</c:v>
                </c:pt>
                <c:pt idx="850">
                  <c:v>0.14021322632</c:v>
                </c:pt>
                <c:pt idx="851">
                  <c:v>0.14893777465999999</c:v>
                </c:pt>
                <c:pt idx="852">
                  <c:v>0.14758909607000001</c:v>
                </c:pt>
                <c:pt idx="853">
                  <c:v>0.14758909607000001</c:v>
                </c:pt>
                <c:pt idx="854">
                  <c:v>0.11406467437999999</c:v>
                </c:pt>
                <c:pt idx="855">
                  <c:v>0.22402914429000001</c:v>
                </c:pt>
                <c:pt idx="856">
                  <c:v>0.22402914429000001</c:v>
                </c:pt>
                <c:pt idx="857">
                  <c:v>0.15321484375</c:v>
                </c:pt>
                <c:pt idx="858">
                  <c:v>0.17929861450000001</c:v>
                </c:pt>
                <c:pt idx="859">
                  <c:v>0.17929861450000001</c:v>
                </c:pt>
                <c:pt idx="860">
                  <c:v>0.22668643187999998</c:v>
                </c:pt>
                <c:pt idx="861">
                  <c:v>0.13625675964</c:v>
                </c:pt>
                <c:pt idx="862">
                  <c:v>0.13341055298000001</c:v>
                </c:pt>
                <c:pt idx="863">
                  <c:v>0.13341055298000001</c:v>
                </c:pt>
                <c:pt idx="864">
                  <c:v>0.21365815735000002</c:v>
                </c:pt>
                <c:pt idx="865">
                  <c:v>0.26299545288000004</c:v>
                </c:pt>
                <c:pt idx="866">
                  <c:v>3.349771118E-2</c:v>
                </c:pt>
                <c:pt idx="867">
                  <c:v>0.15393232727</c:v>
                </c:pt>
                <c:pt idx="868">
                  <c:v>0.20257986450000001</c:v>
                </c:pt>
                <c:pt idx="869">
                  <c:v>0.20257986450000001</c:v>
                </c:pt>
                <c:pt idx="870">
                  <c:v>0.19626031494000001</c:v>
                </c:pt>
                <c:pt idx="871">
                  <c:v>0.13512577820000002</c:v>
                </c:pt>
                <c:pt idx="872">
                  <c:v>0.16910113525000001</c:v>
                </c:pt>
                <c:pt idx="873">
                  <c:v>0.16910113525000001</c:v>
                </c:pt>
                <c:pt idx="874">
                  <c:v>0.26042800903000002</c:v>
                </c:pt>
                <c:pt idx="875">
                  <c:v>0.21055563354000001</c:v>
                </c:pt>
                <c:pt idx="876">
                  <c:v>0.23456657410000001</c:v>
                </c:pt>
                <c:pt idx="877">
                  <c:v>0.33500686646000005</c:v>
                </c:pt>
                <c:pt idx="878">
                  <c:v>0.37148632812999999</c:v>
                </c:pt>
                <c:pt idx="879">
                  <c:v>0.37148632812999999</c:v>
                </c:pt>
                <c:pt idx="880">
                  <c:v>0.28644766234999997</c:v>
                </c:pt>
                <c:pt idx="881">
                  <c:v>0.30356958007999996</c:v>
                </c:pt>
                <c:pt idx="882">
                  <c:v>0.30356958007999996</c:v>
                </c:pt>
                <c:pt idx="883">
                  <c:v>0.35620037842000002</c:v>
                </c:pt>
                <c:pt idx="884">
                  <c:v>0.33464785766999999</c:v>
                </c:pt>
                <c:pt idx="885">
                  <c:v>0.33464785766999999</c:v>
                </c:pt>
                <c:pt idx="886">
                  <c:v>0.41592568970000005</c:v>
                </c:pt>
                <c:pt idx="887">
                  <c:v>0.60370239258000002</c:v>
                </c:pt>
                <c:pt idx="888">
                  <c:v>0.60370239258000002</c:v>
                </c:pt>
                <c:pt idx="889">
                  <c:v>0.54400427246000005</c:v>
                </c:pt>
                <c:pt idx="890">
                  <c:v>0.49451235962000001</c:v>
                </c:pt>
                <c:pt idx="891">
                  <c:v>0.55304113770000007</c:v>
                </c:pt>
                <c:pt idx="892">
                  <c:v>0.55304113770000007</c:v>
                </c:pt>
                <c:pt idx="893">
                  <c:v>0.63727862548999992</c:v>
                </c:pt>
                <c:pt idx="894">
                  <c:v>0.60742163086000001</c:v>
                </c:pt>
                <c:pt idx="895">
                  <c:v>0.60742163086000001</c:v>
                </c:pt>
                <c:pt idx="896">
                  <c:v>0.73545764159999993</c:v>
                </c:pt>
                <c:pt idx="897">
                  <c:v>0.61228887938999998</c:v>
                </c:pt>
                <c:pt idx="898">
                  <c:v>0.51749060058999996</c:v>
                </c:pt>
                <c:pt idx="899">
                  <c:v>0.51749060058999996</c:v>
                </c:pt>
                <c:pt idx="900">
                  <c:v>0.67843579101999996</c:v>
                </c:pt>
                <c:pt idx="901">
                  <c:v>0.83981854247999999</c:v>
                </c:pt>
                <c:pt idx="902">
                  <c:v>0.83981854247999999</c:v>
                </c:pt>
                <c:pt idx="903">
                  <c:v>0.75781658935999996</c:v>
                </c:pt>
                <c:pt idx="904">
                  <c:v>0.86655554199000007</c:v>
                </c:pt>
                <c:pt idx="905">
                  <c:v>0.86655554199000007</c:v>
                </c:pt>
                <c:pt idx="906">
                  <c:v>0.92019299316000003</c:v>
                </c:pt>
                <c:pt idx="907">
                  <c:v>0.81526922606999996</c:v>
                </c:pt>
                <c:pt idx="908">
                  <c:v>0.74649694824000001</c:v>
                </c:pt>
                <c:pt idx="909">
                  <c:v>0.74649694824000001</c:v>
                </c:pt>
                <c:pt idx="910">
                  <c:v>0.86299090576000004</c:v>
                </c:pt>
                <c:pt idx="911">
                  <c:v>0.96375524901999998</c:v>
                </c:pt>
                <c:pt idx="912">
                  <c:v>0.88497070312999992</c:v>
                </c:pt>
                <c:pt idx="913">
                  <c:v>0.89481384276999998</c:v>
                </c:pt>
                <c:pt idx="914">
                  <c:v>0.99121075439000006</c:v>
                </c:pt>
                <c:pt idx="915">
                  <c:v>0.99121075439000006</c:v>
                </c:pt>
                <c:pt idx="916">
                  <c:v>0.90196276855000002</c:v>
                </c:pt>
                <c:pt idx="917">
                  <c:v>0.91098516845999999</c:v>
                </c:pt>
                <c:pt idx="918">
                  <c:v>0.88980187988000004</c:v>
                </c:pt>
                <c:pt idx="919">
                  <c:v>0.88980187988000004</c:v>
                </c:pt>
                <c:pt idx="920">
                  <c:v>1.0322856445299999</c:v>
                </c:pt>
                <c:pt idx="921">
                  <c:v>0.93050701903999999</c:v>
                </c:pt>
                <c:pt idx="922">
                  <c:v>1.0669650878899999</c:v>
                </c:pt>
                <c:pt idx="923">
                  <c:v>1.0263934326200002</c:v>
                </c:pt>
                <c:pt idx="924">
                  <c:v>0.85836468506000008</c:v>
                </c:pt>
                <c:pt idx="925">
                  <c:v>0.85836468506000008</c:v>
                </c:pt>
                <c:pt idx="926">
                  <c:v>0.86568493652</c:v>
                </c:pt>
                <c:pt idx="927">
                  <c:v>1.006574646</c:v>
                </c:pt>
                <c:pt idx="928">
                  <c:v>1.00350671387</c:v>
                </c:pt>
                <c:pt idx="929">
                  <c:v>1.00350671387</c:v>
                </c:pt>
                <c:pt idx="930">
                  <c:v>0.86737060547</c:v>
                </c:pt>
                <c:pt idx="931">
                  <c:v>0.78255468750000001</c:v>
                </c:pt>
                <c:pt idx="932">
                  <c:v>0.87491143798999993</c:v>
                </c:pt>
                <c:pt idx="933">
                  <c:v>0.87186431885000004</c:v>
                </c:pt>
                <c:pt idx="934">
                  <c:v>0.78924206542999997</c:v>
                </c:pt>
                <c:pt idx="935">
                  <c:v>0.78924206542999997</c:v>
                </c:pt>
                <c:pt idx="936">
                  <c:v>0.78202630615000002</c:v>
                </c:pt>
                <c:pt idx="937">
                  <c:v>0.92680529784999999</c:v>
                </c:pt>
                <c:pt idx="938">
                  <c:v>0.92680529784999999</c:v>
                </c:pt>
                <c:pt idx="939">
                  <c:v>0.83304199218999997</c:v>
                </c:pt>
                <c:pt idx="940">
                  <c:v>0.73414971923999994</c:v>
                </c:pt>
                <c:pt idx="941">
                  <c:v>0.73414971923999994</c:v>
                </c:pt>
                <c:pt idx="942">
                  <c:v>0.81325354003999994</c:v>
                </c:pt>
                <c:pt idx="943">
                  <c:v>0.72520471191000002</c:v>
                </c:pt>
                <c:pt idx="944">
                  <c:v>0.70781622314000003</c:v>
                </c:pt>
                <c:pt idx="945">
                  <c:v>0.70781622314000003</c:v>
                </c:pt>
                <c:pt idx="946">
                  <c:v>0.76281188965000002</c:v>
                </c:pt>
                <c:pt idx="947">
                  <c:v>0.84862048339999996</c:v>
                </c:pt>
                <c:pt idx="948">
                  <c:v>0.66450616455</c:v>
                </c:pt>
                <c:pt idx="949">
                  <c:v>0.74566589355000001</c:v>
                </c:pt>
                <c:pt idx="950">
                  <c:v>0.75668865966999999</c:v>
                </c:pt>
                <c:pt idx="951">
                  <c:v>0.75668865966999999</c:v>
                </c:pt>
                <c:pt idx="952">
                  <c:v>0.66753161621000001</c:v>
                </c:pt>
                <c:pt idx="953">
                  <c:v>0.70698162842000001</c:v>
                </c:pt>
                <c:pt idx="954">
                  <c:v>0.72092761229999991</c:v>
                </c:pt>
                <c:pt idx="955">
                  <c:v>0.72092761229999991</c:v>
                </c:pt>
                <c:pt idx="956">
                  <c:v>0.67908850098000006</c:v>
                </c:pt>
                <c:pt idx="957">
                  <c:v>0.68282843018000006</c:v>
                </c:pt>
                <c:pt idx="958">
                  <c:v>0.68282843018000006</c:v>
                </c:pt>
                <c:pt idx="959">
                  <c:v>0.72497052001999995</c:v>
                </c:pt>
                <c:pt idx="960">
                  <c:v>0.74148797606999994</c:v>
                </c:pt>
                <c:pt idx="961">
                  <c:v>0.74148797606999994</c:v>
                </c:pt>
                <c:pt idx="962">
                  <c:v>0.7269713134800001</c:v>
                </c:pt>
                <c:pt idx="963">
                  <c:v>0.75173529052999999</c:v>
                </c:pt>
                <c:pt idx="964">
                  <c:v>0.82790979003999998</c:v>
                </c:pt>
                <c:pt idx="965">
                  <c:v>0.82790979003999998</c:v>
                </c:pt>
                <c:pt idx="966">
                  <c:v>0.66019824219000001</c:v>
                </c:pt>
                <c:pt idx="967">
                  <c:v>0.64696453856999991</c:v>
                </c:pt>
                <c:pt idx="968">
                  <c:v>0.64696453856999991</c:v>
                </c:pt>
                <c:pt idx="969">
                  <c:v>0.61724572753999996</c:v>
                </c:pt>
                <c:pt idx="970">
                  <c:v>0.58833215332</c:v>
                </c:pt>
                <c:pt idx="971">
                  <c:v>0.58833215332</c:v>
                </c:pt>
                <c:pt idx="972">
                  <c:v>0.67866333008000002</c:v>
                </c:pt>
                <c:pt idx="973">
                  <c:v>0.88285827637000003</c:v>
                </c:pt>
                <c:pt idx="974">
                  <c:v>0.72572906493999989</c:v>
                </c:pt>
                <c:pt idx="975">
                  <c:v>0.65084259033000003</c:v>
                </c:pt>
                <c:pt idx="976">
                  <c:v>0.65091394043000006</c:v>
                </c:pt>
                <c:pt idx="977">
                  <c:v>0.69368218993999997</c:v>
                </c:pt>
                <c:pt idx="978">
                  <c:v>0.69368218993999997</c:v>
                </c:pt>
                <c:pt idx="979">
                  <c:v>0.59212286377000001</c:v>
                </c:pt>
                <c:pt idx="980">
                  <c:v>0.59255841064000003</c:v>
                </c:pt>
                <c:pt idx="981">
                  <c:v>0.59255841064000003</c:v>
                </c:pt>
                <c:pt idx="982">
                  <c:v>0.65715026854999992</c:v>
                </c:pt>
                <c:pt idx="983">
                  <c:v>0.60354516601999997</c:v>
                </c:pt>
                <c:pt idx="984">
                  <c:v>0.60354516601999997</c:v>
                </c:pt>
                <c:pt idx="985">
                  <c:v>0.47218075562</c:v>
                </c:pt>
                <c:pt idx="986">
                  <c:v>0.56651721191000004</c:v>
                </c:pt>
                <c:pt idx="987">
                  <c:v>0.72872930908</c:v>
                </c:pt>
                <c:pt idx="988">
                  <c:v>0.72872930908</c:v>
                </c:pt>
                <c:pt idx="989">
                  <c:v>0.54159875487999998</c:v>
                </c:pt>
                <c:pt idx="990">
                  <c:v>0.50078057861000003</c:v>
                </c:pt>
                <c:pt idx="991">
                  <c:v>0.61899298095999999</c:v>
                </c:pt>
                <c:pt idx="992">
                  <c:v>0.62204980468999993</c:v>
                </c:pt>
                <c:pt idx="993">
                  <c:v>0.52903680419999999</c:v>
                </c:pt>
                <c:pt idx="994">
                  <c:v>0.52903680419999999</c:v>
                </c:pt>
                <c:pt idx="995">
                  <c:v>0.44610775756999999</c:v>
                </c:pt>
                <c:pt idx="996">
                  <c:v>0.51024209595000003</c:v>
                </c:pt>
                <c:pt idx="997">
                  <c:v>0.39535614013999998</c:v>
                </c:pt>
                <c:pt idx="998">
                  <c:v>0.39535614013999998</c:v>
                </c:pt>
                <c:pt idx="999">
                  <c:v>0.35409683228</c:v>
                </c:pt>
                <c:pt idx="1000">
                  <c:v>0.39091583252000001</c:v>
                </c:pt>
                <c:pt idx="1001">
                  <c:v>0.44378182982999997</c:v>
                </c:pt>
                <c:pt idx="1002">
                  <c:v>0.39743402099999997</c:v>
                </c:pt>
                <c:pt idx="1003">
                  <c:v>0.46137426758</c:v>
                </c:pt>
                <c:pt idx="1004">
                  <c:v>0.46137426758</c:v>
                </c:pt>
                <c:pt idx="1005">
                  <c:v>0.48698501586999998</c:v>
                </c:pt>
                <c:pt idx="1006">
                  <c:v>0.39935690307999999</c:v>
                </c:pt>
                <c:pt idx="1007">
                  <c:v>0.26166830444</c:v>
                </c:pt>
                <c:pt idx="1008">
                  <c:v>0.26166830444</c:v>
                </c:pt>
                <c:pt idx="1009">
                  <c:v>0.33615985107000002</c:v>
                </c:pt>
                <c:pt idx="1010">
                  <c:v>0.33615985107000002</c:v>
                </c:pt>
                <c:pt idx="1011">
                  <c:v>0.29404852295</c:v>
                </c:pt>
                <c:pt idx="1012">
                  <c:v>0.26370510864000002</c:v>
                </c:pt>
                <c:pt idx="1013">
                  <c:v>0.31255044556</c:v>
                </c:pt>
                <c:pt idx="1014">
                  <c:v>0.31255044556</c:v>
                </c:pt>
                <c:pt idx="1015">
                  <c:v>0.29559283447000001</c:v>
                </c:pt>
                <c:pt idx="1016">
                  <c:v>0.22162263489</c:v>
                </c:pt>
                <c:pt idx="1017">
                  <c:v>0.23457022094999999</c:v>
                </c:pt>
                <c:pt idx="1018">
                  <c:v>0.23712422179999998</c:v>
                </c:pt>
                <c:pt idx="1019">
                  <c:v>0.20079824829000001</c:v>
                </c:pt>
                <c:pt idx="1020">
                  <c:v>0.17660803222999999</c:v>
                </c:pt>
                <c:pt idx="1021">
                  <c:v>0.17660803222999999</c:v>
                </c:pt>
                <c:pt idx="1022">
                  <c:v>0.30203356933999997</c:v>
                </c:pt>
                <c:pt idx="1023">
                  <c:v>0.36478018188</c:v>
                </c:pt>
                <c:pt idx="1024">
                  <c:v>0.36478018188</c:v>
                </c:pt>
                <c:pt idx="1025">
                  <c:v>0.28910183715999999</c:v>
                </c:pt>
                <c:pt idx="1026">
                  <c:v>0.20798933410999998</c:v>
                </c:pt>
                <c:pt idx="1027">
                  <c:v>0.35660412598000002</c:v>
                </c:pt>
                <c:pt idx="1028">
                  <c:v>0.30281314087</c:v>
                </c:pt>
                <c:pt idx="1029">
                  <c:v>0.22492440795999999</c:v>
                </c:pt>
                <c:pt idx="1030">
                  <c:v>0.22163188170999998</c:v>
                </c:pt>
                <c:pt idx="1031">
                  <c:v>0.22163188170999998</c:v>
                </c:pt>
                <c:pt idx="1032">
                  <c:v>0.33234146118000002</c:v>
                </c:pt>
                <c:pt idx="1033">
                  <c:v>0.29550299072000002</c:v>
                </c:pt>
                <c:pt idx="1034">
                  <c:v>0.29550299072000002</c:v>
                </c:pt>
                <c:pt idx="1035">
                  <c:v>0.32726330566</c:v>
                </c:pt>
                <c:pt idx="1036">
                  <c:v>0.43409033203000003</c:v>
                </c:pt>
                <c:pt idx="1037">
                  <c:v>0.43409033203000003</c:v>
                </c:pt>
                <c:pt idx="1038">
                  <c:v>0.40002099608999997</c:v>
                </c:pt>
                <c:pt idx="1039">
                  <c:v>0.53073522949000007</c:v>
                </c:pt>
                <c:pt idx="1040">
                  <c:v>0.41856396483999997</c:v>
                </c:pt>
                <c:pt idx="1041">
                  <c:v>0.41856396483999997</c:v>
                </c:pt>
                <c:pt idx="1042">
                  <c:v>0.52885290526999995</c:v>
                </c:pt>
                <c:pt idx="1043">
                  <c:v>0.64615228271000003</c:v>
                </c:pt>
                <c:pt idx="1044">
                  <c:v>0.56352526854999996</c:v>
                </c:pt>
                <c:pt idx="1045">
                  <c:v>0.48685879517000002</c:v>
                </c:pt>
                <c:pt idx="1046">
                  <c:v>0.43545434569999997</c:v>
                </c:pt>
                <c:pt idx="1047">
                  <c:v>0.43545434569999997</c:v>
                </c:pt>
                <c:pt idx="1048">
                  <c:v>0.44338800049000004</c:v>
                </c:pt>
                <c:pt idx="1049">
                  <c:v>0.43601211547999996</c:v>
                </c:pt>
                <c:pt idx="1050">
                  <c:v>0.43601211547999996</c:v>
                </c:pt>
                <c:pt idx="1051">
                  <c:v>0.31038223266999998</c:v>
                </c:pt>
                <c:pt idx="1052">
                  <c:v>0.38402227782999998</c:v>
                </c:pt>
                <c:pt idx="1053">
                  <c:v>0.47025042724999999</c:v>
                </c:pt>
                <c:pt idx="1054">
                  <c:v>0.36300738525000004</c:v>
                </c:pt>
                <c:pt idx="1055">
                  <c:v>0.34287075806</c:v>
                </c:pt>
                <c:pt idx="1056">
                  <c:v>0.40770922852000002</c:v>
                </c:pt>
                <c:pt idx="1057">
                  <c:v>0.40770922852000002</c:v>
                </c:pt>
                <c:pt idx="1058">
                  <c:v>0.54167077637000005</c:v>
                </c:pt>
                <c:pt idx="1059">
                  <c:v>0.42994018555000002</c:v>
                </c:pt>
                <c:pt idx="1060">
                  <c:v>0.42994018555000002</c:v>
                </c:pt>
                <c:pt idx="1061">
                  <c:v>0.43324346924000001</c:v>
                </c:pt>
                <c:pt idx="1062">
                  <c:v>0.42950363158999999</c:v>
                </c:pt>
                <c:pt idx="1063">
                  <c:v>0.67468127441000003</c:v>
                </c:pt>
                <c:pt idx="1064">
                  <c:v>0.64323419189000008</c:v>
                </c:pt>
                <c:pt idx="1065">
                  <c:v>0.61646527100000004</c:v>
                </c:pt>
                <c:pt idx="1066">
                  <c:v>0.61480285644999999</c:v>
                </c:pt>
                <c:pt idx="1067">
                  <c:v>0.61480285644999999</c:v>
                </c:pt>
                <c:pt idx="1068">
                  <c:v>0.80192218018000005</c:v>
                </c:pt>
                <c:pt idx="1069">
                  <c:v>0.68923278808999999</c:v>
                </c:pt>
                <c:pt idx="1070">
                  <c:v>0.68923278808999999</c:v>
                </c:pt>
                <c:pt idx="1071">
                  <c:v>0.71872668457</c:v>
                </c:pt>
                <c:pt idx="1072">
                  <c:v>0.65900598145</c:v>
                </c:pt>
                <c:pt idx="1073">
                  <c:v>0.65900598145</c:v>
                </c:pt>
                <c:pt idx="1074">
                  <c:v>0.62410107421999994</c:v>
                </c:pt>
                <c:pt idx="1075">
                  <c:v>0.51628955078000005</c:v>
                </c:pt>
                <c:pt idx="1076">
                  <c:v>0.51628955078000005</c:v>
                </c:pt>
                <c:pt idx="1077">
                  <c:v>0.54242883301</c:v>
                </c:pt>
                <c:pt idx="1078">
                  <c:v>0.59496209717000004</c:v>
                </c:pt>
                <c:pt idx="1079">
                  <c:v>0.50312213135000006</c:v>
                </c:pt>
                <c:pt idx="1080">
                  <c:v>0.47133050537000004</c:v>
                </c:pt>
                <c:pt idx="1081">
                  <c:v>0.46953656006</c:v>
                </c:pt>
                <c:pt idx="1082">
                  <c:v>0.57226068114999995</c:v>
                </c:pt>
                <c:pt idx="1083">
                  <c:v>0.57226068114999995</c:v>
                </c:pt>
                <c:pt idx="1084">
                  <c:v>0.58351501465</c:v>
                </c:pt>
                <c:pt idx="1085">
                  <c:v>0.51709997558999998</c:v>
                </c:pt>
                <c:pt idx="1086">
                  <c:v>0.51709997558999998</c:v>
                </c:pt>
                <c:pt idx="1087">
                  <c:v>0.56415087890999993</c:v>
                </c:pt>
                <c:pt idx="1088">
                  <c:v>0.69031591797000003</c:v>
                </c:pt>
                <c:pt idx="1089">
                  <c:v>0.60277551270000007</c:v>
                </c:pt>
                <c:pt idx="1090">
                  <c:v>0.53531018066000002</c:v>
                </c:pt>
                <c:pt idx="1091">
                  <c:v>0.61189495849999997</c:v>
                </c:pt>
                <c:pt idx="1092">
                  <c:v>0.77370806884999999</c:v>
                </c:pt>
                <c:pt idx="1093">
                  <c:v>0.77370806884999999</c:v>
                </c:pt>
                <c:pt idx="1094">
                  <c:v>0.82827197265999997</c:v>
                </c:pt>
                <c:pt idx="1095">
                  <c:v>0.83039099121000004</c:v>
                </c:pt>
                <c:pt idx="1096">
                  <c:v>0.83039099121000004</c:v>
                </c:pt>
                <c:pt idx="1097">
                  <c:v>0.80194897461000003</c:v>
                </c:pt>
                <c:pt idx="1098">
                  <c:v>0.83393884276999997</c:v>
                </c:pt>
                <c:pt idx="1099">
                  <c:v>0.83393884276999997</c:v>
                </c:pt>
                <c:pt idx="1100">
                  <c:v>0.74878350829999996</c:v>
                </c:pt>
                <c:pt idx="1101">
                  <c:v>0.71623327637</c:v>
                </c:pt>
                <c:pt idx="1102">
                  <c:v>0.71623327637</c:v>
                </c:pt>
                <c:pt idx="1103">
                  <c:v>0.72347204590000003</c:v>
                </c:pt>
                <c:pt idx="1104">
                  <c:v>0.65546240234000008</c:v>
                </c:pt>
                <c:pt idx="1105">
                  <c:v>0.62643072509999997</c:v>
                </c:pt>
                <c:pt idx="1106">
                  <c:v>0.62643072509999997</c:v>
                </c:pt>
                <c:pt idx="1107">
                  <c:v>0.72321990966999994</c:v>
                </c:pt>
                <c:pt idx="1108">
                  <c:v>0.75722698975000002</c:v>
                </c:pt>
                <c:pt idx="1109">
                  <c:v>0.75722698975000002</c:v>
                </c:pt>
                <c:pt idx="1110">
                  <c:v>0.64647070312999999</c:v>
                </c:pt>
                <c:pt idx="1111">
                  <c:v>0.60533886718999996</c:v>
                </c:pt>
                <c:pt idx="1112">
                  <c:v>0.60533886718999996</c:v>
                </c:pt>
                <c:pt idx="1113">
                  <c:v>0.73507360840000002</c:v>
                </c:pt>
                <c:pt idx="1114">
                  <c:v>0.89843664550999991</c:v>
                </c:pt>
                <c:pt idx="1115">
                  <c:v>0.72236987305</c:v>
                </c:pt>
                <c:pt idx="1116">
                  <c:v>0.76345977782999996</c:v>
                </c:pt>
                <c:pt idx="1117">
                  <c:v>0.84418298339999998</c:v>
                </c:pt>
                <c:pt idx="1118">
                  <c:v>0.84418298339999998</c:v>
                </c:pt>
                <c:pt idx="1119">
                  <c:v>1.04599865723</c:v>
                </c:pt>
                <c:pt idx="1120">
                  <c:v>0.99688586425999992</c:v>
                </c:pt>
                <c:pt idx="1121">
                  <c:v>0.99387060546999995</c:v>
                </c:pt>
                <c:pt idx="1122">
                  <c:v>0.99387060546999995</c:v>
                </c:pt>
                <c:pt idx="1123">
                  <c:v>1.0166285400399999</c:v>
                </c:pt>
                <c:pt idx="1124">
                  <c:v>0.83814678954999999</c:v>
                </c:pt>
                <c:pt idx="1125">
                  <c:v>0.83814678954999999</c:v>
                </c:pt>
                <c:pt idx="1126">
                  <c:v>0.77561743163999997</c:v>
                </c:pt>
                <c:pt idx="1127">
                  <c:v>0.96138262939000008</c:v>
                </c:pt>
                <c:pt idx="1128">
                  <c:v>0.96138262939000008</c:v>
                </c:pt>
                <c:pt idx="1129">
                  <c:v>0.91559344481999994</c:v>
                </c:pt>
                <c:pt idx="1130">
                  <c:v>0.80996624756000002</c:v>
                </c:pt>
                <c:pt idx="1131">
                  <c:v>0.74738031006000005</c:v>
                </c:pt>
                <c:pt idx="1132">
                  <c:v>0.84073272705000002</c:v>
                </c:pt>
                <c:pt idx="1133">
                  <c:v>0.82775994873000003</c:v>
                </c:pt>
                <c:pt idx="1134">
                  <c:v>0.74334686279000006</c:v>
                </c:pt>
                <c:pt idx="1135">
                  <c:v>0.74334686279000006</c:v>
                </c:pt>
                <c:pt idx="1136">
                  <c:v>0.62408673096</c:v>
                </c:pt>
                <c:pt idx="1137">
                  <c:v>0.69390161133000006</c:v>
                </c:pt>
                <c:pt idx="1138">
                  <c:v>0.69390161133000006</c:v>
                </c:pt>
                <c:pt idx="1139">
                  <c:v>0.85713067626999995</c:v>
                </c:pt>
                <c:pt idx="1140">
                  <c:v>0.81036791992000001</c:v>
                </c:pt>
                <c:pt idx="1141">
                  <c:v>0.80077532958999997</c:v>
                </c:pt>
                <c:pt idx="1142">
                  <c:v>0.80160632324000003</c:v>
                </c:pt>
                <c:pt idx="1143">
                  <c:v>0.78988049315999997</c:v>
                </c:pt>
                <c:pt idx="1144">
                  <c:v>0.78988049315999997</c:v>
                </c:pt>
                <c:pt idx="1145">
                  <c:v>0.77243133544999998</c:v>
                </c:pt>
                <c:pt idx="1146">
                  <c:v>0.76849176024999999</c:v>
                </c:pt>
                <c:pt idx="1147">
                  <c:v>0.94111700439000001</c:v>
                </c:pt>
                <c:pt idx="1148">
                  <c:v>0.94111700439000001</c:v>
                </c:pt>
                <c:pt idx="1149">
                  <c:v>1.0459797363299999</c:v>
                </c:pt>
                <c:pt idx="1150">
                  <c:v>0.92602770996000006</c:v>
                </c:pt>
                <c:pt idx="1151">
                  <c:v>0.92602770996000006</c:v>
                </c:pt>
                <c:pt idx="1152">
                  <c:v>1.05332421875</c:v>
                </c:pt>
                <c:pt idx="1153">
                  <c:v>1.0155371093799999</c:v>
                </c:pt>
                <c:pt idx="1154">
                  <c:v>1.0155371093799999</c:v>
                </c:pt>
                <c:pt idx="1155">
                  <c:v>0.98421386718999992</c:v>
                </c:pt>
                <c:pt idx="1156">
                  <c:v>0.99579028319999996</c:v>
                </c:pt>
                <c:pt idx="1157">
                  <c:v>1.0442858886700002</c:v>
                </c:pt>
                <c:pt idx="1158">
                  <c:v>1.0155614013700001</c:v>
                </c:pt>
                <c:pt idx="1159">
                  <c:v>0.97108093261999995</c:v>
                </c:pt>
                <c:pt idx="1160">
                  <c:v>0.90612579346</c:v>
                </c:pt>
                <c:pt idx="1161">
                  <c:v>0.90612579346</c:v>
                </c:pt>
                <c:pt idx="1162">
                  <c:v>0.99414831543000004</c:v>
                </c:pt>
                <c:pt idx="1163">
                  <c:v>0.99423468018000005</c:v>
                </c:pt>
                <c:pt idx="1164">
                  <c:v>0.99423468018000005</c:v>
                </c:pt>
                <c:pt idx="1165">
                  <c:v>0.92412194824000005</c:v>
                </c:pt>
                <c:pt idx="1166">
                  <c:v>0.94229626465000005</c:v>
                </c:pt>
                <c:pt idx="1167">
                  <c:v>1.0871264648399999</c:v>
                </c:pt>
                <c:pt idx="1168">
                  <c:v>1.0871264648399999</c:v>
                </c:pt>
                <c:pt idx="1169">
                  <c:v>0.89025860595999995</c:v>
                </c:pt>
                <c:pt idx="1170">
                  <c:v>0.89025860595999995</c:v>
                </c:pt>
                <c:pt idx="1171">
                  <c:v>0.99166027831999992</c:v>
                </c:pt>
                <c:pt idx="1172">
                  <c:v>1.0822536621100001</c:v>
                </c:pt>
                <c:pt idx="1173">
                  <c:v>0.97362609863000005</c:v>
                </c:pt>
                <c:pt idx="1174">
                  <c:v>0.97362609863000005</c:v>
                </c:pt>
                <c:pt idx="1175">
                  <c:v>0.9665979614300001</c:v>
                </c:pt>
                <c:pt idx="1176">
                  <c:v>1.0296667480499999</c:v>
                </c:pt>
                <c:pt idx="1177">
                  <c:v>1.15124584961</c:v>
                </c:pt>
                <c:pt idx="1178">
                  <c:v>0.98993103026999996</c:v>
                </c:pt>
                <c:pt idx="1179">
                  <c:v>0.98812634277</c:v>
                </c:pt>
                <c:pt idx="1180">
                  <c:v>1.1397874755899999</c:v>
                </c:pt>
                <c:pt idx="1181">
                  <c:v>1.1397874755899999</c:v>
                </c:pt>
                <c:pt idx="1182">
                  <c:v>1.34734240723</c:v>
                </c:pt>
                <c:pt idx="1183">
                  <c:v>1.21432519531</c:v>
                </c:pt>
                <c:pt idx="1184">
                  <c:v>1.21432519531</c:v>
                </c:pt>
                <c:pt idx="1185">
                  <c:v>1.21890588379</c:v>
                </c:pt>
                <c:pt idx="1186">
                  <c:v>1.3375661621100001</c:v>
                </c:pt>
                <c:pt idx="1187">
                  <c:v>1.3375661621100001</c:v>
                </c:pt>
                <c:pt idx="1188">
                  <c:v>1.2401361084</c:v>
                </c:pt>
                <c:pt idx="1189">
                  <c:v>1.13488964844</c:v>
                </c:pt>
                <c:pt idx="1190">
                  <c:v>1.13488964844</c:v>
                </c:pt>
                <c:pt idx="1191">
                  <c:v>1.19932751465</c:v>
                </c:pt>
                <c:pt idx="1192">
                  <c:v>1.2239779052700002</c:v>
                </c:pt>
                <c:pt idx="1193">
                  <c:v>1.12715893555</c:v>
                </c:pt>
                <c:pt idx="1194">
                  <c:v>1.12715893555</c:v>
                </c:pt>
                <c:pt idx="1195">
                  <c:v>1.15992541504</c:v>
                </c:pt>
                <c:pt idx="1196">
                  <c:v>1.24572729492</c:v>
                </c:pt>
                <c:pt idx="1197">
                  <c:v>1.19821411133</c:v>
                </c:pt>
                <c:pt idx="1198">
                  <c:v>1.08690930176</c:v>
                </c:pt>
                <c:pt idx="1199">
                  <c:v>1.2202287597699999</c:v>
                </c:pt>
                <c:pt idx="1200">
                  <c:v>1.2202287597699999</c:v>
                </c:pt>
                <c:pt idx="1201">
                  <c:v>1.3141505126999999</c:v>
                </c:pt>
                <c:pt idx="1202">
                  <c:v>1.2581074218799999</c:v>
                </c:pt>
                <c:pt idx="1203">
                  <c:v>1.21495605469</c:v>
                </c:pt>
                <c:pt idx="1204">
                  <c:v>1.25911340332</c:v>
                </c:pt>
                <c:pt idx="1205">
                  <c:v>1.33655541992</c:v>
                </c:pt>
                <c:pt idx="1206">
                  <c:v>1.2107546386700001</c:v>
                </c:pt>
                <c:pt idx="1207">
                  <c:v>1.2107546386700001</c:v>
                </c:pt>
                <c:pt idx="1208">
                  <c:v>1.16126159668</c:v>
                </c:pt>
                <c:pt idx="1209">
                  <c:v>1.2398623046899999</c:v>
                </c:pt>
                <c:pt idx="1210">
                  <c:v>1.2398623046899999</c:v>
                </c:pt>
                <c:pt idx="1211">
                  <c:v>1.3979210205100001</c:v>
                </c:pt>
                <c:pt idx="1212">
                  <c:v>1.27354125977</c:v>
                </c:pt>
                <c:pt idx="1213">
                  <c:v>1.27354125977</c:v>
                </c:pt>
                <c:pt idx="1214">
                  <c:v>1.4682166748000001</c:v>
                </c:pt>
                <c:pt idx="1215">
                  <c:v>1.4668784179700001</c:v>
                </c:pt>
                <c:pt idx="1216">
                  <c:v>1.4668784179700001</c:v>
                </c:pt>
                <c:pt idx="1217">
                  <c:v>1.4390468750000001</c:v>
                </c:pt>
                <c:pt idx="1218">
                  <c:v>1.3669916992200002</c:v>
                </c:pt>
                <c:pt idx="1219">
                  <c:v>1.49947387695</c:v>
                </c:pt>
                <c:pt idx="1220">
                  <c:v>1.49947387695</c:v>
                </c:pt>
                <c:pt idx="1221">
                  <c:v>1.4279265136700001</c:v>
                </c:pt>
                <c:pt idx="1222">
                  <c:v>1.4279265136700001</c:v>
                </c:pt>
                <c:pt idx="1223">
                  <c:v>1.3099602050799999</c:v>
                </c:pt>
                <c:pt idx="1224">
                  <c:v>1.4835015869100001</c:v>
                </c:pt>
                <c:pt idx="1225">
                  <c:v>1.5833262939500001</c:v>
                </c:pt>
                <c:pt idx="1226">
                  <c:v>1.5833262939500001</c:v>
                </c:pt>
                <c:pt idx="1227">
                  <c:v>1.3698420410199998</c:v>
                </c:pt>
                <c:pt idx="1228">
                  <c:v>1.38166052246</c:v>
                </c:pt>
                <c:pt idx="1229">
                  <c:v>1.3995065918</c:v>
                </c:pt>
                <c:pt idx="1230">
                  <c:v>1.4926734619099999</c:v>
                </c:pt>
                <c:pt idx="1231">
                  <c:v>1.4132980956999999</c:v>
                </c:pt>
                <c:pt idx="1232">
                  <c:v>1.36218383789</c:v>
                </c:pt>
                <c:pt idx="1233">
                  <c:v>1.36218383789</c:v>
                </c:pt>
                <c:pt idx="1234">
                  <c:v>1.39986401367</c:v>
                </c:pt>
                <c:pt idx="1235">
                  <c:v>1.5319118652300001</c:v>
                </c:pt>
                <c:pt idx="1236">
                  <c:v>1.5319118652300001</c:v>
                </c:pt>
                <c:pt idx="1237">
                  <c:v>1.60564599609</c:v>
                </c:pt>
                <c:pt idx="1238">
                  <c:v>1.4515725097699999</c:v>
                </c:pt>
                <c:pt idx="1239">
                  <c:v>1.5864979248</c:v>
                </c:pt>
                <c:pt idx="1240">
                  <c:v>1.78131311035</c:v>
                </c:pt>
                <c:pt idx="1241">
                  <c:v>1.6431828613299999</c:v>
                </c:pt>
                <c:pt idx="1242">
                  <c:v>1.6431828613299999</c:v>
                </c:pt>
                <c:pt idx="1243">
                  <c:v>1.65541052246</c:v>
                </c:pt>
                <c:pt idx="1244">
                  <c:v>1.7245881347699998</c:v>
                </c:pt>
                <c:pt idx="1245">
                  <c:v>1.8098779296900001</c:v>
                </c:pt>
                <c:pt idx="1246">
                  <c:v>1.8098779296900001</c:v>
                </c:pt>
                <c:pt idx="1247">
                  <c:v>1.7716081543</c:v>
                </c:pt>
                <c:pt idx="1248">
                  <c:v>1.70821606445</c:v>
                </c:pt>
                <c:pt idx="1249">
                  <c:v>1.7400898437500001</c:v>
                </c:pt>
                <c:pt idx="1250">
                  <c:v>1.9205423584000001</c:v>
                </c:pt>
                <c:pt idx="1251">
                  <c:v>1.85736547852</c:v>
                </c:pt>
                <c:pt idx="1252">
                  <c:v>1.85736547852</c:v>
                </c:pt>
                <c:pt idx="1253">
                  <c:v>1.8269486084</c:v>
                </c:pt>
                <c:pt idx="1254">
                  <c:v>1.7897779541000001</c:v>
                </c:pt>
                <c:pt idx="1255">
                  <c:v>1.79963122559</c:v>
                </c:pt>
                <c:pt idx="1256">
                  <c:v>1.79963122559</c:v>
                </c:pt>
                <c:pt idx="1257">
                  <c:v>1.6925887451200001</c:v>
                </c:pt>
                <c:pt idx="1258">
                  <c:v>1.7959431152300001</c:v>
                </c:pt>
                <c:pt idx="1259">
                  <c:v>1.7959431152300001</c:v>
                </c:pt>
                <c:pt idx="1260">
                  <c:v>1.8095412597699998</c:v>
                </c:pt>
                <c:pt idx="1261">
                  <c:v>1.7882585449200001</c:v>
                </c:pt>
                <c:pt idx="1262">
                  <c:v>1.7365214843799999</c:v>
                </c:pt>
                <c:pt idx="1263">
                  <c:v>1.7365214843799999</c:v>
                </c:pt>
                <c:pt idx="1264">
                  <c:v>1.8356082763700001</c:v>
                </c:pt>
                <c:pt idx="1265">
                  <c:v>1.8366500244099999</c:v>
                </c:pt>
                <c:pt idx="1266">
                  <c:v>1.7396702880899999</c:v>
                </c:pt>
                <c:pt idx="1267">
                  <c:v>1.7686875</c:v>
                </c:pt>
                <c:pt idx="1268">
                  <c:v>1.9879282226600001</c:v>
                </c:pt>
                <c:pt idx="1269">
                  <c:v>1.9879282226600001</c:v>
                </c:pt>
                <c:pt idx="1270">
                  <c:v>1.95671618652</c:v>
                </c:pt>
                <c:pt idx="1271">
                  <c:v>1.8087718505899999</c:v>
                </c:pt>
                <c:pt idx="1272">
                  <c:v>1.8087718505899999</c:v>
                </c:pt>
                <c:pt idx="1273">
                  <c:v>1.85350939941</c:v>
                </c:pt>
                <c:pt idx="1274">
                  <c:v>2.06146533203</c:v>
                </c:pt>
                <c:pt idx="1275">
                  <c:v>2.17666210938</c:v>
                </c:pt>
                <c:pt idx="1276">
                  <c:v>2.2571960449200001</c:v>
                </c:pt>
                <c:pt idx="1277">
                  <c:v>2.2369980468800001</c:v>
                </c:pt>
                <c:pt idx="1278">
                  <c:v>2.2051416015599998</c:v>
                </c:pt>
                <c:pt idx="1279">
                  <c:v>2.2051416015599998</c:v>
                </c:pt>
                <c:pt idx="1280">
                  <c:v>2.2068647460899999</c:v>
                </c:pt>
                <c:pt idx="1281">
                  <c:v>2.1446323242200003</c:v>
                </c:pt>
                <c:pt idx="1282">
                  <c:v>2.1446323242200003</c:v>
                </c:pt>
                <c:pt idx="1283">
                  <c:v>2.3143081054700003</c:v>
                </c:pt>
                <c:pt idx="1284">
                  <c:v>2.3371887206999999</c:v>
                </c:pt>
                <c:pt idx="1285">
                  <c:v>2.3371887206999999</c:v>
                </c:pt>
                <c:pt idx="1286">
                  <c:v>2.2819780273400001</c:v>
                </c:pt>
                <c:pt idx="1287">
                  <c:v>2.36377856445</c:v>
                </c:pt>
                <c:pt idx="1288">
                  <c:v>2.3708823242200001</c:v>
                </c:pt>
                <c:pt idx="1289">
                  <c:v>2.3708823242200001</c:v>
                </c:pt>
                <c:pt idx="1290">
                  <c:v>2.3562124023400002</c:v>
                </c:pt>
                <c:pt idx="1291">
                  <c:v>2.1969753418</c:v>
                </c:pt>
                <c:pt idx="1292">
                  <c:v>2.2271706543000001</c:v>
                </c:pt>
                <c:pt idx="1293">
                  <c:v>2.3330964355499999</c:v>
                </c:pt>
                <c:pt idx="1294">
                  <c:v>2.4297824707000002</c:v>
                </c:pt>
                <c:pt idx="1295">
                  <c:v>2.4297824707000002</c:v>
                </c:pt>
                <c:pt idx="1296">
                  <c:v>2.4539409179700002</c:v>
                </c:pt>
                <c:pt idx="1297">
                  <c:v>2.4515827636700003</c:v>
                </c:pt>
                <c:pt idx="1298">
                  <c:v>2.4333581543</c:v>
                </c:pt>
                <c:pt idx="1299">
                  <c:v>2.4333581543</c:v>
                </c:pt>
                <c:pt idx="1300">
                  <c:v>2.4493156738299997</c:v>
                </c:pt>
                <c:pt idx="1301">
                  <c:v>2.5028652343799997</c:v>
                </c:pt>
                <c:pt idx="1302">
                  <c:v>2.5028652343799997</c:v>
                </c:pt>
                <c:pt idx="1303">
                  <c:v>2.5316865234400003</c:v>
                </c:pt>
                <c:pt idx="1304">
                  <c:v>2.42125634766</c:v>
                </c:pt>
                <c:pt idx="1305">
                  <c:v>2.42125634766</c:v>
                </c:pt>
                <c:pt idx="1306">
                  <c:v>2.4660964355499999</c:v>
                </c:pt>
                <c:pt idx="1307">
                  <c:v>2.44513208008</c:v>
                </c:pt>
                <c:pt idx="1308">
                  <c:v>2.30804174805</c:v>
                </c:pt>
                <c:pt idx="1309">
                  <c:v>2.30804174805</c:v>
                </c:pt>
                <c:pt idx="1310">
                  <c:v>2.4445012206999999</c:v>
                </c:pt>
                <c:pt idx="1311">
                  <c:v>2.4445012206999999</c:v>
                </c:pt>
                <c:pt idx="1312">
                  <c:v>2.4174594726600001</c:v>
                </c:pt>
                <c:pt idx="1313">
                  <c:v>2.44712670898</c:v>
                </c:pt>
                <c:pt idx="1314">
                  <c:v>2.4869414062500002</c:v>
                </c:pt>
                <c:pt idx="1315">
                  <c:v>2.4869414062500002</c:v>
                </c:pt>
                <c:pt idx="1316">
                  <c:v>2.55130908203</c:v>
                </c:pt>
                <c:pt idx="1317">
                  <c:v>2.4482570800799999</c:v>
                </c:pt>
                <c:pt idx="1318">
                  <c:v>2.3479030761700002</c:v>
                </c:pt>
                <c:pt idx="1319">
                  <c:v>2.47996142578</c:v>
                </c:pt>
                <c:pt idx="1320">
                  <c:v>2.55169970703</c:v>
                </c:pt>
                <c:pt idx="1321">
                  <c:v>2.55169970703</c:v>
                </c:pt>
                <c:pt idx="1322">
                  <c:v>2.4016791992200002</c:v>
                </c:pt>
                <c:pt idx="1323">
                  <c:v>2.46824169922</c:v>
                </c:pt>
                <c:pt idx="1324">
                  <c:v>2.4056645507800001</c:v>
                </c:pt>
                <c:pt idx="1325">
                  <c:v>2.4056645507800001</c:v>
                </c:pt>
                <c:pt idx="1326">
                  <c:v>2.46760595703</c:v>
                </c:pt>
                <c:pt idx="1327">
                  <c:v>2.4493354492199999</c:v>
                </c:pt>
                <c:pt idx="1328">
                  <c:v>2.5358666992200001</c:v>
                </c:pt>
                <c:pt idx="1329">
                  <c:v>2.45189672852</c:v>
                </c:pt>
                <c:pt idx="1330">
                  <c:v>2.5375773925799998</c:v>
                </c:pt>
                <c:pt idx="1331">
                  <c:v>2.5375773925799998</c:v>
                </c:pt>
                <c:pt idx="1332">
                  <c:v>2.5863203124999998</c:v>
                </c:pt>
                <c:pt idx="1333">
                  <c:v>2.7861665039099996</c:v>
                </c:pt>
                <c:pt idx="1334">
                  <c:v>2.8650397949199999</c:v>
                </c:pt>
                <c:pt idx="1335">
                  <c:v>2.8650397949199999</c:v>
                </c:pt>
                <c:pt idx="1336">
                  <c:v>2.7010483398400003</c:v>
                </c:pt>
                <c:pt idx="1337">
                  <c:v>2.7756635742200002</c:v>
                </c:pt>
                <c:pt idx="1338">
                  <c:v>2.7593015136700001</c:v>
                </c:pt>
                <c:pt idx="1339">
                  <c:v>2.5788591308599997</c:v>
                </c:pt>
                <c:pt idx="1340">
                  <c:v>2.6185903320299997</c:v>
                </c:pt>
                <c:pt idx="1341">
                  <c:v>2.6185903320299997</c:v>
                </c:pt>
                <c:pt idx="1342">
                  <c:v>2.7073620605499999</c:v>
                </c:pt>
                <c:pt idx="1343">
                  <c:v>2.73140869141</c:v>
                </c:pt>
                <c:pt idx="1344">
                  <c:v>2.7176005859400001</c:v>
                </c:pt>
                <c:pt idx="1345">
                  <c:v>2.7176005859400001</c:v>
                </c:pt>
                <c:pt idx="1346">
                  <c:v>2.7210112304700003</c:v>
                </c:pt>
                <c:pt idx="1347">
                  <c:v>2.74173730469</c:v>
                </c:pt>
                <c:pt idx="1348">
                  <c:v>2.74173730469</c:v>
                </c:pt>
                <c:pt idx="1349">
                  <c:v>2.76097729492</c:v>
                </c:pt>
                <c:pt idx="1350">
                  <c:v>2.75320141602</c:v>
                </c:pt>
                <c:pt idx="1351">
                  <c:v>2.7700825195299998</c:v>
                </c:pt>
                <c:pt idx="1352">
                  <c:v>2.7700825195299998</c:v>
                </c:pt>
                <c:pt idx="1353">
                  <c:v>2.55501782227</c:v>
                </c:pt>
                <c:pt idx="1354">
                  <c:v>2.5840078124999999</c:v>
                </c:pt>
                <c:pt idx="1355">
                  <c:v>2.6017697753900002</c:v>
                </c:pt>
                <c:pt idx="1356">
                  <c:v>2.6005651855499998</c:v>
                </c:pt>
                <c:pt idx="1357">
                  <c:v>2.5605622558599999</c:v>
                </c:pt>
                <c:pt idx="1358">
                  <c:v>2.5605622558599999</c:v>
                </c:pt>
                <c:pt idx="1359">
                  <c:v>2.5773706054700001</c:v>
                </c:pt>
                <c:pt idx="1360">
                  <c:v>2.4805605468800001</c:v>
                </c:pt>
                <c:pt idx="1361">
                  <c:v>2.53397119141</c:v>
                </c:pt>
                <c:pt idx="1362">
                  <c:v>2.53397119141</c:v>
                </c:pt>
                <c:pt idx="1363">
                  <c:v>2.6052629394499998</c:v>
                </c:pt>
                <c:pt idx="1364">
                  <c:v>2.8292019043000001</c:v>
                </c:pt>
                <c:pt idx="1365">
                  <c:v>2.66254248047</c:v>
                </c:pt>
                <c:pt idx="1366">
                  <c:v>2.5184660644500001</c:v>
                </c:pt>
                <c:pt idx="1367">
                  <c:v>2.6624750976599998</c:v>
                </c:pt>
                <c:pt idx="1368">
                  <c:v>2.6624750976599998</c:v>
                </c:pt>
                <c:pt idx="1369">
                  <c:v>2.7670297851599996</c:v>
                </c:pt>
                <c:pt idx="1370">
                  <c:v>2.65998779297</c:v>
                </c:pt>
                <c:pt idx="1371">
                  <c:v>2.65998779297</c:v>
                </c:pt>
                <c:pt idx="1372">
                  <c:v>2.5775246581999998</c:v>
                </c:pt>
                <c:pt idx="1373">
                  <c:v>2.7452514648399999</c:v>
                </c:pt>
                <c:pt idx="1374">
                  <c:v>2.7452514648399999</c:v>
                </c:pt>
                <c:pt idx="1375">
                  <c:v>2.5456264648400002</c:v>
                </c:pt>
                <c:pt idx="1376">
                  <c:v>2.5483354492200001</c:v>
                </c:pt>
                <c:pt idx="1377">
                  <c:v>2.5581469726599999</c:v>
                </c:pt>
                <c:pt idx="1378">
                  <c:v>2.5581469726599999</c:v>
                </c:pt>
                <c:pt idx="1379">
                  <c:v>2.5557514648400002</c:v>
                </c:pt>
                <c:pt idx="1380">
                  <c:v>2.53686572266</c:v>
                </c:pt>
                <c:pt idx="1381">
                  <c:v>2.7423742675799998</c:v>
                </c:pt>
                <c:pt idx="1382">
                  <c:v>2.6881523437500001</c:v>
                </c:pt>
                <c:pt idx="1383">
                  <c:v>2.6702153320299997</c:v>
                </c:pt>
                <c:pt idx="1384">
                  <c:v>2.6702153320299997</c:v>
                </c:pt>
                <c:pt idx="1385">
                  <c:v>2.5896142578099997</c:v>
                </c:pt>
                <c:pt idx="1386">
                  <c:v>2.7034121093799999</c:v>
                </c:pt>
                <c:pt idx="1387">
                  <c:v>2.7195795898400004</c:v>
                </c:pt>
                <c:pt idx="1388">
                  <c:v>2.7195795898400004</c:v>
                </c:pt>
                <c:pt idx="1389">
                  <c:v>2.6731394043000001</c:v>
                </c:pt>
                <c:pt idx="1390">
                  <c:v>2.60432519531</c:v>
                </c:pt>
                <c:pt idx="1391">
                  <c:v>2.6449328613300001</c:v>
                </c:pt>
                <c:pt idx="1392">
                  <c:v>2.6488254394499999</c:v>
                </c:pt>
                <c:pt idx="1393">
                  <c:v>2.5134047851599997</c:v>
                </c:pt>
                <c:pt idx="1394">
                  <c:v>2.5134047851599997</c:v>
                </c:pt>
                <c:pt idx="1395">
                  <c:v>2.5923540039099997</c:v>
                </c:pt>
                <c:pt idx="1396">
                  <c:v>2.60031469727</c:v>
                </c:pt>
                <c:pt idx="1397">
                  <c:v>2.60031469727</c:v>
                </c:pt>
                <c:pt idx="1398">
                  <c:v>2.4895324706999999</c:v>
                </c:pt>
                <c:pt idx="1399">
                  <c:v>2.47809155273</c:v>
                </c:pt>
                <c:pt idx="1400">
                  <c:v>2.47809155273</c:v>
                </c:pt>
                <c:pt idx="1401">
                  <c:v>2.4330520019500002</c:v>
                </c:pt>
                <c:pt idx="1402">
                  <c:v>2.3386674804700003</c:v>
                </c:pt>
                <c:pt idx="1403">
                  <c:v>2.4068164062499999</c:v>
                </c:pt>
                <c:pt idx="1404">
                  <c:v>2.4068164062499999</c:v>
                </c:pt>
                <c:pt idx="1405">
                  <c:v>2.5671733398400001</c:v>
                </c:pt>
                <c:pt idx="1406">
                  <c:v>2.4514213867200003</c:v>
                </c:pt>
                <c:pt idx="1407">
                  <c:v>2.4514213867200003</c:v>
                </c:pt>
                <c:pt idx="1408">
                  <c:v>2.4693718261700002</c:v>
                </c:pt>
                <c:pt idx="1409">
                  <c:v>2.4480114746099999</c:v>
                </c:pt>
                <c:pt idx="1410">
                  <c:v>2.4480114746099999</c:v>
                </c:pt>
                <c:pt idx="1411">
                  <c:v>2.3395068359400004</c:v>
                </c:pt>
                <c:pt idx="1412">
                  <c:v>2.1431147460900002</c:v>
                </c:pt>
                <c:pt idx="1413">
                  <c:v>1.9895103759799999</c:v>
                </c:pt>
                <c:pt idx="1414">
                  <c:v>1.9895103759799999</c:v>
                </c:pt>
                <c:pt idx="1415">
                  <c:v>2.0747468261700002</c:v>
                </c:pt>
                <c:pt idx="1416">
                  <c:v>2.1714455566400002</c:v>
                </c:pt>
                <c:pt idx="1417">
                  <c:v>2.0597580566400002</c:v>
                </c:pt>
                <c:pt idx="1418">
                  <c:v>2.02071582031</c:v>
                </c:pt>
                <c:pt idx="1419">
                  <c:v>1.9054470214800001</c:v>
                </c:pt>
                <c:pt idx="1420">
                  <c:v>1.9054470214800001</c:v>
                </c:pt>
                <c:pt idx="1421">
                  <c:v>1.9041867675799999</c:v>
                </c:pt>
                <c:pt idx="1422">
                  <c:v>1.96759570313</c:v>
                </c:pt>
                <c:pt idx="1423">
                  <c:v>1.96759570313</c:v>
                </c:pt>
                <c:pt idx="1424">
                  <c:v>1.9255101318400001</c:v>
                </c:pt>
                <c:pt idx="1425">
                  <c:v>1.8185788574200001</c:v>
                </c:pt>
                <c:pt idx="1426">
                  <c:v>1.68607751465</c:v>
                </c:pt>
                <c:pt idx="1427">
                  <c:v>1.4931589355500001</c:v>
                </c:pt>
                <c:pt idx="1428">
                  <c:v>1.3913063964800001</c:v>
                </c:pt>
                <c:pt idx="1429">
                  <c:v>1.3913063964800001</c:v>
                </c:pt>
                <c:pt idx="1430">
                  <c:v>1.1196851806600001</c:v>
                </c:pt>
                <c:pt idx="1431">
                  <c:v>0.78770373534999993</c:v>
                </c:pt>
                <c:pt idx="1432">
                  <c:v>0.56698712157999998</c:v>
                </c:pt>
                <c:pt idx="1433">
                  <c:v>0.56698712157999998</c:v>
                </c:pt>
                <c:pt idx="1434">
                  <c:v>0.50578057861000003</c:v>
                </c:pt>
                <c:pt idx="1435">
                  <c:v>0.41548599243000001</c:v>
                </c:pt>
                <c:pt idx="1436">
                  <c:v>0.41548599243000001</c:v>
                </c:pt>
                <c:pt idx="1437">
                  <c:v>0.31493737793000004</c:v>
                </c:pt>
                <c:pt idx="1438">
                  <c:v>0.32974563599000001</c:v>
                </c:pt>
                <c:pt idx="1439">
                  <c:v>0.37820727538999999</c:v>
                </c:pt>
                <c:pt idx="1440">
                  <c:v>0.37820727538999999</c:v>
                </c:pt>
                <c:pt idx="1441">
                  <c:v>0.29497015381000002</c:v>
                </c:pt>
                <c:pt idx="1442">
                  <c:v>0.26807287598000001</c:v>
                </c:pt>
                <c:pt idx="1443">
                  <c:v>0.24631489563</c:v>
                </c:pt>
                <c:pt idx="1444">
                  <c:v>0.15356845093000002</c:v>
                </c:pt>
                <c:pt idx="1445">
                  <c:v>0.1406895752</c:v>
                </c:pt>
                <c:pt idx="1446">
                  <c:v>0.1406895752</c:v>
                </c:pt>
                <c:pt idx="1447">
                  <c:v>9.5101814270000001E-2</c:v>
                </c:pt>
                <c:pt idx="1448">
                  <c:v>9.798035430999999E-2</c:v>
                </c:pt>
                <c:pt idx="1449">
                  <c:v>9.798035430999999E-2</c:v>
                </c:pt>
                <c:pt idx="1450">
                  <c:v>5.819805527E-2</c:v>
                </c:pt>
                <c:pt idx="1451">
                  <c:v>5.206856537E-2</c:v>
                </c:pt>
                <c:pt idx="1452">
                  <c:v>0.14772900390999999</c:v>
                </c:pt>
                <c:pt idx="1453">
                  <c:v>0.11486093903</c:v>
                </c:pt>
                <c:pt idx="1454">
                  <c:v>-9.7377500500000005E-3</c:v>
                </c:pt>
                <c:pt idx="1455">
                  <c:v>4.8439102169999998E-2</c:v>
                </c:pt>
                <c:pt idx="1456">
                  <c:v>4.8439102169999998E-2</c:v>
                </c:pt>
                <c:pt idx="1457">
                  <c:v>0.11248818207</c:v>
                </c:pt>
                <c:pt idx="1458">
                  <c:v>8.5386905700000001E-3</c:v>
                </c:pt>
                <c:pt idx="1459">
                  <c:v>8.5386905700000001E-3</c:v>
                </c:pt>
                <c:pt idx="1460">
                  <c:v>-8.7880798339999996E-2</c:v>
                </c:pt>
                <c:pt idx="1461">
                  <c:v>-0.14489241027999999</c:v>
                </c:pt>
                <c:pt idx="1462">
                  <c:v>-0.14489241027999999</c:v>
                </c:pt>
                <c:pt idx="1463">
                  <c:v>-9.3825393680000008E-2</c:v>
                </c:pt>
                <c:pt idx="1464">
                  <c:v>-1.4266776999999999E-3</c:v>
                </c:pt>
                <c:pt idx="1465">
                  <c:v>5.5585422520000004E-2</c:v>
                </c:pt>
                <c:pt idx="1466">
                  <c:v>5.5585422520000004E-2</c:v>
                </c:pt>
                <c:pt idx="1467">
                  <c:v>0.17506118774000001</c:v>
                </c:pt>
                <c:pt idx="1468">
                  <c:v>0.12800520325</c:v>
                </c:pt>
                <c:pt idx="1469">
                  <c:v>0.12800520325</c:v>
                </c:pt>
                <c:pt idx="1470">
                  <c:v>0.10526831054999999</c:v>
                </c:pt>
                <c:pt idx="1471">
                  <c:v>0.14466079712000002</c:v>
                </c:pt>
                <c:pt idx="1472">
                  <c:v>0.14466079712000002</c:v>
                </c:pt>
                <c:pt idx="1473">
                  <c:v>7.2235885620000009E-2</c:v>
                </c:pt>
                <c:pt idx="1474">
                  <c:v>9.0793785099999996E-2</c:v>
                </c:pt>
                <c:pt idx="1475">
                  <c:v>0.13562812804999999</c:v>
                </c:pt>
                <c:pt idx="1476">
                  <c:v>0.13562812804999999</c:v>
                </c:pt>
                <c:pt idx="1477">
                  <c:v>7.3297462460000004E-2</c:v>
                </c:pt>
                <c:pt idx="1478">
                  <c:v>0.15542784119</c:v>
                </c:pt>
                <c:pt idx="1479">
                  <c:v>0.18385452271</c:v>
                </c:pt>
                <c:pt idx="1480">
                  <c:v>-2.588659477E-2</c:v>
                </c:pt>
                <c:pt idx="1481">
                  <c:v>-0.24364407349</c:v>
                </c:pt>
                <c:pt idx="1482">
                  <c:v>-0.24364407349</c:v>
                </c:pt>
                <c:pt idx="1483">
                  <c:v>-0.23669340514999998</c:v>
                </c:pt>
                <c:pt idx="1484">
                  <c:v>-0.16319053650000001</c:v>
                </c:pt>
                <c:pt idx="1485">
                  <c:v>-0.13047036743000001</c:v>
                </c:pt>
                <c:pt idx="1486">
                  <c:v>-0.13047036743000001</c:v>
                </c:pt>
                <c:pt idx="1487">
                  <c:v>-7.1155441280000009E-2</c:v>
                </c:pt>
                <c:pt idx="1488">
                  <c:v>0.11521612549</c:v>
                </c:pt>
                <c:pt idx="1489">
                  <c:v>7.4007156370000007E-2</c:v>
                </c:pt>
                <c:pt idx="1490">
                  <c:v>-1.0384491920000001E-2</c:v>
                </c:pt>
                <c:pt idx="1491">
                  <c:v>5.8557891849999995E-2</c:v>
                </c:pt>
                <c:pt idx="1492">
                  <c:v>5.8557891849999995E-2</c:v>
                </c:pt>
                <c:pt idx="1493">
                  <c:v>0.11746201324000001</c:v>
                </c:pt>
                <c:pt idx="1494">
                  <c:v>9.27507019E-3</c:v>
                </c:pt>
                <c:pt idx="1495">
                  <c:v>-3.7611957549999998E-2</c:v>
                </c:pt>
                <c:pt idx="1496">
                  <c:v>-3.7611957549999998E-2</c:v>
                </c:pt>
                <c:pt idx="1497">
                  <c:v>3.3294330600000005E-2</c:v>
                </c:pt>
                <c:pt idx="1498">
                  <c:v>0.12280474854000001</c:v>
                </c:pt>
                <c:pt idx="1499">
                  <c:v>0.12280474854000001</c:v>
                </c:pt>
                <c:pt idx="1500">
                  <c:v>4.0274799350000001E-2</c:v>
                </c:pt>
                <c:pt idx="1501">
                  <c:v>7.3727828979999993E-2</c:v>
                </c:pt>
                <c:pt idx="1502">
                  <c:v>7.3727828979999993E-2</c:v>
                </c:pt>
                <c:pt idx="1503">
                  <c:v>5.1831188200000003E-2</c:v>
                </c:pt>
                <c:pt idx="1504">
                  <c:v>1.1438261029999999E-2</c:v>
                </c:pt>
                <c:pt idx="1505">
                  <c:v>8.0219926800000011E-3</c:v>
                </c:pt>
                <c:pt idx="1506">
                  <c:v>8.0219926800000011E-3</c:v>
                </c:pt>
                <c:pt idx="1507">
                  <c:v>3.0565219880000001E-2</c:v>
                </c:pt>
                <c:pt idx="1508">
                  <c:v>3.0565219880000001E-2</c:v>
                </c:pt>
                <c:pt idx="1509">
                  <c:v>-2.2763553619999998E-2</c:v>
                </c:pt>
                <c:pt idx="1510">
                  <c:v>-0.15780670165999999</c:v>
                </c:pt>
                <c:pt idx="1511">
                  <c:v>-0.16592678832999999</c:v>
                </c:pt>
                <c:pt idx="1512">
                  <c:v>-0.16592678832999999</c:v>
                </c:pt>
                <c:pt idx="1513">
                  <c:v>-4.7061134340000005E-2</c:v>
                </c:pt>
                <c:pt idx="1514">
                  <c:v>-9.6171512599999998E-3</c:v>
                </c:pt>
                <c:pt idx="1515">
                  <c:v>-1.6562183380000001E-2</c:v>
                </c:pt>
                <c:pt idx="1516">
                  <c:v>2.2384021760000001E-2</c:v>
                </c:pt>
                <c:pt idx="1517">
                  <c:v>9.2947219849999999E-2</c:v>
                </c:pt>
                <c:pt idx="1518">
                  <c:v>2.3256069180000002E-2</c:v>
                </c:pt>
                <c:pt idx="1519">
                  <c:v>2.3256069180000002E-2</c:v>
                </c:pt>
                <c:pt idx="1520">
                  <c:v>0.11300270844</c:v>
                </c:pt>
                <c:pt idx="1521">
                  <c:v>9.2188163759999997E-2</c:v>
                </c:pt>
                <c:pt idx="1522">
                  <c:v>9.2188163759999997E-2</c:v>
                </c:pt>
                <c:pt idx="1523">
                  <c:v>3.5709659579999997E-2</c:v>
                </c:pt>
                <c:pt idx="1524">
                  <c:v>3.8535846710000002E-2</c:v>
                </c:pt>
                <c:pt idx="1525">
                  <c:v>4.6670822139999998E-2</c:v>
                </c:pt>
                <c:pt idx="1526">
                  <c:v>1.410011578E-2</c:v>
                </c:pt>
                <c:pt idx="1527">
                  <c:v>3.9500339510000003E-2</c:v>
                </c:pt>
                <c:pt idx="1528">
                  <c:v>3.4678924559999998E-2</c:v>
                </c:pt>
                <c:pt idx="1529">
                  <c:v>3.4678924559999998E-2</c:v>
                </c:pt>
                <c:pt idx="1530">
                  <c:v>-4.6999500270000001E-2</c:v>
                </c:pt>
                <c:pt idx="1531">
                  <c:v>-0.13767982482999999</c:v>
                </c:pt>
                <c:pt idx="1532">
                  <c:v>-0.13767982482999999</c:v>
                </c:pt>
                <c:pt idx="1533">
                  <c:v>-0.15013343810999999</c:v>
                </c:pt>
                <c:pt idx="1534">
                  <c:v>-4.0623527529999995E-2</c:v>
                </c:pt>
                <c:pt idx="1535">
                  <c:v>-4.0623527529999995E-2</c:v>
                </c:pt>
                <c:pt idx="1536">
                  <c:v>-6.6305709840000004E-2</c:v>
                </c:pt>
                <c:pt idx="1537">
                  <c:v>-0.12285610198999999</c:v>
                </c:pt>
                <c:pt idx="1538">
                  <c:v>-0.12285610198999999</c:v>
                </c:pt>
                <c:pt idx="1539">
                  <c:v>-4.3819473270000006E-2</c:v>
                </c:pt>
                <c:pt idx="1540">
                  <c:v>-5.5380493160000002E-2</c:v>
                </c:pt>
                <c:pt idx="1541">
                  <c:v>-0.11528503418</c:v>
                </c:pt>
                <c:pt idx="1542">
                  <c:v>-0.13545350647000001</c:v>
                </c:pt>
                <c:pt idx="1543">
                  <c:v>-2.6964569090000001E-2</c:v>
                </c:pt>
                <c:pt idx="1544">
                  <c:v>-3.5868873600000004E-2</c:v>
                </c:pt>
                <c:pt idx="1545">
                  <c:v>-3.5868873600000004E-2</c:v>
                </c:pt>
                <c:pt idx="1546">
                  <c:v>-7.7811346099999996E-3</c:v>
                </c:pt>
                <c:pt idx="1547">
                  <c:v>-3.3845824000000005E-4</c:v>
                </c:pt>
                <c:pt idx="1548">
                  <c:v>-1.6623804089999999E-2</c:v>
                </c:pt>
                <c:pt idx="1549">
                  <c:v>-1.6623804089999999E-2</c:v>
                </c:pt>
                <c:pt idx="1550">
                  <c:v>-5.7961669E-3</c:v>
                </c:pt>
                <c:pt idx="1551">
                  <c:v>-9.68457489E-2</c:v>
                </c:pt>
                <c:pt idx="1552">
                  <c:v>-7.0506729130000001E-2</c:v>
                </c:pt>
                <c:pt idx="1553">
                  <c:v>-3.1134273530000003E-2</c:v>
                </c:pt>
                <c:pt idx="1554">
                  <c:v>-6.8166441900000003E-3</c:v>
                </c:pt>
                <c:pt idx="1555">
                  <c:v>-6.8166441900000003E-3</c:v>
                </c:pt>
                <c:pt idx="1556">
                  <c:v>-2.2184230800000003E-2</c:v>
                </c:pt>
                <c:pt idx="1557">
                  <c:v>-9.49952412E-3</c:v>
                </c:pt>
                <c:pt idx="1558">
                  <c:v>6.1222881319999999E-2</c:v>
                </c:pt>
                <c:pt idx="1559">
                  <c:v>6.1222881319999999E-2</c:v>
                </c:pt>
                <c:pt idx="1560">
                  <c:v>3.1186122890000001E-2</c:v>
                </c:pt>
                <c:pt idx="1561">
                  <c:v>3.1186122890000001E-2</c:v>
                </c:pt>
                <c:pt idx="1562">
                  <c:v>6.7709197999999996E-3</c:v>
                </c:pt>
                <c:pt idx="1563">
                  <c:v>-5.619603729E-2</c:v>
                </c:pt>
                <c:pt idx="1564">
                  <c:v>-3.5053321840000005E-2</c:v>
                </c:pt>
                <c:pt idx="1565">
                  <c:v>-3.5053321840000005E-2</c:v>
                </c:pt>
                <c:pt idx="1566">
                  <c:v>2.8693243030000003E-2</c:v>
                </c:pt>
                <c:pt idx="1567">
                  <c:v>-6.4777320860000001E-2</c:v>
                </c:pt>
                <c:pt idx="1568">
                  <c:v>-6.4777320860000001E-2</c:v>
                </c:pt>
                <c:pt idx="1569">
                  <c:v>-5.0569343570000001E-2</c:v>
                </c:pt>
                <c:pt idx="1570">
                  <c:v>3.7612968440000005E-2</c:v>
                </c:pt>
                <c:pt idx="1571">
                  <c:v>3.7612968440000005E-2</c:v>
                </c:pt>
                <c:pt idx="1572">
                  <c:v>4.9061504360000001E-2</c:v>
                </c:pt>
                <c:pt idx="1573">
                  <c:v>1.6670501200000002E-3</c:v>
                </c:pt>
                <c:pt idx="1574">
                  <c:v>7.2055641170000004E-2</c:v>
                </c:pt>
                <c:pt idx="1575">
                  <c:v>7.2055641170000004E-2</c:v>
                </c:pt>
                <c:pt idx="1576">
                  <c:v>8.6740707400000006E-2</c:v>
                </c:pt>
                <c:pt idx="1577">
                  <c:v>6.558772278000001E-2</c:v>
                </c:pt>
                <c:pt idx="1578">
                  <c:v>3.4391834260000004E-2</c:v>
                </c:pt>
                <c:pt idx="1579">
                  <c:v>5.1487609859999998E-2</c:v>
                </c:pt>
                <c:pt idx="1580">
                  <c:v>5.4744674680000001E-2</c:v>
                </c:pt>
                <c:pt idx="1581">
                  <c:v>5.4744674680000001E-2</c:v>
                </c:pt>
                <c:pt idx="1582">
                  <c:v>3.1303735729999997E-2</c:v>
                </c:pt>
                <c:pt idx="1583">
                  <c:v>5.3308235170000003E-2</c:v>
                </c:pt>
                <c:pt idx="1584">
                  <c:v>0.15175939941</c:v>
                </c:pt>
                <c:pt idx="1585">
                  <c:v>0.15175939941</c:v>
                </c:pt>
                <c:pt idx="1586">
                  <c:v>0.13387374878</c:v>
                </c:pt>
                <c:pt idx="1587">
                  <c:v>4.814837265E-2</c:v>
                </c:pt>
                <c:pt idx="1588">
                  <c:v>4.5183525090000003E-2</c:v>
                </c:pt>
                <c:pt idx="1589">
                  <c:v>0.13049856567000001</c:v>
                </c:pt>
                <c:pt idx="1590">
                  <c:v>0.14777920532</c:v>
                </c:pt>
                <c:pt idx="1591">
                  <c:v>0.14777920532</c:v>
                </c:pt>
                <c:pt idx="1592">
                  <c:v>0.1104995575</c:v>
                </c:pt>
                <c:pt idx="1593">
                  <c:v>7.0773269649999998E-2</c:v>
                </c:pt>
                <c:pt idx="1594">
                  <c:v>0.12601560211000001</c:v>
                </c:pt>
                <c:pt idx="1595">
                  <c:v>0.12601560211000001</c:v>
                </c:pt>
                <c:pt idx="1596">
                  <c:v>0.14921517943999998</c:v>
                </c:pt>
                <c:pt idx="1597">
                  <c:v>5.4518714900000001E-2</c:v>
                </c:pt>
                <c:pt idx="1598">
                  <c:v>5.4518714900000001E-2</c:v>
                </c:pt>
                <c:pt idx="1599">
                  <c:v>3.1724349979999997E-2</c:v>
                </c:pt>
                <c:pt idx="1600">
                  <c:v>0.10327772521999999</c:v>
                </c:pt>
                <c:pt idx="1601">
                  <c:v>0.10327772521999999</c:v>
                </c:pt>
                <c:pt idx="1602">
                  <c:v>0.12101957702999999</c:v>
                </c:pt>
                <c:pt idx="1603">
                  <c:v>-3.6613029480000003E-2</c:v>
                </c:pt>
                <c:pt idx="1604">
                  <c:v>-0.14254232787999999</c:v>
                </c:pt>
                <c:pt idx="1605">
                  <c:v>-0.14254232787999999</c:v>
                </c:pt>
                <c:pt idx="1606">
                  <c:v>-1.384384346E-2</c:v>
                </c:pt>
                <c:pt idx="1607">
                  <c:v>-1.384384346E-2</c:v>
                </c:pt>
                <c:pt idx="1608">
                  <c:v>4.1588005070000003E-2</c:v>
                </c:pt>
                <c:pt idx="1609">
                  <c:v>-8.0584430699999991E-3</c:v>
                </c:pt>
                <c:pt idx="1610">
                  <c:v>1.5715814590000002E-2</c:v>
                </c:pt>
                <c:pt idx="1611">
                  <c:v>1.5715814590000002E-2</c:v>
                </c:pt>
                <c:pt idx="1612">
                  <c:v>-3.084203529E-2</c:v>
                </c:pt>
                <c:pt idx="1613">
                  <c:v>-9.382440185999999E-2</c:v>
                </c:pt>
                <c:pt idx="1614">
                  <c:v>-0.15924829102000002</c:v>
                </c:pt>
                <c:pt idx="1615">
                  <c:v>-6.8260337830000004E-2</c:v>
                </c:pt>
                <c:pt idx="1616">
                  <c:v>-5.3349311829999996E-2</c:v>
                </c:pt>
                <c:pt idx="1617">
                  <c:v>-5.3349311829999996E-2</c:v>
                </c:pt>
                <c:pt idx="1618">
                  <c:v>-9.5424697879999992E-2</c:v>
                </c:pt>
                <c:pt idx="1619">
                  <c:v>-9.1054710390000002E-2</c:v>
                </c:pt>
                <c:pt idx="1620">
                  <c:v>-6.2566886899999993E-2</c:v>
                </c:pt>
                <c:pt idx="1621">
                  <c:v>-6.2566886899999993E-2</c:v>
                </c:pt>
                <c:pt idx="1622">
                  <c:v>-4.6702144619999997E-2</c:v>
                </c:pt>
                <c:pt idx="1623">
                  <c:v>-6.8157646180000003E-2</c:v>
                </c:pt>
                <c:pt idx="1624">
                  <c:v>-6.8157646180000003E-2</c:v>
                </c:pt>
                <c:pt idx="1625">
                  <c:v>-4.6081249239999997E-2</c:v>
                </c:pt>
                <c:pt idx="1626">
                  <c:v>-3.7033660400000003E-3</c:v>
                </c:pt>
                <c:pt idx="1627">
                  <c:v>1.6967388150000002E-2</c:v>
                </c:pt>
                <c:pt idx="1628">
                  <c:v>1.6967388150000002E-2</c:v>
                </c:pt>
                <c:pt idx="1629">
                  <c:v>2.68978138E-2</c:v>
                </c:pt>
                <c:pt idx="1630">
                  <c:v>5.7447624209999999E-2</c:v>
                </c:pt>
                <c:pt idx="1631">
                  <c:v>3.6971519469999999E-2</c:v>
                </c:pt>
                <c:pt idx="1632">
                  <c:v>4.7122264859999999E-2</c:v>
                </c:pt>
                <c:pt idx="1633">
                  <c:v>5.7847686770000004E-2</c:v>
                </c:pt>
                <c:pt idx="1634">
                  <c:v>5.7847686770000004E-2</c:v>
                </c:pt>
                <c:pt idx="1635">
                  <c:v>7.8215950010000007E-2</c:v>
                </c:pt>
                <c:pt idx="1636">
                  <c:v>5.8232360839999997E-2</c:v>
                </c:pt>
                <c:pt idx="1637">
                  <c:v>9.010050201E-2</c:v>
                </c:pt>
                <c:pt idx="1638">
                  <c:v>9.010050201E-2</c:v>
                </c:pt>
                <c:pt idx="1639">
                  <c:v>8.8484809880000001E-2</c:v>
                </c:pt>
                <c:pt idx="1640">
                  <c:v>4.7086315159999996E-2</c:v>
                </c:pt>
                <c:pt idx="1641">
                  <c:v>-6.0169954299999998E-3</c:v>
                </c:pt>
                <c:pt idx="1642">
                  <c:v>8.6258483889999987E-2</c:v>
                </c:pt>
                <c:pt idx="1643">
                  <c:v>0.15443151854999998</c:v>
                </c:pt>
                <c:pt idx="1644">
                  <c:v>0.15443151854999998</c:v>
                </c:pt>
                <c:pt idx="1645">
                  <c:v>4.337781525E-2</c:v>
                </c:pt>
                <c:pt idx="1646">
                  <c:v>-5.6878559109999997E-2</c:v>
                </c:pt>
                <c:pt idx="1647">
                  <c:v>-0.11487004089</c:v>
                </c:pt>
                <c:pt idx="1648">
                  <c:v>-0.11487004089</c:v>
                </c:pt>
                <c:pt idx="1649">
                  <c:v>-0.16897840880999998</c:v>
                </c:pt>
                <c:pt idx="1650">
                  <c:v>-0.10444197845</c:v>
                </c:pt>
                <c:pt idx="1651">
                  <c:v>-1.315667152E-2</c:v>
                </c:pt>
                <c:pt idx="1652">
                  <c:v>-0.14544554138000002</c:v>
                </c:pt>
                <c:pt idx="1653">
                  <c:v>-0.24292196655000001</c:v>
                </c:pt>
                <c:pt idx="1654">
                  <c:v>-0.24292196655000001</c:v>
                </c:pt>
                <c:pt idx="1655">
                  <c:v>-9.6260787959999997E-2</c:v>
                </c:pt>
                <c:pt idx="1656">
                  <c:v>2.2814914699999998E-2</c:v>
                </c:pt>
                <c:pt idx="1657">
                  <c:v>3.8602619169999998E-2</c:v>
                </c:pt>
                <c:pt idx="1658">
                  <c:v>3.8602619169999998E-2</c:v>
                </c:pt>
                <c:pt idx="1659">
                  <c:v>-1.226923561E-2</c:v>
                </c:pt>
                <c:pt idx="1660">
                  <c:v>-1.226923561E-2</c:v>
                </c:pt>
                <c:pt idx="1661">
                  <c:v>1.678299904E-2</c:v>
                </c:pt>
                <c:pt idx="1662">
                  <c:v>3.0154870989999999E-2</c:v>
                </c:pt>
                <c:pt idx="1663">
                  <c:v>4.0597839359999999E-2</c:v>
                </c:pt>
                <c:pt idx="1664">
                  <c:v>4.0597839359999999E-2</c:v>
                </c:pt>
                <c:pt idx="1665">
                  <c:v>3.8961605069999995E-2</c:v>
                </c:pt>
                <c:pt idx="1666">
                  <c:v>5.1902595519999997E-2</c:v>
                </c:pt>
                <c:pt idx="1667">
                  <c:v>-6.6875755310000007E-2</c:v>
                </c:pt>
                <c:pt idx="1668">
                  <c:v>-0.15032345581000001</c:v>
                </c:pt>
                <c:pt idx="1669">
                  <c:v>-5.226721954E-2</c:v>
                </c:pt>
                <c:pt idx="1670">
                  <c:v>-5.226721954E-2</c:v>
                </c:pt>
                <c:pt idx="1671">
                  <c:v>7.6732702300000002E-3</c:v>
                </c:pt>
                <c:pt idx="1672">
                  <c:v>-1.7629371639999999E-2</c:v>
                </c:pt>
                <c:pt idx="1673">
                  <c:v>-9.5655799870000002E-2</c:v>
                </c:pt>
                <c:pt idx="1674">
                  <c:v>-9.5655799870000002E-2</c:v>
                </c:pt>
                <c:pt idx="1675">
                  <c:v>-3.1981140140000003E-2</c:v>
                </c:pt>
                <c:pt idx="1676">
                  <c:v>-1.227950478E-2</c:v>
                </c:pt>
                <c:pt idx="1677">
                  <c:v>3.0590892790000001E-2</c:v>
                </c:pt>
                <c:pt idx="1678">
                  <c:v>5.9545551299999999E-2</c:v>
                </c:pt>
                <c:pt idx="1679">
                  <c:v>2.7251659390000002E-2</c:v>
                </c:pt>
                <c:pt idx="1680">
                  <c:v>2.7251659390000002E-2</c:v>
                </c:pt>
                <c:pt idx="1681">
                  <c:v>4.9256149290000002E-2</c:v>
                </c:pt>
                <c:pt idx="1682">
                  <c:v>4.560413361E-2</c:v>
                </c:pt>
                <c:pt idx="1683">
                  <c:v>4.560413361E-2</c:v>
                </c:pt>
                <c:pt idx="1684">
                  <c:v>3.9084857940000002E-2</c:v>
                </c:pt>
                <c:pt idx="1685">
                  <c:v>1.2422787669999999E-2</c:v>
                </c:pt>
                <c:pt idx="1686">
                  <c:v>7.724118042E-2</c:v>
                </c:pt>
                <c:pt idx="1687">
                  <c:v>3.017028809E-2</c:v>
                </c:pt>
                <c:pt idx="1688">
                  <c:v>-0.13013442993000002</c:v>
                </c:pt>
                <c:pt idx="1689">
                  <c:v>-0.22478982543999998</c:v>
                </c:pt>
                <c:pt idx="1690">
                  <c:v>-0.22478982543999998</c:v>
                </c:pt>
                <c:pt idx="1691">
                  <c:v>-0.21266952515000001</c:v>
                </c:pt>
                <c:pt idx="1692">
                  <c:v>-0.10077970886</c:v>
                </c:pt>
                <c:pt idx="1693">
                  <c:v>-0.10077970886</c:v>
                </c:pt>
                <c:pt idx="1694">
                  <c:v>-1.136124229E-2</c:v>
                </c:pt>
                <c:pt idx="1695">
                  <c:v>8.1811885800000001E-3</c:v>
                </c:pt>
                <c:pt idx="1696">
                  <c:v>7.2475280800000002E-3</c:v>
                </c:pt>
                <c:pt idx="1697">
                  <c:v>3.4396465300000005E-2</c:v>
                </c:pt>
                <c:pt idx="1698">
                  <c:v>5.3902961730000004E-2</c:v>
                </c:pt>
                <c:pt idx="1699">
                  <c:v>5.3902961730000004E-2</c:v>
                </c:pt>
                <c:pt idx="1700">
                  <c:v>2.1747718809999997E-2</c:v>
                </c:pt>
                <c:pt idx="1701">
                  <c:v>9.3531684879999993E-2</c:v>
                </c:pt>
                <c:pt idx="1702">
                  <c:v>8.2570510860000002E-2</c:v>
                </c:pt>
                <c:pt idx="1703">
                  <c:v>8.2570510860000002E-2</c:v>
                </c:pt>
                <c:pt idx="1704">
                  <c:v>2.7082180019999999E-2</c:v>
                </c:pt>
                <c:pt idx="1705">
                  <c:v>3.5617229459999997E-2</c:v>
                </c:pt>
                <c:pt idx="1706">
                  <c:v>3.5617229459999997E-2</c:v>
                </c:pt>
                <c:pt idx="1707">
                  <c:v>6.0268665310000004E-2</c:v>
                </c:pt>
                <c:pt idx="1708">
                  <c:v>4.766098404E-2</c:v>
                </c:pt>
                <c:pt idx="1709">
                  <c:v>4.766098404E-2</c:v>
                </c:pt>
                <c:pt idx="1710">
                  <c:v>-5.5985988620000003E-2</c:v>
                </c:pt>
                <c:pt idx="1711">
                  <c:v>-0.11815794373000001</c:v>
                </c:pt>
                <c:pt idx="1712">
                  <c:v>-7.6887832640000001E-2</c:v>
                </c:pt>
                <c:pt idx="1713">
                  <c:v>-5.188768387E-2</c:v>
                </c:pt>
                <c:pt idx="1714">
                  <c:v>-4.0767314910000005E-2</c:v>
                </c:pt>
                <c:pt idx="1715">
                  <c:v>-7.6419984999999998E-4</c:v>
                </c:pt>
                <c:pt idx="1716">
                  <c:v>-7.6419984999999998E-4</c:v>
                </c:pt>
                <c:pt idx="1717">
                  <c:v>-1.125388813E-2</c:v>
                </c:pt>
                <c:pt idx="1718">
                  <c:v>4.0089927670000004E-2</c:v>
                </c:pt>
                <c:pt idx="1719">
                  <c:v>7.4127914430000011E-2</c:v>
                </c:pt>
                <c:pt idx="1720">
                  <c:v>7.4127914430000011E-2</c:v>
                </c:pt>
                <c:pt idx="1721">
                  <c:v>2.1511981959999999E-2</c:v>
                </c:pt>
                <c:pt idx="1722">
                  <c:v>9.6865783689999999E-2</c:v>
                </c:pt>
                <c:pt idx="1723">
                  <c:v>0.11120727539000001</c:v>
                </c:pt>
                <c:pt idx="1724">
                  <c:v>7.4430404659999991E-2</c:v>
                </c:pt>
                <c:pt idx="1725">
                  <c:v>3.5237701420000003E-2</c:v>
                </c:pt>
                <c:pt idx="1726">
                  <c:v>3.5237701420000003E-2</c:v>
                </c:pt>
                <c:pt idx="1727">
                  <c:v>1.8206207800000001E-3</c:v>
                </c:pt>
                <c:pt idx="1728">
                  <c:v>-0.16642906189000001</c:v>
                </c:pt>
                <c:pt idx="1729">
                  <c:v>-0.10949449921</c:v>
                </c:pt>
                <c:pt idx="1730">
                  <c:v>-0.10949449921</c:v>
                </c:pt>
                <c:pt idx="1731">
                  <c:v>-1.009475422E-2</c:v>
                </c:pt>
                <c:pt idx="1732">
                  <c:v>-1.009475422E-2</c:v>
                </c:pt>
                <c:pt idx="1733">
                  <c:v>-0.16081263733000001</c:v>
                </c:pt>
                <c:pt idx="1734">
                  <c:v>-0.11552126312</c:v>
                </c:pt>
                <c:pt idx="1735">
                  <c:v>-2.3861551280000001E-2</c:v>
                </c:pt>
                <c:pt idx="1736">
                  <c:v>-2.3861551280000001E-2</c:v>
                </c:pt>
                <c:pt idx="1737">
                  <c:v>7.1294064500000004E-3</c:v>
                </c:pt>
                <c:pt idx="1738">
                  <c:v>7.562035369999999E-2</c:v>
                </c:pt>
                <c:pt idx="1739">
                  <c:v>4.0587574009999995E-2</c:v>
                </c:pt>
                <c:pt idx="1740">
                  <c:v>5.4570075990000001E-2</c:v>
                </c:pt>
                <c:pt idx="1741">
                  <c:v>0.10394947815000001</c:v>
                </c:pt>
                <c:pt idx="1742">
                  <c:v>0.11974745941000001</c:v>
                </c:pt>
                <c:pt idx="1743">
                  <c:v>0.11974745941000001</c:v>
                </c:pt>
                <c:pt idx="1744">
                  <c:v>1.5310613630000001E-2</c:v>
                </c:pt>
                <c:pt idx="1745">
                  <c:v>-9.239359283000001E-2</c:v>
                </c:pt>
                <c:pt idx="1746">
                  <c:v>-9.239359283000001E-2</c:v>
                </c:pt>
                <c:pt idx="1747">
                  <c:v>-0.18646914673000001</c:v>
                </c:pt>
                <c:pt idx="1748">
                  <c:v>-8.2073364260000004E-2</c:v>
                </c:pt>
                <c:pt idx="1749">
                  <c:v>-8.2073364260000004E-2</c:v>
                </c:pt>
                <c:pt idx="1750">
                  <c:v>-2.0496637339999998E-2</c:v>
                </c:pt>
                <c:pt idx="1751">
                  <c:v>-8.7918214799999998E-3</c:v>
                </c:pt>
                <c:pt idx="1752">
                  <c:v>1.159183311E-2</c:v>
                </c:pt>
                <c:pt idx="1753">
                  <c:v>1.159183311E-2</c:v>
                </c:pt>
                <c:pt idx="1754">
                  <c:v>5.771415329E-2</c:v>
                </c:pt>
                <c:pt idx="1755">
                  <c:v>5.3282543179999996E-2</c:v>
                </c:pt>
                <c:pt idx="1756">
                  <c:v>5.3282543179999996E-2</c:v>
                </c:pt>
                <c:pt idx="1757">
                  <c:v>5.413405609E-2</c:v>
                </c:pt>
                <c:pt idx="1758">
                  <c:v>9.4839736939999988E-2</c:v>
                </c:pt>
                <c:pt idx="1759">
                  <c:v>9.4839736939999988E-2</c:v>
                </c:pt>
                <c:pt idx="1760">
                  <c:v>5.5944404599999997E-2</c:v>
                </c:pt>
                <c:pt idx="1761">
                  <c:v>-3.6515453340000004E-2</c:v>
                </c:pt>
                <c:pt idx="1762">
                  <c:v>-5.5647541049999999E-2</c:v>
                </c:pt>
                <c:pt idx="1763">
                  <c:v>-5.5647541049999999E-2</c:v>
                </c:pt>
                <c:pt idx="1764">
                  <c:v>-7.8684310899999992E-3</c:v>
                </c:pt>
                <c:pt idx="1765">
                  <c:v>5.2420776369999998E-2</c:v>
                </c:pt>
                <c:pt idx="1766">
                  <c:v>3.369903564E-2</c:v>
                </c:pt>
                <c:pt idx="1767">
                  <c:v>-1.059704304E-2</c:v>
                </c:pt>
                <c:pt idx="1768">
                  <c:v>-2.9503662110000002E-2</c:v>
                </c:pt>
                <c:pt idx="1769">
                  <c:v>-2.9503662110000002E-2</c:v>
                </c:pt>
                <c:pt idx="1770">
                  <c:v>-1.3572156910000001E-2</c:v>
                </c:pt>
                <c:pt idx="1771">
                  <c:v>1.064325237E-2</c:v>
                </c:pt>
                <c:pt idx="1772">
                  <c:v>5.7421936039999996E-2</c:v>
                </c:pt>
                <c:pt idx="1773">
                  <c:v>5.7421936039999996E-2</c:v>
                </c:pt>
                <c:pt idx="1774">
                  <c:v>5.2671916959999995E-2</c:v>
                </c:pt>
                <c:pt idx="1775">
                  <c:v>6.0088920589999997E-2</c:v>
                </c:pt>
                <c:pt idx="1776">
                  <c:v>0.10374919128</c:v>
                </c:pt>
                <c:pt idx="1777">
                  <c:v>0.13126277161</c:v>
                </c:pt>
                <c:pt idx="1778">
                  <c:v>0.20537014771000001</c:v>
                </c:pt>
                <c:pt idx="1779">
                  <c:v>0.15177432251</c:v>
                </c:pt>
                <c:pt idx="1780">
                  <c:v>0.15177432251</c:v>
                </c:pt>
                <c:pt idx="1781">
                  <c:v>9.5065208440000007E-2</c:v>
                </c:pt>
                <c:pt idx="1782">
                  <c:v>0.14712751769999999</c:v>
                </c:pt>
                <c:pt idx="1783">
                  <c:v>0.14712751769999999</c:v>
                </c:pt>
                <c:pt idx="1784">
                  <c:v>0.11653659820999999</c:v>
                </c:pt>
                <c:pt idx="1785">
                  <c:v>4.323401642E-2</c:v>
                </c:pt>
                <c:pt idx="1786">
                  <c:v>3.2693473819999999E-2</c:v>
                </c:pt>
                <c:pt idx="1787">
                  <c:v>6.7175901000000003E-4</c:v>
                </c:pt>
                <c:pt idx="1788">
                  <c:v>3.216038132E-2</c:v>
                </c:pt>
                <c:pt idx="1789">
                  <c:v>3.216038132E-2</c:v>
                </c:pt>
                <c:pt idx="1790">
                  <c:v>6.6654434200000001E-2</c:v>
                </c:pt>
                <c:pt idx="1791">
                  <c:v>7.5723052980000011E-2</c:v>
                </c:pt>
                <c:pt idx="1792">
                  <c:v>6.6023735050000004E-2</c:v>
                </c:pt>
                <c:pt idx="1793">
                  <c:v>6.6023735050000004E-2</c:v>
                </c:pt>
                <c:pt idx="1794">
                  <c:v>5.9776145939999997E-2</c:v>
                </c:pt>
                <c:pt idx="1795">
                  <c:v>5.2497814179999998E-2</c:v>
                </c:pt>
                <c:pt idx="1796">
                  <c:v>5.2497814179999998E-2</c:v>
                </c:pt>
                <c:pt idx="1797">
                  <c:v>5.2025848389999997E-2</c:v>
                </c:pt>
                <c:pt idx="1798">
                  <c:v>2.3358285899999998E-2</c:v>
                </c:pt>
                <c:pt idx="1799">
                  <c:v>2.3358285899999998E-2</c:v>
                </c:pt>
                <c:pt idx="1800">
                  <c:v>-3.6987419129999997E-2</c:v>
                </c:pt>
                <c:pt idx="1801">
                  <c:v>-5.4775497440000001E-2</c:v>
                </c:pt>
                <c:pt idx="1802">
                  <c:v>-1.5608469010000001E-2</c:v>
                </c:pt>
                <c:pt idx="1803">
                  <c:v>2.4322757719999998E-2</c:v>
                </c:pt>
                <c:pt idx="1804">
                  <c:v>-6.2479591370000004E-2</c:v>
                </c:pt>
                <c:pt idx="1805">
                  <c:v>-6.1181800840000002E-2</c:v>
                </c:pt>
                <c:pt idx="1806">
                  <c:v>-6.1181800840000002E-2</c:v>
                </c:pt>
                <c:pt idx="1807">
                  <c:v>-3.081284E-5</c:v>
                </c:pt>
                <c:pt idx="1808">
                  <c:v>1.8952346800000002E-2</c:v>
                </c:pt>
                <c:pt idx="1809">
                  <c:v>1.8952346800000002E-2</c:v>
                </c:pt>
                <c:pt idx="1810">
                  <c:v>-6.5470115660000008E-2</c:v>
                </c:pt>
                <c:pt idx="1811">
                  <c:v>-6.411069489E-2</c:v>
                </c:pt>
                <c:pt idx="1812">
                  <c:v>-3.1934911730000001E-2</c:v>
                </c:pt>
                <c:pt idx="1813">
                  <c:v>1.4192550660000001E-2</c:v>
                </c:pt>
                <c:pt idx="1814">
                  <c:v>-6.0115100859999999E-2</c:v>
                </c:pt>
                <c:pt idx="1815">
                  <c:v>-0.15597067261</c:v>
                </c:pt>
                <c:pt idx="1816">
                  <c:v>-0.15597067261</c:v>
                </c:pt>
                <c:pt idx="1817">
                  <c:v>-0.16182797240999999</c:v>
                </c:pt>
                <c:pt idx="1818">
                  <c:v>-1.4223371509999999E-2</c:v>
                </c:pt>
                <c:pt idx="1819">
                  <c:v>-1.4223371509999999E-2</c:v>
                </c:pt>
                <c:pt idx="1820">
                  <c:v>7.1088776600000004E-3</c:v>
                </c:pt>
                <c:pt idx="1821">
                  <c:v>-3.122719765E-2</c:v>
                </c:pt>
                <c:pt idx="1822">
                  <c:v>-2.97511911E-3</c:v>
                </c:pt>
                <c:pt idx="1823">
                  <c:v>5.1538459779999997E-2</c:v>
                </c:pt>
                <c:pt idx="1824">
                  <c:v>4.0874668120000006E-2</c:v>
                </c:pt>
                <c:pt idx="1825">
                  <c:v>2.951343155E-2</c:v>
                </c:pt>
                <c:pt idx="1826">
                  <c:v>2.951343155E-2</c:v>
                </c:pt>
                <c:pt idx="1827">
                  <c:v>1.7341777799999999E-2</c:v>
                </c:pt>
                <c:pt idx="1828">
                  <c:v>0.13242189026000001</c:v>
                </c:pt>
                <c:pt idx="1829">
                  <c:v>0.10890956116</c:v>
                </c:pt>
                <c:pt idx="1830">
                  <c:v>0.10890956116</c:v>
                </c:pt>
                <c:pt idx="1831">
                  <c:v>3.6386554719999999E-2</c:v>
                </c:pt>
                <c:pt idx="1832">
                  <c:v>3.6386554719999999E-2</c:v>
                </c:pt>
                <c:pt idx="1833">
                  <c:v>4.8820125580000005E-2</c:v>
                </c:pt>
                <c:pt idx="1834">
                  <c:v>-7.7605896000000002E-3</c:v>
                </c:pt>
                <c:pt idx="1835">
                  <c:v>-5.6682829899999997E-3</c:v>
                </c:pt>
                <c:pt idx="1836">
                  <c:v>-5.6682829899999997E-3</c:v>
                </c:pt>
                <c:pt idx="1837">
                  <c:v>2.3578609470000001E-2</c:v>
                </c:pt>
                <c:pt idx="1838">
                  <c:v>3.6520092009999998E-2</c:v>
                </c:pt>
                <c:pt idx="1839">
                  <c:v>2.9744531630000001E-2</c:v>
                </c:pt>
                <c:pt idx="1840">
                  <c:v>6.4269386289999994E-2</c:v>
                </c:pt>
                <c:pt idx="1841">
                  <c:v>3.350388336E-2</c:v>
                </c:pt>
                <c:pt idx="1842">
                  <c:v>3.350388336E-2</c:v>
                </c:pt>
                <c:pt idx="1843">
                  <c:v>2.586142349E-2</c:v>
                </c:pt>
                <c:pt idx="1844">
                  <c:v>-7.1758285520000006E-2</c:v>
                </c:pt>
                <c:pt idx="1845">
                  <c:v>8.9813289600000016E-3</c:v>
                </c:pt>
                <c:pt idx="1846">
                  <c:v>8.9813289600000016E-3</c:v>
                </c:pt>
                <c:pt idx="1847">
                  <c:v>5.1277050019999999E-2</c:v>
                </c:pt>
                <c:pt idx="1848">
                  <c:v>2.7825834270000002E-2</c:v>
                </c:pt>
                <c:pt idx="1849">
                  <c:v>-0.13235049437999999</c:v>
                </c:pt>
                <c:pt idx="1850">
                  <c:v>-0.11016625977</c:v>
                </c:pt>
                <c:pt idx="1851">
                  <c:v>-1.997332764E-2</c:v>
                </c:pt>
                <c:pt idx="1852">
                  <c:v>-1.724471474E-2</c:v>
                </c:pt>
                <c:pt idx="1853">
                  <c:v>-1.724471474E-2</c:v>
                </c:pt>
                <c:pt idx="1854">
                  <c:v>-0.15277523804000001</c:v>
                </c:pt>
                <c:pt idx="1855">
                  <c:v>-0.15677597046</c:v>
                </c:pt>
                <c:pt idx="1856">
                  <c:v>-0.15677597046</c:v>
                </c:pt>
                <c:pt idx="1857">
                  <c:v>-6.0113649399999997E-3</c:v>
                </c:pt>
                <c:pt idx="1858">
                  <c:v>-5.2713504790000004E-2</c:v>
                </c:pt>
                <c:pt idx="1859">
                  <c:v>-5.2713504790000004E-2</c:v>
                </c:pt>
                <c:pt idx="1860">
                  <c:v>-2.6867486949999998E-2</c:v>
                </c:pt>
                <c:pt idx="1861">
                  <c:v>-2.1287536600000001E-3</c:v>
                </c:pt>
                <c:pt idx="1862">
                  <c:v>-3.3478706359999999E-2</c:v>
                </c:pt>
                <c:pt idx="1863">
                  <c:v>-3.3478706359999999E-2</c:v>
                </c:pt>
                <c:pt idx="1864">
                  <c:v>-0.13677183532999998</c:v>
                </c:pt>
                <c:pt idx="1865">
                  <c:v>-9.1536949160000006E-2</c:v>
                </c:pt>
                <c:pt idx="1866">
                  <c:v>-9.1536949160000006E-2</c:v>
                </c:pt>
                <c:pt idx="1867">
                  <c:v>2.2224823000000001E-2</c:v>
                </c:pt>
                <c:pt idx="1868">
                  <c:v>4.9707569120000003E-2</c:v>
                </c:pt>
                <c:pt idx="1869">
                  <c:v>4.9707569120000003E-2</c:v>
                </c:pt>
                <c:pt idx="1870">
                  <c:v>-1.3890063290000001E-2</c:v>
                </c:pt>
                <c:pt idx="1871">
                  <c:v>-0.12012748718000001</c:v>
                </c:pt>
                <c:pt idx="1872">
                  <c:v>-9.1649917599999992E-2</c:v>
                </c:pt>
                <c:pt idx="1873">
                  <c:v>-9.1649917599999992E-2</c:v>
                </c:pt>
                <c:pt idx="1874">
                  <c:v>7.8319792699999991E-3</c:v>
                </c:pt>
                <c:pt idx="1875">
                  <c:v>-3.4951618189999999E-2</c:v>
                </c:pt>
                <c:pt idx="1876">
                  <c:v>-2.2441516880000002E-2</c:v>
                </c:pt>
                <c:pt idx="1877">
                  <c:v>3.93346167E-3</c:v>
                </c:pt>
                <c:pt idx="1878">
                  <c:v>3.1847106930000001E-2</c:v>
                </c:pt>
                <c:pt idx="1879">
                  <c:v>3.1847106930000001E-2</c:v>
                </c:pt>
                <c:pt idx="1880">
                  <c:v>-7.4272689800000003E-3</c:v>
                </c:pt>
                <c:pt idx="1881">
                  <c:v>-1.6434286119999999E-2</c:v>
                </c:pt>
                <c:pt idx="1882">
                  <c:v>-3.2473022899999998E-3</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4"/>
          <c:tx>
            <c:v>Downforce</c:v>
          </c:tx>
          <c:marker>
            <c:symbol val="none"/>
          </c:marker>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V$2:$V$4000</c:f>
              <c:numCache>
                <c:formatCode>0.0000</c:formatCode>
                <c:ptCount val="3999"/>
                <c:pt idx="0">
                  <c:v>-0.14370518494000001</c:v>
                </c:pt>
                <c:pt idx="1">
                  <c:v>-0.14370518494000001</c:v>
                </c:pt>
                <c:pt idx="2">
                  <c:v>8.2795772600000005E-3</c:v>
                </c:pt>
                <c:pt idx="3">
                  <c:v>8.2795772600000005E-3</c:v>
                </c:pt>
                <c:pt idx="4">
                  <c:v>8.4388027199999993E-3</c:v>
                </c:pt>
                <c:pt idx="5">
                  <c:v>5.5521512E-3</c:v>
                </c:pt>
                <c:pt idx="6">
                  <c:v>9.4429397599999996E-3</c:v>
                </c:pt>
                <c:pt idx="7">
                  <c:v>9.4429397599999996E-3</c:v>
                </c:pt>
                <c:pt idx="8">
                  <c:v>2.413396835E-2</c:v>
                </c:pt>
                <c:pt idx="9">
                  <c:v>2.413396835E-2</c:v>
                </c:pt>
                <c:pt idx="10">
                  <c:v>2.5805339810000001E-2</c:v>
                </c:pt>
                <c:pt idx="11">
                  <c:v>4.0171661399999994E-3</c:v>
                </c:pt>
                <c:pt idx="12">
                  <c:v>4.0171661399999994E-3</c:v>
                </c:pt>
                <c:pt idx="13">
                  <c:v>4.7435226400000001E-3</c:v>
                </c:pt>
                <c:pt idx="14">
                  <c:v>1.418552208E-2</c:v>
                </c:pt>
                <c:pt idx="15">
                  <c:v>1.418552208E-2</c:v>
                </c:pt>
                <c:pt idx="16">
                  <c:v>1.297211266E-2</c:v>
                </c:pt>
                <c:pt idx="17">
                  <c:v>1.5388920779999999E-2</c:v>
                </c:pt>
                <c:pt idx="18">
                  <c:v>-6.2788190800000003E-3</c:v>
                </c:pt>
                <c:pt idx="19">
                  <c:v>1.558067608E-2</c:v>
                </c:pt>
                <c:pt idx="20">
                  <c:v>2.4648233410000001E-2</c:v>
                </c:pt>
                <c:pt idx="21">
                  <c:v>9.0578556100000002E-3</c:v>
                </c:pt>
                <c:pt idx="22">
                  <c:v>9.0578556100000002E-3</c:v>
                </c:pt>
                <c:pt idx="23">
                  <c:v>2.3329404830000001E-2</c:v>
                </c:pt>
                <c:pt idx="24">
                  <c:v>4.1158283230000002E-2</c:v>
                </c:pt>
                <c:pt idx="25">
                  <c:v>4.1158283230000002E-2</c:v>
                </c:pt>
                <c:pt idx="26">
                  <c:v>4.6897186280000003E-2</c:v>
                </c:pt>
                <c:pt idx="27">
                  <c:v>2.798940468E-2</c:v>
                </c:pt>
                <c:pt idx="28">
                  <c:v>2.798940468E-2</c:v>
                </c:pt>
                <c:pt idx="29">
                  <c:v>4.537595749E-2</c:v>
                </c:pt>
                <c:pt idx="30">
                  <c:v>3.1950277329999999E-2</c:v>
                </c:pt>
                <c:pt idx="31">
                  <c:v>1.0336351390000002E-2</c:v>
                </c:pt>
                <c:pt idx="32">
                  <c:v>1.0336351390000002E-2</c:v>
                </c:pt>
                <c:pt idx="33">
                  <c:v>3.3754264829999998E-2</c:v>
                </c:pt>
                <c:pt idx="34">
                  <c:v>2.5739013669999998E-2</c:v>
                </c:pt>
                <c:pt idx="35">
                  <c:v>7.1456298800000005E-3</c:v>
                </c:pt>
                <c:pt idx="36">
                  <c:v>5.3390907290000005E-2</c:v>
                </c:pt>
                <c:pt idx="37">
                  <c:v>7.6088119509999996E-2</c:v>
                </c:pt>
                <c:pt idx="38">
                  <c:v>7.6088119509999996E-2</c:v>
                </c:pt>
                <c:pt idx="39">
                  <c:v>5.62835083E-2</c:v>
                </c:pt>
                <c:pt idx="40">
                  <c:v>7.5985191349999995E-2</c:v>
                </c:pt>
                <c:pt idx="41">
                  <c:v>8.7199295039999999E-2</c:v>
                </c:pt>
                <c:pt idx="42">
                  <c:v>8.7199295039999999E-2</c:v>
                </c:pt>
                <c:pt idx="43">
                  <c:v>4.1172367100000003E-2</c:v>
                </c:pt>
                <c:pt idx="44">
                  <c:v>9.9650287599999995E-3</c:v>
                </c:pt>
                <c:pt idx="45">
                  <c:v>2.5669885640000001E-2</c:v>
                </c:pt>
                <c:pt idx="46">
                  <c:v>-3.4342987059999996E-2</c:v>
                </c:pt>
                <c:pt idx="47">
                  <c:v>-7.0104591369999997E-2</c:v>
                </c:pt>
                <c:pt idx="48">
                  <c:v>-7.0104591369999997E-2</c:v>
                </c:pt>
                <c:pt idx="49">
                  <c:v>2.1420299530000003E-2</c:v>
                </c:pt>
                <c:pt idx="50">
                  <c:v>8.6540184019999994E-2</c:v>
                </c:pt>
                <c:pt idx="51">
                  <c:v>8.6540184019999994E-2</c:v>
                </c:pt>
                <c:pt idx="52">
                  <c:v>6.8041267399999994E-2</c:v>
                </c:pt>
                <c:pt idx="53">
                  <c:v>1.7498233800000002E-2</c:v>
                </c:pt>
                <c:pt idx="54">
                  <c:v>-2.2721918109999999E-2</c:v>
                </c:pt>
                <c:pt idx="55">
                  <c:v>-1.450772858E-2</c:v>
                </c:pt>
                <c:pt idx="56">
                  <c:v>5.7951728819999999E-2</c:v>
                </c:pt>
                <c:pt idx="57">
                  <c:v>0.21041763306000003</c:v>
                </c:pt>
                <c:pt idx="58">
                  <c:v>0.21041763306000003</c:v>
                </c:pt>
                <c:pt idx="59">
                  <c:v>0.17811886597000001</c:v>
                </c:pt>
                <c:pt idx="60">
                  <c:v>-2.6513259890000002E-2</c:v>
                </c:pt>
                <c:pt idx="61">
                  <c:v>9.6040191700000003E-3</c:v>
                </c:pt>
                <c:pt idx="62">
                  <c:v>9.6040191700000003E-3</c:v>
                </c:pt>
                <c:pt idx="63">
                  <c:v>-3.6987328499999998E-3</c:v>
                </c:pt>
                <c:pt idx="64">
                  <c:v>-3.6987328499999998E-3</c:v>
                </c:pt>
                <c:pt idx="65">
                  <c:v>1.0175842290000001E-2</c:v>
                </c:pt>
                <c:pt idx="66">
                  <c:v>4.1961875919999995E-2</c:v>
                </c:pt>
                <c:pt idx="67">
                  <c:v>-1.7853599549999998E-2</c:v>
                </c:pt>
                <c:pt idx="68">
                  <c:v>-1.7853599549999998E-2</c:v>
                </c:pt>
                <c:pt idx="69">
                  <c:v>1.11987305E-3</c:v>
                </c:pt>
                <c:pt idx="70">
                  <c:v>-1.9811817170000003E-2</c:v>
                </c:pt>
                <c:pt idx="71">
                  <c:v>0.11028845978</c:v>
                </c:pt>
                <c:pt idx="72">
                  <c:v>0.14036343384</c:v>
                </c:pt>
                <c:pt idx="73">
                  <c:v>0.10669172668</c:v>
                </c:pt>
                <c:pt idx="74">
                  <c:v>-7.0386749269999993E-2</c:v>
                </c:pt>
                <c:pt idx="75">
                  <c:v>-7.0386749269999993E-2</c:v>
                </c:pt>
                <c:pt idx="76">
                  <c:v>1.8477960589999998E-2</c:v>
                </c:pt>
                <c:pt idx="77">
                  <c:v>9.2782417300000003E-2</c:v>
                </c:pt>
                <c:pt idx="78">
                  <c:v>9.2782417300000003E-2</c:v>
                </c:pt>
                <c:pt idx="79">
                  <c:v>0.23755244446000001</c:v>
                </c:pt>
                <c:pt idx="80">
                  <c:v>6.962599944999999E-2</c:v>
                </c:pt>
                <c:pt idx="81">
                  <c:v>6.4333367300000001E-3</c:v>
                </c:pt>
                <c:pt idx="82">
                  <c:v>0.45353036498999999</c:v>
                </c:pt>
                <c:pt idx="83">
                  <c:v>0.21704464722</c:v>
                </c:pt>
                <c:pt idx="84">
                  <c:v>0.12135990906000001</c:v>
                </c:pt>
                <c:pt idx="85">
                  <c:v>0.12135990906000001</c:v>
                </c:pt>
                <c:pt idx="86">
                  <c:v>0.25384570312999999</c:v>
                </c:pt>
                <c:pt idx="87">
                  <c:v>0.25858041381999997</c:v>
                </c:pt>
                <c:pt idx="88">
                  <c:v>0.25858041381999997</c:v>
                </c:pt>
                <c:pt idx="89">
                  <c:v>0.51574078368999998</c:v>
                </c:pt>
                <c:pt idx="90">
                  <c:v>0.61016516112999997</c:v>
                </c:pt>
                <c:pt idx="91">
                  <c:v>0.38180599976000001</c:v>
                </c:pt>
                <c:pt idx="92">
                  <c:v>0.22951872253</c:v>
                </c:pt>
                <c:pt idx="93">
                  <c:v>0.53763244628999995</c:v>
                </c:pt>
                <c:pt idx="94">
                  <c:v>0.68290863036999994</c:v>
                </c:pt>
                <c:pt idx="95">
                  <c:v>0.68290863036999994</c:v>
                </c:pt>
                <c:pt idx="96">
                  <c:v>0.55002966309000001</c:v>
                </c:pt>
                <c:pt idx="97">
                  <c:v>0.48572561646000001</c:v>
                </c:pt>
                <c:pt idx="98">
                  <c:v>0.53133551024999992</c:v>
                </c:pt>
                <c:pt idx="99">
                  <c:v>0.5371604003899999</c:v>
                </c:pt>
                <c:pt idx="100">
                  <c:v>0.74742791748000004</c:v>
                </c:pt>
                <c:pt idx="101">
                  <c:v>0.74742791748000004</c:v>
                </c:pt>
                <c:pt idx="102">
                  <c:v>0.84911114501999996</c:v>
                </c:pt>
                <c:pt idx="103">
                  <c:v>0.70635406493999997</c:v>
                </c:pt>
                <c:pt idx="104">
                  <c:v>0.68459375</c:v>
                </c:pt>
                <c:pt idx="105">
                  <c:v>0.68459375</c:v>
                </c:pt>
                <c:pt idx="106">
                  <c:v>0.64030706787000002</c:v>
                </c:pt>
                <c:pt idx="107">
                  <c:v>0.78945178223000001</c:v>
                </c:pt>
                <c:pt idx="108">
                  <c:v>0.7575380249</c:v>
                </c:pt>
                <c:pt idx="109">
                  <c:v>0.70771228026999999</c:v>
                </c:pt>
                <c:pt idx="110">
                  <c:v>0.61064996337999999</c:v>
                </c:pt>
                <c:pt idx="111">
                  <c:v>0.61064996337999999</c:v>
                </c:pt>
                <c:pt idx="112">
                  <c:v>0.97678369140999999</c:v>
                </c:pt>
                <c:pt idx="113">
                  <c:v>0.82506982421999997</c:v>
                </c:pt>
                <c:pt idx="114">
                  <c:v>0.83449963378999992</c:v>
                </c:pt>
                <c:pt idx="115">
                  <c:v>0.83449963378999992</c:v>
                </c:pt>
                <c:pt idx="116">
                  <c:v>0.85448748779000006</c:v>
                </c:pt>
                <c:pt idx="117">
                  <c:v>0.90057812500000001</c:v>
                </c:pt>
                <c:pt idx="118">
                  <c:v>0.90057812500000001</c:v>
                </c:pt>
                <c:pt idx="119">
                  <c:v>0.82977551270000005</c:v>
                </c:pt>
                <c:pt idx="120">
                  <c:v>0.94052032470999991</c:v>
                </c:pt>
                <c:pt idx="121">
                  <c:v>0.99914025879000001</c:v>
                </c:pt>
                <c:pt idx="122">
                  <c:v>0.99914025879000001</c:v>
                </c:pt>
                <c:pt idx="123">
                  <c:v>0.97104571533000006</c:v>
                </c:pt>
                <c:pt idx="124">
                  <c:v>1.0986429443400001</c:v>
                </c:pt>
                <c:pt idx="125">
                  <c:v>1.0986429443400001</c:v>
                </c:pt>
                <c:pt idx="126">
                  <c:v>1.21627148438</c:v>
                </c:pt>
                <c:pt idx="127">
                  <c:v>1.10220739746</c:v>
                </c:pt>
                <c:pt idx="128">
                  <c:v>1.10220739746</c:v>
                </c:pt>
                <c:pt idx="129">
                  <c:v>1.0483765869099999</c:v>
                </c:pt>
                <c:pt idx="130">
                  <c:v>0.84872540282999998</c:v>
                </c:pt>
                <c:pt idx="131">
                  <c:v>1.17782312012</c:v>
                </c:pt>
                <c:pt idx="132">
                  <c:v>1.17782312012</c:v>
                </c:pt>
                <c:pt idx="133">
                  <c:v>1.30136804199</c:v>
                </c:pt>
                <c:pt idx="134">
                  <c:v>1.1295205078100001</c:v>
                </c:pt>
                <c:pt idx="135">
                  <c:v>1.1295205078100001</c:v>
                </c:pt>
                <c:pt idx="136">
                  <c:v>1.0920020752000001</c:v>
                </c:pt>
                <c:pt idx="137">
                  <c:v>1.02465698242</c:v>
                </c:pt>
                <c:pt idx="138">
                  <c:v>1.02465698242</c:v>
                </c:pt>
                <c:pt idx="139">
                  <c:v>0.92129248047000001</c:v>
                </c:pt>
                <c:pt idx="140">
                  <c:v>0.97114453125</c:v>
                </c:pt>
                <c:pt idx="141">
                  <c:v>1.0875238037100001</c:v>
                </c:pt>
                <c:pt idx="142">
                  <c:v>1.0875238037100001</c:v>
                </c:pt>
                <c:pt idx="143">
                  <c:v>1.1392999267600001</c:v>
                </c:pt>
                <c:pt idx="144">
                  <c:v>1.1729216308600001</c:v>
                </c:pt>
                <c:pt idx="145">
                  <c:v>1.30121118164</c:v>
                </c:pt>
                <c:pt idx="146">
                  <c:v>1.21602209473</c:v>
                </c:pt>
                <c:pt idx="147">
                  <c:v>1.19612036133</c:v>
                </c:pt>
                <c:pt idx="148">
                  <c:v>1.19612036133</c:v>
                </c:pt>
                <c:pt idx="149">
                  <c:v>1.09192724609</c:v>
                </c:pt>
                <c:pt idx="150">
                  <c:v>1.1369279785199999</c:v>
                </c:pt>
                <c:pt idx="151">
                  <c:v>1.16553588867</c:v>
                </c:pt>
                <c:pt idx="152">
                  <c:v>1.16553588867</c:v>
                </c:pt>
                <c:pt idx="153">
                  <c:v>1.3017777099600001</c:v>
                </c:pt>
                <c:pt idx="154">
                  <c:v>1.3611728515600001</c:v>
                </c:pt>
                <c:pt idx="155">
                  <c:v>1.3611728515600001</c:v>
                </c:pt>
                <c:pt idx="156">
                  <c:v>1.26294592285</c:v>
                </c:pt>
                <c:pt idx="157">
                  <c:v>1.2445686035199999</c:v>
                </c:pt>
                <c:pt idx="158">
                  <c:v>1.34626330566</c:v>
                </c:pt>
                <c:pt idx="159">
                  <c:v>1.34626330566</c:v>
                </c:pt>
                <c:pt idx="160">
                  <c:v>1.3410334472699998</c:v>
                </c:pt>
                <c:pt idx="161">
                  <c:v>1.4331210937500001</c:v>
                </c:pt>
                <c:pt idx="162">
                  <c:v>1.4331210937500001</c:v>
                </c:pt>
                <c:pt idx="163">
                  <c:v>1.54792871094</c:v>
                </c:pt>
                <c:pt idx="164">
                  <c:v>1.5841647949200002</c:v>
                </c:pt>
                <c:pt idx="165">
                  <c:v>1.5841647949200002</c:v>
                </c:pt>
                <c:pt idx="166">
                  <c:v>1.4076202392600001</c:v>
                </c:pt>
                <c:pt idx="167">
                  <c:v>1.5173093261700001</c:v>
                </c:pt>
                <c:pt idx="168">
                  <c:v>1.4976046142600001</c:v>
                </c:pt>
                <c:pt idx="169">
                  <c:v>1.4976046142600001</c:v>
                </c:pt>
                <c:pt idx="170">
                  <c:v>1.4788807372999999</c:v>
                </c:pt>
                <c:pt idx="171">
                  <c:v>1.5807031250000001</c:v>
                </c:pt>
                <c:pt idx="172">
                  <c:v>1.7781397705100002</c:v>
                </c:pt>
                <c:pt idx="173">
                  <c:v>1.7584205322299999</c:v>
                </c:pt>
                <c:pt idx="174">
                  <c:v>1.6558541259799999</c:v>
                </c:pt>
                <c:pt idx="175">
                  <c:v>1.6558541259799999</c:v>
                </c:pt>
                <c:pt idx="176">
                  <c:v>1.61834851074</c:v>
                </c:pt>
                <c:pt idx="177">
                  <c:v>1.6352264404299999</c:v>
                </c:pt>
                <c:pt idx="178">
                  <c:v>1.58196508789</c:v>
                </c:pt>
                <c:pt idx="179">
                  <c:v>1.58196508789</c:v>
                </c:pt>
                <c:pt idx="180">
                  <c:v>1.7749533691399999</c:v>
                </c:pt>
                <c:pt idx="181">
                  <c:v>1.75110620117</c:v>
                </c:pt>
                <c:pt idx="182">
                  <c:v>1.6916335449200002</c:v>
                </c:pt>
                <c:pt idx="183">
                  <c:v>1.6601994628899999</c:v>
                </c:pt>
                <c:pt idx="184">
                  <c:v>1.8317331542999999</c:v>
                </c:pt>
                <c:pt idx="185">
                  <c:v>1.8317331542999999</c:v>
                </c:pt>
                <c:pt idx="186">
                  <c:v>1.77074768066</c:v>
                </c:pt>
                <c:pt idx="187">
                  <c:v>1.694</c:v>
                </c:pt>
                <c:pt idx="188">
                  <c:v>1.77851953125</c:v>
                </c:pt>
                <c:pt idx="189">
                  <c:v>1.77851953125</c:v>
                </c:pt>
                <c:pt idx="190">
                  <c:v>1.9756116943399999</c:v>
                </c:pt>
                <c:pt idx="191">
                  <c:v>1.9331462402300001</c:v>
                </c:pt>
                <c:pt idx="192">
                  <c:v>1.9331462402300001</c:v>
                </c:pt>
                <c:pt idx="193">
                  <c:v>1.6592734375</c:v>
                </c:pt>
                <c:pt idx="194">
                  <c:v>1.5481843261700001</c:v>
                </c:pt>
                <c:pt idx="195">
                  <c:v>1.5481843261700001</c:v>
                </c:pt>
                <c:pt idx="196">
                  <c:v>1.3962468261700001</c:v>
                </c:pt>
                <c:pt idx="197">
                  <c:v>1.6345191650399999</c:v>
                </c:pt>
                <c:pt idx="198">
                  <c:v>1.8370969238299999</c:v>
                </c:pt>
                <c:pt idx="199">
                  <c:v>1.80800366211</c:v>
                </c:pt>
                <c:pt idx="200">
                  <c:v>1.8028338623</c:v>
                </c:pt>
                <c:pt idx="201">
                  <c:v>1.92735510254</c:v>
                </c:pt>
                <c:pt idx="202">
                  <c:v>1.92735510254</c:v>
                </c:pt>
                <c:pt idx="203">
                  <c:v>2.08591748047</c:v>
                </c:pt>
                <c:pt idx="204">
                  <c:v>2.0755183105500001</c:v>
                </c:pt>
                <c:pt idx="205">
                  <c:v>2.11477319336</c:v>
                </c:pt>
                <c:pt idx="206">
                  <c:v>2.11477319336</c:v>
                </c:pt>
                <c:pt idx="207">
                  <c:v>2.1268591308599998</c:v>
                </c:pt>
                <c:pt idx="208">
                  <c:v>1.9485449218799999</c:v>
                </c:pt>
                <c:pt idx="209">
                  <c:v>1.8897656249999999</c:v>
                </c:pt>
                <c:pt idx="210">
                  <c:v>2.1892719726599998</c:v>
                </c:pt>
                <c:pt idx="211">
                  <c:v>2.4347243652299997</c:v>
                </c:pt>
                <c:pt idx="212">
                  <c:v>2.4347243652299997</c:v>
                </c:pt>
                <c:pt idx="213">
                  <c:v>2.7462258300799998</c:v>
                </c:pt>
                <c:pt idx="214">
                  <c:v>2.94877905273</c:v>
                </c:pt>
                <c:pt idx="215">
                  <c:v>3.3399077148400003</c:v>
                </c:pt>
                <c:pt idx="216">
                  <c:v>3.3399077148400003</c:v>
                </c:pt>
                <c:pt idx="217">
                  <c:v>3.6587136230500001</c:v>
                </c:pt>
                <c:pt idx="218">
                  <c:v>3.7512175292999999</c:v>
                </c:pt>
                <c:pt idx="219">
                  <c:v>4.0007609863299995</c:v>
                </c:pt>
                <c:pt idx="220">
                  <c:v>4.0588957519499997</c:v>
                </c:pt>
                <c:pt idx="221">
                  <c:v>4.1466904296900005</c:v>
                </c:pt>
                <c:pt idx="222">
                  <c:v>4.1466904296900005</c:v>
                </c:pt>
                <c:pt idx="223">
                  <c:v>4.0907583007800001</c:v>
                </c:pt>
                <c:pt idx="224">
                  <c:v>4.0950166015599994</c:v>
                </c:pt>
                <c:pt idx="225">
                  <c:v>4.2774765625000004</c:v>
                </c:pt>
                <c:pt idx="226">
                  <c:v>4.2774765625000004</c:v>
                </c:pt>
                <c:pt idx="227">
                  <c:v>4.2388964843800006</c:v>
                </c:pt>
                <c:pt idx="228">
                  <c:v>4.2192177734400005</c:v>
                </c:pt>
                <c:pt idx="229">
                  <c:v>4.2192177734400005</c:v>
                </c:pt>
                <c:pt idx="230">
                  <c:v>4.2679111328100001</c:v>
                </c:pt>
                <c:pt idx="231">
                  <c:v>4.2972133789099995</c:v>
                </c:pt>
                <c:pt idx="232">
                  <c:v>4.2972133789099995</c:v>
                </c:pt>
                <c:pt idx="233">
                  <c:v>4.1022900390599997</c:v>
                </c:pt>
                <c:pt idx="234">
                  <c:v>4.0243742675799998</c:v>
                </c:pt>
                <c:pt idx="235">
                  <c:v>4.1073842773400004</c:v>
                </c:pt>
                <c:pt idx="236">
                  <c:v>4.23319091797</c:v>
                </c:pt>
                <c:pt idx="237">
                  <c:v>4.4179941406300003</c:v>
                </c:pt>
                <c:pt idx="238">
                  <c:v>4.5141796875000004</c:v>
                </c:pt>
                <c:pt idx="239">
                  <c:v>4.5141796875000004</c:v>
                </c:pt>
                <c:pt idx="240">
                  <c:v>4.5307314453099998</c:v>
                </c:pt>
                <c:pt idx="241">
                  <c:v>4.5131679687500004</c:v>
                </c:pt>
                <c:pt idx="242">
                  <c:v>4.4310561523400001</c:v>
                </c:pt>
                <c:pt idx="243">
                  <c:v>4.4310561523400001</c:v>
                </c:pt>
                <c:pt idx="244">
                  <c:v>4.45175439453</c:v>
                </c:pt>
                <c:pt idx="245">
                  <c:v>4.4265615234400002</c:v>
                </c:pt>
                <c:pt idx="246">
                  <c:v>4.4262001953099999</c:v>
                </c:pt>
                <c:pt idx="247">
                  <c:v>4.4365341796900006</c:v>
                </c:pt>
                <c:pt idx="248">
                  <c:v>4.3739594726600002</c:v>
                </c:pt>
                <c:pt idx="249">
                  <c:v>4.3739594726600002</c:v>
                </c:pt>
                <c:pt idx="250">
                  <c:v>4.3969853515599997</c:v>
                </c:pt>
                <c:pt idx="251">
                  <c:v>4.4245019531300001</c:v>
                </c:pt>
                <c:pt idx="252">
                  <c:v>4.3883759765599999</c:v>
                </c:pt>
                <c:pt idx="253">
                  <c:v>4.3883759765599999</c:v>
                </c:pt>
                <c:pt idx="254">
                  <c:v>4.3366796875000002</c:v>
                </c:pt>
                <c:pt idx="255">
                  <c:v>4.5438623046900002</c:v>
                </c:pt>
                <c:pt idx="256">
                  <c:v>4.5438623046900002</c:v>
                </c:pt>
                <c:pt idx="257">
                  <c:v>4.5560883789100002</c:v>
                </c:pt>
                <c:pt idx="258">
                  <c:v>4.5382607421900003</c:v>
                </c:pt>
                <c:pt idx="259">
                  <c:v>4.5382607421900003</c:v>
                </c:pt>
                <c:pt idx="260">
                  <c:v>4.5399194335899997</c:v>
                </c:pt>
                <c:pt idx="261">
                  <c:v>4.6267255859400001</c:v>
                </c:pt>
                <c:pt idx="262">
                  <c:v>4.6796748046900003</c:v>
                </c:pt>
                <c:pt idx="263">
                  <c:v>4.6796748046900003</c:v>
                </c:pt>
                <c:pt idx="264">
                  <c:v>4.5994272460900003</c:v>
                </c:pt>
                <c:pt idx="265">
                  <c:v>4.7094614257800007</c:v>
                </c:pt>
                <c:pt idx="266">
                  <c:v>4.7094614257800007</c:v>
                </c:pt>
                <c:pt idx="267">
                  <c:v>4.70725488281</c:v>
                </c:pt>
                <c:pt idx="268">
                  <c:v>4.6642275390599996</c:v>
                </c:pt>
                <c:pt idx="269">
                  <c:v>4.6642275390599996</c:v>
                </c:pt>
                <c:pt idx="270">
                  <c:v>4.68267529297</c:v>
                </c:pt>
                <c:pt idx="271">
                  <c:v>4.6881108398400002</c:v>
                </c:pt>
                <c:pt idx="272">
                  <c:v>4.6106494140600001</c:v>
                </c:pt>
                <c:pt idx="273">
                  <c:v>4.6209912109399998</c:v>
                </c:pt>
                <c:pt idx="274">
                  <c:v>4.6915136718800001</c:v>
                </c:pt>
                <c:pt idx="275">
                  <c:v>4.6847861328100002</c:v>
                </c:pt>
                <c:pt idx="276">
                  <c:v>4.6847861328100002</c:v>
                </c:pt>
                <c:pt idx="277">
                  <c:v>4.7473662109400001</c:v>
                </c:pt>
                <c:pt idx="278">
                  <c:v>4.8313647460900002</c:v>
                </c:pt>
                <c:pt idx="279">
                  <c:v>4.83764501953</c:v>
                </c:pt>
                <c:pt idx="280">
                  <c:v>4.83764501953</c:v>
                </c:pt>
                <c:pt idx="281">
                  <c:v>4.8717827148400001</c:v>
                </c:pt>
                <c:pt idx="282">
                  <c:v>5.0388056640599999</c:v>
                </c:pt>
                <c:pt idx="283">
                  <c:v>5.0388056640599999</c:v>
                </c:pt>
                <c:pt idx="284">
                  <c:v>5.0544184570300006</c:v>
                </c:pt>
                <c:pt idx="285">
                  <c:v>5.0222207031300004</c:v>
                </c:pt>
                <c:pt idx="286">
                  <c:v>5.0222207031300004</c:v>
                </c:pt>
                <c:pt idx="287">
                  <c:v>5.16691503906</c:v>
                </c:pt>
                <c:pt idx="288">
                  <c:v>5.2176538085899997</c:v>
                </c:pt>
                <c:pt idx="289">
                  <c:v>5.1957954101599997</c:v>
                </c:pt>
                <c:pt idx="290">
                  <c:v>5.1957954101599997</c:v>
                </c:pt>
                <c:pt idx="291">
                  <c:v>5.4210888671899999</c:v>
                </c:pt>
                <c:pt idx="292">
                  <c:v>5.4210888671899999</c:v>
                </c:pt>
                <c:pt idx="293">
                  <c:v>5.4621513671900006</c:v>
                </c:pt>
                <c:pt idx="294">
                  <c:v>5.5051430664099996</c:v>
                </c:pt>
                <c:pt idx="295">
                  <c:v>5.5945576171900004</c:v>
                </c:pt>
                <c:pt idx="296">
                  <c:v>5.5945576171900004</c:v>
                </c:pt>
                <c:pt idx="297">
                  <c:v>5.6563417968800005</c:v>
                </c:pt>
                <c:pt idx="298">
                  <c:v>5.8157548828099994</c:v>
                </c:pt>
                <c:pt idx="299">
                  <c:v>5.9256494140599996</c:v>
                </c:pt>
                <c:pt idx="300">
                  <c:v>6.0395302734400005</c:v>
                </c:pt>
                <c:pt idx="301">
                  <c:v>6.0753740234400002</c:v>
                </c:pt>
                <c:pt idx="302">
                  <c:v>6.1698500976599995</c:v>
                </c:pt>
                <c:pt idx="303">
                  <c:v>6.1698500976599995</c:v>
                </c:pt>
                <c:pt idx="304">
                  <c:v>6.4615576171900004</c:v>
                </c:pt>
                <c:pt idx="305">
                  <c:v>6.6295288085899999</c:v>
                </c:pt>
                <c:pt idx="306">
                  <c:v>6.6295288085899999</c:v>
                </c:pt>
                <c:pt idx="307">
                  <c:v>6.7132226562500001</c:v>
                </c:pt>
                <c:pt idx="308">
                  <c:v>6.9071850585900005</c:v>
                </c:pt>
                <c:pt idx="309">
                  <c:v>7.2126928710899998</c:v>
                </c:pt>
                <c:pt idx="310">
                  <c:v>7.44358398438</c:v>
                </c:pt>
                <c:pt idx="311">
                  <c:v>7.6543310546900001</c:v>
                </c:pt>
                <c:pt idx="312">
                  <c:v>7.86253125</c:v>
                </c:pt>
                <c:pt idx="313">
                  <c:v>7.86253125</c:v>
                </c:pt>
                <c:pt idx="314">
                  <c:v>8.1155170898400009</c:v>
                </c:pt>
                <c:pt idx="315">
                  <c:v>8.41950976563</c:v>
                </c:pt>
                <c:pt idx="316">
                  <c:v>8.41950976563</c:v>
                </c:pt>
                <c:pt idx="317">
                  <c:v>8.7285175781300008</c:v>
                </c:pt>
                <c:pt idx="318">
                  <c:v>9.1862089843800003</c:v>
                </c:pt>
                <c:pt idx="319">
                  <c:v>9.1862089843800003</c:v>
                </c:pt>
                <c:pt idx="320">
                  <c:v>9.4563906249999992</c:v>
                </c:pt>
                <c:pt idx="321">
                  <c:v>9.7388652343800004</c:v>
                </c:pt>
                <c:pt idx="322">
                  <c:v>10.128772460939999</c:v>
                </c:pt>
                <c:pt idx="323">
                  <c:v>10.128772460939999</c:v>
                </c:pt>
                <c:pt idx="324">
                  <c:v>10.384365234380001</c:v>
                </c:pt>
                <c:pt idx="325">
                  <c:v>10.34684960938</c:v>
                </c:pt>
                <c:pt idx="326">
                  <c:v>9.7051943359399999</c:v>
                </c:pt>
                <c:pt idx="327">
                  <c:v>9.0890732421899987</c:v>
                </c:pt>
                <c:pt idx="328">
                  <c:v>8.8591611328100015</c:v>
                </c:pt>
                <c:pt idx="329">
                  <c:v>8.8591611328100015</c:v>
                </c:pt>
                <c:pt idx="330">
                  <c:v>8.6532539062500007</c:v>
                </c:pt>
                <c:pt idx="331">
                  <c:v>8.4808574218799997</c:v>
                </c:pt>
                <c:pt idx="332">
                  <c:v>8.3185078125</c:v>
                </c:pt>
                <c:pt idx="333">
                  <c:v>8.3185078125</c:v>
                </c:pt>
                <c:pt idx="334">
                  <c:v>8.2046992187499992</c:v>
                </c:pt>
                <c:pt idx="335">
                  <c:v>8.006688476559999</c:v>
                </c:pt>
                <c:pt idx="336">
                  <c:v>7.9560966796899999</c:v>
                </c:pt>
                <c:pt idx="337">
                  <c:v>7.8913554687499996</c:v>
                </c:pt>
                <c:pt idx="338">
                  <c:v>7.8104477539100001</c:v>
                </c:pt>
                <c:pt idx="339">
                  <c:v>7.8104477539100001</c:v>
                </c:pt>
                <c:pt idx="340">
                  <c:v>7.7805341796900001</c:v>
                </c:pt>
                <c:pt idx="341">
                  <c:v>7.7060419921900003</c:v>
                </c:pt>
                <c:pt idx="342">
                  <c:v>7.5091162109400003</c:v>
                </c:pt>
                <c:pt idx="343">
                  <c:v>7.5091162109400003</c:v>
                </c:pt>
                <c:pt idx="344">
                  <c:v>7.6122436523400001</c:v>
                </c:pt>
                <c:pt idx="345">
                  <c:v>7.6302924804699996</c:v>
                </c:pt>
                <c:pt idx="346">
                  <c:v>7.6302924804699996</c:v>
                </c:pt>
                <c:pt idx="347">
                  <c:v>7.7119975585900002</c:v>
                </c:pt>
                <c:pt idx="348">
                  <c:v>7.6424609375000001</c:v>
                </c:pt>
                <c:pt idx="349">
                  <c:v>7.5895966796900005</c:v>
                </c:pt>
                <c:pt idx="350">
                  <c:v>7.5895966796900005</c:v>
                </c:pt>
                <c:pt idx="351">
                  <c:v>7.4930415039099998</c:v>
                </c:pt>
                <c:pt idx="352">
                  <c:v>7.6007187500000004</c:v>
                </c:pt>
                <c:pt idx="353">
                  <c:v>7.5369985351599995</c:v>
                </c:pt>
                <c:pt idx="354">
                  <c:v>7.5493032226599999</c:v>
                </c:pt>
                <c:pt idx="355">
                  <c:v>7.5526728515599997</c:v>
                </c:pt>
                <c:pt idx="356">
                  <c:v>7.5526728515599997</c:v>
                </c:pt>
                <c:pt idx="357">
                  <c:v>7.4914873046900006</c:v>
                </c:pt>
                <c:pt idx="358">
                  <c:v>7.4848408203099996</c:v>
                </c:pt>
                <c:pt idx="359">
                  <c:v>7.5513842773400004</c:v>
                </c:pt>
                <c:pt idx="360">
                  <c:v>7.5513842773400004</c:v>
                </c:pt>
                <c:pt idx="361">
                  <c:v>7.4814111328099999</c:v>
                </c:pt>
                <c:pt idx="362">
                  <c:v>7.37284130859</c:v>
                </c:pt>
                <c:pt idx="363">
                  <c:v>7.37284130859</c:v>
                </c:pt>
                <c:pt idx="364">
                  <c:v>7.3365405273400004</c:v>
                </c:pt>
                <c:pt idx="365">
                  <c:v>7.4426616210900001</c:v>
                </c:pt>
                <c:pt idx="366">
                  <c:v>7.4426616210900001</c:v>
                </c:pt>
                <c:pt idx="367">
                  <c:v>7.4964052734400006</c:v>
                </c:pt>
                <c:pt idx="368">
                  <c:v>7.4308452148399997</c:v>
                </c:pt>
                <c:pt idx="369">
                  <c:v>7.4833579101599996</c:v>
                </c:pt>
                <c:pt idx="370">
                  <c:v>7.4833579101599996</c:v>
                </c:pt>
                <c:pt idx="371">
                  <c:v>7.4954672851600002</c:v>
                </c:pt>
                <c:pt idx="372">
                  <c:v>7.4708212890599999</c:v>
                </c:pt>
                <c:pt idx="373">
                  <c:v>7.4708212890599999</c:v>
                </c:pt>
                <c:pt idx="374">
                  <c:v>7.3959282226600003</c:v>
                </c:pt>
                <c:pt idx="375">
                  <c:v>7.4068149414099995</c:v>
                </c:pt>
                <c:pt idx="376">
                  <c:v>7.4068149414099995</c:v>
                </c:pt>
                <c:pt idx="377">
                  <c:v>7.3328071289099999</c:v>
                </c:pt>
                <c:pt idx="378">
                  <c:v>7.2485458984400006</c:v>
                </c:pt>
                <c:pt idx="379">
                  <c:v>7.3548032226600002</c:v>
                </c:pt>
                <c:pt idx="380">
                  <c:v>7.3861367187500004</c:v>
                </c:pt>
                <c:pt idx="381">
                  <c:v>7.3966210937500003</c:v>
                </c:pt>
                <c:pt idx="382">
                  <c:v>7.5258955078099996</c:v>
                </c:pt>
                <c:pt idx="383">
                  <c:v>7.5258955078099996</c:v>
                </c:pt>
                <c:pt idx="384">
                  <c:v>7.4338071289099998</c:v>
                </c:pt>
                <c:pt idx="385">
                  <c:v>7.3526274414100001</c:v>
                </c:pt>
                <c:pt idx="386">
                  <c:v>7.3526274414100001</c:v>
                </c:pt>
                <c:pt idx="387">
                  <c:v>7.4010751953099998</c:v>
                </c:pt>
                <c:pt idx="388">
                  <c:v>7.4964541015599995</c:v>
                </c:pt>
                <c:pt idx="389">
                  <c:v>7.5101928710900001</c:v>
                </c:pt>
                <c:pt idx="390">
                  <c:v>7.5190761718800001</c:v>
                </c:pt>
                <c:pt idx="391">
                  <c:v>7.6279736328099998</c:v>
                </c:pt>
                <c:pt idx="392">
                  <c:v>7.59123339844</c:v>
                </c:pt>
                <c:pt idx="393">
                  <c:v>7.59123339844</c:v>
                </c:pt>
                <c:pt idx="394">
                  <c:v>7.4749780273399997</c:v>
                </c:pt>
                <c:pt idx="395">
                  <c:v>7.4271406249999998</c:v>
                </c:pt>
                <c:pt idx="396">
                  <c:v>7.4788720703099996</c:v>
                </c:pt>
                <c:pt idx="397">
                  <c:v>7.4788720703099996</c:v>
                </c:pt>
                <c:pt idx="398">
                  <c:v>7.5254326171899999</c:v>
                </c:pt>
                <c:pt idx="399">
                  <c:v>7.5254326171899999</c:v>
                </c:pt>
                <c:pt idx="400">
                  <c:v>7.6452724609400002</c:v>
                </c:pt>
                <c:pt idx="401">
                  <c:v>7.5911259765599999</c:v>
                </c:pt>
                <c:pt idx="402">
                  <c:v>7.4440649414099997</c:v>
                </c:pt>
                <c:pt idx="403">
                  <c:v>7.4440649414099997</c:v>
                </c:pt>
                <c:pt idx="404">
                  <c:v>7.3871054687499997</c:v>
                </c:pt>
                <c:pt idx="405">
                  <c:v>7.4961064453099997</c:v>
                </c:pt>
                <c:pt idx="406">
                  <c:v>7.5396123046900003</c:v>
                </c:pt>
                <c:pt idx="407">
                  <c:v>7.6218852539099995</c:v>
                </c:pt>
                <c:pt idx="408">
                  <c:v>7.6806728515599998</c:v>
                </c:pt>
                <c:pt idx="409">
                  <c:v>7.8157998046900001</c:v>
                </c:pt>
                <c:pt idx="410">
                  <c:v>7.8157998046900001</c:v>
                </c:pt>
                <c:pt idx="411">
                  <c:v>7.9795732421899999</c:v>
                </c:pt>
                <c:pt idx="412">
                  <c:v>8.0022680664100001</c:v>
                </c:pt>
                <c:pt idx="413">
                  <c:v>8.0022680664100001</c:v>
                </c:pt>
                <c:pt idx="414">
                  <c:v>7.9273842773399998</c:v>
                </c:pt>
                <c:pt idx="415">
                  <c:v>7.8955664062500004</c:v>
                </c:pt>
                <c:pt idx="416">
                  <c:v>7.9296796875000002</c:v>
                </c:pt>
                <c:pt idx="417">
                  <c:v>9.0829072265600015</c:v>
                </c:pt>
                <c:pt idx="418">
                  <c:v>12.306596679689999</c:v>
                </c:pt>
                <c:pt idx="419">
                  <c:v>12.306596679689999</c:v>
                </c:pt>
                <c:pt idx="420">
                  <c:v>15.184484375</c:v>
                </c:pt>
                <c:pt idx="421">
                  <c:v>17.620332031250001</c:v>
                </c:pt>
                <c:pt idx="422">
                  <c:v>19.606955078129999</c:v>
                </c:pt>
                <c:pt idx="423">
                  <c:v>19.606955078129999</c:v>
                </c:pt>
                <c:pt idx="424">
                  <c:v>21.449367187499998</c:v>
                </c:pt>
                <c:pt idx="425">
                  <c:v>23.192064453129998</c:v>
                </c:pt>
                <c:pt idx="426">
                  <c:v>24.22492773438</c:v>
                </c:pt>
                <c:pt idx="427">
                  <c:v>24.603894531249999</c:v>
                </c:pt>
                <c:pt idx="428">
                  <c:v>24.750138671879998</c:v>
                </c:pt>
                <c:pt idx="429">
                  <c:v>24.750138671879998</c:v>
                </c:pt>
                <c:pt idx="430">
                  <c:v>24.832478515629997</c:v>
                </c:pt>
                <c:pt idx="431">
                  <c:v>25.018005859379997</c:v>
                </c:pt>
                <c:pt idx="432">
                  <c:v>25.00821484375</c:v>
                </c:pt>
                <c:pt idx="433">
                  <c:v>25.00821484375</c:v>
                </c:pt>
                <c:pt idx="434">
                  <c:v>24.97726171875</c:v>
                </c:pt>
                <c:pt idx="435">
                  <c:v>24.704599609379997</c:v>
                </c:pt>
                <c:pt idx="436">
                  <c:v>24.704599609379997</c:v>
                </c:pt>
                <c:pt idx="437">
                  <c:v>24.782972656249999</c:v>
                </c:pt>
                <c:pt idx="438">
                  <c:v>24.7801875</c:v>
                </c:pt>
                <c:pt idx="439">
                  <c:v>24.7801875</c:v>
                </c:pt>
                <c:pt idx="440">
                  <c:v>24.761292968749999</c:v>
                </c:pt>
                <c:pt idx="441">
                  <c:v>24.681687499999999</c:v>
                </c:pt>
                <c:pt idx="442">
                  <c:v>24.690316406249998</c:v>
                </c:pt>
                <c:pt idx="443">
                  <c:v>24.856999999999999</c:v>
                </c:pt>
                <c:pt idx="444">
                  <c:v>25.209058593750001</c:v>
                </c:pt>
                <c:pt idx="445">
                  <c:v>25.209058593750001</c:v>
                </c:pt>
                <c:pt idx="446">
                  <c:v>25.246263671879998</c:v>
                </c:pt>
                <c:pt idx="447">
                  <c:v>25.294441406250002</c:v>
                </c:pt>
                <c:pt idx="448">
                  <c:v>25.172234374999999</c:v>
                </c:pt>
                <c:pt idx="449">
                  <c:v>25.172234374999999</c:v>
                </c:pt>
                <c:pt idx="450">
                  <c:v>25.099257812499999</c:v>
                </c:pt>
                <c:pt idx="451">
                  <c:v>25.353517578129999</c:v>
                </c:pt>
                <c:pt idx="452">
                  <c:v>25.27416796875</c:v>
                </c:pt>
                <c:pt idx="453">
                  <c:v>25.514123046879998</c:v>
                </c:pt>
                <c:pt idx="454">
                  <c:v>25.28847460938</c:v>
                </c:pt>
                <c:pt idx="455">
                  <c:v>25.590300781250001</c:v>
                </c:pt>
                <c:pt idx="456">
                  <c:v>25.590300781250001</c:v>
                </c:pt>
                <c:pt idx="457">
                  <c:v>25.79107617188</c:v>
                </c:pt>
                <c:pt idx="458">
                  <c:v>25.637304687499999</c:v>
                </c:pt>
                <c:pt idx="459">
                  <c:v>25.637304687499999</c:v>
                </c:pt>
                <c:pt idx="460">
                  <c:v>25.530130859379998</c:v>
                </c:pt>
                <c:pt idx="461">
                  <c:v>25.313699218749999</c:v>
                </c:pt>
                <c:pt idx="462">
                  <c:v>25.303412109379998</c:v>
                </c:pt>
                <c:pt idx="463">
                  <c:v>25.280828124999999</c:v>
                </c:pt>
                <c:pt idx="464">
                  <c:v>25.150244140629997</c:v>
                </c:pt>
                <c:pt idx="465">
                  <c:v>25.28691796875</c:v>
                </c:pt>
                <c:pt idx="466">
                  <c:v>25.28691796875</c:v>
                </c:pt>
                <c:pt idx="467">
                  <c:v>25.61286328125</c:v>
                </c:pt>
                <c:pt idx="468">
                  <c:v>25.81724804688</c:v>
                </c:pt>
                <c:pt idx="469">
                  <c:v>25.81724804688</c:v>
                </c:pt>
                <c:pt idx="470">
                  <c:v>25.465789062500001</c:v>
                </c:pt>
                <c:pt idx="471">
                  <c:v>25.508505859379998</c:v>
                </c:pt>
                <c:pt idx="472">
                  <c:v>25.508505859379998</c:v>
                </c:pt>
                <c:pt idx="473">
                  <c:v>25.219992187500001</c:v>
                </c:pt>
                <c:pt idx="474">
                  <c:v>25.384466796879998</c:v>
                </c:pt>
                <c:pt idx="475">
                  <c:v>25.228738281249999</c:v>
                </c:pt>
                <c:pt idx="476">
                  <c:v>25.228738281249999</c:v>
                </c:pt>
                <c:pt idx="477">
                  <c:v>25.371705078129999</c:v>
                </c:pt>
                <c:pt idx="478">
                  <c:v>25.206832031249998</c:v>
                </c:pt>
                <c:pt idx="479">
                  <c:v>25.206832031249998</c:v>
                </c:pt>
                <c:pt idx="480">
                  <c:v>25.01778515625</c:v>
                </c:pt>
                <c:pt idx="481">
                  <c:v>24.831314453129998</c:v>
                </c:pt>
                <c:pt idx="482">
                  <c:v>24.831314453129998</c:v>
                </c:pt>
                <c:pt idx="483">
                  <c:v>25.091316406250002</c:v>
                </c:pt>
                <c:pt idx="484">
                  <c:v>25.01326953125</c:v>
                </c:pt>
                <c:pt idx="485">
                  <c:v>25.24769921875</c:v>
                </c:pt>
                <c:pt idx="486">
                  <c:v>25.24769921875</c:v>
                </c:pt>
                <c:pt idx="487">
                  <c:v>25.152085937500001</c:v>
                </c:pt>
                <c:pt idx="488">
                  <c:v>25.3796015625</c:v>
                </c:pt>
                <c:pt idx="489">
                  <c:v>25.438874999999999</c:v>
                </c:pt>
                <c:pt idx="490">
                  <c:v>25.344488281250001</c:v>
                </c:pt>
                <c:pt idx="491">
                  <c:v>25.064556640629998</c:v>
                </c:pt>
                <c:pt idx="492">
                  <c:v>25.064556640629998</c:v>
                </c:pt>
                <c:pt idx="493">
                  <c:v>24.943874999999998</c:v>
                </c:pt>
                <c:pt idx="494">
                  <c:v>25.24439257813</c:v>
                </c:pt>
                <c:pt idx="495">
                  <c:v>25.685076171879999</c:v>
                </c:pt>
                <c:pt idx="496">
                  <c:v>25.685076171879999</c:v>
                </c:pt>
                <c:pt idx="497">
                  <c:v>25.300226562500001</c:v>
                </c:pt>
                <c:pt idx="498">
                  <c:v>25.300226562500001</c:v>
                </c:pt>
                <c:pt idx="499">
                  <c:v>25.127542968749999</c:v>
                </c:pt>
                <c:pt idx="500">
                  <c:v>25.362021484379998</c:v>
                </c:pt>
                <c:pt idx="501">
                  <c:v>25.091478515629998</c:v>
                </c:pt>
                <c:pt idx="502">
                  <c:v>25.091478515629998</c:v>
                </c:pt>
                <c:pt idx="503">
                  <c:v>25.089816406250002</c:v>
                </c:pt>
                <c:pt idx="504">
                  <c:v>24.863398437499999</c:v>
                </c:pt>
                <c:pt idx="505">
                  <c:v>25.150244140629997</c:v>
                </c:pt>
                <c:pt idx="506">
                  <c:v>25.221355468750001</c:v>
                </c:pt>
                <c:pt idx="507">
                  <c:v>25.25883984375</c:v>
                </c:pt>
                <c:pt idx="508">
                  <c:v>25.25883984375</c:v>
                </c:pt>
                <c:pt idx="509">
                  <c:v>25.207714843750001</c:v>
                </c:pt>
                <c:pt idx="510">
                  <c:v>24.94306835938</c:v>
                </c:pt>
                <c:pt idx="511">
                  <c:v>25.065210937500002</c:v>
                </c:pt>
                <c:pt idx="512">
                  <c:v>25.065210937500002</c:v>
                </c:pt>
                <c:pt idx="513">
                  <c:v>24.76708984375</c:v>
                </c:pt>
                <c:pt idx="514">
                  <c:v>24.919082031249999</c:v>
                </c:pt>
                <c:pt idx="515">
                  <c:v>24.996410156250001</c:v>
                </c:pt>
                <c:pt idx="516">
                  <c:v>25.232675781249998</c:v>
                </c:pt>
                <c:pt idx="517">
                  <c:v>25.155613281250002</c:v>
                </c:pt>
                <c:pt idx="518">
                  <c:v>25.155613281250002</c:v>
                </c:pt>
                <c:pt idx="519">
                  <c:v>24.999027343750001</c:v>
                </c:pt>
                <c:pt idx="520">
                  <c:v>25.0374921875</c:v>
                </c:pt>
                <c:pt idx="521">
                  <c:v>25.241949218750001</c:v>
                </c:pt>
                <c:pt idx="522">
                  <c:v>25.241949218750001</c:v>
                </c:pt>
                <c:pt idx="523">
                  <c:v>25.366363281249999</c:v>
                </c:pt>
                <c:pt idx="524">
                  <c:v>25.148189453129998</c:v>
                </c:pt>
                <c:pt idx="525">
                  <c:v>25.148189453129998</c:v>
                </c:pt>
                <c:pt idx="526">
                  <c:v>24.947046875000002</c:v>
                </c:pt>
                <c:pt idx="527">
                  <c:v>25.019228515629997</c:v>
                </c:pt>
                <c:pt idx="528">
                  <c:v>25.019228515629997</c:v>
                </c:pt>
                <c:pt idx="529">
                  <c:v>24.927203124999998</c:v>
                </c:pt>
                <c:pt idx="530">
                  <c:v>24.77858789063</c:v>
                </c:pt>
                <c:pt idx="531">
                  <c:v>24.835574218750001</c:v>
                </c:pt>
                <c:pt idx="532">
                  <c:v>24.41912109375</c:v>
                </c:pt>
                <c:pt idx="533">
                  <c:v>24.695160156250001</c:v>
                </c:pt>
                <c:pt idx="534">
                  <c:v>24.695160156250001</c:v>
                </c:pt>
                <c:pt idx="535">
                  <c:v>24.82866796875</c:v>
                </c:pt>
                <c:pt idx="536">
                  <c:v>25.286808593749999</c:v>
                </c:pt>
                <c:pt idx="537">
                  <c:v>25.261875</c:v>
                </c:pt>
                <c:pt idx="538">
                  <c:v>25.261875</c:v>
                </c:pt>
                <c:pt idx="539">
                  <c:v>25.348679687499999</c:v>
                </c:pt>
                <c:pt idx="540">
                  <c:v>25.36260742188</c:v>
                </c:pt>
                <c:pt idx="541">
                  <c:v>25.162162109379999</c:v>
                </c:pt>
                <c:pt idx="542">
                  <c:v>25.149923828129999</c:v>
                </c:pt>
                <c:pt idx="543">
                  <c:v>25.028044921879999</c:v>
                </c:pt>
                <c:pt idx="544">
                  <c:v>25.028044921879999</c:v>
                </c:pt>
                <c:pt idx="545">
                  <c:v>25.217066406250002</c:v>
                </c:pt>
                <c:pt idx="546">
                  <c:v>25.064136718749999</c:v>
                </c:pt>
                <c:pt idx="547">
                  <c:v>25.104990234379997</c:v>
                </c:pt>
                <c:pt idx="548">
                  <c:v>25.104990234379997</c:v>
                </c:pt>
                <c:pt idx="549">
                  <c:v>24.945566406249998</c:v>
                </c:pt>
                <c:pt idx="550">
                  <c:v>25.004560546879997</c:v>
                </c:pt>
                <c:pt idx="551">
                  <c:v>25.262419921879999</c:v>
                </c:pt>
                <c:pt idx="552">
                  <c:v>25.349089843750001</c:v>
                </c:pt>
                <c:pt idx="553">
                  <c:v>25.247683593750001</c:v>
                </c:pt>
                <c:pt idx="554">
                  <c:v>25.247683593750001</c:v>
                </c:pt>
                <c:pt idx="555">
                  <c:v>24.923066406250001</c:v>
                </c:pt>
                <c:pt idx="556">
                  <c:v>24.980406250000001</c:v>
                </c:pt>
                <c:pt idx="557">
                  <c:v>24.898970703129997</c:v>
                </c:pt>
                <c:pt idx="558">
                  <c:v>24.898970703129997</c:v>
                </c:pt>
                <c:pt idx="559">
                  <c:v>25.181871093750001</c:v>
                </c:pt>
                <c:pt idx="560">
                  <c:v>25.190560546879997</c:v>
                </c:pt>
                <c:pt idx="561">
                  <c:v>25.290332031249999</c:v>
                </c:pt>
                <c:pt idx="562">
                  <c:v>25.355499999999999</c:v>
                </c:pt>
                <c:pt idx="563">
                  <c:v>25.184042968749999</c:v>
                </c:pt>
                <c:pt idx="564">
                  <c:v>25.160560546879999</c:v>
                </c:pt>
                <c:pt idx="565">
                  <c:v>25.160560546879999</c:v>
                </c:pt>
                <c:pt idx="566">
                  <c:v>25.305248046879999</c:v>
                </c:pt>
                <c:pt idx="567">
                  <c:v>25.40621484375</c:v>
                </c:pt>
                <c:pt idx="568">
                  <c:v>25.40621484375</c:v>
                </c:pt>
                <c:pt idx="569">
                  <c:v>25.31401953125</c:v>
                </c:pt>
                <c:pt idx="570">
                  <c:v>25.081240234379997</c:v>
                </c:pt>
                <c:pt idx="571">
                  <c:v>25.225738281249999</c:v>
                </c:pt>
                <c:pt idx="572">
                  <c:v>25.104835937499999</c:v>
                </c:pt>
                <c:pt idx="573">
                  <c:v>25.199376953129999</c:v>
                </c:pt>
                <c:pt idx="574">
                  <c:v>25.199376953129999</c:v>
                </c:pt>
                <c:pt idx="575">
                  <c:v>25.213607421879999</c:v>
                </c:pt>
                <c:pt idx="576">
                  <c:v>25.50033789063</c:v>
                </c:pt>
                <c:pt idx="577">
                  <c:v>25.50033789063</c:v>
                </c:pt>
                <c:pt idx="578">
                  <c:v>25.529183593749998</c:v>
                </c:pt>
                <c:pt idx="579">
                  <c:v>25.529183593749998</c:v>
                </c:pt>
                <c:pt idx="580">
                  <c:v>25.380402343749999</c:v>
                </c:pt>
                <c:pt idx="581">
                  <c:v>25.174572265629998</c:v>
                </c:pt>
                <c:pt idx="582">
                  <c:v>24.979292968749998</c:v>
                </c:pt>
                <c:pt idx="583">
                  <c:v>24.979292968749998</c:v>
                </c:pt>
                <c:pt idx="584">
                  <c:v>25.053628906250001</c:v>
                </c:pt>
                <c:pt idx="585">
                  <c:v>25.463285156249999</c:v>
                </c:pt>
                <c:pt idx="586">
                  <c:v>25.351906249999999</c:v>
                </c:pt>
                <c:pt idx="587">
                  <c:v>25.082976562500001</c:v>
                </c:pt>
                <c:pt idx="588">
                  <c:v>25.345277343749999</c:v>
                </c:pt>
                <c:pt idx="589">
                  <c:v>25.345277343749999</c:v>
                </c:pt>
                <c:pt idx="590">
                  <c:v>25.184640625</c:v>
                </c:pt>
                <c:pt idx="591">
                  <c:v>25.048246093749999</c:v>
                </c:pt>
                <c:pt idx="592">
                  <c:v>25.146099609379998</c:v>
                </c:pt>
                <c:pt idx="593">
                  <c:v>25.146099609379998</c:v>
                </c:pt>
                <c:pt idx="594">
                  <c:v>25.037822265629998</c:v>
                </c:pt>
                <c:pt idx="595">
                  <c:v>25.228728515629999</c:v>
                </c:pt>
                <c:pt idx="596">
                  <c:v>25.1098984375</c:v>
                </c:pt>
                <c:pt idx="597">
                  <c:v>25.32672070313</c:v>
                </c:pt>
                <c:pt idx="598">
                  <c:v>25.082941406250001</c:v>
                </c:pt>
                <c:pt idx="599">
                  <c:v>25.082941406250001</c:v>
                </c:pt>
                <c:pt idx="600">
                  <c:v>25.108921875</c:v>
                </c:pt>
                <c:pt idx="601">
                  <c:v>25.234447265629999</c:v>
                </c:pt>
                <c:pt idx="602">
                  <c:v>25.075162109379999</c:v>
                </c:pt>
                <c:pt idx="603">
                  <c:v>25.075162109379999</c:v>
                </c:pt>
                <c:pt idx="604">
                  <c:v>25.161708984379999</c:v>
                </c:pt>
                <c:pt idx="605">
                  <c:v>25.15133789063</c:v>
                </c:pt>
                <c:pt idx="606">
                  <c:v>25.15133789063</c:v>
                </c:pt>
                <c:pt idx="607">
                  <c:v>24.855830078129998</c:v>
                </c:pt>
                <c:pt idx="608">
                  <c:v>24.653509765629998</c:v>
                </c:pt>
                <c:pt idx="609">
                  <c:v>24.942445312499999</c:v>
                </c:pt>
                <c:pt idx="610">
                  <c:v>24.942445312499999</c:v>
                </c:pt>
                <c:pt idx="611">
                  <c:v>25.205970703129999</c:v>
                </c:pt>
                <c:pt idx="612">
                  <c:v>25.026748046879998</c:v>
                </c:pt>
                <c:pt idx="613">
                  <c:v>25.026748046879998</c:v>
                </c:pt>
                <c:pt idx="614">
                  <c:v>25.024984374999999</c:v>
                </c:pt>
                <c:pt idx="615">
                  <c:v>25.10054101563</c:v>
                </c:pt>
                <c:pt idx="616">
                  <c:v>25.10054101563</c:v>
                </c:pt>
                <c:pt idx="617">
                  <c:v>25.06604492188</c:v>
                </c:pt>
                <c:pt idx="618">
                  <c:v>25.328123046879998</c:v>
                </c:pt>
                <c:pt idx="619">
                  <c:v>25.243583984379999</c:v>
                </c:pt>
                <c:pt idx="620">
                  <c:v>25.243583984379999</c:v>
                </c:pt>
                <c:pt idx="621">
                  <c:v>25.45789257813</c:v>
                </c:pt>
                <c:pt idx="622">
                  <c:v>25.314363281249999</c:v>
                </c:pt>
                <c:pt idx="623">
                  <c:v>25.314363281249999</c:v>
                </c:pt>
                <c:pt idx="624">
                  <c:v>25.154943359379999</c:v>
                </c:pt>
                <c:pt idx="625">
                  <c:v>25.301126953129998</c:v>
                </c:pt>
                <c:pt idx="626">
                  <c:v>25.301126953129998</c:v>
                </c:pt>
                <c:pt idx="627">
                  <c:v>25.416996093750001</c:v>
                </c:pt>
                <c:pt idx="628">
                  <c:v>25.177787109379999</c:v>
                </c:pt>
                <c:pt idx="629">
                  <c:v>25.177787109379999</c:v>
                </c:pt>
                <c:pt idx="630">
                  <c:v>25.155693359379999</c:v>
                </c:pt>
                <c:pt idx="631">
                  <c:v>24.83114648438</c:v>
                </c:pt>
                <c:pt idx="632">
                  <c:v>24.907224609379998</c:v>
                </c:pt>
                <c:pt idx="633">
                  <c:v>25.165777343750001</c:v>
                </c:pt>
                <c:pt idx="634">
                  <c:v>25.394298828129998</c:v>
                </c:pt>
                <c:pt idx="635">
                  <c:v>25.732083984379997</c:v>
                </c:pt>
                <c:pt idx="636">
                  <c:v>25.732083984379997</c:v>
                </c:pt>
                <c:pt idx="637">
                  <c:v>25.434121093750001</c:v>
                </c:pt>
                <c:pt idx="638">
                  <c:v>25.301666015629998</c:v>
                </c:pt>
                <c:pt idx="639">
                  <c:v>24.934914062499999</c:v>
                </c:pt>
                <c:pt idx="640">
                  <c:v>24.934914062499999</c:v>
                </c:pt>
                <c:pt idx="641">
                  <c:v>25.013136718750001</c:v>
                </c:pt>
                <c:pt idx="642">
                  <c:v>25.066593749999999</c:v>
                </c:pt>
                <c:pt idx="643">
                  <c:v>24.99224414063</c:v>
                </c:pt>
                <c:pt idx="644">
                  <c:v>25.09094140625</c:v>
                </c:pt>
                <c:pt idx="645">
                  <c:v>25.263130859379999</c:v>
                </c:pt>
                <c:pt idx="646">
                  <c:v>25.263130859379999</c:v>
                </c:pt>
                <c:pt idx="647">
                  <c:v>25.2873515625</c:v>
                </c:pt>
                <c:pt idx="648">
                  <c:v>25.320931640629997</c:v>
                </c:pt>
                <c:pt idx="649">
                  <c:v>25.47918554688</c:v>
                </c:pt>
                <c:pt idx="650">
                  <c:v>25.47918554688</c:v>
                </c:pt>
                <c:pt idx="651">
                  <c:v>25.329210937500001</c:v>
                </c:pt>
                <c:pt idx="652">
                  <c:v>25.00350976563</c:v>
                </c:pt>
                <c:pt idx="653">
                  <c:v>25.107644531249999</c:v>
                </c:pt>
                <c:pt idx="654">
                  <c:v>25.053484375</c:v>
                </c:pt>
                <c:pt idx="655">
                  <c:v>25.324835937500001</c:v>
                </c:pt>
                <c:pt idx="656">
                  <c:v>25.324835937500001</c:v>
                </c:pt>
                <c:pt idx="657">
                  <c:v>25.11314648438</c:v>
                </c:pt>
                <c:pt idx="658">
                  <c:v>25.06679492188</c:v>
                </c:pt>
                <c:pt idx="659">
                  <c:v>24.905880859379998</c:v>
                </c:pt>
                <c:pt idx="660">
                  <c:v>24.905880859379998</c:v>
                </c:pt>
                <c:pt idx="661">
                  <c:v>25.213224609379999</c:v>
                </c:pt>
                <c:pt idx="662">
                  <c:v>25.205912109379998</c:v>
                </c:pt>
                <c:pt idx="663">
                  <c:v>24.980374999999999</c:v>
                </c:pt>
                <c:pt idx="664">
                  <c:v>25.196660156250001</c:v>
                </c:pt>
                <c:pt idx="665">
                  <c:v>25.270085937499999</c:v>
                </c:pt>
                <c:pt idx="666">
                  <c:v>25.270085937499999</c:v>
                </c:pt>
                <c:pt idx="667">
                  <c:v>25.37780859375</c:v>
                </c:pt>
                <c:pt idx="668">
                  <c:v>25.21876953125</c:v>
                </c:pt>
                <c:pt idx="669">
                  <c:v>25.21876953125</c:v>
                </c:pt>
                <c:pt idx="670">
                  <c:v>25.18995703125</c:v>
                </c:pt>
                <c:pt idx="671">
                  <c:v>25.21387304688</c:v>
                </c:pt>
                <c:pt idx="672">
                  <c:v>25.21387304688</c:v>
                </c:pt>
                <c:pt idx="673">
                  <c:v>24.99885351563</c:v>
                </c:pt>
                <c:pt idx="674">
                  <c:v>25.092435546879997</c:v>
                </c:pt>
                <c:pt idx="675">
                  <c:v>25.539427734379998</c:v>
                </c:pt>
                <c:pt idx="676">
                  <c:v>25.539427734379998</c:v>
                </c:pt>
                <c:pt idx="677">
                  <c:v>25.2838828125</c:v>
                </c:pt>
                <c:pt idx="678">
                  <c:v>25.353822265629997</c:v>
                </c:pt>
                <c:pt idx="679">
                  <c:v>25.355181640629997</c:v>
                </c:pt>
                <c:pt idx="680">
                  <c:v>25.752451171879997</c:v>
                </c:pt>
                <c:pt idx="681">
                  <c:v>25.700816406249999</c:v>
                </c:pt>
                <c:pt idx="682">
                  <c:v>25.700816406249999</c:v>
                </c:pt>
                <c:pt idx="683">
                  <c:v>25.67958789063</c:v>
                </c:pt>
                <c:pt idx="684">
                  <c:v>25.33028515625</c:v>
                </c:pt>
                <c:pt idx="685">
                  <c:v>24.939765625</c:v>
                </c:pt>
                <c:pt idx="686">
                  <c:v>24.939765625</c:v>
                </c:pt>
                <c:pt idx="687">
                  <c:v>25.435183593750001</c:v>
                </c:pt>
                <c:pt idx="688">
                  <c:v>25.435183593750001</c:v>
                </c:pt>
                <c:pt idx="689">
                  <c:v>25.401701171879999</c:v>
                </c:pt>
                <c:pt idx="690">
                  <c:v>25.135257812500001</c:v>
                </c:pt>
                <c:pt idx="691">
                  <c:v>25.025222656250001</c:v>
                </c:pt>
                <c:pt idx="692">
                  <c:v>25.025222656250001</c:v>
                </c:pt>
                <c:pt idx="693">
                  <c:v>25.47712695313</c:v>
                </c:pt>
                <c:pt idx="694">
                  <c:v>25.398783203129998</c:v>
                </c:pt>
                <c:pt idx="695">
                  <c:v>25.262669921879997</c:v>
                </c:pt>
                <c:pt idx="696">
                  <c:v>25.173449218750001</c:v>
                </c:pt>
                <c:pt idx="697">
                  <c:v>25.323138671879999</c:v>
                </c:pt>
                <c:pt idx="698">
                  <c:v>25.323138671879999</c:v>
                </c:pt>
                <c:pt idx="699">
                  <c:v>25.403746093750001</c:v>
                </c:pt>
                <c:pt idx="700">
                  <c:v>25.43550195313</c:v>
                </c:pt>
                <c:pt idx="701">
                  <c:v>25.43550195313</c:v>
                </c:pt>
                <c:pt idx="702">
                  <c:v>25.36415234375</c:v>
                </c:pt>
                <c:pt idx="703">
                  <c:v>25.117191406250001</c:v>
                </c:pt>
                <c:pt idx="704">
                  <c:v>25.084900390629997</c:v>
                </c:pt>
                <c:pt idx="705">
                  <c:v>25.628203124999999</c:v>
                </c:pt>
                <c:pt idx="706">
                  <c:v>25.60504101563</c:v>
                </c:pt>
                <c:pt idx="707">
                  <c:v>25.488291015629997</c:v>
                </c:pt>
                <c:pt idx="708">
                  <c:v>25.488291015629997</c:v>
                </c:pt>
                <c:pt idx="709">
                  <c:v>25.317699218750001</c:v>
                </c:pt>
                <c:pt idx="710">
                  <c:v>25.498240234379999</c:v>
                </c:pt>
                <c:pt idx="711">
                  <c:v>25.498240234379999</c:v>
                </c:pt>
                <c:pt idx="712">
                  <c:v>25.490507812499999</c:v>
                </c:pt>
                <c:pt idx="713">
                  <c:v>25.478089843749999</c:v>
                </c:pt>
                <c:pt idx="714">
                  <c:v>25.094306640629998</c:v>
                </c:pt>
                <c:pt idx="715">
                  <c:v>25.170673828129999</c:v>
                </c:pt>
                <c:pt idx="716">
                  <c:v>25.045724609379999</c:v>
                </c:pt>
                <c:pt idx="717">
                  <c:v>25.213269531249999</c:v>
                </c:pt>
                <c:pt idx="718">
                  <c:v>25.213269531249999</c:v>
                </c:pt>
                <c:pt idx="719">
                  <c:v>25.098279296879998</c:v>
                </c:pt>
                <c:pt idx="720">
                  <c:v>25.297216796879997</c:v>
                </c:pt>
                <c:pt idx="721">
                  <c:v>25.297216796879997</c:v>
                </c:pt>
                <c:pt idx="722">
                  <c:v>25.143697265629999</c:v>
                </c:pt>
                <c:pt idx="723">
                  <c:v>24.915292968749998</c:v>
                </c:pt>
                <c:pt idx="724">
                  <c:v>24.915292968749998</c:v>
                </c:pt>
                <c:pt idx="725">
                  <c:v>25.17241796875</c:v>
                </c:pt>
                <c:pt idx="726">
                  <c:v>25.027583984379998</c:v>
                </c:pt>
                <c:pt idx="727">
                  <c:v>25.027583984379998</c:v>
                </c:pt>
                <c:pt idx="728">
                  <c:v>25.267041015629999</c:v>
                </c:pt>
                <c:pt idx="729">
                  <c:v>25.194605468750002</c:v>
                </c:pt>
                <c:pt idx="730">
                  <c:v>25.263066406250001</c:v>
                </c:pt>
                <c:pt idx="731">
                  <c:v>25.310259765629997</c:v>
                </c:pt>
                <c:pt idx="732">
                  <c:v>25.235949218750001</c:v>
                </c:pt>
                <c:pt idx="733">
                  <c:v>25.208835937500002</c:v>
                </c:pt>
                <c:pt idx="734">
                  <c:v>25.208835937500002</c:v>
                </c:pt>
                <c:pt idx="735">
                  <c:v>25.321503906250001</c:v>
                </c:pt>
                <c:pt idx="736">
                  <c:v>25.418140624999999</c:v>
                </c:pt>
                <c:pt idx="737">
                  <c:v>25.418140624999999</c:v>
                </c:pt>
                <c:pt idx="738">
                  <c:v>25.198634765629997</c:v>
                </c:pt>
                <c:pt idx="739">
                  <c:v>25.068437500000002</c:v>
                </c:pt>
                <c:pt idx="740">
                  <c:v>25.148761718749999</c:v>
                </c:pt>
                <c:pt idx="741">
                  <c:v>25.413390625000002</c:v>
                </c:pt>
                <c:pt idx="742">
                  <c:v>25.13995117188</c:v>
                </c:pt>
                <c:pt idx="743">
                  <c:v>25.220578124999999</c:v>
                </c:pt>
                <c:pt idx="744">
                  <c:v>25.220578124999999</c:v>
                </c:pt>
                <c:pt idx="745">
                  <c:v>25.337365234379998</c:v>
                </c:pt>
                <c:pt idx="746">
                  <c:v>25.568179687499999</c:v>
                </c:pt>
                <c:pt idx="747">
                  <c:v>25.568179687499999</c:v>
                </c:pt>
                <c:pt idx="748">
                  <c:v>25.299787109379999</c:v>
                </c:pt>
                <c:pt idx="749">
                  <c:v>25.26401953125</c:v>
                </c:pt>
                <c:pt idx="750">
                  <c:v>25.288923828129999</c:v>
                </c:pt>
                <c:pt idx="751">
                  <c:v>25.228931640629998</c:v>
                </c:pt>
                <c:pt idx="752">
                  <c:v>25.319152343750002</c:v>
                </c:pt>
                <c:pt idx="753">
                  <c:v>25.393402343750001</c:v>
                </c:pt>
                <c:pt idx="754">
                  <c:v>25.393402343750001</c:v>
                </c:pt>
                <c:pt idx="755">
                  <c:v>25.077371093749999</c:v>
                </c:pt>
                <c:pt idx="756">
                  <c:v>24.873623046879999</c:v>
                </c:pt>
                <c:pt idx="757">
                  <c:v>24.873623046879999</c:v>
                </c:pt>
                <c:pt idx="758">
                  <c:v>25.65989453125</c:v>
                </c:pt>
                <c:pt idx="759">
                  <c:v>25.50687109375</c:v>
                </c:pt>
                <c:pt idx="760">
                  <c:v>25.50687109375</c:v>
                </c:pt>
                <c:pt idx="761">
                  <c:v>25.135509765629998</c:v>
                </c:pt>
                <c:pt idx="762">
                  <c:v>25.426175781249999</c:v>
                </c:pt>
                <c:pt idx="763">
                  <c:v>25.426175781249999</c:v>
                </c:pt>
                <c:pt idx="764">
                  <c:v>25.577785156249998</c:v>
                </c:pt>
                <c:pt idx="765">
                  <c:v>25.244343749999999</c:v>
                </c:pt>
                <c:pt idx="766">
                  <c:v>24.667158203129997</c:v>
                </c:pt>
                <c:pt idx="767">
                  <c:v>24.634119140629998</c:v>
                </c:pt>
                <c:pt idx="768">
                  <c:v>25.093621093749999</c:v>
                </c:pt>
                <c:pt idx="769">
                  <c:v>25.44183984375</c:v>
                </c:pt>
                <c:pt idx="770">
                  <c:v>25.44183984375</c:v>
                </c:pt>
                <c:pt idx="771">
                  <c:v>25.327140624999998</c:v>
                </c:pt>
                <c:pt idx="772">
                  <c:v>25.223599609379999</c:v>
                </c:pt>
                <c:pt idx="773">
                  <c:v>25.395136718749999</c:v>
                </c:pt>
                <c:pt idx="774">
                  <c:v>25.395136718749999</c:v>
                </c:pt>
                <c:pt idx="775">
                  <c:v>25.324902343750001</c:v>
                </c:pt>
                <c:pt idx="776">
                  <c:v>25.166441406250001</c:v>
                </c:pt>
                <c:pt idx="777">
                  <c:v>24.978490234379997</c:v>
                </c:pt>
                <c:pt idx="778">
                  <c:v>25.40247070313</c:v>
                </c:pt>
                <c:pt idx="779">
                  <c:v>25.483921875</c:v>
                </c:pt>
                <c:pt idx="780">
                  <c:v>25.483921875</c:v>
                </c:pt>
                <c:pt idx="781">
                  <c:v>25.670037109379997</c:v>
                </c:pt>
                <c:pt idx="782">
                  <c:v>25.510201171879999</c:v>
                </c:pt>
                <c:pt idx="783">
                  <c:v>25.510201171879999</c:v>
                </c:pt>
                <c:pt idx="784">
                  <c:v>25.521296875000001</c:v>
                </c:pt>
                <c:pt idx="785">
                  <c:v>25.475390624999999</c:v>
                </c:pt>
                <c:pt idx="786">
                  <c:v>25.475390624999999</c:v>
                </c:pt>
                <c:pt idx="787">
                  <c:v>25.343470703129999</c:v>
                </c:pt>
                <c:pt idx="788">
                  <c:v>25.32870507813</c:v>
                </c:pt>
                <c:pt idx="789">
                  <c:v>25.079417968750001</c:v>
                </c:pt>
                <c:pt idx="790">
                  <c:v>25.079417968750001</c:v>
                </c:pt>
                <c:pt idx="791">
                  <c:v>25.056458984379997</c:v>
                </c:pt>
                <c:pt idx="792">
                  <c:v>24.85056640625</c:v>
                </c:pt>
                <c:pt idx="793">
                  <c:v>24.85056640625</c:v>
                </c:pt>
                <c:pt idx="794">
                  <c:v>24.766177734379998</c:v>
                </c:pt>
                <c:pt idx="795">
                  <c:v>24.9649140625</c:v>
                </c:pt>
                <c:pt idx="796">
                  <c:v>24.9649140625</c:v>
                </c:pt>
                <c:pt idx="797">
                  <c:v>25.212052734379998</c:v>
                </c:pt>
                <c:pt idx="798">
                  <c:v>25.27926757813</c:v>
                </c:pt>
                <c:pt idx="799">
                  <c:v>25.22420703125</c:v>
                </c:pt>
                <c:pt idx="800">
                  <c:v>25.22420703125</c:v>
                </c:pt>
                <c:pt idx="801">
                  <c:v>25.089621093750001</c:v>
                </c:pt>
                <c:pt idx="802">
                  <c:v>25.286166015629998</c:v>
                </c:pt>
                <c:pt idx="803">
                  <c:v>25.281375000000001</c:v>
                </c:pt>
                <c:pt idx="804">
                  <c:v>25.180013671879998</c:v>
                </c:pt>
                <c:pt idx="805">
                  <c:v>24.8679375</c:v>
                </c:pt>
                <c:pt idx="806">
                  <c:v>24.8679375</c:v>
                </c:pt>
                <c:pt idx="807">
                  <c:v>24.886863281250001</c:v>
                </c:pt>
                <c:pt idx="808">
                  <c:v>25.078832031249998</c:v>
                </c:pt>
                <c:pt idx="809">
                  <c:v>25.10180859375</c:v>
                </c:pt>
                <c:pt idx="810">
                  <c:v>25.10180859375</c:v>
                </c:pt>
                <c:pt idx="811">
                  <c:v>24.80575585938</c:v>
                </c:pt>
                <c:pt idx="812">
                  <c:v>24.777183593749999</c:v>
                </c:pt>
                <c:pt idx="813">
                  <c:v>25.18242578125</c:v>
                </c:pt>
                <c:pt idx="814">
                  <c:v>25.336289062500001</c:v>
                </c:pt>
                <c:pt idx="815">
                  <c:v>25.342941406249999</c:v>
                </c:pt>
                <c:pt idx="816">
                  <c:v>25.342941406249999</c:v>
                </c:pt>
                <c:pt idx="817">
                  <c:v>25.418816406249999</c:v>
                </c:pt>
                <c:pt idx="818">
                  <c:v>25.49515820313</c:v>
                </c:pt>
                <c:pt idx="819">
                  <c:v>25.330558593749998</c:v>
                </c:pt>
                <c:pt idx="820">
                  <c:v>25.330558593749998</c:v>
                </c:pt>
                <c:pt idx="821">
                  <c:v>25.088392578129998</c:v>
                </c:pt>
                <c:pt idx="822">
                  <c:v>25.692658203129998</c:v>
                </c:pt>
                <c:pt idx="823">
                  <c:v>25.692658203129998</c:v>
                </c:pt>
                <c:pt idx="824">
                  <c:v>25.525302734379999</c:v>
                </c:pt>
                <c:pt idx="825">
                  <c:v>25.21575585938</c:v>
                </c:pt>
                <c:pt idx="826">
                  <c:v>25.56147265625</c:v>
                </c:pt>
                <c:pt idx="827">
                  <c:v>25.56147265625</c:v>
                </c:pt>
                <c:pt idx="828">
                  <c:v>25.435546875</c:v>
                </c:pt>
                <c:pt idx="829">
                  <c:v>25.362457031249999</c:v>
                </c:pt>
                <c:pt idx="830">
                  <c:v>25.362457031249999</c:v>
                </c:pt>
                <c:pt idx="831">
                  <c:v>25.558908203129999</c:v>
                </c:pt>
                <c:pt idx="832">
                  <c:v>25.430164062500001</c:v>
                </c:pt>
                <c:pt idx="833">
                  <c:v>25.430164062500001</c:v>
                </c:pt>
                <c:pt idx="834">
                  <c:v>25.638994140629997</c:v>
                </c:pt>
                <c:pt idx="835">
                  <c:v>25.526533203129997</c:v>
                </c:pt>
                <c:pt idx="836">
                  <c:v>25.709013671879998</c:v>
                </c:pt>
                <c:pt idx="837">
                  <c:v>25.709013671879998</c:v>
                </c:pt>
                <c:pt idx="838">
                  <c:v>25.240660156250001</c:v>
                </c:pt>
                <c:pt idx="839">
                  <c:v>25.363179687500001</c:v>
                </c:pt>
                <c:pt idx="840">
                  <c:v>25.424082031249998</c:v>
                </c:pt>
                <c:pt idx="841">
                  <c:v>25.79091601563</c:v>
                </c:pt>
                <c:pt idx="842">
                  <c:v>25.074599609379998</c:v>
                </c:pt>
                <c:pt idx="843">
                  <c:v>25.074599609379998</c:v>
                </c:pt>
                <c:pt idx="844">
                  <c:v>24.79398632813</c:v>
                </c:pt>
                <c:pt idx="845">
                  <c:v>25.0502421875</c:v>
                </c:pt>
                <c:pt idx="846">
                  <c:v>25.197347656249999</c:v>
                </c:pt>
                <c:pt idx="847">
                  <c:v>25.197347656249999</c:v>
                </c:pt>
                <c:pt idx="848">
                  <c:v>25.123894531249999</c:v>
                </c:pt>
                <c:pt idx="849">
                  <c:v>25.404208984379999</c:v>
                </c:pt>
                <c:pt idx="850">
                  <c:v>25.50054492188</c:v>
                </c:pt>
                <c:pt idx="851">
                  <c:v>25.441146484379999</c:v>
                </c:pt>
                <c:pt idx="852">
                  <c:v>25.541392578129997</c:v>
                </c:pt>
                <c:pt idx="853">
                  <c:v>25.541392578129997</c:v>
                </c:pt>
                <c:pt idx="854">
                  <c:v>25.447113281250001</c:v>
                </c:pt>
                <c:pt idx="855">
                  <c:v>25.618039062499999</c:v>
                </c:pt>
                <c:pt idx="856">
                  <c:v>25.618039062499999</c:v>
                </c:pt>
                <c:pt idx="857">
                  <c:v>25.448792968749999</c:v>
                </c:pt>
                <c:pt idx="858">
                  <c:v>25.250386718750001</c:v>
                </c:pt>
                <c:pt idx="859">
                  <c:v>25.250386718750001</c:v>
                </c:pt>
                <c:pt idx="860">
                  <c:v>25.343296875</c:v>
                </c:pt>
                <c:pt idx="861">
                  <c:v>25.359361328129999</c:v>
                </c:pt>
                <c:pt idx="862">
                  <c:v>25.307535156250001</c:v>
                </c:pt>
                <c:pt idx="863">
                  <c:v>25.307535156250001</c:v>
                </c:pt>
                <c:pt idx="864">
                  <c:v>25.24953125</c:v>
                </c:pt>
                <c:pt idx="865">
                  <c:v>25.334707031250002</c:v>
                </c:pt>
                <c:pt idx="866">
                  <c:v>25.188009765629999</c:v>
                </c:pt>
                <c:pt idx="867">
                  <c:v>25.220417968749999</c:v>
                </c:pt>
                <c:pt idx="868">
                  <c:v>24.937839843750002</c:v>
                </c:pt>
                <c:pt idx="869">
                  <c:v>24.937839843750002</c:v>
                </c:pt>
                <c:pt idx="870">
                  <c:v>24.86161132813</c:v>
                </c:pt>
                <c:pt idx="871">
                  <c:v>24.733625</c:v>
                </c:pt>
                <c:pt idx="872">
                  <c:v>25.192687500000002</c:v>
                </c:pt>
                <c:pt idx="873">
                  <c:v>25.192687500000002</c:v>
                </c:pt>
                <c:pt idx="874">
                  <c:v>25.264212890629999</c:v>
                </c:pt>
                <c:pt idx="875">
                  <c:v>25.333292968750001</c:v>
                </c:pt>
                <c:pt idx="876">
                  <c:v>25.205439453129998</c:v>
                </c:pt>
                <c:pt idx="877">
                  <c:v>25.607279296879998</c:v>
                </c:pt>
                <c:pt idx="878">
                  <c:v>25.428396484379999</c:v>
                </c:pt>
                <c:pt idx="879">
                  <c:v>25.428396484379999</c:v>
                </c:pt>
                <c:pt idx="880">
                  <c:v>25.585921875</c:v>
                </c:pt>
                <c:pt idx="881">
                  <c:v>25.611365234379999</c:v>
                </c:pt>
                <c:pt idx="882">
                  <c:v>25.611365234379999</c:v>
                </c:pt>
                <c:pt idx="883">
                  <c:v>25.78973242188</c:v>
                </c:pt>
                <c:pt idx="884">
                  <c:v>25.206339843750001</c:v>
                </c:pt>
                <c:pt idx="885">
                  <c:v>25.206339843750001</c:v>
                </c:pt>
                <c:pt idx="886">
                  <c:v>25.392746093749999</c:v>
                </c:pt>
                <c:pt idx="887">
                  <c:v>25.611167968749999</c:v>
                </c:pt>
                <c:pt idx="888">
                  <c:v>25.611167968749999</c:v>
                </c:pt>
                <c:pt idx="889">
                  <c:v>25.074472656249998</c:v>
                </c:pt>
                <c:pt idx="890">
                  <c:v>24.874261718749999</c:v>
                </c:pt>
                <c:pt idx="891">
                  <c:v>25.263152343750001</c:v>
                </c:pt>
                <c:pt idx="892">
                  <c:v>25.263152343750001</c:v>
                </c:pt>
                <c:pt idx="893">
                  <c:v>25.323138671879999</c:v>
                </c:pt>
                <c:pt idx="894">
                  <c:v>25.385523437500002</c:v>
                </c:pt>
                <c:pt idx="895">
                  <c:v>25.385523437500002</c:v>
                </c:pt>
                <c:pt idx="896">
                  <c:v>25.47740429688</c:v>
                </c:pt>
                <c:pt idx="897">
                  <c:v>25.401968750000002</c:v>
                </c:pt>
                <c:pt idx="898">
                  <c:v>25.333517578129999</c:v>
                </c:pt>
                <c:pt idx="899">
                  <c:v>25.333517578129999</c:v>
                </c:pt>
                <c:pt idx="900">
                  <c:v>25.491757812500001</c:v>
                </c:pt>
                <c:pt idx="901">
                  <c:v>25.129285156249999</c:v>
                </c:pt>
                <c:pt idx="902">
                  <c:v>25.129285156249999</c:v>
                </c:pt>
                <c:pt idx="903">
                  <c:v>25.148259765629998</c:v>
                </c:pt>
                <c:pt idx="904">
                  <c:v>25.550947265629997</c:v>
                </c:pt>
                <c:pt idx="905">
                  <c:v>25.550947265629997</c:v>
                </c:pt>
                <c:pt idx="906">
                  <c:v>25.406318359379998</c:v>
                </c:pt>
                <c:pt idx="907">
                  <c:v>25.329140625000001</c:v>
                </c:pt>
                <c:pt idx="908">
                  <c:v>25.089175781249999</c:v>
                </c:pt>
                <c:pt idx="909">
                  <c:v>25.089175781249999</c:v>
                </c:pt>
                <c:pt idx="910">
                  <c:v>25.44341015625</c:v>
                </c:pt>
                <c:pt idx="911">
                  <c:v>25.358599609379997</c:v>
                </c:pt>
                <c:pt idx="912">
                  <c:v>25.31719140625</c:v>
                </c:pt>
                <c:pt idx="913">
                  <c:v>25.170839843749999</c:v>
                </c:pt>
                <c:pt idx="914">
                  <c:v>25.580519531250001</c:v>
                </c:pt>
                <c:pt idx="915">
                  <c:v>25.580519531250001</c:v>
                </c:pt>
                <c:pt idx="916">
                  <c:v>25.289216796879998</c:v>
                </c:pt>
                <c:pt idx="917">
                  <c:v>25.367742187499999</c:v>
                </c:pt>
                <c:pt idx="918">
                  <c:v>25.149296875000001</c:v>
                </c:pt>
                <c:pt idx="919">
                  <c:v>25.149296875000001</c:v>
                </c:pt>
                <c:pt idx="920">
                  <c:v>25.45171484375</c:v>
                </c:pt>
                <c:pt idx="921">
                  <c:v>25.187013671879999</c:v>
                </c:pt>
                <c:pt idx="922">
                  <c:v>25.44259960938</c:v>
                </c:pt>
                <c:pt idx="923">
                  <c:v>25.272378906250001</c:v>
                </c:pt>
                <c:pt idx="924">
                  <c:v>25.230179687500002</c:v>
                </c:pt>
                <c:pt idx="925">
                  <c:v>25.230179687500002</c:v>
                </c:pt>
                <c:pt idx="926">
                  <c:v>25.07603125</c:v>
                </c:pt>
                <c:pt idx="927">
                  <c:v>25.287400390629998</c:v>
                </c:pt>
                <c:pt idx="928">
                  <c:v>25.208910156249999</c:v>
                </c:pt>
                <c:pt idx="929">
                  <c:v>25.208910156249999</c:v>
                </c:pt>
                <c:pt idx="930">
                  <c:v>25.300367187500001</c:v>
                </c:pt>
                <c:pt idx="931">
                  <c:v>25.053996093750001</c:v>
                </c:pt>
                <c:pt idx="932">
                  <c:v>25.264330078129998</c:v>
                </c:pt>
                <c:pt idx="933">
                  <c:v>25.260992187500001</c:v>
                </c:pt>
                <c:pt idx="934">
                  <c:v>25.251232421879998</c:v>
                </c:pt>
                <c:pt idx="935">
                  <c:v>25.251232421879998</c:v>
                </c:pt>
                <c:pt idx="936">
                  <c:v>25.163847656249999</c:v>
                </c:pt>
                <c:pt idx="937">
                  <c:v>25.0053203125</c:v>
                </c:pt>
                <c:pt idx="938">
                  <c:v>25.0053203125</c:v>
                </c:pt>
                <c:pt idx="939">
                  <c:v>24.892347656249999</c:v>
                </c:pt>
                <c:pt idx="940">
                  <c:v>25.40566210938</c:v>
                </c:pt>
                <c:pt idx="941">
                  <c:v>25.40566210938</c:v>
                </c:pt>
                <c:pt idx="942">
                  <c:v>25.20077539063</c:v>
                </c:pt>
                <c:pt idx="943">
                  <c:v>25.068773437499999</c:v>
                </c:pt>
                <c:pt idx="944">
                  <c:v>25.383380859379997</c:v>
                </c:pt>
                <c:pt idx="945">
                  <c:v>25.383380859379997</c:v>
                </c:pt>
                <c:pt idx="946">
                  <c:v>25.38792773438</c:v>
                </c:pt>
                <c:pt idx="947">
                  <c:v>24.943166015629998</c:v>
                </c:pt>
                <c:pt idx="948">
                  <c:v>24.83984960938</c:v>
                </c:pt>
                <c:pt idx="949">
                  <c:v>25.14395703125</c:v>
                </c:pt>
                <c:pt idx="950">
                  <c:v>25.204230468750001</c:v>
                </c:pt>
                <c:pt idx="951">
                  <c:v>25.204230468750001</c:v>
                </c:pt>
                <c:pt idx="952">
                  <c:v>25.263453125000002</c:v>
                </c:pt>
                <c:pt idx="953">
                  <c:v>25.13276757813</c:v>
                </c:pt>
                <c:pt idx="954">
                  <c:v>25.405914062499999</c:v>
                </c:pt>
                <c:pt idx="955">
                  <c:v>25.405914062499999</c:v>
                </c:pt>
                <c:pt idx="956">
                  <c:v>25.123134765629999</c:v>
                </c:pt>
                <c:pt idx="957">
                  <c:v>25.36196289063</c:v>
                </c:pt>
                <c:pt idx="958">
                  <c:v>25.36196289063</c:v>
                </c:pt>
                <c:pt idx="959">
                  <c:v>25.470345703129997</c:v>
                </c:pt>
                <c:pt idx="960">
                  <c:v>24.959972656249999</c:v>
                </c:pt>
                <c:pt idx="961">
                  <c:v>24.959972656249999</c:v>
                </c:pt>
                <c:pt idx="962">
                  <c:v>25.124369140629998</c:v>
                </c:pt>
                <c:pt idx="963">
                  <c:v>25.182257812500001</c:v>
                </c:pt>
                <c:pt idx="964">
                  <c:v>25.144101562500001</c:v>
                </c:pt>
                <c:pt idx="965">
                  <c:v>25.144101562500001</c:v>
                </c:pt>
                <c:pt idx="966">
                  <c:v>25.21835351563</c:v>
                </c:pt>
                <c:pt idx="967">
                  <c:v>25.212832031249999</c:v>
                </c:pt>
                <c:pt idx="968">
                  <c:v>25.212832031249999</c:v>
                </c:pt>
                <c:pt idx="969">
                  <c:v>24.88511328125</c:v>
                </c:pt>
                <c:pt idx="970">
                  <c:v>25.13876367188</c:v>
                </c:pt>
                <c:pt idx="971">
                  <c:v>25.13876367188</c:v>
                </c:pt>
                <c:pt idx="972">
                  <c:v>25.388191406250002</c:v>
                </c:pt>
                <c:pt idx="973">
                  <c:v>25.27805859375</c:v>
                </c:pt>
                <c:pt idx="974">
                  <c:v>25.116816406249999</c:v>
                </c:pt>
                <c:pt idx="975">
                  <c:v>25.11593945313</c:v>
                </c:pt>
                <c:pt idx="976">
                  <c:v>25.326507812500001</c:v>
                </c:pt>
                <c:pt idx="977">
                  <c:v>25.247195312500001</c:v>
                </c:pt>
                <c:pt idx="978">
                  <c:v>25.247195312500001</c:v>
                </c:pt>
                <c:pt idx="979">
                  <c:v>25.027306640629998</c:v>
                </c:pt>
                <c:pt idx="980">
                  <c:v>25.13028515625</c:v>
                </c:pt>
                <c:pt idx="981">
                  <c:v>25.13028515625</c:v>
                </c:pt>
                <c:pt idx="982">
                  <c:v>25.473972656250002</c:v>
                </c:pt>
                <c:pt idx="983">
                  <c:v>25.278917968750001</c:v>
                </c:pt>
                <c:pt idx="984">
                  <c:v>25.278917968750001</c:v>
                </c:pt>
                <c:pt idx="985">
                  <c:v>24.996121093749998</c:v>
                </c:pt>
                <c:pt idx="986">
                  <c:v>25.278210937499999</c:v>
                </c:pt>
                <c:pt idx="987">
                  <c:v>25.36300976563</c:v>
                </c:pt>
                <c:pt idx="988">
                  <c:v>25.36300976563</c:v>
                </c:pt>
                <c:pt idx="989">
                  <c:v>25.280808593749999</c:v>
                </c:pt>
                <c:pt idx="990">
                  <c:v>25.109287109379999</c:v>
                </c:pt>
                <c:pt idx="991">
                  <c:v>25.485902343749999</c:v>
                </c:pt>
                <c:pt idx="992">
                  <c:v>25.485902343749999</c:v>
                </c:pt>
                <c:pt idx="993">
                  <c:v>25.23846289063</c:v>
                </c:pt>
                <c:pt idx="994">
                  <c:v>25.23846289063</c:v>
                </c:pt>
                <c:pt idx="995">
                  <c:v>25.007902343750001</c:v>
                </c:pt>
                <c:pt idx="996">
                  <c:v>25.274906250000001</c:v>
                </c:pt>
                <c:pt idx="997">
                  <c:v>25.282697265629999</c:v>
                </c:pt>
                <c:pt idx="998">
                  <c:v>25.282697265629999</c:v>
                </c:pt>
                <c:pt idx="999">
                  <c:v>25.24499609375</c:v>
                </c:pt>
                <c:pt idx="1000">
                  <c:v>24.933734375</c:v>
                </c:pt>
                <c:pt idx="1001">
                  <c:v>25.027521484379999</c:v>
                </c:pt>
                <c:pt idx="1002">
                  <c:v>24.867386718750002</c:v>
                </c:pt>
                <c:pt idx="1003">
                  <c:v>25.08911328125</c:v>
                </c:pt>
                <c:pt idx="1004">
                  <c:v>25.08911328125</c:v>
                </c:pt>
                <c:pt idx="1005">
                  <c:v>25.07879492188</c:v>
                </c:pt>
                <c:pt idx="1006">
                  <c:v>25.07772265625</c:v>
                </c:pt>
                <c:pt idx="1007">
                  <c:v>24.882261718750001</c:v>
                </c:pt>
                <c:pt idx="1008">
                  <c:v>24.882261718750001</c:v>
                </c:pt>
                <c:pt idx="1009">
                  <c:v>25.004150390629999</c:v>
                </c:pt>
                <c:pt idx="1010">
                  <c:v>24.978814453129999</c:v>
                </c:pt>
                <c:pt idx="1011">
                  <c:v>25.085296875000001</c:v>
                </c:pt>
                <c:pt idx="1012">
                  <c:v>24.80368164063</c:v>
                </c:pt>
                <c:pt idx="1013">
                  <c:v>24.900769531249999</c:v>
                </c:pt>
                <c:pt idx="1014">
                  <c:v>24.900769531249999</c:v>
                </c:pt>
                <c:pt idx="1015">
                  <c:v>24.978060546879998</c:v>
                </c:pt>
                <c:pt idx="1016">
                  <c:v>25.302074218750001</c:v>
                </c:pt>
                <c:pt idx="1017">
                  <c:v>24.99208789063</c:v>
                </c:pt>
                <c:pt idx="1018">
                  <c:v>24.99208789063</c:v>
                </c:pt>
                <c:pt idx="1019">
                  <c:v>24.971656249999999</c:v>
                </c:pt>
                <c:pt idx="1020">
                  <c:v>25.215568359379997</c:v>
                </c:pt>
                <c:pt idx="1021">
                  <c:v>25.215568359379997</c:v>
                </c:pt>
                <c:pt idx="1022">
                  <c:v>25.293105468749999</c:v>
                </c:pt>
                <c:pt idx="1023">
                  <c:v>25.043503906249999</c:v>
                </c:pt>
                <c:pt idx="1024">
                  <c:v>25.043503906249999</c:v>
                </c:pt>
                <c:pt idx="1025">
                  <c:v>25.156337890629999</c:v>
                </c:pt>
                <c:pt idx="1026">
                  <c:v>24.806662109379999</c:v>
                </c:pt>
                <c:pt idx="1027">
                  <c:v>24.922033203129999</c:v>
                </c:pt>
                <c:pt idx="1028">
                  <c:v>25.025695312500002</c:v>
                </c:pt>
                <c:pt idx="1029">
                  <c:v>25.240115234379999</c:v>
                </c:pt>
                <c:pt idx="1030">
                  <c:v>25.14577539063</c:v>
                </c:pt>
                <c:pt idx="1031">
                  <c:v>25.14577539063</c:v>
                </c:pt>
                <c:pt idx="1032">
                  <c:v>25.22564648438</c:v>
                </c:pt>
                <c:pt idx="1033">
                  <c:v>25.056089843750001</c:v>
                </c:pt>
                <c:pt idx="1034">
                  <c:v>25.056089843750001</c:v>
                </c:pt>
                <c:pt idx="1035">
                  <c:v>25.082156250000001</c:v>
                </c:pt>
                <c:pt idx="1036">
                  <c:v>25.177949218750001</c:v>
                </c:pt>
                <c:pt idx="1037">
                  <c:v>25.177949218750001</c:v>
                </c:pt>
                <c:pt idx="1038">
                  <c:v>25.17186523438</c:v>
                </c:pt>
                <c:pt idx="1039">
                  <c:v>25.097070312500001</c:v>
                </c:pt>
                <c:pt idx="1040">
                  <c:v>25.181105468750001</c:v>
                </c:pt>
                <c:pt idx="1041">
                  <c:v>25.181105468750001</c:v>
                </c:pt>
                <c:pt idx="1042">
                  <c:v>25.24523828125</c:v>
                </c:pt>
                <c:pt idx="1043">
                  <c:v>25.416046874999999</c:v>
                </c:pt>
                <c:pt idx="1044">
                  <c:v>25.198427734379997</c:v>
                </c:pt>
                <c:pt idx="1045">
                  <c:v>25.156812500000001</c:v>
                </c:pt>
                <c:pt idx="1046">
                  <c:v>25.153005859379999</c:v>
                </c:pt>
                <c:pt idx="1047">
                  <c:v>25.153005859379999</c:v>
                </c:pt>
                <c:pt idx="1048">
                  <c:v>25.246136718750002</c:v>
                </c:pt>
                <c:pt idx="1049">
                  <c:v>25.113605468749999</c:v>
                </c:pt>
                <c:pt idx="1050">
                  <c:v>25.113605468749999</c:v>
                </c:pt>
                <c:pt idx="1051">
                  <c:v>25.090250000000001</c:v>
                </c:pt>
                <c:pt idx="1052">
                  <c:v>25.35587695313</c:v>
                </c:pt>
                <c:pt idx="1053">
                  <c:v>25.40991992188</c:v>
                </c:pt>
                <c:pt idx="1054">
                  <c:v>25.365158203129997</c:v>
                </c:pt>
                <c:pt idx="1055">
                  <c:v>25.148708984379997</c:v>
                </c:pt>
                <c:pt idx="1056">
                  <c:v>25.346386718750001</c:v>
                </c:pt>
                <c:pt idx="1057">
                  <c:v>25.346386718750001</c:v>
                </c:pt>
                <c:pt idx="1058">
                  <c:v>25.11143359375</c:v>
                </c:pt>
                <c:pt idx="1059">
                  <c:v>24.870628906250001</c:v>
                </c:pt>
                <c:pt idx="1060">
                  <c:v>24.870628906250001</c:v>
                </c:pt>
                <c:pt idx="1061">
                  <c:v>24.971892578129999</c:v>
                </c:pt>
                <c:pt idx="1062">
                  <c:v>25.28440625</c:v>
                </c:pt>
                <c:pt idx="1063">
                  <c:v>25.291818359379999</c:v>
                </c:pt>
                <c:pt idx="1064">
                  <c:v>25.015925781250001</c:v>
                </c:pt>
                <c:pt idx="1065">
                  <c:v>24.943945312499999</c:v>
                </c:pt>
                <c:pt idx="1066">
                  <c:v>25.168878906250001</c:v>
                </c:pt>
                <c:pt idx="1067">
                  <c:v>25.168878906250001</c:v>
                </c:pt>
                <c:pt idx="1068">
                  <c:v>25.282734375</c:v>
                </c:pt>
                <c:pt idx="1069">
                  <c:v>25.149912109379997</c:v>
                </c:pt>
                <c:pt idx="1070">
                  <c:v>25.149912109379997</c:v>
                </c:pt>
                <c:pt idx="1071">
                  <c:v>25.25274414063</c:v>
                </c:pt>
                <c:pt idx="1072">
                  <c:v>25.35843945313</c:v>
                </c:pt>
                <c:pt idx="1073">
                  <c:v>25.35843945313</c:v>
                </c:pt>
                <c:pt idx="1074">
                  <c:v>25.265095703129997</c:v>
                </c:pt>
                <c:pt idx="1075">
                  <c:v>25.284156249999999</c:v>
                </c:pt>
                <c:pt idx="1076">
                  <c:v>25.284156249999999</c:v>
                </c:pt>
                <c:pt idx="1077">
                  <c:v>25.189068359379998</c:v>
                </c:pt>
                <c:pt idx="1078">
                  <c:v>25.254861328129998</c:v>
                </c:pt>
                <c:pt idx="1079">
                  <c:v>25.157707031249998</c:v>
                </c:pt>
                <c:pt idx="1080">
                  <c:v>25.378542968750001</c:v>
                </c:pt>
                <c:pt idx="1081">
                  <c:v>25.272925781249999</c:v>
                </c:pt>
                <c:pt idx="1082">
                  <c:v>25.156138671879997</c:v>
                </c:pt>
                <c:pt idx="1083">
                  <c:v>25.156138671879997</c:v>
                </c:pt>
                <c:pt idx="1084">
                  <c:v>24.985511718750001</c:v>
                </c:pt>
                <c:pt idx="1085">
                  <c:v>25.354644531249999</c:v>
                </c:pt>
                <c:pt idx="1086">
                  <c:v>25.354644531249999</c:v>
                </c:pt>
                <c:pt idx="1087">
                  <c:v>25.577457031249999</c:v>
                </c:pt>
                <c:pt idx="1088">
                  <c:v>25.540589843749999</c:v>
                </c:pt>
                <c:pt idx="1089">
                  <c:v>25.151908203129999</c:v>
                </c:pt>
                <c:pt idx="1090">
                  <c:v>25.125101562499999</c:v>
                </c:pt>
                <c:pt idx="1091">
                  <c:v>25.326732421879999</c:v>
                </c:pt>
                <c:pt idx="1092">
                  <c:v>25.36811328125</c:v>
                </c:pt>
                <c:pt idx="1093">
                  <c:v>25.36811328125</c:v>
                </c:pt>
                <c:pt idx="1094">
                  <c:v>25.38309375</c:v>
                </c:pt>
                <c:pt idx="1095">
                  <c:v>25.032255859379998</c:v>
                </c:pt>
                <c:pt idx="1096">
                  <c:v>25.032255859379998</c:v>
                </c:pt>
                <c:pt idx="1097">
                  <c:v>25.287990234379997</c:v>
                </c:pt>
                <c:pt idx="1098">
                  <c:v>25.338503906250001</c:v>
                </c:pt>
                <c:pt idx="1099">
                  <c:v>25.338503906250001</c:v>
                </c:pt>
                <c:pt idx="1100">
                  <c:v>25.16026171875</c:v>
                </c:pt>
                <c:pt idx="1101">
                  <c:v>25.255062500000001</c:v>
                </c:pt>
                <c:pt idx="1102">
                  <c:v>25.255062500000001</c:v>
                </c:pt>
                <c:pt idx="1103">
                  <c:v>25.013316406249999</c:v>
                </c:pt>
                <c:pt idx="1104">
                  <c:v>25.02672070313</c:v>
                </c:pt>
                <c:pt idx="1105">
                  <c:v>25.065041015629998</c:v>
                </c:pt>
                <c:pt idx="1106">
                  <c:v>25.065041015629998</c:v>
                </c:pt>
                <c:pt idx="1107">
                  <c:v>25.118734374999999</c:v>
                </c:pt>
                <c:pt idx="1108">
                  <c:v>25.094898437499999</c:v>
                </c:pt>
                <c:pt idx="1109">
                  <c:v>25.094898437499999</c:v>
                </c:pt>
                <c:pt idx="1110">
                  <c:v>25.069035156249999</c:v>
                </c:pt>
                <c:pt idx="1111">
                  <c:v>25.482949218750001</c:v>
                </c:pt>
                <c:pt idx="1112">
                  <c:v>25.482949218750001</c:v>
                </c:pt>
                <c:pt idx="1113">
                  <c:v>25.498791015629998</c:v>
                </c:pt>
                <c:pt idx="1114">
                  <c:v>25.10131640625</c:v>
                </c:pt>
                <c:pt idx="1115">
                  <c:v>24.929943359379998</c:v>
                </c:pt>
                <c:pt idx="1116">
                  <c:v>25.168134765629997</c:v>
                </c:pt>
                <c:pt idx="1117">
                  <c:v>25.64388671875</c:v>
                </c:pt>
                <c:pt idx="1118">
                  <c:v>25.64388671875</c:v>
                </c:pt>
                <c:pt idx="1119">
                  <c:v>25.490853515629997</c:v>
                </c:pt>
                <c:pt idx="1120">
                  <c:v>25.344734375000002</c:v>
                </c:pt>
                <c:pt idx="1121">
                  <c:v>25.250296875</c:v>
                </c:pt>
                <c:pt idx="1122">
                  <c:v>25.250296875</c:v>
                </c:pt>
                <c:pt idx="1123">
                  <c:v>25.538166015629997</c:v>
                </c:pt>
                <c:pt idx="1124">
                  <c:v>25.23261914063</c:v>
                </c:pt>
                <c:pt idx="1125">
                  <c:v>25.23261914063</c:v>
                </c:pt>
                <c:pt idx="1126">
                  <c:v>24.975830078129999</c:v>
                </c:pt>
                <c:pt idx="1127">
                  <c:v>25.28960546875</c:v>
                </c:pt>
                <c:pt idx="1128">
                  <c:v>25.28960546875</c:v>
                </c:pt>
                <c:pt idx="1129">
                  <c:v>25.244078125000001</c:v>
                </c:pt>
                <c:pt idx="1130">
                  <c:v>25.215667968750001</c:v>
                </c:pt>
                <c:pt idx="1131">
                  <c:v>24.997759765629997</c:v>
                </c:pt>
                <c:pt idx="1132">
                  <c:v>25.129710937500001</c:v>
                </c:pt>
                <c:pt idx="1133">
                  <c:v>25.161199218749999</c:v>
                </c:pt>
                <c:pt idx="1134">
                  <c:v>25.218972656249999</c:v>
                </c:pt>
                <c:pt idx="1135">
                  <c:v>25.218972656249999</c:v>
                </c:pt>
                <c:pt idx="1136">
                  <c:v>25.304613281249999</c:v>
                </c:pt>
                <c:pt idx="1137">
                  <c:v>25.280542968750002</c:v>
                </c:pt>
                <c:pt idx="1138">
                  <c:v>25.280542968750002</c:v>
                </c:pt>
                <c:pt idx="1139">
                  <c:v>25.134080078129998</c:v>
                </c:pt>
                <c:pt idx="1140">
                  <c:v>25.06462890625</c:v>
                </c:pt>
                <c:pt idx="1141">
                  <c:v>25.299652343750001</c:v>
                </c:pt>
                <c:pt idx="1142">
                  <c:v>25.276214843750001</c:v>
                </c:pt>
                <c:pt idx="1143">
                  <c:v>25.29352734375</c:v>
                </c:pt>
                <c:pt idx="1144">
                  <c:v>25.29352734375</c:v>
                </c:pt>
                <c:pt idx="1145">
                  <c:v>25.3214296875</c:v>
                </c:pt>
                <c:pt idx="1146">
                  <c:v>25.54885351563</c:v>
                </c:pt>
                <c:pt idx="1147">
                  <c:v>25.386101562499999</c:v>
                </c:pt>
                <c:pt idx="1148">
                  <c:v>25.386101562499999</c:v>
                </c:pt>
                <c:pt idx="1149">
                  <c:v>25.149330078129999</c:v>
                </c:pt>
                <c:pt idx="1150">
                  <c:v>24.94316796875</c:v>
                </c:pt>
                <c:pt idx="1151">
                  <c:v>24.94316796875</c:v>
                </c:pt>
                <c:pt idx="1152">
                  <c:v>25.083630859379998</c:v>
                </c:pt>
                <c:pt idx="1153">
                  <c:v>24.862261718749998</c:v>
                </c:pt>
                <c:pt idx="1154">
                  <c:v>24.862261718749998</c:v>
                </c:pt>
                <c:pt idx="1155">
                  <c:v>24.709863281250001</c:v>
                </c:pt>
                <c:pt idx="1156">
                  <c:v>24.986582031249998</c:v>
                </c:pt>
                <c:pt idx="1157">
                  <c:v>25.266927734379998</c:v>
                </c:pt>
                <c:pt idx="1158">
                  <c:v>25.266927734379998</c:v>
                </c:pt>
                <c:pt idx="1159">
                  <c:v>25.390478515629997</c:v>
                </c:pt>
                <c:pt idx="1160">
                  <c:v>25.09916210938</c:v>
                </c:pt>
                <c:pt idx="1161">
                  <c:v>25.09916210938</c:v>
                </c:pt>
                <c:pt idx="1162">
                  <c:v>25.160687500000002</c:v>
                </c:pt>
                <c:pt idx="1163">
                  <c:v>25.2680859375</c:v>
                </c:pt>
                <c:pt idx="1164">
                  <c:v>25.2680859375</c:v>
                </c:pt>
                <c:pt idx="1165">
                  <c:v>25.48020703125</c:v>
                </c:pt>
                <c:pt idx="1166">
                  <c:v>25.220699218749999</c:v>
                </c:pt>
                <c:pt idx="1167">
                  <c:v>25.028746093750001</c:v>
                </c:pt>
                <c:pt idx="1168">
                  <c:v>25.028746093750001</c:v>
                </c:pt>
                <c:pt idx="1169">
                  <c:v>25.350439453129997</c:v>
                </c:pt>
                <c:pt idx="1170">
                  <c:v>25.350439453129997</c:v>
                </c:pt>
                <c:pt idx="1171">
                  <c:v>25.127769531249999</c:v>
                </c:pt>
                <c:pt idx="1172">
                  <c:v>24.807939453129997</c:v>
                </c:pt>
                <c:pt idx="1173">
                  <c:v>24.68379101563</c:v>
                </c:pt>
                <c:pt idx="1174">
                  <c:v>24.68379101563</c:v>
                </c:pt>
                <c:pt idx="1175">
                  <c:v>25.141357421879999</c:v>
                </c:pt>
                <c:pt idx="1176">
                  <c:v>25.332833984379999</c:v>
                </c:pt>
                <c:pt idx="1177">
                  <c:v>25.22574804688</c:v>
                </c:pt>
                <c:pt idx="1178">
                  <c:v>25.143912109379997</c:v>
                </c:pt>
                <c:pt idx="1179">
                  <c:v>25.080736328129998</c:v>
                </c:pt>
                <c:pt idx="1180">
                  <c:v>25.225482421879999</c:v>
                </c:pt>
                <c:pt idx="1181">
                  <c:v>25.225482421879999</c:v>
                </c:pt>
                <c:pt idx="1182">
                  <c:v>25.31330078125</c:v>
                </c:pt>
                <c:pt idx="1183">
                  <c:v>25.229031249999998</c:v>
                </c:pt>
                <c:pt idx="1184">
                  <c:v>25.229031249999998</c:v>
                </c:pt>
                <c:pt idx="1185">
                  <c:v>25.27023046875</c:v>
                </c:pt>
                <c:pt idx="1186">
                  <c:v>25.548574218750002</c:v>
                </c:pt>
                <c:pt idx="1187">
                  <c:v>25.449816406250001</c:v>
                </c:pt>
                <c:pt idx="1188">
                  <c:v>25.416646484379999</c:v>
                </c:pt>
                <c:pt idx="1189">
                  <c:v>25.28488476563</c:v>
                </c:pt>
                <c:pt idx="1190">
                  <c:v>25.28488476563</c:v>
                </c:pt>
                <c:pt idx="1191">
                  <c:v>25.239089843750001</c:v>
                </c:pt>
                <c:pt idx="1192">
                  <c:v>25.208800781250002</c:v>
                </c:pt>
                <c:pt idx="1193">
                  <c:v>25.128718750000001</c:v>
                </c:pt>
                <c:pt idx="1194">
                  <c:v>25.128718750000001</c:v>
                </c:pt>
                <c:pt idx="1195">
                  <c:v>24.99883203125</c:v>
                </c:pt>
                <c:pt idx="1196">
                  <c:v>25.083519531250001</c:v>
                </c:pt>
                <c:pt idx="1197">
                  <c:v>25.184234374999999</c:v>
                </c:pt>
                <c:pt idx="1198">
                  <c:v>25.201326171879998</c:v>
                </c:pt>
                <c:pt idx="1199">
                  <c:v>25.18316210938</c:v>
                </c:pt>
                <c:pt idx="1200">
                  <c:v>25.18316210938</c:v>
                </c:pt>
                <c:pt idx="1201">
                  <c:v>25.053644531250001</c:v>
                </c:pt>
                <c:pt idx="1202">
                  <c:v>25.065304687499999</c:v>
                </c:pt>
                <c:pt idx="1203">
                  <c:v>25.00941796875</c:v>
                </c:pt>
                <c:pt idx="1204">
                  <c:v>25.187578125000002</c:v>
                </c:pt>
                <c:pt idx="1205">
                  <c:v>24.810158203129998</c:v>
                </c:pt>
                <c:pt idx="1206">
                  <c:v>24.867162109379997</c:v>
                </c:pt>
                <c:pt idx="1207">
                  <c:v>24.867162109379997</c:v>
                </c:pt>
                <c:pt idx="1208">
                  <c:v>25.117099609379999</c:v>
                </c:pt>
                <c:pt idx="1209">
                  <c:v>25.211230468749999</c:v>
                </c:pt>
                <c:pt idx="1210">
                  <c:v>25.211230468749999</c:v>
                </c:pt>
                <c:pt idx="1211">
                  <c:v>25.14623828125</c:v>
                </c:pt>
                <c:pt idx="1212">
                  <c:v>25.395474609379999</c:v>
                </c:pt>
                <c:pt idx="1213">
                  <c:v>25.395474609379999</c:v>
                </c:pt>
                <c:pt idx="1214">
                  <c:v>25.694347656249999</c:v>
                </c:pt>
                <c:pt idx="1215">
                  <c:v>25.419308593749999</c:v>
                </c:pt>
                <c:pt idx="1216">
                  <c:v>25.419308593749999</c:v>
                </c:pt>
                <c:pt idx="1217">
                  <c:v>25.17304296875</c:v>
                </c:pt>
                <c:pt idx="1218">
                  <c:v>25.041146484379997</c:v>
                </c:pt>
                <c:pt idx="1219">
                  <c:v>25.491238281249998</c:v>
                </c:pt>
                <c:pt idx="1220">
                  <c:v>25.491238281249998</c:v>
                </c:pt>
                <c:pt idx="1221">
                  <c:v>25.009597656250001</c:v>
                </c:pt>
                <c:pt idx="1222">
                  <c:v>25.009597656250001</c:v>
                </c:pt>
                <c:pt idx="1223">
                  <c:v>24.869550781249998</c:v>
                </c:pt>
                <c:pt idx="1224">
                  <c:v>25.337294921879998</c:v>
                </c:pt>
                <c:pt idx="1225">
                  <c:v>25.482582031250001</c:v>
                </c:pt>
                <c:pt idx="1226">
                  <c:v>25.482582031250001</c:v>
                </c:pt>
                <c:pt idx="1227">
                  <c:v>25.011869140629997</c:v>
                </c:pt>
                <c:pt idx="1228">
                  <c:v>24.83597851563</c:v>
                </c:pt>
                <c:pt idx="1229">
                  <c:v>24.60432226563</c:v>
                </c:pt>
                <c:pt idx="1230">
                  <c:v>24.770738281250001</c:v>
                </c:pt>
                <c:pt idx="1231">
                  <c:v>25.03512109375</c:v>
                </c:pt>
                <c:pt idx="1232">
                  <c:v>25.51098828125</c:v>
                </c:pt>
                <c:pt idx="1233">
                  <c:v>25.51098828125</c:v>
                </c:pt>
                <c:pt idx="1234">
                  <c:v>25.456380859379998</c:v>
                </c:pt>
                <c:pt idx="1235">
                  <c:v>25.36726367188</c:v>
                </c:pt>
                <c:pt idx="1236">
                  <c:v>25.36726367188</c:v>
                </c:pt>
                <c:pt idx="1237">
                  <c:v>25.239470703129999</c:v>
                </c:pt>
                <c:pt idx="1238">
                  <c:v>25.549976562499999</c:v>
                </c:pt>
                <c:pt idx="1239">
                  <c:v>25.632558593750002</c:v>
                </c:pt>
                <c:pt idx="1240">
                  <c:v>25.427947265629999</c:v>
                </c:pt>
                <c:pt idx="1241">
                  <c:v>25.024060546879998</c:v>
                </c:pt>
                <c:pt idx="1242">
                  <c:v>25.024060546879998</c:v>
                </c:pt>
                <c:pt idx="1243">
                  <c:v>25.047578125000001</c:v>
                </c:pt>
                <c:pt idx="1244">
                  <c:v>25.360396484379997</c:v>
                </c:pt>
                <c:pt idx="1245">
                  <c:v>25.348572265629997</c:v>
                </c:pt>
                <c:pt idx="1246">
                  <c:v>25.348572265629997</c:v>
                </c:pt>
                <c:pt idx="1247">
                  <c:v>25.42633007813</c:v>
                </c:pt>
                <c:pt idx="1248">
                  <c:v>25.386726562500002</c:v>
                </c:pt>
                <c:pt idx="1249">
                  <c:v>25.434316406250002</c:v>
                </c:pt>
                <c:pt idx="1250">
                  <c:v>25.363576171879998</c:v>
                </c:pt>
                <c:pt idx="1251">
                  <c:v>25.22186132813</c:v>
                </c:pt>
                <c:pt idx="1252">
                  <c:v>25.22186132813</c:v>
                </c:pt>
                <c:pt idx="1253">
                  <c:v>25.106541015629997</c:v>
                </c:pt>
                <c:pt idx="1254">
                  <c:v>24.893134765629998</c:v>
                </c:pt>
                <c:pt idx="1255">
                  <c:v>24.758593749999999</c:v>
                </c:pt>
                <c:pt idx="1256">
                  <c:v>24.758593749999999</c:v>
                </c:pt>
                <c:pt idx="1257">
                  <c:v>24.858109375000002</c:v>
                </c:pt>
                <c:pt idx="1258">
                  <c:v>25.066496093750001</c:v>
                </c:pt>
                <c:pt idx="1259">
                  <c:v>25.066496093750001</c:v>
                </c:pt>
                <c:pt idx="1260">
                  <c:v>25.063947265629999</c:v>
                </c:pt>
                <c:pt idx="1261">
                  <c:v>25.256925781250001</c:v>
                </c:pt>
                <c:pt idx="1262">
                  <c:v>25.147546875</c:v>
                </c:pt>
                <c:pt idx="1263">
                  <c:v>25.147546875</c:v>
                </c:pt>
                <c:pt idx="1264">
                  <c:v>25.278003906249999</c:v>
                </c:pt>
                <c:pt idx="1265">
                  <c:v>25.259599609379997</c:v>
                </c:pt>
                <c:pt idx="1266">
                  <c:v>25.259599609379997</c:v>
                </c:pt>
                <c:pt idx="1267">
                  <c:v>25.2517265625</c:v>
                </c:pt>
                <c:pt idx="1268">
                  <c:v>25.115560546879998</c:v>
                </c:pt>
                <c:pt idx="1269">
                  <c:v>25.115560546879998</c:v>
                </c:pt>
                <c:pt idx="1270">
                  <c:v>25.004271484379998</c:v>
                </c:pt>
                <c:pt idx="1271">
                  <c:v>25.436416015629998</c:v>
                </c:pt>
                <c:pt idx="1272">
                  <c:v>25.436416015629998</c:v>
                </c:pt>
                <c:pt idx="1273">
                  <c:v>25.461714843749998</c:v>
                </c:pt>
                <c:pt idx="1274">
                  <c:v>25.464490234379998</c:v>
                </c:pt>
                <c:pt idx="1275">
                  <c:v>25.555658203129997</c:v>
                </c:pt>
                <c:pt idx="1276">
                  <c:v>25.60062695313</c:v>
                </c:pt>
                <c:pt idx="1277">
                  <c:v>25.686320312500001</c:v>
                </c:pt>
                <c:pt idx="1278">
                  <c:v>25.417105468750002</c:v>
                </c:pt>
                <c:pt idx="1279">
                  <c:v>25.417105468750002</c:v>
                </c:pt>
                <c:pt idx="1280">
                  <c:v>25.393464843749999</c:v>
                </c:pt>
                <c:pt idx="1281">
                  <c:v>24.975628906250002</c:v>
                </c:pt>
                <c:pt idx="1282">
                  <c:v>24.975628906250002</c:v>
                </c:pt>
                <c:pt idx="1283">
                  <c:v>25.172080078129998</c:v>
                </c:pt>
                <c:pt idx="1284">
                  <c:v>25.249996093749999</c:v>
                </c:pt>
                <c:pt idx="1285">
                  <c:v>25.249996093749999</c:v>
                </c:pt>
                <c:pt idx="1286">
                  <c:v>25.078785156249999</c:v>
                </c:pt>
                <c:pt idx="1287">
                  <c:v>25.506550781249999</c:v>
                </c:pt>
                <c:pt idx="1288">
                  <c:v>25.542638671879999</c:v>
                </c:pt>
                <c:pt idx="1289">
                  <c:v>25.542638671879999</c:v>
                </c:pt>
                <c:pt idx="1290">
                  <c:v>25.641001953129997</c:v>
                </c:pt>
                <c:pt idx="1291">
                  <c:v>25.357779296879997</c:v>
                </c:pt>
                <c:pt idx="1292">
                  <c:v>25.549691406249998</c:v>
                </c:pt>
                <c:pt idx="1293">
                  <c:v>25.32012109375</c:v>
                </c:pt>
                <c:pt idx="1294">
                  <c:v>25.19949609375</c:v>
                </c:pt>
                <c:pt idx="1295">
                  <c:v>25.19949609375</c:v>
                </c:pt>
                <c:pt idx="1296">
                  <c:v>25.324513671879998</c:v>
                </c:pt>
                <c:pt idx="1297">
                  <c:v>25.185945312499999</c:v>
                </c:pt>
                <c:pt idx="1298">
                  <c:v>25.172123046879999</c:v>
                </c:pt>
                <c:pt idx="1299">
                  <c:v>25.172123046879999</c:v>
                </c:pt>
                <c:pt idx="1300">
                  <c:v>25.167335937499999</c:v>
                </c:pt>
                <c:pt idx="1301">
                  <c:v>25.461853515629997</c:v>
                </c:pt>
                <c:pt idx="1302">
                  <c:v>25.53960546875</c:v>
                </c:pt>
                <c:pt idx="1303">
                  <c:v>25.357554687499999</c:v>
                </c:pt>
                <c:pt idx="1304">
                  <c:v>24.718150390629997</c:v>
                </c:pt>
                <c:pt idx="1305">
                  <c:v>24.718150390629997</c:v>
                </c:pt>
                <c:pt idx="1306">
                  <c:v>24.666421875000001</c:v>
                </c:pt>
                <c:pt idx="1307">
                  <c:v>24.881636718749998</c:v>
                </c:pt>
                <c:pt idx="1308">
                  <c:v>25.062484375</c:v>
                </c:pt>
                <c:pt idx="1309">
                  <c:v>25.062484375</c:v>
                </c:pt>
                <c:pt idx="1310">
                  <c:v>25.316921874999998</c:v>
                </c:pt>
                <c:pt idx="1311">
                  <c:v>25.316921874999998</c:v>
                </c:pt>
                <c:pt idx="1312">
                  <c:v>25.380816406249998</c:v>
                </c:pt>
                <c:pt idx="1313">
                  <c:v>25.471613281250001</c:v>
                </c:pt>
                <c:pt idx="1314">
                  <c:v>25.360097656250002</c:v>
                </c:pt>
                <c:pt idx="1315">
                  <c:v>25.360097656250002</c:v>
                </c:pt>
                <c:pt idx="1316">
                  <c:v>25.14080078125</c:v>
                </c:pt>
                <c:pt idx="1317">
                  <c:v>25.09110351563</c:v>
                </c:pt>
                <c:pt idx="1318">
                  <c:v>25.226859375</c:v>
                </c:pt>
                <c:pt idx="1319">
                  <c:v>25.109589843750001</c:v>
                </c:pt>
                <c:pt idx="1320">
                  <c:v>24.931294921879999</c:v>
                </c:pt>
                <c:pt idx="1321">
                  <c:v>24.931294921879999</c:v>
                </c:pt>
                <c:pt idx="1322">
                  <c:v>24.82124414063</c:v>
                </c:pt>
                <c:pt idx="1323">
                  <c:v>25.121078125</c:v>
                </c:pt>
                <c:pt idx="1324">
                  <c:v>25.237583984379999</c:v>
                </c:pt>
                <c:pt idx="1325">
                  <c:v>25.237583984379999</c:v>
                </c:pt>
                <c:pt idx="1326">
                  <c:v>25.271707031249999</c:v>
                </c:pt>
                <c:pt idx="1327">
                  <c:v>25.45805859375</c:v>
                </c:pt>
                <c:pt idx="1328">
                  <c:v>25.500384765629999</c:v>
                </c:pt>
                <c:pt idx="1329">
                  <c:v>25.22221875</c:v>
                </c:pt>
                <c:pt idx="1330">
                  <c:v>25.17544921875</c:v>
                </c:pt>
                <c:pt idx="1331">
                  <c:v>25.17544921875</c:v>
                </c:pt>
                <c:pt idx="1332">
                  <c:v>25.618160156249999</c:v>
                </c:pt>
                <c:pt idx="1333">
                  <c:v>25.653589843750002</c:v>
                </c:pt>
                <c:pt idx="1334">
                  <c:v>25.373636718749999</c:v>
                </c:pt>
                <c:pt idx="1335">
                  <c:v>25.373636718749999</c:v>
                </c:pt>
                <c:pt idx="1336">
                  <c:v>25.21187890625</c:v>
                </c:pt>
                <c:pt idx="1337">
                  <c:v>25.261882812500001</c:v>
                </c:pt>
                <c:pt idx="1338">
                  <c:v>25.034378906250002</c:v>
                </c:pt>
                <c:pt idx="1339">
                  <c:v>25.06599414063</c:v>
                </c:pt>
                <c:pt idx="1340">
                  <c:v>25.167730468750001</c:v>
                </c:pt>
                <c:pt idx="1341">
                  <c:v>25.167730468750001</c:v>
                </c:pt>
                <c:pt idx="1342">
                  <c:v>25.09784765625</c:v>
                </c:pt>
                <c:pt idx="1343">
                  <c:v>24.814431640629998</c:v>
                </c:pt>
                <c:pt idx="1344">
                  <c:v>24.886984375000001</c:v>
                </c:pt>
                <c:pt idx="1345">
                  <c:v>24.886984375000001</c:v>
                </c:pt>
                <c:pt idx="1346">
                  <c:v>25.075312499999999</c:v>
                </c:pt>
                <c:pt idx="1347">
                  <c:v>25.131369140629999</c:v>
                </c:pt>
                <c:pt idx="1348">
                  <c:v>25.131369140629999</c:v>
                </c:pt>
                <c:pt idx="1349">
                  <c:v>25.205195312499999</c:v>
                </c:pt>
                <c:pt idx="1350">
                  <c:v>25.400253906250001</c:v>
                </c:pt>
                <c:pt idx="1351">
                  <c:v>25.001876953129997</c:v>
                </c:pt>
                <c:pt idx="1352">
                  <c:v>25.001876953129997</c:v>
                </c:pt>
                <c:pt idx="1353">
                  <c:v>24.95809960938</c:v>
                </c:pt>
                <c:pt idx="1354">
                  <c:v>25.073332031250001</c:v>
                </c:pt>
                <c:pt idx="1355">
                  <c:v>25.17656640625</c:v>
                </c:pt>
                <c:pt idx="1356">
                  <c:v>24.83152734375</c:v>
                </c:pt>
                <c:pt idx="1357">
                  <c:v>24.97283203125</c:v>
                </c:pt>
                <c:pt idx="1358">
                  <c:v>24.97283203125</c:v>
                </c:pt>
                <c:pt idx="1359">
                  <c:v>25.009335937500001</c:v>
                </c:pt>
                <c:pt idx="1360">
                  <c:v>25.023707031250002</c:v>
                </c:pt>
                <c:pt idx="1361">
                  <c:v>25.148589843749999</c:v>
                </c:pt>
                <c:pt idx="1362">
                  <c:v>25.148589843749999</c:v>
                </c:pt>
                <c:pt idx="1363">
                  <c:v>25.26786523438</c:v>
                </c:pt>
                <c:pt idx="1364">
                  <c:v>25.15803320313</c:v>
                </c:pt>
                <c:pt idx="1365">
                  <c:v>25.108158203129999</c:v>
                </c:pt>
                <c:pt idx="1366">
                  <c:v>25.436119140629998</c:v>
                </c:pt>
                <c:pt idx="1367">
                  <c:v>25.324257812500001</c:v>
                </c:pt>
                <c:pt idx="1368">
                  <c:v>25.324257812500001</c:v>
                </c:pt>
                <c:pt idx="1369">
                  <c:v>25.05668164063</c:v>
                </c:pt>
                <c:pt idx="1370">
                  <c:v>25.088808593749999</c:v>
                </c:pt>
                <c:pt idx="1371">
                  <c:v>25.088808593749999</c:v>
                </c:pt>
                <c:pt idx="1372">
                  <c:v>25.055601562500001</c:v>
                </c:pt>
                <c:pt idx="1373">
                  <c:v>24.86937304688</c:v>
                </c:pt>
                <c:pt idx="1374">
                  <c:v>24.86937304688</c:v>
                </c:pt>
                <c:pt idx="1375">
                  <c:v>24.758142578129998</c:v>
                </c:pt>
                <c:pt idx="1376">
                  <c:v>24.731109374999999</c:v>
                </c:pt>
                <c:pt idx="1377">
                  <c:v>24.809070312500001</c:v>
                </c:pt>
                <c:pt idx="1378">
                  <c:v>24.809070312500001</c:v>
                </c:pt>
                <c:pt idx="1379">
                  <c:v>24.582910156250001</c:v>
                </c:pt>
                <c:pt idx="1380">
                  <c:v>24.63712109375</c:v>
                </c:pt>
                <c:pt idx="1381">
                  <c:v>25.01955664063</c:v>
                </c:pt>
                <c:pt idx="1382">
                  <c:v>24.881751953129999</c:v>
                </c:pt>
                <c:pt idx="1383">
                  <c:v>24.71996875</c:v>
                </c:pt>
                <c:pt idx="1384">
                  <c:v>24.71996875</c:v>
                </c:pt>
                <c:pt idx="1385">
                  <c:v>24.995925781250001</c:v>
                </c:pt>
                <c:pt idx="1386">
                  <c:v>25.027453125000001</c:v>
                </c:pt>
                <c:pt idx="1387">
                  <c:v>25.043734375</c:v>
                </c:pt>
                <c:pt idx="1388">
                  <c:v>25.043734375</c:v>
                </c:pt>
                <c:pt idx="1389">
                  <c:v>24.718554687499999</c:v>
                </c:pt>
                <c:pt idx="1390">
                  <c:v>24.8429296875</c:v>
                </c:pt>
                <c:pt idx="1391">
                  <c:v>25.001582031249999</c:v>
                </c:pt>
                <c:pt idx="1392">
                  <c:v>25.141003906249999</c:v>
                </c:pt>
                <c:pt idx="1393">
                  <c:v>24.63232421875</c:v>
                </c:pt>
                <c:pt idx="1394">
                  <c:v>24.63232421875</c:v>
                </c:pt>
                <c:pt idx="1395">
                  <c:v>24.859351562499999</c:v>
                </c:pt>
                <c:pt idx="1396">
                  <c:v>24.841582031249999</c:v>
                </c:pt>
                <c:pt idx="1397">
                  <c:v>24.841582031249999</c:v>
                </c:pt>
                <c:pt idx="1398">
                  <c:v>24.95054296875</c:v>
                </c:pt>
                <c:pt idx="1399">
                  <c:v>24.493494140629998</c:v>
                </c:pt>
                <c:pt idx="1400">
                  <c:v>24.666751953129999</c:v>
                </c:pt>
                <c:pt idx="1401">
                  <c:v>24.730378906249999</c:v>
                </c:pt>
                <c:pt idx="1402">
                  <c:v>25.013562499999999</c:v>
                </c:pt>
                <c:pt idx="1403">
                  <c:v>24.791492187500001</c:v>
                </c:pt>
                <c:pt idx="1404">
                  <c:v>24.791492187500001</c:v>
                </c:pt>
                <c:pt idx="1405">
                  <c:v>24.51392382813</c:v>
                </c:pt>
                <c:pt idx="1406">
                  <c:v>24.42940625</c:v>
                </c:pt>
                <c:pt idx="1407">
                  <c:v>24.42940625</c:v>
                </c:pt>
                <c:pt idx="1408">
                  <c:v>24.753115234379997</c:v>
                </c:pt>
                <c:pt idx="1409">
                  <c:v>24.75473242188</c:v>
                </c:pt>
                <c:pt idx="1410">
                  <c:v>24.75473242188</c:v>
                </c:pt>
                <c:pt idx="1411">
                  <c:v>24.21308203125</c:v>
                </c:pt>
                <c:pt idx="1412">
                  <c:v>23.564798828129998</c:v>
                </c:pt>
                <c:pt idx="1413">
                  <c:v>21.51371289063</c:v>
                </c:pt>
                <c:pt idx="1414">
                  <c:v>21.51371289063</c:v>
                </c:pt>
                <c:pt idx="1415">
                  <c:v>19.318166015629998</c:v>
                </c:pt>
                <c:pt idx="1416">
                  <c:v>16.996330078129997</c:v>
                </c:pt>
                <c:pt idx="1417">
                  <c:v>15.246581054689999</c:v>
                </c:pt>
                <c:pt idx="1418">
                  <c:v>13.8545859375</c:v>
                </c:pt>
                <c:pt idx="1419">
                  <c:v>12.262443359380001</c:v>
                </c:pt>
                <c:pt idx="1420">
                  <c:v>12.262443359380001</c:v>
                </c:pt>
                <c:pt idx="1421">
                  <c:v>10.963280273439999</c:v>
                </c:pt>
                <c:pt idx="1422">
                  <c:v>9.6898876953100004</c:v>
                </c:pt>
                <c:pt idx="1423">
                  <c:v>9.6898876953100004</c:v>
                </c:pt>
                <c:pt idx="1424">
                  <c:v>8.6234570312500001</c:v>
                </c:pt>
                <c:pt idx="1425">
                  <c:v>7.2605361328099995</c:v>
                </c:pt>
                <c:pt idx="1426">
                  <c:v>6.41218261719</c:v>
                </c:pt>
                <c:pt idx="1427">
                  <c:v>5.4880019531300004</c:v>
                </c:pt>
                <c:pt idx="1428">
                  <c:v>5.07162597656</c:v>
                </c:pt>
                <c:pt idx="1429">
                  <c:v>5.07162597656</c:v>
                </c:pt>
                <c:pt idx="1430">
                  <c:v>4.7311831054699995</c:v>
                </c:pt>
                <c:pt idx="1431">
                  <c:v>4.4396230468800004</c:v>
                </c:pt>
                <c:pt idx="1432">
                  <c:v>4.17035302734</c:v>
                </c:pt>
                <c:pt idx="1433">
                  <c:v>4.17035302734</c:v>
                </c:pt>
                <c:pt idx="1434">
                  <c:v>3.8813488769500002</c:v>
                </c:pt>
                <c:pt idx="1435">
                  <c:v>3.6146921386700002</c:v>
                </c:pt>
                <c:pt idx="1436">
                  <c:v>3.6146921386700002</c:v>
                </c:pt>
                <c:pt idx="1437">
                  <c:v>3.4052292480499999</c:v>
                </c:pt>
                <c:pt idx="1438">
                  <c:v>3.3336440429700001</c:v>
                </c:pt>
                <c:pt idx="1439">
                  <c:v>3.2377290039099997</c:v>
                </c:pt>
                <c:pt idx="1440">
                  <c:v>3.2377290039099997</c:v>
                </c:pt>
                <c:pt idx="1441">
                  <c:v>3.0259077148400002</c:v>
                </c:pt>
                <c:pt idx="1442">
                  <c:v>2.8654887695299998</c:v>
                </c:pt>
                <c:pt idx="1443">
                  <c:v>2.7041496582</c:v>
                </c:pt>
                <c:pt idx="1444">
                  <c:v>2.4327934570299998</c:v>
                </c:pt>
                <c:pt idx="1445">
                  <c:v>2.1899643554699999</c:v>
                </c:pt>
                <c:pt idx="1446">
                  <c:v>2.1899643554699999</c:v>
                </c:pt>
                <c:pt idx="1447">
                  <c:v>1.8175842285199999</c:v>
                </c:pt>
                <c:pt idx="1448">
                  <c:v>1.5924145507799998</c:v>
                </c:pt>
                <c:pt idx="1449">
                  <c:v>1.5924145507799998</c:v>
                </c:pt>
                <c:pt idx="1450">
                  <c:v>1.4308532714800002</c:v>
                </c:pt>
                <c:pt idx="1451">
                  <c:v>1.3313405761700001</c:v>
                </c:pt>
                <c:pt idx="1452">
                  <c:v>1.2846516113299999</c:v>
                </c:pt>
                <c:pt idx="1453">
                  <c:v>1.0986208496100001</c:v>
                </c:pt>
                <c:pt idx="1454">
                  <c:v>0.71751147461000009</c:v>
                </c:pt>
                <c:pt idx="1455">
                  <c:v>0.58487097168000002</c:v>
                </c:pt>
                <c:pt idx="1456">
                  <c:v>0.58487097168000002</c:v>
                </c:pt>
                <c:pt idx="1457">
                  <c:v>0.52000408935999998</c:v>
                </c:pt>
                <c:pt idx="1458">
                  <c:v>0.29574035644999996</c:v>
                </c:pt>
                <c:pt idx="1459">
                  <c:v>0.29574035644999996</c:v>
                </c:pt>
                <c:pt idx="1460">
                  <c:v>0.10295672607</c:v>
                </c:pt>
                <c:pt idx="1461">
                  <c:v>1.3146047589999999E-2</c:v>
                </c:pt>
                <c:pt idx="1462">
                  <c:v>1.3146047589999999E-2</c:v>
                </c:pt>
                <c:pt idx="1463">
                  <c:v>2.0730202200000001E-3</c:v>
                </c:pt>
                <c:pt idx="1464">
                  <c:v>2.2563278699999998E-3</c:v>
                </c:pt>
                <c:pt idx="1465">
                  <c:v>-5.9350334169999998E-2</c:v>
                </c:pt>
                <c:pt idx="1466">
                  <c:v>-5.9350334169999998E-2</c:v>
                </c:pt>
                <c:pt idx="1467">
                  <c:v>-7.2538612369999991E-2</c:v>
                </c:pt>
                <c:pt idx="1468">
                  <c:v>-0.12377235413</c:v>
                </c:pt>
                <c:pt idx="1469">
                  <c:v>-0.12377235413</c:v>
                </c:pt>
                <c:pt idx="1470">
                  <c:v>-0.49869329834000004</c:v>
                </c:pt>
                <c:pt idx="1471">
                  <c:v>-0.45848999022999998</c:v>
                </c:pt>
                <c:pt idx="1472">
                  <c:v>-0.45848999022999998</c:v>
                </c:pt>
                <c:pt idx="1473">
                  <c:v>-0.56727099609000009</c:v>
                </c:pt>
                <c:pt idx="1474">
                  <c:v>-0.62672418213000003</c:v>
                </c:pt>
                <c:pt idx="1475">
                  <c:v>-0.53001757812999994</c:v>
                </c:pt>
                <c:pt idx="1476">
                  <c:v>-0.53001757812999994</c:v>
                </c:pt>
                <c:pt idx="1477">
                  <c:v>-0.59478509521</c:v>
                </c:pt>
                <c:pt idx="1478">
                  <c:v>-0.72591906738</c:v>
                </c:pt>
                <c:pt idx="1479">
                  <c:v>-0.72591906738</c:v>
                </c:pt>
                <c:pt idx="1480">
                  <c:v>-0.79959619140999993</c:v>
                </c:pt>
                <c:pt idx="1481">
                  <c:v>-0.88871563720999991</c:v>
                </c:pt>
                <c:pt idx="1482">
                  <c:v>-0.88871563720999991</c:v>
                </c:pt>
                <c:pt idx="1483">
                  <c:v>-0.82306280518000008</c:v>
                </c:pt>
                <c:pt idx="1484">
                  <c:v>-0.68330902100000002</c:v>
                </c:pt>
                <c:pt idx="1485">
                  <c:v>-0.91687518310999994</c:v>
                </c:pt>
                <c:pt idx="1486">
                  <c:v>-0.91687518310999994</c:v>
                </c:pt>
                <c:pt idx="1487">
                  <c:v>-1.1046491699200001</c:v>
                </c:pt>
                <c:pt idx="1488">
                  <c:v>-1.0926650390600001</c:v>
                </c:pt>
                <c:pt idx="1489">
                  <c:v>-1.01924041748</c:v>
                </c:pt>
                <c:pt idx="1490">
                  <c:v>-1.1184423828100001</c:v>
                </c:pt>
                <c:pt idx="1491">
                  <c:v>-1.0446700439500001</c:v>
                </c:pt>
                <c:pt idx="1492">
                  <c:v>-1.0446700439500001</c:v>
                </c:pt>
                <c:pt idx="1493">
                  <c:v>-0.82323065186</c:v>
                </c:pt>
                <c:pt idx="1494">
                  <c:v>-0.55835675049</c:v>
                </c:pt>
                <c:pt idx="1495">
                  <c:v>-0.40320657349</c:v>
                </c:pt>
                <c:pt idx="1496">
                  <c:v>-0.40320657349</c:v>
                </c:pt>
                <c:pt idx="1497">
                  <c:v>-0.22075019836000001</c:v>
                </c:pt>
                <c:pt idx="1498">
                  <c:v>-8.6531738279999992E-2</c:v>
                </c:pt>
                <c:pt idx="1499">
                  <c:v>-8.6531738279999992E-2</c:v>
                </c:pt>
                <c:pt idx="1500">
                  <c:v>-6.1320743559999995E-2</c:v>
                </c:pt>
                <c:pt idx="1501">
                  <c:v>-3.421065903E-2</c:v>
                </c:pt>
                <c:pt idx="1502">
                  <c:v>-3.421065903E-2</c:v>
                </c:pt>
                <c:pt idx="1503">
                  <c:v>-8.8147750849999998E-2</c:v>
                </c:pt>
                <c:pt idx="1504">
                  <c:v>-9.0924598689999997E-2</c:v>
                </c:pt>
                <c:pt idx="1505">
                  <c:v>-2.82305851E-2</c:v>
                </c:pt>
                <c:pt idx="1506">
                  <c:v>-2.82305851E-2</c:v>
                </c:pt>
                <c:pt idx="1507">
                  <c:v>-5.6878150939999997E-2</c:v>
                </c:pt>
                <c:pt idx="1508">
                  <c:v>-5.6878150939999997E-2</c:v>
                </c:pt>
                <c:pt idx="1509">
                  <c:v>-9.4946762079999997E-2</c:v>
                </c:pt>
                <c:pt idx="1510">
                  <c:v>-0.11486649323000001</c:v>
                </c:pt>
                <c:pt idx="1511">
                  <c:v>1.097949696E-2</c:v>
                </c:pt>
                <c:pt idx="1512">
                  <c:v>1.097949696E-2</c:v>
                </c:pt>
                <c:pt idx="1513">
                  <c:v>5.5308769230000006E-2</c:v>
                </c:pt>
                <c:pt idx="1514">
                  <c:v>1.0417663570000001E-2</c:v>
                </c:pt>
                <c:pt idx="1515">
                  <c:v>4.255969238E-2</c:v>
                </c:pt>
                <c:pt idx="1516">
                  <c:v>6.454087067E-2</c:v>
                </c:pt>
                <c:pt idx="1517">
                  <c:v>5.3610492710000006E-2</c:v>
                </c:pt>
                <c:pt idx="1518">
                  <c:v>2.8001300810000001E-2</c:v>
                </c:pt>
                <c:pt idx="1519">
                  <c:v>2.8001300810000001E-2</c:v>
                </c:pt>
                <c:pt idx="1520">
                  <c:v>7.9626358030000011E-2</c:v>
                </c:pt>
                <c:pt idx="1521">
                  <c:v>6.3322761540000008E-2</c:v>
                </c:pt>
                <c:pt idx="1522">
                  <c:v>6.3322761540000008E-2</c:v>
                </c:pt>
                <c:pt idx="1523">
                  <c:v>5.8985279080000001E-2</c:v>
                </c:pt>
                <c:pt idx="1524">
                  <c:v>4.0778842930000003E-2</c:v>
                </c:pt>
                <c:pt idx="1525">
                  <c:v>3.352060699E-2</c:v>
                </c:pt>
                <c:pt idx="1526">
                  <c:v>1.3807023999999999E-2</c:v>
                </c:pt>
                <c:pt idx="1527">
                  <c:v>2.1968357090000001E-2</c:v>
                </c:pt>
                <c:pt idx="1528">
                  <c:v>-2.539210129E-2</c:v>
                </c:pt>
                <c:pt idx="1529">
                  <c:v>-2.539210129E-2</c:v>
                </c:pt>
                <c:pt idx="1530">
                  <c:v>-6.9740783690000002E-2</c:v>
                </c:pt>
                <c:pt idx="1531">
                  <c:v>-4.1271198269999997E-2</c:v>
                </c:pt>
                <c:pt idx="1532">
                  <c:v>-4.1271198269999997E-2</c:v>
                </c:pt>
                <c:pt idx="1533">
                  <c:v>2.9410852429999999E-2</c:v>
                </c:pt>
                <c:pt idx="1534">
                  <c:v>-1.9072305679999998E-2</c:v>
                </c:pt>
                <c:pt idx="1535">
                  <c:v>-1.9072305679999998E-2</c:v>
                </c:pt>
                <c:pt idx="1536">
                  <c:v>-4.9286445620000001E-2</c:v>
                </c:pt>
                <c:pt idx="1537">
                  <c:v>4.7651224100000002E-3</c:v>
                </c:pt>
                <c:pt idx="1538">
                  <c:v>4.7651224100000002E-3</c:v>
                </c:pt>
                <c:pt idx="1539">
                  <c:v>3.6354698179999999E-2</c:v>
                </c:pt>
                <c:pt idx="1540">
                  <c:v>-5.6135223390000002E-2</c:v>
                </c:pt>
                <c:pt idx="1541">
                  <c:v>-2.935952759E-2</c:v>
                </c:pt>
                <c:pt idx="1542">
                  <c:v>4.2759586329999995E-2</c:v>
                </c:pt>
                <c:pt idx="1543">
                  <c:v>8.6243957519999997E-2</c:v>
                </c:pt>
                <c:pt idx="1544">
                  <c:v>5.4576782230000002E-2</c:v>
                </c:pt>
                <c:pt idx="1545">
                  <c:v>5.4576782230000002E-2</c:v>
                </c:pt>
                <c:pt idx="1546">
                  <c:v>3.3610065459999998E-2</c:v>
                </c:pt>
                <c:pt idx="1547">
                  <c:v>7.0112731929999991E-2</c:v>
                </c:pt>
                <c:pt idx="1548">
                  <c:v>7.9845962519999994E-2</c:v>
                </c:pt>
                <c:pt idx="1549">
                  <c:v>7.9845962519999994E-2</c:v>
                </c:pt>
                <c:pt idx="1550">
                  <c:v>9.8338928219999996E-2</c:v>
                </c:pt>
                <c:pt idx="1551">
                  <c:v>5.5709796910000005E-2</c:v>
                </c:pt>
                <c:pt idx="1552">
                  <c:v>4.4140979769999998E-2</c:v>
                </c:pt>
                <c:pt idx="1553">
                  <c:v>-2.2516702649999998E-2</c:v>
                </c:pt>
                <c:pt idx="1554">
                  <c:v>-1.6560332799999999E-3</c:v>
                </c:pt>
                <c:pt idx="1555">
                  <c:v>-1.6560332799999999E-3</c:v>
                </c:pt>
                <c:pt idx="1556">
                  <c:v>8.7154258729999989E-2</c:v>
                </c:pt>
                <c:pt idx="1557">
                  <c:v>9.1936866759999999E-2</c:v>
                </c:pt>
                <c:pt idx="1558">
                  <c:v>5.912572479E-2</c:v>
                </c:pt>
                <c:pt idx="1559">
                  <c:v>5.912572479E-2</c:v>
                </c:pt>
                <c:pt idx="1560">
                  <c:v>4.7825302120000003E-2</c:v>
                </c:pt>
                <c:pt idx="1561">
                  <c:v>-7.9539399099999991E-3</c:v>
                </c:pt>
                <c:pt idx="1562">
                  <c:v>-3.5600498199999997E-2</c:v>
                </c:pt>
                <c:pt idx="1563">
                  <c:v>2.6445434099999997E-3</c:v>
                </c:pt>
                <c:pt idx="1564">
                  <c:v>7.5724304200000009E-2</c:v>
                </c:pt>
                <c:pt idx="1565">
                  <c:v>7.5724304200000009E-2</c:v>
                </c:pt>
                <c:pt idx="1566">
                  <c:v>5.9350371400000001E-3</c:v>
                </c:pt>
                <c:pt idx="1567">
                  <c:v>3.7129554749999995E-2</c:v>
                </c:pt>
                <c:pt idx="1568">
                  <c:v>3.7129554749999995E-2</c:v>
                </c:pt>
                <c:pt idx="1569">
                  <c:v>7.8180557250000005E-2</c:v>
                </c:pt>
                <c:pt idx="1570">
                  <c:v>5.4923072810000001E-2</c:v>
                </c:pt>
                <c:pt idx="1571">
                  <c:v>5.4923072810000001E-2</c:v>
                </c:pt>
                <c:pt idx="1572">
                  <c:v>-1.4789876939999998E-2</c:v>
                </c:pt>
                <c:pt idx="1573">
                  <c:v>-1.4717297549999999E-2</c:v>
                </c:pt>
                <c:pt idx="1574">
                  <c:v>8.7049148560000011E-2</c:v>
                </c:pt>
                <c:pt idx="1575">
                  <c:v>8.7049148560000011E-2</c:v>
                </c:pt>
                <c:pt idx="1576">
                  <c:v>6.2610179899999993E-2</c:v>
                </c:pt>
                <c:pt idx="1577">
                  <c:v>3.4924831390000001E-2</c:v>
                </c:pt>
                <c:pt idx="1578">
                  <c:v>-5.94128656E-3</c:v>
                </c:pt>
                <c:pt idx="1579">
                  <c:v>3.287181854E-2</c:v>
                </c:pt>
                <c:pt idx="1580">
                  <c:v>-1.2643026349999999E-2</c:v>
                </c:pt>
                <c:pt idx="1581">
                  <c:v>-1.2643026349999999E-2</c:v>
                </c:pt>
                <c:pt idx="1582">
                  <c:v>6.9592027699999998E-3</c:v>
                </c:pt>
                <c:pt idx="1583">
                  <c:v>8.1829252199999997E-3</c:v>
                </c:pt>
                <c:pt idx="1584">
                  <c:v>3.9297344210000001E-2</c:v>
                </c:pt>
                <c:pt idx="1585">
                  <c:v>3.9297344210000001E-2</c:v>
                </c:pt>
                <c:pt idx="1586">
                  <c:v>3.7644074000000001E-3</c:v>
                </c:pt>
                <c:pt idx="1587">
                  <c:v>-4.3268585199999999E-3</c:v>
                </c:pt>
                <c:pt idx="1588">
                  <c:v>1.4711980820000001E-2</c:v>
                </c:pt>
                <c:pt idx="1589">
                  <c:v>1.260767078E-2</c:v>
                </c:pt>
                <c:pt idx="1590">
                  <c:v>-1.4205541609999999E-2</c:v>
                </c:pt>
                <c:pt idx="1591">
                  <c:v>-1.4205541609999999E-2</c:v>
                </c:pt>
                <c:pt idx="1592">
                  <c:v>1.3533615109999999E-2</c:v>
                </c:pt>
                <c:pt idx="1593">
                  <c:v>1.779383469E-2</c:v>
                </c:pt>
                <c:pt idx="1594">
                  <c:v>-2.2587423319999998E-2</c:v>
                </c:pt>
                <c:pt idx="1595">
                  <c:v>-2.2587423319999998E-2</c:v>
                </c:pt>
                <c:pt idx="1596">
                  <c:v>1.373412609E-2</c:v>
                </c:pt>
                <c:pt idx="1597">
                  <c:v>2.8473957059999999E-2</c:v>
                </c:pt>
                <c:pt idx="1598">
                  <c:v>2.8473957059999999E-2</c:v>
                </c:pt>
                <c:pt idx="1599">
                  <c:v>-2.040364456E-2</c:v>
                </c:pt>
                <c:pt idx="1600">
                  <c:v>-4.6874023440000002E-2</c:v>
                </c:pt>
                <c:pt idx="1601">
                  <c:v>-4.6874023440000002E-2</c:v>
                </c:pt>
                <c:pt idx="1602">
                  <c:v>1.1404906269999999E-2</c:v>
                </c:pt>
                <c:pt idx="1603">
                  <c:v>3.7910644529999996E-2</c:v>
                </c:pt>
                <c:pt idx="1604">
                  <c:v>-3.6348121640000002E-2</c:v>
                </c:pt>
                <c:pt idx="1605">
                  <c:v>-3.6348121640000002E-2</c:v>
                </c:pt>
                <c:pt idx="1606">
                  <c:v>-4.3590103149999997E-2</c:v>
                </c:pt>
                <c:pt idx="1607">
                  <c:v>-2.86069345E-3</c:v>
                </c:pt>
                <c:pt idx="1608">
                  <c:v>-1.3059390069999999E-2</c:v>
                </c:pt>
                <c:pt idx="1609">
                  <c:v>8.620893097E-2</c:v>
                </c:pt>
                <c:pt idx="1610">
                  <c:v>3.8781208040000001E-2</c:v>
                </c:pt>
                <c:pt idx="1611">
                  <c:v>3.8781208040000001E-2</c:v>
                </c:pt>
                <c:pt idx="1612">
                  <c:v>-8.7389175420000006E-2</c:v>
                </c:pt>
                <c:pt idx="1613">
                  <c:v>-5.6278175350000001E-2</c:v>
                </c:pt>
                <c:pt idx="1614">
                  <c:v>-1.4924059870000001E-2</c:v>
                </c:pt>
                <c:pt idx="1615">
                  <c:v>2.4244087220000002E-2</c:v>
                </c:pt>
                <c:pt idx="1616">
                  <c:v>-4.0528266909999999E-2</c:v>
                </c:pt>
                <c:pt idx="1617">
                  <c:v>-4.0528266909999999E-2</c:v>
                </c:pt>
                <c:pt idx="1618">
                  <c:v>-5.7662689210000007E-2</c:v>
                </c:pt>
                <c:pt idx="1619">
                  <c:v>9.8449258799999991E-3</c:v>
                </c:pt>
                <c:pt idx="1620">
                  <c:v>2.4878168110000001E-2</c:v>
                </c:pt>
                <c:pt idx="1621">
                  <c:v>2.4878168110000001E-2</c:v>
                </c:pt>
                <c:pt idx="1622">
                  <c:v>5.0343784329999995E-2</c:v>
                </c:pt>
                <c:pt idx="1623">
                  <c:v>2.4004783629999998E-2</c:v>
                </c:pt>
                <c:pt idx="1624">
                  <c:v>2.4004783629999998E-2</c:v>
                </c:pt>
                <c:pt idx="1625">
                  <c:v>1.0721099850000001E-2</c:v>
                </c:pt>
                <c:pt idx="1626">
                  <c:v>3.1210773469999998E-2</c:v>
                </c:pt>
                <c:pt idx="1627">
                  <c:v>1.9326324459999999E-2</c:v>
                </c:pt>
                <c:pt idx="1628">
                  <c:v>1.9326324459999999E-2</c:v>
                </c:pt>
                <c:pt idx="1629">
                  <c:v>2.388998032E-2</c:v>
                </c:pt>
                <c:pt idx="1630">
                  <c:v>5.1559059140000002E-2</c:v>
                </c:pt>
                <c:pt idx="1631">
                  <c:v>5.1559059140000002E-2</c:v>
                </c:pt>
                <c:pt idx="1632">
                  <c:v>4.4717502589999999E-2</c:v>
                </c:pt>
                <c:pt idx="1633">
                  <c:v>3.5057769779999998E-2</c:v>
                </c:pt>
                <c:pt idx="1634">
                  <c:v>3.5057769779999998E-2</c:v>
                </c:pt>
                <c:pt idx="1635">
                  <c:v>4.1758895870000007E-2</c:v>
                </c:pt>
                <c:pt idx="1636">
                  <c:v>4.1982883450000001E-2</c:v>
                </c:pt>
                <c:pt idx="1637">
                  <c:v>-4.1914035799999999E-2</c:v>
                </c:pt>
                <c:pt idx="1638">
                  <c:v>-4.1914035799999999E-2</c:v>
                </c:pt>
                <c:pt idx="1639">
                  <c:v>-1.830498123E-2</c:v>
                </c:pt>
                <c:pt idx="1640">
                  <c:v>-3.0698696139999999E-2</c:v>
                </c:pt>
                <c:pt idx="1641">
                  <c:v>-8.6174240100000011E-3</c:v>
                </c:pt>
                <c:pt idx="1642">
                  <c:v>1.363714886E-2</c:v>
                </c:pt>
                <c:pt idx="1643">
                  <c:v>-3.2335753399999998E-3</c:v>
                </c:pt>
                <c:pt idx="1644">
                  <c:v>-3.2335753399999998E-3</c:v>
                </c:pt>
                <c:pt idx="1645">
                  <c:v>-5.7501605990000003E-2</c:v>
                </c:pt>
                <c:pt idx="1646">
                  <c:v>-5.9143871309999999E-2</c:v>
                </c:pt>
                <c:pt idx="1647">
                  <c:v>7.6880598100000008E-3</c:v>
                </c:pt>
                <c:pt idx="1648">
                  <c:v>7.6880598100000008E-3</c:v>
                </c:pt>
                <c:pt idx="1649">
                  <c:v>4.2980842600000005E-3</c:v>
                </c:pt>
                <c:pt idx="1650">
                  <c:v>-5.2997026399999999E-3</c:v>
                </c:pt>
                <c:pt idx="1651">
                  <c:v>1.917367172E-2</c:v>
                </c:pt>
                <c:pt idx="1652">
                  <c:v>9.0370628359999997E-2</c:v>
                </c:pt>
                <c:pt idx="1653">
                  <c:v>6.5575363159999997E-2</c:v>
                </c:pt>
                <c:pt idx="1654">
                  <c:v>6.5575363159999997E-2</c:v>
                </c:pt>
                <c:pt idx="1655">
                  <c:v>3.3919441220000006E-2</c:v>
                </c:pt>
                <c:pt idx="1656">
                  <c:v>3.1747253420000003E-2</c:v>
                </c:pt>
                <c:pt idx="1657">
                  <c:v>0.11635832976999999</c:v>
                </c:pt>
                <c:pt idx="1658">
                  <c:v>0.11635832976999999</c:v>
                </c:pt>
                <c:pt idx="1659">
                  <c:v>7.6747848509999994E-2</c:v>
                </c:pt>
                <c:pt idx="1660">
                  <c:v>7.6747848509999994E-2</c:v>
                </c:pt>
                <c:pt idx="1661">
                  <c:v>3.6970634459999999E-2</c:v>
                </c:pt>
                <c:pt idx="1662">
                  <c:v>2.9309183119999999E-2</c:v>
                </c:pt>
                <c:pt idx="1663">
                  <c:v>5.1847484589999999E-2</c:v>
                </c:pt>
                <c:pt idx="1664">
                  <c:v>5.1847484589999999E-2</c:v>
                </c:pt>
                <c:pt idx="1665">
                  <c:v>3.9302036289999995E-2</c:v>
                </c:pt>
                <c:pt idx="1666">
                  <c:v>2.682135963E-2</c:v>
                </c:pt>
                <c:pt idx="1667">
                  <c:v>-2.0179660800000002E-2</c:v>
                </c:pt>
                <c:pt idx="1668">
                  <c:v>-2.3111659999999999E-2</c:v>
                </c:pt>
                <c:pt idx="1669">
                  <c:v>-6.5582839970000001E-2</c:v>
                </c:pt>
                <c:pt idx="1670">
                  <c:v>-6.5582839970000001E-2</c:v>
                </c:pt>
                <c:pt idx="1671">
                  <c:v>-3.4181571959999997E-2</c:v>
                </c:pt>
                <c:pt idx="1672">
                  <c:v>-1.518340015E-2</c:v>
                </c:pt>
                <c:pt idx="1673">
                  <c:v>1.7121919629999999E-2</c:v>
                </c:pt>
                <c:pt idx="1674">
                  <c:v>1.7121919629999999E-2</c:v>
                </c:pt>
                <c:pt idx="1675">
                  <c:v>5.9006553650000002E-2</c:v>
                </c:pt>
                <c:pt idx="1676">
                  <c:v>9.236542511000001E-2</c:v>
                </c:pt>
                <c:pt idx="1677">
                  <c:v>9.236542511000001E-2</c:v>
                </c:pt>
                <c:pt idx="1678">
                  <c:v>8.6326232909999995E-2</c:v>
                </c:pt>
                <c:pt idx="1679">
                  <c:v>7.9273543399999997E-3</c:v>
                </c:pt>
                <c:pt idx="1680">
                  <c:v>7.9273543399999997E-3</c:v>
                </c:pt>
                <c:pt idx="1681">
                  <c:v>-1.8193314100000001E-3</c:v>
                </c:pt>
                <c:pt idx="1682">
                  <c:v>-2.2054059980000002E-2</c:v>
                </c:pt>
                <c:pt idx="1683">
                  <c:v>-2.2054059980000002E-2</c:v>
                </c:pt>
                <c:pt idx="1684">
                  <c:v>-4.1539283750000003E-2</c:v>
                </c:pt>
                <c:pt idx="1685">
                  <c:v>1.0438530399999998E-3</c:v>
                </c:pt>
                <c:pt idx="1686">
                  <c:v>8.1672164919999998E-2</c:v>
                </c:pt>
                <c:pt idx="1687">
                  <c:v>-1.370723248E-2</c:v>
                </c:pt>
                <c:pt idx="1688">
                  <c:v>-0.11471195984</c:v>
                </c:pt>
                <c:pt idx="1689">
                  <c:v>-0.10759040833</c:v>
                </c:pt>
                <c:pt idx="1690">
                  <c:v>-0.10759040833</c:v>
                </c:pt>
                <c:pt idx="1691">
                  <c:v>5.4654369350000002E-2</c:v>
                </c:pt>
                <c:pt idx="1692">
                  <c:v>8.0811927800000002E-2</c:v>
                </c:pt>
                <c:pt idx="1693">
                  <c:v>8.0811927800000002E-2</c:v>
                </c:pt>
                <c:pt idx="1694">
                  <c:v>2.0808748250000002E-2</c:v>
                </c:pt>
                <c:pt idx="1695">
                  <c:v>2.0412719730000001E-2</c:v>
                </c:pt>
                <c:pt idx="1696">
                  <c:v>-1.36074376E-3</c:v>
                </c:pt>
                <c:pt idx="1697">
                  <c:v>5.8523567200000001E-2</c:v>
                </c:pt>
                <c:pt idx="1698">
                  <c:v>5.8720642089999997E-2</c:v>
                </c:pt>
                <c:pt idx="1699">
                  <c:v>5.8720642089999997E-2</c:v>
                </c:pt>
                <c:pt idx="1700">
                  <c:v>1.788581467E-2</c:v>
                </c:pt>
                <c:pt idx="1701">
                  <c:v>3.7487712860000001E-2</c:v>
                </c:pt>
                <c:pt idx="1702">
                  <c:v>3.3959159849999997E-2</c:v>
                </c:pt>
                <c:pt idx="1703">
                  <c:v>3.3959159849999997E-2</c:v>
                </c:pt>
                <c:pt idx="1704">
                  <c:v>1.173086548E-2</c:v>
                </c:pt>
                <c:pt idx="1705">
                  <c:v>5.3793811800000001E-2</c:v>
                </c:pt>
                <c:pt idx="1706">
                  <c:v>5.3793811800000001E-2</c:v>
                </c:pt>
                <c:pt idx="1707">
                  <c:v>3.2541801450000005E-2</c:v>
                </c:pt>
                <c:pt idx="1708">
                  <c:v>-3.6087871550000004E-2</c:v>
                </c:pt>
                <c:pt idx="1709">
                  <c:v>-3.6087871550000004E-2</c:v>
                </c:pt>
                <c:pt idx="1710">
                  <c:v>-4.699133682E-2</c:v>
                </c:pt>
                <c:pt idx="1711">
                  <c:v>2.8747982030000001E-2</c:v>
                </c:pt>
                <c:pt idx="1712">
                  <c:v>7.4939773560000006E-2</c:v>
                </c:pt>
                <c:pt idx="1713">
                  <c:v>9.4882965099999991E-3</c:v>
                </c:pt>
                <c:pt idx="1714">
                  <c:v>-4.1775146479999997E-2</c:v>
                </c:pt>
                <c:pt idx="1715">
                  <c:v>-2.7927776340000002E-2</c:v>
                </c:pt>
                <c:pt idx="1716">
                  <c:v>-2.7927776340000002E-2</c:v>
                </c:pt>
                <c:pt idx="1717">
                  <c:v>5.7608276369999996E-2</c:v>
                </c:pt>
                <c:pt idx="1718">
                  <c:v>8.8934463500000005E-2</c:v>
                </c:pt>
                <c:pt idx="1719">
                  <c:v>4.1752948760000005E-2</c:v>
                </c:pt>
                <c:pt idx="1720">
                  <c:v>4.1752948760000005E-2</c:v>
                </c:pt>
                <c:pt idx="1721">
                  <c:v>4.3093982699999998E-2</c:v>
                </c:pt>
                <c:pt idx="1722">
                  <c:v>2.3725116729999999E-2</c:v>
                </c:pt>
                <c:pt idx="1723">
                  <c:v>5.6050445560000002E-2</c:v>
                </c:pt>
                <c:pt idx="1724">
                  <c:v>6.7049011230000011E-2</c:v>
                </c:pt>
                <c:pt idx="1725">
                  <c:v>3.9059909820000002E-2</c:v>
                </c:pt>
                <c:pt idx="1726">
                  <c:v>3.9059909820000002E-2</c:v>
                </c:pt>
                <c:pt idx="1727">
                  <c:v>-1.136768723E-2</c:v>
                </c:pt>
                <c:pt idx="1728">
                  <c:v>-4.9255165099999998E-2</c:v>
                </c:pt>
                <c:pt idx="1729">
                  <c:v>1.8990043639999999E-2</c:v>
                </c:pt>
                <c:pt idx="1730">
                  <c:v>1.8990043639999999E-2</c:v>
                </c:pt>
                <c:pt idx="1731">
                  <c:v>2.3558706279999998E-2</c:v>
                </c:pt>
                <c:pt idx="1732">
                  <c:v>2.3558706279999998E-2</c:v>
                </c:pt>
                <c:pt idx="1733">
                  <c:v>-1.690167809E-2</c:v>
                </c:pt>
                <c:pt idx="1734">
                  <c:v>2.9725852969999998E-2</c:v>
                </c:pt>
                <c:pt idx="1735">
                  <c:v>7.0473098750000004E-2</c:v>
                </c:pt>
                <c:pt idx="1736">
                  <c:v>7.0473098750000004E-2</c:v>
                </c:pt>
                <c:pt idx="1737">
                  <c:v>7.4022605899999996E-2</c:v>
                </c:pt>
                <c:pt idx="1738">
                  <c:v>5.6670753480000002E-2</c:v>
                </c:pt>
                <c:pt idx="1739">
                  <c:v>3.8471820829999996E-2</c:v>
                </c:pt>
                <c:pt idx="1740">
                  <c:v>-4.1651396799999999E-3</c:v>
                </c:pt>
                <c:pt idx="1741">
                  <c:v>-2.6488536829999999E-2</c:v>
                </c:pt>
                <c:pt idx="1742">
                  <c:v>2.1347721100000001E-2</c:v>
                </c:pt>
                <c:pt idx="1743">
                  <c:v>2.1347721100000001E-2</c:v>
                </c:pt>
                <c:pt idx="1744">
                  <c:v>4.1150466919999996E-2</c:v>
                </c:pt>
                <c:pt idx="1745">
                  <c:v>2.962074852E-2</c:v>
                </c:pt>
                <c:pt idx="1746">
                  <c:v>2.962074852E-2</c:v>
                </c:pt>
                <c:pt idx="1747">
                  <c:v>-7.0161027900000001E-3</c:v>
                </c:pt>
                <c:pt idx="1748">
                  <c:v>9.9123168949999993E-2</c:v>
                </c:pt>
                <c:pt idx="1749">
                  <c:v>9.9123168949999993E-2</c:v>
                </c:pt>
                <c:pt idx="1750">
                  <c:v>7.6463806149999994E-2</c:v>
                </c:pt>
                <c:pt idx="1751">
                  <c:v>3.1801996229999997E-2</c:v>
                </c:pt>
                <c:pt idx="1752">
                  <c:v>5.2689567569999998E-2</c:v>
                </c:pt>
                <c:pt idx="1753">
                  <c:v>5.2689567569999998E-2</c:v>
                </c:pt>
                <c:pt idx="1754">
                  <c:v>6.7261428829999997E-2</c:v>
                </c:pt>
                <c:pt idx="1755">
                  <c:v>4.8794094090000004E-2</c:v>
                </c:pt>
                <c:pt idx="1756">
                  <c:v>4.8794094090000004E-2</c:v>
                </c:pt>
                <c:pt idx="1757">
                  <c:v>2.1548864359999999E-2</c:v>
                </c:pt>
                <c:pt idx="1758">
                  <c:v>3.4437775600000002E-3</c:v>
                </c:pt>
                <c:pt idx="1759">
                  <c:v>3.4437775600000002E-3</c:v>
                </c:pt>
                <c:pt idx="1760">
                  <c:v>1.3261154169999999E-2</c:v>
                </c:pt>
                <c:pt idx="1761">
                  <c:v>-1.5640726089999998E-2</c:v>
                </c:pt>
                <c:pt idx="1762">
                  <c:v>-1.9153961179999998E-2</c:v>
                </c:pt>
                <c:pt idx="1763">
                  <c:v>-1.9153961179999998E-2</c:v>
                </c:pt>
                <c:pt idx="1764">
                  <c:v>3.3147411349999996E-2</c:v>
                </c:pt>
                <c:pt idx="1765">
                  <c:v>7.5919186999999998E-4</c:v>
                </c:pt>
                <c:pt idx="1766">
                  <c:v>-4.9761329649999998E-2</c:v>
                </c:pt>
                <c:pt idx="1767">
                  <c:v>-6.7236404419999993E-2</c:v>
                </c:pt>
                <c:pt idx="1768">
                  <c:v>4.8170330049999995E-2</c:v>
                </c:pt>
                <c:pt idx="1769">
                  <c:v>4.8170330049999995E-2</c:v>
                </c:pt>
                <c:pt idx="1770">
                  <c:v>9.5146980290000002E-2</c:v>
                </c:pt>
                <c:pt idx="1771">
                  <c:v>8.6287742609999996E-2</c:v>
                </c:pt>
                <c:pt idx="1772">
                  <c:v>0.13370106505999999</c:v>
                </c:pt>
                <c:pt idx="1773">
                  <c:v>0.13370106505999999</c:v>
                </c:pt>
                <c:pt idx="1774">
                  <c:v>0.13235284423999999</c:v>
                </c:pt>
                <c:pt idx="1775">
                  <c:v>7.8605323790000001E-2</c:v>
                </c:pt>
                <c:pt idx="1776">
                  <c:v>6.491499329E-2</c:v>
                </c:pt>
                <c:pt idx="1777">
                  <c:v>6.7177894589999995E-2</c:v>
                </c:pt>
                <c:pt idx="1778">
                  <c:v>7.5910743710000006E-2</c:v>
                </c:pt>
                <c:pt idx="1779">
                  <c:v>8.579381560999999E-2</c:v>
                </c:pt>
                <c:pt idx="1780">
                  <c:v>8.579381560999999E-2</c:v>
                </c:pt>
                <c:pt idx="1781">
                  <c:v>6.5944473269999998E-2</c:v>
                </c:pt>
                <c:pt idx="1782">
                  <c:v>4.5627475739999999E-2</c:v>
                </c:pt>
                <c:pt idx="1783">
                  <c:v>4.5627475739999999E-2</c:v>
                </c:pt>
                <c:pt idx="1784">
                  <c:v>1.6173463819999997E-2</c:v>
                </c:pt>
                <c:pt idx="1785">
                  <c:v>7.3381324770000006E-2</c:v>
                </c:pt>
                <c:pt idx="1786">
                  <c:v>2.1332708360000001E-2</c:v>
                </c:pt>
                <c:pt idx="1787">
                  <c:v>7.9549329999999998E-4</c:v>
                </c:pt>
                <c:pt idx="1788">
                  <c:v>-1.007200909E-2</c:v>
                </c:pt>
                <c:pt idx="1789">
                  <c:v>-1.007200909E-2</c:v>
                </c:pt>
                <c:pt idx="1790">
                  <c:v>3.7214633939999998E-2</c:v>
                </c:pt>
                <c:pt idx="1791">
                  <c:v>2.3520227429999999E-2</c:v>
                </c:pt>
                <c:pt idx="1792">
                  <c:v>2.8800848009999998E-2</c:v>
                </c:pt>
                <c:pt idx="1793">
                  <c:v>2.8800848009999998E-2</c:v>
                </c:pt>
                <c:pt idx="1794">
                  <c:v>2.8963195800000001E-2</c:v>
                </c:pt>
                <c:pt idx="1795">
                  <c:v>3.642946625E-2</c:v>
                </c:pt>
                <c:pt idx="1796">
                  <c:v>3.642946625E-2</c:v>
                </c:pt>
                <c:pt idx="1797">
                  <c:v>7.2923362729999996E-2</c:v>
                </c:pt>
                <c:pt idx="1798">
                  <c:v>6.6340805050000007E-2</c:v>
                </c:pt>
                <c:pt idx="1799">
                  <c:v>6.6340805050000007E-2</c:v>
                </c:pt>
                <c:pt idx="1800">
                  <c:v>9.0991544700000006E-3</c:v>
                </c:pt>
                <c:pt idx="1801">
                  <c:v>-4.3155918120000004E-2</c:v>
                </c:pt>
                <c:pt idx="1802">
                  <c:v>3.6912537000000003E-4</c:v>
                </c:pt>
                <c:pt idx="1803">
                  <c:v>3.6912537000000003E-4</c:v>
                </c:pt>
                <c:pt idx="1804">
                  <c:v>-4.9884880069999998E-2</c:v>
                </c:pt>
                <c:pt idx="1805">
                  <c:v>-5.3422809600000003E-2</c:v>
                </c:pt>
                <c:pt idx="1806">
                  <c:v>-5.3422809600000003E-2</c:v>
                </c:pt>
                <c:pt idx="1807">
                  <c:v>6.1055197699999997E-3</c:v>
                </c:pt>
                <c:pt idx="1808">
                  <c:v>4.6442359920000002E-2</c:v>
                </c:pt>
                <c:pt idx="1809">
                  <c:v>4.6442359920000002E-2</c:v>
                </c:pt>
                <c:pt idx="1810">
                  <c:v>5.7564796450000004E-2</c:v>
                </c:pt>
                <c:pt idx="1811">
                  <c:v>2.222580528E-2</c:v>
                </c:pt>
                <c:pt idx="1812">
                  <c:v>2.712385178E-2</c:v>
                </c:pt>
                <c:pt idx="1813">
                  <c:v>-7.6439361599999998E-3</c:v>
                </c:pt>
                <c:pt idx="1814">
                  <c:v>2.3309082029999997E-2</c:v>
                </c:pt>
                <c:pt idx="1815">
                  <c:v>3.3702033999999999E-2</c:v>
                </c:pt>
                <c:pt idx="1816">
                  <c:v>3.3702033999999999E-2</c:v>
                </c:pt>
                <c:pt idx="1817">
                  <c:v>3.9850719450000002E-2</c:v>
                </c:pt>
                <c:pt idx="1818">
                  <c:v>0.10621435547000001</c:v>
                </c:pt>
                <c:pt idx="1819">
                  <c:v>0.10621435547000001</c:v>
                </c:pt>
                <c:pt idx="1820">
                  <c:v>0.16481143188</c:v>
                </c:pt>
                <c:pt idx="1821">
                  <c:v>9.079790497000001E-2</c:v>
                </c:pt>
                <c:pt idx="1822">
                  <c:v>5.5813648219999998E-2</c:v>
                </c:pt>
                <c:pt idx="1823">
                  <c:v>7.8775184629999995E-2</c:v>
                </c:pt>
                <c:pt idx="1824">
                  <c:v>8.4843482969999995E-2</c:v>
                </c:pt>
                <c:pt idx="1825">
                  <c:v>7.5091804499999998E-2</c:v>
                </c:pt>
                <c:pt idx="1826">
                  <c:v>7.5091804499999998E-2</c:v>
                </c:pt>
                <c:pt idx="1827">
                  <c:v>0.13825190735000001</c:v>
                </c:pt>
                <c:pt idx="1828">
                  <c:v>0.13969802856000002</c:v>
                </c:pt>
                <c:pt idx="1829">
                  <c:v>6.1570377350000004E-2</c:v>
                </c:pt>
                <c:pt idx="1830">
                  <c:v>6.1570377350000004E-2</c:v>
                </c:pt>
                <c:pt idx="1831">
                  <c:v>0.20555773926000001</c:v>
                </c:pt>
                <c:pt idx="1832">
                  <c:v>0.20555773926000001</c:v>
                </c:pt>
                <c:pt idx="1833">
                  <c:v>0.12341196442000001</c:v>
                </c:pt>
                <c:pt idx="1834">
                  <c:v>4.7040130620000002E-2</c:v>
                </c:pt>
                <c:pt idx="1835">
                  <c:v>9.3716468809999995E-2</c:v>
                </c:pt>
                <c:pt idx="1836">
                  <c:v>9.3716468809999995E-2</c:v>
                </c:pt>
                <c:pt idx="1837">
                  <c:v>9.3552246089999999E-2</c:v>
                </c:pt>
                <c:pt idx="1838">
                  <c:v>-1.8628112789999998E-2</c:v>
                </c:pt>
                <c:pt idx="1839">
                  <c:v>-4.8276069640000002E-2</c:v>
                </c:pt>
                <c:pt idx="1840">
                  <c:v>3.6786689760000005E-2</c:v>
                </c:pt>
                <c:pt idx="1841">
                  <c:v>6.5177444459999997E-2</c:v>
                </c:pt>
                <c:pt idx="1842">
                  <c:v>6.5177444459999997E-2</c:v>
                </c:pt>
                <c:pt idx="1843">
                  <c:v>2.272943115E-2</c:v>
                </c:pt>
                <c:pt idx="1844">
                  <c:v>-3.9839454650000002E-2</c:v>
                </c:pt>
                <c:pt idx="1845">
                  <c:v>-4.7068290710000002E-2</c:v>
                </c:pt>
                <c:pt idx="1846">
                  <c:v>-4.7068290710000002E-2</c:v>
                </c:pt>
                <c:pt idx="1847">
                  <c:v>-1.2909237859999999E-2</c:v>
                </c:pt>
                <c:pt idx="1848">
                  <c:v>4.4251396179999999E-2</c:v>
                </c:pt>
                <c:pt idx="1849">
                  <c:v>-5.9225158699999997E-3</c:v>
                </c:pt>
                <c:pt idx="1850">
                  <c:v>-2.8037893300000002E-2</c:v>
                </c:pt>
                <c:pt idx="1851">
                  <c:v>-3.9685234069999999E-2</c:v>
                </c:pt>
                <c:pt idx="1852">
                  <c:v>-1.1392711640000001E-2</c:v>
                </c:pt>
                <c:pt idx="1853">
                  <c:v>-1.1392711640000001E-2</c:v>
                </c:pt>
                <c:pt idx="1854">
                  <c:v>5.3683063509999997E-2</c:v>
                </c:pt>
                <c:pt idx="1855">
                  <c:v>6.3542976380000005E-2</c:v>
                </c:pt>
                <c:pt idx="1856">
                  <c:v>6.3542976380000005E-2</c:v>
                </c:pt>
                <c:pt idx="1857">
                  <c:v>7.0473709110000005E-2</c:v>
                </c:pt>
                <c:pt idx="1858">
                  <c:v>2.7466375349999999E-2</c:v>
                </c:pt>
                <c:pt idx="1859">
                  <c:v>2.7466375349999999E-2</c:v>
                </c:pt>
                <c:pt idx="1860">
                  <c:v>8.1458206180000006E-2</c:v>
                </c:pt>
                <c:pt idx="1861">
                  <c:v>4.029523468E-2</c:v>
                </c:pt>
                <c:pt idx="1862">
                  <c:v>3.0740304949999998E-2</c:v>
                </c:pt>
                <c:pt idx="1863">
                  <c:v>3.0740304949999998E-2</c:v>
                </c:pt>
                <c:pt idx="1864">
                  <c:v>8.8503105159999998E-2</c:v>
                </c:pt>
                <c:pt idx="1865">
                  <c:v>9.2516845700000003E-2</c:v>
                </c:pt>
                <c:pt idx="1866">
                  <c:v>9.2516845700000003E-2</c:v>
                </c:pt>
                <c:pt idx="1867">
                  <c:v>5.7428398129999995E-2</c:v>
                </c:pt>
                <c:pt idx="1868">
                  <c:v>-2.275008202E-2</c:v>
                </c:pt>
                <c:pt idx="1869">
                  <c:v>-2.275008202E-2</c:v>
                </c:pt>
                <c:pt idx="1870">
                  <c:v>1.6484397889999999E-2</c:v>
                </c:pt>
                <c:pt idx="1871">
                  <c:v>5.7349254610000004E-2</c:v>
                </c:pt>
                <c:pt idx="1872">
                  <c:v>3.9416839600000003E-2</c:v>
                </c:pt>
                <c:pt idx="1873">
                  <c:v>3.9416839600000003E-2</c:v>
                </c:pt>
                <c:pt idx="1874">
                  <c:v>7.5764968870000005E-2</c:v>
                </c:pt>
                <c:pt idx="1875">
                  <c:v>0.14637380981000001</c:v>
                </c:pt>
                <c:pt idx="1876">
                  <c:v>0.14004434203999999</c:v>
                </c:pt>
                <c:pt idx="1877">
                  <c:v>8.4000755310000008E-2</c:v>
                </c:pt>
                <c:pt idx="1878">
                  <c:v>8.0732788089999993E-2</c:v>
                </c:pt>
                <c:pt idx="1879">
                  <c:v>8.0732788089999993E-2</c:v>
                </c:pt>
                <c:pt idx="1880">
                  <c:v>4.8991470340000003E-2</c:v>
                </c:pt>
                <c:pt idx="1881">
                  <c:v>6.5931930499999996E-3</c:v>
                </c:pt>
                <c:pt idx="1882">
                  <c:v>4.3400848390000003E-2</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7"/>
          <c:tx>
            <c:v>Torque</c:v>
          </c:tx>
          <c:xVal>
            <c:numRef>
              <c:f>sheet1!$G$2:$G$4000</c:f>
              <c:numCache>
                <c:formatCode>0.0000</c:formatCode>
                <c:ptCount val="3999"/>
                <c:pt idx="0" formatCode="0">
                  <c:v>0</c:v>
                </c:pt>
                <c:pt idx="1">
                  <c:v>3.2000000000000001E-2</c:v>
                </c:pt>
                <c:pt idx="2">
                  <c:v>0.84399999999999997</c:v>
                </c:pt>
                <c:pt idx="3">
                  <c:v>0.95299999999999996</c:v>
                </c:pt>
                <c:pt idx="4">
                  <c:v>1.0629999999999999</c:v>
                </c:pt>
                <c:pt idx="5">
                  <c:v>1.1879999999999999</c:v>
                </c:pt>
                <c:pt idx="6">
                  <c:v>1.2969999999999999</c:v>
                </c:pt>
                <c:pt idx="7">
                  <c:v>1.407</c:v>
                </c:pt>
                <c:pt idx="8">
                  <c:v>1.516</c:v>
                </c:pt>
                <c:pt idx="9">
                  <c:v>1.625</c:v>
                </c:pt>
                <c:pt idx="10">
                  <c:v>1.7350000000000001</c:v>
                </c:pt>
                <c:pt idx="11">
                  <c:v>1.8440000000000001</c:v>
                </c:pt>
                <c:pt idx="12">
                  <c:v>1.9379999999999999</c:v>
                </c:pt>
                <c:pt idx="13">
                  <c:v>2.11</c:v>
                </c:pt>
                <c:pt idx="14">
                  <c:v>2.2189999999999999</c:v>
                </c:pt>
                <c:pt idx="15">
                  <c:v>2.3279999999999998</c:v>
                </c:pt>
                <c:pt idx="16">
                  <c:v>2.4529999999999998</c:v>
                </c:pt>
                <c:pt idx="17">
                  <c:v>2.5630000000000002</c:v>
                </c:pt>
                <c:pt idx="18">
                  <c:v>2.6720000000000002</c:v>
                </c:pt>
                <c:pt idx="19">
                  <c:v>2.782</c:v>
                </c:pt>
                <c:pt idx="20">
                  <c:v>2.891</c:v>
                </c:pt>
                <c:pt idx="21">
                  <c:v>3</c:v>
                </c:pt>
                <c:pt idx="22">
                  <c:v>3.125</c:v>
                </c:pt>
                <c:pt idx="23">
                  <c:v>3.2349999999999999</c:v>
                </c:pt>
                <c:pt idx="24">
                  <c:v>3.3439999999999999</c:v>
                </c:pt>
                <c:pt idx="25">
                  <c:v>3.4529999999999998</c:v>
                </c:pt>
                <c:pt idx="26">
                  <c:v>3.5630000000000002</c:v>
                </c:pt>
                <c:pt idx="27">
                  <c:v>3.6720000000000002</c:v>
                </c:pt>
                <c:pt idx="28">
                  <c:v>3.782</c:v>
                </c:pt>
                <c:pt idx="29">
                  <c:v>3.891</c:v>
                </c:pt>
                <c:pt idx="30">
                  <c:v>4.016</c:v>
                </c:pt>
                <c:pt idx="31">
                  <c:v>4.125</c:v>
                </c:pt>
                <c:pt idx="32">
                  <c:v>4.2350000000000003</c:v>
                </c:pt>
                <c:pt idx="33">
                  <c:v>4.3440000000000003</c:v>
                </c:pt>
                <c:pt idx="34">
                  <c:v>4.4530000000000003</c:v>
                </c:pt>
                <c:pt idx="35">
                  <c:v>4.5629999999999997</c:v>
                </c:pt>
                <c:pt idx="36">
                  <c:v>4.6719999999999997</c:v>
                </c:pt>
                <c:pt idx="37">
                  <c:v>4.782</c:v>
                </c:pt>
                <c:pt idx="38">
                  <c:v>4.907</c:v>
                </c:pt>
                <c:pt idx="39">
                  <c:v>5.016</c:v>
                </c:pt>
                <c:pt idx="40">
                  <c:v>5.125</c:v>
                </c:pt>
                <c:pt idx="41">
                  <c:v>5.2350000000000003</c:v>
                </c:pt>
                <c:pt idx="42">
                  <c:v>5.3440000000000003</c:v>
                </c:pt>
                <c:pt idx="43">
                  <c:v>5.4530000000000003</c:v>
                </c:pt>
                <c:pt idx="44">
                  <c:v>5.5629999999999997</c:v>
                </c:pt>
                <c:pt idx="45">
                  <c:v>5.6879999999999997</c:v>
                </c:pt>
                <c:pt idx="46">
                  <c:v>5.7969999999999997</c:v>
                </c:pt>
                <c:pt idx="47">
                  <c:v>5.907</c:v>
                </c:pt>
                <c:pt idx="48">
                  <c:v>6.016</c:v>
                </c:pt>
                <c:pt idx="49">
                  <c:v>6.125</c:v>
                </c:pt>
                <c:pt idx="50">
                  <c:v>6.2350000000000003</c:v>
                </c:pt>
                <c:pt idx="51">
                  <c:v>6.3440000000000003</c:v>
                </c:pt>
                <c:pt idx="52">
                  <c:v>6.4690000000000003</c:v>
                </c:pt>
                <c:pt idx="53">
                  <c:v>6.5780000000000003</c:v>
                </c:pt>
                <c:pt idx="54">
                  <c:v>6.6879999999999997</c:v>
                </c:pt>
                <c:pt idx="55">
                  <c:v>6.7969999999999997</c:v>
                </c:pt>
                <c:pt idx="56">
                  <c:v>6.907</c:v>
                </c:pt>
                <c:pt idx="57">
                  <c:v>7.016</c:v>
                </c:pt>
                <c:pt idx="58">
                  <c:v>7.125</c:v>
                </c:pt>
                <c:pt idx="59">
                  <c:v>7.25</c:v>
                </c:pt>
                <c:pt idx="60">
                  <c:v>7.36</c:v>
                </c:pt>
                <c:pt idx="61">
                  <c:v>7.4690000000000003</c:v>
                </c:pt>
                <c:pt idx="62">
                  <c:v>7.5780000000000003</c:v>
                </c:pt>
                <c:pt idx="63">
                  <c:v>7.6879999999999997</c:v>
                </c:pt>
                <c:pt idx="64">
                  <c:v>7.7969999999999997</c:v>
                </c:pt>
                <c:pt idx="65">
                  <c:v>7.907</c:v>
                </c:pt>
                <c:pt idx="66">
                  <c:v>8.016</c:v>
                </c:pt>
                <c:pt idx="67">
                  <c:v>8.141</c:v>
                </c:pt>
                <c:pt idx="68">
                  <c:v>8.25</c:v>
                </c:pt>
                <c:pt idx="69">
                  <c:v>8.36</c:v>
                </c:pt>
                <c:pt idx="70">
                  <c:v>8.4689999999999994</c:v>
                </c:pt>
                <c:pt idx="71">
                  <c:v>8.5779999999999994</c:v>
                </c:pt>
                <c:pt idx="72">
                  <c:v>8.6880000000000006</c:v>
                </c:pt>
                <c:pt idx="73">
                  <c:v>8.7970000000000006</c:v>
                </c:pt>
                <c:pt idx="74">
                  <c:v>8.907</c:v>
                </c:pt>
                <c:pt idx="75">
                  <c:v>9.032</c:v>
                </c:pt>
                <c:pt idx="76">
                  <c:v>9.141</c:v>
                </c:pt>
                <c:pt idx="77">
                  <c:v>9.25</c:v>
                </c:pt>
                <c:pt idx="78">
                  <c:v>9.36</c:v>
                </c:pt>
                <c:pt idx="79">
                  <c:v>9.4689999999999994</c:v>
                </c:pt>
                <c:pt idx="80">
                  <c:v>9.5779999999999994</c:v>
                </c:pt>
                <c:pt idx="81">
                  <c:v>9.6880000000000006</c:v>
                </c:pt>
                <c:pt idx="82">
                  <c:v>9.8130000000000006</c:v>
                </c:pt>
                <c:pt idx="83">
                  <c:v>9.9220000000000006</c:v>
                </c:pt>
                <c:pt idx="84">
                  <c:v>10.032</c:v>
                </c:pt>
                <c:pt idx="85">
                  <c:v>10.141</c:v>
                </c:pt>
                <c:pt idx="86">
                  <c:v>10.25</c:v>
                </c:pt>
                <c:pt idx="87">
                  <c:v>10.36</c:v>
                </c:pt>
                <c:pt idx="88">
                  <c:v>10.468999999999999</c:v>
                </c:pt>
                <c:pt idx="89">
                  <c:v>10.577999999999999</c:v>
                </c:pt>
                <c:pt idx="90">
                  <c:v>10.702999999999999</c:v>
                </c:pt>
                <c:pt idx="91">
                  <c:v>10.813000000000001</c:v>
                </c:pt>
                <c:pt idx="92">
                  <c:v>10.922000000000001</c:v>
                </c:pt>
                <c:pt idx="93">
                  <c:v>11.032</c:v>
                </c:pt>
                <c:pt idx="94">
                  <c:v>11.141</c:v>
                </c:pt>
                <c:pt idx="95">
                  <c:v>11.25</c:v>
                </c:pt>
                <c:pt idx="96">
                  <c:v>11.375</c:v>
                </c:pt>
                <c:pt idx="97">
                  <c:v>11.484999999999999</c:v>
                </c:pt>
                <c:pt idx="98">
                  <c:v>11.593999999999999</c:v>
                </c:pt>
                <c:pt idx="99">
                  <c:v>11.702999999999999</c:v>
                </c:pt>
                <c:pt idx="100">
                  <c:v>11.813000000000001</c:v>
                </c:pt>
                <c:pt idx="101">
                  <c:v>11.938000000000001</c:v>
                </c:pt>
                <c:pt idx="102">
                  <c:v>12.047000000000001</c:v>
                </c:pt>
                <c:pt idx="103">
                  <c:v>12.157</c:v>
                </c:pt>
                <c:pt idx="104">
                  <c:v>12.266</c:v>
                </c:pt>
                <c:pt idx="105">
                  <c:v>12.375</c:v>
                </c:pt>
                <c:pt idx="106">
                  <c:v>12.484999999999999</c:v>
                </c:pt>
                <c:pt idx="107">
                  <c:v>12.593999999999999</c:v>
                </c:pt>
                <c:pt idx="108">
                  <c:v>12.702999999999999</c:v>
                </c:pt>
                <c:pt idx="109">
                  <c:v>12.827999999999999</c:v>
                </c:pt>
                <c:pt idx="110">
                  <c:v>12.938000000000001</c:v>
                </c:pt>
                <c:pt idx="111">
                  <c:v>13.047000000000001</c:v>
                </c:pt>
                <c:pt idx="112">
                  <c:v>13.157</c:v>
                </c:pt>
                <c:pt idx="113">
                  <c:v>13.266</c:v>
                </c:pt>
                <c:pt idx="114">
                  <c:v>13.391</c:v>
                </c:pt>
                <c:pt idx="115">
                  <c:v>13.5</c:v>
                </c:pt>
                <c:pt idx="116">
                  <c:v>13.61</c:v>
                </c:pt>
                <c:pt idx="117">
                  <c:v>13.718999999999999</c:v>
                </c:pt>
                <c:pt idx="118">
                  <c:v>13.827999999999999</c:v>
                </c:pt>
                <c:pt idx="119">
                  <c:v>13.938000000000001</c:v>
                </c:pt>
                <c:pt idx="120">
                  <c:v>14.047000000000001</c:v>
                </c:pt>
                <c:pt idx="121">
                  <c:v>14.172000000000001</c:v>
                </c:pt>
                <c:pt idx="122">
                  <c:v>14.282</c:v>
                </c:pt>
                <c:pt idx="123">
                  <c:v>14.391</c:v>
                </c:pt>
                <c:pt idx="124">
                  <c:v>14.5</c:v>
                </c:pt>
                <c:pt idx="125">
                  <c:v>14.61</c:v>
                </c:pt>
                <c:pt idx="126">
                  <c:v>14.718999999999999</c:v>
                </c:pt>
                <c:pt idx="127">
                  <c:v>14.827999999999999</c:v>
                </c:pt>
                <c:pt idx="128">
                  <c:v>14.938000000000001</c:v>
                </c:pt>
                <c:pt idx="129">
                  <c:v>15.063000000000001</c:v>
                </c:pt>
                <c:pt idx="130">
                  <c:v>15.172000000000001</c:v>
                </c:pt>
                <c:pt idx="131">
                  <c:v>15.282</c:v>
                </c:pt>
                <c:pt idx="132">
                  <c:v>15.391</c:v>
                </c:pt>
                <c:pt idx="133">
                  <c:v>15.5</c:v>
                </c:pt>
                <c:pt idx="134">
                  <c:v>15.61</c:v>
                </c:pt>
                <c:pt idx="135">
                  <c:v>15.718999999999999</c:v>
                </c:pt>
                <c:pt idx="136">
                  <c:v>15.843999999999999</c:v>
                </c:pt>
                <c:pt idx="137">
                  <c:v>15.952999999999999</c:v>
                </c:pt>
                <c:pt idx="138">
                  <c:v>16.062999999999999</c:v>
                </c:pt>
                <c:pt idx="139">
                  <c:v>16.172000000000001</c:v>
                </c:pt>
                <c:pt idx="140">
                  <c:v>16.282</c:v>
                </c:pt>
                <c:pt idx="141">
                  <c:v>16.390999999999998</c:v>
                </c:pt>
                <c:pt idx="142">
                  <c:v>16.5</c:v>
                </c:pt>
                <c:pt idx="143">
                  <c:v>16.625</c:v>
                </c:pt>
                <c:pt idx="144">
                  <c:v>16.734999999999999</c:v>
                </c:pt>
                <c:pt idx="145">
                  <c:v>16.844000000000001</c:v>
                </c:pt>
                <c:pt idx="146">
                  <c:v>16.952999999999999</c:v>
                </c:pt>
                <c:pt idx="147">
                  <c:v>17.062999999999999</c:v>
                </c:pt>
                <c:pt idx="148">
                  <c:v>17.172000000000001</c:v>
                </c:pt>
                <c:pt idx="149">
                  <c:v>17.282</c:v>
                </c:pt>
                <c:pt idx="150">
                  <c:v>17.407</c:v>
                </c:pt>
                <c:pt idx="151">
                  <c:v>17.515999999999998</c:v>
                </c:pt>
                <c:pt idx="152">
                  <c:v>17.625</c:v>
                </c:pt>
                <c:pt idx="153">
                  <c:v>17.734999999999999</c:v>
                </c:pt>
                <c:pt idx="154">
                  <c:v>17.844000000000001</c:v>
                </c:pt>
                <c:pt idx="155">
                  <c:v>17.952999999999999</c:v>
                </c:pt>
                <c:pt idx="156">
                  <c:v>18.077999999999999</c:v>
                </c:pt>
                <c:pt idx="157">
                  <c:v>18.187999999999999</c:v>
                </c:pt>
                <c:pt idx="158">
                  <c:v>18.297000000000001</c:v>
                </c:pt>
                <c:pt idx="159">
                  <c:v>18.407</c:v>
                </c:pt>
                <c:pt idx="160">
                  <c:v>18.515999999999998</c:v>
                </c:pt>
                <c:pt idx="161">
                  <c:v>18.640999999999998</c:v>
                </c:pt>
                <c:pt idx="162">
                  <c:v>18.75</c:v>
                </c:pt>
                <c:pt idx="163">
                  <c:v>18.86</c:v>
                </c:pt>
                <c:pt idx="164">
                  <c:v>18.969000000000001</c:v>
                </c:pt>
                <c:pt idx="165">
                  <c:v>19.077999999999999</c:v>
                </c:pt>
                <c:pt idx="166">
                  <c:v>19.187999999999999</c:v>
                </c:pt>
                <c:pt idx="167">
                  <c:v>19.297000000000001</c:v>
                </c:pt>
                <c:pt idx="168">
                  <c:v>19.407</c:v>
                </c:pt>
                <c:pt idx="169">
                  <c:v>19.532</c:v>
                </c:pt>
                <c:pt idx="170">
                  <c:v>19.640999999999998</c:v>
                </c:pt>
                <c:pt idx="171">
                  <c:v>19.75</c:v>
                </c:pt>
                <c:pt idx="172">
                  <c:v>19.86</c:v>
                </c:pt>
                <c:pt idx="173">
                  <c:v>19.969000000000001</c:v>
                </c:pt>
                <c:pt idx="174">
                  <c:v>20.077999999999999</c:v>
                </c:pt>
                <c:pt idx="175">
                  <c:v>20.202999999999999</c:v>
                </c:pt>
                <c:pt idx="176">
                  <c:v>20.312999999999999</c:v>
                </c:pt>
                <c:pt idx="177">
                  <c:v>20.422000000000001</c:v>
                </c:pt>
                <c:pt idx="178">
                  <c:v>20.532</c:v>
                </c:pt>
                <c:pt idx="179">
                  <c:v>20.640999999999998</c:v>
                </c:pt>
                <c:pt idx="180">
                  <c:v>20.75</c:v>
                </c:pt>
                <c:pt idx="181">
                  <c:v>20.875</c:v>
                </c:pt>
                <c:pt idx="182">
                  <c:v>20.984999999999999</c:v>
                </c:pt>
                <c:pt idx="183">
                  <c:v>21.094000000000001</c:v>
                </c:pt>
                <c:pt idx="184">
                  <c:v>21.202999999999999</c:v>
                </c:pt>
                <c:pt idx="185">
                  <c:v>21.312999999999999</c:v>
                </c:pt>
                <c:pt idx="186">
                  <c:v>21.422000000000001</c:v>
                </c:pt>
                <c:pt idx="187">
                  <c:v>21.532</c:v>
                </c:pt>
                <c:pt idx="188">
                  <c:v>21.640999999999998</c:v>
                </c:pt>
                <c:pt idx="189">
                  <c:v>21.765999999999998</c:v>
                </c:pt>
                <c:pt idx="190">
                  <c:v>21.875</c:v>
                </c:pt>
                <c:pt idx="191">
                  <c:v>21.984999999999999</c:v>
                </c:pt>
                <c:pt idx="192">
                  <c:v>22.094000000000001</c:v>
                </c:pt>
                <c:pt idx="193">
                  <c:v>22.202999999999999</c:v>
                </c:pt>
                <c:pt idx="194">
                  <c:v>22.312999999999999</c:v>
                </c:pt>
                <c:pt idx="195">
                  <c:v>22.422000000000001</c:v>
                </c:pt>
                <c:pt idx="196">
                  <c:v>22.547000000000001</c:v>
                </c:pt>
                <c:pt idx="197">
                  <c:v>22.657</c:v>
                </c:pt>
                <c:pt idx="198">
                  <c:v>22.765999999999998</c:v>
                </c:pt>
                <c:pt idx="199">
                  <c:v>22.875</c:v>
                </c:pt>
                <c:pt idx="200">
                  <c:v>22.984999999999999</c:v>
                </c:pt>
                <c:pt idx="201">
                  <c:v>23.094000000000001</c:v>
                </c:pt>
                <c:pt idx="202">
                  <c:v>23.202999999999999</c:v>
                </c:pt>
                <c:pt idx="203">
                  <c:v>23.327999999999999</c:v>
                </c:pt>
                <c:pt idx="204">
                  <c:v>23.437999999999999</c:v>
                </c:pt>
                <c:pt idx="205">
                  <c:v>23.547000000000001</c:v>
                </c:pt>
                <c:pt idx="206">
                  <c:v>23.657</c:v>
                </c:pt>
                <c:pt idx="207">
                  <c:v>23.765999999999998</c:v>
                </c:pt>
                <c:pt idx="208">
                  <c:v>23.875</c:v>
                </c:pt>
                <c:pt idx="209">
                  <c:v>23.984999999999999</c:v>
                </c:pt>
                <c:pt idx="210">
                  <c:v>24.094000000000001</c:v>
                </c:pt>
                <c:pt idx="211">
                  <c:v>24.219000000000001</c:v>
                </c:pt>
                <c:pt idx="212">
                  <c:v>24.327999999999999</c:v>
                </c:pt>
                <c:pt idx="213">
                  <c:v>24.437999999999999</c:v>
                </c:pt>
                <c:pt idx="214">
                  <c:v>24.547000000000001</c:v>
                </c:pt>
                <c:pt idx="215">
                  <c:v>24.657</c:v>
                </c:pt>
                <c:pt idx="216">
                  <c:v>24.765999999999998</c:v>
                </c:pt>
                <c:pt idx="217">
                  <c:v>24.875</c:v>
                </c:pt>
                <c:pt idx="218">
                  <c:v>24.984999999999999</c:v>
                </c:pt>
                <c:pt idx="219">
                  <c:v>25.11</c:v>
                </c:pt>
                <c:pt idx="220">
                  <c:v>25.219000000000001</c:v>
                </c:pt>
                <c:pt idx="221">
                  <c:v>25.327999999999999</c:v>
                </c:pt>
                <c:pt idx="222">
                  <c:v>25.437999999999999</c:v>
                </c:pt>
                <c:pt idx="223">
                  <c:v>25.547000000000001</c:v>
                </c:pt>
                <c:pt idx="224">
                  <c:v>25.657</c:v>
                </c:pt>
                <c:pt idx="225">
                  <c:v>25.765999999999998</c:v>
                </c:pt>
                <c:pt idx="226">
                  <c:v>25.890999999999998</c:v>
                </c:pt>
                <c:pt idx="227">
                  <c:v>26</c:v>
                </c:pt>
                <c:pt idx="228">
                  <c:v>26.11</c:v>
                </c:pt>
                <c:pt idx="229">
                  <c:v>26.219000000000001</c:v>
                </c:pt>
                <c:pt idx="230">
                  <c:v>26.327999999999999</c:v>
                </c:pt>
                <c:pt idx="231">
                  <c:v>26.437999999999999</c:v>
                </c:pt>
                <c:pt idx="232">
                  <c:v>26.547000000000001</c:v>
                </c:pt>
                <c:pt idx="233">
                  <c:v>26.657</c:v>
                </c:pt>
                <c:pt idx="234">
                  <c:v>26.782</c:v>
                </c:pt>
                <c:pt idx="235">
                  <c:v>26.890999999999998</c:v>
                </c:pt>
                <c:pt idx="236">
                  <c:v>27</c:v>
                </c:pt>
                <c:pt idx="237">
                  <c:v>27.11</c:v>
                </c:pt>
                <c:pt idx="238">
                  <c:v>27.219000000000001</c:v>
                </c:pt>
                <c:pt idx="239">
                  <c:v>27.327999999999999</c:v>
                </c:pt>
                <c:pt idx="240">
                  <c:v>27.437999999999999</c:v>
                </c:pt>
                <c:pt idx="241">
                  <c:v>27.562999999999999</c:v>
                </c:pt>
                <c:pt idx="242">
                  <c:v>27.672000000000001</c:v>
                </c:pt>
                <c:pt idx="243">
                  <c:v>27.782</c:v>
                </c:pt>
                <c:pt idx="244">
                  <c:v>27.890999999999998</c:v>
                </c:pt>
                <c:pt idx="245">
                  <c:v>28</c:v>
                </c:pt>
                <c:pt idx="246">
                  <c:v>28.11</c:v>
                </c:pt>
                <c:pt idx="247">
                  <c:v>28.219000000000001</c:v>
                </c:pt>
                <c:pt idx="248">
                  <c:v>28.327999999999999</c:v>
                </c:pt>
                <c:pt idx="249">
                  <c:v>28.452999999999999</c:v>
                </c:pt>
                <c:pt idx="250">
                  <c:v>28.562999999999999</c:v>
                </c:pt>
                <c:pt idx="251">
                  <c:v>28.672000000000001</c:v>
                </c:pt>
                <c:pt idx="252">
                  <c:v>28.782</c:v>
                </c:pt>
                <c:pt idx="253">
                  <c:v>28.890999999999998</c:v>
                </c:pt>
                <c:pt idx="254">
                  <c:v>29</c:v>
                </c:pt>
                <c:pt idx="255">
                  <c:v>29.11</c:v>
                </c:pt>
                <c:pt idx="256">
                  <c:v>29.219000000000001</c:v>
                </c:pt>
                <c:pt idx="257">
                  <c:v>29.344000000000001</c:v>
                </c:pt>
                <c:pt idx="258">
                  <c:v>29.452999999999999</c:v>
                </c:pt>
                <c:pt idx="259">
                  <c:v>29.562999999999999</c:v>
                </c:pt>
                <c:pt idx="260">
                  <c:v>29.672000000000001</c:v>
                </c:pt>
                <c:pt idx="261">
                  <c:v>29.782</c:v>
                </c:pt>
                <c:pt idx="262">
                  <c:v>29.907</c:v>
                </c:pt>
                <c:pt idx="263">
                  <c:v>30.015999999999998</c:v>
                </c:pt>
                <c:pt idx="264">
                  <c:v>30.125</c:v>
                </c:pt>
                <c:pt idx="265">
                  <c:v>30.234999999999999</c:v>
                </c:pt>
                <c:pt idx="266">
                  <c:v>30.344000000000001</c:v>
                </c:pt>
                <c:pt idx="267">
                  <c:v>30.469000000000001</c:v>
                </c:pt>
                <c:pt idx="268">
                  <c:v>30.577999999999999</c:v>
                </c:pt>
                <c:pt idx="269">
                  <c:v>30.687999999999999</c:v>
                </c:pt>
                <c:pt idx="270">
                  <c:v>30.797000000000001</c:v>
                </c:pt>
                <c:pt idx="271">
                  <c:v>30.907</c:v>
                </c:pt>
                <c:pt idx="272">
                  <c:v>31.015999999999998</c:v>
                </c:pt>
                <c:pt idx="273">
                  <c:v>31.125</c:v>
                </c:pt>
                <c:pt idx="274">
                  <c:v>31.25</c:v>
                </c:pt>
                <c:pt idx="275">
                  <c:v>31.36</c:v>
                </c:pt>
                <c:pt idx="276">
                  <c:v>31.469000000000001</c:v>
                </c:pt>
                <c:pt idx="277">
                  <c:v>31.577999999999999</c:v>
                </c:pt>
                <c:pt idx="278">
                  <c:v>31.687999999999999</c:v>
                </c:pt>
                <c:pt idx="279">
                  <c:v>31.797000000000001</c:v>
                </c:pt>
                <c:pt idx="280">
                  <c:v>31.922000000000001</c:v>
                </c:pt>
                <c:pt idx="281">
                  <c:v>32.031999999999996</c:v>
                </c:pt>
                <c:pt idx="282">
                  <c:v>32.140999999999998</c:v>
                </c:pt>
                <c:pt idx="283">
                  <c:v>32.25</c:v>
                </c:pt>
                <c:pt idx="284">
                  <c:v>32.36</c:v>
                </c:pt>
                <c:pt idx="285">
                  <c:v>32.469000000000001</c:v>
                </c:pt>
                <c:pt idx="286">
                  <c:v>32.578000000000003</c:v>
                </c:pt>
                <c:pt idx="287">
                  <c:v>32.688000000000002</c:v>
                </c:pt>
                <c:pt idx="288">
                  <c:v>32.813000000000002</c:v>
                </c:pt>
                <c:pt idx="289">
                  <c:v>32.921999999999997</c:v>
                </c:pt>
                <c:pt idx="290">
                  <c:v>33.031999999999996</c:v>
                </c:pt>
                <c:pt idx="291">
                  <c:v>33.140999999999998</c:v>
                </c:pt>
                <c:pt idx="292">
                  <c:v>33.25</c:v>
                </c:pt>
                <c:pt idx="293">
                  <c:v>33.36</c:v>
                </c:pt>
                <c:pt idx="294">
                  <c:v>33.469000000000001</c:v>
                </c:pt>
                <c:pt idx="295">
                  <c:v>33.594000000000001</c:v>
                </c:pt>
                <c:pt idx="296">
                  <c:v>33.703000000000003</c:v>
                </c:pt>
                <c:pt idx="297">
                  <c:v>33.813000000000002</c:v>
                </c:pt>
                <c:pt idx="298">
                  <c:v>33.921999999999997</c:v>
                </c:pt>
                <c:pt idx="299">
                  <c:v>34.031999999999996</c:v>
                </c:pt>
                <c:pt idx="300">
                  <c:v>34.156999999999996</c:v>
                </c:pt>
                <c:pt idx="301">
                  <c:v>34.265999999999998</c:v>
                </c:pt>
                <c:pt idx="302">
                  <c:v>34.375</c:v>
                </c:pt>
                <c:pt idx="303">
                  <c:v>34.484999999999999</c:v>
                </c:pt>
                <c:pt idx="304">
                  <c:v>34.594000000000001</c:v>
                </c:pt>
                <c:pt idx="305">
                  <c:v>34.703000000000003</c:v>
                </c:pt>
                <c:pt idx="306">
                  <c:v>34.828000000000003</c:v>
                </c:pt>
                <c:pt idx="307">
                  <c:v>34.938000000000002</c:v>
                </c:pt>
                <c:pt idx="308">
                  <c:v>35.046999999999997</c:v>
                </c:pt>
                <c:pt idx="309">
                  <c:v>35.156999999999996</c:v>
                </c:pt>
                <c:pt idx="310">
                  <c:v>35.265999999999998</c:v>
                </c:pt>
                <c:pt idx="311">
                  <c:v>35.375</c:v>
                </c:pt>
                <c:pt idx="312">
                  <c:v>35.484999999999999</c:v>
                </c:pt>
                <c:pt idx="313">
                  <c:v>35.61</c:v>
                </c:pt>
                <c:pt idx="314">
                  <c:v>35.719000000000001</c:v>
                </c:pt>
                <c:pt idx="315">
                  <c:v>35.828000000000003</c:v>
                </c:pt>
                <c:pt idx="316">
                  <c:v>35.938000000000002</c:v>
                </c:pt>
                <c:pt idx="317">
                  <c:v>36.046999999999997</c:v>
                </c:pt>
                <c:pt idx="318">
                  <c:v>36.156999999999996</c:v>
                </c:pt>
                <c:pt idx="319">
                  <c:v>36.265999999999998</c:v>
                </c:pt>
                <c:pt idx="320">
                  <c:v>36.375</c:v>
                </c:pt>
                <c:pt idx="321">
                  <c:v>36.5</c:v>
                </c:pt>
                <c:pt idx="322">
                  <c:v>36.61</c:v>
                </c:pt>
                <c:pt idx="323">
                  <c:v>36.719000000000001</c:v>
                </c:pt>
                <c:pt idx="324">
                  <c:v>36.828000000000003</c:v>
                </c:pt>
                <c:pt idx="325">
                  <c:v>36.938000000000002</c:v>
                </c:pt>
                <c:pt idx="326">
                  <c:v>37.046999999999997</c:v>
                </c:pt>
                <c:pt idx="327">
                  <c:v>37.171999999999997</c:v>
                </c:pt>
                <c:pt idx="328">
                  <c:v>37.281999999999996</c:v>
                </c:pt>
                <c:pt idx="329">
                  <c:v>37.390999999999998</c:v>
                </c:pt>
                <c:pt idx="330">
                  <c:v>37.5</c:v>
                </c:pt>
                <c:pt idx="331">
                  <c:v>37.61</c:v>
                </c:pt>
                <c:pt idx="332">
                  <c:v>37.734999999999999</c:v>
                </c:pt>
                <c:pt idx="333">
                  <c:v>37.844000000000001</c:v>
                </c:pt>
                <c:pt idx="334">
                  <c:v>37.953000000000003</c:v>
                </c:pt>
                <c:pt idx="335">
                  <c:v>38.063000000000002</c:v>
                </c:pt>
                <c:pt idx="336">
                  <c:v>38.188000000000002</c:v>
                </c:pt>
                <c:pt idx="337">
                  <c:v>38.296999999999997</c:v>
                </c:pt>
                <c:pt idx="338">
                  <c:v>38.406999999999996</c:v>
                </c:pt>
                <c:pt idx="339">
                  <c:v>38.515999999999998</c:v>
                </c:pt>
                <c:pt idx="340">
                  <c:v>38.625</c:v>
                </c:pt>
                <c:pt idx="341">
                  <c:v>38.734999999999999</c:v>
                </c:pt>
                <c:pt idx="342">
                  <c:v>38.844000000000001</c:v>
                </c:pt>
                <c:pt idx="343">
                  <c:v>38.969000000000001</c:v>
                </c:pt>
                <c:pt idx="344">
                  <c:v>39.078000000000003</c:v>
                </c:pt>
                <c:pt idx="345">
                  <c:v>39.188000000000002</c:v>
                </c:pt>
                <c:pt idx="346">
                  <c:v>39.296999999999997</c:v>
                </c:pt>
                <c:pt idx="347">
                  <c:v>39.406999999999996</c:v>
                </c:pt>
                <c:pt idx="348">
                  <c:v>39.515999999999998</c:v>
                </c:pt>
                <c:pt idx="349">
                  <c:v>39.625</c:v>
                </c:pt>
                <c:pt idx="350">
                  <c:v>39.75</c:v>
                </c:pt>
                <c:pt idx="351">
                  <c:v>39.86</c:v>
                </c:pt>
                <c:pt idx="352">
                  <c:v>39.969000000000001</c:v>
                </c:pt>
                <c:pt idx="353">
                  <c:v>40.078000000000003</c:v>
                </c:pt>
                <c:pt idx="354">
                  <c:v>40.188000000000002</c:v>
                </c:pt>
                <c:pt idx="355">
                  <c:v>40.313000000000002</c:v>
                </c:pt>
                <c:pt idx="356">
                  <c:v>40.421999999999997</c:v>
                </c:pt>
                <c:pt idx="357">
                  <c:v>40.531999999999996</c:v>
                </c:pt>
                <c:pt idx="358">
                  <c:v>40.640999999999998</c:v>
                </c:pt>
                <c:pt idx="359">
                  <c:v>40.75</c:v>
                </c:pt>
                <c:pt idx="360">
                  <c:v>40.86</c:v>
                </c:pt>
                <c:pt idx="361">
                  <c:v>40.969000000000001</c:v>
                </c:pt>
                <c:pt idx="362">
                  <c:v>41.094000000000001</c:v>
                </c:pt>
                <c:pt idx="363">
                  <c:v>41.203000000000003</c:v>
                </c:pt>
                <c:pt idx="364">
                  <c:v>41.313000000000002</c:v>
                </c:pt>
                <c:pt idx="365">
                  <c:v>41.421999999999997</c:v>
                </c:pt>
                <c:pt idx="366">
                  <c:v>41.531999999999996</c:v>
                </c:pt>
                <c:pt idx="367">
                  <c:v>41.640999999999998</c:v>
                </c:pt>
                <c:pt idx="368">
                  <c:v>41.765999999999998</c:v>
                </c:pt>
                <c:pt idx="369">
                  <c:v>41.875</c:v>
                </c:pt>
                <c:pt idx="370">
                  <c:v>41.984999999999999</c:v>
                </c:pt>
                <c:pt idx="371">
                  <c:v>42.094000000000001</c:v>
                </c:pt>
                <c:pt idx="372">
                  <c:v>42.203000000000003</c:v>
                </c:pt>
                <c:pt idx="373">
                  <c:v>42.313000000000002</c:v>
                </c:pt>
                <c:pt idx="374">
                  <c:v>42.421999999999997</c:v>
                </c:pt>
                <c:pt idx="375">
                  <c:v>42.531999999999996</c:v>
                </c:pt>
                <c:pt idx="376">
                  <c:v>42.656999999999996</c:v>
                </c:pt>
                <c:pt idx="377">
                  <c:v>42.765999999999998</c:v>
                </c:pt>
                <c:pt idx="378">
                  <c:v>42.875</c:v>
                </c:pt>
                <c:pt idx="379">
                  <c:v>42.984999999999999</c:v>
                </c:pt>
                <c:pt idx="380">
                  <c:v>43.094000000000001</c:v>
                </c:pt>
                <c:pt idx="381">
                  <c:v>43.203000000000003</c:v>
                </c:pt>
                <c:pt idx="382">
                  <c:v>43.328000000000003</c:v>
                </c:pt>
                <c:pt idx="383">
                  <c:v>43.438000000000002</c:v>
                </c:pt>
                <c:pt idx="384">
                  <c:v>43.546999999999997</c:v>
                </c:pt>
                <c:pt idx="385">
                  <c:v>43.656999999999996</c:v>
                </c:pt>
                <c:pt idx="386">
                  <c:v>43.765999999999998</c:v>
                </c:pt>
                <c:pt idx="387">
                  <c:v>43.875</c:v>
                </c:pt>
                <c:pt idx="388">
                  <c:v>43.984999999999999</c:v>
                </c:pt>
                <c:pt idx="389">
                  <c:v>44.11</c:v>
                </c:pt>
                <c:pt idx="390">
                  <c:v>44.219000000000001</c:v>
                </c:pt>
                <c:pt idx="391">
                  <c:v>44.328000000000003</c:v>
                </c:pt>
                <c:pt idx="392">
                  <c:v>44.438000000000002</c:v>
                </c:pt>
                <c:pt idx="393">
                  <c:v>44.546999999999997</c:v>
                </c:pt>
                <c:pt idx="394">
                  <c:v>44.656999999999996</c:v>
                </c:pt>
                <c:pt idx="395">
                  <c:v>44.781999999999996</c:v>
                </c:pt>
                <c:pt idx="396">
                  <c:v>44.890999999999998</c:v>
                </c:pt>
                <c:pt idx="397">
                  <c:v>45</c:v>
                </c:pt>
                <c:pt idx="398">
                  <c:v>45.11</c:v>
                </c:pt>
                <c:pt idx="399">
                  <c:v>45.219000000000001</c:v>
                </c:pt>
                <c:pt idx="400">
                  <c:v>45.328000000000003</c:v>
                </c:pt>
                <c:pt idx="401">
                  <c:v>45.438000000000002</c:v>
                </c:pt>
                <c:pt idx="402">
                  <c:v>45.563000000000002</c:v>
                </c:pt>
                <c:pt idx="403">
                  <c:v>45.671999999999997</c:v>
                </c:pt>
                <c:pt idx="404">
                  <c:v>45.781999999999996</c:v>
                </c:pt>
                <c:pt idx="405">
                  <c:v>45.890999999999998</c:v>
                </c:pt>
                <c:pt idx="406">
                  <c:v>46</c:v>
                </c:pt>
                <c:pt idx="407">
                  <c:v>46.11</c:v>
                </c:pt>
                <c:pt idx="408">
                  <c:v>46.219000000000001</c:v>
                </c:pt>
                <c:pt idx="409">
                  <c:v>46.328000000000003</c:v>
                </c:pt>
                <c:pt idx="410">
                  <c:v>46.453000000000003</c:v>
                </c:pt>
                <c:pt idx="411">
                  <c:v>46.563000000000002</c:v>
                </c:pt>
                <c:pt idx="412">
                  <c:v>46.671999999999997</c:v>
                </c:pt>
                <c:pt idx="413">
                  <c:v>46.781999999999996</c:v>
                </c:pt>
                <c:pt idx="414">
                  <c:v>46.890999999999998</c:v>
                </c:pt>
                <c:pt idx="415">
                  <c:v>47</c:v>
                </c:pt>
                <c:pt idx="416">
                  <c:v>47.11</c:v>
                </c:pt>
                <c:pt idx="417">
                  <c:v>47.234999999999999</c:v>
                </c:pt>
                <c:pt idx="418">
                  <c:v>47.344000000000001</c:v>
                </c:pt>
                <c:pt idx="419">
                  <c:v>47.453000000000003</c:v>
                </c:pt>
                <c:pt idx="420">
                  <c:v>47.563000000000002</c:v>
                </c:pt>
                <c:pt idx="421">
                  <c:v>47.671999999999997</c:v>
                </c:pt>
                <c:pt idx="422">
                  <c:v>47.781999999999996</c:v>
                </c:pt>
                <c:pt idx="423">
                  <c:v>47.890999999999998</c:v>
                </c:pt>
                <c:pt idx="424">
                  <c:v>48</c:v>
                </c:pt>
                <c:pt idx="425">
                  <c:v>48.125</c:v>
                </c:pt>
                <c:pt idx="426">
                  <c:v>48.234999999999999</c:v>
                </c:pt>
                <c:pt idx="427">
                  <c:v>48.344000000000001</c:v>
                </c:pt>
                <c:pt idx="428">
                  <c:v>48.453000000000003</c:v>
                </c:pt>
                <c:pt idx="429">
                  <c:v>48.563000000000002</c:v>
                </c:pt>
                <c:pt idx="430">
                  <c:v>48.688000000000002</c:v>
                </c:pt>
                <c:pt idx="431">
                  <c:v>48.796999999999997</c:v>
                </c:pt>
                <c:pt idx="432">
                  <c:v>48.906999999999996</c:v>
                </c:pt>
                <c:pt idx="433">
                  <c:v>49.015999999999998</c:v>
                </c:pt>
                <c:pt idx="434">
                  <c:v>49.125</c:v>
                </c:pt>
                <c:pt idx="435">
                  <c:v>49.234999999999999</c:v>
                </c:pt>
                <c:pt idx="436">
                  <c:v>49.344000000000001</c:v>
                </c:pt>
                <c:pt idx="437">
                  <c:v>49.469000000000001</c:v>
                </c:pt>
                <c:pt idx="438">
                  <c:v>49.578000000000003</c:v>
                </c:pt>
                <c:pt idx="439">
                  <c:v>49.688000000000002</c:v>
                </c:pt>
                <c:pt idx="440">
                  <c:v>49.796999999999997</c:v>
                </c:pt>
                <c:pt idx="441">
                  <c:v>49.906999999999996</c:v>
                </c:pt>
                <c:pt idx="442">
                  <c:v>50.015999999999998</c:v>
                </c:pt>
                <c:pt idx="443">
                  <c:v>50.140999999999998</c:v>
                </c:pt>
                <c:pt idx="444">
                  <c:v>50.25</c:v>
                </c:pt>
                <c:pt idx="445">
                  <c:v>50.36</c:v>
                </c:pt>
                <c:pt idx="446">
                  <c:v>50.469000000000001</c:v>
                </c:pt>
                <c:pt idx="447">
                  <c:v>50.578000000000003</c:v>
                </c:pt>
                <c:pt idx="448">
                  <c:v>50.688000000000002</c:v>
                </c:pt>
                <c:pt idx="449">
                  <c:v>50.796999999999997</c:v>
                </c:pt>
                <c:pt idx="450">
                  <c:v>50.921999999999997</c:v>
                </c:pt>
                <c:pt idx="451">
                  <c:v>51.031999999999996</c:v>
                </c:pt>
                <c:pt idx="452">
                  <c:v>51.140999999999998</c:v>
                </c:pt>
                <c:pt idx="453">
                  <c:v>51.25</c:v>
                </c:pt>
                <c:pt idx="454">
                  <c:v>51.36</c:v>
                </c:pt>
                <c:pt idx="455">
                  <c:v>51.469000000000001</c:v>
                </c:pt>
                <c:pt idx="456">
                  <c:v>51.578000000000003</c:v>
                </c:pt>
                <c:pt idx="457">
                  <c:v>51.688000000000002</c:v>
                </c:pt>
                <c:pt idx="458">
                  <c:v>51.813000000000002</c:v>
                </c:pt>
                <c:pt idx="459">
                  <c:v>51.921999999999997</c:v>
                </c:pt>
                <c:pt idx="460">
                  <c:v>52.031999999999996</c:v>
                </c:pt>
                <c:pt idx="461">
                  <c:v>52.140999999999998</c:v>
                </c:pt>
                <c:pt idx="462">
                  <c:v>52.25</c:v>
                </c:pt>
                <c:pt idx="463">
                  <c:v>52.36</c:v>
                </c:pt>
                <c:pt idx="464">
                  <c:v>52.469000000000001</c:v>
                </c:pt>
                <c:pt idx="465">
                  <c:v>52.578000000000003</c:v>
                </c:pt>
                <c:pt idx="466">
                  <c:v>52.703000000000003</c:v>
                </c:pt>
                <c:pt idx="467">
                  <c:v>52.813000000000002</c:v>
                </c:pt>
                <c:pt idx="468">
                  <c:v>52.921999999999997</c:v>
                </c:pt>
                <c:pt idx="469">
                  <c:v>53.031999999999996</c:v>
                </c:pt>
                <c:pt idx="470">
                  <c:v>53.140999999999998</c:v>
                </c:pt>
                <c:pt idx="471">
                  <c:v>53.265999999999998</c:v>
                </c:pt>
                <c:pt idx="472">
                  <c:v>53.375</c:v>
                </c:pt>
                <c:pt idx="473">
                  <c:v>53.484999999999999</c:v>
                </c:pt>
                <c:pt idx="474">
                  <c:v>53.594000000000001</c:v>
                </c:pt>
                <c:pt idx="475">
                  <c:v>53.703000000000003</c:v>
                </c:pt>
                <c:pt idx="476">
                  <c:v>53.813000000000002</c:v>
                </c:pt>
                <c:pt idx="477">
                  <c:v>53.938000000000002</c:v>
                </c:pt>
                <c:pt idx="478">
                  <c:v>54.046999999999997</c:v>
                </c:pt>
                <c:pt idx="479">
                  <c:v>54.156999999999996</c:v>
                </c:pt>
                <c:pt idx="480">
                  <c:v>54.265999999999998</c:v>
                </c:pt>
                <c:pt idx="481">
                  <c:v>54.375</c:v>
                </c:pt>
                <c:pt idx="482">
                  <c:v>54.5</c:v>
                </c:pt>
                <c:pt idx="483">
                  <c:v>54.61</c:v>
                </c:pt>
                <c:pt idx="484">
                  <c:v>54.719000000000001</c:v>
                </c:pt>
                <c:pt idx="485">
                  <c:v>54.828000000000003</c:v>
                </c:pt>
                <c:pt idx="486">
                  <c:v>54.938000000000002</c:v>
                </c:pt>
                <c:pt idx="487">
                  <c:v>55.046999999999997</c:v>
                </c:pt>
                <c:pt idx="488">
                  <c:v>55.156999999999996</c:v>
                </c:pt>
                <c:pt idx="489">
                  <c:v>55.281999999999996</c:v>
                </c:pt>
                <c:pt idx="490">
                  <c:v>55.390999999999998</c:v>
                </c:pt>
                <c:pt idx="491">
                  <c:v>55.5</c:v>
                </c:pt>
                <c:pt idx="492">
                  <c:v>55.61</c:v>
                </c:pt>
                <c:pt idx="493">
                  <c:v>55.719000000000001</c:v>
                </c:pt>
                <c:pt idx="494">
                  <c:v>55.828000000000003</c:v>
                </c:pt>
                <c:pt idx="495">
                  <c:v>55.953000000000003</c:v>
                </c:pt>
                <c:pt idx="496">
                  <c:v>56.063000000000002</c:v>
                </c:pt>
                <c:pt idx="497">
                  <c:v>56.171999999999997</c:v>
                </c:pt>
                <c:pt idx="498">
                  <c:v>56.281999999999996</c:v>
                </c:pt>
                <c:pt idx="499">
                  <c:v>56.406999999999996</c:v>
                </c:pt>
                <c:pt idx="500">
                  <c:v>56.515999999999998</c:v>
                </c:pt>
                <c:pt idx="501">
                  <c:v>56.625</c:v>
                </c:pt>
                <c:pt idx="502">
                  <c:v>56.734999999999999</c:v>
                </c:pt>
                <c:pt idx="503">
                  <c:v>56.844000000000001</c:v>
                </c:pt>
                <c:pt idx="504">
                  <c:v>56.953000000000003</c:v>
                </c:pt>
                <c:pt idx="505">
                  <c:v>57.063000000000002</c:v>
                </c:pt>
                <c:pt idx="506">
                  <c:v>57.188000000000002</c:v>
                </c:pt>
                <c:pt idx="507">
                  <c:v>57.296999999999997</c:v>
                </c:pt>
                <c:pt idx="508">
                  <c:v>57.406999999999996</c:v>
                </c:pt>
                <c:pt idx="509">
                  <c:v>57.515999999999998</c:v>
                </c:pt>
                <c:pt idx="510">
                  <c:v>57.625</c:v>
                </c:pt>
                <c:pt idx="511">
                  <c:v>57.734999999999999</c:v>
                </c:pt>
                <c:pt idx="512">
                  <c:v>57.844000000000001</c:v>
                </c:pt>
                <c:pt idx="513">
                  <c:v>57.953000000000003</c:v>
                </c:pt>
                <c:pt idx="514">
                  <c:v>58.078000000000003</c:v>
                </c:pt>
                <c:pt idx="515">
                  <c:v>58.188000000000002</c:v>
                </c:pt>
                <c:pt idx="516">
                  <c:v>58.296999999999997</c:v>
                </c:pt>
                <c:pt idx="517">
                  <c:v>58.406999999999996</c:v>
                </c:pt>
                <c:pt idx="518">
                  <c:v>58.515999999999998</c:v>
                </c:pt>
                <c:pt idx="519">
                  <c:v>58.625</c:v>
                </c:pt>
                <c:pt idx="520">
                  <c:v>58.734999999999999</c:v>
                </c:pt>
                <c:pt idx="521">
                  <c:v>58.86</c:v>
                </c:pt>
                <c:pt idx="522">
                  <c:v>58.969000000000001</c:v>
                </c:pt>
                <c:pt idx="523">
                  <c:v>59.078000000000003</c:v>
                </c:pt>
                <c:pt idx="524">
                  <c:v>59.188000000000002</c:v>
                </c:pt>
                <c:pt idx="525">
                  <c:v>59.296999999999997</c:v>
                </c:pt>
                <c:pt idx="526">
                  <c:v>59.406999999999996</c:v>
                </c:pt>
                <c:pt idx="527">
                  <c:v>59.531999999999996</c:v>
                </c:pt>
                <c:pt idx="528">
                  <c:v>59.640999999999998</c:v>
                </c:pt>
                <c:pt idx="529">
                  <c:v>59.75</c:v>
                </c:pt>
                <c:pt idx="530">
                  <c:v>59.86</c:v>
                </c:pt>
                <c:pt idx="531">
                  <c:v>59.969000000000001</c:v>
                </c:pt>
                <c:pt idx="532">
                  <c:v>60.094000000000001</c:v>
                </c:pt>
                <c:pt idx="533">
                  <c:v>60.203000000000003</c:v>
                </c:pt>
                <c:pt idx="534">
                  <c:v>60.313000000000002</c:v>
                </c:pt>
                <c:pt idx="535">
                  <c:v>60.421999999999997</c:v>
                </c:pt>
                <c:pt idx="536">
                  <c:v>60.531999999999996</c:v>
                </c:pt>
                <c:pt idx="537">
                  <c:v>60.640999999999998</c:v>
                </c:pt>
                <c:pt idx="538">
                  <c:v>60.75</c:v>
                </c:pt>
                <c:pt idx="539">
                  <c:v>60.86</c:v>
                </c:pt>
                <c:pt idx="540">
                  <c:v>60.984999999999999</c:v>
                </c:pt>
                <c:pt idx="541">
                  <c:v>61.094000000000001</c:v>
                </c:pt>
                <c:pt idx="542">
                  <c:v>61.203000000000003</c:v>
                </c:pt>
                <c:pt idx="543">
                  <c:v>61.313000000000002</c:v>
                </c:pt>
                <c:pt idx="544">
                  <c:v>61.421999999999997</c:v>
                </c:pt>
                <c:pt idx="545">
                  <c:v>61.531999999999996</c:v>
                </c:pt>
                <c:pt idx="546">
                  <c:v>61.640999999999998</c:v>
                </c:pt>
                <c:pt idx="547">
                  <c:v>61.765999999999998</c:v>
                </c:pt>
                <c:pt idx="548">
                  <c:v>61.875</c:v>
                </c:pt>
                <c:pt idx="549">
                  <c:v>61.984999999999999</c:v>
                </c:pt>
                <c:pt idx="550">
                  <c:v>62.094000000000001</c:v>
                </c:pt>
                <c:pt idx="551">
                  <c:v>62.203000000000003</c:v>
                </c:pt>
                <c:pt idx="552">
                  <c:v>62.313000000000002</c:v>
                </c:pt>
                <c:pt idx="553">
                  <c:v>62.438000000000002</c:v>
                </c:pt>
                <c:pt idx="554">
                  <c:v>62.546999999999997</c:v>
                </c:pt>
                <c:pt idx="555">
                  <c:v>62.656999999999996</c:v>
                </c:pt>
                <c:pt idx="556">
                  <c:v>62.765999999999998</c:v>
                </c:pt>
                <c:pt idx="557">
                  <c:v>62.875</c:v>
                </c:pt>
                <c:pt idx="558">
                  <c:v>62.984999999999999</c:v>
                </c:pt>
                <c:pt idx="559">
                  <c:v>63.094000000000001</c:v>
                </c:pt>
                <c:pt idx="560">
                  <c:v>63.219000000000001</c:v>
                </c:pt>
                <c:pt idx="561">
                  <c:v>63.328000000000003</c:v>
                </c:pt>
                <c:pt idx="562">
                  <c:v>63.438000000000002</c:v>
                </c:pt>
                <c:pt idx="563">
                  <c:v>63.546999999999997</c:v>
                </c:pt>
                <c:pt idx="564">
                  <c:v>63.656999999999996</c:v>
                </c:pt>
                <c:pt idx="565">
                  <c:v>63.765999999999998</c:v>
                </c:pt>
                <c:pt idx="566">
                  <c:v>63.875</c:v>
                </c:pt>
                <c:pt idx="567">
                  <c:v>63.984999999999999</c:v>
                </c:pt>
                <c:pt idx="568">
                  <c:v>64.11</c:v>
                </c:pt>
                <c:pt idx="569">
                  <c:v>64.218999999999994</c:v>
                </c:pt>
                <c:pt idx="570">
                  <c:v>64.328000000000003</c:v>
                </c:pt>
                <c:pt idx="571">
                  <c:v>64.438000000000002</c:v>
                </c:pt>
                <c:pt idx="572">
                  <c:v>64.563000000000002</c:v>
                </c:pt>
                <c:pt idx="573">
                  <c:v>64.671999999999997</c:v>
                </c:pt>
                <c:pt idx="574">
                  <c:v>64.781999999999996</c:v>
                </c:pt>
                <c:pt idx="575">
                  <c:v>64.891000000000005</c:v>
                </c:pt>
                <c:pt idx="576">
                  <c:v>65</c:v>
                </c:pt>
                <c:pt idx="577">
                  <c:v>65.11</c:v>
                </c:pt>
                <c:pt idx="578">
                  <c:v>65.218999999999994</c:v>
                </c:pt>
                <c:pt idx="579">
                  <c:v>65.343999999999994</c:v>
                </c:pt>
                <c:pt idx="580">
                  <c:v>65.453000000000003</c:v>
                </c:pt>
                <c:pt idx="581">
                  <c:v>65.563000000000002</c:v>
                </c:pt>
                <c:pt idx="582">
                  <c:v>65.671999999999997</c:v>
                </c:pt>
                <c:pt idx="583">
                  <c:v>65.781999999999996</c:v>
                </c:pt>
                <c:pt idx="584">
                  <c:v>65.891000000000005</c:v>
                </c:pt>
                <c:pt idx="585">
                  <c:v>66</c:v>
                </c:pt>
                <c:pt idx="586">
                  <c:v>66.11</c:v>
                </c:pt>
                <c:pt idx="587">
                  <c:v>66.234999999999999</c:v>
                </c:pt>
                <c:pt idx="588">
                  <c:v>66.343999999999994</c:v>
                </c:pt>
                <c:pt idx="589">
                  <c:v>66.453000000000003</c:v>
                </c:pt>
                <c:pt idx="590">
                  <c:v>66.563000000000002</c:v>
                </c:pt>
                <c:pt idx="591">
                  <c:v>66.671999999999997</c:v>
                </c:pt>
                <c:pt idx="592">
                  <c:v>66.781999999999996</c:v>
                </c:pt>
                <c:pt idx="593">
                  <c:v>66.891000000000005</c:v>
                </c:pt>
                <c:pt idx="594">
                  <c:v>67.016000000000005</c:v>
                </c:pt>
                <c:pt idx="595">
                  <c:v>67.125</c:v>
                </c:pt>
                <c:pt idx="596">
                  <c:v>67.234999999999999</c:v>
                </c:pt>
                <c:pt idx="597">
                  <c:v>67.343999999999994</c:v>
                </c:pt>
                <c:pt idx="598">
                  <c:v>67.453000000000003</c:v>
                </c:pt>
                <c:pt idx="599">
                  <c:v>67.563000000000002</c:v>
                </c:pt>
                <c:pt idx="600">
                  <c:v>67.688000000000002</c:v>
                </c:pt>
                <c:pt idx="601">
                  <c:v>67.796999999999997</c:v>
                </c:pt>
                <c:pt idx="602">
                  <c:v>67.906999999999996</c:v>
                </c:pt>
                <c:pt idx="603">
                  <c:v>68.016000000000005</c:v>
                </c:pt>
                <c:pt idx="604">
                  <c:v>68.125</c:v>
                </c:pt>
                <c:pt idx="605">
                  <c:v>68.234999999999999</c:v>
                </c:pt>
                <c:pt idx="606">
                  <c:v>68.343999999999994</c:v>
                </c:pt>
                <c:pt idx="607">
                  <c:v>68.453000000000003</c:v>
                </c:pt>
                <c:pt idx="608">
                  <c:v>68.578000000000003</c:v>
                </c:pt>
                <c:pt idx="609">
                  <c:v>68.688000000000002</c:v>
                </c:pt>
                <c:pt idx="610">
                  <c:v>68.796999999999997</c:v>
                </c:pt>
                <c:pt idx="611">
                  <c:v>68.906999999999996</c:v>
                </c:pt>
                <c:pt idx="612">
                  <c:v>69.016000000000005</c:v>
                </c:pt>
                <c:pt idx="613">
                  <c:v>69.125</c:v>
                </c:pt>
                <c:pt idx="614">
                  <c:v>69.234999999999999</c:v>
                </c:pt>
                <c:pt idx="615">
                  <c:v>69.36</c:v>
                </c:pt>
                <c:pt idx="616">
                  <c:v>69.468999999999994</c:v>
                </c:pt>
                <c:pt idx="617">
                  <c:v>69.578000000000003</c:v>
                </c:pt>
                <c:pt idx="618">
                  <c:v>69.688000000000002</c:v>
                </c:pt>
                <c:pt idx="619">
                  <c:v>69.796999999999997</c:v>
                </c:pt>
                <c:pt idx="620">
                  <c:v>69.906999999999996</c:v>
                </c:pt>
                <c:pt idx="621">
                  <c:v>70.016000000000005</c:v>
                </c:pt>
                <c:pt idx="622">
                  <c:v>70.125</c:v>
                </c:pt>
                <c:pt idx="623">
                  <c:v>70.25</c:v>
                </c:pt>
                <c:pt idx="624">
                  <c:v>70.36</c:v>
                </c:pt>
                <c:pt idx="625">
                  <c:v>70.468999999999994</c:v>
                </c:pt>
                <c:pt idx="626">
                  <c:v>70.578000000000003</c:v>
                </c:pt>
                <c:pt idx="627">
                  <c:v>70.688000000000002</c:v>
                </c:pt>
                <c:pt idx="628">
                  <c:v>70.796999999999997</c:v>
                </c:pt>
                <c:pt idx="629">
                  <c:v>70.906999999999996</c:v>
                </c:pt>
                <c:pt idx="630">
                  <c:v>71.031999999999996</c:v>
                </c:pt>
                <c:pt idx="631">
                  <c:v>71.141000000000005</c:v>
                </c:pt>
                <c:pt idx="632">
                  <c:v>71.25</c:v>
                </c:pt>
                <c:pt idx="633">
                  <c:v>71.36</c:v>
                </c:pt>
                <c:pt idx="634">
                  <c:v>71.468999999999994</c:v>
                </c:pt>
                <c:pt idx="635">
                  <c:v>71.578000000000003</c:v>
                </c:pt>
                <c:pt idx="636">
                  <c:v>71.688000000000002</c:v>
                </c:pt>
                <c:pt idx="637">
                  <c:v>71.813000000000002</c:v>
                </c:pt>
                <c:pt idx="638">
                  <c:v>71.921999999999997</c:v>
                </c:pt>
                <c:pt idx="639">
                  <c:v>72.031999999999996</c:v>
                </c:pt>
                <c:pt idx="640">
                  <c:v>72.141000000000005</c:v>
                </c:pt>
                <c:pt idx="641">
                  <c:v>72.25</c:v>
                </c:pt>
                <c:pt idx="642">
                  <c:v>72.36</c:v>
                </c:pt>
                <c:pt idx="643">
                  <c:v>72.468999999999994</c:v>
                </c:pt>
                <c:pt idx="644">
                  <c:v>72.593999999999994</c:v>
                </c:pt>
                <c:pt idx="645">
                  <c:v>72.703000000000003</c:v>
                </c:pt>
                <c:pt idx="646">
                  <c:v>72.813000000000002</c:v>
                </c:pt>
                <c:pt idx="647">
                  <c:v>72.921999999999997</c:v>
                </c:pt>
                <c:pt idx="648">
                  <c:v>73.031999999999996</c:v>
                </c:pt>
                <c:pt idx="649">
                  <c:v>73.141000000000005</c:v>
                </c:pt>
                <c:pt idx="650">
                  <c:v>73.25</c:v>
                </c:pt>
                <c:pt idx="651">
                  <c:v>73.375</c:v>
                </c:pt>
                <c:pt idx="652">
                  <c:v>73.484999999999999</c:v>
                </c:pt>
                <c:pt idx="653">
                  <c:v>73.593999999999994</c:v>
                </c:pt>
                <c:pt idx="654">
                  <c:v>73.703000000000003</c:v>
                </c:pt>
                <c:pt idx="655">
                  <c:v>73.813000000000002</c:v>
                </c:pt>
                <c:pt idx="656">
                  <c:v>73.921999999999997</c:v>
                </c:pt>
                <c:pt idx="657">
                  <c:v>74.031999999999996</c:v>
                </c:pt>
                <c:pt idx="658">
                  <c:v>74.156999999999996</c:v>
                </c:pt>
                <c:pt idx="659">
                  <c:v>74.266000000000005</c:v>
                </c:pt>
                <c:pt idx="660">
                  <c:v>74.375</c:v>
                </c:pt>
                <c:pt idx="661">
                  <c:v>74.484999999999999</c:v>
                </c:pt>
                <c:pt idx="662">
                  <c:v>74.593999999999994</c:v>
                </c:pt>
                <c:pt idx="663">
                  <c:v>74.718999999999994</c:v>
                </c:pt>
                <c:pt idx="664">
                  <c:v>74.828000000000003</c:v>
                </c:pt>
                <c:pt idx="665">
                  <c:v>74.938000000000002</c:v>
                </c:pt>
                <c:pt idx="666">
                  <c:v>75.046999999999997</c:v>
                </c:pt>
                <c:pt idx="667">
                  <c:v>75.156999999999996</c:v>
                </c:pt>
                <c:pt idx="668">
                  <c:v>75.266000000000005</c:v>
                </c:pt>
                <c:pt idx="669">
                  <c:v>75.375</c:v>
                </c:pt>
                <c:pt idx="670">
                  <c:v>75.5</c:v>
                </c:pt>
                <c:pt idx="671">
                  <c:v>75.61</c:v>
                </c:pt>
                <c:pt idx="672">
                  <c:v>75.718999999999994</c:v>
                </c:pt>
                <c:pt idx="673">
                  <c:v>75.828000000000003</c:v>
                </c:pt>
                <c:pt idx="674">
                  <c:v>75.938000000000002</c:v>
                </c:pt>
                <c:pt idx="675">
                  <c:v>76.063000000000002</c:v>
                </c:pt>
                <c:pt idx="676">
                  <c:v>76.171999999999997</c:v>
                </c:pt>
                <c:pt idx="677">
                  <c:v>76.281999999999996</c:v>
                </c:pt>
                <c:pt idx="678">
                  <c:v>76.391000000000005</c:v>
                </c:pt>
                <c:pt idx="679">
                  <c:v>76.5</c:v>
                </c:pt>
                <c:pt idx="680">
                  <c:v>76.61</c:v>
                </c:pt>
                <c:pt idx="681">
                  <c:v>76.718999999999994</c:v>
                </c:pt>
                <c:pt idx="682">
                  <c:v>76.843999999999994</c:v>
                </c:pt>
                <c:pt idx="683">
                  <c:v>76.953000000000003</c:v>
                </c:pt>
                <c:pt idx="684">
                  <c:v>77.063000000000002</c:v>
                </c:pt>
                <c:pt idx="685">
                  <c:v>77.171999999999997</c:v>
                </c:pt>
                <c:pt idx="686">
                  <c:v>77.281999999999996</c:v>
                </c:pt>
                <c:pt idx="687">
                  <c:v>77.391000000000005</c:v>
                </c:pt>
                <c:pt idx="688">
                  <c:v>77.5</c:v>
                </c:pt>
                <c:pt idx="689">
                  <c:v>77.625</c:v>
                </c:pt>
                <c:pt idx="690">
                  <c:v>77.734999999999999</c:v>
                </c:pt>
                <c:pt idx="691">
                  <c:v>77.843999999999994</c:v>
                </c:pt>
                <c:pt idx="692">
                  <c:v>77.953000000000003</c:v>
                </c:pt>
                <c:pt idx="693">
                  <c:v>78.063000000000002</c:v>
                </c:pt>
                <c:pt idx="694">
                  <c:v>78.171999999999997</c:v>
                </c:pt>
                <c:pt idx="695">
                  <c:v>78.281999999999996</c:v>
                </c:pt>
                <c:pt idx="696">
                  <c:v>78.406999999999996</c:v>
                </c:pt>
                <c:pt idx="697">
                  <c:v>78.516000000000005</c:v>
                </c:pt>
                <c:pt idx="698">
                  <c:v>78.625</c:v>
                </c:pt>
                <c:pt idx="699">
                  <c:v>78.734999999999999</c:v>
                </c:pt>
                <c:pt idx="700">
                  <c:v>78.843999999999994</c:v>
                </c:pt>
                <c:pt idx="701">
                  <c:v>78.968999999999994</c:v>
                </c:pt>
                <c:pt idx="702">
                  <c:v>79.078000000000003</c:v>
                </c:pt>
                <c:pt idx="703">
                  <c:v>79.188000000000002</c:v>
                </c:pt>
                <c:pt idx="704">
                  <c:v>79.296999999999997</c:v>
                </c:pt>
                <c:pt idx="705">
                  <c:v>79.406999999999996</c:v>
                </c:pt>
                <c:pt idx="706">
                  <c:v>79.516000000000005</c:v>
                </c:pt>
                <c:pt idx="707">
                  <c:v>79.625</c:v>
                </c:pt>
                <c:pt idx="708">
                  <c:v>79.734999999999999</c:v>
                </c:pt>
                <c:pt idx="709">
                  <c:v>79.86</c:v>
                </c:pt>
                <c:pt idx="710">
                  <c:v>79.968999999999994</c:v>
                </c:pt>
                <c:pt idx="711">
                  <c:v>80.078000000000003</c:v>
                </c:pt>
                <c:pt idx="712">
                  <c:v>80.188000000000002</c:v>
                </c:pt>
                <c:pt idx="713">
                  <c:v>80.296999999999997</c:v>
                </c:pt>
                <c:pt idx="714">
                  <c:v>80.406999999999996</c:v>
                </c:pt>
                <c:pt idx="715">
                  <c:v>80.516000000000005</c:v>
                </c:pt>
                <c:pt idx="716">
                  <c:v>80.641000000000005</c:v>
                </c:pt>
                <c:pt idx="717">
                  <c:v>80.75</c:v>
                </c:pt>
                <c:pt idx="718">
                  <c:v>80.86</c:v>
                </c:pt>
                <c:pt idx="719">
                  <c:v>80.968999999999994</c:v>
                </c:pt>
                <c:pt idx="720">
                  <c:v>81.078000000000003</c:v>
                </c:pt>
                <c:pt idx="721">
                  <c:v>81.203000000000003</c:v>
                </c:pt>
                <c:pt idx="722">
                  <c:v>81.313000000000002</c:v>
                </c:pt>
                <c:pt idx="723">
                  <c:v>81.421999999999997</c:v>
                </c:pt>
                <c:pt idx="724">
                  <c:v>81.531999999999996</c:v>
                </c:pt>
                <c:pt idx="725">
                  <c:v>81.641000000000005</c:v>
                </c:pt>
                <c:pt idx="726">
                  <c:v>81.766000000000005</c:v>
                </c:pt>
                <c:pt idx="727">
                  <c:v>81.875</c:v>
                </c:pt>
                <c:pt idx="728">
                  <c:v>81.984999999999999</c:v>
                </c:pt>
                <c:pt idx="729">
                  <c:v>82.093999999999994</c:v>
                </c:pt>
                <c:pt idx="730">
                  <c:v>82.203000000000003</c:v>
                </c:pt>
                <c:pt idx="731">
                  <c:v>82.328000000000003</c:v>
                </c:pt>
                <c:pt idx="732">
                  <c:v>82.438000000000002</c:v>
                </c:pt>
                <c:pt idx="733">
                  <c:v>82.546999999999997</c:v>
                </c:pt>
                <c:pt idx="734">
                  <c:v>82.656999999999996</c:v>
                </c:pt>
                <c:pt idx="735">
                  <c:v>82.766000000000005</c:v>
                </c:pt>
                <c:pt idx="736">
                  <c:v>82.875</c:v>
                </c:pt>
                <c:pt idx="737">
                  <c:v>82.984999999999999</c:v>
                </c:pt>
                <c:pt idx="738">
                  <c:v>83.11</c:v>
                </c:pt>
                <c:pt idx="739">
                  <c:v>83.218999999999994</c:v>
                </c:pt>
                <c:pt idx="740">
                  <c:v>83.328000000000003</c:v>
                </c:pt>
                <c:pt idx="741">
                  <c:v>83.438000000000002</c:v>
                </c:pt>
                <c:pt idx="742">
                  <c:v>83.546999999999997</c:v>
                </c:pt>
                <c:pt idx="743">
                  <c:v>83.656999999999996</c:v>
                </c:pt>
                <c:pt idx="744">
                  <c:v>83.766000000000005</c:v>
                </c:pt>
                <c:pt idx="745">
                  <c:v>83.891000000000005</c:v>
                </c:pt>
                <c:pt idx="746">
                  <c:v>84</c:v>
                </c:pt>
                <c:pt idx="747">
                  <c:v>84.11</c:v>
                </c:pt>
                <c:pt idx="748">
                  <c:v>84.218999999999994</c:v>
                </c:pt>
                <c:pt idx="749">
                  <c:v>84.328000000000003</c:v>
                </c:pt>
                <c:pt idx="750">
                  <c:v>84.438000000000002</c:v>
                </c:pt>
                <c:pt idx="751">
                  <c:v>84.563000000000002</c:v>
                </c:pt>
                <c:pt idx="752">
                  <c:v>84.671999999999997</c:v>
                </c:pt>
                <c:pt idx="753">
                  <c:v>84.781999999999996</c:v>
                </c:pt>
                <c:pt idx="754">
                  <c:v>84.891000000000005</c:v>
                </c:pt>
                <c:pt idx="755">
                  <c:v>85</c:v>
                </c:pt>
                <c:pt idx="756">
                  <c:v>85.11</c:v>
                </c:pt>
                <c:pt idx="757">
                  <c:v>85.218999999999994</c:v>
                </c:pt>
                <c:pt idx="758">
                  <c:v>85.328000000000003</c:v>
                </c:pt>
                <c:pt idx="759">
                  <c:v>85.453000000000003</c:v>
                </c:pt>
                <c:pt idx="760">
                  <c:v>85.563000000000002</c:v>
                </c:pt>
                <c:pt idx="761">
                  <c:v>85.671999999999997</c:v>
                </c:pt>
                <c:pt idx="762">
                  <c:v>85.796999999999997</c:v>
                </c:pt>
                <c:pt idx="763">
                  <c:v>85.906999999999996</c:v>
                </c:pt>
                <c:pt idx="764">
                  <c:v>86.016000000000005</c:v>
                </c:pt>
                <c:pt idx="765">
                  <c:v>86.125</c:v>
                </c:pt>
                <c:pt idx="766">
                  <c:v>86.234999999999999</c:v>
                </c:pt>
                <c:pt idx="767">
                  <c:v>86.343999999999994</c:v>
                </c:pt>
                <c:pt idx="768">
                  <c:v>86.453000000000003</c:v>
                </c:pt>
                <c:pt idx="769">
                  <c:v>86.578000000000003</c:v>
                </c:pt>
                <c:pt idx="770">
                  <c:v>86.688000000000002</c:v>
                </c:pt>
                <c:pt idx="771">
                  <c:v>86.796999999999997</c:v>
                </c:pt>
                <c:pt idx="772">
                  <c:v>86.906999999999996</c:v>
                </c:pt>
                <c:pt idx="773">
                  <c:v>87.016000000000005</c:v>
                </c:pt>
                <c:pt idx="774">
                  <c:v>87.125</c:v>
                </c:pt>
                <c:pt idx="775">
                  <c:v>87.25</c:v>
                </c:pt>
                <c:pt idx="776">
                  <c:v>87.36</c:v>
                </c:pt>
                <c:pt idx="777">
                  <c:v>87.468999999999994</c:v>
                </c:pt>
                <c:pt idx="778">
                  <c:v>87.578000000000003</c:v>
                </c:pt>
                <c:pt idx="779">
                  <c:v>87.688000000000002</c:v>
                </c:pt>
                <c:pt idx="780">
                  <c:v>87.796999999999997</c:v>
                </c:pt>
                <c:pt idx="781">
                  <c:v>87.906999999999996</c:v>
                </c:pt>
                <c:pt idx="782">
                  <c:v>88.031999999999996</c:v>
                </c:pt>
                <c:pt idx="783">
                  <c:v>88.141000000000005</c:v>
                </c:pt>
                <c:pt idx="784">
                  <c:v>88.25</c:v>
                </c:pt>
                <c:pt idx="785">
                  <c:v>88.36</c:v>
                </c:pt>
                <c:pt idx="786">
                  <c:v>88.468999999999994</c:v>
                </c:pt>
                <c:pt idx="787">
                  <c:v>88.578000000000003</c:v>
                </c:pt>
                <c:pt idx="788">
                  <c:v>88.688000000000002</c:v>
                </c:pt>
                <c:pt idx="789">
                  <c:v>88.813000000000002</c:v>
                </c:pt>
                <c:pt idx="790">
                  <c:v>88.921999999999997</c:v>
                </c:pt>
                <c:pt idx="791">
                  <c:v>89.031999999999996</c:v>
                </c:pt>
                <c:pt idx="792">
                  <c:v>89.141000000000005</c:v>
                </c:pt>
                <c:pt idx="793">
                  <c:v>89.25</c:v>
                </c:pt>
                <c:pt idx="794">
                  <c:v>89.36</c:v>
                </c:pt>
                <c:pt idx="795">
                  <c:v>89.468999999999994</c:v>
                </c:pt>
                <c:pt idx="796">
                  <c:v>89.593999999999994</c:v>
                </c:pt>
                <c:pt idx="797">
                  <c:v>89.703000000000003</c:v>
                </c:pt>
                <c:pt idx="798">
                  <c:v>89.813000000000002</c:v>
                </c:pt>
                <c:pt idx="799">
                  <c:v>89.921999999999997</c:v>
                </c:pt>
                <c:pt idx="800">
                  <c:v>90.031999999999996</c:v>
                </c:pt>
                <c:pt idx="801">
                  <c:v>90.141000000000005</c:v>
                </c:pt>
                <c:pt idx="802">
                  <c:v>90.25</c:v>
                </c:pt>
                <c:pt idx="803">
                  <c:v>90.36</c:v>
                </c:pt>
                <c:pt idx="804">
                  <c:v>90.484999999999999</c:v>
                </c:pt>
                <c:pt idx="805">
                  <c:v>90.593999999999994</c:v>
                </c:pt>
                <c:pt idx="806">
                  <c:v>90.703000000000003</c:v>
                </c:pt>
                <c:pt idx="807">
                  <c:v>90.813000000000002</c:v>
                </c:pt>
                <c:pt idx="808">
                  <c:v>90.921999999999997</c:v>
                </c:pt>
                <c:pt idx="809">
                  <c:v>91.031999999999996</c:v>
                </c:pt>
                <c:pt idx="810">
                  <c:v>91.141000000000005</c:v>
                </c:pt>
                <c:pt idx="811">
                  <c:v>91.25</c:v>
                </c:pt>
                <c:pt idx="812">
                  <c:v>91.375</c:v>
                </c:pt>
                <c:pt idx="813">
                  <c:v>91.484999999999999</c:v>
                </c:pt>
                <c:pt idx="814">
                  <c:v>91.593999999999994</c:v>
                </c:pt>
                <c:pt idx="815">
                  <c:v>91.703000000000003</c:v>
                </c:pt>
                <c:pt idx="816">
                  <c:v>91.813000000000002</c:v>
                </c:pt>
                <c:pt idx="817">
                  <c:v>91.921999999999997</c:v>
                </c:pt>
                <c:pt idx="818">
                  <c:v>92.031999999999996</c:v>
                </c:pt>
                <c:pt idx="819">
                  <c:v>92.141000000000005</c:v>
                </c:pt>
                <c:pt idx="820">
                  <c:v>92.266000000000005</c:v>
                </c:pt>
                <c:pt idx="821">
                  <c:v>92.375</c:v>
                </c:pt>
                <c:pt idx="822">
                  <c:v>92.484999999999999</c:v>
                </c:pt>
                <c:pt idx="823">
                  <c:v>92.593999999999994</c:v>
                </c:pt>
                <c:pt idx="824">
                  <c:v>92.703000000000003</c:v>
                </c:pt>
                <c:pt idx="825">
                  <c:v>92.813000000000002</c:v>
                </c:pt>
                <c:pt idx="826">
                  <c:v>92.938000000000002</c:v>
                </c:pt>
                <c:pt idx="827">
                  <c:v>93.046999999999997</c:v>
                </c:pt>
                <c:pt idx="828">
                  <c:v>93.156999999999996</c:v>
                </c:pt>
                <c:pt idx="829">
                  <c:v>93.266000000000005</c:v>
                </c:pt>
                <c:pt idx="830">
                  <c:v>93.391000000000005</c:v>
                </c:pt>
                <c:pt idx="831">
                  <c:v>93.5</c:v>
                </c:pt>
                <c:pt idx="832">
                  <c:v>93.61</c:v>
                </c:pt>
                <c:pt idx="833">
                  <c:v>93.718999999999994</c:v>
                </c:pt>
                <c:pt idx="834">
                  <c:v>93.828000000000003</c:v>
                </c:pt>
                <c:pt idx="835">
                  <c:v>93.938000000000002</c:v>
                </c:pt>
                <c:pt idx="836">
                  <c:v>94.046999999999997</c:v>
                </c:pt>
                <c:pt idx="837">
                  <c:v>94.171999999999997</c:v>
                </c:pt>
                <c:pt idx="838">
                  <c:v>94.281999999999996</c:v>
                </c:pt>
                <c:pt idx="839">
                  <c:v>94.391000000000005</c:v>
                </c:pt>
                <c:pt idx="840">
                  <c:v>94.5</c:v>
                </c:pt>
                <c:pt idx="841">
                  <c:v>94.61</c:v>
                </c:pt>
                <c:pt idx="842">
                  <c:v>94.734999999999999</c:v>
                </c:pt>
                <c:pt idx="843">
                  <c:v>94.843999999999994</c:v>
                </c:pt>
                <c:pt idx="844">
                  <c:v>94.953000000000003</c:v>
                </c:pt>
                <c:pt idx="845">
                  <c:v>95.063000000000002</c:v>
                </c:pt>
                <c:pt idx="846">
                  <c:v>95.171999999999997</c:v>
                </c:pt>
                <c:pt idx="847">
                  <c:v>95.281999999999996</c:v>
                </c:pt>
                <c:pt idx="848">
                  <c:v>95.391000000000005</c:v>
                </c:pt>
                <c:pt idx="849">
                  <c:v>95.516000000000005</c:v>
                </c:pt>
                <c:pt idx="850">
                  <c:v>95.625</c:v>
                </c:pt>
                <c:pt idx="851">
                  <c:v>95.734999999999999</c:v>
                </c:pt>
                <c:pt idx="852">
                  <c:v>95.843999999999994</c:v>
                </c:pt>
                <c:pt idx="853">
                  <c:v>95.953000000000003</c:v>
                </c:pt>
                <c:pt idx="854">
                  <c:v>96.078000000000003</c:v>
                </c:pt>
                <c:pt idx="855">
                  <c:v>96.188000000000002</c:v>
                </c:pt>
                <c:pt idx="856">
                  <c:v>96.296999999999997</c:v>
                </c:pt>
                <c:pt idx="857">
                  <c:v>96.406999999999996</c:v>
                </c:pt>
                <c:pt idx="858">
                  <c:v>96.516000000000005</c:v>
                </c:pt>
                <c:pt idx="859">
                  <c:v>96.625</c:v>
                </c:pt>
                <c:pt idx="860">
                  <c:v>96.734999999999999</c:v>
                </c:pt>
                <c:pt idx="861">
                  <c:v>96.86</c:v>
                </c:pt>
                <c:pt idx="862">
                  <c:v>96.968999999999994</c:v>
                </c:pt>
                <c:pt idx="863">
                  <c:v>97.078000000000003</c:v>
                </c:pt>
                <c:pt idx="864">
                  <c:v>97.188000000000002</c:v>
                </c:pt>
                <c:pt idx="865">
                  <c:v>97.296999999999997</c:v>
                </c:pt>
                <c:pt idx="866">
                  <c:v>97.406999999999996</c:v>
                </c:pt>
                <c:pt idx="867">
                  <c:v>97.516000000000005</c:v>
                </c:pt>
                <c:pt idx="868">
                  <c:v>97.641000000000005</c:v>
                </c:pt>
                <c:pt idx="869">
                  <c:v>97.75</c:v>
                </c:pt>
                <c:pt idx="870">
                  <c:v>97.86</c:v>
                </c:pt>
                <c:pt idx="871">
                  <c:v>97.968999999999994</c:v>
                </c:pt>
                <c:pt idx="872">
                  <c:v>98.078000000000003</c:v>
                </c:pt>
                <c:pt idx="873">
                  <c:v>98.188000000000002</c:v>
                </c:pt>
                <c:pt idx="874">
                  <c:v>98.296999999999997</c:v>
                </c:pt>
                <c:pt idx="875">
                  <c:v>98.406999999999996</c:v>
                </c:pt>
                <c:pt idx="876">
                  <c:v>98.531999999999996</c:v>
                </c:pt>
                <c:pt idx="877">
                  <c:v>98.641000000000005</c:v>
                </c:pt>
                <c:pt idx="878">
                  <c:v>98.75</c:v>
                </c:pt>
                <c:pt idx="879">
                  <c:v>98.86</c:v>
                </c:pt>
                <c:pt idx="880">
                  <c:v>98.968999999999994</c:v>
                </c:pt>
                <c:pt idx="881">
                  <c:v>99.078000000000003</c:v>
                </c:pt>
                <c:pt idx="882">
                  <c:v>99.203000000000003</c:v>
                </c:pt>
                <c:pt idx="883">
                  <c:v>99.313000000000002</c:v>
                </c:pt>
                <c:pt idx="884">
                  <c:v>99.421999999999997</c:v>
                </c:pt>
                <c:pt idx="885">
                  <c:v>99.531999999999996</c:v>
                </c:pt>
                <c:pt idx="886">
                  <c:v>99.641000000000005</c:v>
                </c:pt>
                <c:pt idx="887">
                  <c:v>99.75</c:v>
                </c:pt>
                <c:pt idx="888">
                  <c:v>99.86</c:v>
                </c:pt>
                <c:pt idx="889">
                  <c:v>99.984999999999999</c:v>
                </c:pt>
                <c:pt idx="890">
                  <c:v>100.09399999999999</c:v>
                </c:pt>
                <c:pt idx="891">
                  <c:v>100.203</c:v>
                </c:pt>
                <c:pt idx="892">
                  <c:v>100.313</c:v>
                </c:pt>
                <c:pt idx="893">
                  <c:v>100.422</c:v>
                </c:pt>
                <c:pt idx="894">
                  <c:v>100.532</c:v>
                </c:pt>
                <c:pt idx="895">
                  <c:v>100.64100000000001</c:v>
                </c:pt>
                <c:pt idx="896">
                  <c:v>100.76600000000001</c:v>
                </c:pt>
                <c:pt idx="897">
                  <c:v>100.875</c:v>
                </c:pt>
                <c:pt idx="898">
                  <c:v>100.985</c:v>
                </c:pt>
                <c:pt idx="899">
                  <c:v>101.09399999999999</c:v>
                </c:pt>
                <c:pt idx="900">
                  <c:v>101.203</c:v>
                </c:pt>
                <c:pt idx="901">
                  <c:v>101.313</c:v>
                </c:pt>
                <c:pt idx="902">
                  <c:v>101.422</c:v>
                </c:pt>
                <c:pt idx="903">
                  <c:v>101.547</c:v>
                </c:pt>
                <c:pt idx="904">
                  <c:v>101.657</c:v>
                </c:pt>
                <c:pt idx="905">
                  <c:v>101.76600000000001</c:v>
                </c:pt>
                <c:pt idx="906">
                  <c:v>101.875</c:v>
                </c:pt>
                <c:pt idx="907">
                  <c:v>101.985</c:v>
                </c:pt>
                <c:pt idx="908">
                  <c:v>102.09399999999999</c:v>
                </c:pt>
                <c:pt idx="909">
                  <c:v>102.203</c:v>
                </c:pt>
                <c:pt idx="910">
                  <c:v>102.328</c:v>
                </c:pt>
                <c:pt idx="911">
                  <c:v>102.438</c:v>
                </c:pt>
                <c:pt idx="912">
                  <c:v>102.547</c:v>
                </c:pt>
                <c:pt idx="913">
                  <c:v>102.657</c:v>
                </c:pt>
                <c:pt idx="914">
                  <c:v>102.76600000000001</c:v>
                </c:pt>
                <c:pt idx="915">
                  <c:v>102.875</c:v>
                </c:pt>
                <c:pt idx="916">
                  <c:v>102.985</c:v>
                </c:pt>
                <c:pt idx="917">
                  <c:v>103.11</c:v>
                </c:pt>
                <c:pt idx="918">
                  <c:v>103.21899999999999</c:v>
                </c:pt>
                <c:pt idx="919">
                  <c:v>103.328</c:v>
                </c:pt>
                <c:pt idx="920">
                  <c:v>103.438</c:v>
                </c:pt>
                <c:pt idx="921">
                  <c:v>103.547</c:v>
                </c:pt>
                <c:pt idx="922">
                  <c:v>103.657</c:v>
                </c:pt>
                <c:pt idx="923">
                  <c:v>103.76600000000001</c:v>
                </c:pt>
                <c:pt idx="924">
                  <c:v>103.89100000000001</c:v>
                </c:pt>
                <c:pt idx="925">
                  <c:v>104</c:v>
                </c:pt>
                <c:pt idx="926">
                  <c:v>104.11</c:v>
                </c:pt>
                <c:pt idx="927">
                  <c:v>104.21899999999999</c:v>
                </c:pt>
                <c:pt idx="928">
                  <c:v>104.328</c:v>
                </c:pt>
                <c:pt idx="929">
                  <c:v>104.438</c:v>
                </c:pt>
                <c:pt idx="930">
                  <c:v>104.563</c:v>
                </c:pt>
                <c:pt idx="931">
                  <c:v>104.672</c:v>
                </c:pt>
                <c:pt idx="932">
                  <c:v>104.782</c:v>
                </c:pt>
                <c:pt idx="933">
                  <c:v>104.89100000000001</c:v>
                </c:pt>
                <c:pt idx="934">
                  <c:v>105</c:v>
                </c:pt>
                <c:pt idx="935">
                  <c:v>105.125</c:v>
                </c:pt>
                <c:pt idx="936">
                  <c:v>105.235</c:v>
                </c:pt>
                <c:pt idx="937">
                  <c:v>105.34399999999999</c:v>
                </c:pt>
                <c:pt idx="938">
                  <c:v>105.453</c:v>
                </c:pt>
                <c:pt idx="939">
                  <c:v>105.563</c:v>
                </c:pt>
                <c:pt idx="940">
                  <c:v>105.688</c:v>
                </c:pt>
                <c:pt idx="941">
                  <c:v>105.797</c:v>
                </c:pt>
                <c:pt idx="942">
                  <c:v>105.907</c:v>
                </c:pt>
                <c:pt idx="943">
                  <c:v>106.01600000000001</c:v>
                </c:pt>
                <c:pt idx="944">
                  <c:v>106.125</c:v>
                </c:pt>
                <c:pt idx="945">
                  <c:v>106.235</c:v>
                </c:pt>
                <c:pt idx="946">
                  <c:v>106.34399999999999</c:v>
                </c:pt>
                <c:pt idx="947">
                  <c:v>106.453</c:v>
                </c:pt>
                <c:pt idx="948">
                  <c:v>106.578</c:v>
                </c:pt>
                <c:pt idx="949">
                  <c:v>106.688</c:v>
                </c:pt>
                <c:pt idx="950">
                  <c:v>106.797</c:v>
                </c:pt>
                <c:pt idx="951">
                  <c:v>106.907</c:v>
                </c:pt>
                <c:pt idx="952">
                  <c:v>107.01600000000001</c:v>
                </c:pt>
                <c:pt idx="953">
                  <c:v>107.125</c:v>
                </c:pt>
                <c:pt idx="954">
                  <c:v>107.25</c:v>
                </c:pt>
                <c:pt idx="955">
                  <c:v>107.36</c:v>
                </c:pt>
                <c:pt idx="956">
                  <c:v>107.46899999999999</c:v>
                </c:pt>
                <c:pt idx="957">
                  <c:v>107.578</c:v>
                </c:pt>
                <c:pt idx="958">
                  <c:v>107.688</c:v>
                </c:pt>
                <c:pt idx="959">
                  <c:v>107.813</c:v>
                </c:pt>
                <c:pt idx="960">
                  <c:v>107.922</c:v>
                </c:pt>
                <c:pt idx="961">
                  <c:v>108.032</c:v>
                </c:pt>
                <c:pt idx="962">
                  <c:v>108.14100000000001</c:v>
                </c:pt>
                <c:pt idx="963">
                  <c:v>108.25</c:v>
                </c:pt>
                <c:pt idx="964">
                  <c:v>108.36</c:v>
                </c:pt>
                <c:pt idx="965">
                  <c:v>108.46899999999999</c:v>
                </c:pt>
                <c:pt idx="966">
                  <c:v>108.59399999999999</c:v>
                </c:pt>
                <c:pt idx="967">
                  <c:v>108.703</c:v>
                </c:pt>
                <c:pt idx="968">
                  <c:v>108.813</c:v>
                </c:pt>
                <c:pt idx="969">
                  <c:v>108.922</c:v>
                </c:pt>
                <c:pt idx="970">
                  <c:v>109.032</c:v>
                </c:pt>
                <c:pt idx="971">
                  <c:v>109.14100000000001</c:v>
                </c:pt>
                <c:pt idx="972">
                  <c:v>109.26600000000001</c:v>
                </c:pt>
                <c:pt idx="973">
                  <c:v>109.375</c:v>
                </c:pt>
                <c:pt idx="974">
                  <c:v>109.485</c:v>
                </c:pt>
                <c:pt idx="975">
                  <c:v>109.59399999999999</c:v>
                </c:pt>
                <c:pt idx="976">
                  <c:v>109.703</c:v>
                </c:pt>
                <c:pt idx="977">
                  <c:v>109.813</c:v>
                </c:pt>
                <c:pt idx="978">
                  <c:v>109.922</c:v>
                </c:pt>
                <c:pt idx="979">
                  <c:v>110.032</c:v>
                </c:pt>
                <c:pt idx="980">
                  <c:v>110.157</c:v>
                </c:pt>
                <c:pt idx="981">
                  <c:v>110.26600000000001</c:v>
                </c:pt>
                <c:pt idx="982">
                  <c:v>110.375</c:v>
                </c:pt>
                <c:pt idx="983">
                  <c:v>110.485</c:v>
                </c:pt>
                <c:pt idx="984">
                  <c:v>110.59399999999999</c:v>
                </c:pt>
                <c:pt idx="985">
                  <c:v>110.703</c:v>
                </c:pt>
                <c:pt idx="986">
                  <c:v>110.813</c:v>
                </c:pt>
                <c:pt idx="987">
                  <c:v>110.922</c:v>
                </c:pt>
                <c:pt idx="988">
                  <c:v>111.047</c:v>
                </c:pt>
                <c:pt idx="989">
                  <c:v>111.157</c:v>
                </c:pt>
                <c:pt idx="990">
                  <c:v>111.26600000000001</c:v>
                </c:pt>
                <c:pt idx="991">
                  <c:v>111.375</c:v>
                </c:pt>
                <c:pt idx="992">
                  <c:v>111.485</c:v>
                </c:pt>
                <c:pt idx="993">
                  <c:v>111.59399999999999</c:v>
                </c:pt>
                <c:pt idx="994">
                  <c:v>111.71899999999999</c:v>
                </c:pt>
                <c:pt idx="995">
                  <c:v>111.828</c:v>
                </c:pt>
                <c:pt idx="996">
                  <c:v>111.938</c:v>
                </c:pt>
                <c:pt idx="997">
                  <c:v>112.047</c:v>
                </c:pt>
                <c:pt idx="998">
                  <c:v>112.157</c:v>
                </c:pt>
                <c:pt idx="999">
                  <c:v>112.282</c:v>
                </c:pt>
                <c:pt idx="1000">
                  <c:v>112.39100000000001</c:v>
                </c:pt>
                <c:pt idx="1001">
                  <c:v>112.5</c:v>
                </c:pt>
                <c:pt idx="1002">
                  <c:v>112.61</c:v>
                </c:pt>
                <c:pt idx="1003">
                  <c:v>112.71899999999999</c:v>
                </c:pt>
                <c:pt idx="1004">
                  <c:v>112.828</c:v>
                </c:pt>
                <c:pt idx="1005">
                  <c:v>112.938</c:v>
                </c:pt>
                <c:pt idx="1006">
                  <c:v>113.063</c:v>
                </c:pt>
                <c:pt idx="1007">
                  <c:v>113.172</c:v>
                </c:pt>
                <c:pt idx="1008">
                  <c:v>113.282</c:v>
                </c:pt>
                <c:pt idx="1009">
                  <c:v>113.39100000000001</c:v>
                </c:pt>
                <c:pt idx="1010">
                  <c:v>113.51600000000001</c:v>
                </c:pt>
                <c:pt idx="1011">
                  <c:v>113.625</c:v>
                </c:pt>
                <c:pt idx="1012">
                  <c:v>113.735</c:v>
                </c:pt>
                <c:pt idx="1013">
                  <c:v>113.84399999999999</c:v>
                </c:pt>
                <c:pt idx="1014">
                  <c:v>113.953</c:v>
                </c:pt>
                <c:pt idx="1015">
                  <c:v>114.063</c:v>
                </c:pt>
                <c:pt idx="1016">
                  <c:v>114.172</c:v>
                </c:pt>
                <c:pt idx="1017">
                  <c:v>114.297</c:v>
                </c:pt>
                <c:pt idx="1018">
                  <c:v>114.407</c:v>
                </c:pt>
                <c:pt idx="1019">
                  <c:v>114.51600000000001</c:v>
                </c:pt>
                <c:pt idx="1020">
                  <c:v>114.625</c:v>
                </c:pt>
                <c:pt idx="1021">
                  <c:v>114.735</c:v>
                </c:pt>
                <c:pt idx="1022">
                  <c:v>114.84399999999999</c:v>
                </c:pt>
                <c:pt idx="1023">
                  <c:v>114.96899999999999</c:v>
                </c:pt>
                <c:pt idx="1024">
                  <c:v>115.078</c:v>
                </c:pt>
                <c:pt idx="1025">
                  <c:v>115.188</c:v>
                </c:pt>
                <c:pt idx="1026">
                  <c:v>115.297</c:v>
                </c:pt>
                <c:pt idx="1027">
                  <c:v>115.407</c:v>
                </c:pt>
                <c:pt idx="1028">
                  <c:v>115.532</c:v>
                </c:pt>
                <c:pt idx="1029">
                  <c:v>115.64100000000001</c:v>
                </c:pt>
                <c:pt idx="1030">
                  <c:v>115.75</c:v>
                </c:pt>
                <c:pt idx="1031">
                  <c:v>115.86</c:v>
                </c:pt>
                <c:pt idx="1032">
                  <c:v>115.96899999999999</c:v>
                </c:pt>
                <c:pt idx="1033">
                  <c:v>116.078</c:v>
                </c:pt>
                <c:pt idx="1034">
                  <c:v>116.203</c:v>
                </c:pt>
                <c:pt idx="1035">
                  <c:v>116.313</c:v>
                </c:pt>
                <c:pt idx="1036">
                  <c:v>116.422</c:v>
                </c:pt>
                <c:pt idx="1037">
                  <c:v>116.532</c:v>
                </c:pt>
                <c:pt idx="1038">
                  <c:v>116.64100000000001</c:v>
                </c:pt>
                <c:pt idx="1039">
                  <c:v>116.75</c:v>
                </c:pt>
                <c:pt idx="1040">
                  <c:v>116.875</c:v>
                </c:pt>
                <c:pt idx="1041">
                  <c:v>116.985</c:v>
                </c:pt>
                <c:pt idx="1042">
                  <c:v>117.09399999999999</c:v>
                </c:pt>
                <c:pt idx="1043">
                  <c:v>117.203</c:v>
                </c:pt>
                <c:pt idx="1044">
                  <c:v>117.313</c:v>
                </c:pt>
                <c:pt idx="1045">
                  <c:v>117.422</c:v>
                </c:pt>
                <c:pt idx="1046">
                  <c:v>117.532</c:v>
                </c:pt>
                <c:pt idx="1047">
                  <c:v>117.64100000000001</c:v>
                </c:pt>
                <c:pt idx="1048">
                  <c:v>117.76600000000001</c:v>
                </c:pt>
                <c:pt idx="1049">
                  <c:v>117.875</c:v>
                </c:pt>
                <c:pt idx="1050">
                  <c:v>117.985</c:v>
                </c:pt>
                <c:pt idx="1051">
                  <c:v>118.09399999999999</c:v>
                </c:pt>
                <c:pt idx="1052">
                  <c:v>118.203</c:v>
                </c:pt>
                <c:pt idx="1053">
                  <c:v>118.313</c:v>
                </c:pt>
                <c:pt idx="1054">
                  <c:v>118.422</c:v>
                </c:pt>
                <c:pt idx="1055">
                  <c:v>118.532</c:v>
                </c:pt>
                <c:pt idx="1056">
                  <c:v>118.657</c:v>
                </c:pt>
                <c:pt idx="1057">
                  <c:v>118.76600000000001</c:v>
                </c:pt>
                <c:pt idx="1058">
                  <c:v>118.875</c:v>
                </c:pt>
                <c:pt idx="1059">
                  <c:v>118.985</c:v>
                </c:pt>
                <c:pt idx="1060">
                  <c:v>119.09399999999999</c:v>
                </c:pt>
                <c:pt idx="1061">
                  <c:v>119.203</c:v>
                </c:pt>
                <c:pt idx="1062">
                  <c:v>119.328</c:v>
                </c:pt>
                <c:pt idx="1063">
                  <c:v>119.438</c:v>
                </c:pt>
                <c:pt idx="1064">
                  <c:v>119.547</c:v>
                </c:pt>
                <c:pt idx="1065">
                  <c:v>119.657</c:v>
                </c:pt>
                <c:pt idx="1066">
                  <c:v>119.76600000000001</c:v>
                </c:pt>
                <c:pt idx="1067">
                  <c:v>119.875</c:v>
                </c:pt>
                <c:pt idx="1068">
                  <c:v>120</c:v>
                </c:pt>
                <c:pt idx="1069">
                  <c:v>120.11</c:v>
                </c:pt>
                <c:pt idx="1070">
                  <c:v>120.21899999999999</c:v>
                </c:pt>
                <c:pt idx="1071">
                  <c:v>120.328</c:v>
                </c:pt>
                <c:pt idx="1072">
                  <c:v>120.438</c:v>
                </c:pt>
                <c:pt idx="1073">
                  <c:v>120.547</c:v>
                </c:pt>
                <c:pt idx="1074">
                  <c:v>120.657</c:v>
                </c:pt>
                <c:pt idx="1075">
                  <c:v>120.76600000000001</c:v>
                </c:pt>
                <c:pt idx="1076">
                  <c:v>120.89100000000001</c:v>
                </c:pt>
                <c:pt idx="1077">
                  <c:v>121</c:v>
                </c:pt>
                <c:pt idx="1078">
                  <c:v>121.11</c:v>
                </c:pt>
                <c:pt idx="1079">
                  <c:v>121.21899999999999</c:v>
                </c:pt>
                <c:pt idx="1080">
                  <c:v>121.328</c:v>
                </c:pt>
                <c:pt idx="1081">
                  <c:v>121.438</c:v>
                </c:pt>
                <c:pt idx="1082">
                  <c:v>121.547</c:v>
                </c:pt>
                <c:pt idx="1083">
                  <c:v>121.672</c:v>
                </c:pt>
                <c:pt idx="1084">
                  <c:v>121.782</c:v>
                </c:pt>
                <c:pt idx="1085">
                  <c:v>121.89100000000001</c:v>
                </c:pt>
                <c:pt idx="1086">
                  <c:v>122</c:v>
                </c:pt>
                <c:pt idx="1087">
                  <c:v>122.11</c:v>
                </c:pt>
                <c:pt idx="1088">
                  <c:v>122.21899999999999</c:v>
                </c:pt>
                <c:pt idx="1089">
                  <c:v>122.34399999999999</c:v>
                </c:pt>
                <c:pt idx="1090">
                  <c:v>122.453</c:v>
                </c:pt>
                <c:pt idx="1091">
                  <c:v>122.563</c:v>
                </c:pt>
                <c:pt idx="1092">
                  <c:v>122.672</c:v>
                </c:pt>
                <c:pt idx="1093">
                  <c:v>122.782</c:v>
                </c:pt>
                <c:pt idx="1094">
                  <c:v>122.89100000000001</c:v>
                </c:pt>
                <c:pt idx="1095">
                  <c:v>123</c:v>
                </c:pt>
                <c:pt idx="1096">
                  <c:v>123.125</c:v>
                </c:pt>
                <c:pt idx="1097">
                  <c:v>123.235</c:v>
                </c:pt>
                <c:pt idx="1098">
                  <c:v>123.34399999999999</c:v>
                </c:pt>
                <c:pt idx="1099">
                  <c:v>123.453</c:v>
                </c:pt>
                <c:pt idx="1100">
                  <c:v>123.563</c:v>
                </c:pt>
                <c:pt idx="1101">
                  <c:v>123.672</c:v>
                </c:pt>
                <c:pt idx="1102">
                  <c:v>123.782</c:v>
                </c:pt>
                <c:pt idx="1103">
                  <c:v>123.907</c:v>
                </c:pt>
                <c:pt idx="1104">
                  <c:v>124.01600000000001</c:v>
                </c:pt>
                <c:pt idx="1105">
                  <c:v>124.125</c:v>
                </c:pt>
                <c:pt idx="1106">
                  <c:v>124.235</c:v>
                </c:pt>
                <c:pt idx="1107">
                  <c:v>124.34399999999999</c:v>
                </c:pt>
                <c:pt idx="1108">
                  <c:v>124.46899999999999</c:v>
                </c:pt>
                <c:pt idx="1109">
                  <c:v>124.578</c:v>
                </c:pt>
                <c:pt idx="1110">
                  <c:v>124.688</c:v>
                </c:pt>
                <c:pt idx="1111">
                  <c:v>124.797</c:v>
                </c:pt>
                <c:pt idx="1112">
                  <c:v>124.907</c:v>
                </c:pt>
                <c:pt idx="1113">
                  <c:v>125.01600000000001</c:v>
                </c:pt>
                <c:pt idx="1114">
                  <c:v>125.14100000000001</c:v>
                </c:pt>
                <c:pt idx="1115">
                  <c:v>125.25</c:v>
                </c:pt>
                <c:pt idx="1116">
                  <c:v>125.36</c:v>
                </c:pt>
                <c:pt idx="1117">
                  <c:v>125.46899999999999</c:v>
                </c:pt>
                <c:pt idx="1118">
                  <c:v>125.578</c:v>
                </c:pt>
                <c:pt idx="1119">
                  <c:v>125.688</c:v>
                </c:pt>
                <c:pt idx="1120">
                  <c:v>125.813</c:v>
                </c:pt>
                <c:pt idx="1121">
                  <c:v>125.922</c:v>
                </c:pt>
                <c:pt idx="1122">
                  <c:v>126.032</c:v>
                </c:pt>
                <c:pt idx="1123">
                  <c:v>126.14100000000001</c:v>
                </c:pt>
                <c:pt idx="1124">
                  <c:v>126.25</c:v>
                </c:pt>
                <c:pt idx="1125">
                  <c:v>126.36</c:v>
                </c:pt>
                <c:pt idx="1126">
                  <c:v>126.485</c:v>
                </c:pt>
                <c:pt idx="1127">
                  <c:v>126.59399999999999</c:v>
                </c:pt>
                <c:pt idx="1128">
                  <c:v>126.703</c:v>
                </c:pt>
                <c:pt idx="1129">
                  <c:v>126.813</c:v>
                </c:pt>
                <c:pt idx="1130">
                  <c:v>126.922</c:v>
                </c:pt>
                <c:pt idx="1131">
                  <c:v>127.032</c:v>
                </c:pt>
                <c:pt idx="1132">
                  <c:v>127.157</c:v>
                </c:pt>
                <c:pt idx="1133">
                  <c:v>127.26600000000001</c:v>
                </c:pt>
                <c:pt idx="1134">
                  <c:v>127.375</c:v>
                </c:pt>
                <c:pt idx="1135">
                  <c:v>127.485</c:v>
                </c:pt>
                <c:pt idx="1136">
                  <c:v>127.59399999999999</c:v>
                </c:pt>
                <c:pt idx="1137">
                  <c:v>127.71899999999999</c:v>
                </c:pt>
                <c:pt idx="1138">
                  <c:v>127.828</c:v>
                </c:pt>
                <c:pt idx="1139">
                  <c:v>127.938</c:v>
                </c:pt>
                <c:pt idx="1140">
                  <c:v>128.047</c:v>
                </c:pt>
                <c:pt idx="1141">
                  <c:v>128.15700000000001</c:v>
                </c:pt>
                <c:pt idx="1142">
                  <c:v>128.26599999999999</c:v>
                </c:pt>
                <c:pt idx="1143">
                  <c:v>128.375</c:v>
                </c:pt>
                <c:pt idx="1144">
                  <c:v>128.5</c:v>
                </c:pt>
                <c:pt idx="1145">
                  <c:v>128.61000000000001</c:v>
                </c:pt>
                <c:pt idx="1146">
                  <c:v>128.71899999999999</c:v>
                </c:pt>
                <c:pt idx="1147">
                  <c:v>128.828</c:v>
                </c:pt>
                <c:pt idx="1148">
                  <c:v>128.93799999999999</c:v>
                </c:pt>
                <c:pt idx="1149">
                  <c:v>129.06299999999999</c:v>
                </c:pt>
                <c:pt idx="1150">
                  <c:v>129.172</c:v>
                </c:pt>
                <c:pt idx="1151">
                  <c:v>129.28200000000001</c:v>
                </c:pt>
                <c:pt idx="1152">
                  <c:v>129.39099999999999</c:v>
                </c:pt>
                <c:pt idx="1153">
                  <c:v>129.5</c:v>
                </c:pt>
                <c:pt idx="1154">
                  <c:v>129.61000000000001</c:v>
                </c:pt>
                <c:pt idx="1155">
                  <c:v>129.71899999999999</c:v>
                </c:pt>
                <c:pt idx="1156">
                  <c:v>129.828</c:v>
                </c:pt>
                <c:pt idx="1157">
                  <c:v>129.953</c:v>
                </c:pt>
                <c:pt idx="1158">
                  <c:v>130.06299999999999</c:v>
                </c:pt>
                <c:pt idx="1159">
                  <c:v>130.172</c:v>
                </c:pt>
                <c:pt idx="1160">
                  <c:v>130.28200000000001</c:v>
                </c:pt>
                <c:pt idx="1161">
                  <c:v>130.39099999999999</c:v>
                </c:pt>
                <c:pt idx="1162">
                  <c:v>130.5</c:v>
                </c:pt>
                <c:pt idx="1163">
                  <c:v>130.61000000000001</c:v>
                </c:pt>
                <c:pt idx="1164">
                  <c:v>130.73500000000001</c:v>
                </c:pt>
                <c:pt idx="1165">
                  <c:v>130.84399999999999</c:v>
                </c:pt>
                <c:pt idx="1166">
                  <c:v>130.953</c:v>
                </c:pt>
                <c:pt idx="1167">
                  <c:v>131.06299999999999</c:v>
                </c:pt>
                <c:pt idx="1168">
                  <c:v>131.172</c:v>
                </c:pt>
                <c:pt idx="1169">
                  <c:v>131.28200000000001</c:v>
                </c:pt>
                <c:pt idx="1170">
                  <c:v>131.39099999999999</c:v>
                </c:pt>
                <c:pt idx="1171">
                  <c:v>131.51599999999999</c:v>
                </c:pt>
                <c:pt idx="1172">
                  <c:v>131.625</c:v>
                </c:pt>
                <c:pt idx="1173">
                  <c:v>131.73500000000001</c:v>
                </c:pt>
                <c:pt idx="1174">
                  <c:v>131.84399999999999</c:v>
                </c:pt>
                <c:pt idx="1175">
                  <c:v>131.953</c:v>
                </c:pt>
                <c:pt idx="1176">
                  <c:v>132.078</c:v>
                </c:pt>
                <c:pt idx="1177">
                  <c:v>132.18799999999999</c:v>
                </c:pt>
                <c:pt idx="1178">
                  <c:v>132.297</c:v>
                </c:pt>
                <c:pt idx="1179">
                  <c:v>132.40700000000001</c:v>
                </c:pt>
                <c:pt idx="1180">
                  <c:v>132.51599999999999</c:v>
                </c:pt>
                <c:pt idx="1181">
                  <c:v>132.625</c:v>
                </c:pt>
                <c:pt idx="1182">
                  <c:v>132.73500000000001</c:v>
                </c:pt>
                <c:pt idx="1183">
                  <c:v>132.86000000000001</c:v>
                </c:pt>
                <c:pt idx="1184">
                  <c:v>132.96899999999999</c:v>
                </c:pt>
                <c:pt idx="1185">
                  <c:v>133.078</c:v>
                </c:pt>
                <c:pt idx="1186">
                  <c:v>133.18799999999999</c:v>
                </c:pt>
                <c:pt idx="1187">
                  <c:v>133.297</c:v>
                </c:pt>
                <c:pt idx="1188">
                  <c:v>133.40700000000001</c:v>
                </c:pt>
                <c:pt idx="1189">
                  <c:v>133.51599999999999</c:v>
                </c:pt>
                <c:pt idx="1190">
                  <c:v>133.64099999999999</c:v>
                </c:pt>
                <c:pt idx="1191">
                  <c:v>133.75</c:v>
                </c:pt>
                <c:pt idx="1192">
                  <c:v>133.86000000000001</c:v>
                </c:pt>
                <c:pt idx="1193">
                  <c:v>133.96899999999999</c:v>
                </c:pt>
                <c:pt idx="1194">
                  <c:v>134.078</c:v>
                </c:pt>
                <c:pt idx="1195">
                  <c:v>134.203</c:v>
                </c:pt>
                <c:pt idx="1196">
                  <c:v>134.31299999999999</c:v>
                </c:pt>
                <c:pt idx="1197">
                  <c:v>134.422</c:v>
                </c:pt>
                <c:pt idx="1198">
                  <c:v>134.53200000000001</c:v>
                </c:pt>
                <c:pt idx="1199">
                  <c:v>134.64099999999999</c:v>
                </c:pt>
                <c:pt idx="1200">
                  <c:v>134.75</c:v>
                </c:pt>
                <c:pt idx="1201">
                  <c:v>134.86000000000001</c:v>
                </c:pt>
                <c:pt idx="1202">
                  <c:v>134.96899999999999</c:v>
                </c:pt>
                <c:pt idx="1203">
                  <c:v>135.09399999999999</c:v>
                </c:pt>
                <c:pt idx="1204">
                  <c:v>135.203</c:v>
                </c:pt>
                <c:pt idx="1205">
                  <c:v>135.31299999999999</c:v>
                </c:pt>
                <c:pt idx="1206">
                  <c:v>135.422</c:v>
                </c:pt>
                <c:pt idx="1207">
                  <c:v>135.547</c:v>
                </c:pt>
                <c:pt idx="1208">
                  <c:v>135.65700000000001</c:v>
                </c:pt>
                <c:pt idx="1209">
                  <c:v>135.76599999999999</c:v>
                </c:pt>
                <c:pt idx="1210">
                  <c:v>135.875</c:v>
                </c:pt>
                <c:pt idx="1211">
                  <c:v>135.98500000000001</c:v>
                </c:pt>
                <c:pt idx="1212">
                  <c:v>136.09399999999999</c:v>
                </c:pt>
                <c:pt idx="1213">
                  <c:v>136.203</c:v>
                </c:pt>
                <c:pt idx="1214">
                  <c:v>136.328</c:v>
                </c:pt>
                <c:pt idx="1215">
                  <c:v>136.43799999999999</c:v>
                </c:pt>
                <c:pt idx="1216">
                  <c:v>136.547</c:v>
                </c:pt>
                <c:pt idx="1217">
                  <c:v>136.65700000000001</c:v>
                </c:pt>
                <c:pt idx="1218">
                  <c:v>136.76599999999999</c:v>
                </c:pt>
                <c:pt idx="1219">
                  <c:v>136.875</c:v>
                </c:pt>
                <c:pt idx="1220">
                  <c:v>136.98500000000001</c:v>
                </c:pt>
                <c:pt idx="1221">
                  <c:v>137.11000000000001</c:v>
                </c:pt>
                <c:pt idx="1222">
                  <c:v>137.21899999999999</c:v>
                </c:pt>
                <c:pt idx="1223">
                  <c:v>137.328</c:v>
                </c:pt>
                <c:pt idx="1224">
                  <c:v>137.43799999999999</c:v>
                </c:pt>
                <c:pt idx="1225">
                  <c:v>137.547</c:v>
                </c:pt>
                <c:pt idx="1226">
                  <c:v>137.65700000000001</c:v>
                </c:pt>
                <c:pt idx="1227">
                  <c:v>137.76599999999999</c:v>
                </c:pt>
                <c:pt idx="1228">
                  <c:v>137.89099999999999</c:v>
                </c:pt>
                <c:pt idx="1229">
                  <c:v>138</c:v>
                </c:pt>
                <c:pt idx="1230">
                  <c:v>138.11000000000001</c:v>
                </c:pt>
                <c:pt idx="1231">
                  <c:v>138.21899999999999</c:v>
                </c:pt>
                <c:pt idx="1232">
                  <c:v>138.328</c:v>
                </c:pt>
                <c:pt idx="1233">
                  <c:v>138.43799999999999</c:v>
                </c:pt>
                <c:pt idx="1234">
                  <c:v>138.547</c:v>
                </c:pt>
                <c:pt idx="1235">
                  <c:v>138.672</c:v>
                </c:pt>
                <c:pt idx="1236">
                  <c:v>138.78200000000001</c:v>
                </c:pt>
                <c:pt idx="1237">
                  <c:v>138.89099999999999</c:v>
                </c:pt>
                <c:pt idx="1238">
                  <c:v>139</c:v>
                </c:pt>
                <c:pt idx="1239">
                  <c:v>139.11000000000001</c:v>
                </c:pt>
                <c:pt idx="1240">
                  <c:v>139.21899999999999</c:v>
                </c:pt>
                <c:pt idx="1241">
                  <c:v>139.328</c:v>
                </c:pt>
                <c:pt idx="1242">
                  <c:v>139.43799999999999</c:v>
                </c:pt>
                <c:pt idx="1243">
                  <c:v>139.56299999999999</c:v>
                </c:pt>
                <c:pt idx="1244">
                  <c:v>139.672</c:v>
                </c:pt>
                <c:pt idx="1245">
                  <c:v>139.78200000000001</c:v>
                </c:pt>
                <c:pt idx="1246">
                  <c:v>139.89099999999999</c:v>
                </c:pt>
                <c:pt idx="1247">
                  <c:v>140</c:v>
                </c:pt>
                <c:pt idx="1248">
                  <c:v>140.125</c:v>
                </c:pt>
                <c:pt idx="1249">
                  <c:v>140.23500000000001</c:v>
                </c:pt>
                <c:pt idx="1250">
                  <c:v>140.34399999999999</c:v>
                </c:pt>
                <c:pt idx="1251">
                  <c:v>140.453</c:v>
                </c:pt>
                <c:pt idx="1252">
                  <c:v>140.56299999999999</c:v>
                </c:pt>
                <c:pt idx="1253">
                  <c:v>140.672</c:v>
                </c:pt>
                <c:pt idx="1254">
                  <c:v>140.797</c:v>
                </c:pt>
                <c:pt idx="1255">
                  <c:v>140.90700000000001</c:v>
                </c:pt>
                <c:pt idx="1256">
                  <c:v>141.01599999999999</c:v>
                </c:pt>
                <c:pt idx="1257">
                  <c:v>141.125</c:v>
                </c:pt>
                <c:pt idx="1258">
                  <c:v>141.23500000000001</c:v>
                </c:pt>
                <c:pt idx="1259">
                  <c:v>141.34399999999999</c:v>
                </c:pt>
                <c:pt idx="1260">
                  <c:v>141.453</c:v>
                </c:pt>
                <c:pt idx="1261">
                  <c:v>141.578</c:v>
                </c:pt>
                <c:pt idx="1262">
                  <c:v>141.68799999999999</c:v>
                </c:pt>
                <c:pt idx="1263">
                  <c:v>141.797</c:v>
                </c:pt>
                <c:pt idx="1264">
                  <c:v>141.90700000000001</c:v>
                </c:pt>
                <c:pt idx="1265">
                  <c:v>142.01599999999999</c:v>
                </c:pt>
                <c:pt idx="1266">
                  <c:v>142.14099999999999</c:v>
                </c:pt>
                <c:pt idx="1267">
                  <c:v>142.25</c:v>
                </c:pt>
                <c:pt idx="1268">
                  <c:v>142.36000000000001</c:v>
                </c:pt>
                <c:pt idx="1269">
                  <c:v>142.46899999999999</c:v>
                </c:pt>
                <c:pt idx="1270">
                  <c:v>142.578</c:v>
                </c:pt>
                <c:pt idx="1271">
                  <c:v>142.68799999999999</c:v>
                </c:pt>
                <c:pt idx="1272">
                  <c:v>142.81299999999999</c:v>
                </c:pt>
                <c:pt idx="1273">
                  <c:v>142.922</c:v>
                </c:pt>
                <c:pt idx="1274">
                  <c:v>143.03200000000001</c:v>
                </c:pt>
                <c:pt idx="1275">
                  <c:v>143.15700000000001</c:v>
                </c:pt>
                <c:pt idx="1276">
                  <c:v>143.26599999999999</c:v>
                </c:pt>
                <c:pt idx="1277">
                  <c:v>143.375</c:v>
                </c:pt>
                <c:pt idx="1278">
                  <c:v>143.48500000000001</c:v>
                </c:pt>
                <c:pt idx="1279">
                  <c:v>143.59399999999999</c:v>
                </c:pt>
                <c:pt idx="1280">
                  <c:v>143.703</c:v>
                </c:pt>
                <c:pt idx="1281">
                  <c:v>143.81299999999999</c:v>
                </c:pt>
                <c:pt idx="1282">
                  <c:v>143.922</c:v>
                </c:pt>
                <c:pt idx="1283">
                  <c:v>144.047</c:v>
                </c:pt>
                <c:pt idx="1284">
                  <c:v>144.15700000000001</c:v>
                </c:pt>
                <c:pt idx="1285">
                  <c:v>144.26599999999999</c:v>
                </c:pt>
                <c:pt idx="1286">
                  <c:v>144.375</c:v>
                </c:pt>
                <c:pt idx="1287">
                  <c:v>144.48500000000001</c:v>
                </c:pt>
                <c:pt idx="1288">
                  <c:v>144.59399999999999</c:v>
                </c:pt>
                <c:pt idx="1289">
                  <c:v>144.703</c:v>
                </c:pt>
                <c:pt idx="1290">
                  <c:v>144.828</c:v>
                </c:pt>
                <c:pt idx="1291">
                  <c:v>144.93799999999999</c:v>
                </c:pt>
                <c:pt idx="1292">
                  <c:v>145.047</c:v>
                </c:pt>
                <c:pt idx="1293">
                  <c:v>145.15700000000001</c:v>
                </c:pt>
                <c:pt idx="1294">
                  <c:v>145.26599999999999</c:v>
                </c:pt>
                <c:pt idx="1295">
                  <c:v>145.375</c:v>
                </c:pt>
                <c:pt idx="1296">
                  <c:v>145.48500000000001</c:v>
                </c:pt>
                <c:pt idx="1297">
                  <c:v>145.61000000000001</c:v>
                </c:pt>
                <c:pt idx="1298">
                  <c:v>145.71899999999999</c:v>
                </c:pt>
                <c:pt idx="1299">
                  <c:v>145.828</c:v>
                </c:pt>
                <c:pt idx="1300">
                  <c:v>145.93799999999999</c:v>
                </c:pt>
                <c:pt idx="1301">
                  <c:v>146.047</c:v>
                </c:pt>
                <c:pt idx="1302">
                  <c:v>146.15700000000001</c:v>
                </c:pt>
                <c:pt idx="1303">
                  <c:v>146.26599999999999</c:v>
                </c:pt>
                <c:pt idx="1304">
                  <c:v>146.375</c:v>
                </c:pt>
                <c:pt idx="1305">
                  <c:v>146.5</c:v>
                </c:pt>
                <c:pt idx="1306">
                  <c:v>146.61000000000001</c:v>
                </c:pt>
                <c:pt idx="1307">
                  <c:v>146.71899999999999</c:v>
                </c:pt>
                <c:pt idx="1308">
                  <c:v>146.828</c:v>
                </c:pt>
                <c:pt idx="1309">
                  <c:v>146.93799999999999</c:v>
                </c:pt>
                <c:pt idx="1310">
                  <c:v>147.06299999999999</c:v>
                </c:pt>
                <c:pt idx="1311">
                  <c:v>147.172</c:v>
                </c:pt>
                <c:pt idx="1312">
                  <c:v>147.28200000000001</c:v>
                </c:pt>
                <c:pt idx="1313">
                  <c:v>147.39099999999999</c:v>
                </c:pt>
                <c:pt idx="1314">
                  <c:v>147.5</c:v>
                </c:pt>
                <c:pt idx="1315">
                  <c:v>147.625</c:v>
                </c:pt>
                <c:pt idx="1316">
                  <c:v>147.73500000000001</c:v>
                </c:pt>
                <c:pt idx="1317">
                  <c:v>147.84399999999999</c:v>
                </c:pt>
                <c:pt idx="1318">
                  <c:v>147.953</c:v>
                </c:pt>
                <c:pt idx="1319">
                  <c:v>148.06299999999999</c:v>
                </c:pt>
                <c:pt idx="1320">
                  <c:v>148.172</c:v>
                </c:pt>
                <c:pt idx="1321">
                  <c:v>148.28200000000001</c:v>
                </c:pt>
                <c:pt idx="1322">
                  <c:v>148.39099999999999</c:v>
                </c:pt>
                <c:pt idx="1323">
                  <c:v>148.51599999999999</c:v>
                </c:pt>
                <c:pt idx="1324">
                  <c:v>148.625</c:v>
                </c:pt>
                <c:pt idx="1325">
                  <c:v>148.73500000000001</c:v>
                </c:pt>
                <c:pt idx="1326">
                  <c:v>148.84399999999999</c:v>
                </c:pt>
                <c:pt idx="1327">
                  <c:v>148.953</c:v>
                </c:pt>
                <c:pt idx="1328">
                  <c:v>149.06299999999999</c:v>
                </c:pt>
                <c:pt idx="1329">
                  <c:v>149.172</c:v>
                </c:pt>
                <c:pt idx="1330">
                  <c:v>149.28200000000001</c:v>
                </c:pt>
                <c:pt idx="1331">
                  <c:v>149.40700000000001</c:v>
                </c:pt>
                <c:pt idx="1332">
                  <c:v>149.51599999999999</c:v>
                </c:pt>
                <c:pt idx="1333">
                  <c:v>149.625</c:v>
                </c:pt>
                <c:pt idx="1334">
                  <c:v>149.73500000000001</c:v>
                </c:pt>
                <c:pt idx="1335">
                  <c:v>149.84399999999999</c:v>
                </c:pt>
                <c:pt idx="1336">
                  <c:v>149.953</c:v>
                </c:pt>
                <c:pt idx="1337">
                  <c:v>150.06299999999999</c:v>
                </c:pt>
                <c:pt idx="1338">
                  <c:v>150.18799999999999</c:v>
                </c:pt>
                <c:pt idx="1339">
                  <c:v>150.297</c:v>
                </c:pt>
                <c:pt idx="1340">
                  <c:v>150.40700000000001</c:v>
                </c:pt>
                <c:pt idx="1341">
                  <c:v>150.51599999999999</c:v>
                </c:pt>
                <c:pt idx="1342">
                  <c:v>150.625</c:v>
                </c:pt>
                <c:pt idx="1343">
                  <c:v>150.75</c:v>
                </c:pt>
                <c:pt idx="1344">
                  <c:v>150.86000000000001</c:v>
                </c:pt>
                <c:pt idx="1345">
                  <c:v>150.96899999999999</c:v>
                </c:pt>
                <c:pt idx="1346">
                  <c:v>151.078</c:v>
                </c:pt>
                <c:pt idx="1347">
                  <c:v>151.18799999999999</c:v>
                </c:pt>
                <c:pt idx="1348">
                  <c:v>151.297</c:v>
                </c:pt>
                <c:pt idx="1349">
                  <c:v>151.40700000000001</c:v>
                </c:pt>
                <c:pt idx="1350">
                  <c:v>151.51599999999999</c:v>
                </c:pt>
                <c:pt idx="1351">
                  <c:v>151.64099999999999</c:v>
                </c:pt>
                <c:pt idx="1352">
                  <c:v>151.75</c:v>
                </c:pt>
                <c:pt idx="1353">
                  <c:v>151.86000000000001</c:v>
                </c:pt>
                <c:pt idx="1354">
                  <c:v>151.96899999999999</c:v>
                </c:pt>
                <c:pt idx="1355">
                  <c:v>152.078</c:v>
                </c:pt>
                <c:pt idx="1356">
                  <c:v>152.203</c:v>
                </c:pt>
                <c:pt idx="1357">
                  <c:v>152.31299999999999</c:v>
                </c:pt>
                <c:pt idx="1358">
                  <c:v>152.422</c:v>
                </c:pt>
                <c:pt idx="1359">
                  <c:v>152.53200000000001</c:v>
                </c:pt>
                <c:pt idx="1360">
                  <c:v>152.64099999999999</c:v>
                </c:pt>
                <c:pt idx="1361">
                  <c:v>152.75</c:v>
                </c:pt>
                <c:pt idx="1362">
                  <c:v>152.875</c:v>
                </c:pt>
                <c:pt idx="1363">
                  <c:v>152.98500000000001</c:v>
                </c:pt>
                <c:pt idx="1364">
                  <c:v>153.09399999999999</c:v>
                </c:pt>
                <c:pt idx="1365">
                  <c:v>153.203</c:v>
                </c:pt>
                <c:pt idx="1366">
                  <c:v>153.31299999999999</c:v>
                </c:pt>
                <c:pt idx="1367">
                  <c:v>153.422</c:v>
                </c:pt>
                <c:pt idx="1368">
                  <c:v>153.53200000000001</c:v>
                </c:pt>
                <c:pt idx="1369">
                  <c:v>153.65700000000001</c:v>
                </c:pt>
                <c:pt idx="1370">
                  <c:v>153.76599999999999</c:v>
                </c:pt>
                <c:pt idx="1371">
                  <c:v>153.875</c:v>
                </c:pt>
                <c:pt idx="1372">
                  <c:v>153.98500000000001</c:v>
                </c:pt>
                <c:pt idx="1373">
                  <c:v>154.09399999999999</c:v>
                </c:pt>
                <c:pt idx="1374">
                  <c:v>154.21899999999999</c:v>
                </c:pt>
                <c:pt idx="1375">
                  <c:v>154.328</c:v>
                </c:pt>
                <c:pt idx="1376">
                  <c:v>154.43799999999999</c:v>
                </c:pt>
                <c:pt idx="1377">
                  <c:v>154.547</c:v>
                </c:pt>
                <c:pt idx="1378">
                  <c:v>154.65700000000001</c:v>
                </c:pt>
                <c:pt idx="1379">
                  <c:v>154.76599999999999</c:v>
                </c:pt>
                <c:pt idx="1380">
                  <c:v>154.875</c:v>
                </c:pt>
                <c:pt idx="1381">
                  <c:v>154.98500000000001</c:v>
                </c:pt>
                <c:pt idx="1382">
                  <c:v>155.11000000000001</c:v>
                </c:pt>
                <c:pt idx="1383">
                  <c:v>155.21899999999999</c:v>
                </c:pt>
                <c:pt idx="1384">
                  <c:v>155.328</c:v>
                </c:pt>
                <c:pt idx="1385">
                  <c:v>155.43799999999999</c:v>
                </c:pt>
                <c:pt idx="1386">
                  <c:v>155.547</c:v>
                </c:pt>
                <c:pt idx="1387">
                  <c:v>155.65700000000001</c:v>
                </c:pt>
                <c:pt idx="1388">
                  <c:v>155.76599999999999</c:v>
                </c:pt>
                <c:pt idx="1389">
                  <c:v>155.89099999999999</c:v>
                </c:pt>
                <c:pt idx="1390">
                  <c:v>156</c:v>
                </c:pt>
                <c:pt idx="1391">
                  <c:v>156.11000000000001</c:v>
                </c:pt>
                <c:pt idx="1392">
                  <c:v>156.21899999999999</c:v>
                </c:pt>
                <c:pt idx="1393">
                  <c:v>156.328</c:v>
                </c:pt>
                <c:pt idx="1394">
                  <c:v>156.43799999999999</c:v>
                </c:pt>
                <c:pt idx="1395">
                  <c:v>156.547</c:v>
                </c:pt>
                <c:pt idx="1396">
                  <c:v>156.65700000000001</c:v>
                </c:pt>
                <c:pt idx="1397">
                  <c:v>156.78200000000001</c:v>
                </c:pt>
                <c:pt idx="1398">
                  <c:v>156.89099999999999</c:v>
                </c:pt>
                <c:pt idx="1399">
                  <c:v>157</c:v>
                </c:pt>
                <c:pt idx="1400">
                  <c:v>157.11000000000001</c:v>
                </c:pt>
                <c:pt idx="1401">
                  <c:v>157.21899999999999</c:v>
                </c:pt>
                <c:pt idx="1402">
                  <c:v>157.328</c:v>
                </c:pt>
                <c:pt idx="1403">
                  <c:v>157.43799999999999</c:v>
                </c:pt>
                <c:pt idx="1404">
                  <c:v>157.56299999999999</c:v>
                </c:pt>
                <c:pt idx="1405">
                  <c:v>157.672</c:v>
                </c:pt>
                <c:pt idx="1406">
                  <c:v>157.78200000000001</c:v>
                </c:pt>
                <c:pt idx="1407">
                  <c:v>157.89099999999999</c:v>
                </c:pt>
                <c:pt idx="1408">
                  <c:v>158</c:v>
                </c:pt>
                <c:pt idx="1409">
                  <c:v>158.11000000000001</c:v>
                </c:pt>
                <c:pt idx="1410">
                  <c:v>158.23500000000001</c:v>
                </c:pt>
                <c:pt idx="1411">
                  <c:v>158.34399999999999</c:v>
                </c:pt>
                <c:pt idx="1412">
                  <c:v>158.453</c:v>
                </c:pt>
                <c:pt idx="1413">
                  <c:v>158.56299999999999</c:v>
                </c:pt>
                <c:pt idx="1414">
                  <c:v>158.672</c:v>
                </c:pt>
                <c:pt idx="1415">
                  <c:v>158.797</c:v>
                </c:pt>
                <c:pt idx="1416">
                  <c:v>158.90700000000001</c:v>
                </c:pt>
                <c:pt idx="1417">
                  <c:v>159.01599999999999</c:v>
                </c:pt>
                <c:pt idx="1418">
                  <c:v>159.125</c:v>
                </c:pt>
                <c:pt idx="1419">
                  <c:v>159.23500000000001</c:v>
                </c:pt>
                <c:pt idx="1420">
                  <c:v>159.34399999999999</c:v>
                </c:pt>
                <c:pt idx="1421">
                  <c:v>159.453</c:v>
                </c:pt>
                <c:pt idx="1422">
                  <c:v>159.578</c:v>
                </c:pt>
                <c:pt idx="1423">
                  <c:v>159.68799999999999</c:v>
                </c:pt>
                <c:pt idx="1424">
                  <c:v>159.797</c:v>
                </c:pt>
                <c:pt idx="1425">
                  <c:v>159.90700000000001</c:v>
                </c:pt>
                <c:pt idx="1426">
                  <c:v>160.01599999999999</c:v>
                </c:pt>
                <c:pt idx="1427">
                  <c:v>160.125</c:v>
                </c:pt>
                <c:pt idx="1428">
                  <c:v>160.23500000000001</c:v>
                </c:pt>
                <c:pt idx="1429">
                  <c:v>160.34399999999999</c:v>
                </c:pt>
                <c:pt idx="1430">
                  <c:v>160.46899999999999</c:v>
                </c:pt>
                <c:pt idx="1431">
                  <c:v>160.578</c:v>
                </c:pt>
                <c:pt idx="1432">
                  <c:v>160.68799999999999</c:v>
                </c:pt>
                <c:pt idx="1433">
                  <c:v>160.797</c:v>
                </c:pt>
                <c:pt idx="1434">
                  <c:v>160.922</c:v>
                </c:pt>
                <c:pt idx="1435">
                  <c:v>161.03200000000001</c:v>
                </c:pt>
                <c:pt idx="1436">
                  <c:v>161.14099999999999</c:v>
                </c:pt>
                <c:pt idx="1437">
                  <c:v>161.25</c:v>
                </c:pt>
                <c:pt idx="1438">
                  <c:v>161.36000000000001</c:v>
                </c:pt>
                <c:pt idx="1439">
                  <c:v>161.46899999999999</c:v>
                </c:pt>
                <c:pt idx="1440">
                  <c:v>161.59399999999999</c:v>
                </c:pt>
                <c:pt idx="1441">
                  <c:v>161.703</c:v>
                </c:pt>
                <c:pt idx="1442">
                  <c:v>161.81299999999999</c:v>
                </c:pt>
                <c:pt idx="1443">
                  <c:v>161.922</c:v>
                </c:pt>
                <c:pt idx="1444">
                  <c:v>162.03200000000001</c:v>
                </c:pt>
                <c:pt idx="1445">
                  <c:v>162.14099999999999</c:v>
                </c:pt>
                <c:pt idx="1446">
                  <c:v>162.26599999999999</c:v>
                </c:pt>
                <c:pt idx="1447">
                  <c:v>162.375</c:v>
                </c:pt>
                <c:pt idx="1448">
                  <c:v>162.48500000000001</c:v>
                </c:pt>
                <c:pt idx="1449">
                  <c:v>162.59399999999999</c:v>
                </c:pt>
                <c:pt idx="1450">
                  <c:v>162.703</c:v>
                </c:pt>
                <c:pt idx="1451">
                  <c:v>162.81299999999999</c:v>
                </c:pt>
                <c:pt idx="1452">
                  <c:v>162.922</c:v>
                </c:pt>
                <c:pt idx="1453">
                  <c:v>163.03200000000001</c:v>
                </c:pt>
                <c:pt idx="1454">
                  <c:v>163.15700000000001</c:v>
                </c:pt>
                <c:pt idx="1455">
                  <c:v>163.26599999999999</c:v>
                </c:pt>
                <c:pt idx="1456">
                  <c:v>163.375</c:v>
                </c:pt>
                <c:pt idx="1457">
                  <c:v>163.48500000000001</c:v>
                </c:pt>
                <c:pt idx="1458">
                  <c:v>163.59399999999999</c:v>
                </c:pt>
                <c:pt idx="1459">
                  <c:v>163.703</c:v>
                </c:pt>
                <c:pt idx="1460">
                  <c:v>163.81299999999999</c:v>
                </c:pt>
                <c:pt idx="1461">
                  <c:v>163.93799999999999</c:v>
                </c:pt>
                <c:pt idx="1462">
                  <c:v>164.047</c:v>
                </c:pt>
                <c:pt idx="1463">
                  <c:v>164.15700000000001</c:v>
                </c:pt>
                <c:pt idx="1464">
                  <c:v>164.26599999999999</c:v>
                </c:pt>
                <c:pt idx="1465">
                  <c:v>164.375</c:v>
                </c:pt>
                <c:pt idx="1466">
                  <c:v>164.48500000000001</c:v>
                </c:pt>
                <c:pt idx="1467">
                  <c:v>164.59399999999999</c:v>
                </c:pt>
                <c:pt idx="1468">
                  <c:v>164.71899999999999</c:v>
                </c:pt>
                <c:pt idx="1469">
                  <c:v>164.828</c:v>
                </c:pt>
                <c:pt idx="1470">
                  <c:v>164.93799999999999</c:v>
                </c:pt>
                <c:pt idx="1471">
                  <c:v>165.047</c:v>
                </c:pt>
                <c:pt idx="1472">
                  <c:v>165.15700000000001</c:v>
                </c:pt>
                <c:pt idx="1473">
                  <c:v>165.26599999999999</c:v>
                </c:pt>
                <c:pt idx="1474">
                  <c:v>165.375</c:v>
                </c:pt>
                <c:pt idx="1475">
                  <c:v>165.5</c:v>
                </c:pt>
                <c:pt idx="1476">
                  <c:v>165.61</c:v>
                </c:pt>
                <c:pt idx="1477">
                  <c:v>165.71899999999999</c:v>
                </c:pt>
                <c:pt idx="1478">
                  <c:v>165.828</c:v>
                </c:pt>
                <c:pt idx="1479">
                  <c:v>165.93799999999999</c:v>
                </c:pt>
                <c:pt idx="1480">
                  <c:v>166.047</c:v>
                </c:pt>
                <c:pt idx="1481">
                  <c:v>166.15700000000001</c:v>
                </c:pt>
                <c:pt idx="1482">
                  <c:v>166.26599999999999</c:v>
                </c:pt>
                <c:pt idx="1483">
                  <c:v>166.39099999999999</c:v>
                </c:pt>
                <c:pt idx="1484">
                  <c:v>166.5</c:v>
                </c:pt>
                <c:pt idx="1485">
                  <c:v>166.61</c:v>
                </c:pt>
                <c:pt idx="1486">
                  <c:v>166.71899999999999</c:v>
                </c:pt>
                <c:pt idx="1487">
                  <c:v>166.828</c:v>
                </c:pt>
                <c:pt idx="1488">
                  <c:v>166.93799999999999</c:v>
                </c:pt>
                <c:pt idx="1489">
                  <c:v>167.047</c:v>
                </c:pt>
                <c:pt idx="1490">
                  <c:v>167.15700000000001</c:v>
                </c:pt>
                <c:pt idx="1491">
                  <c:v>167.28200000000001</c:v>
                </c:pt>
                <c:pt idx="1492">
                  <c:v>167.39099999999999</c:v>
                </c:pt>
                <c:pt idx="1493">
                  <c:v>167.5</c:v>
                </c:pt>
                <c:pt idx="1494">
                  <c:v>167.61</c:v>
                </c:pt>
                <c:pt idx="1495">
                  <c:v>167.71899999999999</c:v>
                </c:pt>
                <c:pt idx="1496">
                  <c:v>167.828</c:v>
                </c:pt>
                <c:pt idx="1497">
                  <c:v>167.953</c:v>
                </c:pt>
                <c:pt idx="1498">
                  <c:v>168.06299999999999</c:v>
                </c:pt>
                <c:pt idx="1499">
                  <c:v>168.172</c:v>
                </c:pt>
                <c:pt idx="1500">
                  <c:v>168.28200000000001</c:v>
                </c:pt>
                <c:pt idx="1501">
                  <c:v>168.39099999999999</c:v>
                </c:pt>
                <c:pt idx="1502">
                  <c:v>168.5</c:v>
                </c:pt>
                <c:pt idx="1503">
                  <c:v>168.61</c:v>
                </c:pt>
                <c:pt idx="1504">
                  <c:v>168.73500000000001</c:v>
                </c:pt>
                <c:pt idx="1505">
                  <c:v>168.84399999999999</c:v>
                </c:pt>
                <c:pt idx="1506">
                  <c:v>168.953</c:v>
                </c:pt>
                <c:pt idx="1507">
                  <c:v>169.06299999999999</c:v>
                </c:pt>
                <c:pt idx="1508">
                  <c:v>169.172</c:v>
                </c:pt>
                <c:pt idx="1509">
                  <c:v>169.28200000000001</c:v>
                </c:pt>
                <c:pt idx="1510">
                  <c:v>169.39099999999999</c:v>
                </c:pt>
                <c:pt idx="1511">
                  <c:v>169.5</c:v>
                </c:pt>
                <c:pt idx="1512">
                  <c:v>169.625</c:v>
                </c:pt>
                <c:pt idx="1513">
                  <c:v>169.73500000000001</c:v>
                </c:pt>
                <c:pt idx="1514">
                  <c:v>169.84399999999999</c:v>
                </c:pt>
                <c:pt idx="1515">
                  <c:v>169.953</c:v>
                </c:pt>
                <c:pt idx="1516">
                  <c:v>170.06299999999999</c:v>
                </c:pt>
                <c:pt idx="1517">
                  <c:v>170.172</c:v>
                </c:pt>
                <c:pt idx="1518">
                  <c:v>170.297</c:v>
                </c:pt>
                <c:pt idx="1519">
                  <c:v>170.40700000000001</c:v>
                </c:pt>
                <c:pt idx="1520">
                  <c:v>170.51599999999999</c:v>
                </c:pt>
                <c:pt idx="1521">
                  <c:v>170.625</c:v>
                </c:pt>
                <c:pt idx="1522">
                  <c:v>170.73500000000001</c:v>
                </c:pt>
                <c:pt idx="1523">
                  <c:v>170.84399999999999</c:v>
                </c:pt>
                <c:pt idx="1524">
                  <c:v>170.96899999999999</c:v>
                </c:pt>
                <c:pt idx="1525">
                  <c:v>171.078</c:v>
                </c:pt>
                <c:pt idx="1526">
                  <c:v>171.18799999999999</c:v>
                </c:pt>
                <c:pt idx="1527">
                  <c:v>171.297</c:v>
                </c:pt>
                <c:pt idx="1528">
                  <c:v>171.40700000000001</c:v>
                </c:pt>
                <c:pt idx="1529">
                  <c:v>171.51599999999999</c:v>
                </c:pt>
                <c:pt idx="1530">
                  <c:v>171.64099999999999</c:v>
                </c:pt>
                <c:pt idx="1531">
                  <c:v>171.75</c:v>
                </c:pt>
                <c:pt idx="1532">
                  <c:v>171.86</c:v>
                </c:pt>
                <c:pt idx="1533">
                  <c:v>171.96899999999999</c:v>
                </c:pt>
                <c:pt idx="1534">
                  <c:v>172.078</c:v>
                </c:pt>
                <c:pt idx="1535">
                  <c:v>172.18799999999999</c:v>
                </c:pt>
                <c:pt idx="1536">
                  <c:v>172.31299999999999</c:v>
                </c:pt>
                <c:pt idx="1537">
                  <c:v>172.422</c:v>
                </c:pt>
                <c:pt idx="1538">
                  <c:v>172.53200000000001</c:v>
                </c:pt>
                <c:pt idx="1539">
                  <c:v>172.64099999999999</c:v>
                </c:pt>
                <c:pt idx="1540">
                  <c:v>172.75</c:v>
                </c:pt>
                <c:pt idx="1541">
                  <c:v>172.86</c:v>
                </c:pt>
                <c:pt idx="1542">
                  <c:v>172.96899999999999</c:v>
                </c:pt>
                <c:pt idx="1543">
                  <c:v>173.09399999999999</c:v>
                </c:pt>
                <c:pt idx="1544">
                  <c:v>173.203</c:v>
                </c:pt>
                <c:pt idx="1545">
                  <c:v>173.31299999999999</c:v>
                </c:pt>
                <c:pt idx="1546">
                  <c:v>173.422</c:v>
                </c:pt>
                <c:pt idx="1547">
                  <c:v>173.53200000000001</c:v>
                </c:pt>
                <c:pt idx="1548">
                  <c:v>173.64099999999999</c:v>
                </c:pt>
                <c:pt idx="1549">
                  <c:v>173.75</c:v>
                </c:pt>
                <c:pt idx="1550">
                  <c:v>173.875</c:v>
                </c:pt>
                <c:pt idx="1551">
                  <c:v>173.98500000000001</c:v>
                </c:pt>
                <c:pt idx="1552">
                  <c:v>174.09399999999999</c:v>
                </c:pt>
                <c:pt idx="1553">
                  <c:v>174.203</c:v>
                </c:pt>
                <c:pt idx="1554">
                  <c:v>174.31299999999999</c:v>
                </c:pt>
                <c:pt idx="1555">
                  <c:v>174.422</c:v>
                </c:pt>
                <c:pt idx="1556">
                  <c:v>174.547</c:v>
                </c:pt>
                <c:pt idx="1557">
                  <c:v>174.65700000000001</c:v>
                </c:pt>
                <c:pt idx="1558">
                  <c:v>174.76599999999999</c:v>
                </c:pt>
                <c:pt idx="1559">
                  <c:v>174.875</c:v>
                </c:pt>
                <c:pt idx="1560">
                  <c:v>174.98500000000001</c:v>
                </c:pt>
                <c:pt idx="1561">
                  <c:v>175.09399999999999</c:v>
                </c:pt>
                <c:pt idx="1562">
                  <c:v>175.203</c:v>
                </c:pt>
                <c:pt idx="1563">
                  <c:v>175.31299999999999</c:v>
                </c:pt>
                <c:pt idx="1564">
                  <c:v>175.43799999999999</c:v>
                </c:pt>
                <c:pt idx="1565">
                  <c:v>175.547</c:v>
                </c:pt>
                <c:pt idx="1566">
                  <c:v>175.65700000000001</c:v>
                </c:pt>
                <c:pt idx="1567">
                  <c:v>175.76599999999999</c:v>
                </c:pt>
                <c:pt idx="1568">
                  <c:v>175.875</c:v>
                </c:pt>
                <c:pt idx="1569">
                  <c:v>175.98500000000001</c:v>
                </c:pt>
                <c:pt idx="1570">
                  <c:v>176.09399999999999</c:v>
                </c:pt>
                <c:pt idx="1571">
                  <c:v>176.21899999999999</c:v>
                </c:pt>
                <c:pt idx="1572">
                  <c:v>176.328</c:v>
                </c:pt>
                <c:pt idx="1573">
                  <c:v>176.43799999999999</c:v>
                </c:pt>
                <c:pt idx="1574">
                  <c:v>176.547</c:v>
                </c:pt>
                <c:pt idx="1575">
                  <c:v>176.672</c:v>
                </c:pt>
                <c:pt idx="1576">
                  <c:v>176.78200000000001</c:v>
                </c:pt>
                <c:pt idx="1577">
                  <c:v>176.89099999999999</c:v>
                </c:pt>
                <c:pt idx="1578">
                  <c:v>177</c:v>
                </c:pt>
                <c:pt idx="1579">
                  <c:v>177.11</c:v>
                </c:pt>
                <c:pt idx="1580">
                  <c:v>177.21899999999999</c:v>
                </c:pt>
                <c:pt idx="1581">
                  <c:v>177.328</c:v>
                </c:pt>
                <c:pt idx="1582">
                  <c:v>177.43799999999999</c:v>
                </c:pt>
                <c:pt idx="1583">
                  <c:v>177.56299999999999</c:v>
                </c:pt>
                <c:pt idx="1584">
                  <c:v>177.672</c:v>
                </c:pt>
                <c:pt idx="1585">
                  <c:v>177.78200000000001</c:v>
                </c:pt>
                <c:pt idx="1586">
                  <c:v>177.89099999999999</c:v>
                </c:pt>
                <c:pt idx="1587">
                  <c:v>178</c:v>
                </c:pt>
                <c:pt idx="1588">
                  <c:v>178.11</c:v>
                </c:pt>
                <c:pt idx="1589">
                  <c:v>178.21899999999999</c:v>
                </c:pt>
                <c:pt idx="1590">
                  <c:v>178.328</c:v>
                </c:pt>
                <c:pt idx="1591">
                  <c:v>178.453</c:v>
                </c:pt>
                <c:pt idx="1592">
                  <c:v>178.56299999999999</c:v>
                </c:pt>
                <c:pt idx="1593">
                  <c:v>178.672</c:v>
                </c:pt>
                <c:pt idx="1594">
                  <c:v>178.78200000000001</c:v>
                </c:pt>
                <c:pt idx="1595">
                  <c:v>178.89099999999999</c:v>
                </c:pt>
                <c:pt idx="1596">
                  <c:v>179</c:v>
                </c:pt>
                <c:pt idx="1597">
                  <c:v>179.125</c:v>
                </c:pt>
                <c:pt idx="1598">
                  <c:v>179.23500000000001</c:v>
                </c:pt>
                <c:pt idx="1599">
                  <c:v>179.34399999999999</c:v>
                </c:pt>
                <c:pt idx="1600">
                  <c:v>179.453</c:v>
                </c:pt>
                <c:pt idx="1601">
                  <c:v>179.56299999999999</c:v>
                </c:pt>
                <c:pt idx="1602">
                  <c:v>179.672</c:v>
                </c:pt>
                <c:pt idx="1603">
                  <c:v>179.78200000000001</c:v>
                </c:pt>
                <c:pt idx="1604">
                  <c:v>179.89099999999999</c:v>
                </c:pt>
                <c:pt idx="1605">
                  <c:v>180.01599999999999</c:v>
                </c:pt>
                <c:pt idx="1606">
                  <c:v>180.125</c:v>
                </c:pt>
                <c:pt idx="1607">
                  <c:v>180.23500000000001</c:v>
                </c:pt>
                <c:pt idx="1608">
                  <c:v>180.34399999999999</c:v>
                </c:pt>
                <c:pt idx="1609">
                  <c:v>180.453</c:v>
                </c:pt>
                <c:pt idx="1610">
                  <c:v>180.578</c:v>
                </c:pt>
                <c:pt idx="1611">
                  <c:v>180.68799999999999</c:v>
                </c:pt>
                <c:pt idx="1612">
                  <c:v>180.797</c:v>
                </c:pt>
                <c:pt idx="1613">
                  <c:v>180.90700000000001</c:v>
                </c:pt>
                <c:pt idx="1614">
                  <c:v>181.01599999999999</c:v>
                </c:pt>
                <c:pt idx="1615">
                  <c:v>181.125</c:v>
                </c:pt>
                <c:pt idx="1616">
                  <c:v>181.23500000000001</c:v>
                </c:pt>
                <c:pt idx="1617">
                  <c:v>181.36</c:v>
                </c:pt>
                <c:pt idx="1618">
                  <c:v>181.46899999999999</c:v>
                </c:pt>
                <c:pt idx="1619">
                  <c:v>181.578</c:v>
                </c:pt>
                <c:pt idx="1620">
                  <c:v>181.68799999999999</c:v>
                </c:pt>
                <c:pt idx="1621">
                  <c:v>181.797</c:v>
                </c:pt>
                <c:pt idx="1622">
                  <c:v>181.922</c:v>
                </c:pt>
                <c:pt idx="1623">
                  <c:v>182.03200000000001</c:v>
                </c:pt>
                <c:pt idx="1624">
                  <c:v>182.14099999999999</c:v>
                </c:pt>
                <c:pt idx="1625">
                  <c:v>182.25</c:v>
                </c:pt>
                <c:pt idx="1626">
                  <c:v>182.36</c:v>
                </c:pt>
                <c:pt idx="1627">
                  <c:v>182.46899999999999</c:v>
                </c:pt>
                <c:pt idx="1628">
                  <c:v>182.578</c:v>
                </c:pt>
                <c:pt idx="1629">
                  <c:v>182.68799999999999</c:v>
                </c:pt>
                <c:pt idx="1630">
                  <c:v>182.81299999999999</c:v>
                </c:pt>
                <c:pt idx="1631">
                  <c:v>182.922</c:v>
                </c:pt>
                <c:pt idx="1632">
                  <c:v>183.03200000000001</c:v>
                </c:pt>
                <c:pt idx="1633">
                  <c:v>183.14099999999999</c:v>
                </c:pt>
                <c:pt idx="1634">
                  <c:v>183.25</c:v>
                </c:pt>
                <c:pt idx="1635">
                  <c:v>183.36</c:v>
                </c:pt>
                <c:pt idx="1636">
                  <c:v>183.48500000000001</c:v>
                </c:pt>
                <c:pt idx="1637">
                  <c:v>183.59399999999999</c:v>
                </c:pt>
                <c:pt idx="1638">
                  <c:v>183.703</c:v>
                </c:pt>
                <c:pt idx="1639">
                  <c:v>183.81299999999999</c:v>
                </c:pt>
                <c:pt idx="1640">
                  <c:v>183.922</c:v>
                </c:pt>
                <c:pt idx="1641">
                  <c:v>184.03200000000001</c:v>
                </c:pt>
                <c:pt idx="1642">
                  <c:v>184.14099999999999</c:v>
                </c:pt>
                <c:pt idx="1643">
                  <c:v>184.25</c:v>
                </c:pt>
                <c:pt idx="1644">
                  <c:v>184.375</c:v>
                </c:pt>
                <c:pt idx="1645">
                  <c:v>184.48500000000001</c:v>
                </c:pt>
                <c:pt idx="1646">
                  <c:v>184.59399999999999</c:v>
                </c:pt>
                <c:pt idx="1647">
                  <c:v>184.703</c:v>
                </c:pt>
                <c:pt idx="1648">
                  <c:v>184.81299999999999</c:v>
                </c:pt>
                <c:pt idx="1649">
                  <c:v>184.922</c:v>
                </c:pt>
                <c:pt idx="1650">
                  <c:v>185.03200000000001</c:v>
                </c:pt>
                <c:pt idx="1651">
                  <c:v>185.15700000000001</c:v>
                </c:pt>
                <c:pt idx="1652">
                  <c:v>185.26599999999999</c:v>
                </c:pt>
                <c:pt idx="1653">
                  <c:v>185.375</c:v>
                </c:pt>
                <c:pt idx="1654">
                  <c:v>185.48500000000001</c:v>
                </c:pt>
                <c:pt idx="1655">
                  <c:v>185.59399999999999</c:v>
                </c:pt>
                <c:pt idx="1656">
                  <c:v>185.703</c:v>
                </c:pt>
                <c:pt idx="1657">
                  <c:v>185.828</c:v>
                </c:pt>
                <c:pt idx="1658">
                  <c:v>185.93799999999999</c:v>
                </c:pt>
                <c:pt idx="1659">
                  <c:v>186.047</c:v>
                </c:pt>
                <c:pt idx="1660">
                  <c:v>186.15700000000001</c:v>
                </c:pt>
                <c:pt idx="1661">
                  <c:v>186.26599999999999</c:v>
                </c:pt>
                <c:pt idx="1662">
                  <c:v>186.375</c:v>
                </c:pt>
                <c:pt idx="1663">
                  <c:v>186.48500000000001</c:v>
                </c:pt>
                <c:pt idx="1664">
                  <c:v>186.59399999999999</c:v>
                </c:pt>
                <c:pt idx="1665">
                  <c:v>186.71899999999999</c:v>
                </c:pt>
                <c:pt idx="1666">
                  <c:v>186.828</c:v>
                </c:pt>
                <c:pt idx="1667">
                  <c:v>186.93799999999999</c:v>
                </c:pt>
                <c:pt idx="1668">
                  <c:v>187.047</c:v>
                </c:pt>
                <c:pt idx="1669">
                  <c:v>187.15700000000001</c:v>
                </c:pt>
                <c:pt idx="1670">
                  <c:v>187.26599999999999</c:v>
                </c:pt>
                <c:pt idx="1671">
                  <c:v>187.375</c:v>
                </c:pt>
                <c:pt idx="1672">
                  <c:v>187.5</c:v>
                </c:pt>
                <c:pt idx="1673">
                  <c:v>187.61</c:v>
                </c:pt>
                <c:pt idx="1674">
                  <c:v>187.71899999999999</c:v>
                </c:pt>
                <c:pt idx="1675">
                  <c:v>187.828</c:v>
                </c:pt>
                <c:pt idx="1676">
                  <c:v>187.93799999999999</c:v>
                </c:pt>
                <c:pt idx="1677">
                  <c:v>188.047</c:v>
                </c:pt>
                <c:pt idx="1678">
                  <c:v>188.15700000000001</c:v>
                </c:pt>
                <c:pt idx="1679">
                  <c:v>188.28200000000001</c:v>
                </c:pt>
                <c:pt idx="1680">
                  <c:v>188.39099999999999</c:v>
                </c:pt>
                <c:pt idx="1681">
                  <c:v>188.5</c:v>
                </c:pt>
                <c:pt idx="1682">
                  <c:v>188.61</c:v>
                </c:pt>
                <c:pt idx="1683">
                  <c:v>188.71899999999999</c:v>
                </c:pt>
                <c:pt idx="1684">
                  <c:v>188.828</c:v>
                </c:pt>
                <c:pt idx="1685">
                  <c:v>188.953</c:v>
                </c:pt>
                <c:pt idx="1686">
                  <c:v>189.06299999999999</c:v>
                </c:pt>
                <c:pt idx="1687">
                  <c:v>189.172</c:v>
                </c:pt>
                <c:pt idx="1688">
                  <c:v>189.28200000000001</c:v>
                </c:pt>
                <c:pt idx="1689">
                  <c:v>189.39099999999999</c:v>
                </c:pt>
                <c:pt idx="1690">
                  <c:v>189.5</c:v>
                </c:pt>
                <c:pt idx="1691">
                  <c:v>189.61</c:v>
                </c:pt>
                <c:pt idx="1692">
                  <c:v>189.71899999999999</c:v>
                </c:pt>
                <c:pt idx="1693">
                  <c:v>189.84399999999999</c:v>
                </c:pt>
                <c:pt idx="1694">
                  <c:v>189.953</c:v>
                </c:pt>
                <c:pt idx="1695">
                  <c:v>190.06299999999999</c:v>
                </c:pt>
                <c:pt idx="1696">
                  <c:v>190.172</c:v>
                </c:pt>
                <c:pt idx="1697">
                  <c:v>190.28200000000001</c:v>
                </c:pt>
                <c:pt idx="1698">
                  <c:v>190.40700000000001</c:v>
                </c:pt>
                <c:pt idx="1699">
                  <c:v>190.51599999999999</c:v>
                </c:pt>
                <c:pt idx="1700">
                  <c:v>190.625</c:v>
                </c:pt>
                <c:pt idx="1701">
                  <c:v>190.73500000000001</c:v>
                </c:pt>
                <c:pt idx="1702">
                  <c:v>190.84399999999999</c:v>
                </c:pt>
                <c:pt idx="1703">
                  <c:v>190.953</c:v>
                </c:pt>
                <c:pt idx="1704">
                  <c:v>191.06299999999999</c:v>
                </c:pt>
                <c:pt idx="1705">
                  <c:v>191.18799999999999</c:v>
                </c:pt>
                <c:pt idx="1706">
                  <c:v>191.297</c:v>
                </c:pt>
                <c:pt idx="1707">
                  <c:v>191.40700000000001</c:v>
                </c:pt>
                <c:pt idx="1708">
                  <c:v>191.51599999999999</c:v>
                </c:pt>
                <c:pt idx="1709">
                  <c:v>191.625</c:v>
                </c:pt>
                <c:pt idx="1710">
                  <c:v>191.75</c:v>
                </c:pt>
                <c:pt idx="1711">
                  <c:v>191.86</c:v>
                </c:pt>
                <c:pt idx="1712">
                  <c:v>191.96899999999999</c:v>
                </c:pt>
                <c:pt idx="1713">
                  <c:v>192.078</c:v>
                </c:pt>
                <c:pt idx="1714">
                  <c:v>192.18799999999999</c:v>
                </c:pt>
                <c:pt idx="1715">
                  <c:v>192.297</c:v>
                </c:pt>
                <c:pt idx="1716">
                  <c:v>192.422</c:v>
                </c:pt>
                <c:pt idx="1717">
                  <c:v>192.53200000000001</c:v>
                </c:pt>
                <c:pt idx="1718">
                  <c:v>192.64099999999999</c:v>
                </c:pt>
                <c:pt idx="1719">
                  <c:v>192.75</c:v>
                </c:pt>
                <c:pt idx="1720">
                  <c:v>192.86</c:v>
                </c:pt>
                <c:pt idx="1721">
                  <c:v>192.96899999999999</c:v>
                </c:pt>
                <c:pt idx="1722">
                  <c:v>193.078</c:v>
                </c:pt>
                <c:pt idx="1723">
                  <c:v>193.18799999999999</c:v>
                </c:pt>
                <c:pt idx="1724">
                  <c:v>193.31299999999999</c:v>
                </c:pt>
                <c:pt idx="1725">
                  <c:v>193.422</c:v>
                </c:pt>
                <c:pt idx="1726">
                  <c:v>193.53200000000001</c:v>
                </c:pt>
                <c:pt idx="1727">
                  <c:v>193.64099999999999</c:v>
                </c:pt>
                <c:pt idx="1728">
                  <c:v>193.75</c:v>
                </c:pt>
                <c:pt idx="1729">
                  <c:v>193.86</c:v>
                </c:pt>
                <c:pt idx="1730">
                  <c:v>193.96899999999999</c:v>
                </c:pt>
                <c:pt idx="1731">
                  <c:v>194.078</c:v>
                </c:pt>
                <c:pt idx="1732">
                  <c:v>194.203</c:v>
                </c:pt>
                <c:pt idx="1733">
                  <c:v>194.31299999999999</c:v>
                </c:pt>
                <c:pt idx="1734">
                  <c:v>194.422</c:v>
                </c:pt>
                <c:pt idx="1735">
                  <c:v>194.53200000000001</c:v>
                </c:pt>
                <c:pt idx="1736">
                  <c:v>194.64099999999999</c:v>
                </c:pt>
                <c:pt idx="1737">
                  <c:v>194.75</c:v>
                </c:pt>
                <c:pt idx="1738">
                  <c:v>194.86</c:v>
                </c:pt>
                <c:pt idx="1739">
                  <c:v>194.98500000000001</c:v>
                </c:pt>
                <c:pt idx="1740">
                  <c:v>195.09399999999999</c:v>
                </c:pt>
                <c:pt idx="1741">
                  <c:v>195.203</c:v>
                </c:pt>
                <c:pt idx="1742">
                  <c:v>195.328</c:v>
                </c:pt>
                <c:pt idx="1743">
                  <c:v>195.43799999999999</c:v>
                </c:pt>
                <c:pt idx="1744">
                  <c:v>195.547</c:v>
                </c:pt>
                <c:pt idx="1745">
                  <c:v>195.65700000000001</c:v>
                </c:pt>
                <c:pt idx="1746">
                  <c:v>195.76599999999999</c:v>
                </c:pt>
                <c:pt idx="1747">
                  <c:v>195.875</c:v>
                </c:pt>
                <c:pt idx="1748">
                  <c:v>195.98500000000001</c:v>
                </c:pt>
                <c:pt idx="1749">
                  <c:v>196.09399999999999</c:v>
                </c:pt>
                <c:pt idx="1750">
                  <c:v>196.21899999999999</c:v>
                </c:pt>
                <c:pt idx="1751">
                  <c:v>196.328</c:v>
                </c:pt>
                <c:pt idx="1752">
                  <c:v>196.43799999999999</c:v>
                </c:pt>
                <c:pt idx="1753">
                  <c:v>196.547</c:v>
                </c:pt>
                <c:pt idx="1754">
                  <c:v>196.65700000000001</c:v>
                </c:pt>
                <c:pt idx="1755">
                  <c:v>196.76599999999999</c:v>
                </c:pt>
                <c:pt idx="1756">
                  <c:v>196.89099999999999</c:v>
                </c:pt>
                <c:pt idx="1757">
                  <c:v>197</c:v>
                </c:pt>
                <c:pt idx="1758">
                  <c:v>197.11</c:v>
                </c:pt>
                <c:pt idx="1759">
                  <c:v>197.21899999999999</c:v>
                </c:pt>
                <c:pt idx="1760">
                  <c:v>197.328</c:v>
                </c:pt>
                <c:pt idx="1761">
                  <c:v>197.43799999999999</c:v>
                </c:pt>
                <c:pt idx="1762">
                  <c:v>197.547</c:v>
                </c:pt>
                <c:pt idx="1763">
                  <c:v>197.65700000000001</c:v>
                </c:pt>
                <c:pt idx="1764">
                  <c:v>197.78200000000001</c:v>
                </c:pt>
                <c:pt idx="1765">
                  <c:v>197.89099999999999</c:v>
                </c:pt>
                <c:pt idx="1766">
                  <c:v>198</c:v>
                </c:pt>
                <c:pt idx="1767">
                  <c:v>198.11</c:v>
                </c:pt>
                <c:pt idx="1768">
                  <c:v>198.21899999999999</c:v>
                </c:pt>
                <c:pt idx="1769">
                  <c:v>198.328</c:v>
                </c:pt>
                <c:pt idx="1770">
                  <c:v>198.43799999999999</c:v>
                </c:pt>
                <c:pt idx="1771">
                  <c:v>198.56299999999999</c:v>
                </c:pt>
                <c:pt idx="1772">
                  <c:v>198.672</c:v>
                </c:pt>
                <c:pt idx="1773">
                  <c:v>198.78200000000001</c:v>
                </c:pt>
                <c:pt idx="1774">
                  <c:v>198.89099999999999</c:v>
                </c:pt>
                <c:pt idx="1775">
                  <c:v>199</c:v>
                </c:pt>
                <c:pt idx="1776">
                  <c:v>199.11</c:v>
                </c:pt>
                <c:pt idx="1777">
                  <c:v>199.23500000000001</c:v>
                </c:pt>
                <c:pt idx="1778">
                  <c:v>199.34399999999999</c:v>
                </c:pt>
                <c:pt idx="1779">
                  <c:v>199.453</c:v>
                </c:pt>
                <c:pt idx="1780">
                  <c:v>199.56299999999999</c:v>
                </c:pt>
                <c:pt idx="1781">
                  <c:v>199.672</c:v>
                </c:pt>
                <c:pt idx="1782">
                  <c:v>199.78200000000001</c:v>
                </c:pt>
                <c:pt idx="1783">
                  <c:v>199.89099999999999</c:v>
                </c:pt>
                <c:pt idx="1784">
                  <c:v>200</c:v>
                </c:pt>
                <c:pt idx="1785">
                  <c:v>200.125</c:v>
                </c:pt>
                <c:pt idx="1786">
                  <c:v>200.23500000000001</c:v>
                </c:pt>
                <c:pt idx="1787">
                  <c:v>200.34399999999999</c:v>
                </c:pt>
                <c:pt idx="1788">
                  <c:v>200.453</c:v>
                </c:pt>
                <c:pt idx="1789">
                  <c:v>200.56299999999999</c:v>
                </c:pt>
                <c:pt idx="1790">
                  <c:v>200.672</c:v>
                </c:pt>
                <c:pt idx="1791">
                  <c:v>200.78200000000001</c:v>
                </c:pt>
                <c:pt idx="1792">
                  <c:v>200.90700000000001</c:v>
                </c:pt>
                <c:pt idx="1793">
                  <c:v>201.01599999999999</c:v>
                </c:pt>
                <c:pt idx="1794">
                  <c:v>201.125</c:v>
                </c:pt>
                <c:pt idx="1795">
                  <c:v>201.23500000000001</c:v>
                </c:pt>
                <c:pt idx="1796">
                  <c:v>201.34399999999999</c:v>
                </c:pt>
                <c:pt idx="1797">
                  <c:v>201.453</c:v>
                </c:pt>
                <c:pt idx="1798">
                  <c:v>201.578</c:v>
                </c:pt>
                <c:pt idx="1799">
                  <c:v>201.68799999999999</c:v>
                </c:pt>
                <c:pt idx="1800">
                  <c:v>201.797</c:v>
                </c:pt>
                <c:pt idx="1801">
                  <c:v>201.90700000000001</c:v>
                </c:pt>
                <c:pt idx="1802">
                  <c:v>202.01599999999999</c:v>
                </c:pt>
                <c:pt idx="1803">
                  <c:v>202.125</c:v>
                </c:pt>
                <c:pt idx="1804">
                  <c:v>202.23500000000001</c:v>
                </c:pt>
                <c:pt idx="1805">
                  <c:v>202.34399999999999</c:v>
                </c:pt>
                <c:pt idx="1806">
                  <c:v>202.46899999999999</c:v>
                </c:pt>
                <c:pt idx="1807">
                  <c:v>202.578</c:v>
                </c:pt>
                <c:pt idx="1808">
                  <c:v>202.68799999999999</c:v>
                </c:pt>
                <c:pt idx="1809">
                  <c:v>202.797</c:v>
                </c:pt>
                <c:pt idx="1810">
                  <c:v>202.90700000000001</c:v>
                </c:pt>
                <c:pt idx="1811">
                  <c:v>203.01599999999999</c:v>
                </c:pt>
                <c:pt idx="1812">
                  <c:v>203.125</c:v>
                </c:pt>
                <c:pt idx="1813">
                  <c:v>203.23500000000001</c:v>
                </c:pt>
                <c:pt idx="1814">
                  <c:v>203.36</c:v>
                </c:pt>
                <c:pt idx="1815">
                  <c:v>203.46899999999999</c:v>
                </c:pt>
                <c:pt idx="1816">
                  <c:v>203.578</c:v>
                </c:pt>
                <c:pt idx="1817">
                  <c:v>203.68799999999999</c:v>
                </c:pt>
                <c:pt idx="1818">
                  <c:v>203.797</c:v>
                </c:pt>
                <c:pt idx="1819">
                  <c:v>203.90700000000001</c:v>
                </c:pt>
                <c:pt idx="1820">
                  <c:v>204.01599999999999</c:v>
                </c:pt>
                <c:pt idx="1821">
                  <c:v>204.14099999999999</c:v>
                </c:pt>
                <c:pt idx="1822">
                  <c:v>204.25</c:v>
                </c:pt>
                <c:pt idx="1823">
                  <c:v>204.36</c:v>
                </c:pt>
                <c:pt idx="1824">
                  <c:v>204.46899999999999</c:v>
                </c:pt>
                <c:pt idx="1825">
                  <c:v>204.578</c:v>
                </c:pt>
                <c:pt idx="1826">
                  <c:v>204.703</c:v>
                </c:pt>
                <c:pt idx="1827">
                  <c:v>204.81299999999999</c:v>
                </c:pt>
                <c:pt idx="1828">
                  <c:v>204.922</c:v>
                </c:pt>
                <c:pt idx="1829">
                  <c:v>205.03200000000001</c:v>
                </c:pt>
                <c:pt idx="1830">
                  <c:v>205.14099999999999</c:v>
                </c:pt>
                <c:pt idx="1831">
                  <c:v>205.25</c:v>
                </c:pt>
                <c:pt idx="1832">
                  <c:v>205.36</c:v>
                </c:pt>
                <c:pt idx="1833">
                  <c:v>205.48500000000001</c:v>
                </c:pt>
                <c:pt idx="1834">
                  <c:v>205.59399999999999</c:v>
                </c:pt>
                <c:pt idx="1835">
                  <c:v>205.703</c:v>
                </c:pt>
                <c:pt idx="1836">
                  <c:v>205.81299999999999</c:v>
                </c:pt>
                <c:pt idx="1837">
                  <c:v>205.922</c:v>
                </c:pt>
                <c:pt idx="1838">
                  <c:v>206.03200000000001</c:v>
                </c:pt>
                <c:pt idx="1839">
                  <c:v>206.14099999999999</c:v>
                </c:pt>
                <c:pt idx="1840">
                  <c:v>206.26599999999999</c:v>
                </c:pt>
                <c:pt idx="1841">
                  <c:v>206.375</c:v>
                </c:pt>
                <c:pt idx="1842">
                  <c:v>206.48500000000001</c:v>
                </c:pt>
                <c:pt idx="1843">
                  <c:v>206.59399999999999</c:v>
                </c:pt>
                <c:pt idx="1844">
                  <c:v>206.703</c:v>
                </c:pt>
                <c:pt idx="1845">
                  <c:v>206.828</c:v>
                </c:pt>
                <c:pt idx="1846">
                  <c:v>206.93799999999999</c:v>
                </c:pt>
                <c:pt idx="1847">
                  <c:v>207.047</c:v>
                </c:pt>
                <c:pt idx="1848">
                  <c:v>207.15700000000001</c:v>
                </c:pt>
                <c:pt idx="1849">
                  <c:v>207.26599999999999</c:v>
                </c:pt>
                <c:pt idx="1850">
                  <c:v>207.375</c:v>
                </c:pt>
                <c:pt idx="1851">
                  <c:v>207.48500000000001</c:v>
                </c:pt>
                <c:pt idx="1852">
                  <c:v>207.61</c:v>
                </c:pt>
                <c:pt idx="1853">
                  <c:v>207.71899999999999</c:v>
                </c:pt>
                <c:pt idx="1854">
                  <c:v>207.828</c:v>
                </c:pt>
                <c:pt idx="1855">
                  <c:v>207.93799999999999</c:v>
                </c:pt>
                <c:pt idx="1856">
                  <c:v>208.047</c:v>
                </c:pt>
                <c:pt idx="1857">
                  <c:v>208.172</c:v>
                </c:pt>
                <c:pt idx="1858">
                  <c:v>208.28200000000001</c:v>
                </c:pt>
                <c:pt idx="1859">
                  <c:v>208.39099999999999</c:v>
                </c:pt>
                <c:pt idx="1860">
                  <c:v>208.5</c:v>
                </c:pt>
                <c:pt idx="1861">
                  <c:v>208.61</c:v>
                </c:pt>
                <c:pt idx="1862">
                  <c:v>208.71899999999999</c:v>
                </c:pt>
                <c:pt idx="1863">
                  <c:v>208.84399999999999</c:v>
                </c:pt>
                <c:pt idx="1864">
                  <c:v>208.953</c:v>
                </c:pt>
                <c:pt idx="1865">
                  <c:v>209.06299999999999</c:v>
                </c:pt>
                <c:pt idx="1866">
                  <c:v>209.172</c:v>
                </c:pt>
                <c:pt idx="1867">
                  <c:v>209.28200000000001</c:v>
                </c:pt>
                <c:pt idx="1868">
                  <c:v>209.39099999999999</c:v>
                </c:pt>
                <c:pt idx="1869">
                  <c:v>209.5</c:v>
                </c:pt>
                <c:pt idx="1870">
                  <c:v>209.625</c:v>
                </c:pt>
                <c:pt idx="1871">
                  <c:v>209.73500000000001</c:v>
                </c:pt>
                <c:pt idx="1872">
                  <c:v>209.84399999999999</c:v>
                </c:pt>
                <c:pt idx="1873">
                  <c:v>209.953</c:v>
                </c:pt>
                <c:pt idx="1874">
                  <c:v>210.06299999999999</c:v>
                </c:pt>
                <c:pt idx="1875">
                  <c:v>210.172</c:v>
                </c:pt>
                <c:pt idx="1876">
                  <c:v>210.297</c:v>
                </c:pt>
                <c:pt idx="1877">
                  <c:v>210.40700000000001</c:v>
                </c:pt>
                <c:pt idx="1878">
                  <c:v>210.51599999999999</c:v>
                </c:pt>
                <c:pt idx="1879">
                  <c:v>210.625</c:v>
                </c:pt>
                <c:pt idx="1880">
                  <c:v>210.73500000000001</c:v>
                </c:pt>
                <c:pt idx="1881">
                  <c:v>210.84399999999999</c:v>
                </c:pt>
                <c:pt idx="1882">
                  <c:v>210.922</c:v>
                </c:pt>
                <c:pt idx="1883">
                  <c:v>211.40700000000001</c:v>
                </c:pt>
                <c:pt idx="1884">
                  <c:v>212.40700000000001</c:v>
                </c:pt>
                <c:pt idx="1885">
                  <c:v>213.40700000000001</c:v>
                </c:pt>
                <c:pt idx="1886">
                  <c:v>214.40700000000001</c:v>
                </c:pt>
                <c:pt idx="1887">
                  <c:v>215.40700000000001</c:v>
                </c:pt>
                <c:pt idx="1888">
                  <c:v>216.40700000000001</c:v>
                </c:pt>
                <c:pt idx="1889">
                  <c:v>217.40700000000001</c:v>
                </c:pt>
                <c:pt idx="1890">
                  <c:v>218.40700000000001</c:v>
                </c:pt>
                <c:pt idx="1891">
                  <c:v>219.40700000000001</c:v>
                </c:pt>
                <c:pt idx="1892">
                  <c:v>220.40700000000001</c:v>
                </c:pt>
                <c:pt idx="1893">
                  <c:v>221.40700000000001</c:v>
                </c:pt>
                <c:pt idx="1894">
                  <c:v>222.40700000000001</c:v>
                </c:pt>
                <c:pt idx="1895">
                  <c:v>223.40700000000001</c:v>
                </c:pt>
                <c:pt idx="1896">
                  <c:v>224.40700000000001</c:v>
                </c:pt>
                <c:pt idx="1897">
                  <c:v>225.40700000000001</c:v>
                </c:pt>
                <c:pt idx="1898">
                  <c:v>226.40700000000001</c:v>
                </c:pt>
                <c:pt idx="1899">
                  <c:v>227.40700000000001</c:v>
                </c:pt>
                <c:pt idx="1900">
                  <c:v>228.40700000000001</c:v>
                </c:pt>
                <c:pt idx="1901">
                  <c:v>229.40700000000001</c:v>
                </c:pt>
                <c:pt idx="1902">
                  <c:v>230.40700000000001</c:v>
                </c:pt>
                <c:pt idx="1903">
                  <c:v>231.40700000000001</c:v>
                </c:pt>
                <c:pt idx="1904">
                  <c:v>232.40700000000001</c:v>
                </c:pt>
                <c:pt idx="1905">
                  <c:v>233.40700000000001</c:v>
                </c:pt>
                <c:pt idx="1906">
                  <c:v>234.40700000000001</c:v>
                </c:pt>
                <c:pt idx="1907">
                  <c:v>235.40700000000001</c:v>
                </c:pt>
                <c:pt idx="1908">
                  <c:v>236.40700000000001</c:v>
                </c:pt>
                <c:pt idx="1909">
                  <c:v>237.40700000000001</c:v>
                </c:pt>
                <c:pt idx="1910">
                  <c:v>238.40700000000001</c:v>
                </c:pt>
                <c:pt idx="1911">
                  <c:v>239.40700000000001</c:v>
                </c:pt>
                <c:pt idx="1912">
                  <c:v>240.40700000000001</c:v>
                </c:pt>
                <c:pt idx="1913">
                  <c:v>241.40700000000001</c:v>
                </c:pt>
                <c:pt idx="1914">
                  <c:v>242.40700000000001</c:v>
                </c:pt>
                <c:pt idx="1915">
                  <c:v>243.40700000000001</c:v>
                </c:pt>
                <c:pt idx="1916">
                  <c:v>244.40700000000001</c:v>
                </c:pt>
                <c:pt idx="1917">
                  <c:v>245.40700000000001</c:v>
                </c:pt>
                <c:pt idx="1918">
                  <c:v>246.40700000000001</c:v>
                </c:pt>
                <c:pt idx="1919">
                  <c:v>247.40700000000001</c:v>
                </c:pt>
                <c:pt idx="1920">
                  <c:v>248.40700000000001</c:v>
                </c:pt>
                <c:pt idx="1921">
                  <c:v>249.40700000000001</c:v>
                </c:pt>
                <c:pt idx="1922">
                  <c:v>250.40700000000001</c:v>
                </c:pt>
                <c:pt idx="1923">
                  <c:v>251.40700000000001</c:v>
                </c:pt>
                <c:pt idx="1924">
                  <c:v>252.40700000000001</c:v>
                </c:pt>
                <c:pt idx="1925">
                  <c:v>253.40700000000001</c:v>
                </c:pt>
                <c:pt idx="1926">
                  <c:v>254.40700000000001</c:v>
                </c:pt>
                <c:pt idx="1927">
                  <c:v>255.40700000000001</c:v>
                </c:pt>
                <c:pt idx="1928">
                  <c:v>256.40699999999998</c:v>
                </c:pt>
                <c:pt idx="1929">
                  <c:v>257.40699999999998</c:v>
                </c:pt>
                <c:pt idx="1930">
                  <c:v>258.40699999999998</c:v>
                </c:pt>
                <c:pt idx="1931">
                  <c:v>259.40699999999998</c:v>
                </c:pt>
                <c:pt idx="1932">
                  <c:v>260.40699999999998</c:v>
                </c:pt>
                <c:pt idx="1933">
                  <c:v>261.40699999999998</c:v>
                </c:pt>
                <c:pt idx="1934">
                  <c:v>262.40699999999998</c:v>
                </c:pt>
                <c:pt idx="1935">
                  <c:v>263.40699999999998</c:v>
                </c:pt>
                <c:pt idx="1936">
                  <c:v>264.40699999999998</c:v>
                </c:pt>
                <c:pt idx="1937">
                  <c:v>265.40699999999998</c:v>
                </c:pt>
                <c:pt idx="1938">
                  <c:v>266.40699999999998</c:v>
                </c:pt>
                <c:pt idx="1939">
                  <c:v>267.40699999999998</c:v>
                </c:pt>
                <c:pt idx="1940">
                  <c:v>268.40699999999998</c:v>
                </c:pt>
                <c:pt idx="1941">
                  <c:v>269.40699999999998</c:v>
                </c:pt>
                <c:pt idx="1942">
                  <c:v>270.40699999999998</c:v>
                </c:pt>
                <c:pt idx="1943">
                  <c:v>271.40699999999998</c:v>
                </c:pt>
                <c:pt idx="1944">
                  <c:v>272.40699999999998</c:v>
                </c:pt>
                <c:pt idx="1945">
                  <c:v>273.40699999999998</c:v>
                </c:pt>
                <c:pt idx="1946">
                  <c:v>274.40699999999998</c:v>
                </c:pt>
                <c:pt idx="1947">
                  <c:v>275.40699999999998</c:v>
                </c:pt>
                <c:pt idx="1948">
                  <c:v>276.40699999999998</c:v>
                </c:pt>
                <c:pt idx="1949">
                  <c:v>277.40699999999998</c:v>
                </c:pt>
                <c:pt idx="1950">
                  <c:v>278.40699999999998</c:v>
                </c:pt>
                <c:pt idx="1951">
                  <c:v>279.40699999999998</c:v>
                </c:pt>
                <c:pt idx="1952">
                  <c:v>280.40699999999998</c:v>
                </c:pt>
                <c:pt idx="1953">
                  <c:v>281.40699999999998</c:v>
                </c:pt>
                <c:pt idx="1954">
                  <c:v>282.40699999999998</c:v>
                </c:pt>
                <c:pt idx="1955">
                  <c:v>283.40699999999998</c:v>
                </c:pt>
                <c:pt idx="1956">
                  <c:v>284.40699999999998</c:v>
                </c:pt>
                <c:pt idx="1957">
                  <c:v>285.40699999999998</c:v>
                </c:pt>
                <c:pt idx="1958">
                  <c:v>286.40699999999998</c:v>
                </c:pt>
                <c:pt idx="1959">
                  <c:v>287.40699999999998</c:v>
                </c:pt>
                <c:pt idx="1960">
                  <c:v>288.40699999999998</c:v>
                </c:pt>
                <c:pt idx="1961">
                  <c:v>289.40699999999998</c:v>
                </c:pt>
                <c:pt idx="1962">
                  <c:v>290.40699999999998</c:v>
                </c:pt>
                <c:pt idx="1963">
                  <c:v>291.40699999999998</c:v>
                </c:pt>
                <c:pt idx="1964">
                  <c:v>292.40699999999998</c:v>
                </c:pt>
                <c:pt idx="1965">
                  <c:v>293.40699999999998</c:v>
                </c:pt>
                <c:pt idx="1966">
                  <c:v>294.40699999999998</c:v>
                </c:pt>
                <c:pt idx="1967">
                  <c:v>295.40699999999998</c:v>
                </c:pt>
                <c:pt idx="1968">
                  <c:v>296.40699999999998</c:v>
                </c:pt>
                <c:pt idx="1969">
                  <c:v>297.40699999999998</c:v>
                </c:pt>
                <c:pt idx="1970">
                  <c:v>298.40699999999998</c:v>
                </c:pt>
                <c:pt idx="1971">
                  <c:v>299.40699999999998</c:v>
                </c:pt>
                <c:pt idx="1972">
                  <c:v>300.40699999999998</c:v>
                </c:pt>
                <c:pt idx="1973">
                  <c:v>301.40699999999998</c:v>
                </c:pt>
                <c:pt idx="1974">
                  <c:v>302.40699999999998</c:v>
                </c:pt>
                <c:pt idx="1975">
                  <c:v>303.40699999999998</c:v>
                </c:pt>
                <c:pt idx="1976">
                  <c:v>304.40699999999998</c:v>
                </c:pt>
                <c:pt idx="1977">
                  <c:v>305.40699999999998</c:v>
                </c:pt>
                <c:pt idx="1978">
                  <c:v>306.40699999999998</c:v>
                </c:pt>
                <c:pt idx="1979">
                  <c:v>307.40699999999998</c:v>
                </c:pt>
                <c:pt idx="1980">
                  <c:v>308.40699999999998</c:v>
                </c:pt>
                <c:pt idx="1981">
                  <c:v>309.40699999999998</c:v>
                </c:pt>
                <c:pt idx="1982">
                  <c:v>310.40699999999998</c:v>
                </c:pt>
                <c:pt idx="1983">
                  <c:v>311.40699999999998</c:v>
                </c:pt>
                <c:pt idx="1984">
                  <c:v>312.40699999999998</c:v>
                </c:pt>
                <c:pt idx="1985">
                  <c:v>313.40699999999998</c:v>
                </c:pt>
                <c:pt idx="1986">
                  <c:v>314.40699999999998</c:v>
                </c:pt>
                <c:pt idx="1987">
                  <c:v>315.40699999999998</c:v>
                </c:pt>
                <c:pt idx="1988">
                  <c:v>316.40699999999998</c:v>
                </c:pt>
                <c:pt idx="1989">
                  <c:v>317.40699999999998</c:v>
                </c:pt>
                <c:pt idx="1990">
                  <c:v>318.40699999999998</c:v>
                </c:pt>
                <c:pt idx="1991">
                  <c:v>319.40699999999998</c:v>
                </c:pt>
                <c:pt idx="1992">
                  <c:v>320.40699999999998</c:v>
                </c:pt>
                <c:pt idx="1993">
                  <c:v>321.40699999999998</c:v>
                </c:pt>
                <c:pt idx="1994">
                  <c:v>322.40699999999998</c:v>
                </c:pt>
                <c:pt idx="1995">
                  <c:v>323.40699999999998</c:v>
                </c:pt>
                <c:pt idx="1996">
                  <c:v>324.40699999999998</c:v>
                </c:pt>
                <c:pt idx="1997">
                  <c:v>325.40699999999998</c:v>
                </c:pt>
                <c:pt idx="1998">
                  <c:v>326.40699999999998</c:v>
                </c:pt>
                <c:pt idx="1999">
                  <c:v>327.40699999999998</c:v>
                </c:pt>
                <c:pt idx="2000">
                  <c:v>328.40699999999998</c:v>
                </c:pt>
                <c:pt idx="2001">
                  <c:v>329.40699999999998</c:v>
                </c:pt>
                <c:pt idx="2002">
                  <c:v>330.40699999999998</c:v>
                </c:pt>
                <c:pt idx="2003">
                  <c:v>331.40699999999998</c:v>
                </c:pt>
                <c:pt idx="2004">
                  <c:v>332.40699999999998</c:v>
                </c:pt>
                <c:pt idx="2005">
                  <c:v>333.40699999999998</c:v>
                </c:pt>
                <c:pt idx="2006">
                  <c:v>334.40699999999998</c:v>
                </c:pt>
                <c:pt idx="2007">
                  <c:v>335.40699999999998</c:v>
                </c:pt>
                <c:pt idx="2008">
                  <c:v>336.40699999999998</c:v>
                </c:pt>
                <c:pt idx="2009">
                  <c:v>337.40699999999998</c:v>
                </c:pt>
                <c:pt idx="2010">
                  <c:v>338.40699999999998</c:v>
                </c:pt>
                <c:pt idx="2011">
                  <c:v>339.40699999999998</c:v>
                </c:pt>
                <c:pt idx="2012">
                  <c:v>340.40699999999998</c:v>
                </c:pt>
                <c:pt idx="2013">
                  <c:v>341.40699999999998</c:v>
                </c:pt>
                <c:pt idx="2014">
                  <c:v>342.40699999999998</c:v>
                </c:pt>
                <c:pt idx="2015">
                  <c:v>343.40699999999998</c:v>
                </c:pt>
                <c:pt idx="2016">
                  <c:v>344.40699999999998</c:v>
                </c:pt>
                <c:pt idx="2017">
                  <c:v>345.40699999999998</c:v>
                </c:pt>
                <c:pt idx="2018">
                  <c:v>346.40699999999998</c:v>
                </c:pt>
                <c:pt idx="2019">
                  <c:v>347.40699999999998</c:v>
                </c:pt>
                <c:pt idx="2020">
                  <c:v>348.40699999999998</c:v>
                </c:pt>
                <c:pt idx="2021">
                  <c:v>349.40699999999998</c:v>
                </c:pt>
                <c:pt idx="2022">
                  <c:v>350.40699999999998</c:v>
                </c:pt>
                <c:pt idx="2023">
                  <c:v>351.40699999999998</c:v>
                </c:pt>
                <c:pt idx="2024">
                  <c:v>352.40699999999998</c:v>
                </c:pt>
                <c:pt idx="2025">
                  <c:v>353.40699999999998</c:v>
                </c:pt>
                <c:pt idx="2026">
                  <c:v>354.40699999999998</c:v>
                </c:pt>
                <c:pt idx="2027">
                  <c:v>355.40699999999998</c:v>
                </c:pt>
                <c:pt idx="2028">
                  <c:v>356.40699999999998</c:v>
                </c:pt>
                <c:pt idx="2029">
                  <c:v>357.40699999999998</c:v>
                </c:pt>
                <c:pt idx="2030">
                  <c:v>358.40699999999998</c:v>
                </c:pt>
                <c:pt idx="2031">
                  <c:v>359.40699999999998</c:v>
                </c:pt>
                <c:pt idx="2032">
                  <c:v>360.40699999999998</c:v>
                </c:pt>
                <c:pt idx="2033">
                  <c:v>361.40699999999998</c:v>
                </c:pt>
                <c:pt idx="2034">
                  <c:v>362.40699999999998</c:v>
                </c:pt>
                <c:pt idx="2035">
                  <c:v>363.40699999999998</c:v>
                </c:pt>
                <c:pt idx="2036">
                  <c:v>364.40699999999998</c:v>
                </c:pt>
                <c:pt idx="2037">
                  <c:v>365.40699999999998</c:v>
                </c:pt>
                <c:pt idx="2038">
                  <c:v>366.40699999999998</c:v>
                </c:pt>
                <c:pt idx="2039">
                  <c:v>367.40699999999998</c:v>
                </c:pt>
                <c:pt idx="2040">
                  <c:v>368.40699999999998</c:v>
                </c:pt>
                <c:pt idx="2041">
                  <c:v>369.40699999999998</c:v>
                </c:pt>
                <c:pt idx="2042">
                  <c:v>370.40699999999998</c:v>
                </c:pt>
                <c:pt idx="2043">
                  <c:v>371.40699999999998</c:v>
                </c:pt>
                <c:pt idx="2044">
                  <c:v>372.40699999999998</c:v>
                </c:pt>
                <c:pt idx="2045">
                  <c:v>373.40699999999998</c:v>
                </c:pt>
                <c:pt idx="2046">
                  <c:v>374.40699999999998</c:v>
                </c:pt>
                <c:pt idx="2047">
                  <c:v>375.40699999999998</c:v>
                </c:pt>
                <c:pt idx="2048">
                  <c:v>376.40699999999998</c:v>
                </c:pt>
                <c:pt idx="2049">
                  <c:v>377.40699999999998</c:v>
                </c:pt>
                <c:pt idx="2050">
                  <c:v>378.40699999999998</c:v>
                </c:pt>
                <c:pt idx="2051">
                  <c:v>379.40699999999998</c:v>
                </c:pt>
                <c:pt idx="2052">
                  <c:v>380.40699999999998</c:v>
                </c:pt>
                <c:pt idx="2053">
                  <c:v>381.40699999999998</c:v>
                </c:pt>
                <c:pt idx="2054">
                  <c:v>382.40699999999998</c:v>
                </c:pt>
                <c:pt idx="2055">
                  <c:v>383.40699999999998</c:v>
                </c:pt>
                <c:pt idx="2056">
                  <c:v>384.40699999999998</c:v>
                </c:pt>
                <c:pt idx="2057">
                  <c:v>385.40699999999998</c:v>
                </c:pt>
                <c:pt idx="2058">
                  <c:v>386.40699999999998</c:v>
                </c:pt>
                <c:pt idx="2059">
                  <c:v>387.40699999999998</c:v>
                </c:pt>
                <c:pt idx="2060">
                  <c:v>388.40699999999998</c:v>
                </c:pt>
                <c:pt idx="2061">
                  <c:v>389.40699999999998</c:v>
                </c:pt>
                <c:pt idx="2062">
                  <c:v>390.40699999999998</c:v>
                </c:pt>
                <c:pt idx="2063">
                  <c:v>391.40699999999998</c:v>
                </c:pt>
                <c:pt idx="2064">
                  <c:v>392.40699999999998</c:v>
                </c:pt>
                <c:pt idx="2065">
                  <c:v>393.40699999999998</c:v>
                </c:pt>
                <c:pt idx="2066">
                  <c:v>394.40699999999998</c:v>
                </c:pt>
                <c:pt idx="2067">
                  <c:v>395.40699999999998</c:v>
                </c:pt>
                <c:pt idx="2068">
                  <c:v>396.40699999999998</c:v>
                </c:pt>
                <c:pt idx="2069">
                  <c:v>397.40699999999998</c:v>
                </c:pt>
                <c:pt idx="2070">
                  <c:v>398.40699999999998</c:v>
                </c:pt>
                <c:pt idx="2071">
                  <c:v>399.40699999999998</c:v>
                </c:pt>
                <c:pt idx="2072">
                  <c:v>400.40699999999998</c:v>
                </c:pt>
                <c:pt idx="2073">
                  <c:v>401.40699999999998</c:v>
                </c:pt>
                <c:pt idx="2074">
                  <c:v>402.40699999999998</c:v>
                </c:pt>
                <c:pt idx="2075">
                  <c:v>403.40699999999998</c:v>
                </c:pt>
                <c:pt idx="2076">
                  <c:v>404.40699999999998</c:v>
                </c:pt>
                <c:pt idx="2077">
                  <c:v>405.40699999999998</c:v>
                </c:pt>
                <c:pt idx="2078">
                  <c:v>406.40699999999998</c:v>
                </c:pt>
                <c:pt idx="2079">
                  <c:v>407.40699999999998</c:v>
                </c:pt>
                <c:pt idx="2080">
                  <c:v>408.40699999999998</c:v>
                </c:pt>
                <c:pt idx="2081">
                  <c:v>409.40699999999998</c:v>
                </c:pt>
                <c:pt idx="2082">
                  <c:v>410.40699999999998</c:v>
                </c:pt>
                <c:pt idx="2083">
                  <c:v>411.40699999999998</c:v>
                </c:pt>
                <c:pt idx="2084">
                  <c:v>412.40699999999998</c:v>
                </c:pt>
                <c:pt idx="2085">
                  <c:v>413.40699999999998</c:v>
                </c:pt>
                <c:pt idx="2086">
                  <c:v>414.40699999999998</c:v>
                </c:pt>
                <c:pt idx="2087">
                  <c:v>415.40699999999998</c:v>
                </c:pt>
                <c:pt idx="2088">
                  <c:v>416.40699999999998</c:v>
                </c:pt>
                <c:pt idx="2089">
                  <c:v>417.40699999999998</c:v>
                </c:pt>
                <c:pt idx="2090">
                  <c:v>418.40699999999998</c:v>
                </c:pt>
                <c:pt idx="2091">
                  <c:v>419.40699999999998</c:v>
                </c:pt>
                <c:pt idx="2092">
                  <c:v>420.40699999999998</c:v>
                </c:pt>
                <c:pt idx="2093">
                  <c:v>421.40699999999998</c:v>
                </c:pt>
                <c:pt idx="2094">
                  <c:v>422.40699999999998</c:v>
                </c:pt>
                <c:pt idx="2095">
                  <c:v>423.40699999999998</c:v>
                </c:pt>
                <c:pt idx="2096">
                  <c:v>424.40699999999998</c:v>
                </c:pt>
                <c:pt idx="2097">
                  <c:v>425.40699999999998</c:v>
                </c:pt>
                <c:pt idx="2098">
                  <c:v>426.40699999999998</c:v>
                </c:pt>
                <c:pt idx="2099">
                  <c:v>427.40699999999998</c:v>
                </c:pt>
                <c:pt idx="2100">
                  <c:v>428.40699999999998</c:v>
                </c:pt>
                <c:pt idx="2101">
                  <c:v>429.40699999999998</c:v>
                </c:pt>
                <c:pt idx="2102">
                  <c:v>430.40699999999998</c:v>
                </c:pt>
                <c:pt idx="2103">
                  <c:v>431.40699999999998</c:v>
                </c:pt>
                <c:pt idx="2104">
                  <c:v>432.40699999999998</c:v>
                </c:pt>
                <c:pt idx="2105">
                  <c:v>433.40699999999998</c:v>
                </c:pt>
                <c:pt idx="2106">
                  <c:v>434.40699999999998</c:v>
                </c:pt>
                <c:pt idx="2107">
                  <c:v>435.40699999999998</c:v>
                </c:pt>
                <c:pt idx="2108">
                  <c:v>436.40699999999998</c:v>
                </c:pt>
                <c:pt idx="2109">
                  <c:v>437.40699999999998</c:v>
                </c:pt>
                <c:pt idx="2110">
                  <c:v>438.40699999999998</c:v>
                </c:pt>
                <c:pt idx="2111">
                  <c:v>439.40699999999998</c:v>
                </c:pt>
                <c:pt idx="2112">
                  <c:v>440.40699999999998</c:v>
                </c:pt>
                <c:pt idx="2113">
                  <c:v>441.40699999999998</c:v>
                </c:pt>
                <c:pt idx="2114">
                  <c:v>442.40699999999998</c:v>
                </c:pt>
                <c:pt idx="2115">
                  <c:v>443.40699999999998</c:v>
                </c:pt>
                <c:pt idx="2116">
                  <c:v>444.40699999999998</c:v>
                </c:pt>
                <c:pt idx="2117">
                  <c:v>445.40699999999998</c:v>
                </c:pt>
                <c:pt idx="2118">
                  <c:v>446.40699999999998</c:v>
                </c:pt>
                <c:pt idx="2119">
                  <c:v>447.40699999999998</c:v>
                </c:pt>
                <c:pt idx="2120">
                  <c:v>448.40699999999998</c:v>
                </c:pt>
                <c:pt idx="2121">
                  <c:v>449.40699999999998</c:v>
                </c:pt>
                <c:pt idx="2122">
                  <c:v>450.40699999999998</c:v>
                </c:pt>
                <c:pt idx="2123">
                  <c:v>451.40699999999998</c:v>
                </c:pt>
                <c:pt idx="2124">
                  <c:v>452.40699999999998</c:v>
                </c:pt>
                <c:pt idx="2125">
                  <c:v>453.40699999999998</c:v>
                </c:pt>
                <c:pt idx="2126">
                  <c:v>454.40699999999998</c:v>
                </c:pt>
                <c:pt idx="2127">
                  <c:v>455.40699999999998</c:v>
                </c:pt>
                <c:pt idx="2128">
                  <c:v>456.40699999999998</c:v>
                </c:pt>
                <c:pt idx="2129">
                  <c:v>457.40699999999998</c:v>
                </c:pt>
                <c:pt idx="2130">
                  <c:v>458.40699999999998</c:v>
                </c:pt>
                <c:pt idx="2131">
                  <c:v>459.40699999999998</c:v>
                </c:pt>
                <c:pt idx="2132">
                  <c:v>460.40699999999998</c:v>
                </c:pt>
                <c:pt idx="2133">
                  <c:v>461.40699999999998</c:v>
                </c:pt>
                <c:pt idx="2134">
                  <c:v>462.40699999999998</c:v>
                </c:pt>
                <c:pt idx="2135">
                  <c:v>463.40699999999998</c:v>
                </c:pt>
                <c:pt idx="2136">
                  <c:v>464.40699999999998</c:v>
                </c:pt>
                <c:pt idx="2137">
                  <c:v>465.40699999999998</c:v>
                </c:pt>
                <c:pt idx="2138">
                  <c:v>466.40699999999998</c:v>
                </c:pt>
                <c:pt idx="2139">
                  <c:v>467.40699999999998</c:v>
                </c:pt>
                <c:pt idx="2140">
                  <c:v>468.40699999999998</c:v>
                </c:pt>
                <c:pt idx="2141">
                  <c:v>469.40699999999998</c:v>
                </c:pt>
                <c:pt idx="2142">
                  <c:v>470.40699999999998</c:v>
                </c:pt>
                <c:pt idx="2143">
                  <c:v>471.40699999999998</c:v>
                </c:pt>
                <c:pt idx="2144">
                  <c:v>472.40699999999998</c:v>
                </c:pt>
                <c:pt idx="2145">
                  <c:v>473.40699999999998</c:v>
                </c:pt>
                <c:pt idx="2146">
                  <c:v>474.40699999999998</c:v>
                </c:pt>
                <c:pt idx="2147">
                  <c:v>475.40699999999998</c:v>
                </c:pt>
                <c:pt idx="2148">
                  <c:v>476.40699999999998</c:v>
                </c:pt>
                <c:pt idx="2149">
                  <c:v>477.40699999999998</c:v>
                </c:pt>
                <c:pt idx="2150">
                  <c:v>478.40699999999998</c:v>
                </c:pt>
                <c:pt idx="2151">
                  <c:v>479.40699999999998</c:v>
                </c:pt>
                <c:pt idx="2152">
                  <c:v>480.40699999999998</c:v>
                </c:pt>
                <c:pt idx="2153">
                  <c:v>481.40699999999998</c:v>
                </c:pt>
                <c:pt idx="2154">
                  <c:v>482.40699999999998</c:v>
                </c:pt>
                <c:pt idx="2155">
                  <c:v>483.40699999999998</c:v>
                </c:pt>
                <c:pt idx="2156">
                  <c:v>484.40699999999998</c:v>
                </c:pt>
                <c:pt idx="2157">
                  <c:v>485.40699999999998</c:v>
                </c:pt>
                <c:pt idx="2158">
                  <c:v>486.40699999999998</c:v>
                </c:pt>
                <c:pt idx="2159">
                  <c:v>487.40699999999998</c:v>
                </c:pt>
                <c:pt idx="2160">
                  <c:v>488.40699999999998</c:v>
                </c:pt>
                <c:pt idx="2161">
                  <c:v>489.40699999999998</c:v>
                </c:pt>
                <c:pt idx="2162">
                  <c:v>490.40699999999998</c:v>
                </c:pt>
                <c:pt idx="2163">
                  <c:v>491.40699999999998</c:v>
                </c:pt>
                <c:pt idx="2164">
                  <c:v>492.40699999999998</c:v>
                </c:pt>
                <c:pt idx="2165">
                  <c:v>493.40699999999998</c:v>
                </c:pt>
                <c:pt idx="2166">
                  <c:v>494.40699999999998</c:v>
                </c:pt>
                <c:pt idx="2167">
                  <c:v>495.40699999999998</c:v>
                </c:pt>
                <c:pt idx="2168">
                  <c:v>496.40699999999998</c:v>
                </c:pt>
                <c:pt idx="2169">
                  <c:v>497.40699999999998</c:v>
                </c:pt>
                <c:pt idx="2170">
                  <c:v>498.40699999999998</c:v>
                </c:pt>
                <c:pt idx="2171">
                  <c:v>499.40699999999998</c:v>
                </c:pt>
                <c:pt idx="2172">
                  <c:v>500.40699999999998</c:v>
                </c:pt>
                <c:pt idx="2173">
                  <c:v>501.40699999999998</c:v>
                </c:pt>
                <c:pt idx="2174">
                  <c:v>502.40699999999998</c:v>
                </c:pt>
                <c:pt idx="2175">
                  <c:v>503.40699999999998</c:v>
                </c:pt>
                <c:pt idx="2176">
                  <c:v>504.40699999999998</c:v>
                </c:pt>
                <c:pt idx="2177">
                  <c:v>505.40699999999998</c:v>
                </c:pt>
                <c:pt idx="2178">
                  <c:v>506.40699999999998</c:v>
                </c:pt>
                <c:pt idx="2179">
                  <c:v>507.40699999999998</c:v>
                </c:pt>
                <c:pt idx="2180">
                  <c:v>508.40699999999998</c:v>
                </c:pt>
                <c:pt idx="2181">
                  <c:v>509.40699999999998</c:v>
                </c:pt>
                <c:pt idx="2182">
                  <c:v>510.40699999999998</c:v>
                </c:pt>
                <c:pt idx="2183">
                  <c:v>511.40699999999998</c:v>
                </c:pt>
                <c:pt idx="2184">
                  <c:v>512.40700000000004</c:v>
                </c:pt>
                <c:pt idx="2185">
                  <c:v>513.40700000000004</c:v>
                </c:pt>
                <c:pt idx="2186">
                  <c:v>514.40700000000004</c:v>
                </c:pt>
                <c:pt idx="2187">
                  <c:v>515.40700000000004</c:v>
                </c:pt>
                <c:pt idx="2188">
                  <c:v>516.40700000000004</c:v>
                </c:pt>
                <c:pt idx="2189">
                  <c:v>517.40700000000004</c:v>
                </c:pt>
                <c:pt idx="2190">
                  <c:v>518.40700000000004</c:v>
                </c:pt>
                <c:pt idx="2191">
                  <c:v>519.40700000000004</c:v>
                </c:pt>
                <c:pt idx="2192">
                  <c:v>520.40700000000004</c:v>
                </c:pt>
                <c:pt idx="2193">
                  <c:v>521.40700000000004</c:v>
                </c:pt>
                <c:pt idx="2194">
                  <c:v>522.40700000000004</c:v>
                </c:pt>
                <c:pt idx="2195">
                  <c:v>523.40700000000004</c:v>
                </c:pt>
                <c:pt idx="2196">
                  <c:v>524.40700000000004</c:v>
                </c:pt>
                <c:pt idx="2197">
                  <c:v>525.40700000000004</c:v>
                </c:pt>
                <c:pt idx="2198">
                  <c:v>526.40700000000004</c:v>
                </c:pt>
                <c:pt idx="2199">
                  <c:v>527.40700000000004</c:v>
                </c:pt>
                <c:pt idx="2200">
                  <c:v>528.40700000000004</c:v>
                </c:pt>
                <c:pt idx="2201">
                  <c:v>529.40700000000004</c:v>
                </c:pt>
                <c:pt idx="2202">
                  <c:v>530.40700000000004</c:v>
                </c:pt>
                <c:pt idx="2203">
                  <c:v>531.40700000000004</c:v>
                </c:pt>
                <c:pt idx="2204">
                  <c:v>532.40700000000004</c:v>
                </c:pt>
                <c:pt idx="2205">
                  <c:v>533.40700000000004</c:v>
                </c:pt>
                <c:pt idx="2206">
                  <c:v>534.40700000000004</c:v>
                </c:pt>
                <c:pt idx="2207">
                  <c:v>535.40700000000004</c:v>
                </c:pt>
                <c:pt idx="2208">
                  <c:v>536.40700000000004</c:v>
                </c:pt>
                <c:pt idx="2209">
                  <c:v>537.40700000000004</c:v>
                </c:pt>
                <c:pt idx="2210">
                  <c:v>538.40700000000004</c:v>
                </c:pt>
                <c:pt idx="2211">
                  <c:v>539.40700000000004</c:v>
                </c:pt>
                <c:pt idx="2212">
                  <c:v>540.40700000000004</c:v>
                </c:pt>
                <c:pt idx="2213">
                  <c:v>541.40700000000004</c:v>
                </c:pt>
                <c:pt idx="2214">
                  <c:v>542.40700000000004</c:v>
                </c:pt>
                <c:pt idx="2215">
                  <c:v>543.40700000000004</c:v>
                </c:pt>
                <c:pt idx="2216">
                  <c:v>544.40700000000004</c:v>
                </c:pt>
                <c:pt idx="2217">
                  <c:v>545.40700000000004</c:v>
                </c:pt>
                <c:pt idx="2218">
                  <c:v>546.40700000000004</c:v>
                </c:pt>
                <c:pt idx="2219">
                  <c:v>547.40700000000004</c:v>
                </c:pt>
                <c:pt idx="2220">
                  <c:v>548.40700000000004</c:v>
                </c:pt>
                <c:pt idx="2221">
                  <c:v>549.40700000000004</c:v>
                </c:pt>
                <c:pt idx="2222">
                  <c:v>550.40700000000004</c:v>
                </c:pt>
                <c:pt idx="2223">
                  <c:v>551.40700000000004</c:v>
                </c:pt>
                <c:pt idx="2224">
                  <c:v>552.40700000000004</c:v>
                </c:pt>
                <c:pt idx="2225">
                  <c:v>553.40700000000004</c:v>
                </c:pt>
                <c:pt idx="2226">
                  <c:v>554.40700000000004</c:v>
                </c:pt>
                <c:pt idx="2227">
                  <c:v>555.40700000000004</c:v>
                </c:pt>
                <c:pt idx="2228">
                  <c:v>556.40700000000004</c:v>
                </c:pt>
                <c:pt idx="2229">
                  <c:v>557.40700000000004</c:v>
                </c:pt>
                <c:pt idx="2230">
                  <c:v>558.40700000000004</c:v>
                </c:pt>
                <c:pt idx="2231">
                  <c:v>559.40700000000004</c:v>
                </c:pt>
                <c:pt idx="2232">
                  <c:v>560.40700000000004</c:v>
                </c:pt>
                <c:pt idx="2233">
                  <c:v>561.40700000000004</c:v>
                </c:pt>
                <c:pt idx="2234">
                  <c:v>562.40700000000004</c:v>
                </c:pt>
                <c:pt idx="2235">
                  <c:v>563.40700000000004</c:v>
                </c:pt>
                <c:pt idx="2236">
                  <c:v>564.40700000000004</c:v>
                </c:pt>
                <c:pt idx="2237">
                  <c:v>565.40700000000004</c:v>
                </c:pt>
                <c:pt idx="2238">
                  <c:v>566.40700000000004</c:v>
                </c:pt>
                <c:pt idx="2239">
                  <c:v>567.40700000000004</c:v>
                </c:pt>
                <c:pt idx="2240">
                  <c:v>568.40700000000004</c:v>
                </c:pt>
                <c:pt idx="2241">
                  <c:v>569.40700000000004</c:v>
                </c:pt>
                <c:pt idx="2242">
                  <c:v>570.40700000000004</c:v>
                </c:pt>
                <c:pt idx="2243">
                  <c:v>571.40700000000004</c:v>
                </c:pt>
                <c:pt idx="2244">
                  <c:v>572.40700000000004</c:v>
                </c:pt>
                <c:pt idx="2245">
                  <c:v>573.40700000000004</c:v>
                </c:pt>
                <c:pt idx="2246">
                  <c:v>574.40700000000004</c:v>
                </c:pt>
                <c:pt idx="2247">
                  <c:v>575.40700000000004</c:v>
                </c:pt>
                <c:pt idx="2248">
                  <c:v>576.40700000000004</c:v>
                </c:pt>
                <c:pt idx="2249">
                  <c:v>577.40700000000004</c:v>
                </c:pt>
                <c:pt idx="2250">
                  <c:v>578.40700000000004</c:v>
                </c:pt>
                <c:pt idx="2251">
                  <c:v>579.40700000000004</c:v>
                </c:pt>
                <c:pt idx="2252">
                  <c:v>580.40700000000004</c:v>
                </c:pt>
                <c:pt idx="2253">
                  <c:v>581.40700000000004</c:v>
                </c:pt>
                <c:pt idx="2254">
                  <c:v>582.40700000000004</c:v>
                </c:pt>
                <c:pt idx="2255">
                  <c:v>583.40700000000004</c:v>
                </c:pt>
                <c:pt idx="2256">
                  <c:v>584.40700000000004</c:v>
                </c:pt>
                <c:pt idx="2257">
                  <c:v>585.40700000000004</c:v>
                </c:pt>
                <c:pt idx="2258">
                  <c:v>586.40700000000004</c:v>
                </c:pt>
                <c:pt idx="2259">
                  <c:v>587.40700000000004</c:v>
                </c:pt>
                <c:pt idx="2260">
                  <c:v>588.40700000000004</c:v>
                </c:pt>
                <c:pt idx="2261">
                  <c:v>589.40700000000004</c:v>
                </c:pt>
                <c:pt idx="2262">
                  <c:v>590.40700000000004</c:v>
                </c:pt>
                <c:pt idx="2263">
                  <c:v>591.40700000000004</c:v>
                </c:pt>
                <c:pt idx="2264">
                  <c:v>592.40700000000004</c:v>
                </c:pt>
                <c:pt idx="2265">
                  <c:v>593.40700000000004</c:v>
                </c:pt>
                <c:pt idx="2266">
                  <c:v>594.40700000000004</c:v>
                </c:pt>
                <c:pt idx="2267">
                  <c:v>595.40700000000004</c:v>
                </c:pt>
                <c:pt idx="2268">
                  <c:v>596.40700000000004</c:v>
                </c:pt>
                <c:pt idx="2269">
                  <c:v>597.40700000000004</c:v>
                </c:pt>
                <c:pt idx="2270">
                  <c:v>598.40700000000004</c:v>
                </c:pt>
                <c:pt idx="2271">
                  <c:v>599.40700000000004</c:v>
                </c:pt>
                <c:pt idx="2272">
                  <c:v>600.40700000000004</c:v>
                </c:pt>
                <c:pt idx="2273">
                  <c:v>601.40700000000004</c:v>
                </c:pt>
                <c:pt idx="2274">
                  <c:v>602.40700000000004</c:v>
                </c:pt>
                <c:pt idx="2275">
                  <c:v>603.40700000000004</c:v>
                </c:pt>
                <c:pt idx="2276">
                  <c:v>604.40700000000004</c:v>
                </c:pt>
                <c:pt idx="2277">
                  <c:v>605.40700000000004</c:v>
                </c:pt>
                <c:pt idx="2278">
                  <c:v>606.40700000000004</c:v>
                </c:pt>
                <c:pt idx="2279">
                  <c:v>607.40700000000004</c:v>
                </c:pt>
                <c:pt idx="2280">
                  <c:v>608.40700000000004</c:v>
                </c:pt>
                <c:pt idx="2281">
                  <c:v>609.40700000000004</c:v>
                </c:pt>
                <c:pt idx="2282">
                  <c:v>610.40700000000004</c:v>
                </c:pt>
                <c:pt idx="2283">
                  <c:v>611.40700000000004</c:v>
                </c:pt>
                <c:pt idx="2284">
                  <c:v>612.40700000000004</c:v>
                </c:pt>
                <c:pt idx="2285">
                  <c:v>613.40700000000004</c:v>
                </c:pt>
                <c:pt idx="2286">
                  <c:v>614.40700000000004</c:v>
                </c:pt>
                <c:pt idx="2287">
                  <c:v>615.40700000000004</c:v>
                </c:pt>
                <c:pt idx="2288">
                  <c:v>616.40700000000004</c:v>
                </c:pt>
                <c:pt idx="2289">
                  <c:v>617.40700000000004</c:v>
                </c:pt>
                <c:pt idx="2290">
                  <c:v>618.40700000000004</c:v>
                </c:pt>
                <c:pt idx="2291">
                  <c:v>619.40700000000004</c:v>
                </c:pt>
                <c:pt idx="2292">
                  <c:v>620.40700000000004</c:v>
                </c:pt>
                <c:pt idx="2293">
                  <c:v>621.40700000000004</c:v>
                </c:pt>
                <c:pt idx="2294">
                  <c:v>622.40700000000004</c:v>
                </c:pt>
                <c:pt idx="2295">
                  <c:v>623.40700000000004</c:v>
                </c:pt>
                <c:pt idx="2296">
                  <c:v>624.40700000000004</c:v>
                </c:pt>
                <c:pt idx="2297">
                  <c:v>625.40700000000004</c:v>
                </c:pt>
                <c:pt idx="2298">
                  <c:v>626.40700000000004</c:v>
                </c:pt>
                <c:pt idx="2299">
                  <c:v>627.40700000000004</c:v>
                </c:pt>
                <c:pt idx="2300">
                  <c:v>628.40700000000004</c:v>
                </c:pt>
                <c:pt idx="2301">
                  <c:v>629.40700000000004</c:v>
                </c:pt>
                <c:pt idx="2302">
                  <c:v>630.40700000000004</c:v>
                </c:pt>
                <c:pt idx="2303">
                  <c:v>631.40700000000004</c:v>
                </c:pt>
                <c:pt idx="2304">
                  <c:v>632.40700000000004</c:v>
                </c:pt>
                <c:pt idx="2305">
                  <c:v>633.40700000000004</c:v>
                </c:pt>
                <c:pt idx="2306">
                  <c:v>634.40700000000004</c:v>
                </c:pt>
                <c:pt idx="2307">
                  <c:v>635.40700000000004</c:v>
                </c:pt>
                <c:pt idx="2308">
                  <c:v>636.40700000000004</c:v>
                </c:pt>
                <c:pt idx="2309">
                  <c:v>637.40700000000004</c:v>
                </c:pt>
                <c:pt idx="2310">
                  <c:v>638.40700000000004</c:v>
                </c:pt>
                <c:pt idx="2311">
                  <c:v>639.40700000000004</c:v>
                </c:pt>
                <c:pt idx="2312">
                  <c:v>640.40700000000004</c:v>
                </c:pt>
                <c:pt idx="2313">
                  <c:v>641.40700000000004</c:v>
                </c:pt>
                <c:pt idx="2314">
                  <c:v>642.40700000000004</c:v>
                </c:pt>
                <c:pt idx="2315">
                  <c:v>643.40700000000004</c:v>
                </c:pt>
                <c:pt idx="2316">
                  <c:v>644.40700000000004</c:v>
                </c:pt>
                <c:pt idx="2317">
                  <c:v>645.40700000000004</c:v>
                </c:pt>
                <c:pt idx="2318">
                  <c:v>646.40700000000004</c:v>
                </c:pt>
                <c:pt idx="2319">
                  <c:v>647.40700000000004</c:v>
                </c:pt>
                <c:pt idx="2320">
                  <c:v>648.40700000000004</c:v>
                </c:pt>
                <c:pt idx="2321">
                  <c:v>649.40700000000004</c:v>
                </c:pt>
                <c:pt idx="2322">
                  <c:v>650.40700000000004</c:v>
                </c:pt>
                <c:pt idx="2323">
                  <c:v>651.40700000000004</c:v>
                </c:pt>
                <c:pt idx="2324">
                  <c:v>652.40700000000004</c:v>
                </c:pt>
                <c:pt idx="2325">
                  <c:v>653.40700000000004</c:v>
                </c:pt>
                <c:pt idx="2326">
                  <c:v>654.40700000000004</c:v>
                </c:pt>
                <c:pt idx="2327">
                  <c:v>655.40700000000004</c:v>
                </c:pt>
                <c:pt idx="2328">
                  <c:v>656.40700000000004</c:v>
                </c:pt>
                <c:pt idx="2329">
                  <c:v>657.40700000000004</c:v>
                </c:pt>
                <c:pt idx="2330">
                  <c:v>658.40700000000004</c:v>
                </c:pt>
                <c:pt idx="2331">
                  <c:v>659.40700000000004</c:v>
                </c:pt>
                <c:pt idx="2332">
                  <c:v>660.40700000000004</c:v>
                </c:pt>
                <c:pt idx="2333">
                  <c:v>661.40700000000004</c:v>
                </c:pt>
                <c:pt idx="2334">
                  <c:v>662.40700000000004</c:v>
                </c:pt>
                <c:pt idx="2335">
                  <c:v>663.40700000000004</c:v>
                </c:pt>
                <c:pt idx="2336">
                  <c:v>664.40700000000004</c:v>
                </c:pt>
                <c:pt idx="2337">
                  <c:v>665.40700000000004</c:v>
                </c:pt>
                <c:pt idx="2338">
                  <c:v>666.40700000000004</c:v>
                </c:pt>
                <c:pt idx="2339">
                  <c:v>667.40700000000004</c:v>
                </c:pt>
                <c:pt idx="2340">
                  <c:v>668.40700000000004</c:v>
                </c:pt>
                <c:pt idx="2341">
                  <c:v>669.40700000000004</c:v>
                </c:pt>
                <c:pt idx="2342">
                  <c:v>670.40700000000004</c:v>
                </c:pt>
                <c:pt idx="2343">
                  <c:v>671.40700000000004</c:v>
                </c:pt>
                <c:pt idx="2344">
                  <c:v>672.40700000000004</c:v>
                </c:pt>
                <c:pt idx="2345">
                  <c:v>673.40700000000004</c:v>
                </c:pt>
                <c:pt idx="2346">
                  <c:v>674.40700000000004</c:v>
                </c:pt>
                <c:pt idx="2347">
                  <c:v>675.40700000000004</c:v>
                </c:pt>
                <c:pt idx="2348">
                  <c:v>676.40700000000004</c:v>
                </c:pt>
                <c:pt idx="2349">
                  <c:v>677.40700000000004</c:v>
                </c:pt>
                <c:pt idx="2350">
                  <c:v>678.40700000000004</c:v>
                </c:pt>
                <c:pt idx="2351">
                  <c:v>679.40700000000004</c:v>
                </c:pt>
                <c:pt idx="2352">
                  <c:v>680.40700000000004</c:v>
                </c:pt>
                <c:pt idx="2353">
                  <c:v>681.40700000000004</c:v>
                </c:pt>
                <c:pt idx="2354">
                  <c:v>682.40700000000004</c:v>
                </c:pt>
                <c:pt idx="2355">
                  <c:v>683.40700000000004</c:v>
                </c:pt>
                <c:pt idx="2356">
                  <c:v>684.40700000000004</c:v>
                </c:pt>
                <c:pt idx="2357">
                  <c:v>685.40700000000004</c:v>
                </c:pt>
                <c:pt idx="2358">
                  <c:v>686.40700000000004</c:v>
                </c:pt>
                <c:pt idx="2359">
                  <c:v>687.40700000000004</c:v>
                </c:pt>
                <c:pt idx="2360">
                  <c:v>688.40700000000004</c:v>
                </c:pt>
                <c:pt idx="2361">
                  <c:v>689.40700000000004</c:v>
                </c:pt>
                <c:pt idx="2362">
                  <c:v>690.40700000000004</c:v>
                </c:pt>
                <c:pt idx="2363">
                  <c:v>691.40700000000004</c:v>
                </c:pt>
                <c:pt idx="2364">
                  <c:v>692.40700000000004</c:v>
                </c:pt>
                <c:pt idx="2365">
                  <c:v>693.40700000000004</c:v>
                </c:pt>
                <c:pt idx="2366">
                  <c:v>694.40700000000004</c:v>
                </c:pt>
                <c:pt idx="2367">
                  <c:v>695.40700000000004</c:v>
                </c:pt>
                <c:pt idx="2368">
                  <c:v>696.40700000000004</c:v>
                </c:pt>
                <c:pt idx="2369">
                  <c:v>697.40700000000004</c:v>
                </c:pt>
                <c:pt idx="2370">
                  <c:v>698.40700000000004</c:v>
                </c:pt>
                <c:pt idx="2371">
                  <c:v>699.40700000000004</c:v>
                </c:pt>
                <c:pt idx="2372">
                  <c:v>700.40700000000004</c:v>
                </c:pt>
                <c:pt idx="2373">
                  <c:v>701.40700000000004</c:v>
                </c:pt>
                <c:pt idx="2374">
                  <c:v>702.40700000000004</c:v>
                </c:pt>
                <c:pt idx="2375">
                  <c:v>703.40700000000004</c:v>
                </c:pt>
                <c:pt idx="2376">
                  <c:v>704.40700000000004</c:v>
                </c:pt>
                <c:pt idx="2377">
                  <c:v>705.40700000000004</c:v>
                </c:pt>
                <c:pt idx="2378">
                  <c:v>706.40700000000004</c:v>
                </c:pt>
                <c:pt idx="2379">
                  <c:v>707.40700000000004</c:v>
                </c:pt>
                <c:pt idx="2380">
                  <c:v>708.40700000000004</c:v>
                </c:pt>
                <c:pt idx="2381">
                  <c:v>709.40700000000004</c:v>
                </c:pt>
                <c:pt idx="2382">
                  <c:v>710.40700000000004</c:v>
                </c:pt>
                <c:pt idx="2383">
                  <c:v>711.40700000000004</c:v>
                </c:pt>
                <c:pt idx="2384">
                  <c:v>712.40700000000004</c:v>
                </c:pt>
                <c:pt idx="2385">
                  <c:v>713.40700000000004</c:v>
                </c:pt>
                <c:pt idx="2386">
                  <c:v>714.40700000000004</c:v>
                </c:pt>
                <c:pt idx="2387">
                  <c:v>715.40700000000004</c:v>
                </c:pt>
                <c:pt idx="2388">
                  <c:v>716.40700000000004</c:v>
                </c:pt>
                <c:pt idx="2389">
                  <c:v>717.40700000000004</c:v>
                </c:pt>
                <c:pt idx="2390">
                  <c:v>718.40700000000004</c:v>
                </c:pt>
                <c:pt idx="2391">
                  <c:v>719.40700000000004</c:v>
                </c:pt>
                <c:pt idx="2392">
                  <c:v>720.40700000000004</c:v>
                </c:pt>
                <c:pt idx="2393">
                  <c:v>721.40700000000004</c:v>
                </c:pt>
                <c:pt idx="2394">
                  <c:v>722.40700000000004</c:v>
                </c:pt>
                <c:pt idx="2395">
                  <c:v>723.40700000000004</c:v>
                </c:pt>
                <c:pt idx="2396">
                  <c:v>724.40700000000004</c:v>
                </c:pt>
                <c:pt idx="2397">
                  <c:v>725.40700000000004</c:v>
                </c:pt>
                <c:pt idx="2398">
                  <c:v>726.40700000000004</c:v>
                </c:pt>
                <c:pt idx="2399">
                  <c:v>727.40700000000004</c:v>
                </c:pt>
                <c:pt idx="2400">
                  <c:v>728.40700000000004</c:v>
                </c:pt>
                <c:pt idx="2401">
                  <c:v>729.40700000000004</c:v>
                </c:pt>
                <c:pt idx="2402">
                  <c:v>730.40700000000004</c:v>
                </c:pt>
                <c:pt idx="2403">
                  <c:v>731.40700000000004</c:v>
                </c:pt>
                <c:pt idx="2404">
                  <c:v>732.40700000000004</c:v>
                </c:pt>
                <c:pt idx="2405">
                  <c:v>733.40700000000004</c:v>
                </c:pt>
                <c:pt idx="2406">
                  <c:v>734.40700000000004</c:v>
                </c:pt>
                <c:pt idx="2407">
                  <c:v>735.40700000000004</c:v>
                </c:pt>
                <c:pt idx="2408">
                  <c:v>736.40700000000004</c:v>
                </c:pt>
                <c:pt idx="2409">
                  <c:v>737.40700000000004</c:v>
                </c:pt>
                <c:pt idx="2410">
                  <c:v>738.40700000000004</c:v>
                </c:pt>
                <c:pt idx="2411">
                  <c:v>739.40700000000004</c:v>
                </c:pt>
                <c:pt idx="2412">
                  <c:v>740.40700000000004</c:v>
                </c:pt>
                <c:pt idx="2413">
                  <c:v>741.40700000000004</c:v>
                </c:pt>
                <c:pt idx="2414">
                  <c:v>742.40700000000004</c:v>
                </c:pt>
                <c:pt idx="2415">
                  <c:v>743.40700000000004</c:v>
                </c:pt>
                <c:pt idx="2416">
                  <c:v>744.40700000000004</c:v>
                </c:pt>
                <c:pt idx="2417">
                  <c:v>745.40700000000004</c:v>
                </c:pt>
                <c:pt idx="2418">
                  <c:v>746.40700000000004</c:v>
                </c:pt>
                <c:pt idx="2419">
                  <c:v>747.40700000000004</c:v>
                </c:pt>
                <c:pt idx="2420">
                  <c:v>748.40700000000004</c:v>
                </c:pt>
                <c:pt idx="2421">
                  <c:v>749.40700000000004</c:v>
                </c:pt>
                <c:pt idx="2422">
                  <c:v>750.40700000000004</c:v>
                </c:pt>
                <c:pt idx="2423">
                  <c:v>751.40700000000004</c:v>
                </c:pt>
                <c:pt idx="2424">
                  <c:v>752.40700000000004</c:v>
                </c:pt>
                <c:pt idx="2425">
                  <c:v>753.40700000000004</c:v>
                </c:pt>
                <c:pt idx="2426">
                  <c:v>754.40700000000004</c:v>
                </c:pt>
                <c:pt idx="2427">
                  <c:v>755.40700000000004</c:v>
                </c:pt>
                <c:pt idx="2428">
                  <c:v>756.40700000000004</c:v>
                </c:pt>
                <c:pt idx="2429">
                  <c:v>757.40700000000004</c:v>
                </c:pt>
                <c:pt idx="2430">
                  <c:v>758.40700000000004</c:v>
                </c:pt>
                <c:pt idx="2431">
                  <c:v>759.40700000000004</c:v>
                </c:pt>
                <c:pt idx="2432">
                  <c:v>760.40700000000004</c:v>
                </c:pt>
                <c:pt idx="2433">
                  <c:v>761.40700000000004</c:v>
                </c:pt>
                <c:pt idx="2434">
                  <c:v>762.40700000000004</c:v>
                </c:pt>
                <c:pt idx="2435">
                  <c:v>763.40700000000004</c:v>
                </c:pt>
                <c:pt idx="2436">
                  <c:v>764.40700000000004</c:v>
                </c:pt>
                <c:pt idx="2437">
                  <c:v>765.40700000000004</c:v>
                </c:pt>
                <c:pt idx="2438">
                  <c:v>766.40700000000004</c:v>
                </c:pt>
                <c:pt idx="2439">
                  <c:v>767.40700000000004</c:v>
                </c:pt>
                <c:pt idx="2440">
                  <c:v>768.40700000000004</c:v>
                </c:pt>
                <c:pt idx="2441">
                  <c:v>769.40700000000004</c:v>
                </c:pt>
                <c:pt idx="2442">
                  <c:v>770.40700000000004</c:v>
                </c:pt>
                <c:pt idx="2443">
                  <c:v>771.40700000000004</c:v>
                </c:pt>
                <c:pt idx="2444">
                  <c:v>772.40700000000004</c:v>
                </c:pt>
                <c:pt idx="2445">
                  <c:v>773.40700000000004</c:v>
                </c:pt>
                <c:pt idx="2446">
                  <c:v>774.40700000000004</c:v>
                </c:pt>
                <c:pt idx="2447">
                  <c:v>775.40700000000004</c:v>
                </c:pt>
                <c:pt idx="2448">
                  <c:v>776.40700000000004</c:v>
                </c:pt>
                <c:pt idx="2449">
                  <c:v>777.40700000000004</c:v>
                </c:pt>
                <c:pt idx="2450">
                  <c:v>778.40700000000004</c:v>
                </c:pt>
                <c:pt idx="2451">
                  <c:v>779.40700000000004</c:v>
                </c:pt>
                <c:pt idx="2452">
                  <c:v>780.40700000000004</c:v>
                </c:pt>
                <c:pt idx="2453">
                  <c:v>781.40700000000004</c:v>
                </c:pt>
                <c:pt idx="2454">
                  <c:v>782.40700000000004</c:v>
                </c:pt>
                <c:pt idx="2455">
                  <c:v>783.40700000000004</c:v>
                </c:pt>
                <c:pt idx="2456">
                  <c:v>784.40700000000004</c:v>
                </c:pt>
                <c:pt idx="2457">
                  <c:v>785.40700000000004</c:v>
                </c:pt>
                <c:pt idx="2458">
                  <c:v>786.40700000000004</c:v>
                </c:pt>
                <c:pt idx="2459">
                  <c:v>787.40700000000004</c:v>
                </c:pt>
                <c:pt idx="2460">
                  <c:v>788.40700000000004</c:v>
                </c:pt>
                <c:pt idx="2461">
                  <c:v>789.40700000000004</c:v>
                </c:pt>
                <c:pt idx="2462">
                  <c:v>790.40700000000004</c:v>
                </c:pt>
                <c:pt idx="2463">
                  <c:v>791.40700000000004</c:v>
                </c:pt>
                <c:pt idx="2464">
                  <c:v>792.40700000000004</c:v>
                </c:pt>
                <c:pt idx="2465">
                  <c:v>793.40700000000004</c:v>
                </c:pt>
                <c:pt idx="2466">
                  <c:v>794.40700000000004</c:v>
                </c:pt>
                <c:pt idx="2467">
                  <c:v>795.40700000000004</c:v>
                </c:pt>
                <c:pt idx="2468">
                  <c:v>796.40700000000004</c:v>
                </c:pt>
                <c:pt idx="2469">
                  <c:v>797.40700000000004</c:v>
                </c:pt>
                <c:pt idx="2470">
                  <c:v>798.40700000000004</c:v>
                </c:pt>
                <c:pt idx="2471">
                  <c:v>799.40700000000004</c:v>
                </c:pt>
                <c:pt idx="2472">
                  <c:v>800.40700000000004</c:v>
                </c:pt>
                <c:pt idx="2473">
                  <c:v>801.40700000000004</c:v>
                </c:pt>
                <c:pt idx="2474">
                  <c:v>802.40700000000004</c:v>
                </c:pt>
                <c:pt idx="2475">
                  <c:v>803.40700000000004</c:v>
                </c:pt>
                <c:pt idx="2476">
                  <c:v>804.40700000000004</c:v>
                </c:pt>
                <c:pt idx="2477">
                  <c:v>805.40700000000004</c:v>
                </c:pt>
                <c:pt idx="2478">
                  <c:v>806.40700000000004</c:v>
                </c:pt>
                <c:pt idx="2479">
                  <c:v>807.40700000000004</c:v>
                </c:pt>
                <c:pt idx="2480">
                  <c:v>808.40700000000004</c:v>
                </c:pt>
                <c:pt idx="2481">
                  <c:v>809.40700000000004</c:v>
                </c:pt>
                <c:pt idx="2482">
                  <c:v>810.40700000000004</c:v>
                </c:pt>
                <c:pt idx="2483">
                  <c:v>811.40700000000004</c:v>
                </c:pt>
                <c:pt idx="2484">
                  <c:v>812.40700000000004</c:v>
                </c:pt>
                <c:pt idx="2485">
                  <c:v>813.40700000000004</c:v>
                </c:pt>
                <c:pt idx="2486">
                  <c:v>814.40700000000004</c:v>
                </c:pt>
                <c:pt idx="2487">
                  <c:v>815.40700000000004</c:v>
                </c:pt>
                <c:pt idx="2488">
                  <c:v>816.40700000000004</c:v>
                </c:pt>
                <c:pt idx="2489">
                  <c:v>817.40700000000004</c:v>
                </c:pt>
                <c:pt idx="2490">
                  <c:v>818.40700000000004</c:v>
                </c:pt>
                <c:pt idx="2491">
                  <c:v>819.40700000000004</c:v>
                </c:pt>
                <c:pt idx="2492">
                  <c:v>820.40700000000004</c:v>
                </c:pt>
                <c:pt idx="2493">
                  <c:v>821.40700000000004</c:v>
                </c:pt>
                <c:pt idx="2494">
                  <c:v>822.40700000000004</c:v>
                </c:pt>
                <c:pt idx="2495">
                  <c:v>823.40700000000004</c:v>
                </c:pt>
                <c:pt idx="2496">
                  <c:v>824.40700000000004</c:v>
                </c:pt>
                <c:pt idx="2497">
                  <c:v>825.40700000000004</c:v>
                </c:pt>
                <c:pt idx="2498">
                  <c:v>826.40700000000004</c:v>
                </c:pt>
                <c:pt idx="2499">
                  <c:v>827.40700000000004</c:v>
                </c:pt>
                <c:pt idx="2500">
                  <c:v>828.40700000000004</c:v>
                </c:pt>
                <c:pt idx="2501">
                  <c:v>829.40700000000004</c:v>
                </c:pt>
                <c:pt idx="2502">
                  <c:v>830.40700000000004</c:v>
                </c:pt>
                <c:pt idx="2503">
                  <c:v>831.40700000000004</c:v>
                </c:pt>
                <c:pt idx="2504">
                  <c:v>832.40700000000004</c:v>
                </c:pt>
                <c:pt idx="2505">
                  <c:v>833.40700000000004</c:v>
                </c:pt>
                <c:pt idx="2506">
                  <c:v>834.40700000000004</c:v>
                </c:pt>
                <c:pt idx="2507">
                  <c:v>835.40700000000004</c:v>
                </c:pt>
                <c:pt idx="2508">
                  <c:v>836.40700000000004</c:v>
                </c:pt>
                <c:pt idx="2509">
                  <c:v>837.40700000000004</c:v>
                </c:pt>
                <c:pt idx="2510">
                  <c:v>838.40700000000004</c:v>
                </c:pt>
                <c:pt idx="2511">
                  <c:v>839.40700000000004</c:v>
                </c:pt>
                <c:pt idx="2512">
                  <c:v>840.40700000000004</c:v>
                </c:pt>
                <c:pt idx="2513">
                  <c:v>841.40700000000004</c:v>
                </c:pt>
                <c:pt idx="2514">
                  <c:v>842.40700000000004</c:v>
                </c:pt>
                <c:pt idx="2515">
                  <c:v>843.40700000000004</c:v>
                </c:pt>
                <c:pt idx="2516">
                  <c:v>844.40700000000004</c:v>
                </c:pt>
                <c:pt idx="2517">
                  <c:v>845.40700000000004</c:v>
                </c:pt>
                <c:pt idx="2518">
                  <c:v>846.40700000000004</c:v>
                </c:pt>
                <c:pt idx="2519">
                  <c:v>847.40700000000004</c:v>
                </c:pt>
                <c:pt idx="2520">
                  <c:v>848.40700000000004</c:v>
                </c:pt>
                <c:pt idx="2521">
                  <c:v>849.40700000000004</c:v>
                </c:pt>
                <c:pt idx="2522">
                  <c:v>850.40700000000004</c:v>
                </c:pt>
                <c:pt idx="2523">
                  <c:v>851.40700000000004</c:v>
                </c:pt>
                <c:pt idx="2524">
                  <c:v>852.40700000000004</c:v>
                </c:pt>
                <c:pt idx="2525">
                  <c:v>853.40700000000004</c:v>
                </c:pt>
                <c:pt idx="2526">
                  <c:v>854.40700000000004</c:v>
                </c:pt>
                <c:pt idx="2527">
                  <c:v>855.40700000000004</c:v>
                </c:pt>
                <c:pt idx="2528">
                  <c:v>856.40700000000004</c:v>
                </c:pt>
                <c:pt idx="2529">
                  <c:v>857.40700000000004</c:v>
                </c:pt>
                <c:pt idx="2530">
                  <c:v>858.40700000000004</c:v>
                </c:pt>
                <c:pt idx="2531">
                  <c:v>859.40700000000004</c:v>
                </c:pt>
                <c:pt idx="2532">
                  <c:v>860.40700000000004</c:v>
                </c:pt>
                <c:pt idx="2533">
                  <c:v>861.40700000000004</c:v>
                </c:pt>
                <c:pt idx="2534">
                  <c:v>862.40700000000004</c:v>
                </c:pt>
                <c:pt idx="2535">
                  <c:v>863.40700000000004</c:v>
                </c:pt>
                <c:pt idx="2536">
                  <c:v>864.40700000000004</c:v>
                </c:pt>
                <c:pt idx="2537">
                  <c:v>865.40700000000004</c:v>
                </c:pt>
                <c:pt idx="2538">
                  <c:v>866.40700000000004</c:v>
                </c:pt>
                <c:pt idx="2539">
                  <c:v>867.40700000000004</c:v>
                </c:pt>
                <c:pt idx="2540">
                  <c:v>868.40700000000004</c:v>
                </c:pt>
                <c:pt idx="2541">
                  <c:v>869.40700000000004</c:v>
                </c:pt>
                <c:pt idx="2542">
                  <c:v>870.40700000000004</c:v>
                </c:pt>
                <c:pt idx="2543">
                  <c:v>871.40700000000004</c:v>
                </c:pt>
                <c:pt idx="2544">
                  <c:v>872.40700000000004</c:v>
                </c:pt>
                <c:pt idx="2545">
                  <c:v>873.40700000000004</c:v>
                </c:pt>
                <c:pt idx="2546">
                  <c:v>874.40700000000004</c:v>
                </c:pt>
                <c:pt idx="2547">
                  <c:v>875.40700000000004</c:v>
                </c:pt>
                <c:pt idx="2548">
                  <c:v>876.40700000000004</c:v>
                </c:pt>
                <c:pt idx="2549">
                  <c:v>877.40700000000004</c:v>
                </c:pt>
                <c:pt idx="2550">
                  <c:v>878.40700000000004</c:v>
                </c:pt>
                <c:pt idx="2551">
                  <c:v>879.40700000000004</c:v>
                </c:pt>
                <c:pt idx="2552">
                  <c:v>880.40700000000004</c:v>
                </c:pt>
                <c:pt idx="2553">
                  <c:v>881.40700000000004</c:v>
                </c:pt>
                <c:pt idx="2554">
                  <c:v>882.40700000000004</c:v>
                </c:pt>
                <c:pt idx="2555">
                  <c:v>883.40700000000004</c:v>
                </c:pt>
                <c:pt idx="2556">
                  <c:v>884.40700000000004</c:v>
                </c:pt>
                <c:pt idx="2557">
                  <c:v>885.40700000000004</c:v>
                </c:pt>
                <c:pt idx="2558">
                  <c:v>886.40700000000004</c:v>
                </c:pt>
                <c:pt idx="2559">
                  <c:v>887.40700000000004</c:v>
                </c:pt>
                <c:pt idx="2560">
                  <c:v>888.40700000000004</c:v>
                </c:pt>
                <c:pt idx="2561">
                  <c:v>889.40700000000004</c:v>
                </c:pt>
                <c:pt idx="2562">
                  <c:v>890.40700000000004</c:v>
                </c:pt>
                <c:pt idx="2563">
                  <c:v>891.40700000000004</c:v>
                </c:pt>
                <c:pt idx="2564">
                  <c:v>892.40700000000004</c:v>
                </c:pt>
                <c:pt idx="2565">
                  <c:v>893.40700000000004</c:v>
                </c:pt>
                <c:pt idx="2566">
                  <c:v>894.40700000000004</c:v>
                </c:pt>
                <c:pt idx="2567">
                  <c:v>895.40700000000004</c:v>
                </c:pt>
                <c:pt idx="2568">
                  <c:v>896.40700000000004</c:v>
                </c:pt>
                <c:pt idx="2569">
                  <c:v>897.40700000000004</c:v>
                </c:pt>
                <c:pt idx="2570">
                  <c:v>898.40700000000004</c:v>
                </c:pt>
                <c:pt idx="2571">
                  <c:v>899.40700000000004</c:v>
                </c:pt>
                <c:pt idx="2572">
                  <c:v>900.40700000000004</c:v>
                </c:pt>
                <c:pt idx="2573">
                  <c:v>901.40700000000004</c:v>
                </c:pt>
                <c:pt idx="2574">
                  <c:v>902.40700000000004</c:v>
                </c:pt>
                <c:pt idx="2575">
                  <c:v>903.40700000000004</c:v>
                </c:pt>
                <c:pt idx="2576">
                  <c:v>904.40700000000004</c:v>
                </c:pt>
                <c:pt idx="2577">
                  <c:v>905.40700000000004</c:v>
                </c:pt>
                <c:pt idx="2578">
                  <c:v>906.40700000000004</c:v>
                </c:pt>
                <c:pt idx="2579">
                  <c:v>907.40700000000004</c:v>
                </c:pt>
                <c:pt idx="2580">
                  <c:v>908.40700000000004</c:v>
                </c:pt>
                <c:pt idx="2581">
                  <c:v>909.40700000000004</c:v>
                </c:pt>
                <c:pt idx="2582">
                  <c:v>910.40700000000004</c:v>
                </c:pt>
                <c:pt idx="2583">
                  <c:v>911.40700000000004</c:v>
                </c:pt>
                <c:pt idx="2584">
                  <c:v>912.40700000000004</c:v>
                </c:pt>
                <c:pt idx="2585">
                  <c:v>913.40700000000004</c:v>
                </c:pt>
                <c:pt idx="2586">
                  <c:v>914.40700000000004</c:v>
                </c:pt>
                <c:pt idx="2587">
                  <c:v>915.40700000000004</c:v>
                </c:pt>
                <c:pt idx="2588">
                  <c:v>916.40700000000004</c:v>
                </c:pt>
                <c:pt idx="2589">
                  <c:v>917.40700000000004</c:v>
                </c:pt>
                <c:pt idx="2590">
                  <c:v>918.40700000000004</c:v>
                </c:pt>
                <c:pt idx="2591">
                  <c:v>919.40700000000004</c:v>
                </c:pt>
                <c:pt idx="2592">
                  <c:v>920.40700000000004</c:v>
                </c:pt>
                <c:pt idx="2593">
                  <c:v>921.40700000000004</c:v>
                </c:pt>
                <c:pt idx="2594">
                  <c:v>922.40700000000004</c:v>
                </c:pt>
                <c:pt idx="2595">
                  <c:v>923.40700000000004</c:v>
                </c:pt>
                <c:pt idx="2596">
                  <c:v>924.40700000000004</c:v>
                </c:pt>
                <c:pt idx="2597">
                  <c:v>925.40700000000004</c:v>
                </c:pt>
                <c:pt idx="2598">
                  <c:v>926.40700000000004</c:v>
                </c:pt>
                <c:pt idx="2599">
                  <c:v>927.40700000000004</c:v>
                </c:pt>
                <c:pt idx="2600">
                  <c:v>928.40700000000004</c:v>
                </c:pt>
                <c:pt idx="2601">
                  <c:v>929.40700000000004</c:v>
                </c:pt>
                <c:pt idx="2602">
                  <c:v>930.40700000000004</c:v>
                </c:pt>
                <c:pt idx="2603">
                  <c:v>931.40700000000004</c:v>
                </c:pt>
                <c:pt idx="2604">
                  <c:v>932.40700000000004</c:v>
                </c:pt>
                <c:pt idx="2605">
                  <c:v>933.40700000000004</c:v>
                </c:pt>
                <c:pt idx="2606">
                  <c:v>934.40700000000004</c:v>
                </c:pt>
                <c:pt idx="2607">
                  <c:v>935.40700000000004</c:v>
                </c:pt>
                <c:pt idx="2608">
                  <c:v>936.40700000000004</c:v>
                </c:pt>
                <c:pt idx="2609">
                  <c:v>937.40700000000004</c:v>
                </c:pt>
                <c:pt idx="2610">
                  <c:v>938.40700000000004</c:v>
                </c:pt>
                <c:pt idx="2611">
                  <c:v>939.40700000000004</c:v>
                </c:pt>
                <c:pt idx="2612">
                  <c:v>940.40700000000004</c:v>
                </c:pt>
                <c:pt idx="2613">
                  <c:v>941.40700000000004</c:v>
                </c:pt>
                <c:pt idx="2614">
                  <c:v>942.40700000000004</c:v>
                </c:pt>
                <c:pt idx="2615">
                  <c:v>943.40700000000004</c:v>
                </c:pt>
                <c:pt idx="2616">
                  <c:v>944.40700000000004</c:v>
                </c:pt>
                <c:pt idx="2617">
                  <c:v>945.40700000000004</c:v>
                </c:pt>
                <c:pt idx="2618">
                  <c:v>946.40700000000004</c:v>
                </c:pt>
                <c:pt idx="2619">
                  <c:v>947.40700000000004</c:v>
                </c:pt>
                <c:pt idx="2620">
                  <c:v>948.40700000000004</c:v>
                </c:pt>
                <c:pt idx="2621">
                  <c:v>949.40700000000004</c:v>
                </c:pt>
                <c:pt idx="2622">
                  <c:v>950.40700000000004</c:v>
                </c:pt>
                <c:pt idx="2623">
                  <c:v>951.40700000000004</c:v>
                </c:pt>
                <c:pt idx="2624">
                  <c:v>952.40700000000004</c:v>
                </c:pt>
                <c:pt idx="2625">
                  <c:v>953.40700000000004</c:v>
                </c:pt>
                <c:pt idx="2626">
                  <c:v>954.40700000000004</c:v>
                </c:pt>
                <c:pt idx="2627">
                  <c:v>955.40700000000004</c:v>
                </c:pt>
                <c:pt idx="2628">
                  <c:v>956.40700000000004</c:v>
                </c:pt>
                <c:pt idx="2629">
                  <c:v>957.40700000000004</c:v>
                </c:pt>
                <c:pt idx="2630">
                  <c:v>958.40700000000004</c:v>
                </c:pt>
                <c:pt idx="2631">
                  <c:v>959.40700000000004</c:v>
                </c:pt>
                <c:pt idx="2632">
                  <c:v>960.40700000000004</c:v>
                </c:pt>
                <c:pt idx="2633">
                  <c:v>961.40700000000004</c:v>
                </c:pt>
                <c:pt idx="2634">
                  <c:v>962.40700000000004</c:v>
                </c:pt>
                <c:pt idx="2635">
                  <c:v>963.40700000000004</c:v>
                </c:pt>
                <c:pt idx="2636">
                  <c:v>964.40700000000004</c:v>
                </c:pt>
                <c:pt idx="2637">
                  <c:v>965.40700000000004</c:v>
                </c:pt>
                <c:pt idx="2638">
                  <c:v>966.40700000000004</c:v>
                </c:pt>
                <c:pt idx="2639">
                  <c:v>967.40700000000004</c:v>
                </c:pt>
                <c:pt idx="2640">
                  <c:v>968.40700000000004</c:v>
                </c:pt>
                <c:pt idx="2641">
                  <c:v>969.40700000000004</c:v>
                </c:pt>
                <c:pt idx="2642">
                  <c:v>970.40700000000004</c:v>
                </c:pt>
                <c:pt idx="2643">
                  <c:v>971.40700000000004</c:v>
                </c:pt>
                <c:pt idx="2644">
                  <c:v>972.40700000000004</c:v>
                </c:pt>
                <c:pt idx="2645">
                  <c:v>973.40700000000004</c:v>
                </c:pt>
                <c:pt idx="2646">
                  <c:v>974.40700000000004</c:v>
                </c:pt>
                <c:pt idx="2647">
                  <c:v>975.40700000000004</c:v>
                </c:pt>
                <c:pt idx="2648">
                  <c:v>976.40700000000004</c:v>
                </c:pt>
                <c:pt idx="2649">
                  <c:v>977.40700000000004</c:v>
                </c:pt>
                <c:pt idx="2650">
                  <c:v>978.40700000000004</c:v>
                </c:pt>
                <c:pt idx="2651">
                  <c:v>979.40700000000004</c:v>
                </c:pt>
                <c:pt idx="2652">
                  <c:v>980.40700000000004</c:v>
                </c:pt>
                <c:pt idx="2653">
                  <c:v>981.40700000000004</c:v>
                </c:pt>
                <c:pt idx="2654">
                  <c:v>982.40700000000004</c:v>
                </c:pt>
                <c:pt idx="2655">
                  <c:v>983.40700000000004</c:v>
                </c:pt>
                <c:pt idx="2656">
                  <c:v>984.40700000000004</c:v>
                </c:pt>
                <c:pt idx="2657">
                  <c:v>985.40700000000004</c:v>
                </c:pt>
                <c:pt idx="2658">
                  <c:v>986.40700000000004</c:v>
                </c:pt>
                <c:pt idx="2659">
                  <c:v>987.40700000000004</c:v>
                </c:pt>
                <c:pt idx="2660">
                  <c:v>988.40700000000004</c:v>
                </c:pt>
                <c:pt idx="2661">
                  <c:v>989.40700000000004</c:v>
                </c:pt>
                <c:pt idx="2662">
                  <c:v>990.40700000000004</c:v>
                </c:pt>
                <c:pt idx="2663">
                  <c:v>991.40700000000004</c:v>
                </c:pt>
                <c:pt idx="2664">
                  <c:v>992.40700000000004</c:v>
                </c:pt>
                <c:pt idx="2665">
                  <c:v>993.40700000000004</c:v>
                </c:pt>
                <c:pt idx="2666">
                  <c:v>994.40700000000004</c:v>
                </c:pt>
                <c:pt idx="2667">
                  <c:v>995.40700000000004</c:v>
                </c:pt>
                <c:pt idx="2668">
                  <c:v>996.40700000000004</c:v>
                </c:pt>
                <c:pt idx="2669">
                  <c:v>997.40700000000004</c:v>
                </c:pt>
                <c:pt idx="2670">
                  <c:v>998.40700000000004</c:v>
                </c:pt>
                <c:pt idx="2671">
                  <c:v>999.40700000000004</c:v>
                </c:pt>
                <c:pt idx="2672">
                  <c:v>1000.407</c:v>
                </c:pt>
                <c:pt idx="2673">
                  <c:v>1001.407</c:v>
                </c:pt>
                <c:pt idx="2674">
                  <c:v>1002.407</c:v>
                </c:pt>
                <c:pt idx="2675">
                  <c:v>1003.407</c:v>
                </c:pt>
                <c:pt idx="2676">
                  <c:v>1004.407</c:v>
                </c:pt>
                <c:pt idx="2677">
                  <c:v>1005.407</c:v>
                </c:pt>
                <c:pt idx="2678">
                  <c:v>1006.407</c:v>
                </c:pt>
                <c:pt idx="2679">
                  <c:v>1007.407</c:v>
                </c:pt>
                <c:pt idx="2680">
                  <c:v>1008.407</c:v>
                </c:pt>
                <c:pt idx="2681">
                  <c:v>1009.407</c:v>
                </c:pt>
                <c:pt idx="2682">
                  <c:v>1010.407</c:v>
                </c:pt>
                <c:pt idx="2683">
                  <c:v>1011.407</c:v>
                </c:pt>
                <c:pt idx="2684">
                  <c:v>1012.407</c:v>
                </c:pt>
                <c:pt idx="2685">
                  <c:v>1013.407</c:v>
                </c:pt>
                <c:pt idx="2686">
                  <c:v>1014.407</c:v>
                </c:pt>
                <c:pt idx="2687">
                  <c:v>1015.407</c:v>
                </c:pt>
                <c:pt idx="2688">
                  <c:v>1016.407</c:v>
                </c:pt>
                <c:pt idx="2689">
                  <c:v>1017.407</c:v>
                </c:pt>
                <c:pt idx="2690">
                  <c:v>1018.407</c:v>
                </c:pt>
                <c:pt idx="2691">
                  <c:v>1019.407</c:v>
                </c:pt>
                <c:pt idx="2692">
                  <c:v>1020.407</c:v>
                </c:pt>
                <c:pt idx="2693">
                  <c:v>1021.407</c:v>
                </c:pt>
                <c:pt idx="2694">
                  <c:v>1022.407</c:v>
                </c:pt>
                <c:pt idx="2695">
                  <c:v>1023.407</c:v>
                </c:pt>
                <c:pt idx="2696">
                  <c:v>1024.4069999999999</c:v>
                </c:pt>
                <c:pt idx="2697">
                  <c:v>1025.4069999999999</c:v>
                </c:pt>
                <c:pt idx="2698">
                  <c:v>1026.4069999999999</c:v>
                </c:pt>
                <c:pt idx="2699">
                  <c:v>1027.4069999999999</c:v>
                </c:pt>
                <c:pt idx="2700">
                  <c:v>1028.4069999999999</c:v>
                </c:pt>
                <c:pt idx="2701">
                  <c:v>1029.4069999999999</c:v>
                </c:pt>
                <c:pt idx="2702">
                  <c:v>1030.4069999999999</c:v>
                </c:pt>
                <c:pt idx="2703">
                  <c:v>1031.4069999999999</c:v>
                </c:pt>
                <c:pt idx="2704">
                  <c:v>1032.4069999999999</c:v>
                </c:pt>
                <c:pt idx="2705">
                  <c:v>1033.4069999999999</c:v>
                </c:pt>
                <c:pt idx="2706">
                  <c:v>1034.4069999999999</c:v>
                </c:pt>
                <c:pt idx="2707">
                  <c:v>1035.4069999999999</c:v>
                </c:pt>
                <c:pt idx="2708">
                  <c:v>1036.4069999999999</c:v>
                </c:pt>
                <c:pt idx="2709">
                  <c:v>1037.4069999999999</c:v>
                </c:pt>
                <c:pt idx="2710">
                  <c:v>1038.4069999999999</c:v>
                </c:pt>
                <c:pt idx="2711">
                  <c:v>1039.4069999999999</c:v>
                </c:pt>
                <c:pt idx="2712">
                  <c:v>1040.4069999999999</c:v>
                </c:pt>
                <c:pt idx="2713">
                  <c:v>1041.4069999999999</c:v>
                </c:pt>
                <c:pt idx="2714">
                  <c:v>1042.4069999999999</c:v>
                </c:pt>
                <c:pt idx="2715">
                  <c:v>1043.4069999999999</c:v>
                </c:pt>
                <c:pt idx="2716">
                  <c:v>1044.4069999999999</c:v>
                </c:pt>
                <c:pt idx="2717">
                  <c:v>1045.4069999999999</c:v>
                </c:pt>
                <c:pt idx="2718">
                  <c:v>1046.4069999999999</c:v>
                </c:pt>
                <c:pt idx="2719">
                  <c:v>1047.4069999999999</c:v>
                </c:pt>
                <c:pt idx="2720">
                  <c:v>1048.4069999999999</c:v>
                </c:pt>
                <c:pt idx="2721">
                  <c:v>1049.4069999999999</c:v>
                </c:pt>
                <c:pt idx="2722">
                  <c:v>1050.4069999999999</c:v>
                </c:pt>
                <c:pt idx="2723">
                  <c:v>1051.4069999999999</c:v>
                </c:pt>
                <c:pt idx="2724">
                  <c:v>1052.4069999999999</c:v>
                </c:pt>
                <c:pt idx="2725">
                  <c:v>1053.4069999999999</c:v>
                </c:pt>
                <c:pt idx="2726">
                  <c:v>1054.4069999999999</c:v>
                </c:pt>
                <c:pt idx="2727">
                  <c:v>1055.4069999999999</c:v>
                </c:pt>
                <c:pt idx="2728">
                  <c:v>1056.4069999999999</c:v>
                </c:pt>
                <c:pt idx="2729">
                  <c:v>1057.4069999999999</c:v>
                </c:pt>
                <c:pt idx="2730">
                  <c:v>1058.4069999999999</c:v>
                </c:pt>
                <c:pt idx="2731">
                  <c:v>1059.4069999999999</c:v>
                </c:pt>
                <c:pt idx="2732">
                  <c:v>1060.4069999999999</c:v>
                </c:pt>
                <c:pt idx="2733">
                  <c:v>1061.4069999999999</c:v>
                </c:pt>
                <c:pt idx="2734">
                  <c:v>1062.4069999999999</c:v>
                </c:pt>
                <c:pt idx="2735">
                  <c:v>1063.4069999999999</c:v>
                </c:pt>
                <c:pt idx="2736">
                  <c:v>1064.4069999999999</c:v>
                </c:pt>
                <c:pt idx="2737">
                  <c:v>1065.4069999999999</c:v>
                </c:pt>
                <c:pt idx="2738">
                  <c:v>1066.4069999999999</c:v>
                </c:pt>
                <c:pt idx="2739">
                  <c:v>1067.4069999999999</c:v>
                </c:pt>
                <c:pt idx="2740">
                  <c:v>1068.4069999999999</c:v>
                </c:pt>
                <c:pt idx="2741">
                  <c:v>1069.4069999999999</c:v>
                </c:pt>
                <c:pt idx="2742">
                  <c:v>1070.4069999999999</c:v>
                </c:pt>
                <c:pt idx="2743">
                  <c:v>1071.4069999999999</c:v>
                </c:pt>
                <c:pt idx="2744">
                  <c:v>1072.4069999999999</c:v>
                </c:pt>
                <c:pt idx="2745">
                  <c:v>1073.4069999999999</c:v>
                </c:pt>
                <c:pt idx="2746">
                  <c:v>1074.4069999999999</c:v>
                </c:pt>
                <c:pt idx="2747">
                  <c:v>1075.4069999999999</c:v>
                </c:pt>
                <c:pt idx="2748">
                  <c:v>1076.4069999999999</c:v>
                </c:pt>
                <c:pt idx="2749">
                  <c:v>1077.4069999999999</c:v>
                </c:pt>
                <c:pt idx="2750">
                  <c:v>1078.4069999999999</c:v>
                </c:pt>
                <c:pt idx="2751">
                  <c:v>1079.4069999999999</c:v>
                </c:pt>
                <c:pt idx="2752">
                  <c:v>1080.4069999999999</c:v>
                </c:pt>
                <c:pt idx="2753">
                  <c:v>1081.4069999999999</c:v>
                </c:pt>
                <c:pt idx="2754">
                  <c:v>1082.4069999999999</c:v>
                </c:pt>
                <c:pt idx="2755">
                  <c:v>1083.4069999999999</c:v>
                </c:pt>
                <c:pt idx="2756">
                  <c:v>1084.4069999999999</c:v>
                </c:pt>
                <c:pt idx="2757">
                  <c:v>1085.4069999999999</c:v>
                </c:pt>
                <c:pt idx="2758">
                  <c:v>1086.4069999999999</c:v>
                </c:pt>
                <c:pt idx="2759">
                  <c:v>1087.4069999999999</c:v>
                </c:pt>
                <c:pt idx="2760">
                  <c:v>1088.4069999999999</c:v>
                </c:pt>
                <c:pt idx="2761">
                  <c:v>1089.4069999999999</c:v>
                </c:pt>
                <c:pt idx="2762">
                  <c:v>1090.4069999999999</c:v>
                </c:pt>
                <c:pt idx="2763">
                  <c:v>1091.4069999999999</c:v>
                </c:pt>
                <c:pt idx="2764">
                  <c:v>1092.4069999999999</c:v>
                </c:pt>
                <c:pt idx="2765">
                  <c:v>1093.4069999999999</c:v>
                </c:pt>
                <c:pt idx="2766">
                  <c:v>1094.4069999999999</c:v>
                </c:pt>
                <c:pt idx="2767">
                  <c:v>1095.4069999999999</c:v>
                </c:pt>
                <c:pt idx="2768">
                  <c:v>1096.4069999999999</c:v>
                </c:pt>
                <c:pt idx="2769">
                  <c:v>1097.4069999999999</c:v>
                </c:pt>
                <c:pt idx="2770">
                  <c:v>1098.4069999999999</c:v>
                </c:pt>
                <c:pt idx="2771">
                  <c:v>1099.4069999999999</c:v>
                </c:pt>
                <c:pt idx="2772">
                  <c:v>1100.4069999999999</c:v>
                </c:pt>
                <c:pt idx="2773">
                  <c:v>1101.4069999999999</c:v>
                </c:pt>
                <c:pt idx="2774">
                  <c:v>1102.4069999999999</c:v>
                </c:pt>
                <c:pt idx="2775">
                  <c:v>1103.4069999999999</c:v>
                </c:pt>
                <c:pt idx="2776">
                  <c:v>1104.4069999999999</c:v>
                </c:pt>
                <c:pt idx="2777">
                  <c:v>1105.4069999999999</c:v>
                </c:pt>
                <c:pt idx="2778">
                  <c:v>1106.4069999999999</c:v>
                </c:pt>
                <c:pt idx="2779">
                  <c:v>1107.4069999999999</c:v>
                </c:pt>
                <c:pt idx="2780">
                  <c:v>1108.4069999999999</c:v>
                </c:pt>
                <c:pt idx="2781">
                  <c:v>1109.4069999999999</c:v>
                </c:pt>
                <c:pt idx="2782">
                  <c:v>1110.4069999999999</c:v>
                </c:pt>
                <c:pt idx="2783">
                  <c:v>1111.4069999999999</c:v>
                </c:pt>
                <c:pt idx="2784">
                  <c:v>1112.4069999999999</c:v>
                </c:pt>
                <c:pt idx="2785">
                  <c:v>1113.4069999999999</c:v>
                </c:pt>
                <c:pt idx="2786">
                  <c:v>1114.4069999999999</c:v>
                </c:pt>
                <c:pt idx="2787">
                  <c:v>1115.4069999999999</c:v>
                </c:pt>
                <c:pt idx="2788">
                  <c:v>1116.4069999999999</c:v>
                </c:pt>
                <c:pt idx="2789">
                  <c:v>1117.4069999999999</c:v>
                </c:pt>
                <c:pt idx="2790">
                  <c:v>1118.4069999999999</c:v>
                </c:pt>
                <c:pt idx="2791">
                  <c:v>1119.4069999999999</c:v>
                </c:pt>
                <c:pt idx="2792">
                  <c:v>1120.4069999999999</c:v>
                </c:pt>
                <c:pt idx="2793">
                  <c:v>1121.4069999999999</c:v>
                </c:pt>
                <c:pt idx="2794">
                  <c:v>1122.4069999999999</c:v>
                </c:pt>
                <c:pt idx="2795">
                  <c:v>1123.4069999999999</c:v>
                </c:pt>
                <c:pt idx="2796">
                  <c:v>1124.4069999999999</c:v>
                </c:pt>
                <c:pt idx="2797">
                  <c:v>1125.4069999999999</c:v>
                </c:pt>
                <c:pt idx="2798">
                  <c:v>1126.4069999999999</c:v>
                </c:pt>
                <c:pt idx="2799">
                  <c:v>1127.4069999999999</c:v>
                </c:pt>
                <c:pt idx="2800">
                  <c:v>1128.4069999999999</c:v>
                </c:pt>
                <c:pt idx="2801">
                  <c:v>1129.4069999999999</c:v>
                </c:pt>
                <c:pt idx="2802">
                  <c:v>1130.4069999999999</c:v>
                </c:pt>
                <c:pt idx="2803">
                  <c:v>1131.4069999999999</c:v>
                </c:pt>
                <c:pt idx="2804">
                  <c:v>1132.4069999999999</c:v>
                </c:pt>
                <c:pt idx="2805">
                  <c:v>1133.4069999999999</c:v>
                </c:pt>
                <c:pt idx="2806">
                  <c:v>1134.4069999999999</c:v>
                </c:pt>
                <c:pt idx="2807">
                  <c:v>1135.4069999999999</c:v>
                </c:pt>
                <c:pt idx="2808">
                  <c:v>1136.4069999999999</c:v>
                </c:pt>
                <c:pt idx="2809">
                  <c:v>1137.4069999999999</c:v>
                </c:pt>
                <c:pt idx="2810">
                  <c:v>1138.4069999999999</c:v>
                </c:pt>
                <c:pt idx="2811">
                  <c:v>1139.4069999999999</c:v>
                </c:pt>
                <c:pt idx="2812">
                  <c:v>1140.4069999999999</c:v>
                </c:pt>
                <c:pt idx="2813">
                  <c:v>1141.4069999999999</c:v>
                </c:pt>
                <c:pt idx="2814">
                  <c:v>1142.4069999999999</c:v>
                </c:pt>
                <c:pt idx="2815">
                  <c:v>1143.4069999999999</c:v>
                </c:pt>
                <c:pt idx="2816">
                  <c:v>1144.4069999999999</c:v>
                </c:pt>
                <c:pt idx="2817">
                  <c:v>1145.4069999999999</c:v>
                </c:pt>
                <c:pt idx="2818">
                  <c:v>1146.4069999999999</c:v>
                </c:pt>
                <c:pt idx="2819">
                  <c:v>1147.4069999999999</c:v>
                </c:pt>
                <c:pt idx="2820">
                  <c:v>1148.4069999999999</c:v>
                </c:pt>
                <c:pt idx="2821">
                  <c:v>1149.4069999999999</c:v>
                </c:pt>
                <c:pt idx="2822">
                  <c:v>1150.4069999999999</c:v>
                </c:pt>
                <c:pt idx="2823">
                  <c:v>1151.4069999999999</c:v>
                </c:pt>
                <c:pt idx="2824">
                  <c:v>1152.4069999999999</c:v>
                </c:pt>
                <c:pt idx="2825">
                  <c:v>1153.4069999999999</c:v>
                </c:pt>
                <c:pt idx="2826">
                  <c:v>1154.4069999999999</c:v>
                </c:pt>
                <c:pt idx="2827">
                  <c:v>1155.4069999999999</c:v>
                </c:pt>
                <c:pt idx="2828">
                  <c:v>1156.4069999999999</c:v>
                </c:pt>
                <c:pt idx="2829">
                  <c:v>1157.4069999999999</c:v>
                </c:pt>
                <c:pt idx="2830">
                  <c:v>1158.4069999999999</c:v>
                </c:pt>
                <c:pt idx="2831">
                  <c:v>1159.4069999999999</c:v>
                </c:pt>
                <c:pt idx="2832">
                  <c:v>1160.4069999999999</c:v>
                </c:pt>
                <c:pt idx="2833">
                  <c:v>1161.4069999999999</c:v>
                </c:pt>
                <c:pt idx="2834">
                  <c:v>1162.4069999999999</c:v>
                </c:pt>
                <c:pt idx="2835">
                  <c:v>1163.4069999999999</c:v>
                </c:pt>
                <c:pt idx="2836">
                  <c:v>1164.4069999999999</c:v>
                </c:pt>
                <c:pt idx="2837">
                  <c:v>1165.4069999999999</c:v>
                </c:pt>
                <c:pt idx="2838">
                  <c:v>1166.4069999999999</c:v>
                </c:pt>
                <c:pt idx="2839">
                  <c:v>1167.4069999999999</c:v>
                </c:pt>
                <c:pt idx="2840">
                  <c:v>1168.4069999999999</c:v>
                </c:pt>
                <c:pt idx="2841">
                  <c:v>1169.4069999999999</c:v>
                </c:pt>
                <c:pt idx="2842">
                  <c:v>1170.4069999999999</c:v>
                </c:pt>
                <c:pt idx="2843">
                  <c:v>1171.4069999999999</c:v>
                </c:pt>
                <c:pt idx="2844">
                  <c:v>1172.4069999999999</c:v>
                </c:pt>
                <c:pt idx="2845">
                  <c:v>1173.4069999999999</c:v>
                </c:pt>
                <c:pt idx="2846">
                  <c:v>1174.4069999999999</c:v>
                </c:pt>
                <c:pt idx="2847">
                  <c:v>1175.4069999999999</c:v>
                </c:pt>
                <c:pt idx="2848">
                  <c:v>1176.4069999999999</c:v>
                </c:pt>
                <c:pt idx="2849">
                  <c:v>1177.4069999999999</c:v>
                </c:pt>
                <c:pt idx="2850">
                  <c:v>1178.4069999999999</c:v>
                </c:pt>
                <c:pt idx="2851">
                  <c:v>1179.4069999999999</c:v>
                </c:pt>
                <c:pt idx="2852">
                  <c:v>1180.4069999999999</c:v>
                </c:pt>
                <c:pt idx="2853">
                  <c:v>1181.4069999999999</c:v>
                </c:pt>
                <c:pt idx="2854">
                  <c:v>1182.4069999999999</c:v>
                </c:pt>
                <c:pt idx="2855">
                  <c:v>1183.4069999999999</c:v>
                </c:pt>
                <c:pt idx="2856">
                  <c:v>1184.4069999999999</c:v>
                </c:pt>
                <c:pt idx="2857">
                  <c:v>1185.4069999999999</c:v>
                </c:pt>
                <c:pt idx="2858">
                  <c:v>1186.4069999999999</c:v>
                </c:pt>
                <c:pt idx="2859">
                  <c:v>1187.4069999999999</c:v>
                </c:pt>
                <c:pt idx="2860">
                  <c:v>1188.4069999999999</c:v>
                </c:pt>
                <c:pt idx="2861">
                  <c:v>1189.4069999999999</c:v>
                </c:pt>
                <c:pt idx="2862">
                  <c:v>1190.4069999999999</c:v>
                </c:pt>
                <c:pt idx="2863">
                  <c:v>1191.4069999999999</c:v>
                </c:pt>
                <c:pt idx="2864">
                  <c:v>1192.4069999999999</c:v>
                </c:pt>
                <c:pt idx="2865">
                  <c:v>1193.4069999999999</c:v>
                </c:pt>
                <c:pt idx="2866">
                  <c:v>1194.4069999999999</c:v>
                </c:pt>
                <c:pt idx="2867">
                  <c:v>1195.4069999999999</c:v>
                </c:pt>
                <c:pt idx="2868">
                  <c:v>1196.4069999999999</c:v>
                </c:pt>
                <c:pt idx="2869">
                  <c:v>1197.4069999999999</c:v>
                </c:pt>
                <c:pt idx="2870">
                  <c:v>1198.4069999999999</c:v>
                </c:pt>
                <c:pt idx="2871">
                  <c:v>1199.4069999999999</c:v>
                </c:pt>
                <c:pt idx="2872">
                  <c:v>1200.4069999999999</c:v>
                </c:pt>
                <c:pt idx="2873">
                  <c:v>1201.4069999999999</c:v>
                </c:pt>
                <c:pt idx="2874">
                  <c:v>1202.4069999999999</c:v>
                </c:pt>
                <c:pt idx="2875">
                  <c:v>1203.4069999999999</c:v>
                </c:pt>
                <c:pt idx="2876">
                  <c:v>1204.4069999999999</c:v>
                </c:pt>
                <c:pt idx="2877">
                  <c:v>1205.4069999999999</c:v>
                </c:pt>
                <c:pt idx="2878">
                  <c:v>1206.4069999999999</c:v>
                </c:pt>
                <c:pt idx="2879">
                  <c:v>1207.4069999999999</c:v>
                </c:pt>
                <c:pt idx="2880">
                  <c:v>1208.4069999999999</c:v>
                </c:pt>
                <c:pt idx="2881">
                  <c:v>1209.4069999999999</c:v>
                </c:pt>
                <c:pt idx="2882">
                  <c:v>1210.4069999999999</c:v>
                </c:pt>
                <c:pt idx="2883">
                  <c:v>1211.4069999999999</c:v>
                </c:pt>
                <c:pt idx="2884">
                  <c:v>1212.4069999999999</c:v>
                </c:pt>
                <c:pt idx="2885">
                  <c:v>1213.4069999999999</c:v>
                </c:pt>
                <c:pt idx="2886">
                  <c:v>1214.4069999999999</c:v>
                </c:pt>
                <c:pt idx="2887">
                  <c:v>1215.4069999999999</c:v>
                </c:pt>
                <c:pt idx="2888">
                  <c:v>1216.4069999999999</c:v>
                </c:pt>
                <c:pt idx="2889">
                  <c:v>1217.4069999999999</c:v>
                </c:pt>
                <c:pt idx="2890">
                  <c:v>1218.4069999999999</c:v>
                </c:pt>
                <c:pt idx="2891">
                  <c:v>1219.4069999999999</c:v>
                </c:pt>
                <c:pt idx="2892">
                  <c:v>1220.4069999999999</c:v>
                </c:pt>
                <c:pt idx="2893">
                  <c:v>1221.4069999999999</c:v>
                </c:pt>
                <c:pt idx="2894">
                  <c:v>1222.4069999999999</c:v>
                </c:pt>
                <c:pt idx="2895">
                  <c:v>1223.4069999999999</c:v>
                </c:pt>
                <c:pt idx="2896">
                  <c:v>1224.4069999999999</c:v>
                </c:pt>
                <c:pt idx="2897">
                  <c:v>1225.4069999999999</c:v>
                </c:pt>
                <c:pt idx="2898">
                  <c:v>1226.4069999999999</c:v>
                </c:pt>
                <c:pt idx="2899">
                  <c:v>1227.4069999999999</c:v>
                </c:pt>
                <c:pt idx="2900">
                  <c:v>1228.4069999999999</c:v>
                </c:pt>
                <c:pt idx="2901">
                  <c:v>1229.4069999999999</c:v>
                </c:pt>
                <c:pt idx="2902">
                  <c:v>1230.4069999999999</c:v>
                </c:pt>
                <c:pt idx="2903">
                  <c:v>1231.4069999999999</c:v>
                </c:pt>
                <c:pt idx="2904">
                  <c:v>1232.4069999999999</c:v>
                </c:pt>
                <c:pt idx="2905">
                  <c:v>1233.4069999999999</c:v>
                </c:pt>
                <c:pt idx="2906">
                  <c:v>1234.4069999999999</c:v>
                </c:pt>
                <c:pt idx="2907">
                  <c:v>1235.4069999999999</c:v>
                </c:pt>
                <c:pt idx="2908">
                  <c:v>1236.4069999999999</c:v>
                </c:pt>
                <c:pt idx="2909">
                  <c:v>1237.4069999999999</c:v>
                </c:pt>
                <c:pt idx="2910">
                  <c:v>1238.4069999999999</c:v>
                </c:pt>
                <c:pt idx="2911">
                  <c:v>1239.4069999999999</c:v>
                </c:pt>
                <c:pt idx="2912">
                  <c:v>1240.4069999999999</c:v>
                </c:pt>
                <c:pt idx="2913">
                  <c:v>1241.4069999999999</c:v>
                </c:pt>
                <c:pt idx="2914">
                  <c:v>1242.4069999999999</c:v>
                </c:pt>
                <c:pt idx="2915">
                  <c:v>1243.4069999999999</c:v>
                </c:pt>
                <c:pt idx="2916">
                  <c:v>1244.4069999999999</c:v>
                </c:pt>
                <c:pt idx="2917">
                  <c:v>1245.4069999999999</c:v>
                </c:pt>
                <c:pt idx="2918">
                  <c:v>1246.4069999999999</c:v>
                </c:pt>
                <c:pt idx="2919">
                  <c:v>1247.4069999999999</c:v>
                </c:pt>
                <c:pt idx="2920">
                  <c:v>1248.4069999999999</c:v>
                </c:pt>
                <c:pt idx="2921">
                  <c:v>1249.4069999999999</c:v>
                </c:pt>
                <c:pt idx="2922">
                  <c:v>1250.4069999999999</c:v>
                </c:pt>
                <c:pt idx="2923">
                  <c:v>1251.4069999999999</c:v>
                </c:pt>
                <c:pt idx="2924">
                  <c:v>1252.4069999999999</c:v>
                </c:pt>
                <c:pt idx="2925">
                  <c:v>1253.4069999999999</c:v>
                </c:pt>
                <c:pt idx="2926">
                  <c:v>1254.4069999999999</c:v>
                </c:pt>
                <c:pt idx="2927">
                  <c:v>1255.4069999999999</c:v>
                </c:pt>
                <c:pt idx="2928">
                  <c:v>1256.4069999999999</c:v>
                </c:pt>
                <c:pt idx="2929">
                  <c:v>1257.4069999999999</c:v>
                </c:pt>
                <c:pt idx="2930">
                  <c:v>1258.4069999999999</c:v>
                </c:pt>
                <c:pt idx="2931">
                  <c:v>1259.4069999999999</c:v>
                </c:pt>
                <c:pt idx="2932">
                  <c:v>1260.4069999999999</c:v>
                </c:pt>
                <c:pt idx="2933">
                  <c:v>1261.4069999999999</c:v>
                </c:pt>
                <c:pt idx="2934">
                  <c:v>1262.4069999999999</c:v>
                </c:pt>
                <c:pt idx="2935">
                  <c:v>1263.4069999999999</c:v>
                </c:pt>
                <c:pt idx="2936">
                  <c:v>1264.4069999999999</c:v>
                </c:pt>
                <c:pt idx="2937">
                  <c:v>1265.4069999999999</c:v>
                </c:pt>
                <c:pt idx="2938">
                  <c:v>1266.4069999999999</c:v>
                </c:pt>
                <c:pt idx="2939">
                  <c:v>1267.4069999999999</c:v>
                </c:pt>
                <c:pt idx="2940">
                  <c:v>1268.4069999999999</c:v>
                </c:pt>
                <c:pt idx="2941">
                  <c:v>1269.4069999999999</c:v>
                </c:pt>
                <c:pt idx="2942">
                  <c:v>1270.4069999999999</c:v>
                </c:pt>
                <c:pt idx="2943">
                  <c:v>1271.4069999999999</c:v>
                </c:pt>
                <c:pt idx="2944">
                  <c:v>1272.4069999999999</c:v>
                </c:pt>
                <c:pt idx="2945">
                  <c:v>1273.4069999999999</c:v>
                </c:pt>
                <c:pt idx="2946">
                  <c:v>1274.4069999999999</c:v>
                </c:pt>
                <c:pt idx="2947">
                  <c:v>1275.4069999999999</c:v>
                </c:pt>
                <c:pt idx="2948">
                  <c:v>1276.4069999999999</c:v>
                </c:pt>
                <c:pt idx="2949">
                  <c:v>1277.4069999999999</c:v>
                </c:pt>
                <c:pt idx="2950">
                  <c:v>1278.4069999999999</c:v>
                </c:pt>
                <c:pt idx="2951">
                  <c:v>1279.4069999999999</c:v>
                </c:pt>
                <c:pt idx="2952">
                  <c:v>1280.4069999999999</c:v>
                </c:pt>
                <c:pt idx="2953">
                  <c:v>1281.4069999999999</c:v>
                </c:pt>
                <c:pt idx="2954">
                  <c:v>1282.4069999999999</c:v>
                </c:pt>
                <c:pt idx="2955">
                  <c:v>1283.4069999999999</c:v>
                </c:pt>
                <c:pt idx="2956">
                  <c:v>1284.4069999999999</c:v>
                </c:pt>
                <c:pt idx="2957">
                  <c:v>1285.4069999999999</c:v>
                </c:pt>
                <c:pt idx="2958">
                  <c:v>1286.4069999999999</c:v>
                </c:pt>
                <c:pt idx="2959">
                  <c:v>1287.4069999999999</c:v>
                </c:pt>
                <c:pt idx="2960">
                  <c:v>1288.4069999999999</c:v>
                </c:pt>
                <c:pt idx="2961">
                  <c:v>1289.4069999999999</c:v>
                </c:pt>
                <c:pt idx="2962">
                  <c:v>1290.4069999999999</c:v>
                </c:pt>
                <c:pt idx="2963">
                  <c:v>1291.4069999999999</c:v>
                </c:pt>
                <c:pt idx="2964">
                  <c:v>1292.4069999999999</c:v>
                </c:pt>
                <c:pt idx="2965">
                  <c:v>1293.4069999999999</c:v>
                </c:pt>
                <c:pt idx="2966">
                  <c:v>1294.4069999999999</c:v>
                </c:pt>
                <c:pt idx="2967">
                  <c:v>1295.4069999999999</c:v>
                </c:pt>
                <c:pt idx="2968">
                  <c:v>1296.4069999999999</c:v>
                </c:pt>
                <c:pt idx="2969">
                  <c:v>1297.4069999999999</c:v>
                </c:pt>
                <c:pt idx="2970">
                  <c:v>1298.4069999999999</c:v>
                </c:pt>
                <c:pt idx="2971">
                  <c:v>1299.4069999999999</c:v>
                </c:pt>
                <c:pt idx="2972">
                  <c:v>1300.4069999999999</c:v>
                </c:pt>
                <c:pt idx="2973">
                  <c:v>1301.4069999999999</c:v>
                </c:pt>
                <c:pt idx="2974">
                  <c:v>1302.4069999999999</c:v>
                </c:pt>
                <c:pt idx="2975">
                  <c:v>1303.4069999999999</c:v>
                </c:pt>
                <c:pt idx="2976">
                  <c:v>1304.4069999999999</c:v>
                </c:pt>
                <c:pt idx="2977">
                  <c:v>1305.4069999999999</c:v>
                </c:pt>
                <c:pt idx="2978">
                  <c:v>1306.4069999999999</c:v>
                </c:pt>
                <c:pt idx="2979">
                  <c:v>1307.4069999999999</c:v>
                </c:pt>
                <c:pt idx="2980">
                  <c:v>1308.4069999999999</c:v>
                </c:pt>
                <c:pt idx="2981">
                  <c:v>1309.4069999999999</c:v>
                </c:pt>
                <c:pt idx="2982">
                  <c:v>1310.4069999999999</c:v>
                </c:pt>
                <c:pt idx="2983">
                  <c:v>1311.4069999999999</c:v>
                </c:pt>
                <c:pt idx="2984">
                  <c:v>1312.4069999999999</c:v>
                </c:pt>
                <c:pt idx="2985">
                  <c:v>1313.4069999999999</c:v>
                </c:pt>
                <c:pt idx="2986">
                  <c:v>1314.4069999999999</c:v>
                </c:pt>
                <c:pt idx="2987">
                  <c:v>1315.4069999999999</c:v>
                </c:pt>
                <c:pt idx="2988">
                  <c:v>1316.4069999999999</c:v>
                </c:pt>
                <c:pt idx="2989">
                  <c:v>1317.4069999999999</c:v>
                </c:pt>
                <c:pt idx="2990">
                  <c:v>1318.4069999999999</c:v>
                </c:pt>
                <c:pt idx="2991">
                  <c:v>1319.4069999999999</c:v>
                </c:pt>
                <c:pt idx="2992">
                  <c:v>1320.4069999999999</c:v>
                </c:pt>
                <c:pt idx="2993">
                  <c:v>1321.4069999999999</c:v>
                </c:pt>
                <c:pt idx="2994">
                  <c:v>1322.4069999999999</c:v>
                </c:pt>
                <c:pt idx="2995">
                  <c:v>1323.4069999999999</c:v>
                </c:pt>
                <c:pt idx="2996">
                  <c:v>1324.4069999999999</c:v>
                </c:pt>
                <c:pt idx="2997">
                  <c:v>1325.4069999999999</c:v>
                </c:pt>
                <c:pt idx="2998">
                  <c:v>1326.4069999999999</c:v>
                </c:pt>
                <c:pt idx="2999">
                  <c:v>1327.4069999999999</c:v>
                </c:pt>
                <c:pt idx="3000">
                  <c:v>1328.4069999999999</c:v>
                </c:pt>
                <c:pt idx="3001">
                  <c:v>1329.4069999999999</c:v>
                </c:pt>
                <c:pt idx="3002">
                  <c:v>1330.4069999999999</c:v>
                </c:pt>
                <c:pt idx="3003">
                  <c:v>1331.4069999999999</c:v>
                </c:pt>
                <c:pt idx="3004">
                  <c:v>1332.4069999999999</c:v>
                </c:pt>
                <c:pt idx="3005">
                  <c:v>1333.4069999999999</c:v>
                </c:pt>
                <c:pt idx="3006">
                  <c:v>1334.4069999999999</c:v>
                </c:pt>
                <c:pt idx="3007">
                  <c:v>1335.4069999999999</c:v>
                </c:pt>
                <c:pt idx="3008">
                  <c:v>1336.4069999999999</c:v>
                </c:pt>
                <c:pt idx="3009">
                  <c:v>1337.4069999999999</c:v>
                </c:pt>
                <c:pt idx="3010">
                  <c:v>1338.4069999999999</c:v>
                </c:pt>
                <c:pt idx="3011">
                  <c:v>1339.4069999999999</c:v>
                </c:pt>
                <c:pt idx="3012">
                  <c:v>1340.4069999999999</c:v>
                </c:pt>
                <c:pt idx="3013">
                  <c:v>1341.4069999999999</c:v>
                </c:pt>
                <c:pt idx="3014">
                  <c:v>1342.4069999999999</c:v>
                </c:pt>
                <c:pt idx="3015">
                  <c:v>1343.4069999999999</c:v>
                </c:pt>
                <c:pt idx="3016">
                  <c:v>1344.4069999999999</c:v>
                </c:pt>
                <c:pt idx="3017">
                  <c:v>1345.4069999999999</c:v>
                </c:pt>
                <c:pt idx="3018">
                  <c:v>1346.4069999999999</c:v>
                </c:pt>
                <c:pt idx="3019">
                  <c:v>1347.4069999999999</c:v>
                </c:pt>
                <c:pt idx="3020">
                  <c:v>1348.4069999999999</c:v>
                </c:pt>
                <c:pt idx="3021">
                  <c:v>1349.4069999999999</c:v>
                </c:pt>
                <c:pt idx="3022">
                  <c:v>1350.4069999999999</c:v>
                </c:pt>
                <c:pt idx="3023">
                  <c:v>1351.4069999999999</c:v>
                </c:pt>
                <c:pt idx="3024">
                  <c:v>1352.4069999999999</c:v>
                </c:pt>
                <c:pt idx="3025">
                  <c:v>1353.4069999999999</c:v>
                </c:pt>
                <c:pt idx="3026">
                  <c:v>1354.4069999999999</c:v>
                </c:pt>
                <c:pt idx="3027">
                  <c:v>1355.4069999999999</c:v>
                </c:pt>
                <c:pt idx="3028">
                  <c:v>1356.4069999999999</c:v>
                </c:pt>
                <c:pt idx="3029">
                  <c:v>1357.4069999999999</c:v>
                </c:pt>
                <c:pt idx="3030">
                  <c:v>1358.4069999999999</c:v>
                </c:pt>
                <c:pt idx="3031">
                  <c:v>1359.4069999999999</c:v>
                </c:pt>
                <c:pt idx="3032">
                  <c:v>1360.4069999999999</c:v>
                </c:pt>
                <c:pt idx="3033">
                  <c:v>1361.4069999999999</c:v>
                </c:pt>
                <c:pt idx="3034">
                  <c:v>1362.4069999999999</c:v>
                </c:pt>
                <c:pt idx="3035">
                  <c:v>1363.4069999999999</c:v>
                </c:pt>
                <c:pt idx="3036">
                  <c:v>1364.4069999999999</c:v>
                </c:pt>
                <c:pt idx="3037">
                  <c:v>1365.4069999999999</c:v>
                </c:pt>
                <c:pt idx="3038">
                  <c:v>1366.4069999999999</c:v>
                </c:pt>
                <c:pt idx="3039">
                  <c:v>1367.4069999999999</c:v>
                </c:pt>
                <c:pt idx="3040">
                  <c:v>1368.4069999999999</c:v>
                </c:pt>
                <c:pt idx="3041">
                  <c:v>1369.4069999999999</c:v>
                </c:pt>
                <c:pt idx="3042">
                  <c:v>1370.4069999999999</c:v>
                </c:pt>
                <c:pt idx="3043">
                  <c:v>1371.4069999999999</c:v>
                </c:pt>
                <c:pt idx="3044">
                  <c:v>1372.4069999999999</c:v>
                </c:pt>
                <c:pt idx="3045">
                  <c:v>1373.4069999999999</c:v>
                </c:pt>
                <c:pt idx="3046">
                  <c:v>1374.4069999999999</c:v>
                </c:pt>
                <c:pt idx="3047">
                  <c:v>1375.4069999999999</c:v>
                </c:pt>
                <c:pt idx="3048">
                  <c:v>1376.4069999999999</c:v>
                </c:pt>
                <c:pt idx="3049">
                  <c:v>1377.4069999999999</c:v>
                </c:pt>
                <c:pt idx="3050">
                  <c:v>1378.4069999999999</c:v>
                </c:pt>
                <c:pt idx="3051">
                  <c:v>1379.4069999999999</c:v>
                </c:pt>
                <c:pt idx="3052">
                  <c:v>1380.4069999999999</c:v>
                </c:pt>
                <c:pt idx="3053">
                  <c:v>1381.4069999999999</c:v>
                </c:pt>
                <c:pt idx="3054">
                  <c:v>1382.4069999999999</c:v>
                </c:pt>
                <c:pt idx="3055">
                  <c:v>1383.4069999999999</c:v>
                </c:pt>
                <c:pt idx="3056">
                  <c:v>1384.4069999999999</c:v>
                </c:pt>
                <c:pt idx="3057">
                  <c:v>1385.4069999999999</c:v>
                </c:pt>
                <c:pt idx="3058">
                  <c:v>1386.4069999999999</c:v>
                </c:pt>
                <c:pt idx="3059">
                  <c:v>1387.4069999999999</c:v>
                </c:pt>
                <c:pt idx="3060">
                  <c:v>1388.4069999999999</c:v>
                </c:pt>
                <c:pt idx="3061">
                  <c:v>1389.4069999999999</c:v>
                </c:pt>
                <c:pt idx="3062">
                  <c:v>1390.4069999999999</c:v>
                </c:pt>
                <c:pt idx="3063">
                  <c:v>1391.4069999999999</c:v>
                </c:pt>
                <c:pt idx="3064">
                  <c:v>1392.4069999999999</c:v>
                </c:pt>
                <c:pt idx="3065">
                  <c:v>1393.4069999999999</c:v>
                </c:pt>
                <c:pt idx="3066">
                  <c:v>1394.4069999999999</c:v>
                </c:pt>
                <c:pt idx="3067">
                  <c:v>1395.4069999999999</c:v>
                </c:pt>
                <c:pt idx="3068">
                  <c:v>1396.4069999999999</c:v>
                </c:pt>
                <c:pt idx="3069">
                  <c:v>1397.4069999999999</c:v>
                </c:pt>
                <c:pt idx="3070">
                  <c:v>1398.4069999999999</c:v>
                </c:pt>
                <c:pt idx="3071">
                  <c:v>1399.4069999999999</c:v>
                </c:pt>
                <c:pt idx="3072">
                  <c:v>1400.4069999999999</c:v>
                </c:pt>
                <c:pt idx="3073">
                  <c:v>1401.4069999999999</c:v>
                </c:pt>
                <c:pt idx="3074">
                  <c:v>1402.4069999999999</c:v>
                </c:pt>
                <c:pt idx="3075">
                  <c:v>1403.4069999999999</c:v>
                </c:pt>
                <c:pt idx="3076">
                  <c:v>1404.4069999999999</c:v>
                </c:pt>
                <c:pt idx="3077">
                  <c:v>1405.4069999999999</c:v>
                </c:pt>
                <c:pt idx="3078">
                  <c:v>1406.4069999999999</c:v>
                </c:pt>
                <c:pt idx="3079">
                  <c:v>1407.4069999999999</c:v>
                </c:pt>
                <c:pt idx="3080">
                  <c:v>1408.4069999999999</c:v>
                </c:pt>
                <c:pt idx="3081">
                  <c:v>1409.4069999999999</c:v>
                </c:pt>
                <c:pt idx="3082">
                  <c:v>1410.4069999999999</c:v>
                </c:pt>
                <c:pt idx="3083">
                  <c:v>1411.4069999999999</c:v>
                </c:pt>
                <c:pt idx="3084">
                  <c:v>1412.4069999999999</c:v>
                </c:pt>
                <c:pt idx="3085">
                  <c:v>1413.4069999999999</c:v>
                </c:pt>
                <c:pt idx="3086">
                  <c:v>1414.4069999999999</c:v>
                </c:pt>
                <c:pt idx="3087">
                  <c:v>1415.4069999999999</c:v>
                </c:pt>
                <c:pt idx="3088">
                  <c:v>1416.4069999999999</c:v>
                </c:pt>
                <c:pt idx="3089">
                  <c:v>1417.4069999999999</c:v>
                </c:pt>
                <c:pt idx="3090">
                  <c:v>1418.4069999999999</c:v>
                </c:pt>
                <c:pt idx="3091">
                  <c:v>1419.4069999999999</c:v>
                </c:pt>
                <c:pt idx="3092">
                  <c:v>1420.4069999999999</c:v>
                </c:pt>
                <c:pt idx="3093">
                  <c:v>1421.4069999999999</c:v>
                </c:pt>
                <c:pt idx="3094">
                  <c:v>1422.4069999999999</c:v>
                </c:pt>
                <c:pt idx="3095">
                  <c:v>1423.4069999999999</c:v>
                </c:pt>
                <c:pt idx="3096">
                  <c:v>1424.4069999999999</c:v>
                </c:pt>
                <c:pt idx="3097">
                  <c:v>1425.4069999999999</c:v>
                </c:pt>
                <c:pt idx="3098">
                  <c:v>1426.4069999999999</c:v>
                </c:pt>
                <c:pt idx="3099">
                  <c:v>1427.4069999999999</c:v>
                </c:pt>
                <c:pt idx="3100">
                  <c:v>1428.4069999999999</c:v>
                </c:pt>
                <c:pt idx="3101">
                  <c:v>1429.4069999999999</c:v>
                </c:pt>
                <c:pt idx="3102">
                  <c:v>1430.4069999999999</c:v>
                </c:pt>
                <c:pt idx="3103">
                  <c:v>1431.4069999999999</c:v>
                </c:pt>
                <c:pt idx="3104">
                  <c:v>1432.4069999999999</c:v>
                </c:pt>
                <c:pt idx="3105">
                  <c:v>1433.4069999999999</c:v>
                </c:pt>
                <c:pt idx="3106">
                  <c:v>1434.4069999999999</c:v>
                </c:pt>
                <c:pt idx="3107">
                  <c:v>1435.4069999999999</c:v>
                </c:pt>
                <c:pt idx="3108">
                  <c:v>1436.4069999999999</c:v>
                </c:pt>
                <c:pt idx="3109">
                  <c:v>1437.4069999999999</c:v>
                </c:pt>
                <c:pt idx="3110">
                  <c:v>1438.4069999999999</c:v>
                </c:pt>
                <c:pt idx="3111">
                  <c:v>1439.4069999999999</c:v>
                </c:pt>
                <c:pt idx="3112">
                  <c:v>1440.4069999999999</c:v>
                </c:pt>
                <c:pt idx="3113">
                  <c:v>1441.4069999999999</c:v>
                </c:pt>
                <c:pt idx="3114">
                  <c:v>1442.4069999999999</c:v>
                </c:pt>
                <c:pt idx="3115">
                  <c:v>1443.4069999999999</c:v>
                </c:pt>
                <c:pt idx="3116">
                  <c:v>1444.4069999999999</c:v>
                </c:pt>
                <c:pt idx="3117">
                  <c:v>1445.4069999999999</c:v>
                </c:pt>
                <c:pt idx="3118">
                  <c:v>1446.4069999999999</c:v>
                </c:pt>
                <c:pt idx="3119">
                  <c:v>1447.4069999999999</c:v>
                </c:pt>
                <c:pt idx="3120">
                  <c:v>1448.4069999999999</c:v>
                </c:pt>
                <c:pt idx="3121">
                  <c:v>1449.4069999999999</c:v>
                </c:pt>
                <c:pt idx="3122">
                  <c:v>1450.4069999999999</c:v>
                </c:pt>
                <c:pt idx="3123">
                  <c:v>1451.4069999999999</c:v>
                </c:pt>
                <c:pt idx="3124">
                  <c:v>1452.4069999999999</c:v>
                </c:pt>
                <c:pt idx="3125">
                  <c:v>1453.4069999999999</c:v>
                </c:pt>
                <c:pt idx="3126">
                  <c:v>1454.4069999999999</c:v>
                </c:pt>
                <c:pt idx="3127">
                  <c:v>1455.4069999999999</c:v>
                </c:pt>
                <c:pt idx="3128">
                  <c:v>1456.4069999999999</c:v>
                </c:pt>
                <c:pt idx="3129">
                  <c:v>1457.4069999999999</c:v>
                </c:pt>
                <c:pt idx="3130">
                  <c:v>1458.4069999999999</c:v>
                </c:pt>
                <c:pt idx="3131">
                  <c:v>1459.4069999999999</c:v>
                </c:pt>
                <c:pt idx="3132">
                  <c:v>1460.4069999999999</c:v>
                </c:pt>
                <c:pt idx="3133">
                  <c:v>1461.4069999999999</c:v>
                </c:pt>
                <c:pt idx="3134">
                  <c:v>1462.4069999999999</c:v>
                </c:pt>
                <c:pt idx="3135">
                  <c:v>1463.4069999999999</c:v>
                </c:pt>
                <c:pt idx="3136">
                  <c:v>1464.4069999999999</c:v>
                </c:pt>
                <c:pt idx="3137">
                  <c:v>1465.4069999999999</c:v>
                </c:pt>
                <c:pt idx="3138">
                  <c:v>1466.4069999999999</c:v>
                </c:pt>
                <c:pt idx="3139">
                  <c:v>1467.4069999999999</c:v>
                </c:pt>
                <c:pt idx="3140">
                  <c:v>1468.4069999999999</c:v>
                </c:pt>
                <c:pt idx="3141">
                  <c:v>1469.4069999999999</c:v>
                </c:pt>
                <c:pt idx="3142">
                  <c:v>1470.4069999999999</c:v>
                </c:pt>
                <c:pt idx="3143">
                  <c:v>1471.4069999999999</c:v>
                </c:pt>
                <c:pt idx="3144">
                  <c:v>1472.4069999999999</c:v>
                </c:pt>
                <c:pt idx="3145">
                  <c:v>1473.4069999999999</c:v>
                </c:pt>
                <c:pt idx="3146">
                  <c:v>1474.4069999999999</c:v>
                </c:pt>
                <c:pt idx="3147">
                  <c:v>1475.4069999999999</c:v>
                </c:pt>
                <c:pt idx="3148">
                  <c:v>1476.4069999999999</c:v>
                </c:pt>
                <c:pt idx="3149">
                  <c:v>1477.4069999999999</c:v>
                </c:pt>
                <c:pt idx="3150">
                  <c:v>1478.4069999999999</c:v>
                </c:pt>
                <c:pt idx="3151">
                  <c:v>1479.4069999999999</c:v>
                </c:pt>
                <c:pt idx="3152">
                  <c:v>1480.4069999999999</c:v>
                </c:pt>
                <c:pt idx="3153">
                  <c:v>1481.4069999999999</c:v>
                </c:pt>
                <c:pt idx="3154">
                  <c:v>1482.4069999999999</c:v>
                </c:pt>
                <c:pt idx="3155">
                  <c:v>1483.4069999999999</c:v>
                </c:pt>
                <c:pt idx="3156">
                  <c:v>1484.4069999999999</c:v>
                </c:pt>
                <c:pt idx="3157">
                  <c:v>1485.4069999999999</c:v>
                </c:pt>
                <c:pt idx="3158">
                  <c:v>1486.4069999999999</c:v>
                </c:pt>
                <c:pt idx="3159">
                  <c:v>1487.4069999999999</c:v>
                </c:pt>
                <c:pt idx="3160">
                  <c:v>1488.4069999999999</c:v>
                </c:pt>
                <c:pt idx="3161">
                  <c:v>1489.4069999999999</c:v>
                </c:pt>
                <c:pt idx="3162">
                  <c:v>1490.4069999999999</c:v>
                </c:pt>
                <c:pt idx="3163">
                  <c:v>1491.4069999999999</c:v>
                </c:pt>
                <c:pt idx="3164">
                  <c:v>1492.4069999999999</c:v>
                </c:pt>
                <c:pt idx="3165">
                  <c:v>1493.4069999999999</c:v>
                </c:pt>
                <c:pt idx="3166">
                  <c:v>1494.4069999999999</c:v>
                </c:pt>
                <c:pt idx="3167">
                  <c:v>1495.4069999999999</c:v>
                </c:pt>
                <c:pt idx="3168">
                  <c:v>1496.4069999999999</c:v>
                </c:pt>
                <c:pt idx="3169">
                  <c:v>1497.4069999999999</c:v>
                </c:pt>
                <c:pt idx="3170">
                  <c:v>1498.4069999999999</c:v>
                </c:pt>
                <c:pt idx="3171">
                  <c:v>1499.4069999999999</c:v>
                </c:pt>
                <c:pt idx="3172">
                  <c:v>1500.4069999999999</c:v>
                </c:pt>
                <c:pt idx="3173">
                  <c:v>1501.4069999999999</c:v>
                </c:pt>
                <c:pt idx="3174">
                  <c:v>1502.4069999999999</c:v>
                </c:pt>
                <c:pt idx="3175">
                  <c:v>1503.4069999999999</c:v>
                </c:pt>
                <c:pt idx="3176">
                  <c:v>1504.4069999999999</c:v>
                </c:pt>
                <c:pt idx="3177">
                  <c:v>1505.4069999999999</c:v>
                </c:pt>
                <c:pt idx="3178">
                  <c:v>1506.4069999999999</c:v>
                </c:pt>
                <c:pt idx="3179">
                  <c:v>1507.4069999999999</c:v>
                </c:pt>
                <c:pt idx="3180">
                  <c:v>1508.4069999999999</c:v>
                </c:pt>
                <c:pt idx="3181">
                  <c:v>1509.4069999999999</c:v>
                </c:pt>
                <c:pt idx="3182">
                  <c:v>1510.4069999999999</c:v>
                </c:pt>
                <c:pt idx="3183">
                  <c:v>1511.4069999999999</c:v>
                </c:pt>
                <c:pt idx="3184">
                  <c:v>1512.4069999999999</c:v>
                </c:pt>
                <c:pt idx="3185">
                  <c:v>1513.4069999999999</c:v>
                </c:pt>
                <c:pt idx="3186">
                  <c:v>1514.4069999999999</c:v>
                </c:pt>
                <c:pt idx="3187">
                  <c:v>1515.4069999999999</c:v>
                </c:pt>
                <c:pt idx="3188">
                  <c:v>1516.4069999999999</c:v>
                </c:pt>
                <c:pt idx="3189">
                  <c:v>1517.4069999999999</c:v>
                </c:pt>
                <c:pt idx="3190">
                  <c:v>1518.4069999999999</c:v>
                </c:pt>
                <c:pt idx="3191">
                  <c:v>1519.4069999999999</c:v>
                </c:pt>
                <c:pt idx="3192">
                  <c:v>1520.4069999999999</c:v>
                </c:pt>
                <c:pt idx="3193">
                  <c:v>1521.4069999999999</c:v>
                </c:pt>
                <c:pt idx="3194">
                  <c:v>1522.4069999999999</c:v>
                </c:pt>
                <c:pt idx="3195">
                  <c:v>1523.4069999999999</c:v>
                </c:pt>
                <c:pt idx="3196">
                  <c:v>1524.4069999999999</c:v>
                </c:pt>
                <c:pt idx="3197">
                  <c:v>1525.4069999999999</c:v>
                </c:pt>
                <c:pt idx="3198">
                  <c:v>1526.4069999999999</c:v>
                </c:pt>
                <c:pt idx="3199">
                  <c:v>1527.4069999999999</c:v>
                </c:pt>
                <c:pt idx="3200">
                  <c:v>1528.4069999999999</c:v>
                </c:pt>
                <c:pt idx="3201">
                  <c:v>1529.4069999999999</c:v>
                </c:pt>
                <c:pt idx="3202">
                  <c:v>1530.4069999999999</c:v>
                </c:pt>
                <c:pt idx="3203">
                  <c:v>1531.4069999999999</c:v>
                </c:pt>
                <c:pt idx="3204">
                  <c:v>1532.4069999999999</c:v>
                </c:pt>
                <c:pt idx="3205">
                  <c:v>1533.4069999999999</c:v>
                </c:pt>
                <c:pt idx="3206">
                  <c:v>1534.4069999999999</c:v>
                </c:pt>
                <c:pt idx="3207">
                  <c:v>1535.4069999999999</c:v>
                </c:pt>
                <c:pt idx="3208">
                  <c:v>1536.4069999999999</c:v>
                </c:pt>
                <c:pt idx="3209">
                  <c:v>1537.4069999999999</c:v>
                </c:pt>
                <c:pt idx="3210">
                  <c:v>1538.4069999999999</c:v>
                </c:pt>
                <c:pt idx="3211">
                  <c:v>1539.4069999999999</c:v>
                </c:pt>
                <c:pt idx="3212">
                  <c:v>1540.4069999999999</c:v>
                </c:pt>
                <c:pt idx="3213">
                  <c:v>1541.4069999999999</c:v>
                </c:pt>
                <c:pt idx="3214">
                  <c:v>1542.4069999999999</c:v>
                </c:pt>
                <c:pt idx="3215">
                  <c:v>1543.4069999999999</c:v>
                </c:pt>
                <c:pt idx="3216">
                  <c:v>1544.4069999999999</c:v>
                </c:pt>
                <c:pt idx="3217">
                  <c:v>1545.4069999999999</c:v>
                </c:pt>
                <c:pt idx="3218">
                  <c:v>1546.4069999999999</c:v>
                </c:pt>
                <c:pt idx="3219">
                  <c:v>1547.4069999999999</c:v>
                </c:pt>
                <c:pt idx="3220">
                  <c:v>1548.4069999999999</c:v>
                </c:pt>
                <c:pt idx="3221">
                  <c:v>1549.4069999999999</c:v>
                </c:pt>
                <c:pt idx="3222">
                  <c:v>1550.4069999999999</c:v>
                </c:pt>
                <c:pt idx="3223">
                  <c:v>1551.4069999999999</c:v>
                </c:pt>
                <c:pt idx="3224">
                  <c:v>1552.4069999999999</c:v>
                </c:pt>
                <c:pt idx="3225">
                  <c:v>1553.4069999999999</c:v>
                </c:pt>
                <c:pt idx="3226">
                  <c:v>1554.4069999999999</c:v>
                </c:pt>
                <c:pt idx="3227">
                  <c:v>1555.4069999999999</c:v>
                </c:pt>
                <c:pt idx="3228">
                  <c:v>1556.4069999999999</c:v>
                </c:pt>
                <c:pt idx="3229">
                  <c:v>1557.4069999999999</c:v>
                </c:pt>
                <c:pt idx="3230">
                  <c:v>1558.4069999999999</c:v>
                </c:pt>
                <c:pt idx="3231">
                  <c:v>1559.4069999999999</c:v>
                </c:pt>
                <c:pt idx="3232">
                  <c:v>1560.4069999999999</c:v>
                </c:pt>
                <c:pt idx="3233">
                  <c:v>1561.4069999999999</c:v>
                </c:pt>
                <c:pt idx="3234">
                  <c:v>1562.4069999999999</c:v>
                </c:pt>
                <c:pt idx="3235">
                  <c:v>1563.4069999999999</c:v>
                </c:pt>
                <c:pt idx="3236">
                  <c:v>1564.4069999999999</c:v>
                </c:pt>
                <c:pt idx="3237">
                  <c:v>1565.4069999999999</c:v>
                </c:pt>
                <c:pt idx="3238">
                  <c:v>1566.4069999999999</c:v>
                </c:pt>
                <c:pt idx="3239">
                  <c:v>1567.4069999999999</c:v>
                </c:pt>
                <c:pt idx="3240">
                  <c:v>1568.4069999999999</c:v>
                </c:pt>
                <c:pt idx="3241">
                  <c:v>1569.4069999999999</c:v>
                </c:pt>
                <c:pt idx="3242">
                  <c:v>1570.4069999999999</c:v>
                </c:pt>
                <c:pt idx="3243">
                  <c:v>1571.4069999999999</c:v>
                </c:pt>
                <c:pt idx="3244">
                  <c:v>1572.4069999999999</c:v>
                </c:pt>
                <c:pt idx="3245">
                  <c:v>1573.4069999999999</c:v>
                </c:pt>
                <c:pt idx="3246">
                  <c:v>1574.4069999999999</c:v>
                </c:pt>
                <c:pt idx="3247">
                  <c:v>1575.4069999999999</c:v>
                </c:pt>
                <c:pt idx="3248">
                  <c:v>1576.4069999999999</c:v>
                </c:pt>
                <c:pt idx="3249">
                  <c:v>1577.4069999999999</c:v>
                </c:pt>
                <c:pt idx="3250">
                  <c:v>1578.4069999999999</c:v>
                </c:pt>
                <c:pt idx="3251">
                  <c:v>1579.4069999999999</c:v>
                </c:pt>
                <c:pt idx="3252">
                  <c:v>1580.4069999999999</c:v>
                </c:pt>
                <c:pt idx="3253">
                  <c:v>1581.4069999999999</c:v>
                </c:pt>
                <c:pt idx="3254">
                  <c:v>1582.4069999999999</c:v>
                </c:pt>
                <c:pt idx="3255">
                  <c:v>1583.4069999999999</c:v>
                </c:pt>
                <c:pt idx="3256">
                  <c:v>1584.4069999999999</c:v>
                </c:pt>
                <c:pt idx="3257">
                  <c:v>1585.4069999999999</c:v>
                </c:pt>
                <c:pt idx="3258">
                  <c:v>1586.4069999999999</c:v>
                </c:pt>
                <c:pt idx="3259">
                  <c:v>1587.4069999999999</c:v>
                </c:pt>
                <c:pt idx="3260">
                  <c:v>1588.4069999999999</c:v>
                </c:pt>
                <c:pt idx="3261">
                  <c:v>1589.4069999999999</c:v>
                </c:pt>
                <c:pt idx="3262">
                  <c:v>1590.4069999999999</c:v>
                </c:pt>
                <c:pt idx="3263">
                  <c:v>1591.4069999999999</c:v>
                </c:pt>
                <c:pt idx="3264">
                  <c:v>1592.4069999999999</c:v>
                </c:pt>
                <c:pt idx="3265">
                  <c:v>1593.4069999999999</c:v>
                </c:pt>
                <c:pt idx="3266">
                  <c:v>1594.4069999999999</c:v>
                </c:pt>
                <c:pt idx="3267">
                  <c:v>1595.4069999999999</c:v>
                </c:pt>
                <c:pt idx="3268">
                  <c:v>1596.4069999999999</c:v>
                </c:pt>
                <c:pt idx="3269">
                  <c:v>1597.4069999999999</c:v>
                </c:pt>
                <c:pt idx="3270">
                  <c:v>1598.4069999999999</c:v>
                </c:pt>
                <c:pt idx="3271">
                  <c:v>1599.4069999999999</c:v>
                </c:pt>
                <c:pt idx="3272">
                  <c:v>1600.4069999999999</c:v>
                </c:pt>
                <c:pt idx="3273">
                  <c:v>1601.4069999999999</c:v>
                </c:pt>
                <c:pt idx="3274">
                  <c:v>1602.4069999999999</c:v>
                </c:pt>
                <c:pt idx="3275">
                  <c:v>1603.4069999999999</c:v>
                </c:pt>
                <c:pt idx="3276">
                  <c:v>1604.4069999999999</c:v>
                </c:pt>
                <c:pt idx="3277">
                  <c:v>1605.4069999999999</c:v>
                </c:pt>
                <c:pt idx="3278">
                  <c:v>1606.4069999999999</c:v>
                </c:pt>
                <c:pt idx="3279">
                  <c:v>1607.4069999999999</c:v>
                </c:pt>
                <c:pt idx="3280">
                  <c:v>1608.4069999999999</c:v>
                </c:pt>
                <c:pt idx="3281">
                  <c:v>1609.4069999999999</c:v>
                </c:pt>
                <c:pt idx="3282">
                  <c:v>1610.4069999999999</c:v>
                </c:pt>
                <c:pt idx="3283">
                  <c:v>1611.4069999999999</c:v>
                </c:pt>
                <c:pt idx="3284">
                  <c:v>1612.4069999999999</c:v>
                </c:pt>
                <c:pt idx="3285">
                  <c:v>1613.4069999999999</c:v>
                </c:pt>
                <c:pt idx="3286">
                  <c:v>1614.4069999999999</c:v>
                </c:pt>
                <c:pt idx="3287">
                  <c:v>1615.4069999999999</c:v>
                </c:pt>
                <c:pt idx="3288">
                  <c:v>1616.4069999999999</c:v>
                </c:pt>
                <c:pt idx="3289">
                  <c:v>1617.4069999999999</c:v>
                </c:pt>
                <c:pt idx="3290">
                  <c:v>1618.4069999999999</c:v>
                </c:pt>
                <c:pt idx="3291">
                  <c:v>1619.4069999999999</c:v>
                </c:pt>
                <c:pt idx="3292">
                  <c:v>1620.4069999999999</c:v>
                </c:pt>
                <c:pt idx="3293">
                  <c:v>1621.4069999999999</c:v>
                </c:pt>
                <c:pt idx="3294">
                  <c:v>1622.4069999999999</c:v>
                </c:pt>
                <c:pt idx="3295">
                  <c:v>1623.4069999999999</c:v>
                </c:pt>
                <c:pt idx="3296">
                  <c:v>1624.4069999999999</c:v>
                </c:pt>
                <c:pt idx="3297">
                  <c:v>1625.4069999999999</c:v>
                </c:pt>
                <c:pt idx="3298">
                  <c:v>1626.4069999999999</c:v>
                </c:pt>
                <c:pt idx="3299">
                  <c:v>1627.4069999999999</c:v>
                </c:pt>
                <c:pt idx="3300">
                  <c:v>1628.4069999999999</c:v>
                </c:pt>
                <c:pt idx="3301">
                  <c:v>1629.4069999999999</c:v>
                </c:pt>
                <c:pt idx="3302">
                  <c:v>1630.4069999999999</c:v>
                </c:pt>
                <c:pt idx="3303">
                  <c:v>1631.4069999999999</c:v>
                </c:pt>
                <c:pt idx="3304">
                  <c:v>1632.4069999999999</c:v>
                </c:pt>
                <c:pt idx="3305">
                  <c:v>1633.4069999999999</c:v>
                </c:pt>
                <c:pt idx="3306">
                  <c:v>1634.4069999999999</c:v>
                </c:pt>
                <c:pt idx="3307">
                  <c:v>1635.4069999999999</c:v>
                </c:pt>
                <c:pt idx="3308">
                  <c:v>1636.4069999999999</c:v>
                </c:pt>
                <c:pt idx="3309">
                  <c:v>1637.4069999999999</c:v>
                </c:pt>
                <c:pt idx="3310">
                  <c:v>1638.4069999999999</c:v>
                </c:pt>
                <c:pt idx="3311">
                  <c:v>1639.4069999999999</c:v>
                </c:pt>
                <c:pt idx="3312">
                  <c:v>1640.4069999999999</c:v>
                </c:pt>
                <c:pt idx="3313">
                  <c:v>1641.4069999999999</c:v>
                </c:pt>
                <c:pt idx="3314">
                  <c:v>1642.4069999999999</c:v>
                </c:pt>
                <c:pt idx="3315">
                  <c:v>1643.4069999999999</c:v>
                </c:pt>
                <c:pt idx="3316">
                  <c:v>1644.4069999999999</c:v>
                </c:pt>
                <c:pt idx="3317">
                  <c:v>1645.4069999999999</c:v>
                </c:pt>
                <c:pt idx="3318">
                  <c:v>1646.4069999999999</c:v>
                </c:pt>
                <c:pt idx="3319">
                  <c:v>1647.4069999999999</c:v>
                </c:pt>
                <c:pt idx="3320">
                  <c:v>1648.4069999999999</c:v>
                </c:pt>
                <c:pt idx="3321">
                  <c:v>1649.4069999999999</c:v>
                </c:pt>
                <c:pt idx="3322">
                  <c:v>1650.4069999999999</c:v>
                </c:pt>
                <c:pt idx="3323">
                  <c:v>1651.4069999999999</c:v>
                </c:pt>
                <c:pt idx="3324">
                  <c:v>1652.4069999999999</c:v>
                </c:pt>
                <c:pt idx="3325">
                  <c:v>1653.4069999999999</c:v>
                </c:pt>
                <c:pt idx="3326">
                  <c:v>1654.4069999999999</c:v>
                </c:pt>
                <c:pt idx="3327">
                  <c:v>1655.4069999999999</c:v>
                </c:pt>
                <c:pt idx="3328">
                  <c:v>1656.4069999999999</c:v>
                </c:pt>
                <c:pt idx="3329">
                  <c:v>1657.4069999999999</c:v>
                </c:pt>
                <c:pt idx="3330">
                  <c:v>1658.4069999999999</c:v>
                </c:pt>
                <c:pt idx="3331">
                  <c:v>1659.4069999999999</c:v>
                </c:pt>
                <c:pt idx="3332">
                  <c:v>1660.4069999999999</c:v>
                </c:pt>
                <c:pt idx="3333">
                  <c:v>1661.4069999999999</c:v>
                </c:pt>
                <c:pt idx="3334">
                  <c:v>1662.4069999999999</c:v>
                </c:pt>
                <c:pt idx="3335">
                  <c:v>1663.4069999999999</c:v>
                </c:pt>
                <c:pt idx="3336">
                  <c:v>1664.4069999999999</c:v>
                </c:pt>
                <c:pt idx="3337">
                  <c:v>1665.4069999999999</c:v>
                </c:pt>
                <c:pt idx="3338">
                  <c:v>1666.4069999999999</c:v>
                </c:pt>
                <c:pt idx="3339">
                  <c:v>1667.4069999999999</c:v>
                </c:pt>
                <c:pt idx="3340">
                  <c:v>1668.4069999999999</c:v>
                </c:pt>
                <c:pt idx="3341">
                  <c:v>1669.4069999999999</c:v>
                </c:pt>
                <c:pt idx="3342">
                  <c:v>1670.4069999999999</c:v>
                </c:pt>
                <c:pt idx="3343">
                  <c:v>1671.4069999999999</c:v>
                </c:pt>
                <c:pt idx="3344">
                  <c:v>1672.4069999999999</c:v>
                </c:pt>
                <c:pt idx="3345">
                  <c:v>1673.4069999999999</c:v>
                </c:pt>
                <c:pt idx="3346">
                  <c:v>1674.4069999999999</c:v>
                </c:pt>
                <c:pt idx="3347">
                  <c:v>1675.4069999999999</c:v>
                </c:pt>
                <c:pt idx="3348">
                  <c:v>1676.4069999999999</c:v>
                </c:pt>
                <c:pt idx="3349">
                  <c:v>1677.4069999999999</c:v>
                </c:pt>
                <c:pt idx="3350">
                  <c:v>1678.4069999999999</c:v>
                </c:pt>
                <c:pt idx="3351">
                  <c:v>1679.4069999999999</c:v>
                </c:pt>
                <c:pt idx="3352">
                  <c:v>1680.4069999999999</c:v>
                </c:pt>
                <c:pt idx="3353">
                  <c:v>1681.4069999999999</c:v>
                </c:pt>
                <c:pt idx="3354">
                  <c:v>1682.4069999999999</c:v>
                </c:pt>
                <c:pt idx="3355">
                  <c:v>1683.4069999999999</c:v>
                </c:pt>
                <c:pt idx="3356">
                  <c:v>1684.4069999999999</c:v>
                </c:pt>
                <c:pt idx="3357">
                  <c:v>1685.4069999999999</c:v>
                </c:pt>
                <c:pt idx="3358">
                  <c:v>1686.4069999999999</c:v>
                </c:pt>
                <c:pt idx="3359">
                  <c:v>1687.4069999999999</c:v>
                </c:pt>
                <c:pt idx="3360">
                  <c:v>1688.4069999999999</c:v>
                </c:pt>
                <c:pt idx="3361">
                  <c:v>1689.4069999999999</c:v>
                </c:pt>
                <c:pt idx="3362">
                  <c:v>1690.4069999999999</c:v>
                </c:pt>
                <c:pt idx="3363">
                  <c:v>1691.4069999999999</c:v>
                </c:pt>
                <c:pt idx="3364">
                  <c:v>1692.4069999999999</c:v>
                </c:pt>
                <c:pt idx="3365">
                  <c:v>1693.4069999999999</c:v>
                </c:pt>
                <c:pt idx="3366">
                  <c:v>1694.4069999999999</c:v>
                </c:pt>
                <c:pt idx="3367">
                  <c:v>1695.4069999999999</c:v>
                </c:pt>
                <c:pt idx="3368">
                  <c:v>1696.4069999999999</c:v>
                </c:pt>
                <c:pt idx="3369">
                  <c:v>1697.4069999999999</c:v>
                </c:pt>
                <c:pt idx="3370">
                  <c:v>1698.4069999999999</c:v>
                </c:pt>
                <c:pt idx="3371">
                  <c:v>1699.4069999999999</c:v>
                </c:pt>
                <c:pt idx="3372">
                  <c:v>1700.4069999999999</c:v>
                </c:pt>
                <c:pt idx="3373">
                  <c:v>1701.4069999999999</c:v>
                </c:pt>
                <c:pt idx="3374">
                  <c:v>1702.4069999999999</c:v>
                </c:pt>
                <c:pt idx="3375">
                  <c:v>1703.4069999999999</c:v>
                </c:pt>
                <c:pt idx="3376">
                  <c:v>1704.4069999999999</c:v>
                </c:pt>
                <c:pt idx="3377">
                  <c:v>1705.4069999999999</c:v>
                </c:pt>
                <c:pt idx="3378">
                  <c:v>1706.4069999999999</c:v>
                </c:pt>
                <c:pt idx="3379">
                  <c:v>1707.4069999999999</c:v>
                </c:pt>
                <c:pt idx="3380">
                  <c:v>1708.4069999999999</c:v>
                </c:pt>
                <c:pt idx="3381">
                  <c:v>1709.4069999999999</c:v>
                </c:pt>
                <c:pt idx="3382">
                  <c:v>1710.4069999999999</c:v>
                </c:pt>
                <c:pt idx="3383">
                  <c:v>1711.4069999999999</c:v>
                </c:pt>
                <c:pt idx="3384">
                  <c:v>1712.4069999999999</c:v>
                </c:pt>
                <c:pt idx="3385">
                  <c:v>1713.4069999999999</c:v>
                </c:pt>
                <c:pt idx="3386">
                  <c:v>1714.4069999999999</c:v>
                </c:pt>
                <c:pt idx="3387">
                  <c:v>1715.4069999999999</c:v>
                </c:pt>
                <c:pt idx="3388">
                  <c:v>1716.4069999999999</c:v>
                </c:pt>
                <c:pt idx="3389">
                  <c:v>1717.4069999999999</c:v>
                </c:pt>
                <c:pt idx="3390">
                  <c:v>1718.4069999999999</c:v>
                </c:pt>
                <c:pt idx="3391">
                  <c:v>1719.4069999999999</c:v>
                </c:pt>
                <c:pt idx="3392">
                  <c:v>1720.4069999999999</c:v>
                </c:pt>
                <c:pt idx="3393">
                  <c:v>1721.4069999999999</c:v>
                </c:pt>
                <c:pt idx="3394">
                  <c:v>1722.4069999999999</c:v>
                </c:pt>
                <c:pt idx="3395">
                  <c:v>1723.4069999999999</c:v>
                </c:pt>
                <c:pt idx="3396">
                  <c:v>1724.4069999999999</c:v>
                </c:pt>
                <c:pt idx="3397">
                  <c:v>1725.4069999999999</c:v>
                </c:pt>
                <c:pt idx="3398">
                  <c:v>1726.4069999999999</c:v>
                </c:pt>
                <c:pt idx="3399">
                  <c:v>1727.4069999999999</c:v>
                </c:pt>
                <c:pt idx="3400">
                  <c:v>1728.4069999999999</c:v>
                </c:pt>
                <c:pt idx="3401">
                  <c:v>1729.4069999999999</c:v>
                </c:pt>
                <c:pt idx="3402">
                  <c:v>1730.4069999999999</c:v>
                </c:pt>
                <c:pt idx="3403">
                  <c:v>1731.4069999999999</c:v>
                </c:pt>
                <c:pt idx="3404">
                  <c:v>1732.4069999999999</c:v>
                </c:pt>
                <c:pt idx="3405">
                  <c:v>1733.4069999999999</c:v>
                </c:pt>
                <c:pt idx="3406">
                  <c:v>1734.4069999999999</c:v>
                </c:pt>
                <c:pt idx="3407">
                  <c:v>1735.4069999999999</c:v>
                </c:pt>
                <c:pt idx="3408">
                  <c:v>1736.4069999999999</c:v>
                </c:pt>
                <c:pt idx="3409">
                  <c:v>1737.4069999999999</c:v>
                </c:pt>
                <c:pt idx="3410">
                  <c:v>1738.4069999999999</c:v>
                </c:pt>
                <c:pt idx="3411">
                  <c:v>1739.4069999999999</c:v>
                </c:pt>
                <c:pt idx="3412">
                  <c:v>1740.4069999999999</c:v>
                </c:pt>
                <c:pt idx="3413">
                  <c:v>1741.4069999999999</c:v>
                </c:pt>
                <c:pt idx="3414">
                  <c:v>1742.4069999999999</c:v>
                </c:pt>
                <c:pt idx="3415">
                  <c:v>1743.4069999999999</c:v>
                </c:pt>
                <c:pt idx="3416">
                  <c:v>1744.4069999999999</c:v>
                </c:pt>
                <c:pt idx="3417">
                  <c:v>1745.4069999999999</c:v>
                </c:pt>
                <c:pt idx="3418">
                  <c:v>1746.4069999999999</c:v>
                </c:pt>
                <c:pt idx="3419">
                  <c:v>1747.4069999999999</c:v>
                </c:pt>
                <c:pt idx="3420">
                  <c:v>1748.4069999999999</c:v>
                </c:pt>
                <c:pt idx="3421">
                  <c:v>1749.4069999999999</c:v>
                </c:pt>
                <c:pt idx="3422">
                  <c:v>1750.4069999999999</c:v>
                </c:pt>
                <c:pt idx="3423">
                  <c:v>1751.4069999999999</c:v>
                </c:pt>
                <c:pt idx="3424">
                  <c:v>1752.4069999999999</c:v>
                </c:pt>
                <c:pt idx="3425">
                  <c:v>1753.4069999999999</c:v>
                </c:pt>
                <c:pt idx="3426">
                  <c:v>1754.4069999999999</c:v>
                </c:pt>
                <c:pt idx="3427">
                  <c:v>1755.4069999999999</c:v>
                </c:pt>
                <c:pt idx="3428">
                  <c:v>1756.4069999999999</c:v>
                </c:pt>
                <c:pt idx="3429">
                  <c:v>1757.4069999999999</c:v>
                </c:pt>
                <c:pt idx="3430">
                  <c:v>1758.4069999999999</c:v>
                </c:pt>
                <c:pt idx="3431">
                  <c:v>1759.4069999999999</c:v>
                </c:pt>
                <c:pt idx="3432">
                  <c:v>1760.4069999999999</c:v>
                </c:pt>
                <c:pt idx="3433">
                  <c:v>1761.4069999999999</c:v>
                </c:pt>
                <c:pt idx="3434">
                  <c:v>1762.4069999999999</c:v>
                </c:pt>
                <c:pt idx="3435">
                  <c:v>1763.4069999999999</c:v>
                </c:pt>
                <c:pt idx="3436">
                  <c:v>1764.4069999999999</c:v>
                </c:pt>
                <c:pt idx="3437">
                  <c:v>1765.4069999999999</c:v>
                </c:pt>
                <c:pt idx="3438">
                  <c:v>1766.4069999999999</c:v>
                </c:pt>
                <c:pt idx="3439">
                  <c:v>1767.4069999999999</c:v>
                </c:pt>
                <c:pt idx="3440">
                  <c:v>1768.4069999999999</c:v>
                </c:pt>
                <c:pt idx="3441">
                  <c:v>1769.4069999999999</c:v>
                </c:pt>
                <c:pt idx="3442">
                  <c:v>1770.4069999999999</c:v>
                </c:pt>
                <c:pt idx="3443">
                  <c:v>1771.4069999999999</c:v>
                </c:pt>
                <c:pt idx="3444">
                  <c:v>1772.4069999999999</c:v>
                </c:pt>
                <c:pt idx="3445">
                  <c:v>1773.4069999999999</c:v>
                </c:pt>
                <c:pt idx="3446">
                  <c:v>1774.4069999999999</c:v>
                </c:pt>
                <c:pt idx="3447">
                  <c:v>1775.4069999999999</c:v>
                </c:pt>
                <c:pt idx="3448">
                  <c:v>1776.4069999999999</c:v>
                </c:pt>
                <c:pt idx="3449">
                  <c:v>1777.4069999999999</c:v>
                </c:pt>
                <c:pt idx="3450">
                  <c:v>1778.4069999999999</c:v>
                </c:pt>
                <c:pt idx="3451">
                  <c:v>1779.4069999999999</c:v>
                </c:pt>
                <c:pt idx="3452">
                  <c:v>1780.4069999999999</c:v>
                </c:pt>
                <c:pt idx="3453">
                  <c:v>1781.4069999999999</c:v>
                </c:pt>
                <c:pt idx="3454">
                  <c:v>1782.4069999999999</c:v>
                </c:pt>
                <c:pt idx="3455">
                  <c:v>1783.4069999999999</c:v>
                </c:pt>
                <c:pt idx="3456">
                  <c:v>1784.4069999999999</c:v>
                </c:pt>
                <c:pt idx="3457">
                  <c:v>1785.4069999999999</c:v>
                </c:pt>
                <c:pt idx="3458">
                  <c:v>1786.4069999999999</c:v>
                </c:pt>
                <c:pt idx="3459">
                  <c:v>1787.4069999999999</c:v>
                </c:pt>
                <c:pt idx="3460">
                  <c:v>1788.4069999999999</c:v>
                </c:pt>
                <c:pt idx="3461">
                  <c:v>1789.4069999999999</c:v>
                </c:pt>
                <c:pt idx="3462">
                  <c:v>1790.4069999999999</c:v>
                </c:pt>
                <c:pt idx="3463">
                  <c:v>1791.4069999999999</c:v>
                </c:pt>
                <c:pt idx="3464">
                  <c:v>1792.4069999999999</c:v>
                </c:pt>
                <c:pt idx="3465">
                  <c:v>1793.4069999999999</c:v>
                </c:pt>
                <c:pt idx="3466">
                  <c:v>1794.4069999999999</c:v>
                </c:pt>
                <c:pt idx="3467">
                  <c:v>1795.4069999999999</c:v>
                </c:pt>
                <c:pt idx="3468">
                  <c:v>1796.4069999999999</c:v>
                </c:pt>
                <c:pt idx="3469">
                  <c:v>1797.4069999999999</c:v>
                </c:pt>
                <c:pt idx="3470">
                  <c:v>1798.4069999999999</c:v>
                </c:pt>
                <c:pt idx="3471">
                  <c:v>1799.4069999999999</c:v>
                </c:pt>
                <c:pt idx="3472">
                  <c:v>1800.4069999999999</c:v>
                </c:pt>
                <c:pt idx="3473">
                  <c:v>1801.4069999999999</c:v>
                </c:pt>
                <c:pt idx="3474">
                  <c:v>1802.4069999999999</c:v>
                </c:pt>
                <c:pt idx="3475">
                  <c:v>1803.4069999999999</c:v>
                </c:pt>
                <c:pt idx="3476">
                  <c:v>1804.4069999999999</c:v>
                </c:pt>
                <c:pt idx="3477">
                  <c:v>1805.4069999999999</c:v>
                </c:pt>
                <c:pt idx="3478">
                  <c:v>1806.4069999999999</c:v>
                </c:pt>
                <c:pt idx="3479">
                  <c:v>1807.4069999999999</c:v>
                </c:pt>
                <c:pt idx="3480">
                  <c:v>1808.4069999999999</c:v>
                </c:pt>
                <c:pt idx="3481">
                  <c:v>1809.4069999999999</c:v>
                </c:pt>
                <c:pt idx="3482">
                  <c:v>1810.4069999999999</c:v>
                </c:pt>
                <c:pt idx="3483">
                  <c:v>1811.4069999999999</c:v>
                </c:pt>
                <c:pt idx="3484">
                  <c:v>1812.4069999999999</c:v>
                </c:pt>
                <c:pt idx="3485">
                  <c:v>1813.4069999999999</c:v>
                </c:pt>
                <c:pt idx="3486">
                  <c:v>1814.4069999999999</c:v>
                </c:pt>
                <c:pt idx="3487">
                  <c:v>1815.4069999999999</c:v>
                </c:pt>
                <c:pt idx="3488">
                  <c:v>1816.4069999999999</c:v>
                </c:pt>
                <c:pt idx="3489">
                  <c:v>1817.4069999999999</c:v>
                </c:pt>
                <c:pt idx="3490">
                  <c:v>1818.4069999999999</c:v>
                </c:pt>
                <c:pt idx="3491">
                  <c:v>1819.4069999999999</c:v>
                </c:pt>
                <c:pt idx="3492">
                  <c:v>1820.4069999999999</c:v>
                </c:pt>
                <c:pt idx="3493">
                  <c:v>1821.4069999999999</c:v>
                </c:pt>
                <c:pt idx="3494">
                  <c:v>1822.4069999999999</c:v>
                </c:pt>
                <c:pt idx="3495">
                  <c:v>1823.4069999999999</c:v>
                </c:pt>
                <c:pt idx="3496">
                  <c:v>1824.4069999999999</c:v>
                </c:pt>
                <c:pt idx="3497">
                  <c:v>1825.4069999999999</c:v>
                </c:pt>
                <c:pt idx="3498">
                  <c:v>1826.4069999999999</c:v>
                </c:pt>
                <c:pt idx="3499">
                  <c:v>1827.4069999999999</c:v>
                </c:pt>
                <c:pt idx="3500">
                  <c:v>1828.4069999999999</c:v>
                </c:pt>
                <c:pt idx="3501">
                  <c:v>1829.4069999999999</c:v>
                </c:pt>
                <c:pt idx="3502">
                  <c:v>1830.4069999999999</c:v>
                </c:pt>
                <c:pt idx="3503">
                  <c:v>1831.4069999999999</c:v>
                </c:pt>
                <c:pt idx="3504">
                  <c:v>1832.4069999999999</c:v>
                </c:pt>
                <c:pt idx="3505">
                  <c:v>1833.4069999999999</c:v>
                </c:pt>
                <c:pt idx="3506">
                  <c:v>1834.4069999999999</c:v>
                </c:pt>
                <c:pt idx="3507">
                  <c:v>1835.4069999999999</c:v>
                </c:pt>
                <c:pt idx="3508">
                  <c:v>1836.4069999999999</c:v>
                </c:pt>
                <c:pt idx="3509">
                  <c:v>1837.4069999999999</c:v>
                </c:pt>
                <c:pt idx="3510">
                  <c:v>1838.4069999999999</c:v>
                </c:pt>
                <c:pt idx="3511">
                  <c:v>1839.4069999999999</c:v>
                </c:pt>
                <c:pt idx="3512">
                  <c:v>1840.4069999999999</c:v>
                </c:pt>
                <c:pt idx="3513">
                  <c:v>1841.4069999999999</c:v>
                </c:pt>
                <c:pt idx="3514">
                  <c:v>1842.4069999999999</c:v>
                </c:pt>
                <c:pt idx="3515">
                  <c:v>1843.4069999999999</c:v>
                </c:pt>
                <c:pt idx="3516">
                  <c:v>1844.4069999999999</c:v>
                </c:pt>
                <c:pt idx="3517">
                  <c:v>1845.4069999999999</c:v>
                </c:pt>
                <c:pt idx="3518">
                  <c:v>1846.4069999999999</c:v>
                </c:pt>
                <c:pt idx="3519">
                  <c:v>1847.4069999999999</c:v>
                </c:pt>
                <c:pt idx="3520">
                  <c:v>1848.4069999999999</c:v>
                </c:pt>
                <c:pt idx="3521">
                  <c:v>1849.4069999999999</c:v>
                </c:pt>
                <c:pt idx="3522">
                  <c:v>1850.4069999999999</c:v>
                </c:pt>
                <c:pt idx="3523">
                  <c:v>1851.4069999999999</c:v>
                </c:pt>
                <c:pt idx="3524">
                  <c:v>1852.4069999999999</c:v>
                </c:pt>
                <c:pt idx="3525">
                  <c:v>1853.4069999999999</c:v>
                </c:pt>
                <c:pt idx="3526">
                  <c:v>1854.4069999999999</c:v>
                </c:pt>
                <c:pt idx="3527">
                  <c:v>1855.4069999999999</c:v>
                </c:pt>
                <c:pt idx="3528">
                  <c:v>1856.4069999999999</c:v>
                </c:pt>
                <c:pt idx="3529">
                  <c:v>1857.4069999999999</c:v>
                </c:pt>
                <c:pt idx="3530">
                  <c:v>1858.4069999999999</c:v>
                </c:pt>
                <c:pt idx="3531">
                  <c:v>1859.4069999999999</c:v>
                </c:pt>
                <c:pt idx="3532">
                  <c:v>1860.4069999999999</c:v>
                </c:pt>
                <c:pt idx="3533">
                  <c:v>1861.4069999999999</c:v>
                </c:pt>
                <c:pt idx="3534">
                  <c:v>1862.4069999999999</c:v>
                </c:pt>
                <c:pt idx="3535">
                  <c:v>1863.4069999999999</c:v>
                </c:pt>
                <c:pt idx="3536">
                  <c:v>1864.4069999999999</c:v>
                </c:pt>
                <c:pt idx="3537">
                  <c:v>1865.4069999999999</c:v>
                </c:pt>
                <c:pt idx="3538">
                  <c:v>1866.4069999999999</c:v>
                </c:pt>
                <c:pt idx="3539">
                  <c:v>1867.4069999999999</c:v>
                </c:pt>
                <c:pt idx="3540">
                  <c:v>1868.4069999999999</c:v>
                </c:pt>
                <c:pt idx="3541">
                  <c:v>1869.4069999999999</c:v>
                </c:pt>
                <c:pt idx="3542">
                  <c:v>1870.4069999999999</c:v>
                </c:pt>
                <c:pt idx="3543">
                  <c:v>1871.4069999999999</c:v>
                </c:pt>
                <c:pt idx="3544">
                  <c:v>1872.4069999999999</c:v>
                </c:pt>
                <c:pt idx="3545">
                  <c:v>1873.4069999999999</c:v>
                </c:pt>
                <c:pt idx="3546">
                  <c:v>1874.4069999999999</c:v>
                </c:pt>
                <c:pt idx="3547">
                  <c:v>1875.4069999999999</c:v>
                </c:pt>
                <c:pt idx="3548">
                  <c:v>1876.4069999999999</c:v>
                </c:pt>
                <c:pt idx="3549">
                  <c:v>1877.4069999999999</c:v>
                </c:pt>
                <c:pt idx="3550">
                  <c:v>1878.4069999999999</c:v>
                </c:pt>
                <c:pt idx="3551">
                  <c:v>1879.4069999999999</c:v>
                </c:pt>
                <c:pt idx="3552">
                  <c:v>1880.4069999999999</c:v>
                </c:pt>
                <c:pt idx="3553">
                  <c:v>1881.4069999999999</c:v>
                </c:pt>
                <c:pt idx="3554">
                  <c:v>1882.4069999999999</c:v>
                </c:pt>
                <c:pt idx="3555">
                  <c:v>1883.4069999999999</c:v>
                </c:pt>
                <c:pt idx="3556">
                  <c:v>1884.4069999999999</c:v>
                </c:pt>
                <c:pt idx="3557">
                  <c:v>1885.4069999999999</c:v>
                </c:pt>
                <c:pt idx="3558">
                  <c:v>1886.4069999999999</c:v>
                </c:pt>
                <c:pt idx="3559">
                  <c:v>1887.4069999999999</c:v>
                </c:pt>
                <c:pt idx="3560">
                  <c:v>1888.4069999999999</c:v>
                </c:pt>
                <c:pt idx="3561">
                  <c:v>1889.4069999999999</c:v>
                </c:pt>
                <c:pt idx="3562">
                  <c:v>1890.4069999999999</c:v>
                </c:pt>
                <c:pt idx="3563">
                  <c:v>1891.4069999999999</c:v>
                </c:pt>
                <c:pt idx="3564">
                  <c:v>1892.4069999999999</c:v>
                </c:pt>
                <c:pt idx="3565">
                  <c:v>1893.4069999999999</c:v>
                </c:pt>
                <c:pt idx="3566">
                  <c:v>1894.4069999999999</c:v>
                </c:pt>
                <c:pt idx="3567">
                  <c:v>1895.4069999999999</c:v>
                </c:pt>
                <c:pt idx="3568">
                  <c:v>1896.4069999999999</c:v>
                </c:pt>
                <c:pt idx="3569">
                  <c:v>1897.4069999999999</c:v>
                </c:pt>
                <c:pt idx="3570">
                  <c:v>1898.4069999999999</c:v>
                </c:pt>
                <c:pt idx="3571">
                  <c:v>1899.4069999999999</c:v>
                </c:pt>
                <c:pt idx="3572">
                  <c:v>1900.4069999999999</c:v>
                </c:pt>
                <c:pt idx="3573">
                  <c:v>1901.4069999999999</c:v>
                </c:pt>
                <c:pt idx="3574">
                  <c:v>1902.4069999999999</c:v>
                </c:pt>
                <c:pt idx="3575">
                  <c:v>1903.4069999999999</c:v>
                </c:pt>
                <c:pt idx="3576">
                  <c:v>1904.4069999999999</c:v>
                </c:pt>
                <c:pt idx="3577">
                  <c:v>1905.4069999999999</c:v>
                </c:pt>
                <c:pt idx="3578">
                  <c:v>1906.4069999999999</c:v>
                </c:pt>
                <c:pt idx="3579">
                  <c:v>1907.4069999999999</c:v>
                </c:pt>
                <c:pt idx="3580">
                  <c:v>1908.4069999999999</c:v>
                </c:pt>
                <c:pt idx="3581">
                  <c:v>1909.4069999999999</c:v>
                </c:pt>
                <c:pt idx="3582">
                  <c:v>1910.4069999999999</c:v>
                </c:pt>
                <c:pt idx="3583">
                  <c:v>1911.4069999999999</c:v>
                </c:pt>
                <c:pt idx="3584">
                  <c:v>1912.4069999999999</c:v>
                </c:pt>
                <c:pt idx="3585">
                  <c:v>1913.4069999999999</c:v>
                </c:pt>
                <c:pt idx="3586">
                  <c:v>1914.4069999999999</c:v>
                </c:pt>
                <c:pt idx="3587">
                  <c:v>1915.4069999999999</c:v>
                </c:pt>
                <c:pt idx="3588">
                  <c:v>1916.4069999999999</c:v>
                </c:pt>
                <c:pt idx="3589">
                  <c:v>1917.4069999999999</c:v>
                </c:pt>
                <c:pt idx="3590">
                  <c:v>1918.4069999999999</c:v>
                </c:pt>
                <c:pt idx="3591">
                  <c:v>1919.4069999999999</c:v>
                </c:pt>
                <c:pt idx="3592">
                  <c:v>1920.4069999999999</c:v>
                </c:pt>
                <c:pt idx="3593">
                  <c:v>1921.4069999999999</c:v>
                </c:pt>
                <c:pt idx="3594">
                  <c:v>1922.4069999999999</c:v>
                </c:pt>
                <c:pt idx="3595">
                  <c:v>1923.4069999999999</c:v>
                </c:pt>
                <c:pt idx="3596">
                  <c:v>1924.4069999999999</c:v>
                </c:pt>
                <c:pt idx="3597">
                  <c:v>1925.4069999999999</c:v>
                </c:pt>
                <c:pt idx="3598">
                  <c:v>1926.4069999999999</c:v>
                </c:pt>
                <c:pt idx="3599">
                  <c:v>1927.4069999999999</c:v>
                </c:pt>
                <c:pt idx="3600">
                  <c:v>1928.4069999999999</c:v>
                </c:pt>
                <c:pt idx="3601">
                  <c:v>1929.4069999999999</c:v>
                </c:pt>
                <c:pt idx="3602">
                  <c:v>1930.4069999999999</c:v>
                </c:pt>
                <c:pt idx="3603">
                  <c:v>1931.4069999999999</c:v>
                </c:pt>
                <c:pt idx="3604">
                  <c:v>1932.4069999999999</c:v>
                </c:pt>
                <c:pt idx="3605">
                  <c:v>1933.4069999999999</c:v>
                </c:pt>
                <c:pt idx="3606">
                  <c:v>1934.4069999999999</c:v>
                </c:pt>
                <c:pt idx="3607">
                  <c:v>1935.4069999999999</c:v>
                </c:pt>
                <c:pt idx="3608">
                  <c:v>1936.4069999999999</c:v>
                </c:pt>
                <c:pt idx="3609">
                  <c:v>1937.4069999999999</c:v>
                </c:pt>
                <c:pt idx="3610">
                  <c:v>1938.4069999999999</c:v>
                </c:pt>
                <c:pt idx="3611">
                  <c:v>1939.4069999999999</c:v>
                </c:pt>
                <c:pt idx="3612">
                  <c:v>1940.4069999999999</c:v>
                </c:pt>
                <c:pt idx="3613">
                  <c:v>1941.4069999999999</c:v>
                </c:pt>
                <c:pt idx="3614">
                  <c:v>1942.4069999999999</c:v>
                </c:pt>
                <c:pt idx="3615">
                  <c:v>1943.4069999999999</c:v>
                </c:pt>
                <c:pt idx="3616">
                  <c:v>1944.4069999999999</c:v>
                </c:pt>
                <c:pt idx="3617">
                  <c:v>1945.4069999999999</c:v>
                </c:pt>
                <c:pt idx="3618">
                  <c:v>1946.4069999999999</c:v>
                </c:pt>
                <c:pt idx="3619">
                  <c:v>1947.4069999999999</c:v>
                </c:pt>
                <c:pt idx="3620">
                  <c:v>1948.4069999999999</c:v>
                </c:pt>
                <c:pt idx="3621">
                  <c:v>1949.4069999999999</c:v>
                </c:pt>
                <c:pt idx="3622">
                  <c:v>1950.4069999999999</c:v>
                </c:pt>
                <c:pt idx="3623">
                  <c:v>1951.4069999999999</c:v>
                </c:pt>
                <c:pt idx="3624">
                  <c:v>1952.4069999999999</c:v>
                </c:pt>
                <c:pt idx="3625">
                  <c:v>1953.4069999999999</c:v>
                </c:pt>
                <c:pt idx="3626">
                  <c:v>1954.4069999999999</c:v>
                </c:pt>
                <c:pt idx="3627">
                  <c:v>1955.4069999999999</c:v>
                </c:pt>
                <c:pt idx="3628">
                  <c:v>1956.4069999999999</c:v>
                </c:pt>
                <c:pt idx="3629">
                  <c:v>1957.4069999999999</c:v>
                </c:pt>
                <c:pt idx="3630">
                  <c:v>1958.4069999999999</c:v>
                </c:pt>
                <c:pt idx="3631">
                  <c:v>1959.4069999999999</c:v>
                </c:pt>
                <c:pt idx="3632">
                  <c:v>1960.4069999999999</c:v>
                </c:pt>
                <c:pt idx="3633">
                  <c:v>1961.4069999999999</c:v>
                </c:pt>
                <c:pt idx="3634">
                  <c:v>1962.4069999999999</c:v>
                </c:pt>
                <c:pt idx="3635">
                  <c:v>1963.4069999999999</c:v>
                </c:pt>
                <c:pt idx="3636">
                  <c:v>1964.4069999999999</c:v>
                </c:pt>
                <c:pt idx="3637">
                  <c:v>1965.4069999999999</c:v>
                </c:pt>
                <c:pt idx="3638">
                  <c:v>1966.4069999999999</c:v>
                </c:pt>
                <c:pt idx="3639">
                  <c:v>1967.4069999999999</c:v>
                </c:pt>
                <c:pt idx="3640">
                  <c:v>1968.4069999999999</c:v>
                </c:pt>
                <c:pt idx="3641">
                  <c:v>1969.4069999999999</c:v>
                </c:pt>
                <c:pt idx="3642">
                  <c:v>1970.4069999999999</c:v>
                </c:pt>
                <c:pt idx="3643">
                  <c:v>1971.4069999999999</c:v>
                </c:pt>
                <c:pt idx="3644">
                  <c:v>1972.4069999999999</c:v>
                </c:pt>
                <c:pt idx="3645">
                  <c:v>1973.4069999999999</c:v>
                </c:pt>
                <c:pt idx="3646">
                  <c:v>1974.4069999999999</c:v>
                </c:pt>
                <c:pt idx="3647">
                  <c:v>1975.4069999999999</c:v>
                </c:pt>
                <c:pt idx="3648">
                  <c:v>1976.4069999999999</c:v>
                </c:pt>
                <c:pt idx="3649">
                  <c:v>1977.4069999999999</c:v>
                </c:pt>
                <c:pt idx="3650">
                  <c:v>1978.4069999999999</c:v>
                </c:pt>
                <c:pt idx="3651">
                  <c:v>1979.4069999999999</c:v>
                </c:pt>
                <c:pt idx="3652">
                  <c:v>1980.4069999999999</c:v>
                </c:pt>
                <c:pt idx="3653">
                  <c:v>1981.4069999999999</c:v>
                </c:pt>
                <c:pt idx="3654">
                  <c:v>1982.4069999999999</c:v>
                </c:pt>
                <c:pt idx="3655">
                  <c:v>1983.4069999999999</c:v>
                </c:pt>
                <c:pt idx="3656">
                  <c:v>1984.4069999999999</c:v>
                </c:pt>
                <c:pt idx="3657">
                  <c:v>1985.4069999999999</c:v>
                </c:pt>
                <c:pt idx="3658">
                  <c:v>1986.4069999999999</c:v>
                </c:pt>
                <c:pt idx="3659">
                  <c:v>1987.4069999999999</c:v>
                </c:pt>
                <c:pt idx="3660">
                  <c:v>1988.4069999999999</c:v>
                </c:pt>
                <c:pt idx="3661">
                  <c:v>1989.4069999999999</c:v>
                </c:pt>
                <c:pt idx="3662">
                  <c:v>1990.4069999999999</c:v>
                </c:pt>
                <c:pt idx="3663">
                  <c:v>1991.4069999999999</c:v>
                </c:pt>
                <c:pt idx="3664">
                  <c:v>1992.4069999999999</c:v>
                </c:pt>
                <c:pt idx="3665">
                  <c:v>1993.4069999999999</c:v>
                </c:pt>
                <c:pt idx="3666">
                  <c:v>1994.4069999999999</c:v>
                </c:pt>
                <c:pt idx="3667">
                  <c:v>1995.4069999999999</c:v>
                </c:pt>
                <c:pt idx="3668">
                  <c:v>1996.4069999999999</c:v>
                </c:pt>
                <c:pt idx="3669">
                  <c:v>1997.4069999999999</c:v>
                </c:pt>
                <c:pt idx="3670">
                  <c:v>1998.4069999999999</c:v>
                </c:pt>
                <c:pt idx="3671">
                  <c:v>1999.4069999999999</c:v>
                </c:pt>
                <c:pt idx="3672">
                  <c:v>2000.4069999999999</c:v>
                </c:pt>
                <c:pt idx="3673">
                  <c:v>2001.4069999999999</c:v>
                </c:pt>
                <c:pt idx="3674">
                  <c:v>2002.4069999999999</c:v>
                </c:pt>
                <c:pt idx="3675">
                  <c:v>2003.4069999999999</c:v>
                </c:pt>
                <c:pt idx="3676">
                  <c:v>2004.4069999999999</c:v>
                </c:pt>
                <c:pt idx="3677">
                  <c:v>2005.4069999999999</c:v>
                </c:pt>
                <c:pt idx="3678">
                  <c:v>2006.4069999999999</c:v>
                </c:pt>
                <c:pt idx="3679">
                  <c:v>2007.4069999999999</c:v>
                </c:pt>
                <c:pt idx="3680">
                  <c:v>2008.4069999999999</c:v>
                </c:pt>
                <c:pt idx="3681">
                  <c:v>2009.4069999999999</c:v>
                </c:pt>
                <c:pt idx="3682">
                  <c:v>2010.4069999999999</c:v>
                </c:pt>
                <c:pt idx="3683">
                  <c:v>2011.4069999999999</c:v>
                </c:pt>
                <c:pt idx="3684">
                  <c:v>2012.4069999999999</c:v>
                </c:pt>
                <c:pt idx="3685">
                  <c:v>2013.4069999999999</c:v>
                </c:pt>
                <c:pt idx="3686">
                  <c:v>2014.4069999999999</c:v>
                </c:pt>
                <c:pt idx="3687">
                  <c:v>2015.4069999999999</c:v>
                </c:pt>
                <c:pt idx="3688">
                  <c:v>2016.4069999999999</c:v>
                </c:pt>
                <c:pt idx="3689">
                  <c:v>2017.4069999999999</c:v>
                </c:pt>
                <c:pt idx="3690">
                  <c:v>2018.4069999999999</c:v>
                </c:pt>
                <c:pt idx="3691">
                  <c:v>2019.4069999999999</c:v>
                </c:pt>
                <c:pt idx="3692">
                  <c:v>2020.4069999999999</c:v>
                </c:pt>
                <c:pt idx="3693">
                  <c:v>2021.4069999999999</c:v>
                </c:pt>
                <c:pt idx="3694">
                  <c:v>2022.4069999999999</c:v>
                </c:pt>
                <c:pt idx="3695">
                  <c:v>2023.4069999999999</c:v>
                </c:pt>
                <c:pt idx="3696">
                  <c:v>2024.4069999999999</c:v>
                </c:pt>
                <c:pt idx="3697">
                  <c:v>2025.4069999999999</c:v>
                </c:pt>
                <c:pt idx="3698">
                  <c:v>2026.4069999999999</c:v>
                </c:pt>
                <c:pt idx="3699">
                  <c:v>2027.4069999999999</c:v>
                </c:pt>
                <c:pt idx="3700">
                  <c:v>2028.4069999999999</c:v>
                </c:pt>
                <c:pt idx="3701">
                  <c:v>2029.4069999999999</c:v>
                </c:pt>
                <c:pt idx="3702">
                  <c:v>2030.4069999999999</c:v>
                </c:pt>
                <c:pt idx="3703">
                  <c:v>2031.4069999999999</c:v>
                </c:pt>
                <c:pt idx="3704">
                  <c:v>2032.4069999999999</c:v>
                </c:pt>
                <c:pt idx="3705">
                  <c:v>2033.4069999999999</c:v>
                </c:pt>
                <c:pt idx="3706">
                  <c:v>2034.4069999999999</c:v>
                </c:pt>
                <c:pt idx="3707">
                  <c:v>2035.4069999999999</c:v>
                </c:pt>
                <c:pt idx="3708">
                  <c:v>2036.4069999999999</c:v>
                </c:pt>
                <c:pt idx="3709">
                  <c:v>2037.4069999999999</c:v>
                </c:pt>
                <c:pt idx="3710">
                  <c:v>2038.4069999999999</c:v>
                </c:pt>
                <c:pt idx="3711">
                  <c:v>2039.4069999999999</c:v>
                </c:pt>
                <c:pt idx="3712">
                  <c:v>2040.4069999999999</c:v>
                </c:pt>
                <c:pt idx="3713">
                  <c:v>2041.4069999999999</c:v>
                </c:pt>
                <c:pt idx="3714">
                  <c:v>2042.4069999999999</c:v>
                </c:pt>
                <c:pt idx="3715">
                  <c:v>2043.4069999999999</c:v>
                </c:pt>
                <c:pt idx="3716">
                  <c:v>2044.4069999999999</c:v>
                </c:pt>
                <c:pt idx="3717">
                  <c:v>2045.4069999999999</c:v>
                </c:pt>
                <c:pt idx="3718">
                  <c:v>2046.4069999999999</c:v>
                </c:pt>
                <c:pt idx="3719">
                  <c:v>2047.4069999999999</c:v>
                </c:pt>
                <c:pt idx="3720">
                  <c:v>2048.4070000000002</c:v>
                </c:pt>
                <c:pt idx="3721">
                  <c:v>2049.4070000000002</c:v>
                </c:pt>
                <c:pt idx="3722">
                  <c:v>2050.4070000000002</c:v>
                </c:pt>
                <c:pt idx="3723">
                  <c:v>2051.4070000000002</c:v>
                </c:pt>
                <c:pt idx="3724">
                  <c:v>2052.4070000000002</c:v>
                </c:pt>
                <c:pt idx="3725">
                  <c:v>2053.4070000000002</c:v>
                </c:pt>
                <c:pt idx="3726">
                  <c:v>2054.4070000000002</c:v>
                </c:pt>
                <c:pt idx="3727">
                  <c:v>2055.4070000000002</c:v>
                </c:pt>
                <c:pt idx="3728">
                  <c:v>2056.4070000000002</c:v>
                </c:pt>
                <c:pt idx="3729">
                  <c:v>2057.4070000000002</c:v>
                </c:pt>
                <c:pt idx="3730">
                  <c:v>2058.4070000000002</c:v>
                </c:pt>
                <c:pt idx="3731">
                  <c:v>2059.4070000000002</c:v>
                </c:pt>
                <c:pt idx="3732">
                  <c:v>2060.4070000000002</c:v>
                </c:pt>
                <c:pt idx="3733">
                  <c:v>2061.4070000000002</c:v>
                </c:pt>
                <c:pt idx="3734">
                  <c:v>2062.4070000000002</c:v>
                </c:pt>
                <c:pt idx="3735">
                  <c:v>2063.4070000000002</c:v>
                </c:pt>
                <c:pt idx="3736">
                  <c:v>2064.4070000000002</c:v>
                </c:pt>
                <c:pt idx="3737">
                  <c:v>2065.4070000000002</c:v>
                </c:pt>
                <c:pt idx="3738">
                  <c:v>2066.4070000000002</c:v>
                </c:pt>
                <c:pt idx="3739">
                  <c:v>2067.4070000000002</c:v>
                </c:pt>
                <c:pt idx="3740">
                  <c:v>2068.4070000000002</c:v>
                </c:pt>
                <c:pt idx="3741">
                  <c:v>2069.4070000000002</c:v>
                </c:pt>
                <c:pt idx="3742">
                  <c:v>2070.4070000000002</c:v>
                </c:pt>
                <c:pt idx="3743">
                  <c:v>2071.4070000000002</c:v>
                </c:pt>
                <c:pt idx="3744">
                  <c:v>2072.4070000000002</c:v>
                </c:pt>
                <c:pt idx="3745">
                  <c:v>2073.4070000000002</c:v>
                </c:pt>
                <c:pt idx="3746">
                  <c:v>2074.4070000000002</c:v>
                </c:pt>
                <c:pt idx="3747">
                  <c:v>2075.4070000000002</c:v>
                </c:pt>
                <c:pt idx="3748">
                  <c:v>2076.4070000000002</c:v>
                </c:pt>
                <c:pt idx="3749">
                  <c:v>2077.4070000000002</c:v>
                </c:pt>
                <c:pt idx="3750">
                  <c:v>2078.4070000000002</c:v>
                </c:pt>
                <c:pt idx="3751">
                  <c:v>2079.4070000000002</c:v>
                </c:pt>
                <c:pt idx="3752">
                  <c:v>2080.4070000000002</c:v>
                </c:pt>
                <c:pt idx="3753">
                  <c:v>2081.4070000000002</c:v>
                </c:pt>
                <c:pt idx="3754">
                  <c:v>2082.4070000000002</c:v>
                </c:pt>
                <c:pt idx="3755">
                  <c:v>2083.4070000000002</c:v>
                </c:pt>
                <c:pt idx="3756">
                  <c:v>2084.4070000000002</c:v>
                </c:pt>
                <c:pt idx="3757">
                  <c:v>2085.4070000000002</c:v>
                </c:pt>
                <c:pt idx="3758">
                  <c:v>2086.4070000000002</c:v>
                </c:pt>
                <c:pt idx="3759">
                  <c:v>2087.4070000000002</c:v>
                </c:pt>
                <c:pt idx="3760">
                  <c:v>2088.4070000000002</c:v>
                </c:pt>
                <c:pt idx="3761">
                  <c:v>2089.4070000000002</c:v>
                </c:pt>
                <c:pt idx="3762">
                  <c:v>2090.4070000000002</c:v>
                </c:pt>
                <c:pt idx="3763">
                  <c:v>2091.4070000000002</c:v>
                </c:pt>
                <c:pt idx="3764">
                  <c:v>2092.4070000000002</c:v>
                </c:pt>
                <c:pt idx="3765">
                  <c:v>2093.4070000000002</c:v>
                </c:pt>
                <c:pt idx="3766">
                  <c:v>2094.4070000000002</c:v>
                </c:pt>
                <c:pt idx="3767">
                  <c:v>2095.4070000000002</c:v>
                </c:pt>
                <c:pt idx="3768">
                  <c:v>2096.4070000000002</c:v>
                </c:pt>
                <c:pt idx="3769">
                  <c:v>2097.4070000000002</c:v>
                </c:pt>
                <c:pt idx="3770">
                  <c:v>2098.4070000000002</c:v>
                </c:pt>
                <c:pt idx="3771">
                  <c:v>2099.4070000000002</c:v>
                </c:pt>
                <c:pt idx="3772">
                  <c:v>2100.4070000000002</c:v>
                </c:pt>
                <c:pt idx="3773">
                  <c:v>2101.4070000000002</c:v>
                </c:pt>
                <c:pt idx="3774">
                  <c:v>2102.4070000000002</c:v>
                </c:pt>
                <c:pt idx="3775">
                  <c:v>2103.4070000000002</c:v>
                </c:pt>
                <c:pt idx="3776">
                  <c:v>2104.4070000000002</c:v>
                </c:pt>
                <c:pt idx="3777">
                  <c:v>2105.4070000000002</c:v>
                </c:pt>
                <c:pt idx="3778">
                  <c:v>2106.4070000000002</c:v>
                </c:pt>
                <c:pt idx="3779">
                  <c:v>2107.4070000000002</c:v>
                </c:pt>
                <c:pt idx="3780">
                  <c:v>2108.4070000000002</c:v>
                </c:pt>
                <c:pt idx="3781">
                  <c:v>2109.4070000000002</c:v>
                </c:pt>
                <c:pt idx="3782">
                  <c:v>2110.4070000000002</c:v>
                </c:pt>
                <c:pt idx="3783">
                  <c:v>2111.4070000000002</c:v>
                </c:pt>
                <c:pt idx="3784">
                  <c:v>2112.4070000000002</c:v>
                </c:pt>
                <c:pt idx="3785">
                  <c:v>2113.4070000000002</c:v>
                </c:pt>
                <c:pt idx="3786">
                  <c:v>2114.4070000000002</c:v>
                </c:pt>
                <c:pt idx="3787">
                  <c:v>2115.4070000000002</c:v>
                </c:pt>
                <c:pt idx="3788">
                  <c:v>2116.4070000000002</c:v>
                </c:pt>
                <c:pt idx="3789">
                  <c:v>2117.4070000000002</c:v>
                </c:pt>
                <c:pt idx="3790">
                  <c:v>2118.4070000000002</c:v>
                </c:pt>
                <c:pt idx="3791">
                  <c:v>2119.4070000000002</c:v>
                </c:pt>
                <c:pt idx="3792">
                  <c:v>2120.4070000000002</c:v>
                </c:pt>
                <c:pt idx="3793">
                  <c:v>2121.4070000000002</c:v>
                </c:pt>
                <c:pt idx="3794">
                  <c:v>2122.4070000000002</c:v>
                </c:pt>
                <c:pt idx="3795">
                  <c:v>2123.4070000000002</c:v>
                </c:pt>
                <c:pt idx="3796">
                  <c:v>2124.4070000000002</c:v>
                </c:pt>
                <c:pt idx="3797">
                  <c:v>2125.4070000000002</c:v>
                </c:pt>
                <c:pt idx="3798">
                  <c:v>2126.4070000000002</c:v>
                </c:pt>
                <c:pt idx="3799">
                  <c:v>2127.4070000000002</c:v>
                </c:pt>
                <c:pt idx="3800">
                  <c:v>2128.4070000000002</c:v>
                </c:pt>
                <c:pt idx="3801">
                  <c:v>2129.4070000000002</c:v>
                </c:pt>
                <c:pt idx="3802">
                  <c:v>2130.4070000000002</c:v>
                </c:pt>
                <c:pt idx="3803">
                  <c:v>2131.4070000000002</c:v>
                </c:pt>
                <c:pt idx="3804">
                  <c:v>2132.4070000000002</c:v>
                </c:pt>
                <c:pt idx="3805">
                  <c:v>2133.4070000000002</c:v>
                </c:pt>
                <c:pt idx="3806">
                  <c:v>2134.4070000000002</c:v>
                </c:pt>
                <c:pt idx="3807">
                  <c:v>2135.4070000000002</c:v>
                </c:pt>
                <c:pt idx="3808">
                  <c:v>2136.4070000000002</c:v>
                </c:pt>
                <c:pt idx="3809">
                  <c:v>2137.4070000000002</c:v>
                </c:pt>
                <c:pt idx="3810">
                  <c:v>2138.4070000000002</c:v>
                </c:pt>
                <c:pt idx="3811">
                  <c:v>2139.4070000000002</c:v>
                </c:pt>
                <c:pt idx="3812">
                  <c:v>2140.4070000000002</c:v>
                </c:pt>
                <c:pt idx="3813">
                  <c:v>2141.4070000000002</c:v>
                </c:pt>
                <c:pt idx="3814">
                  <c:v>2142.4070000000002</c:v>
                </c:pt>
                <c:pt idx="3815">
                  <c:v>2143.4070000000002</c:v>
                </c:pt>
                <c:pt idx="3816">
                  <c:v>2144.4070000000002</c:v>
                </c:pt>
                <c:pt idx="3817">
                  <c:v>2145.4070000000002</c:v>
                </c:pt>
                <c:pt idx="3818">
                  <c:v>2146.4070000000002</c:v>
                </c:pt>
                <c:pt idx="3819">
                  <c:v>2147.4070000000002</c:v>
                </c:pt>
                <c:pt idx="3820">
                  <c:v>2148.4070000000002</c:v>
                </c:pt>
                <c:pt idx="3821">
                  <c:v>2149.4070000000002</c:v>
                </c:pt>
                <c:pt idx="3822">
                  <c:v>2150.4070000000002</c:v>
                </c:pt>
                <c:pt idx="3823">
                  <c:v>2151.4070000000002</c:v>
                </c:pt>
                <c:pt idx="3824">
                  <c:v>2152.4070000000002</c:v>
                </c:pt>
                <c:pt idx="3825">
                  <c:v>2153.4070000000002</c:v>
                </c:pt>
                <c:pt idx="3826">
                  <c:v>2154.4070000000002</c:v>
                </c:pt>
                <c:pt idx="3827">
                  <c:v>2155.4070000000002</c:v>
                </c:pt>
                <c:pt idx="3828">
                  <c:v>2156.4070000000002</c:v>
                </c:pt>
                <c:pt idx="3829">
                  <c:v>2157.4070000000002</c:v>
                </c:pt>
                <c:pt idx="3830">
                  <c:v>2158.4070000000002</c:v>
                </c:pt>
                <c:pt idx="3831">
                  <c:v>2159.4070000000002</c:v>
                </c:pt>
                <c:pt idx="3832">
                  <c:v>2160.4070000000002</c:v>
                </c:pt>
                <c:pt idx="3833">
                  <c:v>2161.4070000000002</c:v>
                </c:pt>
                <c:pt idx="3834">
                  <c:v>2162.4070000000002</c:v>
                </c:pt>
                <c:pt idx="3835">
                  <c:v>2163.4070000000002</c:v>
                </c:pt>
                <c:pt idx="3836">
                  <c:v>2164.4070000000002</c:v>
                </c:pt>
                <c:pt idx="3837">
                  <c:v>2165.4070000000002</c:v>
                </c:pt>
                <c:pt idx="3838">
                  <c:v>2166.4070000000002</c:v>
                </c:pt>
                <c:pt idx="3839">
                  <c:v>2167.4070000000002</c:v>
                </c:pt>
                <c:pt idx="3840">
                  <c:v>2168.4070000000002</c:v>
                </c:pt>
                <c:pt idx="3841">
                  <c:v>2169.4070000000002</c:v>
                </c:pt>
                <c:pt idx="3842">
                  <c:v>2170.4070000000002</c:v>
                </c:pt>
                <c:pt idx="3843">
                  <c:v>2171.4070000000002</c:v>
                </c:pt>
                <c:pt idx="3844">
                  <c:v>2172.4070000000002</c:v>
                </c:pt>
                <c:pt idx="3845">
                  <c:v>2173.4070000000002</c:v>
                </c:pt>
                <c:pt idx="3846">
                  <c:v>2174.4070000000002</c:v>
                </c:pt>
                <c:pt idx="3847">
                  <c:v>2175.4070000000002</c:v>
                </c:pt>
                <c:pt idx="3848">
                  <c:v>2176.4070000000002</c:v>
                </c:pt>
                <c:pt idx="3849">
                  <c:v>2177.4070000000002</c:v>
                </c:pt>
                <c:pt idx="3850">
                  <c:v>2178.4070000000002</c:v>
                </c:pt>
                <c:pt idx="3851">
                  <c:v>2179.4070000000002</c:v>
                </c:pt>
                <c:pt idx="3852">
                  <c:v>2180.4070000000002</c:v>
                </c:pt>
                <c:pt idx="3853">
                  <c:v>2181.4070000000002</c:v>
                </c:pt>
                <c:pt idx="3854">
                  <c:v>2182.4070000000002</c:v>
                </c:pt>
                <c:pt idx="3855">
                  <c:v>2183.4070000000002</c:v>
                </c:pt>
                <c:pt idx="3856">
                  <c:v>2184.4070000000002</c:v>
                </c:pt>
                <c:pt idx="3857">
                  <c:v>2185.4070000000002</c:v>
                </c:pt>
                <c:pt idx="3858">
                  <c:v>2186.4070000000002</c:v>
                </c:pt>
                <c:pt idx="3859">
                  <c:v>2187.4070000000002</c:v>
                </c:pt>
                <c:pt idx="3860">
                  <c:v>2188.4070000000002</c:v>
                </c:pt>
                <c:pt idx="3861">
                  <c:v>2189.4070000000002</c:v>
                </c:pt>
                <c:pt idx="3862">
                  <c:v>2190.4070000000002</c:v>
                </c:pt>
                <c:pt idx="3863">
                  <c:v>2191.4070000000002</c:v>
                </c:pt>
                <c:pt idx="3864">
                  <c:v>2192.4070000000002</c:v>
                </c:pt>
                <c:pt idx="3865">
                  <c:v>2193.4070000000002</c:v>
                </c:pt>
                <c:pt idx="3866">
                  <c:v>2194.4070000000002</c:v>
                </c:pt>
                <c:pt idx="3867">
                  <c:v>2195.4070000000002</c:v>
                </c:pt>
                <c:pt idx="3868">
                  <c:v>2196.4070000000002</c:v>
                </c:pt>
                <c:pt idx="3869">
                  <c:v>2197.4070000000002</c:v>
                </c:pt>
                <c:pt idx="3870">
                  <c:v>2198.4070000000002</c:v>
                </c:pt>
                <c:pt idx="3871">
                  <c:v>2199.4070000000002</c:v>
                </c:pt>
                <c:pt idx="3872">
                  <c:v>2200.4070000000002</c:v>
                </c:pt>
                <c:pt idx="3873">
                  <c:v>2201.4070000000002</c:v>
                </c:pt>
                <c:pt idx="3874">
                  <c:v>2202.4070000000002</c:v>
                </c:pt>
                <c:pt idx="3875">
                  <c:v>2203.4070000000002</c:v>
                </c:pt>
                <c:pt idx="3876">
                  <c:v>2204.4070000000002</c:v>
                </c:pt>
                <c:pt idx="3877">
                  <c:v>2205.4070000000002</c:v>
                </c:pt>
                <c:pt idx="3878">
                  <c:v>2206.4070000000002</c:v>
                </c:pt>
                <c:pt idx="3879">
                  <c:v>2207.4070000000002</c:v>
                </c:pt>
                <c:pt idx="3880">
                  <c:v>2208.4070000000002</c:v>
                </c:pt>
                <c:pt idx="3881">
                  <c:v>2209.4070000000002</c:v>
                </c:pt>
                <c:pt idx="3882">
                  <c:v>2210.4070000000002</c:v>
                </c:pt>
                <c:pt idx="3883">
                  <c:v>2211.4070000000002</c:v>
                </c:pt>
                <c:pt idx="3884">
                  <c:v>2212.4070000000002</c:v>
                </c:pt>
                <c:pt idx="3885">
                  <c:v>2213.4070000000002</c:v>
                </c:pt>
                <c:pt idx="3886">
                  <c:v>2214.4070000000002</c:v>
                </c:pt>
                <c:pt idx="3887">
                  <c:v>2215.4070000000002</c:v>
                </c:pt>
                <c:pt idx="3888">
                  <c:v>2216.4070000000002</c:v>
                </c:pt>
                <c:pt idx="3889">
                  <c:v>2217.4070000000002</c:v>
                </c:pt>
                <c:pt idx="3890">
                  <c:v>2218.4070000000002</c:v>
                </c:pt>
                <c:pt idx="3891">
                  <c:v>2219.4070000000002</c:v>
                </c:pt>
                <c:pt idx="3892">
                  <c:v>2220.4070000000002</c:v>
                </c:pt>
                <c:pt idx="3893">
                  <c:v>2221.4070000000002</c:v>
                </c:pt>
                <c:pt idx="3894">
                  <c:v>2222.4070000000002</c:v>
                </c:pt>
                <c:pt idx="3895">
                  <c:v>2223.4070000000002</c:v>
                </c:pt>
                <c:pt idx="3896">
                  <c:v>2224.4070000000002</c:v>
                </c:pt>
                <c:pt idx="3897">
                  <c:v>2225.4070000000002</c:v>
                </c:pt>
                <c:pt idx="3898">
                  <c:v>2226.4070000000002</c:v>
                </c:pt>
                <c:pt idx="3899">
                  <c:v>2227.4070000000002</c:v>
                </c:pt>
                <c:pt idx="3900">
                  <c:v>2228.4070000000002</c:v>
                </c:pt>
                <c:pt idx="3901">
                  <c:v>2229.4070000000002</c:v>
                </c:pt>
                <c:pt idx="3902">
                  <c:v>2230.4070000000002</c:v>
                </c:pt>
                <c:pt idx="3903">
                  <c:v>2231.4070000000002</c:v>
                </c:pt>
                <c:pt idx="3904">
                  <c:v>2232.4070000000002</c:v>
                </c:pt>
                <c:pt idx="3905">
                  <c:v>2233.4070000000002</c:v>
                </c:pt>
                <c:pt idx="3906">
                  <c:v>2234.4070000000002</c:v>
                </c:pt>
                <c:pt idx="3907">
                  <c:v>2235.4070000000002</c:v>
                </c:pt>
                <c:pt idx="3908">
                  <c:v>2236.4070000000002</c:v>
                </c:pt>
                <c:pt idx="3909">
                  <c:v>2237.4070000000002</c:v>
                </c:pt>
                <c:pt idx="3910">
                  <c:v>2238.4070000000002</c:v>
                </c:pt>
                <c:pt idx="3911">
                  <c:v>2239.4070000000002</c:v>
                </c:pt>
                <c:pt idx="3912">
                  <c:v>2240.4070000000002</c:v>
                </c:pt>
                <c:pt idx="3913">
                  <c:v>2241.4070000000002</c:v>
                </c:pt>
                <c:pt idx="3914">
                  <c:v>2242.4070000000002</c:v>
                </c:pt>
                <c:pt idx="3915">
                  <c:v>2243.4070000000002</c:v>
                </c:pt>
                <c:pt idx="3916">
                  <c:v>2244.4070000000002</c:v>
                </c:pt>
                <c:pt idx="3917">
                  <c:v>2245.4070000000002</c:v>
                </c:pt>
                <c:pt idx="3918">
                  <c:v>2246.4070000000002</c:v>
                </c:pt>
                <c:pt idx="3919">
                  <c:v>2247.4070000000002</c:v>
                </c:pt>
                <c:pt idx="3920">
                  <c:v>2248.4070000000002</c:v>
                </c:pt>
                <c:pt idx="3921">
                  <c:v>2249.4070000000002</c:v>
                </c:pt>
                <c:pt idx="3922">
                  <c:v>2250.4070000000002</c:v>
                </c:pt>
                <c:pt idx="3923">
                  <c:v>2251.4070000000002</c:v>
                </c:pt>
                <c:pt idx="3924">
                  <c:v>2252.4070000000002</c:v>
                </c:pt>
                <c:pt idx="3925">
                  <c:v>2253.4070000000002</c:v>
                </c:pt>
                <c:pt idx="3926">
                  <c:v>2254.4070000000002</c:v>
                </c:pt>
                <c:pt idx="3927">
                  <c:v>2255.4070000000002</c:v>
                </c:pt>
                <c:pt idx="3928">
                  <c:v>2256.4070000000002</c:v>
                </c:pt>
                <c:pt idx="3929">
                  <c:v>2257.4070000000002</c:v>
                </c:pt>
                <c:pt idx="3930">
                  <c:v>2258.4070000000002</c:v>
                </c:pt>
                <c:pt idx="3931">
                  <c:v>2259.4070000000002</c:v>
                </c:pt>
                <c:pt idx="3932">
                  <c:v>2260.4070000000002</c:v>
                </c:pt>
                <c:pt idx="3933">
                  <c:v>2261.4070000000002</c:v>
                </c:pt>
                <c:pt idx="3934">
                  <c:v>2262.4070000000002</c:v>
                </c:pt>
                <c:pt idx="3935">
                  <c:v>2263.4070000000002</c:v>
                </c:pt>
                <c:pt idx="3936">
                  <c:v>2264.4070000000002</c:v>
                </c:pt>
                <c:pt idx="3937">
                  <c:v>2265.4070000000002</c:v>
                </c:pt>
                <c:pt idx="3938">
                  <c:v>2266.4070000000002</c:v>
                </c:pt>
                <c:pt idx="3939">
                  <c:v>2267.4070000000002</c:v>
                </c:pt>
                <c:pt idx="3940">
                  <c:v>2268.4070000000002</c:v>
                </c:pt>
                <c:pt idx="3941">
                  <c:v>2269.4070000000002</c:v>
                </c:pt>
                <c:pt idx="3942">
                  <c:v>2270.4070000000002</c:v>
                </c:pt>
                <c:pt idx="3943">
                  <c:v>2271.4070000000002</c:v>
                </c:pt>
                <c:pt idx="3944">
                  <c:v>2272.4070000000002</c:v>
                </c:pt>
                <c:pt idx="3945">
                  <c:v>2273.4070000000002</c:v>
                </c:pt>
                <c:pt idx="3946">
                  <c:v>2274.4070000000002</c:v>
                </c:pt>
                <c:pt idx="3947">
                  <c:v>2275.4070000000002</c:v>
                </c:pt>
                <c:pt idx="3948">
                  <c:v>2276.4070000000002</c:v>
                </c:pt>
                <c:pt idx="3949">
                  <c:v>2277.4070000000002</c:v>
                </c:pt>
                <c:pt idx="3950">
                  <c:v>2278.4070000000002</c:v>
                </c:pt>
                <c:pt idx="3951">
                  <c:v>2279.4070000000002</c:v>
                </c:pt>
                <c:pt idx="3952">
                  <c:v>2280.4070000000002</c:v>
                </c:pt>
                <c:pt idx="3953">
                  <c:v>2281.4070000000002</c:v>
                </c:pt>
                <c:pt idx="3954">
                  <c:v>2282.4070000000002</c:v>
                </c:pt>
                <c:pt idx="3955">
                  <c:v>2283.4070000000002</c:v>
                </c:pt>
                <c:pt idx="3956">
                  <c:v>2284.4070000000002</c:v>
                </c:pt>
                <c:pt idx="3957">
                  <c:v>2285.4070000000002</c:v>
                </c:pt>
                <c:pt idx="3958">
                  <c:v>2286.4070000000002</c:v>
                </c:pt>
                <c:pt idx="3959">
                  <c:v>2287.4070000000002</c:v>
                </c:pt>
                <c:pt idx="3960">
                  <c:v>2288.4070000000002</c:v>
                </c:pt>
                <c:pt idx="3961">
                  <c:v>2289.4070000000002</c:v>
                </c:pt>
                <c:pt idx="3962">
                  <c:v>2290.4070000000002</c:v>
                </c:pt>
                <c:pt idx="3963">
                  <c:v>2291.4070000000002</c:v>
                </c:pt>
                <c:pt idx="3964">
                  <c:v>2292.4070000000002</c:v>
                </c:pt>
                <c:pt idx="3965">
                  <c:v>2293.4070000000002</c:v>
                </c:pt>
                <c:pt idx="3966">
                  <c:v>2294.4070000000002</c:v>
                </c:pt>
                <c:pt idx="3967">
                  <c:v>2295.4070000000002</c:v>
                </c:pt>
                <c:pt idx="3968">
                  <c:v>2296.4070000000002</c:v>
                </c:pt>
                <c:pt idx="3969">
                  <c:v>2297.4070000000002</c:v>
                </c:pt>
                <c:pt idx="3970">
                  <c:v>2298.4070000000002</c:v>
                </c:pt>
                <c:pt idx="3971">
                  <c:v>2299.4070000000002</c:v>
                </c:pt>
                <c:pt idx="3972">
                  <c:v>2300.4070000000002</c:v>
                </c:pt>
                <c:pt idx="3973">
                  <c:v>2301.4070000000002</c:v>
                </c:pt>
                <c:pt idx="3974">
                  <c:v>2302.4070000000002</c:v>
                </c:pt>
                <c:pt idx="3975">
                  <c:v>2303.4070000000002</c:v>
                </c:pt>
                <c:pt idx="3976">
                  <c:v>2304.4070000000002</c:v>
                </c:pt>
                <c:pt idx="3977">
                  <c:v>2305.4070000000002</c:v>
                </c:pt>
                <c:pt idx="3978">
                  <c:v>2306.4070000000002</c:v>
                </c:pt>
                <c:pt idx="3979">
                  <c:v>2307.4070000000002</c:v>
                </c:pt>
                <c:pt idx="3980">
                  <c:v>2308.4070000000002</c:v>
                </c:pt>
                <c:pt idx="3981">
                  <c:v>2309.4070000000002</c:v>
                </c:pt>
                <c:pt idx="3982">
                  <c:v>2310.4070000000002</c:v>
                </c:pt>
                <c:pt idx="3983">
                  <c:v>2311.4070000000002</c:v>
                </c:pt>
                <c:pt idx="3984">
                  <c:v>2312.4070000000002</c:v>
                </c:pt>
                <c:pt idx="3985">
                  <c:v>2313.4070000000002</c:v>
                </c:pt>
                <c:pt idx="3986">
                  <c:v>2314.4070000000002</c:v>
                </c:pt>
                <c:pt idx="3987">
                  <c:v>2315.4070000000002</c:v>
                </c:pt>
                <c:pt idx="3988">
                  <c:v>2316.4070000000002</c:v>
                </c:pt>
                <c:pt idx="3989">
                  <c:v>2317.4070000000002</c:v>
                </c:pt>
                <c:pt idx="3990">
                  <c:v>2318.4070000000002</c:v>
                </c:pt>
                <c:pt idx="3991">
                  <c:v>2319.4070000000002</c:v>
                </c:pt>
                <c:pt idx="3992">
                  <c:v>2320.4070000000002</c:v>
                </c:pt>
                <c:pt idx="3993">
                  <c:v>2321.4070000000002</c:v>
                </c:pt>
                <c:pt idx="3994">
                  <c:v>2322.4070000000002</c:v>
                </c:pt>
                <c:pt idx="3995">
                  <c:v>2323.4070000000002</c:v>
                </c:pt>
                <c:pt idx="3996">
                  <c:v>2324.4070000000002</c:v>
                </c:pt>
                <c:pt idx="3997">
                  <c:v>2325.4070000000002</c:v>
                </c:pt>
                <c:pt idx="3998">
                  <c:v>2326.4070000000002</c:v>
                </c:pt>
              </c:numCache>
            </c:numRef>
          </c:xVal>
          <c:yVal>
            <c:numRef>
              <c:f>sheet1!$Y$2:$Y$4000</c:f>
              <c:numCache>
                <c:formatCode>0.00000000</c:formatCode>
                <c:ptCount val="3999"/>
                <c:pt idx="0">
                  <c:v>25.760234830000002</c:v>
                </c:pt>
                <c:pt idx="1">
                  <c:v>25.760234830000002</c:v>
                </c:pt>
                <c:pt idx="2">
                  <c:v>0</c:v>
                </c:pt>
                <c:pt idx="3">
                  <c:v>0</c:v>
                </c:pt>
                <c:pt idx="4">
                  <c:v>5.7800426500000004</c:v>
                </c:pt>
                <c:pt idx="5">
                  <c:v>49.06642532</c:v>
                </c:pt>
                <c:pt idx="6">
                  <c:v>60.001636509999997</c:v>
                </c:pt>
                <c:pt idx="7">
                  <c:v>60.001636509999997</c:v>
                </c:pt>
                <c:pt idx="8">
                  <c:v>68.749801640000001</c:v>
                </c:pt>
                <c:pt idx="9">
                  <c:v>68.749801640000001</c:v>
                </c:pt>
                <c:pt idx="10">
                  <c:v>63.412860870000003</c:v>
                </c:pt>
                <c:pt idx="11">
                  <c:v>65.408180239999993</c:v>
                </c:pt>
                <c:pt idx="12">
                  <c:v>65.408180239999993</c:v>
                </c:pt>
                <c:pt idx="13">
                  <c:v>68.16044617</c:v>
                </c:pt>
                <c:pt idx="14">
                  <c:v>72.50187683</c:v>
                </c:pt>
                <c:pt idx="15">
                  <c:v>72.50187683</c:v>
                </c:pt>
                <c:pt idx="16">
                  <c:v>74.419082639999999</c:v>
                </c:pt>
                <c:pt idx="17">
                  <c:v>75.407516479999998</c:v>
                </c:pt>
                <c:pt idx="18">
                  <c:v>74.812469480000004</c:v>
                </c:pt>
                <c:pt idx="19">
                  <c:v>74.884902949999997</c:v>
                </c:pt>
                <c:pt idx="20">
                  <c:v>76.664360049999999</c:v>
                </c:pt>
                <c:pt idx="21">
                  <c:v>78.774703979999998</c:v>
                </c:pt>
                <c:pt idx="22">
                  <c:v>78.774703979999998</c:v>
                </c:pt>
                <c:pt idx="23">
                  <c:v>79.667984009999998</c:v>
                </c:pt>
                <c:pt idx="24">
                  <c:v>79.687866209999996</c:v>
                </c:pt>
                <c:pt idx="25">
                  <c:v>79.687866209999996</c:v>
                </c:pt>
                <c:pt idx="26">
                  <c:v>80.267288210000004</c:v>
                </c:pt>
                <c:pt idx="27">
                  <c:v>79.785858149999996</c:v>
                </c:pt>
                <c:pt idx="28">
                  <c:v>79.785858149999996</c:v>
                </c:pt>
                <c:pt idx="29">
                  <c:v>75.592132570000004</c:v>
                </c:pt>
                <c:pt idx="30">
                  <c:v>70.145835880000007</c:v>
                </c:pt>
                <c:pt idx="31">
                  <c:v>65.62263489</c:v>
                </c:pt>
                <c:pt idx="32">
                  <c:v>65.62263489</c:v>
                </c:pt>
                <c:pt idx="33">
                  <c:v>61.765483860000003</c:v>
                </c:pt>
                <c:pt idx="34">
                  <c:v>58.421009060000003</c:v>
                </c:pt>
                <c:pt idx="35">
                  <c:v>55.549446109999998</c:v>
                </c:pt>
                <c:pt idx="36">
                  <c:v>53.478858950000003</c:v>
                </c:pt>
                <c:pt idx="37">
                  <c:v>50.807548519999997</c:v>
                </c:pt>
                <c:pt idx="38">
                  <c:v>50.807548519999997</c:v>
                </c:pt>
                <c:pt idx="39">
                  <c:v>49.002521510000001</c:v>
                </c:pt>
                <c:pt idx="40">
                  <c:v>47.798229220000003</c:v>
                </c:pt>
                <c:pt idx="41">
                  <c:v>46.101146700000001</c:v>
                </c:pt>
                <c:pt idx="42">
                  <c:v>46.101146700000001</c:v>
                </c:pt>
                <c:pt idx="43">
                  <c:v>44.554588320000001</c:v>
                </c:pt>
                <c:pt idx="44">
                  <c:v>43.373020169999997</c:v>
                </c:pt>
                <c:pt idx="45">
                  <c:v>42.498203279999998</c:v>
                </c:pt>
                <c:pt idx="46">
                  <c:v>41.352134700000001</c:v>
                </c:pt>
                <c:pt idx="47">
                  <c:v>40.698863979999999</c:v>
                </c:pt>
                <c:pt idx="48">
                  <c:v>40.698863979999999</c:v>
                </c:pt>
                <c:pt idx="49">
                  <c:v>40.244415279999998</c:v>
                </c:pt>
                <c:pt idx="50">
                  <c:v>39.520141600000002</c:v>
                </c:pt>
                <c:pt idx="51">
                  <c:v>39.520141600000002</c:v>
                </c:pt>
                <c:pt idx="52">
                  <c:v>37.644111629999998</c:v>
                </c:pt>
                <c:pt idx="53">
                  <c:v>28.739719390000001</c:v>
                </c:pt>
                <c:pt idx="54">
                  <c:v>14.22997475</c:v>
                </c:pt>
                <c:pt idx="55">
                  <c:v>9.99648571</c:v>
                </c:pt>
                <c:pt idx="56">
                  <c:v>8.6402339900000005</c:v>
                </c:pt>
                <c:pt idx="57">
                  <c:v>8.1673250199999998</c:v>
                </c:pt>
                <c:pt idx="58">
                  <c:v>8.1673250199999998</c:v>
                </c:pt>
                <c:pt idx="59">
                  <c:v>8.1630611399999999</c:v>
                </c:pt>
                <c:pt idx="60">
                  <c:v>8.29655743</c:v>
                </c:pt>
                <c:pt idx="61">
                  <c:v>7.97560263</c:v>
                </c:pt>
                <c:pt idx="62">
                  <c:v>7.97560263</c:v>
                </c:pt>
                <c:pt idx="63">
                  <c:v>7.7483801799999998</c:v>
                </c:pt>
                <c:pt idx="64">
                  <c:v>7.7483801799999998</c:v>
                </c:pt>
                <c:pt idx="65">
                  <c:v>8.0409336099999997</c:v>
                </c:pt>
                <c:pt idx="66">
                  <c:v>7.9812784199999998</c:v>
                </c:pt>
                <c:pt idx="67">
                  <c:v>7.5665955499999997</c:v>
                </c:pt>
                <c:pt idx="68">
                  <c:v>7.5665955499999997</c:v>
                </c:pt>
                <c:pt idx="69">
                  <c:v>7.3109703100000001</c:v>
                </c:pt>
                <c:pt idx="70">
                  <c:v>7.1604318600000001</c:v>
                </c:pt>
                <c:pt idx="71">
                  <c:v>7.2172327000000003</c:v>
                </c:pt>
                <c:pt idx="72">
                  <c:v>7.2697777700000001</c:v>
                </c:pt>
                <c:pt idx="73">
                  <c:v>7.3223276100000003</c:v>
                </c:pt>
                <c:pt idx="74">
                  <c:v>7.3123908000000002</c:v>
                </c:pt>
                <c:pt idx="75">
                  <c:v>7.3123908000000002</c:v>
                </c:pt>
                <c:pt idx="76">
                  <c:v>7.3862371400000004</c:v>
                </c:pt>
                <c:pt idx="77">
                  <c:v>7.4061150600000003</c:v>
                </c:pt>
                <c:pt idx="78">
                  <c:v>7.4061150600000003</c:v>
                </c:pt>
                <c:pt idx="79">
                  <c:v>7.4217367200000002</c:v>
                </c:pt>
                <c:pt idx="80">
                  <c:v>7.5665993699999996</c:v>
                </c:pt>
                <c:pt idx="81">
                  <c:v>7.6276650400000001</c:v>
                </c:pt>
                <c:pt idx="82">
                  <c:v>7.5310912099999996</c:v>
                </c:pt>
                <c:pt idx="83">
                  <c:v>7.5978383999999997</c:v>
                </c:pt>
                <c:pt idx="84">
                  <c:v>7.63476467</c:v>
                </c:pt>
                <c:pt idx="85">
                  <c:v>7.63476467</c:v>
                </c:pt>
                <c:pt idx="86">
                  <c:v>7.4473075900000003</c:v>
                </c:pt>
                <c:pt idx="87">
                  <c:v>7.5935821499999996</c:v>
                </c:pt>
                <c:pt idx="88">
                  <c:v>7.5935821499999996</c:v>
                </c:pt>
                <c:pt idx="89">
                  <c:v>7.6418609599999998</c:v>
                </c:pt>
                <c:pt idx="90">
                  <c:v>7.4515595399999999</c:v>
                </c:pt>
                <c:pt idx="91">
                  <c:v>7.4515595399999999</c:v>
                </c:pt>
                <c:pt idx="92">
                  <c:v>7.6091985700000002</c:v>
                </c:pt>
                <c:pt idx="93">
                  <c:v>7.7824592600000004</c:v>
                </c:pt>
                <c:pt idx="94">
                  <c:v>7.8563027400000003</c:v>
                </c:pt>
                <c:pt idx="95">
                  <c:v>7.8563027400000003</c:v>
                </c:pt>
                <c:pt idx="96">
                  <c:v>7.8804488199999998</c:v>
                </c:pt>
                <c:pt idx="97">
                  <c:v>7.8520498300000003</c:v>
                </c:pt>
                <c:pt idx="98">
                  <c:v>7.9827032100000004</c:v>
                </c:pt>
                <c:pt idx="99">
                  <c:v>8.1190357199999994</c:v>
                </c:pt>
                <c:pt idx="100">
                  <c:v>8.16590405</c:v>
                </c:pt>
                <c:pt idx="101">
                  <c:v>8.16590405</c:v>
                </c:pt>
                <c:pt idx="102">
                  <c:v>8.0253124200000006</c:v>
                </c:pt>
                <c:pt idx="103">
                  <c:v>8.10483932</c:v>
                </c:pt>
                <c:pt idx="104">
                  <c:v>8.3775100699999996</c:v>
                </c:pt>
                <c:pt idx="105">
                  <c:v>8.3775100699999996</c:v>
                </c:pt>
                <c:pt idx="106">
                  <c:v>8.4257945999999997</c:v>
                </c:pt>
                <c:pt idx="107">
                  <c:v>8.3718290300000007</c:v>
                </c:pt>
                <c:pt idx="108">
                  <c:v>8.4030714</c:v>
                </c:pt>
                <c:pt idx="109">
                  <c:v>8.4343147300000005</c:v>
                </c:pt>
                <c:pt idx="110">
                  <c:v>8.3278045699999996</c:v>
                </c:pt>
                <c:pt idx="111">
                  <c:v>8.3278045699999996</c:v>
                </c:pt>
                <c:pt idx="112">
                  <c:v>8.3732490500000001</c:v>
                </c:pt>
                <c:pt idx="113">
                  <c:v>8.4286346400000003</c:v>
                </c:pt>
                <c:pt idx="114">
                  <c:v>8.3633070000000007</c:v>
                </c:pt>
                <c:pt idx="115">
                  <c:v>8.3633070000000007</c:v>
                </c:pt>
                <c:pt idx="116">
                  <c:v>8.3263845399999994</c:v>
                </c:pt>
                <c:pt idx="117">
                  <c:v>8.3491077400000009</c:v>
                </c:pt>
                <c:pt idx="118">
                  <c:v>8.3491077400000009</c:v>
                </c:pt>
                <c:pt idx="119">
                  <c:v>8.4513568899999996</c:v>
                </c:pt>
                <c:pt idx="120">
                  <c:v>8.7012996699999992</c:v>
                </c:pt>
                <c:pt idx="121">
                  <c:v>8.6430740400000001</c:v>
                </c:pt>
                <c:pt idx="122">
                  <c:v>8.6430740400000001</c:v>
                </c:pt>
                <c:pt idx="123">
                  <c:v>8.4186935399999996</c:v>
                </c:pt>
                <c:pt idx="124">
                  <c:v>8.6927795400000001</c:v>
                </c:pt>
                <c:pt idx="125">
                  <c:v>8.6927795400000001</c:v>
                </c:pt>
                <c:pt idx="126">
                  <c:v>9.1642646800000005</c:v>
                </c:pt>
                <c:pt idx="127">
                  <c:v>8.8220119500000003</c:v>
                </c:pt>
                <c:pt idx="128">
                  <c:v>8.8220119500000003</c:v>
                </c:pt>
                <c:pt idx="129">
                  <c:v>8.7027206400000008</c:v>
                </c:pt>
                <c:pt idx="130">
                  <c:v>9.1429719899999995</c:v>
                </c:pt>
                <c:pt idx="131">
                  <c:v>9.9808635700000004</c:v>
                </c:pt>
                <c:pt idx="132">
                  <c:v>9.9808635700000004</c:v>
                </c:pt>
                <c:pt idx="133">
                  <c:v>9.8800354000000006</c:v>
                </c:pt>
                <c:pt idx="134">
                  <c:v>9.6059436799999993</c:v>
                </c:pt>
                <c:pt idx="135">
                  <c:v>9.4781189000000001</c:v>
                </c:pt>
                <c:pt idx="136">
                  <c:v>9.2494716599999993</c:v>
                </c:pt>
                <c:pt idx="137">
                  <c:v>9.0151500700000007</c:v>
                </c:pt>
                <c:pt idx="138">
                  <c:v>9.0151500700000007</c:v>
                </c:pt>
                <c:pt idx="139">
                  <c:v>8.8617754000000009</c:v>
                </c:pt>
                <c:pt idx="140">
                  <c:v>8.9469833399999992</c:v>
                </c:pt>
                <c:pt idx="141">
                  <c:v>9.1798868200000001</c:v>
                </c:pt>
                <c:pt idx="142">
                  <c:v>9.1798868200000001</c:v>
                </c:pt>
                <c:pt idx="143">
                  <c:v>9.3630876500000007</c:v>
                </c:pt>
                <c:pt idx="144">
                  <c:v>9.3375215499999999</c:v>
                </c:pt>
                <c:pt idx="145">
                  <c:v>9.3375215499999999</c:v>
                </c:pt>
                <c:pt idx="146">
                  <c:v>9.2721939100000004</c:v>
                </c:pt>
                <c:pt idx="147">
                  <c:v>9.1486434899999995</c:v>
                </c:pt>
                <c:pt idx="148">
                  <c:v>9.1486434899999995</c:v>
                </c:pt>
                <c:pt idx="149">
                  <c:v>9.3488864899999999</c:v>
                </c:pt>
                <c:pt idx="150">
                  <c:v>9.6456994999999992</c:v>
                </c:pt>
                <c:pt idx="151">
                  <c:v>9.6939926100000005</c:v>
                </c:pt>
                <c:pt idx="152">
                  <c:v>9.6939926100000005</c:v>
                </c:pt>
                <c:pt idx="153">
                  <c:v>9.7465419799999999</c:v>
                </c:pt>
                <c:pt idx="154">
                  <c:v>9.4156370200000001</c:v>
                </c:pt>
                <c:pt idx="155">
                  <c:v>9.4156370200000001</c:v>
                </c:pt>
                <c:pt idx="156">
                  <c:v>9.5675954799999996</c:v>
                </c:pt>
                <c:pt idx="157">
                  <c:v>9.8473625200000008</c:v>
                </c:pt>
                <c:pt idx="158">
                  <c:v>9.9141178100000005</c:v>
                </c:pt>
                <c:pt idx="159">
                  <c:v>9.9141178100000005</c:v>
                </c:pt>
                <c:pt idx="160">
                  <c:v>9.8388462099999998</c:v>
                </c:pt>
                <c:pt idx="161">
                  <c:v>9.8118639000000005</c:v>
                </c:pt>
                <c:pt idx="162">
                  <c:v>9.8473758700000005</c:v>
                </c:pt>
                <c:pt idx="163">
                  <c:v>10.19815826</c:v>
                </c:pt>
                <c:pt idx="164">
                  <c:v>10.402662279999999</c:v>
                </c:pt>
                <c:pt idx="165">
                  <c:v>10.402662279999999</c:v>
                </c:pt>
                <c:pt idx="166">
                  <c:v>10.443845749999999</c:v>
                </c:pt>
                <c:pt idx="167">
                  <c:v>10.16691494</c:v>
                </c:pt>
                <c:pt idx="168">
                  <c:v>10.04336262</c:v>
                </c:pt>
                <c:pt idx="169">
                  <c:v>10.04336262</c:v>
                </c:pt>
                <c:pt idx="170">
                  <c:v>10.232241630000001</c:v>
                </c:pt>
                <c:pt idx="171">
                  <c:v>10.12998676</c:v>
                </c:pt>
                <c:pt idx="172">
                  <c:v>10.13425159</c:v>
                </c:pt>
                <c:pt idx="173">
                  <c:v>10.32596493</c:v>
                </c:pt>
                <c:pt idx="174">
                  <c:v>10.767635350000001</c:v>
                </c:pt>
                <c:pt idx="175">
                  <c:v>10.767635350000001</c:v>
                </c:pt>
                <c:pt idx="176">
                  <c:v>10.814505580000001</c:v>
                </c:pt>
                <c:pt idx="177">
                  <c:v>10.66823196</c:v>
                </c:pt>
                <c:pt idx="178">
                  <c:v>10.67391205</c:v>
                </c:pt>
                <c:pt idx="179">
                  <c:v>10.67391205</c:v>
                </c:pt>
                <c:pt idx="180">
                  <c:v>10.66397095</c:v>
                </c:pt>
                <c:pt idx="181">
                  <c:v>10.96077919</c:v>
                </c:pt>
                <c:pt idx="182">
                  <c:v>11.26610851</c:v>
                </c:pt>
                <c:pt idx="183">
                  <c:v>11.267529489999999</c:v>
                </c:pt>
                <c:pt idx="184">
                  <c:v>11.287409780000001</c:v>
                </c:pt>
                <c:pt idx="185">
                  <c:v>11.287409780000001</c:v>
                </c:pt>
                <c:pt idx="186">
                  <c:v>11.45498562</c:v>
                </c:pt>
                <c:pt idx="187">
                  <c:v>11.443625450000001</c:v>
                </c:pt>
                <c:pt idx="188">
                  <c:v>11.555814740000001</c:v>
                </c:pt>
                <c:pt idx="189">
                  <c:v>11.555814740000001</c:v>
                </c:pt>
                <c:pt idx="190">
                  <c:v>12.08979607</c:v>
                </c:pt>
                <c:pt idx="191">
                  <c:v>12.71466732</c:v>
                </c:pt>
                <c:pt idx="192">
                  <c:v>12.71466732</c:v>
                </c:pt>
                <c:pt idx="193">
                  <c:v>12.64649773</c:v>
                </c:pt>
                <c:pt idx="194">
                  <c:v>12.20340633</c:v>
                </c:pt>
                <c:pt idx="195">
                  <c:v>12.20340633</c:v>
                </c:pt>
                <c:pt idx="196">
                  <c:v>11.506111150000001</c:v>
                </c:pt>
                <c:pt idx="197">
                  <c:v>11.409541129999999</c:v>
                </c:pt>
                <c:pt idx="198">
                  <c:v>11.68930817</c:v>
                </c:pt>
                <c:pt idx="199">
                  <c:v>11.811440470000001</c:v>
                </c:pt>
                <c:pt idx="200">
                  <c:v>11.76457596</c:v>
                </c:pt>
                <c:pt idx="201">
                  <c:v>12.16080666</c:v>
                </c:pt>
                <c:pt idx="202">
                  <c:v>12.16080666</c:v>
                </c:pt>
                <c:pt idx="203">
                  <c:v>13.150663379999999</c:v>
                </c:pt>
                <c:pt idx="204">
                  <c:v>14.035417560000001</c:v>
                </c:pt>
                <c:pt idx="205">
                  <c:v>14.57506847</c:v>
                </c:pt>
                <c:pt idx="206">
                  <c:v>14.57506847</c:v>
                </c:pt>
                <c:pt idx="207">
                  <c:v>14.478498460000001</c:v>
                </c:pt>
                <c:pt idx="208">
                  <c:v>14.336484909999999</c:v>
                </c:pt>
                <c:pt idx="209">
                  <c:v>14.120623589999999</c:v>
                </c:pt>
                <c:pt idx="210">
                  <c:v>13.768430710000001</c:v>
                </c:pt>
                <c:pt idx="211">
                  <c:v>13.37789345</c:v>
                </c:pt>
                <c:pt idx="212">
                  <c:v>13.37789345</c:v>
                </c:pt>
                <c:pt idx="213">
                  <c:v>13.897662159999999</c:v>
                </c:pt>
                <c:pt idx="214">
                  <c:v>14.369146349999999</c:v>
                </c:pt>
                <c:pt idx="215">
                  <c:v>15.380307200000001</c:v>
                </c:pt>
                <c:pt idx="216">
                  <c:v>15.380307200000001</c:v>
                </c:pt>
                <c:pt idx="217">
                  <c:v>16.314777370000002</c:v>
                </c:pt>
                <c:pt idx="218">
                  <c:v>16.21678352</c:v>
                </c:pt>
                <c:pt idx="219">
                  <c:v>16.05488205</c:v>
                </c:pt>
                <c:pt idx="220">
                  <c:v>16.00091553</c:v>
                </c:pt>
                <c:pt idx="221">
                  <c:v>15.86458111</c:v>
                </c:pt>
                <c:pt idx="222">
                  <c:v>15.86458111</c:v>
                </c:pt>
                <c:pt idx="223">
                  <c:v>16.138669969999999</c:v>
                </c:pt>
                <c:pt idx="224">
                  <c:v>16.676910400000001</c:v>
                </c:pt>
                <c:pt idx="225">
                  <c:v>17.14413643</c:v>
                </c:pt>
                <c:pt idx="226">
                  <c:v>17.14413643</c:v>
                </c:pt>
                <c:pt idx="227">
                  <c:v>17.462245939999999</c:v>
                </c:pt>
                <c:pt idx="228">
                  <c:v>17.41112137</c:v>
                </c:pt>
                <c:pt idx="229">
                  <c:v>17.41112137</c:v>
                </c:pt>
                <c:pt idx="230">
                  <c:v>17.450885769999999</c:v>
                </c:pt>
                <c:pt idx="231">
                  <c:v>17.477869030000001</c:v>
                </c:pt>
                <c:pt idx="232">
                  <c:v>17.477869030000001</c:v>
                </c:pt>
                <c:pt idx="233">
                  <c:v>17.446624759999999</c:v>
                </c:pt>
                <c:pt idx="234">
                  <c:v>17.565916059999999</c:v>
                </c:pt>
                <c:pt idx="235">
                  <c:v>17.601419450000002</c:v>
                </c:pt>
                <c:pt idx="236">
                  <c:v>17.69656754</c:v>
                </c:pt>
                <c:pt idx="237">
                  <c:v>17.93657112</c:v>
                </c:pt>
                <c:pt idx="238">
                  <c:v>18.020362850000001</c:v>
                </c:pt>
                <c:pt idx="239">
                  <c:v>18.020362850000001</c:v>
                </c:pt>
                <c:pt idx="240">
                  <c:v>18.30156517</c:v>
                </c:pt>
                <c:pt idx="241">
                  <c:v>18.568561549999998</c:v>
                </c:pt>
                <c:pt idx="242">
                  <c:v>18.798633580000001</c:v>
                </c:pt>
                <c:pt idx="243">
                  <c:v>18.798633580000001</c:v>
                </c:pt>
                <c:pt idx="244">
                  <c:v>18.82561493</c:v>
                </c:pt>
                <c:pt idx="245">
                  <c:v>18.907987590000001</c:v>
                </c:pt>
                <c:pt idx="246">
                  <c:v>19.048580170000001</c:v>
                </c:pt>
                <c:pt idx="247">
                  <c:v>19.25024033</c:v>
                </c:pt>
                <c:pt idx="248">
                  <c:v>19.346811290000002</c:v>
                </c:pt>
                <c:pt idx="249">
                  <c:v>19.346811290000002</c:v>
                </c:pt>
                <c:pt idx="250">
                  <c:v>19.50870514</c:v>
                </c:pt>
                <c:pt idx="251">
                  <c:v>19.720306399999998</c:v>
                </c:pt>
                <c:pt idx="252">
                  <c:v>19.76716995</c:v>
                </c:pt>
                <c:pt idx="253">
                  <c:v>19.76716995</c:v>
                </c:pt>
                <c:pt idx="254">
                  <c:v>19.94468689</c:v>
                </c:pt>
                <c:pt idx="255">
                  <c:v>20.374988559999998</c:v>
                </c:pt>
                <c:pt idx="256">
                  <c:v>20.374988559999998</c:v>
                </c:pt>
                <c:pt idx="257">
                  <c:v>20.396289830000001</c:v>
                </c:pt>
                <c:pt idx="258">
                  <c:v>20.477245329999999</c:v>
                </c:pt>
                <c:pt idx="259">
                  <c:v>20.477245329999999</c:v>
                </c:pt>
                <c:pt idx="260">
                  <c:v>20.711574550000002</c:v>
                </c:pt>
                <c:pt idx="261">
                  <c:v>21.1149044</c:v>
                </c:pt>
                <c:pt idx="262">
                  <c:v>21.36911392</c:v>
                </c:pt>
                <c:pt idx="263">
                  <c:v>21.576456069999999</c:v>
                </c:pt>
                <c:pt idx="264">
                  <c:v>22.012447359999999</c:v>
                </c:pt>
                <c:pt idx="265">
                  <c:v>22.35754013</c:v>
                </c:pt>
                <c:pt idx="266">
                  <c:v>22.35754013</c:v>
                </c:pt>
                <c:pt idx="267">
                  <c:v>22.55209923</c:v>
                </c:pt>
                <c:pt idx="268">
                  <c:v>22.712575910000002</c:v>
                </c:pt>
                <c:pt idx="269">
                  <c:v>22.712575910000002</c:v>
                </c:pt>
                <c:pt idx="270">
                  <c:v>22.746658329999999</c:v>
                </c:pt>
                <c:pt idx="271">
                  <c:v>22.733875269999999</c:v>
                </c:pt>
                <c:pt idx="272">
                  <c:v>22.706895830000001</c:v>
                </c:pt>
                <c:pt idx="273">
                  <c:v>22.847484590000001</c:v>
                </c:pt>
                <c:pt idx="274">
                  <c:v>22.904293060000001</c:v>
                </c:pt>
                <c:pt idx="275">
                  <c:v>22.925594329999999</c:v>
                </c:pt>
                <c:pt idx="276">
                  <c:v>22.925594329999999</c:v>
                </c:pt>
                <c:pt idx="277">
                  <c:v>22.95399857</c:v>
                </c:pt>
                <c:pt idx="278">
                  <c:v>23.086071010000001</c:v>
                </c:pt>
                <c:pt idx="279">
                  <c:v>23.022165300000001</c:v>
                </c:pt>
                <c:pt idx="280">
                  <c:v>23.022165300000001</c:v>
                </c:pt>
                <c:pt idx="281">
                  <c:v>22.892930979999999</c:v>
                </c:pt>
                <c:pt idx="282">
                  <c:v>23.41412163</c:v>
                </c:pt>
                <c:pt idx="283">
                  <c:v>23.41412163</c:v>
                </c:pt>
                <c:pt idx="284">
                  <c:v>23.695316309999999</c:v>
                </c:pt>
                <c:pt idx="285">
                  <c:v>23.95947456</c:v>
                </c:pt>
                <c:pt idx="286">
                  <c:v>23.95947456</c:v>
                </c:pt>
                <c:pt idx="287">
                  <c:v>24.07593155</c:v>
                </c:pt>
                <c:pt idx="288">
                  <c:v>24.155467989999998</c:v>
                </c:pt>
                <c:pt idx="289">
                  <c:v>24.222217560000001</c:v>
                </c:pt>
                <c:pt idx="290">
                  <c:v>24.222217560000001</c:v>
                </c:pt>
                <c:pt idx="291">
                  <c:v>24.39974213</c:v>
                </c:pt>
                <c:pt idx="292">
                  <c:v>24.39974213</c:v>
                </c:pt>
                <c:pt idx="293">
                  <c:v>24.334407809999998</c:v>
                </c:pt>
                <c:pt idx="294">
                  <c:v>24.311687469999999</c:v>
                </c:pt>
                <c:pt idx="295">
                  <c:v>24.263401030000001</c:v>
                </c:pt>
                <c:pt idx="296">
                  <c:v>24.263401030000001</c:v>
                </c:pt>
                <c:pt idx="297">
                  <c:v>24.46932602</c:v>
                </c:pt>
                <c:pt idx="298">
                  <c:v>24.717847819999999</c:v>
                </c:pt>
                <c:pt idx="299">
                  <c:v>25.071460720000001</c:v>
                </c:pt>
                <c:pt idx="300">
                  <c:v>25.47194099</c:v>
                </c:pt>
                <c:pt idx="301">
                  <c:v>25.48330116</c:v>
                </c:pt>
                <c:pt idx="302">
                  <c:v>26.142253879999998</c:v>
                </c:pt>
                <c:pt idx="303">
                  <c:v>26.142253879999998</c:v>
                </c:pt>
                <c:pt idx="304">
                  <c:v>26.6151619</c:v>
                </c:pt>
                <c:pt idx="305">
                  <c:v>27.117904660000001</c:v>
                </c:pt>
                <c:pt idx="306">
                  <c:v>27.117904660000001</c:v>
                </c:pt>
                <c:pt idx="307">
                  <c:v>27.454488749999999</c:v>
                </c:pt>
                <c:pt idx="308">
                  <c:v>28.249765400000001</c:v>
                </c:pt>
                <c:pt idx="309">
                  <c:v>28.249765400000001</c:v>
                </c:pt>
                <c:pt idx="310">
                  <c:v>28.932861330000001</c:v>
                </c:pt>
                <c:pt idx="311">
                  <c:v>29.513711929999999</c:v>
                </c:pt>
                <c:pt idx="312">
                  <c:v>29.44270706</c:v>
                </c:pt>
                <c:pt idx="313">
                  <c:v>29.44270706</c:v>
                </c:pt>
                <c:pt idx="314">
                  <c:v>29.468261720000001</c:v>
                </c:pt>
                <c:pt idx="315">
                  <c:v>29.831823350000001</c:v>
                </c:pt>
                <c:pt idx="316">
                  <c:v>29.831823350000001</c:v>
                </c:pt>
                <c:pt idx="317">
                  <c:v>30.66404343</c:v>
                </c:pt>
                <c:pt idx="318">
                  <c:v>30.600133899999999</c:v>
                </c:pt>
                <c:pt idx="319">
                  <c:v>30.600133899999999</c:v>
                </c:pt>
                <c:pt idx="320">
                  <c:v>30.857183460000002</c:v>
                </c:pt>
                <c:pt idx="321">
                  <c:v>31.125585560000001</c:v>
                </c:pt>
                <c:pt idx="322">
                  <c:v>32.42076874</c:v>
                </c:pt>
                <c:pt idx="323">
                  <c:v>32.42076874</c:v>
                </c:pt>
                <c:pt idx="324">
                  <c:v>33.04138184</c:v>
                </c:pt>
                <c:pt idx="325">
                  <c:v>32.317092899999999</c:v>
                </c:pt>
                <c:pt idx="326">
                  <c:v>31.520389560000002</c:v>
                </c:pt>
                <c:pt idx="327">
                  <c:v>30.439655299999998</c:v>
                </c:pt>
                <c:pt idx="328">
                  <c:v>29.76507187</c:v>
                </c:pt>
                <c:pt idx="329">
                  <c:v>29.76507187</c:v>
                </c:pt>
                <c:pt idx="330">
                  <c:v>29.509441379999998</c:v>
                </c:pt>
                <c:pt idx="331">
                  <c:v>29.272274020000001</c:v>
                </c:pt>
                <c:pt idx="332">
                  <c:v>29.151565550000001</c:v>
                </c:pt>
                <c:pt idx="333">
                  <c:v>29.151565550000001</c:v>
                </c:pt>
                <c:pt idx="334">
                  <c:v>29.074874879999999</c:v>
                </c:pt>
                <c:pt idx="335">
                  <c:v>28.620426179999999</c:v>
                </c:pt>
                <c:pt idx="336">
                  <c:v>28.620426179999999</c:v>
                </c:pt>
                <c:pt idx="337">
                  <c:v>28.482671740000001</c:v>
                </c:pt>
                <c:pt idx="338">
                  <c:v>28.51817703</c:v>
                </c:pt>
                <c:pt idx="339">
                  <c:v>28.51817703</c:v>
                </c:pt>
                <c:pt idx="340">
                  <c:v>28.50681496</c:v>
                </c:pt>
                <c:pt idx="341">
                  <c:v>28.505395889999999</c:v>
                </c:pt>
                <c:pt idx="342">
                  <c:v>28.636047359999999</c:v>
                </c:pt>
                <c:pt idx="343">
                  <c:v>28.65166855</c:v>
                </c:pt>
                <c:pt idx="344">
                  <c:v>28.590600970000001</c:v>
                </c:pt>
                <c:pt idx="345">
                  <c:v>28.64456749</c:v>
                </c:pt>
                <c:pt idx="346">
                  <c:v>28.64456749</c:v>
                </c:pt>
                <c:pt idx="347">
                  <c:v>28.38610268</c:v>
                </c:pt>
                <c:pt idx="348">
                  <c:v>28.370483400000001</c:v>
                </c:pt>
                <c:pt idx="349">
                  <c:v>28.299474719999999</c:v>
                </c:pt>
                <c:pt idx="350">
                  <c:v>28.299474719999999</c:v>
                </c:pt>
                <c:pt idx="351">
                  <c:v>28.161722180000002</c:v>
                </c:pt>
                <c:pt idx="352">
                  <c:v>28.161722180000002</c:v>
                </c:pt>
                <c:pt idx="353">
                  <c:v>28.217105870000001</c:v>
                </c:pt>
                <c:pt idx="354">
                  <c:v>28.102075580000001</c:v>
                </c:pt>
                <c:pt idx="355">
                  <c:v>27.869174959999999</c:v>
                </c:pt>
                <c:pt idx="356">
                  <c:v>27.869174959999999</c:v>
                </c:pt>
                <c:pt idx="357">
                  <c:v>27.776865010000002</c:v>
                </c:pt>
                <c:pt idx="358">
                  <c:v>27.947280880000001</c:v>
                </c:pt>
                <c:pt idx="359">
                  <c:v>28.109172820000001</c:v>
                </c:pt>
                <c:pt idx="360">
                  <c:v>28.109172820000001</c:v>
                </c:pt>
                <c:pt idx="361">
                  <c:v>28.26823044</c:v>
                </c:pt>
                <c:pt idx="362">
                  <c:v>28.281011580000001</c:v>
                </c:pt>
                <c:pt idx="363">
                  <c:v>28.281011580000001</c:v>
                </c:pt>
                <c:pt idx="364">
                  <c:v>28.200063709999998</c:v>
                </c:pt>
                <c:pt idx="365">
                  <c:v>28.488351819999998</c:v>
                </c:pt>
                <c:pt idx="366">
                  <c:v>28.488351819999998</c:v>
                </c:pt>
                <c:pt idx="367">
                  <c:v>28.593441009999999</c:v>
                </c:pt>
                <c:pt idx="368">
                  <c:v>28.252609249999999</c:v>
                </c:pt>
                <c:pt idx="369">
                  <c:v>28.073673249999999</c:v>
                </c:pt>
                <c:pt idx="370">
                  <c:v>28.073673249999999</c:v>
                </c:pt>
                <c:pt idx="371">
                  <c:v>28.198644640000001</c:v>
                </c:pt>
                <c:pt idx="372">
                  <c:v>28.211425779999999</c:v>
                </c:pt>
                <c:pt idx="373">
                  <c:v>28.211425779999999</c:v>
                </c:pt>
                <c:pt idx="374">
                  <c:v>28.022546770000002</c:v>
                </c:pt>
                <c:pt idx="375">
                  <c:v>27.866333010000002</c:v>
                </c:pt>
                <c:pt idx="376">
                  <c:v>27.866333010000002</c:v>
                </c:pt>
                <c:pt idx="377">
                  <c:v>27.93734169</c:v>
                </c:pt>
                <c:pt idx="378">
                  <c:v>28.026805880000001</c:v>
                </c:pt>
                <c:pt idx="379">
                  <c:v>27.85780334</c:v>
                </c:pt>
                <c:pt idx="380">
                  <c:v>27.76407433</c:v>
                </c:pt>
                <c:pt idx="381">
                  <c:v>27.954381940000001</c:v>
                </c:pt>
                <c:pt idx="382">
                  <c:v>27.768341060000001</c:v>
                </c:pt>
                <c:pt idx="383">
                  <c:v>27.768341060000001</c:v>
                </c:pt>
                <c:pt idx="384">
                  <c:v>27.630584720000002</c:v>
                </c:pt>
                <c:pt idx="385">
                  <c:v>27.950122830000002</c:v>
                </c:pt>
                <c:pt idx="386">
                  <c:v>27.950122830000002</c:v>
                </c:pt>
                <c:pt idx="387">
                  <c:v>28.160299299999998</c:v>
                </c:pt>
                <c:pt idx="388">
                  <c:v>28.225625990000001</c:v>
                </c:pt>
                <c:pt idx="389">
                  <c:v>28.096395489999999</c:v>
                </c:pt>
                <c:pt idx="390">
                  <c:v>27.685970309999998</c:v>
                </c:pt>
                <c:pt idx="391">
                  <c:v>27.532598499999999</c:v>
                </c:pt>
                <c:pt idx="392">
                  <c:v>27.288326260000002</c:v>
                </c:pt>
                <c:pt idx="393">
                  <c:v>27.288326260000002</c:v>
                </c:pt>
                <c:pt idx="394">
                  <c:v>27.275543209999999</c:v>
                </c:pt>
                <c:pt idx="395">
                  <c:v>27.36075211</c:v>
                </c:pt>
                <c:pt idx="396">
                  <c:v>27.394832610000002</c:v>
                </c:pt>
                <c:pt idx="397">
                  <c:v>27.394832610000002</c:v>
                </c:pt>
                <c:pt idx="398">
                  <c:v>27.333774569999999</c:v>
                </c:pt>
                <c:pt idx="399">
                  <c:v>27.333774569999999</c:v>
                </c:pt>
                <c:pt idx="400">
                  <c:v>27.589401250000002</c:v>
                </c:pt>
                <c:pt idx="401">
                  <c:v>27.6263237</c:v>
                </c:pt>
                <c:pt idx="402">
                  <c:v>27.50702858</c:v>
                </c:pt>
                <c:pt idx="403">
                  <c:v>27.50702858</c:v>
                </c:pt>
                <c:pt idx="404">
                  <c:v>27.531173710000001</c:v>
                </c:pt>
                <c:pt idx="405">
                  <c:v>27.657571789999999</c:v>
                </c:pt>
                <c:pt idx="406">
                  <c:v>27.728576660000002</c:v>
                </c:pt>
                <c:pt idx="407">
                  <c:v>27.97000122</c:v>
                </c:pt>
                <c:pt idx="408">
                  <c:v>28.089294429999999</c:v>
                </c:pt>
                <c:pt idx="409">
                  <c:v>28.293792719999999</c:v>
                </c:pt>
                <c:pt idx="410">
                  <c:v>28.293792719999999</c:v>
                </c:pt>
                <c:pt idx="411">
                  <c:v>28.235569000000002</c:v>
                </c:pt>
                <c:pt idx="412">
                  <c:v>27.947277069999998</c:v>
                </c:pt>
                <c:pt idx="413">
                  <c:v>27.947277069999998</c:v>
                </c:pt>
                <c:pt idx="414">
                  <c:v>27.845026019999999</c:v>
                </c:pt>
                <c:pt idx="415">
                  <c:v>27.808101650000001</c:v>
                </c:pt>
                <c:pt idx="416">
                  <c:v>27.766918180000001</c:v>
                </c:pt>
                <c:pt idx="417">
                  <c:v>28.167400359999998</c:v>
                </c:pt>
                <c:pt idx="418">
                  <c:v>29.67419052</c:v>
                </c:pt>
                <c:pt idx="419">
                  <c:v>29.67419052</c:v>
                </c:pt>
                <c:pt idx="420">
                  <c:v>32.175086980000003</c:v>
                </c:pt>
                <c:pt idx="421">
                  <c:v>33.660568240000003</c:v>
                </c:pt>
                <c:pt idx="422">
                  <c:v>34.631958009999998</c:v>
                </c:pt>
                <c:pt idx="423">
                  <c:v>34.631958009999998</c:v>
                </c:pt>
                <c:pt idx="424">
                  <c:v>35.180137629999997</c:v>
                </c:pt>
                <c:pt idx="425">
                  <c:v>35.413040160000001</c:v>
                </c:pt>
                <c:pt idx="426">
                  <c:v>35.079307559999997</c:v>
                </c:pt>
                <c:pt idx="427">
                  <c:v>34.619174960000002</c:v>
                </c:pt>
                <c:pt idx="428">
                  <c:v>34.086612700000003</c:v>
                </c:pt>
                <c:pt idx="429">
                  <c:v>34.086612700000003</c:v>
                </c:pt>
                <c:pt idx="430">
                  <c:v>33.623645779999997</c:v>
                </c:pt>
                <c:pt idx="431">
                  <c:v>33.457489010000003</c:v>
                </c:pt>
                <c:pt idx="432">
                  <c:v>33.183395390000001</c:v>
                </c:pt>
                <c:pt idx="433">
                  <c:v>33.183395390000001</c:v>
                </c:pt>
                <c:pt idx="434">
                  <c:v>32.981727599999999</c:v>
                </c:pt>
                <c:pt idx="435">
                  <c:v>33.154991150000001</c:v>
                </c:pt>
                <c:pt idx="436">
                  <c:v>33.154991150000001</c:v>
                </c:pt>
                <c:pt idx="437">
                  <c:v>32.927772519999998</c:v>
                </c:pt>
                <c:pt idx="438">
                  <c:v>33.295585629999998</c:v>
                </c:pt>
                <c:pt idx="439">
                  <c:v>33.295585629999998</c:v>
                </c:pt>
                <c:pt idx="440">
                  <c:v>33.267177580000002</c:v>
                </c:pt>
                <c:pt idx="441">
                  <c:v>33.23594284</c:v>
                </c:pt>
                <c:pt idx="442">
                  <c:v>33.475948330000001</c:v>
                </c:pt>
                <c:pt idx="443">
                  <c:v>33.619377139999997</c:v>
                </c:pt>
                <c:pt idx="444">
                  <c:v>33.76140213</c:v>
                </c:pt>
                <c:pt idx="445">
                  <c:v>33.76140213</c:v>
                </c:pt>
                <c:pt idx="446">
                  <c:v>33.602348329999998</c:v>
                </c:pt>
                <c:pt idx="447">
                  <c:v>33.967323299999997</c:v>
                </c:pt>
                <c:pt idx="448">
                  <c:v>33.77275848</c:v>
                </c:pt>
                <c:pt idx="449">
                  <c:v>33.77275848</c:v>
                </c:pt>
                <c:pt idx="450">
                  <c:v>33.7869606</c:v>
                </c:pt>
                <c:pt idx="451">
                  <c:v>33.968742370000001</c:v>
                </c:pt>
                <c:pt idx="452">
                  <c:v>33.845188139999998</c:v>
                </c:pt>
                <c:pt idx="453">
                  <c:v>33.995723720000001</c:v>
                </c:pt>
                <c:pt idx="454">
                  <c:v>33.786964419999997</c:v>
                </c:pt>
                <c:pt idx="455">
                  <c:v>33.59382248</c:v>
                </c:pt>
                <c:pt idx="456">
                  <c:v>33.59382248</c:v>
                </c:pt>
                <c:pt idx="457">
                  <c:v>33.62080383</c:v>
                </c:pt>
                <c:pt idx="458">
                  <c:v>33.759983060000003</c:v>
                </c:pt>
                <c:pt idx="459">
                  <c:v>33.759983060000003</c:v>
                </c:pt>
                <c:pt idx="460">
                  <c:v>33.745780940000003</c:v>
                </c:pt>
                <c:pt idx="461">
                  <c:v>33.690395359999997</c:v>
                </c:pt>
                <c:pt idx="462">
                  <c:v>33.542694089999998</c:v>
                </c:pt>
                <c:pt idx="463">
                  <c:v>33.26150131</c:v>
                </c:pt>
                <c:pt idx="464">
                  <c:v>33.135108950000003</c:v>
                </c:pt>
                <c:pt idx="465">
                  <c:v>33.22174072</c:v>
                </c:pt>
                <c:pt idx="466">
                  <c:v>33.22174072</c:v>
                </c:pt>
                <c:pt idx="467">
                  <c:v>33.474525450000002</c:v>
                </c:pt>
                <c:pt idx="468">
                  <c:v>33.339611050000002</c:v>
                </c:pt>
                <c:pt idx="469">
                  <c:v>33.339611050000002</c:v>
                </c:pt>
                <c:pt idx="470">
                  <c:v>33.240196230000002</c:v>
                </c:pt>
                <c:pt idx="471">
                  <c:v>33.304115299999999</c:v>
                </c:pt>
                <c:pt idx="472">
                  <c:v>33.304115299999999</c:v>
                </c:pt>
                <c:pt idx="473">
                  <c:v>33.106712340000001</c:v>
                </c:pt>
                <c:pt idx="474">
                  <c:v>33.325408940000003</c:v>
                </c:pt>
                <c:pt idx="475">
                  <c:v>33.166355129999999</c:v>
                </c:pt>
                <c:pt idx="476">
                  <c:v>33.166355129999999</c:v>
                </c:pt>
                <c:pt idx="477">
                  <c:v>33.174877170000002</c:v>
                </c:pt>
                <c:pt idx="478">
                  <c:v>32.985992430000003</c:v>
                </c:pt>
                <c:pt idx="479">
                  <c:v>32.882316590000002</c:v>
                </c:pt>
                <c:pt idx="480">
                  <c:v>33.017234799999997</c:v>
                </c:pt>
                <c:pt idx="481">
                  <c:v>32.913566590000002</c:v>
                </c:pt>
                <c:pt idx="482">
                  <c:v>32.913566590000002</c:v>
                </c:pt>
                <c:pt idx="483">
                  <c:v>33.058422090000001</c:v>
                </c:pt>
                <c:pt idx="484">
                  <c:v>33.054157259999997</c:v>
                </c:pt>
                <c:pt idx="485">
                  <c:v>32.976051329999997</c:v>
                </c:pt>
                <c:pt idx="486">
                  <c:v>32.976051329999997</c:v>
                </c:pt>
                <c:pt idx="487">
                  <c:v>32.855346679999997</c:v>
                </c:pt>
                <c:pt idx="488">
                  <c:v>32.713325500000003</c:v>
                </c:pt>
                <c:pt idx="489">
                  <c:v>32.595451349999998</c:v>
                </c:pt>
                <c:pt idx="490">
                  <c:v>32.882324220000001</c:v>
                </c:pt>
                <c:pt idx="491">
                  <c:v>32.743141170000001</c:v>
                </c:pt>
                <c:pt idx="492">
                  <c:v>32.743141170000001</c:v>
                </c:pt>
                <c:pt idx="493">
                  <c:v>32.90362167</c:v>
                </c:pt>
                <c:pt idx="494">
                  <c:v>33.135108950000003</c:v>
                </c:pt>
                <c:pt idx="495">
                  <c:v>33.39216614</c:v>
                </c:pt>
                <c:pt idx="496">
                  <c:v>33.227424620000001</c:v>
                </c:pt>
                <c:pt idx="497">
                  <c:v>33.091087340000001</c:v>
                </c:pt>
                <c:pt idx="498">
                  <c:v>33.091087340000001</c:v>
                </c:pt>
                <c:pt idx="499">
                  <c:v>33.027183530000002</c:v>
                </c:pt>
                <c:pt idx="500">
                  <c:v>33.190498349999999</c:v>
                </c:pt>
                <c:pt idx="501">
                  <c:v>33.169197080000004</c:v>
                </c:pt>
                <c:pt idx="502">
                  <c:v>33.169197080000004</c:v>
                </c:pt>
                <c:pt idx="503">
                  <c:v>32.852497100000001</c:v>
                </c:pt>
                <c:pt idx="504">
                  <c:v>32.825519559999996</c:v>
                </c:pt>
                <c:pt idx="505">
                  <c:v>32.87521744</c:v>
                </c:pt>
                <c:pt idx="506">
                  <c:v>32.733200070000002</c:v>
                </c:pt>
                <c:pt idx="507">
                  <c:v>32.662189480000002</c:v>
                </c:pt>
                <c:pt idx="508">
                  <c:v>32.662189480000002</c:v>
                </c:pt>
                <c:pt idx="509">
                  <c:v>32.828350069999999</c:v>
                </c:pt>
                <c:pt idx="510">
                  <c:v>32.86101532</c:v>
                </c:pt>
                <c:pt idx="511">
                  <c:v>32.521598820000001</c:v>
                </c:pt>
                <c:pt idx="512">
                  <c:v>32.521598820000001</c:v>
                </c:pt>
                <c:pt idx="513">
                  <c:v>32.602554320000003</c:v>
                </c:pt>
                <c:pt idx="514">
                  <c:v>32.310005189999998</c:v>
                </c:pt>
                <c:pt idx="515">
                  <c:v>32.442070010000002</c:v>
                </c:pt>
                <c:pt idx="516">
                  <c:v>32.376739499999999</c:v>
                </c:pt>
                <c:pt idx="517">
                  <c:v>32.547161099999997</c:v>
                </c:pt>
                <c:pt idx="518">
                  <c:v>32.547161099999997</c:v>
                </c:pt>
                <c:pt idx="519">
                  <c:v>32.754505160000001</c:v>
                </c:pt>
                <c:pt idx="520">
                  <c:v>32.885154720000003</c:v>
                </c:pt>
                <c:pt idx="521">
                  <c:v>32.951911930000001</c:v>
                </c:pt>
                <c:pt idx="522">
                  <c:v>32.951911930000001</c:v>
                </c:pt>
                <c:pt idx="523">
                  <c:v>32.755928040000001</c:v>
                </c:pt>
                <c:pt idx="524">
                  <c:v>32.62669373</c:v>
                </c:pt>
                <c:pt idx="525">
                  <c:v>32.62669373</c:v>
                </c:pt>
                <c:pt idx="526">
                  <c:v>32.738883970000003</c:v>
                </c:pt>
                <c:pt idx="527">
                  <c:v>32.784332280000001</c:v>
                </c:pt>
                <c:pt idx="528">
                  <c:v>32.784332280000001</c:v>
                </c:pt>
                <c:pt idx="529">
                  <c:v>32.731784820000001</c:v>
                </c:pt>
                <c:pt idx="530">
                  <c:v>32.74172592</c:v>
                </c:pt>
                <c:pt idx="531">
                  <c:v>32.859596250000003</c:v>
                </c:pt>
                <c:pt idx="532">
                  <c:v>32.78290939</c:v>
                </c:pt>
                <c:pt idx="533">
                  <c:v>32.673557279999997</c:v>
                </c:pt>
                <c:pt idx="534">
                  <c:v>32.673557279999997</c:v>
                </c:pt>
                <c:pt idx="535">
                  <c:v>32.719005580000001</c:v>
                </c:pt>
                <c:pt idx="536">
                  <c:v>32.244667049999997</c:v>
                </c:pt>
                <c:pt idx="537">
                  <c:v>32.531543730000003</c:v>
                </c:pt>
                <c:pt idx="538">
                  <c:v>32.531543730000003</c:v>
                </c:pt>
                <c:pt idx="539">
                  <c:v>32.453437809999997</c:v>
                </c:pt>
                <c:pt idx="540">
                  <c:v>32.425025939999998</c:v>
                </c:pt>
                <c:pt idx="541">
                  <c:v>32.417926790000003</c:v>
                </c:pt>
                <c:pt idx="542">
                  <c:v>32.635211939999998</c:v>
                </c:pt>
                <c:pt idx="543">
                  <c:v>32.569881440000003</c:v>
                </c:pt>
                <c:pt idx="544">
                  <c:v>32.569881440000003</c:v>
                </c:pt>
                <c:pt idx="545">
                  <c:v>32.42219162</c:v>
                </c:pt>
                <c:pt idx="546">
                  <c:v>32.460533140000003</c:v>
                </c:pt>
                <c:pt idx="547">
                  <c:v>32.44632721</c:v>
                </c:pt>
                <c:pt idx="548">
                  <c:v>32.44632721</c:v>
                </c:pt>
                <c:pt idx="549">
                  <c:v>32.35259628</c:v>
                </c:pt>
                <c:pt idx="550">
                  <c:v>32.348339080000002</c:v>
                </c:pt>
                <c:pt idx="551">
                  <c:v>32.550006869999997</c:v>
                </c:pt>
                <c:pt idx="552">
                  <c:v>32.673561100000001</c:v>
                </c:pt>
                <c:pt idx="553">
                  <c:v>32.689178470000002</c:v>
                </c:pt>
                <c:pt idx="554">
                  <c:v>32.689178470000002</c:v>
                </c:pt>
                <c:pt idx="555">
                  <c:v>32.602554320000003</c:v>
                </c:pt>
                <c:pt idx="556">
                  <c:v>32.555686950000002</c:v>
                </c:pt>
                <c:pt idx="557">
                  <c:v>32.585514070000002</c:v>
                </c:pt>
                <c:pt idx="558">
                  <c:v>32.585514070000002</c:v>
                </c:pt>
                <c:pt idx="559">
                  <c:v>32.79569626</c:v>
                </c:pt>
                <c:pt idx="560">
                  <c:v>32.511661529999998</c:v>
                </c:pt>
                <c:pt idx="561">
                  <c:v>32.511661529999998</c:v>
                </c:pt>
                <c:pt idx="562">
                  <c:v>32.997356410000002</c:v>
                </c:pt>
                <c:pt idx="563">
                  <c:v>32.890846250000003</c:v>
                </c:pt>
                <c:pt idx="564">
                  <c:v>32.740299219999997</c:v>
                </c:pt>
                <c:pt idx="565">
                  <c:v>32.740299219999997</c:v>
                </c:pt>
                <c:pt idx="566">
                  <c:v>32.2418251</c:v>
                </c:pt>
                <c:pt idx="567">
                  <c:v>32.322776789999999</c:v>
                </c:pt>
                <c:pt idx="568">
                  <c:v>32.322776789999999</c:v>
                </c:pt>
                <c:pt idx="569">
                  <c:v>32.784324650000002</c:v>
                </c:pt>
                <c:pt idx="570">
                  <c:v>33.096763609999996</c:v>
                </c:pt>
                <c:pt idx="571">
                  <c:v>33.096763609999996</c:v>
                </c:pt>
                <c:pt idx="572">
                  <c:v>32.956165310000003</c:v>
                </c:pt>
                <c:pt idx="573">
                  <c:v>33.309791560000001</c:v>
                </c:pt>
                <c:pt idx="574">
                  <c:v>33.309791560000001</c:v>
                </c:pt>
                <c:pt idx="575">
                  <c:v>33.767078400000003</c:v>
                </c:pt>
                <c:pt idx="576">
                  <c:v>33.774181370000001</c:v>
                </c:pt>
                <c:pt idx="577">
                  <c:v>33.774181370000001</c:v>
                </c:pt>
                <c:pt idx="578">
                  <c:v>33.804004669999998</c:v>
                </c:pt>
                <c:pt idx="579">
                  <c:v>33.804004669999998</c:v>
                </c:pt>
                <c:pt idx="580">
                  <c:v>33.40494537</c:v>
                </c:pt>
                <c:pt idx="581">
                  <c:v>33.04421997</c:v>
                </c:pt>
                <c:pt idx="582">
                  <c:v>33.024337770000002</c:v>
                </c:pt>
                <c:pt idx="583">
                  <c:v>33.024337770000002</c:v>
                </c:pt>
                <c:pt idx="584">
                  <c:v>33.169197080000004</c:v>
                </c:pt>
                <c:pt idx="585">
                  <c:v>33.808265689999999</c:v>
                </c:pt>
                <c:pt idx="586">
                  <c:v>33.646369929999999</c:v>
                </c:pt>
                <c:pt idx="587">
                  <c:v>33.514297489999997</c:v>
                </c:pt>
                <c:pt idx="588">
                  <c:v>33.311218259999997</c:v>
                </c:pt>
                <c:pt idx="589">
                  <c:v>33.311218259999997</c:v>
                </c:pt>
                <c:pt idx="590">
                  <c:v>33.603767400000002</c:v>
                </c:pt>
                <c:pt idx="591">
                  <c:v>33.84376907</c:v>
                </c:pt>
                <c:pt idx="592">
                  <c:v>33.872169489999997</c:v>
                </c:pt>
                <c:pt idx="593">
                  <c:v>33.872169489999997</c:v>
                </c:pt>
                <c:pt idx="594">
                  <c:v>33.862228389999999</c:v>
                </c:pt>
                <c:pt idx="595">
                  <c:v>33.548377989999999</c:v>
                </c:pt>
                <c:pt idx="596">
                  <c:v>33.30553055</c:v>
                </c:pt>
                <c:pt idx="597">
                  <c:v>33.228843689999998</c:v>
                </c:pt>
                <c:pt idx="598">
                  <c:v>33.524238590000003</c:v>
                </c:pt>
                <c:pt idx="599">
                  <c:v>33.524238590000003</c:v>
                </c:pt>
                <c:pt idx="600">
                  <c:v>33.987205510000003</c:v>
                </c:pt>
                <c:pt idx="601">
                  <c:v>34.12637711</c:v>
                </c:pt>
                <c:pt idx="602">
                  <c:v>33.748619079999997</c:v>
                </c:pt>
                <c:pt idx="603">
                  <c:v>33.748619079999997</c:v>
                </c:pt>
                <c:pt idx="604">
                  <c:v>33.507194519999999</c:v>
                </c:pt>
                <c:pt idx="605">
                  <c:v>33.603759770000003</c:v>
                </c:pt>
                <c:pt idx="606">
                  <c:v>33.603759770000003</c:v>
                </c:pt>
                <c:pt idx="607">
                  <c:v>33.491565700000002</c:v>
                </c:pt>
                <c:pt idx="608">
                  <c:v>33.549797060000003</c:v>
                </c:pt>
                <c:pt idx="609">
                  <c:v>33.710273739999998</c:v>
                </c:pt>
                <c:pt idx="610">
                  <c:v>33.710273739999998</c:v>
                </c:pt>
                <c:pt idx="611">
                  <c:v>33.711696619999998</c:v>
                </c:pt>
                <c:pt idx="612">
                  <c:v>33.467430110000002</c:v>
                </c:pt>
                <c:pt idx="613">
                  <c:v>33.467430110000002</c:v>
                </c:pt>
                <c:pt idx="614">
                  <c:v>34.07382965</c:v>
                </c:pt>
                <c:pt idx="615">
                  <c:v>33.897735599999997</c:v>
                </c:pt>
                <c:pt idx="616">
                  <c:v>33.897735599999997</c:v>
                </c:pt>
                <c:pt idx="617">
                  <c:v>33.804004669999998</c:v>
                </c:pt>
                <c:pt idx="618">
                  <c:v>33.348140720000004</c:v>
                </c:pt>
                <c:pt idx="619">
                  <c:v>33.62507248</c:v>
                </c:pt>
                <c:pt idx="620">
                  <c:v>33.62507248</c:v>
                </c:pt>
                <c:pt idx="621">
                  <c:v>33.904838560000002</c:v>
                </c:pt>
                <c:pt idx="622">
                  <c:v>33.830986019999997</c:v>
                </c:pt>
                <c:pt idx="623">
                  <c:v>33.723049160000002</c:v>
                </c:pt>
                <c:pt idx="624">
                  <c:v>33.830986019999997</c:v>
                </c:pt>
                <c:pt idx="625">
                  <c:v>33.946022030000002</c:v>
                </c:pt>
                <c:pt idx="626">
                  <c:v>33.946022030000002</c:v>
                </c:pt>
                <c:pt idx="627">
                  <c:v>33.848030090000002</c:v>
                </c:pt>
                <c:pt idx="628">
                  <c:v>33.884956359999997</c:v>
                </c:pt>
                <c:pt idx="629">
                  <c:v>33.884956359999997</c:v>
                </c:pt>
                <c:pt idx="630">
                  <c:v>33.686134340000002</c:v>
                </c:pt>
                <c:pt idx="631">
                  <c:v>33.657730100000002</c:v>
                </c:pt>
                <c:pt idx="632">
                  <c:v>33.566837309999997</c:v>
                </c:pt>
                <c:pt idx="633">
                  <c:v>33.619384770000003</c:v>
                </c:pt>
                <c:pt idx="634">
                  <c:v>33.832408909999998</c:v>
                </c:pt>
                <c:pt idx="635">
                  <c:v>34.295372010000001</c:v>
                </c:pt>
                <c:pt idx="636">
                  <c:v>34.295372010000001</c:v>
                </c:pt>
                <c:pt idx="637">
                  <c:v>34.123535160000003</c:v>
                </c:pt>
                <c:pt idx="638">
                  <c:v>34.227210999999997</c:v>
                </c:pt>
                <c:pt idx="639">
                  <c:v>34.228626249999998</c:v>
                </c:pt>
                <c:pt idx="640">
                  <c:v>34.228626249999998</c:v>
                </c:pt>
                <c:pt idx="641">
                  <c:v>33.906253810000003</c:v>
                </c:pt>
                <c:pt idx="642">
                  <c:v>34.009925840000001</c:v>
                </c:pt>
                <c:pt idx="643">
                  <c:v>33.855129239999997</c:v>
                </c:pt>
                <c:pt idx="644">
                  <c:v>33.948860170000003</c:v>
                </c:pt>
                <c:pt idx="645">
                  <c:v>34.369224549999998</c:v>
                </c:pt>
                <c:pt idx="646">
                  <c:v>34.369224549999998</c:v>
                </c:pt>
                <c:pt idx="647">
                  <c:v>34.4956131</c:v>
                </c:pt>
                <c:pt idx="648">
                  <c:v>34.332298280000003</c:v>
                </c:pt>
                <c:pt idx="649">
                  <c:v>34.42602539</c:v>
                </c:pt>
                <c:pt idx="650">
                  <c:v>34.42602539</c:v>
                </c:pt>
                <c:pt idx="651">
                  <c:v>34.3450737</c:v>
                </c:pt>
                <c:pt idx="652">
                  <c:v>34.205905909999998</c:v>
                </c:pt>
                <c:pt idx="653">
                  <c:v>34.48567963</c:v>
                </c:pt>
                <c:pt idx="654">
                  <c:v>34.498455049999997</c:v>
                </c:pt>
                <c:pt idx="655">
                  <c:v>34.478580469999997</c:v>
                </c:pt>
                <c:pt idx="656">
                  <c:v>34.478580469999997</c:v>
                </c:pt>
                <c:pt idx="657">
                  <c:v>34.255607599999998</c:v>
                </c:pt>
                <c:pt idx="658">
                  <c:v>34.09797287</c:v>
                </c:pt>
                <c:pt idx="659">
                  <c:v>33.901996609999998</c:v>
                </c:pt>
                <c:pt idx="660">
                  <c:v>33.901996609999998</c:v>
                </c:pt>
                <c:pt idx="661">
                  <c:v>34.326622010000001</c:v>
                </c:pt>
                <c:pt idx="662">
                  <c:v>34.326622010000001</c:v>
                </c:pt>
                <c:pt idx="663">
                  <c:v>34.18744659</c:v>
                </c:pt>
                <c:pt idx="664">
                  <c:v>34.215843200000002</c:v>
                </c:pt>
                <c:pt idx="665">
                  <c:v>34.282588959999998</c:v>
                </c:pt>
                <c:pt idx="666">
                  <c:v>34.282588959999998</c:v>
                </c:pt>
                <c:pt idx="667">
                  <c:v>34.340820309999998</c:v>
                </c:pt>
                <c:pt idx="668">
                  <c:v>34.211585999999997</c:v>
                </c:pt>
                <c:pt idx="669">
                  <c:v>34.333717350000001</c:v>
                </c:pt>
                <c:pt idx="670">
                  <c:v>34.528278350000001</c:v>
                </c:pt>
                <c:pt idx="671">
                  <c:v>34.417503359999998</c:v>
                </c:pt>
                <c:pt idx="672">
                  <c:v>34.417503359999998</c:v>
                </c:pt>
                <c:pt idx="673">
                  <c:v>34.063892359999997</c:v>
                </c:pt>
                <c:pt idx="674">
                  <c:v>34.296794890000001</c:v>
                </c:pt>
                <c:pt idx="675">
                  <c:v>34.420349119999997</c:v>
                </c:pt>
                <c:pt idx="676">
                  <c:v>34.420349119999997</c:v>
                </c:pt>
                <c:pt idx="677">
                  <c:v>34.403308869999996</c:v>
                </c:pt>
                <c:pt idx="678">
                  <c:v>34.617752080000002</c:v>
                </c:pt>
                <c:pt idx="679">
                  <c:v>34.531120299999998</c:v>
                </c:pt>
                <c:pt idx="680">
                  <c:v>34.575141909999999</c:v>
                </c:pt>
                <c:pt idx="681">
                  <c:v>34.738468169999997</c:v>
                </c:pt>
                <c:pt idx="682">
                  <c:v>34.738468169999997</c:v>
                </c:pt>
                <c:pt idx="683">
                  <c:v>35.102027890000002</c:v>
                </c:pt>
                <c:pt idx="684">
                  <c:v>35.040954589999998</c:v>
                </c:pt>
                <c:pt idx="685">
                  <c:v>35.02391815</c:v>
                </c:pt>
                <c:pt idx="686">
                  <c:v>35.02391815</c:v>
                </c:pt>
                <c:pt idx="687">
                  <c:v>35.302268980000001</c:v>
                </c:pt>
                <c:pt idx="688">
                  <c:v>35.302268980000001</c:v>
                </c:pt>
                <c:pt idx="689">
                  <c:v>35.28949738</c:v>
                </c:pt>
                <c:pt idx="690">
                  <c:v>35.032436369999999</c:v>
                </c:pt>
                <c:pt idx="691">
                  <c:v>34.91030121</c:v>
                </c:pt>
                <c:pt idx="692">
                  <c:v>34.91030121</c:v>
                </c:pt>
                <c:pt idx="693">
                  <c:v>35.090663910000004</c:v>
                </c:pt>
                <c:pt idx="694">
                  <c:v>34.954326629999997</c:v>
                </c:pt>
                <c:pt idx="695">
                  <c:v>34.908882140000003</c:v>
                </c:pt>
                <c:pt idx="696">
                  <c:v>34.901775360000002</c:v>
                </c:pt>
                <c:pt idx="697">
                  <c:v>35.021076200000003</c:v>
                </c:pt>
                <c:pt idx="698">
                  <c:v>35.021076200000003</c:v>
                </c:pt>
                <c:pt idx="699">
                  <c:v>35.430084229999999</c:v>
                </c:pt>
                <c:pt idx="700">
                  <c:v>35.354820250000003</c:v>
                </c:pt>
                <c:pt idx="701">
                  <c:v>35.354820250000003</c:v>
                </c:pt>
                <c:pt idx="702">
                  <c:v>35.184394840000003</c:v>
                </c:pt>
                <c:pt idx="703">
                  <c:v>34.829353330000004</c:v>
                </c:pt>
                <c:pt idx="704">
                  <c:v>34.988410950000002</c:v>
                </c:pt>
                <c:pt idx="705">
                  <c:v>35.218479160000001</c:v>
                </c:pt>
                <c:pt idx="706">
                  <c:v>35.086406709999999</c:v>
                </c:pt>
                <c:pt idx="707">
                  <c:v>35.147468570000001</c:v>
                </c:pt>
                <c:pt idx="708">
                  <c:v>35.147468570000001</c:v>
                </c:pt>
                <c:pt idx="709">
                  <c:v>35.448547359999999</c:v>
                </c:pt>
                <c:pt idx="710">
                  <c:v>35.111968990000001</c:v>
                </c:pt>
                <c:pt idx="711">
                  <c:v>35.111968990000001</c:v>
                </c:pt>
                <c:pt idx="712">
                  <c:v>34.827930449999997</c:v>
                </c:pt>
                <c:pt idx="713">
                  <c:v>34.944385529999998</c:v>
                </c:pt>
                <c:pt idx="714">
                  <c:v>35.306526179999999</c:v>
                </c:pt>
                <c:pt idx="715">
                  <c:v>35.405941009999999</c:v>
                </c:pt>
                <c:pt idx="716">
                  <c:v>35.336353299999999</c:v>
                </c:pt>
                <c:pt idx="717">
                  <c:v>35.25682449</c:v>
                </c:pt>
                <c:pt idx="718">
                  <c:v>35.25682449</c:v>
                </c:pt>
                <c:pt idx="719">
                  <c:v>35.302272799999997</c:v>
                </c:pt>
                <c:pt idx="720">
                  <c:v>35.137535100000001</c:v>
                </c:pt>
                <c:pt idx="721">
                  <c:v>35.137535100000001</c:v>
                </c:pt>
                <c:pt idx="722">
                  <c:v>35.435756679999997</c:v>
                </c:pt>
                <c:pt idx="723">
                  <c:v>35.469844819999999</c:v>
                </c:pt>
                <c:pt idx="724">
                  <c:v>35.469844819999999</c:v>
                </c:pt>
                <c:pt idx="725">
                  <c:v>35.069358829999999</c:v>
                </c:pt>
                <c:pt idx="726">
                  <c:v>35.171615600000003</c:v>
                </c:pt>
                <c:pt idx="727">
                  <c:v>35.171615600000003</c:v>
                </c:pt>
                <c:pt idx="728">
                  <c:v>35.481212620000001</c:v>
                </c:pt>
                <c:pt idx="729">
                  <c:v>35.251148219999997</c:v>
                </c:pt>
                <c:pt idx="730">
                  <c:v>34.944385529999998</c:v>
                </c:pt>
                <c:pt idx="731">
                  <c:v>35.384635930000002</c:v>
                </c:pt>
                <c:pt idx="732">
                  <c:v>35.430084229999999</c:v>
                </c:pt>
                <c:pt idx="733">
                  <c:v>35.12048721</c:v>
                </c:pt>
                <c:pt idx="734">
                  <c:v>35.12048721</c:v>
                </c:pt>
                <c:pt idx="735">
                  <c:v>35.332092289999999</c:v>
                </c:pt>
                <c:pt idx="736">
                  <c:v>35.638858800000001</c:v>
                </c:pt>
                <c:pt idx="737">
                  <c:v>35.638858800000001</c:v>
                </c:pt>
                <c:pt idx="738">
                  <c:v>35.400260930000002</c:v>
                </c:pt>
                <c:pt idx="739">
                  <c:v>35.065097809999997</c:v>
                </c:pt>
                <c:pt idx="740">
                  <c:v>35.253982540000003</c:v>
                </c:pt>
                <c:pt idx="741">
                  <c:v>35.701335909999997</c:v>
                </c:pt>
                <c:pt idx="742">
                  <c:v>35.562160489999997</c:v>
                </c:pt>
                <c:pt idx="743">
                  <c:v>35.346294399999998</c:v>
                </c:pt>
                <c:pt idx="744">
                  <c:v>35.346294399999998</c:v>
                </c:pt>
                <c:pt idx="745">
                  <c:v>35.532333370000003</c:v>
                </c:pt>
                <c:pt idx="746">
                  <c:v>35.574939729999997</c:v>
                </c:pt>
                <c:pt idx="747">
                  <c:v>35.574939729999997</c:v>
                </c:pt>
                <c:pt idx="748">
                  <c:v>35.204277040000001</c:v>
                </c:pt>
                <c:pt idx="749">
                  <c:v>35.201438899999999</c:v>
                </c:pt>
                <c:pt idx="750">
                  <c:v>35.201438899999999</c:v>
                </c:pt>
                <c:pt idx="751">
                  <c:v>35.084987640000001</c:v>
                </c:pt>
                <c:pt idx="752">
                  <c:v>35.140377039999997</c:v>
                </c:pt>
                <c:pt idx="753">
                  <c:v>35.610450739999997</c:v>
                </c:pt>
                <c:pt idx="754">
                  <c:v>35.610450739999997</c:v>
                </c:pt>
                <c:pt idx="755">
                  <c:v>35.418724060000002</c:v>
                </c:pt>
                <c:pt idx="756">
                  <c:v>35.14604568</c:v>
                </c:pt>
                <c:pt idx="757">
                  <c:v>35.14604568</c:v>
                </c:pt>
                <c:pt idx="758">
                  <c:v>35.698501589999999</c:v>
                </c:pt>
                <c:pt idx="759">
                  <c:v>35.513877870000002</c:v>
                </c:pt>
                <c:pt idx="760">
                  <c:v>35.513877870000002</c:v>
                </c:pt>
                <c:pt idx="761">
                  <c:v>35.431507109999998</c:v>
                </c:pt>
                <c:pt idx="762">
                  <c:v>35.846191410000003</c:v>
                </c:pt>
                <c:pt idx="763">
                  <c:v>35.846191410000003</c:v>
                </c:pt>
                <c:pt idx="764">
                  <c:v>35.79364777</c:v>
                </c:pt>
                <c:pt idx="765">
                  <c:v>35.329254149999997</c:v>
                </c:pt>
                <c:pt idx="766">
                  <c:v>35.330669399999998</c:v>
                </c:pt>
                <c:pt idx="767">
                  <c:v>35.739685059999999</c:v>
                </c:pt>
                <c:pt idx="768">
                  <c:v>35.742527010000003</c:v>
                </c:pt>
                <c:pt idx="769">
                  <c:v>35.20286179</c:v>
                </c:pt>
                <c:pt idx="770">
                  <c:v>35.20286179</c:v>
                </c:pt>
                <c:pt idx="771">
                  <c:v>35.197181700000002</c:v>
                </c:pt>
                <c:pt idx="772">
                  <c:v>35.618965150000001</c:v>
                </c:pt>
                <c:pt idx="773">
                  <c:v>35.62890625</c:v>
                </c:pt>
                <c:pt idx="774">
                  <c:v>35.62890625</c:v>
                </c:pt>
                <c:pt idx="775">
                  <c:v>35.442863459999998</c:v>
                </c:pt>
                <c:pt idx="776">
                  <c:v>35.60334778</c:v>
                </c:pt>
                <c:pt idx="777">
                  <c:v>35.667255400000002</c:v>
                </c:pt>
                <c:pt idx="778">
                  <c:v>35.618965150000001</c:v>
                </c:pt>
                <c:pt idx="779">
                  <c:v>35.383213040000001</c:v>
                </c:pt>
                <c:pt idx="780">
                  <c:v>35.383213040000001</c:v>
                </c:pt>
                <c:pt idx="781">
                  <c:v>35.447120669999997</c:v>
                </c:pt>
                <c:pt idx="782">
                  <c:v>35.734008789999997</c:v>
                </c:pt>
                <c:pt idx="783">
                  <c:v>35.734008789999997</c:v>
                </c:pt>
                <c:pt idx="784">
                  <c:v>35.31505585</c:v>
                </c:pt>
                <c:pt idx="785">
                  <c:v>35.438602449999998</c:v>
                </c:pt>
                <c:pt idx="786">
                  <c:v>35.438602449999998</c:v>
                </c:pt>
                <c:pt idx="787">
                  <c:v>35.528079990000002</c:v>
                </c:pt>
                <c:pt idx="788">
                  <c:v>35.55931854</c:v>
                </c:pt>
                <c:pt idx="789">
                  <c:v>35.611869810000002</c:v>
                </c:pt>
                <c:pt idx="790">
                  <c:v>35.611869810000002</c:v>
                </c:pt>
                <c:pt idx="791">
                  <c:v>35.493995669999997</c:v>
                </c:pt>
                <c:pt idx="792">
                  <c:v>35.394580840000003</c:v>
                </c:pt>
                <c:pt idx="793">
                  <c:v>35.394580840000003</c:v>
                </c:pt>
                <c:pt idx="794">
                  <c:v>35.286647799999997</c:v>
                </c:pt>
                <c:pt idx="795">
                  <c:v>35.400257109999998</c:v>
                </c:pt>
                <c:pt idx="796">
                  <c:v>35.400257109999998</c:v>
                </c:pt>
                <c:pt idx="797">
                  <c:v>35.546531680000001</c:v>
                </c:pt>
                <c:pt idx="798">
                  <c:v>35.80784225</c:v>
                </c:pt>
                <c:pt idx="799">
                  <c:v>35.70701218</c:v>
                </c:pt>
                <c:pt idx="800">
                  <c:v>35.70701218</c:v>
                </c:pt>
                <c:pt idx="801">
                  <c:v>35.606182099999998</c:v>
                </c:pt>
                <c:pt idx="802">
                  <c:v>35.75530243</c:v>
                </c:pt>
                <c:pt idx="803">
                  <c:v>35.630325319999997</c:v>
                </c:pt>
                <c:pt idx="804">
                  <c:v>35.512454990000002</c:v>
                </c:pt>
                <c:pt idx="805">
                  <c:v>35.13327408</c:v>
                </c:pt>
                <c:pt idx="806">
                  <c:v>35.13327408</c:v>
                </c:pt>
                <c:pt idx="807">
                  <c:v>35.194343570000001</c:v>
                </c:pt>
                <c:pt idx="808">
                  <c:v>35.589149480000003</c:v>
                </c:pt>
                <c:pt idx="809">
                  <c:v>35.437187190000003</c:v>
                </c:pt>
                <c:pt idx="810">
                  <c:v>35.437187190000003</c:v>
                </c:pt>
                <c:pt idx="811">
                  <c:v>35.033855440000004</c:v>
                </c:pt>
                <c:pt idx="812">
                  <c:v>35.048057559999997</c:v>
                </c:pt>
                <c:pt idx="813">
                  <c:v>35.421562190000003</c:v>
                </c:pt>
                <c:pt idx="814">
                  <c:v>35.653045650000003</c:v>
                </c:pt>
                <c:pt idx="815">
                  <c:v>35.398834229999999</c:v>
                </c:pt>
                <c:pt idx="816">
                  <c:v>35.398834229999999</c:v>
                </c:pt>
                <c:pt idx="817">
                  <c:v>35.090660100000001</c:v>
                </c:pt>
                <c:pt idx="818">
                  <c:v>35.393161769999999</c:v>
                </c:pt>
                <c:pt idx="819">
                  <c:v>35.46843338</c:v>
                </c:pt>
                <c:pt idx="820">
                  <c:v>35.46843338</c:v>
                </c:pt>
                <c:pt idx="821">
                  <c:v>35.327827450000001</c:v>
                </c:pt>
                <c:pt idx="822">
                  <c:v>35.606185910000001</c:v>
                </c:pt>
                <c:pt idx="823">
                  <c:v>35.606185910000001</c:v>
                </c:pt>
                <c:pt idx="824">
                  <c:v>35.704177860000001</c:v>
                </c:pt>
                <c:pt idx="825">
                  <c:v>35.572101590000003</c:v>
                </c:pt>
                <c:pt idx="826">
                  <c:v>35.726902010000003</c:v>
                </c:pt>
                <c:pt idx="827">
                  <c:v>35.726902010000003</c:v>
                </c:pt>
                <c:pt idx="828">
                  <c:v>35.662990569999998</c:v>
                </c:pt>
                <c:pt idx="829">
                  <c:v>35.518131259999997</c:v>
                </c:pt>
                <c:pt idx="830">
                  <c:v>35.518131259999997</c:v>
                </c:pt>
                <c:pt idx="831">
                  <c:v>35.91862106</c:v>
                </c:pt>
                <c:pt idx="832">
                  <c:v>35.80927277</c:v>
                </c:pt>
                <c:pt idx="833">
                  <c:v>35.80927277</c:v>
                </c:pt>
                <c:pt idx="834">
                  <c:v>35.724063870000002</c:v>
                </c:pt>
                <c:pt idx="835">
                  <c:v>35.783714289999999</c:v>
                </c:pt>
                <c:pt idx="836">
                  <c:v>35.849037170000003</c:v>
                </c:pt>
                <c:pt idx="837">
                  <c:v>35.849037170000003</c:v>
                </c:pt>
                <c:pt idx="838">
                  <c:v>35.491157530000002</c:v>
                </c:pt>
                <c:pt idx="839">
                  <c:v>35.332092289999999</c:v>
                </c:pt>
                <c:pt idx="840">
                  <c:v>35.655895229999999</c:v>
                </c:pt>
                <c:pt idx="841">
                  <c:v>35.816371920000002</c:v>
                </c:pt>
                <c:pt idx="842">
                  <c:v>35.425819400000002</c:v>
                </c:pt>
                <c:pt idx="843">
                  <c:v>35.425819400000002</c:v>
                </c:pt>
                <c:pt idx="844">
                  <c:v>35.469841000000002</c:v>
                </c:pt>
                <c:pt idx="845">
                  <c:v>35.547954560000001</c:v>
                </c:pt>
                <c:pt idx="846">
                  <c:v>35.467010500000001</c:v>
                </c:pt>
                <c:pt idx="847">
                  <c:v>35.467010500000001</c:v>
                </c:pt>
                <c:pt idx="848">
                  <c:v>35.131843570000001</c:v>
                </c:pt>
                <c:pt idx="849">
                  <c:v>35.441444400000002</c:v>
                </c:pt>
                <c:pt idx="850">
                  <c:v>35.817790989999999</c:v>
                </c:pt>
                <c:pt idx="851">
                  <c:v>35.577774050000002</c:v>
                </c:pt>
                <c:pt idx="852">
                  <c:v>35.337772370000003</c:v>
                </c:pt>
                <c:pt idx="853">
                  <c:v>35.337772370000003</c:v>
                </c:pt>
                <c:pt idx="854">
                  <c:v>35.611869810000002</c:v>
                </c:pt>
                <c:pt idx="855">
                  <c:v>35.729740139999997</c:v>
                </c:pt>
                <c:pt idx="856">
                  <c:v>35.729740139999997</c:v>
                </c:pt>
                <c:pt idx="857">
                  <c:v>35.441444400000002</c:v>
                </c:pt>
                <c:pt idx="858">
                  <c:v>35.654476170000002</c:v>
                </c:pt>
                <c:pt idx="859">
                  <c:v>35.654476170000002</c:v>
                </c:pt>
                <c:pt idx="860">
                  <c:v>35.633171079999997</c:v>
                </c:pt>
                <c:pt idx="861">
                  <c:v>35.47552872</c:v>
                </c:pt>
                <c:pt idx="862">
                  <c:v>35.547954560000001</c:v>
                </c:pt>
                <c:pt idx="863">
                  <c:v>35.547954560000001</c:v>
                </c:pt>
                <c:pt idx="864">
                  <c:v>35.748199460000002</c:v>
                </c:pt>
                <c:pt idx="865">
                  <c:v>35.844772339999999</c:v>
                </c:pt>
                <c:pt idx="866">
                  <c:v>35.609024050000002</c:v>
                </c:pt>
                <c:pt idx="867">
                  <c:v>35.42155838</c:v>
                </c:pt>
                <c:pt idx="868">
                  <c:v>35.579204560000001</c:v>
                </c:pt>
                <c:pt idx="869">
                  <c:v>35.579204560000001</c:v>
                </c:pt>
                <c:pt idx="870">
                  <c:v>35.259666439999997</c:v>
                </c:pt>
                <c:pt idx="871">
                  <c:v>35.219905850000004</c:v>
                </c:pt>
                <c:pt idx="872">
                  <c:v>35.516719819999999</c:v>
                </c:pt>
                <c:pt idx="873">
                  <c:v>35.516719819999999</c:v>
                </c:pt>
                <c:pt idx="874">
                  <c:v>35.609027859999998</c:v>
                </c:pt>
                <c:pt idx="875">
                  <c:v>35.342033389999997</c:v>
                </c:pt>
                <c:pt idx="876">
                  <c:v>35.43434525</c:v>
                </c:pt>
                <c:pt idx="877">
                  <c:v>35.53376007</c:v>
                </c:pt>
                <c:pt idx="878">
                  <c:v>35.383216859999997</c:v>
                </c:pt>
                <c:pt idx="879">
                  <c:v>35.383216859999997</c:v>
                </c:pt>
                <c:pt idx="880">
                  <c:v>35.265342709999999</c:v>
                </c:pt>
                <c:pt idx="881">
                  <c:v>35.353397370000003</c:v>
                </c:pt>
                <c:pt idx="882">
                  <c:v>35.353397370000003</c:v>
                </c:pt>
                <c:pt idx="883">
                  <c:v>35.647369380000001</c:v>
                </c:pt>
                <c:pt idx="884">
                  <c:v>35.50108719</c:v>
                </c:pt>
                <c:pt idx="885">
                  <c:v>35.50108719</c:v>
                </c:pt>
                <c:pt idx="886">
                  <c:v>35.563575739999997</c:v>
                </c:pt>
                <c:pt idx="887">
                  <c:v>35.431507109999998</c:v>
                </c:pt>
                <c:pt idx="888">
                  <c:v>35.431507109999998</c:v>
                </c:pt>
                <c:pt idx="889">
                  <c:v>35.165935519999998</c:v>
                </c:pt>
                <c:pt idx="890">
                  <c:v>35.557903289999999</c:v>
                </c:pt>
                <c:pt idx="891">
                  <c:v>35.803588869999999</c:v>
                </c:pt>
                <c:pt idx="892">
                  <c:v>35.803588869999999</c:v>
                </c:pt>
                <c:pt idx="893">
                  <c:v>35.43576813</c:v>
                </c:pt>
                <c:pt idx="894">
                  <c:v>35.526660919999998</c:v>
                </c:pt>
                <c:pt idx="895">
                  <c:v>35.526660919999998</c:v>
                </c:pt>
                <c:pt idx="896">
                  <c:v>35.518131259999997</c:v>
                </c:pt>
                <c:pt idx="897">
                  <c:v>35.262500760000002</c:v>
                </c:pt>
                <c:pt idx="898">
                  <c:v>35.472686770000003</c:v>
                </c:pt>
                <c:pt idx="899">
                  <c:v>35.472686770000003</c:v>
                </c:pt>
                <c:pt idx="900">
                  <c:v>35.67293549</c:v>
                </c:pt>
                <c:pt idx="901">
                  <c:v>35.529499049999998</c:v>
                </c:pt>
                <c:pt idx="902">
                  <c:v>35.380386350000002</c:v>
                </c:pt>
                <c:pt idx="903">
                  <c:v>35.37044144</c:v>
                </c:pt>
                <c:pt idx="904">
                  <c:v>35.386062619999997</c:v>
                </c:pt>
                <c:pt idx="905">
                  <c:v>35.386062619999997</c:v>
                </c:pt>
                <c:pt idx="906">
                  <c:v>35.35623932</c:v>
                </c:pt>
                <c:pt idx="907">
                  <c:v>35.668674469999999</c:v>
                </c:pt>
                <c:pt idx="908">
                  <c:v>35.68429184</c:v>
                </c:pt>
                <c:pt idx="909">
                  <c:v>35.68429184</c:v>
                </c:pt>
                <c:pt idx="910">
                  <c:v>35.708438870000002</c:v>
                </c:pt>
                <c:pt idx="911">
                  <c:v>35.359077450000001</c:v>
                </c:pt>
                <c:pt idx="912">
                  <c:v>35.334938049999998</c:v>
                </c:pt>
                <c:pt idx="913">
                  <c:v>35.225578310000003</c:v>
                </c:pt>
                <c:pt idx="914">
                  <c:v>35.296592709999999</c:v>
                </c:pt>
                <c:pt idx="915">
                  <c:v>35.296592709999999</c:v>
                </c:pt>
                <c:pt idx="916">
                  <c:v>35.485466000000002</c:v>
                </c:pt>
                <c:pt idx="917">
                  <c:v>35.80500412</c:v>
                </c:pt>
                <c:pt idx="918">
                  <c:v>35.560737609999997</c:v>
                </c:pt>
                <c:pt idx="919">
                  <c:v>35.560737609999997</c:v>
                </c:pt>
                <c:pt idx="920">
                  <c:v>35.332088470000002</c:v>
                </c:pt>
                <c:pt idx="921">
                  <c:v>35.205692290000002</c:v>
                </c:pt>
                <c:pt idx="922">
                  <c:v>35.278118130000003</c:v>
                </c:pt>
                <c:pt idx="923">
                  <c:v>35.144630429999999</c:v>
                </c:pt>
                <c:pt idx="924">
                  <c:v>35.195758820000002</c:v>
                </c:pt>
                <c:pt idx="925">
                  <c:v>35.195758820000002</c:v>
                </c:pt>
                <c:pt idx="926">
                  <c:v>35.373271940000002</c:v>
                </c:pt>
                <c:pt idx="927">
                  <c:v>35.505348210000001</c:v>
                </c:pt>
                <c:pt idx="928">
                  <c:v>34.923076629999997</c:v>
                </c:pt>
                <c:pt idx="929">
                  <c:v>34.923076629999997</c:v>
                </c:pt>
                <c:pt idx="930">
                  <c:v>35.197177889999999</c:v>
                </c:pt>
                <c:pt idx="931">
                  <c:v>35.197177889999999</c:v>
                </c:pt>
                <c:pt idx="932">
                  <c:v>35.407360079999997</c:v>
                </c:pt>
                <c:pt idx="933">
                  <c:v>35.261081699999998</c:v>
                </c:pt>
                <c:pt idx="934">
                  <c:v>35.110549929999998</c:v>
                </c:pt>
                <c:pt idx="935">
                  <c:v>35.110549929999998</c:v>
                </c:pt>
                <c:pt idx="936">
                  <c:v>35.468437190000003</c:v>
                </c:pt>
                <c:pt idx="937">
                  <c:v>35.458488459999998</c:v>
                </c:pt>
                <c:pt idx="938">
                  <c:v>35.458488459999998</c:v>
                </c:pt>
                <c:pt idx="939">
                  <c:v>35.434341430000003</c:v>
                </c:pt>
                <c:pt idx="940">
                  <c:v>35.840511319999997</c:v>
                </c:pt>
                <c:pt idx="941">
                  <c:v>35.840511319999997</c:v>
                </c:pt>
                <c:pt idx="942">
                  <c:v>35.780872340000002</c:v>
                </c:pt>
                <c:pt idx="943">
                  <c:v>35.650215150000001</c:v>
                </c:pt>
                <c:pt idx="944">
                  <c:v>35.715538019999997</c:v>
                </c:pt>
                <c:pt idx="945">
                  <c:v>35.715538019999997</c:v>
                </c:pt>
                <c:pt idx="946">
                  <c:v>35.469852449999998</c:v>
                </c:pt>
                <c:pt idx="947">
                  <c:v>35.244041439999997</c:v>
                </c:pt>
                <c:pt idx="948">
                  <c:v>35.15740967</c:v>
                </c:pt>
                <c:pt idx="949">
                  <c:v>35.293746949999999</c:v>
                </c:pt>
                <c:pt idx="950">
                  <c:v>35.393157960000003</c:v>
                </c:pt>
                <c:pt idx="951">
                  <c:v>35.393157960000003</c:v>
                </c:pt>
                <c:pt idx="952">
                  <c:v>35.662990569999998</c:v>
                </c:pt>
                <c:pt idx="953">
                  <c:v>35.843353270000001</c:v>
                </c:pt>
                <c:pt idx="954">
                  <c:v>35.579204560000001</c:v>
                </c:pt>
                <c:pt idx="955">
                  <c:v>35.579204560000001</c:v>
                </c:pt>
                <c:pt idx="956">
                  <c:v>35.458484650000003</c:v>
                </c:pt>
                <c:pt idx="957">
                  <c:v>35.618965150000001</c:v>
                </c:pt>
                <c:pt idx="958">
                  <c:v>35.618965150000001</c:v>
                </c:pt>
                <c:pt idx="959">
                  <c:v>35.851875309999997</c:v>
                </c:pt>
                <c:pt idx="960">
                  <c:v>35.528072360000003</c:v>
                </c:pt>
                <c:pt idx="961">
                  <c:v>35.528072360000003</c:v>
                </c:pt>
                <c:pt idx="962">
                  <c:v>35.432918549999997</c:v>
                </c:pt>
                <c:pt idx="963">
                  <c:v>35.512447360000003</c:v>
                </c:pt>
                <c:pt idx="964">
                  <c:v>35.367591859999997</c:v>
                </c:pt>
                <c:pt idx="965">
                  <c:v>35.484046939999999</c:v>
                </c:pt>
                <c:pt idx="966">
                  <c:v>35.758140560000001</c:v>
                </c:pt>
                <c:pt idx="967">
                  <c:v>35.745361330000001</c:v>
                </c:pt>
                <c:pt idx="968">
                  <c:v>35.745361330000001</c:v>
                </c:pt>
                <c:pt idx="969">
                  <c:v>35.528076169999999</c:v>
                </c:pt>
                <c:pt idx="970">
                  <c:v>35.624652859999998</c:v>
                </c:pt>
                <c:pt idx="971">
                  <c:v>35.624652859999998</c:v>
                </c:pt>
                <c:pt idx="972">
                  <c:v>35.9782753</c:v>
                </c:pt>
                <c:pt idx="973">
                  <c:v>35.734001159999998</c:v>
                </c:pt>
                <c:pt idx="974">
                  <c:v>35.618965150000001</c:v>
                </c:pt>
                <c:pt idx="975">
                  <c:v>35.833404539999997</c:v>
                </c:pt>
                <c:pt idx="976">
                  <c:v>36.199810030000002</c:v>
                </c:pt>
                <c:pt idx="977">
                  <c:v>36.272235870000003</c:v>
                </c:pt>
                <c:pt idx="978">
                  <c:v>36.272235870000003</c:v>
                </c:pt>
                <c:pt idx="979">
                  <c:v>36.239574429999998</c:v>
                </c:pt>
                <c:pt idx="980">
                  <c:v>36.002403260000001</c:v>
                </c:pt>
                <c:pt idx="981">
                  <c:v>36.002403260000001</c:v>
                </c:pt>
                <c:pt idx="982">
                  <c:v>36.036491390000002</c:v>
                </c:pt>
                <c:pt idx="983">
                  <c:v>35.846199040000002</c:v>
                </c:pt>
                <c:pt idx="984">
                  <c:v>35.846199040000002</c:v>
                </c:pt>
                <c:pt idx="985">
                  <c:v>35.914371490000001</c:v>
                </c:pt>
                <c:pt idx="986">
                  <c:v>35.847614290000003</c:v>
                </c:pt>
                <c:pt idx="987">
                  <c:v>35.752464289999999</c:v>
                </c:pt>
                <c:pt idx="988">
                  <c:v>35.752464289999999</c:v>
                </c:pt>
                <c:pt idx="989">
                  <c:v>35.731159210000001</c:v>
                </c:pt>
                <c:pt idx="990">
                  <c:v>35.905830379999998</c:v>
                </c:pt>
                <c:pt idx="991">
                  <c:v>36.269397740000002</c:v>
                </c:pt>
                <c:pt idx="992">
                  <c:v>36.36313629</c:v>
                </c:pt>
                <c:pt idx="993">
                  <c:v>36.158630369999997</c:v>
                </c:pt>
                <c:pt idx="994">
                  <c:v>36.158630369999997</c:v>
                </c:pt>
                <c:pt idx="995">
                  <c:v>36.121711730000001</c:v>
                </c:pt>
                <c:pt idx="996">
                  <c:v>36.157207489999998</c:v>
                </c:pt>
                <c:pt idx="997">
                  <c:v>35.999576570000002</c:v>
                </c:pt>
                <c:pt idx="998">
                  <c:v>35.999576570000002</c:v>
                </c:pt>
                <c:pt idx="999">
                  <c:v>36.089042659999997</c:v>
                </c:pt>
                <c:pt idx="1000">
                  <c:v>36.06064224</c:v>
                </c:pt>
                <c:pt idx="1001">
                  <c:v>35.954132080000001</c:v>
                </c:pt>
                <c:pt idx="1002">
                  <c:v>35.917205809999999</c:v>
                </c:pt>
                <c:pt idx="1003">
                  <c:v>35.968334200000001</c:v>
                </c:pt>
                <c:pt idx="1004">
                  <c:v>35.968334200000001</c:v>
                </c:pt>
                <c:pt idx="1005">
                  <c:v>35.88170624</c:v>
                </c:pt>
                <c:pt idx="1006">
                  <c:v>35.995311739999998</c:v>
                </c:pt>
                <c:pt idx="1007">
                  <c:v>35.95838165</c:v>
                </c:pt>
                <c:pt idx="1008">
                  <c:v>35.95838165</c:v>
                </c:pt>
                <c:pt idx="1009">
                  <c:v>36.154376980000002</c:v>
                </c:pt>
                <c:pt idx="1010">
                  <c:v>36.154376980000002</c:v>
                </c:pt>
                <c:pt idx="1011">
                  <c:v>36.077682500000002</c:v>
                </c:pt>
                <c:pt idx="1012">
                  <c:v>35.927143100000002</c:v>
                </c:pt>
                <c:pt idx="1013">
                  <c:v>35.905834200000001</c:v>
                </c:pt>
                <c:pt idx="1014">
                  <c:v>35.905834200000001</c:v>
                </c:pt>
                <c:pt idx="1015">
                  <c:v>36.04644012</c:v>
                </c:pt>
                <c:pt idx="1016">
                  <c:v>36.035079959999997</c:v>
                </c:pt>
                <c:pt idx="1017">
                  <c:v>36.110343929999999</c:v>
                </c:pt>
                <c:pt idx="1018">
                  <c:v>36.050697329999998</c:v>
                </c:pt>
                <c:pt idx="1019">
                  <c:v>36.124542239999997</c:v>
                </c:pt>
                <c:pt idx="1020">
                  <c:v>36.108924870000003</c:v>
                </c:pt>
                <c:pt idx="1021">
                  <c:v>36.108924870000003</c:v>
                </c:pt>
                <c:pt idx="1022">
                  <c:v>36.13732529</c:v>
                </c:pt>
                <c:pt idx="1023">
                  <c:v>36.063480380000001</c:v>
                </c:pt>
                <c:pt idx="1024">
                  <c:v>36.063480380000001</c:v>
                </c:pt>
                <c:pt idx="1025">
                  <c:v>36.019454959999997</c:v>
                </c:pt>
                <c:pt idx="1026">
                  <c:v>36.145847320000001</c:v>
                </c:pt>
                <c:pt idx="1027">
                  <c:v>36.12170029</c:v>
                </c:pt>
                <c:pt idx="1028">
                  <c:v>36.09614182</c:v>
                </c:pt>
                <c:pt idx="1029">
                  <c:v>35.965492249999997</c:v>
                </c:pt>
                <c:pt idx="1030">
                  <c:v>35.993892670000001</c:v>
                </c:pt>
                <c:pt idx="1031">
                  <c:v>35.993892670000001</c:v>
                </c:pt>
                <c:pt idx="1032">
                  <c:v>36.13732529</c:v>
                </c:pt>
                <c:pt idx="1033">
                  <c:v>35.986793519999999</c:v>
                </c:pt>
                <c:pt idx="1034">
                  <c:v>35.986793519999999</c:v>
                </c:pt>
                <c:pt idx="1035">
                  <c:v>36.140167239999997</c:v>
                </c:pt>
                <c:pt idx="1036">
                  <c:v>36.064903260000001</c:v>
                </c:pt>
                <c:pt idx="1037">
                  <c:v>36.064903260000001</c:v>
                </c:pt>
                <c:pt idx="1038">
                  <c:v>35.846195219999998</c:v>
                </c:pt>
                <c:pt idx="1039">
                  <c:v>35.805011749999998</c:v>
                </c:pt>
                <c:pt idx="1040">
                  <c:v>35.92004395</c:v>
                </c:pt>
                <c:pt idx="1041">
                  <c:v>35.92004395</c:v>
                </c:pt>
                <c:pt idx="1042">
                  <c:v>35.850452420000003</c:v>
                </c:pt>
                <c:pt idx="1043">
                  <c:v>35.82062912</c:v>
                </c:pt>
                <c:pt idx="1044">
                  <c:v>35.678611760000003</c:v>
                </c:pt>
                <c:pt idx="1045">
                  <c:v>36.155792239999997</c:v>
                </c:pt>
                <c:pt idx="1046">
                  <c:v>36.329048159999999</c:v>
                </c:pt>
                <c:pt idx="1047">
                  <c:v>36.329048159999999</c:v>
                </c:pt>
                <c:pt idx="1048">
                  <c:v>36.16857529</c:v>
                </c:pt>
                <c:pt idx="1049">
                  <c:v>36.009513849999998</c:v>
                </c:pt>
                <c:pt idx="1050">
                  <c:v>36.009513849999998</c:v>
                </c:pt>
                <c:pt idx="1051">
                  <c:v>36.329048159999999</c:v>
                </c:pt>
                <c:pt idx="1052">
                  <c:v>36.637218480000001</c:v>
                </c:pt>
                <c:pt idx="1053">
                  <c:v>36.68976593</c:v>
                </c:pt>
                <c:pt idx="1054">
                  <c:v>36.150108340000003</c:v>
                </c:pt>
                <c:pt idx="1055">
                  <c:v>35.97685242</c:v>
                </c:pt>
                <c:pt idx="1056">
                  <c:v>36.10182571</c:v>
                </c:pt>
                <c:pt idx="1057">
                  <c:v>36.10182571</c:v>
                </c:pt>
                <c:pt idx="1058">
                  <c:v>36.143013000000003</c:v>
                </c:pt>
                <c:pt idx="1059">
                  <c:v>35.96691895</c:v>
                </c:pt>
                <c:pt idx="1060">
                  <c:v>35.96691895</c:v>
                </c:pt>
                <c:pt idx="1061">
                  <c:v>36.070583339999999</c:v>
                </c:pt>
                <c:pt idx="1062">
                  <c:v>35.95838165</c:v>
                </c:pt>
                <c:pt idx="1063">
                  <c:v>35.95838165</c:v>
                </c:pt>
                <c:pt idx="1064">
                  <c:v>35.914360049999999</c:v>
                </c:pt>
                <c:pt idx="1065">
                  <c:v>36.059211730000001</c:v>
                </c:pt>
                <c:pt idx="1066">
                  <c:v>36.16288376</c:v>
                </c:pt>
                <c:pt idx="1067">
                  <c:v>36.16288376</c:v>
                </c:pt>
                <c:pt idx="1068">
                  <c:v>36.073413850000001</c:v>
                </c:pt>
                <c:pt idx="1069">
                  <c:v>36.050697329999998</c:v>
                </c:pt>
                <c:pt idx="1070">
                  <c:v>36.050697329999998</c:v>
                </c:pt>
                <c:pt idx="1071">
                  <c:v>36.293540950000001</c:v>
                </c:pt>
                <c:pt idx="1072">
                  <c:v>36.404315949999997</c:v>
                </c:pt>
                <c:pt idx="1073">
                  <c:v>36.404315949999997</c:v>
                </c:pt>
                <c:pt idx="1074">
                  <c:v>36.314846039999999</c:v>
                </c:pt>
                <c:pt idx="1075">
                  <c:v>36.226799010000001</c:v>
                </c:pt>
                <c:pt idx="1076">
                  <c:v>36.226799010000001</c:v>
                </c:pt>
                <c:pt idx="1077">
                  <c:v>36.022296910000001</c:v>
                </c:pt>
                <c:pt idx="1078">
                  <c:v>36.097568510000002</c:v>
                </c:pt>
                <c:pt idx="1079">
                  <c:v>35.866085050000002</c:v>
                </c:pt>
                <c:pt idx="1080">
                  <c:v>36.019462590000003</c:v>
                </c:pt>
                <c:pt idx="1081">
                  <c:v>36.239582059999996</c:v>
                </c:pt>
                <c:pt idx="1082">
                  <c:v>36.147270200000001</c:v>
                </c:pt>
                <c:pt idx="1083">
                  <c:v>36.147270200000001</c:v>
                </c:pt>
                <c:pt idx="1084">
                  <c:v>36.120288850000001</c:v>
                </c:pt>
                <c:pt idx="1085">
                  <c:v>36.236743930000003</c:v>
                </c:pt>
                <c:pt idx="1086">
                  <c:v>36.236743930000003</c:v>
                </c:pt>
                <c:pt idx="1087">
                  <c:v>36.438396449999999</c:v>
                </c:pt>
                <c:pt idx="1088">
                  <c:v>36.664203639999997</c:v>
                </c:pt>
                <c:pt idx="1089">
                  <c:v>36.493785860000003</c:v>
                </c:pt>
                <c:pt idx="1090">
                  <c:v>36.245254520000003</c:v>
                </c:pt>
                <c:pt idx="1091">
                  <c:v>36.097560880000003</c:v>
                </c:pt>
                <c:pt idx="1092">
                  <c:v>36.020877839999997</c:v>
                </c:pt>
                <c:pt idx="1093">
                  <c:v>36.020877839999997</c:v>
                </c:pt>
                <c:pt idx="1094">
                  <c:v>35.870338439999998</c:v>
                </c:pt>
                <c:pt idx="1095">
                  <c:v>35.83909225</c:v>
                </c:pt>
                <c:pt idx="1096">
                  <c:v>35.83909225</c:v>
                </c:pt>
                <c:pt idx="1097">
                  <c:v>36.500885009999998</c:v>
                </c:pt>
                <c:pt idx="1098">
                  <c:v>36.2765007</c:v>
                </c:pt>
                <c:pt idx="1099">
                  <c:v>36.2765007</c:v>
                </c:pt>
                <c:pt idx="1100">
                  <c:v>36.091880799999998</c:v>
                </c:pt>
                <c:pt idx="1101">
                  <c:v>36.043598179999996</c:v>
                </c:pt>
                <c:pt idx="1102">
                  <c:v>36.043598179999996</c:v>
                </c:pt>
                <c:pt idx="1103">
                  <c:v>36.089038850000001</c:v>
                </c:pt>
                <c:pt idx="1104">
                  <c:v>35.928565980000002</c:v>
                </c:pt>
                <c:pt idx="1105">
                  <c:v>35.993892670000001</c:v>
                </c:pt>
                <c:pt idx="1106">
                  <c:v>35.968330379999998</c:v>
                </c:pt>
                <c:pt idx="1107">
                  <c:v>36.01661301</c:v>
                </c:pt>
                <c:pt idx="1108">
                  <c:v>36.066326140000001</c:v>
                </c:pt>
                <c:pt idx="1109">
                  <c:v>36.066326140000001</c:v>
                </c:pt>
                <c:pt idx="1110">
                  <c:v>35.873176569999998</c:v>
                </c:pt>
                <c:pt idx="1111">
                  <c:v>35.948444369999997</c:v>
                </c:pt>
                <c:pt idx="1112">
                  <c:v>35.948444369999997</c:v>
                </c:pt>
                <c:pt idx="1113">
                  <c:v>36.054958339999999</c:v>
                </c:pt>
                <c:pt idx="1114">
                  <c:v>35.866073610000001</c:v>
                </c:pt>
                <c:pt idx="1115">
                  <c:v>35.729740139999997</c:v>
                </c:pt>
                <c:pt idx="1116">
                  <c:v>36.022289280000003</c:v>
                </c:pt>
                <c:pt idx="1117">
                  <c:v>36.194129940000003</c:v>
                </c:pt>
                <c:pt idx="1118">
                  <c:v>36.194129940000003</c:v>
                </c:pt>
                <c:pt idx="1119">
                  <c:v>35.827728270000001</c:v>
                </c:pt>
                <c:pt idx="1120">
                  <c:v>35.846191410000003</c:v>
                </c:pt>
                <c:pt idx="1121">
                  <c:v>36.08477783</c:v>
                </c:pt>
                <c:pt idx="1122">
                  <c:v>36.08477783</c:v>
                </c:pt>
                <c:pt idx="1123">
                  <c:v>36.023708339999999</c:v>
                </c:pt>
                <c:pt idx="1124">
                  <c:v>36.003829959999997</c:v>
                </c:pt>
                <c:pt idx="1125">
                  <c:v>36.003829959999997</c:v>
                </c:pt>
                <c:pt idx="1126">
                  <c:v>36.269401549999998</c:v>
                </c:pt>
                <c:pt idx="1127">
                  <c:v>36.09614182</c:v>
                </c:pt>
                <c:pt idx="1128">
                  <c:v>36.09614182</c:v>
                </c:pt>
                <c:pt idx="1129">
                  <c:v>35.974014279999999</c:v>
                </c:pt>
                <c:pt idx="1130">
                  <c:v>35.840515140000001</c:v>
                </c:pt>
                <c:pt idx="1131">
                  <c:v>36.02513123</c:v>
                </c:pt>
                <c:pt idx="1132">
                  <c:v>36.035076140000001</c:v>
                </c:pt>
                <c:pt idx="1133">
                  <c:v>35.880271909999998</c:v>
                </c:pt>
                <c:pt idx="1134">
                  <c:v>35.719799039999998</c:v>
                </c:pt>
                <c:pt idx="1135">
                  <c:v>35.719799039999998</c:v>
                </c:pt>
                <c:pt idx="1136">
                  <c:v>35.863243099999998</c:v>
                </c:pt>
                <c:pt idx="1137">
                  <c:v>36.025138849999998</c:v>
                </c:pt>
                <c:pt idx="1138">
                  <c:v>36.025138849999998</c:v>
                </c:pt>
                <c:pt idx="1139">
                  <c:v>35.888797760000003</c:v>
                </c:pt>
                <c:pt idx="1140">
                  <c:v>36.059223179999996</c:v>
                </c:pt>
                <c:pt idx="1141">
                  <c:v>36.059223179999996</c:v>
                </c:pt>
                <c:pt idx="1142">
                  <c:v>35.968330379999998</c:v>
                </c:pt>
                <c:pt idx="1143">
                  <c:v>35.847610469999999</c:v>
                </c:pt>
                <c:pt idx="1144">
                  <c:v>35.847610469999999</c:v>
                </c:pt>
                <c:pt idx="1145">
                  <c:v>35.890213009999997</c:v>
                </c:pt>
                <c:pt idx="1146">
                  <c:v>36.151527399999999</c:v>
                </c:pt>
                <c:pt idx="1147">
                  <c:v>35.999572749999999</c:v>
                </c:pt>
                <c:pt idx="1148">
                  <c:v>35.999572749999999</c:v>
                </c:pt>
                <c:pt idx="1149">
                  <c:v>35.782291409999999</c:v>
                </c:pt>
                <c:pt idx="1150">
                  <c:v>35.863235469999999</c:v>
                </c:pt>
                <c:pt idx="1151">
                  <c:v>35.863235469999999</c:v>
                </c:pt>
                <c:pt idx="1152">
                  <c:v>35.715534210000001</c:v>
                </c:pt>
                <c:pt idx="1153">
                  <c:v>35.721214289999999</c:v>
                </c:pt>
                <c:pt idx="1154">
                  <c:v>35.721214289999999</c:v>
                </c:pt>
                <c:pt idx="1155">
                  <c:v>35.924304960000001</c:v>
                </c:pt>
                <c:pt idx="1156">
                  <c:v>36.064899439999998</c:v>
                </c:pt>
                <c:pt idx="1157">
                  <c:v>36.160057070000001</c:v>
                </c:pt>
                <c:pt idx="1158">
                  <c:v>35.985374450000002</c:v>
                </c:pt>
                <c:pt idx="1159">
                  <c:v>36.100399019999998</c:v>
                </c:pt>
                <c:pt idx="1160">
                  <c:v>36.248100280000003</c:v>
                </c:pt>
                <c:pt idx="1161">
                  <c:v>36.248100280000003</c:v>
                </c:pt>
                <c:pt idx="1162">
                  <c:v>36.196979519999999</c:v>
                </c:pt>
                <c:pt idx="1163">
                  <c:v>35.942764279999999</c:v>
                </c:pt>
                <c:pt idx="1164">
                  <c:v>35.942764279999999</c:v>
                </c:pt>
                <c:pt idx="1165">
                  <c:v>35.941345210000001</c:v>
                </c:pt>
                <c:pt idx="1166">
                  <c:v>36.057800290000003</c:v>
                </c:pt>
                <c:pt idx="1167">
                  <c:v>36.185615540000001</c:v>
                </c:pt>
                <c:pt idx="1168">
                  <c:v>35.999576570000002</c:v>
                </c:pt>
                <c:pt idx="1169">
                  <c:v>35.861820219999998</c:v>
                </c:pt>
                <c:pt idx="1170">
                  <c:v>35.861820219999998</c:v>
                </c:pt>
                <c:pt idx="1171">
                  <c:v>36.151531220000003</c:v>
                </c:pt>
                <c:pt idx="1172">
                  <c:v>35.924297330000002</c:v>
                </c:pt>
                <c:pt idx="1173">
                  <c:v>35.707015990000002</c:v>
                </c:pt>
                <c:pt idx="1174">
                  <c:v>35.707015990000002</c:v>
                </c:pt>
                <c:pt idx="1175">
                  <c:v>35.912937159999998</c:v>
                </c:pt>
                <c:pt idx="1176">
                  <c:v>35.962646479999997</c:v>
                </c:pt>
                <c:pt idx="1177">
                  <c:v>35.830574040000002</c:v>
                </c:pt>
                <c:pt idx="1178">
                  <c:v>35.920047760000003</c:v>
                </c:pt>
                <c:pt idx="1179">
                  <c:v>36.090461730000001</c:v>
                </c:pt>
                <c:pt idx="1180">
                  <c:v>36.08051682</c:v>
                </c:pt>
                <c:pt idx="1181">
                  <c:v>36.08051682</c:v>
                </c:pt>
                <c:pt idx="1182">
                  <c:v>35.888797760000003</c:v>
                </c:pt>
                <c:pt idx="1183">
                  <c:v>35.778030399999999</c:v>
                </c:pt>
                <c:pt idx="1184">
                  <c:v>35.778030399999999</c:v>
                </c:pt>
                <c:pt idx="1185">
                  <c:v>35.97542953</c:v>
                </c:pt>
                <c:pt idx="1186">
                  <c:v>35.975425719999997</c:v>
                </c:pt>
                <c:pt idx="1187">
                  <c:v>35.975425719999997</c:v>
                </c:pt>
                <c:pt idx="1188">
                  <c:v>36.029399869999999</c:v>
                </c:pt>
                <c:pt idx="1189">
                  <c:v>36.13165283</c:v>
                </c:pt>
                <c:pt idx="1190">
                  <c:v>36.13165283</c:v>
                </c:pt>
                <c:pt idx="1191">
                  <c:v>36.093303679999998</c:v>
                </c:pt>
                <c:pt idx="1192">
                  <c:v>36.05779648</c:v>
                </c:pt>
                <c:pt idx="1193">
                  <c:v>36.094722750000003</c:v>
                </c:pt>
                <c:pt idx="1194">
                  <c:v>36.094722750000003</c:v>
                </c:pt>
                <c:pt idx="1195">
                  <c:v>36.08477783</c:v>
                </c:pt>
                <c:pt idx="1196">
                  <c:v>36.08477783</c:v>
                </c:pt>
                <c:pt idx="1197">
                  <c:v>36.135906220000003</c:v>
                </c:pt>
                <c:pt idx="1198">
                  <c:v>36.133064269999998</c:v>
                </c:pt>
                <c:pt idx="1199">
                  <c:v>36.083366390000002</c:v>
                </c:pt>
                <c:pt idx="1200">
                  <c:v>36.083366390000002</c:v>
                </c:pt>
                <c:pt idx="1201">
                  <c:v>36.087627410000003</c:v>
                </c:pt>
                <c:pt idx="1202">
                  <c:v>35.915782929999999</c:v>
                </c:pt>
                <c:pt idx="1203">
                  <c:v>36.093303679999998</c:v>
                </c:pt>
                <c:pt idx="1204">
                  <c:v>36.262302400000003</c:v>
                </c:pt>
                <c:pt idx="1205">
                  <c:v>35.861808779999997</c:v>
                </c:pt>
                <c:pt idx="1206">
                  <c:v>35.826313020000001</c:v>
                </c:pt>
                <c:pt idx="1207">
                  <c:v>35.826313020000001</c:v>
                </c:pt>
                <c:pt idx="1208">
                  <c:v>36.030811309999997</c:v>
                </c:pt>
                <c:pt idx="1209">
                  <c:v>35.985370639999999</c:v>
                </c:pt>
                <c:pt idx="1210">
                  <c:v>35.985370639999999</c:v>
                </c:pt>
                <c:pt idx="1211">
                  <c:v>36.100399019999998</c:v>
                </c:pt>
                <c:pt idx="1212">
                  <c:v>36.184192660000001</c:v>
                </c:pt>
                <c:pt idx="1213">
                  <c:v>36.184192660000001</c:v>
                </c:pt>
                <c:pt idx="1214">
                  <c:v>36.400054930000003</c:v>
                </c:pt>
                <c:pt idx="1215">
                  <c:v>36.081943510000002</c:v>
                </c:pt>
                <c:pt idx="1216">
                  <c:v>36.081943510000002</c:v>
                </c:pt>
                <c:pt idx="1217">
                  <c:v>35.82489777</c:v>
                </c:pt>
                <c:pt idx="1218">
                  <c:v>36.01661301</c:v>
                </c:pt>
                <c:pt idx="1219">
                  <c:v>36.018028260000001</c:v>
                </c:pt>
                <c:pt idx="1220">
                  <c:v>36.018028260000001</c:v>
                </c:pt>
                <c:pt idx="1221">
                  <c:v>35.773769379999997</c:v>
                </c:pt>
                <c:pt idx="1222">
                  <c:v>35.773769379999997</c:v>
                </c:pt>
                <c:pt idx="1223">
                  <c:v>36.04075623</c:v>
                </c:pt>
                <c:pt idx="1224">
                  <c:v>36.451179500000002</c:v>
                </c:pt>
                <c:pt idx="1225">
                  <c:v>36.231056209999998</c:v>
                </c:pt>
                <c:pt idx="1226">
                  <c:v>36.231056209999998</c:v>
                </c:pt>
                <c:pt idx="1227">
                  <c:v>35.949867249999997</c:v>
                </c:pt>
                <c:pt idx="1228">
                  <c:v>36.162891389999999</c:v>
                </c:pt>
                <c:pt idx="1229">
                  <c:v>36.27934647</c:v>
                </c:pt>
                <c:pt idx="1230">
                  <c:v>36.046436309999997</c:v>
                </c:pt>
                <c:pt idx="1231">
                  <c:v>36.053539280000003</c:v>
                </c:pt>
                <c:pt idx="1232">
                  <c:v>36.282188419999997</c:v>
                </c:pt>
                <c:pt idx="1233">
                  <c:v>36.282188419999997</c:v>
                </c:pt>
                <c:pt idx="1234">
                  <c:v>36.436977390000003</c:v>
                </c:pt>
                <c:pt idx="1235">
                  <c:v>36.258037569999999</c:v>
                </c:pt>
                <c:pt idx="1236">
                  <c:v>36.258037569999999</c:v>
                </c:pt>
                <c:pt idx="1237">
                  <c:v>35.995307920000002</c:v>
                </c:pt>
                <c:pt idx="1238">
                  <c:v>36.009513849999998</c:v>
                </c:pt>
                <c:pt idx="1239">
                  <c:v>36.084781649999996</c:v>
                </c:pt>
                <c:pt idx="1240">
                  <c:v>35.914360049999999</c:v>
                </c:pt>
                <c:pt idx="1241">
                  <c:v>35.91010284</c:v>
                </c:pt>
                <c:pt idx="1242">
                  <c:v>35.91010284</c:v>
                </c:pt>
                <c:pt idx="1243">
                  <c:v>35.898738860000002</c:v>
                </c:pt>
                <c:pt idx="1244">
                  <c:v>36.245258329999999</c:v>
                </c:pt>
                <c:pt idx="1245">
                  <c:v>36.143001560000002</c:v>
                </c:pt>
                <c:pt idx="1246">
                  <c:v>36.143001560000002</c:v>
                </c:pt>
                <c:pt idx="1247">
                  <c:v>35.86038971</c:v>
                </c:pt>
                <c:pt idx="1248">
                  <c:v>36.135906220000003</c:v>
                </c:pt>
                <c:pt idx="1249">
                  <c:v>36.135906220000003</c:v>
                </c:pt>
                <c:pt idx="1250">
                  <c:v>35.849029539999997</c:v>
                </c:pt>
                <c:pt idx="1251">
                  <c:v>35.731159210000001</c:v>
                </c:pt>
                <c:pt idx="1252">
                  <c:v>35.731159210000001</c:v>
                </c:pt>
                <c:pt idx="1253">
                  <c:v>35.662986760000003</c:v>
                </c:pt>
                <c:pt idx="1254">
                  <c:v>35.975425719999997</c:v>
                </c:pt>
                <c:pt idx="1255">
                  <c:v>35.928562159999998</c:v>
                </c:pt>
                <c:pt idx="1256">
                  <c:v>35.928562159999998</c:v>
                </c:pt>
                <c:pt idx="1257">
                  <c:v>35.868911740000001</c:v>
                </c:pt>
                <c:pt idx="1258">
                  <c:v>36.053535459999999</c:v>
                </c:pt>
                <c:pt idx="1259">
                  <c:v>36.053535459999999</c:v>
                </c:pt>
                <c:pt idx="1260">
                  <c:v>35.982528690000002</c:v>
                </c:pt>
                <c:pt idx="1261">
                  <c:v>35.802173609999997</c:v>
                </c:pt>
                <c:pt idx="1262">
                  <c:v>36.077686309999997</c:v>
                </c:pt>
                <c:pt idx="1263">
                  <c:v>36.077686309999997</c:v>
                </c:pt>
                <c:pt idx="1264">
                  <c:v>36.103248600000001</c:v>
                </c:pt>
                <c:pt idx="1265">
                  <c:v>36.178516389999999</c:v>
                </c:pt>
                <c:pt idx="1266">
                  <c:v>36.090461730000001</c:v>
                </c:pt>
                <c:pt idx="1267">
                  <c:v>36.229637150000002</c:v>
                </c:pt>
                <c:pt idx="1268">
                  <c:v>36.273658750000003</c:v>
                </c:pt>
                <c:pt idx="1269">
                  <c:v>36.273658750000003</c:v>
                </c:pt>
                <c:pt idx="1270">
                  <c:v>35.991050719999997</c:v>
                </c:pt>
                <c:pt idx="1271">
                  <c:v>36.05921936</c:v>
                </c:pt>
                <c:pt idx="1272">
                  <c:v>36.05921936</c:v>
                </c:pt>
                <c:pt idx="1273">
                  <c:v>36.148689269999998</c:v>
                </c:pt>
                <c:pt idx="1274">
                  <c:v>36.0819397</c:v>
                </c:pt>
                <c:pt idx="1275">
                  <c:v>36.113185880000003</c:v>
                </c:pt>
                <c:pt idx="1276">
                  <c:v>35.965484619999998</c:v>
                </c:pt>
                <c:pt idx="1277">
                  <c:v>35.925720210000001</c:v>
                </c:pt>
                <c:pt idx="1278">
                  <c:v>36.074836730000001</c:v>
                </c:pt>
                <c:pt idx="1279">
                  <c:v>36.074836730000001</c:v>
                </c:pt>
                <c:pt idx="1280">
                  <c:v>36.09187317</c:v>
                </c:pt>
                <c:pt idx="1281">
                  <c:v>35.959800719999997</c:v>
                </c:pt>
                <c:pt idx="1282">
                  <c:v>35.959800719999997</c:v>
                </c:pt>
                <c:pt idx="1283">
                  <c:v>35.925716399999999</c:v>
                </c:pt>
                <c:pt idx="1284">
                  <c:v>35.557903289999999</c:v>
                </c:pt>
                <c:pt idx="1285">
                  <c:v>35.557903289999999</c:v>
                </c:pt>
                <c:pt idx="1286">
                  <c:v>35.540863039999998</c:v>
                </c:pt>
                <c:pt idx="1287">
                  <c:v>35.91719818</c:v>
                </c:pt>
                <c:pt idx="1288">
                  <c:v>35.961219790000001</c:v>
                </c:pt>
                <c:pt idx="1289">
                  <c:v>35.961219790000001</c:v>
                </c:pt>
                <c:pt idx="1290">
                  <c:v>35.856132510000002</c:v>
                </c:pt>
                <c:pt idx="1291">
                  <c:v>35.667247770000003</c:v>
                </c:pt>
                <c:pt idx="1292">
                  <c:v>35.795066830000003</c:v>
                </c:pt>
                <c:pt idx="1293">
                  <c:v>36.022296910000001</c:v>
                </c:pt>
                <c:pt idx="1294">
                  <c:v>35.79364777</c:v>
                </c:pt>
                <c:pt idx="1295">
                  <c:v>35.79364777</c:v>
                </c:pt>
                <c:pt idx="1296">
                  <c:v>35.905845640000003</c:v>
                </c:pt>
                <c:pt idx="1297">
                  <c:v>35.89021683</c:v>
                </c:pt>
                <c:pt idx="1298">
                  <c:v>36.134483340000003</c:v>
                </c:pt>
                <c:pt idx="1299">
                  <c:v>36.134483340000003</c:v>
                </c:pt>
                <c:pt idx="1300">
                  <c:v>36.083351139999998</c:v>
                </c:pt>
                <c:pt idx="1301">
                  <c:v>35.715538019999997</c:v>
                </c:pt>
                <c:pt idx="1302">
                  <c:v>35.715538019999997</c:v>
                </c:pt>
                <c:pt idx="1303">
                  <c:v>35.599086759999999</c:v>
                </c:pt>
                <c:pt idx="1304">
                  <c:v>35.707015990000002</c:v>
                </c:pt>
                <c:pt idx="1305">
                  <c:v>35.707015990000002</c:v>
                </c:pt>
                <c:pt idx="1306">
                  <c:v>35.891643520000002</c:v>
                </c:pt>
                <c:pt idx="1307">
                  <c:v>35.641693119999999</c:v>
                </c:pt>
                <c:pt idx="1308">
                  <c:v>35.505355829999999</c:v>
                </c:pt>
                <c:pt idx="1309">
                  <c:v>35.505355829999999</c:v>
                </c:pt>
                <c:pt idx="1310">
                  <c:v>35.929981230000003</c:v>
                </c:pt>
                <c:pt idx="1311">
                  <c:v>35.929981230000003</c:v>
                </c:pt>
                <c:pt idx="1312">
                  <c:v>35.415874479999999</c:v>
                </c:pt>
                <c:pt idx="1313">
                  <c:v>35.011131290000002</c:v>
                </c:pt>
                <c:pt idx="1314">
                  <c:v>35.295173650000002</c:v>
                </c:pt>
                <c:pt idx="1315">
                  <c:v>35.295173650000002</c:v>
                </c:pt>
                <c:pt idx="1316">
                  <c:v>35.405944820000002</c:v>
                </c:pt>
                <c:pt idx="1317">
                  <c:v>35.32498932</c:v>
                </c:pt>
                <c:pt idx="1318">
                  <c:v>35.610443119999999</c:v>
                </c:pt>
                <c:pt idx="1319">
                  <c:v>35.741104129999997</c:v>
                </c:pt>
                <c:pt idx="1320">
                  <c:v>35.684288019999997</c:v>
                </c:pt>
                <c:pt idx="1321">
                  <c:v>35.684288019999997</c:v>
                </c:pt>
                <c:pt idx="1322">
                  <c:v>35.339183810000002</c:v>
                </c:pt>
                <c:pt idx="1323">
                  <c:v>35.682872770000003</c:v>
                </c:pt>
                <c:pt idx="1324">
                  <c:v>35.73826218</c:v>
                </c:pt>
                <c:pt idx="1325">
                  <c:v>35.73826218</c:v>
                </c:pt>
                <c:pt idx="1326">
                  <c:v>35.64453125</c:v>
                </c:pt>
                <c:pt idx="1327">
                  <c:v>35.584880830000003</c:v>
                </c:pt>
                <c:pt idx="1328">
                  <c:v>35.525230409999999</c:v>
                </c:pt>
                <c:pt idx="1329">
                  <c:v>35.266761780000003</c:v>
                </c:pt>
                <c:pt idx="1330">
                  <c:v>35.413040160000001</c:v>
                </c:pt>
                <c:pt idx="1331">
                  <c:v>35.413040160000001</c:v>
                </c:pt>
                <c:pt idx="1332">
                  <c:v>35.579200739999997</c:v>
                </c:pt>
                <c:pt idx="1333">
                  <c:v>35.560741419999999</c:v>
                </c:pt>
                <c:pt idx="1334">
                  <c:v>35.57494354</c:v>
                </c:pt>
                <c:pt idx="1335">
                  <c:v>35.57494354</c:v>
                </c:pt>
                <c:pt idx="1336">
                  <c:v>35.77092743</c:v>
                </c:pt>
                <c:pt idx="1337">
                  <c:v>35.498252870000002</c:v>
                </c:pt>
                <c:pt idx="1338">
                  <c:v>35.498252870000002</c:v>
                </c:pt>
                <c:pt idx="1339">
                  <c:v>35.505359650000003</c:v>
                </c:pt>
                <c:pt idx="1340">
                  <c:v>35.728321080000001</c:v>
                </c:pt>
                <c:pt idx="1341">
                  <c:v>35.728321080000001</c:v>
                </c:pt>
                <c:pt idx="1342">
                  <c:v>35.816379550000001</c:v>
                </c:pt>
                <c:pt idx="1343">
                  <c:v>35.34061432</c:v>
                </c:pt>
                <c:pt idx="1344">
                  <c:v>35.187232969999997</c:v>
                </c:pt>
                <c:pt idx="1345">
                  <c:v>35.187232969999997</c:v>
                </c:pt>
                <c:pt idx="1346">
                  <c:v>35.428661349999999</c:v>
                </c:pt>
                <c:pt idx="1347">
                  <c:v>35.00403214</c:v>
                </c:pt>
                <c:pt idx="1348">
                  <c:v>35.00403214</c:v>
                </c:pt>
                <c:pt idx="1349">
                  <c:v>35.131847380000004</c:v>
                </c:pt>
                <c:pt idx="1350">
                  <c:v>35.197181700000002</c:v>
                </c:pt>
                <c:pt idx="1351">
                  <c:v>34.846397400000001</c:v>
                </c:pt>
                <c:pt idx="1352">
                  <c:v>34.846397400000001</c:v>
                </c:pt>
                <c:pt idx="1353">
                  <c:v>34.931610110000001</c:v>
                </c:pt>
                <c:pt idx="1354">
                  <c:v>35.271018980000001</c:v>
                </c:pt>
                <c:pt idx="1355">
                  <c:v>35.127586360000002</c:v>
                </c:pt>
                <c:pt idx="1356">
                  <c:v>34.977050779999999</c:v>
                </c:pt>
                <c:pt idx="1357">
                  <c:v>35.262504579999998</c:v>
                </c:pt>
                <c:pt idx="1358">
                  <c:v>35.262504579999998</c:v>
                </c:pt>
                <c:pt idx="1359">
                  <c:v>35.093502039999997</c:v>
                </c:pt>
                <c:pt idx="1360">
                  <c:v>35.092079159999997</c:v>
                </c:pt>
                <c:pt idx="1361">
                  <c:v>35.354812619999997</c:v>
                </c:pt>
                <c:pt idx="1362">
                  <c:v>35.354812619999997</c:v>
                </c:pt>
                <c:pt idx="1363">
                  <c:v>35.566421509999998</c:v>
                </c:pt>
                <c:pt idx="1364">
                  <c:v>35.566421509999998</c:v>
                </c:pt>
                <c:pt idx="1365">
                  <c:v>35.381793979999998</c:v>
                </c:pt>
                <c:pt idx="1366">
                  <c:v>35.529491419999999</c:v>
                </c:pt>
                <c:pt idx="1367">
                  <c:v>35.630321500000001</c:v>
                </c:pt>
                <c:pt idx="1368">
                  <c:v>35.630321500000001</c:v>
                </c:pt>
                <c:pt idx="1369">
                  <c:v>35.136116029999997</c:v>
                </c:pt>
                <c:pt idx="1370">
                  <c:v>35.063686369999999</c:v>
                </c:pt>
                <c:pt idx="1371">
                  <c:v>35.063686369999999</c:v>
                </c:pt>
                <c:pt idx="1372">
                  <c:v>35.27102661</c:v>
                </c:pt>
                <c:pt idx="1373">
                  <c:v>35.029602050000001</c:v>
                </c:pt>
                <c:pt idx="1374">
                  <c:v>35.029602050000001</c:v>
                </c:pt>
                <c:pt idx="1375">
                  <c:v>35.032436369999999</c:v>
                </c:pt>
                <c:pt idx="1376">
                  <c:v>35.238365170000002</c:v>
                </c:pt>
                <c:pt idx="1377">
                  <c:v>35.103454589999998</c:v>
                </c:pt>
                <c:pt idx="1378">
                  <c:v>35.103454589999998</c:v>
                </c:pt>
                <c:pt idx="1379">
                  <c:v>34.549583439999999</c:v>
                </c:pt>
                <c:pt idx="1380">
                  <c:v>34.45442963</c:v>
                </c:pt>
                <c:pt idx="1381">
                  <c:v>34.88047409</c:v>
                </c:pt>
                <c:pt idx="1382">
                  <c:v>34.894683839999999</c:v>
                </c:pt>
                <c:pt idx="1383">
                  <c:v>34.718585969999999</c:v>
                </c:pt>
                <c:pt idx="1384">
                  <c:v>34.718585969999999</c:v>
                </c:pt>
                <c:pt idx="1385">
                  <c:v>35.23268127</c:v>
                </c:pt>
                <c:pt idx="1386">
                  <c:v>35.158836360000002</c:v>
                </c:pt>
                <c:pt idx="1387">
                  <c:v>34.91599274</c:v>
                </c:pt>
                <c:pt idx="1388">
                  <c:v>34.91599274</c:v>
                </c:pt>
                <c:pt idx="1389">
                  <c:v>34.222949980000003</c:v>
                </c:pt>
                <c:pt idx="1390">
                  <c:v>34.257030489999998</c:v>
                </c:pt>
                <c:pt idx="1391">
                  <c:v>33.984363559999998</c:v>
                </c:pt>
                <c:pt idx="1392">
                  <c:v>33.660572049999999</c:v>
                </c:pt>
                <c:pt idx="1393">
                  <c:v>33.271446230000002</c:v>
                </c:pt>
                <c:pt idx="1394">
                  <c:v>33.271446230000002</c:v>
                </c:pt>
                <c:pt idx="1395">
                  <c:v>33.433341980000002</c:v>
                </c:pt>
                <c:pt idx="1396">
                  <c:v>33.431922909999997</c:v>
                </c:pt>
                <c:pt idx="1397">
                  <c:v>33.431922909999997</c:v>
                </c:pt>
                <c:pt idx="1398">
                  <c:v>33.390739439999997</c:v>
                </c:pt>
                <c:pt idx="1399">
                  <c:v>32.983150479999999</c:v>
                </c:pt>
                <c:pt idx="1400">
                  <c:v>32.983150479999999</c:v>
                </c:pt>
                <c:pt idx="1401">
                  <c:v>32.902206419999999</c:v>
                </c:pt>
                <c:pt idx="1402">
                  <c:v>32.834037780000003</c:v>
                </c:pt>
                <c:pt idx="1403">
                  <c:v>33.228839870000002</c:v>
                </c:pt>
                <c:pt idx="1404">
                  <c:v>33.228839870000002</c:v>
                </c:pt>
                <c:pt idx="1405">
                  <c:v>33.105285639999998</c:v>
                </c:pt>
                <c:pt idx="1406">
                  <c:v>32.795692440000003</c:v>
                </c:pt>
                <c:pt idx="1407">
                  <c:v>32.795692440000003</c:v>
                </c:pt>
                <c:pt idx="1408">
                  <c:v>32.530120850000003</c:v>
                </c:pt>
                <c:pt idx="1409">
                  <c:v>32.471900939999998</c:v>
                </c:pt>
                <c:pt idx="1410">
                  <c:v>32.471900939999998</c:v>
                </c:pt>
                <c:pt idx="1411">
                  <c:v>32.470478059999998</c:v>
                </c:pt>
                <c:pt idx="1412">
                  <c:v>33.106697080000004</c:v>
                </c:pt>
                <c:pt idx="1413">
                  <c:v>33.936080930000003</c:v>
                </c:pt>
                <c:pt idx="1414">
                  <c:v>33.936080930000003</c:v>
                </c:pt>
                <c:pt idx="1415">
                  <c:v>33.501510619999998</c:v>
                </c:pt>
                <c:pt idx="1416">
                  <c:v>31.65956688</c:v>
                </c:pt>
                <c:pt idx="1417">
                  <c:v>30.404150009999999</c:v>
                </c:pt>
                <c:pt idx="1418">
                  <c:v>29.462581629999999</c:v>
                </c:pt>
                <c:pt idx="1419">
                  <c:v>27.898986820000001</c:v>
                </c:pt>
                <c:pt idx="1420">
                  <c:v>27.898986820000001</c:v>
                </c:pt>
                <c:pt idx="1421">
                  <c:v>26.964519500000002</c:v>
                </c:pt>
                <c:pt idx="1422">
                  <c:v>26.512903210000001</c:v>
                </c:pt>
                <c:pt idx="1423">
                  <c:v>26.512903210000001</c:v>
                </c:pt>
                <c:pt idx="1424">
                  <c:v>26.29562378</c:v>
                </c:pt>
                <c:pt idx="1425">
                  <c:v>26.251605990000002</c:v>
                </c:pt>
                <c:pt idx="1426">
                  <c:v>26.251605990000002</c:v>
                </c:pt>
                <c:pt idx="1427">
                  <c:v>26.882156370000001</c:v>
                </c:pt>
                <c:pt idx="1428">
                  <c:v>27.285486219999999</c:v>
                </c:pt>
                <c:pt idx="1429">
                  <c:v>27.285486219999999</c:v>
                </c:pt>
                <c:pt idx="1430">
                  <c:v>26.917667389999998</c:v>
                </c:pt>
                <c:pt idx="1431">
                  <c:v>26.037164690000001</c:v>
                </c:pt>
                <c:pt idx="1432">
                  <c:v>25.004716869999999</c:v>
                </c:pt>
                <c:pt idx="1433">
                  <c:v>25.004716869999999</c:v>
                </c:pt>
                <c:pt idx="1434">
                  <c:v>24.308845519999998</c:v>
                </c:pt>
                <c:pt idx="1435">
                  <c:v>23.834503170000001</c:v>
                </c:pt>
                <c:pt idx="1436">
                  <c:v>23.834503170000001</c:v>
                </c:pt>
                <c:pt idx="1437">
                  <c:v>23.225252149999999</c:v>
                </c:pt>
                <c:pt idx="1438">
                  <c:v>22.280849459999999</c:v>
                </c:pt>
                <c:pt idx="1439">
                  <c:v>21.678707119999999</c:v>
                </c:pt>
                <c:pt idx="1440">
                  <c:v>21.678707119999999</c:v>
                </c:pt>
                <c:pt idx="1441">
                  <c:v>21.21147156</c:v>
                </c:pt>
                <c:pt idx="1442">
                  <c:v>20.634880070000001</c:v>
                </c:pt>
                <c:pt idx="1443">
                  <c:v>20.35510635</c:v>
                </c:pt>
                <c:pt idx="1444">
                  <c:v>20.018531800000002</c:v>
                </c:pt>
                <c:pt idx="1445">
                  <c:v>19.748706819999999</c:v>
                </c:pt>
                <c:pt idx="1446">
                  <c:v>19.748706819999999</c:v>
                </c:pt>
                <c:pt idx="1447">
                  <c:v>19.495922090000001</c:v>
                </c:pt>
                <c:pt idx="1448">
                  <c:v>19.089763640000001</c:v>
                </c:pt>
                <c:pt idx="1449">
                  <c:v>19.089763640000001</c:v>
                </c:pt>
                <c:pt idx="1450">
                  <c:v>18.714841839999998</c:v>
                </c:pt>
                <c:pt idx="1451">
                  <c:v>18.511758799999999</c:v>
                </c:pt>
                <c:pt idx="1452">
                  <c:v>18.304409029999999</c:v>
                </c:pt>
                <c:pt idx="1453">
                  <c:v>18.068656919999999</c:v>
                </c:pt>
                <c:pt idx="1454">
                  <c:v>17.638347629999998</c:v>
                </c:pt>
                <c:pt idx="1455">
                  <c:v>17.28188896</c:v>
                </c:pt>
                <c:pt idx="1456">
                  <c:v>17.28188896</c:v>
                </c:pt>
                <c:pt idx="1457">
                  <c:v>16.74223709</c:v>
                </c:pt>
                <c:pt idx="1458">
                  <c:v>16.249444960000002</c:v>
                </c:pt>
                <c:pt idx="1459">
                  <c:v>16.249444960000002</c:v>
                </c:pt>
                <c:pt idx="1460">
                  <c:v>15.554983139999999</c:v>
                </c:pt>
                <c:pt idx="1461">
                  <c:v>14.61625671</c:v>
                </c:pt>
                <c:pt idx="1462">
                  <c:v>14.61625671</c:v>
                </c:pt>
                <c:pt idx="1463">
                  <c:v>14.46855736</c:v>
                </c:pt>
                <c:pt idx="1464">
                  <c:v>14.007014270000001</c:v>
                </c:pt>
                <c:pt idx="1465">
                  <c:v>13.6320982</c:v>
                </c:pt>
                <c:pt idx="1466">
                  <c:v>13.6320982</c:v>
                </c:pt>
                <c:pt idx="1467">
                  <c:v>13.092437739999999</c:v>
                </c:pt>
                <c:pt idx="1468">
                  <c:v>12.72602844</c:v>
                </c:pt>
                <c:pt idx="1469">
                  <c:v>12.72602844</c:v>
                </c:pt>
                <c:pt idx="1470">
                  <c:v>11.85830402</c:v>
                </c:pt>
                <c:pt idx="1471">
                  <c:v>11.47202873</c:v>
                </c:pt>
                <c:pt idx="1472">
                  <c:v>11.47202873</c:v>
                </c:pt>
                <c:pt idx="1473">
                  <c:v>11.152498250000001</c:v>
                </c:pt>
                <c:pt idx="1474">
                  <c:v>10.911074640000001</c:v>
                </c:pt>
                <c:pt idx="1475">
                  <c:v>10.7534399</c:v>
                </c:pt>
                <c:pt idx="1476">
                  <c:v>10.7534399</c:v>
                </c:pt>
                <c:pt idx="1477">
                  <c:v>10.75343895</c:v>
                </c:pt>
                <c:pt idx="1478">
                  <c:v>10.365729330000001</c:v>
                </c:pt>
                <c:pt idx="1479">
                  <c:v>9.9979047800000007</c:v>
                </c:pt>
                <c:pt idx="1480">
                  <c:v>9.5306720699999996</c:v>
                </c:pt>
                <c:pt idx="1481">
                  <c:v>9.3858146700000002</c:v>
                </c:pt>
                <c:pt idx="1482">
                  <c:v>9.3858146700000002</c:v>
                </c:pt>
                <c:pt idx="1483">
                  <c:v>9.0449771900000009</c:v>
                </c:pt>
                <c:pt idx="1484">
                  <c:v>8.5450859099999992</c:v>
                </c:pt>
                <c:pt idx="1485">
                  <c:v>8.0650749200000007</c:v>
                </c:pt>
                <c:pt idx="1486">
                  <c:v>8.0650749200000007</c:v>
                </c:pt>
                <c:pt idx="1487">
                  <c:v>7.4771299400000002</c:v>
                </c:pt>
                <c:pt idx="1488">
                  <c:v>7.0865845700000003</c:v>
                </c:pt>
                <c:pt idx="1489">
                  <c:v>6.7556839000000002</c:v>
                </c:pt>
                <c:pt idx="1490">
                  <c:v>6.53981543</c:v>
                </c:pt>
                <c:pt idx="1491">
                  <c:v>6.4318847699999999</c:v>
                </c:pt>
                <c:pt idx="1492">
                  <c:v>6.4318847699999999</c:v>
                </c:pt>
                <c:pt idx="1493">
                  <c:v>6.4702329599999997</c:v>
                </c:pt>
                <c:pt idx="1494">
                  <c:v>6.7982888199999998</c:v>
                </c:pt>
                <c:pt idx="1495">
                  <c:v>6.9672841999999999</c:v>
                </c:pt>
                <c:pt idx="1496">
                  <c:v>6.9672841999999999</c:v>
                </c:pt>
                <c:pt idx="1497">
                  <c:v>6.9374666200000004</c:v>
                </c:pt>
                <c:pt idx="1498">
                  <c:v>6.5980453499999996</c:v>
                </c:pt>
                <c:pt idx="1499">
                  <c:v>6.5980453499999996</c:v>
                </c:pt>
                <c:pt idx="1500">
                  <c:v>6.5156731600000004</c:v>
                </c:pt>
                <c:pt idx="1501">
                  <c:v>6.4986267099999999</c:v>
                </c:pt>
                <c:pt idx="1502">
                  <c:v>6.4986267099999999</c:v>
                </c:pt>
                <c:pt idx="1503">
                  <c:v>6.3764996500000004</c:v>
                </c:pt>
                <c:pt idx="1504">
                  <c:v>6.3537774100000002</c:v>
                </c:pt>
                <c:pt idx="1505">
                  <c:v>6.3140091900000002</c:v>
                </c:pt>
                <c:pt idx="1506">
                  <c:v>6.3026475900000003</c:v>
                </c:pt>
                <c:pt idx="1507">
                  <c:v>6.157794</c:v>
                </c:pt>
                <c:pt idx="1508">
                  <c:v>6.157794</c:v>
                </c:pt>
                <c:pt idx="1509">
                  <c:v>6.0882077199999998</c:v>
                </c:pt>
                <c:pt idx="1510">
                  <c:v>6.0527048099999998</c:v>
                </c:pt>
                <c:pt idx="1511">
                  <c:v>6.4361405400000002</c:v>
                </c:pt>
                <c:pt idx="1512">
                  <c:v>6.4361405400000002</c:v>
                </c:pt>
                <c:pt idx="1513">
                  <c:v>6.6278634099999998</c:v>
                </c:pt>
                <c:pt idx="1514">
                  <c:v>6.5497603399999997</c:v>
                </c:pt>
                <c:pt idx="1515">
                  <c:v>6.6378083200000004</c:v>
                </c:pt>
                <c:pt idx="1516">
                  <c:v>6.4901061100000002</c:v>
                </c:pt>
                <c:pt idx="1517">
                  <c:v>6.57673883</c:v>
                </c:pt>
                <c:pt idx="1518">
                  <c:v>6.4957909599999999</c:v>
                </c:pt>
                <c:pt idx="1519">
                  <c:v>6.4957909599999999</c:v>
                </c:pt>
                <c:pt idx="1520">
                  <c:v>6.3935365700000002</c:v>
                </c:pt>
                <c:pt idx="1521">
                  <c:v>6.3310508700000003</c:v>
                </c:pt>
                <c:pt idx="1522">
                  <c:v>6.3310508700000003</c:v>
                </c:pt>
                <c:pt idx="1523">
                  <c:v>6.3878645900000004</c:v>
                </c:pt>
                <c:pt idx="1524">
                  <c:v>6.3637227999999997</c:v>
                </c:pt>
                <c:pt idx="1525">
                  <c:v>6.3566179299999996</c:v>
                </c:pt>
                <c:pt idx="1526">
                  <c:v>6.2444224400000001</c:v>
                </c:pt>
                <c:pt idx="1527">
                  <c:v>6.3310556399999998</c:v>
                </c:pt>
                <c:pt idx="1528">
                  <c:v>6.2217049600000003</c:v>
                </c:pt>
                <c:pt idx="1529">
                  <c:v>6.2217049600000003</c:v>
                </c:pt>
                <c:pt idx="1530">
                  <c:v>6.0839514699999997</c:v>
                </c:pt>
                <c:pt idx="1531">
                  <c:v>5.9405183800000003</c:v>
                </c:pt>
                <c:pt idx="1532">
                  <c:v>5.9405183800000003</c:v>
                </c:pt>
                <c:pt idx="1533">
                  <c:v>5.8993291899999996</c:v>
                </c:pt>
                <c:pt idx="1534">
                  <c:v>6.11661053</c:v>
                </c:pt>
                <c:pt idx="1535">
                  <c:v>6.11661053</c:v>
                </c:pt>
                <c:pt idx="1536">
                  <c:v>6.05128384</c:v>
                </c:pt>
                <c:pt idx="1537">
                  <c:v>6.0285663600000001</c:v>
                </c:pt>
                <c:pt idx="1538">
                  <c:v>6.0285663600000001</c:v>
                </c:pt>
                <c:pt idx="1539">
                  <c:v>6.0782709099999996</c:v>
                </c:pt>
                <c:pt idx="1540">
                  <c:v>6.04134321</c:v>
                </c:pt>
                <c:pt idx="1541">
                  <c:v>5.9802770599999997</c:v>
                </c:pt>
                <c:pt idx="1542">
                  <c:v>5.9987392399999999</c:v>
                </c:pt>
                <c:pt idx="1543">
                  <c:v>6.0441832499999997</c:v>
                </c:pt>
                <c:pt idx="1544">
                  <c:v>6.1549539600000003</c:v>
                </c:pt>
                <c:pt idx="1545">
                  <c:v>6.1549539600000003</c:v>
                </c:pt>
                <c:pt idx="1546">
                  <c:v>6.1805205299999999</c:v>
                </c:pt>
                <c:pt idx="1547">
                  <c:v>6.0385069800000002</c:v>
                </c:pt>
                <c:pt idx="1548">
                  <c:v>6.1137743000000002</c:v>
                </c:pt>
                <c:pt idx="1549">
                  <c:v>6.1137743000000002</c:v>
                </c:pt>
                <c:pt idx="1550">
                  <c:v>6.2600488700000003</c:v>
                </c:pt>
                <c:pt idx="1551">
                  <c:v>6.1151909800000004</c:v>
                </c:pt>
                <c:pt idx="1552">
                  <c:v>6.1648950600000001</c:v>
                </c:pt>
                <c:pt idx="1553">
                  <c:v>6.1719956399999996</c:v>
                </c:pt>
                <c:pt idx="1554">
                  <c:v>6.1450133300000003</c:v>
                </c:pt>
                <c:pt idx="1555">
                  <c:v>6.1450133300000003</c:v>
                </c:pt>
                <c:pt idx="1556">
                  <c:v>6.1776804900000002</c:v>
                </c:pt>
                <c:pt idx="1557">
                  <c:v>6.3282146499999996</c:v>
                </c:pt>
                <c:pt idx="1558">
                  <c:v>6.3978013999999996</c:v>
                </c:pt>
                <c:pt idx="1559">
                  <c:v>6.3978013999999996</c:v>
                </c:pt>
                <c:pt idx="1560">
                  <c:v>6.2401666599999999</c:v>
                </c:pt>
                <c:pt idx="1561">
                  <c:v>6.2401666599999999</c:v>
                </c:pt>
                <c:pt idx="1562">
                  <c:v>6.2415819199999998</c:v>
                </c:pt>
                <c:pt idx="1563">
                  <c:v>6.2117590900000001</c:v>
                </c:pt>
                <c:pt idx="1564">
                  <c:v>6.0953083000000001</c:v>
                </c:pt>
                <c:pt idx="1565">
                  <c:v>6.0953083000000001</c:v>
                </c:pt>
                <c:pt idx="1566">
                  <c:v>6.1634750399999998</c:v>
                </c:pt>
                <c:pt idx="1567">
                  <c:v>6.2273802800000002</c:v>
                </c:pt>
                <c:pt idx="1568">
                  <c:v>6.2273802800000002</c:v>
                </c:pt>
                <c:pt idx="1569">
                  <c:v>5.9433541300000003</c:v>
                </c:pt>
                <c:pt idx="1570">
                  <c:v>6.1279759399999998</c:v>
                </c:pt>
                <c:pt idx="1571">
                  <c:v>6.1279759399999998</c:v>
                </c:pt>
                <c:pt idx="1572">
                  <c:v>6.2174444199999996</c:v>
                </c:pt>
                <c:pt idx="1573">
                  <c:v>6.1222906100000003</c:v>
                </c:pt>
                <c:pt idx="1574">
                  <c:v>6.0825276400000003</c:v>
                </c:pt>
                <c:pt idx="1575">
                  <c:v>6.0825276400000003</c:v>
                </c:pt>
                <c:pt idx="1576">
                  <c:v>6.2160196299999999</c:v>
                </c:pt>
                <c:pt idx="1577">
                  <c:v>6.3296351399999997</c:v>
                </c:pt>
                <c:pt idx="1578">
                  <c:v>6.3296351399999997</c:v>
                </c:pt>
                <c:pt idx="1579">
                  <c:v>6.2003984499999998</c:v>
                </c:pt>
                <c:pt idx="1580">
                  <c:v>6.2827658700000004</c:v>
                </c:pt>
                <c:pt idx="1581">
                  <c:v>6.2827658700000004</c:v>
                </c:pt>
                <c:pt idx="1582">
                  <c:v>6.3196892699999996</c:v>
                </c:pt>
                <c:pt idx="1583">
                  <c:v>6.3196897500000002</c:v>
                </c:pt>
                <c:pt idx="1584">
                  <c:v>6.3097486500000004</c:v>
                </c:pt>
                <c:pt idx="1585">
                  <c:v>6.3097486500000004</c:v>
                </c:pt>
                <c:pt idx="1586">
                  <c:v>6.2501072899999999</c:v>
                </c:pt>
                <c:pt idx="1587">
                  <c:v>6.3878650700000001</c:v>
                </c:pt>
                <c:pt idx="1588">
                  <c:v>6.4290452</c:v>
                </c:pt>
                <c:pt idx="1589">
                  <c:v>6.6406488399999999</c:v>
                </c:pt>
                <c:pt idx="1590">
                  <c:v>6.6094102899999996</c:v>
                </c:pt>
                <c:pt idx="1591">
                  <c:v>6.6094102899999996</c:v>
                </c:pt>
                <c:pt idx="1592">
                  <c:v>6.5384077999999999</c:v>
                </c:pt>
                <c:pt idx="1593">
                  <c:v>6.4972152699999999</c:v>
                </c:pt>
                <c:pt idx="1594">
                  <c:v>6.4375610400000003</c:v>
                </c:pt>
                <c:pt idx="1595">
                  <c:v>6.4375610400000003</c:v>
                </c:pt>
                <c:pt idx="1596">
                  <c:v>6.3282108299999997</c:v>
                </c:pt>
                <c:pt idx="1597">
                  <c:v>6.1833562899999999</c:v>
                </c:pt>
                <c:pt idx="1598">
                  <c:v>6.1833562899999999</c:v>
                </c:pt>
                <c:pt idx="1599">
                  <c:v>6.1833562899999999</c:v>
                </c:pt>
                <c:pt idx="1600">
                  <c:v>6.2387466399999996</c:v>
                </c:pt>
                <c:pt idx="1601">
                  <c:v>6.2387466399999996</c:v>
                </c:pt>
                <c:pt idx="1602">
                  <c:v>6.2146039000000002</c:v>
                </c:pt>
                <c:pt idx="1603">
                  <c:v>6.08394718</c:v>
                </c:pt>
                <c:pt idx="1604">
                  <c:v>6.2146043799999999</c:v>
                </c:pt>
                <c:pt idx="1605">
                  <c:v>6.3253793700000003</c:v>
                </c:pt>
                <c:pt idx="1606">
                  <c:v>6.2572078700000002</c:v>
                </c:pt>
                <c:pt idx="1607">
                  <c:v>6.2572078700000002</c:v>
                </c:pt>
                <c:pt idx="1608">
                  <c:v>6.3878560100000001</c:v>
                </c:pt>
                <c:pt idx="1609">
                  <c:v>6.3324756600000001</c:v>
                </c:pt>
                <c:pt idx="1610">
                  <c:v>6.1719999300000001</c:v>
                </c:pt>
                <c:pt idx="1611">
                  <c:v>6.1719999300000001</c:v>
                </c:pt>
                <c:pt idx="1612">
                  <c:v>6.0796914099999997</c:v>
                </c:pt>
                <c:pt idx="1613">
                  <c:v>6.1506977100000002</c:v>
                </c:pt>
                <c:pt idx="1614">
                  <c:v>6.1464371699999996</c:v>
                </c:pt>
                <c:pt idx="1615">
                  <c:v>6.1762609499999996</c:v>
                </c:pt>
                <c:pt idx="1616">
                  <c:v>6.0981493000000002</c:v>
                </c:pt>
                <c:pt idx="1617">
                  <c:v>6.0981493000000002</c:v>
                </c:pt>
                <c:pt idx="1618">
                  <c:v>6.1237115900000001</c:v>
                </c:pt>
                <c:pt idx="1619">
                  <c:v>6.0654902499999999</c:v>
                </c:pt>
                <c:pt idx="1620">
                  <c:v>6.0356674200000002</c:v>
                </c:pt>
                <c:pt idx="1621">
                  <c:v>6.0356674200000002</c:v>
                </c:pt>
                <c:pt idx="1622">
                  <c:v>6.0882120100000003</c:v>
                </c:pt>
                <c:pt idx="1623">
                  <c:v>6.1222953799999997</c:v>
                </c:pt>
                <c:pt idx="1624">
                  <c:v>6.1222953799999997</c:v>
                </c:pt>
                <c:pt idx="1625">
                  <c:v>6.00158024</c:v>
                </c:pt>
                <c:pt idx="1626">
                  <c:v>5.97743702</c:v>
                </c:pt>
                <c:pt idx="1627">
                  <c:v>6.0924720800000003</c:v>
                </c:pt>
                <c:pt idx="1628">
                  <c:v>6.0924720800000003</c:v>
                </c:pt>
                <c:pt idx="1629">
                  <c:v>6.2870354700000002</c:v>
                </c:pt>
                <c:pt idx="1630">
                  <c:v>6.3551974299999996</c:v>
                </c:pt>
                <c:pt idx="1631">
                  <c:v>6.3452520400000001</c:v>
                </c:pt>
                <c:pt idx="1632">
                  <c:v>6.3736591300000001</c:v>
                </c:pt>
                <c:pt idx="1633">
                  <c:v>6.36371851</c:v>
                </c:pt>
                <c:pt idx="1634">
                  <c:v>6.36371851</c:v>
                </c:pt>
                <c:pt idx="1635">
                  <c:v>6.5170927000000001</c:v>
                </c:pt>
                <c:pt idx="1636">
                  <c:v>6.5625371899999996</c:v>
                </c:pt>
                <c:pt idx="1637">
                  <c:v>6.4844336499999997</c:v>
                </c:pt>
                <c:pt idx="1638">
                  <c:v>6.4844336499999997</c:v>
                </c:pt>
                <c:pt idx="1639">
                  <c:v>6.3921251300000002</c:v>
                </c:pt>
                <c:pt idx="1640">
                  <c:v>6.3651380499999997</c:v>
                </c:pt>
                <c:pt idx="1641">
                  <c:v>6.3864407500000002</c:v>
                </c:pt>
                <c:pt idx="1642">
                  <c:v>6.4617157000000001</c:v>
                </c:pt>
                <c:pt idx="1643">
                  <c:v>6.4901189800000001</c:v>
                </c:pt>
                <c:pt idx="1644">
                  <c:v>6.4901189800000001</c:v>
                </c:pt>
                <c:pt idx="1645">
                  <c:v>6.2813463199999999</c:v>
                </c:pt>
                <c:pt idx="1646">
                  <c:v>6.2415819199999998</c:v>
                </c:pt>
                <c:pt idx="1647">
                  <c:v>6.1833567599999997</c:v>
                </c:pt>
                <c:pt idx="1648">
                  <c:v>6.1833567599999997</c:v>
                </c:pt>
                <c:pt idx="1649">
                  <c:v>5.9547147799999998</c:v>
                </c:pt>
                <c:pt idx="1650">
                  <c:v>6.05128384</c:v>
                </c:pt>
                <c:pt idx="1651">
                  <c:v>6.1705751400000004</c:v>
                </c:pt>
                <c:pt idx="1652">
                  <c:v>5.9646558799999996</c:v>
                </c:pt>
                <c:pt idx="1653">
                  <c:v>6.0143652000000003</c:v>
                </c:pt>
                <c:pt idx="1654">
                  <c:v>6.0143652000000003</c:v>
                </c:pt>
                <c:pt idx="1655">
                  <c:v>6.1933021500000001</c:v>
                </c:pt>
                <c:pt idx="1656">
                  <c:v>6.1279716500000001</c:v>
                </c:pt>
                <c:pt idx="1657">
                  <c:v>6.1535377499999999</c:v>
                </c:pt>
                <c:pt idx="1658">
                  <c:v>6.2813544300000004</c:v>
                </c:pt>
                <c:pt idx="1659">
                  <c:v>6.2827711099999997</c:v>
                </c:pt>
                <c:pt idx="1660">
                  <c:v>6.2827711099999997</c:v>
                </c:pt>
                <c:pt idx="1661">
                  <c:v>6.34099579</c:v>
                </c:pt>
                <c:pt idx="1662">
                  <c:v>6.2288007700000003</c:v>
                </c:pt>
                <c:pt idx="1663">
                  <c:v>6.33389091</c:v>
                </c:pt>
                <c:pt idx="1664">
                  <c:v>6.33389091</c:v>
                </c:pt>
                <c:pt idx="1665">
                  <c:v>6.3253703100000003</c:v>
                </c:pt>
                <c:pt idx="1666">
                  <c:v>6.2841863599999996</c:v>
                </c:pt>
                <c:pt idx="1667">
                  <c:v>5.9987392399999999</c:v>
                </c:pt>
                <c:pt idx="1668">
                  <c:v>5.9319925299999996</c:v>
                </c:pt>
                <c:pt idx="1669">
                  <c:v>6.1805210099999996</c:v>
                </c:pt>
                <c:pt idx="1670">
                  <c:v>6.1805210099999996</c:v>
                </c:pt>
                <c:pt idx="1671">
                  <c:v>6.2004027400000004</c:v>
                </c:pt>
                <c:pt idx="1672">
                  <c:v>6.2430024099999999</c:v>
                </c:pt>
                <c:pt idx="1673">
                  <c:v>6.1606392899999998</c:v>
                </c:pt>
                <c:pt idx="1674">
                  <c:v>6.1606392899999998</c:v>
                </c:pt>
                <c:pt idx="1675">
                  <c:v>6.1577982899999997</c:v>
                </c:pt>
                <c:pt idx="1676">
                  <c:v>6.2146005600000001</c:v>
                </c:pt>
                <c:pt idx="1677">
                  <c:v>6.2131795900000002</c:v>
                </c:pt>
                <c:pt idx="1678">
                  <c:v>6.3267908100000003</c:v>
                </c:pt>
                <c:pt idx="1679">
                  <c:v>6.3140134799999998</c:v>
                </c:pt>
                <c:pt idx="1680">
                  <c:v>6.3140134799999998</c:v>
                </c:pt>
                <c:pt idx="1681">
                  <c:v>6.53271961</c:v>
                </c:pt>
                <c:pt idx="1682">
                  <c:v>6.7542638799999999</c:v>
                </c:pt>
                <c:pt idx="1683">
                  <c:v>6.7542638799999999</c:v>
                </c:pt>
                <c:pt idx="1684">
                  <c:v>6.8011283899999997</c:v>
                </c:pt>
                <c:pt idx="1685">
                  <c:v>6.4276199299999996</c:v>
                </c:pt>
                <c:pt idx="1686">
                  <c:v>6.4276199299999996</c:v>
                </c:pt>
                <c:pt idx="1687">
                  <c:v>6.1222906100000003</c:v>
                </c:pt>
                <c:pt idx="1688">
                  <c:v>5.9390935899999997</c:v>
                </c:pt>
                <c:pt idx="1689">
                  <c:v>6.0001592600000002</c:v>
                </c:pt>
                <c:pt idx="1690">
                  <c:v>6.0001592600000002</c:v>
                </c:pt>
                <c:pt idx="1691">
                  <c:v>5.9007501600000003</c:v>
                </c:pt>
                <c:pt idx="1692">
                  <c:v>5.97743702</c:v>
                </c:pt>
                <c:pt idx="1693">
                  <c:v>5.97743702</c:v>
                </c:pt>
                <c:pt idx="1694">
                  <c:v>6.0399231899999997</c:v>
                </c:pt>
                <c:pt idx="1695">
                  <c:v>6.2841906500000002</c:v>
                </c:pt>
                <c:pt idx="1696">
                  <c:v>6.2841906500000002</c:v>
                </c:pt>
                <c:pt idx="1697">
                  <c:v>6.2955560699999999</c:v>
                </c:pt>
                <c:pt idx="1698">
                  <c:v>6.2770900699999999</c:v>
                </c:pt>
                <c:pt idx="1699">
                  <c:v>6.2770900699999999</c:v>
                </c:pt>
                <c:pt idx="1700">
                  <c:v>6.2046585099999998</c:v>
                </c:pt>
                <c:pt idx="1701">
                  <c:v>6.4631318999999996</c:v>
                </c:pt>
                <c:pt idx="1702">
                  <c:v>6.37508345</c:v>
                </c:pt>
                <c:pt idx="1703">
                  <c:v>6.4233727500000004</c:v>
                </c:pt>
                <c:pt idx="1704">
                  <c:v>6.4744973200000002</c:v>
                </c:pt>
                <c:pt idx="1705">
                  <c:v>6.3992261900000003</c:v>
                </c:pt>
                <c:pt idx="1706">
                  <c:v>6.3992261900000003</c:v>
                </c:pt>
                <c:pt idx="1707">
                  <c:v>6.3196945199999996</c:v>
                </c:pt>
                <c:pt idx="1708">
                  <c:v>6.2046589900000004</c:v>
                </c:pt>
                <c:pt idx="1709">
                  <c:v>6.2046589900000004</c:v>
                </c:pt>
                <c:pt idx="1710">
                  <c:v>6.0910482400000001</c:v>
                </c:pt>
                <c:pt idx="1711">
                  <c:v>6.0385026899999996</c:v>
                </c:pt>
                <c:pt idx="1712">
                  <c:v>5.97743702</c:v>
                </c:pt>
                <c:pt idx="1713">
                  <c:v>5.9603958099999996</c:v>
                </c:pt>
                <c:pt idx="1714">
                  <c:v>6.1137704800000003</c:v>
                </c:pt>
                <c:pt idx="1715">
                  <c:v>6.1421728099999999</c:v>
                </c:pt>
                <c:pt idx="1716">
                  <c:v>6.1421728099999999</c:v>
                </c:pt>
                <c:pt idx="1717">
                  <c:v>6.1407561299999998</c:v>
                </c:pt>
                <c:pt idx="1718">
                  <c:v>6.1151943199999996</c:v>
                </c:pt>
                <c:pt idx="1719">
                  <c:v>6.1663150800000004</c:v>
                </c:pt>
                <c:pt idx="1720">
                  <c:v>6.1663150800000004</c:v>
                </c:pt>
                <c:pt idx="1721">
                  <c:v>6.1435975999999997</c:v>
                </c:pt>
                <c:pt idx="1722">
                  <c:v>6.1435975999999997</c:v>
                </c:pt>
                <c:pt idx="1723">
                  <c:v>6.2955560699999999</c:v>
                </c:pt>
                <c:pt idx="1724">
                  <c:v>6.4957952499999996</c:v>
                </c:pt>
                <c:pt idx="1725">
                  <c:v>6.2486829799999999</c:v>
                </c:pt>
                <c:pt idx="1726">
                  <c:v>6.2486829799999999</c:v>
                </c:pt>
                <c:pt idx="1727">
                  <c:v>6.0882120100000003</c:v>
                </c:pt>
                <c:pt idx="1728">
                  <c:v>5.9817018500000003</c:v>
                </c:pt>
                <c:pt idx="1729">
                  <c:v>5.9788618099999997</c:v>
                </c:pt>
                <c:pt idx="1730">
                  <c:v>6.1109342599999996</c:v>
                </c:pt>
                <c:pt idx="1731">
                  <c:v>6.0697460200000002</c:v>
                </c:pt>
                <c:pt idx="1732">
                  <c:v>6.0697460200000002</c:v>
                </c:pt>
                <c:pt idx="1733">
                  <c:v>5.9376730899999997</c:v>
                </c:pt>
                <c:pt idx="1734">
                  <c:v>6.0555496199999999</c:v>
                </c:pt>
                <c:pt idx="1735">
                  <c:v>6.26146841</c:v>
                </c:pt>
                <c:pt idx="1736">
                  <c:v>6.26146841</c:v>
                </c:pt>
                <c:pt idx="1737">
                  <c:v>6.1634750399999998</c:v>
                </c:pt>
                <c:pt idx="1738">
                  <c:v>6.2912874199999997</c:v>
                </c:pt>
                <c:pt idx="1739">
                  <c:v>6.4077425000000003</c:v>
                </c:pt>
                <c:pt idx="1740">
                  <c:v>6.4673891100000001</c:v>
                </c:pt>
                <c:pt idx="1741">
                  <c:v>6.46880817</c:v>
                </c:pt>
                <c:pt idx="1742">
                  <c:v>6.2359056500000003</c:v>
                </c:pt>
                <c:pt idx="1743">
                  <c:v>6.2359056500000003</c:v>
                </c:pt>
                <c:pt idx="1744">
                  <c:v>6.01578093</c:v>
                </c:pt>
                <c:pt idx="1745">
                  <c:v>6.0086793900000002</c:v>
                </c:pt>
                <c:pt idx="1746">
                  <c:v>6.0086793900000002</c:v>
                </c:pt>
                <c:pt idx="1747">
                  <c:v>5.8993296600000003</c:v>
                </c:pt>
                <c:pt idx="1748">
                  <c:v>5.8808679599999998</c:v>
                </c:pt>
                <c:pt idx="1749">
                  <c:v>5.8808679599999998</c:v>
                </c:pt>
                <c:pt idx="1750">
                  <c:v>6.1563744500000004</c:v>
                </c:pt>
                <c:pt idx="1751">
                  <c:v>6.3324708899999997</c:v>
                </c:pt>
                <c:pt idx="1752">
                  <c:v>6.2742495500000004</c:v>
                </c:pt>
                <c:pt idx="1753">
                  <c:v>6.2742495500000004</c:v>
                </c:pt>
                <c:pt idx="1754">
                  <c:v>6.3140134799999998</c:v>
                </c:pt>
                <c:pt idx="1755">
                  <c:v>6.2600488700000003</c:v>
                </c:pt>
                <c:pt idx="1756">
                  <c:v>6.2600488700000003</c:v>
                </c:pt>
                <c:pt idx="1757">
                  <c:v>6.1904625900000001</c:v>
                </c:pt>
                <c:pt idx="1758">
                  <c:v>6.2032384900000004</c:v>
                </c:pt>
                <c:pt idx="1759">
                  <c:v>6.2032384900000004</c:v>
                </c:pt>
                <c:pt idx="1760">
                  <c:v>6.1691551200000001</c:v>
                </c:pt>
                <c:pt idx="1761">
                  <c:v>5.9944787000000002</c:v>
                </c:pt>
                <c:pt idx="1762">
                  <c:v>5.9618158299999999</c:v>
                </c:pt>
                <c:pt idx="1763">
                  <c:v>5.9618158299999999</c:v>
                </c:pt>
                <c:pt idx="1764">
                  <c:v>6.1663193700000001</c:v>
                </c:pt>
                <c:pt idx="1765">
                  <c:v>6.3410000799999997</c:v>
                </c:pt>
                <c:pt idx="1766">
                  <c:v>6.2983961099999997</c:v>
                </c:pt>
                <c:pt idx="1767">
                  <c:v>6.1279716500000001</c:v>
                </c:pt>
                <c:pt idx="1768">
                  <c:v>6.2359056500000003</c:v>
                </c:pt>
                <c:pt idx="1769">
                  <c:v>6.2359056500000003</c:v>
                </c:pt>
                <c:pt idx="1770">
                  <c:v>6.2018227599999998</c:v>
                </c:pt>
                <c:pt idx="1771">
                  <c:v>6.1265554399999997</c:v>
                </c:pt>
                <c:pt idx="1772">
                  <c:v>6.2941360499999996</c:v>
                </c:pt>
                <c:pt idx="1773">
                  <c:v>6.2941360499999996</c:v>
                </c:pt>
                <c:pt idx="1774">
                  <c:v>6.4503507600000001</c:v>
                </c:pt>
                <c:pt idx="1775">
                  <c:v>6.72302103</c:v>
                </c:pt>
                <c:pt idx="1776">
                  <c:v>6.9346261</c:v>
                </c:pt>
                <c:pt idx="1777">
                  <c:v>7.07237911</c:v>
                </c:pt>
                <c:pt idx="1778">
                  <c:v>7.1987791100000003</c:v>
                </c:pt>
                <c:pt idx="1779">
                  <c:v>7.0581827199999996</c:v>
                </c:pt>
                <c:pt idx="1780">
                  <c:v>7.0581827199999996</c:v>
                </c:pt>
                <c:pt idx="1781">
                  <c:v>6.5625410100000003</c:v>
                </c:pt>
                <c:pt idx="1782">
                  <c:v>6.8707151399999997</c:v>
                </c:pt>
                <c:pt idx="1783">
                  <c:v>6.8707151399999997</c:v>
                </c:pt>
                <c:pt idx="1784">
                  <c:v>6.9687132800000002</c:v>
                </c:pt>
                <c:pt idx="1785">
                  <c:v>6.5057411199999997</c:v>
                </c:pt>
                <c:pt idx="1786">
                  <c:v>6.5057411199999997</c:v>
                </c:pt>
                <c:pt idx="1787">
                  <c:v>6.5582857099999998</c:v>
                </c:pt>
                <c:pt idx="1788">
                  <c:v>6.6719002700000001</c:v>
                </c:pt>
                <c:pt idx="1789">
                  <c:v>6.6719002700000001</c:v>
                </c:pt>
                <c:pt idx="1790">
                  <c:v>6.6108345999999996</c:v>
                </c:pt>
                <c:pt idx="1791">
                  <c:v>6.6917824699999997</c:v>
                </c:pt>
                <c:pt idx="1792">
                  <c:v>6.7216048199999996</c:v>
                </c:pt>
                <c:pt idx="1793">
                  <c:v>6.7216048199999996</c:v>
                </c:pt>
                <c:pt idx="1794">
                  <c:v>6.3679833400000003</c:v>
                </c:pt>
                <c:pt idx="1795">
                  <c:v>6.3452653899999998</c:v>
                </c:pt>
                <c:pt idx="1796">
                  <c:v>6.3452653899999998</c:v>
                </c:pt>
                <c:pt idx="1797">
                  <c:v>6.6207757000000003</c:v>
                </c:pt>
                <c:pt idx="1798">
                  <c:v>6.3594622599999999</c:v>
                </c:pt>
                <c:pt idx="1799">
                  <c:v>6.3594622599999999</c:v>
                </c:pt>
                <c:pt idx="1800">
                  <c:v>6.1450133300000003</c:v>
                </c:pt>
                <c:pt idx="1801">
                  <c:v>6.1705794300000001</c:v>
                </c:pt>
                <c:pt idx="1802">
                  <c:v>6.3253746</c:v>
                </c:pt>
                <c:pt idx="1803">
                  <c:v>6.3026475900000003</c:v>
                </c:pt>
                <c:pt idx="1804">
                  <c:v>6.2415819199999998</c:v>
                </c:pt>
                <c:pt idx="1805">
                  <c:v>6.2742495500000004</c:v>
                </c:pt>
                <c:pt idx="1806">
                  <c:v>6.2742495500000004</c:v>
                </c:pt>
                <c:pt idx="1807">
                  <c:v>6.3580417599999999</c:v>
                </c:pt>
                <c:pt idx="1808">
                  <c:v>6.3438410799999998</c:v>
                </c:pt>
                <c:pt idx="1809">
                  <c:v>6.3438410799999998</c:v>
                </c:pt>
                <c:pt idx="1810">
                  <c:v>6.30123663</c:v>
                </c:pt>
                <c:pt idx="1811">
                  <c:v>6.4304685599999996</c:v>
                </c:pt>
                <c:pt idx="1812">
                  <c:v>6.4957909599999999</c:v>
                </c:pt>
                <c:pt idx="1813">
                  <c:v>6.5753226299999996</c:v>
                </c:pt>
                <c:pt idx="1814">
                  <c:v>6.5511846499999997</c:v>
                </c:pt>
                <c:pt idx="1815">
                  <c:v>6.5199418099999997</c:v>
                </c:pt>
                <c:pt idx="1816">
                  <c:v>6.5199418099999997</c:v>
                </c:pt>
                <c:pt idx="1817">
                  <c:v>6.4503507600000001</c:v>
                </c:pt>
                <c:pt idx="1818">
                  <c:v>6.6406531299999996</c:v>
                </c:pt>
                <c:pt idx="1819">
                  <c:v>6.6406531299999996</c:v>
                </c:pt>
                <c:pt idx="1820">
                  <c:v>6.6065740599999998</c:v>
                </c:pt>
                <c:pt idx="1821">
                  <c:v>6.5668106100000001</c:v>
                </c:pt>
                <c:pt idx="1822">
                  <c:v>6.5668106100000001</c:v>
                </c:pt>
                <c:pt idx="1823">
                  <c:v>6.5483488999999997</c:v>
                </c:pt>
                <c:pt idx="1824">
                  <c:v>6.5483488999999997</c:v>
                </c:pt>
                <c:pt idx="1825">
                  <c:v>6.6307168000000001</c:v>
                </c:pt>
                <c:pt idx="1826">
                  <c:v>6.6307168000000001</c:v>
                </c:pt>
                <c:pt idx="1827">
                  <c:v>6.7911920500000003</c:v>
                </c:pt>
                <c:pt idx="1828">
                  <c:v>7.1249284700000004</c:v>
                </c:pt>
                <c:pt idx="1829">
                  <c:v>7.0510816600000004</c:v>
                </c:pt>
                <c:pt idx="1830">
                  <c:v>7.0510816600000004</c:v>
                </c:pt>
                <c:pt idx="1831">
                  <c:v>6.7386474600000001</c:v>
                </c:pt>
                <c:pt idx="1832">
                  <c:v>6.7386474600000001</c:v>
                </c:pt>
                <c:pt idx="1833">
                  <c:v>6.6960425399999997</c:v>
                </c:pt>
                <c:pt idx="1834">
                  <c:v>6.6264562600000003</c:v>
                </c:pt>
                <c:pt idx="1835">
                  <c:v>6.6065750100000002</c:v>
                </c:pt>
                <c:pt idx="1836">
                  <c:v>6.6065750100000002</c:v>
                </c:pt>
                <c:pt idx="1837">
                  <c:v>6.4730768200000002</c:v>
                </c:pt>
                <c:pt idx="1838">
                  <c:v>6.52562189</c:v>
                </c:pt>
                <c:pt idx="1839">
                  <c:v>6.3921303700000003</c:v>
                </c:pt>
                <c:pt idx="1840">
                  <c:v>6.5171012900000003</c:v>
                </c:pt>
                <c:pt idx="1841">
                  <c:v>6.3040771500000004</c:v>
                </c:pt>
                <c:pt idx="1842">
                  <c:v>6.3040771500000004</c:v>
                </c:pt>
                <c:pt idx="1843">
                  <c:v>6.3537864700000002</c:v>
                </c:pt>
                <c:pt idx="1844">
                  <c:v>6.3054971699999998</c:v>
                </c:pt>
                <c:pt idx="1845">
                  <c:v>6.6037302000000002</c:v>
                </c:pt>
                <c:pt idx="1846">
                  <c:v>6.6037302000000002</c:v>
                </c:pt>
                <c:pt idx="1847">
                  <c:v>6.6406493199999996</c:v>
                </c:pt>
                <c:pt idx="1848">
                  <c:v>6.0853667299999996</c:v>
                </c:pt>
                <c:pt idx="1849">
                  <c:v>6.0853667299999996</c:v>
                </c:pt>
                <c:pt idx="1850">
                  <c:v>6.1393370599999999</c:v>
                </c:pt>
                <c:pt idx="1851">
                  <c:v>6.3864407500000002</c:v>
                </c:pt>
                <c:pt idx="1852">
                  <c:v>6.2799301099999996</c:v>
                </c:pt>
                <c:pt idx="1853">
                  <c:v>6.2799301099999996</c:v>
                </c:pt>
                <c:pt idx="1854">
                  <c:v>6.2458510399999998</c:v>
                </c:pt>
                <c:pt idx="1855">
                  <c:v>6.2288093599999996</c:v>
                </c:pt>
                <c:pt idx="1856">
                  <c:v>6.2288093599999996</c:v>
                </c:pt>
                <c:pt idx="1857">
                  <c:v>6.4148430799999998</c:v>
                </c:pt>
                <c:pt idx="1858">
                  <c:v>6.2330656099999997</c:v>
                </c:pt>
                <c:pt idx="1859">
                  <c:v>6.2330656099999997</c:v>
                </c:pt>
                <c:pt idx="1860">
                  <c:v>6.2529516200000002</c:v>
                </c:pt>
                <c:pt idx="1861">
                  <c:v>6.3722434000000003</c:v>
                </c:pt>
                <c:pt idx="1862">
                  <c:v>6.9559278500000001</c:v>
                </c:pt>
                <c:pt idx="1863">
                  <c:v>6.9559278500000001</c:v>
                </c:pt>
                <c:pt idx="1864">
                  <c:v>7.78246021</c:v>
                </c:pt>
                <c:pt idx="1865">
                  <c:v>7.8449454300000001</c:v>
                </c:pt>
                <c:pt idx="1866">
                  <c:v>7.8449454300000001</c:v>
                </c:pt>
                <c:pt idx="1867">
                  <c:v>6.8025536500000001</c:v>
                </c:pt>
                <c:pt idx="1868">
                  <c:v>4.6822605099999999</c:v>
                </c:pt>
                <c:pt idx="1869">
                  <c:v>4.6822605099999999</c:v>
                </c:pt>
                <c:pt idx="1870">
                  <c:v>7.6731095299999996</c:v>
                </c:pt>
                <c:pt idx="1871">
                  <c:v>16.661283489999999</c:v>
                </c:pt>
                <c:pt idx="1872">
                  <c:v>17.564504620000001</c:v>
                </c:pt>
                <c:pt idx="1873">
                  <c:v>17.564504620000001</c:v>
                </c:pt>
                <c:pt idx="1874">
                  <c:v>16.114515300000001</c:v>
                </c:pt>
                <c:pt idx="1875">
                  <c:v>17.830074310000001</c:v>
                </c:pt>
                <c:pt idx="1876">
                  <c:v>18.000494</c:v>
                </c:pt>
                <c:pt idx="1877">
                  <c:v>18.73471451</c:v>
                </c:pt>
                <c:pt idx="1878">
                  <c:v>19.361011510000001</c:v>
                </c:pt>
                <c:pt idx="1879">
                  <c:v>19.361011510000001</c:v>
                </c:pt>
                <c:pt idx="1880">
                  <c:v>20.093811039999999</c:v>
                </c:pt>
                <c:pt idx="1881">
                  <c:v>21.413135530000002</c:v>
                </c:pt>
                <c:pt idx="1882">
                  <c:v>22.631626130000001</c:v>
                </c:pt>
              </c:numCache>
            </c:numRef>
          </c:yVal>
          <c:smooth val="0"/>
        </c:ser>
        <c:dLbls>
          <c:showLegendKey val="0"/>
          <c:showVal val="0"/>
          <c:showCatName val="0"/>
          <c:showSerName val="0"/>
          <c:showPercent val="0"/>
          <c:showBubbleSize val="0"/>
        </c:dLbls>
        <c:axId val="471209008"/>
        <c:axId val="471207832"/>
      </c:scatterChart>
      <c:valAx>
        <c:axId val="471208616"/>
        <c:scaling>
          <c:orientation val="minMax"/>
          <c:max val="250"/>
        </c:scaling>
        <c:delete val="0"/>
        <c:axPos val="b"/>
        <c:title>
          <c:tx>
            <c:rich>
              <a:bodyPr/>
              <a:lstStyle/>
              <a:p>
                <a:pPr>
                  <a:defRPr/>
                </a:pPr>
                <a:r>
                  <a:rPr lang="en-GB"/>
                  <a:t>Time (s)</a:t>
                </a:r>
              </a:p>
            </c:rich>
          </c:tx>
          <c:overlay val="0"/>
        </c:title>
        <c:numFmt formatCode="0" sourceLinked="1"/>
        <c:majorTickMark val="out"/>
        <c:minorTickMark val="none"/>
        <c:tickLblPos val="nextTo"/>
        <c:crossAx val="471207440"/>
        <c:crosses val="autoZero"/>
        <c:crossBetween val="midCat"/>
      </c:valAx>
      <c:valAx>
        <c:axId val="471207440"/>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471208616"/>
        <c:crosses val="autoZero"/>
        <c:crossBetween val="midCat"/>
      </c:valAx>
      <c:valAx>
        <c:axId val="471207832"/>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471209008"/>
        <c:crosses val="max"/>
        <c:crossBetween val="midCat"/>
      </c:valAx>
      <c:valAx>
        <c:axId val="471209008"/>
        <c:scaling>
          <c:orientation val="minMax"/>
        </c:scaling>
        <c:delete val="1"/>
        <c:axPos val="b"/>
        <c:numFmt formatCode="0" sourceLinked="1"/>
        <c:majorTickMark val="out"/>
        <c:minorTickMark val="none"/>
        <c:tickLblPos val="none"/>
        <c:crossAx val="471207832"/>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6082-T6 (250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I$2:$I$4000</c:f>
              <c:numCache>
                <c:formatCode>0.00000000</c:formatCode>
                <c:ptCount val="3999"/>
                <c:pt idx="0">
                  <c:v>320.00024414000001</c:v>
                </c:pt>
                <c:pt idx="1">
                  <c:v>320.00024414000001</c:v>
                </c:pt>
                <c:pt idx="2">
                  <c:v>320.00024414000001</c:v>
                </c:pt>
                <c:pt idx="3">
                  <c:v>1.2207E-4</c:v>
                </c:pt>
                <c:pt idx="4">
                  <c:v>1.2207E-4</c:v>
                </c:pt>
                <c:pt idx="5">
                  <c:v>1.2207E-4</c:v>
                </c:pt>
                <c:pt idx="6">
                  <c:v>1.2207E-4</c:v>
                </c:pt>
                <c:pt idx="7">
                  <c:v>1.2207E-4</c:v>
                </c:pt>
                <c:pt idx="8">
                  <c:v>1.2207E-4</c:v>
                </c:pt>
                <c:pt idx="9">
                  <c:v>1.2207E-4</c:v>
                </c:pt>
                <c:pt idx="10">
                  <c:v>1.2207E-4</c:v>
                </c:pt>
                <c:pt idx="11">
                  <c:v>1.2207E-4</c:v>
                </c:pt>
                <c:pt idx="12">
                  <c:v>1.2207E-4</c:v>
                </c:pt>
                <c:pt idx="13">
                  <c:v>1.2207E-4</c:v>
                </c:pt>
                <c:pt idx="14">
                  <c:v>1.2207E-4</c:v>
                </c:pt>
                <c:pt idx="15">
                  <c:v>1.2207E-4</c:v>
                </c:pt>
                <c:pt idx="16">
                  <c:v>1.2207E-4</c:v>
                </c:pt>
                <c:pt idx="17">
                  <c:v>1.2207E-4</c:v>
                </c:pt>
                <c:pt idx="18">
                  <c:v>1.2207E-4</c:v>
                </c:pt>
                <c:pt idx="19">
                  <c:v>1.2207E-4</c:v>
                </c:pt>
                <c:pt idx="20">
                  <c:v>1.2207E-4</c:v>
                </c:pt>
                <c:pt idx="21">
                  <c:v>1.2207E-4</c:v>
                </c:pt>
                <c:pt idx="22">
                  <c:v>1.2207E-4</c:v>
                </c:pt>
                <c:pt idx="23">
                  <c:v>1.2207E-4</c:v>
                </c:pt>
                <c:pt idx="24">
                  <c:v>1.2207E-4</c:v>
                </c:pt>
                <c:pt idx="25">
                  <c:v>1.2207E-4</c:v>
                </c:pt>
                <c:pt idx="26">
                  <c:v>1.2207E-4</c:v>
                </c:pt>
                <c:pt idx="27">
                  <c:v>1.2207E-4</c:v>
                </c:pt>
                <c:pt idx="28">
                  <c:v>1.2207E-4</c:v>
                </c:pt>
                <c:pt idx="29">
                  <c:v>1.2207E-4</c:v>
                </c:pt>
                <c:pt idx="30">
                  <c:v>1.2207E-4</c:v>
                </c:pt>
                <c:pt idx="31">
                  <c:v>1.2207E-4</c:v>
                </c:pt>
                <c:pt idx="32">
                  <c:v>1.2207E-4</c:v>
                </c:pt>
                <c:pt idx="33">
                  <c:v>1.2207E-4</c:v>
                </c:pt>
                <c:pt idx="34">
                  <c:v>1.2207E-4</c:v>
                </c:pt>
                <c:pt idx="35">
                  <c:v>1.2207E-4</c:v>
                </c:pt>
                <c:pt idx="36">
                  <c:v>1.2207E-4</c:v>
                </c:pt>
                <c:pt idx="37">
                  <c:v>1.2207E-4</c:v>
                </c:pt>
                <c:pt idx="38">
                  <c:v>1.2207E-4</c:v>
                </c:pt>
                <c:pt idx="39">
                  <c:v>1.2207E-4</c:v>
                </c:pt>
                <c:pt idx="40">
                  <c:v>1.2207E-4</c:v>
                </c:pt>
                <c:pt idx="41">
                  <c:v>1.2207E-4</c:v>
                </c:pt>
                <c:pt idx="42">
                  <c:v>1.2207E-4</c:v>
                </c:pt>
                <c:pt idx="43">
                  <c:v>1.2207E-4</c:v>
                </c:pt>
                <c:pt idx="44">
                  <c:v>1.2207E-4</c:v>
                </c:pt>
                <c:pt idx="45">
                  <c:v>1.2207E-4</c:v>
                </c:pt>
                <c:pt idx="46">
                  <c:v>1.2207E-4</c:v>
                </c:pt>
                <c:pt idx="47">
                  <c:v>1.2207E-4</c:v>
                </c:pt>
                <c:pt idx="48">
                  <c:v>1.2207E-4</c:v>
                </c:pt>
                <c:pt idx="49">
                  <c:v>1.2207E-4</c:v>
                </c:pt>
                <c:pt idx="50">
                  <c:v>1.2207E-4</c:v>
                </c:pt>
                <c:pt idx="51">
                  <c:v>1.2207E-4</c:v>
                </c:pt>
                <c:pt idx="52">
                  <c:v>1.2207E-4</c:v>
                </c:pt>
                <c:pt idx="53">
                  <c:v>1.2207E-4</c:v>
                </c:pt>
                <c:pt idx="54">
                  <c:v>1.2207E-4</c:v>
                </c:pt>
                <c:pt idx="55">
                  <c:v>1.2207E-4</c:v>
                </c:pt>
                <c:pt idx="56">
                  <c:v>1.2207E-4</c:v>
                </c:pt>
                <c:pt idx="57">
                  <c:v>1.2207E-4</c:v>
                </c:pt>
                <c:pt idx="58">
                  <c:v>1.2207E-4</c:v>
                </c:pt>
                <c:pt idx="59">
                  <c:v>1.2207E-4</c:v>
                </c:pt>
                <c:pt idx="60">
                  <c:v>1.2207E-4</c:v>
                </c:pt>
                <c:pt idx="61">
                  <c:v>1.2207E-4</c:v>
                </c:pt>
                <c:pt idx="62">
                  <c:v>1.2207E-4</c:v>
                </c:pt>
                <c:pt idx="63">
                  <c:v>1.2207E-4</c:v>
                </c:pt>
                <c:pt idx="64">
                  <c:v>1.2207E-4</c:v>
                </c:pt>
                <c:pt idx="65">
                  <c:v>1.2207E-4</c:v>
                </c:pt>
                <c:pt idx="66">
                  <c:v>1.2207E-4</c:v>
                </c:pt>
                <c:pt idx="67">
                  <c:v>1.2207E-4</c:v>
                </c:pt>
                <c:pt idx="68">
                  <c:v>1.2207E-4</c:v>
                </c:pt>
                <c:pt idx="69">
                  <c:v>1.2207E-4</c:v>
                </c:pt>
                <c:pt idx="70">
                  <c:v>1.2207E-4</c:v>
                </c:pt>
                <c:pt idx="71">
                  <c:v>1.2207E-4</c:v>
                </c:pt>
                <c:pt idx="72">
                  <c:v>1.2207E-4</c:v>
                </c:pt>
                <c:pt idx="73">
                  <c:v>1.2207E-4</c:v>
                </c:pt>
                <c:pt idx="74">
                  <c:v>1.2207E-4</c:v>
                </c:pt>
                <c:pt idx="75">
                  <c:v>1.2207E-4</c:v>
                </c:pt>
                <c:pt idx="76">
                  <c:v>1.2207E-4</c:v>
                </c:pt>
                <c:pt idx="77">
                  <c:v>1.2207E-4</c:v>
                </c:pt>
                <c:pt idx="78">
                  <c:v>1.2207E-4</c:v>
                </c:pt>
                <c:pt idx="79">
                  <c:v>1.2207E-4</c:v>
                </c:pt>
                <c:pt idx="80">
                  <c:v>1.2207E-4</c:v>
                </c:pt>
                <c:pt idx="81">
                  <c:v>1.2207E-4</c:v>
                </c:pt>
                <c:pt idx="82">
                  <c:v>1.2207E-4</c:v>
                </c:pt>
                <c:pt idx="83">
                  <c:v>1.2207E-4</c:v>
                </c:pt>
                <c:pt idx="84">
                  <c:v>1.2207E-4</c:v>
                </c:pt>
                <c:pt idx="85">
                  <c:v>1.2207E-4</c:v>
                </c:pt>
                <c:pt idx="86">
                  <c:v>1.2207E-4</c:v>
                </c:pt>
                <c:pt idx="87">
                  <c:v>1.2207E-4</c:v>
                </c:pt>
                <c:pt idx="88">
                  <c:v>1.2207E-4</c:v>
                </c:pt>
                <c:pt idx="89">
                  <c:v>1.2207E-4</c:v>
                </c:pt>
                <c:pt idx="90">
                  <c:v>1.2207E-4</c:v>
                </c:pt>
                <c:pt idx="91">
                  <c:v>1.2207E-4</c:v>
                </c:pt>
                <c:pt idx="92">
                  <c:v>1.2207E-4</c:v>
                </c:pt>
                <c:pt idx="93">
                  <c:v>1.2207E-4</c:v>
                </c:pt>
                <c:pt idx="94">
                  <c:v>1.2207E-4</c:v>
                </c:pt>
                <c:pt idx="95">
                  <c:v>1.2207E-4</c:v>
                </c:pt>
                <c:pt idx="96">
                  <c:v>1.2207E-4</c:v>
                </c:pt>
                <c:pt idx="97">
                  <c:v>1.2207E-4</c:v>
                </c:pt>
                <c:pt idx="98">
                  <c:v>1.2207E-4</c:v>
                </c:pt>
                <c:pt idx="99">
                  <c:v>1.2207E-4</c:v>
                </c:pt>
                <c:pt idx="100">
                  <c:v>1.2207E-4</c:v>
                </c:pt>
                <c:pt idx="101">
                  <c:v>1.2207E-4</c:v>
                </c:pt>
                <c:pt idx="102">
                  <c:v>1.2207E-4</c:v>
                </c:pt>
                <c:pt idx="103">
                  <c:v>1.2207E-4</c:v>
                </c:pt>
                <c:pt idx="104">
                  <c:v>1.2207E-4</c:v>
                </c:pt>
                <c:pt idx="105">
                  <c:v>1.2207E-4</c:v>
                </c:pt>
                <c:pt idx="106">
                  <c:v>1.2207E-4</c:v>
                </c:pt>
                <c:pt idx="107">
                  <c:v>1.2207E-4</c:v>
                </c:pt>
                <c:pt idx="108">
                  <c:v>1.2207E-4</c:v>
                </c:pt>
                <c:pt idx="109">
                  <c:v>1.2207E-4</c:v>
                </c:pt>
                <c:pt idx="110">
                  <c:v>1.2207E-4</c:v>
                </c:pt>
                <c:pt idx="111">
                  <c:v>1.2207E-4</c:v>
                </c:pt>
                <c:pt idx="112">
                  <c:v>1.2207E-4</c:v>
                </c:pt>
                <c:pt idx="113">
                  <c:v>1.2207E-4</c:v>
                </c:pt>
                <c:pt idx="114">
                  <c:v>1.2207E-4</c:v>
                </c:pt>
                <c:pt idx="115">
                  <c:v>1.2207E-4</c:v>
                </c:pt>
                <c:pt idx="116">
                  <c:v>1.2207E-4</c:v>
                </c:pt>
                <c:pt idx="117">
                  <c:v>1.2207E-4</c:v>
                </c:pt>
                <c:pt idx="118">
                  <c:v>1.2207E-4</c:v>
                </c:pt>
                <c:pt idx="119">
                  <c:v>1.2207E-4</c:v>
                </c:pt>
                <c:pt idx="120">
                  <c:v>1.2207E-4</c:v>
                </c:pt>
                <c:pt idx="121">
                  <c:v>1.2207E-4</c:v>
                </c:pt>
                <c:pt idx="122">
                  <c:v>1.2207E-4</c:v>
                </c:pt>
                <c:pt idx="123">
                  <c:v>1.2207E-4</c:v>
                </c:pt>
                <c:pt idx="124">
                  <c:v>1.2207E-4</c:v>
                </c:pt>
                <c:pt idx="125">
                  <c:v>1.2207E-4</c:v>
                </c:pt>
                <c:pt idx="126">
                  <c:v>1.2207E-4</c:v>
                </c:pt>
                <c:pt idx="127">
                  <c:v>1.2207E-4</c:v>
                </c:pt>
                <c:pt idx="128">
                  <c:v>1.2207E-4</c:v>
                </c:pt>
                <c:pt idx="129">
                  <c:v>1.2207E-4</c:v>
                </c:pt>
                <c:pt idx="130">
                  <c:v>1.2207E-4</c:v>
                </c:pt>
                <c:pt idx="131">
                  <c:v>1.2207E-4</c:v>
                </c:pt>
                <c:pt idx="132">
                  <c:v>1.2207E-4</c:v>
                </c:pt>
                <c:pt idx="133">
                  <c:v>1.2207E-4</c:v>
                </c:pt>
                <c:pt idx="134">
                  <c:v>1.2207E-4</c:v>
                </c:pt>
                <c:pt idx="135">
                  <c:v>1.2207E-4</c:v>
                </c:pt>
                <c:pt idx="136">
                  <c:v>1.2207E-4</c:v>
                </c:pt>
                <c:pt idx="137">
                  <c:v>1.2207E-4</c:v>
                </c:pt>
                <c:pt idx="138">
                  <c:v>1.2207E-4</c:v>
                </c:pt>
                <c:pt idx="139">
                  <c:v>1.2207E-4</c:v>
                </c:pt>
                <c:pt idx="140">
                  <c:v>1.2207E-4</c:v>
                </c:pt>
                <c:pt idx="141">
                  <c:v>1.2207E-4</c:v>
                </c:pt>
                <c:pt idx="142">
                  <c:v>1.2207E-4</c:v>
                </c:pt>
                <c:pt idx="143">
                  <c:v>1.2207E-4</c:v>
                </c:pt>
                <c:pt idx="144">
                  <c:v>1.2207E-4</c:v>
                </c:pt>
                <c:pt idx="145">
                  <c:v>1.2207E-4</c:v>
                </c:pt>
                <c:pt idx="146">
                  <c:v>1.2207E-4</c:v>
                </c:pt>
                <c:pt idx="147">
                  <c:v>1.2207E-4</c:v>
                </c:pt>
                <c:pt idx="148">
                  <c:v>1.2207E-4</c:v>
                </c:pt>
                <c:pt idx="149">
                  <c:v>1.2207E-4</c:v>
                </c:pt>
                <c:pt idx="150">
                  <c:v>1.2207E-4</c:v>
                </c:pt>
                <c:pt idx="151">
                  <c:v>1.2207E-4</c:v>
                </c:pt>
                <c:pt idx="152">
                  <c:v>1.2207E-4</c:v>
                </c:pt>
                <c:pt idx="153">
                  <c:v>1.2207E-4</c:v>
                </c:pt>
                <c:pt idx="154">
                  <c:v>1.2207E-4</c:v>
                </c:pt>
                <c:pt idx="155">
                  <c:v>1.2207E-4</c:v>
                </c:pt>
                <c:pt idx="156">
                  <c:v>1.2207E-4</c:v>
                </c:pt>
                <c:pt idx="157">
                  <c:v>1.2207E-4</c:v>
                </c:pt>
                <c:pt idx="158">
                  <c:v>1.2207E-4</c:v>
                </c:pt>
                <c:pt idx="159">
                  <c:v>1.2207E-4</c:v>
                </c:pt>
                <c:pt idx="160">
                  <c:v>1.2207E-4</c:v>
                </c:pt>
                <c:pt idx="161">
                  <c:v>1.2207E-4</c:v>
                </c:pt>
                <c:pt idx="162">
                  <c:v>1.2207E-4</c:v>
                </c:pt>
                <c:pt idx="163">
                  <c:v>1.2207E-4</c:v>
                </c:pt>
                <c:pt idx="164">
                  <c:v>1.2207E-4</c:v>
                </c:pt>
                <c:pt idx="165">
                  <c:v>1.2207E-4</c:v>
                </c:pt>
                <c:pt idx="166">
                  <c:v>1.2207E-4</c:v>
                </c:pt>
                <c:pt idx="167">
                  <c:v>1.2207E-4</c:v>
                </c:pt>
                <c:pt idx="168">
                  <c:v>1.2207E-4</c:v>
                </c:pt>
                <c:pt idx="169">
                  <c:v>1.2207E-4</c:v>
                </c:pt>
                <c:pt idx="170">
                  <c:v>1.2207E-4</c:v>
                </c:pt>
                <c:pt idx="171">
                  <c:v>1.2207E-4</c:v>
                </c:pt>
                <c:pt idx="172">
                  <c:v>1.2207E-4</c:v>
                </c:pt>
                <c:pt idx="173">
                  <c:v>1.2207E-4</c:v>
                </c:pt>
                <c:pt idx="174">
                  <c:v>1.2207E-4</c:v>
                </c:pt>
                <c:pt idx="175">
                  <c:v>1.2207E-4</c:v>
                </c:pt>
                <c:pt idx="176">
                  <c:v>1.2207E-4</c:v>
                </c:pt>
                <c:pt idx="177">
                  <c:v>1.2207E-4</c:v>
                </c:pt>
                <c:pt idx="178">
                  <c:v>1.2207E-4</c:v>
                </c:pt>
                <c:pt idx="179">
                  <c:v>1.2207E-4</c:v>
                </c:pt>
                <c:pt idx="180">
                  <c:v>1.2207E-4</c:v>
                </c:pt>
                <c:pt idx="181">
                  <c:v>1.2207E-4</c:v>
                </c:pt>
                <c:pt idx="182">
                  <c:v>1.2207E-4</c:v>
                </c:pt>
                <c:pt idx="183">
                  <c:v>1.2207E-4</c:v>
                </c:pt>
                <c:pt idx="184">
                  <c:v>1.2207E-4</c:v>
                </c:pt>
                <c:pt idx="185">
                  <c:v>1.2207E-4</c:v>
                </c:pt>
                <c:pt idx="186">
                  <c:v>1.2207E-4</c:v>
                </c:pt>
                <c:pt idx="187">
                  <c:v>1.2207E-4</c:v>
                </c:pt>
                <c:pt idx="188">
                  <c:v>1.2207E-4</c:v>
                </c:pt>
                <c:pt idx="189">
                  <c:v>1.2207E-4</c:v>
                </c:pt>
                <c:pt idx="190">
                  <c:v>1.2207E-4</c:v>
                </c:pt>
                <c:pt idx="191">
                  <c:v>1.2207E-4</c:v>
                </c:pt>
                <c:pt idx="192">
                  <c:v>1.2207E-4</c:v>
                </c:pt>
                <c:pt idx="193">
                  <c:v>1.2207E-4</c:v>
                </c:pt>
                <c:pt idx="194">
                  <c:v>1.2207E-4</c:v>
                </c:pt>
                <c:pt idx="195">
                  <c:v>1.2207E-4</c:v>
                </c:pt>
                <c:pt idx="196">
                  <c:v>1.2207E-4</c:v>
                </c:pt>
                <c:pt idx="197">
                  <c:v>1.2207E-4</c:v>
                </c:pt>
                <c:pt idx="198">
                  <c:v>1.2207E-4</c:v>
                </c:pt>
                <c:pt idx="199">
                  <c:v>1.2207E-4</c:v>
                </c:pt>
                <c:pt idx="200">
                  <c:v>1.2207E-4</c:v>
                </c:pt>
                <c:pt idx="201">
                  <c:v>1.2207E-4</c:v>
                </c:pt>
                <c:pt idx="202">
                  <c:v>1.2207E-4</c:v>
                </c:pt>
                <c:pt idx="203">
                  <c:v>1.2207E-4</c:v>
                </c:pt>
                <c:pt idx="204">
                  <c:v>1.2207E-4</c:v>
                </c:pt>
                <c:pt idx="205">
                  <c:v>1.2207E-4</c:v>
                </c:pt>
                <c:pt idx="206">
                  <c:v>1.2207E-4</c:v>
                </c:pt>
                <c:pt idx="207">
                  <c:v>1.2207E-4</c:v>
                </c:pt>
                <c:pt idx="208">
                  <c:v>1.2207E-4</c:v>
                </c:pt>
                <c:pt idx="209">
                  <c:v>1.2207E-4</c:v>
                </c:pt>
                <c:pt idx="210">
                  <c:v>1.2207E-4</c:v>
                </c:pt>
                <c:pt idx="211">
                  <c:v>1.2207E-4</c:v>
                </c:pt>
                <c:pt idx="212">
                  <c:v>1.2207E-4</c:v>
                </c:pt>
                <c:pt idx="213">
                  <c:v>1.2207E-4</c:v>
                </c:pt>
                <c:pt idx="214">
                  <c:v>1.2207E-4</c:v>
                </c:pt>
                <c:pt idx="215">
                  <c:v>1.2207E-4</c:v>
                </c:pt>
                <c:pt idx="216">
                  <c:v>1.2207E-4</c:v>
                </c:pt>
                <c:pt idx="217">
                  <c:v>1.2207E-4</c:v>
                </c:pt>
                <c:pt idx="218">
                  <c:v>1.2207E-4</c:v>
                </c:pt>
                <c:pt idx="219">
                  <c:v>1.2207E-4</c:v>
                </c:pt>
                <c:pt idx="220">
                  <c:v>1.2207E-4</c:v>
                </c:pt>
                <c:pt idx="221">
                  <c:v>1.2207E-4</c:v>
                </c:pt>
                <c:pt idx="222">
                  <c:v>1.2207E-4</c:v>
                </c:pt>
                <c:pt idx="223">
                  <c:v>1.2207E-4</c:v>
                </c:pt>
                <c:pt idx="224">
                  <c:v>1.2207E-4</c:v>
                </c:pt>
                <c:pt idx="225">
                  <c:v>1.2207E-4</c:v>
                </c:pt>
                <c:pt idx="226">
                  <c:v>1.2207E-4</c:v>
                </c:pt>
                <c:pt idx="227">
                  <c:v>1.2207E-4</c:v>
                </c:pt>
                <c:pt idx="228">
                  <c:v>1.2207E-4</c:v>
                </c:pt>
                <c:pt idx="229">
                  <c:v>1.2207E-4</c:v>
                </c:pt>
                <c:pt idx="230">
                  <c:v>1.2207E-4</c:v>
                </c:pt>
                <c:pt idx="231">
                  <c:v>1.2207E-4</c:v>
                </c:pt>
                <c:pt idx="232">
                  <c:v>1.2207E-4</c:v>
                </c:pt>
                <c:pt idx="233">
                  <c:v>1.2207E-4</c:v>
                </c:pt>
                <c:pt idx="234">
                  <c:v>1.2207E-4</c:v>
                </c:pt>
                <c:pt idx="235">
                  <c:v>1.2207E-4</c:v>
                </c:pt>
                <c:pt idx="236">
                  <c:v>1.2207E-4</c:v>
                </c:pt>
                <c:pt idx="237">
                  <c:v>1.2207E-4</c:v>
                </c:pt>
                <c:pt idx="238">
                  <c:v>1.2207E-4</c:v>
                </c:pt>
                <c:pt idx="239">
                  <c:v>1.2207E-4</c:v>
                </c:pt>
                <c:pt idx="240">
                  <c:v>1.2207E-4</c:v>
                </c:pt>
                <c:pt idx="241">
                  <c:v>1.2207E-4</c:v>
                </c:pt>
                <c:pt idx="242">
                  <c:v>1.2207E-4</c:v>
                </c:pt>
                <c:pt idx="243">
                  <c:v>1.2207E-4</c:v>
                </c:pt>
                <c:pt idx="244">
                  <c:v>1.2207E-4</c:v>
                </c:pt>
                <c:pt idx="245">
                  <c:v>1.2207E-4</c:v>
                </c:pt>
                <c:pt idx="246">
                  <c:v>1.2207E-4</c:v>
                </c:pt>
                <c:pt idx="247">
                  <c:v>1.2207E-4</c:v>
                </c:pt>
                <c:pt idx="248">
                  <c:v>1.2207E-4</c:v>
                </c:pt>
                <c:pt idx="249">
                  <c:v>1.2207E-4</c:v>
                </c:pt>
                <c:pt idx="250">
                  <c:v>1.2207E-4</c:v>
                </c:pt>
                <c:pt idx="251">
                  <c:v>1.2207E-4</c:v>
                </c:pt>
                <c:pt idx="252">
                  <c:v>1.2207E-4</c:v>
                </c:pt>
                <c:pt idx="253">
                  <c:v>1.2207E-4</c:v>
                </c:pt>
                <c:pt idx="254">
                  <c:v>1.2207E-4</c:v>
                </c:pt>
                <c:pt idx="255">
                  <c:v>1.2207E-4</c:v>
                </c:pt>
                <c:pt idx="256">
                  <c:v>1.2207E-4</c:v>
                </c:pt>
                <c:pt idx="257">
                  <c:v>1.2207E-4</c:v>
                </c:pt>
                <c:pt idx="258">
                  <c:v>1.2207E-4</c:v>
                </c:pt>
                <c:pt idx="259">
                  <c:v>1.2207E-4</c:v>
                </c:pt>
                <c:pt idx="260">
                  <c:v>1.2207E-4</c:v>
                </c:pt>
                <c:pt idx="261">
                  <c:v>1.2207E-4</c:v>
                </c:pt>
                <c:pt idx="262">
                  <c:v>1.2207E-4</c:v>
                </c:pt>
                <c:pt idx="263">
                  <c:v>1.2207E-4</c:v>
                </c:pt>
                <c:pt idx="264">
                  <c:v>1.2207E-4</c:v>
                </c:pt>
                <c:pt idx="265">
                  <c:v>1.2207E-4</c:v>
                </c:pt>
                <c:pt idx="266">
                  <c:v>1.2207E-4</c:v>
                </c:pt>
                <c:pt idx="267">
                  <c:v>1.2207E-4</c:v>
                </c:pt>
                <c:pt idx="268">
                  <c:v>1.2207E-4</c:v>
                </c:pt>
                <c:pt idx="269">
                  <c:v>1.2207E-4</c:v>
                </c:pt>
                <c:pt idx="270">
                  <c:v>1.2207E-4</c:v>
                </c:pt>
                <c:pt idx="271">
                  <c:v>1.2207E-4</c:v>
                </c:pt>
                <c:pt idx="272">
                  <c:v>1.2207E-4</c:v>
                </c:pt>
                <c:pt idx="273">
                  <c:v>1.2207E-4</c:v>
                </c:pt>
                <c:pt idx="274">
                  <c:v>1.2207E-4</c:v>
                </c:pt>
                <c:pt idx="275">
                  <c:v>1.2207E-4</c:v>
                </c:pt>
                <c:pt idx="276">
                  <c:v>1.2207E-4</c:v>
                </c:pt>
                <c:pt idx="277">
                  <c:v>1.2207E-4</c:v>
                </c:pt>
                <c:pt idx="278">
                  <c:v>1.2207E-4</c:v>
                </c:pt>
                <c:pt idx="279">
                  <c:v>1.2207E-4</c:v>
                </c:pt>
                <c:pt idx="280">
                  <c:v>1.2207E-4</c:v>
                </c:pt>
                <c:pt idx="281">
                  <c:v>1.2207E-4</c:v>
                </c:pt>
                <c:pt idx="282">
                  <c:v>1.2207E-4</c:v>
                </c:pt>
                <c:pt idx="283">
                  <c:v>1.2207E-4</c:v>
                </c:pt>
                <c:pt idx="284">
                  <c:v>1.2207E-4</c:v>
                </c:pt>
                <c:pt idx="285">
                  <c:v>1.2207E-4</c:v>
                </c:pt>
                <c:pt idx="286">
                  <c:v>1.2207E-4</c:v>
                </c:pt>
                <c:pt idx="287">
                  <c:v>1.2207E-4</c:v>
                </c:pt>
                <c:pt idx="288">
                  <c:v>1.2207E-4</c:v>
                </c:pt>
                <c:pt idx="289">
                  <c:v>1.2207E-4</c:v>
                </c:pt>
                <c:pt idx="290">
                  <c:v>1.2207E-4</c:v>
                </c:pt>
                <c:pt idx="291">
                  <c:v>1.2207E-4</c:v>
                </c:pt>
                <c:pt idx="292">
                  <c:v>1.2207E-4</c:v>
                </c:pt>
                <c:pt idx="293">
                  <c:v>1.2207E-4</c:v>
                </c:pt>
                <c:pt idx="294">
                  <c:v>1.2207E-4</c:v>
                </c:pt>
                <c:pt idx="295">
                  <c:v>1.2207E-4</c:v>
                </c:pt>
                <c:pt idx="296">
                  <c:v>1.2207E-4</c:v>
                </c:pt>
                <c:pt idx="297">
                  <c:v>1.2207E-4</c:v>
                </c:pt>
                <c:pt idx="298">
                  <c:v>1.2207E-4</c:v>
                </c:pt>
                <c:pt idx="299">
                  <c:v>1.2207E-4</c:v>
                </c:pt>
                <c:pt idx="300">
                  <c:v>1.2207E-4</c:v>
                </c:pt>
                <c:pt idx="301">
                  <c:v>1.2207E-4</c:v>
                </c:pt>
                <c:pt idx="302">
                  <c:v>1.2207E-4</c:v>
                </c:pt>
                <c:pt idx="303">
                  <c:v>1.2207E-4</c:v>
                </c:pt>
                <c:pt idx="304">
                  <c:v>1.2207E-4</c:v>
                </c:pt>
                <c:pt idx="305">
                  <c:v>1.2207E-4</c:v>
                </c:pt>
                <c:pt idx="306">
                  <c:v>1.2207E-4</c:v>
                </c:pt>
                <c:pt idx="307">
                  <c:v>1.2207E-4</c:v>
                </c:pt>
                <c:pt idx="308">
                  <c:v>1.2207E-4</c:v>
                </c:pt>
                <c:pt idx="309">
                  <c:v>1.2207E-4</c:v>
                </c:pt>
                <c:pt idx="310">
                  <c:v>1.2207E-4</c:v>
                </c:pt>
                <c:pt idx="311">
                  <c:v>1.2207E-4</c:v>
                </c:pt>
                <c:pt idx="312">
                  <c:v>1.2207E-4</c:v>
                </c:pt>
                <c:pt idx="313">
                  <c:v>1.2207E-4</c:v>
                </c:pt>
                <c:pt idx="314">
                  <c:v>1.2207E-4</c:v>
                </c:pt>
                <c:pt idx="315">
                  <c:v>1.2207E-4</c:v>
                </c:pt>
                <c:pt idx="316">
                  <c:v>1.2207E-4</c:v>
                </c:pt>
                <c:pt idx="317">
                  <c:v>1.2207E-4</c:v>
                </c:pt>
                <c:pt idx="318">
                  <c:v>1.2207E-4</c:v>
                </c:pt>
                <c:pt idx="319">
                  <c:v>1.2207E-4</c:v>
                </c:pt>
                <c:pt idx="320">
                  <c:v>1.2207E-4</c:v>
                </c:pt>
                <c:pt idx="321">
                  <c:v>1.2207E-4</c:v>
                </c:pt>
                <c:pt idx="322">
                  <c:v>1.2207E-4</c:v>
                </c:pt>
                <c:pt idx="323">
                  <c:v>1.2207E-4</c:v>
                </c:pt>
                <c:pt idx="324">
                  <c:v>1.2207E-4</c:v>
                </c:pt>
                <c:pt idx="325">
                  <c:v>1.2207E-4</c:v>
                </c:pt>
                <c:pt idx="326">
                  <c:v>1.2207E-4</c:v>
                </c:pt>
                <c:pt idx="327">
                  <c:v>1.2207E-4</c:v>
                </c:pt>
                <c:pt idx="328">
                  <c:v>1.2207E-4</c:v>
                </c:pt>
                <c:pt idx="329">
                  <c:v>1.2207E-4</c:v>
                </c:pt>
                <c:pt idx="330">
                  <c:v>1.2207E-4</c:v>
                </c:pt>
                <c:pt idx="331">
                  <c:v>1.2207E-4</c:v>
                </c:pt>
                <c:pt idx="332">
                  <c:v>1.2207E-4</c:v>
                </c:pt>
                <c:pt idx="333">
                  <c:v>1.2207E-4</c:v>
                </c:pt>
                <c:pt idx="334">
                  <c:v>1.2207E-4</c:v>
                </c:pt>
                <c:pt idx="335">
                  <c:v>1.2207E-4</c:v>
                </c:pt>
                <c:pt idx="336">
                  <c:v>1.2207E-4</c:v>
                </c:pt>
                <c:pt idx="337">
                  <c:v>1.2207E-4</c:v>
                </c:pt>
                <c:pt idx="338">
                  <c:v>1.2207E-4</c:v>
                </c:pt>
                <c:pt idx="339">
                  <c:v>1.2207E-4</c:v>
                </c:pt>
                <c:pt idx="340">
                  <c:v>1.2207E-4</c:v>
                </c:pt>
                <c:pt idx="341">
                  <c:v>1.2207E-4</c:v>
                </c:pt>
                <c:pt idx="342">
                  <c:v>1.2207E-4</c:v>
                </c:pt>
                <c:pt idx="343">
                  <c:v>1.2207E-4</c:v>
                </c:pt>
                <c:pt idx="344">
                  <c:v>1.2207E-4</c:v>
                </c:pt>
                <c:pt idx="345">
                  <c:v>1.2207E-4</c:v>
                </c:pt>
                <c:pt idx="346">
                  <c:v>1.2207E-4</c:v>
                </c:pt>
                <c:pt idx="347">
                  <c:v>1.2207E-4</c:v>
                </c:pt>
                <c:pt idx="348">
                  <c:v>1.2207E-4</c:v>
                </c:pt>
                <c:pt idx="349">
                  <c:v>1.2207E-4</c:v>
                </c:pt>
                <c:pt idx="350">
                  <c:v>1.2207E-4</c:v>
                </c:pt>
                <c:pt idx="351">
                  <c:v>1.2207E-4</c:v>
                </c:pt>
                <c:pt idx="352">
                  <c:v>1.2207E-4</c:v>
                </c:pt>
                <c:pt idx="353">
                  <c:v>1.2207E-4</c:v>
                </c:pt>
                <c:pt idx="354">
                  <c:v>1.2207E-4</c:v>
                </c:pt>
                <c:pt idx="355">
                  <c:v>1.2207E-4</c:v>
                </c:pt>
                <c:pt idx="356">
                  <c:v>1.2207E-4</c:v>
                </c:pt>
                <c:pt idx="357">
                  <c:v>1.2207E-4</c:v>
                </c:pt>
                <c:pt idx="358">
                  <c:v>1.2207E-4</c:v>
                </c:pt>
                <c:pt idx="359">
                  <c:v>1.2207E-4</c:v>
                </c:pt>
                <c:pt idx="360">
                  <c:v>1.2207E-4</c:v>
                </c:pt>
                <c:pt idx="361">
                  <c:v>1.2207E-4</c:v>
                </c:pt>
                <c:pt idx="362">
                  <c:v>1.2207E-4</c:v>
                </c:pt>
                <c:pt idx="363">
                  <c:v>1.2207E-4</c:v>
                </c:pt>
                <c:pt idx="364">
                  <c:v>1.2207E-4</c:v>
                </c:pt>
                <c:pt idx="365">
                  <c:v>1.2207E-4</c:v>
                </c:pt>
                <c:pt idx="366">
                  <c:v>1.2207E-4</c:v>
                </c:pt>
                <c:pt idx="367">
                  <c:v>1.2207E-4</c:v>
                </c:pt>
                <c:pt idx="368">
                  <c:v>1.2207E-4</c:v>
                </c:pt>
                <c:pt idx="369">
                  <c:v>1.2207E-4</c:v>
                </c:pt>
                <c:pt idx="370">
                  <c:v>1.2207E-4</c:v>
                </c:pt>
                <c:pt idx="371">
                  <c:v>1.2207E-4</c:v>
                </c:pt>
                <c:pt idx="372">
                  <c:v>1.2207E-4</c:v>
                </c:pt>
                <c:pt idx="373">
                  <c:v>1.2207E-4</c:v>
                </c:pt>
                <c:pt idx="374">
                  <c:v>1.2207E-4</c:v>
                </c:pt>
                <c:pt idx="375">
                  <c:v>1.2207E-4</c:v>
                </c:pt>
                <c:pt idx="376">
                  <c:v>1.2207E-4</c:v>
                </c:pt>
                <c:pt idx="377">
                  <c:v>1.2207E-4</c:v>
                </c:pt>
                <c:pt idx="378">
                  <c:v>1.2207E-4</c:v>
                </c:pt>
                <c:pt idx="379">
                  <c:v>1.2207E-4</c:v>
                </c:pt>
                <c:pt idx="380">
                  <c:v>1.2207E-4</c:v>
                </c:pt>
                <c:pt idx="381">
                  <c:v>1.2207E-4</c:v>
                </c:pt>
                <c:pt idx="382">
                  <c:v>1.2207E-4</c:v>
                </c:pt>
                <c:pt idx="383">
                  <c:v>1.2207E-4</c:v>
                </c:pt>
                <c:pt idx="384">
                  <c:v>1.2207E-4</c:v>
                </c:pt>
                <c:pt idx="385">
                  <c:v>1.2207E-4</c:v>
                </c:pt>
                <c:pt idx="386">
                  <c:v>1.2207E-4</c:v>
                </c:pt>
                <c:pt idx="387">
                  <c:v>1.2207E-4</c:v>
                </c:pt>
                <c:pt idx="388">
                  <c:v>1.2207E-4</c:v>
                </c:pt>
                <c:pt idx="389">
                  <c:v>1.2207E-4</c:v>
                </c:pt>
                <c:pt idx="390">
                  <c:v>1.2207E-4</c:v>
                </c:pt>
                <c:pt idx="391">
                  <c:v>1.2207E-4</c:v>
                </c:pt>
                <c:pt idx="392">
                  <c:v>1.2207E-4</c:v>
                </c:pt>
                <c:pt idx="393">
                  <c:v>1.2207E-4</c:v>
                </c:pt>
                <c:pt idx="394">
                  <c:v>1.2207E-4</c:v>
                </c:pt>
                <c:pt idx="395">
                  <c:v>1.2207E-4</c:v>
                </c:pt>
                <c:pt idx="396">
                  <c:v>1.2207E-4</c:v>
                </c:pt>
                <c:pt idx="397">
                  <c:v>1.2207E-4</c:v>
                </c:pt>
                <c:pt idx="398">
                  <c:v>1.2207E-4</c:v>
                </c:pt>
                <c:pt idx="399">
                  <c:v>1.2207E-4</c:v>
                </c:pt>
                <c:pt idx="400">
                  <c:v>1.2207E-4</c:v>
                </c:pt>
                <c:pt idx="401">
                  <c:v>1.2207E-4</c:v>
                </c:pt>
                <c:pt idx="402">
                  <c:v>1.2207E-4</c:v>
                </c:pt>
                <c:pt idx="403">
                  <c:v>1.2207E-4</c:v>
                </c:pt>
                <c:pt idx="404">
                  <c:v>1.2207E-4</c:v>
                </c:pt>
                <c:pt idx="405">
                  <c:v>1.2207E-4</c:v>
                </c:pt>
                <c:pt idx="406">
                  <c:v>1.2207E-4</c:v>
                </c:pt>
                <c:pt idx="407">
                  <c:v>1.2207E-4</c:v>
                </c:pt>
                <c:pt idx="408">
                  <c:v>1.2207E-4</c:v>
                </c:pt>
                <c:pt idx="409">
                  <c:v>1.2207E-4</c:v>
                </c:pt>
                <c:pt idx="410">
                  <c:v>1.2207E-4</c:v>
                </c:pt>
                <c:pt idx="411">
                  <c:v>1.2207E-4</c:v>
                </c:pt>
                <c:pt idx="412">
                  <c:v>1.2207E-4</c:v>
                </c:pt>
                <c:pt idx="413">
                  <c:v>1.2207E-4</c:v>
                </c:pt>
                <c:pt idx="414">
                  <c:v>1.2207E-4</c:v>
                </c:pt>
                <c:pt idx="415">
                  <c:v>1.2207E-4</c:v>
                </c:pt>
                <c:pt idx="416">
                  <c:v>1.2207E-4</c:v>
                </c:pt>
                <c:pt idx="417">
                  <c:v>3.6621000000000001E-4</c:v>
                </c:pt>
                <c:pt idx="418">
                  <c:v>3.1738299999999999E-3</c:v>
                </c:pt>
                <c:pt idx="419">
                  <c:v>8.5449199999999993E-3</c:v>
                </c:pt>
                <c:pt idx="420">
                  <c:v>1.8920900000000001E-2</c:v>
                </c:pt>
                <c:pt idx="421">
                  <c:v>1.8920900000000001E-2</c:v>
                </c:pt>
                <c:pt idx="422">
                  <c:v>3.1127930000000002E-2</c:v>
                </c:pt>
                <c:pt idx="423">
                  <c:v>4.8583979999999999E-2</c:v>
                </c:pt>
                <c:pt idx="424">
                  <c:v>6.7016599999999996E-2</c:v>
                </c:pt>
                <c:pt idx="425">
                  <c:v>6.7016599999999996E-2</c:v>
                </c:pt>
                <c:pt idx="426">
                  <c:v>0.11682128999999999</c:v>
                </c:pt>
                <c:pt idx="427">
                  <c:v>0.11682128999999999</c:v>
                </c:pt>
                <c:pt idx="428">
                  <c:v>0.14660645</c:v>
                </c:pt>
                <c:pt idx="429">
                  <c:v>0.17712401999999999</c:v>
                </c:pt>
                <c:pt idx="430">
                  <c:v>0.21337891</c:v>
                </c:pt>
                <c:pt idx="431">
                  <c:v>0.21337891</c:v>
                </c:pt>
                <c:pt idx="432">
                  <c:v>0.25305176000000001</c:v>
                </c:pt>
                <c:pt idx="433">
                  <c:v>0.29626465000000002</c:v>
                </c:pt>
                <c:pt idx="434">
                  <c:v>0.29626465000000002</c:v>
                </c:pt>
                <c:pt idx="435">
                  <c:v>0.39709473000000001</c:v>
                </c:pt>
                <c:pt idx="436">
                  <c:v>0.44677734000000002</c:v>
                </c:pt>
                <c:pt idx="437">
                  <c:v>0.44677734000000002</c:v>
                </c:pt>
                <c:pt idx="438">
                  <c:v>0.49902343999999998</c:v>
                </c:pt>
                <c:pt idx="439">
                  <c:v>0.56335449000000004</c:v>
                </c:pt>
                <c:pt idx="440">
                  <c:v>0.62268066</c:v>
                </c:pt>
                <c:pt idx="441">
                  <c:v>0.62268066</c:v>
                </c:pt>
                <c:pt idx="442">
                  <c:v>0.69433593999999998</c:v>
                </c:pt>
                <c:pt idx="443">
                  <c:v>0.75964354999999995</c:v>
                </c:pt>
                <c:pt idx="444">
                  <c:v>0.83300781000000002</c:v>
                </c:pt>
                <c:pt idx="445">
                  <c:v>0.91040038999999995</c:v>
                </c:pt>
                <c:pt idx="446">
                  <c:v>0.99084472999999995</c:v>
                </c:pt>
                <c:pt idx="447">
                  <c:v>0.99084472999999995</c:v>
                </c:pt>
                <c:pt idx="448">
                  <c:v>1.0739746100000001</c:v>
                </c:pt>
                <c:pt idx="449">
                  <c:v>1.1616210899999999</c:v>
                </c:pt>
                <c:pt idx="450">
                  <c:v>1.1616210899999999</c:v>
                </c:pt>
                <c:pt idx="451">
                  <c:v>1.2458496100000001</c:v>
                </c:pt>
                <c:pt idx="452">
                  <c:v>1.3460693399999999</c:v>
                </c:pt>
                <c:pt idx="453">
                  <c:v>1.43640137</c:v>
                </c:pt>
                <c:pt idx="454">
                  <c:v>1.5446777300000001</c:v>
                </c:pt>
                <c:pt idx="455">
                  <c:v>1.6411132799999999</c:v>
                </c:pt>
                <c:pt idx="456">
                  <c:v>1.75671387</c:v>
                </c:pt>
                <c:pt idx="457">
                  <c:v>1.75671387</c:v>
                </c:pt>
                <c:pt idx="458">
                  <c:v>1.85925293</c:v>
                </c:pt>
                <c:pt idx="459">
                  <c:v>1.9733886700000001</c:v>
                </c:pt>
                <c:pt idx="460">
                  <c:v>1.9733886700000001</c:v>
                </c:pt>
                <c:pt idx="461">
                  <c:v>2.0914306599999999</c:v>
                </c:pt>
                <c:pt idx="462">
                  <c:v>2.33703613</c:v>
                </c:pt>
                <c:pt idx="463">
                  <c:v>2.33703613</c:v>
                </c:pt>
                <c:pt idx="464">
                  <c:v>2.46398926</c:v>
                </c:pt>
                <c:pt idx="465">
                  <c:v>2.5861816399999999</c:v>
                </c:pt>
                <c:pt idx="466">
                  <c:v>2.5861816399999999</c:v>
                </c:pt>
                <c:pt idx="467">
                  <c:v>2.7299804700000001</c:v>
                </c:pt>
                <c:pt idx="468">
                  <c:v>2.8586425800000002</c:v>
                </c:pt>
                <c:pt idx="469">
                  <c:v>3.0096435499999998</c:v>
                </c:pt>
                <c:pt idx="470">
                  <c:v>3.1547851599999999</c:v>
                </c:pt>
                <c:pt idx="471">
                  <c:v>3.3023681599999999</c:v>
                </c:pt>
                <c:pt idx="472">
                  <c:v>3.3023681599999999</c:v>
                </c:pt>
                <c:pt idx="473">
                  <c:v>3.4439697300000001</c:v>
                </c:pt>
                <c:pt idx="474">
                  <c:v>3.6092529299999998</c:v>
                </c:pt>
                <c:pt idx="475">
                  <c:v>3.7797851599999999</c:v>
                </c:pt>
                <c:pt idx="476">
                  <c:v>3.7797851599999999</c:v>
                </c:pt>
                <c:pt idx="477">
                  <c:v>3.90625</c:v>
                </c:pt>
                <c:pt idx="478">
                  <c:v>4.0830078099999998</c:v>
                </c:pt>
                <c:pt idx="479">
                  <c:v>4.2399902300000001</c:v>
                </c:pt>
                <c:pt idx="480">
                  <c:v>4.4233398399999997</c:v>
                </c:pt>
                <c:pt idx="481">
                  <c:v>4.5860595699999998</c:v>
                </c:pt>
                <c:pt idx="482">
                  <c:v>4.5860595699999998</c:v>
                </c:pt>
                <c:pt idx="483">
                  <c:v>4.7770996099999996</c:v>
                </c:pt>
                <c:pt idx="484">
                  <c:v>4.9589843800000004</c:v>
                </c:pt>
                <c:pt idx="485">
                  <c:v>5.1186523399999997</c:v>
                </c:pt>
                <c:pt idx="486">
                  <c:v>5.1186523399999997</c:v>
                </c:pt>
                <c:pt idx="487">
                  <c:v>5.3065185499999998</c:v>
                </c:pt>
                <c:pt idx="488">
                  <c:v>5.6936035199999999</c:v>
                </c:pt>
                <c:pt idx="489">
                  <c:v>5.6936035199999999</c:v>
                </c:pt>
                <c:pt idx="490">
                  <c:v>5.8923339800000001</c:v>
                </c:pt>
                <c:pt idx="491">
                  <c:v>6.0939941400000004</c:v>
                </c:pt>
                <c:pt idx="492">
                  <c:v>6.2993164100000003</c:v>
                </c:pt>
                <c:pt idx="493">
                  <c:v>6.2993164100000003</c:v>
                </c:pt>
                <c:pt idx="494">
                  <c:v>6.4934082000000002</c:v>
                </c:pt>
                <c:pt idx="495">
                  <c:v>6.6898193399999997</c:v>
                </c:pt>
                <c:pt idx="496">
                  <c:v>6.6898193399999997</c:v>
                </c:pt>
                <c:pt idx="497">
                  <c:v>7.1235351600000003</c:v>
                </c:pt>
                <c:pt idx="498">
                  <c:v>7.3613281300000004</c:v>
                </c:pt>
                <c:pt idx="499">
                  <c:v>7.3613281300000004</c:v>
                </c:pt>
                <c:pt idx="500">
                  <c:v>7.5709228499999996</c:v>
                </c:pt>
                <c:pt idx="501">
                  <c:v>7.8157959000000004</c:v>
                </c:pt>
                <c:pt idx="502">
                  <c:v>7.8157959000000004</c:v>
                </c:pt>
                <c:pt idx="503">
                  <c:v>8.0311279300000002</c:v>
                </c:pt>
                <c:pt idx="504">
                  <c:v>8.2835693399999997</c:v>
                </c:pt>
                <c:pt idx="505">
                  <c:v>8.5058593800000004</c:v>
                </c:pt>
                <c:pt idx="506">
                  <c:v>8.7310791000000005</c:v>
                </c:pt>
                <c:pt idx="507">
                  <c:v>8.9763183600000005</c:v>
                </c:pt>
                <c:pt idx="508">
                  <c:v>9.24304199</c:v>
                </c:pt>
                <c:pt idx="509">
                  <c:v>9.24304199</c:v>
                </c:pt>
                <c:pt idx="510">
                  <c:v>9.4770507800000008</c:v>
                </c:pt>
                <c:pt idx="511">
                  <c:v>9.7327880899999997</c:v>
                </c:pt>
                <c:pt idx="512">
                  <c:v>9.9731445300000008</c:v>
                </c:pt>
                <c:pt idx="513">
                  <c:v>9.9731445300000008</c:v>
                </c:pt>
                <c:pt idx="514">
                  <c:v>10.23535156</c:v>
                </c:pt>
                <c:pt idx="515">
                  <c:v>10.4822998</c:v>
                </c:pt>
                <c:pt idx="516">
                  <c:v>10.77050781</c:v>
                </c:pt>
                <c:pt idx="517">
                  <c:v>11.04309082</c:v>
                </c:pt>
                <c:pt idx="518">
                  <c:v>11.2989502</c:v>
                </c:pt>
                <c:pt idx="519">
                  <c:v>11.2989502</c:v>
                </c:pt>
                <c:pt idx="520">
                  <c:v>11.57800293</c:v>
                </c:pt>
                <c:pt idx="521">
                  <c:v>11.86035156</c:v>
                </c:pt>
                <c:pt idx="522">
                  <c:v>12.14648438</c:v>
                </c:pt>
                <c:pt idx="523">
                  <c:v>12.14648438</c:v>
                </c:pt>
                <c:pt idx="524">
                  <c:v>12.43579102</c:v>
                </c:pt>
                <c:pt idx="525">
                  <c:v>13.00305176</c:v>
                </c:pt>
                <c:pt idx="526">
                  <c:v>13.00305176</c:v>
                </c:pt>
                <c:pt idx="527">
                  <c:v>13.280761719999999</c:v>
                </c:pt>
                <c:pt idx="528">
                  <c:v>13.60461426</c:v>
                </c:pt>
                <c:pt idx="529">
                  <c:v>13.60461426</c:v>
                </c:pt>
                <c:pt idx="530">
                  <c:v>13.910766600000001</c:v>
                </c:pt>
                <c:pt idx="531">
                  <c:v>14.242797850000001</c:v>
                </c:pt>
                <c:pt idx="532">
                  <c:v>14.5333252</c:v>
                </c:pt>
                <c:pt idx="533">
                  <c:v>14.84985352</c:v>
                </c:pt>
                <c:pt idx="534">
                  <c:v>15.169311520000001</c:v>
                </c:pt>
                <c:pt idx="535">
                  <c:v>15.169311520000001</c:v>
                </c:pt>
                <c:pt idx="536">
                  <c:v>15.46887207</c:v>
                </c:pt>
                <c:pt idx="537">
                  <c:v>15.79467773</c:v>
                </c:pt>
                <c:pt idx="538">
                  <c:v>16.124389650000001</c:v>
                </c:pt>
                <c:pt idx="539">
                  <c:v>16.124389650000001</c:v>
                </c:pt>
                <c:pt idx="540">
                  <c:v>16.457885739999998</c:v>
                </c:pt>
                <c:pt idx="541">
                  <c:v>16.794311520000001</c:v>
                </c:pt>
                <c:pt idx="542">
                  <c:v>17.10949707</c:v>
                </c:pt>
                <c:pt idx="543">
                  <c:v>17.4765625</c:v>
                </c:pt>
                <c:pt idx="544">
                  <c:v>17.798339840000001</c:v>
                </c:pt>
                <c:pt idx="545">
                  <c:v>17.798339840000001</c:v>
                </c:pt>
                <c:pt idx="546">
                  <c:v>18.17382813</c:v>
                </c:pt>
                <c:pt idx="547">
                  <c:v>18.501342770000001</c:v>
                </c:pt>
                <c:pt idx="548">
                  <c:v>18.88305664</c:v>
                </c:pt>
                <c:pt idx="549">
                  <c:v>18.88305664</c:v>
                </c:pt>
                <c:pt idx="550">
                  <c:v>19.243652340000001</c:v>
                </c:pt>
                <c:pt idx="551">
                  <c:v>19.947998049999999</c:v>
                </c:pt>
                <c:pt idx="552">
                  <c:v>19.947998049999999</c:v>
                </c:pt>
                <c:pt idx="553">
                  <c:v>20.264770510000002</c:v>
                </c:pt>
                <c:pt idx="554">
                  <c:v>20.61157227</c:v>
                </c:pt>
                <c:pt idx="555">
                  <c:v>20.61157227</c:v>
                </c:pt>
                <c:pt idx="556">
                  <c:v>21.015136720000001</c:v>
                </c:pt>
                <c:pt idx="557">
                  <c:v>21.3671875</c:v>
                </c:pt>
                <c:pt idx="558">
                  <c:v>21.778198239999998</c:v>
                </c:pt>
                <c:pt idx="559">
                  <c:v>21.778198239999998</c:v>
                </c:pt>
                <c:pt idx="560">
                  <c:v>22.55480957</c:v>
                </c:pt>
                <c:pt idx="561">
                  <c:v>22.92028809</c:v>
                </c:pt>
                <c:pt idx="562">
                  <c:v>22.92028809</c:v>
                </c:pt>
                <c:pt idx="563">
                  <c:v>23.344726560000002</c:v>
                </c:pt>
                <c:pt idx="564">
                  <c:v>23.71704102</c:v>
                </c:pt>
                <c:pt idx="565">
                  <c:v>23.71704102</c:v>
                </c:pt>
                <c:pt idx="566">
                  <c:v>24.09143066</c:v>
                </c:pt>
                <c:pt idx="567">
                  <c:v>24.52758789</c:v>
                </c:pt>
                <c:pt idx="568">
                  <c:v>24.90808105</c:v>
                </c:pt>
                <c:pt idx="569">
                  <c:v>25.351196290000001</c:v>
                </c:pt>
                <c:pt idx="570">
                  <c:v>25.768188479999999</c:v>
                </c:pt>
                <c:pt idx="571">
                  <c:v>25.768188479999999</c:v>
                </c:pt>
                <c:pt idx="572">
                  <c:v>26.18908691</c:v>
                </c:pt>
                <c:pt idx="573">
                  <c:v>26.582397459999999</c:v>
                </c:pt>
                <c:pt idx="574">
                  <c:v>27.040161130000001</c:v>
                </c:pt>
                <c:pt idx="575">
                  <c:v>27.040161130000001</c:v>
                </c:pt>
                <c:pt idx="576">
                  <c:v>27.43969727</c:v>
                </c:pt>
                <c:pt idx="577">
                  <c:v>28.27941895</c:v>
                </c:pt>
                <c:pt idx="578">
                  <c:v>28.27941895</c:v>
                </c:pt>
                <c:pt idx="579">
                  <c:v>28.720092770000001</c:v>
                </c:pt>
                <c:pt idx="580">
                  <c:v>29.19543457</c:v>
                </c:pt>
                <c:pt idx="581">
                  <c:v>29.19543457</c:v>
                </c:pt>
                <c:pt idx="582">
                  <c:v>29.643066409999999</c:v>
                </c:pt>
                <c:pt idx="583">
                  <c:v>30.094238279999999</c:v>
                </c:pt>
                <c:pt idx="584">
                  <c:v>30.515625</c:v>
                </c:pt>
                <c:pt idx="585">
                  <c:v>30.940551760000002</c:v>
                </c:pt>
                <c:pt idx="586">
                  <c:v>31.433959959999999</c:v>
                </c:pt>
                <c:pt idx="587">
                  <c:v>31.8651123</c:v>
                </c:pt>
                <c:pt idx="588">
                  <c:v>31.8651123</c:v>
                </c:pt>
                <c:pt idx="589">
                  <c:v>32.332885740000002</c:v>
                </c:pt>
                <c:pt idx="590">
                  <c:v>32.80310059</c:v>
                </c:pt>
                <c:pt idx="591">
                  <c:v>32.80310059</c:v>
                </c:pt>
                <c:pt idx="592">
                  <c:v>33.24377441</c:v>
                </c:pt>
                <c:pt idx="593">
                  <c:v>33.75549316</c:v>
                </c:pt>
                <c:pt idx="594">
                  <c:v>34.2364502</c:v>
                </c:pt>
                <c:pt idx="595">
                  <c:v>34.720458979999997</c:v>
                </c:pt>
                <c:pt idx="596">
                  <c:v>35.17346191</c:v>
                </c:pt>
                <c:pt idx="597">
                  <c:v>35.699707029999999</c:v>
                </c:pt>
                <c:pt idx="598">
                  <c:v>35.699707029999999</c:v>
                </c:pt>
                <c:pt idx="599">
                  <c:v>36.158935550000002</c:v>
                </c:pt>
                <c:pt idx="600">
                  <c:v>36.656372070000003</c:v>
                </c:pt>
                <c:pt idx="601">
                  <c:v>36.656372070000003</c:v>
                </c:pt>
                <c:pt idx="602">
                  <c:v>37.62658691</c:v>
                </c:pt>
                <c:pt idx="603">
                  <c:v>38.170654300000002</c:v>
                </c:pt>
                <c:pt idx="604">
                  <c:v>38.170654300000002</c:v>
                </c:pt>
                <c:pt idx="605">
                  <c:v>38.645141600000002</c:v>
                </c:pt>
                <c:pt idx="606">
                  <c:v>39.196289059999998</c:v>
                </c:pt>
                <c:pt idx="607">
                  <c:v>39.196289059999998</c:v>
                </c:pt>
                <c:pt idx="608">
                  <c:v>39.67736816</c:v>
                </c:pt>
                <c:pt idx="609">
                  <c:v>40.23596191</c:v>
                </c:pt>
                <c:pt idx="610">
                  <c:v>40.761230470000001</c:v>
                </c:pt>
                <c:pt idx="611">
                  <c:v>41.25231934</c:v>
                </c:pt>
                <c:pt idx="612">
                  <c:v>41.82214355</c:v>
                </c:pt>
                <c:pt idx="613">
                  <c:v>41.82214355</c:v>
                </c:pt>
                <c:pt idx="614">
                  <c:v>42.318603520000003</c:v>
                </c:pt>
                <c:pt idx="615">
                  <c:v>42.895751949999998</c:v>
                </c:pt>
                <c:pt idx="616">
                  <c:v>43.39868164</c:v>
                </c:pt>
                <c:pt idx="617">
                  <c:v>43.39868164</c:v>
                </c:pt>
                <c:pt idx="618">
                  <c:v>43.90466309</c:v>
                </c:pt>
                <c:pt idx="619">
                  <c:v>44.49243164</c:v>
                </c:pt>
                <c:pt idx="620">
                  <c:v>45.004516600000002</c:v>
                </c:pt>
                <c:pt idx="621">
                  <c:v>45.599609379999997</c:v>
                </c:pt>
                <c:pt idx="622">
                  <c:v>46.118408199999998</c:v>
                </c:pt>
                <c:pt idx="623">
                  <c:v>46.118408199999998</c:v>
                </c:pt>
                <c:pt idx="624">
                  <c:v>46.7208252</c:v>
                </c:pt>
                <c:pt idx="625">
                  <c:v>47.245605470000001</c:v>
                </c:pt>
                <c:pt idx="626">
                  <c:v>47.868164059999998</c:v>
                </c:pt>
                <c:pt idx="627">
                  <c:v>47.868164059999998</c:v>
                </c:pt>
                <c:pt idx="628">
                  <c:v>48.993164059999998</c:v>
                </c:pt>
                <c:pt idx="629">
                  <c:v>48.993164059999998</c:v>
                </c:pt>
                <c:pt idx="630">
                  <c:v>49.576782229999999</c:v>
                </c:pt>
                <c:pt idx="631">
                  <c:v>50.201416020000003</c:v>
                </c:pt>
                <c:pt idx="632">
                  <c:v>50.784423830000001</c:v>
                </c:pt>
                <c:pt idx="633">
                  <c:v>50.784423830000001</c:v>
                </c:pt>
                <c:pt idx="634">
                  <c:v>51.367675779999999</c:v>
                </c:pt>
                <c:pt idx="635">
                  <c:v>51.909545899999998</c:v>
                </c:pt>
                <c:pt idx="636">
                  <c:v>51.909545899999998</c:v>
                </c:pt>
                <c:pt idx="637">
                  <c:v>53.118286130000001</c:v>
                </c:pt>
                <c:pt idx="638">
                  <c:v>53.659545899999998</c:v>
                </c:pt>
                <c:pt idx="639">
                  <c:v>53.659545899999998</c:v>
                </c:pt>
                <c:pt idx="640">
                  <c:v>54.243286130000001</c:v>
                </c:pt>
                <c:pt idx="641">
                  <c:v>54.826660160000003</c:v>
                </c:pt>
                <c:pt idx="642">
                  <c:v>55.368408199999998</c:v>
                </c:pt>
                <c:pt idx="643">
                  <c:v>55.368408199999998</c:v>
                </c:pt>
                <c:pt idx="644">
                  <c:v>55.993408199999998</c:v>
                </c:pt>
                <c:pt idx="645">
                  <c:v>56.53515625</c:v>
                </c:pt>
                <c:pt idx="646">
                  <c:v>57.118408199999998</c:v>
                </c:pt>
                <c:pt idx="647">
                  <c:v>57.66015625</c:v>
                </c:pt>
                <c:pt idx="648">
                  <c:v>57.66015625</c:v>
                </c:pt>
                <c:pt idx="649">
                  <c:v>58.409790039999997</c:v>
                </c:pt>
                <c:pt idx="650">
                  <c:v>58.993164059999998</c:v>
                </c:pt>
                <c:pt idx="651">
                  <c:v>58.993164059999998</c:v>
                </c:pt>
                <c:pt idx="652">
                  <c:v>59.742797850000002</c:v>
                </c:pt>
                <c:pt idx="653">
                  <c:v>60.284301759999998</c:v>
                </c:pt>
                <c:pt idx="654">
                  <c:v>61.07629395</c:v>
                </c:pt>
                <c:pt idx="655">
                  <c:v>61.659545899999998</c:v>
                </c:pt>
                <c:pt idx="656">
                  <c:v>61.659545899999998</c:v>
                </c:pt>
                <c:pt idx="657">
                  <c:v>62.201171879999997</c:v>
                </c:pt>
                <c:pt idx="658">
                  <c:v>62.743041990000002</c:v>
                </c:pt>
                <c:pt idx="659">
                  <c:v>63.368041990000002</c:v>
                </c:pt>
                <c:pt idx="660">
                  <c:v>63.368041990000002</c:v>
                </c:pt>
                <c:pt idx="661">
                  <c:v>63.909790039999997</c:v>
                </c:pt>
                <c:pt idx="662">
                  <c:v>64.493041989999995</c:v>
                </c:pt>
                <c:pt idx="663">
                  <c:v>64.493041989999995</c:v>
                </c:pt>
                <c:pt idx="664">
                  <c:v>65.660034179999997</c:v>
                </c:pt>
                <c:pt idx="665">
                  <c:v>66.201904299999995</c:v>
                </c:pt>
                <c:pt idx="666">
                  <c:v>66.201904299999995</c:v>
                </c:pt>
                <c:pt idx="667">
                  <c:v>66.785278320000003</c:v>
                </c:pt>
                <c:pt idx="668">
                  <c:v>67.326782230000006</c:v>
                </c:pt>
                <c:pt idx="669">
                  <c:v>67.951660160000003</c:v>
                </c:pt>
                <c:pt idx="670">
                  <c:v>67.951660160000003</c:v>
                </c:pt>
                <c:pt idx="671">
                  <c:v>68.534790040000004</c:v>
                </c:pt>
                <c:pt idx="672">
                  <c:v>69.076416019999996</c:v>
                </c:pt>
                <c:pt idx="673">
                  <c:v>69.618286130000001</c:v>
                </c:pt>
                <c:pt idx="674">
                  <c:v>70.16015625</c:v>
                </c:pt>
                <c:pt idx="675">
                  <c:v>70.701660160000003</c:v>
                </c:pt>
                <c:pt idx="676">
                  <c:v>70.701660160000003</c:v>
                </c:pt>
                <c:pt idx="677">
                  <c:v>71.493408200000005</c:v>
                </c:pt>
                <c:pt idx="678">
                  <c:v>72.077026369999999</c:v>
                </c:pt>
                <c:pt idx="679">
                  <c:v>72.077026369999999</c:v>
                </c:pt>
                <c:pt idx="680">
                  <c:v>72.701660160000003</c:v>
                </c:pt>
                <c:pt idx="681">
                  <c:v>73.243530269999994</c:v>
                </c:pt>
                <c:pt idx="682">
                  <c:v>73.826660160000003</c:v>
                </c:pt>
                <c:pt idx="683">
                  <c:v>74.327026369999999</c:v>
                </c:pt>
                <c:pt idx="684">
                  <c:v>74.951660160000003</c:v>
                </c:pt>
                <c:pt idx="685">
                  <c:v>75.534667970000001</c:v>
                </c:pt>
                <c:pt idx="686">
                  <c:v>75.534667970000001</c:v>
                </c:pt>
                <c:pt idx="687">
                  <c:v>76.076293949999993</c:v>
                </c:pt>
                <c:pt idx="688">
                  <c:v>76.701293949999993</c:v>
                </c:pt>
                <c:pt idx="689">
                  <c:v>76.701293949999993</c:v>
                </c:pt>
                <c:pt idx="690">
                  <c:v>77.284790040000004</c:v>
                </c:pt>
                <c:pt idx="691">
                  <c:v>77.868408200000005</c:v>
                </c:pt>
                <c:pt idx="692">
                  <c:v>78.451660160000003</c:v>
                </c:pt>
                <c:pt idx="693">
                  <c:v>79.034790040000004</c:v>
                </c:pt>
                <c:pt idx="694">
                  <c:v>79.576782230000006</c:v>
                </c:pt>
                <c:pt idx="695">
                  <c:v>80.16015625</c:v>
                </c:pt>
                <c:pt idx="696">
                  <c:v>80.16015625</c:v>
                </c:pt>
                <c:pt idx="697">
                  <c:v>80.701660160000003</c:v>
                </c:pt>
                <c:pt idx="698">
                  <c:v>81.32653809</c:v>
                </c:pt>
                <c:pt idx="699">
                  <c:v>81.32653809</c:v>
                </c:pt>
                <c:pt idx="700">
                  <c:v>81.868286130000001</c:v>
                </c:pt>
                <c:pt idx="701">
                  <c:v>83.034667970000001</c:v>
                </c:pt>
                <c:pt idx="702">
                  <c:v>83.034667970000001</c:v>
                </c:pt>
                <c:pt idx="703">
                  <c:v>83.576293949999993</c:v>
                </c:pt>
                <c:pt idx="704">
                  <c:v>84.201416019999996</c:v>
                </c:pt>
                <c:pt idx="705">
                  <c:v>84.743041989999995</c:v>
                </c:pt>
                <c:pt idx="706">
                  <c:v>84.743041989999995</c:v>
                </c:pt>
                <c:pt idx="707">
                  <c:v>85.32653809</c:v>
                </c:pt>
                <c:pt idx="708">
                  <c:v>85.951904299999995</c:v>
                </c:pt>
                <c:pt idx="709">
                  <c:v>85.951904299999995</c:v>
                </c:pt>
                <c:pt idx="710">
                  <c:v>87.076782230000006</c:v>
                </c:pt>
                <c:pt idx="711">
                  <c:v>87.618652339999997</c:v>
                </c:pt>
                <c:pt idx="712">
                  <c:v>87.618652339999997</c:v>
                </c:pt>
                <c:pt idx="713">
                  <c:v>88.243286130000001</c:v>
                </c:pt>
                <c:pt idx="714">
                  <c:v>88.826416019999996</c:v>
                </c:pt>
                <c:pt idx="715">
                  <c:v>88.826416019999996</c:v>
                </c:pt>
                <c:pt idx="716">
                  <c:v>89.450927730000004</c:v>
                </c:pt>
                <c:pt idx="717">
                  <c:v>89.992797850000002</c:v>
                </c:pt>
                <c:pt idx="718">
                  <c:v>90.534545899999998</c:v>
                </c:pt>
                <c:pt idx="719">
                  <c:v>91.117797850000002</c:v>
                </c:pt>
                <c:pt idx="720">
                  <c:v>91.701049800000007</c:v>
                </c:pt>
                <c:pt idx="721">
                  <c:v>92.242919920000006</c:v>
                </c:pt>
                <c:pt idx="722">
                  <c:v>92.242919920000006</c:v>
                </c:pt>
                <c:pt idx="723">
                  <c:v>92.868408200000005</c:v>
                </c:pt>
                <c:pt idx="724">
                  <c:v>93.410034179999997</c:v>
                </c:pt>
                <c:pt idx="725">
                  <c:v>93.410034179999997</c:v>
                </c:pt>
                <c:pt idx="726">
                  <c:v>93.993408200000005</c:v>
                </c:pt>
                <c:pt idx="727">
                  <c:v>94.618286130000001</c:v>
                </c:pt>
                <c:pt idx="728">
                  <c:v>95.16015625</c:v>
                </c:pt>
                <c:pt idx="729">
                  <c:v>95.743286130000001</c:v>
                </c:pt>
                <c:pt idx="730">
                  <c:v>96.284912109999993</c:v>
                </c:pt>
                <c:pt idx="731">
                  <c:v>96.284912109999993</c:v>
                </c:pt>
                <c:pt idx="732">
                  <c:v>96.909423829999994</c:v>
                </c:pt>
                <c:pt idx="733">
                  <c:v>97.492797850000002</c:v>
                </c:pt>
                <c:pt idx="734">
                  <c:v>98.076293949999993</c:v>
                </c:pt>
                <c:pt idx="735">
                  <c:v>98.076293949999993</c:v>
                </c:pt>
                <c:pt idx="736">
                  <c:v>98.617797850000002</c:v>
                </c:pt>
                <c:pt idx="737">
                  <c:v>99.826416019999996</c:v>
                </c:pt>
                <c:pt idx="738">
                  <c:v>99.826416019999996</c:v>
                </c:pt>
                <c:pt idx="739">
                  <c:v>100.36816406</c:v>
                </c:pt>
                <c:pt idx="740">
                  <c:v>100.90991210999999</c:v>
                </c:pt>
                <c:pt idx="741">
                  <c:v>100.90991210999999</c:v>
                </c:pt>
                <c:pt idx="742">
                  <c:v>101.53515625</c:v>
                </c:pt>
                <c:pt idx="743">
                  <c:v>102.11853026999999</c:v>
                </c:pt>
                <c:pt idx="744">
                  <c:v>102.66015625</c:v>
                </c:pt>
                <c:pt idx="745">
                  <c:v>102.66015625</c:v>
                </c:pt>
                <c:pt idx="746">
                  <c:v>103.86804198999999</c:v>
                </c:pt>
                <c:pt idx="747">
                  <c:v>104.4095459</c:v>
                </c:pt>
                <c:pt idx="748">
                  <c:v>104.4095459</c:v>
                </c:pt>
                <c:pt idx="749">
                  <c:v>105.03466797</c:v>
                </c:pt>
                <c:pt idx="750">
                  <c:v>105.57604980000001</c:v>
                </c:pt>
                <c:pt idx="751">
                  <c:v>105.57604980000001</c:v>
                </c:pt>
                <c:pt idx="752">
                  <c:v>106.15979004</c:v>
                </c:pt>
                <c:pt idx="753">
                  <c:v>106.70117188</c:v>
                </c:pt>
                <c:pt idx="754">
                  <c:v>107.32666016</c:v>
                </c:pt>
                <c:pt idx="755">
                  <c:v>107.32666016</c:v>
                </c:pt>
                <c:pt idx="756">
                  <c:v>108.45166016</c:v>
                </c:pt>
                <c:pt idx="757">
                  <c:v>108.45166016</c:v>
                </c:pt>
                <c:pt idx="758">
                  <c:v>109.07641602</c:v>
                </c:pt>
                <c:pt idx="759">
                  <c:v>109.61816406</c:v>
                </c:pt>
                <c:pt idx="760">
                  <c:v>110.20129394999999</c:v>
                </c:pt>
                <c:pt idx="761">
                  <c:v>110.20129394999999</c:v>
                </c:pt>
                <c:pt idx="762">
                  <c:v>110.74316406</c:v>
                </c:pt>
                <c:pt idx="763">
                  <c:v>111.36804198999999</c:v>
                </c:pt>
                <c:pt idx="764">
                  <c:v>111.95129394999999</c:v>
                </c:pt>
                <c:pt idx="765">
                  <c:v>112.53466797</c:v>
                </c:pt>
                <c:pt idx="766">
                  <c:v>113.11816406</c:v>
                </c:pt>
                <c:pt idx="767">
                  <c:v>113.11816406</c:v>
                </c:pt>
                <c:pt idx="768">
                  <c:v>113.70166016</c:v>
                </c:pt>
                <c:pt idx="769">
                  <c:v>114.28527832</c:v>
                </c:pt>
                <c:pt idx="770">
                  <c:v>114.82666016</c:v>
                </c:pt>
                <c:pt idx="771">
                  <c:v>114.82666016</c:v>
                </c:pt>
                <c:pt idx="772">
                  <c:v>115.41015625</c:v>
                </c:pt>
                <c:pt idx="773">
                  <c:v>115.9934082</c:v>
                </c:pt>
                <c:pt idx="774">
                  <c:v>116.53515625</c:v>
                </c:pt>
                <c:pt idx="775">
                  <c:v>117.11853026999999</c:v>
                </c:pt>
                <c:pt idx="776">
                  <c:v>117.70153809</c:v>
                </c:pt>
                <c:pt idx="777">
                  <c:v>118.28442382999999</c:v>
                </c:pt>
                <c:pt idx="778">
                  <c:v>118.28442382999999</c:v>
                </c:pt>
                <c:pt idx="779">
                  <c:v>118.86755371</c:v>
                </c:pt>
                <c:pt idx="780">
                  <c:v>119.40942382999999</c:v>
                </c:pt>
                <c:pt idx="781">
                  <c:v>119.40942382999999</c:v>
                </c:pt>
                <c:pt idx="782">
                  <c:v>120.0345459</c:v>
                </c:pt>
                <c:pt idx="783">
                  <c:v>120.61816406</c:v>
                </c:pt>
                <c:pt idx="784">
                  <c:v>121.15966797</c:v>
                </c:pt>
                <c:pt idx="785">
                  <c:v>121.78527832</c:v>
                </c:pt>
                <c:pt idx="786">
                  <c:v>122.36865234</c:v>
                </c:pt>
                <c:pt idx="787">
                  <c:v>122.36865234</c:v>
                </c:pt>
                <c:pt idx="788">
                  <c:v>122.91015625</c:v>
                </c:pt>
                <c:pt idx="789">
                  <c:v>123.4934082</c:v>
                </c:pt>
                <c:pt idx="790">
                  <c:v>124.03527832</c:v>
                </c:pt>
                <c:pt idx="791">
                  <c:v>124.03527832</c:v>
                </c:pt>
                <c:pt idx="792">
                  <c:v>125.20153809</c:v>
                </c:pt>
                <c:pt idx="793">
                  <c:v>125.78466797</c:v>
                </c:pt>
                <c:pt idx="794">
                  <c:v>125.78466797</c:v>
                </c:pt>
                <c:pt idx="795">
                  <c:v>126.4095459</c:v>
                </c:pt>
                <c:pt idx="796">
                  <c:v>126.95129394999999</c:v>
                </c:pt>
                <c:pt idx="797">
                  <c:v>126.95129394999999</c:v>
                </c:pt>
                <c:pt idx="798">
                  <c:v>127.53479004</c:v>
                </c:pt>
                <c:pt idx="799">
                  <c:v>128.16003418</c:v>
                </c:pt>
                <c:pt idx="800">
                  <c:v>128.61779784999999</c:v>
                </c:pt>
                <c:pt idx="801">
                  <c:v>129.20141602000001</c:v>
                </c:pt>
                <c:pt idx="802">
                  <c:v>129.78479003999999</c:v>
                </c:pt>
                <c:pt idx="803">
                  <c:v>130.41015625</c:v>
                </c:pt>
                <c:pt idx="804">
                  <c:v>130.41015625</c:v>
                </c:pt>
                <c:pt idx="805">
                  <c:v>130.9519043</c:v>
                </c:pt>
                <c:pt idx="806">
                  <c:v>131.53527832</c:v>
                </c:pt>
                <c:pt idx="807">
                  <c:v>132.07714844</c:v>
                </c:pt>
                <c:pt idx="808">
                  <c:v>132.07714844</c:v>
                </c:pt>
                <c:pt idx="809">
                  <c:v>132.70178222999999</c:v>
                </c:pt>
                <c:pt idx="810">
                  <c:v>133.28479003999999</c:v>
                </c:pt>
                <c:pt idx="811">
                  <c:v>133.86804198999999</c:v>
                </c:pt>
                <c:pt idx="812">
                  <c:v>134.45129395000001</c:v>
                </c:pt>
                <c:pt idx="813">
                  <c:v>135.03503418</c:v>
                </c:pt>
                <c:pt idx="814">
                  <c:v>135.03503418</c:v>
                </c:pt>
                <c:pt idx="815">
                  <c:v>135.57617188</c:v>
                </c:pt>
                <c:pt idx="816">
                  <c:v>136.15991210999999</c:v>
                </c:pt>
                <c:pt idx="817">
                  <c:v>136.15991210999999</c:v>
                </c:pt>
                <c:pt idx="818">
                  <c:v>136.78527832</c:v>
                </c:pt>
                <c:pt idx="819">
                  <c:v>137.91027832</c:v>
                </c:pt>
                <c:pt idx="820">
                  <c:v>137.91027832</c:v>
                </c:pt>
                <c:pt idx="821">
                  <c:v>138.53491210999999</c:v>
                </c:pt>
                <c:pt idx="822">
                  <c:v>139.11804198999999</c:v>
                </c:pt>
                <c:pt idx="823">
                  <c:v>139.11804198999999</c:v>
                </c:pt>
                <c:pt idx="824">
                  <c:v>139.65991210999999</c:v>
                </c:pt>
                <c:pt idx="825">
                  <c:v>140.28454590000001</c:v>
                </c:pt>
                <c:pt idx="826">
                  <c:v>140.86804198999999</c:v>
                </c:pt>
                <c:pt idx="827">
                  <c:v>140.86804198999999</c:v>
                </c:pt>
                <c:pt idx="828">
                  <c:v>142.03515625</c:v>
                </c:pt>
                <c:pt idx="829">
                  <c:v>142.03515625</c:v>
                </c:pt>
                <c:pt idx="830">
                  <c:v>142.61853027000001</c:v>
                </c:pt>
                <c:pt idx="831">
                  <c:v>143.16027832</c:v>
                </c:pt>
                <c:pt idx="832">
                  <c:v>143.70178222999999</c:v>
                </c:pt>
                <c:pt idx="833">
                  <c:v>143.70178222999999</c:v>
                </c:pt>
                <c:pt idx="834">
                  <c:v>144.3269043</c:v>
                </c:pt>
                <c:pt idx="835">
                  <c:v>144.90991210999999</c:v>
                </c:pt>
                <c:pt idx="836">
                  <c:v>145.45202637</c:v>
                </c:pt>
                <c:pt idx="837">
                  <c:v>146.07641602000001</c:v>
                </c:pt>
                <c:pt idx="838">
                  <c:v>146.65966796999999</c:v>
                </c:pt>
                <c:pt idx="839">
                  <c:v>146.65966796999999</c:v>
                </c:pt>
                <c:pt idx="840">
                  <c:v>147.24304198999999</c:v>
                </c:pt>
                <c:pt idx="841">
                  <c:v>147.82641602000001</c:v>
                </c:pt>
                <c:pt idx="842">
                  <c:v>148.40991210999999</c:v>
                </c:pt>
                <c:pt idx="843">
                  <c:v>148.40991210999999</c:v>
                </c:pt>
                <c:pt idx="844">
                  <c:v>148.95153809000001</c:v>
                </c:pt>
                <c:pt idx="845">
                  <c:v>149.53491210999999</c:v>
                </c:pt>
                <c:pt idx="846">
                  <c:v>150.16003418</c:v>
                </c:pt>
                <c:pt idx="847">
                  <c:v>150.70178222999999</c:v>
                </c:pt>
                <c:pt idx="848">
                  <c:v>151.28515625</c:v>
                </c:pt>
                <c:pt idx="849">
                  <c:v>151.28515625</c:v>
                </c:pt>
                <c:pt idx="850">
                  <c:v>151.82702637</c:v>
                </c:pt>
                <c:pt idx="851">
                  <c:v>152.45153809000001</c:v>
                </c:pt>
                <c:pt idx="852">
                  <c:v>152.99328613</c:v>
                </c:pt>
                <c:pt idx="853">
                  <c:v>152.99328613</c:v>
                </c:pt>
                <c:pt idx="854">
                  <c:v>154.15979003999999</c:v>
                </c:pt>
                <c:pt idx="855">
                  <c:v>154.15979003999999</c:v>
                </c:pt>
                <c:pt idx="856">
                  <c:v>154.74304198999999</c:v>
                </c:pt>
                <c:pt idx="857">
                  <c:v>155.32653809000001</c:v>
                </c:pt>
                <c:pt idx="858">
                  <c:v>155.90991210999999</c:v>
                </c:pt>
                <c:pt idx="859">
                  <c:v>155.90991210999999</c:v>
                </c:pt>
                <c:pt idx="860">
                  <c:v>156.49353027000001</c:v>
                </c:pt>
                <c:pt idx="861">
                  <c:v>157.03515625</c:v>
                </c:pt>
                <c:pt idx="862">
                  <c:v>157.03515625</c:v>
                </c:pt>
                <c:pt idx="863">
                  <c:v>158.20166015999999</c:v>
                </c:pt>
                <c:pt idx="864">
                  <c:v>158.82629395000001</c:v>
                </c:pt>
                <c:pt idx="865">
                  <c:v>158.82629395000001</c:v>
                </c:pt>
                <c:pt idx="866">
                  <c:v>159.36804198999999</c:v>
                </c:pt>
                <c:pt idx="867">
                  <c:v>159.95129395000001</c:v>
                </c:pt>
                <c:pt idx="868">
                  <c:v>160.49291991999999</c:v>
                </c:pt>
                <c:pt idx="869">
                  <c:v>160.49291991999999</c:v>
                </c:pt>
                <c:pt idx="870">
                  <c:v>161.11755371000001</c:v>
                </c:pt>
                <c:pt idx="871">
                  <c:v>161.70104979999999</c:v>
                </c:pt>
                <c:pt idx="872">
                  <c:v>162.24279784999999</c:v>
                </c:pt>
                <c:pt idx="873">
                  <c:v>162.82629395000001</c:v>
                </c:pt>
                <c:pt idx="874">
                  <c:v>163.40966796999999</c:v>
                </c:pt>
                <c:pt idx="875">
                  <c:v>163.40966796999999</c:v>
                </c:pt>
                <c:pt idx="876">
                  <c:v>163.99328613</c:v>
                </c:pt>
                <c:pt idx="877">
                  <c:v>164.53491210999999</c:v>
                </c:pt>
                <c:pt idx="878">
                  <c:v>165.16003418</c:v>
                </c:pt>
                <c:pt idx="879">
                  <c:v>165.16003418</c:v>
                </c:pt>
                <c:pt idx="880">
                  <c:v>165.74304198999999</c:v>
                </c:pt>
                <c:pt idx="881">
                  <c:v>166.28479003999999</c:v>
                </c:pt>
                <c:pt idx="882">
                  <c:v>166.82666015999999</c:v>
                </c:pt>
                <c:pt idx="883">
                  <c:v>167.45129395000001</c:v>
                </c:pt>
                <c:pt idx="884">
                  <c:v>168.03430176000001</c:v>
                </c:pt>
                <c:pt idx="885">
                  <c:v>168.03430176000001</c:v>
                </c:pt>
                <c:pt idx="886">
                  <c:v>168.57580565999999</c:v>
                </c:pt>
                <c:pt idx="887">
                  <c:v>169.20080565999999</c:v>
                </c:pt>
                <c:pt idx="888">
                  <c:v>169.20080565999999</c:v>
                </c:pt>
                <c:pt idx="889">
                  <c:v>169.78454590000001</c:v>
                </c:pt>
                <c:pt idx="890">
                  <c:v>170.95166015999999</c:v>
                </c:pt>
                <c:pt idx="891">
                  <c:v>170.95166015999999</c:v>
                </c:pt>
                <c:pt idx="892">
                  <c:v>171.53479003999999</c:v>
                </c:pt>
                <c:pt idx="893">
                  <c:v>172.07666015999999</c:v>
                </c:pt>
                <c:pt idx="894">
                  <c:v>172.70129395000001</c:v>
                </c:pt>
                <c:pt idx="895">
                  <c:v>172.70129395000001</c:v>
                </c:pt>
                <c:pt idx="896">
                  <c:v>173.28454590000001</c:v>
                </c:pt>
                <c:pt idx="897">
                  <c:v>173.82629395000001</c:v>
                </c:pt>
                <c:pt idx="898">
                  <c:v>174.36804198999999</c:v>
                </c:pt>
                <c:pt idx="899">
                  <c:v>174.99267578000001</c:v>
                </c:pt>
                <c:pt idx="900">
                  <c:v>175.57592772999999</c:v>
                </c:pt>
                <c:pt idx="901">
                  <c:v>175.57592772999999</c:v>
                </c:pt>
                <c:pt idx="902">
                  <c:v>176.11755371000001</c:v>
                </c:pt>
                <c:pt idx="903">
                  <c:v>176.65917969</c:v>
                </c:pt>
                <c:pt idx="904">
                  <c:v>177.28442383000001</c:v>
                </c:pt>
                <c:pt idx="905">
                  <c:v>177.28442383000001</c:v>
                </c:pt>
                <c:pt idx="906">
                  <c:v>177.82604979999999</c:v>
                </c:pt>
                <c:pt idx="907">
                  <c:v>178.40942383000001</c:v>
                </c:pt>
                <c:pt idx="908">
                  <c:v>178.95092772999999</c:v>
                </c:pt>
                <c:pt idx="909">
                  <c:v>179.57629395000001</c:v>
                </c:pt>
                <c:pt idx="910">
                  <c:v>180.15966796999999</c:v>
                </c:pt>
                <c:pt idx="911">
                  <c:v>180.15966796999999</c:v>
                </c:pt>
                <c:pt idx="912">
                  <c:v>180.70141602000001</c:v>
                </c:pt>
                <c:pt idx="913">
                  <c:v>181.32629395000001</c:v>
                </c:pt>
                <c:pt idx="914">
                  <c:v>181.86779784999999</c:v>
                </c:pt>
                <c:pt idx="915">
                  <c:v>182.45117188</c:v>
                </c:pt>
                <c:pt idx="916">
                  <c:v>182.99291991999999</c:v>
                </c:pt>
                <c:pt idx="917">
                  <c:v>182.99291991999999</c:v>
                </c:pt>
                <c:pt idx="918">
                  <c:v>183.61755371000001</c:v>
                </c:pt>
                <c:pt idx="919">
                  <c:v>184.20092772999999</c:v>
                </c:pt>
                <c:pt idx="920">
                  <c:v>184.74255371000001</c:v>
                </c:pt>
                <c:pt idx="921">
                  <c:v>184.74255371000001</c:v>
                </c:pt>
                <c:pt idx="922">
                  <c:v>185.36816406</c:v>
                </c:pt>
                <c:pt idx="923">
                  <c:v>185.95153809000001</c:v>
                </c:pt>
                <c:pt idx="924">
                  <c:v>186.57641602000001</c:v>
                </c:pt>
                <c:pt idx="925">
                  <c:v>187.11791991999999</c:v>
                </c:pt>
                <c:pt idx="926">
                  <c:v>187.65979003999999</c:v>
                </c:pt>
                <c:pt idx="927">
                  <c:v>187.65979003999999</c:v>
                </c:pt>
                <c:pt idx="928">
                  <c:v>188.20141602000001</c:v>
                </c:pt>
                <c:pt idx="929">
                  <c:v>188.78454590000001</c:v>
                </c:pt>
                <c:pt idx="930">
                  <c:v>189.36755371000001</c:v>
                </c:pt>
                <c:pt idx="931">
                  <c:v>189.36755371000001</c:v>
                </c:pt>
                <c:pt idx="932">
                  <c:v>190.49279784999999</c:v>
                </c:pt>
                <c:pt idx="933">
                  <c:v>190.49279784999999</c:v>
                </c:pt>
                <c:pt idx="934">
                  <c:v>191.07580565999999</c:v>
                </c:pt>
                <c:pt idx="935">
                  <c:v>191.65893555</c:v>
                </c:pt>
                <c:pt idx="936">
                  <c:v>192.24230957</c:v>
                </c:pt>
                <c:pt idx="937">
                  <c:v>192.24230957</c:v>
                </c:pt>
                <c:pt idx="938">
                  <c:v>192.82629395000001</c:v>
                </c:pt>
                <c:pt idx="939">
                  <c:v>193.36755371000001</c:v>
                </c:pt>
                <c:pt idx="940">
                  <c:v>193.99316406</c:v>
                </c:pt>
                <c:pt idx="941">
                  <c:v>194.53466796999999</c:v>
                </c:pt>
                <c:pt idx="942">
                  <c:v>195.11828613</c:v>
                </c:pt>
                <c:pt idx="943">
                  <c:v>195.11828613</c:v>
                </c:pt>
                <c:pt idx="944">
                  <c:v>195.74304198999999</c:v>
                </c:pt>
                <c:pt idx="945">
                  <c:v>196.28479003999999</c:v>
                </c:pt>
                <c:pt idx="946">
                  <c:v>196.86779784999999</c:v>
                </c:pt>
                <c:pt idx="947">
                  <c:v>196.86779784999999</c:v>
                </c:pt>
                <c:pt idx="948">
                  <c:v>197.49255371000001</c:v>
                </c:pt>
                <c:pt idx="949">
                  <c:v>198.03430176000001</c:v>
                </c:pt>
                <c:pt idx="950">
                  <c:v>198.61767578000001</c:v>
                </c:pt>
                <c:pt idx="951">
                  <c:v>199.20092772999999</c:v>
                </c:pt>
                <c:pt idx="952">
                  <c:v>199.78430176000001</c:v>
                </c:pt>
                <c:pt idx="953">
                  <c:v>199.78430176000001</c:v>
                </c:pt>
                <c:pt idx="954">
                  <c:v>200.32592772999999</c:v>
                </c:pt>
                <c:pt idx="955">
                  <c:v>200.90979003999999</c:v>
                </c:pt>
                <c:pt idx="956">
                  <c:v>201.49316406</c:v>
                </c:pt>
                <c:pt idx="957">
                  <c:v>201.49316406</c:v>
                </c:pt>
                <c:pt idx="958">
                  <c:v>202.65991210999999</c:v>
                </c:pt>
                <c:pt idx="959">
                  <c:v>203.20178222999999</c:v>
                </c:pt>
                <c:pt idx="960">
                  <c:v>203.20178222999999</c:v>
                </c:pt>
                <c:pt idx="961">
                  <c:v>203.78503418</c:v>
                </c:pt>
                <c:pt idx="962">
                  <c:v>204.36816406</c:v>
                </c:pt>
                <c:pt idx="963">
                  <c:v>204.36816406</c:v>
                </c:pt>
                <c:pt idx="964">
                  <c:v>204.90991210999999</c:v>
                </c:pt>
                <c:pt idx="965">
                  <c:v>205.49328613</c:v>
                </c:pt>
                <c:pt idx="966">
                  <c:v>206.11779784999999</c:v>
                </c:pt>
                <c:pt idx="967">
                  <c:v>206.65930176000001</c:v>
                </c:pt>
                <c:pt idx="968">
                  <c:v>207.24267578000001</c:v>
                </c:pt>
                <c:pt idx="969">
                  <c:v>207.74291991999999</c:v>
                </c:pt>
                <c:pt idx="970">
                  <c:v>207.74291991999999</c:v>
                </c:pt>
                <c:pt idx="971">
                  <c:v>208.36791991999999</c:v>
                </c:pt>
                <c:pt idx="972">
                  <c:v>208.90917969</c:v>
                </c:pt>
                <c:pt idx="973">
                  <c:v>209.49267578000001</c:v>
                </c:pt>
                <c:pt idx="974">
                  <c:v>209.49267578000001</c:v>
                </c:pt>
                <c:pt idx="975">
                  <c:v>210.11828613</c:v>
                </c:pt>
                <c:pt idx="976">
                  <c:v>210.66003418</c:v>
                </c:pt>
                <c:pt idx="977">
                  <c:v>211.20141602000001</c:v>
                </c:pt>
                <c:pt idx="978">
                  <c:v>211.82653809000001</c:v>
                </c:pt>
                <c:pt idx="979">
                  <c:v>212.40979003999999</c:v>
                </c:pt>
                <c:pt idx="980">
                  <c:v>212.40979003999999</c:v>
                </c:pt>
                <c:pt idx="981">
                  <c:v>212.95166015999999</c:v>
                </c:pt>
                <c:pt idx="982">
                  <c:v>213.57617188</c:v>
                </c:pt>
                <c:pt idx="983">
                  <c:v>214.15954590000001</c:v>
                </c:pt>
                <c:pt idx="984">
                  <c:v>214.15954590000001</c:v>
                </c:pt>
                <c:pt idx="985">
                  <c:v>215.24291991999999</c:v>
                </c:pt>
                <c:pt idx="986">
                  <c:v>215.24291991999999</c:v>
                </c:pt>
                <c:pt idx="987">
                  <c:v>215.86791991999999</c:v>
                </c:pt>
                <c:pt idx="988">
                  <c:v>216.45141602000001</c:v>
                </c:pt>
                <c:pt idx="989">
                  <c:v>216.99291991999999</c:v>
                </c:pt>
                <c:pt idx="990">
                  <c:v>216.99291991999999</c:v>
                </c:pt>
                <c:pt idx="991">
                  <c:v>217.57653809000001</c:v>
                </c:pt>
                <c:pt idx="992">
                  <c:v>218.20153809000001</c:v>
                </c:pt>
                <c:pt idx="993">
                  <c:v>218.20153809000001</c:v>
                </c:pt>
                <c:pt idx="994">
                  <c:v>219.32629395000001</c:v>
                </c:pt>
                <c:pt idx="995">
                  <c:v>219.90966796999999</c:v>
                </c:pt>
                <c:pt idx="996">
                  <c:v>219.90966796999999</c:v>
                </c:pt>
                <c:pt idx="997">
                  <c:v>220.53417969</c:v>
                </c:pt>
                <c:pt idx="998">
                  <c:v>221.11755371000001</c:v>
                </c:pt>
                <c:pt idx="999">
                  <c:v>221.11755371000001</c:v>
                </c:pt>
                <c:pt idx="1000">
                  <c:v>221.74316406</c:v>
                </c:pt>
                <c:pt idx="1001">
                  <c:v>222.32653809000001</c:v>
                </c:pt>
                <c:pt idx="1002">
                  <c:v>222.82629395000001</c:v>
                </c:pt>
                <c:pt idx="1003">
                  <c:v>223.40979003999999</c:v>
                </c:pt>
                <c:pt idx="1004">
                  <c:v>223.95141602000001</c:v>
                </c:pt>
                <c:pt idx="1005">
                  <c:v>224.57678222999999</c:v>
                </c:pt>
                <c:pt idx="1006">
                  <c:v>224.57678222999999</c:v>
                </c:pt>
                <c:pt idx="1007">
                  <c:v>225.15991210999999</c:v>
                </c:pt>
                <c:pt idx="1008">
                  <c:v>225.70166015999999</c:v>
                </c:pt>
                <c:pt idx="1009">
                  <c:v>225.70166015999999</c:v>
                </c:pt>
                <c:pt idx="1010">
                  <c:v>226.32629395000001</c:v>
                </c:pt>
                <c:pt idx="1011">
                  <c:v>227.45129395000001</c:v>
                </c:pt>
                <c:pt idx="1012">
                  <c:v>227.45129395000001</c:v>
                </c:pt>
                <c:pt idx="1013">
                  <c:v>227.99291991999999</c:v>
                </c:pt>
                <c:pt idx="1014">
                  <c:v>228.61743164000001</c:v>
                </c:pt>
                <c:pt idx="1015">
                  <c:v>229.20104979999999</c:v>
                </c:pt>
                <c:pt idx="1016">
                  <c:v>229.20104979999999</c:v>
                </c:pt>
                <c:pt idx="1017">
                  <c:v>229.74267578000001</c:v>
                </c:pt>
                <c:pt idx="1018">
                  <c:v>230.36804198999999</c:v>
                </c:pt>
                <c:pt idx="1019">
                  <c:v>230.36804198999999</c:v>
                </c:pt>
                <c:pt idx="1020">
                  <c:v>231.49328613</c:v>
                </c:pt>
                <c:pt idx="1021">
                  <c:v>232.07678222999999</c:v>
                </c:pt>
                <c:pt idx="1022">
                  <c:v>232.07678222999999</c:v>
                </c:pt>
                <c:pt idx="1023">
                  <c:v>232.66003418</c:v>
                </c:pt>
                <c:pt idx="1024">
                  <c:v>233.20166015999999</c:v>
                </c:pt>
                <c:pt idx="1025">
                  <c:v>233.78503418</c:v>
                </c:pt>
                <c:pt idx="1026">
                  <c:v>233.78503418</c:v>
                </c:pt>
                <c:pt idx="1027">
                  <c:v>234.32678222999999</c:v>
                </c:pt>
                <c:pt idx="1028">
                  <c:v>234.95129395000001</c:v>
                </c:pt>
                <c:pt idx="1029">
                  <c:v>235.49304198999999</c:v>
                </c:pt>
                <c:pt idx="1030">
                  <c:v>236.11779784999999</c:v>
                </c:pt>
                <c:pt idx="1031">
                  <c:v>236.70117188</c:v>
                </c:pt>
                <c:pt idx="1032">
                  <c:v>236.70117188</c:v>
                </c:pt>
                <c:pt idx="1033">
                  <c:v>237.28479003999999</c:v>
                </c:pt>
                <c:pt idx="1034">
                  <c:v>237.86816406</c:v>
                </c:pt>
                <c:pt idx="1035">
                  <c:v>238.45141602000001</c:v>
                </c:pt>
                <c:pt idx="1036">
                  <c:v>238.45141602000001</c:v>
                </c:pt>
                <c:pt idx="1037">
                  <c:v>238.99291991999999</c:v>
                </c:pt>
                <c:pt idx="1038">
                  <c:v>239.57653809000001</c:v>
                </c:pt>
                <c:pt idx="1039">
                  <c:v>240.11804198999999</c:v>
                </c:pt>
                <c:pt idx="1040">
                  <c:v>240.78442383000001</c:v>
                </c:pt>
                <c:pt idx="1041">
                  <c:v>241.32617188</c:v>
                </c:pt>
                <c:pt idx="1042">
                  <c:v>241.32617188</c:v>
                </c:pt>
                <c:pt idx="1043">
                  <c:v>241.86791991999999</c:v>
                </c:pt>
                <c:pt idx="1044">
                  <c:v>242.49279784999999</c:v>
                </c:pt>
                <c:pt idx="1045">
                  <c:v>243.03442383000001</c:v>
                </c:pt>
                <c:pt idx="1046">
                  <c:v>243.03442383000001</c:v>
                </c:pt>
                <c:pt idx="1047">
                  <c:v>243.61755371000001</c:v>
                </c:pt>
                <c:pt idx="1048">
                  <c:v>244.82641602000001</c:v>
                </c:pt>
                <c:pt idx="1049">
                  <c:v>244.82641602000001</c:v>
                </c:pt>
                <c:pt idx="1050">
                  <c:v>245.32629395000001</c:v>
                </c:pt>
                <c:pt idx="1051">
                  <c:v>245.86779784999999</c:v>
                </c:pt>
                <c:pt idx="1052">
                  <c:v>245.86779784999999</c:v>
                </c:pt>
                <c:pt idx="1053">
                  <c:v>246.45141602000001</c:v>
                </c:pt>
                <c:pt idx="1054">
                  <c:v>247.07678222999999</c:v>
                </c:pt>
                <c:pt idx="1055">
                  <c:v>247.66003418</c:v>
                </c:pt>
                <c:pt idx="1056">
                  <c:v>247.66003418</c:v>
                </c:pt>
                <c:pt idx="1057">
                  <c:v>248.24304198999999</c:v>
                </c:pt>
                <c:pt idx="1058">
                  <c:v>248.82617188</c:v>
                </c:pt>
                <c:pt idx="1059">
                  <c:v>249.36791991999999</c:v>
                </c:pt>
                <c:pt idx="1060">
                  <c:v>249.99255371000001</c:v>
                </c:pt>
                <c:pt idx="1061">
                  <c:v>250.57617188</c:v>
                </c:pt>
                <c:pt idx="1062">
                  <c:v>250.57617188</c:v>
                </c:pt>
                <c:pt idx="1063">
                  <c:v>251.11755371000001</c:v>
                </c:pt>
                <c:pt idx="1064">
                  <c:v>251.78503418</c:v>
                </c:pt>
                <c:pt idx="1065">
                  <c:v>251.78503418</c:v>
                </c:pt>
                <c:pt idx="1066">
                  <c:v>252.32653809000001</c:v>
                </c:pt>
                <c:pt idx="1067">
                  <c:v>253.4934082</c:v>
                </c:pt>
                <c:pt idx="1068">
                  <c:v>253.4934082</c:v>
                </c:pt>
                <c:pt idx="1069">
                  <c:v>254.03491210999999</c:v>
                </c:pt>
                <c:pt idx="1070">
                  <c:v>254.61828613</c:v>
                </c:pt>
                <c:pt idx="1071">
                  <c:v>255.16015625</c:v>
                </c:pt>
                <c:pt idx="1072">
                  <c:v>255.16015625</c:v>
                </c:pt>
                <c:pt idx="1073">
                  <c:v>255.74328613</c:v>
                </c:pt>
                <c:pt idx="1074">
                  <c:v>256.36791992000002</c:v>
                </c:pt>
                <c:pt idx="1075">
                  <c:v>256.90942382999998</c:v>
                </c:pt>
                <c:pt idx="1076">
                  <c:v>257.45141602000001</c:v>
                </c:pt>
                <c:pt idx="1077">
                  <c:v>258.07617188</c:v>
                </c:pt>
                <c:pt idx="1078">
                  <c:v>258.07617188</c:v>
                </c:pt>
                <c:pt idx="1079">
                  <c:v>258.65954590000001</c:v>
                </c:pt>
                <c:pt idx="1080">
                  <c:v>259.20092772999999</c:v>
                </c:pt>
                <c:pt idx="1081">
                  <c:v>259.78454590000001</c:v>
                </c:pt>
                <c:pt idx="1082">
                  <c:v>259.78454590000001</c:v>
                </c:pt>
                <c:pt idx="1083">
                  <c:v>260.36816406000003</c:v>
                </c:pt>
                <c:pt idx="1084">
                  <c:v>260.90979004000002</c:v>
                </c:pt>
                <c:pt idx="1085">
                  <c:v>261.53503418000003</c:v>
                </c:pt>
                <c:pt idx="1086">
                  <c:v>262.07678222999999</c:v>
                </c:pt>
                <c:pt idx="1087">
                  <c:v>262.66015625</c:v>
                </c:pt>
                <c:pt idx="1088">
                  <c:v>262.66015625</c:v>
                </c:pt>
                <c:pt idx="1089">
                  <c:v>263.28479004000002</c:v>
                </c:pt>
                <c:pt idx="1090">
                  <c:v>263.82653808999999</c:v>
                </c:pt>
                <c:pt idx="1091">
                  <c:v>264.40942382999998</c:v>
                </c:pt>
                <c:pt idx="1092">
                  <c:v>264.40942382999998</c:v>
                </c:pt>
                <c:pt idx="1093">
                  <c:v>265.53466796999999</c:v>
                </c:pt>
                <c:pt idx="1094">
                  <c:v>265.53466796999999</c:v>
                </c:pt>
                <c:pt idx="1095">
                  <c:v>266.15979004000002</c:v>
                </c:pt>
                <c:pt idx="1096">
                  <c:v>266.74328613</c:v>
                </c:pt>
                <c:pt idx="1097">
                  <c:v>267.32653808999999</c:v>
                </c:pt>
                <c:pt idx="1098">
                  <c:v>267.32653808999999</c:v>
                </c:pt>
                <c:pt idx="1099">
                  <c:v>267.86828613</c:v>
                </c:pt>
                <c:pt idx="1100">
                  <c:v>268.49328613</c:v>
                </c:pt>
                <c:pt idx="1101">
                  <c:v>268.49328613</c:v>
                </c:pt>
                <c:pt idx="1102">
                  <c:v>269.61804198999999</c:v>
                </c:pt>
                <c:pt idx="1103">
                  <c:v>270.24267578000001</c:v>
                </c:pt>
                <c:pt idx="1104">
                  <c:v>270.24267578000001</c:v>
                </c:pt>
                <c:pt idx="1105">
                  <c:v>270.82604980000002</c:v>
                </c:pt>
                <c:pt idx="1106">
                  <c:v>271.36791992000002</c:v>
                </c:pt>
                <c:pt idx="1107">
                  <c:v>271.36791992000002</c:v>
                </c:pt>
                <c:pt idx="1108">
                  <c:v>271.99304198999999</c:v>
                </c:pt>
                <c:pt idx="1109">
                  <c:v>272.57666016000002</c:v>
                </c:pt>
                <c:pt idx="1110">
                  <c:v>273.15991210999999</c:v>
                </c:pt>
                <c:pt idx="1111">
                  <c:v>273.70153808999999</c:v>
                </c:pt>
                <c:pt idx="1112">
                  <c:v>274.28527831999997</c:v>
                </c:pt>
                <c:pt idx="1113">
                  <c:v>274.90991210999999</c:v>
                </c:pt>
                <c:pt idx="1114">
                  <c:v>274.90991210999999</c:v>
                </c:pt>
                <c:pt idx="1115">
                  <c:v>275.45166016000002</c:v>
                </c:pt>
                <c:pt idx="1116">
                  <c:v>275.99328613</c:v>
                </c:pt>
                <c:pt idx="1117">
                  <c:v>275.99328613</c:v>
                </c:pt>
                <c:pt idx="1118">
                  <c:v>276.57666016000002</c:v>
                </c:pt>
                <c:pt idx="1119">
                  <c:v>277.74279784999999</c:v>
                </c:pt>
                <c:pt idx="1120">
                  <c:v>277.74279784999999</c:v>
                </c:pt>
                <c:pt idx="1121">
                  <c:v>278.32580566000001</c:v>
                </c:pt>
                <c:pt idx="1122">
                  <c:v>278.90917968999997</c:v>
                </c:pt>
                <c:pt idx="1123">
                  <c:v>279.45080566000001</c:v>
                </c:pt>
                <c:pt idx="1124">
                  <c:v>279.45080566000001</c:v>
                </c:pt>
                <c:pt idx="1125">
                  <c:v>280.07641602000001</c:v>
                </c:pt>
                <c:pt idx="1126">
                  <c:v>280.65991210999999</c:v>
                </c:pt>
                <c:pt idx="1127">
                  <c:v>280.65991210999999</c:v>
                </c:pt>
                <c:pt idx="1128">
                  <c:v>281.78503418000003</c:v>
                </c:pt>
                <c:pt idx="1129">
                  <c:v>282.32653808999999</c:v>
                </c:pt>
                <c:pt idx="1130">
                  <c:v>282.32653808999999</c:v>
                </c:pt>
                <c:pt idx="1131">
                  <c:v>282.95153808999999</c:v>
                </c:pt>
                <c:pt idx="1132">
                  <c:v>283.53454590000001</c:v>
                </c:pt>
                <c:pt idx="1133">
                  <c:v>283.53454590000001</c:v>
                </c:pt>
                <c:pt idx="1134">
                  <c:v>284.07641602000001</c:v>
                </c:pt>
                <c:pt idx="1135">
                  <c:v>284.70117188</c:v>
                </c:pt>
                <c:pt idx="1136">
                  <c:v>285.28442382999998</c:v>
                </c:pt>
                <c:pt idx="1137">
                  <c:v>285.86779784999999</c:v>
                </c:pt>
                <c:pt idx="1138">
                  <c:v>286.40942382999998</c:v>
                </c:pt>
                <c:pt idx="1139">
                  <c:v>287.03479004000002</c:v>
                </c:pt>
                <c:pt idx="1140">
                  <c:v>287.03479004000002</c:v>
                </c:pt>
                <c:pt idx="1141">
                  <c:v>287.57653808999999</c:v>
                </c:pt>
                <c:pt idx="1142">
                  <c:v>288.15991210999999</c:v>
                </c:pt>
                <c:pt idx="1143">
                  <c:v>288.15991210999999</c:v>
                </c:pt>
                <c:pt idx="1144">
                  <c:v>288.99316406000003</c:v>
                </c:pt>
                <c:pt idx="1145">
                  <c:v>288.99316406000003</c:v>
                </c:pt>
                <c:pt idx="1146">
                  <c:v>290.15979004000002</c:v>
                </c:pt>
                <c:pt idx="1147">
                  <c:v>290.74291992000002</c:v>
                </c:pt>
                <c:pt idx="1148">
                  <c:v>290.74291992000002</c:v>
                </c:pt>
                <c:pt idx="1149">
                  <c:v>291.28491210999999</c:v>
                </c:pt>
                <c:pt idx="1150">
                  <c:v>291.90954590000001</c:v>
                </c:pt>
                <c:pt idx="1151">
                  <c:v>292.49267578000001</c:v>
                </c:pt>
                <c:pt idx="1152">
                  <c:v>292.49267578000001</c:v>
                </c:pt>
                <c:pt idx="1153">
                  <c:v>293.03442382999998</c:v>
                </c:pt>
                <c:pt idx="1154">
                  <c:v>293.61767578000001</c:v>
                </c:pt>
                <c:pt idx="1155">
                  <c:v>294.20129394999998</c:v>
                </c:pt>
                <c:pt idx="1156">
                  <c:v>294.78454590000001</c:v>
                </c:pt>
                <c:pt idx="1157">
                  <c:v>295.36804198999999</c:v>
                </c:pt>
                <c:pt idx="1158">
                  <c:v>295.36804198999999</c:v>
                </c:pt>
                <c:pt idx="1159">
                  <c:v>295.90991210999999</c:v>
                </c:pt>
                <c:pt idx="1160">
                  <c:v>296.49328613</c:v>
                </c:pt>
                <c:pt idx="1161">
                  <c:v>296.49328613</c:v>
                </c:pt>
                <c:pt idx="1162">
                  <c:v>297.11828613</c:v>
                </c:pt>
                <c:pt idx="1163">
                  <c:v>298.28430176000001</c:v>
                </c:pt>
                <c:pt idx="1164">
                  <c:v>298.28430176000001</c:v>
                </c:pt>
                <c:pt idx="1165">
                  <c:v>298.86755370999998</c:v>
                </c:pt>
                <c:pt idx="1166">
                  <c:v>299.45080566000001</c:v>
                </c:pt>
                <c:pt idx="1167">
                  <c:v>299.45080566000001</c:v>
                </c:pt>
                <c:pt idx="1168">
                  <c:v>299.99243164000001</c:v>
                </c:pt>
                <c:pt idx="1169">
                  <c:v>300.57580566000001</c:v>
                </c:pt>
                <c:pt idx="1170">
                  <c:v>301.15930176000001</c:v>
                </c:pt>
                <c:pt idx="1171">
                  <c:v>301.70092772999999</c:v>
                </c:pt>
                <c:pt idx="1172">
                  <c:v>302.32641602000001</c:v>
                </c:pt>
                <c:pt idx="1173">
                  <c:v>302.90991210999999</c:v>
                </c:pt>
                <c:pt idx="1174">
                  <c:v>302.90991210999999</c:v>
                </c:pt>
                <c:pt idx="1175">
                  <c:v>303.45153808999999</c:v>
                </c:pt>
                <c:pt idx="1176">
                  <c:v>304.07617188</c:v>
                </c:pt>
                <c:pt idx="1177">
                  <c:v>304.07617188</c:v>
                </c:pt>
                <c:pt idx="1178">
                  <c:v>304.65954590000001</c:v>
                </c:pt>
                <c:pt idx="1179">
                  <c:v>305.20129394999998</c:v>
                </c:pt>
                <c:pt idx="1180">
                  <c:v>305.74291992000002</c:v>
                </c:pt>
                <c:pt idx="1181">
                  <c:v>306.36755370999998</c:v>
                </c:pt>
                <c:pt idx="1182">
                  <c:v>306.95092772999999</c:v>
                </c:pt>
                <c:pt idx="1183">
                  <c:v>307.49267578000001</c:v>
                </c:pt>
                <c:pt idx="1184">
                  <c:v>307.49267578000001</c:v>
                </c:pt>
                <c:pt idx="1185">
                  <c:v>308.07592772999999</c:v>
                </c:pt>
                <c:pt idx="1186">
                  <c:v>308.65930176000001</c:v>
                </c:pt>
                <c:pt idx="1187">
                  <c:v>308.65930176000001</c:v>
                </c:pt>
                <c:pt idx="1188">
                  <c:v>309.20104980000002</c:v>
                </c:pt>
                <c:pt idx="1189">
                  <c:v>310.40979004000002</c:v>
                </c:pt>
                <c:pt idx="1190">
                  <c:v>310.40979004000002</c:v>
                </c:pt>
                <c:pt idx="1191">
                  <c:v>311.03454590000001</c:v>
                </c:pt>
                <c:pt idx="1192">
                  <c:v>311.49304198999999</c:v>
                </c:pt>
                <c:pt idx="1193">
                  <c:v>312.11816406000003</c:v>
                </c:pt>
                <c:pt idx="1194">
                  <c:v>312.11816406000003</c:v>
                </c:pt>
                <c:pt idx="1195">
                  <c:v>312.70117188</c:v>
                </c:pt>
                <c:pt idx="1196">
                  <c:v>313.24291992000002</c:v>
                </c:pt>
                <c:pt idx="1197">
                  <c:v>313.24291992000002</c:v>
                </c:pt>
                <c:pt idx="1198">
                  <c:v>314.45056152000001</c:v>
                </c:pt>
                <c:pt idx="1199">
                  <c:v>314.99255370999998</c:v>
                </c:pt>
                <c:pt idx="1200">
                  <c:v>314.99255370999998</c:v>
                </c:pt>
                <c:pt idx="1201">
                  <c:v>315.61779784999999</c:v>
                </c:pt>
                <c:pt idx="1202">
                  <c:v>316.20141602000001</c:v>
                </c:pt>
                <c:pt idx="1203">
                  <c:v>316.20141602000001</c:v>
                </c:pt>
                <c:pt idx="1204">
                  <c:v>316.74291992000002</c:v>
                </c:pt>
                <c:pt idx="1205">
                  <c:v>317.28454590000001</c:v>
                </c:pt>
                <c:pt idx="1206">
                  <c:v>317.82592772999999</c:v>
                </c:pt>
                <c:pt idx="1207">
                  <c:v>318.45129394999998</c:v>
                </c:pt>
                <c:pt idx="1208">
                  <c:v>319.03454590000001</c:v>
                </c:pt>
                <c:pt idx="1209">
                  <c:v>319.57641602000001</c:v>
                </c:pt>
                <c:pt idx="1210">
                  <c:v>319.57641602000001</c:v>
                </c:pt>
                <c:pt idx="1211">
                  <c:v>320.20117188</c:v>
                </c:pt>
                <c:pt idx="1212">
                  <c:v>320.74267578000001</c:v>
                </c:pt>
                <c:pt idx="1213">
                  <c:v>321.32604980000002</c:v>
                </c:pt>
                <c:pt idx="1214">
                  <c:v>321.32604980000002</c:v>
                </c:pt>
                <c:pt idx="1215">
                  <c:v>321.86767578000001</c:v>
                </c:pt>
                <c:pt idx="1216">
                  <c:v>322.49243164000001</c:v>
                </c:pt>
                <c:pt idx="1217">
                  <c:v>323.03405762</c:v>
                </c:pt>
                <c:pt idx="1218">
                  <c:v>323.61730956999997</c:v>
                </c:pt>
                <c:pt idx="1219">
                  <c:v>324.15917968999997</c:v>
                </c:pt>
                <c:pt idx="1220">
                  <c:v>324.15917968999997</c:v>
                </c:pt>
                <c:pt idx="1221">
                  <c:v>324.78430176000001</c:v>
                </c:pt>
                <c:pt idx="1222">
                  <c:v>325.36804198999999</c:v>
                </c:pt>
                <c:pt idx="1223">
                  <c:v>325.36804198999999</c:v>
                </c:pt>
                <c:pt idx="1224">
                  <c:v>325.90942382999998</c:v>
                </c:pt>
                <c:pt idx="1225">
                  <c:v>327.11791992000002</c:v>
                </c:pt>
                <c:pt idx="1226">
                  <c:v>327.11791992000002</c:v>
                </c:pt>
                <c:pt idx="1227">
                  <c:v>327.65979004000002</c:v>
                </c:pt>
                <c:pt idx="1228">
                  <c:v>328.28442382999998</c:v>
                </c:pt>
                <c:pt idx="1229">
                  <c:v>328.86743164000001</c:v>
                </c:pt>
                <c:pt idx="1230">
                  <c:v>328.86743164000001</c:v>
                </c:pt>
                <c:pt idx="1231">
                  <c:v>329.40905762</c:v>
                </c:pt>
                <c:pt idx="1232">
                  <c:v>329.95092772999999</c:v>
                </c:pt>
                <c:pt idx="1233">
                  <c:v>330.53417968999997</c:v>
                </c:pt>
                <c:pt idx="1234">
                  <c:v>331.07580566000001</c:v>
                </c:pt>
                <c:pt idx="1235">
                  <c:v>331.70068358999998</c:v>
                </c:pt>
                <c:pt idx="1236">
                  <c:v>331.70068358999998</c:v>
                </c:pt>
                <c:pt idx="1237">
                  <c:v>332.28442382999998</c:v>
                </c:pt>
                <c:pt idx="1238">
                  <c:v>332.82604980000002</c:v>
                </c:pt>
                <c:pt idx="1239">
                  <c:v>333.36743164000001</c:v>
                </c:pt>
                <c:pt idx="1240">
                  <c:v>333.36743164000001</c:v>
                </c:pt>
                <c:pt idx="1241">
                  <c:v>333.90930176000001</c:v>
                </c:pt>
                <c:pt idx="1242">
                  <c:v>335.03430176000001</c:v>
                </c:pt>
                <c:pt idx="1243">
                  <c:v>335.03430176000001</c:v>
                </c:pt>
                <c:pt idx="1244">
                  <c:v>335.57568358999998</c:v>
                </c:pt>
                <c:pt idx="1245">
                  <c:v>336.15930176000001</c:v>
                </c:pt>
                <c:pt idx="1246">
                  <c:v>336.78466796999999</c:v>
                </c:pt>
                <c:pt idx="1247">
                  <c:v>336.78466796999999</c:v>
                </c:pt>
                <c:pt idx="1248">
                  <c:v>337.32629394999998</c:v>
                </c:pt>
                <c:pt idx="1249">
                  <c:v>337.90979004000002</c:v>
                </c:pt>
                <c:pt idx="1250">
                  <c:v>337.90979004000002</c:v>
                </c:pt>
                <c:pt idx="1251">
                  <c:v>339.07617188</c:v>
                </c:pt>
                <c:pt idx="1252">
                  <c:v>339.65917968999997</c:v>
                </c:pt>
                <c:pt idx="1253">
                  <c:v>339.65917968999997</c:v>
                </c:pt>
                <c:pt idx="1254">
                  <c:v>340.20092772999999</c:v>
                </c:pt>
                <c:pt idx="1255">
                  <c:v>340.82556152000001</c:v>
                </c:pt>
                <c:pt idx="1256">
                  <c:v>341.36743164000001</c:v>
                </c:pt>
                <c:pt idx="1257">
                  <c:v>341.36743164000001</c:v>
                </c:pt>
                <c:pt idx="1258">
                  <c:v>341.95043944999998</c:v>
                </c:pt>
                <c:pt idx="1259">
                  <c:v>342.53393555000002</c:v>
                </c:pt>
                <c:pt idx="1260">
                  <c:v>343.11755370999998</c:v>
                </c:pt>
                <c:pt idx="1261">
                  <c:v>343.70104980000002</c:v>
                </c:pt>
                <c:pt idx="1262">
                  <c:v>344.24267578000001</c:v>
                </c:pt>
                <c:pt idx="1263">
                  <c:v>344.24267578000001</c:v>
                </c:pt>
                <c:pt idx="1264">
                  <c:v>344.86767578000001</c:v>
                </c:pt>
                <c:pt idx="1265">
                  <c:v>345.45104980000002</c:v>
                </c:pt>
                <c:pt idx="1266">
                  <c:v>345.99279784999999</c:v>
                </c:pt>
                <c:pt idx="1267">
                  <c:v>345.99279784999999</c:v>
                </c:pt>
                <c:pt idx="1268">
                  <c:v>346.53442382999998</c:v>
                </c:pt>
                <c:pt idx="1269">
                  <c:v>347.15917968999997</c:v>
                </c:pt>
                <c:pt idx="1270">
                  <c:v>347.70092772999999</c:v>
                </c:pt>
                <c:pt idx="1271">
                  <c:v>348.28405762</c:v>
                </c:pt>
                <c:pt idx="1272">
                  <c:v>348.90881347999999</c:v>
                </c:pt>
                <c:pt idx="1273">
                  <c:v>348.90881347999999</c:v>
                </c:pt>
                <c:pt idx="1274">
                  <c:v>349.45031738</c:v>
                </c:pt>
                <c:pt idx="1275">
                  <c:v>350.03381347999999</c:v>
                </c:pt>
                <c:pt idx="1276">
                  <c:v>350.57556152000001</c:v>
                </c:pt>
                <c:pt idx="1277">
                  <c:v>350.57556152000001</c:v>
                </c:pt>
                <c:pt idx="1278">
                  <c:v>351.74255370999998</c:v>
                </c:pt>
                <c:pt idx="1279">
                  <c:v>351.74255370999998</c:v>
                </c:pt>
                <c:pt idx="1280">
                  <c:v>352.28405762</c:v>
                </c:pt>
                <c:pt idx="1281">
                  <c:v>352.90942382999998</c:v>
                </c:pt>
                <c:pt idx="1282">
                  <c:v>353.49279784999999</c:v>
                </c:pt>
                <c:pt idx="1283">
                  <c:v>353.49279784999999</c:v>
                </c:pt>
                <c:pt idx="1284">
                  <c:v>354.11743164000001</c:v>
                </c:pt>
                <c:pt idx="1285">
                  <c:v>354.65930176000001</c:v>
                </c:pt>
                <c:pt idx="1286">
                  <c:v>355.20080566000001</c:v>
                </c:pt>
                <c:pt idx="1287">
                  <c:v>355.74267578000001</c:v>
                </c:pt>
                <c:pt idx="1288">
                  <c:v>356.32592772999999</c:v>
                </c:pt>
                <c:pt idx="1289">
                  <c:v>356.86743164000001</c:v>
                </c:pt>
                <c:pt idx="1290">
                  <c:v>356.86743164000001</c:v>
                </c:pt>
                <c:pt idx="1291">
                  <c:v>357.45080566000001</c:v>
                </c:pt>
                <c:pt idx="1292">
                  <c:v>358.03393555000002</c:v>
                </c:pt>
                <c:pt idx="1293">
                  <c:v>358.03393555000002</c:v>
                </c:pt>
                <c:pt idx="1294">
                  <c:v>358.6171875</c:v>
                </c:pt>
                <c:pt idx="1295">
                  <c:v>359.20043944999998</c:v>
                </c:pt>
                <c:pt idx="1296">
                  <c:v>359.78393555000002</c:v>
                </c:pt>
                <c:pt idx="1297">
                  <c:v>360.32556152000001</c:v>
                </c:pt>
                <c:pt idx="1298">
                  <c:v>360.90930176000001</c:v>
                </c:pt>
                <c:pt idx="1299">
                  <c:v>361.49255370999998</c:v>
                </c:pt>
                <c:pt idx="1300">
                  <c:v>361.49255370999998</c:v>
                </c:pt>
                <c:pt idx="1301">
                  <c:v>362.03430176000001</c:v>
                </c:pt>
                <c:pt idx="1302">
                  <c:v>362.65942382999998</c:v>
                </c:pt>
                <c:pt idx="1303">
                  <c:v>363.20117188</c:v>
                </c:pt>
                <c:pt idx="1304">
                  <c:v>363.20117188</c:v>
                </c:pt>
                <c:pt idx="1305">
                  <c:v>364.28454590000001</c:v>
                </c:pt>
                <c:pt idx="1306">
                  <c:v>364.28454590000001</c:v>
                </c:pt>
                <c:pt idx="1307">
                  <c:v>364.71105956999997</c:v>
                </c:pt>
                <c:pt idx="1308">
                  <c:v>364.93933105000002</c:v>
                </c:pt>
                <c:pt idx="1309">
                  <c:v>365.03015137</c:v>
                </c:pt>
                <c:pt idx="1310">
                  <c:v>365.03015137</c:v>
                </c:pt>
                <c:pt idx="1311">
                  <c:v>364.98596191000001</c:v>
                </c:pt>
                <c:pt idx="1312">
                  <c:v>365.01257323999999</c:v>
                </c:pt>
                <c:pt idx="1313">
                  <c:v>364.9921875</c:v>
                </c:pt>
                <c:pt idx="1314">
                  <c:v>365.00158691000001</c:v>
                </c:pt>
                <c:pt idx="1315">
                  <c:v>365.00402831999997</c:v>
                </c:pt>
                <c:pt idx="1316">
                  <c:v>365.00402831999997</c:v>
                </c:pt>
                <c:pt idx="1317">
                  <c:v>364.99768066000001</c:v>
                </c:pt>
                <c:pt idx="1318">
                  <c:v>364.99853516000002</c:v>
                </c:pt>
                <c:pt idx="1319">
                  <c:v>365.00244141000002</c:v>
                </c:pt>
                <c:pt idx="1320">
                  <c:v>365.00244141000002</c:v>
                </c:pt>
                <c:pt idx="1321">
                  <c:v>364.99902343999997</c:v>
                </c:pt>
                <c:pt idx="1322">
                  <c:v>365.00097656000003</c:v>
                </c:pt>
                <c:pt idx="1323">
                  <c:v>365.00073242000002</c:v>
                </c:pt>
                <c:pt idx="1324">
                  <c:v>365.00073242000002</c:v>
                </c:pt>
                <c:pt idx="1325">
                  <c:v>365.00073242000002</c:v>
                </c:pt>
                <c:pt idx="1326">
                  <c:v>365.00073242000002</c:v>
                </c:pt>
                <c:pt idx="1327">
                  <c:v>365.00073242000002</c:v>
                </c:pt>
                <c:pt idx="1328">
                  <c:v>365.00073242000002</c:v>
                </c:pt>
                <c:pt idx="1329">
                  <c:v>365.00073242000002</c:v>
                </c:pt>
                <c:pt idx="1330">
                  <c:v>365.00073242000002</c:v>
                </c:pt>
                <c:pt idx="1331">
                  <c:v>365.00085448999999</c:v>
                </c:pt>
                <c:pt idx="1332">
                  <c:v>365.00085448999999</c:v>
                </c:pt>
                <c:pt idx="1333">
                  <c:v>365.00085448999999</c:v>
                </c:pt>
                <c:pt idx="1334">
                  <c:v>365.00073242000002</c:v>
                </c:pt>
                <c:pt idx="1335">
                  <c:v>365.00073242000002</c:v>
                </c:pt>
                <c:pt idx="1336">
                  <c:v>365.00073242000002</c:v>
                </c:pt>
                <c:pt idx="1337">
                  <c:v>365.00073242000002</c:v>
                </c:pt>
                <c:pt idx="1338">
                  <c:v>365.00073242000002</c:v>
                </c:pt>
                <c:pt idx="1339">
                  <c:v>365.00073242000002</c:v>
                </c:pt>
                <c:pt idx="1340">
                  <c:v>365.00073242000002</c:v>
                </c:pt>
                <c:pt idx="1341">
                  <c:v>365.00073242000002</c:v>
                </c:pt>
                <c:pt idx="1342">
                  <c:v>365.00073242000002</c:v>
                </c:pt>
                <c:pt idx="1343">
                  <c:v>365.00073242000002</c:v>
                </c:pt>
                <c:pt idx="1344">
                  <c:v>365.00073242000002</c:v>
                </c:pt>
                <c:pt idx="1345">
                  <c:v>365.00073242000002</c:v>
                </c:pt>
                <c:pt idx="1346">
                  <c:v>365.00073242000002</c:v>
                </c:pt>
                <c:pt idx="1347">
                  <c:v>365.00073242000002</c:v>
                </c:pt>
                <c:pt idx="1348">
                  <c:v>365.00073242000002</c:v>
                </c:pt>
                <c:pt idx="1349">
                  <c:v>365.00073242000002</c:v>
                </c:pt>
                <c:pt idx="1350">
                  <c:v>365.00073242000002</c:v>
                </c:pt>
                <c:pt idx="1351">
                  <c:v>365.00073242000002</c:v>
                </c:pt>
                <c:pt idx="1352">
                  <c:v>365.00073242000002</c:v>
                </c:pt>
                <c:pt idx="1353">
                  <c:v>365.00073242000002</c:v>
                </c:pt>
                <c:pt idx="1354">
                  <c:v>365.00073242000002</c:v>
                </c:pt>
                <c:pt idx="1355">
                  <c:v>365.00073242000002</c:v>
                </c:pt>
                <c:pt idx="1356">
                  <c:v>365.00073242000002</c:v>
                </c:pt>
                <c:pt idx="1357">
                  <c:v>365.00073242000002</c:v>
                </c:pt>
                <c:pt idx="1358">
                  <c:v>365.00073242000002</c:v>
                </c:pt>
                <c:pt idx="1359">
                  <c:v>365.00073242000002</c:v>
                </c:pt>
                <c:pt idx="1360">
                  <c:v>365.00073242000002</c:v>
                </c:pt>
                <c:pt idx="1361">
                  <c:v>365.00073242000002</c:v>
                </c:pt>
                <c:pt idx="1362">
                  <c:v>365.00073242000002</c:v>
                </c:pt>
                <c:pt idx="1363">
                  <c:v>365.00073242000002</c:v>
                </c:pt>
                <c:pt idx="1364">
                  <c:v>365.00073242000002</c:v>
                </c:pt>
                <c:pt idx="1365">
                  <c:v>365.00073242000002</c:v>
                </c:pt>
                <c:pt idx="1366">
                  <c:v>365.00073242000002</c:v>
                </c:pt>
                <c:pt idx="1367">
                  <c:v>365.00073242000002</c:v>
                </c:pt>
                <c:pt idx="1368">
                  <c:v>365.00073242000002</c:v>
                </c:pt>
                <c:pt idx="1369">
                  <c:v>365.00073242000002</c:v>
                </c:pt>
                <c:pt idx="1370">
                  <c:v>365.00073242000002</c:v>
                </c:pt>
                <c:pt idx="1371">
                  <c:v>365.00073242000002</c:v>
                </c:pt>
                <c:pt idx="1372">
                  <c:v>365.00073242000002</c:v>
                </c:pt>
                <c:pt idx="1373">
                  <c:v>365.00073242000002</c:v>
                </c:pt>
                <c:pt idx="1374">
                  <c:v>365.00073242000002</c:v>
                </c:pt>
                <c:pt idx="1375">
                  <c:v>365.00073242000002</c:v>
                </c:pt>
                <c:pt idx="1376">
                  <c:v>365.00073242000002</c:v>
                </c:pt>
                <c:pt idx="1377">
                  <c:v>365.00073242000002</c:v>
                </c:pt>
                <c:pt idx="1378">
                  <c:v>365.00073242000002</c:v>
                </c:pt>
                <c:pt idx="1379">
                  <c:v>365.00073242000002</c:v>
                </c:pt>
                <c:pt idx="1380">
                  <c:v>365.00073242000002</c:v>
                </c:pt>
                <c:pt idx="1381">
                  <c:v>365.00073242000002</c:v>
                </c:pt>
                <c:pt idx="1382">
                  <c:v>365.00073242000002</c:v>
                </c:pt>
                <c:pt idx="1383">
                  <c:v>365.00073242000002</c:v>
                </c:pt>
                <c:pt idx="1384">
                  <c:v>365.00073242000002</c:v>
                </c:pt>
                <c:pt idx="1385">
                  <c:v>365.00073242000002</c:v>
                </c:pt>
                <c:pt idx="1386">
                  <c:v>365.00073242000002</c:v>
                </c:pt>
                <c:pt idx="1387">
                  <c:v>365.00073242000002</c:v>
                </c:pt>
                <c:pt idx="1388">
                  <c:v>365.00073242000002</c:v>
                </c:pt>
                <c:pt idx="1389">
                  <c:v>365.00073242000002</c:v>
                </c:pt>
                <c:pt idx="1390">
                  <c:v>365.00073242000002</c:v>
                </c:pt>
                <c:pt idx="1391">
                  <c:v>365.00073242000002</c:v>
                </c:pt>
                <c:pt idx="1392">
                  <c:v>365.00073242000002</c:v>
                </c:pt>
                <c:pt idx="1393">
                  <c:v>365.00073242000002</c:v>
                </c:pt>
                <c:pt idx="1394">
                  <c:v>365.00073242000002</c:v>
                </c:pt>
                <c:pt idx="1395">
                  <c:v>365.00073242000002</c:v>
                </c:pt>
                <c:pt idx="1396">
                  <c:v>365.00073242000002</c:v>
                </c:pt>
                <c:pt idx="1397">
                  <c:v>365.00073242000002</c:v>
                </c:pt>
                <c:pt idx="1398">
                  <c:v>365.00073242000002</c:v>
                </c:pt>
                <c:pt idx="1399">
                  <c:v>365.00073242000002</c:v>
                </c:pt>
                <c:pt idx="1400">
                  <c:v>365.00073242000002</c:v>
                </c:pt>
                <c:pt idx="1401">
                  <c:v>365.00073242000002</c:v>
                </c:pt>
                <c:pt idx="1402">
                  <c:v>365.00073242000002</c:v>
                </c:pt>
                <c:pt idx="1403">
                  <c:v>365.00073242000002</c:v>
                </c:pt>
                <c:pt idx="1404">
                  <c:v>365.00073242000002</c:v>
                </c:pt>
                <c:pt idx="1405">
                  <c:v>365.00073242000002</c:v>
                </c:pt>
                <c:pt idx="1406">
                  <c:v>365.00073242000002</c:v>
                </c:pt>
                <c:pt idx="1407">
                  <c:v>365.00073242000002</c:v>
                </c:pt>
                <c:pt idx="1408">
                  <c:v>365.00073242000002</c:v>
                </c:pt>
                <c:pt idx="1409">
                  <c:v>365.00073242000002</c:v>
                </c:pt>
                <c:pt idx="1410">
                  <c:v>365.00073242000002</c:v>
                </c:pt>
                <c:pt idx="1411">
                  <c:v>365.00073242000002</c:v>
                </c:pt>
                <c:pt idx="1412">
                  <c:v>365.00073242000002</c:v>
                </c:pt>
                <c:pt idx="1413">
                  <c:v>365.00073242000002</c:v>
                </c:pt>
                <c:pt idx="1414">
                  <c:v>365.00073242000002</c:v>
                </c:pt>
                <c:pt idx="1415">
                  <c:v>365.00073242000002</c:v>
                </c:pt>
                <c:pt idx="1416">
                  <c:v>365.00073242000002</c:v>
                </c:pt>
                <c:pt idx="1417">
                  <c:v>365.00073242000002</c:v>
                </c:pt>
                <c:pt idx="1418">
                  <c:v>365.00073242000002</c:v>
                </c:pt>
                <c:pt idx="1419">
                  <c:v>365.00073242000002</c:v>
                </c:pt>
                <c:pt idx="1420">
                  <c:v>365.00073242000002</c:v>
                </c:pt>
                <c:pt idx="1421">
                  <c:v>365.00073242000002</c:v>
                </c:pt>
                <c:pt idx="1422">
                  <c:v>365.00073242000002</c:v>
                </c:pt>
                <c:pt idx="1423">
                  <c:v>365.00073242000002</c:v>
                </c:pt>
                <c:pt idx="1424">
                  <c:v>365.00073242000002</c:v>
                </c:pt>
                <c:pt idx="1425">
                  <c:v>365.00073242000002</c:v>
                </c:pt>
                <c:pt idx="1426">
                  <c:v>365.00073242000002</c:v>
                </c:pt>
                <c:pt idx="1427">
                  <c:v>365.00073242000002</c:v>
                </c:pt>
                <c:pt idx="1428">
                  <c:v>365.00073242000002</c:v>
                </c:pt>
                <c:pt idx="1429">
                  <c:v>365.00073242000002</c:v>
                </c:pt>
                <c:pt idx="1430">
                  <c:v>365.00073242000002</c:v>
                </c:pt>
                <c:pt idx="1431">
                  <c:v>365.00073242000002</c:v>
                </c:pt>
                <c:pt idx="1432">
                  <c:v>365.00073242000002</c:v>
                </c:pt>
                <c:pt idx="1433">
                  <c:v>365.00073242000002</c:v>
                </c:pt>
                <c:pt idx="1434">
                  <c:v>365.00073242000002</c:v>
                </c:pt>
                <c:pt idx="1435">
                  <c:v>365.00073242000002</c:v>
                </c:pt>
                <c:pt idx="1436">
                  <c:v>365.00073242000002</c:v>
                </c:pt>
                <c:pt idx="1437">
                  <c:v>365.00073242000002</c:v>
                </c:pt>
                <c:pt idx="1438">
                  <c:v>365.00073242000002</c:v>
                </c:pt>
                <c:pt idx="1439">
                  <c:v>365.00073242000002</c:v>
                </c:pt>
                <c:pt idx="1440">
                  <c:v>365.00073242000002</c:v>
                </c:pt>
                <c:pt idx="1441">
                  <c:v>365.00073242000002</c:v>
                </c:pt>
                <c:pt idx="1442">
                  <c:v>365.00073242000002</c:v>
                </c:pt>
                <c:pt idx="1443">
                  <c:v>365.00073242000002</c:v>
                </c:pt>
                <c:pt idx="1444">
                  <c:v>365.00073242000002</c:v>
                </c:pt>
                <c:pt idx="1445">
                  <c:v>365.00073242000002</c:v>
                </c:pt>
                <c:pt idx="1446">
                  <c:v>365.00073242000002</c:v>
                </c:pt>
                <c:pt idx="1447">
                  <c:v>365.00073242000002</c:v>
                </c:pt>
                <c:pt idx="1448">
                  <c:v>365.00073242000002</c:v>
                </c:pt>
                <c:pt idx="1449">
                  <c:v>365.00073242000002</c:v>
                </c:pt>
                <c:pt idx="1450">
                  <c:v>365.00073242000002</c:v>
                </c:pt>
                <c:pt idx="1451">
                  <c:v>365.00073242000002</c:v>
                </c:pt>
                <c:pt idx="1452">
                  <c:v>365.00073242000002</c:v>
                </c:pt>
                <c:pt idx="1453">
                  <c:v>365.00073242000002</c:v>
                </c:pt>
                <c:pt idx="1454">
                  <c:v>365.00073242000002</c:v>
                </c:pt>
                <c:pt idx="1455">
                  <c:v>365.00073242000002</c:v>
                </c:pt>
                <c:pt idx="1456">
                  <c:v>365.00073242000002</c:v>
                </c:pt>
                <c:pt idx="1457">
                  <c:v>365.00073242000002</c:v>
                </c:pt>
                <c:pt idx="1458">
                  <c:v>365.00073242000002</c:v>
                </c:pt>
                <c:pt idx="1459">
                  <c:v>365.00073242000002</c:v>
                </c:pt>
                <c:pt idx="1460">
                  <c:v>365.00073242000002</c:v>
                </c:pt>
                <c:pt idx="1461">
                  <c:v>365.00073242000002</c:v>
                </c:pt>
                <c:pt idx="1462">
                  <c:v>365.00073242000002</c:v>
                </c:pt>
                <c:pt idx="1463">
                  <c:v>365.00073242000002</c:v>
                </c:pt>
                <c:pt idx="1464">
                  <c:v>365.00073242000002</c:v>
                </c:pt>
                <c:pt idx="1465">
                  <c:v>365.00073242000002</c:v>
                </c:pt>
                <c:pt idx="1466">
                  <c:v>365.00073242000002</c:v>
                </c:pt>
                <c:pt idx="1467">
                  <c:v>365.00073242000002</c:v>
                </c:pt>
                <c:pt idx="1468">
                  <c:v>365.00073242000002</c:v>
                </c:pt>
                <c:pt idx="1469">
                  <c:v>365.00073242000002</c:v>
                </c:pt>
                <c:pt idx="1470">
                  <c:v>365.00073242000002</c:v>
                </c:pt>
                <c:pt idx="1471">
                  <c:v>365.00073242000002</c:v>
                </c:pt>
                <c:pt idx="1472">
                  <c:v>365.00073242000002</c:v>
                </c:pt>
                <c:pt idx="1473">
                  <c:v>365.00073242000002</c:v>
                </c:pt>
                <c:pt idx="1474">
                  <c:v>365.00073242000002</c:v>
                </c:pt>
                <c:pt idx="1475">
                  <c:v>365.00073242000002</c:v>
                </c:pt>
                <c:pt idx="1476">
                  <c:v>365.00073242000002</c:v>
                </c:pt>
                <c:pt idx="1477">
                  <c:v>365.00073242000002</c:v>
                </c:pt>
                <c:pt idx="1478">
                  <c:v>365.00073242000002</c:v>
                </c:pt>
                <c:pt idx="1479">
                  <c:v>365.00073242000002</c:v>
                </c:pt>
                <c:pt idx="1480">
                  <c:v>365.00073242000002</c:v>
                </c:pt>
                <c:pt idx="1481">
                  <c:v>365.00073242000002</c:v>
                </c:pt>
                <c:pt idx="1482">
                  <c:v>365.00073242000002</c:v>
                </c:pt>
                <c:pt idx="1483">
                  <c:v>365.00073242000002</c:v>
                </c:pt>
                <c:pt idx="1484">
                  <c:v>365.00073242000002</c:v>
                </c:pt>
                <c:pt idx="1485">
                  <c:v>365.00073242000002</c:v>
                </c:pt>
                <c:pt idx="1486">
                  <c:v>365.00073242000002</c:v>
                </c:pt>
                <c:pt idx="1487">
                  <c:v>365.00073242000002</c:v>
                </c:pt>
                <c:pt idx="1488">
                  <c:v>365.00073242000002</c:v>
                </c:pt>
                <c:pt idx="1489">
                  <c:v>365.00073242000002</c:v>
                </c:pt>
                <c:pt idx="1490">
                  <c:v>365.00073242000002</c:v>
                </c:pt>
                <c:pt idx="1491">
                  <c:v>365.00073242000002</c:v>
                </c:pt>
                <c:pt idx="1492">
                  <c:v>365.00073242000002</c:v>
                </c:pt>
                <c:pt idx="1493">
                  <c:v>365.00073242000002</c:v>
                </c:pt>
                <c:pt idx="1494">
                  <c:v>365.00073242000002</c:v>
                </c:pt>
                <c:pt idx="1495">
                  <c:v>365.00073242000002</c:v>
                </c:pt>
                <c:pt idx="1496">
                  <c:v>365.00073242000002</c:v>
                </c:pt>
                <c:pt idx="1497">
                  <c:v>365.00073242000002</c:v>
                </c:pt>
                <c:pt idx="1498">
                  <c:v>365.00073242000002</c:v>
                </c:pt>
                <c:pt idx="1499">
                  <c:v>365.00073242000002</c:v>
                </c:pt>
                <c:pt idx="1500">
                  <c:v>365.00073242000002</c:v>
                </c:pt>
                <c:pt idx="1501">
                  <c:v>365.00073242000002</c:v>
                </c:pt>
                <c:pt idx="1502">
                  <c:v>365.00073242000002</c:v>
                </c:pt>
                <c:pt idx="1503">
                  <c:v>365.00073242000002</c:v>
                </c:pt>
                <c:pt idx="1504">
                  <c:v>365.00073242000002</c:v>
                </c:pt>
                <c:pt idx="1505">
                  <c:v>365.00073242000002</c:v>
                </c:pt>
                <c:pt idx="1506">
                  <c:v>365.00073242000002</c:v>
                </c:pt>
                <c:pt idx="1507">
                  <c:v>365.00073242000002</c:v>
                </c:pt>
                <c:pt idx="1508">
                  <c:v>365.00073242000002</c:v>
                </c:pt>
                <c:pt idx="1509">
                  <c:v>365.00073242000002</c:v>
                </c:pt>
                <c:pt idx="1510">
                  <c:v>365.00073242000002</c:v>
                </c:pt>
                <c:pt idx="1511">
                  <c:v>365.00073242000002</c:v>
                </c:pt>
                <c:pt idx="1512">
                  <c:v>365.00073242000002</c:v>
                </c:pt>
                <c:pt idx="1513">
                  <c:v>365.00073242000002</c:v>
                </c:pt>
                <c:pt idx="1514">
                  <c:v>365.00073242000002</c:v>
                </c:pt>
                <c:pt idx="1515">
                  <c:v>365.00073242000002</c:v>
                </c:pt>
                <c:pt idx="1516">
                  <c:v>365.00073242000002</c:v>
                </c:pt>
                <c:pt idx="1517">
                  <c:v>365.00073242000002</c:v>
                </c:pt>
                <c:pt idx="1518">
                  <c:v>365.00073242000002</c:v>
                </c:pt>
                <c:pt idx="1519">
                  <c:v>365.00073242000002</c:v>
                </c:pt>
                <c:pt idx="1520">
                  <c:v>365.00073242000002</c:v>
                </c:pt>
                <c:pt idx="1521">
                  <c:v>365.00073242000002</c:v>
                </c:pt>
                <c:pt idx="1522">
                  <c:v>365.00073242000002</c:v>
                </c:pt>
                <c:pt idx="1523">
                  <c:v>365.00073242000002</c:v>
                </c:pt>
                <c:pt idx="1524">
                  <c:v>365.00073242000002</c:v>
                </c:pt>
                <c:pt idx="1525">
                  <c:v>365.00073242000002</c:v>
                </c:pt>
                <c:pt idx="1526">
                  <c:v>365.00073242000002</c:v>
                </c:pt>
                <c:pt idx="1527">
                  <c:v>365.00073242000002</c:v>
                </c:pt>
                <c:pt idx="1528">
                  <c:v>365.00073242000002</c:v>
                </c:pt>
                <c:pt idx="1529">
                  <c:v>365.00073242000002</c:v>
                </c:pt>
                <c:pt idx="1530">
                  <c:v>365.00073242000002</c:v>
                </c:pt>
                <c:pt idx="1531">
                  <c:v>365.00073242000002</c:v>
                </c:pt>
                <c:pt idx="1532">
                  <c:v>365.00073242000002</c:v>
                </c:pt>
                <c:pt idx="1533">
                  <c:v>365.00073242000002</c:v>
                </c:pt>
                <c:pt idx="1534">
                  <c:v>365.00073242000002</c:v>
                </c:pt>
                <c:pt idx="1535">
                  <c:v>365.00073242000002</c:v>
                </c:pt>
                <c:pt idx="1536">
                  <c:v>365.00073242000002</c:v>
                </c:pt>
                <c:pt idx="1537">
                  <c:v>365.00073242000002</c:v>
                </c:pt>
                <c:pt idx="1538">
                  <c:v>365.00073242000002</c:v>
                </c:pt>
                <c:pt idx="1539">
                  <c:v>365.00073242000002</c:v>
                </c:pt>
                <c:pt idx="1540">
                  <c:v>365.00073242000002</c:v>
                </c:pt>
                <c:pt idx="1541">
                  <c:v>365.00073242000002</c:v>
                </c:pt>
                <c:pt idx="1542">
                  <c:v>365.00073242000002</c:v>
                </c:pt>
                <c:pt idx="1543">
                  <c:v>365.00073242000002</c:v>
                </c:pt>
                <c:pt idx="1544">
                  <c:v>365.00073242000002</c:v>
                </c:pt>
                <c:pt idx="1545">
                  <c:v>365.00073242000002</c:v>
                </c:pt>
                <c:pt idx="1546">
                  <c:v>365.00073242000002</c:v>
                </c:pt>
                <c:pt idx="1547">
                  <c:v>365.00073242000002</c:v>
                </c:pt>
                <c:pt idx="1548">
                  <c:v>365.00073242000002</c:v>
                </c:pt>
                <c:pt idx="1549">
                  <c:v>365.00073242000002</c:v>
                </c:pt>
                <c:pt idx="1550">
                  <c:v>365.00073242000002</c:v>
                </c:pt>
                <c:pt idx="1551">
                  <c:v>365.00073242000002</c:v>
                </c:pt>
                <c:pt idx="1552">
                  <c:v>365.00073242000002</c:v>
                </c:pt>
                <c:pt idx="1553">
                  <c:v>365.00073242000002</c:v>
                </c:pt>
                <c:pt idx="1554">
                  <c:v>365.00073242000002</c:v>
                </c:pt>
                <c:pt idx="1555">
                  <c:v>365.00073242000002</c:v>
                </c:pt>
                <c:pt idx="1556">
                  <c:v>365.00073242000002</c:v>
                </c:pt>
                <c:pt idx="1557">
                  <c:v>365.00073242000002</c:v>
                </c:pt>
                <c:pt idx="1558">
                  <c:v>365.00073242000002</c:v>
                </c:pt>
                <c:pt idx="1559">
                  <c:v>365.00073242000002</c:v>
                </c:pt>
                <c:pt idx="1560">
                  <c:v>365.00073242000002</c:v>
                </c:pt>
                <c:pt idx="1561">
                  <c:v>365.00073242000002</c:v>
                </c:pt>
                <c:pt idx="1562">
                  <c:v>365.00073242000002</c:v>
                </c:pt>
                <c:pt idx="1563">
                  <c:v>365.00073242000002</c:v>
                </c:pt>
                <c:pt idx="1564">
                  <c:v>365.00073242000002</c:v>
                </c:pt>
                <c:pt idx="1565">
                  <c:v>365.00073242000002</c:v>
                </c:pt>
                <c:pt idx="1566">
                  <c:v>365.00073242000002</c:v>
                </c:pt>
                <c:pt idx="1567">
                  <c:v>365.00073242000002</c:v>
                </c:pt>
                <c:pt idx="1568">
                  <c:v>365.00073242000002</c:v>
                </c:pt>
                <c:pt idx="1569">
                  <c:v>365.00073242000002</c:v>
                </c:pt>
                <c:pt idx="1570">
                  <c:v>365.00073242000002</c:v>
                </c:pt>
                <c:pt idx="1571">
                  <c:v>365.00073242000002</c:v>
                </c:pt>
                <c:pt idx="1572">
                  <c:v>365.00073242000002</c:v>
                </c:pt>
                <c:pt idx="1573">
                  <c:v>365.00073242000002</c:v>
                </c:pt>
                <c:pt idx="1574">
                  <c:v>365.00073242000002</c:v>
                </c:pt>
                <c:pt idx="1575">
                  <c:v>365.00073242000002</c:v>
                </c:pt>
                <c:pt idx="1576">
                  <c:v>365.00073242000002</c:v>
                </c:pt>
                <c:pt idx="1577">
                  <c:v>365.00073242000002</c:v>
                </c:pt>
                <c:pt idx="1578">
                  <c:v>365.00073242000002</c:v>
                </c:pt>
                <c:pt idx="1579">
                  <c:v>365.00073242000002</c:v>
                </c:pt>
                <c:pt idx="1580">
                  <c:v>365.00073242000002</c:v>
                </c:pt>
                <c:pt idx="1581">
                  <c:v>365.00073242000002</c:v>
                </c:pt>
                <c:pt idx="1582">
                  <c:v>365.00073242000002</c:v>
                </c:pt>
                <c:pt idx="1583">
                  <c:v>365.00073242000002</c:v>
                </c:pt>
                <c:pt idx="1584">
                  <c:v>365.00073242000002</c:v>
                </c:pt>
                <c:pt idx="1585">
                  <c:v>365.00073242000002</c:v>
                </c:pt>
                <c:pt idx="1586">
                  <c:v>365.00073242000002</c:v>
                </c:pt>
                <c:pt idx="1587">
                  <c:v>365.00073242000002</c:v>
                </c:pt>
                <c:pt idx="1588">
                  <c:v>365.00073242000002</c:v>
                </c:pt>
                <c:pt idx="1589">
                  <c:v>365.00073242000002</c:v>
                </c:pt>
                <c:pt idx="1590">
                  <c:v>365.00073242000002</c:v>
                </c:pt>
                <c:pt idx="1591">
                  <c:v>365.00073242000002</c:v>
                </c:pt>
                <c:pt idx="1592">
                  <c:v>365.00073242000002</c:v>
                </c:pt>
                <c:pt idx="1593">
                  <c:v>365.00073242000002</c:v>
                </c:pt>
                <c:pt idx="1594">
                  <c:v>365.00073242000002</c:v>
                </c:pt>
                <c:pt idx="1595">
                  <c:v>365.00073242000002</c:v>
                </c:pt>
                <c:pt idx="1596">
                  <c:v>365.00073242000002</c:v>
                </c:pt>
                <c:pt idx="1597">
                  <c:v>365.00073242000002</c:v>
                </c:pt>
                <c:pt idx="1598">
                  <c:v>365.00073242000002</c:v>
                </c:pt>
                <c:pt idx="1599">
                  <c:v>365.00073242000002</c:v>
                </c:pt>
                <c:pt idx="1600">
                  <c:v>365.00073242000002</c:v>
                </c:pt>
                <c:pt idx="1601">
                  <c:v>365.00073242000002</c:v>
                </c:pt>
                <c:pt idx="1602">
                  <c:v>365.00073242000002</c:v>
                </c:pt>
                <c:pt idx="1603">
                  <c:v>365.00073242000002</c:v>
                </c:pt>
                <c:pt idx="1604">
                  <c:v>365.00073242000002</c:v>
                </c:pt>
                <c:pt idx="1605">
                  <c:v>365.00073242000002</c:v>
                </c:pt>
                <c:pt idx="1606">
                  <c:v>365.00073242000002</c:v>
                </c:pt>
                <c:pt idx="1607">
                  <c:v>365.00073242000002</c:v>
                </c:pt>
                <c:pt idx="1608">
                  <c:v>365.00073242000002</c:v>
                </c:pt>
                <c:pt idx="1609">
                  <c:v>365.00073242000002</c:v>
                </c:pt>
                <c:pt idx="1610">
                  <c:v>365.00073242000002</c:v>
                </c:pt>
                <c:pt idx="1611">
                  <c:v>365.00073242000002</c:v>
                </c:pt>
                <c:pt idx="1612">
                  <c:v>365.00073242000002</c:v>
                </c:pt>
                <c:pt idx="1613">
                  <c:v>365.00073242000002</c:v>
                </c:pt>
                <c:pt idx="1614">
                  <c:v>365.00073242000002</c:v>
                </c:pt>
                <c:pt idx="1615">
                  <c:v>365.00073242000002</c:v>
                </c:pt>
                <c:pt idx="1616">
                  <c:v>365.00073242000002</c:v>
                </c:pt>
                <c:pt idx="1617">
                  <c:v>365.00073242000002</c:v>
                </c:pt>
                <c:pt idx="1618">
                  <c:v>365.00073242000002</c:v>
                </c:pt>
                <c:pt idx="1619">
                  <c:v>365.00073242000002</c:v>
                </c:pt>
                <c:pt idx="1620">
                  <c:v>365.00073242000002</c:v>
                </c:pt>
                <c:pt idx="1621">
                  <c:v>365.00073242000002</c:v>
                </c:pt>
                <c:pt idx="1622">
                  <c:v>365.00073242000002</c:v>
                </c:pt>
                <c:pt idx="1623">
                  <c:v>365.00073242000002</c:v>
                </c:pt>
                <c:pt idx="1624">
                  <c:v>365.00073242000002</c:v>
                </c:pt>
                <c:pt idx="1625">
                  <c:v>365.00073242000002</c:v>
                </c:pt>
                <c:pt idx="1626">
                  <c:v>365.00073242000002</c:v>
                </c:pt>
                <c:pt idx="1627">
                  <c:v>365.00073242000002</c:v>
                </c:pt>
                <c:pt idx="1628">
                  <c:v>365.00073242000002</c:v>
                </c:pt>
                <c:pt idx="1629">
                  <c:v>365.00073242000002</c:v>
                </c:pt>
                <c:pt idx="1630">
                  <c:v>365.00073242000002</c:v>
                </c:pt>
                <c:pt idx="1631">
                  <c:v>365.00073242000002</c:v>
                </c:pt>
                <c:pt idx="1632">
                  <c:v>365.00073242000002</c:v>
                </c:pt>
                <c:pt idx="1633">
                  <c:v>365.00073242000002</c:v>
                </c:pt>
                <c:pt idx="1634">
                  <c:v>365.00073242000002</c:v>
                </c:pt>
                <c:pt idx="1635">
                  <c:v>365.00073242000002</c:v>
                </c:pt>
                <c:pt idx="1636">
                  <c:v>365.00073242000002</c:v>
                </c:pt>
                <c:pt idx="1637">
                  <c:v>365.00073242000002</c:v>
                </c:pt>
                <c:pt idx="1638">
                  <c:v>365.00073242000002</c:v>
                </c:pt>
                <c:pt idx="1639">
                  <c:v>365.00073242000002</c:v>
                </c:pt>
                <c:pt idx="1640">
                  <c:v>365.00073242000002</c:v>
                </c:pt>
                <c:pt idx="1641">
                  <c:v>365.00073242000002</c:v>
                </c:pt>
                <c:pt idx="1642">
                  <c:v>365.00073242000002</c:v>
                </c:pt>
                <c:pt idx="1643">
                  <c:v>365.00073242000002</c:v>
                </c:pt>
                <c:pt idx="1644">
                  <c:v>365.00073242000002</c:v>
                </c:pt>
                <c:pt idx="1645">
                  <c:v>365.00073242000002</c:v>
                </c:pt>
                <c:pt idx="1646">
                  <c:v>365.00073242000002</c:v>
                </c:pt>
                <c:pt idx="1647">
                  <c:v>365.00073242000002</c:v>
                </c:pt>
                <c:pt idx="1648">
                  <c:v>365.00073242000002</c:v>
                </c:pt>
                <c:pt idx="1649">
                  <c:v>365.00073242000002</c:v>
                </c:pt>
                <c:pt idx="1650">
                  <c:v>365.00073242000002</c:v>
                </c:pt>
                <c:pt idx="1651">
                  <c:v>365.00073242000002</c:v>
                </c:pt>
                <c:pt idx="1652">
                  <c:v>365.00073242000002</c:v>
                </c:pt>
                <c:pt idx="1653">
                  <c:v>365.00073242000002</c:v>
                </c:pt>
                <c:pt idx="1654">
                  <c:v>365.00073242000002</c:v>
                </c:pt>
                <c:pt idx="1655">
                  <c:v>365.00073242000002</c:v>
                </c:pt>
                <c:pt idx="1656">
                  <c:v>365.00073242000002</c:v>
                </c:pt>
                <c:pt idx="1657">
                  <c:v>365.00073242000002</c:v>
                </c:pt>
                <c:pt idx="1658">
                  <c:v>365.00073242000002</c:v>
                </c:pt>
                <c:pt idx="1659">
                  <c:v>365.00073242000002</c:v>
                </c:pt>
                <c:pt idx="1660">
                  <c:v>365.00073242000002</c:v>
                </c:pt>
                <c:pt idx="1661">
                  <c:v>365.00073242000002</c:v>
                </c:pt>
                <c:pt idx="1662">
                  <c:v>365.00073242000002</c:v>
                </c:pt>
                <c:pt idx="1663">
                  <c:v>365.00073242000002</c:v>
                </c:pt>
                <c:pt idx="1664">
                  <c:v>365.00073242000002</c:v>
                </c:pt>
                <c:pt idx="1665">
                  <c:v>365.00073242000002</c:v>
                </c:pt>
                <c:pt idx="1666">
                  <c:v>365.00073242000002</c:v>
                </c:pt>
                <c:pt idx="1667">
                  <c:v>365.00073242000002</c:v>
                </c:pt>
                <c:pt idx="1668">
                  <c:v>365.00073242000002</c:v>
                </c:pt>
                <c:pt idx="1669">
                  <c:v>365.00073242000002</c:v>
                </c:pt>
                <c:pt idx="1670">
                  <c:v>365.00073242000002</c:v>
                </c:pt>
                <c:pt idx="1671">
                  <c:v>365.00073242000002</c:v>
                </c:pt>
                <c:pt idx="1672">
                  <c:v>365.00073242000002</c:v>
                </c:pt>
                <c:pt idx="1673">
                  <c:v>365.00073242000002</c:v>
                </c:pt>
                <c:pt idx="1674">
                  <c:v>365.00073242000002</c:v>
                </c:pt>
                <c:pt idx="1675">
                  <c:v>365.00073242000002</c:v>
                </c:pt>
                <c:pt idx="1676">
                  <c:v>365.00073242000002</c:v>
                </c:pt>
                <c:pt idx="1677">
                  <c:v>365.00073242000002</c:v>
                </c:pt>
                <c:pt idx="1678">
                  <c:v>365.00073242000002</c:v>
                </c:pt>
                <c:pt idx="1679">
                  <c:v>365.00073242000002</c:v>
                </c:pt>
                <c:pt idx="1680">
                  <c:v>365.00073242000002</c:v>
                </c:pt>
                <c:pt idx="1681">
                  <c:v>365.00073242000002</c:v>
                </c:pt>
                <c:pt idx="1682">
                  <c:v>365.00073242000002</c:v>
                </c:pt>
                <c:pt idx="1683">
                  <c:v>365.00073242000002</c:v>
                </c:pt>
                <c:pt idx="1684">
                  <c:v>365.00073242000002</c:v>
                </c:pt>
                <c:pt idx="1685">
                  <c:v>365.00073242000002</c:v>
                </c:pt>
                <c:pt idx="1686">
                  <c:v>365.00073242000002</c:v>
                </c:pt>
                <c:pt idx="1687">
                  <c:v>365.00073242000002</c:v>
                </c:pt>
                <c:pt idx="1688">
                  <c:v>365.00073242000002</c:v>
                </c:pt>
                <c:pt idx="1689">
                  <c:v>365.00073242000002</c:v>
                </c:pt>
                <c:pt idx="1690">
                  <c:v>365.00073242000002</c:v>
                </c:pt>
                <c:pt idx="1691">
                  <c:v>365.00073242000002</c:v>
                </c:pt>
                <c:pt idx="1692">
                  <c:v>365.00073242000002</c:v>
                </c:pt>
                <c:pt idx="1693">
                  <c:v>365.00073242000002</c:v>
                </c:pt>
                <c:pt idx="1694">
                  <c:v>365.00073242000002</c:v>
                </c:pt>
                <c:pt idx="1695">
                  <c:v>365.00073242000002</c:v>
                </c:pt>
                <c:pt idx="1696">
                  <c:v>365.00073242000002</c:v>
                </c:pt>
                <c:pt idx="1697">
                  <c:v>365.00073242000002</c:v>
                </c:pt>
                <c:pt idx="1698">
                  <c:v>365.00073242000002</c:v>
                </c:pt>
                <c:pt idx="1699">
                  <c:v>365.00073242000002</c:v>
                </c:pt>
                <c:pt idx="1700">
                  <c:v>365.00073242000002</c:v>
                </c:pt>
                <c:pt idx="1701">
                  <c:v>365.00073242000002</c:v>
                </c:pt>
                <c:pt idx="1702">
                  <c:v>365.00073242000002</c:v>
                </c:pt>
                <c:pt idx="1703">
                  <c:v>365.00073242000002</c:v>
                </c:pt>
                <c:pt idx="1704">
                  <c:v>365.00073242000002</c:v>
                </c:pt>
                <c:pt idx="1705">
                  <c:v>365.00073242000002</c:v>
                </c:pt>
                <c:pt idx="1706">
                  <c:v>365.00073242000002</c:v>
                </c:pt>
                <c:pt idx="1707">
                  <c:v>365.00073242000002</c:v>
                </c:pt>
                <c:pt idx="1708">
                  <c:v>365.00073242000002</c:v>
                </c:pt>
                <c:pt idx="1709">
                  <c:v>365.00073242000002</c:v>
                </c:pt>
                <c:pt idx="1710">
                  <c:v>365.00073242000002</c:v>
                </c:pt>
                <c:pt idx="1711">
                  <c:v>365.00073242000002</c:v>
                </c:pt>
                <c:pt idx="1712">
                  <c:v>365.00073242000002</c:v>
                </c:pt>
                <c:pt idx="1713">
                  <c:v>365.00073242000002</c:v>
                </c:pt>
                <c:pt idx="1714">
                  <c:v>365.00073242000002</c:v>
                </c:pt>
                <c:pt idx="1715">
                  <c:v>365.00073242000002</c:v>
                </c:pt>
                <c:pt idx="1716">
                  <c:v>365.00073242000002</c:v>
                </c:pt>
                <c:pt idx="1717">
                  <c:v>365.00073242000002</c:v>
                </c:pt>
                <c:pt idx="1718">
                  <c:v>365.00073242000002</c:v>
                </c:pt>
                <c:pt idx="1719">
                  <c:v>365.00073242000002</c:v>
                </c:pt>
                <c:pt idx="1720">
                  <c:v>365.00073242000002</c:v>
                </c:pt>
                <c:pt idx="1721">
                  <c:v>365.00073242000002</c:v>
                </c:pt>
                <c:pt idx="1722">
                  <c:v>365.00073242000002</c:v>
                </c:pt>
                <c:pt idx="1723">
                  <c:v>365.00073242000002</c:v>
                </c:pt>
                <c:pt idx="1724">
                  <c:v>365.00073242000002</c:v>
                </c:pt>
                <c:pt idx="1725">
                  <c:v>365.00073242000002</c:v>
                </c:pt>
                <c:pt idx="1726">
                  <c:v>365.00073242000002</c:v>
                </c:pt>
                <c:pt idx="1727">
                  <c:v>365.00073242000002</c:v>
                </c:pt>
                <c:pt idx="1728">
                  <c:v>365.00073242000002</c:v>
                </c:pt>
                <c:pt idx="1729">
                  <c:v>365.00073242000002</c:v>
                </c:pt>
                <c:pt idx="1730">
                  <c:v>365.00073242000002</c:v>
                </c:pt>
                <c:pt idx="1731">
                  <c:v>365.00073242000002</c:v>
                </c:pt>
                <c:pt idx="1732">
                  <c:v>365.00073242000002</c:v>
                </c:pt>
                <c:pt idx="1733">
                  <c:v>365.00073242000002</c:v>
                </c:pt>
                <c:pt idx="1734">
                  <c:v>365.00073242000002</c:v>
                </c:pt>
                <c:pt idx="1735">
                  <c:v>365.00073242000002</c:v>
                </c:pt>
                <c:pt idx="1736">
                  <c:v>365.00073242000002</c:v>
                </c:pt>
                <c:pt idx="1737">
                  <c:v>365.00073242000002</c:v>
                </c:pt>
                <c:pt idx="1738">
                  <c:v>365.00073242000002</c:v>
                </c:pt>
                <c:pt idx="1739">
                  <c:v>365.00073242000002</c:v>
                </c:pt>
                <c:pt idx="1740">
                  <c:v>365.00073242000002</c:v>
                </c:pt>
                <c:pt idx="1741">
                  <c:v>365.00073242000002</c:v>
                </c:pt>
                <c:pt idx="1742">
                  <c:v>365.00073242000002</c:v>
                </c:pt>
                <c:pt idx="1743">
                  <c:v>365.00073242000002</c:v>
                </c:pt>
                <c:pt idx="1744">
                  <c:v>365.00073242000002</c:v>
                </c:pt>
                <c:pt idx="1745">
                  <c:v>365.00073242000002</c:v>
                </c:pt>
                <c:pt idx="1746">
                  <c:v>365.00073242000002</c:v>
                </c:pt>
                <c:pt idx="1747">
                  <c:v>365.00073242000002</c:v>
                </c:pt>
                <c:pt idx="1748">
                  <c:v>365.00073242000002</c:v>
                </c:pt>
                <c:pt idx="1749">
                  <c:v>365.00073242000002</c:v>
                </c:pt>
                <c:pt idx="1750">
                  <c:v>365.00073242000002</c:v>
                </c:pt>
                <c:pt idx="1751">
                  <c:v>365.00073242000002</c:v>
                </c:pt>
                <c:pt idx="1752">
                  <c:v>365.00073242000002</c:v>
                </c:pt>
                <c:pt idx="1753">
                  <c:v>365.00073242000002</c:v>
                </c:pt>
                <c:pt idx="1754">
                  <c:v>365.00073242000002</c:v>
                </c:pt>
                <c:pt idx="1755">
                  <c:v>365.00073242000002</c:v>
                </c:pt>
                <c:pt idx="1756">
                  <c:v>365.00073242000002</c:v>
                </c:pt>
                <c:pt idx="1757">
                  <c:v>365.00073242000002</c:v>
                </c:pt>
                <c:pt idx="1758">
                  <c:v>365.00073242000002</c:v>
                </c:pt>
                <c:pt idx="1759">
                  <c:v>365.00073242000002</c:v>
                </c:pt>
                <c:pt idx="1760">
                  <c:v>365.00073242000002</c:v>
                </c:pt>
                <c:pt idx="1761">
                  <c:v>365.00073242000002</c:v>
                </c:pt>
                <c:pt idx="1762">
                  <c:v>365.00073242000002</c:v>
                </c:pt>
                <c:pt idx="1763">
                  <c:v>365.00073242000002</c:v>
                </c:pt>
                <c:pt idx="1764">
                  <c:v>365.00073242000002</c:v>
                </c:pt>
                <c:pt idx="1765">
                  <c:v>365.00073242000002</c:v>
                </c:pt>
                <c:pt idx="1766">
                  <c:v>365.00073242000002</c:v>
                </c:pt>
                <c:pt idx="1767">
                  <c:v>365.00073242000002</c:v>
                </c:pt>
                <c:pt idx="1768">
                  <c:v>365.00073242000002</c:v>
                </c:pt>
                <c:pt idx="1769">
                  <c:v>365.00073242000002</c:v>
                </c:pt>
                <c:pt idx="1770">
                  <c:v>365.00073242000002</c:v>
                </c:pt>
                <c:pt idx="1771">
                  <c:v>365.00073242000002</c:v>
                </c:pt>
                <c:pt idx="1772">
                  <c:v>365.00073242000002</c:v>
                </c:pt>
                <c:pt idx="1773">
                  <c:v>365.00073242000002</c:v>
                </c:pt>
                <c:pt idx="1774">
                  <c:v>365.00073242000002</c:v>
                </c:pt>
                <c:pt idx="1775">
                  <c:v>365.00073242000002</c:v>
                </c:pt>
                <c:pt idx="1776">
                  <c:v>365.00073242000002</c:v>
                </c:pt>
                <c:pt idx="1777">
                  <c:v>365.00073242000002</c:v>
                </c:pt>
                <c:pt idx="1778">
                  <c:v>365.00073242000002</c:v>
                </c:pt>
                <c:pt idx="1779">
                  <c:v>365.00073242000002</c:v>
                </c:pt>
                <c:pt idx="1780">
                  <c:v>365.00073242000002</c:v>
                </c:pt>
                <c:pt idx="1781">
                  <c:v>365.00073242000002</c:v>
                </c:pt>
                <c:pt idx="1782">
                  <c:v>365.00073242000002</c:v>
                </c:pt>
                <c:pt idx="1783">
                  <c:v>365.00073242000002</c:v>
                </c:pt>
                <c:pt idx="1784">
                  <c:v>365.00073242000002</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K$2:$K$4000</c:f>
              <c:numCache>
                <c:formatCode>0.00000000</c:formatCode>
                <c:ptCount val="3999"/>
                <c:pt idx="0">
                  <c:v>4.0000000000000001E-3</c:v>
                </c:pt>
                <c:pt idx="1">
                  <c:v>4.0000000000000001E-3</c:v>
                </c:pt>
                <c:pt idx="2">
                  <c:v>4.0000000000000001E-3</c:v>
                </c:pt>
                <c:pt idx="3">
                  <c:v>0</c:v>
                </c:pt>
                <c:pt idx="4">
                  <c:v>0</c:v>
                </c:pt>
                <c:pt idx="5">
                  <c:v>-2.6666699999999999E-3</c:v>
                </c:pt>
                <c:pt idx="6">
                  <c:v>-2.6666699999999999E-3</c:v>
                </c:pt>
                <c:pt idx="7">
                  <c:v>1.33333E-3</c:v>
                </c:pt>
                <c:pt idx="8">
                  <c:v>1.33333E-3</c:v>
                </c:pt>
                <c:pt idx="9">
                  <c:v>0</c:v>
                </c:pt>
                <c:pt idx="10">
                  <c:v>1.33333E-3</c:v>
                </c:pt>
                <c:pt idx="11">
                  <c:v>0</c:v>
                </c:pt>
                <c:pt idx="12">
                  <c:v>0</c:v>
                </c:pt>
                <c:pt idx="13">
                  <c:v>0</c:v>
                </c:pt>
                <c:pt idx="14">
                  <c:v>1.33333E-3</c:v>
                </c:pt>
                <c:pt idx="15">
                  <c:v>1.33333E-3</c:v>
                </c:pt>
                <c:pt idx="16">
                  <c:v>-1.33333E-3</c:v>
                </c:pt>
                <c:pt idx="17">
                  <c:v>-1.33333E-3</c:v>
                </c:pt>
                <c:pt idx="18">
                  <c:v>-1.33333E-3</c:v>
                </c:pt>
                <c:pt idx="19">
                  <c:v>1.33333E-3</c:v>
                </c:pt>
                <c:pt idx="20">
                  <c:v>0</c:v>
                </c:pt>
                <c:pt idx="21">
                  <c:v>1.33333E-3</c:v>
                </c:pt>
                <c:pt idx="22">
                  <c:v>1.33333E-3</c:v>
                </c:pt>
                <c:pt idx="23">
                  <c:v>1.33333E-3</c:v>
                </c:pt>
                <c:pt idx="24">
                  <c:v>1.33333E-3</c:v>
                </c:pt>
                <c:pt idx="25">
                  <c:v>-1.33333E-3</c:v>
                </c:pt>
                <c:pt idx="26">
                  <c:v>1.33333E-3</c:v>
                </c:pt>
                <c:pt idx="27">
                  <c:v>0</c:v>
                </c:pt>
                <c:pt idx="28">
                  <c:v>0</c:v>
                </c:pt>
                <c:pt idx="29">
                  <c:v>0</c:v>
                </c:pt>
                <c:pt idx="30">
                  <c:v>1.33333E-3</c:v>
                </c:pt>
                <c:pt idx="31">
                  <c:v>1.33333E-3</c:v>
                </c:pt>
                <c:pt idx="32">
                  <c:v>0</c:v>
                </c:pt>
                <c:pt idx="33">
                  <c:v>0</c:v>
                </c:pt>
                <c:pt idx="34">
                  <c:v>1.33333E-3</c:v>
                </c:pt>
                <c:pt idx="35">
                  <c:v>-1.33333E-3</c:v>
                </c:pt>
                <c:pt idx="36">
                  <c:v>-1.33333E-3</c:v>
                </c:pt>
                <c:pt idx="37">
                  <c:v>-1.33333E-3</c:v>
                </c:pt>
                <c:pt idx="38">
                  <c:v>0</c:v>
                </c:pt>
                <c:pt idx="39">
                  <c:v>1.33333E-3</c:v>
                </c:pt>
                <c:pt idx="40">
                  <c:v>1.33333E-3</c:v>
                </c:pt>
                <c:pt idx="41">
                  <c:v>1.33333E-3</c:v>
                </c:pt>
                <c:pt idx="42">
                  <c:v>-1.33333E-3</c:v>
                </c:pt>
                <c:pt idx="43">
                  <c:v>-1.33333E-3</c:v>
                </c:pt>
                <c:pt idx="44">
                  <c:v>1.33333E-3</c:v>
                </c:pt>
                <c:pt idx="45">
                  <c:v>0</c:v>
                </c:pt>
                <c:pt idx="46">
                  <c:v>0</c:v>
                </c:pt>
                <c:pt idx="47">
                  <c:v>0</c:v>
                </c:pt>
                <c:pt idx="48">
                  <c:v>0</c:v>
                </c:pt>
                <c:pt idx="49">
                  <c:v>0</c:v>
                </c:pt>
                <c:pt idx="50">
                  <c:v>0</c:v>
                </c:pt>
                <c:pt idx="51">
                  <c:v>1.33333E-3</c:v>
                </c:pt>
                <c:pt idx="52">
                  <c:v>0</c:v>
                </c:pt>
                <c:pt idx="53">
                  <c:v>0</c:v>
                </c:pt>
                <c:pt idx="54">
                  <c:v>0</c:v>
                </c:pt>
                <c:pt idx="55">
                  <c:v>0</c:v>
                </c:pt>
                <c:pt idx="56">
                  <c:v>0</c:v>
                </c:pt>
                <c:pt idx="57">
                  <c:v>0</c:v>
                </c:pt>
                <c:pt idx="58">
                  <c:v>1.33333E-3</c:v>
                </c:pt>
                <c:pt idx="59">
                  <c:v>0</c:v>
                </c:pt>
                <c:pt idx="60">
                  <c:v>0</c:v>
                </c:pt>
                <c:pt idx="61">
                  <c:v>0</c:v>
                </c:pt>
                <c:pt idx="62">
                  <c:v>1.33333E-3</c:v>
                </c:pt>
                <c:pt idx="63">
                  <c:v>-1.33333E-3</c:v>
                </c:pt>
                <c:pt idx="64">
                  <c:v>-1.33333E-3</c:v>
                </c:pt>
                <c:pt idx="65">
                  <c:v>0</c:v>
                </c:pt>
                <c:pt idx="66">
                  <c:v>0</c:v>
                </c:pt>
                <c:pt idx="67">
                  <c:v>-1.33333E-3</c:v>
                </c:pt>
                <c:pt idx="68">
                  <c:v>0</c:v>
                </c:pt>
                <c:pt idx="69">
                  <c:v>1.33333E-3</c:v>
                </c:pt>
                <c:pt idx="70">
                  <c:v>1.33333E-3</c:v>
                </c:pt>
                <c:pt idx="71">
                  <c:v>0</c:v>
                </c:pt>
                <c:pt idx="72">
                  <c:v>0</c:v>
                </c:pt>
                <c:pt idx="73">
                  <c:v>0</c:v>
                </c:pt>
                <c:pt idx="74">
                  <c:v>0</c:v>
                </c:pt>
                <c:pt idx="75">
                  <c:v>0</c:v>
                </c:pt>
                <c:pt idx="76">
                  <c:v>0</c:v>
                </c:pt>
                <c:pt idx="77">
                  <c:v>0</c:v>
                </c:pt>
                <c:pt idx="78">
                  <c:v>0</c:v>
                </c:pt>
                <c:pt idx="79">
                  <c:v>1.33333E-3</c:v>
                </c:pt>
                <c:pt idx="80">
                  <c:v>1.33333E-3</c:v>
                </c:pt>
                <c:pt idx="81">
                  <c:v>0</c:v>
                </c:pt>
                <c:pt idx="82">
                  <c:v>0</c:v>
                </c:pt>
                <c:pt idx="83">
                  <c:v>-1.33333E-3</c:v>
                </c:pt>
                <c:pt idx="84">
                  <c:v>-1.33333E-3</c:v>
                </c:pt>
                <c:pt idx="85">
                  <c:v>0</c:v>
                </c:pt>
                <c:pt idx="86">
                  <c:v>0</c:v>
                </c:pt>
                <c:pt idx="87">
                  <c:v>0</c:v>
                </c:pt>
                <c:pt idx="88">
                  <c:v>-1.33333E-3</c:v>
                </c:pt>
                <c:pt idx="89">
                  <c:v>-1.33333E-3</c:v>
                </c:pt>
                <c:pt idx="90">
                  <c:v>-1.33333E-3</c:v>
                </c:pt>
                <c:pt idx="91">
                  <c:v>1.33333E-3</c:v>
                </c:pt>
                <c:pt idx="92">
                  <c:v>0</c:v>
                </c:pt>
                <c:pt idx="93">
                  <c:v>-1.33333E-3</c:v>
                </c:pt>
                <c:pt idx="94">
                  <c:v>0</c:v>
                </c:pt>
                <c:pt idx="95">
                  <c:v>0</c:v>
                </c:pt>
                <c:pt idx="96">
                  <c:v>1.33333E-3</c:v>
                </c:pt>
                <c:pt idx="97">
                  <c:v>1.33333E-3</c:v>
                </c:pt>
                <c:pt idx="98">
                  <c:v>-2.6666699999999999E-3</c:v>
                </c:pt>
                <c:pt idx="99">
                  <c:v>0</c:v>
                </c:pt>
                <c:pt idx="100">
                  <c:v>-2.6666699999999999E-3</c:v>
                </c:pt>
                <c:pt idx="101">
                  <c:v>-2.6666699999999999E-3</c:v>
                </c:pt>
                <c:pt idx="102">
                  <c:v>0</c:v>
                </c:pt>
                <c:pt idx="103">
                  <c:v>0</c:v>
                </c:pt>
                <c:pt idx="104">
                  <c:v>0</c:v>
                </c:pt>
                <c:pt idx="105">
                  <c:v>1.33333E-3</c:v>
                </c:pt>
                <c:pt idx="106">
                  <c:v>0</c:v>
                </c:pt>
                <c:pt idx="107">
                  <c:v>0</c:v>
                </c:pt>
                <c:pt idx="108">
                  <c:v>1.33333E-3</c:v>
                </c:pt>
                <c:pt idx="109">
                  <c:v>-1.33333E-3</c:v>
                </c:pt>
                <c:pt idx="110">
                  <c:v>1.33333E-3</c:v>
                </c:pt>
                <c:pt idx="111">
                  <c:v>1.33333E-3</c:v>
                </c:pt>
                <c:pt idx="112">
                  <c:v>0</c:v>
                </c:pt>
                <c:pt idx="113">
                  <c:v>0</c:v>
                </c:pt>
                <c:pt idx="114">
                  <c:v>-1.33333E-3</c:v>
                </c:pt>
                <c:pt idx="115">
                  <c:v>-1.33333E-3</c:v>
                </c:pt>
                <c:pt idx="116">
                  <c:v>1.33333E-3</c:v>
                </c:pt>
                <c:pt idx="117">
                  <c:v>1.33333E-3</c:v>
                </c:pt>
                <c:pt idx="118">
                  <c:v>-1.33333E-3</c:v>
                </c:pt>
                <c:pt idx="119">
                  <c:v>1.33333E-3</c:v>
                </c:pt>
                <c:pt idx="120">
                  <c:v>1.33333E-3</c:v>
                </c:pt>
                <c:pt idx="121">
                  <c:v>0</c:v>
                </c:pt>
                <c:pt idx="122">
                  <c:v>0</c:v>
                </c:pt>
                <c:pt idx="123">
                  <c:v>-1.33333E-3</c:v>
                </c:pt>
                <c:pt idx="124">
                  <c:v>-1.33333E-3</c:v>
                </c:pt>
                <c:pt idx="125">
                  <c:v>1.33333E-3</c:v>
                </c:pt>
                <c:pt idx="126">
                  <c:v>0</c:v>
                </c:pt>
                <c:pt idx="127">
                  <c:v>0</c:v>
                </c:pt>
                <c:pt idx="128">
                  <c:v>0</c:v>
                </c:pt>
                <c:pt idx="129">
                  <c:v>0</c:v>
                </c:pt>
                <c:pt idx="130">
                  <c:v>0</c:v>
                </c:pt>
                <c:pt idx="131">
                  <c:v>0</c:v>
                </c:pt>
                <c:pt idx="132">
                  <c:v>4.0000000000000001E-3</c:v>
                </c:pt>
                <c:pt idx="133">
                  <c:v>2.6666699999999999E-3</c:v>
                </c:pt>
                <c:pt idx="134">
                  <c:v>2.6666699999999999E-3</c:v>
                </c:pt>
                <c:pt idx="135">
                  <c:v>4.0000000000000001E-3</c:v>
                </c:pt>
                <c:pt idx="136">
                  <c:v>2.6666699999999999E-3</c:v>
                </c:pt>
                <c:pt idx="137">
                  <c:v>2.6666699999999999E-3</c:v>
                </c:pt>
                <c:pt idx="138">
                  <c:v>1.33333E-3</c:v>
                </c:pt>
                <c:pt idx="139">
                  <c:v>1.33333E-3</c:v>
                </c:pt>
                <c:pt idx="140">
                  <c:v>1.33333E-3</c:v>
                </c:pt>
                <c:pt idx="141">
                  <c:v>0</c:v>
                </c:pt>
                <c:pt idx="142">
                  <c:v>1.33333E-3</c:v>
                </c:pt>
                <c:pt idx="143">
                  <c:v>-1.33333E-3</c:v>
                </c:pt>
                <c:pt idx="144">
                  <c:v>-1.33333E-3</c:v>
                </c:pt>
                <c:pt idx="145">
                  <c:v>-1.33333E-3</c:v>
                </c:pt>
                <c:pt idx="146">
                  <c:v>-1.33333E-3</c:v>
                </c:pt>
                <c:pt idx="147">
                  <c:v>-1.33333E-3</c:v>
                </c:pt>
                <c:pt idx="148">
                  <c:v>1.33333E-3</c:v>
                </c:pt>
                <c:pt idx="149">
                  <c:v>-1.33333E-3</c:v>
                </c:pt>
                <c:pt idx="150">
                  <c:v>-1.33333E-3</c:v>
                </c:pt>
                <c:pt idx="151">
                  <c:v>1.33333E-3</c:v>
                </c:pt>
                <c:pt idx="152">
                  <c:v>0</c:v>
                </c:pt>
                <c:pt idx="153">
                  <c:v>-4.0000000000000001E-3</c:v>
                </c:pt>
                <c:pt idx="154">
                  <c:v>-4.0000000000000001E-3</c:v>
                </c:pt>
                <c:pt idx="155">
                  <c:v>-1.33333E-3</c:v>
                </c:pt>
                <c:pt idx="156">
                  <c:v>-4.0000000000000001E-3</c:v>
                </c:pt>
                <c:pt idx="157">
                  <c:v>-1.33333E-3</c:v>
                </c:pt>
                <c:pt idx="158">
                  <c:v>-1.33333E-3</c:v>
                </c:pt>
                <c:pt idx="159">
                  <c:v>-1.33333E-3</c:v>
                </c:pt>
                <c:pt idx="160">
                  <c:v>-1.33333E-3</c:v>
                </c:pt>
                <c:pt idx="161">
                  <c:v>-2.6666699999999999E-3</c:v>
                </c:pt>
                <c:pt idx="162">
                  <c:v>-2.6666699999999999E-3</c:v>
                </c:pt>
                <c:pt idx="163">
                  <c:v>4.0000000000000001E-3</c:v>
                </c:pt>
                <c:pt idx="164">
                  <c:v>4.0000000000000001E-3</c:v>
                </c:pt>
                <c:pt idx="165">
                  <c:v>0</c:v>
                </c:pt>
                <c:pt idx="166">
                  <c:v>-4.0000000000000001E-3</c:v>
                </c:pt>
                <c:pt idx="167">
                  <c:v>-4.0000000000000001E-3</c:v>
                </c:pt>
                <c:pt idx="168">
                  <c:v>0</c:v>
                </c:pt>
                <c:pt idx="169">
                  <c:v>2.6666699999999999E-3</c:v>
                </c:pt>
                <c:pt idx="170">
                  <c:v>-1.33333E-3</c:v>
                </c:pt>
                <c:pt idx="171">
                  <c:v>-1.33333E-3</c:v>
                </c:pt>
                <c:pt idx="172">
                  <c:v>-4.0000000000000001E-3</c:v>
                </c:pt>
                <c:pt idx="173">
                  <c:v>2.6666699999999999E-3</c:v>
                </c:pt>
                <c:pt idx="174">
                  <c:v>-1.33333E-3</c:v>
                </c:pt>
                <c:pt idx="175">
                  <c:v>0</c:v>
                </c:pt>
                <c:pt idx="176">
                  <c:v>0</c:v>
                </c:pt>
                <c:pt idx="177">
                  <c:v>0</c:v>
                </c:pt>
                <c:pt idx="178">
                  <c:v>0</c:v>
                </c:pt>
                <c:pt idx="179">
                  <c:v>1.33333E-3</c:v>
                </c:pt>
                <c:pt idx="180">
                  <c:v>-1.33333E-3</c:v>
                </c:pt>
                <c:pt idx="181">
                  <c:v>-1.33333E-3</c:v>
                </c:pt>
                <c:pt idx="182">
                  <c:v>-4.0000000000000001E-3</c:v>
                </c:pt>
                <c:pt idx="183">
                  <c:v>2.6666699999999999E-3</c:v>
                </c:pt>
                <c:pt idx="184">
                  <c:v>2.6666699999999999E-3</c:v>
                </c:pt>
                <c:pt idx="185">
                  <c:v>0</c:v>
                </c:pt>
                <c:pt idx="186">
                  <c:v>0</c:v>
                </c:pt>
                <c:pt idx="187">
                  <c:v>0</c:v>
                </c:pt>
                <c:pt idx="188">
                  <c:v>1.33333E-3</c:v>
                </c:pt>
                <c:pt idx="189">
                  <c:v>0</c:v>
                </c:pt>
                <c:pt idx="190">
                  <c:v>1.33333E-3</c:v>
                </c:pt>
                <c:pt idx="191">
                  <c:v>1.33333E-3</c:v>
                </c:pt>
                <c:pt idx="192">
                  <c:v>1.33333E-3</c:v>
                </c:pt>
                <c:pt idx="193">
                  <c:v>-1.33333E-3</c:v>
                </c:pt>
                <c:pt idx="194">
                  <c:v>-1.33333E-3</c:v>
                </c:pt>
                <c:pt idx="195">
                  <c:v>0</c:v>
                </c:pt>
                <c:pt idx="196">
                  <c:v>-2.6666699999999999E-3</c:v>
                </c:pt>
                <c:pt idx="197">
                  <c:v>-2.6666699999999999E-3</c:v>
                </c:pt>
                <c:pt idx="198">
                  <c:v>0</c:v>
                </c:pt>
                <c:pt idx="199">
                  <c:v>1.33333E-3</c:v>
                </c:pt>
                <c:pt idx="200">
                  <c:v>0</c:v>
                </c:pt>
                <c:pt idx="201">
                  <c:v>0</c:v>
                </c:pt>
                <c:pt idx="202">
                  <c:v>0</c:v>
                </c:pt>
                <c:pt idx="203">
                  <c:v>-2.6666699999999999E-3</c:v>
                </c:pt>
                <c:pt idx="204">
                  <c:v>-2.6666699999999999E-3</c:v>
                </c:pt>
                <c:pt idx="205">
                  <c:v>0</c:v>
                </c:pt>
                <c:pt idx="206">
                  <c:v>0</c:v>
                </c:pt>
                <c:pt idx="207">
                  <c:v>0</c:v>
                </c:pt>
                <c:pt idx="208">
                  <c:v>0</c:v>
                </c:pt>
                <c:pt idx="209">
                  <c:v>0</c:v>
                </c:pt>
                <c:pt idx="210">
                  <c:v>1.33333E-3</c:v>
                </c:pt>
                <c:pt idx="211">
                  <c:v>-1.33333E-3</c:v>
                </c:pt>
                <c:pt idx="212">
                  <c:v>1.33333E-3</c:v>
                </c:pt>
                <c:pt idx="213">
                  <c:v>1.33333E-3</c:v>
                </c:pt>
                <c:pt idx="214">
                  <c:v>1.33333E-3</c:v>
                </c:pt>
                <c:pt idx="215">
                  <c:v>4.0000000000000001E-3</c:v>
                </c:pt>
                <c:pt idx="216">
                  <c:v>0</c:v>
                </c:pt>
                <c:pt idx="217">
                  <c:v>-1.33333E-3</c:v>
                </c:pt>
                <c:pt idx="218">
                  <c:v>-1.33333E-3</c:v>
                </c:pt>
                <c:pt idx="219">
                  <c:v>4.0000000000000001E-3</c:v>
                </c:pt>
                <c:pt idx="220">
                  <c:v>0</c:v>
                </c:pt>
                <c:pt idx="221">
                  <c:v>0</c:v>
                </c:pt>
                <c:pt idx="222">
                  <c:v>-2.6666699999999999E-3</c:v>
                </c:pt>
                <c:pt idx="223">
                  <c:v>-1.33333E-3</c:v>
                </c:pt>
                <c:pt idx="224">
                  <c:v>-1.33333E-3</c:v>
                </c:pt>
                <c:pt idx="225">
                  <c:v>-1.33333E-3</c:v>
                </c:pt>
                <c:pt idx="226">
                  <c:v>-1.33333E-3</c:v>
                </c:pt>
                <c:pt idx="227">
                  <c:v>1.33333E-3</c:v>
                </c:pt>
                <c:pt idx="228">
                  <c:v>1.33333E-3</c:v>
                </c:pt>
                <c:pt idx="229">
                  <c:v>0</c:v>
                </c:pt>
                <c:pt idx="230">
                  <c:v>-2.6666699999999999E-3</c:v>
                </c:pt>
                <c:pt idx="231">
                  <c:v>-2.6666699999999999E-3</c:v>
                </c:pt>
                <c:pt idx="232">
                  <c:v>0</c:v>
                </c:pt>
                <c:pt idx="233">
                  <c:v>0</c:v>
                </c:pt>
                <c:pt idx="234">
                  <c:v>0</c:v>
                </c:pt>
                <c:pt idx="235">
                  <c:v>0</c:v>
                </c:pt>
                <c:pt idx="236">
                  <c:v>-1.33333E-3</c:v>
                </c:pt>
                <c:pt idx="237">
                  <c:v>0</c:v>
                </c:pt>
                <c:pt idx="238">
                  <c:v>0</c:v>
                </c:pt>
                <c:pt idx="239">
                  <c:v>1.33333E-3</c:v>
                </c:pt>
                <c:pt idx="240">
                  <c:v>1.33333E-3</c:v>
                </c:pt>
                <c:pt idx="241">
                  <c:v>1.33333E-3</c:v>
                </c:pt>
                <c:pt idx="242">
                  <c:v>1.33333E-3</c:v>
                </c:pt>
                <c:pt idx="243">
                  <c:v>-1.33333E-3</c:v>
                </c:pt>
                <c:pt idx="244">
                  <c:v>-1.33333E-3</c:v>
                </c:pt>
                <c:pt idx="245">
                  <c:v>0</c:v>
                </c:pt>
                <c:pt idx="246">
                  <c:v>0</c:v>
                </c:pt>
                <c:pt idx="247">
                  <c:v>1.33333E-3</c:v>
                </c:pt>
                <c:pt idx="248">
                  <c:v>1.33333E-3</c:v>
                </c:pt>
                <c:pt idx="249">
                  <c:v>-2.6666699999999999E-3</c:v>
                </c:pt>
                <c:pt idx="250">
                  <c:v>0</c:v>
                </c:pt>
                <c:pt idx="251">
                  <c:v>0</c:v>
                </c:pt>
                <c:pt idx="252">
                  <c:v>-1.33333E-3</c:v>
                </c:pt>
                <c:pt idx="253">
                  <c:v>-2.6666699999999999E-3</c:v>
                </c:pt>
                <c:pt idx="254">
                  <c:v>-2.6666699999999999E-3</c:v>
                </c:pt>
                <c:pt idx="255">
                  <c:v>-1.33333E-3</c:v>
                </c:pt>
                <c:pt idx="256">
                  <c:v>0</c:v>
                </c:pt>
                <c:pt idx="257">
                  <c:v>0</c:v>
                </c:pt>
                <c:pt idx="258">
                  <c:v>0</c:v>
                </c:pt>
                <c:pt idx="259">
                  <c:v>-1.33333E-3</c:v>
                </c:pt>
                <c:pt idx="260">
                  <c:v>1.33333E-3</c:v>
                </c:pt>
                <c:pt idx="261">
                  <c:v>1.33333E-3</c:v>
                </c:pt>
                <c:pt idx="262">
                  <c:v>0</c:v>
                </c:pt>
                <c:pt idx="263">
                  <c:v>0</c:v>
                </c:pt>
                <c:pt idx="264">
                  <c:v>-1.33333E-3</c:v>
                </c:pt>
                <c:pt idx="265">
                  <c:v>-1.33333E-3</c:v>
                </c:pt>
                <c:pt idx="266">
                  <c:v>-1.33333E-3</c:v>
                </c:pt>
                <c:pt idx="267">
                  <c:v>-1.33333E-3</c:v>
                </c:pt>
                <c:pt idx="268">
                  <c:v>0</c:v>
                </c:pt>
                <c:pt idx="269">
                  <c:v>1.33333E-3</c:v>
                </c:pt>
                <c:pt idx="270">
                  <c:v>1.33333E-3</c:v>
                </c:pt>
                <c:pt idx="271">
                  <c:v>1.33333E-3</c:v>
                </c:pt>
                <c:pt idx="272">
                  <c:v>1.33333E-3</c:v>
                </c:pt>
                <c:pt idx="273">
                  <c:v>-1.33333E-3</c:v>
                </c:pt>
                <c:pt idx="274">
                  <c:v>0</c:v>
                </c:pt>
                <c:pt idx="275">
                  <c:v>0</c:v>
                </c:pt>
                <c:pt idx="276">
                  <c:v>1.33333E-3</c:v>
                </c:pt>
                <c:pt idx="277">
                  <c:v>0</c:v>
                </c:pt>
                <c:pt idx="278">
                  <c:v>0</c:v>
                </c:pt>
                <c:pt idx="279">
                  <c:v>0</c:v>
                </c:pt>
                <c:pt idx="280">
                  <c:v>1.33333E-3</c:v>
                </c:pt>
                <c:pt idx="281">
                  <c:v>1.33333E-3</c:v>
                </c:pt>
                <c:pt idx="282">
                  <c:v>-2.6666699999999999E-3</c:v>
                </c:pt>
                <c:pt idx="283">
                  <c:v>-2.6666699999999999E-3</c:v>
                </c:pt>
                <c:pt idx="284">
                  <c:v>-2.6666699999999999E-3</c:v>
                </c:pt>
                <c:pt idx="285">
                  <c:v>0</c:v>
                </c:pt>
                <c:pt idx="286">
                  <c:v>0</c:v>
                </c:pt>
                <c:pt idx="287">
                  <c:v>0</c:v>
                </c:pt>
                <c:pt idx="288">
                  <c:v>0</c:v>
                </c:pt>
                <c:pt idx="289">
                  <c:v>0</c:v>
                </c:pt>
                <c:pt idx="290">
                  <c:v>0</c:v>
                </c:pt>
                <c:pt idx="291">
                  <c:v>0</c:v>
                </c:pt>
                <c:pt idx="292">
                  <c:v>1.33333E-3</c:v>
                </c:pt>
                <c:pt idx="293">
                  <c:v>4.0000000000000001E-3</c:v>
                </c:pt>
                <c:pt idx="294">
                  <c:v>4.0000000000000001E-3</c:v>
                </c:pt>
                <c:pt idx="295">
                  <c:v>-1.33333E-3</c:v>
                </c:pt>
                <c:pt idx="296">
                  <c:v>-1.33333E-3</c:v>
                </c:pt>
                <c:pt idx="297">
                  <c:v>1.33333E-3</c:v>
                </c:pt>
                <c:pt idx="298">
                  <c:v>1.33333E-3</c:v>
                </c:pt>
                <c:pt idx="299">
                  <c:v>-1.33333E-3</c:v>
                </c:pt>
                <c:pt idx="300">
                  <c:v>0</c:v>
                </c:pt>
                <c:pt idx="301">
                  <c:v>0</c:v>
                </c:pt>
                <c:pt idx="302">
                  <c:v>1.33333E-3</c:v>
                </c:pt>
                <c:pt idx="303">
                  <c:v>0</c:v>
                </c:pt>
                <c:pt idx="304">
                  <c:v>0</c:v>
                </c:pt>
                <c:pt idx="305">
                  <c:v>-1.33333E-3</c:v>
                </c:pt>
                <c:pt idx="306">
                  <c:v>-2.6666699999999999E-3</c:v>
                </c:pt>
                <c:pt idx="307">
                  <c:v>-1.33333E-3</c:v>
                </c:pt>
                <c:pt idx="308">
                  <c:v>-1.33333E-3</c:v>
                </c:pt>
                <c:pt idx="309">
                  <c:v>1.33333E-3</c:v>
                </c:pt>
                <c:pt idx="310">
                  <c:v>-1.33333E-3</c:v>
                </c:pt>
                <c:pt idx="311">
                  <c:v>-1.33333E-3</c:v>
                </c:pt>
                <c:pt idx="312">
                  <c:v>1.33333E-3</c:v>
                </c:pt>
                <c:pt idx="313">
                  <c:v>-1.33333E-3</c:v>
                </c:pt>
                <c:pt idx="314">
                  <c:v>1.33333E-3</c:v>
                </c:pt>
                <c:pt idx="315">
                  <c:v>1.33333E-3</c:v>
                </c:pt>
                <c:pt idx="316">
                  <c:v>0</c:v>
                </c:pt>
                <c:pt idx="317">
                  <c:v>0</c:v>
                </c:pt>
                <c:pt idx="318">
                  <c:v>0</c:v>
                </c:pt>
                <c:pt idx="319">
                  <c:v>0</c:v>
                </c:pt>
                <c:pt idx="320">
                  <c:v>1.33333E-3</c:v>
                </c:pt>
                <c:pt idx="321">
                  <c:v>1.33333E-3</c:v>
                </c:pt>
                <c:pt idx="322">
                  <c:v>2.6666699999999999E-3</c:v>
                </c:pt>
                <c:pt idx="323">
                  <c:v>0</c:v>
                </c:pt>
                <c:pt idx="324">
                  <c:v>0</c:v>
                </c:pt>
                <c:pt idx="325">
                  <c:v>0</c:v>
                </c:pt>
                <c:pt idx="326">
                  <c:v>-1.33333E-3</c:v>
                </c:pt>
                <c:pt idx="327">
                  <c:v>-1.33333E-3</c:v>
                </c:pt>
                <c:pt idx="328">
                  <c:v>0</c:v>
                </c:pt>
                <c:pt idx="329">
                  <c:v>-1.33333E-3</c:v>
                </c:pt>
                <c:pt idx="330">
                  <c:v>0</c:v>
                </c:pt>
                <c:pt idx="331">
                  <c:v>0</c:v>
                </c:pt>
                <c:pt idx="332">
                  <c:v>1.33333E-3</c:v>
                </c:pt>
                <c:pt idx="333">
                  <c:v>0</c:v>
                </c:pt>
                <c:pt idx="334">
                  <c:v>0</c:v>
                </c:pt>
                <c:pt idx="335">
                  <c:v>-1.33333E-3</c:v>
                </c:pt>
                <c:pt idx="336">
                  <c:v>0</c:v>
                </c:pt>
                <c:pt idx="337">
                  <c:v>1.33333E-3</c:v>
                </c:pt>
                <c:pt idx="338">
                  <c:v>0</c:v>
                </c:pt>
                <c:pt idx="339">
                  <c:v>-1.33333E-3</c:v>
                </c:pt>
                <c:pt idx="340">
                  <c:v>-1.33333E-3</c:v>
                </c:pt>
                <c:pt idx="341">
                  <c:v>-1.33333E-3</c:v>
                </c:pt>
                <c:pt idx="342">
                  <c:v>0</c:v>
                </c:pt>
                <c:pt idx="343">
                  <c:v>-2.6666699999999999E-3</c:v>
                </c:pt>
                <c:pt idx="344">
                  <c:v>-2.6666699999999999E-3</c:v>
                </c:pt>
                <c:pt idx="345">
                  <c:v>1.33333E-3</c:v>
                </c:pt>
                <c:pt idx="346">
                  <c:v>0</c:v>
                </c:pt>
                <c:pt idx="347">
                  <c:v>0</c:v>
                </c:pt>
                <c:pt idx="348">
                  <c:v>-1.33333E-3</c:v>
                </c:pt>
                <c:pt idx="349">
                  <c:v>0</c:v>
                </c:pt>
                <c:pt idx="350">
                  <c:v>1.33333E-3</c:v>
                </c:pt>
                <c:pt idx="351">
                  <c:v>1.33333E-3</c:v>
                </c:pt>
                <c:pt idx="352">
                  <c:v>-1.33333E-3</c:v>
                </c:pt>
                <c:pt idx="353">
                  <c:v>-1.33333E-3</c:v>
                </c:pt>
                <c:pt idx="354">
                  <c:v>-1.33333E-3</c:v>
                </c:pt>
                <c:pt idx="355">
                  <c:v>1.33333E-3</c:v>
                </c:pt>
                <c:pt idx="356">
                  <c:v>-1.33333E-3</c:v>
                </c:pt>
                <c:pt idx="357">
                  <c:v>-1.33333E-3</c:v>
                </c:pt>
                <c:pt idx="358">
                  <c:v>0</c:v>
                </c:pt>
                <c:pt idx="359">
                  <c:v>0</c:v>
                </c:pt>
                <c:pt idx="360">
                  <c:v>-1.33333E-3</c:v>
                </c:pt>
                <c:pt idx="361">
                  <c:v>-1.33333E-3</c:v>
                </c:pt>
                <c:pt idx="362">
                  <c:v>1.33333E-3</c:v>
                </c:pt>
                <c:pt idx="363">
                  <c:v>0</c:v>
                </c:pt>
                <c:pt idx="364">
                  <c:v>0</c:v>
                </c:pt>
                <c:pt idx="365">
                  <c:v>0</c:v>
                </c:pt>
                <c:pt idx="366">
                  <c:v>-1.33333E-3</c:v>
                </c:pt>
                <c:pt idx="367">
                  <c:v>-1.33333E-3</c:v>
                </c:pt>
                <c:pt idx="368">
                  <c:v>-1.33333E-3</c:v>
                </c:pt>
                <c:pt idx="369">
                  <c:v>0</c:v>
                </c:pt>
                <c:pt idx="370">
                  <c:v>1.33333E-3</c:v>
                </c:pt>
                <c:pt idx="371">
                  <c:v>1.33333E-3</c:v>
                </c:pt>
                <c:pt idx="372">
                  <c:v>-4.0000000000000001E-3</c:v>
                </c:pt>
                <c:pt idx="373">
                  <c:v>-1.33333E-3</c:v>
                </c:pt>
                <c:pt idx="374">
                  <c:v>-1.33333E-3</c:v>
                </c:pt>
                <c:pt idx="375">
                  <c:v>0</c:v>
                </c:pt>
                <c:pt idx="376">
                  <c:v>0</c:v>
                </c:pt>
                <c:pt idx="377">
                  <c:v>0</c:v>
                </c:pt>
                <c:pt idx="378">
                  <c:v>0</c:v>
                </c:pt>
                <c:pt idx="379">
                  <c:v>-1.33333E-3</c:v>
                </c:pt>
                <c:pt idx="380">
                  <c:v>-1.33333E-3</c:v>
                </c:pt>
                <c:pt idx="381">
                  <c:v>1.33333E-3</c:v>
                </c:pt>
                <c:pt idx="382">
                  <c:v>1.33333E-3</c:v>
                </c:pt>
                <c:pt idx="383">
                  <c:v>0</c:v>
                </c:pt>
                <c:pt idx="384">
                  <c:v>0</c:v>
                </c:pt>
                <c:pt idx="385">
                  <c:v>-1.33333E-3</c:v>
                </c:pt>
                <c:pt idx="386">
                  <c:v>0</c:v>
                </c:pt>
                <c:pt idx="387">
                  <c:v>0</c:v>
                </c:pt>
                <c:pt idx="388">
                  <c:v>0</c:v>
                </c:pt>
                <c:pt idx="389">
                  <c:v>1.33333E-3</c:v>
                </c:pt>
                <c:pt idx="390">
                  <c:v>0</c:v>
                </c:pt>
                <c:pt idx="391">
                  <c:v>-1.33333E-3</c:v>
                </c:pt>
                <c:pt idx="392">
                  <c:v>0</c:v>
                </c:pt>
                <c:pt idx="393">
                  <c:v>0</c:v>
                </c:pt>
                <c:pt idx="394">
                  <c:v>0</c:v>
                </c:pt>
                <c:pt idx="395">
                  <c:v>0</c:v>
                </c:pt>
                <c:pt idx="396">
                  <c:v>1.33333E-3</c:v>
                </c:pt>
                <c:pt idx="397">
                  <c:v>-1.33333E-3</c:v>
                </c:pt>
                <c:pt idx="398">
                  <c:v>-1.33333E-3</c:v>
                </c:pt>
                <c:pt idx="399">
                  <c:v>-1.33333E-3</c:v>
                </c:pt>
                <c:pt idx="400">
                  <c:v>-1.33333E-3</c:v>
                </c:pt>
                <c:pt idx="401">
                  <c:v>-1.33333E-3</c:v>
                </c:pt>
                <c:pt idx="402">
                  <c:v>0</c:v>
                </c:pt>
                <c:pt idx="403">
                  <c:v>2.6666699999999999E-3</c:v>
                </c:pt>
                <c:pt idx="404">
                  <c:v>2.6666699999999999E-3</c:v>
                </c:pt>
                <c:pt idx="405">
                  <c:v>0</c:v>
                </c:pt>
                <c:pt idx="406">
                  <c:v>1.33333E-3</c:v>
                </c:pt>
                <c:pt idx="407">
                  <c:v>0</c:v>
                </c:pt>
                <c:pt idx="408">
                  <c:v>0</c:v>
                </c:pt>
                <c:pt idx="409">
                  <c:v>1.33333E-3</c:v>
                </c:pt>
                <c:pt idx="410">
                  <c:v>0</c:v>
                </c:pt>
                <c:pt idx="411">
                  <c:v>0</c:v>
                </c:pt>
                <c:pt idx="412">
                  <c:v>-1.33333E-3</c:v>
                </c:pt>
                <c:pt idx="413">
                  <c:v>0</c:v>
                </c:pt>
                <c:pt idx="414">
                  <c:v>0</c:v>
                </c:pt>
                <c:pt idx="415">
                  <c:v>0</c:v>
                </c:pt>
                <c:pt idx="416">
                  <c:v>-1.33333E-3</c:v>
                </c:pt>
                <c:pt idx="417">
                  <c:v>5.7333330000000002E-2</c:v>
                </c:pt>
                <c:pt idx="418">
                  <c:v>0.74533337</c:v>
                </c:pt>
                <c:pt idx="419">
                  <c:v>1.9720001199999999</c:v>
                </c:pt>
                <c:pt idx="420">
                  <c:v>3.6013333799999998</c:v>
                </c:pt>
                <c:pt idx="421">
                  <c:v>3.6013333799999998</c:v>
                </c:pt>
                <c:pt idx="422">
                  <c:v>4.9693331699999996</c:v>
                </c:pt>
                <c:pt idx="423">
                  <c:v>6.48799992</c:v>
                </c:pt>
                <c:pt idx="424">
                  <c:v>7.8813333500000002</c:v>
                </c:pt>
                <c:pt idx="425">
                  <c:v>7.8813333500000002</c:v>
                </c:pt>
                <c:pt idx="426">
                  <c:v>10.79066658</c:v>
                </c:pt>
                <c:pt idx="427">
                  <c:v>10.79066658</c:v>
                </c:pt>
                <c:pt idx="428">
                  <c:v>12.22666645</c:v>
                </c:pt>
                <c:pt idx="429">
                  <c:v>13.51733303</c:v>
                </c:pt>
                <c:pt idx="430">
                  <c:v>14.944000239999999</c:v>
                </c:pt>
                <c:pt idx="431">
                  <c:v>14.944000239999999</c:v>
                </c:pt>
                <c:pt idx="432">
                  <c:v>16.408000950000002</c:v>
                </c:pt>
                <c:pt idx="433">
                  <c:v>17.94133377</c:v>
                </c:pt>
                <c:pt idx="434">
                  <c:v>17.94133377</c:v>
                </c:pt>
                <c:pt idx="435">
                  <c:v>21.093334200000001</c:v>
                </c:pt>
                <c:pt idx="436">
                  <c:v>22.321332930000001</c:v>
                </c:pt>
                <c:pt idx="437">
                  <c:v>22.321332930000001</c:v>
                </c:pt>
                <c:pt idx="438">
                  <c:v>23.533332819999998</c:v>
                </c:pt>
                <c:pt idx="439">
                  <c:v>25.13999939</c:v>
                </c:pt>
                <c:pt idx="440">
                  <c:v>26.722665790000001</c:v>
                </c:pt>
                <c:pt idx="441">
                  <c:v>26.722665790000001</c:v>
                </c:pt>
                <c:pt idx="442">
                  <c:v>28.239999770000001</c:v>
                </c:pt>
                <c:pt idx="443">
                  <c:v>29.450668329999999</c:v>
                </c:pt>
                <c:pt idx="444">
                  <c:v>30.856000900000002</c:v>
                </c:pt>
                <c:pt idx="445">
                  <c:v>32.494667049999997</c:v>
                </c:pt>
                <c:pt idx="446">
                  <c:v>34.018669129999999</c:v>
                </c:pt>
                <c:pt idx="447">
                  <c:v>34.018669129999999</c:v>
                </c:pt>
                <c:pt idx="448">
                  <c:v>35.225334169999996</c:v>
                </c:pt>
                <c:pt idx="449">
                  <c:v>36.728000639999998</c:v>
                </c:pt>
                <c:pt idx="450">
                  <c:v>36.728000639999998</c:v>
                </c:pt>
                <c:pt idx="451">
                  <c:v>38.257335660000003</c:v>
                </c:pt>
                <c:pt idx="452">
                  <c:v>39.615997309999997</c:v>
                </c:pt>
                <c:pt idx="453">
                  <c:v>41.013332370000001</c:v>
                </c:pt>
                <c:pt idx="454">
                  <c:v>42.760002139999997</c:v>
                </c:pt>
                <c:pt idx="455">
                  <c:v>43.901336669999999</c:v>
                </c:pt>
                <c:pt idx="456">
                  <c:v>45.546665189999999</c:v>
                </c:pt>
                <c:pt idx="457">
                  <c:v>45.546665189999999</c:v>
                </c:pt>
                <c:pt idx="458">
                  <c:v>47</c:v>
                </c:pt>
                <c:pt idx="459">
                  <c:v>48.295997620000001</c:v>
                </c:pt>
                <c:pt idx="460">
                  <c:v>48.295997620000001</c:v>
                </c:pt>
                <c:pt idx="461">
                  <c:v>49.899997710000001</c:v>
                </c:pt>
                <c:pt idx="462">
                  <c:v>52.762668609999999</c:v>
                </c:pt>
                <c:pt idx="463">
                  <c:v>52.762668609999999</c:v>
                </c:pt>
                <c:pt idx="464">
                  <c:v>54.228000639999998</c:v>
                </c:pt>
                <c:pt idx="465">
                  <c:v>55.534664149999998</c:v>
                </c:pt>
                <c:pt idx="466">
                  <c:v>55.534664149999998</c:v>
                </c:pt>
                <c:pt idx="467">
                  <c:v>57.157333370000003</c:v>
                </c:pt>
                <c:pt idx="468">
                  <c:v>58.439998629999998</c:v>
                </c:pt>
                <c:pt idx="469">
                  <c:v>60.029331210000002</c:v>
                </c:pt>
                <c:pt idx="470">
                  <c:v>61.466667180000002</c:v>
                </c:pt>
                <c:pt idx="471">
                  <c:v>62.944000240000001</c:v>
                </c:pt>
                <c:pt idx="472">
                  <c:v>62.944000240000001</c:v>
                </c:pt>
                <c:pt idx="473">
                  <c:v>64.27999878</c:v>
                </c:pt>
                <c:pt idx="474">
                  <c:v>65.886672970000006</c:v>
                </c:pt>
                <c:pt idx="475">
                  <c:v>67.25733185</c:v>
                </c:pt>
                <c:pt idx="476">
                  <c:v>67.25733185</c:v>
                </c:pt>
                <c:pt idx="477">
                  <c:v>68.62533569</c:v>
                </c:pt>
                <c:pt idx="478">
                  <c:v>70.081336980000003</c:v>
                </c:pt>
                <c:pt idx="479">
                  <c:v>71.579994200000002</c:v>
                </c:pt>
                <c:pt idx="480">
                  <c:v>73.03733063</c:v>
                </c:pt>
                <c:pt idx="481">
                  <c:v>74.347999569999999</c:v>
                </c:pt>
                <c:pt idx="482">
                  <c:v>74.347999569999999</c:v>
                </c:pt>
                <c:pt idx="483">
                  <c:v>76.047996519999998</c:v>
                </c:pt>
                <c:pt idx="484">
                  <c:v>77.40533447</c:v>
                </c:pt>
                <c:pt idx="485">
                  <c:v>78.774665830000004</c:v>
                </c:pt>
                <c:pt idx="486">
                  <c:v>78.774665830000004</c:v>
                </c:pt>
                <c:pt idx="487">
                  <c:v>80.218666080000006</c:v>
                </c:pt>
                <c:pt idx="488">
                  <c:v>83.025337219999997</c:v>
                </c:pt>
                <c:pt idx="489">
                  <c:v>83.025337219999997</c:v>
                </c:pt>
                <c:pt idx="490">
                  <c:v>84.608001709999996</c:v>
                </c:pt>
                <c:pt idx="491">
                  <c:v>85.929336550000002</c:v>
                </c:pt>
                <c:pt idx="492">
                  <c:v>87.389328000000006</c:v>
                </c:pt>
                <c:pt idx="493">
                  <c:v>87.389328000000006</c:v>
                </c:pt>
                <c:pt idx="494">
                  <c:v>88.926666260000005</c:v>
                </c:pt>
                <c:pt idx="495">
                  <c:v>90.122665409999996</c:v>
                </c:pt>
                <c:pt idx="496">
                  <c:v>90.122665409999996</c:v>
                </c:pt>
                <c:pt idx="497">
                  <c:v>93.070663449999998</c:v>
                </c:pt>
                <c:pt idx="498">
                  <c:v>94.671997070000003</c:v>
                </c:pt>
                <c:pt idx="499">
                  <c:v>94.671997070000003</c:v>
                </c:pt>
                <c:pt idx="500">
                  <c:v>96.042663570000002</c:v>
                </c:pt>
                <c:pt idx="501">
                  <c:v>97.535995479999997</c:v>
                </c:pt>
                <c:pt idx="502">
                  <c:v>97.535995479999997</c:v>
                </c:pt>
                <c:pt idx="503">
                  <c:v>98.732002260000002</c:v>
                </c:pt>
                <c:pt idx="504">
                  <c:v>100.35600281000001</c:v>
                </c:pt>
                <c:pt idx="505">
                  <c:v>101.86266327</c:v>
                </c:pt>
                <c:pt idx="506">
                  <c:v>103.3093338</c:v>
                </c:pt>
                <c:pt idx="507">
                  <c:v>104.66799927</c:v>
                </c:pt>
                <c:pt idx="508">
                  <c:v>106.22933197</c:v>
                </c:pt>
                <c:pt idx="509">
                  <c:v>106.22933197</c:v>
                </c:pt>
                <c:pt idx="510">
                  <c:v>107.47599792</c:v>
                </c:pt>
                <c:pt idx="511">
                  <c:v>108.89199829</c:v>
                </c:pt>
                <c:pt idx="512">
                  <c:v>110.22399901999999</c:v>
                </c:pt>
                <c:pt idx="513">
                  <c:v>110.22399901999999</c:v>
                </c:pt>
                <c:pt idx="514">
                  <c:v>111.76667023</c:v>
                </c:pt>
                <c:pt idx="515">
                  <c:v>113.28266907</c:v>
                </c:pt>
                <c:pt idx="516">
                  <c:v>114.82533264</c:v>
                </c:pt>
                <c:pt idx="517">
                  <c:v>116.19866943</c:v>
                </c:pt>
                <c:pt idx="518">
                  <c:v>117.65866852000001</c:v>
                </c:pt>
                <c:pt idx="519">
                  <c:v>117.65866852000001</c:v>
                </c:pt>
                <c:pt idx="520">
                  <c:v>119.06667328</c:v>
                </c:pt>
                <c:pt idx="521">
                  <c:v>120.47332763999999</c:v>
                </c:pt>
                <c:pt idx="522">
                  <c:v>122.00799560999999</c:v>
                </c:pt>
                <c:pt idx="523">
                  <c:v>122.00799560999999</c:v>
                </c:pt>
                <c:pt idx="524">
                  <c:v>123.47334290000001</c:v>
                </c:pt>
                <c:pt idx="525">
                  <c:v>126.26534271</c:v>
                </c:pt>
                <c:pt idx="526">
                  <c:v>126.26534271</c:v>
                </c:pt>
                <c:pt idx="527">
                  <c:v>127.58133698</c:v>
                </c:pt>
                <c:pt idx="528">
                  <c:v>129.11866760000001</c:v>
                </c:pt>
                <c:pt idx="529">
                  <c:v>129.11866760000001</c:v>
                </c:pt>
                <c:pt idx="530">
                  <c:v>130.59199523999999</c:v>
                </c:pt>
                <c:pt idx="531">
                  <c:v>132.17868042000001</c:v>
                </c:pt>
                <c:pt idx="532">
                  <c:v>133.49333190999999</c:v>
                </c:pt>
                <c:pt idx="533">
                  <c:v>134.93733215</c:v>
                </c:pt>
                <c:pt idx="534">
                  <c:v>136.43865966999999</c:v>
                </c:pt>
                <c:pt idx="535">
                  <c:v>136.43865966999999</c:v>
                </c:pt>
                <c:pt idx="536">
                  <c:v>137.76133727999999</c:v>
                </c:pt>
                <c:pt idx="537">
                  <c:v>139.15333557</c:v>
                </c:pt>
                <c:pt idx="538">
                  <c:v>140.66265869</c:v>
                </c:pt>
                <c:pt idx="539">
                  <c:v>140.66265869</c:v>
                </c:pt>
                <c:pt idx="540">
                  <c:v>142.19732665999999</c:v>
                </c:pt>
                <c:pt idx="541">
                  <c:v>143.60266113</c:v>
                </c:pt>
                <c:pt idx="542">
                  <c:v>144.91867065</c:v>
                </c:pt>
                <c:pt idx="543">
                  <c:v>146.44265747</c:v>
                </c:pt>
                <c:pt idx="544">
                  <c:v>147.83332824999999</c:v>
                </c:pt>
                <c:pt idx="545">
                  <c:v>147.83332824999999</c:v>
                </c:pt>
                <c:pt idx="546">
                  <c:v>149.48266602000001</c:v>
                </c:pt>
                <c:pt idx="547">
                  <c:v>150.73200989</c:v>
                </c:pt>
                <c:pt idx="548">
                  <c:v>152.25199889999999</c:v>
                </c:pt>
                <c:pt idx="549">
                  <c:v>152.25199889999999</c:v>
                </c:pt>
                <c:pt idx="550">
                  <c:v>153.88265991</c:v>
                </c:pt>
                <c:pt idx="551">
                  <c:v>156.54267883</c:v>
                </c:pt>
                <c:pt idx="552">
                  <c:v>156.54267883</c:v>
                </c:pt>
                <c:pt idx="553">
                  <c:v>157.74267578000001</c:v>
                </c:pt>
                <c:pt idx="554">
                  <c:v>159.26133727999999</c:v>
                </c:pt>
                <c:pt idx="555">
                  <c:v>159.26133727999999</c:v>
                </c:pt>
                <c:pt idx="556">
                  <c:v>160.85734557999999</c:v>
                </c:pt>
                <c:pt idx="557">
                  <c:v>162.03999329000001</c:v>
                </c:pt>
                <c:pt idx="558">
                  <c:v>163.84799193999999</c:v>
                </c:pt>
                <c:pt idx="559">
                  <c:v>163.84799193999999</c:v>
                </c:pt>
                <c:pt idx="560">
                  <c:v>166.58399962999999</c:v>
                </c:pt>
                <c:pt idx="561">
                  <c:v>168.11866760000001</c:v>
                </c:pt>
                <c:pt idx="562">
                  <c:v>168.11866760000001</c:v>
                </c:pt>
                <c:pt idx="563">
                  <c:v>169.32400512999999</c:v>
                </c:pt>
                <c:pt idx="564">
                  <c:v>170.93733215</c:v>
                </c:pt>
                <c:pt idx="565">
                  <c:v>170.93733215</c:v>
                </c:pt>
                <c:pt idx="566">
                  <c:v>172.24133301000001</c:v>
                </c:pt>
                <c:pt idx="567">
                  <c:v>173.82266235</c:v>
                </c:pt>
                <c:pt idx="568">
                  <c:v>175.25733948000001</c:v>
                </c:pt>
                <c:pt idx="569">
                  <c:v>176.72532654</c:v>
                </c:pt>
                <c:pt idx="570">
                  <c:v>178.15866088999999</c:v>
                </c:pt>
                <c:pt idx="571">
                  <c:v>178.15866088999999</c:v>
                </c:pt>
                <c:pt idx="572">
                  <c:v>179.6000061</c:v>
                </c:pt>
                <c:pt idx="573">
                  <c:v>181.09066772</c:v>
                </c:pt>
                <c:pt idx="574">
                  <c:v>182.58265685999999</c:v>
                </c:pt>
                <c:pt idx="575">
                  <c:v>182.58265685999999</c:v>
                </c:pt>
                <c:pt idx="576">
                  <c:v>184.02267456000001</c:v>
                </c:pt>
                <c:pt idx="577">
                  <c:v>186.75999451000001</c:v>
                </c:pt>
                <c:pt idx="578">
                  <c:v>186.75999451000001</c:v>
                </c:pt>
                <c:pt idx="579">
                  <c:v>188.18933104999999</c:v>
                </c:pt>
                <c:pt idx="580">
                  <c:v>189.70132446</c:v>
                </c:pt>
                <c:pt idx="581">
                  <c:v>189.70132446</c:v>
                </c:pt>
                <c:pt idx="582">
                  <c:v>191.25067139000001</c:v>
                </c:pt>
                <c:pt idx="583">
                  <c:v>192.65866088999999</c:v>
                </c:pt>
                <c:pt idx="584">
                  <c:v>194.06533812999999</c:v>
                </c:pt>
                <c:pt idx="585">
                  <c:v>195.33334350999999</c:v>
                </c:pt>
                <c:pt idx="586">
                  <c:v>196.88400268999999</c:v>
                </c:pt>
                <c:pt idx="587">
                  <c:v>198.27732849</c:v>
                </c:pt>
                <c:pt idx="588">
                  <c:v>198.27732849</c:v>
                </c:pt>
                <c:pt idx="589">
                  <c:v>199.75199889999999</c:v>
                </c:pt>
                <c:pt idx="590">
                  <c:v>201.21733093</c:v>
                </c:pt>
                <c:pt idx="591">
                  <c:v>201.21733093</c:v>
                </c:pt>
                <c:pt idx="592">
                  <c:v>202.57733153999999</c:v>
                </c:pt>
                <c:pt idx="593">
                  <c:v>204.12799072000001</c:v>
                </c:pt>
                <c:pt idx="594">
                  <c:v>205.63867188</c:v>
                </c:pt>
                <c:pt idx="595">
                  <c:v>207.03067017000001</c:v>
                </c:pt>
                <c:pt idx="596">
                  <c:v>208.33200073</c:v>
                </c:pt>
                <c:pt idx="597">
                  <c:v>209.96133423000001</c:v>
                </c:pt>
                <c:pt idx="598">
                  <c:v>209.96133423000001</c:v>
                </c:pt>
                <c:pt idx="599">
                  <c:v>211.37466431000001</c:v>
                </c:pt>
                <c:pt idx="600">
                  <c:v>212.68133545000001</c:v>
                </c:pt>
                <c:pt idx="601">
                  <c:v>212.68133545000001</c:v>
                </c:pt>
                <c:pt idx="602">
                  <c:v>215.64266968000001</c:v>
                </c:pt>
                <c:pt idx="603">
                  <c:v>217.21066284</c:v>
                </c:pt>
                <c:pt idx="604">
                  <c:v>217.21066284</c:v>
                </c:pt>
                <c:pt idx="605">
                  <c:v>218.49867248999999</c:v>
                </c:pt>
                <c:pt idx="606">
                  <c:v>220.00267029</c:v>
                </c:pt>
                <c:pt idx="607">
                  <c:v>220.00267029</c:v>
                </c:pt>
                <c:pt idx="608">
                  <c:v>221.28399658000001</c:v>
                </c:pt>
                <c:pt idx="609">
                  <c:v>222.89199829</c:v>
                </c:pt>
                <c:pt idx="610">
                  <c:v>224.38932800000001</c:v>
                </c:pt>
                <c:pt idx="611">
                  <c:v>225.91467284999999</c:v>
                </c:pt>
                <c:pt idx="612">
                  <c:v>227.47334290000001</c:v>
                </c:pt>
                <c:pt idx="613">
                  <c:v>227.47334290000001</c:v>
                </c:pt>
                <c:pt idx="614">
                  <c:v>228.81066895000001</c:v>
                </c:pt>
                <c:pt idx="615">
                  <c:v>230.41065979000001</c:v>
                </c:pt>
                <c:pt idx="616">
                  <c:v>231.59600829999999</c:v>
                </c:pt>
                <c:pt idx="617">
                  <c:v>231.59600829999999</c:v>
                </c:pt>
                <c:pt idx="618">
                  <c:v>232.86132813</c:v>
                </c:pt>
                <c:pt idx="619">
                  <c:v>234.4853363</c:v>
                </c:pt>
                <c:pt idx="620">
                  <c:v>235.72399902000001</c:v>
                </c:pt>
                <c:pt idx="621">
                  <c:v>237.32666015999999</c:v>
                </c:pt>
                <c:pt idx="622">
                  <c:v>238.65066528</c:v>
                </c:pt>
                <c:pt idx="623">
                  <c:v>238.65066528</c:v>
                </c:pt>
                <c:pt idx="624">
                  <c:v>240.29866028000001</c:v>
                </c:pt>
                <c:pt idx="625">
                  <c:v>241.57199097</c:v>
                </c:pt>
                <c:pt idx="626">
                  <c:v>246.29866028000001</c:v>
                </c:pt>
                <c:pt idx="627">
                  <c:v>246.29866028000001</c:v>
                </c:pt>
                <c:pt idx="628">
                  <c:v>249.95066833000001</c:v>
                </c:pt>
                <c:pt idx="629">
                  <c:v>249.95066833000001</c:v>
                </c:pt>
                <c:pt idx="630">
                  <c:v>250.09065247000001</c:v>
                </c:pt>
                <c:pt idx="631">
                  <c:v>250.08799744000001</c:v>
                </c:pt>
                <c:pt idx="632">
                  <c:v>250.04267883</c:v>
                </c:pt>
                <c:pt idx="633">
                  <c:v>250.04267883</c:v>
                </c:pt>
                <c:pt idx="634">
                  <c:v>250.00933838</c:v>
                </c:pt>
                <c:pt idx="635">
                  <c:v>250.00933838</c:v>
                </c:pt>
                <c:pt idx="636">
                  <c:v>250.00933838</c:v>
                </c:pt>
                <c:pt idx="637">
                  <c:v>249.90933228</c:v>
                </c:pt>
                <c:pt idx="638">
                  <c:v>249.89198303000001</c:v>
                </c:pt>
                <c:pt idx="639">
                  <c:v>249.89198303000001</c:v>
                </c:pt>
                <c:pt idx="640">
                  <c:v>249.97732543999999</c:v>
                </c:pt>
                <c:pt idx="641">
                  <c:v>249.97201537999999</c:v>
                </c:pt>
                <c:pt idx="642">
                  <c:v>249.97598267000001</c:v>
                </c:pt>
                <c:pt idx="643">
                  <c:v>249.97598267000001</c:v>
                </c:pt>
                <c:pt idx="644">
                  <c:v>250.11199951</c:v>
                </c:pt>
                <c:pt idx="645">
                  <c:v>250.07334900000001</c:v>
                </c:pt>
                <c:pt idx="646">
                  <c:v>250.11065674</c:v>
                </c:pt>
                <c:pt idx="647">
                  <c:v>250.08267212000001</c:v>
                </c:pt>
                <c:pt idx="648">
                  <c:v>250.08267212000001</c:v>
                </c:pt>
                <c:pt idx="649">
                  <c:v>249.92265320000001</c:v>
                </c:pt>
                <c:pt idx="650">
                  <c:v>249.97201537999999</c:v>
                </c:pt>
                <c:pt idx="651">
                  <c:v>249.97201537999999</c:v>
                </c:pt>
                <c:pt idx="652">
                  <c:v>249.90800476000001</c:v>
                </c:pt>
                <c:pt idx="653">
                  <c:v>249.90400696</c:v>
                </c:pt>
                <c:pt idx="654">
                  <c:v>250.03601073999999</c:v>
                </c:pt>
                <c:pt idx="655">
                  <c:v>249.94000244</c:v>
                </c:pt>
                <c:pt idx="656">
                  <c:v>249.94000244</c:v>
                </c:pt>
                <c:pt idx="657">
                  <c:v>249.98934937000001</c:v>
                </c:pt>
                <c:pt idx="658">
                  <c:v>250.03201293999999</c:v>
                </c:pt>
                <c:pt idx="659">
                  <c:v>249.90266417999999</c:v>
                </c:pt>
                <c:pt idx="660">
                  <c:v>249.90266417999999</c:v>
                </c:pt>
                <c:pt idx="661">
                  <c:v>249.92265320000001</c:v>
                </c:pt>
                <c:pt idx="662">
                  <c:v>249.86401366999999</c:v>
                </c:pt>
                <c:pt idx="663">
                  <c:v>249.86401366999999</c:v>
                </c:pt>
                <c:pt idx="664">
                  <c:v>249.99601745999999</c:v>
                </c:pt>
                <c:pt idx="665">
                  <c:v>250.01733397999999</c:v>
                </c:pt>
                <c:pt idx="666">
                  <c:v>250.01733397999999</c:v>
                </c:pt>
                <c:pt idx="667">
                  <c:v>250.0599823</c:v>
                </c:pt>
                <c:pt idx="668">
                  <c:v>249.99467468</c:v>
                </c:pt>
                <c:pt idx="669">
                  <c:v>250.10398864999999</c:v>
                </c:pt>
                <c:pt idx="670">
                  <c:v>250.10398864999999</c:v>
                </c:pt>
                <c:pt idx="671">
                  <c:v>250.05732727</c:v>
                </c:pt>
                <c:pt idx="672">
                  <c:v>250.09065247000001</c:v>
                </c:pt>
                <c:pt idx="673">
                  <c:v>250.08001709000001</c:v>
                </c:pt>
                <c:pt idx="674">
                  <c:v>250.09732056000001</c:v>
                </c:pt>
                <c:pt idx="675">
                  <c:v>250.07733153999999</c:v>
                </c:pt>
                <c:pt idx="676">
                  <c:v>250.07733153999999</c:v>
                </c:pt>
                <c:pt idx="677">
                  <c:v>250.02267456000001</c:v>
                </c:pt>
                <c:pt idx="678">
                  <c:v>250.09600829999999</c:v>
                </c:pt>
                <c:pt idx="679">
                  <c:v>250.09600829999999</c:v>
                </c:pt>
                <c:pt idx="680">
                  <c:v>250.10934448</c:v>
                </c:pt>
                <c:pt idx="681">
                  <c:v>250.12799072000001</c:v>
                </c:pt>
                <c:pt idx="682">
                  <c:v>250.08799744000001</c:v>
                </c:pt>
                <c:pt idx="683">
                  <c:v>250.09866332999999</c:v>
                </c:pt>
                <c:pt idx="684">
                  <c:v>250.01600647000001</c:v>
                </c:pt>
                <c:pt idx="685">
                  <c:v>249.97067261000001</c:v>
                </c:pt>
                <c:pt idx="686">
                  <c:v>249.97067261000001</c:v>
                </c:pt>
                <c:pt idx="687">
                  <c:v>249.97598267000001</c:v>
                </c:pt>
                <c:pt idx="688">
                  <c:v>249.89733887</c:v>
                </c:pt>
                <c:pt idx="689">
                  <c:v>249.89733887</c:v>
                </c:pt>
                <c:pt idx="690">
                  <c:v>249.89599609000001</c:v>
                </c:pt>
                <c:pt idx="691">
                  <c:v>249.94799805</c:v>
                </c:pt>
                <c:pt idx="692">
                  <c:v>250.03201293999999</c:v>
                </c:pt>
                <c:pt idx="693">
                  <c:v>250.05065918</c:v>
                </c:pt>
                <c:pt idx="694">
                  <c:v>250.09866332999999</c:v>
                </c:pt>
                <c:pt idx="695">
                  <c:v>250.09466552999999</c:v>
                </c:pt>
                <c:pt idx="696">
                  <c:v>250.09466552999999</c:v>
                </c:pt>
                <c:pt idx="697">
                  <c:v>250.07200623</c:v>
                </c:pt>
                <c:pt idx="698">
                  <c:v>250.10398864999999</c:v>
                </c:pt>
                <c:pt idx="699">
                  <c:v>250.10398864999999</c:v>
                </c:pt>
                <c:pt idx="700">
                  <c:v>250.08934020999999</c:v>
                </c:pt>
                <c:pt idx="701">
                  <c:v>249.95867920000001</c:v>
                </c:pt>
                <c:pt idx="702">
                  <c:v>249.95867920000001</c:v>
                </c:pt>
                <c:pt idx="703">
                  <c:v>249.9853363</c:v>
                </c:pt>
                <c:pt idx="704">
                  <c:v>249.90666199</c:v>
                </c:pt>
                <c:pt idx="705">
                  <c:v>249.89599609000001</c:v>
                </c:pt>
                <c:pt idx="706">
                  <c:v>249.89599609000001</c:v>
                </c:pt>
                <c:pt idx="707">
                  <c:v>249.88134765999999</c:v>
                </c:pt>
                <c:pt idx="708">
                  <c:v>250.04800415</c:v>
                </c:pt>
                <c:pt idx="709">
                  <c:v>250.04800415</c:v>
                </c:pt>
                <c:pt idx="710">
                  <c:v>250.05331421</c:v>
                </c:pt>
                <c:pt idx="711">
                  <c:v>250.02799988000001</c:v>
                </c:pt>
                <c:pt idx="712">
                  <c:v>250.02799988000001</c:v>
                </c:pt>
                <c:pt idx="713">
                  <c:v>250.06933594</c:v>
                </c:pt>
                <c:pt idx="714">
                  <c:v>250.07466124999999</c:v>
                </c:pt>
                <c:pt idx="715">
                  <c:v>250.07466124999999</c:v>
                </c:pt>
                <c:pt idx="716">
                  <c:v>249.88265991</c:v>
                </c:pt>
                <c:pt idx="717">
                  <c:v>249.925354</c:v>
                </c:pt>
                <c:pt idx="718">
                  <c:v>249.96665955</c:v>
                </c:pt>
                <c:pt idx="719">
                  <c:v>249.89599609000001</c:v>
                </c:pt>
                <c:pt idx="720">
                  <c:v>249.86801147</c:v>
                </c:pt>
                <c:pt idx="721">
                  <c:v>249.88932800000001</c:v>
                </c:pt>
                <c:pt idx="722">
                  <c:v>249.88932800000001</c:v>
                </c:pt>
                <c:pt idx="723">
                  <c:v>249.99331665</c:v>
                </c:pt>
                <c:pt idx="724">
                  <c:v>249.95999146</c:v>
                </c:pt>
                <c:pt idx="725">
                  <c:v>249.95999146</c:v>
                </c:pt>
                <c:pt idx="726">
                  <c:v>250.02267456000001</c:v>
                </c:pt>
                <c:pt idx="727">
                  <c:v>250.11334228999999</c:v>
                </c:pt>
                <c:pt idx="728">
                  <c:v>250.06268310999999</c:v>
                </c:pt>
                <c:pt idx="729">
                  <c:v>250.08267212000001</c:v>
                </c:pt>
                <c:pt idx="730">
                  <c:v>250.09065247000001</c:v>
                </c:pt>
                <c:pt idx="731">
                  <c:v>250.09065247000001</c:v>
                </c:pt>
                <c:pt idx="732">
                  <c:v>249.99331665</c:v>
                </c:pt>
                <c:pt idx="733">
                  <c:v>249.91732787999999</c:v>
                </c:pt>
                <c:pt idx="734">
                  <c:v>249.89468384</c:v>
                </c:pt>
                <c:pt idx="735">
                  <c:v>249.89468384</c:v>
                </c:pt>
                <c:pt idx="736">
                  <c:v>249.86401366999999</c:v>
                </c:pt>
                <c:pt idx="737">
                  <c:v>249.99066162</c:v>
                </c:pt>
                <c:pt idx="738">
                  <c:v>249.99066162</c:v>
                </c:pt>
                <c:pt idx="739">
                  <c:v>249.99867248999999</c:v>
                </c:pt>
                <c:pt idx="740">
                  <c:v>250.00268555</c:v>
                </c:pt>
                <c:pt idx="741">
                  <c:v>250.00268555</c:v>
                </c:pt>
                <c:pt idx="742">
                  <c:v>250.10398864999999</c:v>
                </c:pt>
                <c:pt idx="743">
                  <c:v>250.16000366</c:v>
                </c:pt>
                <c:pt idx="744">
                  <c:v>250.08668517999999</c:v>
                </c:pt>
                <c:pt idx="745">
                  <c:v>250.08668517999999</c:v>
                </c:pt>
                <c:pt idx="746">
                  <c:v>249.95733643</c:v>
                </c:pt>
                <c:pt idx="747">
                  <c:v>250.00799560999999</c:v>
                </c:pt>
                <c:pt idx="748">
                  <c:v>250.00799560999999</c:v>
                </c:pt>
                <c:pt idx="749">
                  <c:v>249.89733887</c:v>
                </c:pt>
                <c:pt idx="750">
                  <c:v>249.85467528999999</c:v>
                </c:pt>
                <c:pt idx="751">
                  <c:v>249.85467528999999</c:v>
                </c:pt>
                <c:pt idx="752">
                  <c:v>249.88932800000001</c:v>
                </c:pt>
                <c:pt idx="753">
                  <c:v>249.90133667000001</c:v>
                </c:pt>
                <c:pt idx="754">
                  <c:v>250.00933838</c:v>
                </c:pt>
                <c:pt idx="755">
                  <c:v>250.00933838</c:v>
                </c:pt>
                <c:pt idx="756">
                  <c:v>250.02799988000001</c:v>
                </c:pt>
                <c:pt idx="757">
                  <c:v>250.02799988000001</c:v>
                </c:pt>
                <c:pt idx="758">
                  <c:v>250.06399536000001</c:v>
                </c:pt>
                <c:pt idx="759">
                  <c:v>250.09732056000001</c:v>
                </c:pt>
                <c:pt idx="760">
                  <c:v>250.10667419000001</c:v>
                </c:pt>
                <c:pt idx="761">
                  <c:v>250.10667419000001</c:v>
                </c:pt>
                <c:pt idx="762">
                  <c:v>250.11732483</c:v>
                </c:pt>
                <c:pt idx="763">
                  <c:v>250.02799988000001</c:v>
                </c:pt>
                <c:pt idx="764">
                  <c:v>249.91333008000001</c:v>
                </c:pt>
                <c:pt idx="765">
                  <c:v>249.91067505000001</c:v>
                </c:pt>
                <c:pt idx="766">
                  <c:v>249.92800903</c:v>
                </c:pt>
                <c:pt idx="767">
                  <c:v>249.92800903</c:v>
                </c:pt>
                <c:pt idx="768">
                  <c:v>249.95999146</c:v>
                </c:pt>
                <c:pt idx="769">
                  <c:v>250.03466796999999</c:v>
                </c:pt>
                <c:pt idx="770">
                  <c:v>249.96264647999999</c:v>
                </c:pt>
                <c:pt idx="771">
                  <c:v>249.96264647999999</c:v>
                </c:pt>
                <c:pt idx="772">
                  <c:v>250.03732299999999</c:v>
                </c:pt>
                <c:pt idx="773">
                  <c:v>250.09866332999999</c:v>
                </c:pt>
                <c:pt idx="774">
                  <c:v>250.06268310999999</c:v>
                </c:pt>
                <c:pt idx="775">
                  <c:v>250.11334228999999</c:v>
                </c:pt>
                <c:pt idx="776">
                  <c:v>250.10133361999999</c:v>
                </c:pt>
                <c:pt idx="777">
                  <c:v>249.95066833000001</c:v>
                </c:pt>
                <c:pt idx="778">
                  <c:v>249.95066833000001</c:v>
                </c:pt>
                <c:pt idx="779">
                  <c:v>249.8999939</c:v>
                </c:pt>
                <c:pt idx="780">
                  <c:v>249.99998474</c:v>
                </c:pt>
                <c:pt idx="781">
                  <c:v>249.99998474</c:v>
                </c:pt>
                <c:pt idx="782">
                  <c:v>249.94932556000001</c:v>
                </c:pt>
                <c:pt idx="783">
                  <c:v>249.98934937000001</c:v>
                </c:pt>
                <c:pt idx="784">
                  <c:v>249.88932800000001</c:v>
                </c:pt>
                <c:pt idx="785">
                  <c:v>250.11199951</c:v>
                </c:pt>
                <c:pt idx="786">
                  <c:v>250.07600403000001</c:v>
                </c:pt>
                <c:pt idx="787">
                  <c:v>250.07600403000001</c:v>
                </c:pt>
                <c:pt idx="788">
                  <c:v>250.07334900000001</c:v>
                </c:pt>
                <c:pt idx="789">
                  <c:v>250.08132935</c:v>
                </c:pt>
                <c:pt idx="790">
                  <c:v>250.06799315999999</c:v>
                </c:pt>
                <c:pt idx="791">
                  <c:v>250.06799315999999</c:v>
                </c:pt>
                <c:pt idx="792">
                  <c:v>250.06268310999999</c:v>
                </c:pt>
                <c:pt idx="793">
                  <c:v>250.03065491000001</c:v>
                </c:pt>
                <c:pt idx="794">
                  <c:v>250.03065491000001</c:v>
                </c:pt>
                <c:pt idx="795">
                  <c:v>249.88000488</c:v>
                </c:pt>
                <c:pt idx="796">
                  <c:v>249.88265991</c:v>
                </c:pt>
                <c:pt idx="797">
                  <c:v>249.88265991</c:v>
                </c:pt>
                <c:pt idx="798">
                  <c:v>249.88665771000001</c:v>
                </c:pt>
                <c:pt idx="799">
                  <c:v>249.925354</c:v>
                </c:pt>
                <c:pt idx="800">
                  <c:v>249.85467528999999</c:v>
                </c:pt>
                <c:pt idx="801">
                  <c:v>249.94134521000001</c:v>
                </c:pt>
                <c:pt idx="802">
                  <c:v>249.94534302</c:v>
                </c:pt>
                <c:pt idx="803">
                  <c:v>250.08668517999999</c:v>
                </c:pt>
                <c:pt idx="804">
                  <c:v>250.08668517999999</c:v>
                </c:pt>
                <c:pt idx="805">
                  <c:v>250.04267883</c:v>
                </c:pt>
                <c:pt idx="806">
                  <c:v>250.08934020999999</c:v>
                </c:pt>
                <c:pt idx="807">
                  <c:v>250.09732056000001</c:v>
                </c:pt>
                <c:pt idx="808">
                  <c:v>250.09732056000001</c:v>
                </c:pt>
                <c:pt idx="809">
                  <c:v>250.11732483</c:v>
                </c:pt>
                <c:pt idx="810">
                  <c:v>250.07600403000001</c:v>
                </c:pt>
                <c:pt idx="811">
                  <c:v>249.94265747</c:v>
                </c:pt>
                <c:pt idx="812">
                  <c:v>249.86265564000001</c:v>
                </c:pt>
                <c:pt idx="813">
                  <c:v>249.90133667000001</c:v>
                </c:pt>
                <c:pt idx="814">
                  <c:v>249.90133667000001</c:v>
                </c:pt>
                <c:pt idx="815">
                  <c:v>249.86134337999999</c:v>
                </c:pt>
                <c:pt idx="816">
                  <c:v>249.91201781999999</c:v>
                </c:pt>
                <c:pt idx="817">
                  <c:v>249.91201781999999</c:v>
                </c:pt>
                <c:pt idx="818">
                  <c:v>250.05331421</c:v>
                </c:pt>
                <c:pt idx="819">
                  <c:v>250.05601501000001</c:v>
                </c:pt>
                <c:pt idx="820">
                  <c:v>250.05601501000001</c:v>
                </c:pt>
                <c:pt idx="821">
                  <c:v>250.03866576999999</c:v>
                </c:pt>
                <c:pt idx="822">
                  <c:v>250.02934264999999</c:v>
                </c:pt>
                <c:pt idx="823">
                  <c:v>250.02934264999999</c:v>
                </c:pt>
                <c:pt idx="824">
                  <c:v>250.08267212000001</c:v>
                </c:pt>
                <c:pt idx="825">
                  <c:v>249.90800476000001</c:v>
                </c:pt>
                <c:pt idx="826">
                  <c:v>249.89067077999999</c:v>
                </c:pt>
                <c:pt idx="827">
                  <c:v>249.89067077999999</c:v>
                </c:pt>
                <c:pt idx="828">
                  <c:v>250.01066589000001</c:v>
                </c:pt>
                <c:pt idx="829">
                  <c:v>250.01066589000001</c:v>
                </c:pt>
                <c:pt idx="830">
                  <c:v>250.03065491000001</c:v>
                </c:pt>
                <c:pt idx="831">
                  <c:v>249.99066162</c:v>
                </c:pt>
                <c:pt idx="832">
                  <c:v>249.96133423000001</c:v>
                </c:pt>
                <c:pt idx="833">
                  <c:v>249.96133423000001</c:v>
                </c:pt>
                <c:pt idx="834">
                  <c:v>250.10267639</c:v>
                </c:pt>
                <c:pt idx="835">
                  <c:v>250.07600403000001</c:v>
                </c:pt>
                <c:pt idx="836">
                  <c:v>250.12266541</c:v>
                </c:pt>
                <c:pt idx="837">
                  <c:v>249.97866821</c:v>
                </c:pt>
                <c:pt idx="838">
                  <c:v>249.91732787999999</c:v>
                </c:pt>
                <c:pt idx="839">
                  <c:v>249.91732787999999</c:v>
                </c:pt>
                <c:pt idx="840">
                  <c:v>249.88000488</c:v>
                </c:pt>
                <c:pt idx="841">
                  <c:v>249.88400268999999</c:v>
                </c:pt>
                <c:pt idx="842">
                  <c:v>249.92800903</c:v>
                </c:pt>
                <c:pt idx="843">
                  <c:v>249.92800903</c:v>
                </c:pt>
                <c:pt idx="844">
                  <c:v>249.90133667000001</c:v>
                </c:pt>
                <c:pt idx="845">
                  <c:v>249.97467040999999</c:v>
                </c:pt>
                <c:pt idx="846">
                  <c:v>250.09466552999999</c:v>
                </c:pt>
                <c:pt idx="847">
                  <c:v>250.07334900000001</c:v>
                </c:pt>
                <c:pt idx="848">
                  <c:v>250.13064575000001</c:v>
                </c:pt>
                <c:pt idx="849">
                  <c:v>250.13064575000001</c:v>
                </c:pt>
                <c:pt idx="850">
                  <c:v>250.13600159000001</c:v>
                </c:pt>
                <c:pt idx="851">
                  <c:v>250.03999329000001</c:v>
                </c:pt>
                <c:pt idx="852">
                  <c:v>250.08001709000001</c:v>
                </c:pt>
                <c:pt idx="853">
                  <c:v>250.08001709000001</c:v>
                </c:pt>
                <c:pt idx="854">
                  <c:v>249.91201781999999</c:v>
                </c:pt>
                <c:pt idx="855">
                  <c:v>249.91201781999999</c:v>
                </c:pt>
                <c:pt idx="856">
                  <c:v>249.90666199</c:v>
                </c:pt>
                <c:pt idx="857">
                  <c:v>249.89599609000001</c:v>
                </c:pt>
                <c:pt idx="858">
                  <c:v>249.95599365000001</c:v>
                </c:pt>
                <c:pt idx="859">
                  <c:v>249.95599365000001</c:v>
                </c:pt>
                <c:pt idx="860">
                  <c:v>249.98133849999999</c:v>
                </c:pt>
                <c:pt idx="861">
                  <c:v>249.96534729000001</c:v>
                </c:pt>
                <c:pt idx="862">
                  <c:v>249.96534729000001</c:v>
                </c:pt>
                <c:pt idx="863">
                  <c:v>250.04399108999999</c:v>
                </c:pt>
                <c:pt idx="864">
                  <c:v>250.07600403000001</c:v>
                </c:pt>
                <c:pt idx="865">
                  <c:v>250.07600403000001</c:v>
                </c:pt>
                <c:pt idx="866">
                  <c:v>250.05601501000001</c:v>
                </c:pt>
                <c:pt idx="867">
                  <c:v>250.0146637</c:v>
                </c:pt>
                <c:pt idx="868">
                  <c:v>250.10133361999999</c:v>
                </c:pt>
                <c:pt idx="869">
                  <c:v>250.10133361999999</c:v>
                </c:pt>
                <c:pt idx="870">
                  <c:v>249.88801574999999</c:v>
                </c:pt>
                <c:pt idx="871">
                  <c:v>249.84800720000001</c:v>
                </c:pt>
                <c:pt idx="872">
                  <c:v>249.86532593000001</c:v>
                </c:pt>
                <c:pt idx="873">
                  <c:v>249.91333008000001</c:v>
                </c:pt>
                <c:pt idx="874">
                  <c:v>249.95066833000001</c:v>
                </c:pt>
                <c:pt idx="875">
                  <c:v>249.95066833000001</c:v>
                </c:pt>
                <c:pt idx="876">
                  <c:v>250.01998900999999</c:v>
                </c:pt>
                <c:pt idx="877">
                  <c:v>249.97598267000001</c:v>
                </c:pt>
                <c:pt idx="878">
                  <c:v>250.07200623</c:v>
                </c:pt>
                <c:pt idx="879">
                  <c:v>250.07200623</c:v>
                </c:pt>
                <c:pt idx="880">
                  <c:v>250.06933594</c:v>
                </c:pt>
                <c:pt idx="881">
                  <c:v>250.08934020999999</c:v>
                </c:pt>
                <c:pt idx="882">
                  <c:v>250.09466552999999</c:v>
                </c:pt>
                <c:pt idx="883">
                  <c:v>250.02799988000001</c:v>
                </c:pt>
                <c:pt idx="884">
                  <c:v>249.94799805</c:v>
                </c:pt>
                <c:pt idx="885">
                  <c:v>249.94799805</c:v>
                </c:pt>
                <c:pt idx="886">
                  <c:v>249.94932556000001</c:v>
                </c:pt>
                <c:pt idx="887">
                  <c:v>249.87199401999999</c:v>
                </c:pt>
                <c:pt idx="888">
                  <c:v>249.87199401999999</c:v>
                </c:pt>
                <c:pt idx="889">
                  <c:v>249.925354</c:v>
                </c:pt>
                <c:pt idx="890">
                  <c:v>250.05331421</c:v>
                </c:pt>
                <c:pt idx="891">
                  <c:v>250.05331421</c:v>
                </c:pt>
                <c:pt idx="892">
                  <c:v>250.08532715000001</c:v>
                </c:pt>
                <c:pt idx="893">
                  <c:v>250.07066345000001</c:v>
                </c:pt>
                <c:pt idx="894">
                  <c:v>250.09866332999999</c:v>
                </c:pt>
                <c:pt idx="895">
                  <c:v>250.09866332999999</c:v>
                </c:pt>
                <c:pt idx="896">
                  <c:v>250.12533568999999</c:v>
                </c:pt>
                <c:pt idx="897">
                  <c:v>250.08132935</c:v>
                </c:pt>
                <c:pt idx="898">
                  <c:v>250.12399292000001</c:v>
                </c:pt>
                <c:pt idx="899">
                  <c:v>249.91868590999999</c:v>
                </c:pt>
                <c:pt idx="900">
                  <c:v>249.84532166</c:v>
                </c:pt>
                <c:pt idx="901">
                  <c:v>249.84532166</c:v>
                </c:pt>
                <c:pt idx="902">
                  <c:v>249.88531494</c:v>
                </c:pt>
                <c:pt idx="903">
                  <c:v>249.91333008000001</c:v>
                </c:pt>
                <c:pt idx="904">
                  <c:v>249.90800476000001</c:v>
                </c:pt>
                <c:pt idx="905">
                  <c:v>249.90800476000001</c:v>
                </c:pt>
                <c:pt idx="906">
                  <c:v>249.88400268999999</c:v>
                </c:pt>
                <c:pt idx="907">
                  <c:v>249.91467284999999</c:v>
                </c:pt>
                <c:pt idx="908">
                  <c:v>249.89198303000001</c:v>
                </c:pt>
                <c:pt idx="909">
                  <c:v>250.08267212000001</c:v>
                </c:pt>
                <c:pt idx="910">
                  <c:v>250.08668517999999</c:v>
                </c:pt>
                <c:pt idx="911">
                  <c:v>250.08668517999999</c:v>
                </c:pt>
                <c:pt idx="912">
                  <c:v>250.08532715000001</c:v>
                </c:pt>
                <c:pt idx="913">
                  <c:v>250.11199951</c:v>
                </c:pt>
                <c:pt idx="914">
                  <c:v>250.08132935</c:v>
                </c:pt>
                <c:pt idx="915">
                  <c:v>250.03601073999999</c:v>
                </c:pt>
                <c:pt idx="916">
                  <c:v>250.08267212000001</c:v>
                </c:pt>
                <c:pt idx="917">
                  <c:v>250.08267212000001</c:v>
                </c:pt>
                <c:pt idx="918">
                  <c:v>249.88400268999999</c:v>
                </c:pt>
                <c:pt idx="919">
                  <c:v>249.90266417999999</c:v>
                </c:pt>
                <c:pt idx="920">
                  <c:v>249.89865112000001</c:v>
                </c:pt>
                <c:pt idx="921">
                  <c:v>249.89865112000001</c:v>
                </c:pt>
                <c:pt idx="922">
                  <c:v>249.98265076000001</c:v>
                </c:pt>
                <c:pt idx="923">
                  <c:v>250.04267883</c:v>
                </c:pt>
                <c:pt idx="924">
                  <c:v>250.1000061</c:v>
                </c:pt>
                <c:pt idx="925">
                  <c:v>250.10133361999999</c:v>
                </c:pt>
                <c:pt idx="926">
                  <c:v>250.1000061</c:v>
                </c:pt>
                <c:pt idx="927">
                  <c:v>250.1000061</c:v>
                </c:pt>
                <c:pt idx="928">
                  <c:v>250.05601501000001</c:v>
                </c:pt>
                <c:pt idx="929">
                  <c:v>250.09335326999999</c:v>
                </c:pt>
                <c:pt idx="930">
                  <c:v>250.06799315999999</c:v>
                </c:pt>
                <c:pt idx="931">
                  <c:v>250.06799315999999</c:v>
                </c:pt>
                <c:pt idx="932">
                  <c:v>250.10133361999999</c:v>
                </c:pt>
                <c:pt idx="933">
                  <c:v>250.10133361999999</c:v>
                </c:pt>
                <c:pt idx="934">
                  <c:v>250.02665709999999</c:v>
                </c:pt>
                <c:pt idx="935">
                  <c:v>249.90800476000001</c:v>
                </c:pt>
                <c:pt idx="936">
                  <c:v>249.8706665</c:v>
                </c:pt>
                <c:pt idx="937">
                  <c:v>249.8706665</c:v>
                </c:pt>
                <c:pt idx="938">
                  <c:v>249.93200684000001</c:v>
                </c:pt>
                <c:pt idx="939">
                  <c:v>249.90531920999999</c:v>
                </c:pt>
                <c:pt idx="940">
                  <c:v>250.04133605999999</c:v>
                </c:pt>
                <c:pt idx="941">
                  <c:v>249.99867248999999</c:v>
                </c:pt>
                <c:pt idx="942">
                  <c:v>250.07733153999999</c:v>
                </c:pt>
                <c:pt idx="943">
                  <c:v>250.07733153999999</c:v>
                </c:pt>
                <c:pt idx="944">
                  <c:v>250.00933838</c:v>
                </c:pt>
                <c:pt idx="945">
                  <c:v>250.09199523999999</c:v>
                </c:pt>
                <c:pt idx="946">
                  <c:v>250.08934020999999</c:v>
                </c:pt>
                <c:pt idx="947">
                  <c:v>250.08934020999999</c:v>
                </c:pt>
                <c:pt idx="948">
                  <c:v>249.92666625999999</c:v>
                </c:pt>
                <c:pt idx="949">
                  <c:v>249.93467712</c:v>
                </c:pt>
                <c:pt idx="950">
                  <c:v>249.87199401999999</c:v>
                </c:pt>
                <c:pt idx="951">
                  <c:v>249.90666199</c:v>
                </c:pt>
                <c:pt idx="952">
                  <c:v>249.93467712</c:v>
                </c:pt>
                <c:pt idx="953">
                  <c:v>249.93467712</c:v>
                </c:pt>
                <c:pt idx="954">
                  <c:v>249.86666869999999</c:v>
                </c:pt>
                <c:pt idx="955">
                  <c:v>249.99601745999999</c:v>
                </c:pt>
                <c:pt idx="956">
                  <c:v>250.02267456000001</c:v>
                </c:pt>
                <c:pt idx="957">
                  <c:v>250.02267456000001</c:v>
                </c:pt>
                <c:pt idx="958">
                  <c:v>250.1000061</c:v>
                </c:pt>
                <c:pt idx="959">
                  <c:v>250.07867432</c:v>
                </c:pt>
                <c:pt idx="960">
                  <c:v>250.07867432</c:v>
                </c:pt>
                <c:pt idx="961">
                  <c:v>250.11199951</c:v>
                </c:pt>
                <c:pt idx="962">
                  <c:v>250.14666747999999</c:v>
                </c:pt>
                <c:pt idx="963">
                  <c:v>250.14666747999999</c:v>
                </c:pt>
                <c:pt idx="964">
                  <c:v>250.08532715000001</c:v>
                </c:pt>
                <c:pt idx="965">
                  <c:v>250.1293335</c:v>
                </c:pt>
                <c:pt idx="966">
                  <c:v>249.88000488</c:v>
                </c:pt>
                <c:pt idx="967">
                  <c:v>249.90800476000001</c:v>
                </c:pt>
                <c:pt idx="968">
                  <c:v>249.87866210999999</c:v>
                </c:pt>
                <c:pt idx="969">
                  <c:v>250.00268555</c:v>
                </c:pt>
                <c:pt idx="970">
                  <c:v>250.00268555</c:v>
                </c:pt>
                <c:pt idx="971">
                  <c:v>249.89198303000001</c:v>
                </c:pt>
                <c:pt idx="972">
                  <c:v>249.86666869999999</c:v>
                </c:pt>
                <c:pt idx="973">
                  <c:v>249.85865784000001</c:v>
                </c:pt>
                <c:pt idx="974">
                  <c:v>249.85865784000001</c:v>
                </c:pt>
                <c:pt idx="975">
                  <c:v>250.06799315999999</c:v>
                </c:pt>
                <c:pt idx="976">
                  <c:v>250.05465698</c:v>
                </c:pt>
                <c:pt idx="977">
                  <c:v>249.97332764000001</c:v>
                </c:pt>
                <c:pt idx="978">
                  <c:v>250.13200377999999</c:v>
                </c:pt>
                <c:pt idx="979">
                  <c:v>250.07200623</c:v>
                </c:pt>
                <c:pt idx="980">
                  <c:v>250.07200623</c:v>
                </c:pt>
                <c:pt idx="981">
                  <c:v>250.10667419000001</c:v>
                </c:pt>
                <c:pt idx="982">
                  <c:v>249.99601745999999</c:v>
                </c:pt>
                <c:pt idx="983">
                  <c:v>249.92932128999999</c:v>
                </c:pt>
                <c:pt idx="984">
                  <c:v>249.92932128999999</c:v>
                </c:pt>
                <c:pt idx="985">
                  <c:v>249.97201537999999</c:v>
                </c:pt>
                <c:pt idx="986">
                  <c:v>249.97201537999999</c:v>
                </c:pt>
                <c:pt idx="987">
                  <c:v>249.91868590999999</c:v>
                </c:pt>
                <c:pt idx="988">
                  <c:v>249.91201781999999</c:v>
                </c:pt>
                <c:pt idx="989">
                  <c:v>249.88265991</c:v>
                </c:pt>
                <c:pt idx="990">
                  <c:v>249.88265991</c:v>
                </c:pt>
                <c:pt idx="991">
                  <c:v>249.94799805</c:v>
                </c:pt>
                <c:pt idx="992">
                  <c:v>250.02267456000001</c:v>
                </c:pt>
                <c:pt idx="993">
                  <c:v>250.02267456000001</c:v>
                </c:pt>
                <c:pt idx="994">
                  <c:v>250.05065918</c:v>
                </c:pt>
                <c:pt idx="995">
                  <c:v>250.11465454</c:v>
                </c:pt>
                <c:pt idx="996">
                  <c:v>250.11465454</c:v>
                </c:pt>
                <c:pt idx="997">
                  <c:v>249.94799805</c:v>
                </c:pt>
                <c:pt idx="998">
                  <c:v>249.89332580999999</c:v>
                </c:pt>
                <c:pt idx="999">
                  <c:v>249.89332580999999</c:v>
                </c:pt>
                <c:pt idx="1000">
                  <c:v>250.0146637</c:v>
                </c:pt>
                <c:pt idx="1001">
                  <c:v>250.01998900999999</c:v>
                </c:pt>
                <c:pt idx="1002">
                  <c:v>249.91868590999999</c:v>
                </c:pt>
                <c:pt idx="1003">
                  <c:v>249.96800232000001</c:v>
                </c:pt>
                <c:pt idx="1004">
                  <c:v>249.95332336000001</c:v>
                </c:pt>
                <c:pt idx="1005">
                  <c:v>250.09466552999999</c:v>
                </c:pt>
                <c:pt idx="1006">
                  <c:v>250.09466552999999</c:v>
                </c:pt>
                <c:pt idx="1007">
                  <c:v>250.07867432</c:v>
                </c:pt>
                <c:pt idx="1008">
                  <c:v>250.06399536000001</c:v>
                </c:pt>
                <c:pt idx="1009">
                  <c:v>250.06399536000001</c:v>
                </c:pt>
                <c:pt idx="1010">
                  <c:v>250.05200195</c:v>
                </c:pt>
                <c:pt idx="1011">
                  <c:v>250.03866576999999</c:v>
                </c:pt>
                <c:pt idx="1012">
                  <c:v>250.03866576999999</c:v>
                </c:pt>
                <c:pt idx="1013">
                  <c:v>250.04666137999999</c:v>
                </c:pt>
                <c:pt idx="1014">
                  <c:v>249.85067749000001</c:v>
                </c:pt>
                <c:pt idx="1015">
                  <c:v>249.88531494</c:v>
                </c:pt>
                <c:pt idx="1016">
                  <c:v>249.88531494</c:v>
                </c:pt>
                <c:pt idx="1017">
                  <c:v>249.89332580999999</c:v>
                </c:pt>
                <c:pt idx="1018">
                  <c:v>250.01600647000001</c:v>
                </c:pt>
                <c:pt idx="1019">
                  <c:v>250.01600647000001</c:v>
                </c:pt>
                <c:pt idx="1020">
                  <c:v>250.01600647000001</c:v>
                </c:pt>
                <c:pt idx="1021">
                  <c:v>250.07600403000001</c:v>
                </c:pt>
                <c:pt idx="1022">
                  <c:v>250.07600403000001</c:v>
                </c:pt>
                <c:pt idx="1023">
                  <c:v>250.09732056000001</c:v>
                </c:pt>
                <c:pt idx="1024">
                  <c:v>250.07600403000001</c:v>
                </c:pt>
                <c:pt idx="1025">
                  <c:v>250.12132263000001</c:v>
                </c:pt>
                <c:pt idx="1026">
                  <c:v>250.12132263000001</c:v>
                </c:pt>
                <c:pt idx="1027">
                  <c:v>250.11599731000001</c:v>
                </c:pt>
                <c:pt idx="1028">
                  <c:v>250.03201293999999</c:v>
                </c:pt>
                <c:pt idx="1029">
                  <c:v>250.12001038</c:v>
                </c:pt>
                <c:pt idx="1030">
                  <c:v>249.89067077999999</c:v>
                </c:pt>
                <c:pt idx="1031">
                  <c:v>249.88932800000001</c:v>
                </c:pt>
                <c:pt idx="1032">
                  <c:v>249.88932800000001</c:v>
                </c:pt>
                <c:pt idx="1033">
                  <c:v>249.91598511000001</c:v>
                </c:pt>
                <c:pt idx="1034">
                  <c:v>249.93598938</c:v>
                </c:pt>
                <c:pt idx="1035">
                  <c:v>250.02133179</c:v>
                </c:pt>
                <c:pt idx="1036">
                  <c:v>250.02133179</c:v>
                </c:pt>
                <c:pt idx="1037">
                  <c:v>249.95201111</c:v>
                </c:pt>
                <c:pt idx="1038">
                  <c:v>250.07200623</c:v>
                </c:pt>
                <c:pt idx="1039">
                  <c:v>250.07334900000001</c:v>
                </c:pt>
                <c:pt idx="1040">
                  <c:v>250.05867004000001</c:v>
                </c:pt>
                <c:pt idx="1041">
                  <c:v>250.11334228999999</c:v>
                </c:pt>
                <c:pt idx="1042">
                  <c:v>250.11334228999999</c:v>
                </c:pt>
                <c:pt idx="1043">
                  <c:v>250.07867432</c:v>
                </c:pt>
                <c:pt idx="1044">
                  <c:v>249.91868590999999</c:v>
                </c:pt>
                <c:pt idx="1045">
                  <c:v>249.9853363</c:v>
                </c:pt>
                <c:pt idx="1046">
                  <c:v>249.9853363</c:v>
                </c:pt>
                <c:pt idx="1047">
                  <c:v>249.88932800000001</c:v>
                </c:pt>
                <c:pt idx="1048">
                  <c:v>249.97067261000001</c:v>
                </c:pt>
                <c:pt idx="1049">
                  <c:v>249.97067261000001</c:v>
                </c:pt>
                <c:pt idx="1050">
                  <c:v>249.88932800000001</c:v>
                </c:pt>
                <c:pt idx="1051">
                  <c:v>249.91999817000001</c:v>
                </c:pt>
                <c:pt idx="1052">
                  <c:v>249.91999817000001</c:v>
                </c:pt>
                <c:pt idx="1053">
                  <c:v>249.91201781999999</c:v>
                </c:pt>
                <c:pt idx="1054">
                  <c:v>250.10267639</c:v>
                </c:pt>
                <c:pt idx="1055">
                  <c:v>250.09065247000001</c:v>
                </c:pt>
                <c:pt idx="1056">
                  <c:v>250.09065247000001</c:v>
                </c:pt>
                <c:pt idx="1057">
                  <c:v>250.05601501000001</c:v>
                </c:pt>
                <c:pt idx="1058">
                  <c:v>250.08934020999999</c:v>
                </c:pt>
                <c:pt idx="1059">
                  <c:v>250.07334900000001</c:v>
                </c:pt>
                <c:pt idx="1060">
                  <c:v>249.91201781999999</c:v>
                </c:pt>
                <c:pt idx="1061">
                  <c:v>249.89599609000001</c:v>
                </c:pt>
                <c:pt idx="1062">
                  <c:v>249.89599609000001</c:v>
                </c:pt>
                <c:pt idx="1063">
                  <c:v>249.89332580999999</c:v>
                </c:pt>
                <c:pt idx="1064">
                  <c:v>250.08668517999999</c:v>
                </c:pt>
                <c:pt idx="1065">
                  <c:v>250.08668517999999</c:v>
                </c:pt>
                <c:pt idx="1066">
                  <c:v>249.99998474</c:v>
                </c:pt>
                <c:pt idx="1067">
                  <c:v>250.08934020999999</c:v>
                </c:pt>
                <c:pt idx="1068">
                  <c:v>250.08934020999999</c:v>
                </c:pt>
                <c:pt idx="1069">
                  <c:v>250.07466124999999</c:v>
                </c:pt>
                <c:pt idx="1070">
                  <c:v>250.11465454</c:v>
                </c:pt>
                <c:pt idx="1071">
                  <c:v>250.09732056000001</c:v>
                </c:pt>
                <c:pt idx="1072">
                  <c:v>250.09732056000001</c:v>
                </c:pt>
                <c:pt idx="1073">
                  <c:v>250.09065247000001</c:v>
                </c:pt>
                <c:pt idx="1074">
                  <c:v>249.95066833000001</c:v>
                </c:pt>
                <c:pt idx="1075">
                  <c:v>249.98399352999999</c:v>
                </c:pt>
                <c:pt idx="1076">
                  <c:v>250.02534485000001</c:v>
                </c:pt>
                <c:pt idx="1077">
                  <c:v>249.86532593000001</c:v>
                </c:pt>
                <c:pt idx="1078">
                  <c:v>249.86532593000001</c:v>
                </c:pt>
                <c:pt idx="1079">
                  <c:v>249.86401366999999</c:v>
                </c:pt>
                <c:pt idx="1080">
                  <c:v>249.91868590999999</c:v>
                </c:pt>
                <c:pt idx="1081">
                  <c:v>249.90666199</c:v>
                </c:pt>
                <c:pt idx="1082">
                  <c:v>249.90666199</c:v>
                </c:pt>
                <c:pt idx="1083">
                  <c:v>250.02133179</c:v>
                </c:pt>
                <c:pt idx="1084">
                  <c:v>249.98800659</c:v>
                </c:pt>
                <c:pt idx="1085">
                  <c:v>250.09466552999999</c:v>
                </c:pt>
                <c:pt idx="1086">
                  <c:v>250.14532471000001</c:v>
                </c:pt>
                <c:pt idx="1087">
                  <c:v>250.09600829999999</c:v>
                </c:pt>
                <c:pt idx="1088">
                  <c:v>250.09600829999999</c:v>
                </c:pt>
                <c:pt idx="1089">
                  <c:v>250.06799315999999</c:v>
                </c:pt>
                <c:pt idx="1090">
                  <c:v>250.07733153999999</c:v>
                </c:pt>
                <c:pt idx="1091">
                  <c:v>250.00933838</c:v>
                </c:pt>
                <c:pt idx="1092">
                  <c:v>250.00933838</c:v>
                </c:pt>
                <c:pt idx="1093">
                  <c:v>249.98934937000001</c:v>
                </c:pt>
                <c:pt idx="1094">
                  <c:v>249.98934937000001</c:v>
                </c:pt>
                <c:pt idx="1095">
                  <c:v>249.91201781999999</c:v>
                </c:pt>
                <c:pt idx="1096">
                  <c:v>249.97201537999999</c:v>
                </c:pt>
                <c:pt idx="1097">
                  <c:v>250.0146637</c:v>
                </c:pt>
                <c:pt idx="1098">
                  <c:v>250.0146637</c:v>
                </c:pt>
                <c:pt idx="1099">
                  <c:v>249.95466614</c:v>
                </c:pt>
                <c:pt idx="1100">
                  <c:v>250.05200195</c:v>
                </c:pt>
                <c:pt idx="1101">
                  <c:v>250.05200195</c:v>
                </c:pt>
                <c:pt idx="1102">
                  <c:v>250.08001709000001</c:v>
                </c:pt>
                <c:pt idx="1103">
                  <c:v>249.99331665</c:v>
                </c:pt>
                <c:pt idx="1104">
                  <c:v>249.99331665</c:v>
                </c:pt>
                <c:pt idx="1105">
                  <c:v>249.95867920000001</c:v>
                </c:pt>
                <c:pt idx="1106">
                  <c:v>250.00799560999999</c:v>
                </c:pt>
                <c:pt idx="1107">
                  <c:v>250.00799560999999</c:v>
                </c:pt>
                <c:pt idx="1108">
                  <c:v>249.89468384</c:v>
                </c:pt>
                <c:pt idx="1109">
                  <c:v>249.97067261000001</c:v>
                </c:pt>
                <c:pt idx="1110">
                  <c:v>249.98800659</c:v>
                </c:pt>
                <c:pt idx="1111">
                  <c:v>249.96665955</c:v>
                </c:pt>
                <c:pt idx="1112">
                  <c:v>250.02934264999999</c:v>
                </c:pt>
                <c:pt idx="1113">
                  <c:v>250.07066345000001</c:v>
                </c:pt>
                <c:pt idx="1114">
                  <c:v>250.07066345000001</c:v>
                </c:pt>
                <c:pt idx="1115">
                  <c:v>250.14001465000001</c:v>
                </c:pt>
                <c:pt idx="1116">
                  <c:v>250.09335326999999</c:v>
                </c:pt>
                <c:pt idx="1117">
                  <c:v>250.09335326999999</c:v>
                </c:pt>
                <c:pt idx="1118">
                  <c:v>250.10800171</c:v>
                </c:pt>
                <c:pt idx="1119">
                  <c:v>249.99467468</c:v>
                </c:pt>
                <c:pt idx="1120">
                  <c:v>249.99467468</c:v>
                </c:pt>
                <c:pt idx="1121">
                  <c:v>249.88801574999999</c:v>
                </c:pt>
                <c:pt idx="1122">
                  <c:v>249.85734557999999</c:v>
                </c:pt>
                <c:pt idx="1123">
                  <c:v>249.86801147</c:v>
                </c:pt>
                <c:pt idx="1124">
                  <c:v>249.86801147</c:v>
                </c:pt>
                <c:pt idx="1125">
                  <c:v>249.97332764000001</c:v>
                </c:pt>
                <c:pt idx="1126">
                  <c:v>250.05200195</c:v>
                </c:pt>
                <c:pt idx="1127">
                  <c:v>250.05200195</c:v>
                </c:pt>
                <c:pt idx="1128">
                  <c:v>250.08398438</c:v>
                </c:pt>
                <c:pt idx="1129">
                  <c:v>250.00933838</c:v>
                </c:pt>
                <c:pt idx="1130">
                  <c:v>250.00933838</c:v>
                </c:pt>
                <c:pt idx="1131">
                  <c:v>250.09335326999999</c:v>
                </c:pt>
                <c:pt idx="1132">
                  <c:v>250.07334900000001</c:v>
                </c:pt>
                <c:pt idx="1133">
                  <c:v>250.07334900000001</c:v>
                </c:pt>
                <c:pt idx="1134">
                  <c:v>250.07867432</c:v>
                </c:pt>
                <c:pt idx="1135">
                  <c:v>249.97467040999999</c:v>
                </c:pt>
                <c:pt idx="1136">
                  <c:v>249.88400268999999</c:v>
                </c:pt>
                <c:pt idx="1137">
                  <c:v>249.90800476000001</c:v>
                </c:pt>
                <c:pt idx="1138">
                  <c:v>249.87733459</c:v>
                </c:pt>
                <c:pt idx="1139">
                  <c:v>249.95466614</c:v>
                </c:pt>
                <c:pt idx="1140">
                  <c:v>249.95466614</c:v>
                </c:pt>
                <c:pt idx="1141">
                  <c:v>249.95999146</c:v>
                </c:pt>
                <c:pt idx="1142">
                  <c:v>249.97332764000001</c:v>
                </c:pt>
                <c:pt idx="1143">
                  <c:v>249.97332764000001</c:v>
                </c:pt>
                <c:pt idx="1144">
                  <c:v>249.96800232000001</c:v>
                </c:pt>
                <c:pt idx="1145">
                  <c:v>249.96800232000001</c:v>
                </c:pt>
                <c:pt idx="1146">
                  <c:v>250.07733153999999</c:v>
                </c:pt>
                <c:pt idx="1147">
                  <c:v>250.08398438</c:v>
                </c:pt>
                <c:pt idx="1148">
                  <c:v>250.08398438</c:v>
                </c:pt>
                <c:pt idx="1149">
                  <c:v>250.12266541</c:v>
                </c:pt>
                <c:pt idx="1150">
                  <c:v>250.01332092000001</c:v>
                </c:pt>
                <c:pt idx="1151">
                  <c:v>249.93066406</c:v>
                </c:pt>
                <c:pt idx="1152">
                  <c:v>249.93066406</c:v>
                </c:pt>
                <c:pt idx="1153">
                  <c:v>249.97067261000001</c:v>
                </c:pt>
                <c:pt idx="1154">
                  <c:v>249.89599609000001</c:v>
                </c:pt>
                <c:pt idx="1155">
                  <c:v>249.90531920999999</c:v>
                </c:pt>
                <c:pt idx="1156">
                  <c:v>249.90266417999999</c:v>
                </c:pt>
                <c:pt idx="1157">
                  <c:v>249.97866821</c:v>
                </c:pt>
                <c:pt idx="1158">
                  <c:v>249.97866821</c:v>
                </c:pt>
                <c:pt idx="1159">
                  <c:v>249.97999573000001</c:v>
                </c:pt>
                <c:pt idx="1160">
                  <c:v>249.98666381999999</c:v>
                </c:pt>
                <c:pt idx="1161">
                  <c:v>249.98666381999999</c:v>
                </c:pt>
                <c:pt idx="1162">
                  <c:v>250.10934448</c:v>
                </c:pt>
                <c:pt idx="1163">
                  <c:v>250.03466796999999</c:v>
                </c:pt>
                <c:pt idx="1164">
                  <c:v>250.03466796999999</c:v>
                </c:pt>
                <c:pt idx="1165">
                  <c:v>249.95332336000001</c:v>
                </c:pt>
                <c:pt idx="1166">
                  <c:v>249.86265564000001</c:v>
                </c:pt>
                <c:pt idx="1167">
                  <c:v>249.86265564000001</c:v>
                </c:pt>
                <c:pt idx="1168">
                  <c:v>249.90266417999999</c:v>
                </c:pt>
                <c:pt idx="1169">
                  <c:v>249.90800476000001</c:v>
                </c:pt>
                <c:pt idx="1170">
                  <c:v>249.90266417999999</c:v>
                </c:pt>
                <c:pt idx="1171">
                  <c:v>249.85067749000001</c:v>
                </c:pt>
                <c:pt idx="1172">
                  <c:v>249.98934937000001</c:v>
                </c:pt>
                <c:pt idx="1173">
                  <c:v>250.07200623</c:v>
                </c:pt>
                <c:pt idx="1174">
                  <c:v>250.07200623</c:v>
                </c:pt>
                <c:pt idx="1175">
                  <c:v>250.05867004000001</c:v>
                </c:pt>
                <c:pt idx="1176">
                  <c:v>250.04267883</c:v>
                </c:pt>
                <c:pt idx="1177">
                  <c:v>250.04267883</c:v>
                </c:pt>
                <c:pt idx="1178">
                  <c:v>250.07867432</c:v>
                </c:pt>
                <c:pt idx="1179">
                  <c:v>250.06933594</c:v>
                </c:pt>
                <c:pt idx="1180">
                  <c:v>250.08532715000001</c:v>
                </c:pt>
                <c:pt idx="1181">
                  <c:v>249.96133423000001</c:v>
                </c:pt>
                <c:pt idx="1182">
                  <c:v>249.88265991</c:v>
                </c:pt>
                <c:pt idx="1183">
                  <c:v>249.92800903</c:v>
                </c:pt>
                <c:pt idx="1184">
                  <c:v>249.92800903</c:v>
                </c:pt>
                <c:pt idx="1185">
                  <c:v>249.89332580999999</c:v>
                </c:pt>
                <c:pt idx="1186">
                  <c:v>249.86134337999999</c:v>
                </c:pt>
                <c:pt idx="1187">
                  <c:v>249.86134337999999</c:v>
                </c:pt>
                <c:pt idx="1188">
                  <c:v>249.89332580999999</c:v>
                </c:pt>
                <c:pt idx="1189">
                  <c:v>250.09600829999999</c:v>
                </c:pt>
                <c:pt idx="1190">
                  <c:v>250.09600829999999</c:v>
                </c:pt>
                <c:pt idx="1191">
                  <c:v>250.1293335</c:v>
                </c:pt>
                <c:pt idx="1192">
                  <c:v>249.98800659</c:v>
                </c:pt>
                <c:pt idx="1193">
                  <c:v>250.12667847</c:v>
                </c:pt>
                <c:pt idx="1194">
                  <c:v>250.12667847</c:v>
                </c:pt>
                <c:pt idx="1195">
                  <c:v>250.11866760000001</c:v>
                </c:pt>
                <c:pt idx="1196">
                  <c:v>250.12399292000001</c:v>
                </c:pt>
                <c:pt idx="1197">
                  <c:v>250.12399292000001</c:v>
                </c:pt>
                <c:pt idx="1198">
                  <c:v>249.84933472</c:v>
                </c:pt>
                <c:pt idx="1199">
                  <c:v>249.92265320000001</c:v>
                </c:pt>
                <c:pt idx="1200">
                  <c:v>249.92265320000001</c:v>
                </c:pt>
                <c:pt idx="1201">
                  <c:v>249.91201781999999</c:v>
                </c:pt>
                <c:pt idx="1202">
                  <c:v>249.99998474</c:v>
                </c:pt>
                <c:pt idx="1203">
                  <c:v>249.99998474</c:v>
                </c:pt>
                <c:pt idx="1204">
                  <c:v>249.97598267000001</c:v>
                </c:pt>
                <c:pt idx="1205">
                  <c:v>249.93867492999999</c:v>
                </c:pt>
                <c:pt idx="1206">
                  <c:v>249.90531920999999</c:v>
                </c:pt>
                <c:pt idx="1207">
                  <c:v>250.05200195</c:v>
                </c:pt>
                <c:pt idx="1208">
                  <c:v>250.01066589000001</c:v>
                </c:pt>
                <c:pt idx="1209">
                  <c:v>250.07466124999999</c:v>
                </c:pt>
                <c:pt idx="1210">
                  <c:v>250.07466124999999</c:v>
                </c:pt>
                <c:pt idx="1211">
                  <c:v>250.08532715000001</c:v>
                </c:pt>
                <c:pt idx="1212">
                  <c:v>250.07733153999999</c:v>
                </c:pt>
                <c:pt idx="1213">
                  <c:v>250.08398438</c:v>
                </c:pt>
                <c:pt idx="1214">
                  <c:v>250.08398438</c:v>
                </c:pt>
                <c:pt idx="1215">
                  <c:v>250.05465698</c:v>
                </c:pt>
                <c:pt idx="1216">
                  <c:v>249.91598511000001</c:v>
                </c:pt>
                <c:pt idx="1217">
                  <c:v>249.97598267000001</c:v>
                </c:pt>
                <c:pt idx="1218">
                  <c:v>249.88932800000001</c:v>
                </c:pt>
                <c:pt idx="1219">
                  <c:v>249.93066406</c:v>
                </c:pt>
                <c:pt idx="1220">
                  <c:v>249.93066406</c:v>
                </c:pt>
                <c:pt idx="1221">
                  <c:v>249.88400268999999</c:v>
                </c:pt>
                <c:pt idx="1222">
                  <c:v>249.99467468</c:v>
                </c:pt>
                <c:pt idx="1223">
                  <c:v>249.99467468</c:v>
                </c:pt>
                <c:pt idx="1224">
                  <c:v>249.98399352999999</c:v>
                </c:pt>
                <c:pt idx="1225">
                  <c:v>250.08532715000001</c:v>
                </c:pt>
                <c:pt idx="1226">
                  <c:v>250.08532715000001</c:v>
                </c:pt>
                <c:pt idx="1227">
                  <c:v>250.10667419000001</c:v>
                </c:pt>
                <c:pt idx="1228">
                  <c:v>250.02934264999999</c:v>
                </c:pt>
                <c:pt idx="1229">
                  <c:v>249.97332764000001</c:v>
                </c:pt>
                <c:pt idx="1230">
                  <c:v>249.97332764000001</c:v>
                </c:pt>
                <c:pt idx="1231">
                  <c:v>249.96264647999999</c:v>
                </c:pt>
                <c:pt idx="1232">
                  <c:v>250.02799988000001</c:v>
                </c:pt>
                <c:pt idx="1233">
                  <c:v>249.96800232000001</c:v>
                </c:pt>
                <c:pt idx="1234">
                  <c:v>250.00534058</c:v>
                </c:pt>
                <c:pt idx="1235">
                  <c:v>249.83468628</c:v>
                </c:pt>
                <c:pt idx="1236">
                  <c:v>249.83468628</c:v>
                </c:pt>
                <c:pt idx="1237">
                  <c:v>249.91732787999999</c:v>
                </c:pt>
                <c:pt idx="1238">
                  <c:v>249.92134093999999</c:v>
                </c:pt>
                <c:pt idx="1239">
                  <c:v>249.89468384</c:v>
                </c:pt>
                <c:pt idx="1240">
                  <c:v>249.89468384</c:v>
                </c:pt>
                <c:pt idx="1241">
                  <c:v>249.89733887</c:v>
                </c:pt>
                <c:pt idx="1242">
                  <c:v>249.90666199</c:v>
                </c:pt>
                <c:pt idx="1243">
                  <c:v>249.90666199</c:v>
                </c:pt>
                <c:pt idx="1244">
                  <c:v>249.86000060999999</c:v>
                </c:pt>
                <c:pt idx="1245">
                  <c:v>249.8999939</c:v>
                </c:pt>
                <c:pt idx="1246">
                  <c:v>250.04800415</c:v>
                </c:pt>
                <c:pt idx="1247">
                  <c:v>250.04800415</c:v>
                </c:pt>
                <c:pt idx="1248">
                  <c:v>250.01998900999999</c:v>
                </c:pt>
                <c:pt idx="1249">
                  <c:v>249.98934937000001</c:v>
                </c:pt>
                <c:pt idx="1250">
                  <c:v>249.98934937000001</c:v>
                </c:pt>
                <c:pt idx="1251">
                  <c:v>250.08668517999999</c:v>
                </c:pt>
                <c:pt idx="1252">
                  <c:v>250.06132507000001</c:v>
                </c:pt>
                <c:pt idx="1253">
                  <c:v>250.06132507000001</c:v>
                </c:pt>
                <c:pt idx="1254">
                  <c:v>250.05601501000001</c:v>
                </c:pt>
                <c:pt idx="1255">
                  <c:v>249.90666199</c:v>
                </c:pt>
                <c:pt idx="1256">
                  <c:v>249.99331665</c:v>
                </c:pt>
                <c:pt idx="1257">
                  <c:v>249.99331665</c:v>
                </c:pt>
                <c:pt idx="1258">
                  <c:v>249.87866210999999</c:v>
                </c:pt>
                <c:pt idx="1259">
                  <c:v>249.89332580999999</c:v>
                </c:pt>
                <c:pt idx="1260">
                  <c:v>249.91467284999999</c:v>
                </c:pt>
                <c:pt idx="1261">
                  <c:v>249.93867492999999</c:v>
                </c:pt>
                <c:pt idx="1262">
                  <c:v>249.97201537999999</c:v>
                </c:pt>
                <c:pt idx="1263">
                  <c:v>249.97201537999999</c:v>
                </c:pt>
                <c:pt idx="1264">
                  <c:v>250.03332520000001</c:v>
                </c:pt>
                <c:pt idx="1265">
                  <c:v>250.1293335</c:v>
                </c:pt>
                <c:pt idx="1266">
                  <c:v>250.08532715000001</c:v>
                </c:pt>
                <c:pt idx="1267">
                  <c:v>250.08532715000001</c:v>
                </c:pt>
                <c:pt idx="1268">
                  <c:v>250.05601501000001</c:v>
                </c:pt>
                <c:pt idx="1269">
                  <c:v>250.08532715000001</c:v>
                </c:pt>
                <c:pt idx="1270">
                  <c:v>250.12399292000001</c:v>
                </c:pt>
                <c:pt idx="1271">
                  <c:v>250.03332520000001</c:v>
                </c:pt>
                <c:pt idx="1272">
                  <c:v>249.87733459</c:v>
                </c:pt>
                <c:pt idx="1273">
                  <c:v>249.87733459</c:v>
                </c:pt>
                <c:pt idx="1274">
                  <c:v>249.87467957000001</c:v>
                </c:pt>
                <c:pt idx="1275">
                  <c:v>249.91732787999999</c:v>
                </c:pt>
                <c:pt idx="1276">
                  <c:v>249.87866210999999</c:v>
                </c:pt>
                <c:pt idx="1277">
                  <c:v>249.87866210999999</c:v>
                </c:pt>
                <c:pt idx="1278">
                  <c:v>249.97866821</c:v>
                </c:pt>
                <c:pt idx="1279">
                  <c:v>249.97866821</c:v>
                </c:pt>
                <c:pt idx="1280">
                  <c:v>249.94000244</c:v>
                </c:pt>
                <c:pt idx="1281">
                  <c:v>250.09466552999999</c:v>
                </c:pt>
                <c:pt idx="1282">
                  <c:v>250.08532715000001</c:v>
                </c:pt>
                <c:pt idx="1283">
                  <c:v>250.08532715000001</c:v>
                </c:pt>
                <c:pt idx="1284">
                  <c:v>250.03999329000001</c:v>
                </c:pt>
                <c:pt idx="1285">
                  <c:v>250.08668517999999</c:v>
                </c:pt>
                <c:pt idx="1286">
                  <c:v>250.05601501000001</c:v>
                </c:pt>
                <c:pt idx="1287">
                  <c:v>250.08668517999999</c:v>
                </c:pt>
                <c:pt idx="1288">
                  <c:v>250.06799315999999</c:v>
                </c:pt>
                <c:pt idx="1289">
                  <c:v>250.06799315999999</c:v>
                </c:pt>
                <c:pt idx="1290">
                  <c:v>250.06799315999999</c:v>
                </c:pt>
                <c:pt idx="1291">
                  <c:v>250.03466796999999</c:v>
                </c:pt>
                <c:pt idx="1292">
                  <c:v>249.97467040999999</c:v>
                </c:pt>
                <c:pt idx="1293">
                  <c:v>249.97467040999999</c:v>
                </c:pt>
                <c:pt idx="1294">
                  <c:v>249.98133849999999</c:v>
                </c:pt>
                <c:pt idx="1295">
                  <c:v>249.90800476000001</c:v>
                </c:pt>
                <c:pt idx="1296">
                  <c:v>249.91201781999999</c:v>
                </c:pt>
                <c:pt idx="1297">
                  <c:v>249.88134765999999</c:v>
                </c:pt>
                <c:pt idx="1298">
                  <c:v>249.98666381999999</c:v>
                </c:pt>
                <c:pt idx="1299">
                  <c:v>249.99867248999999</c:v>
                </c:pt>
                <c:pt idx="1300">
                  <c:v>249.99867248999999</c:v>
                </c:pt>
                <c:pt idx="1301">
                  <c:v>249.99732971</c:v>
                </c:pt>
                <c:pt idx="1302">
                  <c:v>250.11065674</c:v>
                </c:pt>
                <c:pt idx="1303">
                  <c:v>250.07867432</c:v>
                </c:pt>
                <c:pt idx="1304">
                  <c:v>250.07867432</c:v>
                </c:pt>
                <c:pt idx="1305">
                  <c:v>240.10800171</c:v>
                </c:pt>
                <c:pt idx="1306">
                  <c:v>240.10800171</c:v>
                </c:pt>
                <c:pt idx="1307">
                  <c:v>192.64533997000001</c:v>
                </c:pt>
                <c:pt idx="1308">
                  <c:v>133.62799072000001</c:v>
                </c:pt>
                <c:pt idx="1309">
                  <c:v>66.059997559999999</c:v>
                </c:pt>
                <c:pt idx="1310">
                  <c:v>66.059997559999999</c:v>
                </c:pt>
                <c:pt idx="1311">
                  <c:v>3.4360001100000002</c:v>
                </c:pt>
                <c:pt idx="1312">
                  <c:v>-3.9373335800000002</c:v>
                </c:pt>
                <c:pt idx="1313">
                  <c:v>1.68933332</c:v>
                </c:pt>
                <c:pt idx="1314">
                  <c:v>-2.3586666599999999</c:v>
                </c:pt>
                <c:pt idx="1315">
                  <c:v>1.11600006</c:v>
                </c:pt>
                <c:pt idx="1316">
                  <c:v>1.11600006</c:v>
                </c:pt>
                <c:pt idx="1317">
                  <c:v>0.56266665000000005</c:v>
                </c:pt>
                <c:pt idx="1318">
                  <c:v>-1.35066664</c:v>
                </c:pt>
                <c:pt idx="1319">
                  <c:v>0.44933330999999999</c:v>
                </c:pt>
                <c:pt idx="1320">
                  <c:v>0.44933330999999999</c:v>
                </c:pt>
                <c:pt idx="1321">
                  <c:v>0.40533333999999999</c:v>
                </c:pt>
                <c:pt idx="1322">
                  <c:v>-0.29199999999999998</c:v>
                </c:pt>
                <c:pt idx="1323">
                  <c:v>0.14933332999999999</c:v>
                </c:pt>
                <c:pt idx="1324">
                  <c:v>-0.04</c:v>
                </c:pt>
                <c:pt idx="1325">
                  <c:v>4.0000000000000001E-3</c:v>
                </c:pt>
                <c:pt idx="1326">
                  <c:v>4.0000000000000001E-3</c:v>
                </c:pt>
                <c:pt idx="1327">
                  <c:v>4.0000000000000001E-3</c:v>
                </c:pt>
                <c:pt idx="1328">
                  <c:v>8.0000000000000002E-3</c:v>
                </c:pt>
                <c:pt idx="1329">
                  <c:v>2.1333330000000001E-2</c:v>
                </c:pt>
                <c:pt idx="1330">
                  <c:v>2.1333330000000001E-2</c:v>
                </c:pt>
                <c:pt idx="1331">
                  <c:v>2.4E-2</c:v>
                </c:pt>
                <c:pt idx="1332">
                  <c:v>-4.0000000000000001E-3</c:v>
                </c:pt>
                <c:pt idx="1333">
                  <c:v>-4.0000000000000001E-3</c:v>
                </c:pt>
                <c:pt idx="1334">
                  <c:v>-8.0000000000000002E-3</c:v>
                </c:pt>
                <c:pt idx="1335">
                  <c:v>-6.6666700000000004E-3</c:v>
                </c:pt>
                <c:pt idx="1336">
                  <c:v>-6.6666700000000004E-3</c:v>
                </c:pt>
                <c:pt idx="1337">
                  <c:v>0</c:v>
                </c:pt>
                <c:pt idx="1338">
                  <c:v>-1.33333E-3</c:v>
                </c:pt>
                <c:pt idx="1339">
                  <c:v>0</c:v>
                </c:pt>
                <c:pt idx="1340">
                  <c:v>0</c:v>
                </c:pt>
                <c:pt idx="1341">
                  <c:v>-4.0000000000000001E-3</c:v>
                </c:pt>
                <c:pt idx="1342">
                  <c:v>-4.0000000000000001E-3</c:v>
                </c:pt>
                <c:pt idx="1343">
                  <c:v>-2.6666699999999999E-3</c:v>
                </c:pt>
                <c:pt idx="1344">
                  <c:v>-2.6666699999999999E-3</c:v>
                </c:pt>
                <c:pt idx="1345">
                  <c:v>-2.6666699999999999E-3</c:v>
                </c:pt>
                <c:pt idx="1346">
                  <c:v>-2.6666699999999999E-3</c:v>
                </c:pt>
                <c:pt idx="1347">
                  <c:v>0</c:v>
                </c:pt>
                <c:pt idx="1348">
                  <c:v>1.33333E-3</c:v>
                </c:pt>
                <c:pt idx="1349">
                  <c:v>1.33333E-3</c:v>
                </c:pt>
                <c:pt idx="1350">
                  <c:v>1.33333E-3</c:v>
                </c:pt>
                <c:pt idx="1351">
                  <c:v>0</c:v>
                </c:pt>
                <c:pt idx="1352">
                  <c:v>1.33333E-3</c:v>
                </c:pt>
                <c:pt idx="1353">
                  <c:v>1.33333E-3</c:v>
                </c:pt>
                <c:pt idx="1354">
                  <c:v>-1.33333E-3</c:v>
                </c:pt>
                <c:pt idx="1355">
                  <c:v>-1.33333E-3</c:v>
                </c:pt>
                <c:pt idx="1356">
                  <c:v>-1.33333E-3</c:v>
                </c:pt>
                <c:pt idx="1357">
                  <c:v>0</c:v>
                </c:pt>
                <c:pt idx="1358">
                  <c:v>1.33333E-3</c:v>
                </c:pt>
                <c:pt idx="1359">
                  <c:v>1.33333E-3</c:v>
                </c:pt>
                <c:pt idx="1360">
                  <c:v>-2.6666699999999999E-3</c:v>
                </c:pt>
                <c:pt idx="1361">
                  <c:v>-1.33333E-3</c:v>
                </c:pt>
                <c:pt idx="1362">
                  <c:v>-1.33333E-3</c:v>
                </c:pt>
                <c:pt idx="1363">
                  <c:v>2.6666699999999999E-3</c:v>
                </c:pt>
                <c:pt idx="1364">
                  <c:v>-4.0000000000000001E-3</c:v>
                </c:pt>
                <c:pt idx="1365">
                  <c:v>-1.33333E-3</c:v>
                </c:pt>
                <c:pt idx="1366">
                  <c:v>2.6666699999999999E-3</c:v>
                </c:pt>
                <c:pt idx="1367">
                  <c:v>1.33333E-3</c:v>
                </c:pt>
                <c:pt idx="1368">
                  <c:v>1.33333E-3</c:v>
                </c:pt>
                <c:pt idx="1369">
                  <c:v>1.33333E-3</c:v>
                </c:pt>
                <c:pt idx="1370">
                  <c:v>0</c:v>
                </c:pt>
                <c:pt idx="1371">
                  <c:v>-4.0000000000000001E-3</c:v>
                </c:pt>
                <c:pt idx="1372">
                  <c:v>-4.0000000000000001E-3</c:v>
                </c:pt>
                <c:pt idx="1373">
                  <c:v>-1.33333E-3</c:v>
                </c:pt>
                <c:pt idx="1374">
                  <c:v>2.6666699999999999E-3</c:v>
                </c:pt>
                <c:pt idx="1375">
                  <c:v>0</c:v>
                </c:pt>
                <c:pt idx="1376">
                  <c:v>-2.6666699999999999E-3</c:v>
                </c:pt>
                <c:pt idx="1377">
                  <c:v>1.33333E-3</c:v>
                </c:pt>
                <c:pt idx="1378">
                  <c:v>1.33333E-3</c:v>
                </c:pt>
                <c:pt idx="1379">
                  <c:v>1.33333E-3</c:v>
                </c:pt>
                <c:pt idx="1380">
                  <c:v>-1.33333E-3</c:v>
                </c:pt>
                <c:pt idx="1381">
                  <c:v>1.33333E-3</c:v>
                </c:pt>
                <c:pt idx="1382">
                  <c:v>-2.6666699999999999E-3</c:v>
                </c:pt>
                <c:pt idx="1383">
                  <c:v>-2.6666699999999999E-3</c:v>
                </c:pt>
                <c:pt idx="1384">
                  <c:v>-1.33333E-3</c:v>
                </c:pt>
                <c:pt idx="1385">
                  <c:v>-1.33333E-3</c:v>
                </c:pt>
                <c:pt idx="1386">
                  <c:v>0</c:v>
                </c:pt>
                <c:pt idx="1387">
                  <c:v>0</c:v>
                </c:pt>
                <c:pt idx="1388">
                  <c:v>-1.33333E-3</c:v>
                </c:pt>
                <c:pt idx="1389">
                  <c:v>-1.33333E-3</c:v>
                </c:pt>
                <c:pt idx="1390">
                  <c:v>0</c:v>
                </c:pt>
                <c:pt idx="1391">
                  <c:v>0</c:v>
                </c:pt>
                <c:pt idx="1392">
                  <c:v>-1.33333E-3</c:v>
                </c:pt>
                <c:pt idx="1393">
                  <c:v>1.33333E-3</c:v>
                </c:pt>
                <c:pt idx="1394">
                  <c:v>2.6666699999999999E-3</c:v>
                </c:pt>
                <c:pt idx="1395">
                  <c:v>-1.33333E-3</c:v>
                </c:pt>
                <c:pt idx="1396">
                  <c:v>-1.33333E-3</c:v>
                </c:pt>
                <c:pt idx="1397">
                  <c:v>-1.33333E-3</c:v>
                </c:pt>
                <c:pt idx="1398">
                  <c:v>0</c:v>
                </c:pt>
                <c:pt idx="1399">
                  <c:v>0</c:v>
                </c:pt>
                <c:pt idx="1400">
                  <c:v>-1.33333E-3</c:v>
                </c:pt>
                <c:pt idx="1401">
                  <c:v>-1.33333E-3</c:v>
                </c:pt>
                <c:pt idx="1402">
                  <c:v>-1.33333E-3</c:v>
                </c:pt>
                <c:pt idx="1403">
                  <c:v>-1.33333E-3</c:v>
                </c:pt>
                <c:pt idx="1404">
                  <c:v>1.33333E-3</c:v>
                </c:pt>
                <c:pt idx="1405">
                  <c:v>1.33333E-3</c:v>
                </c:pt>
                <c:pt idx="1406">
                  <c:v>1.33333E-3</c:v>
                </c:pt>
                <c:pt idx="1407">
                  <c:v>-1.33333E-3</c:v>
                </c:pt>
                <c:pt idx="1408">
                  <c:v>-1.33333E-3</c:v>
                </c:pt>
                <c:pt idx="1409">
                  <c:v>-1.33333E-3</c:v>
                </c:pt>
                <c:pt idx="1410">
                  <c:v>0</c:v>
                </c:pt>
                <c:pt idx="1411">
                  <c:v>0</c:v>
                </c:pt>
                <c:pt idx="1412">
                  <c:v>0</c:v>
                </c:pt>
                <c:pt idx="1413">
                  <c:v>-2.6666699999999999E-3</c:v>
                </c:pt>
                <c:pt idx="1414">
                  <c:v>2.6666699999999999E-3</c:v>
                </c:pt>
                <c:pt idx="1415">
                  <c:v>-4.0000000000000001E-3</c:v>
                </c:pt>
                <c:pt idx="1416">
                  <c:v>-4.0000000000000001E-3</c:v>
                </c:pt>
                <c:pt idx="1417">
                  <c:v>2.6666699999999999E-3</c:v>
                </c:pt>
                <c:pt idx="1418">
                  <c:v>1.33333E-3</c:v>
                </c:pt>
                <c:pt idx="1419">
                  <c:v>2.6666699999999999E-3</c:v>
                </c:pt>
                <c:pt idx="1420">
                  <c:v>1.33333E-3</c:v>
                </c:pt>
                <c:pt idx="1421">
                  <c:v>0</c:v>
                </c:pt>
                <c:pt idx="1422">
                  <c:v>0</c:v>
                </c:pt>
                <c:pt idx="1423">
                  <c:v>-2.6666699999999999E-3</c:v>
                </c:pt>
                <c:pt idx="1424">
                  <c:v>-1.33333E-3</c:v>
                </c:pt>
                <c:pt idx="1425">
                  <c:v>1.33333E-3</c:v>
                </c:pt>
                <c:pt idx="1426">
                  <c:v>1.33333E-3</c:v>
                </c:pt>
                <c:pt idx="1427">
                  <c:v>2.6666699999999999E-3</c:v>
                </c:pt>
                <c:pt idx="1428">
                  <c:v>2.6666699999999999E-3</c:v>
                </c:pt>
                <c:pt idx="1429">
                  <c:v>-1.33333E-3</c:v>
                </c:pt>
                <c:pt idx="1430">
                  <c:v>1.33333E-3</c:v>
                </c:pt>
                <c:pt idx="1431">
                  <c:v>-1.33333E-3</c:v>
                </c:pt>
                <c:pt idx="1432">
                  <c:v>-1.33333E-3</c:v>
                </c:pt>
                <c:pt idx="1433">
                  <c:v>-2.6666699999999999E-3</c:v>
                </c:pt>
                <c:pt idx="1434">
                  <c:v>2.6666699999999999E-3</c:v>
                </c:pt>
                <c:pt idx="1435">
                  <c:v>-2.6666699999999999E-3</c:v>
                </c:pt>
                <c:pt idx="1436">
                  <c:v>1.33333E-3</c:v>
                </c:pt>
                <c:pt idx="1437">
                  <c:v>-1.33333E-3</c:v>
                </c:pt>
                <c:pt idx="1438">
                  <c:v>-1.33333E-3</c:v>
                </c:pt>
                <c:pt idx="1439">
                  <c:v>0</c:v>
                </c:pt>
                <c:pt idx="1440">
                  <c:v>1.33333E-3</c:v>
                </c:pt>
                <c:pt idx="1441">
                  <c:v>2.6666699999999999E-3</c:v>
                </c:pt>
                <c:pt idx="1442">
                  <c:v>2.6666699999999999E-3</c:v>
                </c:pt>
                <c:pt idx="1443">
                  <c:v>-1.33333E-3</c:v>
                </c:pt>
                <c:pt idx="1444">
                  <c:v>-1.33333E-3</c:v>
                </c:pt>
                <c:pt idx="1445">
                  <c:v>2.6666699999999999E-3</c:v>
                </c:pt>
                <c:pt idx="1446">
                  <c:v>-2.6666699999999999E-3</c:v>
                </c:pt>
                <c:pt idx="1447">
                  <c:v>-1.33333E-3</c:v>
                </c:pt>
                <c:pt idx="1448">
                  <c:v>-1.33333E-3</c:v>
                </c:pt>
                <c:pt idx="1449">
                  <c:v>-2.6666699999999999E-3</c:v>
                </c:pt>
                <c:pt idx="1450">
                  <c:v>2.6666699999999999E-3</c:v>
                </c:pt>
                <c:pt idx="1451">
                  <c:v>-1.33333E-3</c:v>
                </c:pt>
                <c:pt idx="1452">
                  <c:v>-1.33333E-3</c:v>
                </c:pt>
                <c:pt idx="1453">
                  <c:v>1.33333E-3</c:v>
                </c:pt>
                <c:pt idx="1454">
                  <c:v>0</c:v>
                </c:pt>
                <c:pt idx="1455">
                  <c:v>-2.6666699999999999E-3</c:v>
                </c:pt>
                <c:pt idx="1456">
                  <c:v>1.33333E-3</c:v>
                </c:pt>
                <c:pt idx="1457">
                  <c:v>-1.33333E-3</c:v>
                </c:pt>
                <c:pt idx="1458">
                  <c:v>-1.33333E-3</c:v>
                </c:pt>
                <c:pt idx="1459">
                  <c:v>-1.33333E-3</c:v>
                </c:pt>
                <c:pt idx="1460">
                  <c:v>0</c:v>
                </c:pt>
                <c:pt idx="1461">
                  <c:v>0</c:v>
                </c:pt>
                <c:pt idx="1462">
                  <c:v>0</c:v>
                </c:pt>
                <c:pt idx="1463">
                  <c:v>0</c:v>
                </c:pt>
                <c:pt idx="1464">
                  <c:v>0</c:v>
                </c:pt>
                <c:pt idx="1465">
                  <c:v>0</c:v>
                </c:pt>
                <c:pt idx="1466">
                  <c:v>-2.6666699999999999E-3</c:v>
                </c:pt>
                <c:pt idx="1467">
                  <c:v>0</c:v>
                </c:pt>
                <c:pt idx="1468">
                  <c:v>0</c:v>
                </c:pt>
                <c:pt idx="1469">
                  <c:v>1.33333E-3</c:v>
                </c:pt>
                <c:pt idx="1470">
                  <c:v>-2.6666699999999999E-3</c:v>
                </c:pt>
                <c:pt idx="1471">
                  <c:v>-1.33333E-3</c:v>
                </c:pt>
                <c:pt idx="1472">
                  <c:v>1.33333E-3</c:v>
                </c:pt>
                <c:pt idx="1473">
                  <c:v>-1.33333E-3</c:v>
                </c:pt>
                <c:pt idx="1474">
                  <c:v>-1.33333E-3</c:v>
                </c:pt>
                <c:pt idx="1475">
                  <c:v>-1.33333E-3</c:v>
                </c:pt>
                <c:pt idx="1476">
                  <c:v>-1.33333E-3</c:v>
                </c:pt>
                <c:pt idx="1477">
                  <c:v>1.33333E-3</c:v>
                </c:pt>
                <c:pt idx="1478">
                  <c:v>1.33333E-3</c:v>
                </c:pt>
                <c:pt idx="1479">
                  <c:v>2.6666699999999999E-3</c:v>
                </c:pt>
                <c:pt idx="1480">
                  <c:v>2.6666699999999999E-3</c:v>
                </c:pt>
                <c:pt idx="1481">
                  <c:v>0</c:v>
                </c:pt>
                <c:pt idx="1482">
                  <c:v>0</c:v>
                </c:pt>
                <c:pt idx="1483">
                  <c:v>4.0000000000000001E-3</c:v>
                </c:pt>
                <c:pt idx="1484">
                  <c:v>-1.33333E-3</c:v>
                </c:pt>
                <c:pt idx="1485">
                  <c:v>-2.6666699999999999E-3</c:v>
                </c:pt>
                <c:pt idx="1486">
                  <c:v>-2.6666699999999999E-3</c:v>
                </c:pt>
                <c:pt idx="1487">
                  <c:v>-2.6666699999999999E-3</c:v>
                </c:pt>
                <c:pt idx="1488">
                  <c:v>-1.33333E-3</c:v>
                </c:pt>
                <c:pt idx="1489">
                  <c:v>-1.33333E-3</c:v>
                </c:pt>
                <c:pt idx="1490">
                  <c:v>2.6666699999999999E-3</c:v>
                </c:pt>
                <c:pt idx="1491">
                  <c:v>1.33333E-3</c:v>
                </c:pt>
                <c:pt idx="1492">
                  <c:v>1.33333E-3</c:v>
                </c:pt>
                <c:pt idx="1493">
                  <c:v>0</c:v>
                </c:pt>
                <c:pt idx="1494">
                  <c:v>0</c:v>
                </c:pt>
                <c:pt idx="1495">
                  <c:v>-1.33333E-3</c:v>
                </c:pt>
                <c:pt idx="1496">
                  <c:v>-1.33333E-3</c:v>
                </c:pt>
                <c:pt idx="1497">
                  <c:v>0</c:v>
                </c:pt>
                <c:pt idx="1498">
                  <c:v>0</c:v>
                </c:pt>
                <c:pt idx="1499">
                  <c:v>1.33333E-3</c:v>
                </c:pt>
                <c:pt idx="1500">
                  <c:v>-1.33333E-3</c:v>
                </c:pt>
                <c:pt idx="1501">
                  <c:v>1.33333E-3</c:v>
                </c:pt>
                <c:pt idx="1502">
                  <c:v>1.33333E-3</c:v>
                </c:pt>
                <c:pt idx="1503">
                  <c:v>0</c:v>
                </c:pt>
                <c:pt idx="1504">
                  <c:v>0</c:v>
                </c:pt>
                <c:pt idx="1505">
                  <c:v>0</c:v>
                </c:pt>
                <c:pt idx="1506">
                  <c:v>0</c:v>
                </c:pt>
                <c:pt idx="1507">
                  <c:v>1.33333E-3</c:v>
                </c:pt>
                <c:pt idx="1508">
                  <c:v>1.33333E-3</c:v>
                </c:pt>
                <c:pt idx="1509">
                  <c:v>1.33333E-3</c:v>
                </c:pt>
                <c:pt idx="1510">
                  <c:v>0</c:v>
                </c:pt>
                <c:pt idx="1511">
                  <c:v>0</c:v>
                </c:pt>
                <c:pt idx="1512">
                  <c:v>0</c:v>
                </c:pt>
                <c:pt idx="1513">
                  <c:v>-1.33333E-3</c:v>
                </c:pt>
                <c:pt idx="1514">
                  <c:v>1.33333E-3</c:v>
                </c:pt>
                <c:pt idx="1515">
                  <c:v>1.33333E-3</c:v>
                </c:pt>
                <c:pt idx="1516">
                  <c:v>1.33333E-3</c:v>
                </c:pt>
                <c:pt idx="1517">
                  <c:v>1.33333E-3</c:v>
                </c:pt>
                <c:pt idx="1518">
                  <c:v>-1.33333E-3</c:v>
                </c:pt>
                <c:pt idx="1519">
                  <c:v>-1.33333E-3</c:v>
                </c:pt>
                <c:pt idx="1520">
                  <c:v>-1.33333E-3</c:v>
                </c:pt>
                <c:pt idx="1521">
                  <c:v>-1.33333E-3</c:v>
                </c:pt>
                <c:pt idx="1522">
                  <c:v>4.0000000000000001E-3</c:v>
                </c:pt>
                <c:pt idx="1523">
                  <c:v>4.0000000000000001E-3</c:v>
                </c:pt>
                <c:pt idx="1524">
                  <c:v>1.33333E-3</c:v>
                </c:pt>
                <c:pt idx="1525">
                  <c:v>-2.6666699999999999E-3</c:v>
                </c:pt>
                <c:pt idx="1526">
                  <c:v>1.33333E-3</c:v>
                </c:pt>
                <c:pt idx="1527">
                  <c:v>-1.33333E-3</c:v>
                </c:pt>
                <c:pt idx="1528">
                  <c:v>-2.6666699999999999E-3</c:v>
                </c:pt>
                <c:pt idx="1529">
                  <c:v>-2.6666699999999999E-3</c:v>
                </c:pt>
                <c:pt idx="1530">
                  <c:v>-1.33333E-3</c:v>
                </c:pt>
                <c:pt idx="1531">
                  <c:v>1.33333E-3</c:v>
                </c:pt>
                <c:pt idx="1532">
                  <c:v>1.33333E-3</c:v>
                </c:pt>
                <c:pt idx="1533">
                  <c:v>1.33333E-3</c:v>
                </c:pt>
                <c:pt idx="1534">
                  <c:v>-1.33333E-3</c:v>
                </c:pt>
                <c:pt idx="1535">
                  <c:v>0</c:v>
                </c:pt>
                <c:pt idx="1536">
                  <c:v>0</c:v>
                </c:pt>
                <c:pt idx="1537">
                  <c:v>-2.6666699999999999E-3</c:v>
                </c:pt>
                <c:pt idx="1538">
                  <c:v>-1.33333E-3</c:v>
                </c:pt>
                <c:pt idx="1539">
                  <c:v>-1.33333E-3</c:v>
                </c:pt>
                <c:pt idx="1540">
                  <c:v>1.33333E-3</c:v>
                </c:pt>
                <c:pt idx="1541">
                  <c:v>1.33333E-3</c:v>
                </c:pt>
                <c:pt idx="1542">
                  <c:v>0</c:v>
                </c:pt>
                <c:pt idx="1543">
                  <c:v>0</c:v>
                </c:pt>
                <c:pt idx="1544">
                  <c:v>-1.33333E-3</c:v>
                </c:pt>
                <c:pt idx="1545">
                  <c:v>-1.33333E-3</c:v>
                </c:pt>
                <c:pt idx="1546">
                  <c:v>1.33333E-3</c:v>
                </c:pt>
                <c:pt idx="1547">
                  <c:v>2.6666699999999999E-3</c:v>
                </c:pt>
                <c:pt idx="1548">
                  <c:v>-1.33333E-3</c:v>
                </c:pt>
                <c:pt idx="1549">
                  <c:v>-1.33333E-3</c:v>
                </c:pt>
                <c:pt idx="1550">
                  <c:v>0</c:v>
                </c:pt>
                <c:pt idx="1551">
                  <c:v>-1.33333E-3</c:v>
                </c:pt>
                <c:pt idx="1552">
                  <c:v>1.33333E-3</c:v>
                </c:pt>
                <c:pt idx="1553">
                  <c:v>1.33333E-3</c:v>
                </c:pt>
                <c:pt idx="1554">
                  <c:v>0</c:v>
                </c:pt>
                <c:pt idx="1555">
                  <c:v>0</c:v>
                </c:pt>
                <c:pt idx="1556">
                  <c:v>0</c:v>
                </c:pt>
                <c:pt idx="1557">
                  <c:v>0</c:v>
                </c:pt>
                <c:pt idx="1558">
                  <c:v>-1.33333E-3</c:v>
                </c:pt>
                <c:pt idx="1559">
                  <c:v>-1.33333E-3</c:v>
                </c:pt>
                <c:pt idx="1560">
                  <c:v>0</c:v>
                </c:pt>
                <c:pt idx="1561">
                  <c:v>2.6666699999999999E-3</c:v>
                </c:pt>
                <c:pt idx="1562">
                  <c:v>1.33333E-3</c:v>
                </c:pt>
                <c:pt idx="1563">
                  <c:v>-1.33333E-3</c:v>
                </c:pt>
                <c:pt idx="1564">
                  <c:v>-2.6666699999999999E-3</c:v>
                </c:pt>
                <c:pt idx="1565">
                  <c:v>-2.6666699999999999E-3</c:v>
                </c:pt>
                <c:pt idx="1566">
                  <c:v>0</c:v>
                </c:pt>
                <c:pt idx="1567">
                  <c:v>-1.33333E-3</c:v>
                </c:pt>
                <c:pt idx="1568">
                  <c:v>-1.33333E-3</c:v>
                </c:pt>
                <c:pt idx="1569">
                  <c:v>-1.33333E-3</c:v>
                </c:pt>
                <c:pt idx="1570">
                  <c:v>0</c:v>
                </c:pt>
                <c:pt idx="1571">
                  <c:v>0</c:v>
                </c:pt>
                <c:pt idx="1572">
                  <c:v>0</c:v>
                </c:pt>
                <c:pt idx="1573">
                  <c:v>1.33333E-3</c:v>
                </c:pt>
                <c:pt idx="1574">
                  <c:v>-2.6666699999999999E-3</c:v>
                </c:pt>
                <c:pt idx="1575">
                  <c:v>0</c:v>
                </c:pt>
                <c:pt idx="1576">
                  <c:v>0</c:v>
                </c:pt>
                <c:pt idx="1577">
                  <c:v>-1.33333E-3</c:v>
                </c:pt>
                <c:pt idx="1578">
                  <c:v>1.33333E-3</c:v>
                </c:pt>
                <c:pt idx="1579">
                  <c:v>1.33333E-3</c:v>
                </c:pt>
                <c:pt idx="1580">
                  <c:v>0</c:v>
                </c:pt>
                <c:pt idx="1581">
                  <c:v>-1.33333E-3</c:v>
                </c:pt>
                <c:pt idx="1582">
                  <c:v>-1.33333E-3</c:v>
                </c:pt>
                <c:pt idx="1583">
                  <c:v>2.6666699999999999E-3</c:v>
                </c:pt>
                <c:pt idx="1584">
                  <c:v>0</c:v>
                </c:pt>
                <c:pt idx="1585">
                  <c:v>1.33333E-3</c:v>
                </c:pt>
                <c:pt idx="1586">
                  <c:v>1.33333E-3</c:v>
                </c:pt>
                <c:pt idx="1587">
                  <c:v>-1.33333E-3</c:v>
                </c:pt>
                <c:pt idx="1588">
                  <c:v>0</c:v>
                </c:pt>
                <c:pt idx="1589">
                  <c:v>0</c:v>
                </c:pt>
                <c:pt idx="1590">
                  <c:v>2.6666699999999999E-3</c:v>
                </c:pt>
                <c:pt idx="1591">
                  <c:v>2.6666699999999999E-3</c:v>
                </c:pt>
                <c:pt idx="1592">
                  <c:v>2.6666699999999999E-3</c:v>
                </c:pt>
                <c:pt idx="1593">
                  <c:v>1.33333E-3</c:v>
                </c:pt>
                <c:pt idx="1594">
                  <c:v>-1.33333E-3</c:v>
                </c:pt>
                <c:pt idx="1595">
                  <c:v>-1.33333E-3</c:v>
                </c:pt>
                <c:pt idx="1596">
                  <c:v>-1.33333E-3</c:v>
                </c:pt>
                <c:pt idx="1597">
                  <c:v>2.6666699999999999E-3</c:v>
                </c:pt>
                <c:pt idx="1598">
                  <c:v>0</c:v>
                </c:pt>
                <c:pt idx="1599">
                  <c:v>1.33333E-3</c:v>
                </c:pt>
                <c:pt idx="1600">
                  <c:v>-1.33333E-3</c:v>
                </c:pt>
                <c:pt idx="1601">
                  <c:v>1.33333E-3</c:v>
                </c:pt>
                <c:pt idx="1602">
                  <c:v>1.33333E-3</c:v>
                </c:pt>
                <c:pt idx="1603">
                  <c:v>0</c:v>
                </c:pt>
                <c:pt idx="1604">
                  <c:v>-2.6666699999999999E-3</c:v>
                </c:pt>
                <c:pt idx="1605">
                  <c:v>0</c:v>
                </c:pt>
                <c:pt idx="1606">
                  <c:v>0</c:v>
                </c:pt>
                <c:pt idx="1607">
                  <c:v>2.6666699999999999E-3</c:v>
                </c:pt>
                <c:pt idx="1608">
                  <c:v>-1.33333E-3</c:v>
                </c:pt>
                <c:pt idx="1609">
                  <c:v>-1.33333E-3</c:v>
                </c:pt>
                <c:pt idx="1610">
                  <c:v>-2.6666699999999999E-3</c:v>
                </c:pt>
                <c:pt idx="1611">
                  <c:v>1.33333E-3</c:v>
                </c:pt>
                <c:pt idx="1612">
                  <c:v>1.33333E-3</c:v>
                </c:pt>
                <c:pt idx="1613">
                  <c:v>0</c:v>
                </c:pt>
                <c:pt idx="1614">
                  <c:v>0</c:v>
                </c:pt>
                <c:pt idx="1615">
                  <c:v>2.6666699999999999E-3</c:v>
                </c:pt>
                <c:pt idx="1616">
                  <c:v>2.6666699999999999E-3</c:v>
                </c:pt>
                <c:pt idx="1617">
                  <c:v>1.33333E-3</c:v>
                </c:pt>
                <c:pt idx="1618">
                  <c:v>1.33333E-3</c:v>
                </c:pt>
                <c:pt idx="1619">
                  <c:v>4.0000000000000001E-3</c:v>
                </c:pt>
                <c:pt idx="1620">
                  <c:v>2.6666699999999999E-3</c:v>
                </c:pt>
                <c:pt idx="1621">
                  <c:v>0</c:v>
                </c:pt>
                <c:pt idx="1622">
                  <c:v>0</c:v>
                </c:pt>
                <c:pt idx="1623">
                  <c:v>1.33333E-3</c:v>
                </c:pt>
                <c:pt idx="1624">
                  <c:v>0</c:v>
                </c:pt>
                <c:pt idx="1625">
                  <c:v>2.6666699999999999E-3</c:v>
                </c:pt>
                <c:pt idx="1626">
                  <c:v>1.33333E-3</c:v>
                </c:pt>
                <c:pt idx="1627">
                  <c:v>1.33333E-3</c:v>
                </c:pt>
                <c:pt idx="1628">
                  <c:v>0</c:v>
                </c:pt>
                <c:pt idx="1629">
                  <c:v>0</c:v>
                </c:pt>
                <c:pt idx="1630">
                  <c:v>1.33333E-3</c:v>
                </c:pt>
                <c:pt idx="1631">
                  <c:v>0</c:v>
                </c:pt>
                <c:pt idx="1632">
                  <c:v>0</c:v>
                </c:pt>
                <c:pt idx="1633">
                  <c:v>-1.33333E-3</c:v>
                </c:pt>
                <c:pt idx="1634">
                  <c:v>-1.33333E-3</c:v>
                </c:pt>
                <c:pt idx="1635">
                  <c:v>0</c:v>
                </c:pt>
                <c:pt idx="1636">
                  <c:v>-2.6666699999999999E-3</c:v>
                </c:pt>
                <c:pt idx="1637">
                  <c:v>-2.6666699999999999E-3</c:v>
                </c:pt>
                <c:pt idx="1638">
                  <c:v>1.33333E-3</c:v>
                </c:pt>
                <c:pt idx="1639">
                  <c:v>1.33333E-3</c:v>
                </c:pt>
                <c:pt idx="1640">
                  <c:v>2.6666699999999999E-3</c:v>
                </c:pt>
                <c:pt idx="1641">
                  <c:v>-1.33333E-3</c:v>
                </c:pt>
                <c:pt idx="1642">
                  <c:v>-1.33333E-3</c:v>
                </c:pt>
                <c:pt idx="1643">
                  <c:v>0</c:v>
                </c:pt>
                <c:pt idx="1644">
                  <c:v>1.33333E-3</c:v>
                </c:pt>
                <c:pt idx="1645">
                  <c:v>1.33333E-3</c:v>
                </c:pt>
                <c:pt idx="1646">
                  <c:v>-1.33333E-3</c:v>
                </c:pt>
                <c:pt idx="1647">
                  <c:v>1.33333E-3</c:v>
                </c:pt>
                <c:pt idx="1648">
                  <c:v>0</c:v>
                </c:pt>
                <c:pt idx="1649">
                  <c:v>0</c:v>
                </c:pt>
                <c:pt idx="1650">
                  <c:v>0</c:v>
                </c:pt>
                <c:pt idx="1651">
                  <c:v>-1.33333E-3</c:v>
                </c:pt>
                <c:pt idx="1652">
                  <c:v>-1.33333E-3</c:v>
                </c:pt>
                <c:pt idx="1653">
                  <c:v>-1.33333E-3</c:v>
                </c:pt>
                <c:pt idx="1654">
                  <c:v>0</c:v>
                </c:pt>
                <c:pt idx="1655">
                  <c:v>0</c:v>
                </c:pt>
                <c:pt idx="1656">
                  <c:v>-1.33333E-3</c:v>
                </c:pt>
                <c:pt idx="1657">
                  <c:v>1.33333E-3</c:v>
                </c:pt>
                <c:pt idx="1658">
                  <c:v>1.33333E-3</c:v>
                </c:pt>
                <c:pt idx="1659">
                  <c:v>-1.33333E-3</c:v>
                </c:pt>
                <c:pt idx="1660">
                  <c:v>0</c:v>
                </c:pt>
                <c:pt idx="1661">
                  <c:v>-1.33333E-3</c:v>
                </c:pt>
                <c:pt idx="1662">
                  <c:v>1.33333E-3</c:v>
                </c:pt>
                <c:pt idx="1663">
                  <c:v>0</c:v>
                </c:pt>
                <c:pt idx="1664">
                  <c:v>-1.33333E-3</c:v>
                </c:pt>
                <c:pt idx="1665">
                  <c:v>-1.33333E-3</c:v>
                </c:pt>
                <c:pt idx="1666">
                  <c:v>-1.33333E-3</c:v>
                </c:pt>
                <c:pt idx="1667">
                  <c:v>1.33333E-3</c:v>
                </c:pt>
                <c:pt idx="1668">
                  <c:v>1.33333E-3</c:v>
                </c:pt>
                <c:pt idx="1669">
                  <c:v>0</c:v>
                </c:pt>
                <c:pt idx="1670">
                  <c:v>1.33333E-3</c:v>
                </c:pt>
                <c:pt idx="1671">
                  <c:v>1.33333E-3</c:v>
                </c:pt>
                <c:pt idx="1672">
                  <c:v>-1.33333E-3</c:v>
                </c:pt>
                <c:pt idx="1673">
                  <c:v>1.33333E-3</c:v>
                </c:pt>
                <c:pt idx="1674">
                  <c:v>1.33333E-3</c:v>
                </c:pt>
                <c:pt idx="1675">
                  <c:v>1.33333E-3</c:v>
                </c:pt>
                <c:pt idx="1676">
                  <c:v>1.33333E-3</c:v>
                </c:pt>
                <c:pt idx="1677">
                  <c:v>0</c:v>
                </c:pt>
                <c:pt idx="1678">
                  <c:v>0</c:v>
                </c:pt>
                <c:pt idx="1679">
                  <c:v>0</c:v>
                </c:pt>
                <c:pt idx="1680">
                  <c:v>2.6666699999999999E-3</c:v>
                </c:pt>
                <c:pt idx="1681">
                  <c:v>2.6666699999999999E-3</c:v>
                </c:pt>
                <c:pt idx="1682">
                  <c:v>1.33333E-3</c:v>
                </c:pt>
                <c:pt idx="1683">
                  <c:v>-1.33333E-3</c:v>
                </c:pt>
                <c:pt idx="1684">
                  <c:v>1.33333E-3</c:v>
                </c:pt>
                <c:pt idx="1685">
                  <c:v>1.33333E-3</c:v>
                </c:pt>
                <c:pt idx="1686">
                  <c:v>-1.33333E-3</c:v>
                </c:pt>
                <c:pt idx="1687">
                  <c:v>0</c:v>
                </c:pt>
                <c:pt idx="1688">
                  <c:v>0</c:v>
                </c:pt>
                <c:pt idx="1689">
                  <c:v>0</c:v>
                </c:pt>
                <c:pt idx="1690">
                  <c:v>1.33333E-3</c:v>
                </c:pt>
                <c:pt idx="1691">
                  <c:v>1.33333E-3</c:v>
                </c:pt>
                <c:pt idx="1692">
                  <c:v>1.33333E-3</c:v>
                </c:pt>
                <c:pt idx="1693">
                  <c:v>1.33333E-3</c:v>
                </c:pt>
                <c:pt idx="1694">
                  <c:v>0</c:v>
                </c:pt>
                <c:pt idx="1695">
                  <c:v>0</c:v>
                </c:pt>
                <c:pt idx="1696">
                  <c:v>0</c:v>
                </c:pt>
                <c:pt idx="1697">
                  <c:v>-1.33333E-3</c:v>
                </c:pt>
                <c:pt idx="1698">
                  <c:v>-1.33333E-3</c:v>
                </c:pt>
                <c:pt idx="1699">
                  <c:v>1.33333E-3</c:v>
                </c:pt>
                <c:pt idx="1700">
                  <c:v>2.6666699999999999E-3</c:v>
                </c:pt>
                <c:pt idx="1701">
                  <c:v>2.6666699999999999E-3</c:v>
                </c:pt>
                <c:pt idx="1702">
                  <c:v>0</c:v>
                </c:pt>
                <c:pt idx="1703">
                  <c:v>0</c:v>
                </c:pt>
                <c:pt idx="1704">
                  <c:v>-1.33333E-3</c:v>
                </c:pt>
                <c:pt idx="1705">
                  <c:v>2.6666699999999999E-3</c:v>
                </c:pt>
                <c:pt idx="1706">
                  <c:v>0</c:v>
                </c:pt>
                <c:pt idx="1707">
                  <c:v>0</c:v>
                </c:pt>
                <c:pt idx="1708">
                  <c:v>0</c:v>
                </c:pt>
                <c:pt idx="1709">
                  <c:v>0</c:v>
                </c:pt>
                <c:pt idx="1710">
                  <c:v>0</c:v>
                </c:pt>
                <c:pt idx="1711">
                  <c:v>0</c:v>
                </c:pt>
                <c:pt idx="1712">
                  <c:v>-1.33333E-3</c:v>
                </c:pt>
                <c:pt idx="1713">
                  <c:v>0</c:v>
                </c:pt>
                <c:pt idx="1714">
                  <c:v>2.6666699999999999E-3</c:v>
                </c:pt>
                <c:pt idx="1715">
                  <c:v>-1.33333E-3</c:v>
                </c:pt>
                <c:pt idx="1716">
                  <c:v>-1.33333E-3</c:v>
                </c:pt>
                <c:pt idx="1717">
                  <c:v>2.6666699999999999E-3</c:v>
                </c:pt>
                <c:pt idx="1718">
                  <c:v>2.6666699999999999E-3</c:v>
                </c:pt>
                <c:pt idx="1719">
                  <c:v>0</c:v>
                </c:pt>
                <c:pt idx="1720">
                  <c:v>0</c:v>
                </c:pt>
                <c:pt idx="1721">
                  <c:v>0</c:v>
                </c:pt>
                <c:pt idx="1722">
                  <c:v>2.6666699999999999E-3</c:v>
                </c:pt>
                <c:pt idx="1723">
                  <c:v>1.33333E-3</c:v>
                </c:pt>
                <c:pt idx="1724">
                  <c:v>1.33333E-3</c:v>
                </c:pt>
                <c:pt idx="1725">
                  <c:v>-1.33333E-3</c:v>
                </c:pt>
                <c:pt idx="1726">
                  <c:v>-2.6666699999999999E-3</c:v>
                </c:pt>
                <c:pt idx="1727">
                  <c:v>-1.33333E-3</c:v>
                </c:pt>
                <c:pt idx="1728">
                  <c:v>-1.33333E-3</c:v>
                </c:pt>
                <c:pt idx="1729">
                  <c:v>1.33333E-3</c:v>
                </c:pt>
                <c:pt idx="1730">
                  <c:v>-1.33333E-3</c:v>
                </c:pt>
                <c:pt idx="1731">
                  <c:v>-1.33333E-3</c:v>
                </c:pt>
                <c:pt idx="1732">
                  <c:v>0</c:v>
                </c:pt>
                <c:pt idx="1733">
                  <c:v>-4.0000000000000001E-3</c:v>
                </c:pt>
                <c:pt idx="1734">
                  <c:v>-4.0000000000000001E-3</c:v>
                </c:pt>
                <c:pt idx="1735">
                  <c:v>1.33333E-3</c:v>
                </c:pt>
                <c:pt idx="1736">
                  <c:v>-2.6666699999999999E-3</c:v>
                </c:pt>
                <c:pt idx="1737">
                  <c:v>1.33333E-3</c:v>
                </c:pt>
                <c:pt idx="1738">
                  <c:v>1.33333E-3</c:v>
                </c:pt>
                <c:pt idx="1739">
                  <c:v>0</c:v>
                </c:pt>
                <c:pt idx="1740">
                  <c:v>-4.0000000000000001E-3</c:v>
                </c:pt>
                <c:pt idx="1741">
                  <c:v>-4.0000000000000001E-3</c:v>
                </c:pt>
                <c:pt idx="1742">
                  <c:v>-4.0000000000000001E-3</c:v>
                </c:pt>
                <c:pt idx="1743">
                  <c:v>2.6666699999999999E-3</c:v>
                </c:pt>
                <c:pt idx="1744">
                  <c:v>2.6666699999999999E-3</c:v>
                </c:pt>
                <c:pt idx="1745">
                  <c:v>1.33333E-3</c:v>
                </c:pt>
                <c:pt idx="1746">
                  <c:v>-1.33333E-3</c:v>
                </c:pt>
                <c:pt idx="1747">
                  <c:v>-1.33333E-3</c:v>
                </c:pt>
                <c:pt idx="1748">
                  <c:v>-2.6666699999999999E-3</c:v>
                </c:pt>
                <c:pt idx="1749">
                  <c:v>-2.6666699999999999E-3</c:v>
                </c:pt>
                <c:pt idx="1750">
                  <c:v>4.0000000000000001E-3</c:v>
                </c:pt>
                <c:pt idx="1751">
                  <c:v>2.6666699999999999E-3</c:v>
                </c:pt>
                <c:pt idx="1752">
                  <c:v>0</c:v>
                </c:pt>
                <c:pt idx="1753">
                  <c:v>0</c:v>
                </c:pt>
                <c:pt idx="1754">
                  <c:v>-1.33333E-3</c:v>
                </c:pt>
                <c:pt idx="1755">
                  <c:v>0</c:v>
                </c:pt>
                <c:pt idx="1756">
                  <c:v>-1.33333E-3</c:v>
                </c:pt>
                <c:pt idx="1757">
                  <c:v>-1.33333E-3</c:v>
                </c:pt>
                <c:pt idx="1758">
                  <c:v>0</c:v>
                </c:pt>
                <c:pt idx="1759">
                  <c:v>0</c:v>
                </c:pt>
                <c:pt idx="1760">
                  <c:v>1.33333E-3</c:v>
                </c:pt>
                <c:pt idx="1761">
                  <c:v>-1.33333E-3</c:v>
                </c:pt>
                <c:pt idx="1762">
                  <c:v>1.33333E-3</c:v>
                </c:pt>
                <c:pt idx="1763">
                  <c:v>1.33333E-3</c:v>
                </c:pt>
                <c:pt idx="1764">
                  <c:v>-1.33333E-3</c:v>
                </c:pt>
                <c:pt idx="1765">
                  <c:v>-2.6666699999999999E-3</c:v>
                </c:pt>
                <c:pt idx="1766">
                  <c:v>4.0000000000000001E-3</c:v>
                </c:pt>
                <c:pt idx="1767">
                  <c:v>0</c:v>
                </c:pt>
                <c:pt idx="1768">
                  <c:v>-1.33333E-3</c:v>
                </c:pt>
                <c:pt idx="1769">
                  <c:v>-1.33333E-3</c:v>
                </c:pt>
                <c:pt idx="1770">
                  <c:v>0</c:v>
                </c:pt>
                <c:pt idx="1771">
                  <c:v>-2.6666699999999999E-3</c:v>
                </c:pt>
                <c:pt idx="1772">
                  <c:v>-2.6666699999999999E-3</c:v>
                </c:pt>
                <c:pt idx="1773">
                  <c:v>-2.6666699999999999E-3</c:v>
                </c:pt>
                <c:pt idx="1774">
                  <c:v>2.6666699999999999E-3</c:v>
                </c:pt>
                <c:pt idx="1775">
                  <c:v>0</c:v>
                </c:pt>
                <c:pt idx="1776">
                  <c:v>0</c:v>
                </c:pt>
                <c:pt idx="1777">
                  <c:v>1.33333E-3</c:v>
                </c:pt>
                <c:pt idx="1778">
                  <c:v>1.33333E-3</c:v>
                </c:pt>
                <c:pt idx="1779">
                  <c:v>-1.33333E-3</c:v>
                </c:pt>
                <c:pt idx="1780">
                  <c:v>-1.33333E-3</c:v>
                </c:pt>
                <c:pt idx="1781">
                  <c:v>-2.6666699999999999E-3</c:v>
                </c:pt>
                <c:pt idx="1782">
                  <c:v>1.33333E-3</c:v>
                </c:pt>
                <c:pt idx="1783">
                  <c:v>1.33333E-3</c:v>
                </c:pt>
                <c:pt idx="1784">
                  <c:v>-1.33333E-3</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M$2:$M$4000</c:f>
              <c:numCache>
                <c:formatCode>0.00000000</c:formatCode>
                <c:ptCount val="3999"/>
                <c:pt idx="0">
                  <c:v>2.3921814000000001</c:v>
                </c:pt>
                <c:pt idx="1">
                  <c:v>2.3921814000000001</c:v>
                </c:pt>
                <c:pt idx="2">
                  <c:v>2.3921814000000001</c:v>
                </c:pt>
                <c:pt idx="3">
                  <c:v>3.0519999999999999E-5</c:v>
                </c:pt>
                <c:pt idx="4">
                  <c:v>6.1039999999999998E-5</c:v>
                </c:pt>
                <c:pt idx="5">
                  <c:v>6.1039999999999998E-5</c:v>
                </c:pt>
                <c:pt idx="6">
                  <c:v>6.1039999999999998E-5</c:v>
                </c:pt>
                <c:pt idx="7">
                  <c:v>6.1039999999999998E-5</c:v>
                </c:pt>
                <c:pt idx="8">
                  <c:v>6.1039999999999998E-5</c:v>
                </c:pt>
                <c:pt idx="9">
                  <c:v>1.2207E-4</c:v>
                </c:pt>
                <c:pt idx="10">
                  <c:v>1.5259E-4</c:v>
                </c:pt>
                <c:pt idx="11">
                  <c:v>6.1039999999999998E-5</c:v>
                </c:pt>
                <c:pt idx="12">
                  <c:v>-9.1550000000000003E-5</c:v>
                </c:pt>
                <c:pt idx="13">
                  <c:v>-9.1550000000000003E-5</c:v>
                </c:pt>
                <c:pt idx="14">
                  <c:v>0</c:v>
                </c:pt>
                <c:pt idx="15">
                  <c:v>0</c:v>
                </c:pt>
                <c:pt idx="16">
                  <c:v>1.2207E-4</c:v>
                </c:pt>
                <c:pt idx="17">
                  <c:v>1.5259E-4</c:v>
                </c:pt>
                <c:pt idx="18">
                  <c:v>1.5259E-4</c:v>
                </c:pt>
                <c:pt idx="19">
                  <c:v>1.2207E-4</c:v>
                </c:pt>
                <c:pt idx="20">
                  <c:v>2.1362E-4</c:v>
                </c:pt>
                <c:pt idx="21">
                  <c:v>2.1362E-4</c:v>
                </c:pt>
                <c:pt idx="22">
                  <c:v>2.1362E-4</c:v>
                </c:pt>
                <c:pt idx="23">
                  <c:v>3.0519999999999999E-5</c:v>
                </c:pt>
                <c:pt idx="24">
                  <c:v>3.0519999999999999E-5</c:v>
                </c:pt>
                <c:pt idx="25">
                  <c:v>6.1039999999999998E-5</c:v>
                </c:pt>
                <c:pt idx="26">
                  <c:v>1.5259E-4</c:v>
                </c:pt>
                <c:pt idx="27">
                  <c:v>1.5259E-4</c:v>
                </c:pt>
                <c:pt idx="28">
                  <c:v>1.5259E-4</c:v>
                </c:pt>
                <c:pt idx="29">
                  <c:v>1.8311E-4</c:v>
                </c:pt>
                <c:pt idx="30">
                  <c:v>2.1362E-4</c:v>
                </c:pt>
                <c:pt idx="31">
                  <c:v>1.2207E-4</c:v>
                </c:pt>
                <c:pt idx="32">
                  <c:v>3.0519999999999999E-5</c:v>
                </c:pt>
                <c:pt idx="33">
                  <c:v>3.0519999999999999E-5</c:v>
                </c:pt>
                <c:pt idx="34">
                  <c:v>-9.1550000000000003E-5</c:v>
                </c:pt>
                <c:pt idx="35">
                  <c:v>6.1039999999999998E-5</c:v>
                </c:pt>
                <c:pt idx="36">
                  <c:v>3.0519999999999999E-5</c:v>
                </c:pt>
                <c:pt idx="37">
                  <c:v>3.0519999999999999E-5</c:v>
                </c:pt>
                <c:pt idx="38">
                  <c:v>-3.0519999999999999E-5</c:v>
                </c:pt>
                <c:pt idx="39">
                  <c:v>1.2207E-4</c:v>
                </c:pt>
                <c:pt idx="40">
                  <c:v>2.1362E-4</c:v>
                </c:pt>
                <c:pt idx="41">
                  <c:v>-9.1550000000000003E-5</c:v>
                </c:pt>
                <c:pt idx="42">
                  <c:v>-2.7465999999999998E-4</c:v>
                </c:pt>
                <c:pt idx="43">
                  <c:v>-2.7465999999999998E-4</c:v>
                </c:pt>
                <c:pt idx="44">
                  <c:v>-1.5259E-4</c:v>
                </c:pt>
                <c:pt idx="45">
                  <c:v>0</c:v>
                </c:pt>
                <c:pt idx="46">
                  <c:v>6.1039999999999998E-5</c:v>
                </c:pt>
                <c:pt idx="47">
                  <c:v>6.1039999999999998E-5</c:v>
                </c:pt>
                <c:pt idx="48">
                  <c:v>1.8311E-4</c:v>
                </c:pt>
                <c:pt idx="49">
                  <c:v>2.1362E-4</c:v>
                </c:pt>
                <c:pt idx="50">
                  <c:v>2.1362E-4</c:v>
                </c:pt>
                <c:pt idx="51">
                  <c:v>-2.7465999999999998E-4</c:v>
                </c:pt>
                <c:pt idx="52">
                  <c:v>-1.2207E-4</c:v>
                </c:pt>
                <c:pt idx="53">
                  <c:v>3.0519999999999999E-5</c:v>
                </c:pt>
                <c:pt idx="54">
                  <c:v>3.0519999999999999E-5</c:v>
                </c:pt>
                <c:pt idx="55">
                  <c:v>1.8311E-4</c:v>
                </c:pt>
                <c:pt idx="56">
                  <c:v>-1.8311E-4</c:v>
                </c:pt>
                <c:pt idx="57">
                  <c:v>-1.8311E-4</c:v>
                </c:pt>
                <c:pt idx="58">
                  <c:v>-4.2725E-4</c:v>
                </c:pt>
                <c:pt idx="59">
                  <c:v>-4.2725E-4</c:v>
                </c:pt>
                <c:pt idx="60">
                  <c:v>-4.2725E-4</c:v>
                </c:pt>
                <c:pt idx="61">
                  <c:v>-1.5259E-4</c:v>
                </c:pt>
                <c:pt idx="62">
                  <c:v>-4.2725E-4</c:v>
                </c:pt>
                <c:pt idx="63">
                  <c:v>-2.9083250000000001E-2</c:v>
                </c:pt>
                <c:pt idx="64">
                  <c:v>-2.9083250000000001E-2</c:v>
                </c:pt>
                <c:pt idx="65">
                  <c:v>-6.6314700000000004E-2</c:v>
                </c:pt>
                <c:pt idx="66">
                  <c:v>-9.9456790000000003E-2</c:v>
                </c:pt>
                <c:pt idx="67">
                  <c:v>-0.13485717999999999</c:v>
                </c:pt>
                <c:pt idx="68">
                  <c:v>-0.17041016</c:v>
                </c:pt>
                <c:pt idx="69">
                  <c:v>-0.20513915999999999</c:v>
                </c:pt>
                <c:pt idx="70">
                  <c:v>-0.20513915999999999</c:v>
                </c:pt>
                <c:pt idx="71">
                  <c:v>-0.23934937000000001</c:v>
                </c:pt>
                <c:pt idx="72">
                  <c:v>-0.27227783</c:v>
                </c:pt>
                <c:pt idx="73">
                  <c:v>-0.30755614999999997</c:v>
                </c:pt>
                <c:pt idx="74">
                  <c:v>-0.30755614999999997</c:v>
                </c:pt>
                <c:pt idx="75">
                  <c:v>-0.34222412000000002</c:v>
                </c:pt>
                <c:pt idx="76">
                  <c:v>-0.40936278999999998</c:v>
                </c:pt>
                <c:pt idx="77">
                  <c:v>-0.40936278999999998</c:v>
                </c:pt>
                <c:pt idx="78">
                  <c:v>-0.44378662000000002</c:v>
                </c:pt>
                <c:pt idx="79">
                  <c:v>-0.47631836</c:v>
                </c:pt>
                <c:pt idx="80">
                  <c:v>-0.47631836</c:v>
                </c:pt>
                <c:pt idx="81">
                  <c:v>-0.51126099000000003</c:v>
                </c:pt>
                <c:pt idx="82">
                  <c:v>-0.54592896000000002</c:v>
                </c:pt>
                <c:pt idx="83">
                  <c:v>-0.58404540999999999</c:v>
                </c:pt>
                <c:pt idx="84">
                  <c:v>-0.58404540999999999</c:v>
                </c:pt>
                <c:pt idx="85">
                  <c:v>-0.64804077000000004</c:v>
                </c:pt>
                <c:pt idx="86">
                  <c:v>-0.68344115999999999</c:v>
                </c:pt>
                <c:pt idx="87">
                  <c:v>-0.68344115999999999</c:v>
                </c:pt>
                <c:pt idx="88">
                  <c:v>-0.71896362000000003</c:v>
                </c:pt>
                <c:pt idx="89">
                  <c:v>-0.75366211000000005</c:v>
                </c:pt>
                <c:pt idx="90">
                  <c:v>-0.75366211000000005</c:v>
                </c:pt>
                <c:pt idx="91">
                  <c:v>-0.78524780000000005</c:v>
                </c:pt>
                <c:pt idx="92">
                  <c:v>-0.82110596000000002</c:v>
                </c:pt>
                <c:pt idx="93">
                  <c:v>-0.85498046999999999</c:v>
                </c:pt>
                <c:pt idx="94">
                  <c:v>-0.88720703000000001</c:v>
                </c:pt>
                <c:pt idx="95">
                  <c:v>-0.92498778999999998</c:v>
                </c:pt>
                <c:pt idx="96">
                  <c:v>-0.95797728999999998</c:v>
                </c:pt>
                <c:pt idx="97">
                  <c:v>-0.95797728999999998</c:v>
                </c:pt>
                <c:pt idx="98">
                  <c:v>-0.99057006999999997</c:v>
                </c:pt>
                <c:pt idx="99">
                  <c:v>-1.0242309599999999</c:v>
                </c:pt>
                <c:pt idx="100">
                  <c:v>-1.0625</c:v>
                </c:pt>
                <c:pt idx="101">
                  <c:v>-1.0625</c:v>
                </c:pt>
                <c:pt idx="102">
                  <c:v>-1.1289672900000001</c:v>
                </c:pt>
                <c:pt idx="103">
                  <c:v>-1.1289672900000001</c:v>
                </c:pt>
                <c:pt idx="104">
                  <c:v>-1.1610717800000001</c:v>
                </c:pt>
                <c:pt idx="105">
                  <c:v>-1.1966552699999999</c:v>
                </c:pt>
                <c:pt idx="106">
                  <c:v>-1.2345275899999999</c:v>
                </c:pt>
                <c:pt idx="107">
                  <c:v>-1.2345275899999999</c:v>
                </c:pt>
                <c:pt idx="108">
                  <c:v>-1.2657165500000001</c:v>
                </c:pt>
                <c:pt idx="109">
                  <c:v>-1.30133057</c:v>
                </c:pt>
                <c:pt idx="110">
                  <c:v>-1.33355713</c:v>
                </c:pt>
                <c:pt idx="111">
                  <c:v>-1.33355713</c:v>
                </c:pt>
                <c:pt idx="112">
                  <c:v>-1.4044189499999999</c:v>
                </c:pt>
                <c:pt idx="113">
                  <c:v>-1.4044189499999999</c:v>
                </c:pt>
                <c:pt idx="114">
                  <c:v>-1.4416503899999999</c:v>
                </c:pt>
                <c:pt idx="115">
                  <c:v>-1.4730224599999999</c:v>
                </c:pt>
                <c:pt idx="116">
                  <c:v>-1.5063171399999999</c:v>
                </c:pt>
                <c:pt idx="117">
                  <c:v>-1.5063171399999999</c:v>
                </c:pt>
                <c:pt idx="118">
                  <c:v>-1.54071045</c:v>
                </c:pt>
                <c:pt idx="119">
                  <c:v>-1.57553101</c:v>
                </c:pt>
                <c:pt idx="120">
                  <c:v>-1.61090088</c:v>
                </c:pt>
                <c:pt idx="121">
                  <c:v>-1.64541626</c:v>
                </c:pt>
                <c:pt idx="122">
                  <c:v>-1.6802673299999999</c:v>
                </c:pt>
                <c:pt idx="123">
                  <c:v>-1.7134704599999999</c:v>
                </c:pt>
                <c:pt idx="124">
                  <c:v>-1.7134704599999999</c:v>
                </c:pt>
                <c:pt idx="125">
                  <c:v>-1.74804688</c:v>
                </c:pt>
                <c:pt idx="126">
                  <c:v>-1.7800293</c:v>
                </c:pt>
                <c:pt idx="127">
                  <c:v>-1.7800293</c:v>
                </c:pt>
                <c:pt idx="128">
                  <c:v>-1.81674194</c:v>
                </c:pt>
                <c:pt idx="129">
                  <c:v>-1.8841552699999999</c:v>
                </c:pt>
                <c:pt idx="130">
                  <c:v>-1.8841552699999999</c:v>
                </c:pt>
                <c:pt idx="131">
                  <c:v>-1.9217224100000001</c:v>
                </c:pt>
                <c:pt idx="132">
                  <c:v>-1.95367432</c:v>
                </c:pt>
                <c:pt idx="133">
                  <c:v>-1.9864501999999999</c:v>
                </c:pt>
                <c:pt idx="134">
                  <c:v>-1.9864501999999999</c:v>
                </c:pt>
                <c:pt idx="135">
                  <c:v>-2.0209045400000001</c:v>
                </c:pt>
                <c:pt idx="136">
                  <c:v>-2.0556640599999998</c:v>
                </c:pt>
                <c:pt idx="137">
                  <c:v>-2.0556640599999998</c:v>
                </c:pt>
                <c:pt idx="138">
                  <c:v>-2.1235961900000002</c:v>
                </c:pt>
                <c:pt idx="139">
                  <c:v>-2.1610717799999999</c:v>
                </c:pt>
                <c:pt idx="140">
                  <c:v>-2.1610717799999999</c:v>
                </c:pt>
                <c:pt idx="141">
                  <c:v>-2.19369507</c:v>
                </c:pt>
                <c:pt idx="142">
                  <c:v>-2.2256469700000001</c:v>
                </c:pt>
                <c:pt idx="143">
                  <c:v>-2.2638244599999999</c:v>
                </c:pt>
                <c:pt idx="144">
                  <c:v>-2.2638244599999999</c:v>
                </c:pt>
                <c:pt idx="145">
                  <c:v>-2.2965087899999999</c:v>
                </c:pt>
                <c:pt idx="146">
                  <c:v>-2.33322144</c:v>
                </c:pt>
                <c:pt idx="147">
                  <c:v>-2.3652648900000002</c:v>
                </c:pt>
                <c:pt idx="148">
                  <c:v>-2.4001769999999998</c:v>
                </c:pt>
                <c:pt idx="149">
                  <c:v>-2.4356994599999999</c:v>
                </c:pt>
                <c:pt idx="150">
                  <c:v>-2.4356994599999999</c:v>
                </c:pt>
                <c:pt idx="151">
                  <c:v>-2.4681701700000001</c:v>
                </c:pt>
                <c:pt idx="152">
                  <c:v>-2.5032958999999999</c:v>
                </c:pt>
                <c:pt idx="153">
                  <c:v>-2.5383605999999999</c:v>
                </c:pt>
                <c:pt idx="154">
                  <c:v>-2.5383605999999999</c:v>
                </c:pt>
                <c:pt idx="155">
                  <c:v>-2.5705261199999998</c:v>
                </c:pt>
                <c:pt idx="156">
                  <c:v>-2.6057434100000001</c:v>
                </c:pt>
                <c:pt idx="157">
                  <c:v>-2.64028931</c:v>
                </c:pt>
                <c:pt idx="158">
                  <c:v>-2.6725463899999999</c:v>
                </c:pt>
                <c:pt idx="159">
                  <c:v>-2.71289063</c:v>
                </c:pt>
                <c:pt idx="160">
                  <c:v>-2.71289063</c:v>
                </c:pt>
                <c:pt idx="161">
                  <c:v>-2.74557495</c:v>
                </c:pt>
                <c:pt idx="162">
                  <c:v>-2.7801208499999999</c:v>
                </c:pt>
                <c:pt idx="163">
                  <c:v>-2.8131408699999998</c:v>
                </c:pt>
                <c:pt idx="164">
                  <c:v>-2.8131408699999998</c:v>
                </c:pt>
                <c:pt idx="165">
                  <c:v>-2.8457336400000002</c:v>
                </c:pt>
                <c:pt idx="166">
                  <c:v>-2.91763306</c:v>
                </c:pt>
                <c:pt idx="167">
                  <c:v>-2.91763306</c:v>
                </c:pt>
                <c:pt idx="168">
                  <c:v>-2.9520568800000002</c:v>
                </c:pt>
                <c:pt idx="169">
                  <c:v>-2.98251343</c:v>
                </c:pt>
                <c:pt idx="170">
                  <c:v>-3.0174560499999998</c:v>
                </c:pt>
                <c:pt idx="171">
                  <c:v>-3.0174560499999998</c:v>
                </c:pt>
                <c:pt idx="172">
                  <c:v>-3.0522155799999999</c:v>
                </c:pt>
                <c:pt idx="173">
                  <c:v>-3.0851440399999999</c:v>
                </c:pt>
                <c:pt idx="174">
                  <c:v>-3.1201782200000001</c:v>
                </c:pt>
                <c:pt idx="175">
                  <c:v>-3.1553344700000001</c:v>
                </c:pt>
                <c:pt idx="176">
                  <c:v>-3.18783569</c:v>
                </c:pt>
                <c:pt idx="177">
                  <c:v>-3.18783569</c:v>
                </c:pt>
                <c:pt idx="178">
                  <c:v>-3.22232056</c:v>
                </c:pt>
                <c:pt idx="179">
                  <c:v>-3.2575073200000002</c:v>
                </c:pt>
                <c:pt idx="180">
                  <c:v>-3.2900390599999998</c:v>
                </c:pt>
                <c:pt idx="181">
                  <c:v>-3.2900390599999998</c:v>
                </c:pt>
                <c:pt idx="182">
                  <c:v>-3.3241882299999999</c:v>
                </c:pt>
                <c:pt idx="183">
                  <c:v>-3.3943786600000001</c:v>
                </c:pt>
                <c:pt idx="184">
                  <c:v>-3.3943786600000001</c:v>
                </c:pt>
                <c:pt idx="185">
                  <c:v>-3.42883301</c:v>
                </c:pt>
                <c:pt idx="186">
                  <c:v>-3.4635925300000001</c:v>
                </c:pt>
                <c:pt idx="187">
                  <c:v>-3.4635925300000001</c:v>
                </c:pt>
                <c:pt idx="188">
                  <c:v>-3.4985961900000002</c:v>
                </c:pt>
                <c:pt idx="189">
                  <c:v>-3.5336914099999999</c:v>
                </c:pt>
                <c:pt idx="190">
                  <c:v>-3.56658936</c:v>
                </c:pt>
                <c:pt idx="191">
                  <c:v>-3.56658936</c:v>
                </c:pt>
                <c:pt idx="192">
                  <c:v>-3.6018371600000001</c:v>
                </c:pt>
                <c:pt idx="193">
                  <c:v>-3.6655273400000001</c:v>
                </c:pt>
                <c:pt idx="194">
                  <c:v>-3.6655273400000001</c:v>
                </c:pt>
                <c:pt idx="195">
                  <c:v>-3.7032775899999999</c:v>
                </c:pt>
                <c:pt idx="196">
                  <c:v>-3.7359619099999999</c:v>
                </c:pt>
                <c:pt idx="197">
                  <c:v>-3.7359619099999999</c:v>
                </c:pt>
                <c:pt idx="198">
                  <c:v>-3.7706909199999998</c:v>
                </c:pt>
                <c:pt idx="199">
                  <c:v>-3.8052673299999999</c:v>
                </c:pt>
                <c:pt idx="200">
                  <c:v>-3.84017944</c:v>
                </c:pt>
                <c:pt idx="201">
                  <c:v>-3.84017944</c:v>
                </c:pt>
                <c:pt idx="202">
                  <c:v>-3.9087829599999999</c:v>
                </c:pt>
                <c:pt idx="203">
                  <c:v>-3.94421387</c:v>
                </c:pt>
                <c:pt idx="204">
                  <c:v>-3.94421387</c:v>
                </c:pt>
                <c:pt idx="205">
                  <c:v>-3.9765930200000001</c:v>
                </c:pt>
                <c:pt idx="206">
                  <c:v>-4.0117797900000003</c:v>
                </c:pt>
                <c:pt idx="207">
                  <c:v>-4.0117797900000003</c:v>
                </c:pt>
                <c:pt idx="208">
                  <c:v>-4.0482177699999999</c:v>
                </c:pt>
                <c:pt idx="209">
                  <c:v>-4.0836791999999997</c:v>
                </c:pt>
                <c:pt idx="210">
                  <c:v>-4.1159362799999997</c:v>
                </c:pt>
                <c:pt idx="211">
                  <c:v>-4.1504516599999999</c:v>
                </c:pt>
                <c:pt idx="212">
                  <c:v>-4.1869812</c:v>
                </c:pt>
                <c:pt idx="213">
                  <c:v>-4.2191162100000001</c:v>
                </c:pt>
                <c:pt idx="214">
                  <c:v>-4.2191162100000001</c:v>
                </c:pt>
                <c:pt idx="215">
                  <c:v>-4.2539672900000003</c:v>
                </c:pt>
                <c:pt idx="216">
                  <c:v>-4.2882690400000003</c:v>
                </c:pt>
                <c:pt idx="217">
                  <c:v>-4.31674194</c:v>
                </c:pt>
                <c:pt idx="218">
                  <c:v>-4.31674194</c:v>
                </c:pt>
                <c:pt idx="219">
                  <c:v>-4.3498840300000001</c:v>
                </c:pt>
                <c:pt idx="220">
                  <c:v>-4.4122924799999996</c:v>
                </c:pt>
                <c:pt idx="221">
                  <c:v>-4.4122924799999996</c:v>
                </c:pt>
                <c:pt idx="222">
                  <c:v>-4.4474182100000004</c:v>
                </c:pt>
                <c:pt idx="223">
                  <c:v>-4.4801025399999999</c:v>
                </c:pt>
                <c:pt idx="224">
                  <c:v>-4.4801025399999999</c:v>
                </c:pt>
                <c:pt idx="225">
                  <c:v>-4.5128784199999998</c:v>
                </c:pt>
                <c:pt idx="226">
                  <c:v>-4.5475769000000001</c:v>
                </c:pt>
                <c:pt idx="227">
                  <c:v>-4.5807189900000003</c:v>
                </c:pt>
                <c:pt idx="228">
                  <c:v>-4.5807189900000003</c:v>
                </c:pt>
                <c:pt idx="229">
                  <c:v>-4.6466674799999996</c:v>
                </c:pt>
                <c:pt idx="230">
                  <c:v>-4.6810913100000002</c:v>
                </c:pt>
                <c:pt idx="231">
                  <c:v>-4.6810913100000002</c:v>
                </c:pt>
                <c:pt idx="232">
                  <c:v>-4.71502686</c:v>
                </c:pt>
                <c:pt idx="233">
                  <c:v>-4.7477722199999999</c:v>
                </c:pt>
                <c:pt idx="234">
                  <c:v>-4.7477722199999999</c:v>
                </c:pt>
                <c:pt idx="235">
                  <c:v>-4.7828064000000001</c:v>
                </c:pt>
                <c:pt idx="236">
                  <c:v>-4.8173522899999996</c:v>
                </c:pt>
                <c:pt idx="237">
                  <c:v>-4.8526611300000004</c:v>
                </c:pt>
                <c:pt idx="238">
                  <c:v>-4.8850402800000001</c:v>
                </c:pt>
                <c:pt idx="239">
                  <c:v>-4.9196472199999999</c:v>
                </c:pt>
                <c:pt idx="240">
                  <c:v>-4.9523925799999997</c:v>
                </c:pt>
                <c:pt idx="241">
                  <c:v>-4.9523925799999997</c:v>
                </c:pt>
                <c:pt idx="242">
                  <c:v>-4.9885253900000004</c:v>
                </c:pt>
                <c:pt idx="243">
                  <c:v>-5.0238342300000003</c:v>
                </c:pt>
                <c:pt idx="244">
                  <c:v>-5.0238342300000003</c:v>
                </c:pt>
                <c:pt idx="245">
                  <c:v>-5.0619812</c:v>
                </c:pt>
                <c:pt idx="246">
                  <c:v>-5.0966186499999999</c:v>
                </c:pt>
                <c:pt idx="247">
                  <c:v>-5.1306762700000004</c:v>
                </c:pt>
                <c:pt idx="248">
                  <c:v>-5.1622924799999996</c:v>
                </c:pt>
                <c:pt idx="249">
                  <c:v>-5.1969299299999996</c:v>
                </c:pt>
                <c:pt idx="250">
                  <c:v>-5.2291870100000004</c:v>
                </c:pt>
                <c:pt idx="251">
                  <c:v>-5.2291870100000004</c:v>
                </c:pt>
                <c:pt idx="252">
                  <c:v>-5.2643127400000003</c:v>
                </c:pt>
                <c:pt idx="253">
                  <c:v>-5.2996521000000003</c:v>
                </c:pt>
                <c:pt idx="254">
                  <c:v>-5.2996521000000003</c:v>
                </c:pt>
                <c:pt idx="255">
                  <c:v>-5.33508301</c:v>
                </c:pt>
                <c:pt idx="256">
                  <c:v>-5.4054260300000001</c:v>
                </c:pt>
                <c:pt idx="257">
                  <c:v>-5.4054260300000001</c:v>
                </c:pt>
                <c:pt idx="258">
                  <c:v>-5.4384155300000003</c:v>
                </c:pt>
                <c:pt idx="259">
                  <c:v>-5.4766235400000003</c:v>
                </c:pt>
                <c:pt idx="260">
                  <c:v>-5.50933838</c:v>
                </c:pt>
                <c:pt idx="261">
                  <c:v>-5.50933838</c:v>
                </c:pt>
                <c:pt idx="262">
                  <c:v>-5.5422668499999999</c:v>
                </c:pt>
                <c:pt idx="263">
                  <c:v>-5.5771179200000001</c:v>
                </c:pt>
                <c:pt idx="264">
                  <c:v>-5.6097717300000003</c:v>
                </c:pt>
                <c:pt idx="265">
                  <c:v>-5.6452636700000003</c:v>
                </c:pt>
                <c:pt idx="266">
                  <c:v>-5.6805725100000002</c:v>
                </c:pt>
                <c:pt idx="267">
                  <c:v>-5.6805725100000002</c:v>
                </c:pt>
                <c:pt idx="268">
                  <c:v>-5.7130432100000004</c:v>
                </c:pt>
                <c:pt idx="269">
                  <c:v>-5.7504882799999999</c:v>
                </c:pt>
                <c:pt idx="270">
                  <c:v>-5.7857971199999998</c:v>
                </c:pt>
                <c:pt idx="271">
                  <c:v>-5.7857971199999998</c:v>
                </c:pt>
                <c:pt idx="272">
                  <c:v>-5.81878662</c:v>
                </c:pt>
                <c:pt idx="273">
                  <c:v>-5.8510131799999998</c:v>
                </c:pt>
                <c:pt idx="274">
                  <c:v>-5.8877258299999999</c:v>
                </c:pt>
                <c:pt idx="275">
                  <c:v>-5.9206237799999997</c:v>
                </c:pt>
                <c:pt idx="276">
                  <c:v>-5.9537048300000004</c:v>
                </c:pt>
                <c:pt idx="277">
                  <c:v>-5.9910888699999996</c:v>
                </c:pt>
                <c:pt idx="278">
                  <c:v>-5.9910888699999996</c:v>
                </c:pt>
                <c:pt idx="279">
                  <c:v>-6.0254211399999997</c:v>
                </c:pt>
                <c:pt idx="280">
                  <c:v>-6.0586242700000001</c:v>
                </c:pt>
                <c:pt idx="281">
                  <c:v>-6.0586242700000001</c:v>
                </c:pt>
                <c:pt idx="282">
                  <c:v>-6.0913391099999998</c:v>
                </c:pt>
                <c:pt idx="283">
                  <c:v>-6.1615905800000004</c:v>
                </c:pt>
                <c:pt idx="284">
                  <c:v>-6.1615905800000004</c:v>
                </c:pt>
                <c:pt idx="285">
                  <c:v>-6.1987609900000002</c:v>
                </c:pt>
                <c:pt idx="286">
                  <c:v>-6.2308960000000004</c:v>
                </c:pt>
                <c:pt idx="287">
                  <c:v>-6.2661438</c:v>
                </c:pt>
                <c:pt idx="288">
                  <c:v>-6.2661438</c:v>
                </c:pt>
                <c:pt idx="289">
                  <c:v>-6.2986145000000002</c:v>
                </c:pt>
                <c:pt idx="290">
                  <c:v>-6.3361816400000004</c:v>
                </c:pt>
                <c:pt idx="291">
                  <c:v>-6.3361816400000004</c:v>
                </c:pt>
                <c:pt idx="292">
                  <c:v>-6.4028930700000002</c:v>
                </c:pt>
                <c:pt idx="293">
                  <c:v>-6.44107056</c:v>
                </c:pt>
                <c:pt idx="294">
                  <c:v>-6.44107056</c:v>
                </c:pt>
                <c:pt idx="295">
                  <c:v>-6.4736938500000001</c:v>
                </c:pt>
                <c:pt idx="296">
                  <c:v>-6.5060119600000004</c:v>
                </c:pt>
                <c:pt idx="297">
                  <c:v>-6.5430908199999998</c:v>
                </c:pt>
                <c:pt idx="298">
                  <c:v>-6.5430908199999998</c:v>
                </c:pt>
                <c:pt idx="299">
                  <c:v>-6.5756530800000004</c:v>
                </c:pt>
                <c:pt idx="300">
                  <c:v>-6.6083373999999999</c:v>
                </c:pt>
                <c:pt idx="301">
                  <c:v>-6.6434936499999999</c:v>
                </c:pt>
                <c:pt idx="302">
                  <c:v>-6.6801452599999998</c:v>
                </c:pt>
                <c:pt idx="303">
                  <c:v>-6.7123107900000001</c:v>
                </c:pt>
                <c:pt idx="304">
                  <c:v>-6.7123107900000001</c:v>
                </c:pt>
                <c:pt idx="305">
                  <c:v>-6.7503662100000001</c:v>
                </c:pt>
                <c:pt idx="306">
                  <c:v>-6.7826843300000004</c:v>
                </c:pt>
                <c:pt idx="307">
                  <c:v>-6.8145752000000002</c:v>
                </c:pt>
                <c:pt idx="308">
                  <c:v>-6.8145752000000002</c:v>
                </c:pt>
                <c:pt idx="309">
                  <c:v>-6.8492736799999996</c:v>
                </c:pt>
                <c:pt idx="310">
                  <c:v>-6.9156189000000001</c:v>
                </c:pt>
                <c:pt idx="311">
                  <c:v>-6.9156189000000001</c:v>
                </c:pt>
                <c:pt idx="312">
                  <c:v>-6.9506225600000002</c:v>
                </c:pt>
                <c:pt idx="313">
                  <c:v>-6.9827880899999997</c:v>
                </c:pt>
                <c:pt idx="314">
                  <c:v>-7.0169372599999997</c:v>
                </c:pt>
                <c:pt idx="315">
                  <c:v>-7.0169372599999997</c:v>
                </c:pt>
                <c:pt idx="316">
                  <c:v>-7.0488891599999999</c:v>
                </c:pt>
                <c:pt idx="317">
                  <c:v>-7.0830383299999999</c:v>
                </c:pt>
                <c:pt idx="318">
                  <c:v>-7.0830383299999999</c:v>
                </c:pt>
                <c:pt idx="319">
                  <c:v>-7.1544799799999996</c:v>
                </c:pt>
                <c:pt idx="320">
                  <c:v>-7.1857604999999998</c:v>
                </c:pt>
                <c:pt idx="321">
                  <c:v>-7.1857604999999998</c:v>
                </c:pt>
                <c:pt idx="322">
                  <c:v>-7.2182312</c:v>
                </c:pt>
                <c:pt idx="323">
                  <c:v>-7.2503051799999998</c:v>
                </c:pt>
                <c:pt idx="324">
                  <c:v>-7.2797546400000002</c:v>
                </c:pt>
                <c:pt idx="325">
                  <c:v>-7.2797546400000002</c:v>
                </c:pt>
                <c:pt idx="326">
                  <c:v>-7.3007507299999999</c:v>
                </c:pt>
                <c:pt idx="327">
                  <c:v>-7.2983398399999997</c:v>
                </c:pt>
                <c:pt idx="328">
                  <c:v>-7.3005371099999996</c:v>
                </c:pt>
                <c:pt idx="329">
                  <c:v>-7.3012390099999998</c:v>
                </c:pt>
                <c:pt idx="330">
                  <c:v>-7.2998657199999997</c:v>
                </c:pt>
                <c:pt idx="331">
                  <c:v>-7.2998657199999997</c:v>
                </c:pt>
                <c:pt idx="332">
                  <c:v>-7.3003539999999996</c:v>
                </c:pt>
                <c:pt idx="333">
                  <c:v>-7.2997741700000001</c:v>
                </c:pt>
                <c:pt idx="334">
                  <c:v>-7.2997741700000001</c:v>
                </c:pt>
                <c:pt idx="335">
                  <c:v>-7.2999572800000001</c:v>
                </c:pt>
                <c:pt idx="336">
                  <c:v>-7.3004760700000002</c:v>
                </c:pt>
                <c:pt idx="337">
                  <c:v>-7.3002014199999996</c:v>
                </c:pt>
                <c:pt idx="338">
                  <c:v>-7.2998657199999997</c:v>
                </c:pt>
                <c:pt idx="339">
                  <c:v>-7.2998962399999998</c:v>
                </c:pt>
                <c:pt idx="340">
                  <c:v>-7.2999572800000001</c:v>
                </c:pt>
                <c:pt idx="341">
                  <c:v>-7.2999572800000001</c:v>
                </c:pt>
                <c:pt idx="342">
                  <c:v>-7.2996215800000002</c:v>
                </c:pt>
                <c:pt idx="343">
                  <c:v>-7.3001709000000004</c:v>
                </c:pt>
                <c:pt idx="344">
                  <c:v>-7.3001709000000004</c:v>
                </c:pt>
                <c:pt idx="345">
                  <c:v>-7.2998962399999998</c:v>
                </c:pt>
                <c:pt idx="346">
                  <c:v>-7.3003234900000002</c:v>
                </c:pt>
                <c:pt idx="347">
                  <c:v>-7.3003234900000002</c:v>
                </c:pt>
                <c:pt idx="348">
                  <c:v>-7.2998657199999997</c:v>
                </c:pt>
                <c:pt idx="349">
                  <c:v>-7.30026245</c:v>
                </c:pt>
                <c:pt idx="350">
                  <c:v>-7.3001709000000004</c:v>
                </c:pt>
                <c:pt idx="351">
                  <c:v>-7.3001709000000004</c:v>
                </c:pt>
                <c:pt idx="352">
                  <c:v>-7.30026245</c:v>
                </c:pt>
                <c:pt idx="353">
                  <c:v>-7.3003845199999997</c:v>
                </c:pt>
                <c:pt idx="354">
                  <c:v>-7.30026245</c:v>
                </c:pt>
                <c:pt idx="355">
                  <c:v>-7.2995605499999998</c:v>
                </c:pt>
                <c:pt idx="356">
                  <c:v>-7.3006591800000002</c:v>
                </c:pt>
                <c:pt idx="357">
                  <c:v>-7.3006591800000002</c:v>
                </c:pt>
                <c:pt idx="358">
                  <c:v>-7.3008117700000001</c:v>
                </c:pt>
                <c:pt idx="359">
                  <c:v>-7.2991638200000004</c:v>
                </c:pt>
                <c:pt idx="360">
                  <c:v>-7.2998962399999998</c:v>
                </c:pt>
                <c:pt idx="361">
                  <c:v>-7.2998962399999998</c:v>
                </c:pt>
                <c:pt idx="362">
                  <c:v>-7.3005676299999998</c:v>
                </c:pt>
                <c:pt idx="363">
                  <c:v>-7.2996215800000002</c:v>
                </c:pt>
                <c:pt idx="364">
                  <c:v>-7.2996215800000002</c:v>
                </c:pt>
                <c:pt idx="365">
                  <c:v>-7.30026245</c:v>
                </c:pt>
                <c:pt idx="366">
                  <c:v>-7.2994995100000004</c:v>
                </c:pt>
                <c:pt idx="367">
                  <c:v>-7.2994995100000004</c:v>
                </c:pt>
                <c:pt idx="368">
                  <c:v>-7.29959106</c:v>
                </c:pt>
                <c:pt idx="369">
                  <c:v>-7.30096436</c:v>
                </c:pt>
                <c:pt idx="370">
                  <c:v>-7.29992676</c:v>
                </c:pt>
                <c:pt idx="371">
                  <c:v>-7.2993164100000003</c:v>
                </c:pt>
                <c:pt idx="372">
                  <c:v>-7.2998657199999997</c:v>
                </c:pt>
                <c:pt idx="373">
                  <c:v>-7.3004150399999999</c:v>
                </c:pt>
                <c:pt idx="374">
                  <c:v>-7.3004150399999999</c:v>
                </c:pt>
                <c:pt idx="375">
                  <c:v>-7.2997741700000001</c:v>
                </c:pt>
                <c:pt idx="376">
                  <c:v>-7.2998352100000004</c:v>
                </c:pt>
                <c:pt idx="377">
                  <c:v>-7.2998352100000004</c:v>
                </c:pt>
                <c:pt idx="378">
                  <c:v>-7.30044556</c:v>
                </c:pt>
                <c:pt idx="379">
                  <c:v>-7.29992676</c:v>
                </c:pt>
                <c:pt idx="380">
                  <c:v>-7.29992676</c:v>
                </c:pt>
                <c:pt idx="381">
                  <c:v>-7.3006591800000002</c:v>
                </c:pt>
                <c:pt idx="382">
                  <c:v>-7.2997741700000001</c:v>
                </c:pt>
                <c:pt idx="383">
                  <c:v>-7.2997436499999999</c:v>
                </c:pt>
                <c:pt idx="384">
                  <c:v>-7.2997436499999999</c:v>
                </c:pt>
                <c:pt idx="385">
                  <c:v>-7.3004150399999999</c:v>
                </c:pt>
                <c:pt idx="386">
                  <c:v>-7.3003845199999997</c:v>
                </c:pt>
                <c:pt idx="387">
                  <c:v>-7.2993774399999998</c:v>
                </c:pt>
                <c:pt idx="388">
                  <c:v>-7.2993774399999998</c:v>
                </c:pt>
                <c:pt idx="389">
                  <c:v>-7.2998657199999997</c:v>
                </c:pt>
                <c:pt idx="390">
                  <c:v>-7.3015441900000004</c:v>
                </c:pt>
                <c:pt idx="391">
                  <c:v>-7.2992858900000002</c:v>
                </c:pt>
                <c:pt idx="392">
                  <c:v>-7.29925537</c:v>
                </c:pt>
                <c:pt idx="393">
                  <c:v>-7.3003234900000002</c:v>
                </c:pt>
                <c:pt idx="394">
                  <c:v>-7.3003234900000002</c:v>
                </c:pt>
                <c:pt idx="395">
                  <c:v>-7.2996521000000003</c:v>
                </c:pt>
                <c:pt idx="396">
                  <c:v>-7.3003539999999996</c:v>
                </c:pt>
                <c:pt idx="397">
                  <c:v>-7.2998046900000002</c:v>
                </c:pt>
                <c:pt idx="398">
                  <c:v>-7.2998046900000002</c:v>
                </c:pt>
                <c:pt idx="399">
                  <c:v>-7.29992676</c:v>
                </c:pt>
                <c:pt idx="400">
                  <c:v>-7.29992676</c:v>
                </c:pt>
                <c:pt idx="401">
                  <c:v>-7.3002014199999996</c:v>
                </c:pt>
                <c:pt idx="402">
                  <c:v>-7.2995605499999998</c:v>
                </c:pt>
                <c:pt idx="403">
                  <c:v>-7.2996521000000003</c:v>
                </c:pt>
                <c:pt idx="404">
                  <c:v>-7.2996521000000003</c:v>
                </c:pt>
                <c:pt idx="405">
                  <c:v>-7.3008117700000001</c:v>
                </c:pt>
                <c:pt idx="406">
                  <c:v>-7.3002319299999998</c:v>
                </c:pt>
                <c:pt idx="407">
                  <c:v>-7.2989502000000002</c:v>
                </c:pt>
                <c:pt idx="408">
                  <c:v>-7.2989502000000002</c:v>
                </c:pt>
                <c:pt idx="409">
                  <c:v>-7.3004760700000002</c:v>
                </c:pt>
                <c:pt idx="410">
                  <c:v>-7.29891968</c:v>
                </c:pt>
                <c:pt idx="411">
                  <c:v>-7.29891968</c:v>
                </c:pt>
                <c:pt idx="412">
                  <c:v>-7.2994995100000004</c:v>
                </c:pt>
                <c:pt idx="413">
                  <c:v>-7.30130005</c:v>
                </c:pt>
                <c:pt idx="414">
                  <c:v>-7.30130005</c:v>
                </c:pt>
                <c:pt idx="415">
                  <c:v>-7.2991943399999997</c:v>
                </c:pt>
                <c:pt idx="416">
                  <c:v>-7.2981567399999996</c:v>
                </c:pt>
                <c:pt idx="417">
                  <c:v>-7.3101501500000001</c:v>
                </c:pt>
                <c:pt idx="418">
                  <c:v>-7.37161255</c:v>
                </c:pt>
                <c:pt idx="419">
                  <c:v>-7.4324340800000002</c:v>
                </c:pt>
                <c:pt idx="420">
                  <c:v>-7.4810790999999996</c:v>
                </c:pt>
                <c:pt idx="421">
                  <c:v>-7.4810790999999996</c:v>
                </c:pt>
                <c:pt idx="422">
                  <c:v>-7.5242309599999997</c:v>
                </c:pt>
                <c:pt idx="423">
                  <c:v>-7.5657653800000002</c:v>
                </c:pt>
                <c:pt idx="424">
                  <c:v>-7.6009826699999996</c:v>
                </c:pt>
                <c:pt idx="425">
                  <c:v>-7.6009826699999996</c:v>
                </c:pt>
                <c:pt idx="426">
                  <c:v>-7.6528930700000002</c:v>
                </c:pt>
                <c:pt idx="427">
                  <c:v>-7.6528930700000002</c:v>
                </c:pt>
                <c:pt idx="428">
                  <c:v>-7.6722412100000001</c:v>
                </c:pt>
                <c:pt idx="429">
                  <c:v>-7.6831054700000001</c:v>
                </c:pt>
                <c:pt idx="430">
                  <c:v>-7.6957092300000003</c:v>
                </c:pt>
                <c:pt idx="431">
                  <c:v>-7.6957092300000003</c:v>
                </c:pt>
                <c:pt idx="432">
                  <c:v>-7.6946105999999999</c:v>
                </c:pt>
                <c:pt idx="433">
                  <c:v>-7.7047729499999997</c:v>
                </c:pt>
                <c:pt idx="434">
                  <c:v>-7.7047729499999997</c:v>
                </c:pt>
                <c:pt idx="435">
                  <c:v>-7.7146301299999998</c:v>
                </c:pt>
                <c:pt idx="436">
                  <c:v>-7.7277221699999998</c:v>
                </c:pt>
                <c:pt idx="437">
                  <c:v>-7.7277221699999998</c:v>
                </c:pt>
                <c:pt idx="438">
                  <c:v>-7.7274475100000002</c:v>
                </c:pt>
                <c:pt idx="439">
                  <c:v>-7.7352600100000002</c:v>
                </c:pt>
                <c:pt idx="440">
                  <c:v>-7.7411498999999999</c:v>
                </c:pt>
                <c:pt idx="441">
                  <c:v>-7.7411498999999999</c:v>
                </c:pt>
                <c:pt idx="442">
                  <c:v>-7.7422485400000003</c:v>
                </c:pt>
                <c:pt idx="443">
                  <c:v>-7.7433166499999997</c:v>
                </c:pt>
                <c:pt idx="444">
                  <c:v>-7.74627686</c:v>
                </c:pt>
                <c:pt idx="445">
                  <c:v>-7.7492675799999997</c:v>
                </c:pt>
                <c:pt idx="446">
                  <c:v>-7.7529907199999997</c:v>
                </c:pt>
                <c:pt idx="447">
                  <c:v>-7.7529907199999997</c:v>
                </c:pt>
                <c:pt idx="448">
                  <c:v>-7.7621154800000003</c:v>
                </c:pt>
                <c:pt idx="449">
                  <c:v>-7.7598877000000002</c:v>
                </c:pt>
                <c:pt idx="450">
                  <c:v>-7.7598877000000002</c:v>
                </c:pt>
                <c:pt idx="451">
                  <c:v>-7.7655944799999999</c:v>
                </c:pt>
                <c:pt idx="452">
                  <c:v>-7.7674255399999996</c:v>
                </c:pt>
                <c:pt idx="453">
                  <c:v>-7.7688293499999999</c:v>
                </c:pt>
                <c:pt idx="454">
                  <c:v>-7.7753295900000001</c:v>
                </c:pt>
                <c:pt idx="455">
                  <c:v>-7.7717590300000001</c:v>
                </c:pt>
                <c:pt idx="456">
                  <c:v>-7.7749328599999998</c:v>
                </c:pt>
                <c:pt idx="457">
                  <c:v>-7.7749328599999998</c:v>
                </c:pt>
                <c:pt idx="458">
                  <c:v>-7.7765197800000001</c:v>
                </c:pt>
                <c:pt idx="459">
                  <c:v>-7.7760620100000004</c:v>
                </c:pt>
                <c:pt idx="460">
                  <c:v>-7.7760620100000004</c:v>
                </c:pt>
                <c:pt idx="461">
                  <c:v>-7.7792358400000001</c:v>
                </c:pt>
                <c:pt idx="462">
                  <c:v>-7.7792663600000003</c:v>
                </c:pt>
                <c:pt idx="463">
                  <c:v>-7.7792663600000003</c:v>
                </c:pt>
                <c:pt idx="464">
                  <c:v>-7.7845459000000004</c:v>
                </c:pt>
                <c:pt idx="465">
                  <c:v>-7.7840576199999996</c:v>
                </c:pt>
                <c:pt idx="466">
                  <c:v>-7.7840576199999996</c:v>
                </c:pt>
                <c:pt idx="467">
                  <c:v>-7.7882995599999996</c:v>
                </c:pt>
                <c:pt idx="468">
                  <c:v>-7.7959899899999998</c:v>
                </c:pt>
                <c:pt idx="469">
                  <c:v>-7.7947082500000002</c:v>
                </c:pt>
                <c:pt idx="470">
                  <c:v>-7.7947082500000002</c:v>
                </c:pt>
                <c:pt idx="471">
                  <c:v>-7.7943420400000001</c:v>
                </c:pt>
                <c:pt idx="472">
                  <c:v>-7.7943420400000001</c:v>
                </c:pt>
                <c:pt idx="473">
                  <c:v>-7.7972412100000001</c:v>
                </c:pt>
                <c:pt idx="474">
                  <c:v>-7.7990417499999998</c:v>
                </c:pt>
                <c:pt idx="475">
                  <c:v>-7.7992248499999999</c:v>
                </c:pt>
                <c:pt idx="476">
                  <c:v>-7.7992248499999999</c:v>
                </c:pt>
                <c:pt idx="477">
                  <c:v>-7.7991027800000001</c:v>
                </c:pt>
                <c:pt idx="478">
                  <c:v>-7.8028564500000002</c:v>
                </c:pt>
                <c:pt idx="479">
                  <c:v>-7.7982788100000002</c:v>
                </c:pt>
                <c:pt idx="480">
                  <c:v>-7.8024291999999997</c:v>
                </c:pt>
                <c:pt idx="481">
                  <c:v>-7.8053588899999999</c:v>
                </c:pt>
                <c:pt idx="482">
                  <c:v>-7.8053588899999999</c:v>
                </c:pt>
                <c:pt idx="483">
                  <c:v>-7.8021240199999999</c:v>
                </c:pt>
                <c:pt idx="484">
                  <c:v>-7.8040161100000001</c:v>
                </c:pt>
                <c:pt idx="485">
                  <c:v>-7.8060607900000001</c:v>
                </c:pt>
                <c:pt idx="486">
                  <c:v>-7.8060607900000001</c:v>
                </c:pt>
                <c:pt idx="487">
                  <c:v>-7.8082275399999999</c:v>
                </c:pt>
                <c:pt idx="488">
                  <c:v>-7.8052673300000004</c:v>
                </c:pt>
                <c:pt idx="489">
                  <c:v>-7.8030395500000003</c:v>
                </c:pt>
                <c:pt idx="490">
                  <c:v>-7.8003845199999997</c:v>
                </c:pt>
                <c:pt idx="491">
                  <c:v>-7.7997131299999998</c:v>
                </c:pt>
                <c:pt idx="492">
                  <c:v>-7.8069152800000001</c:v>
                </c:pt>
                <c:pt idx="493">
                  <c:v>-7.8069152800000001</c:v>
                </c:pt>
                <c:pt idx="494">
                  <c:v>-7.8123779300000002</c:v>
                </c:pt>
                <c:pt idx="495">
                  <c:v>-7.8103942899999996</c:v>
                </c:pt>
                <c:pt idx="496">
                  <c:v>-7.8103942899999996</c:v>
                </c:pt>
                <c:pt idx="497">
                  <c:v>-7.8131103499999996</c:v>
                </c:pt>
                <c:pt idx="498">
                  <c:v>-7.8107910199999999</c:v>
                </c:pt>
                <c:pt idx="499">
                  <c:v>-7.8107910199999999</c:v>
                </c:pt>
                <c:pt idx="500">
                  <c:v>-7.8078002900000003</c:v>
                </c:pt>
                <c:pt idx="501">
                  <c:v>-7.8041687</c:v>
                </c:pt>
                <c:pt idx="502">
                  <c:v>-7.8041687</c:v>
                </c:pt>
                <c:pt idx="503">
                  <c:v>-7.8003539999999996</c:v>
                </c:pt>
                <c:pt idx="504">
                  <c:v>-7.7988891599999999</c:v>
                </c:pt>
                <c:pt idx="505">
                  <c:v>-7.7970275899999999</c:v>
                </c:pt>
                <c:pt idx="506">
                  <c:v>-7.8057861300000004</c:v>
                </c:pt>
                <c:pt idx="507">
                  <c:v>-7.8073730499999998</c:v>
                </c:pt>
                <c:pt idx="508">
                  <c:v>-7.8097534199999998</c:v>
                </c:pt>
                <c:pt idx="509">
                  <c:v>-7.8097534199999998</c:v>
                </c:pt>
                <c:pt idx="510">
                  <c:v>-7.81231689</c:v>
                </c:pt>
                <c:pt idx="511">
                  <c:v>-7.8118591300000002</c:v>
                </c:pt>
                <c:pt idx="512">
                  <c:v>-7.8157959000000004</c:v>
                </c:pt>
                <c:pt idx="513">
                  <c:v>-7.8157959000000004</c:v>
                </c:pt>
                <c:pt idx="514">
                  <c:v>-7.8128967300000003</c:v>
                </c:pt>
                <c:pt idx="515">
                  <c:v>-7.8107299799999996</c:v>
                </c:pt>
                <c:pt idx="516">
                  <c:v>-7.8117065400000003</c:v>
                </c:pt>
                <c:pt idx="517">
                  <c:v>-7.80978394</c:v>
                </c:pt>
                <c:pt idx="518">
                  <c:v>-7.8108520500000003</c:v>
                </c:pt>
                <c:pt idx="519">
                  <c:v>-7.8108520500000003</c:v>
                </c:pt>
                <c:pt idx="520">
                  <c:v>-7.8079834000000004</c:v>
                </c:pt>
                <c:pt idx="521">
                  <c:v>-7.8065185499999998</c:v>
                </c:pt>
                <c:pt idx="522">
                  <c:v>-7.8030090300000001</c:v>
                </c:pt>
                <c:pt idx="523">
                  <c:v>-7.8030090300000001</c:v>
                </c:pt>
                <c:pt idx="524">
                  <c:v>-7.8006286600000001</c:v>
                </c:pt>
                <c:pt idx="525">
                  <c:v>-7.7983703599999998</c:v>
                </c:pt>
                <c:pt idx="526">
                  <c:v>-7.7983703599999998</c:v>
                </c:pt>
                <c:pt idx="527">
                  <c:v>-7.79501343</c:v>
                </c:pt>
                <c:pt idx="528">
                  <c:v>-7.79669189</c:v>
                </c:pt>
                <c:pt idx="529">
                  <c:v>-7.79669189</c:v>
                </c:pt>
                <c:pt idx="530">
                  <c:v>-7.7941284199999998</c:v>
                </c:pt>
                <c:pt idx="531">
                  <c:v>-7.7899475100000002</c:v>
                </c:pt>
                <c:pt idx="532">
                  <c:v>-7.79092407</c:v>
                </c:pt>
                <c:pt idx="533">
                  <c:v>-7.7912597699999999</c:v>
                </c:pt>
                <c:pt idx="534">
                  <c:v>-7.7922973600000001</c:v>
                </c:pt>
                <c:pt idx="535">
                  <c:v>-7.7922973600000001</c:v>
                </c:pt>
                <c:pt idx="536">
                  <c:v>-7.7878112799999997</c:v>
                </c:pt>
                <c:pt idx="537">
                  <c:v>-7.78720093</c:v>
                </c:pt>
                <c:pt idx="538">
                  <c:v>-7.7956542999999998</c:v>
                </c:pt>
                <c:pt idx="539">
                  <c:v>-7.7956542999999998</c:v>
                </c:pt>
                <c:pt idx="540">
                  <c:v>-7.7933654800000003</c:v>
                </c:pt>
                <c:pt idx="541">
                  <c:v>-7.7947387700000004</c:v>
                </c:pt>
                <c:pt idx="542">
                  <c:v>-7.7910461399999997</c:v>
                </c:pt>
                <c:pt idx="543">
                  <c:v>-7.7877502400000003</c:v>
                </c:pt>
                <c:pt idx="544">
                  <c:v>-7.7885742200000001</c:v>
                </c:pt>
                <c:pt idx="545">
                  <c:v>-7.7885742200000001</c:v>
                </c:pt>
                <c:pt idx="546">
                  <c:v>-7.7874755899999997</c:v>
                </c:pt>
                <c:pt idx="547">
                  <c:v>-7.7855529800000003</c:v>
                </c:pt>
                <c:pt idx="548">
                  <c:v>-7.7845153800000002</c:v>
                </c:pt>
                <c:pt idx="549">
                  <c:v>-7.7845153800000002</c:v>
                </c:pt>
                <c:pt idx="550">
                  <c:v>-7.7822570799999999</c:v>
                </c:pt>
                <c:pt idx="551">
                  <c:v>-7.7825927699999999</c:v>
                </c:pt>
                <c:pt idx="552">
                  <c:v>-7.7825927699999999</c:v>
                </c:pt>
                <c:pt idx="553">
                  <c:v>-7.7794799799999996</c:v>
                </c:pt>
                <c:pt idx="554">
                  <c:v>-7.7784423800000004</c:v>
                </c:pt>
                <c:pt idx="555">
                  <c:v>-7.7784423800000004</c:v>
                </c:pt>
                <c:pt idx="556">
                  <c:v>-7.7799987799999997</c:v>
                </c:pt>
                <c:pt idx="557">
                  <c:v>-7.7797851600000003</c:v>
                </c:pt>
                <c:pt idx="558">
                  <c:v>-7.7842102100000004</c:v>
                </c:pt>
                <c:pt idx="559">
                  <c:v>-7.7842102100000004</c:v>
                </c:pt>
                <c:pt idx="560">
                  <c:v>-7.7832641599999999</c:v>
                </c:pt>
                <c:pt idx="561">
                  <c:v>-7.7817688</c:v>
                </c:pt>
                <c:pt idx="562">
                  <c:v>-7.7817688</c:v>
                </c:pt>
                <c:pt idx="563">
                  <c:v>-7.7867736799999996</c:v>
                </c:pt>
                <c:pt idx="564">
                  <c:v>-7.7869872999999998</c:v>
                </c:pt>
                <c:pt idx="565">
                  <c:v>-7.7869872999999998</c:v>
                </c:pt>
                <c:pt idx="566">
                  <c:v>-7.7880859400000002</c:v>
                </c:pt>
                <c:pt idx="567">
                  <c:v>-7.7891540499999996</c:v>
                </c:pt>
                <c:pt idx="568">
                  <c:v>-7.7849426299999998</c:v>
                </c:pt>
                <c:pt idx="569">
                  <c:v>-7.7897338899999999</c:v>
                </c:pt>
                <c:pt idx="570">
                  <c:v>-7.7986450200000004</c:v>
                </c:pt>
                <c:pt idx="571">
                  <c:v>-7.7986450200000004</c:v>
                </c:pt>
                <c:pt idx="572">
                  <c:v>-7.7946472199999999</c:v>
                </c:pt>
                <c:pt idx="573">
                  <c:v>-7.79382324</c:v>
                </c:pt>
                <c:pt idx="574">
                  <c:v>-7.7925414999999996</c:v>
                </c:pt>
                <c:pt idx="575">
                  <c:v>-7.7925414999999996</c:v>
                </c:pt>
                <c:pt idx="576">
                  <c:v>-7.7942810099999997</c:v>
                </c:pt>
                <c:pt idx="577">
                  <c:v>-7.7942504899999996</c:v>
                </c:pt>
                <c:pt idx="578">
                  <c:v>-7.7942504899999996</c:v>
                </c:pt>
                <c:pt idx="579">
                  <c:v>-7.7951660199999999</c:v>
                </c:pt>
                <c:pt idx="580">
                  <c:v>-7.7925414999999996</c:v>
                </c:pt>
                <c:pt idx="581">
                  <c:v>-7.7925414999999996</c:v>
                </c:pt>
                <c:pt idx="582">
                  <c:v>-7.7945251500000001</c:v>
                </c:pt>
                <c:pt idx="583">
                  <c:v>-7.8009033199999998</c:v>
                </c:pt>
                <c:pt idx="584">
                  <c:v>-7.7998657199999997</c:v>
                </c:pt>
                <c:pt idx="585">
                  <c:v>-7.7998657199999997</c:v>
                </c:pt>
                <c:pt idx="586">
                  <c:v>-7.7957153300000002</c:v>
                </c:pt>
                <c:pt idx="587">
                  <c:v>-7.7940063500000001</c:v>
                </c:pt>
                <c:pt idx="588">
                  <c:v>-7.7940063500000001</c:v>
                </c:pt>
                <c:pt idx="589">
                  <c:v>-7.7984619100000003</c:v>
                </c:pt>
                <c:pt idx="590">
                  <c:v>-7.8008117700000001</c:v>
                </c:pt>
                <c:pt idx="591">
                  <c:v>-7.8008117700000001</c:v>
                </c:pt>
                <c:pt idx="592">
                  <c:v>-7.8017578099999998</c:v>
                </c:pt>
                <c:pt idx="593">
                  <c:v>-7.8061828599999998</c:v>
                </c:pt>
                <c:pt idx="594">
                  <c:v>-7.8034667999999998</c:v>
                </c:pt>
                <c:pt idx="595">
                  <c:v>-7.8022460899999997</c:v>
                </c:pt>
                <c:pt idx="596">
                  <c:v>-7.7993774399999998</c:v>
                </c:pt>
                <c:pt idx="597">
                  <c:v>-7.8020935099999997</c:v>
                </c:pt>
                <c:pt idx="598">
                  <c:v>-7.8020935099999997</c:v>
                </c:pt>
                <c:pt idx="599">
                  <c:v>-7.80078125</c:v>
                </c:pt>
                <c:pt idx="600">
                  <c:v>-7.7985534699999999</c:v>
                </c:pt>
                <c:pt idx="601">
                  <c:v>-7.7985534699999999</c:v>
                </c:pt>
                <c:pt idx="602">
                  <c:v>-7.8072814900000003</c:v>
                </c:pt>
                <c:pt idx="603">
                  <c:v>-7.8116760300000001</c:v>
                </c:pt>
                <c:pt idx="604">
                  <c:v>-7.8116760300000001</c:v>
                </c:pt>
                <c:pt idx="605">
                  <c:v>-7.8082275399999999</c:v>
                </c:pt>
                <c:pt idx="606">
                  <c:v>-7.8065185499999998</c:v>
                </c:pt>
                <c:pt idx="607">
                  <c:v>-7.8065185499999998</c:v>
                </c:pt>
                <c:pt idx="608">
                  <c:v>-7.8074646000000003</c:v>
                </c:pt>
                <c:pt idx="609">
                  <c:v>-7.8078918499999999</c:v>
                </c:pt>
                <c:pt idx="610">
                  <c:v>-7.8124389599999997</c:v>
                </c:pt>
                <c:pt idx="611">
                  <c:v>-7.8134460399999996</c:v>
                </c:pt>
                <c:pt idx="612">
                  <c:v>-7.8098449700000003</c:v>
                </c:pt>
                <c:pt idx="613">
                  <c:v>-7.8098449700000003</c:v>
                </c:pt>
                <c:pt idx="614">
                  <c:v>-7.8159789999999996</c:v>
                </c:pt>
                <c:pt idx="615">
                  <c:v>-7.8190612799999997</c:v>
                </c:pt>
                <c:pt idx="616">
                  <c:v>-7.8189697300000001</c:v>
                </c:pt>
                <c:pt idx="617">
                  <c:v>-7.8189697300000001</c:v>
                </c:pt>
                <c:pt idx="618">
                  <c:v>-7.8224487299999996</c:v>
                </c:pt>
                <c:pt idx="619">
                  <c:v>-7.8205566400000004</c:v>
                </c:pt>
                <c:pt idx="620">
                  <c:v>-7.8271789600000004</c:v>
                </c:pt>
                <c:pt idx="621">
                  <c:v>-7.8284301799999998</c:v>
                </c:pt>
                <c:pt idx="622">
                  <c:v>-7.8320617700000001</c:v>
                </c:pt>
                <c:pt idx="623">
                  <c:v>-7.8320617700000001</c:v>
                </c:pt>
                <c:pt idx="624">
                  <c:v>-7.8351135300000001</c:v>
                </c:pt>
                <c:pt idx="625">
                  <c:v>-7.8355407699999997</c:v>
                </c:pt>
                <c:pt idx="626">
                  <c:v>-7.8423156699999996</c:v>
                </c:pt>
                <c:pt idx="627">
                  <c:v>-7.8423156699999996</c:v>
                </c:pt>
                <c:pt idx="628">
                  <c:v>-7.8431396500000004</c:v>
                </c:pt>
                <c:pt idx="629">
                  <c:v>-7.8431396500000004</c:v>
                </c:pt>
                <c:pt idx="630">
                  <c:v>-7.8455810499999998</c:v>
                </c:pt>
                <c:pt idx="631">
                  <c:v>-7.8493957500000002</c:v>
                </c:pt>
                <c:pt idx="632">
                  <c:v>-7.8519592300000003</c:v>
                </c:pt>
                <c:pt idx="633">
                  <c:v>-7.8519592300000003</c:v>
                </c:pt>
                <c:pt idx="634">
                  <c:v>-7.8529968300000004</c:v>
                </c:pt>
                <c:pt idx="635">
                  <c:v>-7.8506774899999998</c:v>
                </c:pt>
                <c:pt idx="636">
                  <c:v>-7.8506774899999998</c:v>
                </c:pt>
                <c:pt idx="637">
                  <c:v>-7.8544616700000001</c:v>
                </c:pt>
                <c:pt idx="638">
                  <c:v>-7.8565368700000002</c:v>
                </c:pt>
                <c:pt idx="639">
                  <c:v>-7.8565368700000002</c:v>
                </c:pt>
                <c:pt idx="640">
                  <c:v>-7.8572082500000002</c:v>
                </c:pt>
                <c:pt idx="641">
                  <c:v>-7.8612670900000001</c:v>
                </c:pt>
                <c:pt idx="642">
                  <c:v>-7.8622436499999999</c:v>
                </c:pt>
                <c:pt idx="643">
                  <c:v>-7.8622436499999999</c:v>
                </c:pt>
                <c:pt idx="644">
                  <c:v>-7.86209106</c:v>
                </c:pt>
                <c:pt idx="645">
                  <c:v>-7.8606262200000003</c:v>
                </c:pt>
                <c:pt idx="646">
                  <c:v>-7.8658447300000001</c:v>
                </c:pt>
                <c:pt idx="647">
                  <c:v>-7.8710632299999999</c:v>
                </c:pt>
                <c:pt idx="648">
                  <c:v>-7.8710632299999999</c:v>
                </c:pt>
                <c:pt idx="649">
                  <c:v>-7.86871338</c:v>
                </c:pt>
                <c:pt idx="650">
                  <c:v>-7.86871338</c:v>
                </c:pt>
                <c:pt idx="651">
                  <c:v>-7.86871338</c:v>
                </c:pt>
                <c:pt idx="652">
                  <c:v>-7.8726501500000001</c:v>
                </c:pt>
                <c:pt idx="653">
                  <c:v>-7.8832702599999998</c:v>
                </c:pt>
                <c:pt idx="654">
                  <c:v>-7.8832702599999998</c:v>
                </c:pt>
                <c:pt idx="655">
                  <c:v>-7.87805176</c:v>
                </c:pt>
                <c:pt idx="656">
                  <c:v>-7.87805176</c:v>
                </c:pt>
                <c:pt idx="657">
                  <c:v>-7.8811950700000004</c:v>
                </c:pt>
                <c:pt idx="658">
                  <c:v>-7.8864135700000002</c:v>
                </c:pt>
                <c:pt idx="659">
                  <c:v>-7.8877563500000001</c:v>
                </c:pt>
                <c:pt idx="660">
                  <c:v>-7.8877563500000001</c:v>
                </c:pt>
                <c:pt idx="661">
                  <c:v>-7.88671875</c:v>
                </c:pt>
                <c:pt idx="662">
                  <c:v>-7.8909301799999998</c:v>
                </c:pt>
                <c:pt idx="663">
                  <c:v>-7.8909301799999998</c:v>
                </c:pt>
                <c:pt idx="664">
                  <c:v>-7.8935546900000002</c:v>
                </c:pt>
                <c:pt idx="665">
                  <c:v>-7.8923950200000004</c:v>
                </c:pt>
                <c:pt idx="666">
                  <c:v>-7.8923950200000004</c:v>
                </c:pt>
                <c:pt idx="667">
                  <c:v>-7.8970947300000001</c:v>
                </c:pt>
                <c:pt idx="668">
                  <c:v>-7.9012146000000003</c:v>
                </c:pt>
                <c:pt idx="669">
                  <c:v>-7.89929199</c:v>
                </c:pt>
                <c:pt idx="670">
                  <c:v>-7.89929199</c:v>
                </c:pt>
                <c:pt idx="671">
                  <c:v>-7.8997802699999999</c:v>
                </c:pt>
                <c:pt idx="672">
                  <c:v>-7.9016723600000001</c:v>
                </c:pt>
                <c:pt idx="673">
                  <c:v>-7.8980712899999999</c:v>
                </c:pt>
                <c:pt idx="674">
                  <c:v>-7.8977355999999999</c:v>
                </c:pt>
                <c:pt idx="675">
                  <c:v>-7.8955078099999998</c:v>
                </c:pt>
                <c:pt idx="676">
                  <c:v>-7.8955078099999998</c:v>
                </c:pt>
                <c:pt idx="677">
                  <c:v>-7.9007568399999997</c:v>
                </c:pt>
                <c:pt idx="678">
                  <c:v>-7.9059753400000004</c:v>
                </c:pt>
                <c:pt idx="679">
                  <c:v>-7.9059753400000004</c:v>
                </c:pt>
                <c:pt idx="680">
                  <c:v>-7.9018859900000002</c:v>
                </c:pt>
                <c:pt idx="681">
                  <c:v>-7.9038085899999997</c:v>
                </c:pt>
                <c:pt idx="682">
                  <c:v>-7.9056701699999996</c:v>
                </c:pt>
                <c:pt idx="683">
                  <c:v>-7.9068908699999998</c:v>
                </c:pt>
                <c:pt idx="684">
                  <c:v>-7.9058837899999999</c:v>
                </c:pt>
                <c:pt idx="685">
                  <c:v>-7.9084167499999998</c:v>
                </c:pt>
                <c:pt idx="686">
                  <c:v>-7.9084167499999998</c:v>
                </c:pt>
                <c:pt idx="687">
                  <c:v>-7.9093627900000003</c:v>
                </c:pt>
                <c:pt idx="688">
                  <c:v>-7.9080200200000004</c:v>
                </c:pt>
                <c:pt idx="689">
                  <c:v>-7.9080200200000004</c:v>
                </c:pt>
                <c:pt idx="690">
                  <c:v>-7.90353394</c:v>
                </c:pt>
                <c:pt idx="691">
                  <c:v>-7.9075012200000003</c:v>
                </c:pt>
                <c:pt idx="692">
                  <c:v>-7.9091186499999999</c:v>
                </c:pt>
                <c:pt idx="693">
                  <c:v>-7.9095764199999996</c:v>
                </c:pt>
                <c:pt idx="694">
                  <c:v>-7.90896606</c:v>
                </c:pt>
                <c:pt idx="695">
                  <c:v>-7.9114685099999997</c:v>
                </c:pt>
                <c:pt idx="696">
                  <c:v>-7.9114685099999997</c:v>
                </c:pt>
                <c:pt idx="697">
                  <c:v>-7.9163208000000003</c:v>
                </c:pt>
                <c:pt idx="698">
                  <c:v>-7.9169616700000001</c:v>
                </c:pt>
                <c:pt idx="699">
                  <c:v>-7.9169616700000001</c:v>
                </c:pt>
                <c:pt idx="700">
                  <c:v>-7.9082336399999997</c:v>
                </c:pt>
                <c:pt idx="701">
                  <c:v>-7.90216064</c:v>
                </c:pt>
                <c:pt idx="702">
                  <c:v>-7.90216064</c:v>
                </c:pt>
                <c:pt idx="703">
                  <c:v>-7.9104003900000004</c:v>
                </c:pt>
                <c:pt idx="704">
                  <c:v>-7.91134644</c:v>
                </c:pt>
                <c:pt idx="705">
                  <c:v>-7.9070739699999999</c:v>
                </c:pt>
                <c:pt idx="706">
                  <c:v>-7.9070739699999999</c:v>
                </c:pt>
                <c:pt idx="707">
                  <c:v>-7.9057617200000001</c:v>
                </c:pt>
                <c:pt idx="708">
                  <c:v>-7.9074096699999998</c:v>
                </c:pt>
                <c:pt idx="709">
                  <c:v>-7.9074096699999998</c:v>
                </c:pt>
                <c:pt idx="710">
                  <c:v>-7.9154663100000002</c:v>
                </c:pt>
                <c:pt idx="711">
                  <c:v>-7.9105529800000003</c:v>
                </c:pt>
                <c:pt idx="712">
                  <c:v>-7.9105529800000003</c:v>
                </c:pt>
                <c:pt idx="713">
                  <c:v>-7.9094543499999999</c:v>
                </c:pt>
                <c:pt idx="714">
                  <c:v>-7.9080810499999998</c:v>
                </c:pt>
                <c:pt idx="715">
                  <c:v>-7.9080810499999998</c:v>
                </c:pt>
                <c:pt idx="716">
                  <c:v>-7.9129028300000002</c:v>
                </c:pt>
                <c:pt idx="717">
                  <c:v>-7.9169921900000002</c:v>
                </c:pt>
                <c:pt idx="718">
                  <c:v>-7.9115600600000002</c:v>
                </c:pt>
                <c:pt idx="719">
                  <c:v>-7.9099121099999996</c:v>
                </c:pt>
                <c:pt idx="720">
                  <c:v>-7.9084472699999999</c:v>
                </c:pt>
                <c:pt idx="721">
                  <c:v>-7.9130859400000002</c:v>
                </c:pt>
                <c:pt idx="722">
                  <c:v>-7.9130859400000002</c:v>
                </c:pt>
                <c:pt idx="723">
                  <c:v>-7.9118041999999997</c:v>
                </c:pt>
                <c:pt idx="724">
                  <c:v>-7.9132690400000003</c:v>
                </c:pt>
                <c:pt idx="725">
                  <c:v>-7.9132690400000003</c:v>
                </c:pt>
                <c:pt idx="726">
                  <c:v>-7.9153442399999996</c:v>
                </c:pt>
                <c:pt idx="727">
                  <c:v>-7.9170227100000004</c:v>
                </c:pt>
                <c:pt idx="728">
                  <c:v>-7.91439819</c:v>
                </c:pt>
                <c:pt idx="729">
                  <c:v>-7.9148559599999997</c:v>
                </c:pt>
                <c:pt idx="730">
                  <c:v>-7.9160766599999999</c:v>
                </c:pt>
                <c:pt idx="731">
                  <c:v>-7.9160766599999999</c:v>
                </c:pt>
                <c:pt idx="732">
                  <c:v>-7.9183960000000004</c:v>
                </c:pt>
                <c:pt idx="733">
                  <c:v>-7.9143676799999998</c:v>
                </c:pt>
                <c:pt idx="734">
                  <c:v>-7.9066467300000003</c:v>
                </c:pt>
                <c:pt idx="735">
                  <c:v>-7.9066467300000003</c:v>
                </c:pt>
                <c:pt idx="736">
                  <c:v>-7.9090881299999998</c:v>
                </c:pt>
                <c:pt idx="737">
                  <c:v>-7.9117736799999996</c:v>
                </c:pt>
                <c:pt idx="738">
                  <c:v>-7.9117736799999996</c:v>
                </c:pt>
                <c:pt idx="739">
                  <c:v>-7.9090881299999998</c:v>
                </c:pt>
                <c:pt idx="740">
                  <c:v>-7.9052734400000002</c:v>
                </c:pt>
                <c:pt idx="741">
                  <c:v>-7.9052734400000002</c:v>
                </c:pt>
                <c:pt idx="742">
                  <c:v>-7.9040222199999999</c:v>
                </c:pt>
                <c:pt idx="743">
                  <c:v>-7.90591431</c:v>
                </c:pt>
                <c:pt idx="744">
                  <c:v>-7.9060363799999998</c:v>
                </c:pt>
                <c:pt idx="745">
                  <c:v>-7.9060363799999998</c:v>
                </c:pt>
                <c:pt idx="746">
                  <c:v>-7.9017639199999996</c:v>
                </c:pt>
                <c:pt idx="747">
                  <c:v>-7.9044799799999996</c:v>
                </c:pt>
                <c:pt idx="748">
                  <c:v>-7.9044799799999996</c:v>
                </c:pt>
                <c:pt idx="749">
                  <c:v>-7.9061889599999997</c:v>
                </c:pt>
                <c:pt idx="750">
                  <c:v>-7.9043579099999999</c:v>
                </c:pt>
                <c:pt idx="751">
                  <c:v>-7.9043579099999999</c:v>
                </c:pt>
                <c:pt idx="752">
                  <c:v>-7.90234375</c:v>
                </c:pt>
                <c:pt idx="753">
                  <c:v>-7.9015502900000003</c:v>
                </c:pt>
                <c:pt idx="754">
                  <c:v>-7.9010925299999997</c:v>
                </c:pt>
                <c:pt idx="755">
                  <c:v>-7.9010925299999997</c:v>
                </c:pt>
                <c:pt idx="756">
                  <c:v>-7.8968505899999997</c:v>
                </c:pt>
                <c:pt idx="757">
                  <c:v>-7.8968505899999997</c:v>
                </c:pt>
                <c:pt idx="758">
                  <c:v>-7.8994140599999998</c:v>
                </c:pt>
                <c:pt idx="759">
                  <c:v>-7.8955383299999999</c:v>
                </c:pt>
                <c:pt idx="760">
                  <c:v>-7.89300537</c:v>
                </c:pt>
                <c:pt idx="761">
                  <c:v>-7.89300537</c:v>
                </c:pt>
                <c:pt idx="762">
                  <c:v>-7.8935241700000001</c:v>
                </c:pt>
                <c:pt idx="763">
                  <c:v>-7.89572144</c:v>
                </c:pt>
                <c:pt idx="764">
                  <c:v>-7.8961486799999996</c:v>
                </c:pt>
                <c:pt idx="765">
                  <c:v>-7.8924255399999996</c:v>
                </c:pt>
                <c:pt idx="766">
                  <c:v>-7.8895568799999998</c:v>
                </c:pt>
                <c:pt idx="767">
                  <c:v>-7.8895568799999998</c:v>
                </c:pt>
                <c:pt idx="768">
                  <c:v>-7.8935546900000002</c:v>
                </c:pt>
                <c:pt idx="769">
                  <c:v>-7.8959045400000001</c:v>
                </c:pt>
                <c:pt idx="770">
                  <c:v>-7.8937377900000003</c:v>
                </c:pt>
                <c:pt idx="771">
                  <c:v>-7.8937377900000003</c:v>
                </c:pt>
                <c:pt idx="772">
                  <c:v>-7.8920593300000004</c:v>
                </c:pt>
                <c:pt idx="773">
                  <c:v>-7.8910217300000003</c:v>
                </c:pt>
                <c:pt idx="774">
                  <c:v>-7.8921203599999998</c:v>
                </c:pt>
                <c:pt idx="775">
                  <c:v>-7.8910522500000004</c:v>
                </c:pt>
                <c:pt idx="776">
                  <c:v>-7.8887329099999999</c:v>
                </c:pt>
                <c:pt idx="777">
                  <c:v>-7.8857727100000004</c:v>
                </c:pt>
                <c:pt idx="778">
                  <c:v>-7.8857727100000004</c:v>
                </c:pt>
                <c:pt idx="779">
                  <c:v>-7.8828735400000003</c:v>
                </c:pt>
                <c:pt idx="780">
                  <c:v>-7.8848877000000002</c:v>
                </c:pt>
                <c:pt idx="781">
                  <c:v>-7.8848877000000002</c:v>
                </c:pt>
                <c:pt idx="782">
                  <c:v>-7.8822021500000004</c:v>
                </c:pt>
                <c:pt idx="783">
                  <c:v>-7.8839721699999998</c:v>
                </c:pt>
                <c:pt idx="784">
                  <c:v>-7.8850402800000001</c:v>
                </c:pt>
                <c:pt idx="785">
                  <c:v>-7.8829650899999999</c:v>
                </c:pt>
                <c:pt idx="786">
                  <c:v>-7.88299561</c:v>
                </c:pt>
                <c:pt idx="787">
                  <c:v>-7.88299561</c:v>
                </c:pt>
                <c:pt idx="788">
                  <c:v>-7.88128662</c:v>
                </c:pt>
                <c:pt idx="789">
                  <c:v>-7.8813781699999996</c:v>
                </c:pt>
                <c:pt idx="790">
                  <c:v>-7.8823547400000002</c:v>
                </c:pt>
                <c:pt idx="791">
                  <c:v>-7.8823547400000002</c:v>
                </c:pt>
                <c:pt idx="792">
                  <c:v>-7.8754882799999999</c:v>
                </c:pt>
                <c:pt idx="793">
                  <c:v>-7.8747863799999998</c:v>
                </c:pt>
                <c:pt idx="794">
                  <c:v>-7.8747863799999998</c:v>
                </c:pt>
                <c:pt idx="795">
                  <c:v>-7.8782348600000001</c:v>
                </c:pt>
                <c:pt idx="796">
                  <c:v>-7.8774108900000002</c:v>
                </c:pt>
                <c:pt idx="797">
                  <c:v>-7.8774108900000002</c:v>
                </c:pt>
                <c:pt idx="798">
                  <c:v>-7.87261963</c:v>
                </c:pt>
                <c:pt idx="799">
                  <c:v>-7.8685913100000002</c:v>
                </c:pt>
                <c:pt idx="800">
                  <c:v>-7.8695068399999997</c:v>
                </c:pt>
                <c:pt idx="801">
                  <c:v>-7.8689575200000004</c:v>
                </c:pt>
                <c:pt idx="802">
                  <c:v>-7.8655700700000004</c:v>
                </c:pt>
                <c:pt idx="803">
                  <c:v>-7.8697204599999999</c:v>
                </c:pt>
                <c:pt idx="804">
                  <c:v>-7.8697204599999999</c:v>
                </c:pt>
                <c:pt idx="805">
                  <c:v>-7.8747863799999998</c:v>
                </c:pt>
                <c:pt idx="806">
                  <c:v>-7.8692932100000004</c:v>
                </c:pt>
                <c:pt idx="807">
                  <c:v>-7.8618774399999998</c:v>
                </c:pt>
                <c:pt idx="808">
                  <c:v>-7.8618774399999998</c:v>
                </c:pt>
                <c:pt idx="809">
                  <c:v>-7.8618164100000003</c:v>
                </c:pt>
                <c:pt idx="810">
                  <c:v>-7.8635864299999998</c:v>
                </c:pt>
                <c:pt idx="811">
                  <c:v>-7.8635559099999996</c:v>
                </c:pt>
                <c:pt idx="812">
                  <c:v>-7.85919189</c:v>
                </c:pt>
                <c:pt idx="813">
                  <c:v>-7.8594665499999996</c:v>
                </c:pt>
                <c:pt idx="814">
                  <c:v>-7.8594665499999996</c:v>
                </c:pt>
                <c:pt idx="815">
                  <c:v>-7.86514282</c:v>
                </c:pt>
                <c:pt idx="816">
                  <c:v>-7.8650512700000004</c:v>
                </c:pt>
                <c:pt idx="817">
                  <c:v>-7.8650512700000004</c:v>
                </c:pt>
                <c:pt idx="818">
                  <c:v>-7.8693542499999998</c:v>
                </c:pt>
                <c:pt idx="819">
                  <c:v>-7.8677063</c:v>
                </c:pt>
                <c:pt idx="820">
                  <c:v>-7.8677063</c:v>
                </c:pt>
                <c:pt idx="821">
                  <c:v>-7.8652954099999999</c:v>
                </c:pt>
                <c:pt idx="822">
                  <c:v>-7.8618774399999998</c:v>
                </c:pt>
                <c:pt idx="823">
                  <c:v>-7.8618774399999998</c:v>
                </c:pt>
                <c:pt idx="824">
                  <c:v>-7.8527832000000002</c:v>
                </c:pt>
                <c:pt idx="825">
                  <c:v>-7.8560485800000004</c:v>
                </c:pt>
                <c:pt idx="826">
                  <c:v>-7.8569641099999998</c:v>
                </c:pt>
                <c:pt idx="827">
                  <c:v>-7.8569641099999998</c:v>
                </c:pt>
                <c:pt idx="828">
                  <c:v>-7.8535766599999999</c:v>
                </c:pt>
                <c:pt idx="829">
                  <c:v>-7.8535766599999999</c:v>
                </c:pt>
                <c:pt idx="830">
                  <c:v>-7.85122681</c:v>
                </c:pt>
                <c:pt idx="831">
                  <c:v>-7.8499145500000003</c:v>
                </c:pt>
                <c:pt idx="832">
                  <c:v>-7.8472900399999999</c:v>
                </c:pt>
                <c:pt idx="833">
                  <c:v>-7.8472900399999999</c:v>
                </c:pt>
                <c:pt idx="834">
                  <c:v>-7.8460388200000004</c:v>
                </c:pt>
                <c:pt idx="835">
                  <c:v>-7.8486938500000001</c:v>
                </c:pt>
                <c:pt idx="836">
                  <c:v>-7.8547668499999999</c:v>
                </c:pt>
                <c:pt idx="837">
                  <c:v>-7.8551940900000004</c:v>
                </c:pt>
                <c:pt idx="838">
                  <c:v>-7.8521728499999996</c:v>
                </c:pt>
                <c:pt idx="839">
                  <c:v>-7.8521728499999996</c:v>
                </c:pt>
                <c:pt idx="840">
                  <c:v>-7.8509521500000004</c:v>
                </c:pt>
                <c:pt idx="841">
                  <c:v>-7.8526916499999997</c:v>
                </c:pt>
                <c:pt idx="842">
                  <c:v>-7.8543090800000002</c:v>
                </c:pt>
                <c:pt idx="843">
                  <c:v>-7.8543090800000002</c:v>
                </c:pt>
                <c:pt idx="844">
                  <c:v>-7.8472900399999999</c:v>
                </c:pt>
                <c:pt idx="845">
                  <c:v>-7.8392944299999998</c:v>
                </c:pt>
                <c:pt idx="846">
                  <c:v>-7.8407897899999996</c:v>
                </c:pt>
                <c:pt idx="847">
                  <c:v>-7.8424072300000001</c:v>
                </c:pt>
                <c:pt idx="848">
                  <c:v>-7.8396911600000001</c:v>
                </c:pt>
                <c:pt idx="849">
                  <c:v>-7.8396911600000001</c:v>
                </c:pt>
                <c:pt idx="850">
                  <c:v>-7.8356628400000004</c:v>
                </c:pt>
                <c:pt idx="851">
                  <c:v>-7.8367004400000004</c:v>
                </c:pt>
                <c:pt idx="852">
                  <c:v>-7.8384399399999998</c:v>
                </c:pt>
                <c:pt idx="853">
                  <c:v>-7.8384399399999998</c:v>
                </c:pt>
                <c:pt idx="854">
                  <c:v>-7.8390808099999996</c:v>
                </c:pt>
                <c:pt idx="855">
                  <c:v>-7.8306274399999998</c:v>
                </c:pt>
                <c:pt idx="856">
                  <c:v>-7.8323974600000001</c:v>
                </c:pt>
                <c:pt idx="857">
                  <c:v>-7.83831787</c:v>
                </c:pt>
                <c:pt idx="858">
                  <c:v>-7.8444213899999999</c:v>
                </c:pt>
                <c:pt idx="859">
                  <c:v>-7.8444213899999999</c:v>
                </c:pt>
                <c:pt idx="860">
                  <c:v>-7.8419799799999996</c:v>
                </c:pt>
                <c:pt idx="861">
                  <c:v>-7.8389587399999998</c:v>
                </c:pt>
                <c:pt idx="862">
                  <c:v>-7.8389587399999998</c:v>
                </c:pt>
                <c:pt idx="863">
                  <c:v>-7.8374939000000001</c:v>
                </c:pt>
                <c:pt idx="864">
                  <c:v>-7.83407593</c:v>
                </c:pt>
                <c:pt idx="865">
                  <c:v>-7.83407593</c:v>
                </c:pt>
                <c:pt idx="866">
                  <c:v>-7.8321533199999998</c:v>
                </c:pt>
                <c:pt idx="867">
                  <c:v>-7.8317871099999996</c:v>
                </c:pt>
                <c:pt idx="868">
                  <c:v>-7.8259277300000001</c:v>
                </c:pt>
                <c:pt idx="869">
                  <c:v>-7.8259277300000001</c:v>
                </c:pt>
                <c:pt idx="870">
                  <c:v>-7.8234863299999997</c:v>
                </c:pt>
                <c:pt idx="871">
                  <c:v>-7.8193664600000004</c:v>
                </c:pt>
                <c:pt idx="872">
                  <c:v>-7.8193664600000004</c:v>
                </c:pt>
                <c:pt idx="873">
                  <c:v>-7.8218994100000003</c:v>
                </c:pt>
                <c:pt idx="874">
                  <c:v>-7.81726074</c:v>
                </c:pt>
                <c:pt idx="875">
                  <c:v>-7.81726074</c:v>
                </c:pt>
                <c:pt idx="876">
                  <c:v>-7.8117675799999997</c:v>
                </c:pt>
                <c:pt idx="877">
                  <c:v>-7.8110961899999998</c:v>
                </c:pt>
                <c:pt idx="878">
                  <c:v>-7.8126220699999998</c:v>
                </c:pt>
                <c:pt idx="879">
                  <c:v>-7.8126220699999998</c:v>
                </c:pt>
                <c:pt idx="880">
                  <c:v>-7.8093261700000003</c:v>
                </c:pt>
                <c:pt idx="881">
                  <c:v>-7.8036498999999999</c:v>
                </c:pt>
                <c:pt idx="882">
                  <c:v>-7.8025817899999996</c:v>
                </c:pt>
                <c:pt idx="883">
                  <c:v>-7.8030090300000001</c:v>
                </c:pt>
                <c:pt idx="884">
                  <c:v>-7.8020324700000003</c:v>
                </c:pt>
                <c:pt idx="885">
                  <c:v>-7.8020324700000003</c:v>
                </c:pt>
                <c:pt idx="886">
                  <c:v>-7.8011474600000001</c:v>
                </c:pt>
                <c:pt idx="887">
                  <c:v>-7.7983093300000004</c:v>
                </c:pt>
                <c:pt idx="888">
                  <c:v>-7.7983093300000004</c:v>
                </c:pt>
                <c:pt idx="889">
                  <c:v>-7.8002929700000001</c:v>
                </c:pt>
                <c:pt idx="890">
                  <c:v>-7.7937927199999999</c:v>
                </c:pt>
                <c:pt idx="891">
                  <c:v>-7.7937927199999999</c:v>
                </c:pt>
                <c:pt idx="892">
                  <c:v>-7.7958373999999999</c:v>
                </c:pt>
                <c:pt idx="893">
                  <c:v>-7.7963562</c:v>
                </c:pt>
                <c:pt idx="894">
                  <c:v>-7.8003845199999997</c:v>
                </c:pt>
                <c:pt idx="895">
                  <c:v>-7.8003845199999997</c:v>
                </c:pt>
                <c:pt idx="896">
                  <c:v>-7.7952575700000004</c:v>
                </c:pt>
                <c:pt idx="897">
                  <c:v>-7.7915039100000003</c:v>
                </c:pt>
                <c:pt idx="898">
                  <c:v>-7.7914733900000002</c:v>
                </c:pt>
                <c:pt idx="899">
                  <c:v>-7.7953185999999999</c:v>
                </c:pt>
                <c:pt idx="900">
                  <c:v>-7.7895813</c:v>
                </c:pt>
                <c:pt idx="901">
                  <c:v>-7.7895813</c:v>
                </c:pt>
                <c:pt idx="902">
                  <c:v>-7.7898254400000004</c:v>
                </c:pt>
                <c:pt idx="903">
                  <c:v>-7.7891845699999998</c:v>
                </c:pt>
                <c:pt idx="904">
                  <c:v>-7.7891845699999998</c:v>
                </c:pt>
                <c:pt idx="905">
                  <c:v>-7.7891845699999998</c:v>
                </c:pt>
                <c:pt idx="906">
                  <c:v>-7.7841491700000001</c:v>
                </c:pt>
                <c:pt idx="907">
                  <c:v>-7.7868652300000001</c:v>
                </c:pt>
                <c:pt idx="908">
                  <c:v>-7.7916870100000004</c:v>
                </c:pt>
                <c:pt idx="909">
                  <c:v>-7.7927551299999998</c:v>
                </c:pt>
                <c:pt idx="910">
                  <c:v>-7.7864074700000003</c:v>
                </c:pt>
                <c:pt idx="911">
                  <c:v>-7.7864074700000003</c:v>
                </c:pt>
                <c:pt idx="912">
                  <c:v>-7.7857971199999998</c:v>
                </c:pt>
                <c:pt idx="913">
                  <c:v>-7.7828369100000003</c:v>
                </c:pt>
                <c:pt idx="914">
                  <c:v>-7.7871704099999999</c:v>
                </c:pt>
                <c:pt idx="915">
                  <c:v>-7.7871704099999999</c:v>
                </c:pt>
                <c:pt idx="916">
                  <c:v>-7.7806701699999996</c:v>
                </c:pt>
                <c:pt idx="917">
                  <c:v>-7.7806701699999996</c:v>
                </c:pt>
                <c:pt idx="918">
                  <c:v>-7.7772522000000004</c:v>
                </c:pt>
                <c:pt idx="919">
                  <c:v>-7.7812805200000001</c:v>
                </c:pt>
                <c:pt idx="920">
                  <c:v>-7.7842712399999998</c:v>
                </c:pt>
                <c:pt idx="921">
                  <c:v>-7.7842712399999998</c:v>
                </c:pt>
                <c:pt idx="922">
                  <c:v>-7.7880248999999999</c:v>
                </c:pt>
                <c:pt idx="923">
                  <c:v>-7.78939819</c:v>
                </c:pt>
                <c:pt idx="924">
                  <c:v>-7.7909545900000001</c:v>
                </c:pt>
                <c:pt idx="925">
                  <c:v>-7.7915344199999996</c:v>
                </c:pt>
                <c:pt idx="926">
                  <c:v>-7.7902221699999998</c:v>
                </c:pt>
                <c:pt idx="927">
                  <c:v>-7.7902221699999998</c:v>
                </c:pt>
                <c:pt idx="928">
                  <c:v>-7.79244995</c:v>
                </c:pt>
                <c:pt idx="929">
                  <c:v>-7.7905273399999997</c:v>
                </c:pt>
                <c:pt idx="930">
                  <c:v>-7.7867126500000001</c:v>
                </c:pt>
                <c:pt idx="931">
                  <c:v>-7.7867126500000001</c:v>
                </c:pt>
                <c:pt idx="932">
                  <c:v>-7.7888183599999996</c:v>
                </c:pt>
                <c:pt idx="933">
                  <c:v>-7.7888183599999996</c:v>
                </c:pt>
                <c:pt idx="934">
                  <c:v>-7.7865295400000001</c:v>
                </c:pt>
                <c:pt idx="935">
                  <c:v>-7.78277588</c:v>
                </c:pt>
                <c:pt idx="936">
                  <c:v>-7.7809753400000004</c:v>
                </c:pt>
                <c:pt idx="937">
                  <c:v>-7.7809753400000004</c:v>
                </c:pt>
                <c:pt idx="938">
                  <c:v>-7.7859497099999997</c:v>
                </c:pt>
                <c:pt idx="939">
                  <c:v>-7.7862243700000002</c:v>
                </c:pt>
                <c:pt idx="940">
                  <c:v>-7.7841796900000002</c:v>
                </c:pt>
                <c:pt idx="941">
                  <c:v>-7.7826538100000002</c:v>
                </c:pt>
                <c:pt idx="942">
                  <c:v>-7.7879943799999998</c:v>
                </c:pt>
                <c:pt idx="943">
                  <c:v>-7.7879943799999998</c:v>
                </c:pt>
                <c:pt idx="944">
                  <c:v>-7.79058838</c:v>
                </c:pt>
                <c:pt idx="945">
                  <c:v>-7.7923584000000004</c:v>
                </c:pt>
                <c:pt idx="946">
                  <c:v>-7.7911682100000004</c:v>
                </c:pt>
                <c:pt idx="947">
                  <c:v>-7.7911682100000004</c:v>
                </c:pt>
                <c:pt idx="948">
                  <c:v>-7.7967834500000004</c:v>
                </c:pt>
                <c:pt idx="949">
                  <c:v>-7.7976684599999997</c:v>
                </c:pt>
                <c:pt idx="950">
                  <c:v>-7.7941284199999998</c:v>
                </c:pt>
                <c:pt idx="951">
                  <c:v>-7.7922363299999997</c:v>
                </c:pt>
                <c:pt idx="952">
                  <c:v>-7.8026733400000001</c:v>
                </c:pt>
                <c:pt idx="953">
                  <c:v>-7.8026733400000001</c:v>
                </c:pt>
                <c:pt idx="954">
                  <c:v>-7.80450439</c:v>
                </c:pt>
                <c:pt idx="955">
                  <c:v>-7.7990112299999996</c:v>
                </c:pt>
                <c:pt idx="956">
                  <c:v>-7.7981567399999996</c:v>
                </c:pt>
                <c:pt idx="957">
                  <c:v>-7.7981567399999996</c:v>
                </c:pt>
                <c:pt idx="958">
                  <c:v>-7.8117370599999996</c:v>
                </c:pt>
                <c:pt idx="959">
                  <c:v>-7.8064880399999996</c:v>
                </c:pt>
                <c:pt idx="960">
                  <c:v>-7.8064880399999996</c:v>
                </c:pt>
                <c:pt idx="961">
                  <c:v>-7.8053588899999999</c:v>
                </c:pt>
                <c:pt idx="962">
                  <c:v>-7.8118286100000001</c:v>
                </c:pt>
                <c:pt idx="963">
                  <c:v>-7.8118286100000001</c:v>
                </c:pt>
                <c:pt idx="964">
                  <c:v>-7.8131103499999996</c:v>
                </c:pt>
                <c:pt idx="965">
                  <c:v>-7.8073425299999997</c:v>
                </c:pt>
                <c:pt idx="966">
                  <c:v>-7.8096313500000001</c:v>
                </c:pt>
                <c:pt idx="967">
                  <c:v>-7.8085022000000004</c:v>
                </c:pt>
                <c:pt idx="968">
                  <c:v>-7.8158569299999998</c:v>
                </c:pt>
                <c:pt idx="969">
                  <c:v>-7.8087463399999999</c:v>
                </c:pt>
                <c:pt idx="970">
                  <c:v>-7.8087463399999999</c:v>
                </c:pt>
                <c:pt idx="971">
                  <c:v>-7.8127746599999996</c:v>
                </c:pt>
                <c:pt idx="972">
                  <c:v>-7.8141479499999997</c:v>
                </c:pt>
                <c:pt idx="973">
                  <c:v>-7.8129882799999999</c:v>
                </c:pt>
                <c:pt idx="974">
                  <c:v>-7.8129882799999999</c:v>
                </c:pt>
                <c:pt idx="975">
                  <c:v>-7.8110046400000002</c:v>
                </c:pt>
                <c:pt idx="976">
                  <c:v>-7.8165588399999999</c:v>
                </c:pt>
                <c:pt idx="977">
                  <c:v>-7.8168945299999999</c:v>
                </c:pt>
                <c:pt idx="978">
                  <c:v>-7.8171691900000004</c:v>
                </c:pt>
                <c:pt idx="979">
                  <c:v>-7.8165283199999998</c:v>
                </c:pt>
                <c:pt idx="980">
                  <c:v>-7.8165283199999998</c:v>
                </c:pt>
                <c:pt idx="981">
                  <c:v>-7.8229980499999998</c:v>
                </c:pt>
                <c:pt idx="982">
                  <c:v>-7.8177795400000001</c:v>
                </c:pt>
                <c:pt idx="983">
                  <c:v>-7.8135070799999999</c:v>
                </c:pt>
                <c:pt idx="984">
                  <c:v>-7.8135070799999999</c:v>
                </c:pt>
                <c:pt idx="985">
                  <c:v>-7.8158264199999996</c:v>
                </c:pt>
                <c:pt idx="986">
                  <c:v>-7.8158264199999996</c:v>
                </c:pt>
                <c:pt idx="987">
                  <c:v>-7.8180541999999997</c:v>
                </c:pt>
                <c:pt idx="988">
                  <c:v>-7.8178405800000004</c:v>
                </c:pt>
                <c:pt idx="989">
                  <c:v>-7.8171997099999997</c:v>
                </c:pt>
                <c:pt idx="990">
                  <c:v>-7.8171997099999997</c:v>
                </c:pt>
                <c:pt idx="991">
                  <c:v>-7.82473755</c:v>
                </c:pt>
                <c:pt idx="992">
                  <c:v>-7.82473755</c:v>
                </c:pt>
                <c:pt idx="993">
                  <c:v>-7.82473755</c:v>
                </c:pt>
                <c:pt idx="994">
                  <c:v>-7.8234558099999996</c:v>
                </c:pt>
                <c:pt idx="995">
                  <c:v>-7.8243102999999996</c:v>
                </c:pt>
                <c:pt idx="996">
                  <c:v>-7.8243102999999996</c:v>
                </c:pt>
                <c:pt idx="997">
                  <c:v>-7.8234558099999996</c:v>
                </c:pt>
                <c:pt idx="998">
                  <c:v>-7.8255615199999999</c:v>
                </c:pt>
                <c:pt idx="999">
                  <c:v>-7.8255615199999999</c:v>
                </c:pt>
                <c:pt idx="1000">
                  <c:v>-7.8240051299999998</c:v>
                </c:pt>
                <c:pt idx="1001">
                  <c:v>-7.8176574700000003</c:v>
                </c:pt>
                <c:pt idx="1002">
                  <c:v>-7.81369019</c:v>
                </c:pt>
                <c:pt idx="1003">
                  <c:v>-7.8147583000000003</c:v>
                </c:pt>
                <c:pt idx="1004">
                  <c:v>-7.8088378900000004</c:v>
                </c:pt>
                <c:pt idx="1005">
                  <c:v>-7.8023681600000003</c:v>
                </c:pt>
                <c:pt idx="1006">
                  <c:v>-7.8023681600000003</c:v>
                </c:pt>
                <c:pt idx="1007">
                  <c:v>-7.8070983900000002</c:v>
                </c:pt>
                <c:pt idx="1008">
                  <c:v>-7.8108825700000004</c:v>
                </c:pt>
                <c:pt idx="1009">
                  <c:v>-7.8108825700000004</c:v>
                </c:pt>
                <c:pt idx="1010">
                  <c:v>-7.81674194</c:v>
                </c:pt>
                <c:pt idx="1011">
                  <c:v>-7.8166809099999996</c:v>
                </c:pt>
                <c:pt idx="1012">
                  <c:v>-7.8134765599999998</c:v>
                </c:pt>
                <c:pt idx="1013">
                  <c:v>-7.8149719199999996</c:v>
                </c:pt>
                <c:pt idx="1014">
                  <c:v>-7.81607056</c:v>
                </c:pt>
                <c:pt idx="1015">
                  <c:v>-7.8081359900000002</c:v>
                </c:pt>
                <c:pt idx="1016">
                  <c:v>-7.8081359900000002</c:v>
                </c:pt>
                <c:pt idx="1017">
                  <c:v>-7.8086852999999996</c:v>
                </c:pt>
                <c:pt idx="1018">
                  <c:v>-7.8075256299999998</c:v>
                </c:pt>
                <c:pt idx="1019">
                  <c:v>-7.8075256299999998</c:v>
                </c:pt>
                <c:pt idx="1020">
                  <c:v>-7.8090210000000004</c:v>
                </c:pt>
                <c:pt idx="1021">
                  <c:v>-7.8012695299999999</c:v>
                </c:pt>
                <c:pt idx="1022">
                  <c:v>-7.8012695299999999</c:v>
                </c:pt>
                <c:pt idx="1023">
                  <c:v>-7.8025817899999996</c:v>
                </c:pt>
                <c:pt idx="1024">
                  <c:v>-7.8093566900000004</c:v>
                </c:pt>
                <c:pt idx="1025">
                  <c:v>-7.8059997599999997</c:v>
                </c:pt>
                <c:pt idx="1026">
                  <c:v>-7.8059997599999997</c:v>
                </c:pt>
                <c:pt idx="1027">
                  <c:v>-7.80673218</c:v>
                </c:pt>
                <c:pt idx="1028">
                  <c:v>-7.8052063</c:v>
                </c:pt>
                <c:pt idx="1029">
                  <c:v>-7.8112182600000004</c:v>
                </c:pt>
                <c:pt idx="1030">
                  <c:v>-7.81555176</c:v>
                </c:pt>
                <c:pt idx="1031">
                  <c:v>-7.8133850100000002</c:v>
                </c:pt>
                <c:pt idx="1032">
                  <c:v>-7.8133850100000002</c:v>
                </c:pt>
                <c:pt idx="1033">
                  <c:v>-7.8113708500000003</c:v>
                </c:pt>
                <c:pt idx="1034">
                  <c:v>-7.8122253400000004</c:v>
                </c:pt>
                <c:pt idx="1035">
                  <c:v>-7.81335449</c:v>
                </c:pt>
                <c:pt idx="1036">
                  <c:v>-7.81335449</c:v>
                </c:pt>
                <c:pt idx="1037">
                  <c:v>-7.8120117200000001</c:v>
                </c:pt>
                <c:pt idx="1038">
                  <c:v>-7.8080139199999996</c:v>
                </c:pt>
                <c:pt idx="1039">
                  <c:v>-7.80944824</c:v>
                </c:pt>
                <c:pt idx="1040">
                  <c:v>-7.8091735800000004</c:v>
                </c:pt>
                <c:pt idx="1041">
                  <c:v>-7.80554199</c:v>
                </c:pt>
                <c:pt idx="1042">
                  <c:v>-7.80554199</c:v>
                </c:pt>
                <c:pt idx="1043">
                  <c:v>-7.7976684599999997</c:v>
                </c:pt>
                <c:pt idx="1044">
                  <c:v>-7.7964782699999997</c:v>
                </c:pt>
                <c:pt idx="1045">
                  <c:v>-7.7983093300000004</c:v>
                </c:pt>
                <c:pt idx="1046">
                  <c:v>-7.7983093300000004</c:v>
                </c:pt>
                <c:pt idx="1047">
                  <c:v>-7.7966003400000004</c:v>
                </c:pt>
                <c:pt idx="1048">
                  <c:v>-7.7956542999999998</c:v>
                </c:pt>
                <c:pt idx="1049">
                  <c:v>-7.7956542999999998</c:v>
                </c:pt>
                <c:pt idx="1050">
                  <c:v>-7.79959106</c:v>
                </c:pt>
                <c:pt idx="1051">
                  <c:v>-7.7997741700000001</c:v>
                </c:pt>
                <c:pt idx="1052">
                  <c:v>-7.7997741700000001</c:v>
                </c:pt>
                <c:pt idx="1053">
                  <c:v>-7.7973938</c:v>
                </c:pt>
                <c:pt idx="1054">
                  <c:v>-7.7960815400000003</c:v>
                </c:pt>
                <c:pt idx="1055">
                  <c:v>-7.79278564</c:v>
                </c:pt>
                <c:pt idx="1056">
                  <c:v>-7.79278564</c:v>
                </c:pt>
                <c:pt idx="1057">
                  <c:v>-7.7869567899999996</c:v>
                </c:pt>
                <c:pt idx="1058">
                  <c:v>-7.7864990199999999</c:v>
                </c:pt>
                <c:pt idx="1059">
                  <c:v>-7.7865905800000004</c:v>
                </c:pt>
                <c:pt idx="1060">
                  <c:v>-7.7906189000000001</c:v>
                </c:pt>
                <c:pt idx="1061">
                  <c:v>-7.7906189000000001</c:v>
                </c:pt>
                <c:pt idx="1062">
                  <c:v>-7.7906189000000001</c:v>
                </c:pt>
                <c:pt idx="1063">
                  <c:v>-7.7949218800000004</c:v>
                </c:pt>
                <c:pt idx="1064">
                  <c:v>-7.7942504899999996</c:v>
                </c:pt>
                <c:pt idx="1065">
                  <c:v>-7.7942504899999996</c:v>
                </c:pt>
                <c:pt idx="1066">
                  <c:v>-7.7913208000000003</c:v>
                </c:pt>
                <c:pt idx="1067">
                  <c:v>-7.7893066400000004</c:v>
                </c:pt>
                <c:pt idx="1068">
                  <c:v>-7.7893066400000004</c:v>
                </c:pt>
                <c:pt idx="1069">
                  <c:v>-7.7851257299999999</c:v>
                </c:pt>
                <c:pt idx="1070">
                  <c:v>-7.7823486300000004</c:v>
                </c:pt>
                <c:pt idx="1071">
                  <c:v>-7.78430176</c:v>
                </c:pt>
                <c:pt idx="1072">
                  <c:v>-7.78430176</c:v>
                </c:pt>
                <c:pt idx="1073">
                  <c:v>-7.7877502400000003</c:v>
                </c:pt>
                <c:pt idx="1074">
                  <c:v>-7.7877197300000001</c:v>
                </c:pt>
                <c:pt idx="1075">
                  <c:v>-7.7877197300000001</c:v>
                </c:pt>
                <c:pt idx="1076">
                  <c:v>-7.7841491700000001</c:v>
                </c:pt>
                <c:pt idx="1077">
                  <c:v>-7.78533936</c:v>
                </c:pt>
                <c:pt idx="1078">
                  <c:v>-7.78533936</c:v>
                </c:pt>
                <c:pt idx="1079">
                  <c:v>-7.7869262700000004</c:v>
                </c:pt>
                <c:pt idx="1080">
                  <c:v>-7.7829895000000002</c:v>
                </c:pt>
                <c:pt idx="1081">
                  <c:v>-7.7817077599999998</c:v>
                </c:pt>
                <c:pt idx="1082">
                  <c:v>-7.7817077599999998</c:v>
                </c:pt>
                <c:pt idx="1083">
                  <c:v>-7.7843933099999996</c:v>
                </c:pt>
                <c:pt idx="1084">
                  <c:v>-7.7834472699999999</c:v>
                </c:pt>
                <c:pt idx="1085">
                  <c:v>-7.7810058599999996</c:v>
                </c:pt>
                <c:pt idx="1086">
                  <c:v>-7.7747497599999997</c:v>
                </c:pt>
                <c:pt idx="1087">
                  <c:v>-7.77362061</c:v>
                </c:pt>
                <c:pt idx="1088">
                  <c:v>-7.77362061</c:v>
                </c:pt>
                <c:pt idx="1089">
                  <c:v>-7.7743530300000003</c:v>
                </c:pt>
                <c:pt idx="1090">
                  <c:v>-7.7730407699999997</c:v>
                </c:pt>
                <c:pt idx="1091">
                  <c:v>-7.7770996099999996</c:v>
                </c:pt>
                <c:pt idx="1092">
                  <c:v>-7.7770996099999996</c:v>
                </c:pt>
                <c:pt idx="1093">
                  <c:v>-7.7748107900000001</c:v>
                </c:pt>
                <c:pt idx="1094">
                  <c:v>-7.7748107900000001</c:v>
                </c:pt>
                <c:pt idx="1095">
                  <c:v>-7.7768554700000001</c:v>
                </c:pt>
                <c:pt idx="1096">
                  <c:v>-7.7788391099999998</c:v>
                </c:pt>
                <c:pt idx="1097">
                  <c:v>-7.7799987799999997</c:v>
                </c:pt>
                <c:pt idx="1098">
                  <c:v>-7.7799987799999997</c:v>
                </c:pt>
                <c:pt idx="1099">
                  <c:v>-7.7795104999999998</c:v>
                </c:pt>
                <c:pt idx="1100">
                  <c:v>-7.7740783699999998</c:v>
                </c:pt>
                <c:pt idx="1101">
                  <c:v>-7.7740783699999998</c:v>
                </c:pt>
                <c:pt idx="1102">
                  <c:v>-7.7718200700000004</c:v>
                </c:pt>
                <c:pt idx="1103">
                  <c:v>-7.7689819299999998</c:v>
                </c:pt>
                <c:pt idx="1104">
                  <c:v>-7.7689819299999998</c:v>
                </c:pt>
                <c:pt idx="1105">
                  <c:v>-7.7664489699999999</c:v>
                </c:pt>
                <c:pt idx="1106">
                  <c:v>-7.7666015599999998</c:v>
                </c:pt>
                <c:pt idx="1107">
                  <c:v>-7.7666015599999998</c:v>
                </c:pt>
                <c:pt idx="1108">
                  <c:v>-7.7700195299999999</c:v>
                </c:pt>
                <c:pt idx="1109">
                  <c:v>-7.7722778300000002</c:v>
                </c:pt>
                <c:pt idx="1110">
                  <c:v>-7.7723693799999998</c:v>
                </c:pt>
                <c:pt idx="1111">
                  <c:v>-7.7729187</c:v>
                </c:pt>
                <c:pt idx="1112">
                  <c:v>-7.7637023899999997</c:v>
                </c:pt>
                <c:pt idx="1113">
                  <c:v>-7.7614440900000004</c:v>
                </c:pt>
                <c:pt idx="1114">
                  <c:v>-7.7614440900000004</c:v>
                </c:pt>
                <c:pt idx="1115">
                  <c:v>-7.7616272000000004</c:v>
                </c:pt>
                <c:pt idx="1116">
                  <c:v>-7.76376343</c:v>
                </c:pt>
                <c:pt idx="1117">
                  <c:v>-7.76376343</c:v>
                </c:pt>
                <c:pt idx="1118">
                  <c:v>-7.7625122099999997</c:v>
                </c:pt>
                <c:pt idx="1119">
                  <c:v>-7.7594909699999999</c:v>
                </c:pt>
                <c:pt idx="1120">
                  <c:v>-7.7597656300000004</c:v>
                </c:pt>
                <c:pt idx="1121">
                  <c:v>-7.7607116700000001</c:v>
                </c:pt>
                <c:pt idx="1122">
                  <c:v>-7.7615966800000002</c:v>
                </c:pt>
                <c:pt idx="1123">
                  <c:v>-7.7590942399999996</c:v>
                </c:pt>
                <c:pt idx="1124">
                  <c:v>-7.7590942399999996</c:v>
                </c:pt>
                <c:pt idx="1125">
                  <c:v>-7.7528686499999999</c:v>
                </c:pt>
                <c:pt idx="1126">
                  <c:v>-7.7524108900000002</c:v>
                </c:pt>
                <c:pt idx="1127">
                  <c:v>-7.7524108900000002</c:v>
                </c:pt>
                <c:pt idx="1128">
                  <c:v>-7.7593078599999998</c:v>
                </c:pt>
                <c:pt idx="1129">
                  <c:v>-7.7561645500000003</c:v>
                </c:pt>
                <c:pt idx="1130">
                  <c:v>-7.7561645500000003</c:v>
                </c:pt>
                <c:pt idx="1131">
                  <c:v>-7.7477416999999997</c:v>
                </c:pt>
                <c:pt idx="1132">
                  <c:v>-7.7409057600000004</c:v>
                </c:pt>
                <c:pt idx="1133">
                  <c:v>-7.7409057600000004</c:v>
                </c:pt>
                <c:pt idx="1134">
                  <c:v>-7.7449951199999996</c:v>
                </c:pt>
                <c:pt idx="1135">
                  <c:v>-7.7509460399999996</c:v>
                </c:pt>
                <c:pt idx="1136">
                  <c:v>-7.7493591300000002</c:v>
                </c:pt>
                <c:pt idx="1137">
                  <c:v>-7.7462463399999999</c:v>
                </c:pt>
                <c:pt idx="1138">
                  <c:v>-7.7429199200000003</c:v>
                </c:pt>
                <c:pt idx="1139">
                  <c:v>-7.7406921400000002</c:v>
                </c:pt>
                <c:pt idx="1140">
                  <c:v>-7.7406921400000002</c:v>
                </c:pt>
                <c:pt idx="1141">
                  <c:v>-7.7383117700000001</c:v>
                </c:pt>
                <c:pt idx="1142">
                  <c:v>-7.7333373999999999</c:v>
                </c:pt>
                <c:pt idx="1143">
                  <c:v>-7.7333373999999999</c:v>
                </c:pt>
                <c:pt idx="1144">
                  <c:v>-7.7340698200000002</c:v>
                </c:pt>
                <c:pt idx="1145">
                  <c:v>-7.7340698200000002</c:v>
                </c:pt>
                <c:pt idx="1146">
                  <c:v>-7.7318420400000001</c:v>
                </c:pt>
                <c:pt idx="1147">
                  <c:v>-7.7300414999999996</c:v>
                </c:pt>
                <c:pt idx="1148">
                  <c:v>-7.7300414999999996</c:v>
                </c:pt>
                <c:pt idx="1149">
                  <c:v>-7.7269592300000003</c:v>
                </c:pt>
                <c:pt idx="1150">
                  <c:v>-7.7252807600000004</c:v>
                </c:pt>
                <c:pt idx="1151">
                  <c:v>-7.7221069299999998</c:v>
                </c:pt>
                <c:pt idx="1152">
                  <c:v>-7.7221069299999998</c:v>
                </c:pt>
                <c:pt idx="1153">
                  <c:v>-7.7254028300000002</c:v>
                </c:pt>
                <c:pt idx="1154">
                  <c:v>-7.7248229999999998</c:v>
                </c:pt>
                <c:pt idx="1155">
                  <c:v>-7.7171020500000003</c:v>
                </c:pt>
                <c:pt idx="1156">
                  <c:v>-7.7171020500000003</c:v>
                </c:pt>
                <c:pt idx="1157">
                  <c:v>-7.7210388200000004</c:v>
                </c:pt>
                <c:pt idx="1158">
                  <c:v>-7.7210388200000004</c:v>
                </c:pt>
                <c:pt idx="1159">
                  <c:v>-7.7220153800000002</c:v>
                </c:pt>
                <c:pt idx="1160">
                  <c:v>-7.7223510700000002</c:v>
                </c:pt>
                <c:pt idx="1161">
                  <c:v>-7.7223510700000002</c:v>
                </c:pt>
                <c:pt idx="1162">
                  <c:v>-7.7175903300000002</c:v>
                </c:pt>
                <c:pt idx="1163">
                  <c:v>-7.7066039999999996</c:v>
                </c:pt>
                <c:pt idx="1164">
                  <c:v>-7.7066039999999996</c:v>
                </c:pt>
                <c:pt idx="1165">
                  <c:v>-7.7101745599999996</c:v>
                </c:pt>
                <c:pt idx="1166">
                  <c:v>-7.7093200700000004</c:v>
                </c:pt>
                <c:pt idx="1167">
                  <c:v>-7.7093200700000004</c:v>
                </c:pt>
                <c:pt idx="1168">
                  <c:v>-7.7072753900000004</c:v>
                </c:pt>
                <c:pt idx="1169">
                  <c:v>-7.6994628900000004</c:v>
                </c:pt>
                <c:pt idx="1170">
                  <c:v>-7.7007751500000001</c:v>
                </c:pt>
                <c:pt idx="1171">
                  <c:v>-7.7007751500000001</c:v>
                </c:pt>
                <c:pt idx="1172">
                  <c:v>-7.7148742700000001</c:v>
                </c:pt>
                <c:pt idx="1173">
                  <c:v>-7.7135009800000001</c:v>
                </c:pt>
                <c:pt idx="1174">
                  <c:v>-7.7135009800000001</c:v>
                </c:pt>
                <c:pt idx="1175">
                  <c:v>-7.7068786600000001</c:v>
                </c:pt>
                <c:pt idx="1176">
                  <c:v>-7.7020568799999998</c:v>
                </c:pt>
                <c:pt idx="1177">
                  <c:v>-7.7020568799999998</c:v>
                </c:pt>
                <c:pt idx="1178">
                  <c:v>-7.6980590800000002</c:v>
                </c:pt>
                <c:pt idx="1179">
                  <c:v>-7.6991577099999997</c:v>
                </c:pt>
                <c:pt idx="1180">
                  <c:v>-7.6943969699999997</c:v>
                </c:pt>
                <c:pt idx="1181">
                  <c:v>-7.6907653800000002</c:v>
                </c:pt>
                <c:pt idx="1182">
                  <c:v>-7.6855163600000003</c:v>
                </c:pt>
                <c:pt idx="1183">
                  <c:v>-7.6919555700000002</c:v>
                </c:pt>
                <c:pt idx="1184">
                  <c:v>-7.6919555700000002</c:v>
                </c:pt>
                <c:pt idx="1185">
                  <c:v>-7.6955261200000002</c:v>
                </c:pt>
                <c:pt idx="1186">
                  <c:v>-7.6978759800000001</c:v>
                </c:pt>
                <c:pt idx="1187">
                  <c:v>-7.6978759800000001</c:v>
                </c:pt>
                <c:pt idx="1188">
                  <c:v>-7.6945800799999997</c:v>
                </c:pt>
                <c:pt idx="1189">
                  <c:v>-7.6865234400000002</c:v>
                </c:pt>
                <c:pt idx="1190">
                  <c:v>-7.6865234400000002</c:v>
                </c:pt>
                <c:pt idx="1191">
                  <c:v>-7.6853637700000004</c:v>
                </c:pt>
                <c:pt idx="1192">
                  <c:v>-7.6841430700000002</c:v>
                </c:pt>
                <c:pt idx="1193">
                  <c:v>-7.6809387200000003</c:v>
                </c:pt>
                <c:pt idx="1194">
                  <c:v>-7.6809387200000003</c:v>
                </c:pt>
                <c:pt idx="1195">
                  <c:v>-7.6771240199999999</c:v>
                </c:pt>
                <c:pt idx="1196">
                  <c:v>-7.6765747099999997</c:v>
                </c:pt>
                <c:pt idx="1197">
                  <c:v>-7.6765747099999997</c:v>
                </c:pt>
                <c:pt idx="1198">
                  <c:v>-7.6727600100000002</c:v>
                </c:pt>
                <c:pt idx="1199">
                  <c:v>-7.6723022500000004</c:v>
                </c:pt>
                <c:pt idx="1200">
                  <c:v>-7.6723022500000004</c:v>
                </c:pt>
                <c:pt idx="1201">
                  <c:v>-7.6723938</c:v>
                </c:pt>
                <c:pt idx="1202">
                  <c:v>-7.6697082500000002</c:v>
                </c:pt>
                <c:pt idx="1203">
                  <c:v>-7.6697082500000002</c:v>
                </c:pt>
                <c:pt idx="1204">
                  <c:v>-7.6706237799999997</c:v>
                </c:pt>
                <c:pt idx="1205">
                  <c:v>-7.6632995599999996</c:v>
                </c:pt>
                <c:pt idx="1206">
                  <c:v>-7.6607971199999998</c:v>
                </c:pt>
                <c:pt idx="1207">
                  <c:v>-7.6620788600000003</c:v>
                </c:pt>
                <c:pt idx="1208">
                  <c:v>-7.6572265599999998</c:v>
                </c:pt>
                <c:pt idx="1209">
                  <c:v>-7.6579589800000001</c:v>
                </c:pt>
                <c:pt idx="1210">
                  <c:v>-7.6579589800000001</c:v>
                </c:pt>
                <c:pt idx="1211">
                  <c:v>-7.6626892099999999</c:v>
                </c:pt>
                <c:pt idx="1212">
                  <c:v>-7.6602172900000003</c:v>
                </c:pt>
                <c:pt idx="1213">
                  <c:v>-7.6528930700000002</c:v>
                </c:pt>
                <c:pt idx="1214">
                  <c:v>-7.6528930700000002</c:v>
                </c:pt>
                <c:pt idx="1215">
                  <c:v>-7.6489563</c:v>
                </c:pt>
                <c:pt idx="1216">
                  <c:v>-7.6456909199999998</c:v>
                </c:pt>
                <c:pt idx="1217">
                  <c:v>-7.6443786600000001</c:v>
                </c:pt>
                <c:pt idx="1218">
                  <c:v>-7.6437683099999996</c:v>
                </c:pt>
                <c:pt idx="1219">
                  <c:v>-7.6410522500000004</c:v>
                </c:pt>
                <c:pt idx="1220">
                  <c:v>-7.6410522500000004</c:v>
                </c:pt>
                <c:pt idx="1221">
                  <c:v>-7.63638306</c:v>
                </c:pt>
                <c:pt idx="1222">
                  <c:v>-7.6337890599999998</c:v>
                </c:pt>
                <c:pt idx="1223">
                  <c:v>-7.6337890599999998</c:v>
                </c:pt>
                <c:pt idx="1224">
                  <c:v>-7.6328430200000001</c:v>
                </c:pt>
                <c:pt idx="1225">
                  <c:v>-7.6321411100000001</c:v>
                </c:pt>
                <c:pt idx="1226">
                  <c:v>-7.6321411100000001</c:v>
                </c:pt>
                <c:pt idx="1227">
                  <c:v>-7.6328430200000001</c:v>
                </c:pt>
                <c:pt idx="1228">
                  <c:v>-7.6269531300000004</c:v>
                </c:pt>
                <c:pt idx="1229">
                  <c:v>-7.6283569299999998</c:v>
                </c:pt>
                <c:pt idx="1230">
                  <c:v>-7.6283569299999998</c:v>
                </c:pt>
                <c:pt idx="1231">
                  <c:v>-7.62872314</c:v>
                </c:pt>
                <c:pt idx="1232">
                  <c:v>-7.6306152300000001</c:v>
                </c:pt>
                <c:pt idx="1233">
                  <c:v>-7.6289672900000003</c:v>
                </c:pt>
                <c:pt idx="1234">
                  <c:v>-7.6239623999999999</c:v>
                </c:pt>
                <c:pt idx="1235">
                  <c:v>-7.6203002900000003</c:v>
                </c:pt>
                <c:pt idx="1236">
                  <c:v>-7.6203002900000003</c:v>
                </c:pt>
                <c:pt idx="1237">
                  <c:v>-7.6150512700000004</c:v>
                </c:pt>
                <c:pt idx="1238">
                  <c:v>-7.6149902300000001</c:v>
                </c:pt>
                <c:pt idx="1239">
                  <c:v>-7.6159362799999997</c:v>
                </c:pt>
                <c:pt idx="1240">
                  <c:v>-7.6159362799999997</c:v>
                </c:pt>
                <c:pt idx="1241">
                  <c:v>-7.61923218</c:v>
                </c:pt>
                <c:pt idx="1242">
                  <c:v>-7.6224060099999997</c:v>
                </c:pt>
                <c:pt idx="1243">
                  <c:v>-7.6224060099999997</c:v>
                </c:pt>
                <c:pt idx="1244">
                  <c:v>-7.6185913100000002</c:v>
                </c:pt>
                <c:pt idx="1245">
                  <c:v>-7.6152954099999999</c:v>
                </c:pt>
                <c:pt idx="1246">
                  <c:v>-7.6158447300000001</c:v>
                </c:pt>
                <c:pt idx="1247">
                  <c:v>-7.6158447300000001</c:v>
                </c:pt>
                <c:pt idx="1248">
                  <c:v>-7.6106872599999997</c:v>
                </c:pt>
                <c:pt idx="1249">
                  <c:v>-7.6060485800000004</c:v>
                </c:pt>
                <c:pt idx="1250">
                  <c:v>-7.6060485800000004</c:v>
                </c:pt>
                <c:pt idx="1251">
                  <c:v>-7.6123352100000004</c:v>
                </c:pt>
                <c:pt idx="1252">
                  <c:v>-7.6064453099999998</c:v>
                </c:pt>
                <c:pt idx="1253">
                  <c:v>-7.6064453099999998</c:v>
                </c:pt>
                <c:pt idx="1254">
                  <c:v>-7.6046752900000003</c:v>
                </c:pt>
                <c:pt idx="1255">
                  <c:v>-7.6012878400000004</c:v>
                </c:pt>
                <c:pt idx="1256">
                  <c:v>-7.6047058099999996</c:v>
                </c:pt>
                <c:pt idx="1257">
                  <c:v>-7.6047058099999996</c:v>
                </c:pt>
                <c:pt idx="1258">
                  <c:v>-7.5998229999999998</c:v>
                </c:pt>
                <c:pt idx="1259">
                  <c:v>-7.5970153800000002</c:v>
                </c:pt>
                <c:pt idx="1260">
                  <c:v>-7.59613037</c:v>
                </c:pt>
                <c:pt idx="1261">
                  <c:v>-7.6021423300000004</c:v>
                </c:pt>
                <c:pt idx="1262">
                  <c:v>-7.6001281699999996</c:v>
                </c:pt>
                <c:pt idx="1263">
                  <c:v>-7.6001281699999996</c:v>
                </c:pt>
                <c:pt idx="1264">
                  <c:v>-7.5962219199999996</c:v>
                </c:pt>
                <c:pt idx="1265">
                  <c:v>-7.5979309099999996</c:v>
                </c:pt>
                <c:pt idx="1266">
                  <c:v>-7.6021728499999996</c:v>
                </c:pt>
                <c:pt idx="1267">
                  <c:v>-7.6021728499999996</c:v>
                </c:pt>
                <c:pt idx="1268">
                  <c:v>-7.6007995599999996</c:v>
                </c:pt>
                <c:pt idx="1269">
                  <c:v>-7.6011962899999999</c:v>
                </c:pt>
                <c:pt idx="1270">
                  <c:v>-7.6020202599999998</c:v>
                </c:pt>
                <c:pt idx="1271">
                  <c:v>-7.6074523899999997</c:v>
                </c:pt>
                <c:pt idx="1272">
                  <c:v>-7.6072387700000004</c:v>
                </c:pt>
                <c:pt idx="1273">
                  <c:v>-7.6072387700000004</c:v>
                </c:pt>
                <c:pt idx="1274">
                  <c:v>-7.6078185999999999</c:v>
                </c:pt>
                <c:pt idx="1275">
                  <c:v>-7.6110534699999999</c:v>
                </c:pt>
                <c:pt idx="1276">
                  <c:v>-7.6181335399999996</c:v>
                </c:pt>
                <c:pt idx="1277">
                  <c:v>-7.6181335399999996</c:v>
                </c:pt>
                <c:pt idx="1278">
                  <c:v>-7.61532593</c:v>
                </c:pt>
                <c:pt idx="1279">
                  <c:v>-7.61532593</c:v>
                </c:pt>
                <c:pt idx="1280">
                  <c:v>-7.6138610800000004</c:v>
                </c:pt>
                <c:pt idx="1281">
                  <c:v>-7.6169128400000004</c:v>
                </c:pt>
                <c:pt idx="1282">
                  <c:v>-7.6152954099999999</c:v>
                </c:pt>
                <c:pt idx="1283">
                  <c:v>-7.6152954099999999</c:v>
                </c:pt>
                <c:pt idx="1284">
                  <c:v>-7.6145935099999997</c:v>
                </c:pt>
                <c:pt idx="1285">
                  <c:v>-7.6118469199999996</c:v>
                </c:pt>
                <c:pt idx="1286">
                  <c:v>-7.61737061</c:v>
                </c:pt>
                <c:pt idx="1287">
                  <c:v>-7.6210022000000004</c:v>
                </c:pt>
                <c:pt idx="1288">
                  <c:v>-7.6242980999999999</c:v>
                </c:pt>
                <c:pt idx="1289">
                  <c:v>-7.6236572300000001</c:v>
                </c:pt>
                <c:pt idx="1290">
                  <c:v>-7.6236572300000001</c:v>
                </c:pt>
                <c:pt idx="1291">
                  <c:v>-7.6207275399999999</c:v>
                </c:pt>
                <c:pt idx="1292">
                  <c:v>-7.6183166499999997</c:v>
                </c:pt>
                <c:pt idx="1293">
                  <c:v>-7.6183166499999997</c:v>
                </c:pt>
                <c:pt idx="1294">
                  <c:v>-7.6188964800000001</c:v>
                </c:pt>
                <c:pt idx="1295">
                  <c:v>-7.62075806</c:v>
                </c:pt>
                <c:pt idx="1296">
                  <c:v>-7.6216735800000004</c:v>
                </c:pt>
                <c:pt idx="1297">
                  <c:v>-7.6184997599999997</c:v>
                </c:pt>
                <c:pt idx="1298">
                  <c:v>-7.6172180200000001</c:v>
                </c:pt>
                <c:pt idx="1299">
                  <c:v>-7.6174926799999998</c:v>
                </c:pt>
                <c:pt idx="1300">
                  <c:v>-7.6174926799999998</c:v>
                </c:pt>
                <c:pt idx="1301">
                  <c:v>-7.6127929700000001</c:v>
                </c:pt>
                <c:pt idx="1302">
                  <c:v>-7.6160583500000003</c:v>
                </c:pt>
                <c:pt idx="1303">
                  <c:v>-7.6150512700000004</c:v>
                </c:pt>
                <c:pt idx="1304">
                  <c:v>-7.6150512700000004</c:v>
                </c:pt>
                <c:pt idx="1305">
                  <c:v>-7.6123352100000004</c:v>
                </c:pt>
                <c:pt idx="1306">
                  <c:v>-7.6123352100000004</c:v>
                </c:pt>
                <c:pt idx="1307">
                  <c:v>-7.6201477100000004</c:v>
                </c:pt>
                <c:pt idx="1308">
                  <c:v>-7.6306152300000001</c:v>
                </c:pt>
                <c:pt idx="1309">
                  <c:v>-7.6332092300000003</c:v>
                </c:pt>
                <c:pt idx="1310">
                  <c:v>-7.6332092300000003</c:v>
                </c:pt>
                <c:pt idx="1311">
                  <c:v>-7.6251525899999999</c:v>
                </c:pt>
                <c:pt idx="1312">
                  <c:v>-7.59375</c:v>
                </c:pt>
                <c:pt idx="1313">
                  <c:v>-7.5682983400000001</c:v>
                </c:pt>
                <c:pt idx="1314">
                  <c:v>-7.5494995100000004</c:v>
                </c:pt>
                <c:pt idx="1315">
                  <c:v>-7.5266723600000001</c:v>
                </c:pt>
                <c:pt idx="1316">
                  <c:v>-7.5266723600000001</c:v>
                </c:pt>
                <c:pt idx="1317">
                  <c:v>-7.5007324200000003</c:v>
                </c:pt>
                <c:pt idx="1318">
                  <c:v>-7.4749755899999997</c:v>
                </c:pt>
                <c:pt idx="1319">
                  <c:v>-7.4487609900000002</c:v>
                </c:pt>
                <c:pt idx="1320">
                  <c:v>-7.4487609900000002</c:v>
                </c:pt>
                <c:pt idx="1321">
                  <c:v>-7.42306519</c:v>
                </c:pt>
                <c:pt idx="1322">
                  <c:v>-7.3944397000000004</c:v>
                </c:pt>
                <c:pt idx="1323">
                  <c:v>-7.3677673300000004</c:v>
                </c:pt>
                <c:pt idx="1324">
                  <c:v>-7.3381958000000003</c:v>
                </c:pt>
                <c:pt idx="1325">
                  <c:v>-7.3088378900000004</c:v>
                </c:pt>
                <c:pt idx="1326">
                  <c:v>-7.3088378900000004</c:v>
                </c:pt>
                <c:pt idx="1327">
                  <c:v>-7.2793579099999999</c:v>
                </c:pt>
                <c:pt idx="1328">
                  <c:v>-7.2489623999999999</c:v>
                </c:pt>
                <c:pt idx="1329">
                  <c:v>-7.2184448200000002</c:v>
                </c:pt>
                <c:pt idx="1330">
                  <c:v>-7.2184448200000002</c:v>
                </c:pt>
                <c:pt idx="1331">
                  <c:v>-7.18902588</c:v>
                </c:pt>
                <c:pt idx="1332">
                  <c:v>-7.1238403300000002</c:v>
                </c:pt>
                <c:pt idx="1333">
                  <c:v>-7.1238403300000002</c:v>
                </c:pt>
                <c:pt idx="1334">
                  <c:v>-7.0903015099999998</c:v>
                </c:pt>
                <c:pt idx="1335">
                  <c:v>-7.0565185499999998</c:v>
                </c:pt>
                <c:pt idx="1336">
                  <c:v>-7.0565185499999998</c:v>
                </c:pt>
                <c:pt idx="1337">
                  <c:v>-7.0231628400000004</c:v>
                </c:pt>
                <c:pt idx="1338">
                  <c:v>-6.9884338399999999</c:v>
                </c:pt>
                <c:pt idx="1339">
                  <c:v>-6.9537963899999999</c:v>
                </c:pt>
                <c:pt idx="1340">
                  <c:v>-6.9195556600000003</c:v>
                </c:pt>
                <c:pt idx="1341">
                  <c:v>-6.8876342800000003</c:v>
                </c:pt>
                <c:pt idx="1342">
                  <c:v>-6.8876342800000003</c:v>
                </c:pt>
                <c:pt idx="1343">
                  <c:v>-6.8534545900000001</c:v>
                </c:pt>
                <c:pt idx="1344">
                  <c:v>-6.8189392099999999</c:v>
                </c:pt>
                <c:pt idx="1345">
                  <c:v>-6.7831726100000003</c:v>
                </c:pt>
                <c:pt idx="1346">
                  <c:v>-6.7831726100000003</c:v>
                </c:pt>
                <c:pt idx="1347">
                  <c:v>-6.7486877400000003</c:v>
                </c:pt>
                <c:pt idx="1348">
                  <c:v>-6.7178649899999998</c:v>
                </c:pt>
                <c:pt idx="1349">
                  <c:v>-6.6836242700000001</c:v>
                </c:pt>
                <c:pt idx="1350">
                  <c:v>-6.6490478499999996</c:v>
                </c:pt>
                <c:pt idx="1351">
                  <c:v>-6.6171264599999997</c:v>
                </c:pt>
                <c:pt idx="1352">
                  <c:v>-6.5840454099999999</c:v>
                </c:pt>
                <c:pt idx="1353">
                  <c:v>-6.5840454099999999</c:v>
                </c:pt>
                <c:pt idx="1354">
                  <c:v>-6.5498352100000004</c:v>
                </c:pt>
                <c:pt idx="1355">
                  <c:v>-6.5156555200000001</c:v>
                </c:pt>
                <c:pt idx="1356">
                  <c:v>-6.5156555200000001</c:v>
                </c:pt>
                <c:pt idx="1357">
                  <c:v>-6.4805908199999998</c:v>
                </c:pt>
                <c:pt idx="1358">
                  <c:v>-6.4110717800000003</c:v>
                </c:pt>
                <c:pt idx="1359">
                  <c:v>-6.4110717800000003</c:v>
                </c:pt>
                <c:pt idx="1360">
                  <c:v>-6.3764038100000002</c:v>
                </c:pt>
                <c:pt idx="1361">
                  <c:v>-6.3448486300000004</c:v>
                </c:pt>
                <c:pt idx="1362">
                  <c:v>-6.3448486300000004</c:v>
                </c:pt>
                <c:pt idx="1363">
                  <c:v>-6.3083190900000004</c:v>
                </c:pt>
                <c:pt idx="1364">
                  <c:v>-6.2736816400000004</c:v>
                </c:pt>
                <c:pt idx="1365">
                  <c:v>-6.2432861300000004</c:v>
                </c:pt>
                <c:pt idx="1366">
                  <c:v>-6.2079772899999996</c:v>
                </c:pt>
                <c:pt idx="1367">
                  <c:v>-6.17306519</c:v>
                </c:pt>
                <c:pt idx="1368">
                  <c:v>-6.1386718800000004</c:v>
                </c:pt>
                <c:pt idx="1369">
                  <c:v>-6.1386718800000004</c:v>
                </c:pt>
                <c:pt idx="1370">
                  <c:v>-6.1045532199999997</c:v>
                </c:pt>
                <c:pt idx="1371">
                  <c:v>-6.0705871599999996</c:v>
                </c:pt>
                <c:pt idx="1372">
                  <c:v>-6.0705871599999996</c:v>
                </c:pt>
                <c:pt idx="1373">
                  <c:v>-6.0353088399999999</c:v>
                </c:pt>
                <c:pt idx="1374">
                  <c:v>-5.9999084500000004</c:v>
                </c:pt>
                <c:pt idx="1375">
                  <c:v>-5.9651489299999998</c:v>
                </c:pt>
                <c:pt idx="1376">
                  <c:v>-5.9349365199999999</c:v>
                </c:pt>
                <c:pt idx="1377">
                  <c:v>-5.89505005</c:v>
                </c:pt>
                <c:pt idx="1378">
                  <c:v>-5.8657836899999998</c:v>
                </c:pt>
                <c:pt idx="1379">
                  <c:v>-5.8657836899999998</c:v>
                </c:pt>
                <c:pt idx="1380">
                  <c:v>-5.8285217300000003</c:v>
                </c:pt>
                <c:pt idx="1381">
                  <c:v>-5.7955932600000004</c:v>
                </c:pt>
                <c:pt idx="1382">
                  <c:v>-5.7643127400000003</c:v>
                </c:pt>
                <c:pt idx="1383">
                  <c:v>-5.7643127400000003</c:v>
                </c:pt>
                <c:pt idx="1384">
                  <c:v>-5.6938171400000002</c:v>
                </c:pt>
                <c:pt idx="1385">
                  <c:v>-5.6938171400000002</c:v>
                </c:pt>
                <c:pt idx="1386">
                  <c:v>-5.6585388200000004</c:v>
                </c:pt>
                <c:pt idx="1387">
                  <c:v>-5.62533569</c:v>
                </c:pt>
                <c:pt idx="1388">
                  <c:v>-5.5872192399999996</c:v>
                </c:pt>
                <c:pt idx="1389">
                  <c:v>-5.5872192399999996</c:v>
                </c:pt>
                <c:pt idx="1390">
                  <c:v>-5.5521545400000001</c:v>
                </c:pt>
                <c:pt idx="1391">
                  <c:v>-5.5203247099999997</c:v>
                </c:pt>
                <c:pt idx="1392">
                  <c:v>-5.4850769000000001</c:v>
                </c:pt>
                <c:pt idx="1393">
                  <c:v>-5.4497680700000002</c:v>
                </c:pt>
                <c:pt idx="1394">
                  <c:v>-5.4168396000000003</c:v>
                </c:pt>
                <c:pt idx="1395">
                  <c:v>-5.3867797900000003</c:v>
                </c:pt>
                <c:pt idx="1396">
                  <c:v>-5.3867797900000003</c:v>
                </c:pt>
                <c:pt idx="1397">
                  <c:v>-5.3494262700000004</c:v>
                </c:pt>
                <c:pt idx="1398">
                  <c:v>-5.3170471199999998</c:v>
                </c:pt>
                <c:pt idx="1399">
                  <c:v>-5.3170471199999998</c:v>
                </c:pt>
                <c:pt idx="1400">
                  <c:v>-5.2822876000000001</c:v>
                </c:pt>
                <c:pt idx="1401">
                  <c:v>-5.2120971699999998</c:v>
                </c:pt>
                <c:pt idx="1402">
                  <c:v>-5.2120971699999998</c:v>
                </c:pt>
                <c:pt idx="1403">
                  <c:v>-5.1770019500000002</c:v>
                </c:pt>
                <c:pt idx="1404">
                  <c:v>-5.1425170900000001</c:v>
                </c:pt>
                <c:pt idx="1405">
                  <c:v>-5.11022949</c:v>
                </c:pt>
                <c:pt idx="1406">
                  <c:v>-5.11022949</c:v>
                </c:pt>
                <c:pt idx="1407">
                  <c:v>-5.0717773399999997</c:v>
                </c:pt>
                <c:pt idx="1408">
                  <c:v>-5.0391235400000003</c:v>
                </c:pt>
                <c:pt idx="1409">
                  <c:v>-5.0391235400000003</c:v>
                </c:pt>
                <c:pt idx="1410">
                  <c:v>-4.9697570799999999</c:v>
                </c:pt>
                <c:pt idx="1411">
                  <c:v>-4.9343566900000004</c:v>
                </c:pt>
                <c:pt idx="1412">
                  <c:v>-4.9343566900000004</c:v>
                </c:pt>
                <c:pt idx="1413">
                  <c:v>-4.9016113299999997</c:v>
                </c:pt>
                <c:pt idx="1414">
                  <c:v>-4.8663635300000001</c:v>
                </c:pt>
                <c:pt idx="1415">
                  <c:v>-4.8366394000000001</c:v>
                </c:pt>
                <c:pt idx="1416">
                  <c:v>-4.8366394000000001</c:v>
                </c:pt>
                <c:pt idx="1417">
                  <c:v>-4.7969055200000001</c:v>
                </c:pt>
                <c:pt idx="1418">
                  <c:v>-4.7669982900000001</c:v>
                </c:pt>
                <c:pt idx="1419">
                  <c:v>-4.7319335899999997</c:v>
                </c:pt>
                <c:pt idx="1420">
                  <c:v>-4.6918335000000004</c:v>
                </c:pt>
                <c:pt idx="1421">
                  <c:v>-4.6593627900000003</c:v>
                </c:pt>
                <c:pt idx="1422">
                  <c:v>-4.6593627900000003</c:v>
                </c:pt>
                <c:pt idx="1423">
                  <c:v>-4.6271362299999996</c:v>
                </c:pt>
                <c:pt idx="1424">
                  <c:v>-4.5922851600000003</c:v>
                </c:pt>
                <c:pt idx="1425">
                  <c:v>-4.5569763200000004</c:v>
                </c:pt>
                <c:pt idx="1426">
                  <c:v>-4.5569763200000004</c:v>
                </c:pt>
                <c:pt idx="1427">
                  <c:v>-4.48675537</c:v>
                </c:pt>
                <c:pt idx="1428">
                  <c:v>-4.48675537</c:v>
                </c:pt>
                <c:pt idx="1429">
                  <c:v>-4.4518127400000003</c:v>
                </c:pt>
                <c:pt idx="1430">
                  <c:v>-4.4172363299999997</c:v>
                </c:pt>
                <c:pt idx="1431">
                  <c:v>-4.3848266599999999</c:v>
                </c:pt>
                <c:pt idx="1432">
                  <c:v>-4.3848266599999999</c:v>
                </c:pt>
                <c:pt idx="1433">
                  <c:v>-4.3492431600000003</c:v>
                </c:pt>
                <c:pt idx="1434">
                  <c:v>-4.3167724600000001</c:v>
                </c:pt>
                <c:pt idx="1435">
                  <c:v>-4.2792968800000004</c:v>
                </c:pt>
                <c:pt idx="1436">
                  <c:v>-4.2469787600000002</c:v>
                </c:pt>
                <c:pt idx="1437">
                  <c:v>-4.2117004400000004</c:v>
                </c:pt>
                <c:pt idx="1438">
                  <c:v>-4.2117004400000004</c:v>
                </c:pt>
                <c:pt idx="1439">
                  <c:v>-4.1763915999999996</c:v>
                </c:pt>
                <c:pt idx="1440">
                  <c:v>-4.1417236300000004</c:v>
                </c:pt>
                <c:pt idx="1441">
                  <c:v>-4.1070556600000003</c:v>
                </c:pt>
                <c:pt idx="1442">
                  <c:v>-4.1070556600000003</c:v>
                </c:pt>
                <c:pt idx="1443">
                  <c:v>-4.0744934099999996</c:v>
                </c:pt>
                <c:pt idx="1444">
                  <c:v>-4.0398254400000004</c:v>
                </c:pt>
                <c:pt idx="1445">
                  <c:v>-4.0049133299999999</c:v>
                </c:pt>
                <c:pt idx="1446">
                  <c:v>-3.9692382799999999</c:v>
                </c:pt>
                <c:pt idx="1447">
                  <c:v>-3.9342956500000001</c:v>
                </c:pt>
                <c:pt idx="1448">
                  <c:v>-3.9342956500000001</c:v>
                </c:pt>
                <c:pt idx="1449">
                  <c:v>-3.8994445799999999</c:v>
                </c:pt>
                <c:pt idx="1450">
                  <c:v>-3.8640747100000001</c:v>
                </c:pt>
                <c:pt idx="1451">
                  <c:v>-3.8292846699999998</c:v>
                </c:pt>
                <c:pt idx="1452">
                  <c:v>-3.8292846699999998</c:v>
                </c:pt>
                <c:pt idx="1453">
                  <c:v>-3.7941894500000002</c:v>
                </c:pt>
                <c:pt idx="1454">
                  <c:v>-3.7592468299999999</c:v>
                </c:pt>
                <c:pt idx="1455">
                  <c:v>-3.7248840300000001</c:v>
                </c:pt>
                <c:pt idx="1456">
                  <c:v>-3.6900634800000001</c:v>
                </c:pt>
                <c:pt idx="1457">
                  <c:v>-3.6569213899999999</c:v>
                </c:pt>
                <c:pt idx="1458">
                  <c:v>-3.6569213899999999</c:v>
                </c:pt>
                <c:pt idx="1459">
                  <c:v>-3.6217956500000001</c:v>
                </c:pt>
                <c:pt idx="1460">
                  <c:v>-3.5893859899999998</c:v>
                </c:pt>
                <c:pt idx="1461">
                  <c:v>-3.5546264600000002</c:v>
                </c:pt>
                <c:pt idx="1462">
                  <c:v>-3.5546264600000002</c:v>
                </c:pt>
                <c:pt idx="1463">
                  <c:v>-3.5199279799999998</c:v>
                </c:pt>
                <c:pt idx="1464">
                  <c:v>-3.4487915</c:v>
                </c:pt>
                <c:pt idx="1465">
                  <c:v>-3.4487915</c:v>
                </c:pt>
                <c:pt idx="1466">
                  <c:v>-3.4137573200000002</c:v>
                </c:pt>
                <c:pt idx="1467">
                  <c:v>-3.3789978000000001</c:v>
                </c:pt>
                <c:pt idx="1468">
                  <c:v>-3.3789978000000001</c:v>
                </c:pt>
                <c:pt idx="1469">
                  <c:v>-3.3468627899999999</c:v>
                </c:pt>
                <c:pt idx="1470">
                  <c:v>-3.3095092799999999</c:v>
                </c:pt>
                <c:pt idx="1471">
                  <c:v>-3.2741088899999999</c:v>
                </c:pt>
                <c:pt idx="1472">
                  <c:v>-3.2741088899999999</c:v>
                </c:pt>
                <c:pt idx="1473">
                  <c:v>-3.2067871100000001</c:v>
                </c:pt>
                <c:pt idx="1474">
                  <c:v>-3.1717834499999999</c:v>
                </c:pt>
                <c:pt idx="1475">
                  <c:v>-3.1717834499999999</c:v>
                </c:pt>
                <c:pt idx="1476">
                  <c:v>-3.13943481</c:v>
                </c:pt>
                <c:pt idx="1477">
                  <c:v>-3.1046447800000001</c:v>
                </c:pt>
                <c:pt idx="1478">
                  <c:v>-3.1046447800000001</c:v>
                </c:pt>
                <c:pt idx="1479">
                  <c:v>-3.0590515100000002</c:v>
                </c:pt>
                <c:pt idx="1480">
                  <c:v>-3.0590515100000002</c:v>
                </c:pt>
                <c:pt idx="1481">
                  <c:v>-2.97180176</c:v>
                </c:pt>
                <c:pt idx="1482">
                  <c:v>-2.97180176</c:v>
                </c:pt>
                <c:pt idx="1483">
                  <c:v>-2.9390869099999999</c:v>
                </c:pt>
                <c:pt idx="1484">
                  <c:v>-2.9092712399999998</c:v>
                </c:pt>
                <c:pt idx="1485">
                  <c:v>-2.8716430700000002</c:v>
                </c:pt>
                <c:pt idx="1486">
                  <c:v>-2.8716430700000002</c:v>
                </c:pt>
                <c:pt idx="1487">
                  <c:v>-2.8369445799999999</c:v>
                </c:pt>
                <c:pt idx="1488">
                  <c:v>-2.8024292000000002</c:v>
                </c:pt>
                <c:pt idx="1489">
                  <c:v>-2.8024292000000002</c:v>
                </c:pt>
                <c:pt idx="1490">
                  <c:v>-2.7341308600000001</c:v>
                </c:pt>
                <c:pt idx="1491">
                  <c:v>-2.6991577100000002</c:v>
                </c:pt>
                <c:pt idx="1492">
                  <c:v>-2.6991577100000002</c:v>
                </c:pt>
                <c:pt idx="1493">
                  <c:v>-2.6665649400000002</c:v>
                </c:pt>
                <c:pt idx="1494">
                  <c:v>-2.6314392099999999</c:v>
                </c:pt>
                <c:pt idx="1495">
                  <c:v>-2.5968322800000001</c:v>
                </c:pt>
                <c:pt idx="1496">
                  <c:v>-2.5968322800000001</c:v>
                </c:pt>
                <c:pt idx="1497">
                  <c:v>-2.56436157</c:v>
                </c:pt>
                <c:pt idx="1498">
                  <c:v>-2.5296630900000001</c:v>
                </c:pt>
                <c:pt idx="1499">
                  <c:v>-2.49456787</c:v>
                </c:pt>
                <c:pt idx="1500">
                  <c:v>-2.4591369599999999</c:v>
                </c:pt>
                <c:pt idx="1501">
                  <c:v>-2.4245300300000001</c:v>
                </c:pt>
                <c:pt idx="1502">
                  <c:v>-2.4245300300000001</c:v>
                </c:pt>
                <c:pt idx="1503">
                  <c:v>-2.3892822300000001</c:v>
                </c:pt>
                <c:pt idx="1504">
                  <c:v>-2.3564453099999998</c:v>
                </c:pt>
                <c:pt idx="1505">
                  <c:v>-2.3242492700000001</c:v>
                </c:pt>
                <c:pt idx="1506">
                  <c:v>-2.3242492700000001</c:v>
                </c:pt>
                <c:pt idx="1507">
                  <c:v>-2.2893371600000001</c:v>
                </c:pt>
                <c:pt idx="1508">
                  <c:v>-2.2193298299999999</c:v>
                </c:pt>
                <c:pt idx="1509">
                  <c:v>-2.2193298299999999</c:v>
                </c:pt>
                <c:pt idx="1510">
                  <c:v>-2.1841735799999999</c:v>
                </c:pt>
                <c:pt idx="1511">
                  <c:v>-2.1491394000000001</c:v>
                </c:pt>
                <c:pt idx="1512">
                  <c:v>-2.1491394000000001</c:v>
                </c:pt>
                <c:pt idx="1513">
                  <c:v>-2.1170654299999998</c:v>
                </c:pt>
                <c:pt idx="1514">
                  <c:v>-2.0823974600000001</c:v>
                </c:pt>
                <c:pt idx="1515">
                  <c:v>-2.0471801799999998</c:v>
                </c:pt>
                <c:pt idx="1516">
                  <c:v>-2.0471801799999998</c:v>
                </c:pt>
                <c:pt idx="1517">
                  <c:v>-1.9765014599999999</c:v>
                </c:pt>
                <c:pt idx="1518">
                  <c:v>-1.9418029800000001</c:v>
                </c:pt>
                <c:pt idx="1519">
                  <c:v>-1.9418029800000001</c:v>
                </c:pt>
                <c:pt idx="1520">
                  <c:v>-1.90960693</c:v>
                </c:pt>
                <c:pt idx="1521">
                  <c:v>-1.8738708500000001</c:v>
                </c:pt>
                <c:pt idx="1522">
                  <c:v>-1.8390502900000001</c:v>
                </c:pt>
                <c:pt idx="1523">
                  <c:v>-1.8390502900000001</c:v>
                </c:pt>
                <c:pt idx="1524">
                  <c:v>-1.8043212900000001</c:v>
                </c:pt>
                <c:pt idx="1525">
                  <c:v>-1.76931763</c:v>
                </c:pt>
                <c:pt idx="1526">
                  <c:v>-1.7343444800000001</c:v>
                </c:pt>
                <c:pt idx="1527">
                  <c:v>-1.7017517099999999</c:v>
                </c:pt>
                <c:pt idx="1528">
                  <c:v>-1.6664733899999999</c:v>
                </c:pt>
                <c:pt idx="1529">
                  <c:v>-1.6664733899999999</c:v>
                </c:pt>
                <c:pt idx="1530">
                  <c:v>-1.63162231</c:v>
                </c:pt>
                <c:pt idx="1531">
                  <c:v>-1.59701538</c:v>
                </c:pt>
                <c:pt idx="1532">
                  <c:v>-1.59701538</c:v>
                </c:pt>
                <c:pt idx="1533">
                  <c:v>-1.5617675799999999</c:v>
                </c:pt>
                <c:pt idx="1534">
                  <c:v>-1.5273132300000001</c:v>
                </c:pt>
                <c:pt idx="1535">
                  <c:v>-1.49468994</c:v>
                </c:pt>
                <c:pt idx="1536">
                  <c:v>-1.46170044</c:v>
                </c:pt>
                <c:pt idx="1537">
                  <c:v>-1.42437744</c:v>
                </c:pt>
                <c:pt idx="1538">
                  <c:v>-1.3896179200000001</c:v>
                </c:pt>
                <c:pt idx="1539">
                  <c:v>-1.3896179200000001</c:v>
                </c:pt>
                <c:pt idx="1540">
                  <c:v>-1.3571167</c:v>
                </c:pt>
                <c:pt idx="1541">
                  <c:v>-1.3220825199999999</c:v>
                </c:pt>
                <c:pt idx="1542">
                  <c:v>-1.28656006</c:v>
                </c:pt>
                <c:pt idx="1543">
                  <c:v>-1.28656006</c:v>
                </c:pt>
                <c:pt idx="1544">
                  <c:v>-1.2489929200000001</c:v>
                </c:pt>
                <c:pt idx="1545">
                  <c:v>-1.21670532</c:v>
                </c:pt>
                <c:pt idx="1546">
                  <c:v>-1.1789856000000001</c:v>
                </c:pt>
                <c:pt idx="1547">
                  <c:v>-1.14639282</c:v>
                </c:pt>
                <c:pt idx="1548">
                  <c:v>-1.1116333</c:v>
                </c:pt>
                <c:pt idx="1549">
                  <c:v>-1.1116333</c:v>
                </c:pt>
                <c:pt idx="1550">
                  <c:v>-1.07897949</c:v>
                </c:pt>
                <c:pt idx="1551">
                  <c:v>-1.04403687</c:v>
                </c:pt>
                <c:pt idx="1552">
                  <c:v>-1.0095825199999999</c:v>
                </c:pt>
                <c:pt idx="1553">
                  <c:v>-1.0095825199999999</c:v>
                </c:pt>
                <c:pt idx="1554">
                  <c:v>-0.94454956000000001</c:v>
                </c:pt>
                <c:pt idx="1555">
                  <c:v>-0.94454956000000001</c:v>
                </c:pt>
                <c:pt idx="1556">
                  <c:v>-0.90701293999999999</c:v>
                </c:pt>
                <c:pt idx="1557">
                  <c:v>-0.87179565000000003</c:v>
                </c:pt>
                <c:pt idx="1558">
                  <c:v>-0.83700562000000001</c:v>
                </c:pt>
                <c:pt idx="1559">
                  <c:v>-0.83700562000000001</c:v>
                </c:pt>
                <c:pt idx="1560">
                  <c:v>-0.80215453999999997</c:v>
                </c:pt>
                <c:pt idx="1561">
                  <c:v>-0.76947021000000004</c:v>
                </c:pt>
                <c:pt idx="1562">
                  <c:v>-0.73153687000000001</c:v>
                </c:pt>
                <c:pt idx="1563">
                  <c:v>-0.69937134000000001</c:v>
                </c:pt>
                <c:pt idx="1564">
                  <c:v>-0.66397094999999995</c:v>
                </c:pt>
                <c:pt idx="1565">
                  <c:v>-0.66397094999999995</c:v>
                </c:pt>
                <c:pt idx="1566">
                  <c:v>-0.62924194</c:v>
                </c:pt>
                <c:pt idx="1567">
                  <c:v>-0.59698485999999995</c:v>
                </c:pt>
                <c:pt idx="1568">
                  <c:v>-0.55914306999999996</c:v>
                </c:pt>
                <c:pt idx="1569">
                  <c:v>-0.55914306999999996</c:v>
                </c:pt>
                <c:pt idx="1570">
                  <c:v>-0.52429199000000004</c:v>
                </c:pt>
                <c:pt idx="1571">
                  <c:v>-0.49169921999999999</c:v>
                </c:pt>
                <c:pt idx="1572">
                  <c:v>-0.45666504000000002</c:v>
                </c:pt>
                <c:pt idx="1573">
                  <c:v>-0.42163086</c:v>
                </c:pt>
                <c:pt idx="1574">
                  <c:v>-0.39160156000000002</c:v>
                </c:pt>
                <c:pt idx="1575">
                  <c:v>-0.35665893999999998</c:v>
                </c:pt>
                <c:pt idx="1576">
                  <c:v>-0.35665893999999998</c:v>
                </c:pt>
                <c:pt idx="1577">
                  <c:v>-0.32192992999999998</c:v>
                </c:pt>
                <c:pt idx="1578">
                  <c:v>-0.28683471999999999</c:v>
                </c:pt>
                <c:pt idx="1579">
                  <c:v>-0.28683471999999999</c:v>
                </c:pt>
                <c:pt idx="1580">
                  <c:v>-0.25167846999999999</c:v>
                </c:pt>
                <c:pt idx="1581">
                  <c:v>-0.17935181</c:v>
                </c:pt>
                <c:pt idx="1582">
                  <c:v>-0.17935181</c:v>
                </c:pt>
                <c:pt idx="1583">
                  <c:v>-0.14688109999999999</c:v>
                </c:pt>
                <c:pt idx="1584">
                  <c:v>-0.11727905</c:v>
                </c:pt>
                <c:pt idx="1585">
                  <c:v>-8.1909179999999998E-2</c:v>
                </c:pt>
                <c:pt idx="1586">
                  <c:v>-8.1909179999999998E-2</c:v>
                </c:pt>
                <c:pt idx="1587">
                  <c:v>-4.6447750000000003E-2</c:v>
                </c:pt>
                <c:pt idx="1588">
                  <c:v>-1.1566160000000001E-2</c:v>
                </c:pt>
                <c:pt idx="1589">
                  <c:v>-1.1566160000000001E-2</c:v>
                </c:pt>
                <c:pt idx="1590">
                  <c:v>5.8471679999999998E-2</c:v>
                </c:pt>
                <c:pt idx="1591">
                  <c:v>9.3200679999999994E-2</c:v>
                </c:pt>
                <c:pt idx="1592">
                  <c:v>9.3200679999999994E-2</c:v>
                </c:pt>
                <c:pt idx="1593">
                  <c:v>0.12594604000000001</c:v>
                </c:pt>
                <c:pt idx="1594">
                  <c:v>0.16366576999999999</c:v>
                </c:pt>
                <c:pt idx="1595">
                  <c:v>0.19589233</c:v>
                </c:pt>
                <c:pt idx="1596">
                  <c:v>0.19589233</c:v>
                </c:pt>
                <c:pt idx="1597">
                  <c:v>0.23092651</c:v>
                </c:pt>
                <c:pt idx="1598">
                  <c:v>0.26547240999999999</c:v>
                </c:pt>
                <c:pt idx="1599">
                  <c:v>0.30026245000000001</c:v>
                </c:pt>
                <c:pt idx="1600">
                  <c:v>0.33578490999999999</c:v>
                </c:pt>
                <c:pt idx="1601">
                  <c:v>0.37075806</c:v>
                </c:pt>
                <c:pt idx="1602">
                  <c:v>0.37075806</c:v>
                </c:pt>
                <c:pt idx="1603">
                  <c:v>0.40313721000000002</c:v>
                </c:pt>
                <c:pt idx="1604">
                  <c:v>0.44064331000000001</c:v>
                </c:pt>
                <c:pt idx="1605">
                  <c:v>0.47302245999999998</c:v>
                </c:pt>
                <c:pt idx="1606">
                  <c:v>0.47302245999999998</c:v>
                </c:pt>
                <c:pt idx="1607">
                  <c:v>0.50833130000000004</c:v>
                </c:pt>
                <c:pt idx="1608">
                  <c:v>0.54107665999999999</c:v>
                </c:pt>
                <c:pt idx="1609">
                  <c:v>0.57574462999999998</c:v>
                </c:pt>
                <c:pt idx="1610">
                  <c:v>0.61343384000000001</c:v>
                </c:pt>
                <c:pt idx="1611">
                  <c:v>0.64852905000000005</c:v>
                </c:pt>
                <c:pt idx="1612">
                  <c:v>0.64852905000000005</c:v>
                </c:pt>
                <c:pt idx="1613">
                  <c:v>0.67828368999999999</c:v>
                </c:pt>
                <c:pt idx="1614">
                  <c:v>0.71331787000000002</c:v>
                </c:pt>
                <c:pt idx="1615">
                  <c:v>0.74862671000000003</c:v>
                </c:pt>
                <c:pt idx="1616">
                  <c:v>0.74862671000000003</c:v>
                </c:pt>
                <c:pt idx="1617">
                  <c:v>0.81832886000000005</c:v>
                </c:pt>
                <c:pt idx="1618">
                  <c:v>0.81832886000000005</c:v>
                </c:pt>
                <c:pt idx="1619">
                  <c:v>0.85324096999999999</c:v>
                </c:pt>
                <c:pt idx="1620">
                  <c:v>0.88809203999999997</c:v>
                </c:pt>
                <c:pt idx="1621">
                  <c:v>0.92065430000000004</c:v>
                </c:pt>
                <c:pt idx="1622">
                  <c:v>0.92065430000000004</c:v>
                </c:pt>
                <c:pt idx="1623">
                  <c:v>0.953125</c:v>
                </c:pt>
                <c:pt idx="1624">
                  <c:v>0.99093628</c:v>
                </c:pt>
                <c:pt idx="1625">
                  <c:v>1.0235900899999999</c:v>
                </c:pt>
                <c:pt idx="1626">
                  <c:v>1.05880737</c:v>
                </c:pt>
                <c:pt idx="1627">
                  <c:v>1.0937194800000001</c:v>
                </c:pt>
                <c:pt idx="1628">
                  <c:v>1.12838745</c:v>
                </c:pt>
                <c:pt idx="1629">
                  <c:v>1.12838745</c:v>
                </c:pt>
                <c:pt idx="1630">
                  <c:v>1.1608276399999999</c:v>
                </c:pt>
                <c:pt idx="1631">
                  <c:v>1.1957092300000001</c:v>
                </c:pt>
                <c:pt idx="1632">
                  <c:v>1.1957092300000001</c:v>
                </c:pt>
                <c:pt idx="1633">
                  <c:v>1.23098755</c:v>
                </c:pt>
                <c:pt idx="1634">
                  <c:v>1.2656860400000001</c:v>
                </c:pt>
                <c:pt idx="1635">
                  <c:v>1.3005065899999999</c:v>
                </c:pt>
                <c:pt idx="1636">
                  <c:v>1.33551025</c:v>
                </c:pt>
                <c:pt idx="1637">
                  <c:v>1.36795044</c:v>
                </c:pt>
                <c:pt idx="1638">
                  <c:v>1.40298462</c:v>
                </c:pt>
                <c:pt idx="1639">
                  <c:v>1.40298462</c:v>
                </c:pt>
                <c:pt idx="1640">
                  <c:v>1.4385376000000001</c:v>
                </c:pt>
                <c:pt idx="1641">
                  <c:v>1.47073364</c:v>
                </c:pt>
                <c:pt idx="1642">
                  <c:v>1.47073364</c:v>
                </c:pt>
                <c:pt idx="1643">
                  <c:v>1.5057067900000001</c:v>
                </c:pt>
                <c:pt idx="1644">
                  <c:v>1.5783996600000001</c:v>
                </c:pt>
                <c:pt idx="1645">
                  <c:v>1.5783996600000001</c:v>
                </c:pt>
                <c:pt idx="1646">
                  <c:v>1.6084289599999999</c:v>
                </c:pt>
                <c:pt idx="1647">
                  <c:v>1.64581299</c:v>
                </c:pt>
                <c:pt idx="1648">
                  <c:v>1.6784668</c:v>
                </c:pt>
                <c:pt idx="1649">
                  <c:v>1.6784668</c:v>
                </c:pt>
                <c:pt idx="1650">
                  <c:v>1.7138977099999999</c:v>
                </c:pt>
                <c:pt idx="1651">
                  <c:v>1.74880981</c:v>
                </c:pt>
                <c:pt idx="1652">
                  <c:v>1.74880981</c:v>
                </c:pt>
                <c:pt idx="1653">
                  <c:v>1.81610107</c:v>
                </c:pt>
                <c:pt idx="1654">
                  <c:v>1.85351563</c:v>
                </c:pt>
                <c:pt idx="1655">
                  <c:v>1.85351563</c:v>
                </c:pt>
                <c:pt idx="1656">
                  <c:v>1.8881835899999999</c:v>
                </c:pt>
                <c:pt idx="1657">
                  <c:v>1.9233398399999999</c:v>
                </c:pt>
                <c:pt idx="1658">
                  <c:v>1.9233398399999999</c:v>
                </c:pt>
                <c:pt idx="1659">
                  <c:v>1.9559936499999999</c:v>
                </c:pt>
                <c:pt idx="1660">
                  <c:v>1.9931945799999999</c:v>
                </c:pt>
                <c:pt idx="1661">
                  <c:v>2.0282287600000002</c:v>
                </c:pt>
                <c:pt idx="1662">
                  <c:v>2.0604858400000001</c:v>
                </c:pt>
                <c:pt idx="1663">
                  <c:v>2.0930786100000001</c:v>
                </c:pt>
                <c:pt idx="1664">
                  <c:v>2.1284179700000001</c:v>
                </c:pt>
                <c:pt idx="1665">
                  <c:v>2.1284179700000001</c:v>
                </c:pt>
                <c:pt idx="1666">
                  <c:v>2.1634521499999999</c:v>
                </c:pt>
                <c:pt idx="1667">
                  <c:v>2.2007141099999998</c:v>
                </c:pt>
                <c:pt idx="1668">
                  <c:v>2.2007141099999998</c:v>
                </c:pt>
                <c:pt idx="1669">
                  <c:v>2.2236633299999999</c:v>
                </c:pt>
                <c:pt idx="1670">
                  <c:v>2.2241210900000001</c:v>
                </c:pt>
                <c:pt idx="1671">
                  <c:v>2.2241210900000001</c:v>
                </c:pt>
                <c:pt idx="1672">
                  <c:v>2.22393799</c:v>
                </c:pt>
                <c:pt idx="1673">
                  <c:v>2.2238769500000002</c:v>
                </c:pt>
                <c:pt idx="1674">
                  <c:v>2.2239990199999999</c:v>
                </c:pt>
                <c:pt idx="1675">
                  <c:v>2.2239990199999999</c:v>
                </c:pt>
                <c:pt idx="1676">
                  <c:v>2.2239074699999999</c:v>
                </c:pt>
                <c:pt idx="1677">
                  <c:v>2.2241516099999998</c:v>
                </c:pt>
                <c:pt idx="1678">
                  <c:v>2.2240600599999998</c:v>
                </c:pt>
                <c:pt idx="1679">
                  <c:v>2.2239990199999999</c:v>
                </c:pt>
                <c:pt idx="1680">
                  <c:v>2.2236633299999999</c:v>
                </c:pt>
                <c:pt idx="1681">
                  <c:v>2.2236633299999999</c:v>
                </c:pt>
                <c:pt idx="1682">
                  <c:v>2.2238159199999998</c:v>
                </c:pt>
                <c:pt idx="1683">
                  <c:v>2.2239074699999999</c:v>
                </c:pt>
                <c:pt idx="1684">
                  <c:v>2.22375488</c:v>
                </c:pt>
                <c:pt idx="1685">
                  <c:v>2.22375488</c:v>
                </c:pt>
                <c:pt idx="1686">
                  <c:v>2.2236938500000001</c:v>
                </c:pt>
                <c:pt idx="1687">
                  <c:v>2.2236938500000001</c:v>
                </c:pt>
                <c:pt idx="1688">
                  <c:v>2.2236328099999998</c:v>
                </c:pt>
                <c:pt idx="1689">
                  <c:v>2.2236022900000001</c:v>
                </c:pt>
                <c:pt idx="1690">
                  <c:v>2.2238769500000002</c:v>
                </c:pt>
                <c:pt idx="1691">
                  <c:v>2.2238769500000002</c:v>
                </c:pt>
                <c:pt idx="1692">
                  <c:v>2.2238769500000002</c:v>
                </c:pt>
                <c:pt idx="1693">
                  <c:v>2.2237854000000001</c:v>
                </c:pt>
                <c:pt idx="1694">
                  <c:v>2.2238769500000002</c:v>
                </c:pt>
                <c:pt idx="1695">
                  <c:v>2.2238769500000002</c:v>
                </c:pt>
                <c:pt idx="1696">
                  <c:v>2.22418213</c:v>
                </c:pt>
                <c:pt idx="1697">
                  <c:v>2.2240905799999999</c:v>
                </c:pt>
                <c:pt idx="1698">
                  <c:v>2.2240905799999999</c:v>
                </c:pt>
                <c:pt idx="1699">
                  <c:v>2.2239990199999999</c:v>
                </c:pt>
                <c:pt idx="1700">
                  <c:v>2.2240295400000001</c:v>
                </c:pt>
                <c:pt idx="1701">
                  <c:v>2.2240295400000001</c:v>
                </c:pt>
                <c:pt idx="1702">
                  <c:v>2.2242126500000001</c:v>
                </c:pt>
                <c:pt idx="1703">
                  <c:v>2.2241516099999998</c:v>
                </c:pt>
                <c:pt idx="1704">
                  <c:v>2.2239074699999999</c:v>
                </c:pt>
                <c:pt idx="1705">
                  <c:v>2.22375488</c:v>
                </c:pt>
                <c:pt idx="1706">
                  <c:v>2.2235412600000002</c:v>
                </c:pt>
                <c:pt idx="1707">
                  <c:v>2.2235412600000002</c:v>
                </c:pt>
                <c:pt idx="1708">
                  <c:v>2.2236938500000001</c:v>
                </c:pt>
                <c:pt idx="1709">
                  <c:v>2.2238159199999998</c:v>
                </c:pt>
                <c:pt idx="1710">
                  <c:v>2.22384644</c:v>
                </c:pt>
                <c:pt idx="1711">
                  <c:v>2.22384644</c:v>
                </c:pt>
                <c:pt idx="1712">
                  <c:v>2.2238769500000002</c:v>
                </c:pt>
                <c:pt idx="1713">
                  <c:v>2.22375488</c:v>
                </c:pt>
                <c:pt idx="1714">
                  <c:v>2.2236022900000001</c:v>
                </c:pt>
                <c:pt idx="1715">
                  <c:v>2.2236328099999998</c:v>
                </c:pt>
                <c:pt idx="1716">
                  <c:v>2.2239074699999999</c:v>
                </c:pt>
                <c:pt idx="1717">
                  <c:v>2.22393799</c:v>
                </c:pt>
                <c:pt idx="1718">
                  <c:v>2.22393799</c:v>
                </c:pt>
                <c:pt idx="1719">
                  <c:v>2.2238769500000002</c:v>
                </c:pt>
                <c:pt idx="1720">
                  <c:v>2.2238159199999998</c:v>
                </c:pt>
                <c:pt idx="1721">
                  <c:v>2.2238159199999998</c:v>
                </c:pt>
                <c:pt idx="1722">
                  <c:v>2.2238159199999998</c:v>
                </c:pt>
                <c:pt idx="1723">
                  <c:v>2.2241210900000001</c:v>
                </c:pt>
                <c:pt idx="1724">
                  <c:v>2.2241210900000001</c:v>
                </c:pt>
                <c:pt idx="1725">
                  <c:v>2.2238769500000002</c:v>
                </c:pt>
                <c:pt idx="1726">
                  <c:v>2.22384644</c:v>
                </c:pt>
                <c:pt idx="1727">
                  <c:v>2.2238159199999998</c:v>
                </c:pt>
                <c:pt idx="1728">
                  <c:v>2.2238159199999998</c:v>
                </c:pt>
                <c:pt idx="1729">
                  <c:v>2.2238769500000002</c:v>
                </c:pt>
                <c:pt idx="1730">
                  <c:v>2.2240295400000001</c:v>
                </c:pt>
                <c:pt idx="1731">
                  <c:v>2.2240295400000001</c:v>
                </c:pt>
                <c:pt idx="1732">
                  <c:v>2.22375488</c:v>
                </c:pt>
                <c:pt idx="1733">
                  <c:v>2.2236938500000001</c:v>
                </c:pt>
                <c:pt idx="1734">
                  <c:v>2.2236938500000001</c:v>
                </c:pt>
                <c:pt idx="1735">
                  <c:v>2.2237854000000001</c:v>
                </c:pt>
                <c:pt idx="1736">
                  <c:v>2.2240295400000001</c:v>
                </c:pt>
                <c:pt idx="1737">
                  <c:v>2.2241516099999998</c:v>
                </c:pt>
                <c:pt idx="1738">
                  <c:v>2.2241516099999998</c:v>
                </c:pt>
                <c:pt idx="1739">
                  <c:v>2.2239685100000002</c:v>
                </c:pt>
                <c:pt idx="1740">
                  <c:v>2.2239990199999999</c:v>
                </c:pt>
                <c:pt idx="1741">
                  <c:v>2.2239990199999999</c:v>
                </c:pt>
                <c:pt idx="1742">
                  <c:v>2.2239990199999999</c:v>
                </c:pt>
                <c:pt idx="1743">
                  <c:v>2.2244567900000001</c:v>
                </c:pt>
                <c:pt idx="1744">
                  <c:v>2.2244567900000001</c:v>
                </c:pt>
                <c:pt idx="1745">
                  <c:v>2.22427368</c:v>
                </c:pt>
                <c:pt idx="1746">
                  <c:v>2.2236633299999999</c:v>
                </c:pt>
                <c:pt idx="1747">
                  <c:v>2.2236633299999999</c:v>
                </c:pt>
                <c:pt idx="1748">
                  <c:v>2.2238769500000002</c:v>
                </c:pt>
                <c:pt idx="1749">
                  <c:v>2.2243652300000001</c:v>
                </c:pt>
                <c:pt idx="1750">
                  <c:v>2.2240905799999999</c:v>
                </c:pt>
                <c:pt idx="1751">
                  <c:v>2.2236022900000001</c:v>
                </c:pt>
                <c:pt idx="1752">
                  <c:v>2.2232666000000001</c:v>
                </c:pt>
                <c:pt idx="1753">
                  <c:v>2.2232666000000001</c:v>
                </c:pt>
                <c:pt idx="1754">
                  <c:v>2.2235412600000002</c:v>
                </c:pt>
                <c:pt idx="1755">
                  <c:v>2.22451782</c:v>
                </c:pt>
                <c:pt idx="1756">
                  <c:v>2.22451782</c:v>
                </c:pt>
                <c:pt idx="1757">
                  <c:v>2.22451782</c:v>
                </c:pt>
                <c:pt idx="1758">
                  <c:v>2.22384644</c:v>
                </c:pt>
                <c:pt idx="1759">
                  <c:v>2.22384644</c:v>
                </c:pt>
                <c:pt idx="1760">
                  <c:v>2.2239685100000002</c:v>
                </c:pt>
                <c:pt idx="1761">
                  <c:v>2.2240905799999999</c:v>
                </c:pt>
                <c:pt idx="1762">
                  <c:v>2.2241516099999998</c:v>
                </c:pt>
                <c:pt idx="1763">
                  <c:v>2.2241516099999998</c:v>
                </c:pt>
                <c:pt idx="1764">
                  <c:v>2.22384644</c:v>
                </c:pt>
                <c:pt idx="1765">
                  <c:v>2.2236022900000001</c:v>
                </c:pt>
                <c:pt idx="1766">
                  <c:v>2.2235412600000002</c:v>
                </c:pt>
                <c:pt idx="1767">
                  <c:v>2.2235412600000002</c:v>
                </c:pt>
                <c:pt idx="1768">
                  <c:v>2.2234802199999999</c:v>
                </c:pt>
                <c:pt idx="1769">
                  <c:v>2.2234802199999999</c:v>
                </c:pt>
                <c:pt idx="1770">
                  <c:v>2.2239990199999999</c:v>
                </c:pt>
                <c:pt idx="1771">
                  <c:v>2.2243957499999998</c:v>
                </c:pt>
                <c:pt idx="1772">
                  <c:v>2.2240905799999999</c:v>
                </c:pt>
                <c:pt idx="1773">
                  <c:v>2.2240905799999999</c:v>
                </c:pt>
                <c:pt idx="1774">
                  <c:v>2.2234497100000001</c:v>
                </c:pt>
                <c:pt idx="1775">
                  <c:v>2.22393799</c:v>
                </c:pt>
                <c:pt idx="1776">
                  <c:v>2.22393799</c:v>
                </c:pt>
                <c:pt idx="1777">
                  <c:v>2.2240295400000001</c:v>
                </c:pt>
                <c:pt idx="1778">
                  <c:v>2.2234802199999999</c:v>
                </c:pt>
                <c:pt idx="1779">
                  <c:v>2.2238159199999998</c:v>
                </c:pt>
                <c:pt idx="1780">
                  <c:v>2.2238159199999998</c:v>
                </c:pt>
                <c:pt idx="1781">
                  <c:v>2.2243652300000001</c:v>
                </c:pt>
                <c:pt idx="1782">
                  <c:v>2.2235717799999999</c:v>
                </c:pt>
                <c:pt idx="1783">
                  <c:v>2.2235717799999999</c:v>
                </c:pt>
                <c:pt idx="1784">
                  <c:v>2.2237854000000001</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S$2:$S$4000</c:f>
            </c:numRef>
          </c:yVal>
          <c:smooth val="0"/>
        </c:ser>
        <c:ser>
          <c:idx val="13"/>
          <c:order val="13"/>
          <c:tx>
            <c:strRef>
              <c:f>sheet1!$U$1</c:f>
              <c:strCache>
                <c:ptCount val="1"/>
                <c:pt idx="0">
                  <c:v>Z Force (N)</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U$2:$U$4000</c:f>
            </c:numRef>
          </c:yVal>
          <c:smooth val="0"/>
        </c:ser>
        <c:ser>
          <c:idx val="15"/>
          <c:order val="15"/>
          <c:tx>
            <c:v>Spindle speed</c:v>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W$2:$W$4000</c:f>
              <c:numCache>
                <c:formatCode>0.00000000</c:formatCode>
                <c:ptCount val="3999"/>
                <c:pt idx="0">
                  <c:v>935</c:v>
                </c:pt>
                <c:pt idx="1">
                  <c:v>935</c:v>
                </c:pt>
                <c:pt idx="2">
                  <c:v>935</c:v>
                </c:pt>
                <c:pt idx="3">
                  <c:v>0</c:v>
                </c:pt>
                <c:pt idx="4">
                  <c:v>0</c:v>
                </c:pt>
                <c:pt idx="5">
                  <c:v>0</c:v>
                </c:pt>
                <c:pt idx="6">
                  <c:v>0</c:v>
                </c:pt>
                <c:pt idx="7">
                  <c:v>4</c:v>
                </c:pt>
                <c:pt idx="8">
                  <c:v>4</c:v>
                </c:pt>
                <c:pt idx="9">
                  <c:v>32</c:v>
                </c:pt>
                <c:pt idx="10">
                  <c:v>66</c:v>
                </c:pt>
                <c:pt idx="11">
                  <c:v>108</c:v>
                </c:pt>
                <c:pt idx="12">
                  <c:v>139</c:v>
                </c:pt>
                <c:pt idx="13">
                  <c:v>139</c:v>
                </c:pt>
                <c:pt idx="14">
                  <c:v>220</c:v>
                </c:pt>
                <c:pt idx="15">
                  <c:v>220</c:v>
                </c:pt>
                <c:pt idx="16">
                  <c:v>255</c:v>
                </c:pt>
                <c:pt idx="17">
                  <c:v>294</c:v>
                </c:pt>
                <c:pt idx="18">
                  <c:v>294</c:v>
                </c:pt>
                <c:pt idx="19">
                  <c:v>321</c:v>
                </c:pt>
                <c:pt idx="20">
                  <c:v>355</c:v>
                </c:pt>
                <c:pt idx="21">
                  <c:v>384</c:v>
                </c:pt>
                <c:pt idx="22">
                  <c:v>384</c:v>
                </c:pt>
                <c:pt idx="23">
                  <c:v>413</c:v>
                </c:pt>
                <c:pt idx="24">
                  <c:v>449</c:v>
                </c:pt>
                <c:pt idx="25">
                  <c:v>480</c:v>
                </c:pt>
                <c:pt idx="26">
                  <c:v>508</c:v>
                </c:pt>
                <c:pt idx="27">
                  <c:v>538</c:v>
                </c:pt>
                <c:pt idx="28">
                  <c:v>538</c:v>
                </c:pt>
                <c:pt idx="29">
                  <c:v>570</c:v>
                </c:pt>
                <c:pt idx="30">
                  <c:v>597</c:v>
                </c:pt>
                <c:pt idx="31">
                  <c:v>630</c:v>
                </c:pt>
                <c:pt idx="32">
                  <c:v>630</c:v>
                </c:pt>
                <c:pt idx="33">
                  <c:v>677</c:v>
                </c:pt>
                <c:pt idx="34">
                  <c:v>706</c:v>
                </c:pt>
                <c:pt idx="35">
                  <c:v>739</c:v>
                </c:pt>
                <c:pt idx="36">
                  <c:v>769</c:v>
                </c:pt>
                <c:pt idx="37">
                  <c:v>769</c:v>
                </c:pt>
                <c:pt idx="38">
                  <c:v>799</c:v>
                </c:pt>
                <c:pt idx="39">
                  <c:v>829</c:v>
                </c:pt>
                <c:pt idx="40">
                  <c:v>863</c:v>
                </c:pt>
                <c:pt idx="41">
                  <c:v>893</c:v>
                </c:pt>
                <c:pt idx="42">
                  <c:v>922</c:v>
                </c:pt>
                <c:pt idx="43">
                  <c:v>922</c:v>
                </c:pt>
                <c:pt idx="44">
                  <c:v>952</c:v>
                </c:pt>
                <c:pt idx="45">
                  <c:v>985</c:v>
                </c:pt>
                <c:pt idx="46">
                  <c:v>1013</c:v>
                </c:pt>
                <c:pt idx="47">
                  <c:v>1013</c:v>
                </c:pt>
                <c:pt idx="48">
                  <c:v>1046</c:v>
                </c:pt>
                <c:pt idx="49">
                  <c:v>1076</c:v>
                </c:pt>
                <c:pt idx="50">
                  <c:v>1105</c:v>
                </c:pt>
                <c:pt idx="51">
                  <c:v>1137</c:v>
                </c:pt>
                <c:pt idx="52">
                  <c:v>1165</c:v>
                </c:pt>
                <c:pt idx="53">
                  <c:v>1194</c:v>
                </c:pt>
                <c:pt idx="54">
                  <c:v>1194</c:v>
                </c:pt>
                <c:pt idx="55">
                  <c:v>1209</c:v>
                </c:pt>
                <c:pt idx="56">
                  <c:v>1209</c:v>
                </c:pt>
                <c:pt idx="57">
                  <c:v>1209</c:v>
                </c:pt>
                <c:pt idx="58">
                  <c:v>1206</c:v>
                </c:pt>
                <c:pt idx="59">
                  <c:v>1205</c:v>
                </c:pt>
                <c:pt idx="60">
                  <c:v>1205</c:v>
                </c:pt>
                <c:pt idx="61">
                  <c:v>1205</c:v>
                </c:pt>
                <c:pt idx="62">
                  <c:v>1203</c:v>
                </c:pt>
                <c:pt idx="63">
                  <c:v>1201</c:v>
                </c:pt>
                <c:pt idx="64">
                  <c:v>1201</c:v>
                </c:pt>
                <c:pt idx="65">
                  <c:v>1202</c:v>
                </c:pt>
                <c:pt idx="66">
                  <c:v>1202</c:v>
                </c:pt>
                <c:pt idx="67">
                  <c:v>1202</c:v>
                </c:pt>
                <c:pt idx="68">
                  <c:v>1201</c:v>
                </c:pt>
                <c:pt idx="69">
                  <c:v>1201</c:v>
                </c:pt>
                <c:pt idx="70">
                  <c:v>1201</c:v>
                </c:pt>
                <c:pt idx="71">
                  <c:v>1201</c:v>
                </c:pt>
                <c:pt idx="72">
                  <c:v>1200</c:v>
                </c:pt>
                <c:pt idx="73">
                  <c:v>1200</c:v>
                </c:pt>
                <c:pt idx="74">
                  <c:v>1200</c:v>
                </c:pt>
                <c:pt idx="75">
                  <c:v>1200</c:v>
                </c:pt>
                <c:pt idx="76">
                  <c:v>1200</c:v>
                </c:pt>
                <c:pt idx="77">
                  <c:v>1201</c:v>
                </c:pt>
                <c:pt idx="78">
                  <c:v>1200</c:v>
                </c:pt>
                <c:pt idx="79">
                  <c:v>1199</c:v>
                </c:pt>
                <c:pt idx="80">
                  <c:v>1199</c:v>
                </c:pt>
                <c:pt idx="81">
                  <c:v>1199</c:v>
                </c:pt>
                <c:pt idx="82">
                  <c:v>1200</c:v>
                </c:pt>
                <c:pt idx="83">
                  <c:v>1200</c:v>
                </c:pt>
                <c:pt idx="84">
                  <c:v>1200</c:v>
                </c:pt>
                <c:pt idx="85">
                  <c:v>1200</c:v>
                </c:pt>
                <c:pt idx="86">
                  <c:v>1199</c:v>
                </c:pt>
                <c:pt idx="87">
                  <c:v>1199</c:v>
                </c:pt>
                <c:pt idx="88">
                  <c:v>1199</c:v>
                </c:pt>
                <c:pt idx="89">
                  <c:v>1200</c:v>
                </c:pt>
                <c:pt idx="90">
                  <c:v>1200</c:v>
                </c:pt>
                <c:pt idx="91">
                  <c:v>1200</c:v>
                </c:pt>
                <c:pt idx="92">
                  <c:v>1200</c:v>
                </c:pt>
                <c:pt idx="93">
                  <c:v>1200</c:v>
                </c:pt>
                <c:pt idx="94">
                  <c:v>1200</c:v>
                </c:pt>
                <c:pt idx="95">
                  <c:v>1200</c:v>
                </c:pt>
                <c:pt idx="96">
                  <c:v>1200</c:v>
                </c:pt>
                <c:pt idx="97">
                  <c:v>1200</c:v>
                </c:pt>
                <c:pt idx="98">
                  <c:v>1200</c:v>
                </c:pt>
                <c:pt idx="99">
                  <c:v>1200</c:v>
                </c:pt>
                <c:pt idx="100">
                  <c:v>1200</c:v>
                </c:pt>
                <c:pt idx="101">
                  <c:v>1200</c:v>
                </c:pt>
                <c:pt idx="102">
                  <c:v>1200</c:v>
                </c:pt>
                <c:pt idx="103">
                  <c:v>1201</c:v>
                </c:pt>
                <c:pt idx="104">
                  <c:v>1200</c:v>
                </c:pt>
                <c:pt idx="105">
                  <c:v>1200</c:v>
                </c:pt>
                <c:pt idx="106">
                  <c:v>1200</c:v>
                </c:pt>
                <c:pt idx="107">
                  <c:v>1200</c:v>
                </c:pt>
                <c:pt idx="108">
                  <c:v>1200</c:v>
                </c:pt>
                <c:pt idx="109">
                  <c:v>1200</c:v>
                </c:pt>
                <c:pt idx="110">
                  <c:v>1200</c:v>
                </c:pt>
                <c:pt idx="111">
                  <c:v>1200</c:v>
                </c:pt>
                <c:pt idx="112">
                  <c:v>1200</c:v>
                </c:pt>
                <c:pt idx="113">
                  <c:v>1200</c:v>
                </c:pt>
                <c:pt idx="114">
                  <c:v>1200</c:v>
                </c:pt>
                <c:pt idx="115">
                  <c:v>1200</c:v>
                </c:pt>
                <c:pt idx="116">
                  <c:v>1200</c:v>
                </c:pt>
                <c:pt idx="117">
                  <c:v>1200</c:v>
                </c:pt>
                <c:pt idx="118">
                  <c:v>1200</c:v>
                </c:pt>
                <c:pt idx="119">
                  <c:v>1200</c:v>
                </c:pt>
                <c:pt idx="120">
                  <c:v>1200</c:v>
                </c:pt>
                <c:pt idx="121">
                  <c:v>1200</c:v>
                </c:pt>
                <c:pt idx="122">
                  <c:v>1198</c:v>
                </c:pt>
                <c:pt idx="123">
                  <c:v>1200</c:v>
                </c:pt>
                <c:pt idx="124">
                  <c:v>1200</c:v>
                </c:pt>
                <c:pt idx="125">
                  <c:v>1200</c:v>
                </c:pt>
                <c:pt idx="126">
                  <c:v>1200</c:v>
                </c:pt>
                <c:pt idx="127">
                  <c:v>1200</c:v>
                </c:pt>
                <c:pt idx="128">
                  <c:v>1200</c:v>
                </c:pt>
                <c:pt idx="129">
                  <c:v>1199</c:v>
                </c:pt>
                <c:pt idx="130">
                  <c:v>1199</c:v>
                </c:pt>
                <c:pt idx="131">
                  <c:v>1199</c:v>
                </c:pt>
                <c:pt idx="132">
                  <c:v>1200</c:v>
                </c:pt>
                <c:pt idx="133">
                  <c:v>1200</c:v>
                </c:pt>
                <c:pt idx="134">
                  <c:v>1200</c:v>
                </c:pt>
                <c:pt idx="135">
                  <c:v>1202</c:v>
                </c:pt>
                <c:pt idx="136">
                  <c:v>1200</c:v>
                </c:pt>
                <c:pt idx="137">
                  <c:v>1200</c:v>
                </c:pt>
                <c:pt idx="138">
                  <c:v>1200</c:v>
                </c:pt>
                <c:pt idx="139">
                  <c:v>1200</c:v>
                </c:pt>
                <c:pt idx="140">
                  <c:v>1200</c:v>
                </c:pt>
                <c:pt idx="141">
                  <c:v>1200</c:v>
                </c:pt>
                <c:pt idx="142">
                  <c:v>1200</c:v>
                </c:pt>
                <c:pt idx="143">
                  <c:v>1200</c:v>
                </c:pt>
                <c:pt idx="144">
                  <c:v>1200</c:v>
                </c:pt>
                <c:pt idx="145">
                  <c:v>1200</c:v>
                </c:pt>
                <c:pt idx="146">
                  <c:v>1200</c:v>
                </c:pt>
                <c:pt idx="147">
                  <c:v>1200</c:v>
                </c:pt>
                <c:pt idx="148">
                  <c:v>1200</c:v>
                </c:pt>
                <c:pt idx="149">
                  <c:v>1200</c:v>
                </c:pt>
                <c:pt idx="150">
                  <c:v>1200</c:v>
                </c:pt>
                <c:pt idx="151">
                  <c:v>1200</c:v>
                </c:pt>
                <c:pt idx="152">
                  <c:v>1201</c:v>
                </c:pt>
                <c:pt idx="153">
                  <c:v>1200</c:v>
                </c:pt>
                <c:pt idx="154">
                  <c:v>1200</c:v>
                </c:pt>
                <c:pt idx="155">
                  <c:v>1200</c:v>
                </c:pt>
                <c:pt idx="156">
                  <c:v>1200</c:v>
                </c:pt>
                <c:pt idx="157">
                  <c:v>1200</c:v>
                </c:pt>
                <c:pt idx="158">
                  <c:v>1200</c:v>
                </c:pt>
                <c:pt idx="159">
                  <c:v>1200</c:v>
                </c:pt>
                <c:pt idx="160">
                  <c:v>1200</c:v>
                </c:pt>
                <c:pt idx="161">
                  <c:v>1200</c:v>
                </c:pt>
                <c:pt idx="162">
                  <c:v>1200</c:v>
                </c:pt>
                <c:pt idx="163">
                  <c:v>1200</c:v>
                </c:pt>
                <c:pt idx="164">
                  <c:v>1200</c:v>
                </c:pt>
                <c:pt idx="165">
                  <c:v>1200</c:v>
                </c:pt>
                <c:pt idx="166">
                  <c:v>1200</c:v>
                </c:pt>
                <c:pt idx="167">
                  <c:v>1200</c:v>
                </c:pt>
                <c:pt idx="168">
                  <c:v>1200</c:v>
                </c:pt>
                <c:pt idx="169">
                  <c:v>1200</c:v>
                </c:pt>
                <c:pt idx="170">
                  <c:v>1199</c:v>
                </c:pt>
                <c:pt idx="171">
                  <c:v>1199</c:v>
                </c:pt>
                <c:pt idx="172">
                  <c:v>1200</c:v>
                </c:pt>
                <c:pt idx="173">
                  <c:v>1200</c:v>
                </c:pt>
                <c:pt idx="174">
                  <c:v>1200</c:v>
                </c:pt>
                <c:pt idx="175">
                  <c:v>1200</c:v>
                </c:pt>
                <c:pt idx="176">
                  <c:v>1198</c:v>
                </c:pt>
                <c:pt idx="177">
                  <c:v>1198</c:v>
                </c:pt>
                <c:pt idx="178">
                  <c:v>1200</c:v>
                </c:pt>
                <c:pt idx="179">
                  <c:v>1200</c:v>
                </c:pt>
                <c:pt idx="180">
                  <c:v>1200</c:v>
                </c:pt>
                <c:pt idx="181">
                  <c:v>1200</c:v>
                </c:pt>
                <c:pt idx="182">
                  <c:v>1200</c:v>
                </c:pt>
                <c:pt idx="183">
                  <c:v>1200</c:v>
                </c:pt>
                <c:pt idx="184">
                  <c:v>1200</c:v>
                </c:pt>
                <c:pt idx="185">
                  <c:v>1200</c:v>
                </c:pt>
                <c:pt idx="186">
                  <c:v>1200</c:v>
                </c:pt>
                <c:pt idx="187">
                  <c:v>1200</c:v>
                </c:pt>
                <c:pt idx="188">
                  <c:v>1199</c:v>
                </c:pt>
                <c:pt idx="189">
                  <c:v>1200</c:v>
                </c:pt>
                <c:pt idx="190">
                  <c:v>1200</c:v>
                </c:pt>
                <c:pt idx="191">
                  <c:v>1200</c:v>
                </c:pt>
                <c:pt idx="192">
                  <c:v>1200</c:v>
                </c:pt>
                <c:pt idx="193">
                  <c:v>1200</c:v>
                </c:pt>
                <c:pt idx="194">
                  <c:v>1200</c:v>
                </c:pt>
                <c:pt idx="195">
                  <c:v>1200</c:v>
                </c:pt>
                <c:pt idx="196">
                  <c:v>1200</c:v>
                </c:pt>
                <c:pt idx="197">
                  <c:v>1200</c:v>
                </c:pt>
                <c:pt idx="198">
                  <c:v>1200</c:v>
                </c:pt>
                <c:pt idx="199">
                  <c:v>1200</c:v>
                </c:pt>
                <c:pt idx="200">
                  <c:v>1200</c:v>
                </c:pt>
                <c:pt idx="201">
                  <c:v>1200</c:v>
                </c:pt>
                <c:pt idx="202">
                  <c:v>1200</c:v>
                </c:pt>
                <c:pt idx="203">
                  <c:v>1198</c:v>
                </c:pt>
                <c:pt idx="204">
                  <c:v>1198</c:v>
                </c:pt>
                <c:pt idx="205">
                  <c:v>1200</c:v>
                </c:pt>
                <c:pt idx="206">
                  <c:v>1200</c:v>
                </c:pt>
                <c:pt idx="207">
                  <c:v>1200</c:v>
                </c:pt>
                <c:pt idx="208">
                  <c:v>1200</c:v>
                </c:pt>
                <c:pt idx="209">
                  <c:v>1199</c:v>
                </c:pt>
                <c:pt idx="210">
                  <c:v>1201</c:v>
                </c:pt>
                <c:pt idx="211">
                  <c:v>1201</c:v>
                </c:pt>
                <c:pt idx="212">
                  <c:v>1200</c:v>
                </c:pt>
                <c:pt idx="213">
                  <c:v>1200</c:v>
                </c:pt>
                <c:pt idx="214">
                  <c:v>1200</c:v>
                </c:pt>
                <c:pt idx="215">
                  <c:v>1199</c:v>
                </c:pt>
                <c:pt idx="216">
                  <c:v>1199</c:v>
                </c:pt>
                <c:pt idx="217">
                  <c:v>1199</c:v>
                </c:pt>
                <c:pt idx="218">
                  <c:v>1199</c:v>
                </c:pt>
                <c:pt idx="219">
                  <c:v>1198</c:v>
                </c:pt>
                <c:pt idx="220">
                  <c:v>1198</c:v>
                </c:pt>
                <c:pt idx="221">
                  <c:v>1198</c:v>
                </c:pt>
                <c:pt idx="222">
                  <c:v>1198</c:v>
                </c:pt>
                <c:pt idx="223">
                  <c:v>1200</c:v>
                </c:pt>
                <c:pt idx="224">
                  <c:v>1200</c:v>
                </c:pt>
                <c:pt idx="225">
                  <c:v>1200</c:v>
                </c:pt>
                <c:pt idx="226">
                  <c:v>1200</c:v>
                </c:pt>
                <c:pt idx="227">
                  <c:v>1200</c:v>
                </c:pt>
                <c:pt idx="228">
                  <c:v>1200</c:v>
                </c:pt>
                <c:pt idx="229">
                  <c:v>1200</c:v>
                </c:pt>
                <c:pt idx="230">
                  <c:v>1200</c:v>
                </c:pt>
                <c:pt idx="231">
                  <c:v>1200</c:v>
                </c:pt>
                <c:pt idx="232">
                  <c:v>1200</c:v>
                </c:pt>
                <c:pt idx="233">
                  <c:v>1200</c:v>
                </c:pt>
                <c:pt idx="234">
                  <c:v>1200</c:v>
                </c:pt>
                <c:pt idx="235">
                  <c:v>1200</c:v>
                </c:pt>
                <c:pt idx="236">
                  <c:v>1200</c:v>
                </c:pt>
                <c:pt idx="237">
                  <c:v>1200</c:v>
                </c:pt>
                <c:pt idx="238">
                  <c:v>1200</c:v>
                </c:pt>
                <c:pt idx="239">
                  <c:v>1200</c:v>
                </c:pt>
                <c:pt idx="240">
                  <c:v>1200</c:v>
                </c:pt>
                <c:pt idx="241">
                  <c:v>1200</c:v>
                </c:pt>
                <c:pt idx="242">
                  <c:v>1198</c:v>
                </c:pt>
                <c:pt idx="243">
                  <c:v>1200</c:v>
                </c:pt>
                <c:pt idx="244">
                  <c:v>1200</c:v>
                </c:pt>
                <c:pt idx="245">
                  <c:v>1199</c:v>
                </c:pt>
                <c:pt idx="246">
                  <c:v>1199</c:v>
                </c:pt>
                <c:pt idx="247">
                  <c:v>1200</c:v>
                </c:pt>
                <c:pt idx="248">
                  <c:v>1200</c:v>
                </c:pt>
                <c:pt idx="249">
                  <c:v>1199</c:v>
                </c:pt>
                <c:pt idx="250">
                  <c:v>1200</c:v>
                </c:pt>
                <c:pt idx="251">
                  <c:v>1200</c:v>
                </c:pt>
                <c:pt idx="252">
                  <c:v>1200</c:v>
                </c:pt>
                <c:pt idx="253">
                  <c:v>1200</c:v>
                </c:pt>
                <c:pt idx="254">
                  <c:v>1200</c:v>
                </c:pt>
                <c:pt idx="255">
                  <c:v>1200</c:v>
                </c:pt>
                <c:pt idx="256">
                  <c:v>1200</c:v>
                </c:pt>
                <c:pt idx="257">
                  <c:v>1200</c:v>
                </c:pt>
                <c:pt idx="258">
                  <c:v>1200</c:v>
                </c:pt>
                <c:pt idx="259">
                  <c:v>1200</c:v>
                </c:pt>
                <c:pt idx="260">
                  <c:v>1200</c:v>
                </c:pt>
                <c:pt idx="261">
                  <c:v>1200</c:v>
                </c:pt>
                <c:pt idx="262">
                  <c:v>1200</c:v>
                </c:pt>
                <c:pt idx="263">
                  <c:v>1200</c:v>
                </c:pt>
                <c:pt idx="264">
                  <c:v>1200</c:v>
                </c:pt>
                <c:pt idx="265">
                  <c:v>1200</c:v>
                </c:pt>
                <c:pt idx="266">
                  <c:v>1200</c:v>
                </c:pt>
                <c:pt idx="267">
                  <c:v>1200</c:v>
                </c:pt>
                <c:pt idx="268">
                  <c:v>1200</c:v>
                </c:pt>
                <c:pt idx="269">
                  <c:v>1200</c:v>
                </c:pt>
                <c:pt idx="270">
                  <c:v>1200</c:v>
                </c:pt>
                <c:pt idx="271">
                  <c:v>1200</c:v>
                </c:pt>
                <c:pt idx="272">
                  <c:v>1200</c:v>
                </c:pt>
                <c:pt idx="273">
                  <c:v>1200</c:v>
                </c:pt>
                <c:pt idx="274">
                  <c:v>1200</c:v>
                </c:pt>
                <c:pt idx="275">
                  <c:v>1200</c:v>
                </c:pt>
                <c:pt idx="276">
                  <c:v>1200</c:v>
                </c:pt>
                <c:pt idx="277">
                  <c:v>1200</c:v>
                </c:pt>
                <c:pt idx="278">
                  <c:v>1200</c:v>
                </c:pt>
                <c:pt idx="279">
                  <c:v>1200</c:v>
                </c:pt>
                <c:pt idx="280">
                  <c:v>1200</c:v>
                </c:pt>
                <c:pt idx="281">
                  <c:v>1200</c:v>
                </c:pt>
                <c:pt idx="282">
                  <c:v>1200</c:v>
                </c:pt>
                <c:pt idx="283">
                  <c:v>1200</c:v>
                </c:pt>
                <c:pt idx="284">
                  <c:v>1200</c:v>
                </c:pt>
                <c:pt idx="285">
                  <c:v>1200</c:v>
                </c:pt>
                <c:pt idx="286">
                  <c:v>1199</c:v>
                </c:pt>
                <c:pt idx="287">
                  <c:v>1200</c:v>
                </c:pt>
                <c:pt idx="288">
                  <c:v>1200</c:v>
                </c:pt>
                <c:pt idx="289">
                  <c:v>1200</c:v>
                </c:pt>
                <c:pt idx="290">
                  <c:v>1200</c:v>
                </c:pt>
                <c:pt idx="291">
                  <c:v>1200</c:v>
                </c:pt>
                <c:pt idx="292">
                  <c:v>1200</c:v>
                </c:pt>
                <c:pt idx="293">
                  <c:v>1199</c:v>
                </c:pt>
                <c:pt idx="294">
                  <c:v>1199</c:v>
                </c:pt>
                <c:pt idx="295">
                  <c:v>1200</c:v>
                </c:pt>
                <c:pt idx="296">
                  <c:v>1199</c:v>
                </c:pt>
                <c:pt idx="297">
                  <c:v>1200</c:v>
                </c:pt>
                <c:pt idx="298">
                  <c:v>1200</c:v>
                </c:pt>
                <c:pt idx="299">
                  <c:v>1200</c:v>
                </c:pt>
                <c:pt idx="300">
                  <c:v>1200</c:v>
                </c:pt>
                <c:pt idx="301">
                  <c:v>1200</c:v>
                </c:pt>
                <c:pt idx="302">
                  <c:v>1200</c:v>
                </c:pt>
                <c:pt idx="303">
                  <c:v>1200</c:v>
                </c:pt>
                <c:pt idx="304">
                  <c:v>1200</c:v>
                </c:pt>
                <c:pt idx="305">
                  <c:v>1200</c:v>
                </c:pt>
                <c:pt idx="306">
                  <c:v>1200</c:v>
                </c:pt>
                <c:pt idx="307">
                  <c:v>1200</c:v>
                </c:pt>
                <c:pt idx="308">
                  <c:v>1200</c:v>
                </c:pt>
                <c:pt idx="309">
                  <c:v>1200</c:v>
                </c:pt>
                <c:pt idx="310">
                  <c:v>1200</c:v>
                </c:pt>
                <c:pt idx="311">
                  <c:v>1200</c:v>
                </c:pt>
                <c:pt idx="312">
                  <c:v>1200</c:v>
                </c:pt>
                <c:pt idx="313">
                  <c:v>1200</c:v>
                </c:pt>
                <c:pt idx="314">
                  <c:v>1200</c:v>
                </c:pt>
                <c:pt idx="315">
                  <c:v>1200</c:v>
                </c:pt>
                <c:pt idx="316">
                  <c:v>1200</c:v>
                </c:pt>
                <c:pt idx="317">
                  <c:v>1200</c:v>
                </c:pt>
                <c:pt idx="318">
                  <c:v>1200</c:v>
                </c:pt>
                <c:pt idx="319">
                  <c:v>1200</c:v>
                </c:pt>
                <c:pt idx="320">
                  <c:v>1200</c:v>
                </c:pt>
                <c:pt idx="321">
                  <c:v>1200</c:v>
                </c:pt>
                <c:pt idx="322">
                  <c:v>1199</c:v>
                </c:pt>
                <c:pt idx="323">
                  <c:v>1199</c:v>
                </c:pt>
                <c:pt idx="324">
                  <c:v>1200</c:v>
                </c:pt>
                <c:pt idx="325">
                  <c:v>1200</c:v>
                </c:pt>
                <c:pt idx="326">
                  <c:v>1200</c:v>
                </c:pt>
                <c:pt idx="327">
                  <c:v>1200</c:v>
                </c:pt>
                <c:pt idx="328">
                  <c:v>1200</c:v>
                </c:pt>
                <c:pt idx="329">
                  <c:v>1201</c:v>
                </c:pt>
                <c:pt idx="330">
                  <c:v>1200</c:v>
                </c:pt>
                <c:pt idx="331">
                  <c:v>1200</c:v>
                </c:pt>
                <c:pt idx="332">
                  <c:v>1200</c:v>
                </c:pt>
                <c:pt idx="333">
                  <c:v>1201</c:v>
                </c:pt>
                <c:pt idx="334">
                  <c:v>1201</c:v>
                </c:pt>
                <c:pt idx="335">
                  <c:v>1200</c:v>
                </c:pt>
                <c:pt idx="336">
                  <c:v>1199</c:v>
                </c:pt>
                <c:pt idx="337">
                  <c:v>1200</c:v>
                </c:pt>
                <c:pt idx="338">
                  <c:v>1200</c:v>
                </c:pt>
                <c:pt idx="339">
                  <c:v>1200</c:v>
                </c:pt>
                <c:pt idx="340">
                  <c:v>1201</c:v>
                </c:pt>
                <c:pt idx="341">
                  <c:v>1201</c:v>
                </c:pt>
                <c:pt idx="342">
                  <c:v>1200</c:v>
                </c:pt>
                <c:pt idx="343">
                  <c:v>1200</c:v>
                </c:pt>
                <c:pt idx="344">
                  <c:v>1200</c:v>
                </c:pt>
                <c:pt idx="345">
                  <c:v>1200</c:v>
                </c:pt>
                <c:pt idx="346">
                  <c:v>1200</c:v>
                </c:pt>
                <c:pt idx="347">
                  <c:v>1200</c:v>
                </c:pt>
                <c:pt idx="348">
                  <c:v>1200</c:v>
                </c:pt>
                <c:pt idx="349">
                  <c:v>1200</c:v>
                </c:pt>
                <c:pt idx="350">
                  <c:v>1200</c:v>
                </c:pt>
                <c:pt idx="351">
                  <c:v>1200</c:v>
                </c:pt>
                <c:pt idx="352">
                  <c:v>1200</c:v>
                </c:pt>
                <c:pt idx="353">
                  <c:v>1201</c:v>
                </c:pt>
                <c:pt idx="354">
                  <c:v>1201</c:v>
                </c:pt>
                <c:pt idx="355">
                  <c:v>1200</c:v>
                </c:pt>
                <c:pt idx="356">
                  <c:v>1200</c:v>
                </c:pt>
                <c:pt idx="357">
                  <c:v>1200</c:v>
                </c:pt>
                <c:pt idx="358">
                  <c:v>1200</c:v>
                </c:pt>
                <c:pt idx="359">
                  <c:v>1199</c:v>
                </c:pt>
                <c:pt idx="360">
                  <c:v>1200</c:v>
                </c:pt>
                <c:pt idx="361">
                  <c:v>1200</c:v>
                </c:pt>
                <c:pt idx="362">
                  <c:v>1200</c:v>
                </c:pt>
                <c:pt idx="363">
                  <c:v>1200</c:v>
                </c:pt>
                <c:pt idx="364">
                  <c:v>1200</c:v>
                </c:pt>
                <c:pt idx="365">
                  <c:v>1202</c:v>
                </c:pt>
                <c:pt idx="366">
                  <c:v>1199</c:v>
                </c:pt>
                <c:pt idx="367">
                  <c:v>1199</c:v>
                </c:pt>
                <c:pt idx="368">
                  <c:v>1201</c:v>
                </c:pt>
                <c:pt idx="369">
                  <c:v>1200</c:v>
                </c:pt>
                <c:pt idx="370">
                  <c:v>1199</c:v>
                </c:pt>
                <c:pt idx="371">
                  <c:v>1199</c:v>
                </c:pt>
                <c:pt idx="372">
                  <c:v>1200</c:v>
                </c:pt>
                <c:pt idx="373">
                  <c:v>1201</c:v>
                </c:pt>
                <c:pt idx="374">
                  <c:v>1201</c:v>
                </c:pt>
                <c:pt idx="375">
                  <c:v>1200</c:v>
                </c:pt>
                <c:pt idx="376">
                  <c:v>1200</c:v>
                </c:pt>
                <c:pt idx="377">
                  <c:v>1200</c:v>
                </c:pt>
                <c:pt idx="378">
                  <c:v>1200</c:v>
                </c:pt>
                <c:pt idx="379">
                  <c:v>1200</c:v>
                </c:pt>
                <c:pt idx="380">
                  <c:v>1199</c:v>
                </c:pt>
                <c:pt idx="381">
                  <c:v>1199</c:v>
                </c:pt>
                <c:pt idx="382">
                  <c:v>1200</c:v>
                </c:pt>
                <c:pt idx="383">
                  <c:v>1200</c:v>
                </c:pt>
                <c:pt idx="384">
                  <c:v>1200</c:v>
                </c:pt>
                <c:pt idx="385">
                  <c:v>1200</c:v>
                </c:pt>
                <c:pt idx="386">
                  <c:v>1200</c:v>
                </c:pt>
                <c:pt idx="387">
                  <c:v>1200</c:v>
                </c:pt>
                <c:pt idx="388">
                  <c:v>1200</c:v>
                </c:pt>
                <c:pt idx="389">
                  <c:v>1200</c:v>
                </c:pt>
                <c:pt idx="390">
                  <c:v>1200</c:v>
                </c:pt>
                <c:pt idx="391">
                  <c:v>1200</c:v>
                </c:pt>
                <c:pt idx="392">
                  <c:v>1200</c:v>
                </c:pt>
                <c:pt idx="393">
                  <c:v>1200</c:v>
                </c:pt>
                <c:pt idx="394">
                  <c:v>1200</c:v>
                </c:pt>
                <c:pt idx="395">
                  <c:v>1201</c:v>
                </c:pt>
                <c:pt idx="396">
                  <c:v>1200</c:v>
                </c:pt>
                <c:pt idx="397">
                  <c:v>1200</c:v>
                </c:pt>
                <c:pt idx="398">
                  <c:v>1200</c:v>
                </c:pt>
                <c:pt idx="399">
                  <c:v>1200</c:v>
                </c:pt>
                <c:pt idx="400">
                  <c:v>1200</c:v>
                </c:pt>
                <c:pt idx="401">
                  <c:v>1200</c:v>
                </c:pt>
                <c:pt idx="402">
                  <c:v>1200</c:v>
                </c:pt>
                <c:pt idx="403">
                  <c:v>1200</c:v>
                </c:pt>
                <c:pt idx="404">
                  <c:v>1200</c:v>
                </c:pt>
                <c:pt idx="405">
                  <c:v>1200</c:v>
                </c:pt>
                <c:pt idx="406">
                  <c:v>1200</c:v>
                </c:pt>
                <c:pt idx="407">
                  <c:v>1200</c:v>
                </c:pt>
                <c:pt idx="408">
                  <c:v>1200</c:v>
                </c:pt>
                <c:pt idx="409">
                  <c:v>1202</c:v>
                </c:pt>
                <c:pt idx="410">
                  <c:v>1200</c:v>
                </c:pt>
                <c:pt idx="411">
                  <c:v>1199</c:v>
                </c:pt>
                <c:pt idx="412">
                  <c:v>1200</c:v>
                </c:pt>
                <c:pt idx="413">
                  <c:v>1200</c:v>
                </c:pt>
                <c:pt idx="414">
                  <c:v>1200</c:v>
                </c:pt>
                <c:pt idx="415">
                  <c:v>1200</c:v>
                </c:pt>
                <c:pt idx="416">
                  <c:v>1200</c:v>
                </c:pt>
                <c:pt idx="417">
                  <c:v>1201</c:v>
                </c:pt>
                <c:pt idx="418">
                  <c:v>1200</c:v>
                </c:pt>
                <c:pt idx="419">
                  <c:v>1200</c:v>
                </c:pt>
                <c:pt idx="420">
                  <c:v>1200</c:v>
                </c:pt>
                <c:pt idx="421">
                  <c:v>1200</c:v>
                </c:pt>
                <c:pt idx="422">
                  <c:v>1198</c:v>
                </c:pt>
                <c:pt idx="423">
                  <c:v>1198</c:v>
                </c:pt>
                <c:pt idx="424">
                  <c:v>1198</c:v>
                </c:pt>
                <c:pt idx="425">
                  <c:v>1198</c:v>
                </c:pt>
                <c:pt idx="426">
                  <c:v>1198</c:v>
                </c:pt>
                <c:pt idx="427">
                  <c:v>1198</c:v>
                </c:pt>
                <c:pt idx="428">
                  <c:v>1199</c:v>
                </c:pt>
                <c:pt idx="429">
                  <c:v>1200</c:v>
                </c:pt>
                <c:pt idx="430">
                  <c:v>1200</c:v>
                </c:pt>
                <c:pt idx="431">
                  <c:v>1200</c:v>
                </c:pt>
                <c:pt idx="432">
                  <c:v>1200</c:v>
                </c:pt>
                <c:pt idx="433">
                  <c:v>1200</c:v>
                </c:pt>
                <c:pt idx="434">
                  <c:v>1200</c:v>
                </c:pt>
                <c:pt idx="435">
                  <c:v>1200</c:v>
                </c:pt>
                <c:pt idx="436">
                  <c:v>1199</c:v>
                </c:pt>
                <c:pt idx="437">
                  <c:v>1200</c:v>
                </c:pt>
                <c:pt idx="438">
                  <c:v>1199</c:v>
                </c:pt>
                <c:pt idx="439">
                  <c:v>1200</c:v>
                </c:pt>
                <c:pt idx="440">
                  <c:v>1201</c:v>
                </c:pt>
                <c:pt idx="441">
                  <c:v>1201</c:v>
                </c:pt>
                <c:pt idx="442">
                  <c:v>1200</c:v>
                </c:pt>
                <c:pt idx="443">
                  <c:v>1200</c:v>
                </c:pt>
                <c:pt idx="444">
                  <c:v>1200</c:v>
                </c:pt>
                <c:pt idx="445">
                  <c:v>1200</c:v>
                </c:pt>
                <c:pt idx="446">
                  <c:v>1200</c:v>
                </c:pt>
                <c:pt idx="447">
                  <c:v>1200</c:v>
                </c:pt>
                <c:pt idx="448">
                  <c:v>1199</c:v>
                </c:pt>
                <c:pt idx="449">
                  <c:v>1200</c:v>
                </c:pt>
                <c:pt idx="450">
                  <c:v>1200</c:v>
                </c:pt>
                <c:pt idx="451">
                  <c:v>1200</c:v>
                </c:pt>
                <c:pt idx="452">
                  <c:v>1200</c:v>
                </c:pt>
                <c:pt idx="453">
                  <c:v>1200</c:v>
                </c:pt>
                <c:pt idx="454">
                  <c:v>1200</c:v>
                </c:pt>
                <c:pt idx="455">
                  <c:v>1200</c:v>
                </c:pt>
                <c:pt idx="456">
                  <c:v>1200</c:v>
                </c:pt>
                <c:pt idx="457">
                  <c:v>1200</c:v>
                </c:pt>
                <c:pt idx="458">
                  <c:v>1200</c:v>
                </c:pt>
                <c:pt idx="459">
                  <c:v>1199</c:v>
                </c:pt>
                <c:pt idx="460">
                  <c:v>1199</c:v>
                </c:pt>
                <c:pt idx="461">
                  <c:v>1200</c:v>
                </c:pt>
                <c:pt idx="462">
                  <c:v>1200</c:v>
                </c:pt>
                <c:pt idx="463">
                  <c:v>1200</c:v>
                </c:pt>
                <c:pt idx="464">
                  <c:v>1199</c:v>
                </c:pt>
                <c:pt idx="465">
                  <c:v>1200</c:v>
                </c:pt>
                <c:pt idx="466">
                  <c:v>1200</c:v>
                </c:pt>
                <c:pt idx="467">
                  <c:v>1200</c:v>
                </c:pt>
                <c:pt idx="468">
                  <c:v>1200</c:v>
                </c:pt>
                <c:pt idx="469">
                  <c:v>1200</c:v>
                </c:pt>
                <c:pt idx="470">
                  <c:v>1200</c:v>
                </c:pt>
                <c:pt idx="471">
                  <c:v>1200</c:v>
                </c:pt>
                <c:pt idx="472">
                  <c:v>1200</c:v>
                </c:pt>
                <c:pt idx="473">
                  <c:v>1201</c:v>
                </c:pt>
                <c:pt idx="474">
                  <c:v>1200</c:v>
                </c:pt>
                <c:pt idx="475">
                  <c:v>1201</c:v>
                </c:pt>
                <c:pt idx="476">
                  <c:v>1201</c:v>
                </c:pt>
                <c:pt idx="477">
                  <c:v>1200</c:v>
                </c:pt>
                <c:pt idx="478">
                  <c:v>1200</c:v>
                </c:pt>
                <c:pt idx="479">
                  <c:v>1200</c:v>
                </c:pt>
                <c:pt idx="480">
                  <c:v>1200</c:v>
                </c:pt>
                <c:pt idx="481">
                  <c:v>1200</c:v>
                </c:pt>
                <c:pt idx="482">
                  <c:v>1200</c:v>
                </c:pt>
                <c:pt idx="483">
                  <c:v>1200</c:v>
                </c:pt>
                <c:pt idx="484">
                  <c:v>1199</c:v>
                </c:pt>
                <c:pt idx="485">
                  <c:v>1200</c:v>
                </c:pt>
                <c:pt idx="486">
                  <c:v>1200</c:v>
                </c:pt>
                <c:pt idx="487">
                  <c:v>1200</c:v>
                </c:pt>
                <c:pt idx="488">
                  <c:v>1200</c:v>
                </c:pt>
                <c:pt idx="489">
                  <c:v>1200</c:v>
                </c:pt>
                <c:pt idx="490">
                  <c:v>1200</c:v>
                </c:pt>
                <c:pt idx="491">
                  <c:v>1200</c:v>
                </c:pt>
                <c:pt idx="492">
                  <c:v>1200</c:v>
                </c:pt>
                <c:pt idx="493">
                  <c:v>1200</c:v>
                </c:pt>
                <c:pt idx="494">
                  <c:v>1200</c:v>
                </c:pt>
                <c:pt idx="495">
                  <c:v>1200</c:v>
                </c:pt>
                <c:pt idx="496">
                  <c:v>1200</c:v>
                </c:pt>
                <c:pt idx="497">
                  <c:v>1200</c:v>
                </c:pt>
                <c:pt idx="498">
                  <c:v>1200</c:v>
                </c:pt>
                <c:pt idx="499">
                  <c:v>1200</c:v>
                </c:pt>
                <c:pt idx="500">
                  <c:v>1200</c:v>
                </c:pt>
                <c:pt idx="501">
                  <c:v>1200</c:v>
                </c:pt>
                <c:pt idx="502">
                  <c:v>1200</c:v>
                </c:pt>
                <c:pt idx="503">
                  <c:v>1200</c:v>
                </c:pt>
                <c:pt idx="504">
                  <c:v>1200</c:v>
                </c:pt>
                <c:pt idx="505">
                  <c:v>1200</c:v>
                </c:pt>
                <c:pt idx="506">
                  <c:v>1200</c:v>
                </c:pt>
                <c:pt idx="507">
                  <c:v>1201</c:v>
                </c:pt>
                <c:pt idx="508">
                  <c:v>1201</c:v>
                </c:pt>
                <c:pt idx="509">
                  <c:v>1201</c:v>
                </c:pt>
                <c:pt idx="510">
                  <c:v>1200</c:v>
                </c:pt>
                <c:pt idx="511">
                  <c:v>1200</c:v>
                </c:pt>
                <c:pt idx="512">
                  <c:v>1200</c:v>
                </c:pt>
                <c:pt idx="513">
                  <c:v>1200</c:v>
                </c:pt>
                <c:pt idx="514">
                  <c:v>1200</c:v>
                </c:pt>
                <c:pt idx="515">
                  <c:v>1200</c:v>
                </c:pt>
                <c:pt idx="516">
                  <c:v>1200</c:v>
                </c:pt>
                <c:pt idx="517">
                  <c:v>1200</c:v>
                </c:pt>
                <c:pt idx="518">
                  <c:v>1200</c:v>
                </c:pt>
                <c:pt idx="519">
                  <c:v>1200</c:v>
                </c:pt>
                <c:pt idx="520">
                  <c:v>1200</c:v>
                </c:pt>
                <c:pt idx="521">
                  <c:v>1200</c:v>
                </c:pt>
                <c:pt idx="522">
                  <c:v>1200</c:v>
                </c:pt>
                <c:pt idx="523">
                  <c:v>1200</c:v>
                </c:pt>
                <c:pt idx="524">
                  <c:v>1200</c:v>
                </c:pt>
                <c:pt idx="525">
                  <c:v>1200</c:v>
                </c:pt>
                <c:pt idx="526">
                  <c:v>1200</c:v>
                </c:pt>
                <c:pt idx="527">
                  <c:v>1200</c:v>
                </c:pt>
                <c:pt idx="528">
                  <c:v>1199</c:v>
                </c:pt>
                <c:pt idx="529">
                  <c:v>1199</c:v>
                </c:pt>
                <c:pt idx="530">
                  <c:v>1200</c:v>
                </c:pt>
                <c:pt idx="531">
                  <c:v>1200</c:v>
                </c:pt>
                <c:pt idx="532">
                  <c:v>1200</c:v>
                </c:pt>
                <c:pt idx="533">
                  <c:v>1200</c:v>
                </c:pt>
                <c:pt idx="534">
                  <c:v>1200</c:v>
                </c:pt>
                <c:pt idx="535">
                  <c:v>1200</c:v>
                </c:pt>
                <c:pt idx="536">
                  <c:v>1200</c:v>
                </c:pt>
                <c:pt idx="537">
                  <c:v>1200</c:v>
                </c:pt>
                <c:pt idx="538">
                  <c:v>1200</c:v>
                </c:pt>
                <c:pt idx="539">
                  <c:v>1200</c:v>
                </c:pt>
                <c:pt idx="540">
                  <c:v>1200</c:v>
                </c:pt>
                <c:pt idx="541">
                  <c:v>1200</c:v>
                </c:pt>
                <c:pt idx="542">
                  <c:v>1200</c:v>
                </c:pt>
                <c:pt idx="543">
                  <c:v>1200</c:v>
                </c:pt>
                <c:pt idx="544">
                  <c:v>1200</c:v>
                </c:pt>
                <c:pt idx="545">
                  <c:v>1200</c:v>
                </c:pt>
                <c:pt idx="546">
                  <c:v>1200</c:v>
                </c:pt>
                <c:pt idx="547">
                  <c:v>1200</c:v>
                </c:pt>
                <c:pt idx="548">
                  <c:v>1199</c:v>
                </c:pt>
                <c:pt idx="549">
                  <c:v>1199</c:v>
                </c:pt>
                <c:pt idx="550">
                  <c:v>1200</c:v>
                </c:pt>
                <c:pt idx="551">
                  <c:v>1200</c:v>
                </c:pt>
                <c:pt idx="552">
                  <c:v>1200</c:v>
                </c:pt>
                <c:pt idx="553">
                  <c:v>1200</c:v>
                </c:pt>
                <c:pt idx="554">
                  <c:v>1200</c:v>
                </c:pt>
                <c:pt idx="555">
                  <c:v>1200</c:v>
                </c:pt>
                <c:pt idx="556">
                  <c:v>1200</c:v>
                </c:pt>
                <c:pt idx="557">
                  <c:v>1200</c:v>
                </c:pt>
                <c:pt idx="558">
                  <c:v>1201</c:v>
                </c:pt>
                <c:pt idx="559">
                  <c:v>1201</c:v>
                </c:pt>
                <c:pt idx="560">
                  <c:v>1199</c:v>
                </c:pt>
                <c:pt idx="561">
                  <c:v>1198</c:v>
                </c:pt>
                <c:pt idx="562">
                  <c:v>1198</c:v>
                </c:pt>
                <c:pt idx="563">
                  <c:v>1200</c:v>
                </c:pt>
                <c:pt idx="564">
                  <c:v>1200</c:v>
                </c:pt>
                <c:pt idx="565">
                  <c:v>1200</c:v>
                </c:pt>
                <c:pt idx="566">
                  <c:v>1200</c:v>
                </c:pt>
                <c:pt idx="567">
                  <c:v>1200</c:v>
                </c:pt>
                <c:pt idx="568">
                  <c:v>1200</c:v>
                </c:pt>
                <c:pt idx="569">
                  <c:v>1200</c:v>
                </c:pt>
                <c:pt idx="570">
                  <c:v>1200</c:v>
                </c:pt>
                <c:pt idx="571">
                  <c:v>1200</c:v>
                </c:pt>
                <c:pt idx="572">
                  <c:v>1200</c:v>
                </c:pt>
                <c:pt idx="573">
                  <c:v>1200</c:v>
                </c:pt>
                <c:pt idx="574">
                  <c:v>1199</c:v>
                </c:pt>
                <c:pt idx="575">
                  <c:v>1199</c:v>
                </c:pt>
                <c:pt idx="576">
                  <c:v>1200</c:v>
                </c:pt>
                <c:pt idx="577">
                  <c:v>1200</c:v>
                </c:pt>
                <c:pt idx="578">
                  <c:v>1200</c:v>
                </c:pt>
                <c:pt idx="579">
                  <c:v>1200</c:v>
                </c:pt>
                <c:pt idx="580">
                  <c:v>1200</c:v>
                </c:pt>
                <c:pt idx="581">
                  <c:v>1200</c:v>
                </c:pt>
                <c:pt idx="582">
                  <c:v>1200</c:v>
                </c:pt>
                <c:pt idx="583">
                  <c:v>1198</c:v>
                </c:pt>
                <c:pt idx="584">
                  <c:v>1200</c:v>
                </c:pt>
                <c:pt idx="585">
                  <c:v>1200</c:v>
                </c:pt>
                <c:pt idx="586">
                  <c:v>1200</c:v>
                </c:pt>
                <c:pt idx="587">
                  <c:v>1198</c:v>
                </c:pt>
                <c:pt idx="588">
                  <c:v>1198</c:v>
                </c:pt>
                <c:pt idx="589">
                  <c:v>1200</c:v>
                </c:pt>
                <c:pt idx="590">
                  <c:v>1199</c:v>
                </c:pt>
                <c:pt idx="591">
                  <c:v>1199</c:v>
                </c:pt>
                <c:pt idx="592">
                  <c:v>1200</c:v>
                </c:pt>
                <c:pt idx="593">
                  <c:v>1200</c:v>
                </c:pt>
                <c:pt idx="594">
                  <c:v>1199</c:v>
                </c:pt>
                <c:pt idx="595">
                  <c:v>1199</c:v>
                </c:pt>
                <c:pt idx="596">
                  <c:v>1198</c:v>
                </c:pt>
                <c:pt idx="597">
                  <c:v>1198</c:v>
                </c:pt>
                <c:pt idx="598">
                  <c:v>1198</c:v>
                </c:pt>
                <c:pt idx="599">
                  <c:v>1199</c:v>
                </c:pt>
                <c:pt idx="600">
                  <c:v>1200</c:v>
                </c:pt>
                <c:pt idx="601">
                  <c:v>1200</c:v>
                </c:pt>
                <c:pt idx="602">
                  <c:v>1200</c:v>
                </c:pt>
                <c:pt idx="603">
                  <c:v>1199</c:v>
                </c:pt>
                <c:pt idx="604">
                  <c:v>1200</c:v>
                </c:pt>
                <c:pt idx="605">
                  <c:v>1198</c:v>
                </c:pt>
                <c:pt idx="606">
                  <c:v>1199</c:v>
                </c:pt>
                <c:pt idx="607">
                  <c:v>1199</c:v>
                </c:pt>
                <c:pt idx="608">
                  <c:v>1198</c:v>
                </c:pt>
                <c:pt idx="609">
                  <c:v>1200</c:v>
                </c:pt>
                <c:pt idx="610">
                  <c:v>1200</c:v>
                </c:pt>
                <c:pt idx="611">
                  <c:v>1200</c:v>
                </c:pt>
                <c:pt idx="612">
                  <c:v>1200</c:v>
                </c:pt>
                <c:pt idx="613">
                  <c:v>1200</c:v>
                </c:pt>
                <c:pt idx="614">
                  <c:v>1200</c:v>
                </c:pt>
                <c:pt idx="615">
                  <c:v>1200</c:v>
                </c:pt>
                <c:pt idx="616">
                  <c:v>1201</c:v>
                </c:pt>
                <c:pt idx="617">
                  <c:v>1201</c:v>
                </c:pt>
                <c:pt idx="618">
                  <c:v>1202</c:v>
                </c:pt>
                <c:pt idx="619">
                  <c:v>1200</c:v>
                </c:pt>
                <c:pt idx="620">
                  <c:v>1200</c:v>
                </c:pt>
                <c:pt idx="621">
                  <c:v>1200</c:v>
                </c:pt>
                <c:pt idx="622">
                  <c:v>1200</c:v>
                </c:pt>
                <c:pt idx="623">
                  <c:v>1200</c:v>
                </c:pt>
                <c:pt idx="624">
                  <c:v>1200</c:v>
                </c:pt>
                <c:pt idx="625">
                  <c:v>1199</c:v>
                </c:pt>
                <c:pt idx="626">
                  <c:v>1200</c:v>
                </c:pt>
                <c:pt idx="627">
                  <c:v>1200</c:v>
                </c:pt>
                <c:pt idx="628">
                  <c:v>1198</c:v>
                </c:pt>
                <c:pt idx="629">
                  <c:v>1200</c:v>
                </c:pt>
                <c:pt idx="630">
                  <c:v>1200</c:v>
                </c:pt>
                <c:pt idx="631">
                  <c:v>1200</c:v>
                </c:pt>
                <c:pt idx="632">
                  <c:v>1200</c:v>
                </c:pt>
                <c:pt idx="633">
                  <c:v>1200</c:v>
                </c:pt>
                <c:pt idx="634">
                  <c:v>1199</c:v>
                </c:pt>
                <c:pt idx="635">
                  <c:v>1200</c:v>
                </c:pt>
                <c:pt idx="636">
                  <c:v>1200</c:v>
                </c:pt>
                <c:pt idx="637">
                  <c:v>1200</c:v>
                </c:pt>
                <c:pt idx="638">
                  <c:v>1200</c:v>
                </c:pt>
                <c:pt idx="639">
                  <c:v>1200</c:v>
                </c:pt>
                <c:pt idx="640">
                  <c:v>1202</c:v>
                </c:pt>
                <c:pt idx="641">
                  <c:v>1201</c:v>
                </c:pt>
                <c:pt idx="642">
                  <c:v>1200</c:v>
                </c:pt>
                <c:pt idx="643">
                  <c:v>1200</c:v>
                </c:pt>
                <c:pt idx="644">
                  <c:v>1200</c:v>
                </c:pt>
                <c:pt idx="645">
                  <c:v>1200</c:v>
                </c:pt>
                <c:pt idx="646">
                  <c:v>1200</c:v>
                </c:pt>
                <c:pt idx="647">
                  <c:v>1200</c:v>
                </c:pt>
                <c:pt idx="648">
                  <c:v>1200</c:v>
                </c:pt>
                <c:pt idx="649">
                  <c:v>1200</c:v>
                </c:pt>
                <c:pt idx="650">
                  <c:v>1200</c:v>
                </c:pt>
                <c:pt idx="651">
                  <c:v>1200</c:v>
                </c:pt>
                <c:pt idx="652">
                  <c:v>1200</c:v>
                </c:pt>
                <c:pt idx="653">
                  <c:v>1199</c:v>
                </c:pt>
                <c:pt idx="654">
                  <c:v>1199</c:v>
                </c:pt>
                <c:pt idx="655">
                  <c:v>1200</c:v>
                </c:pt>
                <c:pt idx="656">
                  <c:v>1200</c:v>
                </c:pt>
                <c:pt idx="657">
                  <c:v>1200</c:v>
                </c:pt>
                <c:pt idx="658">
                  <c:v>1200</c:v>
                </c:pt>
                <c:pt idx="659">
                  <c:v>1201</c:v>
                </c:pt>
                <c:pt idx="660">
                  <c:v>1201</c:v>
                </c:pt>
                <c:pt idx="661">
                  <c:v>1200</c:v>
                </c:pt>
                <c:pt idx="662">
                  <c:v>1200</c:v>
                </c:pt>
                <c:pt idx="663">
                  <c:v>1200</c:v>
                </c:pt>
                <c:pt idx="664">
                  <c:v>1199</c:v>
                </c:pt>
                <c:pt idx="665">
                  <c:v>1200</c:v>
                </c:pt>
                <c:pt idx="666">
                  <c:v>1200</c:v>
                </c:pt>
                <c:pt idx="667">
                  <c:v>1200</c:v>
                </c:pt>
                <c:pt idx="668">
                  <c:v>1200</c:v>
                </c:pt>
                <c:pt idx="669">
                  <c:v>1201</c:v>
                </c:pt>
                <c:pt idx="670">
                  <c:v>1201</c:v>
                </c:pt>
                <c:pt idx="671">
                  <c:v>1200</c:v>
                </c:pt>
                <c:pt idx="672">
                  <c:v>1201</c:v>
                </c:pt>
                <c:pt idx="673">
                  <c:v>1200</c:v>
                </c:pt>
                <c:pt idx="674">
                  <c:v>1199</c:v>
                </c:pt>
                <c:pt idx="675">
                  <c:v>1200</c:v>
                </c:pt>
                <c:pt idx="676">
                  <c:v>1200</c:v>
                </c:pt>
                <c:pt idx="677">
                  <c:v>1200</c:v>
                </c:pt>
                <c:pt idx="678">
                  <c:v>1200</c:v>
                </c:pt>
                <c:pt idx="679">
                  <c:v>1200</c:v>
                </c:pt>
                <c:pt idx="680">
                  <c:v>1200</c:v>
                </c:pt>
                <c:pt idx="681">
                  <c:v>1200</c:v>
                </c:pt>
                <c:pt idx="682">
                  <c:v>1199</c:v>
                </c:pt>
                <c:pt idx="683">
                  <c:v>1199</c:v>
                </c:pt>
                <c:pt idx="684">
                  <c:v>1200</c:v>
                </c:pt>
                <c:pt idx="685">
                  <c:v>1200</c:v>
                </c:pt>
                <c:pt idx="686">
                  <c:v>1200</c:v>
                </c:pt>
                <c:pt idx="687">
                  <c:v>1201</c:v>
                </c:pt>
                <c:pt idx="688">
                  <c:v>1200</c:v>
                </c:pt>
                <c:pt idx="689">
                  <c:v>1200</c:v>
                </c:pt>
                <c:pt idx="690">
                  <c:v>1200</c:v>
                </c:pt>
                <c:pt idx="691">
                  <c:v>1200</c:v>
                </c:pt>
                <c:pt idx="692">
                  <c:v>1200</c:v>
                </c:pt>
                <c:pt idx="693">
                  <c:v>1199</c:v>
                </c:pt>
                <c:pt idx="694">
                  <c:v>1200</c:v>
                </c:pt>
                <c:pt idx="695">
                  <c:v>1200</c:v>
                </c:pt>
                <c:pt idx="696">
                  <c:v>1200</c:v>
                </c:pt>
                <c:pt idx="697">
                  <c:v>1198</c:v>
                </c:pt>
                <c:pt idx="698">
                  <c:v>1201</c:v>
                </c:pt>
                <c:pt idx="699">
                  <c:v>1201</c:v>
                </c:pt>
                <c:pt idx="700">
                  <c:v>1199</c:v>
                </c:pt>
                <c:pt idx="701">
                  <c:v>1200</c:v>
                </c:pt>
                <c:pt idx="702">
                  <c:v>1200</c:v>
                </c:pt>
                <c:pt idx="703">
                  <c:v>1199</c:v>
                </c:pt>
                <c:pt idx="704">
                  <c:v>1199</c:v>
                </c:pt>
                <c:pt idx="705">
                  <c:v>1199</c:v>
                </c:pt>
                <c:pt idx="706">
                  <c:v>1199</c:v>
                </c:pt>
                <c:pt idx="707">
                  <c:v>1200</c:v>
                </c:pt>
                <c:pt idx="708">
                  <c:v>1200</c:v>
                </c:pt>
                <c:pt idx="709">
                  <c:v>1200</c:v>
                </c:pt>
                <c:pt idx="710">
                  <c:v>1200</c:v>
                </c:pt>
                <c:pt idx="711">
                  <c:v>1200</c:v>
                </c:pt>
                <c:pt idx="712">
                  <c:v>1200</c:v>
                </c:pt>
                <c:pt idx="713">
                  <c:v>1200</c:v>
                </c:pt>
                <c:pt idx="714">
                  <c:v>1200</c:v>
                </c:pt>
                <c:pt idx="715">
                  <c:v>1200</c:v>
                </c:pt>
                <c:pt idx="716">
                  <c:v>1200</c:v>
                </c:pt>
                <c:pt idx="717">
                  <c:v>1200</c:v>
                </c:pt>
                <c:pt idx="718">
                  <c:v>1201</c:v>
                </c:pt>
                <c:pt idx="719">
                  <c:v>1201</c:v>
                </c:pt>
                <c:pt idx="720">
                  <c:v>1201</c:v>
                </c:pt>
                <c:pt idx="721">
                  <c:v>1200</c:v>
                </c:pt>
                <c:pt idx="722">
                  <c:v>1200</c:v>
                </c:pt>
                <c:pt idx="723">
                  <c:v>1200</c:v>
                </c:pt>
                <c:pt idx="724">
                  <c:v>1200</c:v>
                </c:pt>
                <c:pt idx="725">
                  <c:v>1200</c:v>
                </c:pt>
                <c:pt idx="726">
                  <c:v>1200</c:v>
                </c:pt>
                <c:pt idx="727">
                  <c:v>1199</c:v>
                </c:pt>
                <c:pt idx="728">
                  <c:v>1200</c:v>
                </c:pt>
                <c:pt idx="729">
                  <c:v>1200</c:v>
                </c:pt>
                <c:pt idx="730">
                  <c:v>1199</c:v>
                </c:pt>
                <c:pt idx="731">
                  <c:v>1199</c:v>
                </c:pt>
                <c:pt idx="732">
                  <c:v>1200</c:v>
                </c:pt>
                <c:pt idx="733">
                  <c:v>1200</c:v>
                </c:pt>
                <c:pt idx="734">
                  <c:v>1200</c:v>
                </c:pt>
                <c:pt idx="735">
                  <c:v>1200</c:v>
                </c:pt>
                <c:pt idx="736">
                  <c:v>1201</c:v>
                </c:pt>
                <c:pt idx="737">
                  <c:v>1199</c:v>
                </c:pt>
                <c:pt idx="738">
                  <c:v>1201</c:v>
                </c:pt>
                <c:pt idx="739">
                  <c:v>1200</c:v>
                </c:pt>
                <c:pt idx="740">
                  <c:v>1201</c:v>
                </c:pt>
                <c:pt idx="741">
                  <c:v>1201</c:v>
                </c:pt>
                <c:pt idx="742">
                  <c:v>1199</c:v>
                </c:pt>
                <c:pt idx="743">
                  <c:v>1200</c:v>
                </c:pt>
                <c:pt idx="744">
                  <c:v>1199</c:v>
                </c:pt>
                <c:pt idx="745">
                  <c:v>1199</c:v>
                </c:pt>
                <c:pt idx="746">
                  <c:v>1200</c:v>
                </c:pt>
                <c:pt idx="747">
                  <c:v>1200</c:v>
                </c:pt>
                <c:pt idx="748">
                  <c:v>1200</c:v>
                </c:pt>
                <c:pt idx="749">
                  <c:v>1200</c:v>
                </c:pt>
                <c:pt idx="750">
                  <c:v>1198</c:v>
                </c:pt>
                <c:pt idx="751">
                  <c:v>1198</c:v>
                </c:pt>
                <c:pt idx="752">
                  <c:v>1200</c:v>
                </c:pt>
                <c:pt idx="753">
                  <c:v>1200</c:v>
                </c:pt>
                <c:pt idx="754">
                  <c:v>1200</c:v>
                </c:pt>
                <c:pt idx="755">
                  <c:v>1200</c:v>
                </c:pt>
                <c:pt idx="756">
                  <c:v>1200</c:v>
                </c:pt>
                <c:pt idx="757">
                  <c:v>1200</c:v>
                </c:pt>
                <c:pt idx="758">
                  <c:v>1200</c:v>
                </c:pt>
                <c:pt idx="759">
                  <c:v>1200</c:v>
                </c:pt>
                <c:pt idx="760">
                  <c:v>1199</c:v>
                </c:pt>
                <c:pt idx="761">
                  <c:v>1199</c:v>
                </c:pt>
                <c:pt idx="762">
                  <c:v>1200</c:v>
                </c:pt>
                <c:pt idx="763">
                  <c:v>1200</c:v>
                </c:pt>
                <c:pt idx="764">
                  <c:v>1198</c:v>
                </c:pt>
                <c:pt idx="765">
                  <c:v>1198</c:v>
                </c:pt>
                <c:pt idx="766">
                  <c:v>1199</c:v>
                </c:pt>
                <c:pt idx="767">
                  <c:v>1199</c:v>
                </c:pt>
                <c:pt idx="768">
                  <c:v>1200</c:v>
                </c:pt>
                <c:pt idx="769">
                  <c:v>1200</c:v>
                </c:pt>
                <c:pt idx="770">
                  <c:v>1200</c:v>
                </c:pt>
                <c:pt idx="771">
                  <c:v>1200</c:v>
                </c:pt>
                <c:pt idx="772">
                  <c:v>1199</c:v>
                </c:pt>
                <c:pt idx="773">
                  <c:v>1200</c:v>
                </c:pt>
                <c:pt idx="774">
                  <c:v>1199</c:v>
                </c:pt>
                <c:pt idx="775">
                  <c:v>1199</c:v>
                </c:pt>
                <c:pt idx="776">
                  <c:v>1199</c:v>
                </c:pt>
                <c:pt idx="777">
                  <c:v>1198</c:v>
                </c:pt>
                <c:pt idx="778">
                  <c:v>1198</c:v>
                </c:pt>
                <c:pt idx="779">
                  <c:v>1200</c:v>
                </c:pt>
                <c:pt idx="780">
                  <c:v>1199</c:v>
                </c:pt>
                <c:pt idx="781">
                  <c:v>1199</c:v>
                </c:pt>
                <c:pt idx="782">
                  <c:v>1200</c:v>
                </c:pt>
                <c:pt idx="783">
                  <c:v>1200</c:v>
                </c:pt>
                <c:pt idx="784">
                  <c:v>1200</c:v>
                </c:pt>
                <c:pt idx="785">
                  <c:v>1200</c:v>
                </c:pt>
                <c:pt idx="786">
                  <c:v>1201</c:v>
                </c:pt>
                <c:pt idx="787">
                  <c:v>1201</c:v>
                </c:pt>
                <c:pt idx="788">
                  <c:v>1200</c:v>
                </c:pt>
                <c:pt idx="789">
                  <c:v>1201</c:v>
                </c:pt>
                <c:pt idx="790">
                  <c:v>1200</c:v>
                </c:pt>
                <c:pt idx="791">
                  <c:v>1200</c:v>
                </c:pt>
                <c:pt idx="792">
                  <c:v>1200</c:v>
                </c:pt>
                <c:pt idx="793">
                  <c:v>1199</c:v>
                </c:pt>
                <c:pt idx="794">
                  <c:v>1199</c:v>
                </c:pt>
                <c:pt idx="795">
                  <c:v>1200</c:v>
                </c:pt>
                <c:pt idx="796">
                  <c:v>1199</c:v>
                </c:pt>
                <c:pt idx="797">
                  <c:v>1199</c:v>
                </c:pt>
                <c:pt idx="798">
                  <c:v>1198</c:v>
                </c:pt>
                <c:pt idx="799">
                  <c:v>1198</c:v>
                </c:pt>
                <c:pt idx="800">
                  <c:v>1200</c:v>
                </c:pt>
                <c:pt idx="801">
                  <c:v>1200</c:v>
                </c:pt>
                <c:pt idx="802">
                  <c:v>1199</c:v>
                </c:pt>
                <c:pt idx="803">
                  <c:v>1200</c:v>
                </c:pt>
                <c:pt idx="804">
                  <c:v>1200</c:v>
                </c:pt>
                <c:pt idx="805">
                  <c:v>1200</c:v>
                </c:pt>
                <c:pt idx="806">
                  <c:v>1200</c:v>
                </c:pt>
                <c:pt idx="807">
                  <c:v>1201</c:v>
                </c:pt>
                <c:pt idx="808">
                  <c:v>1201</c:v>
                </c:pt>
                <c:pt idx="809">
                  <c:v>1200</c:v>
                </c:pt>
                <c:pt idx="810">
                  <c:v>1202</c:v>
                </c:pt>
                <c:pt idx="811">
                  <c:v>1200</c:v>
                </c:pt>
                <c:pt idx="812">
                  <c:v>1201</c:v>
                </c:pt>
                <c:pt idx="813">
                  <c:v>1199</c:v>
                </c:pt>
                <c:pt idx="814">
                  <c:v>1199</c:v>
                </c:pt>
                <c:pt idx="815">
                  <c:v>1200</c:v>
                </c:pt>
                <c:pt idx="816">
                  <c:v>1201</c:v>
                </c:pt>
                <c:pt idx="817">
                  <c:v>1201</c:v>
                </c:pt>
                <c:pt idx="818">
                  <c:v>1200</c:v>
                </c:pt>
                <c:pt idx="819">
                  <c:v>1201</c:v>
                </c:pt>
                <c:pt idx="820">
                  <c:v>1201</c:v>
                </c:pt>
                <c:pt idx="821">
                  <c:v>1199</c:v>
                </c:pt>
                <c:pt idx="822">
                  <c:v>1201</c:v>
                </c:pt>
                <c:pt idx="823">
                  <c:v>1201</c:v>
                </c:pt>
                <c:pt idx="824">
                  <c:v>1200</c:v>
                </c:pt>
                <c:pt idx="825">
                  <c:v>1201</c:v>
                </c:pt>
                <c:pt idx="826">
                  <c:v>1200</c:v>
                </c:pt>
                <c:pt idx="827">
                  <c:v>1200</c:v>
                </c:pt>
                <c:pt idx="828">
                  <c:v>1200</c:v>
                </c:pt>
                <c:pt idx="829">
                  <c:v>1201</c:v>
                </c:pt>
                <c:pt idx="830">
                  <c:v>1201</c:v>
                </c:pt>
                <c:pt idx="831">
                  <c:v>1200</c:v>
                </c:pt>
                <c:pt idx="832">
                  <c:v>1201</c:v>
                </c:pt>
                <c:pt idx="833">
                  <c:v>1201</c:v>
                </c:pt>
                <c:pt idx="834">
                  <c:v>1201</c:v>
                </c:pt>
                <c:pt idx="835">
                  <c:v>1200</c:v>
                </c:pt>
                <c:pt idx="836">
                  <c:v>1200</c:v>
                </c:pt>
                <c:pt idx="837">
                  <c:v>1200</c:v>
                </c:pt>
                <c:pt idx="838">
                  <c:v>1200</c:v>
                </c:pt>
                <c:pt idx="839">
                  <c:v>1200</c:v>
                </c:pt>
                <c:pt idx="840">
                  <c:v>1200</c:v>
                </c:pt>
                <c:pt idx="841">
                  <c:v>1199</c:v>
                </c:pt>
                <c:pt idx="842">
                  <c:v>1201</c:v>
                </c:pt>
                <c:pt idx="843">
                  <c:v>1201</c:v>
                </c:pt>
                <c:pt idx="844">
                  <c:v>1200</c:v>
                </c:pt>
                <c:pt idx="845">
                  <c:v>1201</c:v>
                </c:pt>
                <c:pt idx="846">
                  <c:v>1201</c:v>
                </c:pt>
                <c:pt idx="847">
                  <c:v>1200</c:v>
                </c:pt>
                <c:pt idx="848">
                  <c:v>1200</c:v>
                </c:pt>
                <c:pt idx="849">
                  <c:v>1200</c:v>
                </c:pt>
                <c:pt idx="850">
                  <c:v>1201</c:v>
                </c:pt>
                <c:pt idx="851">
                  <c:v>1200</c:v>
                </c:pt>
                <c:pt idx="852">
                  <c:v>1201</c:v>
                </c:pt>
                <c:pt idx="853">
                  <c:v>1201</c:v>
                </c:pt>
                <c:pt idx="854">
                  <c:v>1201</c:v>
                </c:pt>
                <c:pt idx="855">
                  <c:v>1200</c:v>
                </c:pt>
                <c:pt idx="856">
                  <c:v>1201</c:v>
                </c:pt>
                <c:pt idx="857">
                  <c:v>1201</c:v>
                </c:pt>
                <c:pt idx="858">
                  <c:v>1200</c:v>
                </c:pt>
                <c:pt idx="859">
                  <c:v>1200</c:v>
                </c:pt>
                <c:pt idx="860">
                  <c:v>1200</c:v>
                </c:pt>
                <c:pt idx="861">
                  <c:v>1200</c:v>
                </c:pt>
                <c:pt idx="862">
                  <c:v>1200</c:v>
                </c:pt>
                <c:pt idx="863">
                  <c:v>1200</c:v>
                </c:pt>
                <c:pt idx="864">
                  <c:v>1200</c:v>
                </c:pt>
                <c:pt idx="865">
                  <c:v>1200</c:v>
                </c:pt>
                <c:pt idx="866">
                  <c:v>1201</c:v>
                </c:pt>
                <c:pt idx="867">
                  <c:v>1200</c:v>
                </c:pt>
                <c:pt idx="868">
                  <c:v>1201</c:v>
                </c:pt>
                <c:pt idx="869">
                  <c:v>1201</c:v>
                </c:pt>
                <c:pt idx="870">
                  <c:v>1200</c:v>
                </c:pt>
                <c:pt idx="871">
                  <c:v>1200</c:v>
                </c:pt>
                <c:pt idx="872">
                  <c:v>1200</c:v>
                </c:pt>
                <c:pt idx="873">
                  <c:v>1201</c:v>
                </c:pt>
                <c:pt idx="874">
                  <c:v>1201</c:v>
                </c:pt>
                <c:pt idx="875">
                  <c:v>1200</c:v>
                </c:pt>
                <c:pt idx="876">
                  <c:v>1200</c:v>
                </c:pt>
                <c:pt idx="877">
                  <c:v>1200</c:v>
                </c:pt>
                <c:pt idx="878">
                  <c:v>1199</c:v>
                </c:pt>
                <c:pt idx="879">
                  <c:v>1199</c:v>
                </c:pt>
                <c:pt idx="880">
                  <c:v>1200</c:v>
                </c:pt>
                <c:pt idx="881">
                  <c:v>1200</c:v>
                </c:pt>
                <c:pt idx="882">
                  <c:v>1200</c:v>
                </c:pt>
                <c:pt idx="883">
                  <c:v>1200</c:v>
                </c:pt>
                <c:pt idx="884">
                  <c:v>1200</c:v>
                </c:pt>
                <c:pt idx="885">
                  <c:v>1200</c:v>
                </c:pt>
                <c:pt idx="886">
                  <c:v>1200</c:v>
                </c:pt>
                <c:pt idx="887">
                  <c:v>1200</c:v>
                </c:pt>
                <c:pt idx="888">
                  <c:v>1200</c:v>
                </c:pt>
                <c:pt idx="889">
                  <c:v>1202</c:v>
                </c:pt>
                <c:pt idx="890">
                  <c:v>1201</c:v>
                </c:pt>
                <c:pt idx="891">
                  <c:v>1200</c:v>
                </c:pt>
                <c:pt idx="892">
                  <c:v>1202</c:v>
                </c:pt>
                <c:pt idx="893">
                  <c:v>1200</c:v>
                </c:pt>
                <c:pt idx="894">
                  <c:v>1199</c:v>
                </c:pt>
                <c:pt idx="895">
                  <c:v>1199</c:v>
                </c:pt>
                <c:pt idx="896">
                  <c:v>1200</c:v>
                </c:pt>
                <c:pt idx="897">
                  <c:v>1200</c:v>
                </c:pt>
                <c:pt idx="898">
                  <c:v>1200</c:v>
                </c:pt>
                <c:pt idx="899">
                  <c:v>1200</c:v>
                </c:pt>
                <c:pt idx="900">
                  <c:v>1201</c:v>
                </c:pt>
                <c:pt idx="901">
                  <c:v>1201</c:v>
                </c:pt>
                <c:pt idx="902">
                  <c:v>1199</c:v>
                </c:pt>
                <c:pt idx="903">
                  <c:v>1202</c:v>
                </c:pt>
                <c:pt idx="904">
                  <c:v>1200</c:v>
                </c:pt>
                <c:pt idx="905">
                  <c:v>1200</c:v>
                </c:pt>
                <c:pt idx="906">
                  <c:v>1201</c:v>
                </c:pt>
                <c:pt idx="907">
                  <c:v>1200</c:v>
                </c:pt>
                <c:pt idx="908">
                  <c:v>1200</c:v>
                </c:pt>
                <c:pt idx="909">
                  <c:v>1201</c:v>
                </c:pt>
                <c:pt idx="910">
                  <c:v>1200</c:v>
                </c:pt>
                <c:pt idx="911">
                  <c:v>1200</c:v>
                </c:pt>
                <c:pt idx="912">
                  <c:v>1201</c:v>
                </c:pt>
                <c:pt idx="913">
                  <c:v>1200</c:v>
                </c:pt>
                <c:pt idx="914">
                  <c:v>1199</c:v>
                </c:pt>
                <c:pt idx="915">
                  <c:v>1199</c:v>
                </c:pt>
                <c:pt idx="916">
                  <c:v>1200</c:v>
                </c:pt>
                <c:pt idx="917">
                  <c:v>1200</c:v>
                </c:pt>
                <c:pt idx="918">
                  <c:v>1200</c:v>
                </c:pt>
                <c:pt idx="919">
                  <c:v>1201</c:v>
                </c:pt>
                <c:pt idx="920">
                  <c:v>1200</c:v>
                </c:pt>
                <c:pt idx="921">
                  <c:v>1200</c:v>
                </c:pt>
                <c:pt idx="922">
                  <c:v>1200</c:v>
                </c:pt>
                <c:pt idx="923">
                  <c:v>1199</c:v>
                </c:pt>
                <c:pt idx="924">
                  <c:v>1199</c:v>
                </c:pt>
                <c:pt idx="925">
                  <c:v>1200</c:v>
                </c:pt>
                <c:pt idx="926">
                  <c:v>1200</c:v>
                </c:pt>
                <c:pt idx="927">
                  <c:v>1200</c:v>
                </c:pt>
                <c:pt idx="928">
                  <c:v>1198</c:v>
                </c:pt>
                <c:pt idx="929">
                  <c:v>1200</c:v>
                </c:pt>
                <c:pt idx="930">
                  <c:v>1199</c:v>
                </c:pt>
                <c:pt idx="931">
                  <c:v>1199</c:v>
                </c:pt>
                <c:pt idx="932">
                  <c:v>1200</c:v>
                </c:pt>
                <c:pt idx="933">
                  <c:v>1198</c:v>
                </c:pt>
                <c:pt idx="934">
                  <c:v>1200</c:v>
                </c:pt>
                <c:pt idx="935">
                  <c:v>1201</c:v>
                </c:pt>
                <c:pt idx="936">
                  <c:v>1200</c:v>
                </c:pt>
                <c:pt idx="937">
                  <c:v>1200</c:v>
                </c:pt>
                <c:pt idx="938">
                  <c:v>1200</c:v>
                </c:pt>
                <c:pt idx="939">
                  <c:v>1200</c:v>
                </c:pt>
                <c:pt idx="940">
                  <c:v>1200</c:v>
                </c:pt>
                <c:pt idx="941">
                  <c:v>1200</c:v>
                </c:pt>
                <c:pt idx="942">
                  <c:v>1200</c:v>
                </c:pt>
                <c:pt idx="943">
                  <c:v>1200</c:v>
                </c:pt>
                <c:pt idx="944">
                  <c:v>1200</c:v>
                </c:pt>
                <c:pt idx="945">
                  <c:v>1201</c:v>
                </c:pt>
                <c:pt idx="946">
                  <c:v>1199</c:v>
                </c:pt>
                <c:pt idx="947">
                  <c:v>1199</c:v>
                </c:pt>
                <c:pt idx="948">
                  <c:v>1201</c:v>
                </c:pt>
                <c:pt idx="949">
                  <c:v>1200</c:v>
                </c:pt>
                <c:pt idx="950">
                  <c:v>1201</c:v>
                </c:pt>
                <c:pt idx="951">
                  <c:v>1199</c:v>
                </c:pt>
                <c:pt idx="952">
                  <c:v>1200</c:v>
                </c:pt>
                <c:pt idx="953">
                  <c:v>1200</c:v>
                </c:pt>
                <c:pt idx="954">
                  <c:v>1200</c:v>
                </c:pt>
                <c:pt idx="955">
                  <c:v>1201</c:v>
                </c:pt>
                <c:pt idx="956">
                  <c:v>1200</c:v>
                </c:pt>
                <c:pt idx="957">
                  <c:v>1200</c:v>
                </c:pt>
                <c:pt idx="958">
                  <c:v>1200</c:v>
                </c:pt>
                <c:pt idx="959">
                  <c:v>1200</c:v>
                </c:pt>
                <c:pt idx="960">
                  <c:v>1200</c:v>
                </c:pt>
                <c:pt idx="961">
                  <c:v>1200</c:v>
                </c:pt>
                <c:pt idx="962">
                  <c:v>1200</c:v>
                </c:pt>
                <c:pt idx="963">
                  <c:v>1200</c:v>
                </c:pt>
                <c:pt idx="964">
                  <c:v>1200</c:v>
                </c:pt>
                <c:pt idx="965">
                  <c:v>1199</c:v>
                </c:pt>
                <c:pt idx="966">
                  <c:v>1200</c:v>
                </c:pt>
                <c:pt idx="967">
                  <c:v>1200</c:v>
                </c:pt>
                <c:pt idx="968">
                  <c:v>1200</c:v>
                </c:pt>
                <c:pt idx="969">
                  <c:v>1199</c:v>
                </c:pt>
                <c:pt idx="970">
                  <c:v>1199</c:v>
                </c:pt>
                <c:pt idx="971">
                  <c:v>1200</c:v>
                </c:pt>
                <c:pt idx="972">
                  <c:v>1200</c:v>
                </c:pt>
                <c:pt idx="973">
                  <c:v>1198</c:v>
                </c:pt>
                <c:pt idx="974">
                  <c:v>1198</c:v>
                </c:pt>
                <c:pt idx="975">
                  <c:v>1201</c:v>
                </c:pt>
                <c:pt idx="976">
                  <c:v>1200</c:v>
                </c:pt>
                <c:pt idx="977">
                  <c:v>1200</c:v>
                </c:pt>
                <c:pt idx="978">
                  <c:v>1200</c:v>
                </c:pt>
                <c:pt idx="979">
                  <c:v>1200</c:v>
                </c:pt>
                <c:pt idx="980">
                  <c:v>1200</c:v>
                </c:pt>
                <c:pt idx="981">
                  <c:v>1199</c:v>
                </c:pt>
                <c:pt idx="982">
                  <c:v>1200</c:v>
                </c:pt>
                <c:pt idx="983">
                  <c:v>1201</c:v>
                </c:pt>
                <c:pt idx="984">
                  <c:v>1201</c:v>
                </c:pt>
                <c:pt idx="985">
                  <c:v>1198</c:v>
                </c:pt>
                <c:pt idx="986">
                  <c:v>1200</c:v>
                </c:pt>
                <c:pt idx="987">
                  <c:v>1199</c:v>
                </c:pt>
                <c:pt idx="988">
                  <c:v>1201</c:v>
                </c:pt>
                <c:pt idx="989">
                  <c:v>1200</c:v>
                </c:pt>
                <c:pt idx="990">
                  <c:v>1200</c:v>
                </c:pt>
                <c:pt idx="991">
                  <c:v>1201</c:v>
                </c:pt>
                <c:pt idx="992">
                  <c:v>1200</c:v>
                </c:pt>
                <c:pt idx="993">
                  <c:v>1200</c:v>
                </c:pt>
                <c:pt idx="994">
                  <c:v>1200</c:v>
                </c:pt>
                <c:pt idx="995">
                  <c:v>1200</c:v>
                </c:pt>
                <c:pt idx="996">
                  <c:v>1200</c:v>
                </c:pt>
                <c:pt idx="997">
                  <c:v>1200</c:v>
                </c:pt>
                <c:pt idx="998">
                  <c:v>1201</c:v>
                </c:pt>
                <c:pt idx="999">
                  <c:v>1201</c:v>
                </c:pt>
                <c:pt idx="1000">
                  <c:v>1201</c:v>
                </c:pt>
                <c:pt idx="1001">
                  <c:v>1201</c:v>
                </c:pt>
                <c:pt idx="1002">
                  <c:v>1198</c:v>
                </c:pt>
                <c:pt idx="1003">
                  <c:v>1198</c:v>
                </c:pt>
                <c:pt idx="1004">
                  <c:v>1200</c:v>
                </c:pt>
                <c:pt idx="1005">
                  <c:v>1201</c:v>
                </c:pt>
                <c:pt idx="1006">
                  <c:v>1201</c:v>
                </c:pt>
                <c:pt idx="1007">
                  <c:v>1200</c:v>
                </c:pt>
                <c:pt idx="1008">
                  <c:v>1201</c:v>
                </c:pt>
                <c:pt idx="1009">
                  <c:v>1201</c:v>
                </c:pt>
                <c:pt idx="1010">
                  <c:v>1200</c:v>
                </c:pt>
                <c:pt idx="1011">
                  <c:v>1201</c:v>
                </c:pt>
                <c:pt idx="1012">
                  <c:v>1198</c:v>
                </c:pt>
                <c:pt idx="1013">
                  <c:v>1201</c:v>
                </c:pt>
                <c:pt idx="1014">
                  <c:v>1200</c:v>
                </c:pt>
                <c:pt idx="1015">
                  <c:v>1200</c:v>
                </c:pt>
                <c:pt idx="1016">
                  <c:v>1200</c:v>
                </c:pt>
                <c:pt idx="1017">
                  <c:v>1201</c:v>
                </c:pt>
                <c:pt idx="1018">
                  <c:v>1200</c:v>
                </c:pt>
                <c:pt idx="1019">
                  <c:v>1200</c:v>
                </c:pt>
                <c:pt idx="1020">
                  <c:v>1200</c:v>
                </c:pt>
                <c:pt idx="1021">
                  <c:v>1199</c:v>
                </c:pt>
                <c:pt idx="1022">
                  <c:v>1200</c:v>
                </c:pt>
                <c:pt idx="1023">
                  <c:v>1200</c:v>
                </c:pt>
                <c:pt idx="1024">
                  <c:v>1201</c:v>
                </c:pt>
                <c:pt idx="1025">
                  <c:v>1199</c:v>
                </c:pt>
                <c:pt idx="1026">
                  <c:v>1199</c:v>
                </c:pt>
                <c:pt idx="1027">
                  <c:v>1200</c:v>
                </c:pt>
                <c:pt idx="1028">
                  <c:v>1200</c:v>
                </c:pt>
                <c:pt idx="1029">
                  <c:v>1200</c:v>
                </c:pt>
                <c:pt idx="1030">
                  <c:v>1200</c:v>
                </c:pt>
                <c:pt idx="1031">
                  <c:v>1201</c:v>
                </c:pt>
                <c:pt idx="1032">
                  <c:v>1201</c:v>
                </c:pt>
                <c:pt idx="1033">
                  <c:v>1200</c:v>
                </c:pt>
                <c:pt idx="1034">
                  <c:v>1200</c:v>
                </c:pt>
                <c:pt idx="1035">
                  <c:v>1200</c:v>
                </c:pt>
                <c:pt idx="1036">
                  <c:v>1200</c:v>
                </c:pt>
                <c:pt idx="1037">
                  <c:v>1200</c:v>
                </c:pt>
                <c:pt idx="1038">
                  <c:v>1200</c:v>
                </c:pt>
                <c:pt idx="1039">
                  <c:v>1201</c:v>
                </c:pt>
                <c:pt idx="1040">
                  <c:v>1201</c:v>
                </c:pt>
                <c:pt idx="1041">
                  <c:v>1200</c:v>
                </c:pt>
                <c:pt idx="1042">
                  <c:v>1200</c:v>
                </c:pt>
                <c:pt idx="1043">
                  <c:v>1200</c:v>
                </c:pt>
                <c:pt idx="1044">
                  <c:v>1200</c:v>
                </c:pt>
                <c:pt idx="1045">
                  <c:v>1200</c:v>
                </c:pt>
                <c:pt idx="1046">
                  <c:v>1200</c:v>
                </c:pt>
                <c:pt idx="1047">
                  <c:v>1200</c:v>
                </c:pt>
                <c:pt idx="1048">
                  <c:v>1200</c:v>
                </c:pt>
                <c:pt idx="1049">
                  <c:v>1200</c:v>
                </c:pt>
                <c:pt idx="1050">
                  <c:v>1200</c:v>
                </c:pt>
                <c:pt idx="1051">
                  <c:v>1199</c:v>
                </c:pt>
                <c:pt idx="1052">
                  <c:v>1199</c:v>
                </c:pt>
                <c:pt idx="1053">
                  <c:v>1201</c:v>
                </c:pt>
                <c:pt idx="1054">
                  <c:v>1199</c:v>
                </c:pt>
                <c:pt idx="1055">
                  <c:v>1200</c:v>
                </c:pt>
                <c:pt idx="1056">
                  <c:v>1200</c:v>
                </c:pt>
                <c:pt idx="1057">
                  <c:v>1200</c:v>
                </c:pt>
                <c:pt idx="1058">
                  <c:v>1200</c:v>
                </c:pt>
                <c:pt idx="1059">
                  <c:v>1200</c:v>
                </c:pt>
                <c:pt idx="1060">
                  <c:v>1200</c:v>
                </c:pt>
                <c:pt idx="1061">
                  <c:v>1199</c:v>
                </c:pt>
                <c:pt idx="1062">
                  <c:v>1199</c:v>
                </c:pt>
                <c:pt idx="1063">
                  <c:v>1200</c:v>
                </c:pt>
                <c:pt idx="1064">
                  <c:v>1200</c:v>
                </c:pt>
                <c:pt idx="1065">
                  <c:v>1200</c:v>
                </c:pt>
                <c:pt idx="1066">
                  <c:v>1201</c:v>
                </c:pt>
                <c:pt idx="1067">
                  <c:v>1198</c:v>
                </c:pt>
                <c:pt idx="1068">
                  <c:v>1200</c:v>
                </c:pt>
                <c:pt idx="1069">
                  <c:v>1200</c:v>
                </c:pt>
                <c:pt idx="1070">
                  <c:v>1200</c:v>
                </c:pt>
                <c:pt idx="1071">
                  <c:v>1200</c:v>
                </c:pt>
                <c:pt idx="1072">
                  <c:v>1200</c:v>
                </c:pt>
                <c:pt idx="1073">
                  <c:v>1200</c:v>
                </c:pt>
                <c:pt idx="1074">
                  <c:v>1200</c:v>
                </c:pt>
                <c:pt idx="1075">
                  <c:v>1200</c:v>
                </c:pt>
                <c:pt idx="1076">
                  <c:v>1200</c:v>
                </c:pt>
                <c:pt idx="1077">
                  <c:v>1199</c:v>
                </c:pt>
                <c:pt idx="1078">
                  <c:v>1199</c:v>
                </c:pt>
                <c:pt idx="1079">
                  <c:v>1200</c:v>
                </c:pt>
                <c:pt idx="1080">
                  <c:v>1199</c:v>
                </c:pt>
                <c:pt idx="1081">
                  <c:v>1200</c:v>
                </c:pt>
                <c:pt idx="1082">
                  <c:v>1200</c:v>
                </c:pt>
                <c:pt idx="1083">
                  <c:v>1200</c:v>
                </c:pt>
                <c:pt idx="1084">
                  <c:v>1200</c:v>
                </c:pt>
                <c:pt idx="1085">
                  <c:v>1200</c:v>
                </c:pt>
                <c:pt idx="1086">
                  <c:v>1200</c:v>
                </c:pt>
                <c:pt idx="1087">
                  <c:v>1201</c:v>
                </c:pt>
                <c:pt idx="1088">
                  <c:v>1201</c:v>
                </c:pt>
                <c:pt idx="1089">
                  <c:v>1200</c:v>
                </c:pt>
                <c:pt idx="1090">
                  <c:v>1200</c:v>
                </c:pt>
                <c:pt idx="1091">
                  <c:v>1200</c:v>
                </c:pt>
                <c:pt idx="1092">
                  <c:v>1200</c:v>
                </c:pt>
                <c:pt idx="1093">
                  <c:v>1200</c:v>
                </c:pt>
                <c:pt idx="1094">
                  <c:v>1200</c:v>
                </c:pt>
                <c:pt idx="1095">
                  <c:v>1200</c:v>
                </c:pt>
                <c:pt idx="1096">
                  <c:v>1201</c:v>
                </c:pt>
                <c:pt idx="1097">
                  <c:v>1201</c:v>
                </c:pt>
                <c:pt idx="1098">
                  <c:v>1201</c:v>
                </c:pt>
                <c:pt idx="1099">
                  <c:v>1200</c:v>
                </c:pt>
                <c:pt idx="1100">
                  <c:v>1200</c:v>
                </c:pt>
                <c:pt idx="1101">
                  <c:v>1200</c:v>
                </c:pt>
                <c:pt idx="1102">
                  <c:v>1201</c:v>
                </c:pt>
                <c:pt idx="1103">
                  <c:v>1200</c:v>
                </c:pt>
                <c:pt idx="1104">
                  <c:v>1200</c:v>
                </c:pt>
                <c:pt idx="1105">
                  <c:v>1200</c:v>
                </c:pt>
                <c:pt idx="1106">
                  <c:v>1200</c:v>
                </c:pt>
                <c:pt idx="1107">
                  <c:v>1200</c:v>
                </c:pt>
                <c:pt idx="1108">
                  <c:v>1200</c:v>
                </c:pt>
                <c:pt idx="1109">
                  <c:v>1200</c:v>
                </c:pt>
                <c:pt idx="1110">
                  <c:v>1200</c:v>
                </c:pt>
                <c:pt idx="1111">
                  <c:v>1200</c:v>
                </c:pt>
                <c:pt idx="1112">
                  <c:v>1200</c:v>
                </c:pt>
                <c:pt idx="1113">
                  <c:v>1200</c:v>
                </c:pt>
                <c:pt idx="1114">
                  <c:v>1200</c:v>
                </c:pt>
                <c:pt idx="1115">
                  <c:v>1201</c:v>
                </c:pt>
                <c:pt idx="1116">
                  <c:v>1200</c:v>
                </c:pt>
                <c:pt idx="1117">
                  <c:v>1200</c:v>
                </c:pt>
                <c:pt idx="1118">
                  <c:v>1200</c:v>
                </c:pt>
                <c:pt idx="1119">
                  <c:v>1200</c:v>
                </c:pt>
                <c:pt idx="1120">
                  <c:v>1200</c:v>
                </c:pt>
                <c:pt idx="1121">
                  <c:v>1199</c:v>
                </c:pt>
                <c:pt idx="1122">
                  <c:v>1200</c:v>
                </c:pt>
                <c:pt idx="1123">
                  <c:v>1199</c:v>
                </c:pt>
                <c:pt idx="1124">
                  <c:v>1199</c:v>
                </c:pt>
                <c:pt idx="1125">
                  <c:v>1201</c:v>
                </c:pt>
                <c:pt idx="1126">
                  <c:v>1200</c:v>
                </c:pt>
                <c:pt idx="1127">
                  <c:v>1200</c:v>
                </c:pt>
                <c:pt idx="1128">
                  <c:v>1200</c:v>
                </c:pt>
                <c:pt idx="1129">
                  <c:v>1199</c:v>
                </c:pt>
                <c:pt idx="1130">
                  <c:v>1199</c:v>
                </c:pt>
                <c:pt idx="1131">
                  <c:v>1201</c:v>
                </c:pt>
                <c:pt idx="1132">
                  <c:v>1200</c:v>
                </c:pt>
                <c:pt idx="1133">
                  <c:v>1200</c:v>
                </c:pt>
                <c:pt idx="1134">
                  <c:v>1198</c:v>
                </c:pt>
                <c:pt idx="1135">
                  <c:v>1200</c:v>
                </c:pt>
                <c:pt idx="1136">
                  <c:v>1199</c:v>
                </c:pt>
                <c:pt idx="1137">
                  <c:v>1199</c:v>
                </c:pt>
                <c:pt idx="1138">
                  <c:v>1200</c:v>
                </c:pt>
                <c:pt idx="1139">
                  <c:v>1198</c:v>
                </c:pt>
                <c:pt idx="1140">
                  <c:v>1198</c:v>
                </c:pt>
                <c:pt idx="1141">
                  <c:v>1201</c:v>
                </c:pt>
                <c:pt idx="1142">
                  <c:v>1200</c:v>
                </c:pt>
                <c:pt idx="1143">
                  <c:v>1200</c:v>
                </c:pt>
                <c:pt idx="1144">
                  <c:v>1199</c:v>
                </c:pt>
                <c:pt idx="1145">
                  <c:v>1199</c:v>
                </c:pt>
                <c:pt idx="1146">
                  <c:v>1200</c:v>
                </c:pt>
                <c:pt idx="1147">
                  <c:v>1200</c:v>
                </c:pt>
                <c:pt idx="1148">
                  <c:v>1200</c:v>
                </c:pt>
                <c:pt idx="1149">
                  <c:v>1200</c:v>
                </c:pt>
                <c:pt idx="1150">
                  <c:v>1202</c:v>
                </c:pt>
                <c:pt idx="1151">
                  <c:v>1202</c:v>
                </c:pt>
                <c:pt idx="1152">
                  <c:v>1200</c:v>
                </c:pt>
                <c:pt idx="1153">
                  <c:v>1200</c:v>
                </c:pt>
                <c:pt idx="1154">
                  <c:v>1200</c:v>
                </c:pt>
                <c:pt idx="1155">
                  <c:v>1200</c:v>
                </c:pt>
                <c:pt idx="1156">
                  <c:v>1200</c:v>
                </c:pt>
                <c:pt idx="1157">
                  <c:v>1200</c:v>
                </c:pt>
                <c:pt idx="1158">
                  <c:v>1200</c:v>
                </c:pt>
                <c:pt idx="1159">
                  <c:v>1200</c:v>
                </c:pt>
                <c:pt idx="1160">
                  <c:v>1200</c:v>
                </c:pt>
                <c:pt idx="1161">
                  <c:v>1200</c:v>
                </c:pt>
                <c:pt idx="1162">
                  <c:v>1200</c:v>
                </c:pt>
                <c:pt idx="1163">
                  <c:v>1202</c:v>
                </c:pt>
                <c:pt idx="1164">
                  <c:v>1200</c:v>
                </c:pt>
                <c:pt idx="1165">
                  <c:v>1201</c:v>
                </c:pt>
                <c:pt idx="1166">
                  <c:v>1200</c:v>
                </c:pt>
                <c:pt idx="1167">
                  <c:v>1200</c:v>
                </c:pt>
                <c:pt idx="1168">
                  <c:v>1201</c:v>
                </c:pt>
                <c:pt idx="1169">
                  <c:v>1200</c:v>
                </c:pt>
                <c:pt idx="1170">
                  <c:v>1200</c:v>
                </c:pt>
                <c:pt idx="1171">
                  <c:v>1200</c:v>
                </c:pt>
                <c:pt idx="1172">
                  <c:v>1199</c:v>
                </c:pt>
                <c:pt idx="1173">
                  <c:v>1200</c:v>
                </c:pt>
                <c:pt idx="1174">
                  <c:v>1200</c:v>
                </c:pt>
                <c:pt idx="1175">
                  <c:v>1199</c:v>
                </c:pt>
                <c:pt idx="1176">
                  <c:v>1200</c:v>
                </c:pt>
                <c:pt idx="1177">
                  <c:v>1200</c:v>
                </c:pt>
                <c:pt idx="1178">
                  <c:v>1201</c:v>
                </c:pt>
                <c:pt idx="1179">
                  <c:v>1199</c:v>
                </c:pt>
                <c:pt idx="1180">
                  <c:v>1200</c:v>
                </c:pt>
                <c:pt idx="1181">
                  <c:v>1200</c:v>
                </c:pt>
                <c:pt idx="1182">
                  <c:v>1200</c:v>
                </c:pt>
                <c:pt idx="1183">
                  <c:v>1200</c:v>
                </c:pt>
                <c:pt idx="1184">
                  <c:v>1200</c:v>
                </c:pt>
                <c:pt idx="1185">
                  <c:v>1200</c:v>
                </c:pt>
                <c:pt idx="1186">
                  <c:v>1199</c:v>
                </c:pt>
                <c:pt idx="1187">
                  <c:v>1199</c:v>
                </c:pt>
                <c:pt idx="1188">
                  <c:v>1199</c:v>
                </c:pt>
                <c:pt idx="1189">
                  <c:v>1200</c:v>
                </c:pt>
                <c:pt idx="1190">
                  <c:v>1200</c:v>
                </c:pt>
                <c:pt idx="1191">
                  <c:v>1200</c:v>
                </c:pt>
                <c:pt idx="1192">
                  <c:v>1200</c:v>
                </c:pt>
                <c:pt idx="1193">
                  <c:v>1200</c:v>
                </c:pt>
                <c:pt idx="1194">
                  <c:v>1200</c:v>
                </c:pt>
                <c:pt idx="1195">
                  <c:v>1201</c:v>
                </c:pt>
                <c:pt idx="1196">
                  <c:v>1200</c:v>
                </c:pt>
                <c:pt idx="1197">
                  <c:v>1200</c:v>
                </c:pt>
                <c:pt idx="1198">
                  <c:v>1199</c:v>
                </c:pt>
                <c:pt idx="1199">
                  <c:v>1199</c:v>
                </c:pt>
                <c:pt idx="1200">
                  <c:v>1200</c:v>
                </c:pt>
                <c:pt idx="1201">
                  <c:v>1200</c:v>
                </c:pt>
                <c:pt idx="1202">
                  <c:v>1201</c:v>
                </c:pt>
                <c:pt idx="1203">
                  <c:v>1201</c:v>
                </c:pt>
                <c:pt idx="1204">
                  <c:v>1199</c:v>
                </c:pt>
                <c:pt idx="1205">
                  <c:v>1200</c:v>
                </c:pt>
                <c:pt idx="1206">
                  <c:v>1199</c:v>
                </c:pt>
                <c:pt idx="1207">
                  <c:v>1199</c:v>
                </c:pt>
                <c:pt idx="1208">
                  <c:v>1200</c:v>
                </c:pt>
                <c:pt idx="1209">
                  <c:v>1200</c:v>
                </c:pt>
                <c:pt idx="1210">
                  <c:v>1200</c:v>
                </c:pt>
                <c:pt idx="1211">
                  <c:v>1199</c:v>
                </c:pt>
                <c:pt idx="1212">
                  <c:v>1200</c:v>
                </c:pt>
                <c:pt idx="1213">
                  <c:v>1200</c:v>
                </c:pt>
                <c:pt idx="1214">
                  <c:v>1200</c:v>
                </c:pt>
                <c:pt idx="1215">
                  <c:v>1200</c:v>
                </c:pt>
                <c:pt idx="1216">
                  <c:v>1200</c:v>
                </c:pt>
                <c:pt idx="1217">
                  <c:v>1201</c:v>
                </c:pt>
                <c:pt idx="1218">
                  <c:v>1198</c:v>
                </c:pt>
                <c:pt idx="1219">
                  <c:v>1200</c:v>
                </c:pt>
                <c:pt idx="1220">
                  <c:v>1200</c:v>
                </c:pt>
                <c:pt idx="1221">
                  <c:v>1200</c:v>
                </c:pt>
                <c:pt idx="1222">
                  <c:v>1200</c:v>
                </c:pt>
                <c:pt idx="1223">
                  <c:v>1200</c:v>
                </c:pt>
                <c:pt idx="1224">
                  <c:v>1200</c:v>
                </c:pt>
                <c:pt idx="1225">
                  <c:v>1200</c:v>
                </c:pt>
                <c:pt idx="1226">
                  <c:v>1200</c:v>
                </c:pt>
                <c:pt idx="1227">
                  <c:v>1200</c:v>
                </c:pt>
                <c:pt idx="1228">
                  <c:v>1201</c:v>
                </c:pt>
                <c:pt idx="1229">
                  <c:v>1201</c:v>
                </c:pt>
                <c:pt idx="1230">
                  <c:v>1201</c:v>
                </c:pt>
                <c:pt idx="1231">
                  <c:v>1201</c:v>
                </c:pt>
                <c:pt idx="1232">
                  <c:v>1200</c:v>
                </c:pt>
                <c:pt idx="1233">
                  <c:v>1200</c:v>
                </c:pt>
                <c:pt idx="1234">
                  <c:v>1201</c:v>
                </c:pt>
                <c:pt idx="1235">
                  <c:v>1201</c:v>
                </c:pt>
                <c:pt idx="1236">
                  <c:v>1201</c:v>
                </c:pt>
                <c:pt idx="1237">
                  <c:v>1202</c:v>
                </c:pt>
                <c:pt idx="1238">
                  <c:v>1201</c:v>
                </c:pt>
                <c:pt idx="1239">
                  <c:v>1200</c:v>
                </c:pt>
                <c:pt idx="1240">
                  <c:v>1200</c:v>
                </c:pt>
                <c:pt idx="1241">
                  <c:v>1200</c:v>
                </c:pt>
                <c:pt idx="1242">
                  <c:v>1201</c:v>
                </c:pt>
                <c:pt idx="1243">
                  <c:v>1200</c:v>
                </c:pt>
                <c:pt idx="1244">
                  <c:v>1200</c:v>
                </c:pt>
                <c:pt idx="1245">
                  <c:v>1200</c:v>
                </c:pt>
                <c:pt idx="1246">
                  <c:v>1200</c:v>
                </c:pt>
                <c:pt idx="1247">
                  <c:v>1200</c:v>
                </c:pt>
                <c:pt idx="1248">
                  <c:v>1200</c:v>
                </c:pt>
                <c:pt idx="1249">
                  <c:v>1200</c:v>
                </c:pt>
                <c:pt idx="1250">
                  <c:v>1200</c:v>
                </c:pt>
                <c:pt idx="1251">
                  <c:v>1201</c:v>
                </c:pt>
                <c:pt idx="1252">
                  <c:v>1200</c:v>
                </c:pt>
                <c:pt idx="1253">
                  <c:v>1200</c:v>
                </c:pt>
                <c:pt idx="1254">
                  <c:v>1200</c:v>
                </c:pt>
                <c:pt idx="1255">
                  <c:v>1201</c:v>
                </c:pt>
                <c:pt idx="1256">
                  <c:v>1201</c:v>
                </c:pt>
                <c:pt idx="1257">
                  <c:v>1201</c:v>
                </c:pt>
                <c:pt idx="1258">
                  <c:v>1200</c:v>
                </c:pt>
                <c:pt idx="1259">
                  <c:v>1200</c:v>
                </c:pt>
                <c:pt idx="1260">
                  <c:v>1200</c:v>
                </c:pt>
                <c:pt idx="1261">
                  <c:v>1200</c:v>
                </c:pt>
                <c:pt idx="1262">
                  <c:v>1200</c:v>
                </c:pt>
                <c:pt idx="1263">
                  <c:v>1200</c:v>
                </c:pt>
                <c:pt idx="1264">
                  <c:v>1200</c:v>
                </c:pt>
                <c:pt idx="1265">
                  <c:v>1200</c:v>
                </c:pt>
                <c:pt idx="1266">
                  <c:v>1200</c:v>
                </c:pt>
                <c:pt idx="1267">
                  <c:v>1200</c:v>
                </c:pt>
                <c:pt idx="1268">
                  <c:v>1201</c:v>
                </c:pt>
                <c:pt idx="1269">
                  <c:v>1200</c:v>
                </c:pt>
                <c:pt idx="1270">
                  <c:v>1200</c:v>
                </c:pt>
                <c:pt idx="1271">
                  <c:v>1201</c:v>
                </c:pt>
                <c:pt idx="1272">
                  <c:v>1200</c:v>
                </c:pt>
                <c:pt idx="1273">
                  <c:v>1200</c:v>
                </c:pt>
                <c:pt idx="1274">
                  <c:v>1200</c:v>
                </c:pt>
                <c:pt idx="1275">
                  <c:v>1200</c:v>
                </c:pt>
                <c:pt idx="1276">
                  <c:v>1200</c:v>
                </c:pt>
                <c:pt idx="1277">
                  <c:v>1200</c:v>
                </c:pt>
                <c:pt idx="1278">
                  <c:v>1201</c:v>
                </c:pt>
                <c:pt idx="1279">
                  <c:v>1200</c:v>
                </c:pt>
                <c:pt idx="1280">
                  <c:v>1200</c:v>
                </c:pt>
                <c:pt idx="1281">
                  <c:v>1200</c:v>
                </c:pt>
                <c:pt idx="1282">
                  <c:v>1200</c:v>
                </c:pt>
                <c:pt idx="1283">
                  <c:v>1200</c:v>
                </c:pt>
                <c:pt idx="1284">
                  <c:v>1201</c:v>
                </c:pt>
                <c:pt idx="1285">
                  <c:v>1200</c:v>
                </c:pt>
                <c:pt idx="1286">
                  <c:v>1200</c:v>
                </c:pt>
                <c:pt idx="1287">
                  <c:v>1200</c:v>
                </c:pt>
                <c:pt idx="1288">
                  <c:v>1200</c:v>
                </c:pt>
                <c:pt idx="1289">
                  <c:v>1200</c:v>
                </c:pt>
                <c:pt idx="1290">
                  <c:v>1200</c:v>
                </c:pt>
                <c:pt idx="1291">
                  <c:v>1200</c:v>
                </c:pt>
                <c:pt idx="1292">
                  <c:v>1200</c:v>
                </c:pt>
                <c:pt idx="1293">
                  <c:v>1200</c:v>
                </c:pt>
                <c:pt idx="1294">
                  <c:v>1200</c:v>
                </c:pt>
                <c:pt idx="1295">
                  <c:v>1200</c:v>
                </c:pt>
                <c:pt idx="1296">
                  <c:v>1199</c:v>
                </c:pt>
                <c:pt idx="1297">
                  <c:v>1199</c:v>
                </c:pt>
                <c:pt idx="1298">
                  <c:v>1200</c:v>
                </c:pt>
                <c:pt idx="1299">
                  <c:v>1201</c:v>
                </c:pt>
                <c:pt idx="1300">
                  <c:v>1201</c:v>
                </c:pt>
                <c:pt idx="1301">
                  <c:v>1200</c:v>
                </c:pt>
                <c:pt idx="1302">
                  <c:v>1201</c:v>
                </c:pt>
                <c:pt idx="1303">
                  <c:v>1201</c:v>
                </c:pt>
                <c:pt idx="1304">
                  <c:v>1201</c:v>
                </c:pt>
                <c:pt idx="1305">
                  <c:v>1201</c:v>
                </c:pt>
                <c:pt idx="1306">
                  <c:v>1201</c:v>
                </c:pt>
                <c:pt idx="1307">
                  <c:v>1200</c:v>
                </c:pt>
                <c:pt idx="1308">
                  <c:v>1200</c:v>
                </c:pt>
                <c:pt idx="1309">
                  <c:v>1200</c:v>
                </c:pt>
                <c:pt idx="1310">
                  <c:v>1200</c:v>
                </c:pt>
                <c:pt idx="1311">
                  <c:v>1200</c:v>
                </c:pt>
                <c:pt idx="1312">
                  <c:v>1200</c:v>
                </c:pt>
                <c:pt idx="1313">
                  <c:v>1200</c:v>
                </c:pt>
                <c:pt idx="1314">
                  <c:v>1200</c:v>
                </c:pt>
                <c:pt idx="1315">
                  <c:v>1202</c:v>
                </c:pt>
                <c:pt idx="1316">
                  <c:v>1202</c:v>
                </c:pt>
                <c:pt idx="1317">
                  <c:v>1202</c:v>
                </c:pt>
                <c:pt idx="1318">
                  <c:v>1201</c:v>
                </c:pt>
                <c:pt idx="1319">
                  <c:v>1200</c:v>
                </c:pt>
                <c:pt idx="1320">
                  <c:v>1200</c:v>
                </c:pt>
                <c:pt idx="1321">
                  <c:v>1202</c:v>
                </c:pt>
                <c:pt idx="1322">
                  <c:v>1201</c:v>
                </c:pt>
                <c:pt idx="1323">
                  <c:v>1201</c:v>
                </c:pt>
                <c:pt idx="1324">
                  <c:v>1200</c:v>
                </c:pt>
                <c:pt idx="1325">
                  <c:v>1199</c:v>
                </c:pt>
                <c:pt idx="1326">
                  <c:v>1199</c:v>
                </c:pt>
                <c:pt idx="1327">
                  <c:v>1200</c:v>
                </c:pt>
                <c:pt idx="1328">
                  <c:v>1200</c:v>
                </c:pt>
                <c:pt idx="1329">
                  <c:v>1200</c:v>
                </c:pt>
                <c:pt idx="1330">
                  <c:v>1200</c:v>
                </c:pt>
                <c:pt idx="1331">
                  <c:v>1201</c:v>
                </c:pt>
                <c:pt idx="1332">
                  <c:v>1200</c:v>
                </c:pt>
                <c:pt idx="1333">
                  <c:v>1201</c:v>
                </c:pt>
                <c:pt idx="1334">
                  <c:v>1200</c:v>
                </c:pt>
                <c:pt idx="1335">
                  <c:v>1200</c:v>
                </c:pt>
                <c:pt idx="1336">
                  <c:v>1200</c:v>
                </c:pt>
                <c:pt idx="1337">
                  <c:v>1201</c:v>
                </c:pt>
                <c:pt idx="1338">
                  <c:v>1202</c:v>
                </c:pt>
                <c:pt idx="1339">
                  <c:v>1200</c:v>
                </c:pt>
                <c:pt idx="1340">
                  <c:v>1200</c:v>
                </c:pt>
                <c:pt idx="1341">
                  <c:v>1202</c:v>
                </c:pt>
                <c:pt idx="1342">
                  <c:v>1202</c:v>
                </c:pt>
                <c:pt idx="1343">
                  <c:v>1201</c:v>
                </c:pt>
                <c:pt idx="1344">
                  <c:v>1201</c:v>
                </c:pt>
                <c:pt idx="1345">
                  <c:v>1201</c:v>
                </c:pt>
                <c:pt idx="1346">
                  <c:v>1201</c:v>
                </c:pt>
                <c:pt idx="1347">
                  <c:v>1201</c:v>
                </c:pt>
                <c:pt idx="1348">
                  <c:v>1201</c:v>
                </c:pt>
                <c:pt idx="1349">
                  <c:v>1200</c:v>
                </c:pt>
                <c:pt idx="1350">
                  <c:v>1202</c:v>
                </c:pt>
                <c:pt idx="1351">
                  <c:v>1201</c:v>
                </c:pt>
                <c:pt idx="1352">
                  <c:v>1201</c:v>
                </c:pt>
                <c:pt idx="1353">
                  <c:v>1201</c:v>
                </c:pt>
                <c:pt idx="1354">
                  <c:v>1200</c:v>
                </c:pt>
                <c:pt idx="1355">
                  <c:v>1201</c:v>
                </c:pt>
                <c:pt idx="1356">
                  <c:v>1201</c:v>
                </c:pt>
                <c:pt idx="1357">
                  <c:v>1200</c:v>
                </c:pt>
                <c:pt idx="1358">
                  <c:v>1201</c:v>
                </c:pt>
                <c:pt idx="1359">
                  <c:v>1201</c:v>
                </c:pt>
                <c:pt idx="1360">
                  <c:v>1201</c:v>
                </c:pt>
                <c:pt idx="1361">
                  <c:v>1202</c:v>
                </c:pt>
                <c:pt idx="1362">
                  <c:v>1202</c:v>
                </c:pt>
                <c:pt idx="1363">
                  <c:v>1200</c:v>
                </c:pt>
                <c:pt idx="1364">
                  <c:v>1202</c:v>
                </c:pt>
                <c:pt idx="1365">
                  <c:v>1201</c:v>
                </c:pt>
                <c:pt idx="1366">
                  <c:v>1201</c:v>
                </c:pt>
                <c:pt idx="1367">
                  <c:v>1201</c:v>
                </c:pt>
                <c:pt idx="1368">
                  <c:v>1202</c:v>
                </c:pt>
                <c:pt idx="1369">
                  <c:v>1202</c:v>
                </c:pt>
                <c:pt idx="1370">
                  <c:v>1201</c:v>
                </c:pt>
                <c:pt idx="1371">
                  <c:v>1200</c:v>
                </c:pt>
                <c:pt idx="1372">
                  <c:v>1200</c:v>
                </c:pt>
                <c:pt idx="1373">
                  <c:v>1201</c:v>
                </c:pt>
                <c:pt idx="1374">
                  <c:v>1200</c:v>
                </c:pt>
                <c:pt idx="1375">
                  <c:v>1202</c:v>
                </c:pt>
                <c:pt idx="1376">
                  <c:v>1200</c:v>
                </c:pt>
                <c:pt idx="1377">
                  <c:v>1201</c:v>
                </c:pt>
                <c:pt idx="1378">
                  <c:v>1201</c:v>
                </c:pt>
                <c:pt idx="1379">
                  <c:v>1201</c:v>
                </c:pt>
                <c:pt idx="1380">
                  <c:v>1201</c:v>
                </c:pt>
                <c:pt idx="1381">
                  <c:v>1200</c:v>
                </c:pt>
                <c:pt idx="1382">
                  <c:v>1200</c:v>
                </c:pt>
                <c:pt idx="1383">
                  <c:v>1200</c:v>
                </c:pt>
                <c:pt idx="1384">
                  <c:v>1200</c:v>
                </c:pt>
                <c:pt idx="1385">
                  <c:v>1200</c:v>
                </c:pt>
                <c:pt idx="1386">
                  <c:v>1200</c:v>
                </c:pt>
                <c:pt idx="1387">
                  <c:v>1200</c:v>
                </c:pt>
                <c:pt idx="1388">
                  <c:v>1200</c:v>
                </c:pt>
                <c:pt idx="1389">
                  <c:v>1200</c:v>
                </c:pt>
                <c:pt idx="1390">
                  <c:v>1200</c:v>
                </c:pt>
                <c:pt idx="1391">
                  <c:v>1200</c:v>
                </c:pt>
                <c:pt idx="1392">
                  <c:v>1200</c:v>
                </c:pt>
                <c:pt idx="1393">
                  <c:v>1200</c:v>
                </c:pt>
                <c:pt idx="1394">
                  <c:v>1200</c:v>
                </c:pt>
                <c:pt idx="1395">
                  <c:v>1200</c:v>
                </c:pt>
                <c:pt idx="1396">
                  <c:v>1200</c:v>
                </c:pt>
                <c:pt idx="1397">
                  <c:v>1201</c:v>
                </c:pt>
                <c:pt idx="1398">
                  <c:v>1200</c:v>
                </c:pt>
                <c:pt idx="1399">
                  <c:v>1200</c:v>
                </c:pt>
                <c:pt idx="1400">
                  <c:v>1200</c:v>
                </c:pt>
                <c:pt idx="1401">
                  <c:v>1200</c:v>
                </c:pt>
                <c:pt idx="1402">
                  <c:v>1200</c:v>
                </c:pt>
                <c:pt idx="1403">
                  <c:v>1200</c:v>
                </c:pt>
                <c:pt idx="1404">
                  <c:v>1199</c:v>
                </c:pt>
                <c:pt idx="1405">
                  <c:v>1201</c:v>
                </c:pt>
                <c:pt idx="1406">
                  <c:v>1201</c:v>
                </c:pt>
                <c:pt idx="1407">
                  <c:v>1200</c:v>
                </c:pt>
                <c:pt idx="1408">
                  <c:v>1200</c:v>
                </c:pt>
                <c:pt idx="1409">
                  <c:v>1200</c:v>
                </c:pt>
                <c:pt idx="1410">
                  <c:v>1200</c:v>
                </c:pt>
                <c:pt idx="1411">
                  <c:v>1200</c:v>
                </c:pt>
                <c:pt idx="1412">
                  <c:v>1200</c:v>
                </c:pt>
                <c:pt idx="1413">
                  <c:v>1200</c:v>
                </c:pt>
                <c:pt idx="1414">
                  <c:v>1200</c:v>
                </c:pt>
                <c:pt idx="1415">
                  <c:v>1200</c:v>
                </c:pt>
                <c:pt idx="1416">
                  <c:v>1200</c:v>
                </c:pt>
                <c:pt idx="1417">
                  <c:v>1200</c:v>
                </c:pt>
                <c:pt idx="1418">
                  <c:v>1199</c:v>
                </c:pt>
                <c:pt idx="1419">
                  <c:v>1199</c:v>
                </c:pt>
                <c:pt idx="1420">
                  <c:v>1200</c:v>
                </c:pt>
                <c:pt idx="1421">
                  <c:v>1199</c:v>
                </c:pt>
                <c:pt idx="1422">
                  <c:v>1199</c:v>
                </c:pt>
                <c:pt idx="1423">
                  <c:v>1201</c:v>
                </c:pt>
                <c:pt idx="1424">
                  <c:v>1199</c:v>
                </c:pt>
                <c:pt idx="1425">
                  <c:v>1200</c:v>
                </c:pt>
                <c:pt idx="1426">
                  <c:v>1200</c:v>
                </c:pt>
                <c:pt idx="1427">
                  <c:v>1200</c:v>
                </c:pt>
                <c:pt idx="1428">
                  <c:v>1200</c:v>
                </c:pt>
                <c:pt idx="1429">
                  <c:v>1200</c:v>
                </c:pt>
                <c:pt idx="1430">
                  <c:v>1200</c:v>
                </c:pt>
                <c:pt idx="1431">
                  <c:v>1200</c:v>
                </c:pt>
                <c:pt idx="1432">
                  <c:v>1200</c:v>
                </c:pt>
                <c:pt idx="1433">
                  <c:v>1200</c:v>
                </c:pt>
                <c:pt idx="1434">
                  <c:v>1201</c:v>
                </c:pt>
                <c:pt idx="1435">
                  <c:v>1200</c:v>
                </c:pt>
                <c:pt idx="1436">
                  <c:v>1200</c:v>
                </c:pt>
                <c:pt idx="1437">
                  <c:v>1200</c:v>
                </c:pt>
                <c:pt idx="1438">
                  <c:v>1200</c:v>
                </c:pt>
                <c:pt idx="1439">
                  <c:v>1200</c:v>
                </c:pt>
                <c:pt idx="1440">
                  <c:v>1200</c:v>
                </c:pt>
                <c:pt idx="1441">
                  <c:v>1200</c:v>
                </c:pt>
                <c:pt idx="1442">
                  <c:v>1200</c:v>
                </c:pt>
                <c:pt idx="1443">
                  <c:v>1200</c:v>
                </c:pt>
                <c:pt idx="1444">
                  <c:v>1199</c:v>
                </c:pt>
                <c:pt idx="1445">
                  <c:v>1199</c:v>
                </c:pt>
                <c:pt idx="1446">
                  <c:v>1201</c:v>
                </c:pt>
                <c:pt idx="1447">
                  <c:v>1200</c:v>
                </c:pt>
                <c:pt idx="1448">
                  <c:v>1200</c:v>
                </c:pt>
                <c:pt idx="1449">
                  <c:v>1200</c:v>
                </c:pt>
                <c:pt idx="1450">
                  <c:v>1200</c:v>
                </c:pt>
                <c:pt idx="1451">
                  <c:v>1200</c:v>
                </c:pt>
                <c:pt idx="1452">
                  <c:v>1200</c:v>
                </c:pt>
                <c:pt idx="1453">
                  <c:v>1199</c:v>
                </c:pt>
                <c:pt idx="1454">
                  <c:v>1200</c:v>
                </c:pt>
                <c:pt idx="1455">
                  <c:v>1200</c:v>
                </c:pt>
                <c:pt idx="1456">
                  <c:v>1200</c:v>
                </c:pt>
                <c:pt idx="1457">
                  <c:v>1200</c:v>
                </c:pt>
                <c:pt idx="1458">
                  <c:v>1200</c:v>
                </c:pt>
                <c:pt idx="1459">
                  <c:v>1200</c:v>
                </c:pt>
                <c:pt idx="1460">
                  <c:v>1200</c:v>
                </c:pt>
                <c:pt idx="1461">
                  <c:v>1200</c:v>
                </c:pt>
                <c:pt idx="1462">
                  <c:v>1200</c:v>
                </c:pt>
                <c:pt idx="1463">
                  <c:v>1199</c:v>
                </c:pt>
                <c:pt idx="1464">
                  <c:v>1200</c:v>
                </c:pt>
                <c:pt idx="1465">
                  <c:v>1200</c:v>
                </c:pt>
                <c:pt idx="1466">
                  <c:v>1200</c:v>
                </c:pt>
                <c:pt idx="1467">
                  <c:v>1200</c:v>
                </c:pt>
                <c:pt idx="1468">
                  <c:v>1200</c:v>
                </c:pt>
                <c:pt idx="1469">
                  <c:v>1200</c:v>
                </c:pt>
                <c:pt idx="1470">
                  <c:v>1200</c:v>
                </c:pt>
                <c:pt idx="1471">
                  <c:v>1199</c:v>
                </c:pt>
                <c:pt idx="1472">
                  <c:v>1199</c:v>
                </c:pt>
                <c:pt idx="1473">
                  <c:v>1200</c:v>
                </c:pt>
                <c:pt idx="1474">
                  <c:v>1200</c:v>
                </c:pt>
                <c:pt idx="1475">
                  <c:v>1200</c:v>
                </c:pt>
                <c:pt idx="1476">
                  <c:v>1200</c:v>
                </c:pt>
                <c:pt idx="1477">
                  <c:v>1200</c:v>
                </c:pt>
                <c:pt idx="1478">
                  <c:v>1200</c:v>
                </c:pt>
                <c:pt idx="1479">
                  <c:v>1200</c:v>
                </c:pt>
                <c:pt idx="1480">
                  <c:v>1200</c:v>
                </c:pt>
                <c:pt idx="1481">
                  <c:v>1200</c:v>
                </c:pt>
                <c:pt idx="1482">
                  <c:v>1200</c:v>
                </c:pt>
                <c:pt idx="1483">
                  <c:v>1200</c:v>
                </c:pt>
                <c:pt idx="1484">
                  <c:v>1200</c:v>
                </c:pt>
                <c:pt idx="1485">
                  <c:v>1199</c:v>
                </c:pt>
                <c:pt idx="1486">
                  <c:v>1199</c:v>
                </c:pt>
                <c:pt idx="1487">
                  <c:v>1200</c:v>
                </c:pt>
                <c:pt idx="1488">
                  <c:v>1199</c:v>
                </c:pt>
                <c:pt idx="1489">
                  <c:v>1199</c:v>
                </c:pt>
                <c:pt idx="1490">
                  <c:v>1199</c:v>
                </c:pt>
                <c:pt idx="1491">
                  <c:v>1200</c:v>
                </c:pt>
                <c:pt idx="1492">
                  <c:v>1200</c:v>
                </c:pt>
                <c:pt idx="1493">
                  <c:v>1200</c:v>
                </c:pt>
                <c:pt idx="1494">
                  <c:v>1200</c:v>
                </c:pt>
                <c:pt idx="1495">
                  <c:v>1200</c:v>
                </c:pt>
                <c:pt idx="1496">
                  <c:v>1200</c:v>
                </c:pt>
                <c:pt idx="1497">
                  <c:v>1200</c:v>
                </c:pt>
                <c:pt idx="1498">
                  <c:v>1200</c:v>
                </c:pt>
                <c:pt idx="1499">
                  <c:v>1200</c:v>
                </c:pt>
                <c:pt idx="1500">
                  <c:v>1200</c:v>
                </c:pt>
                <c:pt idx="1501">
                  <c:v>1200</c:v>
                </c:pt>
                <c:pt idx="1502">
                  <c:v>1200</c:v>
                </c:pt>
                <c:pt idx="1503">
                  <c:v>1200</c:v>
                </c:pt>
                <c:pt idx="1504">
                  <c:v>1200</c:v>
                </c:pt>
                <c:pt idx="1505">
                  <c:v>1199</c:v>
                </c:pt>
                <c:pt idx="1506">
                  <c:v>1199</c:v>
                </c:pt>
                <c:pt idx="1507">
                  <c:v>1201</c:v>
                </c:pt>
                <c:pt idx="1508">
                  <c:v>1200</c:v>
                </c:pt>
                <c:pt idx="1509">
                  <c:v>1201</c:v>
                </c:pt>
                <c:pt idx="1510">
                  <c:v>1200</c:v>
                </c:pt>
                <c:pt idx="1511">
                  <c:v>1199</c:v>
                </c:pt>
                <c:pt idx="1512">
                  <c:v>1199</c:v>
                </c:pt>
                <c:pt idx="1513">
                  <c:v>1199</c:v>
                </c:pt>
                <c:pt idx="1514">
                  <c:v>1200</c:v>
                </c:pt>
                <c:pt idx="1515">
                  <c:v>1200</c:v>
                </c:pt>
                <c:pt idx="1516">
                  <c:v>1200</c:v>
                </c:pt>
                <c:pt idx="1517">
                  <c:v>1198</c:v>
                </c:pt>
                <c:pt idx="1518">
                  <c:v>1200</c:v>
                </c:pt>
                <c:pt idx="1519">
                  <c:v>1200</c:v>
                </c:pt>
                <c:pt idx="1520">
                  <c:v>1201</c:v>
                </c:pt>
                <c:pt idx="1521">
                  <c:v>1200</c:v>
                </c:pt>
                <c:pt idx="1522">
                  <c:v>1200</c:v>
                </c:pt>
                <c:pt idx="1523">
                  <c:v>1200</c:v>
                </c:pt>
                <c:pt idx="1524">
                  <c:v>1200</c:v>
                </c:pt>
                <c:pt idx="1525">
                  <c:v>1200</c:v>
                </c:pt>
                <c:pt idx="1526">
                  <c:v>1200</c:v>
                </c:pt>
                <c:pt idx="1527">
                  <c:v>1200</c:v>
                </c:pt>
                <c:pt idx="1528">
                  <c:v>1201</c:v>
                </c:pt>
                <c:pt idx="1529">
                  <c:v>1201</c:v>
                </c:pt>
                <c:pt idx="1530">
                  <c:v>1200</c:v>
                </c:pt>
                <c:pt idx="1531">
                  <c:v>1201</c:v>
                </c:pt>
                <c:pt idx="1532">
                  <c:v>1201</c:v>
                </c:pt>
                <c:pt idx="1533">
                  <c:v>1200</c:v>
                </c:pt>
                <c:pt idx="1534">
                  <c:v>1199</c:v>
                </c:pt>
                <c:pt idx="1535">
                  <c:v>1201</c:v>
                </c:pt>
                <c:pt idx="1536">
                  <c:v>1200</c:v>
                </c:pt>
                <c:pt idx="1537">
                  <c:v>1200</c:v>
                </c:pt>
                <c:pt idx="1538">
                  <c:v>1200</c:v>
                </c:pt>
                <c:pt idx="1539">
                  <c:v>1200</c:v>
                </c:pt>
                <c:pt idx="1540">
                  <c:v>1200</c:v>
                </c:pt>
                <c:pt idx="1541">
                  <c:v>1200</c:v>
                </c:pt>
                <c:pt idx="1542">
                  <c:v>1200</c:v>
                </c:pt>
                <c:pt idx="1543">
                  <c:v>1200</c:v>
                </c:pt>
                <c:pt idx="1544">
                  <c:v>1200</c:v>
                </c:pt>
                <c:pt idx="1545">
                  <c:v>1198</c:v>
                </c:pt>
                <c:pt idx="1546">
                  <c:v>1200</c:v>
                </c:pt>
                <c:pt idx="1547">
                  <c:v>1201</c:v>
                </c:pt>
                <c:pt idx="1548">
                  <c:v>1201</c:v>
                </c:pt>
                <c:pt idx="1549">
                  <c:v>1201</c:v>
                </c:pt>
                <c:pt idx="1550">
                  <c:v>1200</c:v>
                </c:pt>
                <c:pt idx="1551">
                  <c:v>1200</c:v>
                </c:pt>
                <c:pt idx="1552">
                  <c:v>1200</c:v>
                </c:pt>
                <c:pt idx="1553">
                  <c:v>1200</c:v>
                </c:pt>
                <c:pt idx="1554">
                  <c:v>1199</c:v>
                </c:pt>
                <c:pt idx="1555">
                  <c:v>1199</c:v>
                </c:pt>
                <c:pt idx="1556">
                  <c:v>1200</c:v>
                </c:pt>
                <c:pt idx="1557">
                  <c:v>1200</c:v>
                </c:pt>
                <c:pt idx="1558">
                  <c:v>1200</c:v>
                </c:pt>
                <c:pt idx="1559">
                  <c:v>1200</c:v>
                </c:pt>
                <c:pt idx="1560">
                  <c:v>1200</c:v>
                </c:pt>
                <c:pt idx="1561">
                  <c:v>1200</c:v>
                </c:pt>
                <c:pt idx="1562">
                  <c:v>1200</c:v>
                </c:pt>
                <c:pt idx="1563">
                  <c:v>1200</c:v>
                </c:pt>
                <c:pt idx="1564">
                  <c:v>1200</c:v>
                </c:pt>
                <c:pt idx="1565">
                  <c:v>1202</c:v>
                </c:pt>
                <c:pt idx="1566">
                  <c:v>1200</c:v>
                </c:pt>
                <c:pt idx="1567">
                  <c:v>1200</c:v>
                </c:pt>
                <c:pt idx="1568">
                  <c:v>1200</c:v>
                </c:pt>
                <c:pt idx="1569">
                  <c:v>1200</c:v>
                </c:pt>
                <c:pt idx="1570">
                  <c:v>1200</c:v>
                </c:pt>
                <c:pt idx="1571">
                  <c:v>1200</c:v>
                </c:pt>
                <c:pt idx="1572">
                  <c:v>1200</c:v>
                </c:pt>
                <c:pt idx="1573">
                  <c:v>1200</c:v>
                </c:pt>
                <c:pt idx="1574">
                  <c:v>1200</c:v>
                </c:pt>
                <c:pt idx="1575">
                  <c:v>1199</c:v>
                </c:pt>
                <c:pt idx="1576">
                  <c:v>1199</c:v>
                </c:pt>
                <c:pt idx="1577">
                  <c:v>1200</c:v>
                </c:pt>
                <c:pt idx="1578">
                  <c:v>1201</c:v>
                </c:pt>
                <c:pt idx="1579">
                  <c:v>1201</c:v>
                </c:pt>
                <c:pt idx="1580">
                  <c:v>1199</c:v>
                </c:pt>
                <c:pt idx="1581">
                  <c:v>1200</c:v>
                </c:pt>
                <c:pt idx="1582">
                  <c:v>1200</c:v>
                </c:pt>
                <c:pt idx="1583">
                  <c:v>1201</c:v>
                </c:pt>
                <c:pt idx="1584">
                  <c:v>1200</c:v>
                </c:pt>
                <c:pt idx="1585">
                  <c:v>1200</c:v>
                </c:pt>
                <c:pt idx="1586">
                  <c:v>1200</c:v>
                </c:pt>
                <c:pt idx="1587">
                  <c:v>1200</c:v>
                </c:pt>
                <c:pt idx="1588">
                  <c:v>1200</c:v>
                </c:pt>
                <c:pt idx="1589">
                  <c:v>1200</c:v>
                </c:pt>
                <c:pt idx="1590">
                  <c:v>1200</c:v>
                </c:pt>
                <c:pt idx="1591">
                  <c:v>1200</c:v>
                </c:pt>
                <c:pt idx="1592">
                  <c:v>1200</c:v>
                </c:pt>
                <c:pt idx="1593">
                  <c:v>1200</c:v>
                </c:pt>
                <c:pt idx="1594">
                  <c:v>1201</c:v>
                </c:pt>
                <c:pt idx="1595">
                  <c:v>1198</c:v>
                </c:pt>
                <c:pt idx="1596">
                  <c:v>1198</c:v>
                </c:pt>
                <c:pt idx="1597">
                  <c:v>1198</c:v>
                </c:pt>
                <c:pt idx="1598">
                  <c:v>1199</c:v>
                </c:pt>
                <c:pt idx="1599">
                  <c:v>1199</c:v>
                </c:pt>
                <c:pt idx="1600">
                  <c:v>1200</c:v>
                </c:pt>
                <c:pt idx="1601">
                  <c:v>1200</c:v>
                </c:pt>
                <c:pt idx="1602">
                  <c:v>1200</c:v>
                </c:pt>
                <c:pt idx="1603">
                  <c:v>1200</c:v>
                </c:pt>
                <c:pt idx="1604">
                  <c:v>1200</c:v>
                </c:pt>
                <c:pt idx="1605">
                  <c:v>1200</c:v>
                </c:pt>
                <c:pt idx="1606">
                  <c:v>1200</c:v>
                </c:pt>
                <c:pt idx="1607">
                  <c:v>1200</c:v>
                </c:pt>
                <c:pt idx="1608">
                  <c:v>1200</c:v>
                </c:pt>
                <c:pt idx="1609">
                  <c:v>1200</c:v>
                </c:pt>
                <c:pt idx="1610">
                  <c:v>1200</c:v>
                </c:pt>
                <c:pt idx="1611">
                  <c:v>1201</c:v>
                </c:pt>
                <c:pt idx="1612">
                  <c:v>1201</c:v>
                </c:pt>
                <c:pt idx="1613">
                  <c:v>1200</c:v>
                </c:pt>
                <c:pt idx="1614">
                  <c:v>1200</c:v>
                </c:pt>
                <c:pt idx="1615">
                  <c:v>1200</c:v>
                </c:pt>
                <c:pt idx="1616">
                  <c:v>1200</c:v>
                </c:pt>
                <c:pt idx="1617">
                  <c:v>1199</c:v>
                </c:pt>
                <c:pt idx="1618">
                  <c:v>1200</c:v>
                </c:pt>
                <c:pt idx="1619">
                  <c:v>1201</c:v>
                </c:pt>
                <c:pt idx="1620">
                  <c:v>1200</c:v>
                </c:pt>
                <c:pt idx="1621">
                  <c:v>1200</c:v>
                </c:pt>
                <c:pt idx="1622">
                  <c:v>1200</c:v>
                </c:pt>
                <c:pt idx="1623">
                  <c:v>1200</c:v>
                </c:pt>
                <c:pt idx="1624">
                  <c:v>1200</c:v>
                </c:pt>
                <c:pt idx="1625">
                  <c:v>1200</c:v>
                </c:pt>
                <c:pt idx="1626">
                  <c:v>1200</c:v>
                </c:pt>
                <c:pt idx="1627">
                  <c:v>1199</c:v>
                </c:pt>
                <c:pt idx="1628">
                  <c:v>1200</c:v>
                </c:pt>
                <c:pt idx="1629">
                  <c:v>1200</c:v>
                </c:pt>
                <c:pt idx="1630">
                  <c:v>1200</c:v>
                </c:pt>
                <c:pt idx="1631">
                  <c:v>1200</c:v>
                </c:pt>
                <c:pt idx="1632">
                  <c:v>1200</c:v>
                </c:pt>
                <c:pt idx="1633">
                  <c:v>1201</c:v>
                </c:pt>
                <c:pt idx="1634">
                  <c:v>1200</c:v>
                </c:pt>
                <c:pt idx="1635">
                  <c:v>1200</c:v>
                </c:pt>
                <c:pt idx="1636">
                  <c:v>1200</c:v>
                </c:pt>
                <c:pt idx="1637">
                  <c:v>1200</c:v>
                </c:pt>
                <c:pt idx="1638">
                  <c:v>1199</c:v>
                </c:pt>
                <c:pt idx="1639">
                  <c:v>1199</c:v>
                </c:pt>
                <c:pt idx="1640">
                  <c:v>1200</c:v>
                </c:pt>
                <c:pt idx="1641">
                  <c:v>1200</c:v>
                </c:pt>
                <c:pt idx="1642">
                  <c:v>1200</c:v>
                </c:pt>
                <c:pt idx="1643">
                  <c:v>1200</c:v>
                </c:pt>
                <c:pt idx="1644">
                  <c:v>1200</c:v>
                </c:pt>
                <c:pt idx="1645">
                  <c:v>1200</c:v>
                </c:pt>
                <c:pt idx="1646">
                  <c:v>1200</c:v>
                </c:pt>
                <c:pt idx="1647">
                  <c:v>1200</c:v>
                </c:pt>
                <c:pt idx="1648">
                  <c:v>1200</c:v>
                </c:pt>
                <c:pt idx="1649">
                  <c:v>1200</c:v>
                </c:pt>
                <c:pt idx="1650">
                  <c:v>1200</c:v>
                </c:pt>
                <c:pt idx="1651">
                  <c:v>1200</c:v>
                </c:pt>
                <c:pt idx="1652">
                  <c:v>1200</c:v>
                </c:pt>
                <c:pt idx="1653">
                  <c:v>1200</c:v>
                </c:pt>
                <c:pt idx="1654">
                  <c:v>1200</c:v>
                </c:pt>
                <c:pt idx="1655">
                  <c:v>1200</c:v>
                </c:pt>
                <c:pt idx="1656">
                  <c:v>1198</c:v>
                </c:pt>
                <c:pt idx="1657">
                  <c:v>1200</c:v>
                </c:pt>
                <c:pt idx="1658">
                  <c:v>1200</c:v>
                </c:pt>
                <c:pt idx="1659">
                  <c:v>1200</c:v>
                </c:pt>
                <c:pt idx="1660">
                  <c:v>1200</c:v>
                </c:pt>
                <c:pt idx="1661">
                  <c:v>1200</c:v>
                </c:pt>
                <c:pt idx="1662">
                  <c:v>1200</c:v>
                </c:pt>
                <c:pt idx="1663">
                  <c:v>1200</c:v>
                </c:pt>
                <c:pt idx="1664">
                  <c:v>1200</c:v>
                </c:pt>
                <c:pt idx="1665">
                  <c:v>1200</c:v>
                </c:pt>
                <c:pt idx="1666">
                  <c:v>1200</c:v>
                </c:pt>
                <c:pt idx="1667">
                  <c:v>1200</c:v>
                </c:pt>
                <c:pt idx="1668">
                  <c:v>1200</c:v>
                </c:pt>
                <c:pt idx="1669">
                  <c:v>1199</c:v>
                </c:pt>
                <c:pt idx="1670">
                  <c:v>1200</c:v>
                </c:pt>
                <c:pt idx="1671">
                  <c:v>1200</c:v>
                </c:pt>
                <c:pt idx="1672">
                  <c:v>1199</c:v>
                </c:pt>
                <c:pt idx="1673">
                  <c:v>1200</c:v>
                </c:pt>
                <c:pt idx="1674">
                  <c:v>1200</c:v>
                </c:pt>
                <c:pt idx="1675">
                  <c:v>1200</c:v>
                </c:pt>
                <c:pt idx="1676">
                  <c:v>1199</c:v>
                </c:pt>
                <c:pt idx="1677">
                  <c:v>1200</c:v>
                </c:pt>
                <c:pt idx="1678">
                  <c:v>1200</c:v>
                </c:pt>
                <c:pt idx="1679">
                  <c:v>1200</c:v>
                </c:pt>
                <c:pt idx="1680">
                  <c:v>1200</c:v>
                </c:pt>
                <c:pt idx="1681">
                  <c:v>1200</c:v>
                </c:pt>
                <c:pt idx="1682">
                  <c:v>1200</c:v>
                </c:pt>
                <c:pt idx="1683">
                  <c:v>1200</c:v>
                </c:pt>
                <c:pt idx="1684">
                  <c:v>1200</c:v>
                </c:pt>
                <c:pt idx="1685">
                  <c:v>1200</c:v>
                </c:pt>
                <c:pt idx="1686">
                  <c:v>1200</c:v>
                </c:pt>
                <c:pt idx="1687">
                  <c:v>1199</c:v>
                </c:pt>
                <c:pt idx="1688">
                  <c:v>1200</c:v>
                </c:pt>
                <c:pt idx="1689">
                  <c:v>1200</c:v>
                </c:pt>
                <c:pt idx="1690">
                  <c:v>1200</c:v>
                </c:pt>
                <c:pt idx="1691">
                  <c:v>1200</c:v>
                </c:pt>
                <c:pt idx="1692">
                  <c:v>1199</c:v>
                </c:pt>
                <c:pt idx="1693">
                  <c:v>1200</c:v>
                </c:pt>
                <c:pt idx="1694">
                  <c:v>1201</c:v>
                </c:pt>
                <c:pt idx="1695">
                  <c:v>1201</c:v>
                </c:pt>
                <c:pt idx="1696">
                  <c:v>1200</c:v>
                </c:pt>
                <c:pt idx="1697">
                  <c:v>1200</c:v>
                </c:pt>
                <c:pt idx="1698">
                  <c:v>1200</c:v>
                </c:pt>
                <c:pt idx="1699">
                  <c:v>1201</c:v>
                </c:pt>
                <c:pt idx="1700">
                  <c:v>1200</c:v>
                </c:pt>
                <c:pt idx="1701">
                  <c:v>1200</c:v>
                </c:pt>
                <c:pt idx="1702">
                  <c:v>1201</c:v>
                </c:pt>
                <c:pt idx="1703">
                  <c:v>1200</c:v>
                </c:pt>
                <c:pt idx="1704">
                  <c:v>1199</c:v>
                </c:pt>
                <c:pt idx="1705">
                  <c:v>1199</c:v>
                </c:pt>
                <c:pt idx="1706">
                  <c:v>1200</c:v>
                </c:pt>
                <c:pt idx="1707">
                  <c:v>1200</c:v>
                </c:pt>
                <c:pt idx="1708">
                  <c:v>1200</c:v>
                </c:pt>
                <c:pt idx="1709">
                  <c:v>1200</c:v>
                </c:pt>
                <c:pt idx="1710">
                  <c:v>1200</c:v>
                </c:pt>
                <c:pt idx="1711">
                  <c:v>1200</c:v>
                </c:pt>
                <c:pt idx="1712">
                  <c:v>1199</c:v>
                </c:pt>
                <c:pt idx="1713">
                  <c:v>1200</c:v>
                </c:pt>
                <c:pt idx="1714">
                  <c:v>1200</c:v>
                </c:pt>
                <c:pt idx="1715">
                  <c:v>1200</c:v>
                </c:pt>
                <c:pt idx="1716">
                  <c:v>1200</c:v>
                </c:pt>
                <c:pt idx="1717">
                  <c:v>1200</c:v>
                </c:pt>
                <c:pt idx="1718">
                  <c:v>1200</c:v>
                </c:pt>
                <c:pt idx="1719">
                  <c:v>1200</c:v>
                </c:pt>
                <c:pt idx="1720">
                  <c:v>1200</c:v>
                </c:pt>
                <c:pt idx="1721">
                  <c:v>1200</c:v>
                </c:pt>
                <c:pt idx="1722">
                  <c:v>1200</c:v>
                </c:pt>
                <c:pt idx="1723">
                  <c:v>1201</c:v>
                </c:pt>
                <c:pt idx="1724">
                  <c:v>1200</c:v>
                </c:pt>
                <c:pt idx="1725">
                  <c:v>1200</c:v>
                </c:pt>
                <c:pt idx="1726">
                  <c:v>1200</c:v>
                </c:pt>
                <c:pt idx="1727">
                  <c:v>1201</c:v>
                </c:pt>
                <c:pt idx="1728">
                  <c:v>1201</c:v>
                </c:pt>
                <c:pt idx="1729">
                  <c:v>1200</c:v>
                </c:pt>
                <c:pt idx="1730">
                  <c:v>1200</c:v>
                </c:pt>
                <c:pt idx="1731">
                  <c:v>1200</c:v>
                </c:pt>
                <c:pt idx="1732">
                  <c:v>1200</c:v>
                </c:pt>
                <c:pt idx="1733">
                  <c:v>1200</c:v>
                </c:pt>
                <c:pt idx="1734">
                  <c:v>1200</c:v>
                </c:pt>
                <c:pt idx="1735">
                  <c:v>1200</c:v>
                </c:pt>
                <c:pt idx="1736">
                  <c:v>1200</c:v>
                </c:pt>
                <c:pt idx="1737">
                  <c:v>1200</c:v>
                </c:pt>
                <c:pt idx="1738">
                  <c:v>1200</c:v>
                </c:pt>
                <c:pt idx="1739">
                  <c:v>1200</c:v>
                </c:pt>
                <c:pt idx="1740">
                  <c:v>1200</c:v>
                </c:pt>
                <c:pt idx="1741">
                  <c:v>1200</c:v>
                </c:pt>
                <c:pt idx="1742">
                  <c:v>1201</c:v>
                </c:pt>
                <c:pt idx="1743">
                  <c:v>1201</c:v>
                </c:pt>
                <c:pt idx="1744">
                  <c:v>1201</c:v>
                </c:pt>
                <c:pt idx="1745">
                  <c:v>1200</c:v>
                </c:pt>
                <c:pt idx="1746">
                  <c:v>1200</c:v>
                </c:pt>
                <c:pt idx="1747">
                  <c:v>1200</c:v>
                </c:pt>
                <c:pt idx="1748">
                  <c:v>1201</c:v>
                </c:pt>
                <c:pt idx="1749">
                  <c:v>1200</c:v>
                </c:pt>
                <c:pt idx="1750">
                  <c:v>1200</c:v>
                </c:pt>
                <c:pt idx="1751">
                  <c:v>1200</c:v>
                </c:pt>
                <c:pt idx="1752">
                  <c:v>1200</c:v>
                </c:pt>
                <c:pt idx="1753">
                  <c:v>1200</c:v>
                </c:pt>
                <c:pt idx="1754">
                  <c:v>1200</c:v>
                </c:pt>
                <c:pt idx="1755">
                  <c:v>1200</c:v>
                </c:pt>
                <c:pt idx="1756">
                  <c:v>1200</c:v>
                </c:pt>
                <c:pt idx="1757">
                  <c:v>1200</c:v>
                </c:pt>
                <c:pt idx="1758">
                  <c:v>1200</c:v>
                </c:pt>
                <c:pt idx="1759">
                  <c:v>1200</c:v>
                </c:pt>
                <c:pt idx="1760">
                  <c:v>1200</c:v>
                </c:pt>
                <c:pt idx="1761">
                  <c:v>1200</c:v>
                </c:pt>
                <c:pt idx="1762">
                  <c:v>1200</c:v>
                </c:pt>
                <c:pt idx="1763">
                  <c:v>1200</c:v>
                </c:pt>
                <c:pt idx="1764">
                  <c:v>1200</c:v>
                </c:pt>
                <c:pt idx="1765">
                  <c:v>1200</c:v>
                </c:pt>
                <c:pt idx="1766">
                  <c:v>1200</c:v>
                </c:pt>
                <c:pt idx="1767">
                  <c:v>1192</c:v>
                </c:pt>
                <c:pt idx="1768">
                  <c:v>1175</c:v>
                </c:pt>
                <c:pt idx="1769">
                  <c:v>1175</c:v>
                </c:pt>
                <c:pt idx="1770">
                  <c:v>1152</c:v>
                </c:pt>
                <c:pt idx="1771">
                  <c:v>1131</c:v>
                </c:pt>
                <c:pt idx="1772">
                  <c:v>1111</c:v>
                </c:pt>
                <c:pt idx="1773">
                  <c:v>1111</c:v>
                </c:pt>
                <c:pt idx="1774">
                  <c:v>1091</c:v>
                </c:pt>
                <c:pt idx="1775">
                  <c:v>1067</c:v>
                </c:pt>
                <c:pt idx="1776">
                  <c:v>1044</c:v>
                </c:pt>
                <c:pt idx="1777">
                  <c:v>1021</c:v>
                </c:pt>
                <c:pt idx="1778">
                  <c:v>998</c:v>
                </c:pt>
                <c:pt idx="1779">
                  <c:v>977</c:v>
                </c:pt>
                <c:pt idx="1780">
                  <c:v>977</c:v>
                </c:pt>
                <c:pt idx="1781">
                  <c:v>957</c:v>
                </c:pt>
                <c:pt idx="1782">
                  <c:v>930</c:v>
                </c:pt>
                <c:pt idx="1783">
                  <c:v>930</c:v>
                </c:pt>
                <c:pt idx="1784">
                  <c:v>905</c:v>
                </c:pt>
              </c:numCache>
            </c:numRef>
          </c:yVal>
          <c:smooth val="0"/>
        </c:ser>
        <c:ser>
          <c:idx val="16"/>
          <c:order val="16"/>
          <c:tx>
            <c:strRef>
              <c:f>sheet1!$X$1</c:f>
              <c:strCache>
                <c:ptCount val="1"/>
                <c:pt idx="0">
                  <c:v>Sts_07</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X$2:$X$4000</c:f>
            </c:numRef>
          </c:yVal>
          <c:smooth val="0"/>
        </c:ser>
        <c:ser>
          <c:idx val="18"/>
          <c:order val="18"/>
          <c:tx>
            <c:strRef>
              <c:f>sheet1!$Z$1</c:f>
              <c:strCache>
                <c:ptCount val="1"/>
                <c:pt idx="0">
                  <c:v>Sts_08</c:v>
                </c:pt>
              </c:strCache>
            </c:strRef>
          </c:tx>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Z$2:$Z$4000</c:f>
            </c:numRef>
          </c:yVal>
          <c:smooth val="0"/>
        </c:ser>
        <c:dLbls>
          <c:showLegendKey val="0"/>
          <c:showVal val="0"/>
          <c:showCatName val="0"/>
          <c:showSerName val="0"/>
          <c:showPercent val="0"/>
          <c:showBubbleSize val="0"/>
        </c:dLbls>
        <c:axId val="467174368"/>
        <c:axId val="467174760"/>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O$2:$O$4000</c:f>
              <c:numCache>
                <c:formatCode>0.00000000</c:formatCode>
                <c:ptCount val="3999"/>
                <c:pt idx="0">
                  <c:v>4.8000000000000001E-4</c:v>
                </c:pt>
                <c:pt idx="1">
                  <c:v>4.8000000000000001E-4</c:v>
                </c:pt>
                <c:pt idx="2">
                  <c:v>4.8000000000000001E-4</c:v>
                </c:pt>
                <c:pt idx="3">
                  <c:v>0</c:v>
                </c:pt>
                <c:pt idx="4">
                  <c:v>0</c:v>
                </c:pt>
                <c:pt idx="5">
                  <c:v>-4.8000000000000001E-4</c:v>
                </c:pt>
                <c:pt idx="6">
                  <c:v>-4.8000000000000001E-4</c:v>
                </c:pt>
                <c:pt idx="7">
                  <c:v>0</c:v>
                </c:pt>
                <c:pt idx="8">
                  <c:v>0</c:v>
                </c:pt>
                <c:pt idx="9">
                  <c:v>4.8000000000000001E-4</c:v>
                </c:pt>
                <c:pt idx="10">
                  <c:v>-9.6000000000000002E-4</c:v>
                </c:pt>
                <c:pt idx="11">
                  <c:v>0</c:v>
                </c:pt>
                <c:pt idx="12">
                  <c:v>-4.8000000000000001E-4</c:v>
                </c:pt>
                <c:pt idx="13">
                  <c:v>-4.8000000000000001E-4</c:v>
                </c:pt>
                <c:pt idx="14">
                  <c:v>-4.8000000000000001E-4</c:v>
                </c:pt>
                <c:pt idx="15">
                  <c:v>-4.8000000000000001E-4</c:v>
                </c:pt>
                <c:pt idx="16">
                  <c:v>4.8000000000000001E-4</c:v>
                </c:pt>
                <c:pt idx="17">
                  <c:v>-4.8000000000000001E-4</c:v>
                </c:pt>
                <c:pt idx="18">
                  <c:v>-4.8000000000000001E-4</c:v>
                </c:pt>
                <c:pt idx="19">
                  <c:v>-4.8000000000000001E-4</c:v>
                </c:pt>
                <c:pt idx="20">
                  <c:v>4.8000000000000001E-4</c:v>
                </c:pt>
                <c:pt idx="21">
                  <c:v>1.4400000000000001E-3</c:v>
                </c:pt>
                <c:pt idx="22">
                  <c:v>1.4400000000000001E-3</c:v>
                </c:pt>
                <c:pt idx="23">
                  <c:v>4.8000000000000001E-4</c:v>
                </c:pt>
                <c:pt idx="24">
                  <c:v>4.8000000000000001E-4</c:v>
                </c:pt>
                <c:pt idx="25">
                  <c:v>4.8000000000000001E-4</c:v>
                </c:pt>
                <c:pt idx="26">
                  <c:v>-4.8000000000000001E-4</c:v>
                </c:pt>
                <c:pt idx="27">
                  <c:v>0</c:v>
                </c:pt>
                <c:pt idx="28">
                  <c:v>0</c:v>
                </c:pt>
                <c:pt idx="29">
                  <c:v>-4.8000000000000001E-4</c:v>
                </c:pt>
                <c:pt idx="30">
                  <c:v>-4.8000000000000001E-4</c:v>
                </c:pt>
                <c:pt idx="31">
                  <c:v>0</c:v>
                </c:pt>
                <c:pt idx="32">
                  <c:v>0</c:v>
                </c:pt>
                <c:pt idx="33">
                  <c:v>0</c:v>
                </c:pt>
                <c:pt idx="34">
                  <c:v>0</c:v>
                </c:pt>
                <c:pt idx="35">
                  <c:v>0</c:v>
                </c:pt>
                <c:pt idx="36">
                  <c:v>0</c:v>
                </c:pt>
                <c:pt idx="37">
                  <c:v>0</c:v>
                </c:pt>
                <c:pt idx="38">
                  <c:v>0</c:v>
                </c:pt>
                <c:pt idx="39">
                  <c:v>9.6000000000000002E-4</c:v>
                </c:pt>
                <c:pt idx="40">
                  <c:v>0</c:v>
                </c:pt>
                <c:pt idx="41">
                  <c:v>9.6000000000000002E-4</c:v>
                </c:pt>
                <c:pt idx="42">
                  <c:v>4.8000000000000001E-4</c:v>
                </c:pt>
                <c:pt idx="43">
                  <c:v>4.8000000000000001E-4</c:v>
                </c:pt>
                <c:pt idx="44">
                  <c:v>-4.8000000000000001E-4</c:v>
                </c:pt>
                <c:pt idx="45">
                  <c:v>4.8000000000000001E-4</c:v>
                </c:pt>
                <c:pt idx="46">
                  <c:v>-1.4400000000000001E-3</c:v>
                </c:pt>
                <c:pt idx="47">
                  <c:v>-1.4400000000000001E-3</c:v>
                </c:pt>
                <c:pt idx="48">
                  <c:v>-9.6000000000000002E-4</c:v>
                </c:pt>
                <c:pt idx="49">
                  <c:v>-1.4400000000000001E-3</c:v>
                </c:pt>
                <c:pt idx="50">
                  <c:v>-1.4400000000000001E-3</c:v>
                </c:pt>
                <c:pt idx="51">
                  <c:v>9.6000000000000002E-4</c:v>
                </c:pt>
                <c:pt idx="52">
                  <c:v>0</c:v>
                </c:pt>
                <c:pt idx="53">
                  <c:v>-4.8000000000000001E-4</c:v>
                </c:pt>
                <c:pt idx="54">
                  <c:v>-4.8000000000000001E-4</c:v>
                </c:pt>
                <c:pt idx="55">
                  <c:v>-4.8000000000000001E-4</c:v>
                </c:pt>
                <c:pt idx="56">
                  <c:v>-9.6000000000000002E-4</c:v>
                </c:pt>
                <c:pt idx="57">
                  <c:v>-9.6000000000000002E-4</c:v>
                </c:pt>
                <c:pt idx="58">
                  <c:v>0</c:v>
                </c:pt>
                <c:pt idx="59">
                  <c:v>-4.8000000000000001E-4</c:v>
                </c:pt>
                <c:pt idx="60">
                  <c:v>-4.8000000000000001E-4</c:v>
                </c:pt>
                <c:pt idx="61">
                  <c:v>9.6000000000000002E-4</c:v>
                </c:pt>
                <c:pt idx="62">
                  <c:v>-0.17039999</c:v>
                </c:pt>
                <c:pt idx="63">
                  <c:v>-7.1212801900000002</c:v>
                </c:pt>
                <c:pt idx="64">
                  <c:v>-7.1212801900000002</c:v>
                </c:pt>
                <c:pt idx="65">
                  <c:v>-14.920799260000001</c:v>
                </c:pt>
                <c:pt idx="66">
                  <c:v>-15.04800034</c:v>
                </c:pt>
                <c:pt idx="67">
                  <c:v>-14.97552013</c:v>
                </c:pt>
                <c:pt idx="68">
                  <c:v>-14.981280330000001</c:v>
                </c:pt>
                <c:pt idx="69">
                  <c:v>-15.050879480000001</c:v>
                </c:pt>
                <c:pt idx="70">
                  <c:v>-15.050879480000001</c:v>
                </c:pt>
                <c:pt idx="71">
                  <c:v>-14.964960100000001</c:v>
                </c:pt>
                <c:pt idx="72">
                  <c:v>-14.991839410000001</c:v>
                </c:pt>
                <c:pt idx="73">
                  <c:v>-15.05231953</c:v>
                </c:pt>
                <c:pt idx="74">
                  <c:v>-15.05231953</c:v>
                </c:pt>
                <c:pt idx="75">
                  <c:v>-14.96304035</c:v>
                </c:pt>
                <c:pt idx="76">
                  <c:v>-15.045120239999999</c:v>
                </c:pt>
                <c:pt idx="77">
                  <c:v>-15.045120239999999</c:v>
                </c:pt>
                <c:pt idx="78">
                  <c:v>-14.95007992</c:v>
                </c:pt>
                <c:pt idx="79">
                  <c:v>-15.00143909</c:v>
                </c:pt>
                <c:pt idx="80">
                  <c:v>-15.00143909</c:v>
                </c:pt>
                <c:pt idx="81">
                  <c:v>-15.03023911</c:v>
                </c:pt>
                <c:pt idx="82">
                  <c:v>-14.95151997</c:v>
                </c:pt>
                <c:pt idx="83">
                  <c:v>-15.02447987</c:v>
                </c:pt>
                <c:pt idx="84">
                  <c:v>-15.02447987</c:v>
                </c:pt>
                <c:pt idx="85">
                  <c:v>-14.95296001</c:v>
                </c:pt>
                <c:pt idx="86">
                  <c:v>-15.02160072</c:v>
                </c:pt>
                <c:pt idx="87">
                  <c:v>-15.02160072</c:v>
                </c:pt>
                <c:pt idx="88">
                  <c:v>-15.02592087</c:v>
                </c:pt>
                <c:pt idx="89">
                  <c:v>-14.95584011</c:v>
                </c:pt>
                <c:pt idx="90">
                  <c:v>-14.95584011</c:v>
                </c:pt>
                <c:pt idx="91">
                  <c:v>-15.03215981</c:v>
                </c:pt>
                <c:pt idx="92">
                  <c:v>-15.00720119</c:v>
                </c:pt>
                <c:pt idx="93">
                  <c:v>-14.95680046</c:v>
                </c:pt>
                <c:pt idx="94">
                  <c:v>-15.0369606</c:v>
                </c:pt>
                <c:pt idx="95">
                  <c:v>-14.995679859999999</c:v>
                </c:pt>
                <c:pt idx="96">
                  <c:v>-14.96832085</c:v>
                </c:pt>
                <c:pt idx="97">
                  <c:v>-14.96832085</c:v>
                </c:pt>
                <c:pt idx="98">
                  <c:v>-15.044639589999999</c:v>
                </c:pt>
                <c:pt idx="99">
                  <c:v>-14.99279976</c:v>
                </c:pt>
                <c:pt idx="100">
                  <c:v>-14.9640007</c:v>
                </c:pt>
                <c:pt idx="101">
                  <c:v>-14.9640007</c:v>
                </c:pt>
                <c:pt idx="102">
                  <c:v>-14.976960180000001</c:v>
                </c:pt>
                <c:pt idx="103">
                  <c:v>-14.976960180000001</c:v>
                </c:pt>
                <c:pt idx="104">
                  <c:v>-14.96159935</c:v>
                </c:pt>
                <c:pt idx="105">
                  <c:v>-15.046559329999999</c:v>
                </c:pt>
                <c:pt idx="106">
                  <c:v>-14.9673605</c:v>
                </c:pt>
                <c:pt idx="107">
                  <c:v>-14.9673605</c:v>
                </c:pt>
                <c:pt idx="108">
                  <c:v>-14.98176003</c:v>
                </c:pt>
                <c:pt idx="109">
                  <c:v>-15.047519680000001</c:v>
                </c:pt>
                <c:pt idx="110">
                  <c:v>-14.969759939999999</c:v>
                </c:pt>
                <c:pt idx="111">
                  <c:v>-14.969759939999999</c:v>
                </c:pt>
                <c:pt idx="112">
                  <c:v>-15.05280018</c:v>
                </c:pt>
                <c:pt idx="113">
                  <c:v>-15.05280018</c:v>
                </c:pt>
                <c:pt idx="114">
                  <c:v>-14.95151997</c:v>
                </c:pt>
                <c:pt idx="115">
                  <c:v>-15.003839490000001</c:v>
                </c:pt>
                <c:pt idx="116">
                  <c:v>-15.045598979999999</c:v>
                </c:pt>
                <c:pt idx="117">
                  <c:v>-15.045598979999999</c:v>
                </c:pt>
                <c:pt idx="118">
                  <c:v>-14.95104027</c:v>
                </c:pt>
                <c:pt idx="119">
                  <c:v>-15.006719589999999</c:v>
                </c:pt>
                <c:pt idx="120">
                  <c:v>-15.02928066</c:v>
                </c:pt>
                <c:pt idx="121">
                  <c:v>-14.95104027</c:v>
                </c:pt>
                <c:pt idx="122">
                  <c:v>-15.019199370000001</c:v>
                </c:pt>
                <c:pt idx="123">
                  <c:v>-15.02496052</c:v>
                </c:pt>
                <c:pt idx="124">
                  <c:v>-15.02496052</c:v>
                </c:pt>
                <c:pt idx="125">
                  <c:v>-14.953919409999999</c:v>
                </c:pt>
                <c:pt idx="126">
                  <c:v>-15.023519520000001</c:v>
                </c:pt>
                <c:pt idx="127">
                  <c:v>-15.023519520000001</c:v>
                </c:pt>
                <c:pt idx="128">
                  <c:v>-15.01583958</c:v>
                </c:pt>
                <c:pt idx="129">
                  <c:v>-14.95680046</c:v>
                </c:pt>
                <c:pt idx="130">
                  <c:v>-15.03983974</c:v>
                </c:pt>
                <c:pt idx="131">
                  <c:v>-14.99520016</c:v>
                </c:pt>
                <c:pt idx="132">
                  <c:v>-14.960639949999999</c:v>
                </c:pt>
                <c:pt idx="133">
                  <c:v>-15.04415989</c:v>
                </c:pt>
                <c:pt idx="134">
                  <c:v>-15.04415989</c:v>
                </c:pt>
                <c:pt idx="135">
                  <c:v>-14.995679859999999</c:v>
                </c:pt>
                <c:pt idx="136">
                  <c:v>-14.959680560000001</c:v>
                </c:pt>
                <c:pt idx="137">
                  <c:v>-14.959680560000001</c:v>
                </c:pt>
                <c:pt idx="138">
                  <c:v>-14.97983932</c:v>
                </c:pt>
                <c:pt idx="139">
                  <c:v>-14.976960180000001</c:v>
                </c:pt>
                <c:pt idx="140">
                  <c:v>-14.976960180000001</c:v>
                </c:pt>
                <c:pt idx="141">
                  <c:v>-15.04944038</c:v>
                </c:pt>
                <c:pt idx="142">
                  <c:v>-14.97792053</c:v>
                </c:pt>
                <c:pt idx="143">
                  <c:v>-14.98272038</c:v>
                </c:pt>
                <c:pt idx="144">
                  <c:v>-14.98272038</c:v>
                </c:pt>
                <c:pt idx="145">
                  <c:v>-15.050879480000001</c:v>
                </c:pt>
                <c:pt idx="146">
                  <c:v>-14.96208</c:v>
                </c:pt>
                <c:pt idx="147">
                  <c:v>-14.99279976</c:v>
                </c:pt>
                <c:pt idx="148">
                  <c:v>-15.05280018</c:v>
                </c:pt>
                <c:pt idx="149">
                  <c:v>-14.959680560000001</c:v>
                </c:pt>
                <c:pt idx="150">
                  <c:v>-14.959680560000001</c:v>
                </c:pt>
                <c:pt idx="151">
                  <c:v>-15</c:v>
                </c:pt>
                <c:pt idx="152">
                  <c:v>-15.04127884</c:v>
                </c:pt>
                <c:pt idx="153">
                  <c:v>-14.95296001</c:v>
                </c:pt>
                <c:pt idx="154">
                  <c:v>-14.95296001</c:v>
                </c:pt>
                <c:pt idx="155">
                  <c:v>-15.00575924</c:v>
                </c:pt>
                <c:pt idx="156">
                  <c:v>-15.035519600000001</c:v>
                </c:pt>
                <c:pt idx="157">
                  <c:v>-14.948639869999999</c:v>
                </c:pt>
                <c:pt idx="158">
                  <c:v>-15.00624084</c:v>
                </c:pt>
                <c:pt idx="159">
                  <c:v>-15.023039819999999</c:v>
                </c:pt>
                <c:pt idx="160">
                  <c:v>-15.023039819999999</c:v>
                </c:pt>
                <c:pt idx="161">
                  <c:v>-14.954400059999999</c:v>
                </c:pt>
                <c:pt idx="162">
                  <c:v>-15.01487923</c:v>
                </c:pt>
                <c:pt idx="163">
                  <c:v>-15.022559169999999</c:v>
                </c:pt>
                <c:pt idx="164">
                  <c:v>-15.022559169999999</c:v>
                </c:pt>
                <c:pt idx="165">
                  <c:v>-14.953440670000001</c:v>
                </c:pt>
                <c:pt idx="166">
                  <c:v>-15.003839490000001</c:v>
                </c:pt>
                <c:pt idx="167">
                  <c:v>-15.003839490000001</c:v>
                </c:pt>
                <c:pt idx="168">
                  <c:v>-14.9640007</c:v>
                </c:pt>
                <c:pt idx="169">
                  <c:v>-15.04368019</c:v>
                </c:pt>
                <c:pt idx="170">
                  <c:v>-15.00575924</c:v>
                </c:pt>
                <c:pt idx="171">
                  <c:v>-15.00575924</c:v>
                </c:pt>
                <c:pt idx="172">
                  <c:v>-14.964480399999999</c:v>
                </c:pt>
                <c:pt idx="173">
                  <c:v>-15.04319954</c:v>
                </c:pt>
                <c:pt idx="174">
                  <c:v>-14.995679859999999</c:v>
                </c:pt>
                <c:pt idx="175">
                  <c:v>-14.960639949999999</c:v>
                </c:pt>
                <c:pt idx="176">
                  <c:v>-15.046080590000001</c:v>
                </c:pt>
                <c:pt idx="177">
                  <c:v>-15.046080590000001</c:v>
                </c:pt>
                <c:pt idx="178">
                  <c:v>-14.98176003</c:v>
                </c:pt>
                <c:pt idx="179">
                  <c:v>-14.96352005</c:v>
                </c:pt>
                <c:pt idx="180">
                  <c:v>-15.039360050000001</c:v>
                </c:pt>
                <c:pt idx="181">
                  <c:v>-15.039360050000001</c:v>
                </c:pt>
                <c:pt idx="182">
                  <c:v>-14.97936058</c:v>
                </c:pt>
                <c:pt idx="183">
                  <c:v>-15.05183983</c:v>
                </c:pt>
                <c:pt idx="184">
                  <c:v>-15.05183983</c:v>
                </c:pt>
                <c:pt idx="185">
                  <c:v>-14.96832085</c:v>
                </c:pt>
                <c:pt idx="186">
                  <c:v>-14.993280410000001</c:v>
                </c:pt>
                <c:pt idx="187">
                  <c:v>-14.993280410000001</c:v>
                </c:pt>
                <c:pt idx="188">
                  <c:v>-15.05280018</c:v>
                </c:pt>
                <c:pt idx="189">
                  <c:v>-14.96016026</c:v>
                </c:pt>
                <c:pt idx="190">
                  <c:v>-15</c:v>
                </c:pt>
                <c:pt idx="191">
                  <c:v>-15</c:v>
                </c:pt>
                <c:pt idx="192">
                  <c:v>-15.04704094</c:v>
                </c:pt>
                <c:pt idx="193">
                  <c:v>-15.00143909</c:v>
                </c:pt>
                <c:pt idx="194">
                  <c:v>-15.00143909</c:v>
                </c:pt>
                <c:pt idx="195">
                  <c:v>-15.033120159999999</c:v>
                </c:pt>
                <c:pt idx="196">
                  <c:v>-14.954400059999999</c:v>
                </c:pt>
                <c:pt idx="197">
                  <c:v>-14.954400059999999</c:v>
                </c:pt>
                <c:pt idx="198">
                  <c:v>-15.00624084</c:v>
                </c:pt>
                <c:pt idx="199">
                  <c:v>-15.02783966</c:v>
                </c:pt>
                <c:pt idx="200">
                  <c:v>-14.954879760000001</c:v>
                </c:pt>
                <c:pt idx="201">
                  <c:v>-14.954879760000001</c:v>
                </c:pt>
                <c:pt idx="202">
                  <c:v>-15.02544022</c:v>
                </c:pt>
                <c:pt idx="203">
                  <c:v>-14.960639949999999</c:v>
                </c:pt>
                <c:pt idx="204">
                  <c:v>-14.960639949999999</c:v>
                </c:pt>
                <c:pt idx="205">
                  <c:v>-15.03264046</c:v>
                </c:pt>
                <c:pt idx="206">
                  <c:v>-15.013920779999999</c:v>
                </c:pt>
                <c:pt idx="207">
                  <c:v>-15.013920779999999</c:v>
                </c:pt>
                <c:pt idx="208">
                  <c:v>-14.957759859999999</c:v>
                </c:pt>
                <c:pt idx="209">
                  <c:v>-15.040320400000001</c:v>
                </c:pt>
                <c:pt idx="210">
                  <c:v>-15.003839490000001</c:v>
                </c:pt>
                <c:pt idx="211">
                  <c:v>-14.96352005</c:v>
                </c:pt>
                <c:pt idx="212">
                  <c:v>-15.04223919</c:v>
                </c:pt>
                <c:pt idx="213">
                  <c:v>-14.981280330000001</c:v>
                </c:pt>
                <c:pt idx="214">
                  <c:v>-14.981280330000001</c:v>
                </c:pt>
                <c:pt idx="215">
                  <c:v>-14.96159935</c:v>
                </c:pt>
                <c:pt idx="216">
                  <c:v>-15.046559329999999</c:v>
                </c:pt>
                <c:pt idx="217">
                  <c:v>-14.97983932</c:v>
                </c:pt>
                <c:pt idx="218">
                  <c:v>-14.97983932</c:v>
                </c:pt>
                <c:pt idx="219">
                  <c:v>-14.961119650000001</c:v>
                </c:pt>
                <c:pt idx="220">
                  <c:v>-14.976479530000001</c:v>
                </c:pt>
                <c:pt idx="221">
                  <c:v>-14.976479530000001</c:v>
                </c:pt>
                <c:pt idx="222">
                  <c:v>-14.97311974</c:v>
                </c:pt>
                <c:pt idx="223">
                  <c:v>-15.045120239999999</c:v>
                </c:pt>
                <c:pt idx="224">
                  <c:v>-15.045120239999999</c:v>
                </c:pt>
                <c:pt idx="225">
                  <c:v>-14.974080089999999</c:v>
                </c:pt>
                <c:pt idx="226">
                  <c:v>-14.98943996</c:v>
                </c:pt>
                <c:pt idx="227">
                  <c:v>-15.04848003</c:v>
                </c:pt>
                <c:pt idx="228">
                  <c:v>-15.04848003</c:v>
                </c:pt>
                <c:pt idx="229">
                  <c:v>-14.9971199</c:v>
                </c:pt>
                <c:pt idx="230">
                  <c:v>-15.04704094</c:v>
                </c:pt>
                <c:pt idx="231">
                  <c:v>-15.04704094</c:v>
                </c:pt>
                <c:pt idx="232">
                  <c:v>-14.949600220000001</c:v>
                </c:pt>
                <c:pt idx="233">
                  <c:v>-15.00575924</c:v>
                </c:pt>
                <c:pt idx="234">
                  <c:v>-15.00575924</c:v>
                </c:pt>
                <c:pt idx="235">
                  <c:v>-15.035039899999999</c:v>
                </c:pt>
                <c:pt idx="236">
                  <c:v>-14.94672012</c:v>
                </c:pt>
                <c:pt idx="237">
                  <c:v>-15.01487923</c:v>
                </c:pt>
                <c:pt idx="238">
                  <c:v>-15.02783966</c:v>
                </c:pt>
                <c:pt idx="239">
                  <c:v>-14.954400059999999</c:v>
                </c:pt>
                <c:pt idx="240">
                  <c:v>-15.02112007</c:v>
                </c:pt>
                <c:pt idx="241">
                  <c:v>-15.02112007</c:v>
                </c:pt>
                <c:pt idx="242">
                  <c:v>-15.02639961</c:v>
                </c:pt>
                <c:pt idx="243">
                  <c:v>-14.948639869999999</c:v>
                </c:pt>
                <c:pt idx="244">
                  <c:v>-14.948639869999999</c:v>
                </c:pt>
                <c:pt idx="245">
                  <c:v>-15.045120239999999</c:v>
                </c:pt>
                <c:pt idx="246">
                  <c:v>-15.004320140000001</c:v>
                </c:pt>
                <c:pt idx="247">
                  <c:v>-14.96016026</c:v>
                </c:pt>
                <c:pt idx="248">
                  <c:v>-15.042720790000001</c:v>
                </c:pt>
                <c:pt idx="249">
                  <c:v>-14.995679859999999</c:v>
                </c:pt>
                <c:pt idx="250">
                  <c:v>-14.961119650000001</c:v>
                </c:pt>
                <c:pt idx="251">
                  <c:v>-14.961119650000001</c:v>
                </c:pt>
                <c:pt idx="252">
                  <c:v>-15.040320400000001</c:v>
                </c:pt>
                <c:pt idx="253">
                  <c:v>-14.98367977</c:v>
                </c:pt>
                <c:pt idx="254">
                  <c:v>-14.98367977</c:v>
                </c:pt>
                <c:pt idx="255">
                  <c:v>-14.964480399999999</c:v>
                </c:pt>
                <c:pt idx="256">
                  <c:v>-14.975040440000001</c:v>
                </c:pt>
                <c:pt idx="257">
                  <c:v>-14.975040440000001</c:v>
                </c:pt>
                <c:pt idx="258">
                  <c:v>-14.97311974</c:v>
                </c:pt>
                <c:pt idx="259">
                  <c:v>-15.050879480000001</c:v>
                </c:pt>
                <c:pt idx="260">
                  <c:v>-14.970720289999999</c:v>
                </c:pt>
                <c:pt idx="261">
                  <c:v>-14.970720289999999</c:v>
                </c:pt>
                <c:pt idx="262">
                  <c:v>-14.97887993</c:v>
                </c:pt>
                <c:pt idx="263">
                  <c:v>-15.049919129999999</c:v>
                </c:pt>
                <c:pt idx="264">
                  <c:v>-14.969759939999999</c:v>
                </c:pt>
                <c:pt idx="265">
                  <c:v>-14.99040031</c:v>
                </c:pt>
                <c:pt idx="266">
                  <c:v>-15.050879480000001</c:v>
                </c:pt>
                <c:pt idx="267">
                  <c:v>-15.050879480000001</c:v>
                </c:pt>
                <c:pt idx="268">
                  <c:v>-14.964480399999999</c:v>
                </c:pt>
                <c:pt idx="269">
                  <c:v>-15.00575924</c:v>
                </c:pt>
                <c:pt idx="270">
                  <c:v>-15.03215981</c:v>
                </c:pt>
                <c:pt idx="271">
                  <c:v>-15.03215981</c:v>
                </c:pt>
                <c:pt idx="272">
                  <c:v>-14.95055962</c:v>
                </c:pt>
                <c:pt idx="273">
                  <c:v>-15.00143909</c:v>
                </c:pt>
                <c:pt idx="274">
                  <c:v>-15.03071976</c:v>
                </c:pt>
                <c:pt idx="275">
                  <c:v>-14.94816017</c:v>
                </c:pt>
                <c:pt idx="276">
                  <c:v>-15.006719589999999</c:v>
                </c:pt>
                <c:pt idx="277">
                  <c:v>-15.03023911</c:v>
                </c:pt>
                <c:pt idx="278">
                  <c:v>-15.03023911</c:v>
                </c:pt>
                <c:pt idx="279">
                  <c:v>-14.953919409999999</c:v>
                </c:pt>
                <c:pt idx="280">
                  <c:v>-15.020159720000001</c:v>
                </c:pt>
                <c:pt idx="281">
                  <c:v>-15.020159720000001</c:v>
                </c:pt>
                <c:pt idx="282">
                  <c:v>-15.02639961</c:v>
                </c:pt>
                <c:pt idx="283">
                  <c:v>-15.034080510000001</c:v>
                </c:pt>
                <c:pt idx="284">
                  <c:v>-15.034080510000001</c:v>
                </c:pt>
                <c:pt idx="285">
                  <c:v>-15.00575924</c:v>
                </c:pt>
                <c:pt idx="286">
                  <c:v>-14.95296001</c:v>
                </c:pt>
                <c:pt idx="287">
                  <c:v>-15.044639589999999</c:v>
                </c:pt>
                <c:pt idx="288">
                  <c:v>-15.044639589999999</c:v>
                </c:pt>
                <c:pt idx="289">
                  <c:v>-15.005280490000001</c:v>
                </c:pt>
                <c:pt idx="290">
                  <c:v>-14.958720209999999</c:v>
                </c:pt>
                <c:pt idx="291">
                  <c:v>-14.958720209999999</c:v>
                </c:pt>
                <c:pt idx="292">
                  <c:v>-14.98464012</c:v>
                </c:pt>
                <c:pt idx="293">
                  <c:v>-14.97455978</c:v>
                </c:pt>
                <c:pt idx="294">
                  <c:v>-14.97455978</c:v>
                </c:pt>
                <c:pt idx="295">
                  <c:v>-15.046080590000001</c:v>
                </c:pt>
                <c:pt idx="296">
                  <c:v>-14.976479530000001</c:v>
                </c:pt>
                <c:pt idx="297">
                  <c:v>-14.98415947</c:v>
                </c:pt>
                <c:pt idx="298">
                  <c:v>-14.98415947</c:v>
                </c:pt>
                <c:pt idx="299">
                  <c:v>-15.05040073</c:v>
                </c:pt>
                <c:pt idx="300">
                  <c:v>-14.975999829999999</c:v>
                </c:pt>
                <c:pt idx="301">
                  <c:v>-14.98272038</c:v>
                </c:pt>
                <c:pt idx="302">
                  <c:v>-15.05040073</c:v>
                </c:pt>
                <c:pt idx="303">
                  <c:v>-14.9654398</c:v>
                </c:pt>
                <c:pt idx="304">
                  <c:v>-14.9654398</c:v>
                </c:pt>
                <c:pt idx="305">
                  <c:v>-15.00143909</c:v>
                </c:pt>
                <c:pt idx="306">
                  <c:v>-15.042720790000001</c:v>
                </c:pt>
                <c:pt idx="307">
                  <c:v>-14.94816017</c:v>
                </c:pt>
                <c:pt idx="308">
                  <c:v>-14.94816017</c:v>
                </c:pt>
                <c:pt idx="309">
                  <c:v>-15.001920699999999</c:v>
                </c:pt>
                <c:pt idx="310">
                  <c:v>-14.949600220000001</c:v>
                </c:pt>
                <c:pt idx="311">
                  <c:v>-14.949600220000001</c:v>
                </c:pt>
                <c:pt idx="312">
                  <c:v>-15.00720119</c:v>
                </c:pt>
                <c:pt idx="313">
                  <c:v>-15.03215981</c:v>
                </c:pt>
                <c:pt idx="314">
                  <c:v>-14.94192028</c:v>
                </c:pt>
                <c:pt idx="315">
                  <c:v>-14.94192028</c:v>
                </c:pt>
                <c:pt idx="316">
                  <c:v>-15.003839490000001</c:v>
                </c:pt>
                <c:pt idx="317">
                  <c:v>-15.03071976</c:v>
                </c:pt>
                <c:pt idx="318">
                  <c:v>-15.03071976</c:v>
                </c:pt>
                <c:pt idx="319">
                  <c:v>-15.033120159999999</c:v>
                </c:pt>
                <c:pt idx="320">
                  <c:v>-15.02160072</c:v>
                </c:pt>
                <c:pt idx="321">
                  <c:v>-15.02160072</c:v>
                </c:pt>
                <c:pt idx="322">
                  <c:v>-14.948639869999999</c:v>
                </c:pt>
                <c:pt idx="323">
                  <c:v>-15.03983974</c:v>
                </c:pt>
                <c:pt idx="324">
                  <c:v>-15.00624084</c:v>
                </c:pt>
                <c:pt idx="325">
                  <c:v>-15.00624084</c:v>
                </c:pt>
                <c:pt idx="326">
                  <c:v>-12.32352066</c:v>
                </c:pt>
                <c:pt idx="327">
                  <c:v>-4.2686400400000002</c:v>
                </c:pt>
                <c:pt idx="328">
                  <c:v>0.32975999</c:v>
                </c:pt>
                <c:pt idx="329">
                  <c:v>0.53424000999999999</c:v>
                </c:pt>
                <c:pt idx="330">
                  <c:v>0.82080001000000002</c:v>
                </c:pt>
                <c:pt idx="331">
                  <c:v>0.82080001000000002</c:v>
                </c:pt>
                <c:pt idx="332">
                  <c:v>0.55728</c:v>
                </c:pt>
                <c:pt idx="333">
                  <c:v>0.46079998999999999</c:v>
                </c:pt>
                <c:pt idx="334">
                  <c:v>0.46079998999999999</c:v>
                </c:pt>
                <c:pt idx="335">
                  <c:v>0.39119998</c:v>
                </c:pt>
                <c:pt idx="336">
                  <c:v>0.14928000999999999</c:v>
                </c:pt>
                <c:pt idx="337">
                  <c:v>0.13392000000000001</c:v>
                </c:pt>
                <c:pt idx="338">
                  <c:v>0.34992000000000001</c:v>
                </c:pt>
                <c:pt idx="339">
                  <c:v>0.17856</c:v>
                </c:pt>
                <c:pt idx="340">
                  <c:v>1.44E-2</c:v>
                </c:pt>
                <c:pt idx="341">
                  <c:v>1.44E-2</c:v>
                </c:pt>
                <c:pt idx="342">
                  <c:v>0.10992</c:v>
                </c:pt>
                <c:pt idx="343">
                  <c:v>4.3200000000000002E-2</c:v>
                </c:pt>
                <c:pt idx="344">
                  <c:v>4.3200000000000002E-2</c:v>
                </c:pt>
                <c:pt idx="345">
                  <c:v>-0.14879999999999999</c:v>
                </c:pt>
                <c:pt idx="346">
                  <c:v>-0.1416</c:v>
                </c:pt>
                <c:pt idx="347">
                  <c:v>-0.1416</c:v>
                </c:pt>
                <c:pt idx="348">
                  <c:v>0.36048001000000002</c:v>
                </c:pt>
                <c:pt idx="349">
                  <c:v>0.29231997999999998</c:v>
                </c:pt>
                <c:pt idx="350">
                  <c:v>1.056E-2</c:v>
                </c:pt>
                <c:pt idx="351">
                  <c:v>1.056E-2</c:v>
                </c:pt>
                <c:pt idx="352">
                  <c:v>0.11952</c:v>
                </c:pt>
                <c:pt idx="353">
                  <c:v>0.11808001</c:v>
                </c:pt>
                <c:pt idx="354">
                  <c:v>2.0639999999999999E-2</c:v>
                </c:pt>
                <c:pt idx="355">
                  <c:v>0.13152</c:v>
                </c:pt>
                <c:pt idx="356">
                  <c:v>-5.3280000000000001E-2</c:v>
                </c:pt>
                <c:pt idx="357">
                  <c:v>-5.3280000000000001E-2</c:v>
                </c:pt>
                <c:pt idx="358">
                  <c:v>-3.0720000000000001E-2</c:v>
                </c:pt>
                <c:pt idx="359">
                  <c:v>0.39072001000000001</c:v>
                </c:pt>
                <c:pt idx="360">
                  <c:v>0.13152</c:v>
                </c:pt>
                <c:pt idx="361">
                  <c:v>0.13152</c:v>
                </c:pt>
                <c:pt idx="362">
                  <c:v>-0.47184002000000003</c:v>
                </c:pt>
                <c:pt idx="363">
                  <c:v>0.18911998999999999</c:v>
                </c:pt>
                <c:pt idx="364">
                  <c:v>0.18911998999999999</c:v>
                </c:pt>
                <c:pt idx="365">
                  <c:v>4.512E-2</c:v>
                </c:pt>
                <c:pt idx="366">
                  <c:v>6.7200010000000004E-2</c:v>
                </c:pt>
                <c:pt idx="367">
                  <c:v>6.7200010000000004E-2</c:v>
                </c:pt>
                <c:pt idx="368">
                  <c:v>0.15984000000000001</c:v>
                </c:pt>
                <c:pt idx="369">
                  <c:v>-0.17856</c:v>
                </c:pt>
                <c:pt idx="370">
                  <c:v>-2.7359999999999999E-2</c:v>
                </c:pt>
                <c:pt idx="371">
                  <c:v>0.26447999</c:v>
                </c:pt>
                <c:pt idx="372">
                  <c:v>-2.7359999999999999E-2</c:v>
                </c:pt>
                <c:pt idx="373">
                  <c:v>-0.26160001999999999</c:v>
                </c:pt>
                <c:pt idx="374">
                  <c:v>-0.26160001999999999</c:v>
                </c:pt>
                <c:pt idx="375">
                  <c:v>9.5519999999999994E-2</c:v>
                </c:pt>
                <c:pt idx="376">
                  <c:v>6.6239999999999993E-2</c:v>
                </c:pt>
                <c:pt idx="377">
                  <c:v>6.6239999999999993E-2</c:v>
                </c:pt>
                <c:pt idx="378">
                  <c:v>-6.0479999999999999E-2</c:v>
                </c:pt>
                <c:pt idx="379">
                  <c:v>0.15359998999999999</c:v>
                </c:pt>
                <c:pt idx="380">
                  <c:v>8.8800000000000004E-2</c:v>
                </c:pt>
                <c:pt idx="381">
                  <c:v>-0.27312002000000002</c:v>
                </c:pt>
                <c:pt idx="382">
                  <c:v>-0.12528001</c:v>
                </c:pt>
                <c:pt idx="383">
                  <c:v>0.23711999</c:v>
                </c:pt>
                <c:pt idx="384">
                  <c:v>0.23711999</c:v>
                </c:pt>
                <c:pt idx="385">
                  <c:v>0.108</c:v>
                </c:pt>
                <c:pt idx="386">
                  <c:v>-0.17519999999999999</c:v>
                </c:pt>
                <c:pt idx="387">
                  <c:v>-6.7200000000000003E-3</c:v>
                </c:pt>
                <c:pt idx="388">
                  <c:v>-6.7200000000000003E-3</c:v>
                </c:pt>
                <c:pt idx="389">
                  <c:v>-7.0080000000000003E-2</c:v>
                </c:pt>
                <c:pt idx="390">
                  <c:v>-0.24384001</c:v>
                </c:pt>
                <c:pt idx="391">
                  <c:v>0.18143999999999999</c:v>
                </c:pt>
                <c:pt idx="392">
                  <c:v>0.43008000000000002</c:v>
                </c:pt>
                <c:pt idx="393">
                  <c:v>0.15215999999999999</c:v>
                </c:pt>
                <c:pt idx="394">
                  <c:v>0.15215999999999999</c:v>
                </c:pt>
                <c:pt idx="395">
                  <c:v>-0.19056000000000001</c:v>
                </c:pt>
                <c:pt idx="396">
                  <c:v>-9.7919999999999993E-2</c:v>
                </c:pt>
                <c:pt idx="397">
                  <c:v>5.7599999999999998E-2</c:v>
                </c:pt>
                <c:pt idx="398">
                  <c:v>5.7599999999999998E-2</c:v>
                </c:pt>
                <c:pt idx="399">
                  <c:v>-4.8000000000000001E-2</c:v>
                </c:pt>
                <c:pt idx="400">
                  <c:v>-4.8000000000000001E-2</c:v>
                </c:pt>
                <c:pt idx="401">
                  <c:v>-0.1608</c:v>
                </c:pt>
                <c:pt idx="402">
                  <c:v>-2.928E-2</c:v>
                </c:pt>
                <c:pt idx="403">
                  <c:v>0.20831999000000001</c:v>
                </c:pt>
                <c:pt idx="404">
                  <c:v>0.20831999000000001</c:v>
                </c:pt>
                <c:pt idx="405">
                  <c:v>1.7760000000000001E-2</c:v>
                </c:pt>
                <c:pt idx="406">
                  <c:v>-0.10224</c:v>
                </c:pt>
                <c:pt idx="407">
                  <c:v>0.27936</c:v>
                </c:pt>
                <c:pt idx="408">
                  <c:v>0.27936</c:v>
                </c:pt>
                <c:pt idx="409">
                  <c:v>-0.34799998999999998</c:v>
                </c:pt>
                <c:pt idx="410">
                  <c:v>8.0159999999999995E-2</c:v>
                </c:pt>
                <c:pt idx="411">
                  <c:v>8.0159999999999995E-2</c:v>
                </c:pt>
                <c:pt idx="412">
                  <c:v>5.1839999999999997E-2</c:v>
                </c:pt>
                <c:pt idx="413">
                  <c:v>-0.53184003000000002</c:v>
                </c:pt>
                <c:pt idx="414">
                  <c:v>-0.53184003000000002</c:v>
                </c:pt>
                <c:pt idx="415">
                  <c:v>-5.7600000000000004E-3</c:v>
                </c:pt>
                <c:pt idx="416">
                  <c:v>0.90384001000000003</c:v>
                </c:pt>
                <c:pt idx="417">
                  <c:v>-2.3332800900000001</c:v>
                </c:pt>
                <c:pt idx="418">
                  <c:v>-18.560640339999999</c:v>
                </c:pt>
                <c:pt idx="419">
                  <c:v>-29.935680390000002</c:v>
                </c:pt>
                <c:pt idx="420">
                  <c:v>-29.878078460000001</c:v>
                </c:pt>
                <c:pt idx="421">
                  <c:v>-29.878078460000001</c:v>
                </c:pt>
                <c:pt idx="422">
                  <c:v>-28.751520159999998</c:v>
                </c:pt>
                <c:pt idx="423">
                  <c:v>-25.56384087</c:v>
                </c:pt>
                <c:pt idx="424">
                  <c:v>-21.858240129999999</c:v>
                </c:pt>
                <c:pt idx="425">
                  <c:v>-21.858240129999999</c:v>
                </c:pt>
                <c:pt idx="426">
                  <c:v>-15.03647995</c:v>
                </c:pt>
                <c:pt idx="427">
                  <c:v>-15.03647995</c:v>
                </c:pt>
                <c:pt idx="428">
                  <c:v>-12.0048008</c:v>
                </c:pt>
                <c:pt idx="429">
                  <c:v>-8.8929595900000002</c:v>
                </c:pt>
                <c:pt idx="430">
                  <c:v>-7.0252800000000004</c:v>
                </c:pt>
                <c:pt idx="431">
                  <c:v>-7.0252800000000004</c:v>
                </c:pt>
                <c:pt idx="432">
                  <c:v>-3.1041600699999998</c:v>
                </c:pt>
                <c:pt idx="433">
                  <c:v>-2.8512000999999998</c:v>
                </c:pt>
                <c:pt idx="434">
                  <c:v>-2.8512000999999998</c:v>
                </c:pt>
                <c:pt idx="435">
                  <c:v>-1.5095999200000001</c:v>
                </c:pt>
                <c:pt idx="436">
                  <c:v>-3.8903996900000002</c:v>
                </c:pt>
                <c:pt idx="437">
                  <c:v>-3.8903996900000002</c:v>
                </c:pt>
                <c:pt idx="438">
                  <c:v>-2.8286399800000002</c:v>
                </c:pt>
                <c:pt idx="439">
                  <c:v>-2.00688004</c:v>
                </c:pt>
                <c:pt idx="440">
                  <c:v>-3.0763201699999998</c:v>
                </c:pt>
                <c:pt idx="441">
                  <c:v>-3.0763201699999998</c:v>
                </c:pt>
                <c:pt idx="442">
                  <c:v>-1.7443200299999999</c:v>
                </c:pt>
                <c:pt idx="443">
                  <c:v>-0.32400000000000001</c:v>
                </c:pt>
                <c:pt idx="444">
                  <c:v>-0.94991994000000002</c:v>
                </c:pt>
                <c:pt idx="445">
                  <c:v>-0.88175999999999999</c:v>
                </c:pt>
                <c:pt idx="446">
                  <c:v>-1.1630400400000001</c:v>
                </c:pt>
                <c:pt idx="447">
                  <c:v>-1.1630400400000001</c:v>
                </c:pt>
                <c:pt idx="448">
                  <c:v>-2.5785598799999998</c:v>
                </c:pt>
                <c:pt idx="449">
                  <c:v>-1.6929600199999999</c:v>
                </c:pt>
                <c:pt idx="450">
                  <c:v>-1.6929600199999999</c:v>
                </c:pt>
                <c:pt idx="451">
                  <c:v>-0.95279997999999999</c:v>
                </c:pt>
                <c:pt idx="452">
                  <c:v>-1.4952000400000001</c:v>
                </c:pt>
                <c:pt idx="453">
                  <c:v>-0.50976001999999998</c:v>
                </c:pt>
                <c:pt idx="454">
                  <c:v>-1.7616000199999999</c:v>
                </c:pt>
                <c:pt idx="455">
                  <c:v>-1.08095992</c:v>
                </c:pt>
                <c:pt idx="456">
                  <c:v>-0.18096000000000001</c:v>
                </c:pt>
                <c:pt idx="457">
                  <c:v>-0.18096000000000001</c:v>
                </c:pt>
                <c:pt idx="458">
                  <c:v>-0.79824001</c:v>
                </c:pt>
                <c:pt idx="459">
                  <c:v>-0.20111999</c:v>
                </c:pt>
                <c:pt idx="460">
                  <c:v>-0.20111999</c:v>
                </c:pt>
                <c:pt idx="461">
                  <c:v>-1.06032002</c:v>
                </c:pt>
                <c:pt idx="462">
                  <c:v>0.10367999999999999</c:v>
                </c:pt>
                <c:pt idx="463">
                  <c:v>0.10367999999999999</c:v>
                </c:pt>
                <c:pt idx="464">
                  <c:v>-0.43680000000000002</c:v>
                </c:pt>
                <c:pt idx="465">
                  <c:v>-0.60816002000000002</c:v>
                </c:pt>
                <c:pt idx="466">
                  <c:v>-0.60816002000000002</c:v>
                </c:pt>
                <c:pt idx="467">
                  <c:v>-0.51119994999999996</c:v>
                </c:pt>
                <c:pt idx="468">
                  <c:v>-2.48496008</c:v>
                </c:pt>
                <c:pt idx="469">
                  <c:v>-1.54752004</c:v>
                </c:pt>
                <c:pt idx="470">
                  <c:v>-1.54752004</c:v>
                </c:pt>
                <c:pt idx="471">
                  <c:v>-0.40272000000000002</c:v>
                </c:pt>
                <c:pt idx="472">
                  <c:v>-0.40272000000000002</c:v>
                </c:pt>
                <c:pt idx="473">
                  <c:v>-1.2993599199999999</c:v>
                </c:pt>
                <c:pt idx="474">
                  <c:v>-1.0324800000000001</c:v>
                </c:pt>
                <c:pt idx="475">
                  <c:v>-0.22367999999999999</c:v>
                </c:pt>
                <c:pt idx="476">
                  <c:v>-0.22367999999999999</c:v>
                </c:pt>
                <c:pt idx="477">
                  <c:v>0.39311998999999997</c:v>
                </c:pt>
                <c:pt idx="478">
                  <c:v>-0.83904003999999999</c:v>
                </c:pt>
                <c:pt idx="479">
                  <c:v>0.10896</c:v>
                </c:pt>
                <c:pt idx="480">
                  <c:v>-2.0639999999999999E-2</c:v>
                </c:pt>
                <c:pt idx="481">
                  <c:v>-1.4635199299999999</c:v>
                </c:pt>
                <c:pt idx="482">
                  <c:v>-1.4635199299999999</c:v>
                </c:pt>
                <c:pt idx="483">
                  <c:v>0.34367998999999999</c:v>
                </c:pt>
                <c:pt idx="484">
                  <c:v>0.17039999</c:v>
                </c:pt>
                <c:pt idx="485">
                  <c:v>-0.87264001000000002</c:v>
                </c:pt>
                <c:pt idx="486">
                  <c:v>-0.87264001000000002</c:v>
                </c:pt>
                <c:pt idx="487">
                  <c:v>-1.0737600300000001</c:v>
                </c:pt>
                <c:pt idx="488">
                  <c:v>-0.21791999000000001</c:v>
                </c:pt>
                <c:pt idx="489">
                  <c:v>1.1068800700000001</c:v>
                </c:pt>
                <c:pt idx="490">
                  <c:v>1.0819199100000001</c:v>
                </c:pt>
                <c:pt idx="491">
                  <c:v>0.81648003999999996</c:v>
                </c:pt>
                <c:pt idx="492">
                  <c:v>-1.2931200300000001</c:v>
                </c:pt>
                <c:pt idx="493">
                  <c:v>-1.2931200300000001</c:v>
                </c:pt>
                <c:pt idx="494">
                  <c:v>-2.49023986</c:v>
                </c:pt>
                <c:pt idx="495">
                  <c:v>-0.52368002999999996</c:v>
                </c:pt>
                <c:pt idx="496">
                  <c:v>-0.52368002999999996</c:v>
                </c:pt>
                <c:pt idx="497">
                  <c:v>-1.0531200199999999</c:v>
                </c:pt>
                <c:pt idx="498">
                  <c:v>0.42192000000000002</c:v>
                </c:pt>
                <c:pt idx="499">
                  <c:v>0.42192000000000002</c:v>
                </c:pt>
                <c:pt idx="500">
                  <c:v>0.37439999000000002</c:v>
                </c:pt>
                <c:pt idx="501">
                  <c:v>1.46111989</c:v>
                </c:pt>
                <c:pt idx="502">
                  <c:v>1.46111989</c:v>
                </c:pt>
                <c:pt idx="503">
                  <c:v>1.76975989</c:v>
                </c:pt>
                <c:pt idx="504">
                  <c:v>1.4894400800000001</c:v>
                </c:pt>
                <c:pt idx="505">
                  <c:v>1.2086401</c:v>
                </c:pt>
                <c:pt idx="506">
                  <c:v>1.2086401</c:v>
                </c:pt>
                <c:pt idx="507">
                  <c:v>-2.01024008</c:v>
                </c:pt>
                <c:pt idx="508">
                  <c:v>-0.59855997999999999</c:v>
                </c:pt>
                <c:pt idx="509">
                  <c:v>-0.59855997999999999</c:v>
                </c:pt>
                <c:pt idx="510">
                  <c:v>-0.89039999000000003</c:v>
                </c:pt>
                <c:pt idx="511">
                  <c:v>-0.74063997999999998</c:v>
                </c:pt>
                <c:pt idx="512">
                  <c:v>-1.15968001</c:v>
                </c:pt>
                <c:pt idx="513">
                  <c:v>-1.15968001</c:v>
                </c:pt>
                <c:pt idx="514">
                  <c:v>-0.14591999</c:v>
                </c:pt>
                <c:pt idx="515">
                  <c:v>0.15551999</c:v>
                </c:pt>
                <c:pt idx="516">
                  <c:v>6.2399999999999999E-3</c:v>
                </c:pt>
                <c:pt idx="517">
                  <c:v>0.45791999</c:v>
                </c:pt>
                <c:pt idx="518">
                  <c:v>-0.13536000000000001</c:v>
                </c:pt>
                <c:pt idx="519">
                  <c:v>-0.13536000000000001</c:v>
                </c:pt>
                <c:pt idx="520">
                  <c:v>0.74495995000000004</c:v>
                </c:pt>
                <c:pt idx="521">
                  <c:v>1.1409599800000001</c:v>
                </c:pt>
                <c:pt idx="522">
                  <c:v>1.1587200200000001</c:v>
                </c:pt>
                <c:pt idx="523">
                  <c:v>1.1587200200000001</c:v>
                </c:pt>
                <c:pt idx="524">
                  <c:v>1.29216003</c:v>
                </c:pt>
                <c:pt idx="525">
                  <c:v>0.52608001000000004</c:v>
                </c:pt>
                <c:pt idx="526">
                  <c:v>0.52608001000000004</c:v>
                </c:pt>
                <c:pt idx="527">
                  <c:v>1.21535993</c:v>
                </c:pt>
                <c:pt idx="528">
                  <c:v>0.24000001000000001</c:v>
                </c:pt>
                <c:pt idx="529">
                  <c:v>0.24000001000000001</c:v>
                </c:pt>
                <c:pt idx="530">
                  <c:v>0.66912000999999999</c:v>
                </c:pt>
                <c:pt idx="531">
                  <c:v>1.6281600000000001</c:v>
                </c:pt>
                <c:pt idx="532">
                  <c:v>0.47423998000000001</c:v>
                </c:pt>
                <c:pt idx="533">
                  <c:v>8.6400000000000005E-2</c:v>
                </c:pt>
                <c:pt idx="534">
                  <c:v>-0.43104002000000002</c:v>
                </c:pt>
                <c:pt idx="535">
                  <c:v>-0.43104002000000002</c:v>
                </c:pt>
                <c:pt idx="536">
                  <c:v>0.70032000999999999</c:v>
                </c:pt>
                <c:pt idx="537">
                  <c:v>1.20143998</c:v>
                </c:pt>
                <c:pt idx="538">
                  <c:v>-1.9703998599999999</c:v>
                </c:pt>
                <c:pt idx="539">
                  <c:v>-1.9703998599999999</c:v>
                </c:pt>
                <c:pt idx="540">
                  <c:v>-0.70464002999999997</c:v>
                </c:pt>
                <c:pt idx="541">
                  <c:v>-0.18192000999999999</c:v>
                </c:pt>
                <c:pt idx="542">
                  <c:v>0.46272001000000001</c:v>
                </c:pt>
                <c:pt idx="543">
                  <c:v>1.4332799899999999</c:v>
                </c:pt>
                <c:pt idx="544">
                  <c:v>0.64847999999999995</c:v>
                </c:pt>
                <c:pt idx="545">
                  <c:v>0.64847999999999995</c:v>
                </c:pt>
                <c:pt idx="546">
                  <c:v>0.13392000000000001</c:v>
                </c:pt>
                <c:pt idx="547">
                  <c:v>0.98544001999999997</c:v>
                </c:pt>
                <c:pt idx="548">
                  <c:v>0.55103999000000004</c:v>
                </c:pt>
                <c:pt idx="549">
                  <c:v>0.55103999000000004</c:v>
                </c:pt>
                <c:pt idx="550">
                  <c:v>0.55248003999999995</c:v>
                </c:pt>
                <c:pt idx="551">
                  <c:v>0.19007999</c:v>
                </c:pt>
                <c:pt idx="552">
                  <c:v>0.19007999</c:v>
                </c:pt>
                <c:pt idx="553">
                  <c:v>1.28016007</c:v>
                </c:pt>
                <c:pt idx="554">
                  <c:v>1.0478400000000001</c:v>
                </c:pt>
                <c:pt idx="555">
                  <c:v>1.0478400000000001</c:v>
                </c:pt>
                <c:pt idx="556">
                  <c:v>0.47520000000000001</c:v>
                </c:pt>
                <c:pt idx="557">
                  <c:v>-0.156</c:v>
                </c:pt>
                <c:pt idx="558">
                  <c:v>-0.70799999999999996</c:v>
                </c:pt>
                <c:pt idx="559">
                  <c:v>-0.70799999999999996</c:v>
                </c:pt>
                <c:pt idx="560">
                  <c:v>0.32495998999999998</c:v>
                </c:pt>
                <c:pt idx="561">
                  <c:v>0.57936001000000004</c:v>
                </c:pt>
                <c:pt idx="562">
                  <c:v>0.57936001000000004</c:v>
                </c:pt>
                <c:pt idx="563">
                  <c:v>-1.16496003</c:v>
                </c:pt>
                <c:pt idx="564">
                  <c:v>-1.1846399299999999</c:v>
                </c:pt>
                <c:pt idx="565">
                  <c:v>-1.1846399299999999</c:v>
                </c:pt>
                <c:pt idx="566">
                  <c:v>-0.58367997000000005</c:v>
                </c:pt>
                <c:pt idx="567">
                  <c:v>-0.83280003000000002</c:v>
                </c:pt>
                <c:pt idx="568">
                  <c:v>1.2316800400000001</c:v>
                </c:pt>
                <c:pt idx="569">
                  <c:v>-0.68496000999999995</c:v>
                </c:pt>
                <c:pt idx="570">
                  <c:v>-2.7720000699999998</c:v>
                </c:pt>
                <c:pt idx="571">
                  <c:v>-2.7720000699999998</c:v>
                </c:pt>
                <c:pt idx="572">
                  <c:v>-0.66288000000000002</c:v>
                </c:pt>
                <c:pt idx="573">
                  <c:v>0.48095998000000001</c:v>
                </c:pt>
                <c:pt idx="574">
                  <c:v>-1.248E-2</c:v>
                </c:pt>
                <c:pt idx="575">
                  <c:v>-1.248E-2</c:v>
                </c:pt>
                <c:pt idx="576">
                  <c:v>-4.3679999999999997E-2</c:v>
                </c:pt>
                <c:pt idx="577">
                  <c:v>0.1152</c:v>
                </c:pt>
                <c:pt idx="578">
                  <c:v>0.1152</c:v>
                </c:pt>
                <c:pt idx="579">
                  <c:v>-0.21215998999999999</c:v>
                </c:pt>
                <c:pt idx="580">
                  <c:v>0.43056001999999999</c:v>
                </c:pt>
                <c:pt idx="581">
                  <c:v>0.43056001999999999</c:v>
                </c:pt>
                <c:pt idx="582">
                  <c:v>0.25679999999999997</c:v>
                </c:pt>
                <c:pt idx="583">
                  <c:v>-1.9089598699999999</c:v>
                </c:pt>
                <c:pt idx="584">
                  <c:v>-0.62975996999999995</c:v>
                </c:pt>
                <c:pt idx="585">
                  <c:v>-0.62975996999999995</c:v>
                </c:pt>
                <c:pt idx="586">
                  <c:v>0.62111998000000002</c:v>
                </c:pt>
                <c:pt idx="587">
                  <c:v>1.1764800500000001</c:v>
                </c:pt>
                <c:pt idx="588">
                  <c:v>1.1764800500000001</c:v>
                </c:pt>
                <c:pt idx="589">
                  <c:v>-0.52175998999999995</c:v>
                </c:pt>
                <c:pt idx="590">
                  <c:v>-0.86783999000000001</c:v>
                </c:pt>
                <c:pt idx="591">
                  <c:v>-0.86783999000000001</c:v>
                </c:pt>
                <c:pt idx="592">
                  <c:v>-1.02287996</c:v>
                </c:pt>
                <c:pt idx="593">
                  <c:v>-1.52160001</c:v>
                </c:pt>
                <c:pt idx="594">
                  <c:v>-0.45984000000000003</c:v>
                </c:pt>
                <c:pt idx="595">
                  <c:v>0.41327997999999999</c:v>
                </c:pt>
                <c:pt idx="596">
                  <c:v>1.02911997</c:v>
                </c:pt>
                <c:pt idx="597">
                  <c:v>-0.13632000999999999</c:v>
                </c:pt>
                <c:pt idx="598">
                  <c:v>-0.13632000999999999</c:v>
                </c:pt>
                <c:pt idx="599">
                  <c:v>0.33888000000000001</c:v>
                </c:pt>
                <c:pt idx="600">
                  <c:v>0.89520001000000005</c:v>
                </c:pt>
                <c:pt idx="601">
                  <c:v>0.89520001000000005</c:v>
                </c:pt>
                <c:pt idx="602">
                  <c:v>-0.53279995999999996</c:v>
                </c:pt>
                <c:pt idx="603">
                  <c:v>-1.6852799700000001</c:v>
                </c:pt>
                <c:pt idx="604">
                  <c:v>-1.6852799700000001</c:v>
                </c:pt>
                <c:pt idx="605">
                  <c:v>-6.4320000000000002E-2</c:v>
                </c:pt>
                <c:pt idx="606">
                  <c:v>0.68400002000000004</c:v>
                </c:pt>
                <c:pt idx="607">
                  <c:v>0.68400002000000004</c:v>
                </c:pt>
                <c:pt idx="608">
                  <c:v>-0.39983999999999997</c:v>
                </c:pt>
                <c:pt idx="609">
                  <c:v>-0.12047999</c:v>
                </c:pt>
                <c:pt idx="610">
                  <c:v>-0.89327997000000003</c:v>
                </c:pt>
                <c:pt idx="611">
                  <c:v>-1.2475199699999999</c:v>
                </c:pt>
                <c:pt idx="612">
                  <c:v>0.35328000999999998</c:v>
                </c:pt>
                <c:pt idx="613">
                  <c:v>0.35328000999999998</c:v>
                </c:pt>
                <c:pt idx="614">
                  <c:v>-0.36335999000000002</c:v>
                </c:pt>
                <c:pt idx="615">
                  <c:v>-1.16400003</c:v>
                </c:pt>
                <c:pt idx="616">
                  <c:v>-0.84047996999999997</c:v>
                </c:pt>
                <c:pt idx="617">
                  <c:v>-0.84047996999999997</c:v>
                </c:pt>
                <c:pt idx="618">
                  <c:v>-1.0156800699999999</c:v>
                </c:pt>
                <c:pt idx="619">
                  <c:v>-0.30143999999999999</c:v>
                </c:pt>
                <c:pt idx="620">
                  <c:v>-1.25232005</c:v>
                </c:pt>
                <c:pt idx="621">
                  <c:v>-1.4236799499999999</c:v>
                </c:pt>
                <c:pt idx="622">
                  <c:v>-1.11023998</c:v>
                </c:pt>
                <c:pt idx="623">
                  <c:v>-1.11023998</c:v>
                </c:pt>
                <c:pt idx="624">
                  <c:v>-1.47215998</c:v>
                </c:pt>
                <c:pt idx="625">
                  <c:v>-0.99647998999999998</c:v>
                </c:pt>
                <c:pt idx="626">
                  <c:v>-1.6795200100000001</c:v>
                </c:pt>
                <c:pt idx="627">
                  <c:v>-1.6795200100000001</c:v>
                </c:pt>
                <c:pt idx="628">
                  <c:v>-1.47791994</c:v>
                </c:pt>
                <c:pt idx="629">
                  <c:v>-1.9199999999999998E-2</c:v>
                </c:pt>
                <c:pt idx="630">
                  <c:v>-0.93408000000000002</c:v>
                </c:pt>
                <c:pt idx="631">
                  <c:v>-0.91872001000000003</c:v>
                </c:pt>
                <c:pt idx="632">
                  <c:v>-1.08239996</c:v>
                </c:pt>
                <c:pt idx="633">
                  <c:v>-1.08239996</c:v>
                </c:pt>
                <c:pt idx="634">
                  <c:v>-0.81887995999999996</c:v>
                </c:pt>
                <c:pt idx="635">
                  <c:v>0.54624002999999999</c:v>
                </c:pt>
                <c:pt idx="636">
                  <c:v>0.54624002999999999</c:v>
                </c:pt>
                <c:pt idx="637">
                  <c:v>-0.51023996000000005</c:v>
                </c:pt>
                <c:pt idx="638">
                  <c:v>-0.75551999000000003</c:v>
                </c:pt>
                <c:pt idx="639">
                  <c:v>-0.75551999000000003</c:v>
                </c:pt>
                <c:pt idx="640">
                  <c:v>-0.66288000000000002</c:v>
                </c:pt>
                <c:pt idx="641">
                  <c:v>-1.13183999</c:v>
                </c:pt>
                <c:pt idx="642">
                  <c:v>-1.2887999999999999</c:v>
                </c:pt>
                <c:pt idx="643">
                  <c:v>-1.2887999999999999</c:v>
                </c:pt>
                <c:pt idx="644">
                  <c:v>-0.19727998999999999</c:v>
                </c:pt>
                <c:pt idx="645">
                  <c:v>0.18479999999999999</c:v>
                </c:pt>
                <c:pt idx="646">
                  <c:v>-0.94320004999999996</c:v>
                </c:pt>
                <c:pt idx="647">
                  <c:v>-2.1614401299999999</c:v>
                </c:pt>
                <c:pt idx="648">
                  <c:v>-2.1614401299999999</c:v>
                </c:pt>
                <c:pt idx="649">
                  <c:v>-0.29471998999999999</c:v>
                </c:pt>
                <c:pt idx="650">
                  <c:v>0.25392002000000002</c:v>
                </c:pt>
                <c:pt idx="651">
                  <c:v>0.25392002000000002</c:v>
                </c:pt>
                <c:pt idx="652">
                  <c:v>-0.77184003999999995</c:v>
                </c:pt>
                <c:pt idx="653">
                  <c:v>-2.5348799199999998</c:v>
                </c:pt>
                <c:pt idx="654">
                  <c:v>-2.5348799199999998</c:v>
                </c:pt>
                <c:pt idx="655">
                  <c:v>1.02143991</c:v>
                </c:pt>
                <c:pt idx="656">
                  <c:v>1.02143991</c:v>
                </c:pt>
                <c:pt idx="657">
                  <c:v>-0.20976001</c:v>
                </c:pt>
                <c:pt idx="658">
                  <c:v>-1.7932800099999999</c:v>
                </c:pt>
                <c:pt idx="659">
                  <c:v>-1.1587200200000001</c:v>
                </c:pt>
                <c:pt idx="660">
                  <c:v>-1.1587200200000001</c:v>
                </c:pt>
                <c:pt idx="661">
                  <c:v>-0.19727998999999999</c:v>
                </c:pt>
                <c:pt idx="662">
                  <c:v>-0.67776000000000003</c:v>
                </c:pt>
                <c:pt idx="663">
                  <c:v>-0.67776000000000003</c:v>
                </c:pt>
                <c:pt idx="664">
                  <c:v>-0.30383998000000001</c:v>
                </c:pt>
                <c:pt idx="665">
                  <c:v>9.1199999999999996E-3</c:v>
                </c:pt>
                <c:pt idx="666">
                  <c:v>9.1199999999999996E-3</c:v>
                </c:pt>
                <c:pt idx="667">
                  <c:v>-0.48815997999999999</c:v>
                </c:pt>
                <c:pt idx="668">
                  <c:v>-1.9795200799999999</c:v>
                </c:pt>
                <c:pt idx="669">
                  <c:v>-0.43391999999999997</c:v>
                </c:pt>
                <c:pt idx="670">
                  <c:v>-0.43391999999999997</c:v>
                </c:pt>
                <c:pt idx="671">
                  <c:v>-0.30912000000000001</c:v>
                </c:pt>
                <c:pt idx="672">
                  <c:v>-0.85008001</c:v>
                </c:pt>
                <c:pt idx="673">
                  <c:v>0.38112000000000001</c:v>
                </c:pt>
                <c:pt idx="674">
                  <c:v>0.56591999999999998</c:v>
                </c:pt>
                <c:pt idx="675">
                  <c:v>0.60240000000000005</c:v>
                </c:pt>
                <c:pt idx="676">
                  <c:v>0.60240000000000005</c:v>
                </c:pt>
                <c:pt idx="677">
                  <c:v>-0.41039999999999999</c:v>
                </c:pt>
                <c:pt idx="678">
                  <c:v>-1.66799998</c:v>
                </c:pt>
                <c:pt idx="679">
                  <c:v>-1.66799998</c:v>
                </c:pt>
                <c:pt idx="680">
                  <c:v>0.24671999999999999</c:v>
                </c:pt>
                <c:pt idx="681">
                  <c:v>-0.33744001000000001</c:v>
                </c:pt>
                <c:pt idx="682">
                  <c:v>-0.60192000999999995</c:v>
                </c:pt>
                <c:pt idx="683">
                  <c:v>-0.20880000000000001</c:v>
                </c:pt>
                <c:pt idx="684">
                  <c:v>-9.8400000000000001E-2</c:v>
                </c:pt>
                <c:pt idx="685">
                  <c:v>-0.45407998999999999</c:v>
                </c:pt>
                <c:pt idx="686">
                  <c:v>-0.45407998999999999</c:v>
                </c:pt>
                <c:pt idx="687">
                  <c:v>-0.50256002</c:v>
                </c:pt>
                <c:pt idx="688">
                  <c:v>-0.12575998999999999</c:v>
                </c:pt>
                <c:pt idx="689">
                  <c:v>-0.12575998999999999</c:v>
                </c:pt>
                <c:pt idx="690">
                  <c:v>0.62255996000000002</c:v>
                </c:pt>
                <c:pt idx="691">
                  <c:v>-0.24240001</c:v>
                </c:pt>
                <c:pt idx="692">
                  <c:v>-0.61487997000000005</c:v>
                </c:pt>
                <c:pt idx="693">
                  <c:v>2.3519999999999999E-2</c:v>
                </c:pt>
                <c:pt idx="694">
                  <c:v>0.14063998999999999</c:v>
                </c:pt>
                <c:pt idx="695">
                  <c:v>-0.43583998000000002</c:v>
                </c:pt>
                <c:pt idx="696">
                  <c:v>-0.43583998000000002</c:v>
                </c:pt>
                <c:pt idx="697">
                  <c:v>-1.3262400599999999</c:v>
                </c:pt>
                <c:pt idx="698">
                  <c:v>-1.1937600399999999</c:v>
                </c:pt>
                <c:pt idx="699">
                  <c:v>-1.1937600399999999</c:v>
                </c:pt>
                <c:pt idx="700">
                  <c:v>1.34160006</c:v>
                </c:pt>
                <c:pt idx="701">
                  <c:v>1.46447992</c:v>
                </c:pt>
                <c:pt idx="702">
                  <c:v>1.46447992</c:v>
                </c:pt>
                <c:pt idx="703">
                  <c:v>-1.20335996</c:v>
                </c:pt>
                <c:pt idx="704">
                  <c:v>-1.4294400199999999</c:v>
                </c:pt>
                <c:pt idx="705">
                  <c:v>1.05071998</c:v>
                </c:pt>
                <c:pt idx="706">
                  <c:v>1.05071998</c:v>
                </c:pt>
                <c:pt idx="707">
                  <c:v>1.0502399200000001</c:v>
                </c:pt>
                <c:pt idx="708">
                  <c:v>-5.3280000000000001E-2</c:v>
                </c:pt>
                <c:pt idx="709">
                  <c:v>-5.3280000000000001E-2</c:v>
                </c:pt>
                <c:pt idx="710">
                  <c:v>-1.5508799600000001</c:v>
                </c:pt>
                <c:pt idx="711">
                  <c:v>0.62111998000000002</c:v>
                </c:pt>
                <c:pt idx="712">
                  <c:v>0.62111998000000002</c:v>
                </c:pt>
                <c:pt idx="713">
                  <c:v>0.42047997999999998</c:v>
                </c:pt>
                <c:pt idx="714">
                  <c:v>0.50735998000000004</c:v>
                </c:pt>
                <c:pt idx="715">
                  <c:v>0.50735998000000004</c:v>
                </c:pt>
                <c:pt idx="716">
                  <c:v>-0.46175998000000001</c:v>
                </c:pt>
                <c:pt idx="717">
                  <c:v>-2.0630400199999999</c:v>
                </c:pt>
                <c:pt idx="718">
                  <c:v>-6.7200010000000004E-2</c:v>
                </c:pt>
                <c:pt idx="719">
                  <c:v>0.98687999999999998</c:v>
                </c:pt>
                <c:pt idx="720">
                  <c:v>1.0939199900000001</c:v>
                </c:pt>
                <c:pt idx="721">
                  <c:v>-0.40655999999999998</c:v>
                </c:pt>
                <c:pt idx="722">
                  <c:v>-0.40655999999999998</c:v>
                </c:pt>
                <c:pt idx="723">
                  <c:v>-0.70991998999999995</c:v>
                </c:pt>
                <c:pt idx="724">
                  <c:v>-0.16800000000000001</c:v>
                </c:pt>
                <c:pt idx="725">
                  <c:v>-0.16800000000000001</c:v>
                </c:pt>
                <c:pt idx="726">
                  <c:v>-0.57264000000000004</c:v>
                </c:pt>
                <c:pt idx="727">
                  <c:v>-0.96912003000000002</c:v>
                </c:pt>
                <c:pt idx="728">
                  <c:v>-1.1039999999999999E-2</c:v>
                </c:pt>
                <c:pt idx="729">
                  <c:v>0.28032002</c:v>
                </c:pt>
                <c:pt idx="730">
                  <c:v>-5.6160000000000002E-2</c:v>
                </c:pt>
                <c:pt idx="731">
                  <c:v>-5.6160000000000002E-2</c:v>
                </c:pt>
                <c:pt idx="732">
                  <c:v>-0.71567999999999998</c:v>
                </c:pt>
                <c:pt idx="733">
                  <c:v>0.34031999000000002</c:v>
                </c:pt>
                <c:pt idx="734">
                  <c:v>2.4585599899999999</c:v>
                </c:pt>
                <c:pt idx="735">
                  <c:v>2.4585599899999999</c:v>
                </c:pt>
                <c:pt idx="736">
                  <c:v>1.3209600399999999</c:v>
                </c:pt>
                <c:pt idx="737">
                  <c:v>-0.41903998999999997</c:v>
                </c:pt>
                <c:pt idx="738">
                  <c:v>-0.41903998999999997</c:v>
                </c:pt>
                <c:pt idx="739">
                  <c:v>0.24864</c:v>
                </c:pt>
                <c:pt idx="740">
                  <c:v>0.96912003000000002</c:v>
                </c:pt>
                <c:pt idx="741">
                  <c:v>0.96912003000000002</c:v>
                </c:pt>
                <c:pt idx="742">
                  <c:v>0.81312001</c:v>
                </c:pt>
                <c:pt idx="743">
                  <c:v>6.7680000000000004E-2</c:v>
                </c:pt>
                <c:pt idx="744">
                  <c:v>-0.17904</c:v>
                </c:pt>
                <c:pt idx="745">
                  <c:v>-0.17904</c:v>
                </c:pt>
                <c:pt idx="746">
                  <c:v>0.89327997000000003</c:v>
                </c:pt>
                <c:pt idx="747">
                  <c:v>-0.49919998999999998</c:v>
                </c:pt>
                <c:pt idx="748">
                  <c:v>-0.49919998999999998</c:v>
                </c:pt>
                <c:pt idx="749">
                  <c:v>-0.92592001000000002</c:v>
                </c:pt>
                <c:pt idx="750">
                  <c:v>0.22608</c:v>
                </c:pt>
                <c:pt idx="751">
                  <c:v>0.22608</c:v>
                </c:pt>
                <c:pt idx="752">
                  <c:v>0.54383999000000005</c:v>
                </c:pt>
                <c:pt idx="753">
                  <c:v>0.61728000999999999</c:v>
                </c:pt>
                <c:pt idx="754">
                  <c:v>0.52991997999999996</c:v>
                </c:pt>
                <c:pt idx="755">
                  <c:v>0.52991997999999996</c:v>
                </c:pt>
                <c:pt idx="756">
                  <c:v>0.31487998</c:v>
                </c:pt>
                <c:pt idx="757">
                  <c:v>0.31487998</c:v>
                </c:pt>
                <c:pt idx="758">
                  <c:v>-0.48624002999999999</c:v>
                </c:pt>
                <c:pt idx="759">
                  <c:v>0.57264000000000004</c:v>
                </c:pt>
                <c:pt idx="760">
                  <c:v>1.11503994</c:v>
                </c:pt>
                <c:pt idx="761">
                  <c:v>1.11503994</c:v>
                </c:pt>
                <c:pt idx="762">
                  <c:v>-4.3200000000000002E-2</c:v>
                </c:pt>
                <c:pt idx="763">
                  <c:v>-0.24864</c:v>
                </c:pt>
                <c:pt idx="764">
                  <c:v>0.39647999</c:v>
                </c:pt>
                <c:pt idx="765">
                  <c:v>0.72336</c:v>
                </c:pt>
                <c:pt idx="766">
                  <c:v>1.18511999</c:v>
                </c:pt>
                <c:pt idx="767">
                  <c:v>1.18511999</c:v>
                </c:pt>
                <c:pt idx="768">
                  <c:v>-0.41903998999999997</c:v>
                </c:pt>
                <c:pt idx="769">
                  <c:v>-0.58320004000000003</c:v>
                </c:pt>
                <c:pt idx="770">
                  <c:v>-0.26639997999999998</c:v>
                </c:pt>
                <c:pt idx="771">
                  <c:v>-0.26639997999999998</c:v>
                </c:pt>
                <c:pt idx="772">
                  <c:v>0.65039997999999999</c:v>
                </c:pt>
                <c:pt idx="773">
                  <c:v>0.17088</c:v>
                </c:pt>
                <c:pt idx="774">
                  <c:v>1.3440000000000001E-2</c:v>
                </c:pt>
                <c:pt idx="775">
                  <c:v>7.8240000000000004E-2</c:v>
                </c:pt>
                <c:pt idx="776">
                  <c:v>1.0795199900000001</c:v>
                </c:pt>
                <c:pt idx="777">
                  <c:v>0.61584002000000004</c:v>
                </c:pt>
                <c:pt idx="778">
                  <c:v>0.61584002000000004</c:v>
                </c:pt>
                <c:pt idx="779">
                  <c:v>1.5556800399999999</c:v>
                </c:pt>
                <c:pt idx="780">
                  <c:v>0.21407999</c:v>
                </c:pt>
                <c:pt idx="781">
                  <c:v>0.21407999</c:v>
                </c:pt>
                <c:pt idx="782">
                  <c:v>0.58511995999999999</c:v>
                </c:pt>
                <c:pt idx="783">
                  <c:v>1.1039999999999999E-2</c:v>
                </c:pt>
                <c:pt idx="784">
                  <c:v>-0.39311998999999997</c:v>
                </c:pt>
                <c:pt idx="785">
                  <c:v>0.32879998999999999</c:v>
                </c:pt>
                <c:pt idx="786">
                  <c:v>0.81408000000000003</c:v>
                </c:pt>
                <c:pt idx="787">
                  <c:v>0.81408000000000003</c:v>
                </c:pt>
                <c:pt idx="788">
                  <c:v>-9.5519999999999994E-2</c:v>
                </c:pt>
                <c:pt idx="789">
                  <c:v>-0.18768001000000001</c:v>
                </c:pt>
                <c:pt idx="790">
                  <c:v>-0.59951997000000001</c:v>
                </c:pt>
                <c:pt idx="791">
                  <c:v>-0.59951997000000001</c:v>
                </c:pt>
                <c:pt idx="792">
                  <c:v>1.3315199600000001</c:v>
                </c:pt>
                <c:pt idx="793">
                  <c:v>0.31968001000000001</c:v>
                </c:pt>
                <c:pt idx="794">
                  <c:v>0.31968001000000001</c:v>
                </c:pt>
                <c:pt idx="795">
                  <c:v>-0.57216001000000005</c:v>
                </c:pt>
                <c:pt idx="796">
                  <c:v>-0.19344001</c:v>
                </c:pt>
                <c:pt idx="797">
                  <c:v>-0.19344001</c:v>
                </c:pt>
                <c:pt idx="798">
                  <c:v>1.25663996</c:v>
                </c:pt>
                <c:pt idx="799">
                  <c:v>1.54512</c:v>
                </c:pt>
                <c:pt idx="800">
                  <c:v>0.86639999999999995</c:v>
                </c:pt>
                <c:pt idx="801">
                  <c:v>0.86639999999999995</c:v>
                </c:pt>
                <c:pt idx="802">
                  <c:v>1.0180800000000001</c:v>
                </c:pt>
                <c:pt idx="803">
                  <c:v>-0.25727999000000001</c:v>
                </c:pt>
                <c:pt idx="804">
                  <c:v>-0.25727999000000001</c:v>
                </c:pt>
                <c:pt idx="805">
                  <c:v>-1.34160006</c:v>
                </c:pt>
                <c:pt idx="806">
                  <c:v>0.16320001000000001</c:v>
                </c:pt>
                <c:pt idx="807">
                  <c:v>1.95311999</c:v>
                </c:pt>
                <c:pt idx="808">
                  <c:v>1.95311999</c:v>
                </c:pt>
                <c:pt idx="809">
                  <c:v>0.78911995999999995</c:v>
                </c:pt>
                <c:pt idx="810">
                  <c:v>-0.10416</c:v>
                </c:pt>
                <c:pt idx="811">
                  <c:v>0.23711999</c:v>
                </c:pt>
                <c:pt idx="812">
                  <c:v>0.59855997999999999</c:v>
                </c:pt>
                <c:pt idx="813">
                  <c:v>0.97344005</c:v>
                </c:pt>
                <c:pt idx="814">
                  <c:v>0.97344005</c:v>
                </c:pt>
                <c:pt idx="815">
                  <c:v>-0.67919998999999998</c:v>
                </c:pt>
                <c:pt idx="816">
                  <c:v>-0.52127999000000003</c:v>
                </c:pt>
                <c:pt idx="817">
                  <c:v>-0.52127999000000003</c:v>
                </c:pt>
                <c:pt idx="818">
                  <c:v>-1.55760002</c:v>
                </c:pt>
                <c:pt idx="819">
                  <c:v>0.31920000999999998</c:v>
                </c:pt>
                <c:pt idx="820">
                  <c:v>0.31920000999999998</c:v>
                </c:pt>
                <c:pt idx="821">
                  <c:v>0.36720002000000002</c:v>
                </c:pt>
                <c:pt idx="822">
                  <c:v>1.21728003</c:v>
                </c:pt>
                <c:pt idx="823">
                  <c:v>1.21728003</c:v>
                </c:pt>
                <c:pt idx="824">
                  <c:v>3.0048000799999999</c:v>
                </c:pt>
                <c:pt idx="825">
                  <c:v>1.41696</c:v>
                </c:pt>
                <c:pt idx="826">
                  <c:v>-0.39119998</c:v>
                </c:pt>
                <c:pt idx="827">
                  <c:v>-0.39119998</c:v>
                </c:pt>
                <c:pt idx="828">
                  <c:v>0.30864000000000003</c:v>
                </c:pt>
                <c:pt idx="829">
                  <c:v>0.30864000000000003</c:v>
                </c:pt>
                <c:pt idx="830">
                  <c:v>0.26688001</c:v>
                </c:pt>
                <c:pt idx="831">
                  <c:v>0.63312000000000002</c:v>
                </c:pt>
                <c:pt idx="832">
                  <c:v>0.80688000000000004</c:v>
                </c:pt>
                <c:pt idx="833">
                  <c:v>0.80688000000000004</c:v>
                </c:pt>
                <c:pt idx="834">
                  <c:v>1.0559999900000001</c:v>
                </c:pt>
                <c:pt idx="835">
                  <c:v>-9.2160000000000006E-2</c:v>
                </c:pt>
                <c:pt idx="836">
                  <c:v>-1.8686400700000001</c:v>
                </c:pt>
                <c:pt idx="837">
                  <c:v>-0.78383999999999998</c:v>
                </c:pt>
                <c:pt idx="838">
                  <c:v>0.28223999999999999</c:v>
                </c:pt>
                <c:pt idx="839">
                  <c:v>0.28223999999999999</c:v>
                </c:pt>
                <c:pt idx="840">
                  <c:v>0.36768001</c:v>
                </c:pt>
                <c:pt idx="841">
                  <c:v>-0.29904002000000002</c:v>
                </c:pt>
                <c:pt idx="842">
                  <c:v>-0.31680000000000003</c:v>
                </c:pt>
                <c:pt idx="843">
                  <c:v>-0.31680000000000003</c:v>
                </c:pt>
                <c:pt idx="844">
                  <c:v>1.23119998</c:v>
                </c:pt>
                <c:pt idx="845">
                  <c:v>2.3870399</c:v>
                </c:pt>
                <c:pt idx="846">
                  <c:v>1.07087994</c:v>
                </c:pt>
                <c:pt idx="847">
                  <c:v>5.04E-2</c:v>
                </c:pt>
                <c:pt idx="848">
                  <c:v>0.85344005000000001</c:v>
                </c:pt>
                <c:pt idx="849">
                  <c:v>0.85344005000000001</c:v>
                </c:pt>
                <c:pt idx="850">
                  <c:v>0.82896000000000003</c:v>
                </c:pt>
                <c:pt idx="851">
                  <c:v>0.21504000000000001</c:v>
                </c:pt>
                <c:pt idx="852">
                  <c:v>8.6400000000000005E-2</c:v>
                </c:pt>
                <c:pt idx="853">
                  <c:v>8.6400000000000005E-2</c:v>
                </c:pt>
                <c:pt idx="854">
                  <c:v>-2.784E-2</c:v>
                </c:pt>
                <c:pt idx="855">
                  <c:v>1.1447999499999999</c:v>
                </c:pt>
                <c:pt idx="856">
                  <c:v>1.4097599999999999</c:v>
                </c:pt>
                <c:pt idx="857">
                  <c:v>-1.2196800699999999</c:v>
                </c:pt>
                <c:pt idx="858">
                  <c:v>-1.68623996</c:v>
                </c:pt>
                <c:pt idx="859">
                  <c:v>-1.68623996</c:v>
                </c:pt>
                <c:pt idx="860">
                  <c:v>-0.78575998999999996</c:v>
                </c:pt>
                <c:pt idx="861">
                  <c:v>0.40176001</c:v>
                </c:pt>
                <c:pt idx="862">
                  <c:v>0.40176001</c:v>
                </c:pt>
                <c:pt idx="863">
                  <c:v>0.73247998999999997</c:v>
                </c:pt>
                <c:pt idx="864">
                  <c:v>0.84240000999999998</c:v>
                </c:pt>
                <c:pt idx="865">
                  <c:v>0.84240000999999998</c:v>
                </c:pt>
                <c:pt idx="866">
                  <c:v>1.18511999</c:v>
                </c:pt>
                <c:pt idx="867">
                  <c:v>0.13344</c:v>
                </c:pt>
                <c:pt idx="868">
                  <c:v>1.2374399899999999</c:v>
                </c:pt>
                <c:pt idx="869">
                  <c:v>1.2374399899999999</c:v>
                </c:pt>
                <c:pt idx="870">
                  <c:v>1.7764799600000001</c:v>
                </c:pt>
                <c:pt idx="871">
                  <c:v>1.90559995</c:v>
                </c:pt>
                <c:pt idx="872">
                  <c:v>1.90559995</c:v>
                </c:pt>
                <c:pt idx="873">
                  <c:v>-0.38832</c:v>
                </c:pt>
                <c:pt idx="874">
                  <c:v>0.75744003000000004</c:v>
                </c:pt>
                <c:pt idx="875">
                  <c:v>0.75744003000000004</c:v>
                </c:pt>
                <c:pt idx="876">
                  <c:v>2.0995199699999998</c:v>
                </c:pt>
                <c:pt idx="877">
                  <c:v>0.51648002999999998</c:v>
                </c:pt>
                <c:pt idx="878">
                  <c:v>0.13968</c:v>
                </c:pt>
                <c:pt idx="879">
                  <c:v>0.13968</c:v>
                </c:pt>
                <c:pt idx="880">
                  <c:v>0.52032</c:v>
                </c:pt>
                <c:pt idx="881">
                  <c:v>1.84031999</c:v>
                </c:pt>
                <c:pt idx="882">
                  <c:v>1.0492800499999999</c:v>
                </c:pt>
                <c:pt idx="883">
                  <c:v>0.76895999999999998</c:v>
                </c:pt>
                <c:pt idx="884">
                  <c:v>0.11616</c:v>
                </c:pt>
                <c:pt idx="885">
                  <c:v>0.11616</c:v>
                </c:pt>
                <c:pt idx="886">
                  <c:v>0.50880002999999996</c:v>
                </c:pt>
                <c:pt idx="887">
                  <c:v>0.68831998000000005</c:v>
                </c:pt>
                <c:pt idx="888">
                  <c:v>0.68831998000000005</c:v>
                </c:pt>
                <c:pt idx="889">
                  <c:v>0.85679996000000003</c:v>
                </c:pt>
                <c:pt idx="890">
                  <c:v>1.2652800099999999</c:v>
                </c:pt>
                <c:pt idx="891">
                  <c:v>1.2652800099999999</c:v>
                </c:pt>
                <c:pt idx="892">
                  <c:v>-8.7359999999999993E-2</c:v>
                </c:pt>
                <c:pt idx="893">
                  <c:v>-0.28320000000000001</c:v>
                </c:pt>
                <c:pt idx="894">
                  <c:v>-0.70752000999999998</c:v>
                </c:pt>
                <c:pt idx="895">
                  <c:v>-0.70752000999999998</c:v>
                </c:pt>
                <c:pt idx="896">
                  <c:v>5.7119999999999997E-2</c:v>
                </c:pt>
                <c:pt idx="897">
                  <c:v>1.46063995</c:v>
                </c:pt>
                <c:pt idx="898">
                  <c:v>1.2691201000000001</c:v>
                </c:pt>
                <c:pt idx="899">
                  <c:v>-0.67967999000000001</c:v>
                </c:pt>
                <c:pt idx="900">
                  <c:v>0.34128001000000002</c:v>
                </c:pt>
                <c:pt idx="901">
                  <c:v>0.34128001000000002</c:v>
                </c:pt>
                <c:pt idx="902">
                  <c:v>0.67247999000000003</c:v>
                </c:pt>
                <c:pt idx="903">
                  <c:v>0.36720002000000002</c:v>
                </c:pt>
                <c:pt idx="904">
                  <c:v>0.27312002000000002</c:v>
                </c:pt>
                <c:pt idx="905">
                  <c:v>0.27312002000000002</c:v>
                </c:pt>
                <c:pt idx="906">
                  <c:v>0.91631996999999998</c:v>
                </c:pt>
                <c:pt idx="907">
                  <c:v>0.55151998999999996</c:v>
                </c:pt>
                <c:pt idx="908">
                  <c:v>-1.11071992</c:v>
                </c:pt>
                <c:pt idx="909">
                  <c:v>-1.0046401</c:v>
                </c:pt>
                <c:pt idx="910">
                  <c:v>1.0204799200000001</c:v>
                </c:pt>
                <c:pt idx="911">
                  <c:v>1.0204799200000001</c:v>
                </c:pt>
                <c:pt idx="912">
                  <c:v>1.2196800699999999</c:v>
                </c:pt>
                <c:pt idx="913">
                  <c:v>0.79727994999999996</c:v>
                </c:pt>
                <c:pt idx="914">
                  <c:v>-3.3600000000000001E-3</c:v>
                </c:pt>
                <c:pt idx="915">
                  <c:v>-3.3600000000000001E-3</c:v>
                </c:pt>
                <c:pt idx="916">
                  <c:v>1.65072</c:v>
                </c:pt>
                <c:pt idx="917">
                  <c:v>1.65072</c:v>
                </c:pt>
                <c:pt idx="918">
                  <c:v>1.15104008</c:v>
                </c:pt>
                <c:pt idx="919">
                  <c:v>1.584E-2</c:v>
                </c:pt>
                <c:pt idx="920">
                  <c:v>-1.26864004</c:v>
                </c:pt>
                <c:pt idx="921">
                  <c:v>-1.26864004</c:v>
                </c:pt>
                <c:pt idx="922">
                  <c:v>-1.4476800000000001</c:v>
                </c:pt>
                <c:pt idx="923">
                  <c:v>-1.38336003</c:v>
                </c:pt>
                <c:pt idx="924">
                  <c:v>-0.95808004999999996</c:v>
                </c:pt>
                <c:pt idx="925">
                  <c:v>-0.69264000999999997</c:v>
                </c:pt>
                <c:pt idx="926">
                  <c:v>0.14447999</c:v>
                </c:pt>
                <c:pt idx="927">
                  <c:v>0.14447999</c:v>
                </c:pt>
                <c:pt idx="928">
                  <c:v>-0.55103999000000004</c:v>
                </c:pt>
                <c:pt idx="929">
                  <c:v>0.2712</c:v>
                </c:pt>
                <c:pt idx="930">
                  <c:v>1.3233599700000001</c:v>
                </c:pt>
                <c:pt idx="931">
                  <c:v>1.3233599700000001</c:v>
                </c:pt>
                <c:pt idx="932">
                  <c:v>0.90288000999999996</c:v>
                </c:pt>
                <c:pt idx="933">
                  <c:v>-0.43919997999999999</c:v>
                </c:pt>
                <c:pt idx="934">
                  <c:v>-5.7119999999999997E-2</c:v>
                </c:pt>
                <c:pt idx="935">
                  <c:v>1.12176001</c:v>
                </c:pt>
                <c:pt idx="936">
                  <c:v>0.65615999999999997</c:v>
                </c:pt>
                <c:pt idx="937">
                  <c:v>0.65615999999999997</c:v>
                </c:pt>
                <c:pt idx="938">
                  <c:v>-0.87216002000000004</c:v>
                </c:pt>
                <c:pt idx="939">
                  <c:v>-0.90192002000000004</c:v>
                </c:pt>
                <c:pt idx="940">
                  <c:v>0.74783999000000001</c:v>
                </c:pt>
                <c:pt idx="941">
                  <c:v>0.74783999000000001</c:v>
                </c:pt>
                <c:pt idx="942">
                  <c:v>-0.80015999000000004</c:v>
                </c:pt>
                <c:pt idx="943">
                  <c:v>-0.80015999000000004</c:v>
                </c:pt>
                <c:pt idx="944">
                  <c:v>-1.28447998</c:v>
                </c:pt>
                <c:pt idx="945">
                  <c:v>-0.61824000000000001</c:v>
                </c:pt>
                <c:pt idx="946">
                  <c:v>-0.61007999999999996</c:v>
                </c:pt>
                <c:pt idx="947">
                  <c:v>-0.61007999999999996</c:v>
                </c:pt>
                <c:pt idx="948">
                  <c:v>-1.1284799599999999</c:v>
                </c:pt>
                <c:pt idx="949">
                  <c:v>-0.79488002999999996</c:v>
                </c:pt>
                <c:pt idx="950">
                  <c:v>1.12176001</c:v>
                </c:pt>
                <c:pt idx="951">
                  <c:v>1.0617600700000001</c:v>
                </c:pt>
                <c:pt idx="952">
                  <c:v>-1.7932800099999999</c:v>
                </c:pt>
                <c:pt idx="953">
                  <c:v>-1.7932800099999999</c:v>
                </c:pt>
                <c:pt idx="954">
                  <c:v>-2.1960001</c:v>
                </c:pt>
                <c:pt idx="955">
                  <c:v>0.77615999999999996</c:v>
                </c:pt>
                <c:pt idx="956">
                  <c:v>0.87839997000000003</c:v>
                </c:pt>
                <c:pt idx="957">
                  <c:v>0.87839997000000003</c:v>
                </c:pt>
                <c:pt idx="958">
                  <c:v>-2.4835200300000002</c:v>
                </c:pt>
                <c:pt idx="959">
                  <c:v>-0.61007999999999996</c:v>
                </c:pt>
                <c:pt idx="960">
                  <c:v>-0.61007999999999996</c:v>
                </c:pt>
                <c:pt idx="961">
                  <c:v>0.94272005999999997</c:v>
                </c:pt>
                <c:pt idx="962">
                  <c:v>-0.71376002000000005</c:v>
                </c:pt>
                <c:pt idx="963">
                  <c:v>-0.71376002000000005</c:v>
                </c:pt>
                <c:pt idx="964">
                  <c:v>-1.1721600299999999</c:v>
                </c:pt>
                <c:pt idx="965">
                  <c:v>0.50256002</c:v>
                </c:pt>
                <c:pt idx="966">
                  <c:v>-0.11136001</c:v>
                </c:pt>
                <c:pt idx="967">
                  <c:v>0.42527999999999999</c:v>
                </c:pt>
                <c:pt idx="968">
                  <c:v>-0.95760000000000001</c:v>
                </c:pt>
                <c:pt idx="969">
                  <c:v>-0.29039999999999999</c:v>
                </c:pt>
                <c:pt idx="970">
                  <c:v>-0.29039999999999999</c:v>
                </c:pt>
                <c:pt idx="971">
                  <c:v>0.23664001000000001</c:v>
                </c:pt>
                <c:pt idx="972">
                  <c:v>-1.72896004</c:v>
                </c:pt>
                <c:pt idx="973">
                  <c:v>-0.32495998999999998</c:v>
                </c:pt>
                <c:pt idx="974">
                  <c:v>-0.32495998999999998</c:v>
                </c:pt>
                <c:pt idx="975">
                  <c:v>0.83327996999999998</c:v>
                </c:pt>
                <c:pt idx="976">
                  <c:v>-0.57216001000000005</c:v>
                </c:pt>
                <c:pt idx="977">
                  <c:v>-1.2619199800000001</c:v>
                </c:pt>
                <c:pt idx="978">
                  <c:v>-0.40031999000000001</c:v>
                </c:pt>
                <c:pt idx="979">
                  <c:v>0.16320001000000001</c:v>
                </c:pt>
                <c:pt idx="980">
                  <c:v>0.16320001000000001</c:v>
                </c:pt>
                <c:pt idx="981">
                  <c:v>-0.83280003000000002</c:v>
                </c:pt>
                <c:pt idx="982">
                  <c:v>-5.808E-2</c:v>
                </c:pt>
                <c:pt idx="983">
                  <c:v>1.72463989</c:v>
                </c:pt>
                <c:pt idx="984">
                  <c:v>1.72463989</c:v>
                </c:pt>
                <c:pt idx="985">
                  <c:v>-0.18048</c:v>
                </c:pt>
                <c:pt idx="986">
                  <c:v>-0.18048</c:v>
                </c:pt>
                <c:pt idx="987">
                  <c:v>-0.86783999000000001</c:v>
                </c:pt>
                <c:pt idx="988">
                  <c:v>0.22031999999999999</c:v>
                </c:pt>
                <c:pt idx="989">
                  <c:v>-0.59231997000000003</c:v>
                </c:pt>
                <c:pt idx="990">
                  <c:v>-0.59231997000000003</c:v>
                </c:pt>
                <c:pt idx="991">
                  <c:v>-1.35983992</c:v>
                </c:pt>
                <c:pt idx="992">
                  <c:v>-1.4520000200000001</c:v>
                </c:pt>
                <c:pt idx="993">
                  <c:v>-1.4520000200000001</c:v>
                </c:pt>
                <c:pt idx="994">
                  <c:v>-0.15312001</c:v>
                </c:pt>
                <c:pt idx="995">
                  <c:v>-9.7439999999999999E-2</c:v>
                </c:pt>
                <c:pt idx="996">
                  <c:v>-9.7439999999999999E-2</c:v>
                </c:pt>
                <c:pt idx="997">
                  <c:v>-0.43440002</c:v>
                </c:pt>
                <c:pt idx="998">
                  <c:v>4.512E-2</c:v>
                </c:pt>
                <c:pt idx="999">
                  <c:v>4.512E-2</c:v>
                </c:pt>
                <c:pt idx="1000">
                  <c:v>-0.38304000999999999</c:v>
                </c:pt>
                <c:pt idx="1001">
                  <c:v>1.3065600399999999</c:v>
                </c:pt>
                <c:pt idx="1002">
                  <c:v>1.7601599699999999</c:v>
                </c:pt>
                <c:pt idx="1003">
                  <c:v>1.2417600200000001</c:v>
                </c:pt>
                <c:pt idx="1004">
                  <c:v>1.3838400799999999</c:v>
                </c:pt>
                <c:pt idx="1005">
                  <c:v>2.62416005</c:v>
                </c:pt>
                <c:pt idx="1006">
                  <c:v>2.62416005</c:v>
                </c:pt>
                <c:pt idx="1007">
                  <c:v>6.3839989999999999E-2</c:v>
                </c:pt>
                <c:pt idx="1008">
                  <c:v>-1.0492800499999999</c:v>
                </c:pt>
                <c:pt idx="1009">
                  <c:v>-1.0492800499999999</c:v>
                </c:pt>
                <c:pt idx="1010">
                  <c:v>-1.63632011</c:v>
                </c:pt>
                <c:pt idx="1011">
                  <c:v>-1.2811200599999999</c:v>
                </c:pt>
                <c:pt idx="1012">
                  <c:v>0.13440000999999999</c:v>
                </c:pt>
                <c:pt idx="1013">
                  <c:v>0.52368002999999996</c:v>
                </c:pt>
                <c:pt idx="1014">
                  <c:v>-0.72000003000000001</c:v>
                </c:pt>
                <c:pt idx="1015">
                  <c:v>1.34928</c:v>
                </c:pt>
                <c:pt idx="1016">
                  <c:v>1.34928</c:v>
                </c:pt>
                <c:pt idx="1017">
                  <c:v>1.20912004</c:v>
                </c:pt>
                <c:pt idx="1018">
                  <c:v>0.53568000000000005</c:v>
                </c:pt>
                <c:pt idx="1019">
                  <c:v>0.53568000000000005</c:v>
                </c:pt>
                <c:pt idx="1020">
                  <c:v>0.48048002000000001</c:v>
                </c:pt>
                <c:pt idx="1021">
                  <c:v>1.2484799600000001</c:v>
                </c:pt>
                <c:pt idx="1022">
                  <c:v>1.2484799600000001</c:v>
                </c:pt>
                <c:pt idx="1023">
                  <c:v>0.51023996000000005</c:v>
                </c:pt>
                <c:pt idx="1024">
                  <c:v>-1.57919991</c:v>
                </c:pt>
                <c:pt idx="1025">
                  <c:v>-0.45120000999999998</c:v>
                </c:pt>
                <c:pt idx="1026">
                  <c:v>-0.45120000999999998</c:v>
                </c:pt>
                <c:pt idx="1027">
                  <c:v>0.51791995999999996</c:v>
                </c:pt>
                <c:pt idx="1028">
                  <c:v>9.0719999999999995E-2</c:v>
                </c:pt>
                <c:pt idx="1029">
                  <c:v>-1.2753599900000001</c:v>
                </c:pt>
                <c:pt idx="1030">
                  <c:v>-2.2276802099999999</c:v>
                </c:pt>
                <c:pt idx="1031">
                  <c:v>0.23760000000000001</c:v>
                </c:pt>
                <c:pt idx="1032">
                  <c:v>0.23760000000000001</c:v>
                </c:pt>
                <c:pt idx="1033">
                  <c:v>0.58656001000000002</c:v>
                </c:pt>
                <c:pt idx="1034">
                  <c:v>-6.336E-2</c:v>
                </c:pt>
                <c:pt idx="1035">
                  <c:v>-0.40080001999999998</c:v>
                </c:pt>
                <c:pt idx="1036">
                  <c:v>-0.40080001999999998</c:v>
                </c:pt>
                <c:pt idx="1037">
                  <c:v>0.32927999000000002</c:v>
                </c:pt>
                <c:pt idx="1038">
                  <c:v>0.70799999999999996</c:v>
                </c:pt>
                <c:pt idx="1039">
                  <c:v>0.15695999999999999</c:v>
                </c:pt>
                <c:pt idx="1040">
                  <c:v>-0.48959997</c:v>
                </c:pt>
                <c:pt idx="1041">
                  <c:v>1.0430400399999999</c:v>
                </c:pt>
                <c:pt idx="1042">
                  <c:v>1.0430400399999999</c:v>
                </c:pt>
                <c:pt idx="1043">
                  <c:v>2.5017600099999999</c:v>
                </c:pt>
                <c:pt idx="1044">
                  <c:v>1.5883200200000001</c:v>
                </c:pt>
                <c:pt idx="1045">
                  <c:v>9.4560000000000005E-2</c:v>
                </c:pt>
                <c:pt idx="1046">
                  <c:v>9.4560000000000005E-2</c:v>
                </c:pt>
                <c:pt idx="1047">
                  <c:v>0.79152</c:v>
                </c:pt>
                <c:pt idx="1048">
                  <c:v>1.97327995</c:v>
                </c:pt>
                <c:pt idx="1049">
                  <c:v>0.55344002999999997</c:v>
                </c:pt>
                <c:pt idx="1050">
                  <c:v>-1.5129599600000001</c:v>
                </c:pt>
                <c:pt idx="1051">
                  <c:v>-0.84624003999999997</c:v>
                </c:pt>
                <c:pt idx="1052">
                  <c:v>-0.84624003999999997</c:v>
                </c:pt>
                <c:pt idx="1053">
                  <c:v>0.34272000000000002</c:v>
                </c:pt>
                <c:pt idx="1054">
                  <c:v>0.22944000000000001</c:v>
                </c:pt>
                <c:pt idx="1055">
                  <c:v>1.17936003</c:v>
                </c:pt>
                <c:pt idx="1056">
                  <c:v>1.17936003</c:v>
                </c:pt>
                <c:pt idx="1057">
                  <c:v>1.81248009</c:v>
                </c:pt>
                <c:pt idx="1058">
                  <c:v>1.0915200700000001</c:v>
                </c:pt>
                <c:pt idx="1059">
                  <c:v>0.50639999000000002</c:v>
                </c:pt>
                <c:pt idx="1060">
                  <c:v>-0.66288000000000002</c:v>
                </c:pt>
                <c:pt idx="1061">
                  <c:v>-0.70464002999999997</c:v>
                </c:pt>
                <c:pt idx="1062">
                  <c:v>-0.70464002999999997</c:v>
                </c:pt>
                <c:pt idx="1063">
                  <c:v>-1.2143999299999999</c:v>
                </c:pt>
                <c:pt idx="1064">
                  <c:v>1.4880000000000001E-2</c:v>
                </c:pt>
                <c:pt idx="1065">
                  <c:v>1.4880000000000001E-2</c:v>
                </c:pt>
                <c:pt idx="1066">
                  <c:v>1.0598399599999999</c:v>
                </c:pt>
                <c:pt idx="1067">
                  <c:v>0.41903998999999997</c:v>
                </c:pt>
                <c:pt idx="1068">
                  <c:v>0.41903998999999997</c:v>
                </c:pt>
                <c:pt idx="1069">
                  <c:v>1.71023989</c:v>
                </c:pt>
                <c:pt idx="1070">
                  <c:v>1.36512005</c:v>
                </c:pt>
                <c:pt idx="1071">
                  <c:v>0.14496000000000001</c:v>
                </c:pt>
                <c:pt idx="1072">
                  <c:v>0.14496000000000001</c:v>
                </c:pt>
                <c:pt idx="1073">
                  <c:v>-0.97440004000000002</c:v>
                </c:pt>
                <c:pt idx="1074">
                  <c:v>-0.42959999999999998</c:v>
                </c:pt>
                <c:pt idx="1075">
                  <c:v>-0.42959999999999998</c:v>
                </c:pt>
                <c:pt idx="1076">
                  <c:v>0.41520000000000001</c:v>
                </c:pt>
                <c:pt idx="1077">
                  <c:v>0.10464</c:v>
                </c:pt>
                <c:pt idx="1078">
                  <c:v>0.10464</c:v>
                </c:pt>
                <c:pt idx="1079">
                  <c:v>-0.69408000000000003</c:v>
                </c:pt>
                <c:pt idx="1080">
                  <c:v>0.84384000000000003</c:v>
                </c:pt>
                <c:pt idx="1081">
                  <c:v>0.83855999000000003</c:v>
                </c:pt>
                <c:pt idx="1082">
                  <c:v>0.83855999000000003</c:v>
                </c:pt>
                <c:pt idx="1083">
                  <c:v>-0.40655999999999998</c:v>
                </c:pt>
                <c:pt idx="1084">
                  <c:v>-0.34320000000000001</c:v>
                </c:pt>
                <c:pt idx="1085">
                  <c:v>0.75888001999999999</c:v>
                </c:pt>
                <c:pt idx="1086">
                  <c:v>1.8647999799999999</c:v>
                </c:pt>
                <c:pt idx="1087">
                  <c:v>1.1664000699999999</c:v>
                </c:pt>
                <c:pt idx="1088">
                  <c:v>1.1664000699999999</c:v>
                </c:pt>
                <c:pt idx="1089">
                  <c:v>0.37968001000000001</c:v>
                </c:pt>
                <c:pt idx="1090">
                  <c:v>1.0910400200000001</c:v>
                </c:pt>
                <c:pt idx="1091">
                  <c:v>-0.48335999000000002</c:v>
                </c:pt>
                <c:pt idx="1092">
                  <c:v>-0.48335999000000002</c:v>
                </c:pt>
                <c:pt idx="1093">
                  <c:v>-0.96335994999999996</c:v>
                </c:pt>
                <c:pt idx="1094">
                  <c:v>0.60287999999999997</c:v>
                </c:pt>
                <c:pt idx="1095">
                  <c:v>0.18576001</c:v>
                </c:pt>
                <c:pt idx="1096">
                  <c:v>-1.3007999699999999</c:v>
                </c:pt>
                <c:pt idx="1097">
                  <c:v>-0.43296000000000001</c:v>
                </c:pt>
                <c:pt idx="1098">
                  <c:v>-0.43296000000000001</c:v>
                </c:pt>
                <c:pt idx="1099">
                  <c:v>-0.17088</c:v>
                </c:pt>
                <c:pt idx="1100">
                  <c:v>0.86736000000000002</c:v>
                </c:pt>
                <c:pt idx="1101">
                  <c:v>0.86736000000000002</c:v>
                </c:pt>
                <c:pt idx="1102">
                  <c:v>0.90863996999999996</c:v>
                </c:pt>
                <c:pt idx="1103">
                  <c:v>0.62639999000000002</c:v>
                </c:pt>
                <c:pt idx="1104">
                  <c:v>0.62639999000000002</c:v>
                </c:pt>
                <c:pt idx="1105">
                  <c:v>1.6632000199999999</c:v>
                </c:pt>
                <c:pt idx="1106">
                  <c:v>0.65231996999999997</c:v>
                </c:pt>
                <c:pt idx="1107">
                  <c:v>0.65231996999999997</c:v>
                </c:pt>
                <c:pt idx="1108">
                  <c:v>-0.79295998999999995</c:v>
                </c:pt>
                <c:pt idx="1109">
                  <c:v>-1.3828799700000001</c:v>
                </c:pt>
                <c:pt idx="1110">
                  <c:v>-7.8240000000000004E-2</c:v>
                </c:pt>
                <c:pt idx="1111">
                  <c:v>-0.16031999999999999</c:v>
                </c:pt>
                <c:pt idx="1112">
                  <c:v>1.23456001</c:v>
                </c:pt>
                <c:pt idx="1113">
                  <c:v>2.0553600799999998</c:v>
                </c:pt>
                <c:pt idx="1114">
                  <c:v>2.0553600799999998</c:v>
                </c:pt>
                <c:pt idx="1115">
                  <c:v>1.1644800900000001</c:v>
                </c:pt>
                <c:pt idx="1116">
                  <c:v>2.5919999999999999E-2</c:v>
                </c:pt>
                <c:pt idx="1117">
                  <c:v>2.5919999999999999E-2</c:v>
                </c:pt>
                <c:pt idx="1118">
                  <c:v>-0.38112000000000001</c:v>
                </c:pt>
                <c:pt idx="1119">
                  <c:v>0.69264000999999997</c:v>
                </c:pt>
                <c:pt idx="1120">
                  <c:v>0.68304001999999997</c:v>
                </c:pt>
                <c:pt idx="1121">
                  <c:v>-0.31536001000000002</c:v>
                </c:pt>
                <c:pt idx="1122">
                  <c:v>-0.38015997000000001</c:v>
                </c:pt>
                <c:pt idx="1123">
                  <c:v>-8.0640000000000003E-2</c:v>
                </c:pt>
                <c:pt idx="1124">
                  <c:v>-8.0640000000000003E-2</c:v>
                </c:pt>
                <c:pt idx="1125">
                  <c:v>1.6478400200000001</c:v>
                </c:pt>
                <c:pt idx="1126">
                  <c:v>1.1006400599999999</c:v>
                </c:pt>
                <c:pt idx="1127">
                  <c:v>1.1006400599999999</c:v>
                </c:pt>
                <c:pt idx="1128">
                  <c:v>-1.34160006</c:v>
                </c:pt>
                <c:pt idx="1129">
                  <c:v>-0.26160001999999999</c:v>
                </c:pt>
                <c:pt idx="1130">
                  <c:v>-0.26160001999999999</c:v>
                </c:pt>
                <c:pt idx="1131">
                  <c:v>2.32751989</c:v>
                </c:pt>
                <c:pt idx="1132">
                  <c:v>2.7043199499999999</c:v>
                </c:pt>
                <c:pt idx="1133">
                  <c:v>2.7043199499999999</c:v>
                </c:pt>
                <c:pt idx="1134">
                  <c:v>0.35232002000000001</c:v>
                </c:pt>
                <c:pt idx="1135">
                  <c:v>-1.3281600499999999</c:v>
                </c:pt>
                <c:pt idx="1136">
                  <c:v>-6.7200000000000003E-3</c:v>
                </c:pt>
                <c:pt idx="1137">
                  <c:v>5.6640000000000003E-2</c:v>
                </c:pt>
                <c:pt idx="1138">
                  <c:v>0.86831999000000004</c:v>
                </c:pt>
                <c:pt idx="1139">
                  <c:v>1.2240001</c:v>
                </c:pt>
                <c:pt idx="1140">
                  <c:v>1.2240001</c:v>
                </c:pt>
                <c:pt idx="1141">
                  <c:v>1.36176002</c:v>
                </c:pt>
                <c:pt idx="1142">
                  <c:v>1.66079998</c:v>
                </c:pt>
                <c:pt idx="1143">
                  <c:v>1.66079998</c:v>
                </c:pt>
                <c:pt idx="1144">
                  <c:v>0.32400000000000001</c:v>
                </c:pt>
                <c:pt idx="1145">
                  <c:v>0.32400000000000001</c:v>
                </c:pt>
                <c:pt idx="1146">
                  <c:v>0.12432</c:v>
                </c:pt>
                <c:pt idx="1147">
                  <c:v>0.11183999999999999</c:v>
                </c:pt>
                <c:pt idx="1148">
                  <c:v>0.11183999999999999</c:v>
                </c:pt>
                <c:pt idx="1149">
                  <c:v>0.81503999000000005</c:v>
                </c:pt>
                <c:pt idx="1150">
                  <c:v>0.76127999999999996</c:v>
                </c:pt>
                <c:pt idx="1151">
                  <c:v>1.0972800300000001</c:v>
                </c:pt>
                <c:pt idx="1152">
                  <c:v>1.0972800300000001</c:v>
                </c:pt>
                <c:pt idx="1153">
                  <c:v>0.34751999</c:v>
                </c:pt>
                <c:pt idx="1154">
                  <c:v>7.2959999999999997E-2</c:v>
                </c:pt>
                <c:pt idx="1155">
                  <c:v>1.90655994</c:v>
                </c:pt>
                <c:pt idx="1156">
                  <c:v>1.2897599900000001</c:v>
                </c:pt>
                <c:pt idx="1157">
                  <c:v>-0.82655995999999998</c:v>
                </c:pt>
                <c:pt idx="1158">
                  <c:v>-0.82655995999999998</c:v>
                </c:pt>
                <c:pt idx="1159">
                  <c:v>-0.43824002000000001</c:v>
                </c:pt>
                <c:pt idx="1160">
                  <c:v>-0.27167999999999998</c:v>
                </c:pt>
                <c:pt idx="1161">
                  <c:v>-0.27167999999999998</c:v>
                </c:pt>
                <c:pt idx="1162">
                  <c:v>0.34799998999999998</c:v>
                </c:pt>
                <c:pt idx="1163">
                  <c:v>2.0011198499999998</c:v>
                </c:pt>
                <c:pt idx="1164">
                  <c:v>2.0011198499999998</c:v>
                </c:pt>
                <c:pt idx="1165">
                  <c:v>0.81167995999999998</c:v>
                </c:pt>
                <c:pt idx="1166">
                  <c:v>-0.22992000000000001</c:v>
                </c:pt>
                <c:pt idx="1167">
                  <c:v>-0.22992000000000001</c:v>
                </c:pt>
                <c:pt idx="1168">
                  <c:v>0.64847999999999995</c:v>
                </c:pt>
                <c:pt idx="1169">
                  <c:v>1.79087996</c:v>
                </c:pt>
                <c:pt idx="1170">
                  <c:v>1.03919995</c:v>
                </c:pt>
                <c:pt idx="1171">
                  <c:v>1.03919995</c:v>
                </c:pt>
                <c:pt idx="1172">
                  <c:v>-2.6452798799999999</c:v>
                </c:pt>
                <c:pt idx="1173">
                  <c:v>-1.2302399900000001</c:v>
                </c:pt>
                <c:pt idx="1174">
                  <c:v>-1.2302399900000001</c:v>
                </c:pt>
                <c:pt idx="1175">
                  <c:v>1.4044799800000001</c:v>
                </c:pt>
                <c:pt idx="1176">
                  <c:v>1.6732800000000001</c:v>
                </c:pt>
                <c:pt idx="1177">
                  <c:v>1.6732800000000001</c:v>
                </c:pt>
                <c:pt idx="1178">
                  <c:v>1.7203199899999999</c:v>
                </c:pt>
                <c:pt idx="1179">
                  <c:v>0.51791995999999996</c:v>
                </c:pt>
                <c:pt idx="1180">
                  <c:v>0.76031994999999997</c:v>
                </c:pt>
                <c:pt idx="1181">
                  <c:v>1.87007999</c:v>
                </c:pt>
                <c:pt idx="1182">
                  <c:v>2.1672000900000001</c:v>
                </c:pt>
                <c:pt idx="1183">
                  <c:v>-2.8800000000000002E-3</c:v>
                </c:pt>
                <c:pt idx="1184">
                  <c:v>-2.8800000000000002E-3</c:v>
                </c:pt>
                <c:pt idx="1185">
                  <c:v>-1.47648001</c:v>
                </c:pt>
                <c:pt idx="1186">
                  <c:v>-0.81935996</c:v>
                </c:pt>
                <c:pt idx="1187">
                  <c:v>-0.81935996</c:v>
                </c:pt>
                <c:pt idx="1188">
                  <c:v>-4.8959999999999997E-2</c:v>
                </c:pt>
                <c:pt idx="1189">
                  <c:v>1.30560005</c:v>
                </c:pt>
                <c:pt idx="1190">
                  <c:v>1.30560005</c:v>
                </c:pt>
                <c:pt idx="1191">
                  <c:v>-0.17952000000000001</c:v>
                </c:pt>
                <c:pt idx="1192">
                  <c:v>0.50208001999999996</c:v>
                </c:pt>
                <c:pt idx="1193">
                  <c:v>0.96287995999999998</c:v>
                </c:pt>
                <c:pt idx="1194">
                  <c:v>0.96287995999999998</c:v>
                </c:pt>
                <c:pt idx="1195">
                  <c:v>1.49231994</c:v>
                </c:pt>
                <c:pt idx="1196">
                  <c:v>1.53120005</c:v>
                </c:pt>
                <c:pt idx="1197">
                  <c:v>1.53120005</c:v>
                </c:pt>
                <c:pt idx="1198">
                  <c:v>1.25519991</c:v>
                </c:pt>
                <c:pt idx="1199">
                  <c:v>0.41424</c:v>
                </c:pt>
                <c:pt idx="1200">
                  <c:v>0.41424</c:v>
                </c:pt>
                <c:pt idx="1201">
                  <c:v>0.14544000000000001</c:v>
                </c:pt>
                <c:pt idx="1202">
                  <c:v>0.11472</c:v>
                </c:pt>
                <c:pt idx="1203">
                  <c:v>0.11472</c:v>
                </c:pt>
                <c:pt idx="1204">
                  <c:v>0.85295999</c:v>
                </c:pt>
                <c:pt idx="1205">
                  <c:v>1.2436799999999999</c:v>
                </c:pt>
                <c:pt idx="1206">
                  <c:v>1.88591993</c:v>
                </c:pt>
                <c:pt idx="1207">
                  <c:v>0.29664001000000001</c:v>
                </c:pt>
                <c:pt idx="1208">
                  <c:v>1.20288002</c:v>
                </c:pt>
                <c:pt idx="1209">
                  <c:v>0.62831998</c:v>
                </c:pt>
                <c:pt idx="1210">
                  <c:v>0.62831998</c:v>
                </c:pt>
                <c:pt idx="1211">
                  <c:v>-1.13328004</c:v>
                </c:pt>
                <c:pt idx="1212">
                  <c:v>-0.47040000999999998</c:v>
                </c:pt>
                <c:pt idx="1213">
                  <c:v>1.87536013</c:v>
                </c:pt>
                <c:pt idx="1214">
                  <c:v>1.87536013</c:v>
                </c:pt>
                <c:pt idx="1215">
                  <c:v>1.65983999</c:v>
                </c:pt>
                <c:pt idx="1216">
                  <c:v>1.6579200000000001</c:v>
                </c:pt>
                <c:pt idx="1217">
                  <c:v>0.92544000999999998</c:v>
                </c:pt>
                <c:pt idx="1218">
                  <c:v>0.63695997000000004</c:v>
                </c:pt>
                <c:pt idx="1219">
                  <c:v>0.66144000999999997</c:v>
                </c:pt>
                <c:pt idx="1220">
                  <c:v>0.66144000999999997</c:v>
                </c:pt>
                <c:pt idx="1221">
                  <c:v>1.7726399900000001</c:v>
                </c:pt>
                <c:pt idx="1222">
                  <c:v>1.5225599999999999</c:v>
                </c:pt>
                <c:pt idx="1223">
                  <c:v>1.5225599999999999</c:v>
                </c:pt>
                <c:pt idx="1224">
                  <c:v>1.1548799300000001</c:v>
                </c:pt>
                <c:pt idx="1225">
                  <c:v>0.80496000999999995</c:v>
                </c:pt>
                <c:pt idx="1226">
                  <c:v>0.80496000999999995</c:v>
                </c:pt>
                <c:pt idx="1227">
                  <c:v>-0.11663999999999999</c:v>
                </c:pt>
                <c:pt idx="1228">
                  <c:v>0.76848000000000005</c:v>
                </c:pt>
                <c:pt idx="1229">
                  <c:v>0.55056000000000005</c:v>
                </c:pt>
                <c:pt idx="1230">
                  <c:v>0.55056000000000005</c:v>
                </c:pt>
                <c:pt idx="1231">
                  <c:v>7.0080000000000003E-2</c:v>
                </c:pt>
                <c:pt idx="1232">
                  <c:v>-0.34512000999999998</c:v>
                </c:pt>
                <c:pt idx="1233">
                  <c:v>-4.8480000000000002E-2</c:v>
                </c:pt>
                <c:pt idx="1234">
                  <c:v>0.96575999000000001</c:v>
                </c:pt>
                <c:pt idx="1235">
                  <c:v>1.6175999599999999</c:v>
                </c:pt>
                <c:pt idx="1236">
                  <c:v>1.6175999599999999</c:v>
                </c:pt>
                <c:pt idx="1237">
                  <c:v>1.8868799199999999</c:v>
                </c:pt>
                <c:pt idx="1238">
                  <c:v>0.88320005000000001</c:v>
                </c:pt>
                <c:pt idx="1239">
                  <c:v>0.50448000000000004</c:v>
                </c:pt>
                <c:pt idx="1240">
                  <c:v>0.50448000000000004</c:v>
                </c:pt>
                <c:pt idx="1241">
                  <c:v>-0.94128000999999994</c:v>
                </c:pt>
                <c:pt idx="1242">
                  <c:v>-0.68159997000000005</c:v>
                </c:pt>
                <c:pt idx="1243">
                  <c:v>-0.68159997000000005</c:v>
                </c:pt>
                <c:pt idx="1244">
                  <c:v>7.0080000000000003E-2</c:v>
                </c:pt>
                <c:pt idx="1245">
                  <c:v>1.05648005</c:v>
                </c:pt>
                <c:pt idx="1246">
                  <c:v>7.0559999999999998E-2</c:v>
                </c:pt>
                <c:pt idx="1247">
                  <c:v>7.0559999999999998E-2</c:v>
                </c:pt>
                <c:pt idx="1248">
                  <c:v>1.4212800299999999</c:v>
                </c:pt>
                <c:pt idx="1249">
                  <c:v>1.96943986</c:v>
                </c:pt>
                <c:pt idx="1250">
                  <c:v>1.96943986</c:v>
                </c:pt>
                <c:pt idx="1251">
                  <c:v>-1.2556799700000001</c:v>
                </c:pt>
                <c:pt idx="1252">
                  <c:v>0.34608000999999999</c:v>
                </c:pt>
                <c:pt idx="1253">
                  <c:v>0.34608000999999999</c:v>
                </c:pt>
                <c:pt idx="1254">
                  <c:v>1.51536</c:v>
                </c:pt>
                <c:pt idx="1255">
                  <c:v>0.64656000999999996</c:v>
                </c:pt>
                <c:pt idx="1256">
                  <c:v>7.8240000000000004E-2</c:v>
                </c:pt>
                <c:pt idx="1257">
                  <c:v>7.8240000000000004E-2</c:v>
                </c:pt>
                <c:pt idx="1258">
                  <c:v>0.69599997999999996</c:v>
                </c:pt>
                <c:pt idx="1259">
                  <c:v>1.5187200300000001</c:v>
                </c:pt>
                <c:pt idx="1260">
                  <c:v>0.64271997999999997</c:v>
                </c:pt>
                <c:pt idx="1261">
                  <c:v>-0.67008000999999995</c:v>
                </c:pt>
                <c:pt idx="1262">
                  <c:v>-0.23616001</c:v>
                </c:pt>
                <c:pt idx="1263">
                  <c:v>-0.23616001</c:v>
                </c:pt>
                <c:pt idx="1264">
                  <c:v>1.3454399100000001</c:v>
                </c:pt>
                <c:pt idx="1265">
                  <c:v>0.36959999999999998</c:v>
                </c:pt>
                <c:pt idx="1266">
                  <c:v>-1.0848</c:v>
                </c:pt>
                <c:pt idx="1267">
                  <c:v>-1.0848</c:v>
                </c:pt>
                <c:pt idx="1268">
                  <c:v>-0.83520000999999999</c:v>
                </c:pt>
                <c:pt idx="1269">
                  <c:v>2.5919999999999999E-2</c:v>
                </c:pt>
                <c:pt idx="1270">
                  <c:v>0.31920000999999998</c:v>
                </c:pt>
                <c:pt idx="1271">
                  <c:v>-1.25424004</c:v>
                </c:pt>
                <c:pt idx="1272">
                  <c:v>-1.2201600100000001</c:v>
                </c:pt>
                <c:pt idx="1273">
                  <c:v>-1.2201600100000001</c:v>
                </c:pt>
                <c:pt idx="1274">
                  <c:v>-5.28E-3</c:v>
                </c:pt>
                <c:pt idx="1275">
                  <c:v>-0.88848000999999999</c:v>
                </c:pt>
                <c:pt idx="1276">
                  <c:v>-2.2324798100000001</c:v>
                </c:pt>
                <c:pt idx="1277">
                  <c:v>-2.2324798100000001</c:v>
                </c:pt>
                <c:pt idx="1278">
                  <c:v>0.23568001</c:v>
                </c:pt>
                <c:pt idx="1279">
                  <c:v>0.23568001</c:v>
                </c:pt>
                <c:pt idx="1280">
                  <c:v>0.59663999000000001</c:v>
                </c:pt>
                <c:pt idx="1281">
                  <c:v>-5.8560000000000001E-2</c:v>
                </c:pt>
                <c:pt idx="1282">
                  <c:v>-7.2959999999999997E-2</c:v>
                </c:pt>
                <c:pt idx="1283">
                  <c:v>-7.2959999999999997E-2</c:v>
                </c:pt>
                <c:pt idx="1284">
                  <c:v>0.50639999000000002</c:v>
                </c:pt>
                <c:pt idx="1285">
                  <c:v>0.89856005000000005</c:v>
                </c:pt>
                <c:pt idx="1286">
                  <c:v>-0.63456005000000004</c:v>
                </c:pt>
                <c:pt idx="1287">
                  <c:v>-2.0207998800000002</c:v>
                </c:pt>
                <c:pt idx="1288">
                  <c:v>-1.60127997</c:v>
                </c:pt>
                <c:pt idx="1289">
                  <c:v>-0.87456</c:v>
                </c:pt>
                <c:pt idx="1290">
                  <c:v>-0.87456</c:v>
                </c:pt>
                <c:pt idx="1291">
                  <c:v>0.36720002000000002</c:v>
                </c:pt>
                <c:pt idx="1292">
                  <c:v>0.94223999999999997</c:v>
                </c:pt>
                <c:pt idx="1293">
                  <c:v>0.94223999999999997</c:v>
                </c:pt>
                <c:pt idx="1294">
                  <c:v>0.18432000000000001</c:v>
                </c:pt>
                <c:pt idx="1295">
                  <c:v>-0.18623998999999999</c:v>
                </c:pt>
                <c:pt idx="1296">
                  <c:v>-0.38351997999999998</c:v>
                </c:pt>
                <c:pt idx="1297">
                  <c:v>0.33744001000000001</c:v>
                </c:pt>
                <c:pt idx="1298">
                  <c:v>0.58127998999999997</c:v>
                </c:pt>
                <c:pt idx="1299">
                  <c:v>9.5039990000000005E-2</c:v>
                </c:pt>
                <c:pt idx="1300">
                  <c:v>9.5039990000000005E-2</c:v>
                </c:pt>
                <c:pt idx="1301">
                  <c:v>1.1366400699999999</c:v>
                </c:pt>
                <c:pt idx="1302">
                  <c:v>0.13392000000000001</c:v>
                </c:pt>
                <c:pt idx="1303">
                  <c:v>-0.57984000000000002</c:v>
                </c:pt>
                <c:pt idx="1304">
                  <c:v>-0.57984000000000002</c:v>
                </c:pt>
                <c:pt idx="1305">
                  <c:v>0.98928004999999997</c:v>
                </c:pt>
                <c:pt idx="1306">
                  <c:v>0.98928004999999997</c:v>
                </c:pt>
                <c:pt idx="1307">
                  <c:v>-1.2931200300000001</c:v>
                </c:pt>
                <c:pt idx="1308">
                  <c:v>-3.1747200499999999</c:v>
                </c:pt>
                <c:pt idx="1309">
                  <c:v>-2.1585600399999998</c:v>
                </c:pt>
                <c:pt idx="1310">
                  <c:v>-2.1585600399999998</c:v>
                </c:pt>
                <c:pt idx="1311">
                  <c:v>1.28784001</c:v>
                </c:pt>
                <c:pt idx="1312">
                  <c:v>10.10400009</c:v>
                </c:pt>
                <c:pt idx="1313">
                  <c:v>14.917920110000001</c:v>
                </c:pt>
                <c:pt idx="1314">
                  <c:v>14.917920110000001</c:v>
                </c:pt>
                <c:pt idx="1315">
                  <c:v>15.003359789999999</c:v>
                </c:pt>
                <c:pt idx="1316">
                  <c:v>15.003359789999999</c:v>
                </c:pt>
                <c:pt idx="1317">
                  <c:v>14.958720209999999</c:v>
                </c:pt>
                <c:pt idx="1318">
                  <c:v>15.03840065</c:v>
                </c:pt>
                <c:pt idx="1319">
                  <c:v>14.98079967</c:v>
                </c:pt>
                <c:pt idx="1320">
                  <c:v>14.98079967</c:v>
                </c:pt>
                <c:pt idx="1321">
                  <c:v>14.959680560000001</c:v>
                </c:pt>
                <c:pt idx="1322">
                  <c:v>15.0374403</c:v>
                </c:pt>
                <c:pt idx="1323">
                  <c:v>14.96640015</c:v>
                </c:pt>
                <c:pt idx="1324">
                  <c:v>14.970720289999999</c:v>
                </c:pt>
                <c:pt idx="1325">
                  <c:v>15.036000250000001</c:v>
                </c:pt>
                <c:pt idx="1326">
                  <c:v>15.036000250000001</c:v>
                </c:pt>
                <c:pt idx="1327">
                  <c:v>14.952480319999999</c:v>
                </c:pt>
                <c:pt idx="1328">
                  <c:v>14.98511982</c:v>
                </c:pt>
                <c:pt idx="1329">
                  <c:v>15.050879480000001</c:v>
                </c:pt>
                <c:pt idx="1330">
                  <c:v>15.050879480000001</c:v>
                </c:pt>
                <c:pt idx="1331">
                  <c:v>14.96304035</c:v>
                </c:pt>
                <c:pt idx="1332">
                  <c:v>15.044639589999999</c:v>
                </c:pt>
                <c:pt idx="1333">
                  <c:v>15.044639589999999</c:v>
                </c:pt>
                <c:pt idx="1334">
                  <c:v>14.9625597</c:v>
                </c:pt>
                <c:pt idx="1335">
                  <c:v>15.008640290000001</c:v>
                </c:pt>
                <c:pt idx="1336">
                  <c:v>15.008640290000001</c:v>
                </c:pt>
                <c:pt idx="1337">
                  <c:v>15.03840065</c:v>
                </c:pt>
                <c:pt idx="1338">
                  <c:v>14.953440670000001</c:v>
                </c:pt>
                <c:pt idx="1339">
                  <c:v>15.01583958</c:v>
                </c:pt>
                <c:pt idx="1340">
                  <c:v>15.019199370000001</c:v>
                </c:pt>
                <c:pt idx="1341">
                  <c:v>14.94095993</c:v>
                </c:pt>
                <c:pt idx="1342">
                  <c:v>14.94095993</c:v>
                </c:pt>
                <c:pt idx="1343">
                  <c:v>15.02639961</c:v>
                </c:pt>
                <c:pt idx="1344">
                  <c:v>15.019680019999999</c:v>
                </c:pt>
                <c:pt idx="1345">
                  <c:v>14.94576073</c:v>
                </c:pt>
                <c:pt idx="1346">
                  <c:v>14.94576073</c:v>
                </c:pt>
                <c:pt idx="1347">
                  <c:v>15.03168011</c:v>
                </c:pt>
                <c:pt idx="1348">
                  <c:v>15.006719589999999</c:v>
                </c:pt>
                <c:pt idx="1349">
                  <c:v>14.953440670000001</c:v>
                </c:pt>
                <c:pt idx="1350">
                  <c:v>15.035519600000001</c:v>
                </c:pt>
                <c:pt idx="1351">
                  <c:v>15.00720119</c:v>
                </c:pt>
                <c:pt idx="1352">
                  <c:v>14.965919489999999</c:v>
                </c:pt>
                <c:pt idx="1353">
                  <c:v>14.965919489999999</c:v>
                </c:pt>
                <c:pt idx="1354">
                  <c:v>15.04127884</c:v>
                </c:pt>
                <c:pt idx="1355">
                  <c:v>14.98415947</c:v>
                </c:pt>
                <c:pt idx="1356">
                  <c:v>14.98415947</c:v>
                </c:pt>
                <c:pt idx="1357">
                  <c:v>14.96640015</c:v>
                </c:pt>
                <c:pt idx="1358">
                  <c:v>14.971680640000001</c:v>
                </c:pt>
                <c:pt idx="1359">
                  <c:v>14.971680640000001</c:v>
                </c:pt>
                <c:pt idx="1360">
                  <c:v>14.981280330000001</c:v>
                </c:pt>
                <c:pt idx="1361">
                  <c:v>15.03791904</c:v>
                </c:pt>
                <c:pt idx="1362">
                  <c:v>15.03791904</c:v>
                </c:pt>
                <c:pt idx="1363">
                  <c:v>14.964480399999999</c:v>
                </c:pt>
                <c:pt idx="1364">
                  <c:v>15.00096035</c:v>
                </c:pt>
                <c:pt idx="1365">
                  <c:v>15.03647995</c:v>
                </c:pt>
                <c:pt idx="1366">
                  <c:v>14.96159935</c:v>
                </c:pt>
                <c:pt idx="1367">
                  <c:v>15</c:v>
                </c:pt>
                <c:pt idx="1368">
                  <c:v>15.044639589999999</c:v>
                </c:pt>
                <c:pt idx="1369">
                  <c:v>15.044639589999999</c:v>
                </c:pt>
                <c:pt idx="1370">
                  <c:v>14.94816017</c:v>
                </c:pt>
                <c:pt idx="1371">
                  <c:v>15.01487923</c:v>
                </c:pt>
                <c:pt idx="1372">
                  <c:v>15.01487923</c:v>
                </c:pt>
                <c:pt idx="1373">
                  <c:v>15.040800089999999</c:v>
                </c:pt>
                <c:pt idx="1374">
                  <c:v>14.953440670000001</c:v>
                </c:pt>
                <c:pt idx="1375">
                  <c:v>15.02783966</c:v>
                </c:pt>
                <c:pt idx="1376">
                  <c:v>15.033598899999999</c:v>
                </c:pt>
                <c:pt idx="1377">
                  <c:v>14.94431973</c:v>
                </c:pt>
                <c:pt idx="1378">
                  <c:v>15.019199370000001</c:v>
                </c:pt>
                <c:pt idx="1379">
                  <c:v>15.019199370000001</c:v>
                </c:pt>
                <c:pt idx="1380">
                  <c:v>15</c:v>
                </c:pt>
                <c:pt idx="1381">
                  <c:v>14.94816017</c:v>
                </c:pt>
                <c:pt idx="1382">
                  <c:v>15.02496052</c:v>
                </c:pt>
                <c:pt idx="1383">
                  <c:v>15.02496052</c:v>
                </c:pt>
                <c:pt idx="1384">
                  <c:v>14.96159935</c:v>
                </c:pt>
                <c:pt idx="1385">
                  <c:v>14.96159935</c:v>
                </c:pt>
                <c:pt idx="1386">
                  <c:v>15.04944038</c:v>
                </c:pt>
                <c:pt idx="1387">
                  <c:v>15.003839490000001</c:v>
                </c:pt>
                <c:pt idx="1388">
                  <c:v>14.971680640000001</c:v>
                </c:pt>
                <c:pt idx="1389">
                  <c:v>14.971680640000001</c:v>
                </c:pt>
                <c:pt idx="1390">
                  <c:v>15.04895973</c:v>
                </c:pt>
                <c:pt idx="1391">
                  <c:v>14.98703957</c:v>
                </c:pt>
                <c:pt idx="1392">
                  <c:v>14.980319980000001</c:v>
                </c:pt>
                <c:pt idx="1393">
                  <c:v>15.03071976</c:v>
                </c:pt>
                <c:pt idx="1394">
                  <c:v>14.96208</c:v>
                </c:pt>
                <c:pt idx="1395">
                  <c:v>14.98079967</c:v>
                </c:pt>
                <c:pt idx="1396">
                  <c:v>14.98079967</c:v>
                </c:pt>
                <c:pt idx="1397">
                  <c:v>15.04895973</c:v>
                </c:pt>
                <c:pt idx="1398">
                  <c:v>14.966879840000001</c:v>
                </c:pt>
                <c:pt idx="1399">
                  <c:v>14.966879840000001</c:v>
                </c:pt>
                <c:pt idx="1400">
                  <c:v>14.97887993</c:v>
                </c:pt>
                <c:pt idx="1401">
                  <c:v>15.049919129999999</c:v>
                </c:pt>
                <c:pt idx="1402">
                  <c:v>14.96016026</c:v>
                </c:pt>
                <c:pt idx="1403">
                  <c:v>14.99903965</c:v>
                </c:pt>
                <c:pt idx="1404">
                  <c:v>15.044639589999999</c:v>
                </c:pt>
                <c:pt idx="1405">
                  <c:v>14.9640007</c:v>
                </c:pt>
                <c:pt idx="1406">
                  <c:v>14.9640007</c:v>
                </c:pt>
                <c:pt idx="1407">
                  <c:v>15.01583958</c:v>
                </c:pt>
                <c:pt idx="1408">
                  <c:v>15.03840065</c:v>
                </c:pt>
                <c:pt idx="1409">
                  <c:v>15.03840065</c:v>
                </c:pt>
                <c:pt idx="1410">
                  <c:v>15.024000170000001</c:v>
                </c:pt>
                <c:pt idx="1411">
                  <c:v>15.016799929999999</c:v>
                </c:pt>
                <c:pt idx="1412">
                  <c:v>15.016799929999999</c:v>
                </c:pt>
                <c:pt idx="1413">
                  <c:v>14.939519880000001</c:v>
                </c:pt>
                <c:pt idx="1414">
                  <c:v>15.03119946</c:v>
                </c:pt>
                <c:pt idx="1415">
                  <c:v>15.03887939</c:v>
                </c:pt>
                <c:pt idx="1416">
                  <c:v>15.03887939</c:v>
                </c:pt>
                <c:pt idx="1417">
                  <c:v>14.948639869999999</c:v>
                </c:pt>
                <c:pt idx="1418">
                  <c:v>15.02639961</c:v>
                </c:pt>
                <c:pt idx="1419">
                  <c:v>15.01583958</c:v>
                </c:pt>
                <c:pt idx="1420">
                  <c:v>14.96352005</c:v>
                </c:pt>
                <c:pt idx="1421">
                  <c:v>15.03215981</c:v>
                </c:pt>
                <c:pt idx="1422">
                  <c:v>15.03215981</c:v>
                </c:pt>
                <c:pt idx="1423">
                  <c:v>15</c:v>
                </c:pt>
                <c:pt idx="1424">
                  <c:v>14.96208</c:v>
                </c:pt>
                <c:pt idx="1425">
                  <c:v>15.03887939</c:v>
                </c:pt>
                <c:pt idx="1426">
                  <c:v>15.03887939</c:v>
                </c:pt>
                <c:pt idx="1427">
                  <c:v>14.975040440000001</c:v>
                </c:pt>
                <c:pt idx="1428">
                  <c:v>14.975040440000001</c:v>
                </c:pt>
                <c:pt idx="1429">
                  <c:v>15.05519962</c:v>
                </c:pt>
                <c:pt idx="1430">
                  <c:v>14.969759939999999</c:v>
                </c:pt>
                <c:pt idx="1431">
                  <c:v>14.97455978</c:v>
                </c:pt>
                <c:pt idx="1432">
                  <c:v>14.97455978</c:v>
                </c:pt>
                <c:pt idx="1433">
                  <c:v>15.04127884</c:v>
                </c:pt>
                <c:pt idx="1434">
                  <c:v>14.97360039</c:v>
                </c:pt>
                <c:pt idx="1435">
                  <c:v>14.986080169999999</c:v>
                </c:pt>
                <c:pt idx="1436">
                  <c:v>15.035519600000001</c:v>
                </c:pt>
                <c:pt idx="1437">
                  <c:v>14.96016026</c:v>
                </c:pt>
                <c:pt idx="1438">
                  <c:v>14.96016026</c:v>
                </c:pt>
                <c:pt idx="1439">
                  <c:v>15.008159640000001</c:v>
                </c:pt>
                <c:pt idx="1440">
                  <c:v>15.044639589999999</c:v>
                </c:pt>
                <c:pt idx="1441">
                  <c:v>14.94384003</c:v>
                </c:pt>
                <c:pt idx="1442">
                  <c:v>14.94384003</c:v>
                </c:pt>
                <c:pt idx="1443">
                  <c:v>15.01247978</c:v>
                </c:pt>
                <c:pt idx="1444">
                  <c:v>15.05472088</c:v>
                </c:pt>
                <c:pt idx="1445">
                  <c:v>14.95199966</c:v>
                </c:pt>
                <c:pt idx="1446">
                  <c:v>15.020640370000001</c:v>
                </c:pt>
                <c:pt idx="1447">
                  <c:v>15.02832031</c:v>
                </c:pt>
                <c:pt idx="1448">
                  <c:v>15.02832031</c:v>
                </c:pt>
                <c:pt idx="1449">
                  <c:v>14.947679519999999</c:v>
                </c:pt>
                <c:pt idx="1450">
                  <c:v>15.022559169999999</c:v>
                </c:pt>
                <c:pt idx="1451">
                  <c:v>14.99903965</c:v>
                </c:pt>
                <c:pt idx="1452">
                  <c:v>14.99903965</c:v>
                </c:pt>
                <c:pt idx="1453">
                  <c:v>14.960639949999999</c:v>
                </c:pt>
                <c:pt idx="1454">
                  <c:v>15.05136108</c:v>
                </c:pt>
                <c:pt idx="1455">
                  <c:v>15.00047874</c:v>
                </c:pt>
                <c:pt idx="1456">
                  <c:v>14.96016026</c:v>
                </c:pt>
                <c:pt idx="1457">
                  <c:v>15.04800034</c:v>
                </c:pt>
                <c:pt idx="1458">
                  <c:v>15.04800034</c:v>
                </c:pt>
                <c:pt idx="1459">
                  <c:v>14.99040031</c:v>
                </c:pt>
                <c:pt idx="1460">
                  <c:v>14.971199990000001</c:v>
                </c:pt>
                <c:pt idx="1461">
                  <c:v>15.047519680000001</c:v>
                </c:pt>
                <c:pt idx="1462">
                  <c:v>15.047519680000001</c:v>
                </c:pt>
                <c:pt idx="1463">
                  <c:v>14.98272038</c:v>
                </c:pt>
                <c:pt idx="1464">
                  <c:v>15.03647995</c:v>
                </c:pt>
                <c:pt idx="1465">
                  <c:v>15.03647995</c:v>
                </c:pt>
                <c:pt idx="1466">
                  <c:v>14.95680046</c:v>
                </c:pt>
                <c:pt idx="1467">
                  <c:v>14.991839410000001</c:v>
                </c:pt>
                <c:pt idx="1468">
                  <c:v>14.991839410000001</c:v>
                </c:pt>
                <c:pt idx="1469">
                  <c:v>15.049919129999999</c:v>
                </c:pt>
                <c:pt idx="1470">
                  <c:v>14.947679519999999</c:v>
                </c:pt>
                <c:pt idx="1471">
                  <c:v>15.009119030000001</c:v>
                </c:pt>
                <c:pt idx="1472">
                  <c:v>15.009119030000001</c:v>
                </c:pt>
                <c:pt idx="1473">
                  <c:v>14.960639949999999</c:v>
                </c:pt>
                <c:pt idx="1474">
                  <c:v>15.01728058</c:v>
                </c:pt>
                <c:pt idx="1475">
                  <c:v>15.01728058</c:v>
                </c:pt>
                <c:pt idx="1476">
                  <c:v>15.039360050000001</c:v>
                </c:pt>
                <c:pt idx="1477">
                  <c:v>14.954400059999999</c:v>
                </c:pt>
                <c:pt idx="1478">
                  <c:v>14.954400059999999</c:v>
                </c:pt>
                <c:pt idx="1479">
                  <c:v>15.044639589999999</c:v>
                </c:pt>
                <c:pt idx="1480">
                  <c:v>15.044639589999999</c:v>
                </c:pt>
                <c:pt idx="1481">
                  <c:v>15.020159720000001</c:v>
                </c:pt>
                <c:pt idx="1482">
                  <c:v>15.020159720000001</c:v>
                </c:pt>
                <c:pt idx="1483">
                  <c:v>15.04319954</c:v>
                </c:pt>
                <c:pt idx="1484">
                  <c:v>14.94480038</c:v>
                </c:pt>
                <c:pt idx="1485">
                  <c:v>15.01775932</c:v>
                </c:pt>
                <c:pt idx="1486">
                  <c:v>15.01775932</c:v>
                </c:pt>
                <c:pt idx="1487">
                  <c:v>15.040320400000001</c:v>
                </c:pt>
                <c:pt idx="1488">
                  <c:v>14.94431973</c:v>
                </c:pt>
                <c:pt idx="1489">
                  <c:v>14.94431973</c:v>
                </c:pt>
                <c:pt idx="1490">
                  <c:v>15.02687931</c:v>
                </c:pt>
                <c:pt idx="1491">
                  <c:v>14.94623947</c:v>
                </c:pt>
                <c:pt idx="1492">
                  <c:v>14.94623947</c:v>
                </c:pt>
                <c:pt idx="1493">
                  <c:v>15.02112007</c:v>
                </c:pt>
                <c:pt idx="1494">
                  <c:v>15.01296043</c:v>
                </c:pt>
                <c:pt idx="1495">
                  <c:v>14.942879680000001</c:v>
                </c:pt>
                <c:pt idx="1496">
                  <c:v>14.942879680000001</c:v>
                </c:pt>
                <c:pt idx="1497">
                  <c:v>15.02639961</c:v>
                </c:pt>
                <c:pt idx="1498">
                  <c:v>15.010079380000001</c:v>
                </c:pt>
                <c:pt idx="1499">
                  <c:v>14.958720209999999</c:v>
                </c:pt>
                <c:pt idx="1500">
                  <c:v>15.050879480000001</c:v>
                </c:pt>
                <c:pt idx="1501">
                  <c:v>15.006719589999999</c:v>
                </c:pt>
                <c:pt idx="1502">
                  <c:v>15.006719589999999</c:v>
                </c:pt>
                <c:pt idx="1503">
                  <c:v>14.9673605</c:v>
                </c:pt>
                <c:pt idx="1504">
                  <c:v>15.04415989</c:v>
                </c:pt>
                <c:pt idx="1505">
                  <c:v>15.00624084</c:v>
                </c:pt>
                <c:pt idx="1506">
                  <c:v>15.00624084</c:v>
                </c:pt>
                <c:pt idx="1507">
                  <c:v>14.970239640000001</c:v>
                </c:pt>
                <c:pt idx="1508">
                  <c:v>14.97264004</c:v>
                </c:pt>
                <c:pt idx="1509">
                  <c:v>14.97264004</c:v>
                </c:pt>
                <c:pt idx="1510">
                  <c:v>14.97936058</c:v>
                </c:pt>
                <c:pt idx="1511">
                  <c:v>15.047519680000001</c:v>
                </c:pt>
                <c:pt idx="1512">
                  <c:v>15.047519680000001</c:v>
                </c:pt>
                <c:pt idx="1513">
                  <c:v>14.9673605</c:v>
                </c:pt>
                <c:pt idx="1514">
                  <c:v>14.97983932</c:v>
                </c:pt>
                <c:pt idx="1515">
                  <c:v>15.05615997</c:v>
                </c:pt>
                <c:pt idx="1516">
                  <c:v>15.05615997</c:v>
                </c:pt>
                <c:pt idx="1517">
                  <c:v>15</c:v>
                </c:pt>
                <c:pt idx="1518">
                  <c:v>15.04223919</c:v>
                </c:pt>
                <c:pt idx="1519">
                  <c:v>15.04223919</c:v>
                </c:pt>
                <c:pt idx="1520">
                  <c:v>14.9625597</c:v>
                </c:pt>
                <c:pt idx="1521">
                  <c:v>15.008640290000001</c:v>
                </c:pt>
                <c:pt idx="1522">
                  <c:v>15.035519600000001</c:v>
                </c:pt>
                <c:pt idx="1523">
                  <c:v>15.035519600000001</c:v>
                </c:pt>
                <c:pt idx="1524">
                  <c:v>14.949120519999999</c:v>
                </c:pt>
                <c:pt idx="1525">
                  <c:v>15.028800009999999</c:v>
                </c:pt>
                <c:pt idx="1526">
                  <c:v>15.018240929999999</c:v>
                </c:pt>
                <c:pt idx="1527">
                  <c:v>14.935679439999999</c:v>
                </c:pt>
                <c:pt idx="1528">
                  <c:v>15.03071976</c:v>
                </c:pt>
                <c:pt idx="1529">
                  <c:v>15.03071976</c:v>
                </c:pt>
                <c:pt idx="1530">
                  <c:v>15.01487923</c:v>
                </c:pt>
                <c:pt idx="1531">
                  <c:v>14.94384003</c:v>
                </c:pt>
                <c:pt idx="1532">
                  <c:v>14.94384003</c:v>
                </c:pt>
                <c:pt idx="1533">
                  <c:v>15.03264046</c:v>
                </c:pt>
                <c:pt idx="1534">
                  <c:v>15.01103973</c:v>
                </c:pt>
                <c:pt idx="1535">
                  <c:v>14.961119650000001</c:v>
                </c:pt>
                <c:pt idx="1536">
                  <c:v>15.03215981</c:v>
                </c:pt>
                <c:pt idx="1537">
                  <c:v>14.99615955</c:v>
                </c:pt>
                <c:pt idx="1538">
                  <c:v>14.96640015</c:v>
                </c:pt>
                <c:pt idx="1539">
                  <c:v>14.96640015</c:v>
                </c:pt>
                <c:pt idx="1540">
                  <c:v>15.04944038</c:v>
                </c:pt>
                <c:pt idx="1541">
                  <c:v>14.98464012</c:v>
                </c:pt>
                <c:pt idx="1542">
                  <c:v>14.96304035</c:v>
                </c:pt>
                <c:pt idx="1543">
                  <c:v>14.96304035</c:v>
                </c:pt>
                <c:pt idx="1544">
                  <c:v>15.04848003</c:v>
                </c:pt>
                <c:pt idx="1545">
                  <c:v>14.965919489999999</c:v>
                </c:pt>
                <c:pt idx="1546">
                  <c:v>14.98799992</c:v>
                </c:pt>
                <c:pt idx="1547">
                  <c:v>15.04223919</c:v>
                </c:pt>
                <c:pt idx="1548">
                  <c:v>14.964960100000001</c:v>
                </c:pt>
                <c:pt idx="1549">
                  <c:v>14.964960100000001</c:v>
                </c:pt>
                <c:pt idx="1550">
                  <c:v>14.989920619999999</c:v>
                </c:pt>
                <c:pt idx="1551">
                  <c:v>15.03983974</c:v>
                </c:pt>
                <c:pt idx="1552">
                  <c:v>14.961119650000001</c:v>
                </c:pt>
                <c:pt idx="1553">
                  <c:v>14.961119650000001</c:v>
                </c:pt>
                <c:pt idx="1554">
                  <c:v>15.04223919</c:v>
                </c:pt>
                <c:pt idx="1555">
                  <c:v>15.04223919</c:v>
                </c:pt>
                <c:pt idx="1556">
                  <c:v>14.94480038</c:v>
                </c:pt>
                <c:pt idx="1557">
                  <c:v>15.02160072</c:v>
                </c:pt>
                <c:pt idx="1558">
                  <c:v>15.036000250000001</c:v>
                </c:pt>
                <c:pt idx="1559">
                  <c:v>15.036000250000001</c:v>
                </c:pt>
                <c:pt idx="1560">
                  <c:v>14.94335938</c:v>
                </c:pt>
                <c:pt idx="1561">
                  <c:v>15.019680019999999</c:v>
                </c:pt>
                <c:pt idx="1562">
                  <c:v>15.01583958</c:v>
                </c:pt>
                <c:pt idx="1563">
                  <c:v>14.95104027</c:v>
                </c:pt>
                <c:pt idx="1564">
                  <c:v>15.024000170000001</c:v>
                </c:pt>
                <c:pt idx="1565">
                  <c:v>15.024000170000001</c:v>
                </c:pt>
                <c:pt idx="1566">
                  <c:v>15.00624084</c:v>
                </c:pt>
                <c:pt idx="1567">
                  <c:v>14.94719982</c:v>
                </c:pt>
                <c:pt idx="1568">
                  <c:v>15.04800034</c:v>
                </c:pt>
                <c:pt idx="1569">
                  <c:v>15.04800034</c:v>
                </c:pt>
                <c:pt idx="1570">
                  <c:v>14.99040031</c:v>
                </c:pt>
                <c:pt idx="1571">
                  <c:v>14.96159935</c:v>
                </c:pt>
                <c:pt idx="1572">
                  <c:v>15.04895973</c:v>
                </c:pt>
                <c:pt idx="1573">
                  <c:v>14.994719509999999</c:v>
                </c:pt>
                <c:pt idx="1574">
                  <c:v>14.964960100000001</c:v>
                </c:pt>
                <c:pt idx="1575">
                  <c:v>15.04319954</c:v>
                </c:pt>
                <c:pt idx="1576">
                  <c:v>15.04319954</c:v>
                </c:pt>
                <c:pt idx="1577">
                  <c:v>14.99279976</c:v>
                </c:pt>
                <c:pt idx="1578">
                  <c:v>14.97264004</c:v>
                </c:pt>
                <c:pt idx="1579">
                  <c:v>14.97264004</c:v>
                </c:pt>
                <c:pt idx="1580">
                  <c:v>15.04223919</c:v>
                </c:pt>
                <c:pt idx="1581">
                  <c:v>14.9995203</c:v>
                </c:pt>
                <c:pt idx="1582">
                  <c:v>14.9995203</c:v>
                </c:pt>
                <c:pt idx="1583">
                  <c:v>15.045120239999999</c:v>
                </c:pt>
                <c:pt idx="1584">
                  <c:v>14.96159935</c:v>
                </c:pt>
                <c:pt idx="1585">
                  <c:v>14.98272038</c:v>
                </c:pt>
                <c:pt idx="1586">
                  <c:v>14.98272038</c:v>
                </c:pt>
                <c:pt idx="1587">
                  <c:v>15.05183983</c:v>
                </c:pt>
                <c:pt idx="1588">
                  <c:v>14.96352005</c:v>
                </c:pt>
                <c:pt idx="1589">
                  <c:v>14.96352005</c:v>
                </c:pt>
                <c:pt idx="1590">
                  <c:v>15.01103973</c:v>
                </c:pt>
                <c:pt idx="1591">
                  <c:v>14.96016026</c:v>
                </c:pt>
                <c:pt idx="1592">
                  <c:v>14.96016026</c:v>
                </c:pt>
                <c:pt idx="1593">
                  <c:v>15.007679939999999</c:v>
                </c:pt>
                <c:pt idx="1594">
                  <c:v>15.02928066</c:v>
                </c:pt>
                <c:pt idx="1595">
                  <c:v>14.95007992</c:v>
                </c:pt>
                <c:pt idx="1596">
                  <c:v>14.95007992</c:v>
                </c:pt>
                <c:pt idx="1597">
                  <c:v>15.02112007</c:v>
                </c:pt>
                <c:pt idx="1598">
                  <c:v>15.016799929999999</c:v>
                </c:pt>
                <c:pt idx="1599">
                  <c:v>14.94095993</c:v>
                </c:pt>
                <c:pt idx="1600">
                  <c:v>15.035039899999999</c:v>
                </c:pt>
                <c:pt idx="1601">
                  <c:v>15.01103973</c:v>
                </c:pt>
                <c:pt idx="1602">
                  <c:v>15.01103973</c:v>
                </c:pt>
                <c:pt idx="1603">
                  <c:v>14.94528008</c:v>
                </c:pt>
                <c:pt idx="1604">
                  <c:v>15.04223919</c:v>
                </c:pt>
                <c:pt idx="1605">
                  <c:v>15.01056099</c:v>
                </c:pt>
                <c:pt idx="1606">
                  <c:v>15.01056099</c:v>
                </c:pt>
                <c:pt idx="1607">
                  <c:v>14.965919489999999</c:v>
                </c:pt>
                <c:pt idx="1608">
                  <c:v>15.039360050000001</c:v>
                </c:pt>
                <c:pt idx="1609">
                  <c:v>15.002881049999999</c:v>
                </c:pt>
                <c:pt idx="1610">
                  <c:v>14.981280330000001</c:v>
                </c:pt>
                <c:pt idx="1611">
                  <c:v>15.042720790000001</c:v>
                </c:pt>
                <c:pt idx="1612">
                  <c:v>15.042720790000001</c:v>
                </c:pt>
                <c:pt idx="1613">
                  <c:v>14.981280330000001</c:v>
                </c:pt>
                <c:pt idx="1614">
                  <c:v>14.975040440000001</c:v>
                </c:pt>
                <c:pt idx="1615">
                  <c:v>15.050879480000001</c:v>
                </c:pt>
                <c:pt idx="1616">
                  <c:v>15.050879480000001</c:v>
                </c:pt>
                <c:pt idx="1617">
                  <c:v>14.980319980000001</c:v>
                </c:pt>
                <c:pt idx="1618">
                  <c:v>14.980319980000001</c:v>
                </c:pt>
                <c:pt idx="1619">
                  <c:v>15.03983974</c:v>
                </c:pt>
                <c:pt idx="1620">
                  <c:v>14.965919489999999</c:v>
                </c:pt>
                <c:pt idx="1621">
                  <c:v>14.98943996</c:v>
                </c:pt>
                <c:pt idx="1622">
                  <c:v>14.98943996</c:v>
                </c:pt>
                <c:pt idx="1623">
                  <c:v>15.03887939</c:v>
                </c:pt>
                <c:pt idx="1624">
                  <c:v>14.957279209999999</c:v>
                </c:pt>
                <c:pt idx="1625">
                  <c:v>15.00575924</c:v>
                </c:pt>
                <c:pt idx="1626">
                  <c:v>15.042720790000001</c:v>
                </c:pt>
                <c:pt idx="1627">
                  <c:v>14.947679519999999</c:v>
                </c:pt>
                <c:pt idx="1628">
                  <c:v>15.02207947</c:v>
                </c:pt>
                <c:pt idx="1629">
                  <c:v>15.02207947</c:v>
                </c:pt>
                <c:pt idx="1630">
                  <c:v>15.049919129999999</c:v>
                </c:pt>
                <c:pt idx="1631">
                  <c:v>14.95199966</c:v>
                </c:pt>
                <c:pt idx="1632">
                  <c:v>14.95199966</c:v>
                </c:pt>
                <c:pt idx="1633">
                  <c:v>15.020159720000001</c:v>
                </c:pt>
                <c:pt idx="1634">
                  <c:v>15.03023911</c:v>
                </c:pt>
                <c:pt idx="1635">
                  <c:v>14.94719982</c:v>
                </c:pt>
                <c:pt idx="1636">
                  <c:v>15.02496052</c:v>
                </c:pt>
                <c:pt idx="1637">
                  <c:v>15.00960064</c:v>
                </c:pt>
                <c:pt idx="1638">
                  <c:v>14.94576073</c:v>
                </c:pt>
                <c:pt idx="1639">
                  <c:v>14.94576073</c:v>
                </c:pt>
                <c:pt idx="1640">
                  <c:v>15.035039899999999</c:v>
                </c:pt>
                <c:pt idx="1641">
                  <c:v>15.00047874</c:v>
                </c:pt>
                <c:pt idx="1642">
                  <c:v>15.00047874</c:v>
                </c:pt>
                <c:pt idx="1643">
                  <c:v>14.957759859999999</c:v>
                </c:pt>
                <c:pt idx="1644">
                  <c:v>15.05040073</c:v>
                </c:pt>
                <c:pt idx="1645">
                  <c:v>14.994719509999999</c:v>
                </c:pt>
                <c:pt idx="1646">
                  <c:v>14.9640007</c:v>
                </c:pt>
                <c:pt idx="1647">
                  <c:v>15.046559329999999</c:v>
                </c:pt>
                <c:pt idx="1648">
                  <c:v>14.992320060000001</c:v>
                </c:pt>
                <c:pt idx="1649">
                  <c:v>14.992320060000001</c:v>
                </c:pt>
                <c:pt idx="1650">
                  <c:v>14.974080089999999</c:v>
                </c:pt>
                <c:pt idx="1651">
                  <c:v>15.040800089999999</c:v>
                </c:pt>
                <c:pt idx="1652">
                  <c:v>15.040800089999999</c:v>
                </c:pt>
                <c:pt idx="1653">
                  <c:v>14.98415947</c:v>
                </c:pt>
                <c:pt idx="1654">
                  <c:v>15.04223919</c:v>
                </c:pt>
                <c:pt idx="1655">
                  <c:v>15.04223919</c:v>
                </c:pt>
                <c:pt idx="1656">
                  <c:v>14.95151997</c:v>
                </c:pt>
                <c:pt idx="1657">
                  <c:v>15.001920699999999</c:v>
                </c:pt>
                <c:pt idx="1658">
                  <c:v>15.001920699999999</c:v>
                </c:pt>
                <c:pt idx="1659">
                  <c:v>15.057600020000001</c:v>
                </c:pt>
                <c:pt idx="1660">
                  <c:v>14.96159935</c:v>
                </c:pt>
                <c:pt idx="1661">
                  <c:v>15.01728058</c:v>
                </c:pt>
                <c:pt idx="1662">
                  <c:v>15.04415989</c:v>
                </c:pt>
                <c:pt idx="1663">
                  <c:v>14.959199910000001</c:v>
                </c:pt>
                <c:pt idx="1664">
                  <c:v>15.01200008</c:v>
                </c:pt>
                <c:pt idx="1665">
                  <c:v>15.01200008</c:v>
                </c:pt>
                <c:pt idx="1666">
                  <c:v>15.02928066</c:v>
                </c:pt>
                <c:pt idx="1667">
                  <c:v>14.95055962</c:v>
                </c:pt>
                <c:pt idx="1668">
                  <c:v>14.95055962</c:v>
                </c:pt>
                <c:pt idx="1669">
                  <c:v>12.69791985</c:v>
                </c:pt>
                <c:pt idx="1670">
                  <c:v>2.3999999999999998E-3</c:v>
                </c:pt>
                <c:pt idx="1671">
                  <c:v>2.3999999999999998E-3</c:v>
                </c:pt>
                <c:pt idx="1672">
                  <c:v>1.92E-3</c:v>
                </c:pt>
                <c:pt idx="1673">
                  <c:v>9.6000000000000002E-4</c:v>
                </c:pt>
                <c:pt idx="1674">
                  <c:v>2.8800000000000002E-3</c:v>
                </c:pt>
                <c:pt idx="1675">
                  <c:v>2.8800000000000002E-3</c:v>
                </c:pt>
                <c:pt idx="1676">
                  <c:v>3.3600000000000001E-3</c:v>
                </c:pt>
                <c:pt idx="1677">
                  <c:v>3.8400000000000001E-3</c:v>
                </c:pt>
                <c:pt idx="1678">
                  <c:v>5.7600000000000004E-3</c:v>
                </c:pt>
                <c:pt idx="1679">
                  <c:v>5.7600000000000004E-3</c:v>
                </c:pt>
                <c:pt idx="1680">
                  <c:v>5.28E-3</c:v>
                </c:pt>
                <c:pt idx="1681">
                  <c:v>5.28E-3</c:v>
                </c:pt>
                <c:pt idx="1682">
                  <c:v>7.1999999999999998E-3</c:v>
                </c:pt>
                <c:pt idx="1683">
                  <c:v>4.3200000000000001E-3</c:v>
                </c:pt>
                <c:pt idx="1684">
                  <c:v>5.28E-3</c:v>
                </c:pt>
                <c:pt idx="1685">
                  <c:v>5.28E-3</c:v>
                </c:pt>
                <c:pt idx="1686">
                  <c:v>5.7600000000000004E-3</c:v>
                </c:pt>
                <c:pt idx="1687">
                  <c:v>3.8400000000000001E-3</c:v>
                </c:pt>
                <c:pt idx="1688">
                  <c:v>1.92E-3</c:v>
                </c:pt>
                <c:pt idx="1689">
                  <c:v>2.8800000000000002E-3</c:v>
                </c:pt>
                <c:pt idx="1690">
                  <c:v>3.8400000000000001E-3</c:v>
                </c:pt>
                <c:pt idx="1691">
                  <c:v>3.8400000000000001E-3</c:v>
                </c:pt>
                <c:pt idx="1692">
                  <c:v>2.8800000000000002E-3</c:v>
                </c:pt>
                <c:pt idx="1693">
                  <c:v>2.8800000000000002E-3</c:v>
                </c:pt>
                <c:pt idx="1694">
                  <c:v>2.3999999999999998E-3</c:v>
                </c:pt>
                <c:pt idx="1695">
                  <c:v>2.3999999999999998E-3</c:v>
                </c:pt>
                <c:pt idx="1696">
                  <c:v>2.3999999999999998E-3</c:v>
                </c:pt>
                <c:pt idx="1697">
                  <c:v>1.92E-3</c:v>
                </c:pt>
                <c:pt idx="1698">
                  <c:v>1.92E-3</c:v>
                </c:pt>
                <c:pt idx="1699">
                  <c:v>0</c:v>
                </c:pt>
                <c:pt idx="1700">
                  <c:v>1.4400000000000001E-3</c:v>
                </c:pt>
                <c:pt idx="1701">
                  <c:v>1.4400000000000001E-3</c:v>
                </c:pt>
                <c:pt idx="1702">
                  <c:v>4.8000000000000001E-4</c:v>
                </c:pt>
                <c:pt idx="1703">
                  <c:v>4.8000000000000001E-4</c:v>
                </c:pt>
                <c:pt idx="1704">
                  <c:v>1.4400000000000001E-3</c:v>
                </c:pt>
                <c:pt idx="1705">
                  <c:v>4.8000000000000001E-4</c:v>
                </c:pt>
                <c:pt idx="1706">
                  <c:v>4.8000000000000001E-4</c:v>
                </c:pt>
                <c:pt idx="1707">
                  <c:v>4.8000000000000001E-4</c:v>
                </c:pt>
                <c:pt idx="1708">
                  <c:v>9.6000000000000002E-4</c:v>
                </c:pt>
                <c:pt idx="1709">
                  <c:v>0</c:v>
                </c:pt>
                <c:pt idx="1710">
                  <c:v>9.6000000000000002E-4</c:v>
                </c:pt>
                <c:pt idx="1711">
                  <c:v>9.6000000000000002E-4</c:v>
                </c:pt>
                <c:pt idx="1712">
                  <c:v>4.8000000000000001E-4</c:v>
                </c:pt>
                <c:pt idx="1713">
                  <c:v>-4.8000000000000001E-4</c:v>
                </c:pt>
                <c:pt idx="1714">
                  <c:v>4.8000000000000001E-4</c:v>
                </c:pt>
                <c:pt idx="1715">
                  <c:v>4.8000000000000001E-4</c:v>
                </c:pt>
                <c:pt idx="1716">
                  <c:v>4.8000000000000001E-4</c:v>
                </c:pt>
                <c:pt idx="1717">
                  <c:v>4.8000000000000001E-4</c:v>
                </c:pt>
                <c:pt idx="1718">
                  <c:v>4.8000000000000001E-4</c:v>
                </c:pt>
                <c:pt idx="1719">
                  <c:v>9.6000000000000002E-4</c:v>
                </c:pt>
                <c:pt idx="1720">
                  <c:v>4.8000000000000001E-4</c:v>
                </c:pt>
                <c:pt idx="1721">
                  <c:v>4.8000000000000001E-4</c:v>
                </c:pt>
                <c:pt idx="1722">
                  <c:v>-4.8000000000000001E-4</c:v>
                </c:pt>
                <c:pt idx="1723">
                  <c:v>0</c:v>
                </c:pt>
                <c:pt idx="1724">
                  <c:v>0</c:v>
                </c:pt>
                <c:pt idx="1725">
                  <c:v>-9.6000000000000002E-4</c:v>
                </c:pt>
                <c:pt idx="1726">
                  <c:v>0</c:v>
                </c:pt>
                <c:pt idx="1727">
                  <c:v>0</c:v>
                </c:pt>
                <c:pt idx="1728">
                  <c:v>0</c:v>
                </c:pt>
                <c:pt idx="1729">
                  <c:v>0</c:v>
                </c:pt>
                <c:pt idx="1730">
                  <c:v>4.8000000000000001E-4</c:v>
                </c:pt>
                <c:pt idx="1731">
                  <c:v>4.8000000000000001E-4</c:v>
                </c:pt>
                <c:pt idx="1732">
                  <c:v>0</c:v>
                </c:pt>
                <c:pt idx="1733">
                  <c:v>0</c:v>
                </c:pt>
                <c:pt idx="1734">
                  <c:v>0</c:v>
                </c:pt>
                <c:pt idx="1735">
                  <c:v>4.8000000000000001E-4</c:v>
                </c:pt>
                <c:pt idx="1736">
                  <c:v>4.8000000000000001E-4</c:v>
                </c:pt>
                <c:pt idx="1737">
                  <c:v>4.8000000000000001E-4</c:v>
                </c:pt>
                <c:pt idx="1738">
                  <c:v>4.8000000000000001E-4</c:v>
                </c:pt>
                <c:pt idx="1739">
                  <c:v>0</c:v>
                </c:pt>
                <c:pt idx="1740">
                  <c:v>0</c:v>
                </c:pt>
                <c:pt idx="1741">
                  <c:v>0</c:v>
                </c:pt>
                <c:pt idx="1742">
                  <c:v>0</c:v>
                </c:pt>
                <c:pt idx="1743">
                  <c:v>0</c:v>
                </c:pt>
                <c:pt idx="1744">
                  <c:v>0</c:v>
                </c:pt>
                <c:pt idx="1745">
                  <c:v>0</c:v>
                </c:pt>
                <c:pt idx="1746">
                  <c:v>-4.8000000000000001E-4</c:v>
                </c:pt>
                <c:pt idx="1747">
                  <c:v>-4.8000000000000001E-4</c:v>
                </c:pt>
                <c:pt idx="1748">
                  <c:v>-4.8000000000000001E-4</c:v>
                </c:pt>
                <c:pt idx="1749">
                  <c:v>0</c:v>
                </c:pt>
                <c:pt idx="1750">
                  <c:v>0</c:v>
                </c:pt>
                <c:pt idx="1751">
                  <c:v>4.8000000000000001E-4</c:v>
                </c:pt>
                <c:pt idx="1752">
                  <c:v>4.8000000000000001E-4</c:v>
                </c:pt>
                <c:pt idx="1753">
                  <c:v>4.8000000000000001E-4</c:v>
                </c:pt>
                <c:pt idx="1754">
                  <c:v>4.8000000000000001E-4</c:v>
                </c:pt>
                <c:pt idx="1755">
                  <c:v>0</c:v>
                </c:pt>
                <c:pt idx="1756">
                  <c:v>-4.8000000000000001E-4</c:v>
                </c:pt>
                <c:pt idx="1757">
                  <c:v>-4.8000000000000001E-4</c:v>
                </c:pt>
                <c:pt idx="1758">
                  <c:v>0</c:v>
                </c:pt>
                <c:pt idx="1759">
                  <c:v>0</c:v>
                </c:pt>
                <c:pt idx="1760">
                  <c:v>4.8000000000000001E-4</c:v>
                </c:pt>
                <c:pt idx="1761">
                  <c:v>0</c:v>
                </c:pt>
                <c:pt idx="1762">
                  <c:v>0</c:v>
                </c:pt>
                <c:pt idx="1763">
                  <c:v>0</c:v>
                </c:pt>
                <c:pt idx="1764">
                  <c:v>0</c:v>
                </c:pt>
                <c:pt idx="1765">
                  <c:v>0</c:v>
                </c:pt>
                <c:pt idx="1766">
                  <c:v>4.8000000000000001E-4</c:v>
                </c:pt>
                <c:pt idx="1767">
                  <c:v>0</c:v>
                </c:pt>
                <c:pt idx="1768">
                  <c:v>4.8000000000000001E-4</c:v>
                </c:pt>
                <c:pt idx="1769">
                  <c:v>4.8000000000000001E-4</c:v>
                </c:pt>
                <c:pt idx="1770">
                  <c:v>0</c:v>
                </c:pt>
                <c:pt idx="1771">
                  <c:v>-4.8000000000000001E-4</c:v>
                </c:pt>
                <c:pt idx="1772">
                  <c:v>-4.8000000000000001E-4</c:v>
                </c:pt>
                <c:pt idx="1773">
                  <c:v>-4.8000000000000001E-4</c:v>
                </c:pt>
                <c:pt idx="1774">
                  <c:v>0</c:v>
                </c:pt>
                <c:pt idx="1775">
                  <c:v>-4.8000000000000001E-4</c:v>
                </c:pt>
                <c:pt idx="1776">
                  <c:v>-4.8000000000000001E-4</c:v>
                </c:pt>
                <c:pt idx="1777">
                  <c:v>-4.8000000000000001E-4</c:v>
                </c:pt>
                <c:pt idx="1778">
                  <c:v>4.8000000000000001E-4</c:v>
                </c:pt>
                <c:pt idx="1779">
                  <c:v>4.8000000000000001E-4</c:v>
                </c:pt>
                <c:pt idx="1780">
                  <c:v>4.8000000000000001E-4</c:v>
                </c:pt>
                <c:pt idx="1781">
                  <c:v>0</c:v>
                </c:pt>
                <c:pt idx="1782">
                  <c:v>0</c:v>
                </c:pt>
                <c:pt idx="1783">
                  <c:v>0</c:v>
                </c:pt>
                <c:pt idx="1784">
                  <c:v>4.8000000000000001E-4</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R$2:$R$4000</c:f>
              <c:numCache>
                <c:formatCode>0.0000</c:formatCode>
                <c:ptCount val="3999"/>
                <c:pt idx="0">
                  <c:v>-8.1553253170000006E-2</c:v>
                </c:pt>
                <c:pt idx="1">
                  <c:v>-8.1553253170000006E-2</c:v>
                </c:pt>
                <c:pt idx="2">
                  <c:v>-8.1553253170000006E-2</c:v>
                </c:pt>
                <c:pt idx="3">
                  <c:v>4.6838221500000001E-3</c:v>
                </c:pt>
                <c:pt idx="4">
                  <c:v>5.6505041100000002E-3</c:v>
                </c:pt>
                <c:pt idx="5">
                  <c:v>6.6118307099999997E-3</c:v>
                </c:pt>
                <c:pt idx="6">
                  <c:v>6.6118307099999997E-3</c:v>
                </c:pt>
                <c:pt idx="7">
                  <c:v>-2.87441206E-3</c:v>
                </c:pt>
                <c:pt idx="8">
                  <c:v>-2.87441206E-3</c:v>
                </c:pt>
                <c:pt idx="9">
                  <c:v>-1.5875790600000002E-2</c:v>
                </c:pt>
                <c:pt idx="10">
                  <c:v>-1.1083985330000001E-2</c:v>
                </c:pt>
                <c:pt idx="11">
                  <c:v>-3.7586486300000004E-3</c:v>
                </c:pt>
                <c:pt idx="12">
                  <c:v>-7.5243700000000001E-4</c:v>
                </c:pt>
                <c:pt idx="13">
                  <c:v>-7.5243700000000001E-4</c:v>
                </c:pt>
                <c:pt idx="14">
                  <c:v>8.9131319999999998E-4</c:v>
                </c:pt>
                <c:pt idx="15">
                  <c:v>8.9131319999999998E-4</c:v>
                </c:pt>
                <c:pt idx="16">
                  <c:v>3.2520184500000001E-3</c:v>
                </c:pt>
                <c:pt idx="17">
                  <c:v>-1.0403282599999999E-3</c:v>
                </c:pt>
                <c:pt idx="18">
                  <c:v>-1.0403282599999999E-3</c:v>
                </c:pt>
                <c:pt idx="19">
                  <c:v>9.719042780000001E-3</c:v>
                </c:pt>
                <c:pt idx="20">
                  <c:v>-1.7749662399999998E-2</c:v>
                </c:pt>
                <c:pt idx="21">
                  <c:v>-4.2450027499999999E-3</c:v>
                </c:pt>
                <c:pt idx="22">
                  <c:v>-4.2450027499999999E-3</c:v>
                </c:pt>
                <c:pt idx="23">
                  <c:v>-9.8412723500000011E-3</c:v>
                </c:pt>
                <c:pt idx="24">
                  <c:v>-9.8412723500000011E-3</c:v>
                </c:pt>
                <c:pt idx="25">
                  <c:v>1.276016426E-2</c:v>
                </c:pt>
                <c:pt idx="26">
                  <c:v>-7.8567400000000009E-3</c:v>
                </c:pt>
                <c:pt idx="27">
                  <c:v>-2.164422417E-2</c:v>
                </c:pt>
                <c:pt idx="28">
                  <c:v>-2.164422417E-2</c:v>
                </c:pt>
                <c:pt idx="29">
                  <c:v>2.3475536349999999E-2</c:v>
                </c:pt>
                <c:pt idx="30">
                  <c:v>2.7139686579999999E-2</c:v>
                </c:pt>
                <c:pt idx="31">
                  <c:v>-2.5439125059999998E-2</c:v>
                </c:pt>
                <c:pt idx="32">
                  <c:v>-2.956705666E-2</c:v>
                </c:pt>
                <c:pt idx="33">
                  <c:v>-2.956705666E-2</c:v>
                </c:pt>
                <c:pt idx="34">
                  <c:v>-6.9165512080000005E-2</c:v>
                </c:pt>
                <c:pt idx="35">
                  <c:v>2.7390954969999999E-2</c:v>
                </c:pt>
                <c:pt idx="36">
                  <c:v>-2.595579147E-2</c:v>
                </c:pt>
                <c:pt idx="37">
                  <c:v>-2.595579147E-2</c:v>
                </c:pt>
                <c:pt idx="38">
                  <c:v>-3.8976867679999999E-2</c:v>
                </c:pt>
                <c:pt idx="39">
                  <c:v>6.9881925600000002E-3</c:v>
                </c:pt>
                <c:pt idx="40">
                  <c:v>-4.793019104E-2</c:v>
                </c:pt>
                <c:pt idx="41">
                  <c:v>-5.795682144E-2</c:v>
                </c:pt>
                <c:pt idx="42">
                  <c:v>-2.0291976900000002E-3</c:v>
                </c:pt>
                <c:pt idx="43">
                  <c:v>-2.0291976900000002E-3</c:v>
                </c:pt>
                <c:pt idx="44">
                  <c:v>-1.179663467E-2</c:v>
                </c:pt>
                <c:pt idx="45">
                  <c:v>-1.6946346800000001E-3</c:v>
                </c:pt>
                <c:pt idx="46">
                  <c:v>-1.8146881100000001E-2</c:v>
                </c:pt>
                <c:pt idx="47">
                  <c:v>-1.8146881100000001E-2</c:v>
                </c:pt>
                <c:pt idx="48">
                  <c:v>-1.7527576450000002E-2</c:v>
                </c:pt>
                <c:pt idx="49">
                  <c:v>6.9232765200000004E-2</c:v>
                </c:pt>
                <c:pt idx="50">
                  <c:v>2.7135288240000003E-2</c:v>
                </c:pt>
                <c:pt idx="51">
                  <c:v>-2.8430694580000002E-2</c:v>
                </c:pt>
                <c:pt idx="52">
                  <c:v>1.9447841640000001E-2</c:v>
                </c:pt>
                <c:pt idx="53">
                  <c:v>4.8886961899999998E-3</c:v>
                </c:pt>
                <c:pt idx="54">
                  <c:v>4.8886961899999998E-3</c:v>
                </c:pt>
                <c:pt idx="55">
                  <c:v>-3.1235961910000002E-2</c:v>
                </c:pt>
                <c:pt idx="56">
                  <c:v>6.4422218320000002E-2</c:v>
                </c:pt>
                <c:pt idx="57">
                  <c:v>6.4422218320000002E-2</c:v>
                </c:pt>
                <c:pt idx="58">
                  <c:v>5.5116844179999999E-2</c:v>
                </c:pt>
                <c:pt idx="59">
                  <c:v>1.7420835490000001E-2</c:v>
                </c:pt>
                <c:pt idx="60">
                  <c:v>1.7420835490000001E-2</c:v>
                </c:pt>
                <c:pt idx="61">
                  <c:v>-2.866953278E-2</c:v>
                </c:pt>
                <c:pt idx="62">
                  <c:v>-1.010266781E-2</c:v>
                </c:pt>
                <c:pt idx="63">
                  <c:v>2.2818458560000001E-2</c:v>
                </c:pt>
                <c:pt idx="64">
                  <c:v>2.2818458560000001E-2</c:v>
                </c:pt>
                <c:pt idx="65">
                  <c:v>-3.8431415560000001E-2</c:v>
                </c:pt>
                <c:pt idx="66">
                  <c:v>-1.0464204790000001E-2</c:v>
                </c:pt>
                <c:pt idx="67">
                  <c:v>7.6966423029999995E-2</c:v>
                </c:pt>
                <c:pt idx="68">
                  <c:v>3.2636390689999996E-2</c:v>
                </c:pt>
                <c:pt idx="69">
                  <c:v>-1.8702478410000001E-2</c:v>
                </c:pt>
                <c:pt idx="70">
                  <c:v>-1.8702478410000001E-2</c:v>
                </c:pt>
                <c:pt idx="71">
                  <c:v>-4.6205802919999997E-2</c:v>
                </c:pt>
                <c:pt idx="72">
                  <c:v>-7.6743362430000003E-2</c:v>
                </c:pt>
                <c:pt idx="73">
                  <c:v>-5.3145933199999999E-3</c:v>
                </c:pt>
                <c:pt idx="74">
                  <c:v>-5.3145933199999999E-3</c:v>
                </c:pt>
                <c:pt idx="75">
                  <c:v>-1.716259384E-2</c:v>
                </c:pt>
                <c:pt idx="76">
                  <c:v>1.449199963E-2</c:v>
                </c:pt>
                <c:pt idx="77">
                  <c:v>6.6635444639999999E-2</c:v>
                </c:pt>
                <c:pt idx="78">
                  <c:v>1.6805751800000001E-2</c:v>
                </c:pt>
                <c:pt idx="79">
                  <c:v>-4.7451679230000002E-2</c:v>
                </c:pt>
                <c:pt idx="80">
                  <c:v>-4.7451679230000002E-2</c:v>
                </c:pt>
                <c:pt idx="81">
                  <c:v>-3.7733589170000005E-2</c:v>
                </c:pt>
                <c:pt idx="82">
                  <c:v>-7.5319213869999999E-2</c:v>
                </c:pt>
                <c:pt idx="83">
                  <c:v>-2.2658262300000002E-3</c:v>
                </c:pt>
                <c:pt idx="84">
                  <c:v>-2.2658262300000002E-3</c:v>
                </c:pt>
                <c:pt idx="85">
                  <c:v>-8.8134794200000009E-3</c:v>
                </c:pt>
                <c:pt idx="86">
                  <c:v>-3.9772064210000006E-2</c:v>
                </c:pt>
                <c:pt idx="87">
                  <c:v>-3.9772064210000006E-2</c:v>
                </c:pt>
                <c:pt idx="88">
                  <c:v>3.1457284930000003E-2</c:v>
                </c:pt>
                <c:pt idx="89">
                  <c:v>-7.164971161E-2</c:v>
                </c:pt>
                <c:pt idx="90">
                  <c:v>-7.164971161E-2</c:v>
                </c:pt>
                <c:pt idx="91">
                  <c:v>-9.0809669490000008E-2</c:v>
                </c:pt>
                <c:pt idx="92">
                  <c:v>-0.13070567321999998</c:v>
                </c:pt>
                <c:pt idx="93">
                  <c:v>-5.5916526789999997E-2</c:v>
                </c:pt>
                <c:pt idx="94">
                  <c:v>2.3074987409999997E-2</c:v>
                </c:pt>
                <c:pt idx="95">
                  <c:v>-0.11958734894</c:v>
                </c:pt>
                <c:pt idx="96">
                  <c:v>-0.13644808960000002</c:v>
                </c:pt>
                <c:pt idx="97">
                  <c:v>-0.13644808960000002</c:v>
                </c:pt>
                <c:pt idx="98">
                  <c:v>-0.12270927428999999</c:v>
                </c:pt>
                <c:pt idx="99">
                  <c:v>-0.11684301758</c:v>
                </c:pt>
                <c:pt idx="100">
                  <c:v>-4.8274513239999997E-2</c:v>
                </c:pt>
                <c:pt idx="101">
                  <c:v>-4.8274513239999997E-2</c:v>
                </c:pt>
                <c:pt idx="102">
                  <c:v>-0.11051086426000001</c:v>
                </c:pt>
                <c:pt idx="103">
                  <c:v>-0.18940814209000001</c:v>
                </c:pt>
                <c:pt idx="104">
                  <c:v>-0.19464840697999999</c:v>
                </c:pt>
                <c:pt idx="105">
                  <c:v>-2.396981812E-2</c:v>
                </c:pt>
                <c:pt idx="106">
                  <c:v>-0.22834524536</c:v>
                </c:pt>
                <c:pt idx="107">
                  <c:v>-0.22834524536</c:v>
                </c:pt>
                <c:pt idx="108">
                  <c:v>-0.19428260803</c:v>
                </c:pt>
                <c:pt idx="109">
                  <c:v>-0.13237649536000001</c:v>
                </c:pt>
                <c:pt idx="110">
                  <c:v>2.2131256100000003E-2</c:v>
                </c:pt>
                <c:pt idx="111">
                  <c:v>2.2131256100000003E-2</c:v>
                </c:pt>
                <c:pt idx="112">
                  <c:v>-0.27957000731999998</c:v>
                </c:pt>
                <c:pt idx="113">
                  <c:v>-0.27957000731999998</c:v>
                </c:pt>
                <c:pt idx="114">
                  <c:v>-0.29446112061000002</c:v>
                </c:pt>
                <c:pt idx="115">
                  <c:v>-0.12568271637</c:v>
                </c:pt>
                <c:pt idx="116">
                  <c:v>-0.18280268860000001</c:v>
                </c:pt>
                <c:pt idx="117">
                  <c:v>-0.18280268860000001</c:v>
                </c:pt>
                <c:pt idx="118">
                  <c:v>-0.19702020264</c:v>
                </c:pt>
                <c:pt idx="119">
                  <c:v>-8.166429137999999E-2</c:v>
                </c:pt>
                <c:pt idx="120">
                  <c:v>-0.21393769836000001</c:v>
                </c:pt>
                <c:pt idx="121">
                  <c:v>-0.28691531371999995</c:v>
                </c:pt>
                <c:pt idx="122">
                  <c:v>-9.3429367069999991E-2</c:v>
                </c:pt>
                <c:pt idx="123">
                  <c:v>-0.29057977294999998</c:v>
                </c:pt>
                <c:pt idx="124">
                  <c:v>-0.29057977294999998</c:v>
                </c:pt>
                <c:pt idx="125">
                  <c:v>-0.35661761474999998</c:v>
                </c:pt>
                <c:pt idx="126">
                  <c:v>-0.43873651123000001</c:v>
                </c:pt>
                <c:pt idx="127">
                  <c:v>-0.43873651123000001</c:v>
                </c:pt>
                <c:pt idx="128">
                  <c:v>-0.16593070984</c:v>
                </c:pt>
                <c:pt idx="129">
                  <c:v>-0.27288519287000002</c:v>
                </c:pt>
                <c:pt idx="130">
                  <c:v>-0.34394329834000004</c:v>
                </c:pt>
                <c:pt idx="131">
                  <c:v>-0.44207232666000001</c:v>
                </c:pt>
                <c:pt idx="132">
                  <c:v>-0.19721957397000001</c:v>
                </c:pt>
                <c:pt idx="133">
                  <c:v>-0.25569546509000002</c:v>
                </c:pt>
                <c:pt idx="134">
                  <c:v>-0.25569546509000002</c:v>
                </c:pt>
                <c:pt idx="135">
                  <c:v>-0.24403256226</c:v>
                </c:pt>
                <c:pt idx="136">
                  <c:v>-0.31988504027999998</c:v>
                </c:pt>
                <c:pt idx="137">
                  <c:v>-0.31988504027999998</c:v>
                </c:pt>
                <c:pt idx="138">
                  <c:v>-0.36836740111999999</c:v>
                </c:pt>
                <c:pt idx="139">
                  <c:v>-0.36620382690000003</c:v>
                </c:pt>
                <c:pt idx="140">
                  <c:v>-0.36620382690000003</c:v>
                </c:pt>
                <c:pt idx="141">
                  <c:v>-0.35999887084999999</c:v>
                </c:pt>
                <c:pt idx="142">
                  <c:v>-0.26993112183000001</c:v>
                </c:pt>
                <c:pt idx="143">
                  <c:v>-0.27098132324000002</c:v>
                </c:pt>
                <c:pt idx="144">
                  <c:v>-0.27098132324000002</c:v>
                </c:pt>
                <c:pt idx="145">
                  <c:v>-0.1744821167</c:v>
                </c:pt>
                <c:pt idx="146">
                  <c:v>-0.19626895142</c:v>
                </c:pt>
                <c:pt idx="147">
                  <c:v>-0.19626895142</c:v>
                </c:pt>
                <c:pt idx="148">
                  <c:v>-1.7621318819999999E-2</c:v>
                </c:pt>
                <c:pt idx="149">
                  <c:v>-4.6770088200000004E-2</c:v>
                </c:pt>
                <c:pt idx="150">
                  <c:v>-4.6770088200000004E-2</c:v>
                </c:pt>
                <c:pt idx="151">
                  <c:v>7.76722717E-3</c:v>
                </c:pt>
                <c:pt idx="152">
                  <c:v>-0.12925016784999999</c:v>
                </c:pt>
                <c:pt idx="153">
                  <c:v>-0.11340698242000001</c:v>
                </c:pt>
                <c:pt idx="154">
                  <c:v>-0.11340698242000001</c:v>
                </c:pt>
                <c:pt idx="155">
                  <c:v>-0.10769565582</c:v>
                </c:pt>
                <c:pt idx="156">
                  <c:v>-0.2238165741</c:v>
                </c:pt>
                <c:pt idx="157">
                  <c:v>-0.21241140747000001</c:v>
                </c:pt>
                <c:pt idx="158">
                  <c:v>-0.18894454956000001</c:v>
                </c:pt>
                <c:pt idx="159">
                  <c:v>-0.16381904602</c:v>
                </c:pt>
                <c:pt idx="160">
                  <c:v>-0.16381904602</c:v>
                </c:pt>
                <c:pt idx="161">
                  <c:v>-0.10956791687</c:v>
                </c:pt>
                <c:pt idx="162">
                  <c:v>-0.20737954712000001</c:v>
                </c:pt>
                <c:pt idx="163">
                  <c:v>-0.25402575684000001</c:v>
                </c:pt>
                <c:pt idx="164">
                  <c:v>-0.25402575684000001</c:v>
                </c:pt>
                <c:pt idx="165">
                  <c:v>-1.5971926689999999E-2</c:v>
                </c:pt>
                <c:pt idx="166">
                  <c:v>-4.2958942409999999E-2</c:v>
                </c:pt>
                <c:pt idx="167">
                  <c:v>-4.2958942409999999E-2</c:v>
                </c:pt>
                <c:pt idx="168">
                  <c:v>-0.17874902344000002</c:v>
                </c:pt>
                <c:pt idx="169">
                  <c:v>-0.18379573059000001</c:v>
                </c:pt>
                <c:pt idx="170">
                  <c:v>-0.11000691223</c:v>
                </c:pt>
                <c:pt idx="171">
                  <c:v>-0.11000691223</c:v>
                </c:pt>
                <c:pt idx="172">
                  <c:v>-0.19994538879000001</c:v>
                </c:pt>
                <c:pt idx="173">
                  <c:v>-0.28082437134000005</c:v>
                </c:pt>
                <c:pt idx="174">
                  <c:v>-0.19082933044</c:v>
                </c:pt>
                <c:pt idx="175">
                  <c:v>-0.19082933044</c:v>
                </c:pt>
                <c:pt idx="176">
                  <c:v>-0.10203471374999999</c:v>
                </c:pt>
                <c:pt idx="177">
                  <c:v>-0.10203471374999999</c:v>
                </c:pt>
                <c:pt idx="178">
                  <c:v>-0.25473620604999997</c:v>
                </c:pt>
                <c:pt idx="179">
                  <c:v>-0.20132492064999999</c:v>
                </c:pt>
                <c:pt idx="180">
                  <c:v>-5.9939659120000002E-2</c:v>
                </c:pt>
                <c:pt idx="181">
                  <c:v>-5.9939659120000002E-2</c:v>
                </c:pt>
                <c:pt idx="182">
                  <c:v>8.6243148800000002E-2</c:v>
                </c:pt>
                <c:pt idx="183">
                  <c:v>4.4479206090000001E-2</c:v>
                </c:pt>
                <c:pt idx="184">
                  <c:v>-2.7775360110000001E-2</c:v>
                </c:pt>
                <c:pt idx="185">
                  <c:v>-0.15846467589999999</c:v>
                </c:pt>
                <c:pt idx="186">
                  <c:v>-0.14535787963999999</c:v>
                </c:pt>
                <c:pt idx="187">
                  <c:v>-0.14535787963999999</c:v>
                </c:pt>
                <c:pt idx="188">
                  <c:v>-5.1414817809999999E-2</c:v>
                </c:pt>
                <c:pt idx="189">
                  <c:v>8.7948226929999998E-2</c:v>
                </c:pt>
                <c:pt idx="190">
                  <c:v>3.1947824480000005E-2</c:v>
                </c:pt>
                <c:pt idx="191">
                  <c:v>3.1947824480000005E-2</c:v>
                </c:pt>
                <c:pt idx="192">
                  <c:v>-0.12272059631</c:v>
                </c:pt>
                <c:pt idx="193">
                  <c:v>-0.13426406860000001</c:v>
                </c:pt>
                <c:pt idx="194">
                  <c:v>-0.13426406860000001</c:v>
                </c:pt>
                <c:pt idx="195">
                  <c:v>-0.12629781341999999</c:v>
                </c:pt>
                <c:pt idx="196">
                  <c:v>-0.1244358902</c:v>
                </c:pt>
                <c:pt idx="197">
                  <c:v>-0.1244358902</c:v>
                </c:pt>
                <c:pt idx="198">
                  <c:v>-8.2302932740000001E-2</c:v>
                </c:pt>
                <c:pt idx="199">
                  <c:v>-7.732376098999999E-2</c:v>
                </c:pt>
                <c:pt idx="200">
                  <c:v>-6.3583618159999994E-2</c:v>
                </c:pt>
                <c:pt idx="201">
                  <c:v>-6.3583618159999994E-2</c:v>
                </c:pt>
                <c:pt idx="202">
                  <c:v>-0.11578967285</c:v>
                </c:pt>
                <c:pt idx="203">
                  <c:v>8.7737533569999998E-2</c:v>
                </c:pt>
                <c:pt idx="204">
                  <c:v>8.7737533569999998E-2</c:v>
                </c:pt>
                <c:pt idx="205">
                  <c:v>0.25745239257999997</c:v>
                </c:pt>
                <c:pt idx="206">
                  <c:v>0.22709390259000001</c:v>
                </c:pt>
                <c:pt idx="207">
                  <c:v>0.22709390259000001</c:v>
                </c:pt>
                <c:pt idx="208">
                  <c:v>-2.6716268540000001E-2</c:v>
                </c:pt>
                <c:pt idx="209">
                  <c:v>-2.9809997559999999E-2</c:v>
                </c:pt>
                <c:pt idx="210">
                  <c:v>4.8977863309999994E-2</c:v>
                </c:pt>
                <c:pt idx="211">
                  <c:v>-0.10369216156</c:v>
                </c:pt>
                <c:pt idx="212">
                  <c:v>-0.26730773926000001</c:v>
                </c:pt>
                <c:pt idx="213">
                  <c:v>-0.25256697083000001</c:v>
                </c:pt>
                <c:pt idx="214">
                  <c:v>-0.25256697083000001</c:v>
                </c:pt>
                <c:pt idx="215">
                  <c:v>-0.13714514159999999</c:v>
                </c:pt>
                <c:pt idx="216">
                  <c:v>6.0038881300000001E-3</c:v>
                </c:pt>
                <c:pt idx="217">
                  <c:v>-0.10194110107</c:v>
                </c:pt>
                <c:pt idx="218">
                  <c:v>-0.10194110107</c:v>
                </c:pt>
                <c:pt idx="219">
                  <c:v>-9.505773926000001E-2</c:v>
                </c:pt>
                <c:pt idx="220">
                  <c:v>-0.34809844971000004</c:v>
                </c:pt>
                <c:pt idx="221">
                  <c:v>-0.51417596436000002</c:v>
                </c:pt>
                <c:pt idx="222">
                  <c:v>-0.11743652344</c:v>
                </c:pt>
                <c:pt idx="223">
                  <c:v>0.15650192261000001</c:v>
                </c:pt>
                <c:pt idx="224">
                  <c:v>0.15650192261000001</c:v>
                </c:pt>
                <c:pt idx="225">
                  <c:v>5.4508659360000003E-2</c:v>
                </c:pt>
                <c:pt idx="226">
                  <c:v>-0.18028741455</c:v>
                </c:pt>
                <c:pt idx="227">
                  <c:v>-0.32044052124</c:v>
                </c:pt>
                <c:pt idx="228">
                  <c:v>-0.32044052124</c:v>
                </c:pt>
                <c:pt idx="229">
                  <c:v>-6.2410289760000001E-2</c:v>
                </c:pt>
                <c:pt idx="230">
                  <c:v>0.37508148193000002</c:v>
                </c:pt>
                <c:pt idx="231">
                  <c:v>0.37508148193000002</c:v>
                </c:pt>
                <c:pt idx="232">
                  <c:v>0.25044325256</c:v>
                </c:pt>
                <c:pt idx="233">
                  <c:v>1.057530403E-2</c:v>
                </c:pt>
                <c:pt idx="234">
                  <c:v>1.057530403E-2</c:v>
                </c:pt>
                <c:pt idx="235">
                  <c:v>0.22897012328999999</c:v>
                </c:pt>
                <c:pt idx="236">
                  <c:v>0.27782012939</c:v>
                </c:pt>
                <c:pt idx="237">
                  <c:v>1.227684116E-2</c:v>
                </c:pt>
                <c:pt idx="238">
                  <c:v>-0.3078107605</c:v>
                </c:pt>
                <c:pt idx="239">
                  <c:v>-0.34808020019999997</c:v>
                </c:pt>
                <c:pt idx="240">
                  <c:v>0.15652734374999999</c:v>
                </c:pt>
                <c:pt idx="241">
                  <c:v>0.15652734374999999</c:v>
                </c:pt>
                <c:pt idx="242">
                  <c:v>0.32652706909000001</c:v>
                </c:pt>
                <c:pt idx="243">
                  <c:v>-0.2865519104</c:v>
                </c:pt>
                <c:pt idx="244">
                  <c:v>-0.2865519104</c:v>
                </c:pt>
                <c:pt idx="245">
                  <c:v>-0.50012460326999997</c:v>
                </c:pt>
                <c:pt idx="246">
                  <c:v>-0.11803000641</c:v>
                </c:pt>
                <c:pt idx="247">
                  <c:v>0.10291909027</c:v>
                </c:pt>
                <c:pt idx="248">
                  <c:v>6.020164871E-2</c:v>
                </c:pt>
                <c:pt idx="249">
                  <c:v>-7.6922172550000001E-2</c:v>
                </c:pt>
                <c:pt idx="250">
                  <c:v>0.12330360412999999</c:v>
                </c:pt>
                <c:pt idx="251">
                  <c:v>0.12330360412999999</c:v>
                </c:pt>
                <c:pt idx="252">
                  <c:v>0.14790631103999999</c:v>
                </c:pt>
                <c:pt idx="253">
                  <c:v>3.175633621E-2</c:v>
                </c:pt>
                <c:pt idx="254">
                  <c:v>3.175633621E-2</c:v>
                </c:pt>
                <c:pt idx="255">
                  <c:v>1.2701490400000001E-2</c:v>
                </c:pt>
                <c:pt idx="256">
                  <c:v>6.3471458440000003E-2</c:v>
                </c:pt>
                <c:pt idx="257">
                  <c:v>6.3471458440000003E-2</c:v>
                </c:pt>
                <c:pt idx="258">
                  <c:v>7.4517288199999997E-3</c:v>
                </c:pt>
                <c:pt idx="259">
                  <c:v>1.7671285629999998E-2</c:v>
                </c:pt>
                <c:pt idx="260">
                  <c:v>-8.994430539999999E-3</c:v>
                </c:pt>
                <c:pt idx="261">
                  <c:v>-8.994430539999999E-3</c:v>
                </c:pt>
                <c:pt idx="262">
                  <c:v>9.3757686600000004E-3</c:v>
                </c:pt>
                <c:pt idx="263">
                  <c:v>6.4008117680000004E-2</c:v>
                </c:pt>
                <c:pt idx="264">
                  <c:v>5.8157604220000006E-2</c:v>
                </c:pt>
                <c:pt idx="265">
                  <c:v>0.15421969603999999</c:v>
                </c:pt>
                <c:pt idx="266">
                  <c:v>0.13000267029000001</c:v>
                </c:pt>
                <c:pt idx="267">
                  <c:v>0.13000267029000001</c:v>
                </c:pt>
                <c:pt idx="268">
                  <c:v>0.11850234222</c:v>
                </c:pt>
                <c:pt idx="269">
                  <c:v>0.12885827637</c:v>
                </c:pt>
                <c:pt idx="270">
                  <c:v>0.16774227905</c:v>
                </c:pt>
                <c:pt idx="271">
                  <c:v>0.16774227905</c:v>
                </c:pt>
                <c:pt idx="272">
                  <c:v>7.2667442320000011E-2</c:v>
                </c:pt>
                <c:pt idx="273">
                  <c:v>3.3095642089999995E-2</c:v>
                </c:pt>
                <c:pt idx="274">
                  <c:v>-6.3012299499999999E-3</c:v>
                </c:pt>
                <c:pt idx="275">
                  <c:v>-4.6525016780000004E-2</c:v>
                </c:pt>
                <c:pt idx="276">
                  <c:v>4.8557384489999994E-2</c:v>
                </c:pt>
                <c:pt idx="277">
                  <c:v>0.20697998046999999</c:v>
                </c:pt>
                <c:pt idx="278">
                  <c:v>0.20697998046999999</c:v>
                </c:pt>
                <c:pt idx="279">
                  <c:v>0.23700790405</c:v>
                </c:pt>
                <c:pt idx="280">
                  <c:v>0.23642448425000001</c:v>
                </c:pt>
                <c:pt idx="281">
                  <c:v>0.23642448425000001</c:v>
                </c:pt>
                <c:pt idx="282">
                  <c:v>0.11766074371</c:v>
                </c:pt>
                <c:pt idx="283">
                  <c:v>0.13776948547000001</c:v>
                </c:pt>
                <c:pt idx="284">
                  <c:v>0.13467285156</c:v>
                </c:pt>
                <c:pt idx="285">
                  <c:v>0.15142590332</c:v>
                </c:pt>
                <c:pt idx="286">
                  <c:v>0.11712026215</c:v>
                </c:pt>
                <c:pt idx="287">
                  <c:v>3.5991386409999999E-2</c:v>
                </c:pt>
                <c:pt idx="288">
                  <c:v>3.5991386409999999E-2</c:v>
                </c:pt>
                <c:pt idx="289">
                  <c:v>-1.5642847059999999E-2</c:v>
                </c:pt>
                <c:pt idx="290">
                  <c:v>9.772052765E-2</c:v>
                </c:pt>
                <c:pt idx="291">
                  <c:v>9.772052765E-2</c:v>
                </c:pt>
                <c:pt idx="292">
                  <c:v>0.10587833405000001</c:v>
                </c:pt>
                <c:pt idx="293">
                  <c:v>0.14048310852000001</c:v>
                </c:pt>
                <c:pt idx="294">
                  <c:v>0.14048310852000001</c:v>
                </c:pt>
                <c:pt idx="295">
                  <c:v>0.13367453002999999</c:v>
                </c:pt>
                <c:pt idx="296">
                  <c:v>0.14801071167000002</c:v>
                </c:pt>
                <c:pt idx="297">
                  <c:v>0.14356130981000001</c:v>
                </c:pt>
                <c:pt idx="298">
                  <c:v>0.14356130981000001</c:v>
                </c:pt>
                <c:pt idx="299">
                  <c:v>8.605940246999999E-2</c:v>
                </c:pt>
                <c:pt idx="300">
                  <c:v>0.10803708648999999</c:v>
                </c:pt>
                <c:pt idx="301">
                  <c:v>4.2841178890000005E-2</c:v>
                </c:pt>
                <c:pt idx="302">
                  <c:v>0.11619754791</c:v>
                </c:pt>
                <c:pt idx="303">
                  <c:v>0.12837649536000001</c:v>
                </c:pt>
                <c:pt idx="304">
                  <c:v>0.12837649536000001</c:v>
                </c:pt>
                <c:pt idx="305">
                  <c:v>0.11361728668000001</c:v>
                </c:pt>
                <c:pt idx="306">
                  <c:v>0.15301516724</c:v>
                </c:pt>
                <c:pt idx="307">
                  <c:v>0.15610360718000002</c:v>
                </c:pt>
                <c:pt idx="308">
                  <c:v>0.15610360718000002</c:v>
                </c:pt>
                <c:pt idx="309">
                  <c:v>0.19541009521</c:v>
                </c:pt>
                <c:pt idx="310">
                  <c:v>0.15781750488000001</c:v>
                </c:pt>
                <c:pt idx="311">
                  <c:v>0.15781750488000001</c:v>
                </c:pt>
                <c:pt idx="312">
                  <c:v>0.14825924683</c:v>
                </c:pt>
                <c:pt idx="313">
                  <c:v>7.7693862919999995E-2</c:v>
                </c:pt>
                <c:pt idx="314">
                  <c:v>0.16034049988000001</c:v>
                </c:pt>
                <c:pt idx="315">
                  <c:v>0.16034049988000001</c:v>
                </c:pt>
                <c:pt idx="316">
                  <c:v>0.15912225342</c:v>
                </c:pt>
                <c:pt idx="317">
                  <c:v>8.3442939760000001E-2</c:v>
                </c:pt>
                <c:pt idx="318">
                  <c:v>8.3442939760000001E-2</c:v>
                </c:pt>
                <c:pt idx="319">
                  <c:v>1.378453827E-2</c:v>
                </c:pt>
                <c:pt idx="320">
                  <c:v>5.3509082790000002E-2</c:v>
                </c:pt>
                <c:pt idx="321">
                  <c:v>5.3509082790000002E-2</c:v>
                </c:pt>
                <c:pt idx="322">
                  <c:v>5.3936065669999998E-2</c:v>
                </c:pt>
                <c:pt idx="323">
                  <c:v>3.0406549450000001E-2</c:v>
                </c:pt>
                <c:pt idx="324">
                  <c:v>6.8751319890000009E-2</c:v>
                </c:pt>
                <c:pt idx="325">
                  <c:v>6.8751319890000009E-2</c:v>
                </c:pt>
                <c:pt idx="326">
                  <c:v>0.23839477539000001</c:v>
                </c:pt>
                <c:pt idx="327">
                  <c:v>0.30064862061000003</c:v>
                </c:pt>
                <c:pt idx="328">
                  <c:v>0.33350177001999998</c:v>
                </c:pt>
                <c:pt idx="329">
                  <c:v>0.34632275391</c:v>
                </c:pt>
                <c:pt idx="330">
                  <c:v>0.34171063231999999</c:v>
                </c:pt>
                <c:pt idx="331">
                  <c:v>0.34171063231999999</c:v>
                </c:pt>
                <c:pt idx="332">
                  <c:v>0.26964691162000004</c:v>
                </c:pt>
                <c:pt idx="333">
                  <c:v>0.19799392700000001</c:v>
                </c:pt>
                <c:pt idx="334">
                  <c:v>0.19799392700000001</c:v>
                </c:pt>
                <c:pt idx="335">
                  <c:v>0.18732745361</c:v>
                </c:pt>
                <c:pt idx="336">
                  <c:v>0.16768515014999999</c:v>
                </c:pt>
                <c:pt idx="337">
                  <c:v>0.21387582396999999</c:v>
                </c:pt>
                <c:pt idx="338">
                  <c:v>0.17254765320000001</c:v>
                </c:pt>
                <c:pt idx="339">
                  <c:v>6.9117660519999999E-2</c:v>
                </c:pt>
                <c:pt idx="340">
                  <c:v>1.066806602E-2</c:v>
                </c:pt>
                <c:pt idx="341">
                  <c:v>1.066806602E-2</c:v>
                </c:pt>
                <c:pt idx="342">
                  <c:v>3.4495849610000004E-2</c:v>
                </c:pt>
                <c:pt idx="343">
                  <c:v>7.2757789609999998E-2</c:v>
                </c:pt>
                <c:pt idx="344">
                  <c:v>7.2757789609999998E-2</c:v>
                </c:pt>
                <c:pt idx="345">
                  <c:v>0.10176478577</c:v>
                </c:pt>
                <c:pt idx="346">
                  <c:v>8.5582710270000001E-2</c:v>
                </c:pt>
                <c:pt idx="347">
                  <c:v>8.5582710270000001E-2</c:v>
                </c:pt>
                <c:pt idx="348">
                  <c:v>8.4000160219999995E-2</c:v>
                </c:pt>
                <c:pt idx="349">
                  <c:v>7.976416016E-2</c:v>
                </c:pt>
                <c:pt idx="350">
                  <c:v>0.12686617278999998</c:v>
                </c:pt>
                <c:pt idx="351">
                  <c:v>0.12686617278999998</c:v>
                </c:pt>
                <c:pt idx="352">
                  <c:v>0.10740402985</c:v>
                </c:pt>
                <c:pt idx="353">
                  <c:v>0.13051469420999998</c:v>
                </c:pt>
                <c:pt idx="354">
                  <c:v>0.15483726501</c:v>
                </c:pt>
                <c:pt idx="355">
                  <c:v>0.17076748656999999</c:v>
                </c:pt>
                <c:pt idx="356">
                  <c:v>0.16016964721999999</c:v>
                </c:pt>
                <c:pt idx="357">
                  <c:v>0.16016964721999999</c:v>
                </c:pt>
                <c:pt idx="358">
                  <c:v>0.16585667419</c:v>
                </c:pt>
                <c:pt idx="359">
                  <c:v>0.24057621764999998</c:v>
                </c:pt>
                <c:pt idx="360">
                  <c:v>0.19372502136</c:v>
                </c:pt>
                <c:pt idx="361">
                  <c:v>0.19372502136</c:v>
                </c:pt>
                <c:pt idx="362">
                  <c:v>0.21738134766</c:v>
                </c:pt>
                <c:pt idx="363">
                  <c:v>0.23321487426999998</c:v>
                </c:pt>
                <c:pt idx="364">
                  <c:v>0.23321487426999998</c:v>
                </c:pt>
                <c:pt idx="365">
                  <c:v>0.16750869751</c:v>
                </c:pt>
                <c:pt idx="366">
                  <c:v>0.12251496887</c:v>
                </c:pt>
                <c:pt idx="367">
                  <c:v>0.12251496887</c:v>
                </c:pt>
                <c:pt idx="368">
                  <c:v>0.11471714783</c:v>
                </c:pt>
                <c:pt idx="369">
                  <c:v>0.10774285888999999</c:v>
                </c:pt>
                <c:pt idx="370">
                  <c:v>0.18136953735</c:v>
                </c:pt>
                <c:pt idx="371">
                  <c:v>0.18136953735</c:v>
                </c:pt>
                <c:pt idx="372">
                  <c:v>0.10143953705</c:v>
                </c:pt>
                <c:pt idx="373">
                  <c:v>0.13177893065999999</c:v>
                </c:pt>
                <c:pt idx="374">
                  <c:v>0.13177893065999999</c:v>
                </c:pt>
                <c:pt idx="375">
                  <c:v>0.13550733948000002</c:v>
                </c:pt>
                <c:pt idx="376">
                  <c:v>8.8188819890000006E-2</c:v>
                </c:pt>
                <c:pt idx="377">
                  <c:v>8.8188819890000006E-2</c:v>
                </c:pt>
                <c:pt idx="378">
                  <c:v>0.10784153748</c:v>
                </c:pt>
                <c:pt idx="379">
                  <c:v>0.16293009949000001</c:v>
                </c:pt>
                <c:pt idx="380">
                  <c:v>0.12551747894000001</c:v>
                </c:pt>
                <c:pt idx="381">
                  <c:v>0.15114002991</c:v>
                </c:pt>
                <c:pt idx="382">
                  <c:v>5.4838447569999997E-2</c:v>
                </c:pt>
                <c:pt idx="383">
                  <c:v>7.5545570369999995E-2</c:v>
                </c:pt>
                <c:pt idx="384">
                  <c:v>7.5545570369999995E-2</c:v>
                </c:pt>
                <c:pt idx="385">
                  <c:v>0.14949234009000001</c:v>
                </c:pt>
                <c:pt idx="386">
                  <c:v>0.18609710693000001</c:v>
                </c:pt>
                <c:pt idx="387">
                  <c:v>7.9962600709999998E-2</c:v>
                </c:pt>
                <c:pt idx="388">
                  <c:v>7.9962600709999998E-2</c:v>
                </c:pt>
                <c:pt idx="389">
                  <c:v>0.13686897278000001</c:v>
                </c:pt>
                <c:pt idx="390">
                  <c:v>0.17524531554999997</c:v>
                </c:pt>
                <c:pt idx="391">
                  <c:v>0.16218510437</c:v>
                </c:pt>
                <c:pt idx="392">
                  <c:v>0.18096713256999999</c:v>
                </c:pt>
                <c:pt idx="393">
                  <c:v>0.19953390502999999</c:v>
                </c:pt>
                <c:pt idx="394">
                  <c:v>0.19953390502999999</c:v>
                </c:pt>
                <c:pt idx="395">
                  <c:v>0.17826777649</c:v>
                </c:pt>
                <c:pt idx="396">
                  <c:v>0.14577983092999999</c:v>
                </c:pt>
                <c:pt idx="397">
                  <c:v>0.18708207702999999</c:v>
                </c:pt>
                <c:pt idx="398">
                  <c:v>0.18708207702999999</c:v>
                </c:pt>
                <c:pt idx="399">
                  <c:v>0.17451985167999998</c:v>
                </c:pt>
                <c:pt idx="400">
                  <c:v>0.17451985167999998</c:v>
                </c:pt>
                <c:pt idx="401">
                  <c:v>0.17374867248999998</c:v>
                </c:pt>
                <c:pt idx="402">
                  <c:v>0.16760989380000002</c:v>
                </c:pt>
                <c:pt idx="403">
                  <c:v>0.20128775024000001</c:v>
                </c:pt>
                <c:pt idx="404">
                  <c:v>0.20128775024000001</c:v>
                </c:pt>
                <c:pt idx="405">
                  <c:v>0.26142620849999998</c:v>
                </c:pt>
                <c:pt idx="406">
                  <c:v>0.26330603026999999</c:v>
                </c:pt>
                <c:pt idx="407">
                  <c:v>0.22118876647999999</c:v>
                </c:pt>
                <c:pt idx="408">
                  <c:v>0.22118876647999999</c:v>
                </c:pt>
                <c:pt idx="409">
                  <c:v>0.11561720276</c:v>
                </c:pt>
                <c:pt idx="410">
                  <c:v>0.10745505524</c:v>
                </c:pt>
                <c:pt idx="411">
                  <c:v>0.10745505524</c:v>
                </c:pt>
                <c:pt idx="412">
                  <c:v>4.6181457520000004E-2</c:v>
                </c:pt>
                <c:pt idx="413">
                  <c:v>4.1838203429999998E-2</c:v>
                </c:pt>
                <c:pt idx="414">
                  <c:v>4.1838203429999998E-2</c:v>
                </c:pt>
                <c:pt idx="415">
                  <c:v>9.0915451049999998E-2</c:v>
                </c:pt>
                <c:pt idx="416">
                  <c:v>0.14025009155000001</c:v>
                </c:pt>
                <c:pt idx="417">
                  <c:v>0.11876206206999999</c:v>
                </c:pt>
                <c:pt idx="418">
                  <c:v>0.14317799377000001</c:v>
                </c:pt>
                <c:pt idx="419">
                  <c:v>0.33054931641000002</c:v>
                </c:pt>
                <c:pt idx="420">
                  <c:v>0.60168890381000006</c:v>
                </c:pt>
                <c:pt idx="421">
                  <c:v>0.60168890381000006</c:v>
                </c:pt>
                <c:pt idx="422">
                  <c:v>0.74854388428000007</c:v>
                </c:pt>
                <c:pt idx="423">
                  <c:v>0.80599353026999998</c:v>
                </c:pt>
                <c:pt idx="424">
                  <c:v>0.83715606688999999</c:v>
                </c:pt>
                <c:pt idx="425">
                  <c:v>0.83715606688999999</c:v>
                </c:pt>
                <c:pt idx="426">
                  <c:v>1.0109229736300001</c:v>
                </c:pt>
                <c:pt idx="427">
                  <c:v>1.0109229736300001</c:v>
                </c:pt>
                <c:pt idx="428">
                  <c:v>1.22079089355</c:v>
                </c:pt>
                <c:pt idx="429">
                  <c:v>1.42612194824</c:v>
                </c:pt>
                <c:pt idx="430">
                  <c:v>1.7502554931600001</c:v>
                </c:pt>
                <c:pt idx="431">
                  <c:v>1.7502554931600001</c:v>
                </c:pt>
                <c:pt idx="432">
                  <c:v>2.01843615723</c:v>
                </c:pt>
                <c:pt idx="433">
                  <c:v>2.38847387695</c:v>
                </c:pt>
                <c:pt idx="434">
                  <c:v>2.38847387695</c:v>
                </c:pt>
                <c:pt idx="435">
                  <c:v>2.9223195800799999</c:v>
                </c:pt>
                <c:pt idx="436">
                  <c:v>3.96251611328</c:v>
                </c:pt>
                <c:pt idx="437">
                  <c:v>3.96251611328</c:v>
                </c:pt>
                <c:pt idx="438">
                  <c:v>4.3718530273400003</c:v>
                </c:pt>
                <c:pt idx="439">
                  <c:v>4.60263427734</c:v>
                </c:pt>
                <c:pt idx="440">
                  <c:v>4.8789780273400005</c:v>
                </c:pt>
                <c:pt idx="441">
                  <c:v>4.8789780273400005</c:v>
                </c:pt>
                <c:pt idx="442">
                  <c:v>5.0319155273399998</c:v>
                </c:pt>
                <c:pt idx="443">
                  <c:v>5.2697265624999998</c:v>
                </c:pt>
                <c:pt idx="444">
                  <c:v>5.2697265624999998</c:v>
                </c:pt>
                <c:pt idx="445">
                  <c:v>6.2599321289100001</c:v>
                </c:pt>
                <c:pt idx="446">
                  <c:v>6.5909233398399998</c:v>
                </c:pt>
                <c:pt idx="447">
                  <c:v>6.5909233398399998</c:v>
                </c:pt>
                <c:pt idx="448">
                  <c:v>7.0355288085900005</c:v>
                </c:pt>
                <c:pt idx="449">
                  <c:v>7.3349912109400002</c:v>
                </c:pt>
                <c:pt idx="450">
                  <c:v>7.3349912109400002</c:v>
                </c:pt>
                <c:pt idx="451">
                  <c:v>7.6952084960900002</c:v>
                </c:pt>
                <c:pt idx="452">
                  <c:v>7.9345415039100002</c:v>
                </c:pt>
                <c:pt idx="453">
                  <c:v>8.1817568359399999</c:v>
                </c:pt>
                <c:pt idx="454">
                  <c:v>8.5668818359399985</c:v>
                </c:pt>
                <c:pt idx="455">
                  <c:v>8.9808164062499998</c:v>
                </c:pt>
                <c:pt idx="456">
                  <c:v>9.1984091796899996</c:v>
                </c:pt>
                <c:pt idx="457">
                  <c:v>9.1984091796899996</c:v>
                </c:pt>
                <c:pt idx="458">
                  <c:v>9.4415761718799995</c:v>
                </c:pt>
                <c:pt idx="459">
                  <c:v>9.7657158203100014</c:v>
                </c:pt>
                <c:pt idx="460">
                  <c:v>9.7657158203100014</c:v>
                </c:pt>
                <c:pt idx="461">
                  <c:v>10.006948242189999</c:v>
                </c:pt>
                <c:pt idx="462">
                  <c:v>10.218020507810001</c:v>
                </c:pt>
                <c:pt idx="463">
                  <c:v>10.545093749999999</c:v>
                </c:pt>
                <c:pt idx="464">
                  <c:v>10.860998046880001</c:v>
                </c:pt>
                <c:pt idx="465">
                  <c:v>11.031859375</c:v>
                </c:pt>
                <c:pt idx="466">
                  <c:v>11.031859375</c:v>
                </c:pt>
                <c:pt idx="467">
                  <c:v>11.15265429688</c:v>
                </c:pt>
                <c:pt idx="468">
                  <c:v>11.155712890630001</c:v>
                </c:pt>
                <c:pt idx="469">
                  <c:v>11.374590820310001</c:v>
                </c:pt>
                <c:pt idx="470">
                  <c:v>11.374590820310001</c:v>
                </c:pt>
                <c:pt idx="471">
                  <c:v>11.71736914063</c:v>
                </c:pt>
                <c:pt idx="472">
                  <c:v>11.71736914063</c:v>
                </c:pt>
                <c:pt idx="473">
                  <c:v>11.775705078130001</c:v>
                </c:pt>
                <c:pt idx="474">
                  <c:v>12.120050781250001</c:v>
                </c:pt>
                <c:pt idx="475">
                  <c:v>12.10954785156</c:v>
                </c:pt>
                <c:pt idx="476">
                  <c:v>12.10954785156</c:v>
                </c:pt>
                <c:pt idx="477">
                  <c:v>12.08550585938</c:v>
                </c:pt>
                <c:pt idx="478">
                  <c:v>12.237975585939999</c:v>
                </c:pt>
                <c:pt idx="479">
                  <c:v>12.185219726560002</c:v>
                </c:pt>
                <c:pt idx="480">
                  <c:v>12.40018945313</c:v>
                </c:pt>
                <c:pt idx="481">
                  <c:v>12.387009765630001</c:v>
                </c:pt>
                <c:pt idx="482">
                  <c:v>12.387009765630001</c:v>
                </c:pt>
                <c:pt idx="483">
                  <c:v>12.56136425781</c:v>
                </c:pt>
                <c:pt idx="484">
                  <c:v>12.649450195310001</c:v>
                </c:pt>
                <c:pt idx="485">
                  <c:v>12.77399316406</c:v>
                </c:pt>
                <c:pt idx="486">
                  <c:v>12.77399316406</c:v>
                </c:pt>
                <c:pt idx="487">
                  <c:v>12.8384375</c:v>
                </c:pt>
                <c:pt idx="488">
                  <c:v>12.846238281250001</c:v>
                </c:pt>
                <c:pt idx="489">
                  <c:v>12.854740234380001</c:v>
                </c:pt>
                <c:pt idx="490">
                  <c:v>12.881308593749999</c:v>
                </c:pt>
                <c:pt idx="491">
                  <c:v>12.90210058594</c:v>
                </c:pt>
                <c:pt idx="492">
                  <c:v>12.86829492188</c:v>
                </c:pt>
                <c:pt idx="493">
                  <c:v>12.86829492188</c:v>
                </c:pt>
                <c:pt idx="494">
                  <c:v>12.91902148438</c:v>
                </c:pt>
                <c:pt idx="495">
                  <c:v>12.867987304689999</c:v>
                </c:pt>
                <c:pt idx="496">
                  <c:v>12.867987304689999</c:v>
                </c:pt>
                <c:pt idx="497">
                  <c:v>12.888937500000001</c:v>
                </c:pt>
                <c:pt idx="498">
                  <c:v>13.084552734380001</c:v>
                </c:pt>
                <c:pt idx="499">
                  <c:v>13.084552734380001</c:v>
                </c:pt>
                <c:pt idx="500">
                  <c:v>13.25397460938</c:v>
                </c:pt>
                <c:pt idx="501">
                  <c:v>13.17405273438</c:v>
                </c:pt>
                <c:pt idx="502">
                  <c:v>13.17405273438</c:v>
                </c:pt>
                <c:pt idx="503">
                  <c:v>13.157</c:v>
                </c:pt>
                <c:pt idx="504">
                  <c:v>13.209854492189999</c:v>
                </c:pt>
                <c:pt idx="505">
                  <c:v>13.472859375000001</c:v>
                </c:pt>
                <c:pt idx="506">
                  <c:v>13.472859375000001</c:v>
                </c:pt>
                <c:pt idx="507">
                  <c:v>13.48225488281</c:v>
                </c:pt>
                <c:pt idx="508">
                  <c:v>13.51202929688</c:v>
                </c:pt>
                <c:pt idx="509">
                  <c:v>13.51202929688</c:v>
                </c:pt>
                <c:pt idx="510">
                  <c:v>13.63896582031</c:v>
                </c:pt>
                <c:pt idx="511">
                  <c:v>13.58876757813</c:v>
                </c:pt>
                <c:pt idx="512">
                  <c:v>13.716015625000001</c:v>
                </c:pt>
                <c:pt idx="513">
                  <c:v>13.716015625000001</c:v>
                </c:pt>
                <c:pt idx="514">
                  <c:v>13.85165625</c:v>
                </c:pt>
                <c:pt idx="515">
                  <c:v>13.92889257813</c:v>
                </c:pt>
                <c:pt idx="516">
                  <c:v>13.967712890630001</c:v>
                </c:pt>
                <c:pt idx="517">
                  <c:v>14.00758398438</c:v>
                </c:pt>
                <c:pt idx="518">
                  <c:v>14.03222460938</c:v>
                </c:pt>
                <c:pt idx="519">
                  <c:v>14.03222460938</c:v>
                </c:pt>
                <c:pt idx="520">
                  <c:v>14.0511640625</c:v>
                </c:pt>
                <c:pt idx="521">
                  <c:v>14.11259179688</c:v>
                </c:pt>
                <c:pt idx="522">
                  <c:v>14.04708398438</c:v>
                </c:pt>
                <c:pt idx="523">
                  <c:v>14.04708398438</c:v>
                </c:pt>
                <c:pt idx="524">
                  <c:v>14.16616992188</c:v>
                </c:pt>
                <c:pt idx="525">
                  <c:v>14.55847851563</c:v>
                </c:pt>
                <c:pt idx="526">
                  <c:v>14.55847851563</c:v>
                </c:pt>
                <c:pt idx="527">
                  <c:v>14.557664062500001</c:v>
                </c:pt>
                <c:pt idx="528">
                  <c:v>14.633754882810001</c:v>
                </c:pt>
                <c:pt idx="529">
                  <c:v>14.633754882810001</c:v>
                </c:pt>
                <c:pt idx="530">
                  <c:v>14.637802734380001</c:v>
                </c:pt>
                <c:pt idx="531">
                  <c:v>14.644921875</c:v>
                </c:pt>
                <c:pt idx="532">
                  <c:v>14.921164062500001</c:v>
                </c:pt>
                <c:pt idx="533">
                  <c:v>14.921164062500001</c:v>
                </c:pt>
                <c:pt idx="534">
                  <c:v>15.003648437500001</c:v>
                </c:pt>
                <c:pt idx="535">
                  <c:v>15.003648437500001</c:v>
                </c:pt>
                <c:pt idx="536">
                  <c:v>14.990862304689999</c:v>
                </c:pt>
                <c:pt idx="537">
                  <c:v>15.008906250000001</c:v>
                </c:pt>
                <c:pt idx="538">
                  <c:v>15.08105273438</c:v>
                </c:pt>
                <c:pt idx="539">
                  <c:v>15.08105273438</c:v>
                </c:pt>
                <c:pt idx="540">
                  <c:v>15.141671875</c:v>
                </c:pt>
                <c:pt idx="541">
                  <c:v>15.25021875</c:v>
                </c:pt>
                <c:pt idx="542">
                  <c:v>15.33188574219</c:v>
                </c:pt>
                <c:pt idx="543">
                  <c:v>15.51422851563</c:v>
                </c:pt>
                <c:pt idx="544">
                  <c:v>15.456598632810001</c:v>
                </c:pt>
                <c:pt idx="545">
                  <c:v>15.456598632810001</c:v>
                </c:pt>
                <c:pt idx="546">
                  <c:v>15.622744140630001</c:v>
                </c:pt>
                <c:pt idx="547">
                  <c:v>15.70070117188</c:v>
                </c:pt>
                <c:pt idx="548">
                  <c:v>15.79177929688</c:v>
                </c:pt>
                <c:pt idx="549">
                  <c:v>15.79177929688</c:v>
                </c:pt>
                <c:pt idx="550">
                  <c:v>15.81682226563</c:v>
                </c:pt>
                <c:pt idx="551">
                  <c:v>15.9008359375</c:v>
                </c:pt>
                <c:pt idx="552">
                  <c:v>15.8414375</c:v>
                </c:pt>
                <c:pt idx="553">
                  <c:v>15.854835937500001</c:v>
                </c:pt>
                <c:pt idx="554">
                  <c:v>16.061403320309999</c:v>
                </c:pt>
                <c:pt idx="555">
                  <c:v>16.061403320309999</c:v>
                </c:pt>
                <c:pt idx="556">
                  <c:v>16.02547167969</c:v>
                </c:pt>
                <c:pt idx="557">
                  <c:v>15.951880859380001</c:v>
                </c:pt>
                <c:pt idx="558">
                  <c:v>16.064787109379999</c:v>
                </c:pt>
                <c:pt idx="559">
                  <c:v>16.064787109379999</c:v>
                </c:pt>
                <c:pt idx="560">
                  <c:v>16.15116601563</c:v>
                </c:pt>
                <c:pt idx="561">
                  <c:v>16.06821386719</c:v>
                </c:pt>
                <c:pt idx="562">
                  <c:v>16.06821386719</c:v>
                </c:pt>
                <c:pt idx="563">
                  <c:v>15.96441210938</c:v>
                </c:pt>
                <c:pt idx="564">
                  <c:v>15.965627929689999</c:v>
                </c:pt>
                <c:pt idx="565">
                  <c:v>15.965627929689999</c:v>
                </c:pt>
                <c:pt idx="566">
                  <c:v>15.861262695310002</c:v>
                </c:pt>
                <c:pt idx="567">
                  <c:v>15.86483789063</c:v>
                </c:pt>
                <c:pt idx="568">
                  <c:v>15.93124707031</c:v>
                </c:pt>
                <c:pt idx="569">
                  <c:v>15.826742187500001</c:v>
                </c:pt>
                <c:pt idx="570">
                  <c:v>15.62721289063</c:v>
                </c:pt>
                <c:pt idx="571">
                  <c:v>15.62721289063</c:v>
                </c:pt>
                <c:pt idx="572">
                  <c:v>15.56845507813</c:v>
                </c:pt>
                <c:pt idx="573">
                  <c:v>15.51817773438</c:v>
                </c:pt>
                <c:pt idx="574">
                  <c:v>15.58622460938</c:v>
                </c:pt>
                <c:pt idx="575">
                  <c:v>15.58622460938</c:v>
                </c:pt>
                <c:pt idx="576">
                  <c:v>15.6377734375</c:v>
                </c:pt>
                <c:pt idx="577">
                  <c:v>15.696403320310001</c:v>
                </c:pt>
                <c:pt idx="578">
                  <c:v>15.696403320310001</c:v>
                </c:pt>
                <c:pt idx="579">
                  <c:v>15.61359375</c:v>
                </c:pt>
                <c:pt idx="580">
                  <c:v>15.60953710938</c:v>
                </c:pt>
                <c:pt idx="581">
                  <c:v>15.60953710938</c:v>
                </c:pt>
                <c:pt idx="582">
                  <c:v>15.41769726563</c:v>
                </c:pt>
                <c:pt idx="583">
                  <c:v>15.64867480469</c:v>
                </c:pt>
                <c:pt idx="584">
                  <c:v>15.601385742189999</c:v>
                </c:pt>
                <c:pt idx="585">
                  <c:v>15.601385742189999</c:v>
                </c:pt>
                <c:pt idx="586">
                  <c:v>15.570143554689999</c:v>
                </c:pt>
                <c:pt idx="587">
                  <c:v>15.31115917969</c:v>
                </c:pt>
                <c:pt idx="588">
                  <c:v>15.31115917969</c:v>
                </c:pt>
                <c:pt idx="589">
                  <c:v>15.27312207031</c:v>
                </c:pt>
                <c:pt idx="590">
                  <c:v>15.306166992189999</c:v>
                </c:pt>
                <c:pt idx="591">
                  <c:v>15.306166992189999</c:v>
                </c:pt>
                <c:pt idx="592">
                  <c:v>15.2662421875</c:v>
                </c:pt>
                <c:pt idx="593">
                  <c:v>15.32526367188</c:v>
                </c:pt>
                <c:pt idx="594">
                  <c:v>15.36713476563</c:v>
                </c:pt>
                <c:pt idx="595">
                  <c:v>15.287697265630001</c:v>
                </c:pt>
                <c:pt idx="596">
                  <c:v>15.29760351563</c:v>
                </c:pt>
                <c:pt idx="597">
                  <c:v>15.175923828130001</c:v>
                </c:pt>
                <c:pt idx="598">
                  <c:v>15.175923828130001</c:v>
                </c:pt>
                <c:pt idx="599">
                  <c:v>14.999956054689999</c:v>
                </c:pt>
                <c:pt idx="600">
                  <c:v>14.86714257813</c:v>
                </c:pt>
                <c:pt idx="601">
                  <c:v>14.86714257813</c:v>
                </c:pt>
                <c:pt idx="602">
                  <c:v>14.731029296880001</c:v>
                </c:pt>
                <c:pt idx="603">
                  <c:v>14.734482421880001</c:v>
                </c:pt>
                <c:pt idx="604">
                  <c:v>14.734482421880001</c:v>
                </c:pt>
                <c:pt idx="605">
                  <c:v>14.627435546880001</c:v>
                </c:pt>
                <c:pt idx="606">
                  <c:v>14.666390625</c:v>
                </c:pt>
                <c:pt idx="607">
                  <c:v>14.666390625</c:v>
                </c:pt>
                <c:pt idx="608">
                  <c:v>14.56686523438</c:v>
                </c:pt>
                <c:pt idx="609">
                  <c:v>14.77647070313</c:v>
                </c:pt>
                <c:pt idx="610">
                  <c:v>14.579705078130001</c:v>
                </c:pt>
                <c:pt idx="611">
                  <c:v>14.579705078130001</c:v>
                </c:pt>
                <c:pt idx="612">
                  <c:v>14.621664062500001</c:v>
                </c:pt>
                <c:pt idx="613">
                  <c:v>14.621664062500001</c:v>
                </c:pt>
                <c:pt idx="614">
                  <c:v>14.70438476563</c:v>
                </c:pt>
                <c:pt idx="615">
                  <c:v>14.80123242188</c:v>
                </c:pt>
                <c:pt idx="616">
                  <c:v>14.76974023438</c:v>
                </c:pt>
                <c:pt idx="617">
                  <c:v>14.76974023438</c:v>
                </c:pt>
                <c:pt idx="618">
                  <c:v>14.7671953125</c:v>
                </c:pt>
                <c:pt idx="619">
                  <c:v>14.76358398438</c:v>
                </c:pt>
                <c:pt idx="620">
                  <c:v>14.674048828130001</c:v>
                </c:pt>
                <c:pt idx="621">
                  <c:v>14.499390625</c:v>
                </c:pt>
                <c:pt idx="622">
                  <c:v>14.468426757810001</c:v>
                </c:pt>
                <c:pt idx="623">
                  <c:v>14.468426757810001</c:v>
                </c:pt>
                <c:pt idx="624">
                  <c:v>14.34640039063</c:v>
                </c:pt>
                <c:pt idx="625">
                  <c:v>14.331090820310001</c:v>
                </c:pt>
                <c:pt idx="626">
                  <c:v>14.298765625</c:v>
                </c:pt>
                <c:pt idx="627">
                  <c:v>14.298765625</c:v>
                </c:pt>
                <c:pt idx="628">
                  <c:v>14.377950195310001</c:v>
                </c:pt>
                <c:pt idx="629">
                  <c:v>14.239497070310001</c:v>
                </c:pt>
                <c:pt idx="630">
                  <c:v>14.35575488281</c:v>
                </c:pt>
                <c:pt idx="631">
                  <c:v>14.320942382810001</c:v>
                </c:pt>
                <c:pt idx="632">
                  <c:v>14.312232421880001</c:v>
                </c:pt>
                <c:pt idx="633">
                  <c:v>14.312232421880001</c:v>
                </c:pt>
                <c:pt idx="634">
                  <c:v>14.444362304689999</c:v>
                </c:pt>
                <c:pt idx="635">
                  <c:v>14.7025859375</c:v>
                </c:pt>
                <c:pt idx="636">
                  <c:v>14.7025859375</c:v>
                </c:pt>
                <c:pt idx="637">
                  <c:v>14.51778710938</c:v>
                </c:pt>
                <c:pt idx="638">
                  <c:v>14.476817382810001</c:v>
                </c:pt>
                <c:pt idx="639">
                  <c:v>14.476817382810001</c:v>
                </c:pt>
                <c:pt idx="640">
                  <c:v>14.446927734380001</c:v>
                </c:pt>
                <c:pt idx="641">
                  <c:v>14.304351562500001</c:v>
                </c:pt>
                <c:pt idx="642">
                  <c:v>14.31143457031</c:v>
                </c:pt>
                <c:pt idx="643">
                  <c:v>14.31143457031</c:v>
                </c:pt>
                <c:pt idx="644">
                  <c:v>14.30079199219</c:v>
                </c:pt>
                <c:pt idx="645">
                  <c:v>14.227114257810001</c:v>
                </c:pt>
                <c:pt idx="646">
                  <c:v>14.050795898439999</c:v>
                </c:pt>
                <c:pt idx="647">
                  <c:v>13.864654296880001</c:v>
                </c:pt>
                <c:pt idx="648">
                  <c:v>13.864654296880001</c:v>
                </c:pt>
                <c:pt idx="649">
                  <c:v>13.75818261719</c:v>
                </c:pt>
                <c:pt idx="650">
                  <c:v>13.621645507810001</c:v>
                </c:pt>
                <c:pt idx="651">
                  <c:v>13.621645507810001</c:v>
                </c:pt>
                <c:pt idx="652">
                  <c:v>13.405798828130001</c:v>
                </c:pt>
                <c:pt idx="653">
                  <c:v>13.39504492188</c:v>
                </c:pt>
                <c:pt idx="654">
                  <c:v>13.39504492188</c:v>
                </c:pt>
                <c:pt idx="655">
                  <c:v>13.451443359380001</c:v>
                </c:pt>
                <c:pt idx="656">
                  <c:v>13.451443359380001</c:v>
                </c:pt>
                <c:pt idx="657">
                  <c:v>13.272098632810001</c:v>
                </c:pt>
                <c:pt idx="658">
                  <c:v>13.147718749999999</c:v>
                </c:pt>
                <c:pt idx="659">
                  <c:v>13.226666992189999</c:v>
                </c:pt>
                <c:pt idx="660">
                  <c:v>13.226666992189999</c:v>
                </c:pt>
                <c:pt idx="661">
                  <c:v>13.18545800781</c:v>
                </c:pt>
                <c:pt idx="662">
                  <c:v>13.11030664063</c:v>
                </c:pt>
                <c:pt idx="663">
                  <c:v>13.11030664063</c:v>
                </c:pt>
                <c:pt idx="664">
                  <c:v>13.17128710938</c:v>
                </c:pt>
                <c:pt idx="665">
                  <c:v>13.225551757810001</c:v>
                </c:pt>
                <c:pt idx="666">
                  <c:v>13.225551757810001</c:v>
                </c:pt>
                <c:pt idx="667">
                  <c:v>13.137201171880001</c:v>
                </c:pt>
                <c:pt idx="668">
                  <c:v>13.02584082031</c:v>
                </c:pt>
                <c:pt idx="669">
                  <c:v>13.140640625</c:v>
                </c:pt>
                <c:pt idx="670">
                  <c:v>13.140640625</c:v>
                </c:pt>
                <c:pt idx="671">
                  <c:v>13.336140625000001</c:v>
                </c:pt>
                <c:pt idx="672">
                  <c:v>13.286560546880001</c:v>
                </c:pt>
                <c:pt idx="673">
                  <c:v>13.334021484380001</c:v>
                </c:pt>
                <c:pt idx="674">
                  <c:v>13.374740234380001</c:v>
                </c:pt>
                <c:pt idx="675">
                  <c:v>13.31424023438</c:v>
                </c:pt>
                <c:pt idx="676">
                  <c:v>13.31424023438</c:v>
                </c:pt>
                <c:pt idx="677">
                  <c:v>13.133189453130001</c:v>
                </c:pt>
                <c:pt idx="678">
                  <c:v>13.107479492189999</c:v>
                </c:pt>
                <c:pt idx="679">
                  <c:v>13.107479492189999</c:v>
                </c:pt>
                <c:pt idx="680">
                  <c:v>13.31264550781</c:v>
                </c:pt>
                <c:pt idx="681">
                  <c:v>13.138468749999999</c:v>
                </c:pt>
                <c:pt idx="682">
                  <c:v>12.88659765625</c:v>
                </c:pt>
                <c:pt idx="683">
                  <c:v>12.935645507810001</c:v>
                </c:pt>
                <c:pt idx="684">
                  <c:v>12.929988281250001</c:v>
                </c:pt>
                <c:pt idx="685">
                  <c:v>13.07900585938</c:v>
                </c:pt>
                <c:pt idx="686">
                  <c:v>13.07900585938</c:v>
                </c:pt>
                <c:pt idx="687">
                  <c:v>13.05526953125</c:v>
                </c:pt>
                <c:pt idx="688">
                  <c:v>13.113154296880001</c:v>
                </c:pt>
                <c:pt idx="689">
                  <c:v>13.113154296880001</c:v>
                </c:pt>
                <c:pt idx="690">
                  <c:v>13.14377050781</c:v>
                </c:pt>
                <c:pt idx="691">
                  <c:v>13.083586914060001</c:v>
                </c:pt>
                <c:pt idx="692">
                  <c:v>12.86426269531</c:v>
                </c:pt>
                <c:pt idx="693">
                  <c:v>12.96442382813</c:v>
                </c:pt>
                <c:pt idx="694">
                  <c:v>13.007056640630001</c:v>
                </c:pt>
                <c:pt idx="695">
                  <c:v>13.036633789060001</c:v>
                </c:pt>
                <c:pt idx="696">
                  <c:v>13.036633789060001</c:v>
                </c:pt>
                <c:pt idx="697">
                  <c:v>12.897638671880001</c:v>
                </c:pt>
                <c:pt idx="698">
                  <c:v>13.13483886719</c:v>
                </c:pt>
                <c:pt idx="699">
                  <c:v>13.13483886719</c:v>
                </c:pt>
                <c:pt idx="700">
                  <c:v>13.21134570313</c:v>
                </c:pt>
                <c:pt idx="701">
                  <c:v>13.110005859380001</c:v>
                </c:pt>
                <c:pt idx="702">
                  <c:v>13.068147460939999</c:v>
                </c:pt>
                <c:pt idx="703">
                  <c:v>13.18186230469</c:v>
                </c:pt>
                <c:pt idx="704">
                  <c:v>13.22056835938</c:v>
                </c:pt>
                <c:pt idx="705">
                  <c:v>13.118960937500001</c:v>
                </c:pt>
                <c:pt idx="706">
                  <c:v>13.118960937500001</c:v>
                </c:pt>
                <c:pt idx="707">
                  <c:v>13.181287109380001</c:v>
                </c:pt>
                <c:pt idx="708">
                  <c:v>13.3393359375</c:v>
                </c:pt>
                <c:pt idx="709">
                  <c:v>13.3393359375</c:v>
                </c:pt>
                <c:pt idx="710">
                  <c:v>13.470765625</c:v>
                </c:pt>
                <c:pt idx="711">
                  <c:v>13.459875</c:v>
                </c:pt>
                <c:pt idx="712">
                  <c:v>13.459875</c:v>
                </c:pt>
                <c:pt idx="713">
                  <c:v>13.58306738281</c:v>
                </c:pt>
                <c:pt idx="714">
                  <c:v>13.529309570310001</c:v>
                </c:pt>
                <c:pt idx="715">
                  <c:v>13.529309570310001</c:v>
                </c:pt>
                <c:pt idx="716">
                  <c:v>13.423198242189999</c:v>
                </c:pt>
                <c:pt idx="717">
                  <c:v>13.59328125</c:v>
                </c:pt>
                <c:pt idx="718">
                  <c:v>13.778885742189999</c:v>
                </c:pt>
                <c:pt idx="719">
                  <c:v>13.778885742189999</c:v>
                </c:pt>
                <c:pt idx="720">
                  <c:v>13.681200195310002</c:v>
                </c:pt>
                <c:pt idx="721">
                  <c:v>13.80965625</c:v>
                </c:pt>
                <c:pt idx="722">
                  <c:v>13.80965625</c:v>
                </c:pt>
                <c:pt idx="723">
                  <c:v>13.884138671880001</c:v>
                </c:pt>
                <c:pt idx="724">
                  <c:v>13.67959863281</c:v>
                </c:pt>
                <c:pt idx="725">
                  <c:v>13.67959863281</c:v>
                </c:pt>
                <c:pt idx="726">
                  <c:v>13.389145507810001</c:v>
                </c:pt>
                <c:pt idx="727">
                  <c:v>13.51404980469</c:v>
                </c:pt>
                <c:pt idx="728">
                  <c:v>13.7480390625</c:v>
                </c:pt>
                <c:pt idx="729">
                  <c:v>13.5712890625</c:v>
                </c:pt>
                <c:pt idx="730">
                  <c:v>13.40349414063</c:v>
                </c:pt>
                <c:pt idx="731">
                  <c:v>13.40349414063</c:v>
                </c:pt>
                <c:pt idx="732">
                  <c:v>13.614585937499999</c:v>
                </c:pt>
                <c:pt idx="733">
                  <c:v>13.722450195310001</c:v>
                </c:pt>
                <c:pt idx="734">
                  <c:v>13.4299765625</c:v>
                </c:pt>
                <c:pt idx="735">
                  <c:v>13.4299765625</c:v>
                </c:pt>
                <c:pt idx="736">
                  <c:v>13.403646484380001</c:v>
                </c:pt>
                <c:pt idx="737">
                  <c:v>13.37479199219</c:v>
                </c:pt>
                <c:pt idx="738">
                  <c:v>13.50118554688</c:v>
                </c:pt>
                <c:pt idx="739">
                  <c:v>13.349653320310001</c:v>
                </c:pt>
                <c:pt idx="740">
                  <c:v>13.598138671880001</c:v>
                </c:pt>
                <c:pt idx="741">
                  <c:v>13.598138671880001</c:v>
                </c:pt>
                <c:pt idx="742">
                  <c:v>13.80619335938</c:v>
                </c:pt>
                <c:pt idx="743">
                  <c:v>13.804328125</c:v>
                </c:pt>
                <c:pt idx="744">
                  <c:v>13.602708007810001</c:v>
                </c:pt>
                <c:pt idx="745">
                  <c:v>13.602708007810001</c:v>
                </c:pt>
                <c:pt idx="746">
                  <c:v>13.648776367189999</c:v>
                </c:pt>
                <c:pt idx="747">
                  <c:v>13.84017382813</c:v>
                </c:pt>
                <c:pt idx="748">
                  <c:v>13.84017382813</c:v>
                </c:pt>
                <c:pt idx="749">
                  <c:v>13.783023437500001</c:v>
                </c:pt>
                <c:pt idx="750">
                  <c:v>13.868921875</c:v>
                </c:pt>
                <c:pt idx="751">
                  <c:v>13.868921875</c:v>
                </c:pt>
                <c:pt idx="752">
                  <c:v>14.041343749999999</c:v>
                </c:pt>
                <c:pt idx="753">
                  <c:v>13.878198242189999</c:v>
                </c:pt>
                <c:pt idx="754">
                  <c:v>13.77770898438</c:v>
                </c:pt>
                <c:pt idx="755">
                  <c:v>13.77770898438</c:v>
                </c:pt>
                <c:pt idx="756">
                  <c:v>13.876091796880001</c:v>
                </c:pt>
                <c:pt idx="757">
                  <c:v>13.876091796880001</c:v>
                </c:pt>
                <c:pt idx="758">
                  <c:v>13.90377832031</c:v>
                </c:pt>
                <c:pt idx="759">
                  <c:v>13.955098632810001</c:v>
                </c:pt>
                <c:pt idx="760">
                  <c:v>13.96868261719</c:v>
                </c:pt>
                <c:pt idx="761">
                  <c:v>13.96868261719</c:v>
                </c:pt>
                <c:pt idx="762">
                  <c:v>13.886876953130001</c:v>
                </c:pt>
                <c:pt idx="763">
                  <c:v>13.828912109380001</c:v>
                </c:pt>
                <c:pt idx="764">
                  <c:v>13.84515234375</c:v>
                </c:pt>
                <c:pt idx="765">
                  <c:v>13.84515234375</c:v>
                </c:pt>
                <c:pt idx="766">
                  <c:v>13.38158789063</c:v>
                </c:pt>
                <c:pt idx="767">
                  <c:v>13.38158789063</c:v>
                </c:pt>
                <c:pt idx="768">
                  <c:v>13.43023242188</c:v>
                </c:pt>
                <c:pt idx="769">
                  <c:v>13.557265624999999</c:v>
                </c:pt>
                <c:pt idx="770">
                  <c:v>13.3763359375</c:v>
                </c:pt>
                <c:pt idx="771">
                  <c:v>13.3763359375</c:v>
                </c:pt>
                <c:pt idx="772">
                  <c:v>13.261906249999999</c:v>
                </c:pt>
                <c:pt idx="773">
                  <c:v>13.260728515630001</c:v>
                </c:pt>
                <c:pt idx="774">
                  <c:v>13.352951171880001</c:v>
                </c:pt>
                <c:pt idx="775">
                  <c:v>13.253942382810001</c:v>
                </c:pt>
                <c:pt idx="776">
                  <c:v>13.11770117188</c:v>
                </c:pt>
                <c:pt idx="777">
                  <c:v>13.196959960939999</c:v>
                </c:pt>
                <c:pt idx="778">
                  <c:v>13.196959960939999</c:v>
                </c:pt>
                <c:pt idx="779">
                  <c:v>13.26246679688</c:v>
                </c:pt>
                <c:pt idx="780">
                  <c:v>13.07980859375</c:v>
                </c:pt>
                <c:pt idx="781">
                  <c:v>13.07980859375</c:v>
                </c:pt>
                <c:pt idx="782">
                  <c:v>12.830745117189998</c:v>
                </c:pt>
                <c:pt idx="783">
                  <c:v>12.86605273438</c:v>
                </c:pt>
                <c:pt idx="784">
                  <c:v>13.10037890625</c:v>
                </c:pt>
                <c:pt idx="785">
                  <c:v>12.851108398439999</c:v>
                </c:pt>
                <c:pt idx="786">
                  <c:v>12.76197070313</c:v>
                </c:pt>
                <c:pt idx="787">
                  <c:v>12.76197070313</c:v>
                </c:pt>
                <c:pt idx="788">
                  <c:v>12.80928417969</c:v>
                </c:pt>
                <c:pt idx="789">
                  <c:v>12.95663671875</c:v>
                </c:pt>
                <c:pt idx="790">
                  <c:v>12.922100585939999</c:v>
                </c:pt>
                <c:pt idx="791">
                  <c:v>12.922100585939999</c:v>
                </c:pt>
                <c:pt idx="792">
                  <c:v>12.836505859380001</c:v>
                </c:pt>
                <c:pt idx="793">
                  <c:v>12.750943359380001</c:v>
                </c:pt>
                <c:pt idx="794">
                  <c:v>12.750943359380001</c:v>
                </c:pt>
                <c:pt idx="795">
                  <c:v>12.596619140630001</c:v>
                </c:pt>
                <c:pt idx="796">
                  <c:v>12.60937792969</c:v>
                </c:pt>
                <c:pt idx="797">
                  <c:v>12.60937792969</c:v>
                </c:pt>
                <c:pt idx="798">
                  <c:v>12.755564453130001</c:v>
                </c:pt>
                <c:pt idx="799">
                  <c:v>12.548567382810001</c:v>
                </c:pt>
                <c:pt idx="800">
                  <c:v>12.378819335939999</c:v>
                </c:pt>
                <c:pt idx="801">
                  <c:v>12.378819335939999</c:v>
                </c:pt>
                <c:pt idx="802">
                  <c:v>12.41618261719</c:v>
                </c:pt>
                <c:pt idx="803">
                  <c:v>12.352983398439999</c:v>
                </c:pt>
                <c:pt idx="804">
                  <c:v>12.352983398439999</c:v>
                </c:pt>
                <c:pt idx="805">
                  <c:v>12.191855468749999</c:v>
                </c:pt>
                <c:pt idx="806">
                  <c:v>12.19416796875</c:v>
                </c:pt>
                <c:pt idx="807">
                  <c:v>12.31383007813</c:v>
                </c:pt>
                <c:pt idx="808">
                  <c:v>12.31383007813</c:v>
                </c:pt>
                <c:pt idx="809">
                  <c:v>12.227788085939999</c:v>
                </c:pt>
                <c:pt idx="810">
                  <c:v>12.16600585938</c:v>
                </c:pt>
                <c:pt idx="811">
                  <c:v>12.154484374999999</c:v>
                </c:pt>
                <c:pt idx="812">
                  <c:v>12.11749511719</c:v>
                </c:pt>
                <c:pt idx="813">
                  <c:v>12.026115234380001</c:v>
                </c:pt>
                <c:pt idx="814">
                  <c:v>12.026115234380001</c:v>
                </c:pt>
                <c:pt idx="815">
                  <c:v>11.955545898439999</c:v>
                </c:pt>
                <c:pt idx="816">
                  <c:v>11.930716796880001</c:v>
                </c:pt>
                <c:pt idx="817">
                  <c:v>11.930716796880001</c:v>
                </c:pt>
                <c:pt idx="818">
                  <c:v>11.73281640625</c:v>
                </c:pt>
                <c:pt idx="819">
                  <c:v>11.79685742188</c:v>
                </c:pt>
                <c:pt idx="820">
                  <c:v>11.79685742188</c:v>
                </c:pt>
                <c:pt idx="821">
                  <c:v>11.75531738281</c:v>
                </c:pt>
                <c:pt idx="822">
                  <c:v>11.74756445313</c:v>
                </c:pt>
                <c:pt idx="823">
                  <c:v>11.74756445313</c:v>
                </c:pt>
                <c:pt idx="824">
                  <c:v>11.67216992188</c:v>
                </c:pt>
                <c:pt idx="825">
                  <c:v>11.70354296875</c:v>
                </c:pt>
                <c:pt idx="826">
                  <c:v>11.729958007810001</c:v>
                </c:pt>
                <c:pt idx="827">
                  <c:v>11.729958007810001</c:v>
                </c:pt>
                <c:pt idx="828">
                  <c:v>11.801426757810001</c:v>
                </c:pt>
                <c:pt idx="829">
                  <c:v>11.801426757810001</c:v>
                </c:pt>
                <c:pt idx="830">
                  <c:v>12.010978515630001</c:v>
                </c:pt>
                <c:pt idx="831">
                  <c:v>12.05528125</c:v>
                </c:pt>
                <c:pt idx="832">
                  <c:v>12.01698730469</c:v>
                </c:pt>
                <c:pt idx="833">
                  <c:v>12.01698730469</c:v>
                </c:pt>
                <c:pt idx="834">
                  <c:v>12.030701171880001</c:v>
                </c:pt>
                <c:pt idx="835">
                  <c:v>12.217637695310001</c:v>
                </c:pt>
                <c:pt idx="836">
                  <c:v>12.186360351560001</c:v>
                </c:pt>
                <c:pt idx="837">
                  <c:v>12.144894531249999</c:v>
                </c:pt>
                <c:pt idx="838">
                  <c:v>12.31252441406</c:v>
                </c:pt>
                <c:pt idx="839">
                  <c:v>12.31252441406</c:v>
                </c:pt>
                <c:pt idx="840">
                  <c:v>12.336399414060001</c:v>
                </c:pt>
                <c:pt idx="841">
                  <c:v>12.33905078125</c:v>
                </c:pt>
                <c:pt idx="842">
                  <c:v>12.349882812500001</c:v>
                </c:pt>
                <c:pt idx="843">
                  <c:v>12.349882812500001</c:v>
                </c:pt>
                <c:pt idx="844">
                  <c:v>12.438184570310002</c:v>
                </c:pt>
                <c:pt idx="845">
                  <c:v>12.457478515630001</c:v>
                </c:pt>
                <c:pt idx="846">
                  <c:v>12.457478515630001</c:v>
                </c:pt>
                <c:pt idx="847">
                  <c:v>12.16601367188</c:v>
                </c:pt>
                <c:pt idx="848">
                  <c:v>12.29551367188</c:v>
                </c:pt>
                <c:pt idx="849">
                  <c:v>12.29551367188</c:v>
                </c:pt>
                <c:pt idx="850">
                  <c:v>12.23770410156</c:v>
                </c:pt>
                <c:pt idx="851">
                  <c:v>12.104358398439999</c:v>
                </c:pt>
                <c:pt idx="852">
                  <c:v>12.160208984380001</c:v>
                </c:pt>
                <c:pt idx="853">
                  <c:v>12.160208984380001</c:v>
                </c:pt>
                <c:pt idx="854">
                  <c:v>12.309015625000001</c:v>
                </c:pt>
                <c:pt idx="855">
                  <c:v>12.133408203130001</c:v>
                </c:pt>
                <c:pt idx="856">
                  <c:v>12.03016308594</c:v>
                </c:pt>
                <c:pt idx="857">
                  <c:v>12.083561523439998</c:v>
                </c:pt>
                <c:pt idx="858">
                  <c:v>12.26044238281</c:v>
                </c:pt>
                <c:pt idx="859">
                  <c:v>12.26044238281</c:v>
                </c:pt>
                <c:pt idx="860">
                  <c:v>12.089498046880001</c:v>
                </c:pt>
                <c:pt idx="861">
                  <c:v>12.234688476560001</c:v>
                </c:pt>
                <c:pt idx="862">
                  <c:v>12.234688476560001</c:v>
                </c:pt>
                <c:pt idx="863">
                  <c:v>12.377861328130001</c:v>
                </c:pt>
                <c:pt idx="864">
                  <c:v>12.24356445313</c:v>
                </c:pt>
                <c:pt idx="865">
                  <c:v>12.24356445313</c:v>
                </c:pt>
                <c:pt idx="866">
                  <c:v>12.36081835938</c:v>
                </c:pt>
                <c:pt idx="867">
                  <c:v>12.68819726563</c:v>
                </c:pt>
                <c:pt idx="868">
                  <c:v>12.73942578125</c:v>
                </c:pt>
                <c:pt idx="869">
                  <c:v>12.73942578125</c:v>
                </c:pt>
                <c:pt idx="870">
                  <c:v>12.823015625</c:v>
                </c:pt>
                <c:pt idx="871">
                  <c:v>12.951515625000001</c:v>
                </c:pt>
                <c:pt idx="872">
                  <c:v>12.951515625000001</c:v>
                </c:pt>
                <c:pt idx="873">
                  <c:v>13.40129980469</c:v>
                </c:pt>
                <c:pt idx="874">
                  <c:v>13.603115234380001</c:v>
                </c:pt>
                <c:pt idx="875">
                  <c:v>13.603115234380001</c:v>
                </c:pt>
                <c:pt idx="876">
                  <c:v>13.89556445313</c:v>
                </c:pt>
                <c:pt idx="877">
                  <c:v>14.17561132813</c:v>
                </c:pt>
                <c:pt idx="878">
                  <c:v>14.152879882810002</c:v>
                </c:pt>
                <c:pt idx="879">
                  <c:v>14.152879882810002</c:v>
                </c:pt>
                <c:pt idx="880">
                  <c:v>14.34125195313</c:v>
                </c:pt>
                <c:pt idx="881">
                  <c:v>14.55329882813</c:v>
                </c:pt>
                <c:pt idx="882">
                  <c:v>14.65992480469</c:v>
                </c:pt>
                <c:pt idx="883">
                  <c:v>14.51129882813</c:v>
                </c:pt>
                <c:pt idx="884">
                  <c:v>14.52118554688</c:v>
                </c:pt>
                <c:pt idx="885">
                  <c:v>14.52118554688</c:v>
                </c:pt>
                <c:pt idx="886">
                  <c:v>14.58550976563</c:v>
                </c:pt>
                <c:pt idx="887">
                  <c:v>14.64029101563</c:v>
                </c:pt>
                <c:pt idx="888">
                  <c:v>14.64029101563</c:v>
                </c:pt>
                <c:pt idx="889">
                  <c:v>14.437728515630001</c:v>
                </c:pt>
                <c:pt idx="890">
                  <c:v>14.651554687499999</c:v>
                </c:pt>
                <c:pt idx="891">
                  <c:v>14.651554687499999</c:v>
                </c:pt>
                <c:pt idx="892">
                  <c:v>14.627661132810001</c:v>
                </c:pt>
                <c:pt idx="893">
                  <c:v>14.61179980469</c:v>
                </c:pt>
                <c:pt idx="894">
                  <c:v>14.80188183594</c:v>
                </c:pt>
                <c:pt idx="895">
                  <c:v>14.80188183594</c:v>
                </c:pt>
                <c:pt idx="896">
                  <c:v>14.82759082031</c:v>
                </c:pt>
                <c:pt idx="897">
                  <c:v>14.831140625</c:v>
                </c:pt>
                <c:pt idx="898">
                  <c:v>14.831140625</c:v>
                </c:pt>
                <c:pt idx="899">
                  <c:v>14.98588085938</c:v>
                </c:pt>
                <c:pt idx="900">
                  <c:v>14.856770507810001</c:v>
                </c:pt>
                <c:pt idx="901">
                  <c:v>14.856770507810001</c:v>
                </c:pt>
                <c:pt idx="902">
                  <c:v>14.8490078125</c:v>
                </c:pt>
                <c:pt idx="903">
                  <c:v>14.913504882810001</c:v>
                </c:pt>
                <c:pt idx="904">
                  <c:v>15.082662109380001</c:v>
                </c:pt>
                <c:pt idx="905">
                  <c:v>15.082662109380001</c:v>
                </c:pt>
                <c:pt idx="906">
                  <c:v>14.898126953130001</c:v>
                </c:pt>
                <c:pt idx="907">
                  <c:v>14.732556640630001</c:v>
                </c:pt>
                <c:pt idx="908">
                  <c:v>14.755604492189999</c:v>
                </c:pt>
                <c:pt idx="909">
                  <c:v>14.957513671880001</c:v>
                </c:pt>
                <c:pt idx="910">
                  <c:v>14.785390625</c:v>
                </c:pt>
                <c:pt idx="911">
                  <c:v>14.785390625</c:v>
                </c:pt>
                <c:pt idx="912">
                  <c:v>14.822801757810002</c:v>
                </c:pt>
                <c:pt idx="913">
                  <c:v>14.930041992189999</c:v>
                </c:pt>
                <c:pt idx="914">
                  <c:v>15.1071015625</c:v>
                </c:pt>
                <c:pt idx="915">
                  <c:v>15.1071015625</c:v>
                </c:pt>
                <c:pt idx="916">
                  <c:v>14.895620117189999</c:v>
                </c:pt>
                <c:pt idx="917">
                  <c:v>14.895620117189999</c:v>
                </c:pt>
                <c:pt idx="918">
                  <c:v>14.881626953130001</c:v>
                </c:pt>
                <c:pt idx="919">
                  <c:v>14.954817382810001</c:v>
                </c:pt>
                <c:pt idx="920">
                  <c:v>14.885275390630001</c:v>
                </c:pt>
                <c:pt idx="921">
                  <c:v>14.885275390630001</c:v>
                </c:pt>
                <c:pt idx="922">
                  <c:v>14.905668945310001</c:v>
                </c:pt>
                <c:pt idx="923">
                  <c:v>15.07291601563</c:v>
                </c:pt>
                <c:pt idx="924">
                  <c:v>15.04682226563</c:v>
                </c:pt>
                <c:pt idx="925">
                  <c:v>15.088775390630001</c:v>
                </c:pt>
                <c:pt idx="926">
                  <c:v>15.2392578125</c:v>
                </c:pt>
                <c:pt idx="927">
                  <c:v>15.2392578125</c:v>
                </c:pt>
                <c:pt idx="928">
                  <c:v>15.291978515630001</c:v>
                </c:pt>
                <c:pt idx="929">
                  <c:v>15.26487207031</c:v>
                </c:pt>
                <c:pt idx="930">
                  <c:v>15.153890625000001</c:v>
                </c:pt>
                <c:pt idx="931">
                  <c:v>15.153890625000001</c:v>
                </c:pt>
                <c:pt idx="932">
                  <c:v>15.21304980469</c:v>
                </c:pt>
                <c:pt idx="933">
                  <c:v>15.120278320310002</c:v>
                </c:pt>
                <c:pt idx="934">
                  <c:v>15.033501953130001</c:v>
                </c:pt>
                <c:pt idx="935">
                  <c:v>14.91842773438</c:v>
                </c:pt>
                <c:pt idx="936">
                  <c:v>15.004385742189999</c:v>
                </c:pt>
                <c:pt idx="937">
                  <c:v>15.004385742189999</c:v>
                </c:pt>
                <c:pt idx="938">
                  <c:v>14.955489257810001</c:v>
                </c:pt>
                <c:pt idx="939">
                  <c:v>14.76006738281</c:v>
                </c:pt>
                <c:pt idx="940">
                  <c:v>14.66884570313</c:v>
                </c:pt>
                <c:pt idx="941">
                  <c:v>14.66884570313</c:v>
                </c:pt>
                <c:pt idx="942">
                  <c:v>14.44283398438</c:v>
                </c:pt>
                <c:pt idx="943">
                  <c:v>14.44283398438</c:v>
                </c:pt>
                <c:pt idx="944">
                  <c:v>14.38579101563</c:v>
                </c:pt>
                <c:pt idx="945">
                  <c:v>14.329330078130001</c:v>
                </c:pt>
                <c:pt idx="946">
                  <c:v>14.18409570313</c:v>
                </c:pt>
                <c:pt idx="947">
                  <c:v>14.18409570313</c:v>
                </c:pt>
                <c:pt idx="948">
                  <c:v>14.059966796880001</c:v>
                </c:pt>
                <c:pt idx="949">
                  <c:v>13.943012695310001</c:v>
                </c:pt>
                <c:pt idx="950">
                  <c:v>13.874411132810001</c:v>
                </c:pt>
                <c:pt idx="951">
                  <c:v>13.647917968750001</c:v>
                </c:pt>
                <c:pt idx="952">
                  <c:v>13.44066113281</c:v>
                </c:pt>
                <c:pt idx="953">
                  <c:v>13.44066113281</c:v>
                </c:pt>
                <c:pt idx="954">
                  <c:v>13.482572265630001</c:v>
                </c:pt>
                <c:pt idx="955">
                  <c:v>13.431548828130001</c:v>
                </c:pt>
                <c:pt idx="956">
                  <c:v>13.248458007810001</c:v>
                </c:pt>
                <c:pt idx="957">
                  <c:v>13.248458007810001</c:v>
                </c:pt>
                <c:pt idx="958">
                  <c:v>13.127226562500001</c:v>
                </c:pt>
                <c:pt idx="959">
                  <c:v>13.064142578130001</c:v>
                </c:pt>
                <c:pt idx="960">
                  <c:v>13.064142578130001</c:v>
                </c:pt>
                <c:pt idx="961">
                  <c:v>13.03328710938</c:v>
                </c:pt>
                <c:pt idx="962">
                  <c:v>12.95107714844</c:v>
                </c:pt>
                <c:pt idx="963">
                  <c:v>12.95107714844</c:v>
                </c:pt>
                <c:pt idx="964">
                  <c:v>13.00497167969</c:v>
                </c:pt>
                <c:pt idx="965">
                  <c:v>12.86708789063</c:v>
                </c:pt>
                <c:pt idx="966">
                  <c:v>12.83835742188</c:v>
                </c:pt>
                <c:pt idx="967">
                  <c:v>12.646649414060001</c:v>
                </c:pt>
                <c:pt idx="968">
                  <c:v>12.623352539060001</c:v>
                </c:pt>
                <c:pt idx="969">
                  <c:v>12.465799804689999</c:v>
                </c:pt>
                <c:pt idx="970">
                  <c:v>12.465799804689999</c:v>
                </c:pt>
                <c:pt idx="971">
                  <c:v>12.57766113281</c:v>
                </c:pt>
                <c:pt idx="972">
                  <c:v>12.48970800781</c:v>
                </c:pt>
                <c:pt idx="973">
                  <c:v>12.53229492188</c:v>
                </c:pt>
                <c:pt idx="974">
                  <c:v>12.53229492188</c:v>
                </c:pt>
                <c:pt idx="975">
                  <c:v>12.370310546880001</c:v>
                </c:pt>
                <c:pt idx="976">
                  <c:v>12.437912109380001</c:v>
                </c:pt>
                <c:pt idx="977">
                  <c:v>12.40297558594</c:v>
                </c:pt>
                <c:pt idx="978">
                  <c:v>12.32218554688</c:v>
                </c:pt>
                <c:pt idx="979">
                  <c:v>12.26835253906</c:v>
                </c:pt>
                <c:pt idx="980">
                  <c:v>12.26835253906</c:v>
                </c:pt>
                <c:pt idx="981">
                  <c:v>12.36740429688</c:v>
                </c:pt>
                <c:pt idx="982">
                  <c:v>12.317848632810001</c:v>
                </c:pt>
                <c:pt idx="983">
                  <c:v>12.109497070310001</c:v>
                </c:pt>
                <c:pt idx="984">
                  <c:v>12.109497070310001</c:v>
                </c:pt>
                <c:pt idx="985">
                  <c:v>12.285233398439999</c:v>
                </c:pt>
                <c:pt idx="986">
                  <c:v>12.285233398439999</c:v>
                </c:pt>
                <c:pt idx="987">
                  <c:v>12.185625976560001</c:v>
                </c:pt>
                <c:pt idx="988">
                  <c:v>12.02914355469</c:v>
                </c:pt>
                <c:pt idx="989">
                  <c:v>12.107931640630001</c:v>
                </c:pt>
                <c:pt idx="990">
                  <c:v>12.107931640630001</c:v>
                </c:pt>
                <c:pt idx="991">
                  <c:v>12.221217773439999</c:v>
                </c:pt>
                <c:pt idx="992">
                  <c:v>12.079513671880001</c:v>
                </c:pt>
                <c:pt idx="993">
                  <c:v>12.079513671880001</c:v>
                </c:pt>
                <c:pt idx="994">
                  <c:v>12.20218945313</c:v>
                </c:pt>
                <c:pt idx="995">
                  <c:v>12.44744726563</c:v>
                </c:pt>
                <c:pt idx="996">
                  <c:v>12.44744726563</c:v>
                </c:pt>
                <c:pt idx="997">
                  <c:v>12.530783203130001</c:v>
                </c:pt>
                <c:pt idx="998">
                  <c:v>12.457092773439999</c:v>
                </c:pt>
                <c:pt idx="999">
                  <c:v>12.457092773439999</c:v>
                </c:pt>
                <c:pt idx="1000">
                  <c:v>12.53917382813</c:v>
                </c:pt>
                <c:pt idx="1001">
                  <c:v>12.654525390630001</c:v>
                </c:pt>
                <c:pt idx="1002">
                  <c:v>12.553564453130001</c:v>
                </c:pt>
                <c:pt idx="1003">
                  <c:v>12.51815527344</c:v>
                </c:pt>
                <c:pt idx="1004">
                  <c:v>12.64728027344</c:v>
                </c:pt>
                <c:pt idx="1005">
                  <c:v>12.6420390625</c:v>
                </c:pt>
                <c:pt idx="1006">
                  <c:v>12.6420390625</c:v>
                </c:pt>
                <c:pt idx="1007">
                  <c:v>12.455481445310001</c:v>
                </c:pt>
                <c:pt idx="1008">
                  <c:v>12.35074023438</c:v>
                </c:pt>
                <c:pt idx="1009">
                  <c:v>12.35074023438</c:v>
                </c:pt>
                <c:pt idx="1010">
                  <c:v>12.40281347656</c:v>
                </c:pt>
                <c:pt idx="1011">
                  <c:v>12.350795898439999</c:v>
                </c:pt>
                <c:pt idx="1012">
                  <c:v>12.17639648438</c:v>
                </c:pt>
                <c:pt idx="1013">
                  <c:v>12.117076171880001</c:v>
                </c:pt>
                <c:pt idx="1014">
                  <c:v>12.230403320310002</c:v>
                </c:pt>
                <c:pt idx="1015">
                  <c:v>12.162192382810002</c:v>
                </c:pt>
                <c:pt idx="1016">
                  <c:v>12.162192382810002</c:v>
                </c:pt>
                <c:pt idx="1017">
                  <c:v>12.109839843750001</c:v>
                </c:pt>
                <c:pt idx="1018">
                  <c:v>12.180049804689999</c:v>
                </c:pt>
                <c:pt idx="1019">
                  <c:v>12.180049804689999</c:v>
                </c:pt>
                <c:pt idx="1020">
                  <c:v>12.325863281249999</c:v>
                </c:pt>
                <c:pt idx="1021">
                  <c:v>12.070333984380001</c:v>
                </c:pt>
                <c:pt idx="1022">
                  <c:v>12.070333984380001</c:v>
                </c:pt>
                <c:pt idx="1023">
                  <c:v>11.958756835939999</c:v>
                </c:pt>
                <c:pt idx="1024">
                  <c:v>12.04450195313</c:v>
                </c:pt>
                <c:pt idx="1025">
                  <c:v>11.96182617188</c:v>
                </c:pt>
                <c:pt idx="1026">
                  <c:v>11.96182617188</c:v>
                </c:pt>
                <c:pt idx="1027">
                  <c:v>11.858383789060001</c:v>
                </c:pt>
                <c:pt idx="1028">
                  <c:v>11.764927734380001</c:v>
                </c:pt>
                <c:pt idx="1029">
                  <c:v>11.986881835939998</c:v>
                </c:pt>
                <c:pt idx="1030">
                  <c:v>11.986881835939998</c:v>
                </c:pt>
                <c:pt idx="1031">
                  <c:v>11.90877734375</c:v>
                </c:pt>
                <c:pt idx="1032">
                  <c:v>11.90877734375</c:v>
                </c:pt>
                <c:pt idx="1033">
                  <c:v>12.05562109375</c:v>
                </c:pt>
                <c:pt idx="1034">
                  <c:v>12.081706054689999</c:v>
                </c:pt>
                <c:pt idx="1035">
                  <c:v>12.19670996094</c:v>
                </c:pt>
                <c:pt idx="1036">
                  <c:v>12.19670996094</c:v>
                </c:pt>
                <c:pt idx="1037">
                  <c:v>12.191140624999999</c:v>
                </c:pt>
                <c:pt idx="1038">
                  <c:v>12.315625976560002</c:v>
                </c:pt>
                <c:pt idx="1039">
                  <c:v>12.271642578130001</c:v>
                </c:pt>
                <c:pt idx="1040">
                  <c:v>12.26123339844</c:v>
                </c:pt>
                <c:pt idx="1041">
                  <c:v>12.300129882810001</c:v>
                </c:pt>
                <c:pt idx="1042">
                  <c:v>12.300129882810001</c:v>
                </c:pt>
                <c:pt idx="1043">
                  <c:v>12.490149414060001</c:v>
                </c:pt>
                <c:pt idx="1044">
                  <c:v>12.35559863281</c:v>
                </c:pt>
                <c:pt idx="1045">
                  <c:v>12.25815039063</c:v>
                </c:pt>
                <c:pt idx="1046">
                  <c:v>12.25815039063</c:v>
                </c:pt>
                <c:pt idx="1047">
                  <c:v>12.28390039063</c:v>
                </c:pt>
                <c:pt idx="1048">
                  <c:v>12.382894531250001</c:v>
                </c:pt>
                <c:pt idx="1049">
                  <c:v>12.175662109380001</c:v>
                </c:pt>
                <c:pt idx="1050">
                  <c:v>12.16148632813</c:v>
                </c:pt>
                <c:pt idx="1051">
                  <c:v>12.27273828125</c:v>
                </c:pt>
                <c:pt idx="1052">
                  <c:v>12.27273828125</c:v>
                </c:pt>
                <c:pt idx="1053">
                  <c:v>12.37341992188</c:v>
                </c:pt>
                <c:pt idx="1054">
                  <c:v>12.25762109375</c:v>
                </c:pt>
                <c:pt idx="1055">
                  <c:v>12.311701171880001</c:v>
                </c:pt>
                <c:pt idx="1056">
                  <c:v>12.311701171880001</c:v>
                </c:pt>
                <c:pt idx="1057">
                  <c:v>12.360778320310001</c:v>
                </c:pt>
                <c:pt idx="1058">
                  <c:v>12.12192773438</c:v>
                </c:pt>
                <c:pt idx="1059">
                  <c:v>11.91886425781</c:v>
                </c:pt>
                <c:pt idx="1060">
                  <c:v>11.97870507813</c:v>
                </c:pt>
                <c:pt idx="1061">
                  <c:v>12.158599609380001</c:v>
                </c:pt>
                <c:pt idx="1062">
                  <c:v>12.158599609380001</c:v>
                </c:pt>
                <c:pt idx="1063">
                  <c:v>12.002599609380001</c:v>
                </c:pt>
                <c:pt idx="1064">
                  <c:v>11.651998046880001</c:v>
                </c:pt>
                <c:pt idx="1065">
                  <c:v>11.651998046880001</c:v>
                </c:pt>
                <c:pt idx="1066">
                  <c:v>11.625989257810001</c:v>
                </c:pt>
                <c:pt idx="1067">
                  <c:v>11.56793164063</c:v>
                </c:pt>
                <c:pt idx="1068">
                  <c:v>11.56793164063</c:v>
                </c:pt>
                <c:pt idx="1069">
                  <c:v>11.424176757810001</c:v>
                </c:pt>
                <c:pt idx="1070">
                  <c:v>11.507883789060001</c:v>
                </c:pt>
                <c:pt idx="1071">
                  <c:v>11.67245800781</c:v>
                </c:pt>
                <c:pt idx="1072">
                  <c:v>11.67245800781</c:v>
                </c:pt>
                <c:pt idx="1073">
                  <c:v>11.611420898439999</c:v>
                </c:pt>
                <c:pt idx="1074">
                  <c:v>11.53839648438</c:v>
                </c:pt>
                <c:pt idx="1075">
                  <c:v>11.53839648438</c:v>
                </c:pt>
                <c:pt idx="1076">
                  <c:v>11.626076171880001</c:v>
                </c:pt>
                <c:pt idx="1077">
                  <c:v>11.529793945310001</c:v>
                </c:pt>
                <c:pt idx="1078">
                  <c:v>11.529793945310001</c:v>
                </c:pt>
                <c:pt idx="1079">
                  <c:v>11.419979492189999</c:v>
                </c:pt>
                <c:pt idx="1080">
                  <c:v>11.519828125</c:v>
                </c:pt>
                <c:pt idx="1081">
                  <c:v>11.5973671875</c:v>
                </c:pt>
                <c:pt idx="1082">
                  <c:v>11.5973671875</c:v>
                </c:pt>
                <c:pt idx="1083">
                  <c:v>11.426908203130001</c:v>
                </c:pt>
                <c:pt idx="1084">
                  <c:v>11.40904882813</c:v>
                </c:pt>
                <c:pt idx="1085">
                  <c:v>11.454599609380001</c:v>
                </c:pt>
                <c:pt idx="1086">
                  <c:v>11.467321289060001</c:v>
                </c:pt>
                <c:pt idx="1087">
                  <c:v>11.31271679688</c:v>
                </c:pt>
                <c:pt idx="1088">
                  <c:v>11.31271679688</c:v>
                </c:pt>
                <c:pt idx="1089">
                  <c:v>11.34548242188</c:v>
                </c:pt>
                <c:pt idx="1090">
                  <c:v>11.369346679689999</c:v>
                </c:pt>
                <c:pt idx="1091">
                  <c:v>11.262259765630001</c:v>
                </c:pt>
                <c:pt idx="1092">
                  <c:v>11.262259765630001</c:v>
                </c:pt>
                <c:pt idx="1093">
                  <c:v>11.06319042969</c:v>
                </c:pt>
                <c:pt idx="1094">
                  <c:v>10.916375976560001</c:v>
                </c:pt>
                <c:pt idx="1095">
                  <c:v>10.81140234375</c:v>
                </c:pt>
                <c:pt idx="1096">
                  <c:v>10.853374023439999</c:v>
                </c:pt>
                <c:pt idx="1097">
                  <c:v>11.005506835939999</c:v>
                </c:pt>
                <c:pt idx="1098">
                  <c:v>11.005506835939999</c:v>
                </c:pt>
                <c:pt idx="1099">
                  <c:v>10.77549902344</c:v>
                </c:pt>
                <c:pt idx="1100">
                  <c:v>10.93894824219</c:v>
                </c:pt>
                <c:pt idx="1101">
                  <c:v>10.93894824219</c:v>
                </c:pt>
                <c:pt idx="1102">
                  <c:v>11.14872070313</c:v>
                </c:pt>
                <c:pt idx="1103">
                  <c:v>11.13158789063</c:v>
                </c:pt>
                <c:pt idx="1104">
                  <c:v>11.13158789063</c:v>
                </c:pt>
                <c:pt idx="1105">
                  <c:v>11.203551757810001</c:v>
                </c:pt>
                <c:pt idx="1106">
                  <c:v>11.364018554689999</c:v>
                </c:pt>
                <c:pt idx="1107">
                  <c:v>11.364018554689999</c:v>
                </c:pt>
                <c:pt idx="1108">
                  <c:v>11.27016503906</c:v>
                </c:pt>
                <c:pt idx="1109">
                  <c:v>11.29000195313</c:v>
                </c:pt>
                <c:pt idx="1110">
                  <c:v>11.33124414063</c:v>
                </c:pt>
                <c:pt idx="1111">
                  <c:v>11.388970703130001</c:v>
                </c:pt>
                <c:pt idx="1112">
                  <c:v>11.33185839844</c:v>
                </c:pt>
                <c:pt idx="1113">
                  <c:v>11.2941640625</c:v>
                </c:pt>
                <c:pt idx="1114">
                  <c:v>11.2941640625</c:v>
                </c:pt>
                <c:pt idx="1115">
                  <c:v>11.21017773438</c:v>
                </c:pt>
                <c:pt idx="1116">
                  <c:v>11.389714843749999</c:v>
                </c:pt>
                <c:pt idx="1117">
                  <c:v>11.389714843749999</c:v>
                </c:pt>
                <c:pt idx="1118">
                  <c:v>11.42634277344</c:v>
                </c:pt>
                <c:pt idx="1119">
                  <c:v>11.33074707031</c:v>
                </c:pt>
                <c:pt idx="1120">
                  <c:v>11.27102636719</c:v>
                </c:pt>
                <c:pt idx="1121">
                  <c:v>11.60555273438</c:v>
                </c:pt>
                <c:pt idx="1122">
                  <c:v>11.721875976560002</c:v>
                </c:pt>
                <c:pt idx="1123">
                  <c:v>11.645196289060001</c:v>
                </c:pt>
                <c:pt idx="1124">
                  <c:v>11.645196289060001</c:v>
                </c:pt>
                <c:pt idx="1125">
                  <c:v>11.73161328125</c:v>
                </c:pt>
                <c:pt idx="1126">
                  <c:v>11.90675195313</c:v>
                </c:pt>
                <c:pt idx="1127">
                  <c:v>11.90675195313</c:v>
                </c:pt>
                <c:pt idx="1128">
                  <c:v>12.110516601560001</c:v>
                </c:pt>
                <c:pt idx="1129">
                  <c:v>11.98561816406</c:v>
                </c:pt>
                <c:pt idx="1130">
                  <c:v>11.98561816406</c:v>
                </c:pt>
                <c:pt idx="1131">
                  <c:v>12.141575195310001</c:v>
                </c:pt>
                <c:pt idx="1132">
                  <c:v>12.24553027344</c:v>
                </c:pt>
                <c:pt idx="1133">
                  <c:v>12.24553027344</c:v>
                </c:pt>
                <c:pt idx="1134">
                  <c:v>12.191930664060001</c:v>
                </c:pt>
                <c:pt idx="1135">
                  <c:v>12.136561523439999</c:v>
                </c:pt>
                <c:pt idx="1136">
                  <c:v>12.20109375</c:v>
                </c:pt>
                <c:pt idx="1137">
                  <c:v>12.11051855469</c:v>
                </c:pt>
                <c:pt idx="1138">
                  <c:v>11.888884765630001</c:v>
                </c:pt>
                <c:pt idx="1139">
                  <c:v>11.83152441406</c:v>
                </c:pt>
                <c:pt idx="1140">
                  <c:v>11.83152441406</c:v>
                </c:pt>
                <c:pt idx="1141">
                  <c:v>12.02801269531</c:v>
                </c:pt>
                <c:pt idx="1142">
                  <c:v>12.14217871094</c:v>
                </c:pt>
                <c:pt idx="1143">
                  <c:v>12.14217871094</c:v>
                </c:pt>
                <c:pt idx="1144">
                  <c:v>12.23566210938</c:v>
                </c:pt>
                <c:pt idx="1145">
                  <c:v>12.23566210938</c:v>
                </c:pt>
                <c:pt idx="1146">
                  <c:v>12.23893164063</c:v>
                </c:pt>
                <c:pt idx="1147">
                  <c:v>12.07128710938</c:v>
                </c:pt>
                <c:pt idx="1148">
                  <c:v>12.07128710938</c:v>
                </c:pt>
                <c:pt idx="1149">
                  <c:v>12.089697265630001</c:v>
                </c:pt>
                <c:pt idx="1150">
                  <c:v>12.17489648438</c:v>
                </c:pt>
                <c:pt idx="1151">
                  <c:v>12.137732421880001</c:v>
                </c:pt>
                <c:pt idx="1152">
                  <c:v>12.137732421880001</c:v>
                </c:pt>
                <c:pt idx="1153">
                  <c:v>12.16659960938</c:v>
                </c:pt>
                <c:pt idx="1154">
                  <c:v>12.227837890630001</c:v>
                </c:pt>
                <c:pt idx="1155">
                  <c:v>12.471854492189999</c:v>
                </c:pt>
                <c:pt idx="1156">
                  <c:v>12.29932226563</c:v>
                </c:pt>
                <c:pt idx="1157">
                  <c:v>12.1702265625</c:v>
                </c:pt>
                <c:pt idx="1158">
                  <c:v>12.1702265625</c:v>
                </c:pt>
                <c:pt idx="1159">
                  <c:v>12.33373046875</c:v>
                </c:pt>
                <c:pt idx="1160">
                  <c:v>12.491803710939999</c:v>
                </c:pt>
                <c:pt idx="1161">
                  <c:v>12.491803710939999</c:v>
                </c:pt>
                <c:pt idx="1162">
                  <c:v>12.411549804689999</c:v>
                </c:pt>
                <c:pt idx="1163">
                  <c:v>12.264438476560001</c:v>
                </c:pt>
                <c:pt idx="1164">
                  <c:v>12.264438476560001</c:v>
                </c:pt>
                <c:pt idx="1165">
                  <c:v>12.536045898439999</c:v>
                </c:pt>
                <c:pt idx="1166">
                  <c:v>12.608157226560001</c:v>
                </c:pt>
                <c:pt idx="1167">
                  <c:v>12.608157226560001</c:v>
                </c:pt>
                <c:pt idx="1168">
                  <c:v>12.42022167969</c:v>
                </c:pt>
                <c:pt idx="1169">
                  <c:v>12.252890624999999</c:v>
                </c:pt>
                <c:pt idx="1170">
                  <c:v>12.478239257810001</c:v>
                </c:pt>
                <c:pt idx="1171">
                  <c:v>12.478239257810001</c:v>
                </c:pt>
                <c:pt idx="1172">
                  <c:v>12.48252441406</c:v>
                </c:pt>
                <c:pt idx="1173">
                  <c:v>12.52264257813</c:v>
                </c:pt>
                <c:pt idx="1174">
                  <c:v>12.52264257813</c:v>
                </c:pt>
                <c:pt idx="1175">
                  <c:v>12.69351074219</c:v>
                </c:pt>
                <c:pt idx="1176">
                  <c:v>12.86209960938</c:v>
                </c:pt>
                <c:pt idx="1177">
                  <c:v>12.86209960938</c:v>
                </c:pt>
                <c:pt idx="1178">
                  <c:v>12.89622265625</c:v>
                </c:pt>
                <c:pt idx="1179">
                  <c:v>12.99728710938</c:v>
                </c:pt>
                <c:pt idx="1180">
                  <c:v>13.10544433594</c:v>
                </c:pt>
                <c:pt idx="1181">
                  <c:v>13.14310644531</c:v>
                </c:pt>
                <c:pt idx="1182">
                  <c:v>13.008889648439999</c:v>
                </c:pt>
                <c:pt idx="1183">
                  <c:v>13.033554687500001</c:v>
                </c:pt>
                <c:pt idx="1184">
                  <c:v>13.033554687500001</c:v>
                </c:pt>
                <c:pt idx="1185">
                  <c:v>13.13536425781</c:v>
                </c:pt>
                <c:pt idx="1186">
                  <c:v>13.186614257810001</c:v>
                </c:pt>
                <c:pt idx="1187">
                  <c:v>13.186614257810001</c:v>
                </c:pt>
                <c:pt idx="1188">
                  <c:v>13.153146484380001</c:v>
                </c:pt>
                <c:pt idx="1189">
                  <c:v>13.316974609380001</c:v>
                </c:pt>
                <c:pt idx="1190">
                  <c:v>13.316974609380001</c:v>
                </c:pt>
                <c:pt idx="1191">
                  <c:v>13.458104492189999</c:v>
                </c:pt>
                <c:pt idx="1192">
                  <c:v>13.501109375</c:v>
                </c:pt>
                <c:pt idx="1193">
                  <c:v>13.422598632810001</c:v>
                </c:pt>
                <c:pt idx="1194">
                  <c:v>13.422598632810001</c:v>
                </c:pt>
                <c:pt idx="1195">
                  <c:v>13.459572265630001</c:v>
                </c:pt>
                <c:pt idx="1196">
                  <c:v>13.459877929689998</c:v>
                </c:pt>
                <c:pt idx="1197">
                  <c:v>13.459877929689998</c:v>
                </c:pt>
                <c:pt idx="1198">
                  <c:v>13.288697265630001</c:v>
                </c:pt>
                <c:pt idx="1199">
                  <c:v>13.466679687499999</c:v>
                </c:pt>
                <c:pt idx="1200">
                  <c:v>13.466679687499999</c:v>
                </c:pt>
                <c:pt idx="1201">
                  <c:v>13.551744140630001</c:v>
                </c:pt>
                <c:pt idx="1202">
                  <c:v>13.639927734380001</c:v>
                </c:pt>
                <c:pt idx="1203">
                  <c:v>13.639927734380001</c:v>
                </c:pt>
                <c:pt idx="1204">
                  <c:v>13.60789160156</c:v>
                </c:pt>
                <c:pt idx="1205">
                  <c:v>13.63522460938</c:v>
                </c:pt>
                <c:pt idx="1206">
                  <c:v>13.651773437499999</c:v>
                </c:pt>
                <c:pt idx="1207">
                  <c:v>13.553548828130001</c:v>
                </c:pt>
                <c:pt idx="1208">
                  <c:v>13.650143554689999</c:v>
                </c:pt>
                <c:pt idx="1209">
                  <c:v>13.83235351563</c:v>
                </c:pt>
                <c:pt idx="1210">
                  <c:v>13.83235351563</c:v>
                </c:pt>
                <c:pt idx="1211">
                  <c:v>13.730793945310001</c:v>
                </c:pt>
                <c:pt idx="1212">
                  <c:v>13.84265820313</c:v>
                </c:pt>
                <c:pt idx="1213">
                  <c:v>14.1027734375</c:v>
                </c:pt>
                <c:pt idx="1214">
                  <c:v>14.1027734375</c:v>
                </c:pt>
                <c:pt idx="1215">
                  <c:v>14.40258398438</c:v>
                </c:pt>
                <c:pt idx="1216">
                  <c:v>14.51223925781</c:v>
                </c:pt>
                <c:pt idx="1217">
                  <c:v>14.69329980469</c:v>
                </c:pt>
                <c:pt idx="1218">
                  <c:v>14.774531250000001</c:v>
                </c:pt>
                <c:pt idx="1219">
                  <c:v>14.828823242189999</c:v>
                </c:pt>
                <c:pt idx="1220">
                  <c:v>14.828823242189999</c:v>
                </c:pt>
                <c:pt idx="1221">
                  <c:v>14.77584082031</c:v>
                </c:pt>
                <c:pt idx="1222">
                  <c:v>14.80961914063</c:v>
                </c:pt>
                <c:pt idx="1223">
                  <c:v>14.80961914063</c:v>
                </c:pt>
                <c:pt idx="1224">
                  <c:v>14.652010742189999</c:v>
                </c:pt>
                <c:pt idx="1225">
                  <c:v>14.53584375</c:v>
                </c:pt>
                <c:pt idx="1226">
                  <c:v>14.34228320313</c:v>
                </c:pt>
                <c:pt idx="1227">
                  <c:v>14.189326171880001</c:v>
                </c:pt>
                <c:pt idx="1228">
                  <c:v>14.035357421880001</c:v>
                </c:pt>
                <c:pt idx="1229">
                  <c:v>13.661083007810001</c:v>
                </c:pt>
                <c:pt idx="1230">
                  <c:v>13.661083007810001</c:v>
                </c:pt>
                <c:pt idx="1231">
                  <c:v>13.630585937499999</c:v>
                </c:pt>
                <c:pt idx="1232">
                  <c:v>13.79945507813</c:v>
                </c:pt>
                <c:pt idx="1233">
                  <c:v>13.794801757810001</c:v>
                </c:pt>
                <c:pt idx="1234">
                  <c:v>13.861996093749999</c:v>
                </c:pt>
                <c:pt idx="1235">
                  <c:v>14.049387695310001</c:v>
                </c:pt>
                <c:pt idx="1236">
                  <c:v>14.049387695310001</c:v>
                </c:pt>
                <c:pt idx="1237">
                  <c:v>14.051473632810001</c:v>
                </c:pt>
                <c:pt idx="1238">
                  <c:v>13.9060390625</c:v>
                </c:pt>
                <c:pt idx="1239">
                  <c:v>13.824776367189999</c:v>
                </c:pt>
                <c:pt idx="1240">
                  <c:v>13.824776367189999</c:v>
                </c:pt>
                <c:pt idx="1241">
                  <c:v>13.95412695313</c:v>
                </c:pt>
                <c:pt idx="1242">
                  <c:v>13.853398437499999</c:v>
                </c:pt>
                <c:pt idx="1243">
                  <c:v>13.855411132810001</c:v>
                </c:pt>
                <c:pt idx="1244">
                  <c:v>14.014373046880001</c:v>
                </c:pt>
                <c:pt idx="1245">
                  <c:v>14.20608789063</c:v>
                </c:pt>
                <c:pt idx="1246">
                  <c:v>14.31626855469</c:v>
                </c:pt>
                <c:pt idx="1247">
                  <c:v>14.31626855469</c:v>
                </c:pt>
                <c:pt idx="1248">
                  <c:v>14.395765624999999</c:v>
                </c:pt>
                <c:pt idx="1249">
                  <c:v>14.5655</c:v>
                </c:pt>
                <c:pt idx="1250">
                  <c:v>14.5655</c:v>
                </c:pt>
                <c:pt idx="1251">
                  <c:v>14.594474609380001</c:v>
                </c:pt>
                <c:pt idx="1252">
                  <c:v>14.68903515625</c:v>
                </c:pt>
                <c:pt idx="1253">
                  <c:v>14.68903515625</c:v>
                </c:pt>
                <c:pt idx="1254">
                  <c:v>14.839651367189999</c:v>
                </c:pt>
                <c:pt idx="1255">
                  <c:v>14.892041992189998</c:v>
                </c:pt>
                <c:pt idx="1256">
                  <c:v>15.07720507813</c:v>
                </c:pt>
                <c:pt idx="1257">
                  <c:v>15.07720507813</c:v>
                </c:pt>
                <c:pt idx="1258">
                  <c:v>15.2293984375</c:v>
                </c:pt>
                <c:pt idx="1259">
                  <c:v>15.470407226560001</c:v>
                </c:pt>
                <c:pt idx="1260">
                  <c:v>15.61151464844</c:v>
                </c:pt>
                <c:pt idx="1261">
                  <c:v>15.801482421880001</c:v>
                </c:pt>
                <c:pt idx="1262">
                  <c:v>16.056379882809999</c:v>
                </c:pt>
                <c:pt idx="1263">
                  <c:v>16.056379882809999</c:v>
                </c:pt>
                <c:pt idx="1264">
                  <c:v>16.139679687499999</c:v>
                </c:pt>
                <c:pt idx="1265">
                  <c:v>16.055335937500001</c:v>
                </c:pt>
                <c:pt idx="1266">
                  <c:v>16.312337890630001</c:v>
                </c:pt>
                <c:pt idx="1267">
                  <c:v>16.312337890630001</c:v>
                </c:pt>
                <c:pt idx="1268">
                  <c:v>16.59837109375</c:v>
                </c:pt>
                <c:pt idx="1269">
                  <c:v>16.478832031250001</c:v>
                </c:pt>
                <c:pt idx="1270">
                  <c:v>16.466064453129999</c:v>
                </c:pt>
                <c:pt idx="1271">
                  <c:v>16.656503906249998</c:v>
                </c:pt>
                <c:pt idx="1272">
                  <c:v>16.688498046879999</c:v>
                </c:pt>
                <c:pt idx="1273">
                  <c:v>16.688498046879999</c:v>
                </c:pt>
                <c:pt idx="1274">
                  <c:v>16.438328125000002</c:v>
                </c:pt>
                <c:pt idx="1275">
                  <c:v>16.17787011719</c:v>
                </c:pt>
                <c:pt idx="1276">
                  <c:v>16.33097460938</c:v>
                </c:pt>
                <c:pt idx="1277">
                  <c:v>16.33097460938</c:v>
                </c:pt>
                <c:pt idx="1278">
                  <c:v>16.258513671879999</c:v>
                </c:pt>
                <c:pt idx="1279">
                  <c:v>16.258513671879999</c:v>
                </c:pt>
                <c:pt idx="1280">
                  <c:v>16.155471679689999</c:v>
                </c:pt>
                <c:pt idx="1281">
                  <c:v>16.304392578129999</c:v>
                </c:pt>
                <c:pt idx="1282">
                  <c:v>16.077851562500001</c:v>
                </c:pt>
                <c:pt idx="1283">
                  <c:v>16.077851562500001</c:v>
                </c:pt>
                <c:pt idx="1284">
                  <c:v>15.982398437500001</c:v>
                </c:pt>
                <c:pt idx="1285">
                  <c:v>15.9247265625</c:v>
                </c:pt>
                <c:pt idx="1286">
                  <c:v>16.019564453130002</c:v>
                </c:pt>
                <c:pt idx="1287">
                  <c:v>16.019564453130002</c:v>
                </c:pt>
                <c:pt idx="1288">
                  <c:v>15.799423828130001</c:v>
                </c:pt>
                <c:pt idx="1289">
                  <c:v>15.813221679689999</c:v>
                </c:pt>
                <c:pt idx="1290">
                  <c:v>15.813221679689999</c:v>
                </c:pt>
                <c:pt idx="1291">
                  <c:v>15.86187695313</c:v>
                </c:pt>
                <c:pt idx="1292">
                  <c:v>15.795349609380001</c:v>
                </c:pt>
                <c:pt idx="1293">
                  <c:v>15.795349609380001</c:v>
                </c:pt>
                <c:pt idx="1294">
                  <c:v>15.91969824219</c:v>
                </c:pt>
                <c:pt idx="1295">
                  <c:v>16.15526855469</c:v>
                </c:pt>
                <c:pt idx="1296">
                  <c:v>16.228637695310002</c:v>
                </c:pt>
                <c:pt idx="1297">
                  <c:v>16.16265332031</c:v>
                </c:pt>
                <c:pt idx="1298">
                  <c:v>16.287275390630001</c:v>
                </c:pt>
                <c:pt idx="1299">
                  <c:v>16.179669921879999</c:v>
                </c:pt>
                <c:pt idx="1300">
                  <c:v>16.179669921879999</c:v>
                </c:pt>
                <c:pt idx="1301">
                  <c:v>16.314134765630001</c:v>
                </c:pt>
                <c:pt idx="1302">
                  <c:v>16.33075292969</c:v>
                </c:pt>
                <c:pt idx="1303">
                  <c:v>16.086689453129999</c:v>
                </c:pt>
                <c:pt idx="1304">
                  <c:v>16.086689453129999</c:v>
                </c:pt>
                <c:pt idx="1305">
                  <c:v>15.73461523438</c:v>
                </c:pt>
                <c:pt idx="1306">
                  <c:v>15.53141699219</c:v>
                </c:pt>
                <c:pt idx="1307">
                  <c:v>15.28104492188</c:v>
                </c:pt>
                <c:pt idx="1308">
                  <c:v>14.65102539063</c:v>
                </c:pt>
                <c:pt idx="1309">
                  <c:v>13.415737304689999</c:v>
                </c:pt>
                <c:pt idx="1310">
                  <c:v>13.415737304689999</c:v>
                </c:pt>
                <c:pt idx="1311">
                  <c:v>12.26225</c:v>
                </c:pt>
                <c:pt idx="1312">
                  <c:v>11.069788085939999</c:v>
                </c:pt>
                <c:pt idx="1313">
                  <c:v>10.224157226560001</c:v>
                </c:pt>
                <c:pt idx="1314">
                  <c:v>10.224157226560001</c:v>
                </c:pt>
                <c:pt idx="1315">
                  <c:v>8.62056738281</c:v>
                </c:pt>
                <c:pt idx="1316">
                  <c:v>8.62056738281</c:v>
                </c:pt>
                <c:pt idx="1317">
                  <c:v>8.0954296874999994</c:v>
                </c:pt>
                <c:pt idx="1318">
                  <c:v>7.6091142578099999</c:v>
                </c:pt>
                <c:pt idx="1319">
                  <c:v>7.1577265624999997</c:v>
                </c:pt>
                <c:pt idx="1320">
                  <c:v>7.1577265624999997</c:v>
                </c:pt>
                <c:pt idx="1321">
                  <c:v>6.6601425781300003</c:v>
                </c:pt>
                <c:pt idx="1322">
                  <c:v>6.1776381835900001</c:v>
                </c:pt>
                <c:pt idx="1323">
                  <c:v>5.5148686523400006</c:v>
                </c:pt>
                <c:pt idx="1324">
                  <c:v>4.7910024414099999</c:v>
                </c:pt>
                <c:pt idx="1325">
                  <c:v>3.9386484374999999</c:v>
                </c:pt>
                <c:pt idx="1326">
                  <c:v>3.9386484374999999</c:v>
                </c:pt>
                <c:pt idx="1327">
                  <c:v>2.8561037597700003</c:v>
                </c:pt>
                <c:pt idx="1328">
                  <c:v>2.1012192382799997</c:v>
                </c:pt>
                <c:pt idx="1329">
                  <c:v>1.4184240722699999</c:v>
                </c:pt>
                <c:pt idx="1330">
                  <c:v>1.4184240722699999</c:v>
                </c:pt>
                <c:pt idx="1331">
                  <c:v>1.02089929199</c:v>
                </c:pt>
                <c:pt idx="1332">
                  <c:v>0.29456805419999998</c:v>
                </c:pt>
                <c:pt idx="1333">
                  <c:v>0.29456805419999998</c:v>
                </c:pt>
                <c:pt idx="1334">
                  <c:v>0.17132847595</c:v>
                </c:pt>
                <c:pt idx="1335">
                  <c:v>2.8171865460000001E-2</c:v>
                </c:pt>
                <c:pt idx="1336">
                  <c:v>2.8171865460000001E-2</c:v>
                </c:pt>
                <c:pt idx="1337">
                  <c:v>-9.4185836789999991E-2</c:v>
                </c:pt>
                <c:pt idx="1338">
                  <c:v>-8.1576011660000003E-2</c:v>
                </c:pt>
                <c:pt idx="1339">
                  <c:v>-1.687565613E-2</c:v>
                </c:pt>
                <c:pt idx="1340">
                  <c:v>-2.6999187469999998E-2</c:v>
                </c:pt>
                <c:pt idx="1341">
                  <c:v>-9.1195392600000001E-3</c:v>
                </c:pt>
                <c:pt idx="1342">
                  <c:v>-9.1195392600000001E-3</c:v>
                </c:pt>
                <c:pt idx="1343">
                  <c:v>-3.3267860409999996E-2</c:v>
                </c:pt>
                <c:pt idx="1344">
                  <c:v>-4.5594367980000002E-2</c:v>
                </c:pt>
                <c:pt idx="1345">
                  <c:v>-5.2828845979999997E-2</c:v>
                </c:pt>
                <c:pt idx="1346">
                  <c:v>-5.2828845979999997E-2</c:v>
                </c:pt>
                <c:pt idx="1347">
                  <c:v>-6.7193527219999993E-2</c:v>
                </c:pt>
                <c:pt idx="1348">
                  <c:v>-8.1459999079999998E-2</c:v>
                </c:pt>
                <c:pt idx="1349">
                  <c:v>-3.555548477E-2</c:v>
                </c:pt>
                <c:pt idx="1350">
                  <c:v>-1.0214294430000001E-2</c:v>
                </c:pt>
                <c:pt idx="1351">
                  <c:v>-6.0614042300000002E-3</c:v>
                </c:pt>
                <c:pt idx="1352">
                  <c:v>-3.744034576E-2</c:v>
                </c:pt>
                <c:pt idx="1353">
                  <c:v>-3.744034576E-2</c:v>
                </c:pt>
                <c:pt idx="1354">
                  <c:v>-2.154600143E-2</c:v>
                </c:pt>
                <c:pt idx="1355">
                  <c:v>-5.2065967559999995E-2</c:v>
                </c:pt>
                <c:pt idx="1356">
                  <c:v>-5.2065967559999995E-2</c:v>
                </c:pt>
                <c:pt idx="1357">
                  <c:v>-8.3032684329999995E-2</c:v>
                </c:pt>
                <c:pt idx="1358">
                  <c:v>-3.8177581789999998E-2</c:v>
                </c:pt>
                <c:pt idx="1359">
                  <c:v>-3.8177581789999998E-2</c:v>
                </c:pt>
                <c:pt idx="1360">
                  <c:v>-3.1149227139999999E-2</c:v>
                </c:pt>
                <c:pt idx="1361">
                  <c:v>1.0043375969999999E-2</c:v>
                </c:pt>
                <c:pt idx="1362">
                  <c:v>1.0043375969999999E-2</c:v>
                </c:pt>
                <c:pt idx="1363">
                  <c:v>9.4331108090000004E-2</c:v>
                </c:pt>
                <c:pt idx="1364">
                  <c:v>0.19109944153</c:v>
                </c:pt>
                <c:pt idx="1365">
                  <c:v>0.16712530517999999</c:v>
                </c:pt>
                <c:pt idx="1366">
                  <c:v>0.16712530517999999</c:v>
                </c:pt>
                <c:pt idx="1367">
                  <c:v>2.2380979539999998E-2</c:v>
                </c:pt>
                <c:pt idx="1368">
                  <c:v>-2.0937398909999998E-2</c:v>
                </c:pt>
                <c:pt idx="1369">
                  <c:v>-2.0937398909999998E-2</c:v>
                </c:pt>
                <c:pt idx="1370">
                  <c:v>-0.16140246582000001</c:v>
                </c:pt>
                <c:pt idx="1371">
                  <c:v>-0.16701577759</c:v>
                </c:pt>
                <c:pt idx="1372">
                  <c:v>-0.16701577759</c:v>
                </c:pt>
                <c:pt idx="1373">
                  <c:v>-3.3270610810000004E-2</c:v>
                </c:pt>
                <c:pt idx="1374">
                  <c:v>5.43616104E-3</c:v>
                </c:pt>
                <c:pt idx="1375">
                  <c:v>0.10976741028000001</c:v>
                </c:pt>
                <c:pt idx="1376">
                  <c:v>0.12408818054</c:v>
                </c:pt>
                <c:pt idx="1377">
                  <c:v>5.7727554320000006E-2</c:v>
                </c:pt>
                <c:pt idx="1378">
                  <c:v>-0.13206843567000001</c:v>
                </c:pt>
                <c:pt idx="1379">
                  <c:v>-0.13206843567000001</c:v>
                </c:pt>
                <c:pt idx="1380">
                  <c:v>-0.25283535766999998</c:v>
                </c:pt>
                <c:pt idx="1381">
                  <c:v>-0.28300469971000003</c:v>
                </c:pt>
                <c:pt idx="1382">
                  <c:v>-0.2624230957</c:v>
                </c:pt>
                <c:pt idx="1383">
                  <c:v>-0.2624230957</c:v>
                </c:pt>
                <c:pt idx="1384">
                  <c:v>-7.5807777400000012E-2</c:v>
                </c:pt>
                <c:pt idx="1385">
                  <c:v>-7.5807777400000012E-2</c:v>
                </c:pt>
                <c:pt idx="1386">
                  <c:v>-2.7125722889999999E-2</c:v>
                </c:pt>
                <c:pt idx="1387">
                  <c:v>-2.9137126919999999E-2</c:v>
                </c:pt>
                <c:pt idx="1388">
                  <c:v>-6.6546585079999998E-2</c:v>
                </c:pt>
                <c:pt idx="1389">
                  <c:v>-6.6546585079999998E-2</c:v>
                </c:pt>
                <c:pt idx="1390">
                  <c:v>-7.4522018430000003E-2</c:v>
                </c:pt>
                <c:pt idx="1391">
                  <c:v>-2.4359772199999997E-3</c:v>
                </c:pt>
                <c:pt idx="1392">
                  <c:v>1.5338937760000001E-2</c:v>
                </c:pt>
                <c:pt idx="1393">
                  <c:v>-1.232230282E-2</c:v>
                </c:pt>
                <c:pt idx="1394">
                  <c:v>-5.3778869630000004E-2</c:v>
                </c:pt>
                <c:pt idx="1395">
                  <c:v>-1.9755331040000001E-2</c:v>
                </c:pt>
                <c:pt idx="1396">
                  <c:v>-1.9755331040000001E-2</c:v>
                </c:pt>
                <c:pt idx="1397">
                  <c:v>4.1307096499999998E-3</c:v>
                </c:pt>
                <c:pt idx="1398">
                  <c:v>-5.4313133239999999E-2</c:v>
                </c:pt>
                <c:pt idx="1399">
                  <c:v>-5.4313133239999999E-2</c:v>
                </c:pt>
                <c:pt idx="1400">
                  <c:v>-9.5698242190000005E-2</c:v>
                </c:pt>
                <c:pt idx="1401">
                  <c:v>-8.7558120729999994E-2</c:v>
                </c:pt>
                <c:pt idx="1402">
                  <c:v>-6.7645729059999993E-2</c:v>
                </c:pt>
                <c:pt idx="1403">
                  <c:v>-0.13302603149</c:v>
                </c:pt>
                <c:pt idx="1404">
                  <c:v>-0.14823469542999998</c:v>
                </c:pt>
                <c:pt idx="1405">
                  <c:v>-0.12033145905000001</c:v>
                </c:pt>
                <c:pt idx="1406">
                  <c:v>-0.12033145905000001</c:v>
                </c:pt>
                <c:pt idx="1407">
                  <c:v>-0.10215226746</c:v>
                </c:pt>
                <c:pt idx="1408">
                  <c:v>-7.5274375919999997E-2</c:v>
                </c:pt>
                <c:pt idx="1409">
                  <c:v>-7.5274375919999997E-2</c:v>
                </c:pt>
                <c:pt idx="1410">
                  <c:v>-5.3695270539999999E-2</c:v>
                </c:pt>
                <c:pt idx="1411">
                  <c:v>-1.8069404599999998E-2</c:v>
                </c:pt>
                <c:pt idx="1412">
                  <c:v>-1.8069404599999998E-2</c:v>
                </c:pt>
                <c:pt idx="1413">
                  <c:v>-4.5718009949999999E-2</c:v>
                </c:pt>
                <c:pt idx="1414">
                  <c:v>-4.5103301999999998E-2</c:v>
                </c:pt>
                <c:pt idx="1415">
                  <c:v>-4.9636486050000005E-2</c:v>
                </c:pt>
                <c:pt idx="1416">
                  <c:v>-4.9636486050000005E-2</c:v>
                </c:pt>
                <c:pt idx="1417">
                  <c:v>-6.327954102000001E-2</c:v>
                </c:pt>
                <c:pt idx="1418">
                  <c:v>-9.004917908E-2</c:v>
                </c:pt>
                <c:pt idx="1419">
                  <c:v>-4.9109382629999997E-2</c:v>
                </c:pt>
                <c:pt idx="1420">
                  <c:v>-7.2726280209999994E-2</c:v>
                </c:pt>
                <c:pt idx="1421">
                  <c:v>1.742017174E-2</c:v>
                </c:pt>
                <c:pt idx="1422">
                  <c:v>1.742017174E-2</c:v>
                </c:pt>
                <c:pt idx="1423">
                  <c:v>2.2488864899999999E-2</c:v>
                </c:pt>
                <c:pt idx="1424">
                  <c:v>-2.5581145300000003E-3</c:v>
                </c:pt>
                <c:pt idx="1425">
                  <c:v>-6.0607524869999999E-2</c:v>
                </c:pt>
                <c:pt idx="1426">
                  <c:v>-6.0607524869999999E-2</c:v>
                </c:pt>
                <c:pt idx="1427">
                  <c:v>-3.5077056879999999E-2</c:v>
                </c:pt>
                <c:pt idx="1428">
                  <c:v>-6.276670074E-2</c:v>
                </c:pt>
                <c:pt idx="1429">
                  <c:v>-6.784572601000001E-2</c:v>
                </c:pt>
                <c:pt idx="1430">
                  <c:v>-7.162992096000001E-2</c:v>
                </c:pt>
                <c:pt idx="1431">
                  <c:v>-0.11619637299</c:v>
                </c:pt>
                <c:pt idx="1432">
                  <c:v>-0.11619637299</c:v>
                </c:pt>
                <c:pt idx="1433">
                  <c:v>-0.1221470108</c:v>
                </c:pt>
                <c:pt idx="1434">
                  <c:v>-3.4481674189999999E-2</c:v>
                </c:pt>
                <c:pt idx="1435">
                  <c:v>8.6899976699999996E-3</c:v>
                </c:pt>
                <c:pt idx="1436">
                  <c:v>9.2140378999999994E-3</c:v>
                </c:pt>
                <c:pt idx="1437">
                  <c:v>-1.5966073989999999E-2</c:v>
                </c:pt>
                <c:pt idx="1438">
                  <c:v>-1.5966073989999999E-2</c:v>
                </c:pt>
                <c:pt idx="1439">
                  <c:v>-2.7186071400000001E-2</c:v>
                </c:pt>
                <c:pt idx="1440">
                  <c:v>-5.1875335690000003E-2</c:v>
                </c:pt>
                <c:pt idx="1441">
                  <c:v>-2.0091142649999998E-2</c:v>
                </c:pt>
                <c:pt idx="1442">
                  <c:v>-2.0091142649999998E-2</c:v>
                </c:pt>
                <c:pt idx="1443">
                  <c:v>-8.4542053219999996E-2</c:v>
                </c:pt>
                <c:pt idx="1444">
                  <c:v>-9.1782279970000005E-2</c:v>
                </c:pt>
                <c:pt idx="1445">
                  <c:v>-9.1782279970000005E-2</c:v>
                </c:pt>
                <c:pt idx="1446">
                  <c:v>-8.7894493099999998E-2</c:v>
                </c:pt>
                <c:pt idx="1447">
                  <c:v>4.069388962E-2</c:v>
                </c:pt>
                <c:pt idx="1448">
                  <c:v>4.069388962E-2</c:v>
                </c:pt>
                <c:pt idx="1449">
                  <c:v>9.4225234990000004E-2</c:v>
                </c:pt>
                <c:pt idx="1450">
                  <c:v>3.3059150700000005E-2</c:v>
                </c:pt>
                <c:pt idx="1451">
                  <c:v>-5.6218662260000003E-2</c:v>
                </c:pt>
                <c:pt idx="1452">
                  <c:v>-5.6218662260000003E-2</c:v>
                </c:pt>
                <c:pt idx="1453">
                  <c:v>-5.5834083560000004E-2</c:v>
                </c:pt>
                <c:pt idx="1454">
                  <c:v>-3.3149143219999996E-2</c:v>
                </c:pt>
                <c:pt idx="1455">
                  <c:v>-0.10838706207</c:v>
                </c:pt>
                <c:pt idx="1456">
                  <c:v>-0.11656221771</c:v>
                </c:pt>
                <c:pt idx="1457">
                  <c:v>-5.8045478820000003E-2</c:v>
                </c:pt>
                <c:pt idx="1458">
                  <c:v>-5.8045478820000003E-2</c:v>
                </c:pt>
                <c:pt idx="1459">
                  <c:v>-3.6203929900000001E-2</c:v>
                </c:pt>
                <c:pt idx="1460">
                  <c:v>-5.4564006810000003E-2</c:v>
                </c:pt>
                <c:pt idx="1461">
                  <c:v>-2.7085262299999999E-2</c:v>
                </c:pt>
                <c:pt idx="1462">
                  <c:v>-2.7085262299999999E-2</c:v>
                </c:pt>
                <c:pt idx="1463">
                  <c:v>-3.2004661560000001E-2</c:v>
                </c:pt>
                <c:pt idx="1464">
                  <c:v>2.4725124799999999E-3</c:v>
                </c:pt>
                <c:pt idx="1465">
                  <c:v>2.4725124799999999E-3</c:v>
                </c:pt>
                <c:pt idx="1466">
                  <c:v>1.0081878900000001E-3</c:v>
                </c:pt>
                <c:pt idx="1467">
                  <c:v>-8.7048282599999985E-3</c:v>
                </c:pt>
                <c:pt idx="1468">
                  <c:v>-8.7048282599999985E-3</c:v>
                </c:pt>
                <c:pt idx="1469">
                  <c:v>9.3421049099999993E-3</c:v>
                </c:pt>
                <c:pt idx="1470">
                  <c:v>2.839139366E-2</c:v>
                </c:pt>
                <c:pt idx="1471">
                  <c:v>-3.4734928130000002E-2</c:v>
                </c:pt>
                <c:pt idx="1472">
                  <c:v>-3.4734928130000002E-2</c:v>
                </c:pt>
                <c:pt idx="1473">
                  <c:v>-4.3840892789999995E-2</c:v>
                </c:pt>
                <c:pt idx="1474">
                  <c:v>-6.2163362500000001E-3</c:v>
                </c:pt>
                <c:pt idx="1475">
                  <c:v>-6.2163362500000001E-3</c:v>
                </c:pt>
                <c:pt idx="1476">
                  <c:v>-5.519545746E-2</c:v>
                </c:pt>
                <c:pt idx="1477">
                  <c:v>-5.1231933589999994E-2</c:v>
                </c:pt>
                <c:pt idx="1478">
                  <c:v>-5.1231933589999994E-2</c:v>
                </c:pt>
                <c:pt idx="1479">
                  <c:v>-3.3165500639999998E-2</c:v>
                </c:pt>
                <c:pt idx="1480">
                  <c:v>-3.3165500639999998E-2</c:v>
                </c:pt>
                <c:pt idx="1481">
                  <c:v>1.9208917620000002E-2</c:v>
                </c:pt>
                <c:pt idx="1482">
                  <c:v>1.9208917620000002E-2</c:v>
                </c:pt>
                <c:pt idx="1483">
                  <c:v>8.17313385E-3</c:v>
                </c:pt>
                <c:pt idx="1484">
                  <c:v>-7.1729957580000003E-2</c:v>
                </c:pt>
                <c:pt idx="1485">
                  <c:v>-4.0498680110000004E-2</c:v>
                </c:pt>
                <c:pt idx="1486">
                  <c:v>-4.0498680110000004E-2</c:v>
                </c:pt>
                <c:pt idx="1487">
                  <c:v>-2.4760513309999999E-2</c:v>
                </c:pt>
                <c:pt idx="1488">
                  <c:v>-2.6156641010000002E-2</c:v>
                </c:pt>
                <c:pt idx="1489">
                  <c:v>-2.6156641010000002E-2</c:v>
                </c:pt>
                <c:pt idx="1490">
                  <c:v>-5.693112946E-2</c:v>
                </c:pt>
                <c:pt idx="1491">
                  <c:v>-3.1237640400000001E-3</c:v>
                </c:pt>
                <c:pt idx="1492">
                  <c:v>-3.1237640400000001E-3</c:v>
                </c:pt>
                <c:pt idx="1493">
                  <c:v>1.2251235960000001E-2</c:v>
                </c:pt>
                <c:pt idx="1494">
                  <c:v>-2.336841202E-2</c:v>
                </c:pt>
                <c:pt idx="1495">
                  <c:v>-5.0026145940000002E-2</c:v>
                </c:pt>
                <c:pt idx="1496">
                  <c:v>-5.0026145940000002E-2</c:v>
                </c:pt>
                <c:pt idx="1497">
                  <c:v>-7.1213088990000006E-2</c:v>
                </c:pt>
                <c:pt idx="1498">
                  <c:v>-9.2154327390000013E-2</c:v>
                </c:pt>
                <c:pt idx="1499">
                  <c:v>-2.5738775249999998E-2</c:v>
                </c:pt>
                <c:pt idx="1500">
                  <c:v>3.1253374100000002E-2</c:v>
                </c:pt>
                <c:pt idx="1501">
                  <c:v>2.9861166000000001E-2</c:v>
                </c:pt>
                <c:pt idx="1502">
                  <c:v>2.9861166000000001E-2</c:v>
                </c:pt>
                <c:pt idx="1503">
                  <c:v>-6.6090088999999999E-4</c:v>
                </c:pt>
                <c:pt idx="1504">
                  <c:v>-6.0477089900000001E-3</c:v>
                </c:pt>
                <c:pt idx="1505">
                  <c:v>-3.0853948590000003E-2</c:v>
                </c:pt>
                <c:pt idx="1506">
                  <c:v>-3.0853948590000003E-2</c:v>
                </c:pt>
                <c:pt idx="1507">
                  <c:v>-2.162451935E-2</c:v>
                </c:pt>
                <c:pt idx="1508">
                  <c:v>-4.1606250760000005E-2</c:v>
                </c:pt>
                <c:pt idx="1509">
                  <c:v>-4.1606250760000005E-2</c:v>
                </c:pt>
                <c:pt idx="1510">
                  <c:v>-5.2612190249999996E-2</c:v>
                </c:pt>
                <c:pt idx="1511">
                  <c:v>-2.5721750259999999E-2</c:v>
                </c:pt>
                <c:pt idx="1512">
                  <c:v>-2.5721750259999999E-2</c:v>
                </c:pt>
                <c:pt idx="1513">
                  <c:v>-6.1174205780000004E-2</c:v>
                </c:pt>
                <c:pt idx="1514">
                  <c:v>-7.87265625E-2</c:v>
                </c:pt>
                <c:pt idx="1515">
                  <c:v>-6.226935577E-2</c:v>
                </c:pt>
                <c:pt idx="1516">
                  <c:v>-6.226935577E-2</c:v>
                </c:pt>
                <c:pt idx="1517">
                  <c:v>-2.8033483509999998E-2</c:v>
                </c:pt>
                <c:pt idx="1518">
                  <c:v>-3.168730736E-2</c:v>
                </c:pt>
                <c:pt idx="1519">
                  <c:v>-3.168730736E-2</c:v>
                </c:pt>
                <c:pt idx="1520">
                  <c:v>-2.1281822200000002E-2</c:v>
                </c:pt>
                <c:pt idx="1521">
                  <c:v>-2.809671021E-2</c:v>
                </c:pt>
                <c:pt idx="1522">
                  <c:v>-2.809671021E-2</c:v>
                </c:pt>
                <c:pt idx="1523">
                  <c:v>-2.3102136609999997E-2</c:v>
                </c:pt>
                <c:pt idx="1524">
                  <c:v>-3.4805229190000002E-2</c:v>
                </c:pt>
                <c:pt idx="1525">
                  <c:v>6.9330024699999996E-3</c:v>
                </c:pt>
                <c:pt idx="1526">
                  <c:v>1.2032400129999999E-2</c:v>
                </c:pt>
                <c:pt idx="1527">
                  <c:v>2.615894127E-2</c:v>
                </c:pt>
                <c:pt idx="1528">
                  <c:v>-4.5542259200000001E-3</c:v>
                </c:pt>
                <c:pt idx="1529">
                  <c:v>-4.5542259200000001E-3</c:v>
                </c:pt>
                <c:pt idx="1530">
                  <c:v>-1.6253589629999999E-2</c:v>
                </c:pt>
                <c:pt idx="1531">
                  <c:v>-3.2032203670000002E-2</c:v>
                </c:pt>
                <c:pt idx="1532">
                  <c:v>-3.2032203670000002E-2</c:v>
                </c:pt>
                <c:pt idx="1533">
                  <c:v>-4.3935009000000004E-2</c:v>
                </c:pt>
                <c:pt idx="1534">
                  <c:v>-0.11422628021</c:v>
                </c:pt>
                <c:pt idx="1535">
                  <c:v>-8.497149658E-2</c:v>
                </c:pt>
                <c:pt idx="1536">
                  <c:v>-4.707396698E-2</c:v>
                </c:pt>
                <c:pt idx="1537">
                  <c:v>-6.5637092590000001E-2</c:v>
                </c:pt>
                <c:pt idx="1538">
                  <c:v>-3.2892051700000001E-2</c:v>
                </c:pt>
                <c:pt idx="1539">
                  <c:v>-3.2892051700000001E-2</c:v>
                </c:pt>
                <c:pt idx="1540">
                  <c:v>-3.3736686709999998E-2</c:v>
                </c:pt>
                <c:pt idx="1541">
                  <c:v>-3.523783112E-2</c:v>
                </c:pt>
                <c:pt idx="1542">
                  <c:v>-6.3350513460000007E-2</c:v>
                </c:pt>
                <c:pt idx="1543">
                  <c:v>-6.3350513460000007E-2</c:v>
                </c:pt>
                <c:pt idx="1544">
                  <c:v>4.5917716980000002E-2</c:v>
                </c:pt>
                <c:pt idx="1545">
                  <c:v>6.2233661650000001E-2</c:v>
                </c:pt>
                <c:pt idx="1546">
                  <c:v>4.4778046600000001E-3</c:v>
                </c:pt>
                <c:pt idx="1547">
                  <c:v>-2.3145271300000003E-2</c:v>
                </c:pt>
                <c:pt idx="1548">
                  <c:v>-5.5205219270000001E-2</c:v>
                </c:pt>
                <c:pt idx="1549">
                  <c:v>-5.5205219270000001E-2</c:v>
                </c:pt>
                <c:pt idx="1550">
                  <c:v>-5.2916339870000002E-2</c:v>
                </c:pt>
                <c:pt idx="1551">
                  <c:v>-6.3535484310000001E-2</c:v>
                </c:pt>
                <c:pt idx="1552">
                  <c:v>-4.5585544589999999E-2</c:v>
                </c:pt>
                <c:pt idx="1553">
                  <c:v>-4.5585544589999999E-2</c:v>
                </c:pt>
                <c:pt idx="1554">
                  <c:v>-5.649066925E-2</c:v>
                </c:pt>
                <c:pt idx="1555">
                  <c:v>-5.649066925E-2</c:v>
                </c:pt>
                <c:pt idx="1556">
                  <c:v>-7.5575248720000002E-2</c:v>
                </c:pt>
                <c:pt idx="1557">
                  <c:v>-8.7354766850000001E-2</c:v>
                </c:pt>
                <c:pt idx="1558">
                  <c:v>-7.1025054929999998E-2</c:v>
                </c:pt>
                <c:pt idx="1559">
                  <c:v>-7.1025054929999998E-2</c:v>
                </c:pt>
                <c:pt idx="1560">
                  <c:v>-2.7364253999999998E-2</c:v>
                </c:pt>
                <c:pt idx="1561">
                  <c:v>-3.7023811340000004E-2</c:v>
                </c:pt>
                <c:pt idx="1562">
                  <c:v>-5.7040065769999995E-2</c:v>
                </c:pt>
                <c:pt idx="1563">
                  <c:v>-5.7040065769999995E-2</c:v>
                </c:pt>
                <c:pt idx="1564">
                  <c:v>4.4394481659999999E-2</c:v>
                </c:pt>
                <c:pt idx="1565">
                  <c:v>4.4394481659999999E-2</c:v>
                </c:pt>
                <c:pt idx="1566">
                  <c:v>4.7249958040000005E-2</c:v>
                </c:pt>
                <c:pt idx="1567">
                  <c:v>-3.58600473E-3</c:v>
                </c:pt>
                <c:pt idx="1568">
                  <c:v>-3.032254601E-2</c:v>
                </c:pt>
                <c:pt idx="1569">
                  <c:v>-3.032254601E-2</c:v>
                </c:pt>
                <c:pt idx="1570">
                  <c:v>-1.974863625E-2</c:v>
                </c:pt>
                <c:pt idx="1571">
                  <c:v>7.7319273899999997E-3</c:v>
                </c:pt>
                <c:pt idx="1572">
                  <c:v>-1.6919942859999999E-2</c:v>
                </c:pt>
                <c:pt idx="1573">
                  <c:v>-2.8454513550000001E-2</c:v>
                </c:pt>
                <c:pt idx="1574">
                  <c:v>-5.2859912870000005E-2</c:v>
                </c:pt>
                <c:pt idx="1575">
                  <c:v>-4.7638954159999997E-2</c:v>
                </c:pt>
                <c:pt idx="1576">
                  <c:v>-4.7638954159999997E-2</c:v>
                </c:pt>
                <c:pt idx="1577">
                  <c:v>-4.7565971370000001E-2</c:v>
                </c:pt>
                <c:pt idx="1578">
                  <c:v>-3.051087379E-2</c:v>
                </c:pt>
                <c:pt idx="1579">
                  <c:v>-3.051087379E-2</c:v>
                </c:pt>
                <c:pt idx="1580">
                  <c:v>-5.5671764370000001E-2</c:v>
                </c:pt>
                <c:pt idx="1581">
                  <c:v>-0.12168963623000001</c:v>
                </c:pt>
                <c:pt idx="1582">
                  <c:v>-0.12168963623000001</c:v>
                </c:pt>
                <c:pt idx="1583">
                  <c:v>-0.1321028595</c:v>
                </c:pt>
                <c:pt idx="1584">
                  <c:v>-6.9711181640000008E-2</c:v>
                </c:pt>
                <c:pt idx="1585">
                  <c:v>-2.9518093109999997E-2</c:v>
                </c:pt>
                <c:pt idx="1586">
                  <c:v>-2.9518093109999997E-2</c:v>
                </c:pt>
                <c:pt idx="1587">
                  <c:v>-1.5083178999999999E-4</c:v>
                </c:pt>
                <c:pt idx="1588">
                  <c:v>-3.6966702900000001E-3</c:v>
                </c:pt>
                <c:pt idx="1589">
                  <c:v>-3.6966702900000001E-3</c:v>
                </c:pt>
                <c:pt idx="1590">
                  <c:v>-1.3386060710000001E-2</c:v>
                </c:pt>
                <c:pt idx="1591">
                  <c:v>-2.535342598E-2</c:v>
                </c:pt>
                <c:pt idx="1592">
                  <c:v>-2.535342598E-2</c:v>
                </c:pt>
                <c:pt idx="1593">
                  <c:v>-3.7408199310000001E-2</c:v>
                </c:pt>
                <c:pt idx="1594">
                  <c:v>-1.733953857E-2</c:v>
                </c:pt>
                <c:pt idx="1595">
                  <c:v>-3.358222198E-2</c:v>
                </c:pt>
                <c:pt idx="1596">
                  <c:v>-3.358222198E-2</c:v>
                </c:pt>
                <c:pt idx="1597">
                  <c:v>1.2010976790000001E-2</c:v>
                </c:pt>
                <c:pt idx="1598">
                  <c:v>-3.3337181090000001E-2</c:v>
                </c:pt>
                <c:pt idx="1599">
                  <c:v>-3.3337181090000001E-2</c:v>
                </c:pt>
                <c:pt idx="1600">
                  <c:v>-9.5018211359999993E-2</c:v>
                </c:pt>
                <c:pt idx="1601">
                  <c:v>-0.10670094299000001</c:v>
                </c:pt>
                <c:pt idx="1602">
                  <c:v>-0.10670094299000001</c:v>
                </c:pt>
                <c:pt idx="1603">
                  <c:v>2.507720184E-2</c:v>
                </c:pt>
                <c:pt idx="1604">
                  <c:v>2.9873691560000002E-2</c:v>
                </c:pt>
                <c:pt idx="1605">
                  <c:v>-2.3160285949999998E-2</c:v>
                </c:pt>
                <c:pt idx="1606">
                  <c:v>-2.3160285949999998E-2</c:v>
                </c:pt>
                <c:pt idx="1607">
                  <c:v>-4.4388935089999998E-2</c:v>
                </c:pt>
                <c:pt idx="1608">
                  <c:v>-5.7393555600000002E-3</c:v>
                </c:pt>
                <c:pt idx="1609">
                  <c:v>2.8833660129999997E-2</c:v>
                </c:pt>
                <c:pt idx="1610">
                  <c:v>4.0553108220000002E-2</c:v>
                </c:pt>
                <c:pt idx="1611">
                  <c:v>-6.6701636299999999E-3</c:v>
                </c:pt>
                <c:pt idx="1612">
                  <c:v>-6.6701636299999999E-3</c:v>
                </c:pt>
                <c:pt idx="1613">
                  <c:v>-9.4041729000000004E-3</c:v>
                </c:pt>
                <c:pt idx="1614">
                  <c:v>-3.553567505E-2</c:v>
                </c:pt>
                <c:pt idx="1615">
                  <c:v>-1.1404878619999999E-2</c:v>
                </c:pt>
                <c:pt idx="1616">
                  <c:v>-1.1404878619999999E-2</c:v>
                </c:pt>
                <c:pt idx="1617">
                  <c:v>-2.6951938630000002E-2</c:v>
                </c:pt>
                <c:pt idx="1618">
                  <c:v>-2.6951938630000002E-2</c:v>
                </c:pt>
                <c:pt idx="1619">
                  <c:v>-3.8809120180000004E-2</c:v>
                </c:pt>
                <c:pt idx="1620">
                  <c:v>-2.2400302889999998E-2</c:v>
                </c:pt>
                <c:pt idx="1621">
                  <c:v>-2.882055092E-2</c:v>
                </c:pt>
                <c:pt idx="1622">
                  <c:v>-2.882055092E-2</c:v>
                </c:pt>
                <c:pt idx="1623">
                  <c:v>-4.3671691889999996E-2</c:v>
                </c:pt>
                <c:pt idx="1624">
                  <c:v>-1.989123726E-2</c:v>
                </c:pt>
                <c:pt idx="1625">
                  <c:v>-2.6372131350000001E-2</c:v>
                </c:pt>
                <c:pt idx="1626">
                  <c:v>2.3923252110000001E-2</c:v>
                </c:pt>
                <c:pt idx="1627">
                  <c:v>7.7687866209999998E-2</c:v>
                </c:pt>
                <c:pt idx="1628">
                  <c:v>3.9703685759999996E-2</c:v>
                </c:pt>
                <c:pt idx="1629">
                  <c:v>3.9703685759999996E-2</c:v>
                </c:pt>
                <c:pt idx="1630">
                  <c:v>-1.290477753E-2</c:v>
                </c:pt>
                <c:pt idx="1631">
                  <c:v>-2.8788890840000001E-2</c:v>
                </c:pt>
                <c:pt idx="1632">
                  <c:v>-2.8788890840000001E-2</c:v>
                </c:pt>
                <c:pt idx="1633">
                  <c:v>-6.1391712190000003E-2</c:v>
                </c:pt>
                <c:pt idx="1634">
                  <c:v>-0.11531288910000001</c:v>
                </c:pt>
                <c:pt idx="1635">
                  <c:v>-8.7730842589999997E-2</c:v>
                </c:pt>
                <c:pt idx="1636">
                  <c:v>-3.6312114719999997E-2</c:v>
                </c:pt>
                <c:pt idx="1637">
                  <c:v>-5.5642784120000004E-2</c:v>
                </c:pt>
                <c:pt idx="1638">
                  <c:v>-0.11224460602000001</c:v>
                </c:pt>
                <c:pt idx="1639">
                  <c:v>-0.11224460602000001</c:v>
                </c:pt>
                <c:pt idx="1640">
                  <c:v>-0.11959128570999999</c:v>
                </c:pt>
                <c:pt idx="1641">
                  <c:v>-3.1427253719999999E-2</c:v>
                </c:pt>
                <c:pt idx="1642">
                  <c:v>-3.1427253719999999E-2</c:v>
                </c:pt>
                <c:pt idx="1643">
                  <c:v>1.0807004929999999E-2</c:v>
                </c:pt>
                <c:pt idx="1644">
                  <c:v>2.5574479099999999E-3</c:v>
                </c:pt>
                <c:pt idx="1645">
                  <c:v>-6.0873229979999999E-2</c:v>
                </c:pt>
                <c:pt idx="1646">
                  <c:v>-2.1393917080000002E-2</c:v>
                </c:pt>
                <c:pt idx="1647">
                  <c:v>1.095190907E-2</c:v>
                </c:pt>
                <c:pt idx="1648">
                  <c:v>6.4732872009999998E-2</c:v>
                </c:pt>
                <c:pt idx="1649">
                  <c:v>6.4732872009999998E-2</c:v>
                </c:pt>
                <c:pt idx="1650">
                  <c:v>6.1632637019999999E-2</c:v>
                </c:pt>
                <c:pt idx="1651">
                  <c:v>1.8488190200000002E-3</c:v>
                </c:pt>
                <c:pt idx="1652">
                  <c:v>1.8488190200000002E-3</c:v>
                </c:pt>
                <c:pt idx="1653">
                  <c:v>4.4259819030000001E-2</c:v>
                </c:pt>
                <c:pt idx="1654">
                  <c:v>2.8369106290000001E-2</c:v>
                </c:pt>
                <c:pt idx="1655">
                  <c:v>2.8369106290000001E-2</c:v>
                </c:pt>
                <c:pt idx="1656">
                  <c:v>-2.4987485889999998E-2</c:v>
                </c:pt>
                <c:pt idx="1657">
                  <c:v>-5.5854358670000007E-2</c:v>
                </c:pt>
                <c:pt idx="1658">
                  <c:v>-5.5854358670000007E-2</c:v>
                </c:pt>
                <c:pt idx="1659">
                  <c:v>-7.2785110470000011E-2</c:v>
                </c:pt>
                <c:pt idx="1660">
                  <c:v>-9.0960105900000005E-2</c:v>
                </c:pt>
                <c:pt idx="1661">
                  <c:v>-7.5205780030000002E-2</c:v>
                </c:pt>
                <c:pt idx="1662">
                  <c:v>-5.7742382050000006E-2</c:v>
                </c:pt>
                <c:pt idx="1663">
                  <c:v>-3.5514724729999995E-2</c:v>
                </c:pt>
                <c:pt idx="1664">
                  <c:v>-5.6103218079999996E-2</c:v>
                </c:pt>
                <c:pt idx="1665">
                  <c:v>-5.6103218079999996E-2</c:v>
                </c:pt>
                <c:pt idx="1666">
                  <c:v>-9.7567825319999996E-2</c:v>
                </c:pt>
                <c:pt idx="1667">
                  <c:v>-1.966169739E-2</c:v>
                </c:pt>
                <c:pt idx="1668">
                  <c:v>-1.966169739E-2</c:v>
                </c:pt>
                <c:pt idx="1669">
                  <c:v>1.3589976310000002E-2</c:v>
                </c:pt>
                <c:pt idx="1670">
                  <c:v>-2.095557785E-2</c:v>
                </c:pt>
                <c:pt idx="1671">
                  <c:v>-2.095557785E-2</c:v>
                </c:pt>
                <c:pt idx="1672">
                  <c:v>-7.4783697100000001E-3</c:v>
                </c:pt>
                <c:pt idx="1673">
                  <c:v>-2.5080930710000001E-2</c:v>
                </c:pt>
                <c:pt idx="1674">
                  <c:v>-1.9106571200000002E-2</c:v>
                </c:pt>
                <c:pt idx="1675">
                  <c:v>-1.9106571200000002E-2</c:v>
                </c:pt>
                <c:pt idx="1676">
                  <c:v>-1.199710369E-2</c:v>
                </c:pt>
                <c:pt idx="1677">
                  <c:v>-2.2325115199999999E-2</c:v>
                </c:pt>
                <c:pt idx="1678">
                  <c:v>-4.798125458E-2</c:v>
                </c:pt>
                <c:pt idx="1679">
                  <c:v>-6.4496521000000001E-2</c:v>
                </c:pt>
                <c:pt idx="1680">
                  <c:v>-5.2351551060000001E-2</c:v>
                </c:pt>
                <c:pt idx="1681">
                  <c:v>-5.2351551060000001E-2</c:v>
                </c:pt>
                <c:pt idx="1682">
                  <c:v>-5.6624866490000002E-2</c:v>
                </c:pt>
                <c:pt idx="1683">
                  <c:v>-4.317826843E-2</c:v>
                </c:pt>
                <c:pt idx="1684">
                  <c:v>-5.8605674739999995E-2</c:v>
                </c:pt>
                <c:pt idx="1685">
                  <c:v>-5.8605674739999995E-2</c:v>
                </c:pt>
                <c:pt idx="1686">
                  <c:v>-8.0877899170000003E-2</c:v>
                </c:pt>
                <c:pt idx="1687">
                  <c:v>-5.8472343440000005E-2</c:v>
                </c:pt>
                <c:pt idx="1688">
                  <c:v>-4.3910324099999995E-2</c:v>
                </c:pt>
                <c:pt idx="1689">
                  <c:v>-3.1321752549999998E-2</c:v>
                </c:pt>
                <c:pt idx="1690">
                  <c:v>-2.3116479869999998E-2</c:v>
                </c:pt>
                <c:pt idx="1691">
                  <c:v>-2.3116479869999998E-2</c:v>
                </c:pt>
                <c:pt idx="1692">
                  <c:v>-4.8109424590000005E-2</c:v>
                </c:pt>
                <c:pt idx="1693">
                  <c:v>-1.381655979E-2</c:v>
                </c:pt>
                <c:pt idx="1694">
                  <c:v>7.7875947999999995E-3</c:v>
                </c:pt>
                <c:pt idx="1695">
                  <c:v>7.7875947999999995E-3</c:v>
                </c:pt>
                <c:pt idx="1696">
                  <c:v>-4.1322559359999997E-2</c:v>
                </c:pt>
                <c:pt idx="1697">
                  <c:v>-1.4222661020000001E-2</c:v>
                </c:pt>
                <c:pt idx="1698">
                  <c:v>-1.4222661020000001E-2</c:v>
                </c:pt>
                <c:pt idx="1699">
                  <c:v>1.9137279510000001E-2</c:v>
                </c:pt>
                <c:pt idx="1700">
                  <c:v>2.8824853899999999E-2</c:v>
                </c:pt>
                <c:pt idx="1701">
                  <c:v>2.8824853899999999E-2</c:v>
                </c:pt>
                <c:pt idx="1702">
                  <c:v>-3.0322454449999998E-2</c:v>
                </c:pt>
                <c:pt idx="1703">
                  <c:v>-4.0544391630000003E-2</c:v>
                </c:pt>
                <c:pt idx="1704">
                  <c:v>-8.0556137079999993E-2</c:v>
                </c:pt>
                <c:pt idx="1705">
                  <c:v>-0.12416223144999999</c:v>
                </c:pt>
                <c:pt idx="1706">
                  <c:v>-9.9647323610000005E-2</c:v>
                </c:pt>
                <c:pt idx="1707">
                  <c:v>-9.9647323610000005E-2</c:v>
                </c:pt>
                <c:pt idx="1708">
                  <c:v>-6.6981956479999993E-2</c:v>
                </c:pt>
                <c:pt idx="1709">
                  <c:v>-3.9776939390000002E-2</c:v>
                </c:pt>
                <c:pt idx="1710">
                  <c:v>-3.644181061E-2</c:v>
                </c:pt>
                <c:pt idx="1711">
                  <c:v>-3.644181061E-2</c:v>
                </c:pt>
                <c:pt idx="1712">
                  <c:v>-4.5089725489999996E-2</c:v>
                </c:pt>
                <c:pt idx="1713">
                  <c:v>-6.3750404359999999E-2</c:v>
                </c:pt>
                <c:pt idx="1714">
                  <c:v>-3.7081298830000005E-2</c:v>
                </c:pt>
                <c:pt idx="1715">
                  <c:v>-5.066285324E-2</c:v>
                </c:pt>
                <c:pt idx="1716">
                  <c:v>-4.331207275E-2</c:v>
                </c:pt>
                <c:pt idx="1717">
                  <c:v>-5.711494827E-2</c:v>
                </c:pt>
                <c:pt idx="1718">
                  <c:v>-5.711494827E-2</c:v>
                </c:pt>
                <c:pt idx="1719">
                  <c:v>2.7322561259999999E-2</c:v>
                </c:pt>
                <c:pt idx="1720">
                  <c:v>2.6631811139999999E-2</c:v>
                </c:pt>
                <c:pt idx="1721">
                  <c:v>2.6631811139999999E-2</c:v>
                </c:pt>
                <c:pt idx="1722">
                  <c:v>-1.9793399810000001E-2</c:v>
                </c:pt>
                <c:pt idx="1723">
                  <c:v>-4.0062633510000001E-2</c:v>
                </c:pt>
                <c:pt idx="1724">
                  <c:v>-4.0062633510000001E-2</c:v>
                </c:pt>
                <c:pt idx="1725">
                  <c:v>-5.8712982179999998E-2</c:v>
                </c:pt>
                <c:pt idx="1726">
                  <c:v>-6.8709877010000003E-2</c:v>
                </c:pt>
                <c:pt idx="1727">
                  <c:v>-1.8037553790000001E-2</c:v>
                </c:pt>
                <c:pt idx="1728">
                  <c:v>-1.8037553790000001E-2</c:v>
                </c:pt>
                <c:pt idx="1729">
                  <c:v>-4.4005790709999999E-2</c:v>
                </c:pt>
                <c:pt idx="1730">
                  <c:v>-6.7431289669999991E-2</c:v>
                </c:pt>
                <c:pt idx="1731">
                  <c:v>-6.7431289669999991E-2</c:v>
                </c:pt>
                <c:pt idx="1732">
                  <c:v>-6.9283462520000005E-2</c:v>
                </c:pt>
                <c:pt idx="1733">
                  <c:v>-8.4434646609999997E-2</c:v>
                </c:pt>
                <c:pt idx="1734">
                  <c:v>-8.4434646609999997E-2</c:v>
                </c:pt>
                <c:pt idx="1735">
                  <c:v>-5.9869525909999999E-2</c:v>
                </c:pt>
                <c:pt idx="1736">
                  <c:v>-2.6816888809999998E-2</c:v>
                </c:pt>
                <c:pt idx="1737">
                  <c:v>-8.8055372199999996E-3</c:v>
                </c:pt>
                <c:pt idx="1738">
                  <c:v>-8.8055372199999996E-3</c:v>
                </c:pt>
                <c:pt idx="1739">
                  <c:v>5.1762675999999998E-4</c:v>
                </c:pt>
                <c:pt idx="1740">
                  <c:v>-2.8820169450000002E-2</c:v>
                </c:pt>
                <c:pt idx="1741">
                  <c:v>-2.8820169450000002E-2</c:v>
                </c:pt>
                <c:pt idx="1742">
                  <c:v>-5.022431946E-2</c:v>
                </c:pt>
                <c:pt idx="1743">
                  <c:v>-6.8505294800000005E-2</c:v>
                </c:pt>
                <c:pt idx="1744">
                  <c:v>-6.8505294800000005E-2</c:v>
                </c:pt>
                <c:pt idx="1745">
                  <c:v>-3.6297389979999997E-2</c:v>
                </c:pt>
                <c:pt idx="1746">
                  <c:v>-6.2434043879999998E-2</c:v>
                </c:pt>
                <c:pt idx="1747">
                  <c:v>-6.2434043879999998E-2</c:v>
                </c:pt>
                <c:pt idx="1748">
                  <c:v>-5.3603355409999998E-2</c:v>
                </c:pt>
                <c:pt idx="1749">
                  <c:v>-3.2057353970000001E-2</c:v>
                </c:pt>
                <c:pt idx="1750">
                  <c:v>-8.8217773440000008E-2</c:v>
                </c:pt>
                <c:pt idx="1751">
                  <c:v>-0.10716204834</c:v>
                </c:pt>
                <c:pt idx="1752">
                  <c:v>-9.5715461730000007E-2</c:v>
                </c:pt>
                <c:pt idx="1753">
                  <c:v>-9.5715461730000007E-2</c:v>
                </c:pt>
                <c:pt idx="1754">
                  <c:v>-6.8787338259999997E-2</c:v>
                </c:pt>
                <c:pt idx="1755">
                  <c:v>-8.7920028689999999E-2</c:v>
                </c:pt>
                <c:pt idx="1756">
                  <c:v>-3.6669162749999998E-2</c:v>
                </c:pt>
                <c:pt idx="1757">
                  <c:v>-3.6669162749999998E-2</c:v>
                </c:pt>
                <c:pt idx="1758">
                  <c:v>-9.3748159399999996E-3</c:v>
                </c:pt>
                <c:pt idx="1759">
                  <c:v>-9.3748159399999996E-3</c:v>
                </c:pt>
                <c:pt idx="1760">
                  <c:v>-1.6301797870000002E-2</c:v>
                </c:pt>
                <c:pt idx="1761">
                  <c:v>-3.078327942E-2</c:v>
                </c:pt>
                <c:pt idx="1762">
                  <c:v>-6.6875503539999992E-2</c:v>
                </c:pt>
                <c:pt idx="1763">
                  <c:v>-6.6875503539999992E-2</c:v>
                </c:pt>
                <c:pt idx="1764">
                  <c:v>-6.6432861329999995E-2</c:v>
                </c:pt>
                <c:pt idx="1765">
                  <c:v>-3.563849258E-2</c:v>
                </c:pt>
                <c:pt idx="1766">
                  <c:v>-6.3561218259999996E-2</c:v>
                </c:pt>
                <c:pt idx="1767">
                  <c:v>-5.6107616419999999E-2</c:v>
                </c:pt>
                <c:pt idx="1768">
                  <c:v>-2.4810258E-4</c:v>
                </c:pt>
                <c:pt idx="1769">
                  <c:v>-2.4810258E-4</c:v>
                </c:pt>
                <c:pt idx="1770">
                  <c:v>-1.9474521639999999E-2</c:v>
                </c:pt>
                <c:pt idx="1771">
                  <c:v>-2.6300395970000001E-2</c:v>
                </c:pt>
                <c:pt idx="1772">
                  <c:v>-7.8866195680000001E-2</c:v>
                </c:pt>
                <c:pt idx="1773">
                  <c:v>-7.8866195680000001E-2</c:v>
                </c:pt>
                <c:pt idx="1774">
                  <c:v>-7.1368530269999994E-2</c:v>
                </c:pt>
                <c:pt idx="1775">
                  <c:v>2.77532053E-3</c:v>
                </c:pt>
                <c:pt idx="1776">
                  <c:v>3.3028006599999998E-3</c:v>
                </c:pt>
                <c:pt idx="1777">
                  <c:v>-2.6148523329999999E-2</c:v>
                </c:pt>
                <c:pt idx="1778">
                  <c:v>-3.6399532319999997E-2</c:v>
                </c:pt>
                <c:pt idx="1779">
                  <c:v>-7.0879859919999996E-2</c:v>
                </c:pt>
                <c:pt idx="1780">
                  <c:v>-7.0879859919999996E-2</c:v>
                </c:pt>
                <c:pt idx="1781">
                  <c:v>-3.6820655819999999E-2</c:v>
                </c:pt>
                <c:pt idx="1782">
                  <c:v>1.5921231269999999E-2</c:v>
                </c:pt>
                <c:pt idx="1783">
                  <c:v>1.5921231269999999E-2</c:v>
                </c:pt>
                <c:pt idx="1784">
                  <c:v>-7.0069747919999995E-2</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2"/>
          <c:order val="12"/>
          <c:tx>
            <c:v>Y Force</c:v>
          </c:tx>
          <c:spPr>
            <a:ln w="12700">
              <a:solidFill>
                <a:srgbClr val="FF0000"/>
              </a:solidFill>
              <a:prstDash val="solid"/>
            </a:ln>
            <a:effectLst/>
          </c:spPr>
          <c:marker>
            <c:symbol val="none"/>
          </c:marker>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T$2:$T$4000</c:f>
              <c:numCache>
                <c:formatCode>0.0000</c:formatCode>
                <c:ptCount val="3999"/>
                <c:pt idx="0">
                  <c:v>-3.2473022899999998E-3</c:v>
                </c:pt>
                <c:pt idx="1">
                  <c:v>-3.2473022899999998E-3</c:v>
                </c:pt>
                <c:pt idx="2">
                  <c:v>-3.2473022899999998E-3</c:v>
                </c:pt>
                <c:pt idx="3">
                  <c:v>-2.2820043559999999E-2</c:v>
                </c:pt>
                <c:pt idx="4">
                  <c:v>-2.3230388640000002E-2</c:v>
                </c:pt>
                <c:pt idx="5">
                  <c:v>-2.20096283E-2</c:v>
                </c:pt>
                <c:pt idx="6">
                  <c:v>-2.20096283E-2</c:v>
                </c:pt>
                <c:pt idx="7">
                  <c:v>-8.99161339E-3</c:v>
                </c:pt>
                <c:pt idx="8">
                  <c:v>-8.99161339E-3</c:v>
                </c:pt>
                <c:pt idx="9">
                  <c:v>8.4734210999999997E-3</c:v>
                </c:pt>
                <c:pt idx="10">
                  <c:v>8.4734210999999997E-3</c:v>
                </c:pt>
                <c:pt idx="11">
                  <c:v>1.139718342E-2</c:v>
                </c:pt>
                <c:pt idx="12">
                  <c:v>1.023805046E-2</c:v>
                </c:pt>
                <c:pt idx="13">
                  <c:v>1.023805046E-2</c:v>
                </c:pt>
                <c:pt idx="14">
                  <c:v>-1.385411072E-2</c:v>
                </c:pt>
                <c:pt idx="15">
                  <c:v>-1.385411072E-2</c:v>
                </c:pt>
                <c:pt idx="16">
                  <c:v>2.9749668119999999E-2</c:v>
                </c:pt>
                <c:pt idx="17">
                  <c:v>2.1563335420000003E-2</c:v>
                </c:pt>
                <c:pt idx="18">
                  <c:v>2.1563335420000003E-2</c:v>
                </c:pt>
                <c:pt idx="19">
                  <c:v>9.7249956100000003E-3</c:v>
                </c:pt>
                <c:pt idx="20">
                  <c:v>1.9079231E-3</c:v>
                </c:pt>
                <c:pt idx="21">
                  <c:v>1.630590057E-2</c:v>
                </c:pt>
                <c:pt idx="22">
                  <c:v>1.630590057E-2</c:v>
                </c:pt>
                <c:pt idx="23">
                  <c:v>2.1932590480000003E-2</c:v>
                </c:pt>
                <c:pt idx="24">
                  <c:v>2.1932590480000003E-2</c:v>
                </c:pt>
                <c:pt idx="25">
                  <c:v>2.7344095230000001E-2</c:v>
                </c:pt>
                <c:pt idx="26">
                  <c:v>-1.270011234E-2</c:v>
                </c:pt>
                <c:pt idx="27">
                  <c:v>-1.031508064E-2</c:v>
                </c:pt>
                <c:pt idx="28">
                  <c:v>-1.031508064E-2</c:v>
                </c:pt>
                <c:pt idx="29">
                  <c:v>1.716767311E-2</c:v>
                </c:pt>
                <c:pt idx="30">
                  <c:v>3.3063224789999998E-2</c:v>
                </c:pt>
                <c:pt idx="31">
                  <c:v>2.8709108000000001E-4</c:v>
                </c:pt>
                <c:pt idx="32">
                  <c:v>-9.07891846E-3</c:v>
                </c:pt>
                <c:pt idx="33">
                  <c:v>-9.07891846E-3</c:v>
                </c:pt>
                <c:pt idx="34">
                  <c:v>-2.6469421400000001E-3</c:v>
                </c:pt>
                <c:pt idx="35">
                  <c:v>-4.39566803E-3</c:v>
                </c:pt>
                <c:pt idx="36">
                  <c:v>6.03189993E-3</c:v>
                </c:pt>
                <c:pt idx="37">
                  <c:v>6.03189993E-3</c:v>
                </c:pt>
                <c:pt idx="38">
                  <c:v>3.4135051729999998E-2</c:v>
                </c:pt>
                <c:pt idx="39">
                  <c:v>5.2882447199999998E-3</c:v>
                </c:pt>
                <c:pt idx="40">
                  <c:v>1.6059389110000002E-2</c:v>
                </c:pt>
                <c:pt idx="41">
                  <c:v>2.4600180999999999E-4</c:v>
                </c:pt>
                <c:pt idx="42">
                  <c:v>1.723443413E-2</c:v>
                </c:pt>
                <c:pt idx="43">
                  <c:v>1.723443413E-2</c:v>
                </c:pt>
                <c:pt idx="44">
                  <c:v>-5.27797604E-3</c:v>
                </c:pt>
                <c:pt idx="45">
                  <c:v>-3.6674163300000001E-3</c:v>
                </c:pt>
                <c:pt idx="46">
                  <c:v>-1.9655410769999999E-2</c:v>
                </c:pt>
                <c:pt idx="47">
                  <c:v>-1.9655410769999999E-2</c:v>
                </c:pt>
                <c:pt idx="48">
                  <c:v>-1.7594932299999999E-3</c:v>
                </c:pt>
                <c:pt idx="49">
                  <c:v>-6.3857579199999995E-3</c:v>
                </c:pt>
                <c:pt idx="50">
                  <c:v>-3.7489707950000006E-2</c:v>
                </c:pt>
                <c:pt idx="51">
                  <c:v>-2.7692815780000001E-2</c:v>
                </c:pt>
                <c:pt idx="52">
                  <c:v>5.0268311499999992E-3</c:v>
                </c:pt>
                <c:pt idx="53">
                  <c:v>2.7174621579999999E-2</c:v>
                </c:pt>
                <c:pt idx="54">
                  <c:v>2.7174621579999999E-2</c:v>
                </c:pt>
                <c:pt idx="55">
                  <c:v>-3.3196754459999998E-2</c:v>
                </c:pt>
                <c:pt idx="56">
                  <c:v>3.9909484400000002E-3</c:v>
                </c:pt>
                <c:pt idx="57">
                  <c:v>3.9909484400000002E-3</c:v>
                </c:pt>
                <c:pt idx="58">
                  <c:v>3.8705833439999997E-2</c:v>
                </c:pt>
                <c:pt idx="59">
                  <c:v>7.1563644409999988E-2</c:v>
                </c:pt>
                <c:pt idx="60">
                  <c:v>7.1563644409999988E-2</c:v>
                </c:pt>
                <c:pt idx="61">
                  <c:v>1.5480064390000001E-2</c:v>
                </c:pt>
                <c:pt idx="62">
                  <c:v>6.348464203000001E-2</c:v>
                </c:pt>
                <c:pt idx="63">
                  <c:v>2.4338169100000001E-2</c:v>
                </c:pt>
                <c:pt idx="64">
                  <c:v>2.4338169100000001E-2</c:v>
                </c:pt>
                <c:pt idx="65">
                  <c:v>-4.5748428339999994E-2</c:v>
                </c:pt>
                <c:pt idx="66">
                  <c:v>-5.8899463650000004E-2</c:v>
                </c:pt>
                <c:pt idx="67">
                  <c:v>-4.2356826779999995E-2</c:v>
                </c:pt>
                <c:pt idx="68">
                  <c:v>-9.0987442020000003E-2</c:v>
                </c:pt>
                <c:pt idx="69">
                  <c:v>-0.10595495605000001</c:v>
                </c:pt>
                <c:pt idx="70">
                  <c:v>-0.10595495605000001</c:v>
                </c:pt>
                <c:pt idx="71">
                  <c:v>-0.11077687836</c:v>
                </c:pt>
                <c:pt idx="72">
                  <c:v>-8.8787796020000004E-2</c:v>
                </c:pt>
                <c:pt idx="73">
                  <c:v>-0.1282671051</c:v>
                </c:pt>
                <c:pt idx="74">
                  <c:v>-0.1282671051</c:v>
                </c:pt>
                <c:pt idx="75">
                  <c:v>-0.11909625243999999</c:v>
                </c:pt>
                <c:pt idx="76">
                  <c:v>-3.9567108150000002E-2</c:v>
                </c:pt>
                <c:pt idx="77">
                  <c:v>4.2485721589999997E-2</c:v>
                </c:pt>
                <c:pt idx="78">
                  <c:v>8.9038421630000003E-2</c:v>
                </c:pt>
                <c:pt idx="79">
                  <c:v>0.13725820923000001</c:v>
                </c:pt>
                <c:pt idx="80">
                  <c:v>0.13725820923000001</c:v>
                </c:pt>
                <c:pt idx="81">
                  <c:v>0.1622532196</c:v>
                </c:pt>
                <c:pt idx="82">
                  <c:v>0.21629483031999999</c:v>
                </c:pt>
                <c:pt idx="83">
                  <c:v>9.4701087949999999E-2</c:v>
                </c:pt>
                <c:pt idx="84">
                  <c:v>9.4701087949999999E-2</c:v>
                </c:pt>
                <c:pt idx="85">
                  <c:v>-8.0022148129999998E-2</c:v>
                </c:pt>
                <c:pt idx="86">
                  <c:v>3.7529754640000003E-2</c:v>
                </c:pt>
                <c:pt idx="87">
                  <c:v>3.7529754640000003E-2</c:v>
                </c:pt>
                <c:pt idx="88">
                  <c:v>6.3007530209999996E-2</c:v>
                </c:pt>
                <c:pt idx="89">
                  <c:v>0.23136972045999998</c:v>
                </c:pt>
                <c:pt idx="90">
                  <c:v>0.23136972045999998</c:v>
                </c:pt>
                <c:pt idx="91">
                  <c:v>0.18500039673000002</c:v>
                </c:pt>
                <c:pt idx="92">
                  <c:v>0.14963377380000001</c:v>
                </c:pt>
                <c:pt idx="93">
                  <c:v>3.2795177459999998E-2</c:v>
                </c:pt>
                <c:pt idx="94">
                  <c:v>-4.4634275399999994E-3</c:v>
                </c:pt>
                <c:pt idx="95">
                  <c:v>-5.3884410860000002E-2</c:v>
                </c:pt>
                <c:pt idx="96">
                  <c:v>-0.14834976195999999</c:v>
                </c:pt>
                <c:pt idx="97">
                  <c:v>-0.14834976195999999</c:v>
                </c:pt>
                <c:pt idx="98">
                  <c:v>-1.9761886600000002E-3</c:v>
                </c:pt>
                <c:pt idx="99">
                  <c:v>0.22704495239</c:v>
                </c:pt>
                <c:pt idx="100">
                  <c:v>7.7470809939999996E-2</c:v>
                </c:pt>
                <c:pt idx="101">
                  <c:v>7.7470809939999996E-2</c:v>
                </c:pt>
                <c:pt idx="102">
                  <c:v>0.22779887389999998</c:v>
                </c:pt>
                <c:pt idx="103">
                  <c:v>0.15792233275999998</c:v>
                </c:pt>
                <c:pt idx="104">
                  <c:v>0.15437301636</c:v>
                </c:pt>
                <c:pt idx="105">
                  <c:v>0.13636976624</c:v>
                </c:pt>
                <c:pt idx="106">
                  <c:v>0.14001614380000002</c:v>
                </c:pt>
                <c:pt idx="107">
                  <c:v>0.14001614380000002</c:v>
                </c:pt>
                <c:pt idx="108">
                  <c:v>0.17346868896000001</c:v>
                </c:pt>
                <c:pt idx="109">
                  <c:v>0.19715100097999999</c:v>
                </c:pt>
                <c:pt idx="110">
                  <c:v>0.24691557312000001</c:v>
                </c:pt>
                <c:pt idx="111">
                  <c:v>0.24691557312000001</c:v>
                </c:pt>
                <c:pt idx="112">
                  <c:v>-2.8654659270000001E-2</c:v>
                </c:pt>
                <c:pt idx="113">
                  <c:v>-2.8654659270000001E-2</c:v>
                </c:pt>
                <c:pt idx="114">
                  <c:v>6.0984130859999999E-2</c:v>
                </c:pt>
                <c:pt idx="115">
                  <c:v>0.26578521728999999</c:v>
                </c:pt>
                <c:pt idx="116">
                  <c:v>2.122238731E-2</c:v>
                </c:pt>
                <c:pt idx="117">
                  <c:v>2.122238731E-2</c:v>
                </c:pt>
                <c:pt idx="118">
                  <c:v>-2.7100595469999999E-2</c:v>
                </c:pt>
                <c:pt idx="119">
                  <c:v>-1.9370321270000001E-2</c:v>
                </c:pt>
                <c:pt idx="120">
                  <c:v>-7.1324143400000005E-3</c:v>
                </c:pt>
                <c:pt idx="121">
                  <c:v>8.2536689760000004E-2</c:v>
                </c:pt>
                <c:pt idx="122">
                  <c:v>0.17934696959999999</c:v>
                </c:pt>
                <c:pt idx="123">
                  <c:v>-5.4296245570000005E-2</c:v>
                </c:pt>
                <c:pt idx="124">
                  <c:v>-5.4296245570000005E-2</c:v>
                </c:pt>
                <c:pt idx="125">
                  <c:v>-1.7809448000000001E-4</c:v>
                </c:pt>
                <c:pt idx="126">
                  <c:v>-4.0971576689999997E-2</c:v>
                </c:pt>
                <c:pt idx="127">
                  <c:v>-4.0971576689999997E-2</c:v>
                </c:pt>
                <c:pt idx="128">
                  <c:v>5.8429161069999999E-2</c:v>
                </c:pt>
                <c:pt idx="129">
                  <c:v>-2.4101295469999999E-2</c:v>
                </c:pt>
                <c:pt idx="130">
                  <c:v>-9.4049224850000002E-2</c:v>
                </c:pt>
                <c:pt idx="131">
                  <c:v>-8.8130287170000002E-2</c:v>
                </c:pt>
                <c:pt idx="132">
                  <c:v>0.20776705933</c:v>
                </c:pt>
                <c:pt idx="133">
                  <c:v>1.7066101069999999E-2</c:v>
                </c:pt>
                <c:pt idx="134">
                  <c:v>1.7066101069999999E-2</c:v>
                </c:pt>
                <c:pt idx="135">
                  <c:v>-6.7746170039999998E-2</c:v>
                </c:pt>
                <c:pt idx="136">
                  <c:v>-1.2842267039999999E-2</c:v>
                </c:pt>
                <c:pt idx="137">
                  <c:v>-1.2842267039999999E-2</c:v>
                </c:pt>
                <c:pt idx="138">
                  <c:v>-2.4876266480000003E-2</c:v>
                </c:pt>
                <c:pt idx="139">
                  <c:v>2.2379529949999998E-2</c:v>
                </c:pt>
                <c:pt idx="140">
                  <c:v>2.2379529949999998E-2</c:v>
                </c:pt>
                <c:pt idx="141">
                  <c:v>2.4846734999999998E-2</c:v>
                </c:pt>
                <c:pt idx="142">
                  <c:v>9.6234388399999999E-3</c:v>
                </c:pt>
                <c:pt idx="143">
                  <c:v>-8.3205673219999998E-2</c:v>
                </c:pt>
                <c:pt idx="144">
                  <c:v>-8.3205673219999998E-2</c:v>
                </c:pt>
                <c:pt idx="145">
                  <c:v>-5.7128070829999995E-2</c:v>
                </c:pt>
                <c:pt idx="146">
                  <c:v>1.1895977970000001E-2</c:v>
                </c:pt>
                <c:pt idx="147">
                  <c:v>1.1895977970000001E-2</c:v>
                </c:pt>
                <c:pt idx="148">
                  <c:v>0.13946098328000001</c:v>
                </c:pt>
                <c:pt idx="149">
                  <c:v>0.1102808609</c:v>
                </c:pt>
                <c:pt idx="150">
                  <c:v>0.1102808609</c:v>
                </c:pt>
                <c:pt idx="151">
                  <c:v>9.2092727659999998E-2</c:v>
                </c:pt>
                <c:pt idx="152">
                  <c:v>-2.7558139799999999E-2</c:v>
                </c:pt>
                <c:pt idx="153">
                  <c:v>-0.10110623932</c:v>
                </c:pt>
                <c:pt idx="154">
                  <c:v>-0.10110623932</c:v>
                </c:pt>
                <c:pt idx="155">
                  <c:v>-2.1274602890000001E-2</c:v>
                </c:pt>
                <c:pt idx="156">
                  <c:v>1.5014381410000001E-2</c:v>
                </c:pt>
                <c:pt idx="157">
                  <c:v>7.935055542000001E-2</c:v>
                </c:pt>
                <c:pt idx="158">
                  <c:v>7.118476868000001E-2</c:v>
                </c:pt>
                <c:pt idx="159">
                  <c:v>7.4621566769999995E-2</c:v>
                </c:pt>
                <c:pt idx="160">
                  <c:v>7.4621566769999995E-2</c:v>
                </c:pt>
                <c:pt idx="161">
                  <c:v>1.9010478970000001E-2</c:v>
                </c:pt>
                <c:pt idx="162">
                  <c:v>-4.1474372860000004E-2</c:v>
                </c:pt>
                <c:pt idx="163">
                  <c:v>-5.0363273620000003E-2</c:v>
                </c:pt>
                <c:pt idx="164">
                  <c:v>-5.0363273620000003E-2</c:v>
                </c:pt>
                <c:pt idx="165">
                  <c:v>-6.0041057590000002E-2</c:v>
                </c:pt>
                <c:pt idx="166">
                  <c:v>3.2176330100000001E-3</c:v>
                </c:pt>
                <c:pt idx="167">
                  <c:v>3.2176330100000001E-3</c:v>
                </c:pt>
                <c:pt idx="168">
                  <c:v>-8.1451835630000011E-2</c:v>
                </c:pt>
                <c:pt idx="169">
                  <c:v>-6.3868682859999998E-2</c:v>
                </c:pt>
                <c:pt idx="170">
                  <c:v>1.256823063E-2</c:v>
                </c:pt>
                <c:pt idx="171">
                  <c:v>1.256823063E-2</c:v>
                </c:pt>
                <c:pt idx="172">
                  <c:v>-8.1137867000000002E-3</c:v>
                </c:pt>
                <c:pt idx="173">
                  <c:v>-1.6090049740000001E-2</c:v>
                </c:pt>
                <c:pt idx="174">
                  <c:v>8.914743805E-2</c:v>
                </c:pt>
                <c:pt idx="175">
                  <c:v>8.914743805E-2</c:v>
                </c:pt>
                <c:pt idx="176">
                  <c:v>-8.2523155210000004E-2</c:v>
                </c:pt>
                <c:pt idx="177">
                  <c:v>-8.2523155210000004E-2</c:v>
                </c:pt>
                <c:pt idx="178">
                  <c:v>-2.9820928569999999E-2</c:v>
                </c:pt>
                <c:pt idx="179">
                  <c:v>-1.3314737320000001E-2</c:v>
                </c:pt>
                <c:pt idx="180">
                  <c:v>3.4372444150000001E-2</c:v>
                </c:pt>
                <c:pt idx="181">
                  <c:v>3.4372444150000001E-2</c:v>
                </c:pt>
                <c:pt idx="182">
                  <c:v>3.5465305330000002E-2</c:v>
                </c:pt>
                <c:pt idx="183">
                  <c:v>5.3237976070000005E-2</c:v>
                </c:pt>
                <c:pt idx="184">
                  <c:v>9.0178703309999997E-2</c:v>
                </c:pt>
                <c:pt idx="185">
                  <c:v>9.2778404240000001E-2</c:v>
                </c:pt>
                <c:pt idx="186">
                  <c:v>5.1544250490000006E-2</c:v>
                </c:pt>
                <c:pt idx="187">
                  <c:v>5.1544250490000006E-2</c:v>
                </c:pt>
                <c:pt idx="188">
                  <c:v>7.307727051E-2</c:v>
                </c:pt>
                <c:pt idx="189">
                  <c:v>7.0934671E-4</c:v>
                </c:pt>
                <c:pt idx="190">
                  <c:v>-1.159070396E-2</c:v>
                </c:pt>
                <c:pt idx="191">
                  <c:v>-1.159070396E-2</c:v>
                </c:pt>
                <c:pt idx="192">
                  <c:v>4.7420753480000001E-2</c:v>
                </c:pt>
                <c:pt idx="193">
                  <c:v>5.8299263000000004E-2</c:v>
                </c:pt>
                <c:pt idx="194">
                  <c:v>5.8299263000000004E-2</c:v>
                </c:pt>
                <c:pt idx="195">
                  <c:v>-3.1206014629999997E-2</c:v>
                </c:pt>
                <c:pt idx="196">
                  <c:v>-1.6459316250000001E-2</c:v>
                </c:pt>
                <c:pt idx="197">
                  <c:v>-1.6459316250000001E-2</c:v>
                </c:pt>
                <c:pt idx="198">
                  <c:v>9.197825623E-2</c:v>
                </c:pt>
                <c:pt idx="199">
                  <c:v>7.4697593690000008E-2</c:v>
                </c:pt>
                <c:pt idx="200">
                  <c:v>0.11893254088999999</c:v>
                </c:pt>
                <c:pt idx="201">
                  <c:v>0.11893254088999999</c:v>
                </c:pt>
                <c:pt idx="202">
                  <c:v>0.16469075011999998</c:v>
                </c:pt>
                <c:pt idx="203">
                  <c:v>0.11899417877</c:v>
                </c:pt>
                <c:pt idx="204">
                  <c:v>0.11899417877</c:v>
                </c:pt>
                <c:pt idx="205">
                  <c:v>0.1018115921</c:v>
                </c:pt>
                <c:pt idx="206">
                  <c:v>0.13654238892000001</c:v>
                </c:pt>
                <c:pt idx="207">
                  <c:v>0.13654238892000001</c:v>
                </c:pt>
                <c:pt idx="208">
                  <c:v>0.14239405823000001</c:v>
                </c:pt>
                <c:pt idx="209">
                  <c:v>0.13272041321</c:v>
                </c:pt>
                <c:pt idx="210">
                  <c:v>0.1230827179</c:v>
                </c:pt>
                <c:pt idx="211">
                  <c:v>0.15180062865999999</c:v>
                </c:pt>
                <c:pt idx="212">
                  <c:v>0.15647210692999999</c:v>
                </c:pt>
                <c:pt idx="213">
                  <c:v>0.1205775528</c:v>
                </c:pt>
                <c:pt idx="214">
                  <c:v>0.1205775528</c:v>
                </c:pt>
                <c:pt idx="215">
                  <c:v>6.6146141049999996E-2</c:v>
                </c:pt>
                <c:pt idx="216">
                  <c:v>4.9876186369999999E-2</c:v>
                </c:pt>
                <c:pt idx="217">
                  <c:v>2.8373485569999999E-2</c:v>
                </c:pt>
                <c:pt idx="218">
                  <c:v>2.8373485569999999E-2</c:v>
                </c:pt>
                <c:pt idx="219">
                  <c:v>0.18513305664000002</c:v>
                </c:pt>
                <c:pt idx="220">
                  <c:v>0.40047222900000001</c:v>
                </c:pt>
                <c:pt idx="221">
                  <c:v>0.57594738770000009</c:v>
                </c:pt>
                <c:pt idx="222">
                  <c:v>0.69648156738</c:v>
                </c:pt>
                <c:pt idx="223">
                  <c:v>0.57050805663999993</c:v>
                </c:pt>
                <c:pt idx="224">
                  <c:v>0.57050805663999993</c:v>
                </c:pt>
                <c:pt idx="225">
                  <c:v>0.29196221924000004</c:v>
                </c:pt>
                <c:pt idx="226">
                  <c:v>2.8398296359999999E-2</c:v>
                </c:pt>
                <c:pt idx="227">
                  <c:v>-0.15625634765999999</c:v>
                </c:pt>
                <c:pt idx="228">
                  <c:v>-0.15625634765999999</c:v>
                </c:pt>
                <c:pt idx="229">
                  <c:v>-1.008771992E-2</c:v>
                </c:pt>
                <c:pt idx="230">
                  <c:v>0.23683134459999999</c:v>
                </c:pt>
                <c:pt idx="231">
                  <c:v>0.23683134459999999</c:v>
                </c:pt>
                <c:pt idx="232">
                  <c:v>0.41959103393999997</c:v>
                </c:pt>
                <c:pt idx="233">
                  <c:v>0.26959011841000002</c:v>
                </c:pt>
                <c:pt idx="234">
                  <c:v>0.26959011841000002</c:v>
                </c:pt>
                <c:pt idx="235">
                  <c:v>0.2340247345</c:v>
                </c:pt>
                <c:pt idx="236">
                  <c:v>0.64511413574000009</c:v>
                </c:pt>
                <c:pt idx="237">
                  <c:v>0.74043005371000004</c:v>
                </c:pt>
                <c:pt idx="238">
                  <c:v>0.35514450072999998</c:v>
                </c:pt>
                <c:pt idx="239">
                  <c:v>3.8863922119999998E-2</c:v>
                </c:pt>
                <c:pt idx="240">
                  <c:v>9.5938625299999986E-3</c:v>
                </c:pt>
                <c:pt idx="241">
                  <c:v>9.5938625299999986E-3</c:v>
                </c:pt>
                <c:pt idx="242">
                  <c:v>0.38836987305000004</c:v>
                </c:pt>
                <c:pt idx="243">
                  <c:v>0.2780116272</c:v>
                </c:pt>
                <c:pt idx="244">
                  <c:v>0.2780116272</c:v>
                </c:pt>
                <c:pt idx="245">
                  <c:v>-9.695831298999999E-2</c:v>
                </c:pt>
                <c:pt idx="246">
                  <c:v>-0.16752517700000003</c:v>
                </c:pt>
                <c:pt idx="247">
                  <c:v>4.4965106960000001E-2</c:v>
                </c:pt>
                <c:pt idx="248">
                  <c:v>0.17326766968000001</c:v>
                </c:pt>
                <c:pt idx="249">
                  <c:v>0.21630651854999999</c:v>
                </c:pt>
                <c:pt idx="250">
                  <c:v>8.5639480590000011E-2</c:v>
                </c:pt>
                <c:pt idx="251">
                  <c:v>8.5639480590000011E-2</c:v>
                </c:pt>
                <c:pt idx="252">
                  <c:v>4.4964614869999996E-2</c:v>
                </c:pt>
                <c:pt idx="253">
                  <c:v>1.9446285250000001E-2</c:v>
                </c:pt>
                <c:pt idx="254">
                  <c:v>1.9446285250000001E-2</c:v>
                </c:pt>
                <c:pt idx="255">
                  <c:v>8.4767433170000003E-2</c:v>
                </c:pt>
                <c:pt idx="256">
                  <c:v>6.7651649480000006E-2</c:v>
                </c:pt>
                <c:pt idx="257">
                  <c:v>6.7651649480000006E-2</c:v>
                </c:pt>
                <c:pt idx="258">
                  <c:v>2.0216119769999999E-2</c:v>
                </c:pt>
                <c:pt idx="259">
                  <c:v>5.3110351559999998E-2</c:v>
                </c:pt>
                <c:pt idx="260">
                  <c:v>0.10858842468</c:v>
                </c:pt>
                <c:pt idx="261">
                  <c:v>0.10858842468</c:v>
                </c:pt>
                <c:pt idx="262">
                  <c:v>6.1932971950000006E-2</c:v>
                </c:pt>
                <c:pt idx="263">
                  <c:v>4.6955677029999997E-2</c:v>
                </c:pt>
                <c:pt idx="264">
                  <c:v>5.0703344300000001E-3</c:v>
                </c:pt>
                <c:pt idx="265">
                  <c:v>1.6965677259999999E-2</c:v>
                </c:pt>
                <c:pt idx="266">
                  <c:v>8.4671844480000008E-2</c:v>
                </c:pt>
                <c:pt idx="267">
                  <c:v>8.4671844480000008E-2</c:v>
                </c:pt>
                <c:pt idx="268">
                  <c:v>5.6620044710000005E-2</c:v>
                </c:pt>
                <c:pt idx="269">
                  <c:v>-1.5194715499999999E-2</c:v>
                </c:pt>
                <c:pt idx="270">
                  <c:v>-3.1290060039999998E-2</c:v>
                </c:pt>
                <c:pt idx="271">
                  <c:v>-3.1290060039999998E-2</c:v>
                </c:pt>
                <c:pt idx="272">
                  <c:v>4.1375272999999999E-4</c:v>
                </c:pt>
                <c:pt idx="273">
                  <c:v>9.8341102599999994E-2</c:v>
                </c:pt>
                <c:pt idx="274">
                  <c:v>1.8006183620000001E-2</c:v>
                </c:pt>
                <c:pt idx="275">
                  <c:v>-0.13891307068</c:v>
                </c:pt>
                <c:pt idx="276">
                  <c:v>-0.13517840576000001</c:v>
                </c:pt>
                <c:pt idx="277">
                  <c:v>-0.10942897034</c:v>
                </c:pt>
                <c:pt idx="278">
                  <c:v>-0.10942897034</c:v>
                </c:pt>
                <c:pt idx="279">
                  <c:v>-9.1086746220000001E-2</c:v>
                </c:pt>
                <c:pt idx="280">
                  <c:v>-9.0465866089999999E-2</c:v>
                </c:pt>
                <c:pt idx="281">
                  <c:v>-9.0465866089999999E-2</c:v>
                </c:pt>
                <c:pt idx="282">
                  <c:v>-0.11804103851</c:v>
                </c:pt>
                <c:pt idx="283">
                  <c:v>-9.5143951419999997E-2</c:v>
                </c:pt>
                <c:pt idx="284">
                  <c:v>-8.9024757390000001E-2</c:v>
                </c:pt>
                <c:pt idx="285">
                  <c:v>-0.10781325531000001</c:v>
                </c:pt>
                <c:pt idx="286">
                  <c:v>-0.15043762207</c:v>
                </c:pt>
                <c:pt idx="287">
                  <c:v>-0.16699008178999999</c:v>
                </c:pt>
                <c:pt idx="288">
                  <c:v>-0.16699008178999999</c:v>
                </c:pt>
                <c:pt idx="289">
                  <c:v>-0.15944520569000001</c:v>
                </c:pt>
                <c:pt idx="290">
                  <c:v>-8.0295082089999997E-2</c:v>
                </c:pt>
                <c:pt idx="291">
                  <c:v>-8.0295082089999997E-2</c:v>
                </c:pt>
                <c:pt idx="292">
                  <c:v>-0.10864987945999999</c:v>
                </c:pt>
                <c:pt idx="293">
                  <c:v>-9.3148735050000001E-2</c:v>
                </c:pt>
                <c:pt idx="294">
                  <c:v>-9.3148735050000001E-2</c:v>
                </c:pt>
                <c:pt idx="295">
                  <c:v>-0.11326069641</c:v>
                </c:pt>
                <c:pt idx="296">
                  <c:v>-8.6819488530000002E-2</c:v>
                </c:pt>
                <c:pt idx="297">
                  <c:v>-0.14967346191</c:v>
                </c:pt>
                <c:pt idx="298">
                  <c:v>-0.14967346191</c:v>
                </c:pt>
                <c:pt idx="299">
                  <c:v>-0.13035186768000001</c:v>
                </c:pt>
                <c:pt idx="300">
                  <c:v>-0.1027818222</c:v>
                </c:pt>
                <c:pt idx="301">
                  <c:v>-0.11613877105999999</c:v>
                </c:pt>
                <c:pt idx="302">
                  <c:v>-0.16710302734000002</c:v>
                </c:pt>
                <c:pt idx="303">
                  <c:v>-0.13289605712999999</c:v>
                </c:pt>
                <c:pt idx="304">
                  <c:v>-0.13289605712999999</c:v>
                </c:pt>
                <c:pt idx="305">
                  <c:v>-0.12095503234999999</c:v>
                </c:pt>
                <c:pt idx="306">
                  <c:v>-0.13844573974999999</c:v>
                </c:pt>
                <c:pt idx="307">
                  <c:v>-0.13939482116999999</c:v>
                </c:pt>
                <c:pt idx="308">
                  <c:v>-0.13939482116999999</c:v>
                </c:pt>
                <c:pt idx="309">
                  <c:v>-0.23938464355</c:v>
                </c:pt>
                <c:pt idx="310">
                  <c:v>-0.50081314086999995</c:v>
                </c:pt>
                <c:pt idx="311">
                  <c:v>-0.50081314086999995</c:v>
                </c:pt>
                <c:pt idx="312">
                  <c:v>-0.54660217285000001</c:v>
                </c:pt>
                <c:pt idx="313">
                  <c:v>-0.54982897949000009</c:v>
                </c:pt>
                <c:pt idx="314">
                  <c:v>-0.60525561523000004</c:v>
                </c:pt>
                <c:pt idx="315">
                  <c:v>-0.60525561523000004</c:v>
                </c:pt>
                <c:pt idx="316">
                  <c:v>-0.67568591309000003</c:v>
                </c:pt>
                <c:pt idx="317">
                  <c:v>-0.66730535888999998</c:v>
                </c:pt>
                <c:pt idx="318">
                  <c:v>-0.66730535888999998</c:v>
                </c:pt>
                <c:pt idx="319">
                  <c:v>-0.75524725341999999</c:v>
                </c:pt>
                <c:pt idx="320">
                  <c:v>-0.69914935303000003</c:v>
                </c:pt>
                <c:pt idx="321">
                  <c:v>-0.69914935303000003</c:v>
                </c:pt>
                <c:pt idx="322">
                  <c:v>-0.61172711182000006</c:v>
                </c:pt>
                <c:pt idx="323">
                  <c:v>-0.60689685058999998</c:v>
                </c:pt>
                <c:pt idx="324">
                  <c:v>-0.46753143311000001</c:v>
                </c:pt>
                <c:pt idx="325">
                  <c:v>-0.46753143311000001</c:v>
                </c:pt>
                <c:pt idx="326">
                  <c:v>-0.37275848388999999</c:v>
                </c:pt>
                <c:pt idx="327">
                  <c:v>-0.37165585327</c:v>
                </c:pt>
                <c:pt idx="328">
                  <c:v>-0.37936920165999999</c:v>
                </c:pt>
                <c:pt idx="329">
                  <c:v>-0.37461862183</c:v>
                </c:pt>
                <c:pt idx="330">
                  <c:v>-0.35585998534999996</c:v>
                </c:pt>
                <c:pt idx="331">
                  <c:v>-0.35585998534999996</c:v>
                </c:pt>
                <c:pt idx="332">
                  <c:v>-0.34757095336999999</c:v>
                </c:pt>
                <c:pt idx="333">
                  <c:v>-0.37821313477000001</c:v>
                </c:pt>
                <c:pt idx="334">
                  <c:v>-0.37821313477000001</c:v>
                </c:pt>
                <c:pt idx="335">
                  <c:v>-0.36940591431000003</c:v>
                </c:pt>
                <c:pt idx="336">
                  <c:v>-0.26452282715000003</c:v>
                </c:pt>
                <c:pt idx="337">
                  <c:v>-0.27876110840000001</c:v>
                </c:pt>
                <c:pt idx="338">
                  <c:v>-0.27188800049</c:v>
                </c:pt>
                <c:pt idx="339">
                  <c:v>-0.29946319579999997</c:v>
                </c:pt>
                <c:pt idx="340">
                  <c:v>-0.28178289795</c:v>
                </c:pt>
                <c:pt idx="341">
                  <c:v>-0.28178289795</c:v>
                </c:pt>
                <c:pt idx="342">
                  <c:v>-0.32528399658000001</c:v>
                </c:pt>
                <c:pt idx="343">
                  <c:v>-0.25576184082000003</c:v>
                </c:pt>
                <c:pt idx="344">
                  <c:v>-0.25576184082000003</c:v>
                </c:pt>
                <c:pt idx="345">
                  <c:v>-0.20877258301000001</c:v>
                </c:pt>
                <c:pt idx="346">
                  <c:v>-0.25242257689999997</c:v>
                </c:pt>
                <c:pt idx="347">
                  <c:v>-0.25242257689999997</c:v>
                </c:pt>
                <c:pt idx="348">
                  <c:v>-0.21254223633</c:v>
                </c:pt>
                <c:pt idx="349">
                  <c:v>-0.13412083435</c:v>
                </c:pt>
                <c:pt idx="350">
                  <c:v>-0.15107797241000001</c:v>
                </c:pt>
                <c:pt idx="351">
                  <c:v>-0.15107797241000001</c:v>
                </c:pt>
                <c:pt idx="352">
                  <c:v>-0.31299838257000001</c:v>
                </c:pt>
                <c:pt idx="353">
                  <c:v>-0.33019635010000004</c:v>
                </c:pt>
                <c:pt idx="354">
                  <c:v>-0.26283883666999996</c:v>
                </c:pt>
                <c:pt idx="355">
                  <c:v>-0.18418174744000002</c:v>
                </c:pt>
                <c:pt idx="356">
                  <c:v>-0.21383384705</c:v>
                </c:pt>
                <c:pt idx="357">
                  <c:v>-0.21383384705</c:v>
                </c:pt>
                <c:pt idx="358">
                  <c:v>-0.25518559265000001</c:v>
                </c:pt>
                <c:pt idx="359">
                  <c:v>-0.24914808654999998</c:v>
                </c:pt>
                <c:pt idx="360">
                  <c:v>-0.1993896637</c:v>
                </c:pt>
                <c:pt idx="361">
                  <c:v>-0.1993896637</c:v>
                </c:pt>
                <c:pt idx="362">
                  <c:v>-0.22019392395000001</c:v>
                </c:pt>
                <c:pt idx="363">
                  <c:v>-0.2159928894</c:v>
                </c:pt>
                <c:pt idx="364">
                  <c:v>-0.19159825134</c:v>
                </c:pt>
                <c:pt idx="365">
                  <c:v>-0.23978775024000001</c:v>
                </c:pt>
                <c:pt idx="366">
                  <c:v>-0.14667153931000002</c:v>
                </c:pt>
                <c:pt idx="367">
                  <c:v>-0.14667153931000002</c:v>
                </c:pt>
                <c:pt idx="368">
                  <c:v>-0.16839920043999998</c:v>
                </c:pt>
                <c:pt idx="369">
                  <c:v>-0.25350366210999997</c:v>
                </c:pt>
                <c:pt idx="370">
                  <c:v>-0.25745254516999999</c:v>
                </c:pt>
                <c:pt idx="371">
                  <c:v>-0.25745254516999999</c:v>
                </c:pt>
                <c:pt idx="372">
                  <c:v>-0.16956344604000001</c:v>
                </c:pt>
                <c:pt idx="373">
                  <c:v>-0.16118710326999999</c:v>
                </c:pt>
                <c:pt idx="374">
                  <c:v>-0.16118710326999999</c:v>
                </c:pt>
                <c:pt idx="375">
                  <c:v>-0.18319160461</c:v>
                </c:pt>
                <c:pt idx="376">
                  <c:v>-0.15822273254000002</c:v>
                </c:pt>
                <c:pt idx="377">
                  <c:v>-0.15822273254000002</c:v>
                </c:pt>
                <c:pt idx="378">
                  <c:v>-0.15930487060999998</c:v>
                </c:pt>
                <c:pt idx="379">
                  <c:v>-0.14673782349</c:v>
                </c:pt>
                <c:pt idx="380">
                  <c:v>-0.15626301574999998</c:v>
                </c:pt>
                <c:pt idx="381">
                  <c:v>-0.23048847961000002</c:v>
                </c:pt>
                <c:pt idx="382">
                  <c:v>-0.19021932983000001</c:v>
                </c:pt>
                <c:pt idx="383">
                  <c:v>-0.16030014037999998</c:v>
                </c:pt>
                <c:pt idx="384">
                  <c:v>-0.16030014037999998</c:v>
                </c:pt>
                <c:pt idx="385">
                  <c:v>-0.10778645325</c:v>
                </c:pt>
                <c:pt idx="386">
                  <c:v>-0.17489230347000001</c:v>
                </c:pt>
                <c:pt idx="387">
                  <c:v>-0.18380787659</c:v>
                </c:pt>
                <c:pt idx="388">
                  <c:v>-0.18380787659</c:v>
                </c:pt>
                <c:pt idx="389">
                  <c:v>-0.21450094604</c:v>
                </c:pt>
                <c:pt idx="390">
                  <c:v>-0.16273605347</c:v>
                </c:pt>
                <c:pt idx="391">
                  <c:v>-0.14768687439</c:v>
                </c:pt>
                <c:pt idx="392">
                  <c:v>-0.14581442261000002</c:v>
                </c:pt>
                <c:pt idx="393">
                  <c:v>-0.11441822815000001</c:v>
                </c:pt>
                <c:pt idx="394">
                  <c:v>-0.11441822815000001</c:v>
                </c:pt>
                <c:pt idx="395">
                  <c:v>-0.18924404906999998</c:v>
                </c:pt>
                <c:pt idx="396">
                  <c:v>-0.22062480163999998</c:v>
                </c:pt>
                <c:pt idx="397">
                  <c:v>-0.18416072083000001</c:v>
                </c:pt>
                <c:pt idx="398">
                  <c:v>-0.18416072083000001</c:v>
                </c:pt>
                <c:pt idx="399">
                  <c:v>-0.17948825072999999</c:v>
                </c:pt>
                <c:pt idx="400">
                  <c:v>-0.17948825072999999</c:v>
                </c:pt>
                <c:pt idx="401">
                  <c:v>-0.22998568725999999</c:v>
                </c:pt>
                <c:pt idx="402">
                  <c:v>-0.13061677551</c:v>
                </c:pt>
                <c:pt idx="403">
                  <c:v>-0.15410858153999998</c:v>
                </c:pt>
                <c:pt idx="404">
                  <c:v>-0.15410858153999998</c:v>
                </c:pt>
                <c:pt idx="405">
                  <c:v>-0.1495789032</c:v>
                </c:pt>
                <c:pt idx="406">
                  <c:v>-0.16943406676999997</c:v>
                </c:pt>
                <c:pt idx="407">
                  <c:v>-0.19346508789</c:v>
                </c:pt>
                <c:pt idx="408">
                  <c:v>-0.19346508789</c:v>
                </c:pt>
                <c:pt idx="409">
                  <c:v>-0.11385943604000001</c:v>
                </c:pt>
                <c:pt idx="410">
                  <c:v>-0.12640598297</c:v>
                </c:pt>
                <c:pt idx="411">
                  <c:v>-0.12640598297</c:v>
                </c:pt>
                <c:pt idx="412">
                  <c:v>-7.5801200870000002E-2</c:v>
                </c:pt>
                <c:pt idx="413">
                  <c:v>-0.11174709319999999</c:v>
                </c:pt>
                <c:pt idx="414">
                  <c:v>-0.11174709319999999</c:v>
                </c:pt>
                <c:pt idx="415">
                  <c:v>-0.12000996399</c:v>
                </c:pt>
                <c:pt idx="416">
                  <c:v>-5.9771598820000001E-2</c:v>
                </c:pt>
                <c:pt idx="417">
                  <c:v>-1.159241676E-2</c:v>
                </c:pt>
                <c:pt idx="418">
                  <c:v>-3.450025558E-2</c:v>
                </c:pt>
                <c:pt idx="419">
                  <c:v>-5.570809174E-2</c:v>
                </c:pt>
                <c:pt idx="420">
                  <c:v>0.16621307372999999</c:v>
                </c:pt>
                <c:pt idx="421">
                  <c:v>0.16621307372999999</c:v>
                </c:pt>
                <c:pt idx="422">
                  <c:v>0.44918157958999999</c:v>
                </c:pt>
                <c:pt idx="423">
                  <c:v>0.75242547606999999</c:v>
                </c:pt>
                <c:pt idx="424">
                  <c:v>0.91276025390999993</c:v>
                </c:pt>
                <c:pt idx="425">
                  <c:v>0.91276025390999993</c:v>
                </c:pt>
                <c:pt idx="426">
                  <c:v>1.20006323242</c:v>
                </c:pt>
                <c:pt idx="427">
                  <c:v>1.20006323242</c:v>
                </c:pt>
                <c:pt idx="428">
                  <c:v>1.35627709961</c:v>
                </c:pt>
                <c:pt idx="429">
                  <c:v>1.45221337891</c:v>
                </c:pt>
                <c:pt idx="430">
                  <c:v>1.4137032470700002</c:v>
                </c:pt>
                <c:pt idx="431">
                  <c:v>1.4137032470700002</c:v>
                </c:pt>
                <c:pt idx="432">
                  <c:v>1.4979925537100001</c:v>
                </c:pt>
                <c:pt idx="433">
                  <c:v>1.5666541748</c:v>
                </c:pt>
                <c:pt idx="434">
                  <c:v>1.5666541748</c:v>
                </c:pt>
                <c:pt idx="435">
                  <c:v>1.5436573486299998</c:v>
                </c:pt>
                <c:pt idx="436">
                  <c:v>1.4941469726600001</c:v>
                </c:pt>
                <c:pt idx="437">
                  <c:v>1.48139343262</c:v>
                </c:pt>
                <c:pt idx="438">
                  <c:v>1.41547851563</c:v>
                </c:pt>
                <c:pt idx="439">
                  <c:v>1.4431569824200001</c:v>
                </c:pt>
                <c:pt idx="440">
                  <c:v>1.4302375488299999</c:v>
                </c:pt>
                <c:pt idx="441">
                  <c:v>1.4302375488299999</c:v>
                </c:pt>
                <c:pt idx="442">
                  <c:v>1.3604851074200002</c:v>
                </c:pt>
                <c:pt idx="443">
                  <c:v>1.49013842773</c:v>
                </c:pt>
                <c:pt idx="444">
                  <c:v>1.49013842773</c:v>
                </c:pt>
                <c:pt idx="445">
                  <c:v>1.728140625</c:v>
                </c:pt>
                <c:pt idx="446">
                  <c:v>1.71795544434</c:v>
                </c:pt>
                <c:pt idx="447">
                  <c:v>1.71795544434</c:v>
                </c:pt>
                <c:pt idx="448">
                  <c:v>1.6437941894499999</c:v>
                </c:pt>
                <c:pt idx="449">
                  <c:v>1.65993164063</c:v>
                </c:pt>
                <c:pt idx="450">
                  <c:v>1.65993164063</c:v>
                </c:pt>
                <c:pt idx="451">
                  <c:v>1.7265827636700002</c:v>
                </c:pt>
                <c:pt idx="452">
                  <c:v>1.78997595215</c:v>
                </c:pt>
                <c:pt idx="453">
                  <c:v>1.7255334472699999</c:v>
                </c:pt>
                <c:pt idx="454">
                  <c:v>1.7671126709</c:v>
                </c:pt>
                <c:pt idx="455">
                  <c:v>1.7754392089800002</c:v>
                </c:pt>
                <c:pt idx="456">
                  <c:v>1.8876884765599999</c:v>
                </c:pt>
                <c:pt idx="457">
                  <c:v>1.8876884765599999</c:v>
                </c:pt>
                <c:pt idx="458">
                  <c:v>1.7391877441399999</c:v>
                </c:pt>
                <c:pt idx="459">
                  <c:v>1.95514050293</c:v>
                </c:pt>
                <c:pt idx="460">
                  <c:v>1.95514050293</c:v>
                </c:pt>
                <c:pt idx="461">
                  <c:v>1.9240585937500001</c:v>
                </c:pt>
                <c:pt idx="462">
                  <c:v>1.92071520996</c:v>
                </c:pt>
                <c:pt idx="463">
                  <c:v>1.9521990966799998</c:v>
                </c:pt>
                <c:pt idx="464">
                  <c:v>2.0108181152300002</c:v>
                </c:pt>
                <c:pt idx="465">
                  <c:v>1.99626721191</c:v>
                </c:pt>
                <c:pt idx="466">
                  <c:v>1.99626721191</c:v>
                </c:pt>
                <c:pt idx="467">
                  <c:v>1.9674420166</c:v>
                </c:pt>
                <c:pt idx="468">
                  <c:v>1.93411206055</c:v>
                </c:pt>
                <c:pt idx="469">
                  <c:v>1.8906320800799998</c:v>
                </c:pt>
                <c:pt idx="470">
                  <c:v>1.8906320800799998</c:v>
                </c:pt>
                <c:pt idx="471">
                  <c:v>1.99819848633</c:v>
                </c:pt>
                <c:pt idx="472">
                  <c:v>1.99819848633</c:v>
                </c:pt>
                <c:pt idx="473">
                  <c:v>2.0064830322299998</c:v>
                </c:pt>
                <c:pt idx="474">
                  <c:v>2.0875881347700003</c:v>
                </c:pt>
                <c:pt idx="475">
                  <c:v>2.1807458496099996</c:v>
                </c:pt>
                <c:pt idx="476">
                  <c:v>2.1807458496099996</c:v>
                </c:pt>
                <c:pt idx="477">
                  <c:v>2.1984829101599996</c:v>
                </c:pt>
                <c:pt idx="478">
                  <c:v>2.1941496582000002</c:v>
                </c:pt>
                <c:pt idx="479">
                  <c:v>2.2562280273400002</c:v>
                </c:pt>
                <c:pt idx="480">
                  <c:v>2.16924755859</c:v>
                </c:pt>
                <c:pt idx="481">
                  <c:v>2.2423698730499999</c:v>
                </c:pt>
                <c:pt idx="482">
                  <c:v>2.2423698730499999</c:v>
                </c:pt>
                <c:pt idx="483">
                  <c:v>2.1770910644499999</c:v>
                </c:pt>
                <c:pt idx="484">
                  <c:v>2.2368110351599997</c:v>
                </c:pt>
                <c:pt idx="485">
                  <c:v>2.3387502441400003</c:v>
                </c:pt>
                <c:pt idx="486">
                  <c:v>2.3387502441400003</c:v>
                </c:pt>
                <c:pt idx="487">
                  <c:v>2.3811440429699999</c:v>
                </c:pt>
                <c:pt idx="488">
                  <c:v>2.43765185547</c:v>
                </c:pt>
                <c:pt idx="489">
                  <c:v>2.3530507812499999</c:v>
                </c:pt>
                <c:pt idx="490">
                  <c:v>2.3341186523399999</c:v>
                </c:pt>
                <c:pt idx="491">
                  <c:v>2.3410993652299998</c:v>
                </c:pt>
                <c:pt idx="492">
                  <c:v>2.4692951660200002</c:v>
                </c:pt>
                <c:pt idx="493">
                  <c:v>2.4692951660200002</c:v>
                </c:pt>
                <c:pt idx="494">
                  <c:v>2.4295795898400003</c:v>
                </c:pt>
                <c:pt idx="495">
                  <c:v>2.3444597167999999</c:v>
                </c:pt>
                <c:pt idx="496">
                  <c:v>2.3444597167999999</c:v>
                </c:pt>
                <c:pt idx="497">
                  <c:v>2.4036198730500002</c:v>
                </c:pt>
                <c:pt idx="498">
                  <c:v>2.3776918945299998</c:v>
                </c:pt>
                <c:pt idx="499">
                  <c:v>2.3776918945299998</c:v>
                </c:pt>
                <c:pt idx="500">
                  <c:v>2.3557854003900003</c:v>
                </c:pt>
                <c:pt idx="501">
                  <c:v>2.4091137695299998</c:v>
                </c:pt>
                <c:pt idx="502">
                  <c:v>2.4091137695299998</c:v>
                </c:pt>
                <c:pt idx="503">
                  <c:v>2.3062983398400001</c:v>
                </c:pt>
                <c:pt idx="504">
                  <c:v>2.4484665527299998</c:v>
                </c:pt>
                <c:pt idx="505">
                  <c:v>2.3876047363300001</c:v>
                </c:pt>
                <c:pt idx="506">
                  <c:v>2.3876047363300001</c:v>
                </c:pt>
                <c:pt idx="507">
                  <c:v>2.68220361328</c:v>
                </c:pt>
                <c:pt idx="508">
                  <c:v>2.6633640136699999</c:v>
                </c:pt>
                <c:pt idx="509">
                  <c:v>2.6633640136699999</c:v>
                </c:pt>
                <c:pt idx="510">
                  <c:v>2.5730288085900002</c:v>
                </c:pt>
                <c:pt idx="511">
                  <c:v>2.5696530761700003</c:v>
                </c:pt>
                <c:pt idx="512">
                  <c:v>2.5937502441400002</c:v>
                </c:pt>
                <c:pt idx="513">
                  <c:v>2.5937502441400002</c:v>
                </c:pt>
                <c:pt idx="514">
                  <c:v>2.61932958984</c:v>
                </c:pt>
                <c:pt idx="515">
                  <c:v>2.6307531738300001</c:v>
                </c:pt>
                <c:pt idx="516">
                  <c:v>2.57516674805</c:v>
                </c:pt>
                <c:pt idx="517">
                  <c:v>2.5573837890599997</c:v>
                </c:pt>
                <c:pt idx="518">
                  <c:v>2.5883544921900001</c:v>
                </c:pt>
                <c:pt idx="519">
                  <c:v>2.5883544921900001</c:v>
                </c:pt>
                <c:pt idx="520">
                  <c:v>2.5724077148400002</c:v>
                </c:pt>
                <c:pt idx="521">
                  <c:v>2.5489777831999998</c:v>
                </c:pt>
                <c:pt idx="522">
                  <c:v>2.5404218749999998</c:v>
                </c:pt>
                <c:pt idx="523">
                  <c:v>2.5404218749999998</c:v>
                </c:pt>
                <c:pt idx="524">
                  <c:v>2.5217983398400001</c:v>
                </c:pt>
                <c:pt idx="525">
                  <c:v>2.60588378906</c:v>
                </c:pt>
                <c:pt idx="526">
                  <c:v>2.60588378906</c:v>
                </c:pt>
                <c:pt idx="527">
                  <c:v>2.61671728516</c:v>
                </c:pt>
                <c:pt idx="528">
                  <c:v>2.5977185058599996</c:v>
                </c:pt>
                <c:pt idx="529">
                  <c:v>2.5977185058599996</c:v>
                </c:pt>
                <c:pt idx="530">
                  <c:v>2.7858442382799997</c:v>
                </c:pt>
                <c:pt idx="531">
                  <c:v>2.6769143066400001</c:v>
                </c:pt>
                <c:pt idx="532">
                  <c:v>2.6600051269499998</c:v>
                </c:pt>
                <c:pt idx="533">
                  <c:v>2.6600051269499998</c:v>
                </c:pt>
                <c:pt idx="534">
                  <c:v>2.7477209472699999</c:v>
                </c:pt>
                <c:pt idx="535">
                  <c:v>2.7477209472699999</c:v>
                </c:pt>
                <c:pt idx="536">
                  <c:v>2.8265825195300001</c:v>
                </c:pt>
                <c:pt idx="537">
                  <c:v>2.7278503418</c:v>
                </c:pt>
                <c:pt idx="538">
                  <c:v>2.7353703613299998</c:v>
                </c:pt>
                <c:pt idx="539">
                  <c:v>2.7353703613299998</c:v>
                </c:pt>
                <c:pt idx="540">
                  <c:v>2.7937770996099998</c:v>
                </c:pt>
                <c:pt idx="541">
                  <c:v>2.8862470703099996</c:v>
                </c:pt>
                <c:pt idx="542">
                  <c:v>2.8686948242199999</c:v>
                </c:pt>
                <c:pt idx="543">
                  <c:v>2.87570239258</c:v>
                </c:pt>
                <c:pt idx="544">
                  <c:v>2.8765634765599999</c:v>
                </c:pt>
                <c:pt idx="545">
                  <c:v>2.8765634765599999</c:v>
                </c:pt>
                <c:pt idx="546">
                  <c:v>2.7596027832000001</c:v>
                </c:pt>
                <c:pt idx="547">
                  <c:v>2.7493286132799999</c:v>
                </c:pt>
                <c:pt idx="548">
                  <c:v>2.7811867675799999</c:v>
                </c:pt>
                <c:pt idx="549">
                  <c:v>2.7811867675799999</c:v>
                </c:pt>
                <c:pt idx="550">
                  <c:v>2.7151623535200002</c:v>
                </c:pt>
                <c:pt idx="551">
                  <c:v>2.75407373047</c:v>
                </c:pt>
                <c:pt idx="552">
                  <c:v>2.7341823730499999</c:v>
                </c:pt>
                <c:pt idx="553">
                  <c:v>2.6290483398400002</c:v>
                </c:pt>
                <c:pt idx="554">
                  <c:v>2.78354248047</c:v>
                </c:pt>
                <c:pt idx="555">
                  <c:v>2.78354248047</c:v>
                </c:pt>
                <c:pt idx="556">
                  <c:v>2.9565632324200002</c:v>
                </c:pt>
                <c:pt idx="557">
                  <c:v>2.9065419921900002</c:v>
                </c:pt>
                <c:pt idx="558">
                  <c:v>2.8658891601600001</c:v>
                </c:pt>
                <c:pt idx="559">
                  <c:v>2.8658891601600001</c:v>
                </c:pt>
                <c:pt idx="560">
                  <c:v>2.71384814453</c:v>
                </c:pt>
                <c:pt idx="561">
                  <c:v>2.88840063477</c:v>
                </c:pt>
                <c:pt idx="562">
                  <c:v>2.88840063477</c:v>
                </c:pt>
                <c:pt idx="563">
                  <c:v>2.87246337891</c:v>
                </c:pt>
                <c:pt idx="564">
                  <c:v>2.8312092285200001</c:v>
                </c:pt>
                <c:pt idx="565">
                  <c:v>2.8312092285200001</c:v>
                </c:pt>
                <c:pt idx="566">
                  <c:v>2.9446616210900003</c:v>
                </c:pt>
                <c:pt idx="567">
                  <c:v>2.87727392578</c:v>
                </c:pt>
                <c:pt idx="568">
                  <c:v>2.9087165527300001</c:v>
                </c:pt>
                <c:pt idx="569">
                  <c:v>2.8698061523400002</c:v>
                </c:pt>
                <c:pt idx="570">
                  <c:v>2.8467395019500001</c:v>
                </c:pt>
                <c:pt idx="571">
                  <c:v>2.8467395019500001</c:v>
                </c:pt>
                <c:pt idx="572">
                  <c:v>2.7735852050799998</c:v>
                </c:pt>
                <c:pt idx="573">
                  <c:v>2.6762258300799999</c:v>
                </c:pt>
                <c:pt idx="574">
                  <c:v>2.6253181152299998</c:v>
                </c:pt>
                <c:pt idx="575">
                  <c:v>2.6253181152299998</c:v>
                </c:pt>
                <c:pt idx="576">
                  <c:v>2.6943999023400003</c:v>
                </c:pt>
                <c:pt idx="577">
                  <c:v>2.8550588378900001</c:v>
                </c:pt>
                <c:pt idx="578">
                  <c:v>2.8550588378900001</c:v>
                </c:pt>
                <c:pt idx="579">
                  <c:v>2.7261191406299998</c:v>
                </c:pt>
                <c:pt idx="580">
                  <c:v>2.6646914062499998</c:v>
                </c:pt>
                <c:pt idx="581">
                  <c:v>2.6646914062499998</c:v>
                </c:pt>
                <c:pt idx="582">
                  <c:v>2.71157666016</c:v>
                </c:pt>
                <c:pt idx="583">
                  <c:v>2.7122299804700001</c:v>
                </c:pt>
                <c:pt idx="584">
                  <c:v>2.75653613281</c:v>
                </c:pt>
                <c:pt idx="585">
                  <c:v>2.75653613281</c:v>
                </c:pt>
                <c:pt idx="586">
                  <c:v>2.8390805664099998</c:v>
                </c:pt>
                <c:pt idx="587">
                  <c:v>2.87125512695</c:v>
                </c:pt>
                <c:pt idx="588">
                  <c:v>2.87125512695</c:v>
                </c:pt>
                <c:pt idx="589">
                  <c:v>2.71832739258</c:v>
                </c:pt>
                <c:pt idx="590">
                  <c:v>2.7673471679700001</c:v>
                </c:pt>
                <c:pt idx="591">
                  <c:v>2.7673471679700001</c:v>
                </c:pt>
                <c:pt idx="592">
                  <c:v>2.7933010253900004</c:v>
                </c:pt>
                <c:pt idx="593">
                  <c:v>2.7488505859400001</c:v>
                </c:pt>
                <c:pt idx="594">
                  <c:v>2.7604426269499998</c:v>
                </c:pt>
                <c:pt idx="595">
                  <c:v>2.6491777343799998</c:v>
                </c:pt>
                <c:pt idx="596">
                  <c:v>2.6808923339799997</c:v>
                </c:pt>
                <c:pt idx="597">
                  <c:v>2.76859228516</c:v>
                </c:pt>
                <c:pt idx="598">
                  <c:v>2.76859228516</c:v>
                </c:pt>
                <c:pt idx="599">
                  <c:v>2.7844155273400002</c:v>
                </c:pt>
                <c:pt idx="600">
                  <c:v>2.5836508789099999</c:v>
                </c:pt>
                <c:pt idx="601">
                  <c:v>2.5836508789099999</c:v>
                </c:pt>
                <c:pt idx="602">
                  <c:v>2.6045876464799997</c:v>
                </c:pt>
                <c:pt idx="603">
                  <c:v>2.6816918945300001</c:v>
                </c:pt>
                <c:pt idx="604">
                  <c:v>2.6816918945300001</c:v>
                </c:pt>
                <c:pt idx="605">
                  <c:v>2.8233706054700001</c:v>
                </c:pt>
                <c:pt idx="606">
                  <c:v>2.8044843749999999</c:v>
                </c:pt>
                <c:pt idx="607">
                  <c:v>2.8044843749999999</c:v>
                </c:pt>
                <c:pt idx="608">
                  <c:v>2.6926396484400001</c:v>
                </c:pt>
                <c:pt idx="609">
                  <c:v>2.5722377929700002</c:v>
                </c:pt>
                <c:pt idx="610">
                  <c:v>2.5492065429699999</c:v>
                </c:pt>
                <c:pt idx="611">
                  <c:v>2.5492065429699999</c:v>
                </c:pt>
                <c:pt idx="612">
                  <c:v>2.6359418945299997</c:v>
                </c:pt>
                <c:pt idx="613">
                  <c:v>2.6359418945299997</c:v>
                </c:pt>
                <c:pt idx="614">
                  <c:v>2.4958273925799999</c:v>
                </c:pt>
                <c:pt idx="615">
                  <c:v>2.5944379882799997</c:v>
                </c:pt>
                <c:pt idx="616">
                  <c:v>2.5521472167999999</c:v>
                </c:pt>
                <c:pt idx="617">
                  <c:v>2.5521472167999999</c:v>
                </c:pt>
                <c:pt idx="618">
                  <c:v>2.5410209960900003</c:v>
                </c:pt>
                <c:pt idx="619">
                  <c:v>2.5174414062500001</c:v>
                </c:pt>
                <c:pt idx="620">
                  <c:v>2.54793530273</c:v>
                </c:pt>
                <c:pt idx="621">
                  <c:v>2.5684462890599997</c:v>
                </c:pt>
                <c:pt idx="622">
                  <c:v>2.55555175781</c:v>
                </c:pt>
                <c:pt idx="623">
                  <c:v>2.55555175781</c:v>
                </c:pt>
                <c:pt idx="624">
                  <c:v>2.5434152831999999</c:v>
                </c:pt>
                <c:pt idx="625">
                  <c:v>2.4649321289099997</c:v>
                </c:pt>
                <c:pt idx="626">
                  <c:v>2.5677270507799999</c:v>
                </c:pt>
                <c:pt idx="627">
                  <c:v>2.5677270507799999</c:v>
                </c:pt>
                <c:pt idx="628">
                  <c:v>2.5848540039099999</c:v>
                </c:pt>
                <c:pt idx="629">
                  <c:v>2.6122949218799998</c:v>
                </c:pt>
                <c:pt idx="630">
                  <c:v>2.4784272460900003</c:v>
                </c:pt>
                <c:pt idx="631">
                  <c:v>2.5736616210900003</c:v>
                </c:pt>
                <c:pt idx="632">
                  <c:v>2.5802529296900003</c:v>
                </c:pt>
                <c:pt idx="633">
                  <c:v>2.5802529296900003</c:v>
                </c:pt>
                <c:pt idx="634">
                  <c:v>2.6220153808599997</c:v>
                </c:pt>
                <c:pt idx="635">
                  <c:v>2.6422932128900003</c:v>
                </c:pt>
                <c:pt idx="636">
                  <c:v>2.6422932128900003</c:v>
                </c:pt>
                <c:pt idx="637">
                  <c:v>2.6884616699200001</c:v>
                </c:pt>
                <c:pt idx="638">
                  <c:v>2.70765942383</c:v>
                </c:pt>
                <c:pt idx="639">
                  <c:v>2.70765942383</c:v>
                </c:pt>
                <c:pt idx="640">
                  <c:v>2.7851264648400003</c:v>
                </c:pt>
                <c:pt idx="641">
                  <c:v>2.7874084472700003</c:v>
                </c:pt>
                <c:pt idx="642">
                  <c:v>2.6866748046900004</c:v>
                </c:pt>
                <c:pt idx="643">
                  <c:v>2.6866748046900004</c:v>
                </c:pt>
                <c:pt idx="644">
                  <c:v>2.66162255859</c:v>
                </c:pt>
                <c:pt idx="645">
                  <c:v>2.7457065429700003</c:v>
                </c:pt>
                <c:pt idx="646">
                  <c:v>2.88049243164</c:v>
                </c:pt>
                <c:pt idx="647">
                  <c:v>2.8277583007799998</c:v>
                </c:pt>
                <c:pt idx="648">
                  <c:v>2.8277583007799998</c:v>
                </c:pt>
                <c:pt idx="649">
                  <c:v>2.7781831054700001</c:v>
                </c:pt>
                <c:pt idx="650">
                  <c:v>2.7574348144499998</c:v>
                </c:pt>
                <c:pt idx="651">
                  <c:v>2.7574348144499998</c:v>
                </c:pt>
                <c:pt idx="652">
                  <c:v>2.6967861328099998</c:v>
                </c:pt>
                <c:pt idx="653">
                  <c:v>2.6258386230499999</c:v>
                </c:pt>
                <c:pt idx="654">
                  <c:v>2.6258386230499999</c:v>
                </c:pt>
                <c:pt idx="655">
                  <c:v>2.5484677734400001</c:v>
                </c:pt>
                <c:pt idx="656">
                  <c:v>2.5484677734400001</c:v>
                </c:pt>
                <c:pt idx="657">
                  <c:v>2.5613315429700001</c:v>
                </c:pt>
                <c:pt idx="658">
                  <c:v>2.4827358398400001</c:v>
                </c:pt>
                <c:pt idx="659">
                  <c:v>2.4686508789099997</c:v>
                </c:pt>
                <c:pt idx="660">
                  <c:v>2.4686508789099997</c:v>
                </c:pt>
                <c:pt idx="661">
                  <c:v>2.4154855956999999</c:v>
                </c:pt>
                <c:pt idx="662">
                  <c:v>2.5456611328099998</c:v>
                </c:pt>
                <c:pt idx="663">
                  <c:v>2.5456611328099998</c:v>
                </c:pt>
                <c:pt idx="664">
                  <c:v>2.4780371093799998</c:v>
                </c:pt>
                <c:pt idx="665">
                  <c:v>2.4956870117200003</c:v>
                </c:pt>
                <c:pt idx="666">
                  <c:v>2.4956870117200003</c:v>
                </c:pt>
                <c:pt idx="667">
                  <c:v>2.6023193359400003</c:v>
                </c:pt>
                <c:pt idx="668">
                  <c:v>2.49476831055</c:v>
                </c:pt>
                <c:pt idx="669">
                  <c:v>2.54230102539</c:v>
                </c:pt>
                <c:pt idx="670">
                  <c:v>2.54230102539</c:v>
                </c:pt>
                <c:pt idx="671">
                  <c:v>2.53034008789</c:v>
                </c:pt>
                <c:pt idx="672">
                  <c:v>2.5996257324200003</c:v>
                </c:pt>
                <c:pt idx="673">
                  <c:v>2.6214196777300001</c:v>
                </c:pt>
                <c:pt idx="674">
                  <c:v>2.7083303222700001</c:v>
                </c:pt>
                <c:pt idx="675">
                  <c:v>2.6680600585900001</c:v>
                </c:pt>
                <c:pt idx="676">
                  <c:v>2.6680600585900001</c:v>
                </c:pt>
                <c:pt idx="677">
                  <c:v>2.5623413085900002</c:v>
                </c:pt>
                <c:pt idx="678">
                  <c:v>2.5829716796900004</c:v>
                </c:pt>
                <c:pt idx="679">
                  <c:v>2.5829716796900004</c:v>
                </c:pt>
                <c:pt idx="680">
                  <c:v>2.7044169921900001</c:v>
                </c:pt>
                <c:pt idx="681">
                  <c:v>2.7309086914099998</c:v>
                </c:pt>
                <c:pt idx="682">
                  <c:v>2.5637912597700003</c:v>
                </c:pt>
                <c:pt idx="683">
                  <c:v>2.5588166503900003</c:v>
                </c:pt>
                <c:pt idx="684">
                  <c:v>2.6390891113300001</c:v>
                </c:pt>
                <c:pt idx="685">
                  <c:v>2.6781030273400002</c:v>
                </c:pt>
                <c:pt idx="686">
                  <c:v>2.6781030273400002</c:v>
                </c:pt>
                <c:pt idx="687">
                  <c:v>2.6016870117200002</c:v>
                </c:pt>
                <c:pt idx="688">
                  <c:v>2.6137468261699999</c:v>
                </c:pt>
                <c:pt idx="689">
                  <c:v>2.6137468261699999</c:v>
                </c:pt>
                <c:pt idx="690">
                  <c:v>2.7864372558599997</c:v>
                </c:pt>
                <c:pt idx="691">
                  <c:v>2.72831762695</c:v>
                </c:pt>
                <c:pt idx="692">
                  <c:v>2.5328771972699999</c:v>
                </c:pt>
                <c:pt idx="693">
                  <c:v>2.5944702148400003</c:v>
                </c:pt>
                <c:pt idx="694">
                  <c:v>2.6269123535200003</c:v>
                </c:pt>
                <c:pt idx="695">
                  <c:v>2.6035854492200001</c:v>
                </c:pt>
                <c:pt idx="696">
                  <c:v>2.6035854492200001</c:v>
                </c:pt>
                <c:pt idx="697">
                  <c:v>2.40416455078</c:v>
                </c:pt>
                <c:pt idx="698">
                  <c:v>2.5087861328099996</c:v>
                </c:pt>
                <c:pt idx="699">
                  <c:v>2.5087861328099996</c:v>
                </c:pt>
                <c:pt idx="700">
                  <c:v>2.5314775390599999</c:v>
                </c:pt>
                <c:pt idx="701">
                  <c:v>2.56261181641</c:v>
                </c:pt>
                <c:pt idx="702">
                  <c:v>2.34755297852</c:v>
                </c:pt>
                <c:pt idx="703">
                  <c:v>2.5074067382799998</c:v>
                </c:pt>
                <c:pt idx="704">
                  <c:v>2.6012109374999999</c:v>
                </c:pt>
                <c:pt idx="705">
                  <c:v>2.5505688476599997</c:v>
                </c:pt>
                <c:pt idx="706">
                  <c:v>2.5505688476599997</c:v>
                </c:pt>
                <c:pt idx="707">
                  <c:v>2.4497285156299999</c:v>
                </c:pt>
                <c:pt idx="708">
                  <c:v>2.5225595703099999</c:v>
                </c:pt>
                <c:pt idx="709">
                  <c:v>2.5225595703099999</c:v>
                </c:pt>
                <c:pt idx="710">
                  <c:v>2.6067368164099998</c:v>
                </c:pt>
                <c:pt idx="711">
                  <c:v>2.4995446777299999</c:v>
                </c:pt>
                <c:pt idx="712">
                  <c:v>2.4995446777299999</c:v>
                </c:pt>
                <c:pt idx="713">
                  <c:v>2.6060385742200003</c:v>
                </c:pt>
                <c:pt idx="714">
                  <c:v>2.7161796874999999</c:v>
                </c:pt>
                <c:pt idx="715">
                  <c:v>2.7161796874999999</c:v>
                </c:pt>
                <c:pt idx="716">
                  <c:v>2.5849726562500002</c:v>
                </c:pt>
                <c:pt idx="717">
                  <c:v>2.5455297851599998</c:v>
                </c:pt>
                <c:pt idx="718">
                  <c:v>2.62114990234</c:v>
                </c:pt>
                <c:pt idx="719">
                  <c:v>2.62114990234</c:v>
                </c:pt>
                <c:pt idx="720">
                  <c:v>2.58272705078</c:v>
                </c:pt>
                <c:pt idx="721">
                  <c:v>2.5794702148400002</c:v>
                </c:pt>
                <c:pt idx="722">
                  <c:v>2.5794702148400002</c:v>
                </c:pt>
                <c:pt idx="723">
                  <c:v>2.7006086425799998</c:v>
                </c:pt>
                <c:pt idx="724">
                  <c:v>2.6779057617199999</c:v>
                </c:pt>
                <c:pt idx="725">
                  <c:v>2.6779057617199999</c:v>
                </c:pt>
                <c:pt idx="726">
                  <c:v>2.50979321289</c:v>
                </c:pt>
                <c:pt idx="727">
                  <c:v>2.5297714843799999</c:v>
                </c:pt>
                <c:pt idx="728">
                  <c:v>2.5145131835900001</c:v>
                </c:pt>
                <c:pt idx="729">
                  <c:v>2.6282792968799997</c:v>
                </c:pt>
                <c:pt idx="730">
                  <c:v>2.4454975585900001</c:v>
                </c:pt>
                <c:pt idx="731">
                  <c:v>2.4454975585900001</c:v>
                </c:pt>
                <c:pt idx="732">
                  <c:v>2.4927846679700001</c:v>
                </c:pt>
                <c:pt idx="733">
                  <c:v>2.54863256836</c:v>
                </c:pt>
                <c:pt idx="734">
                  <c:v>2.55599145508</c:v>
                </c:pt>
                <c:pt idx="735">
                  <c:v>2.55599145508</c:v>
                </c:pt>
                <c:pt idx="736">
                  <c:v>2.4064643554700003</c:v>
                </c:pt>
                <c:pt idx="737">
                  <c:v>2.4876752929700001</c:v>
                </c:pt>
                <c:pt idx="738">
                  <c:v>2.5866811523400002</c:v>
                </c:pt>
                <c:pt idx="739">
                  <c:v>2.4518474121099998</c:v>
                </c:pt>
                <c:pt idx="740">
                  <c:v>2.40300244141</c:v>
                </c:pt>
                <c:pt idx="741">
                  <c:v>2.40300244141</c:v>
                </c:pt>
                <c:pt idx="742">
                  <c:v>2.4258696289099997</c:v>
                </c:pt>
                <c:pt idx="743">
                  <c:v>2.4937145996099996</c:v>
                </c:pt>
                <c:pt idx="744">
                  <c:v>2.3598193359400002</c:v>
                </c:pt>
                <c:pt idx="745">
                  <c:v>2.3598193359400002</c:v>
                </c:pt>
                <c:pt idx="746">
                  <c:v>2.3507868652299999</c:v>
                </c:pt>
                <c:pt idx="747">
                  <c:v>2.4354772949200001</c:v>
                </c:pt>
                <c:pt idx="748">
                  <c:v>2.4354772949200001</c:v>
                </c:pt>
                <c:pt idx="749">
                  <c:v>2.42872192383</c:v>
                </c:pt>
                <c:pt idx="750">
                  <c:v>2.4395651855500002</c:v>
                </c:pt>
                <c:pt idx="751">
                  <c:v>2.4395651855500002</c:v>
                </c:pt>
                <c:pt idx="752">
                  <c:v>2.5567641601599997</c:v>
                </c:pt>
                <c:pt idx="753">
                  <c:v>2.53806689453</c:v>
                </c:pt>
                <c:pt idx="754">
                  <c:v>2.4543474121099997</c:v>
                </c:pt>
                <c:pt idx="755">
                  <c:v>2.4543474121099997</c:v>
                </c:pt>
                <c:pt idx="756">
                  <c:v>2.5280803222700001</c:v>
                </c:pt>
                <c:pt idx="757">
                  <c:v>2.5280803222700001</c:v>
                </c:pt>
                <c:pt idx="758">
                  <c:v>2.4878679199200002</c:v>
                </c:pt>
                <c:pt idx="759">
                  <c:v>2.4412480468799997</c:v>
                </c:pt>
                <c:pt idx="760">
                  <c:v>2.5726735839799999</c:v>
                </c:pt>
                <c:pt idx="761">
                  <c:v>2.5726735839799999</c:v>
                </c:pt>
                <c:pt idx="762">
                  <c:v>2.6194421386700002</c:v>
                </c:pt>
                <c:pt idx="763">
                  <c:v>2.5717971191400002</c:v>
                </c:pt>
                <c:pt idx="764">
                  <c:v>2.43457983398</c:v>
                </c:pt>
                <c:pt idx="765">
                  <c:v>2.43457983398</c:v>
                </c:pt>
                <c:pt idx="766">
                  <c:v>2.5508210449200002</c:v>
                </c:pt>
                <c:pt idx="767">
                  <c:v>2.5508210449200002</c:v>
                </c:pt>
                <c:pt idx="768">
                  <c:v>2.3668615722699999</c:v>
                </c:pt>
                <c:pt idx="769">
                  <c:v>2.4170214843799998</c:v>
                </c:pt>
                <c:pt idx="770">
                  <c:v>2.5652604980500002</c:v>
                </c:pt>
                <c:pt idx="771">
                  <c:v>2.5652604980500002</c:v>
                </c:pt>
                <c:pt idx="772">
                  <c:v>2.6022114257799998</c:v>
                </c:pt>
                <c:pt idx="773">
                  <c:v>2.4628696289100001</c:v>
                </c:pt>
                <c:pt idx="774">
                  <c:v>2.4260219726599996</c:v>
                </c:pt>
                <c:pt idx="775">
                  <c:v>2.5484462890599997</c:v>
                </c:pt>
                <c:pt idx="776">
                  <c:v>2.47356860352</c:v>
                </c:pt>
                <c:pt idx="777">
                  <c:v>2.3645107421900002</c:v>
                </c:pt>
                <c:pt idx="778">
                  <c:v>2.3645107421900002</c:v>
                </c:pt>
                <c:pt idx="779">
                  <c:v>2.3875209960900001</c:v>
                </c:pt>
                <c:pt idx="780">
                  <c:v>2.5553286132799999</c:v>
                </c:pt>
                <c:pt idx="781">
                  <c:v>2.5553286132799999</c:v>
                </c:pt>
                <c:pt idx="782">
                  <c:v>2.4661669921900002</c:v>
                </c:pt>
                <c:pt idx="783">
                  <c:v>2.38805322266</c:v>
                </c:pt>
                <c:pt idx="784">
                  <c:v>2.3034057617200001</c:v>
                </c:pt>
                <c:pt idx="785">
                  <c:v>2.4297951660200003</c:v>
                </c:pt>
                <c:pt idx="786">
                  <c:v>2.3284460449200002</c:v>
                </c:pt>
                <c:pt idx="787">
                  <c:v>2.3284460449200002</c:v>
                </c:pt>
                <c:pt idx="788">
                  <c:v>2.2590104980499999</c:v>
                </c:pt>
                <c:pt idx="789">
                  <c:v>2.4326665039099997</c:v>
                </c:pt>
                <c:pt idx="790">
                  <c:v>2.4735573730500002</c:v>
                </c:pt>
                <c:pt idx="791">
                  <c:v>2.4735573730500002</c:v>
                </c:pt>
                <c:pt idx="792">
                  <c:v>2.36610913086</c:v>
                </c:pt>
                <c:pt idx="793">
                  <c:v>2.4106044921900001</c:v>
                </c:pt>
                <c:pt idx="794">
                  <c:v>2.4106044921900001</c:v>
                </c:pt>
                <c:pt idx="795">
                  <c:v>2.4582917480500002</c:v>
                </c:pt>
                <c:pt idx="796">
                  <c:v>2.39902807617</c:v>
                </c:pt>
                <c:pt idx="797">
                  <c:v>2.39902807617</c:v>
                </c:pt>
                <c:pt idx="798">
                  <c:v>2.4404321289099999</c:v>
                </c:pt>
                <c:pt idx="799">
                  <c:v>2.5048950195299997</c:v>
                </c:pt>
                <c:pt idx="800">
                  <c:v>2.5153330078099998</c:v>
                </c:pt>
                <c:pt idx="801">
                  <c:v>2.5153330078099998</c:v>
                </c:pt>
                <c:pt idx="802">
                  <c:v>2.4268022460900003</c:v>
                </c:pt>
                <c:pt idx="803">
                  <c:v>2.45430053711</c:v>
                </c:pt>
                <c:pt idx="804">
                  <c:v>2.45430053711</c:v>
                </c:pt>
                <c:pt idx="805">
                  <c:v>2.3309519043</c:v>
                </c:pt>
                <c:pt idx="806">
                  <c:v>2.3696462402299998</c:v>
                </c:pt>
                <c:pt idx="807">
                  <c:v>2.4696401367200003</c:v>
                </c:pt>
                <c:pt idx="808">
                  <c:v>2.4696401367200003</c:v>
                </c:pt>
                <c:pt idx="809">
                  <c:v>2.5348999023400003</c:v>
                </c:pt>
                <c:pt idx="810">
                  <c:v>2.4599768066400003</c:v>
                </c:pt>
                <c:pt idx="811">
                  <c:v>2.4365458984400004</c:v>
                </c:pt>
                <c:pt idx="812">
                  <c:v>2.56434130859</c:v>
                </c:pt>
                <c:pt idx="813">
                  <c:v>2.5127924804699999</c:v>
                </c:pt>
                <c:pt idx="814">
                  <c:v>2.5127924804699999</c:v>
                </c:pt>
                <c:pt idx="815">
                  <c:v>2.32089306641</c:v>
                </c:pt>
                <c:pt idx="816">
                  <c:v>2.4313759765599996</c:v>
                </c:pt>
                <c:pt idx="817">
                  <c:v>2.4313759765599996</c:v>
                </c:pt>
                <c:pt idx="818">
                  <c:v>2.52118310547</c:v>
                </c:pt>
                <c:pt idx="819">
                  <c:v>2.4297749023400002</c:v>
                </c:pt>
                <c:pt idx="820">
                  <c:v>2.4297749023400002</c:v>
                </c:pt>
                <c:pt idx="821">
                  <c:v>2.58952441406</c:v>
                </c:pt>
                <c:pt idx="822">
                  <c:v>2.5634216308599997</c:v>
                </c:pt>
                <c:pt idx="823">
                  <c:v>2.5634216308599997</c:v>
                </c:pt>
                <c:pt idx="824">
                  <c:v>2.4016809081999999</c:v>
                </c:pt>
                <c:pt idx="825">
                  <c:v>2.3915407714799999</c:v>
                </c:pt>
                <c:pt idx="826">
                  <c:v>2.5040415039099999</c:v>
                </c:pt>
                <c:pt idx="827">
                  <c:v>2.5040415039099999</c:v>
                </c:pt>
                <c:pt idx="828">
                  <c:v>2.35876489258</c:v>
                </c:pt>
                <c:pt idx="829">
                  <c:v>2.35876489258</c:v>
                </c:pt>
                <c:pt idx="830">
                  <c:v>2.3617512207</c:v>
                </c:pt>
                <c:pt idx="831">
                  <c:v>2.4692141113299999</c:v>
                </c:pt>
                <c:pt idx="832">
                  <c:v>2.3920954589800001</c:v>
                </c:pt>
                <c:pt idx="833">
                  <c:v>2.3920954589800001</c:v>
                </c:pt>
                <c:pt idx="834">
                  <c:v>2.37805200195</c:v>
                </c:pt>
                <c:pt idx="835">
                  <c:v>2.47424194336</c:v>
                </c:pt>
                <c:pt idx="836">
                  <c:v>2.54762646484</c:v>
                </c:pt>
                <c:pt idx="837">
                  <c:v>2.4927592773400002</c:v>
                </c:pt>
                <c:pt idx="838">
                  <c:v>2.4952622070299997</c:v>
                </c:pt>
                <c:pt idx="839">
                  <c:v>2.4952622070299997</c:v>
                </c:pt>
                <c:pt idx="840">
                  <c:v>2.5775402831999998</c:v>
                </c:pt>
                <c:pt idx="841">
                  <c:v>2.6929284668000002</c:v>
                </c:pt>
                <c:pt idx="842">
                  <c:v>2.57318603516</c:v>
                </c:pt>
                <c:pt idx="843">
                  <c:v>2.57318603516</c:v>
                </c:pt>
                <c:pt idx="844">
                  <c:v>2.6150505371099997</c:v>
                </c:pt>
                <c:pt idx="845">
                  <c:v>2.8214050293000001</c:v>
                </c:pt>
                <c:pt idx="846">
                  <c:v>2.8214050293000001</c:v>
                </c:pt>
                <c:pt idx="847">
                  <c:v>2.7013601074200002</c:v>
                </c:pt>
                <c:pt idx="848">
                  <c:v>2.7054077148400002</c:v>
                </c:pt>
                <c:pt idx="849">
                  <c:v>2.7054077148400002</c:v>
                </c:pt>
                <c:pt idx="850">
                  <c:v>2.8403261718800001</c:v>
                </c:pt>
                <c:pt idx="851">
                  <c:v>2.8439733886700003</c:v>
                </c:pt>
                <c:pt idx="852">
                  <c:v>2.7468720703099998</c:v>
                </c:pt>
                <c:pt idx="853">
                  <c:v>2.7468720703099998</c:v>
                </c:pt>
                <c:pt idx="854">
                  <c:v>2.7696674804699999</c:v>
                </c:pt>
                <c:pt idx="855">
                  <c:v>2.94540478516</c:v>
                </c:pt>
                <c:pt idx="856">
                  <c:v>2.8880646972699999</c:v>
                </c:pt>
                <c:pt idx="857">
                  <c:v>2.7215544433599996</c:v>
                </c:pt>
                <c:pt idx="858">
                  <c:v>2.6780393066400001</c:v>
                </c:pt>
                <c:pt idx="859">
                  <c:v>2.6780393066400001</c:v>
                </c:pt>
                <c:pt idx="860">
                  <c:v>2.8140659179700003</c:v>
                </c:pt>
                <c:pt idx="861">
                  <c:v>2.8369523925799998</c:v>
                </c:pt>
                <c:pt idx="862">
                  <c:v>2.8369523925799998</c:v>
                </c:pt>
                <c:pt idx="863">
                  <c:v>2.6921127929700002</c:v>
                </c:pt>
                <c:pt idx="864">
                  <c:v>2.7373730468800002</c:v>
                </c:pt>
                <c:pt idx="865">
                  <c:v>2.7373730468800002</c:v>
                </c:pt>
                <c:pt idx="866">
                  <c:v>2.6808022460900003</c:v>
                </c:pt>
                <c:pt idx="867">
                  <c:v>2.6903593749999999</c:v>
                </c:pt>
                <c:pt idx="868">
                  <c:v>2.81541064453</c:v>
                </c:pt>
                <c:pt idx="869">
                  <c:v>2.81541064453</c:v>
                </c:pt>
                <c:pt idx="870">
                  <c:v>2.8368620605500001</c:v>
                </c:pt>
                <c:pt idx="871">
                  <c:v>2.8355090332000001</c:v>
                </c:pt>
                <c:pt idx="872">
                  <c:v>2.8355090332000001</c:v>
                </c:pt>
                <c:pt idx="873">
                  <c:v>2.8812277831999999</c:v>
                </c:pt>
                <c:pt idx="874">
                  <c:v>2.9057358398400002</c:v>
                </c:pt>
                <c:pt idx="875">
                  <c:v>2.9057358398400002</c:v>
                </c:pt>
                <c:pt idx="876">
                  <c:v>2.82505297852</c:v>
                </c:pt>
                <c:pt idx="877">
                  <c:v>2.87515185547</c:v>
                </c:pt>
                <c:pt idx="878">
                  <c:v>2.9564975585900002</c:v>
                </c:pt>
                <c:pt idx="879">
                  <c:v>2.9564975585900002</c:v>
                </c:pt>
                <c:pt idx="880">
                  <c:v>2.9349860839799997</c:v>
                </c:pt>
                <c:pt idx="881">
                  <c:v>3.00077954102</c:v>
                </c:pt>
                <c:pt idx="882">
                  <c:v>3.06798388672</c:v>
                </c:pt>
                <c:pt idx="883">
                  <c:v>3.0331457519499998</c:v>
                </c:pt>
                <c:pt idx="884">
                  <c:v>2.9684194335900003</c:v>
                </c:pt>
                <c:pt idx="885">
                  <c:v>2.9684194335900003</c:v>
                </c:pt>
                <c:pt idx="886">
                  <c:v>3.06424462891</c:v>
                </c:pt>
                <c:pt idx="887">
                  <c:v>3.2118342285200003</c:v>
                </c:pt>
                <c:pt idx="888">
                  <c:v>3.2118342285200003</c:v>
                </c:pt>
                <c:pt idx="889">
                  <c:v>3.0633217773400001</c:v>
                </c:pt>
                <c:pt idx="890">
                  <c:v>3.2258417968800002</c:v>
                </c:pt>
                <c:pt idx="891">
                  <c:v>3.2258417968800002</c:v>
                </c:pt>
                <c:pt idx="892">
                  <c:v>3.31080859375</c:v>
                </c:pt>
                <c:pt idx="893">
                  <c:v>3.21007519531</c:v>
                </c:pt>
                <c:pt idx="894">
                  <c:v>3.1511262207000001</c:v>
                </c:pt>
                <c:pt idx="895">
                  <c:v>3.1511262207000001</c:v>
                </c:pt>
                <c:pt idx="896">
                  <c:v>3.31267041016</c:v>
                </c:pt>
                <c:pt idx="897">
                  <c:v>3.3918354492200002</c:v>
                </c:pt>
                <c:pt idx="898">
                  <c:v>3.3918354492200002</c:v>
                </c:pt>
                <c:pt idx="899">
                  <c:v>3.2203820800799998</c:v>
                </c:pt>
                <c:pt idx="900">
                  <c:v>3.4445957031300001</c:v>
                </c:pt>
                <c:pt idx="901">
                  <c:v>3.4445957031300001</c:v>
                </c:pt>
                <c:pt idx="902">
                  <c:v>3.4490012207</c:v>
                </c:pt>
                <c:pt idx="903">
                  <c:v>3.36303515625</c:v>
                </c:pt>
                <c:pt idx="904">
                  <c:v>3.3751003418000001</c:v>
                </c:pt>
                <c:pt idx="905">
                  <c:v>3.3751003418000001</c:v>
                </c:pt>
                <c:pt idx="906">
                  <c:v>3.5327468261699999</c:v>
                </c:pt>
                <c:pt idx="907">
                  <c:v>3.44956567383</c:v>
                </c:pt>
                <c:pt idx="908">
                  <c:v>3.3912414550799999</c:v>
                </c:pt>
                <c:pt idx="909">
                  <c:v>3.3977773437500001</c:v>
                </c:pt>
                <c:pt idx="910">
                  <c:v>3.53066992188</c:v>
                </c:pt>
                <c:pt idx="911">
                  <c:v>3.53066992188</c:v>
                </c:pt>
                <c:pt idx="912">
                  <c:v>3.4157290039099997</c:v>
                </c:pt>
                <c:pt idx="913">
                  <c:v>3.3975092773400002</c:v>
                </c:pt>
                <c:pt idx="914">
                  <c:v>3.3756914062500001</c:v>
                </c:pt>
                <c:pt idx="915">
                  <c:v>3.3756914062500001</c:v>
                </c:pt>
                <c:pt idx="916">
                  <c:v>3.3111848144499998</c:v>
                </c:pt>
                <c:pt idx="917">
                  <c:v>3.3111848144499998</c:v>
                </c:pt>
                <c:pt idx="918">
                  <c:v>3.2537319335900001</c:v>
                </c:pt>
                <c:pt idx="919">
                  <c:v>3.2467827148400001</c:v>
                </c:pt>
                <c:pt idx="920">
                  <c:v>3.2241928710900001</c:v>
                </c:pt>
                <c:pt idx="921">
                  <c:v>3.2241928710900001</c:v>
                </c:pt>
                <c:pt idx="922">
                  <c:v>3.1131601562500002</c:v>
                </c:pt>
                <c:pt idx="923">
                  <c:v>3.14395117188</c:v>
                </c:pt>
                <c:pt idx="924">
                  <c:v>3.14395117188</c:v>
                </c:pt>
                <c:pt idx="925">
                  <c:v>3.2057482910199999</c:v>
                </c:pt>
                <c:pt idx="926">
                  <c:v>3.1935100097700002</c:v>
                </c:pt>
                <c:pt idx="927">
                  <c:v>3.1935100097700002</c:v>
                </c:pt>
                <c:pt idx="928">
                  <c:v>3.3079028320299999</c:v>
                </c:pt>
                <c:pt idx="929">
                  <c:v>3.2982963867200001</c:v>
                </c:pt>
                <c:pt idx="930">
                  <c:v>3.1708950195300001</c:v>
                </c:pt>
                <c:pt idx="931">
                  <c:v>3.1708950195300001</c:v>
                </c:pt>
                <c:pt idx="932">
                  <c:v>3.1552976074200001</c:v>
                </c:pt>
                <c:pt idx="933">
                  <c:v>3.26902294922</c:v>
                </c:pt>
                <c:pt idx="934">
                  <c:v>3.2330874023400002</c:v>
                </c:pt>
                <c:pt idx="935">
                  <c:v>3.1235300292999999</c:v>
                </c:pt>
                <c:pt idx="936">
                  <c:v>3.2261462402299999</c:v>
                </c:pt>
                <c:pt idx="937">
                  <c:v>3.2261462402299999</c:v>
                </c:pt>
                <c:pt idx="938">
                  <c:v>3.4136003418</c:v>
                </c:pt>
                <c:pt idx="939">
                  <c:v>3.2304545898400003</c:v>
                </c:pt>
                <c:pt idx="940">
                  <c:v>3.1019040527299997</c:v>
                </c:pt>
                <c:pt idx="941">
                  <c:v>3.1019040527299997</c:v>
                </c:pt>
                <c:pt idx="942">
                  <c:v>3.2870551757799999</c:v>
                </c:pt>
                <c:pt idx="943">
                  <c:v>3.2870551757799999</c:v>
                </c:pt>
                <c:pt idx="944">
                  <c:v>3.2077819824200002</c:v>
                </c:pt>
                <c:pt idx="945">
                  <c:v>3.1496618652299997</c:v>
                </c:pt>
                <c:pt idx="946">
                  <c:v>3.34791137695</c:v>
                </c:pt>
                <c:pt idx="947">
                  <c:v>3.34791137695</c:v>
                </c:pt>
                <c:pt idx="948">
                  <c:v>3.35093237305</c:v>
                </c:pt>
                <c:pt idx="949">
                  <c:v>3.2112170410200003</c:v>
                </c:pt>
                <c:pt idx="950">
                  <c:v>3.2351958007799997</c:v>
                </c:pt>
                <c:pt idx="951">
                  <c:v>3.2459145507799998</c:v>
                </c:pt>
                <c:pt idx="952">
                  <c:v>3.1902260742199999</c:v>
                </c:pt>
                <c:pt idx="953">
                  <c:v>3.1902260742199999</c:v>
                </c:pt>
                <c:pt idx="954">
                  <c:v>3.1138471679699999</c:v>
                </c:pt>
                <c:pt idx="955">
                  <c:v>3.2710832519499999</c:v>
                </c:pt>
                <c:pt idx="956">
                  <c:v>3.2745698242200003</c:v>
                </c:pt>
                <c:pt idx="957">
                  <c:v>3.2745698242200003</c:v>
                </c:pt>
                <c:pt idx="958">
                  <c:v>3.1353879394500002</c:v>
                </c:pt>
                <c:pt idx="959">
                  <c:v>3.2248305664099997</c:v>
                </c:pt>
                <c:pt idx="960">
                  <c:v>3.2248305664099997</c:v>
                </c:pt>
                <c:pt idx="961">
                  <c:v>3.1709987793000001</c:v>
                </c:pt>
                <c:pt idx="962">
                  <c:v>3.0216560058599997</c:v>
                </c:pt>
                <c:pt idx="963">
                  <c:v>3.0216560058599997</c:v>
                </c:pt>
                <c:pt idx="964">
                  <c:v>3.0299865722700003</c:v>
                </c:pt>
                <c:pt idx="965">
                  <c:v>3.1957006835900001</c:v>
                </c:pt>
                <c:pt idx="966">
                  <c:v>3.1275839843799997</c:v>
                </c:pt>
                <c:pt idx="967">
                  <c:v>3.0074511718800001</c:v>
                </c:pt>
                <c:pt idx="968">
                  <c:v>3.07733691406</c:v>
                </c:pt>
                <c:pt idx="969">
                  <c:v>3.19271875</c:v>
                </c:pt>
                <c:pt idx="970">
                  <c:v>3.19271875</c:v>
                </c:pt>
                <c:pt idx="971">
                  <c:v>3.1825534668</c:v>
                </c:pt>
                <c:pt idx="972">
                  <c:v>3.1918977050799997</c:v>
                </c:pt>
                <c:pt idx="973">
                  <c:v>3.15518823242</c:v>
                </c:pt>
                <c:pt idx="974">
                  <c:v>3.15518823242</c:v>
                </c:pt>
                <c:pt idx="975">
                  <c:v>3.06963671875</c:v>
                </c:pt>
                <c:pt idx="976">
                  <c:v>2.9817021484400001</c:v>
                </c:pt>
                <c:pt idx="977">
                  <c:v>3.0317263183599996</c:v>
                </c:pt>
                <c:pt idx="978">
                  <c:v>3.0533818359400002</c:v>
                </c:pt>
                <c:pt idx="979">
                  <c:v>2.95539746094</c:v>
                </c:pt>
                <c:pt idx="980">
                  <c:v>2.95539746094</c:v>
                </c:pt>
                <c:pt idx="981">
                  <c:v>2.90353686523</c:v>
                </c:pt>
                <c:pt idx="982">
                  <c:v>2.9844750976599999</c:v>
                </c:pt>
                <c:pt idx="983">
                  <c:v>3.0159311523400003</c:v>
                </c:pt>
                <c:pt idx="984">
                  <c:v>3.0159311523400003</c:v>
                </c:pt>
                <c:pt idx="985">
                  <c:v>2.79905419922</c:v>
                </c:pt>
                <c:pt idx="986">
                  <c:v>2.79905419922</c:v>
                </c:pt>
                <c:pt idx="987">
                  <c:v>2.8994836425799999</c:v>
                </c:pt>
                <c:pt idx="988">
                  <c:v>2.9186403808599999</c:v>
                </c:pt>
                <c:pt idx="989">
                  <c:v>2.8809511718800001</c:v>
                </c:pt>
                <c:pt idx="990">
                  <c:v>2.8809511718800001</c:v>
                </c:pt>
                <c:pt idx="991">
                  <c:v>2.7768647460900002</c:v>
                </c:pt>
                <c:pt idx="992">
                  <c:v>2.94152807617</c:v>
                </c:pt>
                <c:pt idx="993">
                  <c:v>2.94152807617</c:v>
                </c:pt>
                <c:pt idx="994">
                  <c:v>2.7641528320299997</c:v>
                </c:pt>
                <c:pt idx="995">
                  <c:v>2.80566455078</c:v>
                </c:pt>
                <c:pt idx="996">
                  <c:v>2.80566455078</c:v>
                </c:pt>
                <c:pt idx="997">
                  <c:v>2.9160363769500002</c:v>
                </c:pt>
                <c:pt idx="998">
                  <c:v>2.8288081054700003</c:v>
                </c:pt>
                <c:pt idx="999">
                  <c:v>2.8288081054700003</c:v>
                </c:pt>
                <c:pt idx="1000">
                  <c:v>2.8058342285200002</c:v>
                </c:pt>
                <c:pt idx="1001">
                  <c:v>2.9851477050799997</c:v>
                </c:pt>
                <c:pt idx="1002">
                  <c:v>3.0520480957</c:v>
                </c:pt>
                <c:pt idx="1003">
                  <c:v>3.0125583496099999</c:v>
                </c:pt>
                <c:pt idx="1004">
                  <c:v>2.9326450195299998</c:v>
                </c:pt>
                <c:pt idx="1005">
                  <c:v>3.0175644531299999</c:v>
                </c:pt>
                <c:pt idx="1006">
                  <c:v>3.0175644531299999</c:v>
                </c:pt>
                <c:pt idx="1007">
                  <c:v>3.09750439453</c:v>
                </c:pt>
                <c:pt idx="1008">
                  <c:v>2.9710170898400001</c:v>
                </c:pt>
                <c:pt idx="1009">
                  <c:v>2.9710170898400001</c:v>
                </c:pt>
                <c:pt idx="1010">
                  <c:v>2.9351848144499999</c:v>
                </c:pt>
                <c:pt idx="1011">
                  <c:v>3.1270327148400003</c:v>
                </c:pt>
                <c:pt idx="1012">
                  <c:v>3.1855053710900001</c:v>
                </c:pt>
                <c:pt idx="1013">
                  <c:v>3.0427331543</c:v>
                </c:pt>
                <c:pt idx="1014">
                  <c:v>3.0538022460900001</c:v>
                </c:pt>
                <c:pt idx="1015">
                  <c:v>3.1616953125</c:v>
                </c:pt>
                <c:pt idx="1016">
                  <c:v>3.1616953125</c:v>
                </c:pt>
                <c:pt idx="1017">
                  <c:v>3.16801391602</c:v>
                </c:pt>
                <c:pt idx="1018">
                  <c:v>3.0336179199200002</c:v>
                </c:pt>
                <c:pt idx="1019">
                  <c:v>3.0336179199200002</c:v>
                </c:pt>
                <c:pt idx="1020">
                  <c:v>2.99413964844</c:v>
                </c:pt>
                <c:pt idx="1021">
                  <c:v>3.1038676757800001</c:v>
                </c:pt>
                <c:pt idx="1022">
                  <c:v>3.1038676757800001</c:v>
                </c:pt>
                <c:pt idx="1023">
                  <c:v>2.9605200195300001</c:v>
                </c:pt>
                <c:pt idx="1024">
                  <c:v>2.9603471679700002</c:v>
                </c:pt>
                <c:pt idx="1025">
                  <c:v>3.1159990234400001</c:v>
                </c:pt>
                <c:pt idx="1026">
                  <c:v>3.1159990234400001</c:v>
                </c:pt>
                <c:pt idx="1027">
                  <c:v>3.0320324706999999</c:v>
                </c:pt>
                <c:pt idx="1028">
                  <c:v>2.9320268554700002</c:v>
                </c:pt>
                <c:pt idx="1029">
                  <c:v>2.9661069335900003</c:v>
                </c:pt>
                <c:pt idx="1030">
                  <c:v>2.9661069335900003</c:v>
                </c:pt>
                <c:pt idx="1031">
                  <c:v>3.0082788085900001</c:v>
                </c:pt>
                <c:pt idx="1032">
                  <c:v>3.0082788085900001</c:v>
                </c:pt>
                <c:pt idx="1033">
                  <c:v>2.86324462891</c:v>
                </c:pt>
                <c:pt idx="1034">
                  <c:v>3.0156704101599998</c:v>
                </c:pt>
                <c:pt idx="1035">
                  <c:v>3.1102600097700002</c:v>
                </c:pt>
                <c:pt idx="1036">
                  <c:v>3.1102600097700002</c:v>
                </c:pt>
                <c:pt idx="1037">
                  <c:v>3.0684614257799998</c:v>
                </c:pt>
                <c:pt idx="1038">
                  <c:v>3.04593408203</c:v>
                </c:pt>
                <c:pt idx="1039">
                  <c:v>3.0741494140599999</c:v>
                </c:pt>
                <c:pt idx="1040">
                  <c:v>3.0536320800799999</c:v>
                </c:pt>
                <c:pt idx="1041">
                  <c:v>2.99773803711</c:v>
                </c:pt>
                <c:pt idx="1042">
                  <c:v>2.99773803711</c:v>
                </c:pt>
                <c:pt idx="1043">
                  <c:v>3.07254931641</c:v>
                </c:pt>
                <c:pt idx="1044">
                  <c:v>3.1301914062499998</c:v>
                </c:pt>
                <c:pt idx="1045">
                  <c:v>3.1926804199200003</c:v>
                </c:pt>
                <c:pt idx="1046">
                  <c:v>3.1926804199200003</c:v>
                </c:pt>
                <c:pt idx="1047">
                  <c:v>3.1467592773400002</c:v>
                </c:pt>
                <c:pt idx="1048">
                  <c:v>3.2896613769499998</c:v>
                </c:pt>
                <c:pt idx="1049">
                  <c:v>3.2837827148400001</c:v>
                </c:pt>
                <c:pt idx="1050">
                  <c:v>3.30383325195</c:v>
                </c:pt>
                <c:pt idx="1051">
                  <c:v>3.2876965332000001</c:v>
                </c:pt>
                <c:pt idx="1052">
                  <c:v>3.2876965332000001</c:v>
                </c:pt>
                <c:pt idx="1053">
                  <c:v>3.3631586914099998</c:v>
                </c:pt>
                <c:pt idx="1054">
                  <c:v>3.3548483886700002</c:v>
                </c:pt>
                <c:pt idx="1055">
                  <c:v>3.3502473144499998</c:v>
                </c:pt>
                <c:pt idx="1056">
                  <c:v>3.3502473144499998</c:v>
                </c:pt>
                <c:pt idx="1057">
                  <c:v>3.37925268555</c:v>
                </c:pt>
                <c:pt idx="1058">
                  <c:v>3.5125515136700001</c:v>
                </c:pt>
                <c:pt idx="1059">
                  <c:v>3.4667109374999998</c:v>
                </c:pt>
                <c:pt idx="1060">
                  <c:v>3.4213022460900002</c:v>
                </c:pt>
                <c:pt idx="1061">
                  <c:v>3.3659279785200003</c:v>
                </c:pt>
                <c:pt idx="1062">
                  <c:v>3.3659279785200003</c:v>
                </c:pt>
                <c:pt idx="1063">
                  <c:v>3.3856386718799998</c:v>
                </c:pt>
                <c:pt idx="1064">
                  <c:v>3.23976611328</c:v>
                </c:pt>
                <c:pt idx="1065">
                  <c:v>3.23976611328</c:v>
                </c:pt>
                <c:pt idx="1066">
                  <c:v>3.2544765624999998</c:v>
                </c:pt>
                <c:pt idx="1067">
                  <c:v>3.3988698730500002</c:v>
                </c:pt>
                <c:pt idx="1068">
                  <c:v>3.3988698730500002</c:v>
                </c:pt>
                <c:pt idx="1069">
                  <c:v>3.36123583984</c:v>
                </c:pt>
                <c:pt idx="1070">
                  <c:v>3.3281115722700001</c:v>
                </c:pt>
                <c:pt idx="1071">
                  <c:v>3.3196137695300001</c:v>
                </c:pt>
                <c:pt idx="1072">
                  <c:v>3.3196137695300001</c:v>
                </c:pt>
                <c:pt idx="1073">
                  <c:v>3.4414792480499998</c:v>
                </c:pt>
                <c:pt idx="1074">
                  <c:v>3.4007272949200003</c:v>
                </c:pt>
                <c:pt idx="1075">
                  <c:v>3.4007272949200003</c:v>
                </c:pt>
                <c:pt idx="1076">
                  <c:v>3.3083698730500002</c:v>
                </c:pt>
                <c:pt idx="1077">
                  <c:v>3.3469921875000002</c:v>
                </c:pt>
                <c:pt idx="1078">
                  <c:v>3.3469921875000002</c:v>
                </c:pt>
                <c:pt idx="1079">
                  <c:v>3.3944172363299998</c:v>
                </c:pt>
                <c:pt idx="1080">
                  <c:v>3.3768803710899999</c:v>
                </c:pt>
                <c:pt idx="1081">
                  <c:v>3.4831945800799997</c:v>
                </c:pt>
                <c:pt idx="1082">
                  <c:v>3.4831945800799997</c:v>
                </c:pt>
                <c:pt idx="1083">
                  <c:v>3.5435656738299999</c:v>
                </c:pt>
                <c:pt idx="1084">
                  <c:v>3.5152983398400002</c:v>
                </c:pt>
                <c:pt idx="1085">
                  <c:v>3.46649804688</c:v>
                </c:pt>
                <c:pt idx="1086">
                  <c:v>3.6017255859400001</c:v>
                </c:pt>
                <c:pt idx="1087">
                  <c:v>3.7110800781299997</c:v>
                </c:pt>
                <c:pt idx="1088">
                  <c:v>3.7110800781299997</c:v>
                </c:pt>
                <c:pt idx="1089">
                  <c:v>3.6252121582000001</c:v>
                </c:pt>
                <c:pt idx="1090">
                  <c:v>3.5062651367200002</c:v>
                </c:pt>
                <c:pt idx="1091">
                  <c:v>3.4908413085900003</c:v>
                </c:pt>
                <c:pt idx="1092">
                  <c:v>3.4908413085900003</c:v>
                </c:pt>
                <c:pt idx="1093">
                  <c:v>3.6123933105499999</c:v>
                </c:pt>
                <c:pt idx="1094">
                  <c:v>3.5615000000000001</c:v>
                </c:pt>
                <c:pt idx="1095">
                  <c:v>3.3438710937499998</c:v>
                </c:pt>
                <c:pt idx="1096">
                  <c:v>3.5155722656299999</c:v>
                </c:pt>
                <c:pt idx="1097">
                  <c:v>3.5468205566400002</c:v>
                </c:pt>
                <c:pt idx="1098">
                  <c:v>3.5468205566400002</c:v>
                </c:pt>
                <c:pt idx="1099">
                  <c:v>3.5437421874999999</c:v>
                </c:pt>
                <c:pt idx="1100">
                  <c:v>3.41627026367</c:v>
                </c:pt>
                <c:pt idx="1101">
                  <c:v>3.41627026367</c:v>
                </c:pt>
                <c:pt idx="1102">
                  <c:v>3.4125468749999999</c:v>
                </c:pt>
                <c:pt idx="1103">
                  <c:v>3.6206101074200001</c:v>
                </c:pt>
                <c:pt idx="1104">
                  <c:v>3.6206101074200001</c:v>
                </c:pt>
                <c:pt idx="1105">
                  <c:v>3.52280078125</c:v>
                </c:pt>
                <c:pt idx="1106">
                  <c:v>3.6166108398400003</c:v>
                </c:pt>
                <c:pt idx="1107">
                  <c:v>3.6166108398400003</c:v>
                </c:pt>
                <c:pt idx="1108">
                  <c:v>3.60564916992</c:v>
                </c:pt>
                <c:pt idx="1109">
                  <c:v>3.6458784179700001</c:v>
                </c:pt>
                <c:pt idx="1110">
                  <c:v>3.54290356445</c:v>
                </c:pt>
                <c:pt idx="1111">
                  <c:v>3.54290356445</c:v>
                </c:pt>
                <c:pt idx="1112">
                  <c:v>3.7843979492200002</c:v>
                </c:pt>
                <c:pt idx="1113">
                  <c:v>3.7047875976599998</c:v>
                </c:pt>
                <c:pt idx="1114">
                  <c:v>3.7047875976599998</c:v>
                </c:pt>
                <c:pt idx="1115">
                  <c:v>3.6239816894499999</c:v>
                </c:pt>
                <c:pt idx="1116">
                  <c:v>3.6445820312500001</c:v>
                </c:pt>
                <c:pt idx="1117">
                  <c:v>3.6445820312500001</c:v>
                </c:pt>
                <c:pt idx="1118">
                  <c:v>3.7591125488300001</c:v>
                </c:pt>
                <c:pt idx="1119">
                  <c:v>3.7491203613299997</c:v>
                </c:pt>
                <c:pt idx="1120">
                  <c:v>3.6174472656300001</c:v>
                </c:pt>
                <c:pt idx="1121">
                  <c:v>3.6354982910200002</c:v>
                </c:pt>
                <c:pt idx="1122">
                  <c:v>3.6674484863300001</c:v>
                </c:pt>
                <c:pt idx="1123">
                  <c:v>3.6736645507799999</c:v>
                </c:pt>
                <c:pt idx="1124">
                  <c:v>3.6736645507799999</c:v>
                </c:pt>
                <c:pt idx="1125">
                  <c:v>3.4482956542999998</c:v>
                </c:pt>
                <c:pt idx="1126">
                  <c:v>3.5574516601599999</c:v>
                </c:pt>
                <c:pt idx="1127">
                  <c:v>3.5574516601599999</c:v>
                </c:pt>
                <c:pt idx="1128">
                  <c:v>3.6626340331999998</c:v>
                </c:pt>
                <c:pt idx="1129">
                  <c:v>3.71343359375</c:v>
                </c:pt>
                <c:pt idx="1130">
                  <c:v>3.71343359375</c:v>
                </c:pt>
                <c:pt idx="1131">
                  <c:v>3.6348271484400003</c:v>
                </c:pt>
                <c:pt idx="1132">
                  <c:v>3.8336938476599998</c:v>
                </c:pt>
                <c:pt idx="1133">
                  <c:v>3.8336938476599998</c:v>
                </c:pt>
                <c:pt idx="1134">
                  <c:v>3.97044995117</c:v>
                </c:pt>
                <c:pt idx="1135">
                  <c:v>3.8235541992200002</c:v>
                </c:pt>
                <c:pt idx="1136">
                  <c:v>3.7964155273400002</c:v>
                </c:pt>
                <c:pt idx="1137">
                  <c:v>3.93523754883</c:v>
                </c:pt>
                <c:pt idx="1138">
                  <c:v>3.9723676757799997</c:v>
                </c:pt>
                <c:pt idx="1139">
                  <c:v>3.8842976074200002</c:v>
                </c:pt>
                <c:pt idx="1140">
                  <c:v>3.8842976074200002</c:v>
                </c:pt>
                <c:pt idx="1141">
                  <c:v>3.83344799805</c:v>
                </c:pt>
                <c:pt idx="1142">
                  <c:v>3.8914086914099997</c:v>
                </c:pt>
                <c:pt idx="1143">
                  <c:v>3.8914086914099997</c:v>
                </c:pt>
                <c:pt idx="1144">
                  <c:v>3.7274531249999998</c:v>
                </c:pt>
                <c:pt idx="1145">
                  <c:v>3.7274531249999998</c:v>
                </c:pt>
                <c:pt idx="1146">
                  <c:v>3.8056791992200001</c:v>
                </c:pt>
                <c:pt idx="1147">
                  <c:v>3.7513593749999998</c:v>
                </c:pt>
                <c:pt idx="1148">
                  <c:v>3.7513593749999998</c:v>
                </c:pt>
                <c:pt idx="1149">
                  <c:v>3.7749387206999998</c:v>
                </c:pt>
                <c:pt idx="1150">
                  <c:v>3.8046828613299999</c:v>
                </c:pt>
                <c:pt idx="1151">
                  <c:v>3.9475942382799998</c:v>
                </c:pt>
                <c:pt idx="1152">
                  <c:v>3.9475942382799998</c:v>
                </c:pt>
                <c:pt idx="1153">
                  <c:v>3.9127058105499999</c:v>
                </c:pt>
                <c:pt idx="1154">
                  <c:v>3.7962109375000002</c:v>
                </c:pt>
                <c:pt idx="1155">
                  <c:v>3.99093823242</c:v>
                </c:pt>
                <c:pt idx="1156">
                  <c:v>4.0554582519500002</c:v>
                </c:pt>
                <c:pt idx="1157">
                  <c:v>4.1348642578099994</c:v>
                </c:pt>
                <c:pt idx="1158">
                  <c:v>4.1348642578099994</c:v>
                </c:pt>
                <c:pt idx="1159">
                  <c:v>4.0002993164099996</c:v>
                </c:pt>
                <c:pt idx="1160">
                  <c:v>3.9349785156300001</c:v>
                </c:pt>
                <c:pt idx="1161">
                  <c:v>3.9349785156300001</c:v>
                </c:pt>
                <c:pt idx="1162">
                  <c:v>4.0818488769499996</c:v>
                </c:pt>
                <c:pt idx="1163">
                  <c:v>4.1014423828100002</c:v>
                </c:pt>
                <c:pt idx="1164">
                  <c:v>4.04830273438</c:v>
                </c:pt>
                <c:pt idx="1165">
                  <c:v>3.9371079101599999</c:v>
                </c:pt>
                <c:pt idx="1166">
                  <c:v>4.10916943359</c:v>
                </c:pt>
                <c:pt idx="1167">
                  <c:v>4.10916943359</c:v>
                </c:pt>
                <c:pt idx="1168">
                  <c:v>4.0206218261700002</c:v>
                </c:pt>
                <c:pt idx="1169">
                  <c:v>3.9105261230499999</c:v>
                </c:pt>
                <c:pt idx="1170">
                  <c:v>3.9211398925799998</c:v>
                </c:pt>
                <c:pt idx="1171">
                  <c:v>3.9211398925799998</c:v>
                </c:pt>
                <c:pt idx="1172">
                  <c:v>4.01492919922</c:v>
                </c:pt>
                <c:pt idx="1173">
                  <c:v>3.9084555664099998</c:v>
                </c:pt>
                <c:pt idx="1174">
                  <c:v>3.9084555664099998</c:v>
                </c:pt>
                <c:pt idx="1175">
                  <c:v>4.0039165039100002</c:v>
                </c:pt>
                <c:pt idx="1176">
                  <c:v>4.1385751953099996</c:v>
                </c:pt>
                <c:pt idx="1177">
                  <c:v>4.1385751953099996</c:v>
                </c:pt>
                <c:pt idx="1178">
                  <c:v>4.2079892578099996</c:v>
                </c:pt>
                <c:pt idx="1179">
                  <c:v>4.2322763671899999</c:v>
                </c:pt>
                <c:pt idx="1180">
                  <c:v>4.2636831054699993</c:v>
                </c:pt>
                <c:pt idx="1181">
                  <c:v>4.4201821289099996</c:v>
                </c:pt>
                <c:pt idx="1182">
                  <c:v>4.51907910156</c:v>
                </c:pt>
                <c:pt idx="1183">
                  <c:v>4.4582626953100002</c:v>
                </c:pt>
                <c:pt idx="1184">
                  <c:v>4.4582626953100002</c:v>
                </c:pt>
                <c:pt idx="1185">
                  <c:v>4.3252568359400003</c:v>
                </c:pt>
                <c:pt idx="1186">
                  <c:v>4.3143828124999999</c:v>
                </c:pt>
                <c:pt idx="1187">
                  <c:v>4.3143828124999999</c:v>
                </c:pt>
                <c:pt idx="1188">
                  <c:v>4.3592583007800005</c:v>
                </c:pt>
                <c:pt idx="1189">
                  <c:v>4.1977797851599998</c:v>
                </c:pt>
                <c:pt idx="1190">
                  <c:v>4.1977797851599998</c:v>
                </c:pt>
                <c:pt idx="1191">
                  <c:v>4.3423017578099996</c:v>
                </c:pt>
                <c:pt idx="1192">
                  <c:v>4.3619931640599994</c:v>
                </c:pt>
                <c:pt idx="1193">
                  <c:v>4.3240517578099995</c:v>
                </c:pt>
                <c:pt idx="1194">
                  <c:v>4.3240517578099995</c:v>
                </c:pt>
                <c:pt idx="1195">
                  <c:v>4.2918657226599999</c:v>
                </c:pt>
                <c:pt idx="1196">
                  <c:v>4.3489287109400001</c:v>
                </c:pt>
                <c:pt idx="1197">
                  <c:v>4.3489287109400001</c:v>
                </c:pt>
                <c:pt idx="1198">
                  <c:v>4.2740253906300003</c:v>
                </c:pt>
                <c:pt idx="1199">
                  <c:v>4.35351464844</c:v>
                </c:pt>
                <c:pt idx="1200">
                  <c:v>4.35351464844</c:v>
                </c:pt>
                <c:pt idx="1201">
                  <c:v>4.5274638671899998</c:v>
                </c:pt>
                <c:pt idx="1202">
                  <c:v>4.5947753906300006</c:v>
                </c:pt>
                <c:pt idx="1203">
                  <c:v>4.5947753906300006</c:v>
                </c:pt>
                <c:pt idx="1204">
                  <c:v>4.4963852539099998</c:v>
                </c:pt>
                <c:pt idx="1205">
                  <c:v>4.57863330078</c:v>
                </c:pt>
                <c:pt idx="1206">
                  <c:v>4.6247700195300006</c:v>
                </c:pt>
                <c:pt idx="1207">
                  <c:v>4.5675849609400005</c:v>
                </c:pt>
                <c:pt idx="1208">
                  <c:v>4.4671689453100001</c:v>
                </c:pt>
                <c:pt idx="1209">
                  <c:v>4.55243359375</c:v>
                </c:pt>
                <c:pt idx="1210">
                  <c:v>4.55243359375</c:v>
                </c:pt>
                <c:pt idx="1211">
                  <c:v>4.4859482421900001</c:v>
                </c:pt>
                <c:pt idx="1212">
                  <c:v>4.5171699218800008</c:v>
                </c:pt>
                <c:pt idx="1213">
                  <c:v>4.55508056641</c:v>
                </c:pt>
                <c:pt idx="1214">
                  <c:v>4.55508056641</c:v>
                </c:pt>
                <c:pt idx="1215">
                  <c:v>4.7004448242199999</c:v>
                </c:pt>
                <c:pt idx="1216">
                  <c:v>4.6493276367199998</c:v>
                </c:pt>
                <c:pt idx="1217">
                  <c:v>4.6597709960899998</c:v>
                </c:pt>
                <c:pt idx="1218">
                  <c:v>4.7280166015599994</c:v>
                </c:pt>
                <c:pt idx="1219">
                  <c:v>4.9240986328099998</c:v>
                </c:pt>
                <c:pt idx="1220">
                  <c:v>4.9240986328099998</c:v>
                </c:pt>
                <c:pt idx="1221">
                  <c:v>4.8125473632800002</c:v>
                </c:pt>
                <c:pt idx="1222">
                  <c:v>4.6879677734400005</c:v>
                </c:pt>
                <c:pt idx="1223">
                  <c:v>4.6879677734400005</c:v>
                </c:pt>
                <c:pt idx="1224">
                  <c:v>4.7595415039099995</c:v>
                </c:pt>
                <c:pt idx="1225">
                  <c:v>4.9604135742199995</c:v>
                </c:pt>
                <c:pt idx="1226">
                  <c:v>4.7882236328099994</c:v>
                </c:pt>
                <c:pt idx="1227">
                  <c:v>4.79995410156</c:v>
                </c:pt>
                <c:pt idx="1228">
                  <c:v>4.9557319335900001</c:v>
                </c:pt>
                <c:pt idx="1229">
                  <c:v>5.03686572266</c:v>
                </c:pt>
                <c:pt idx="1230">
                  <c:v>5.03686572266</c:v>
                </c:pt>
                <c:pt idx="1231">
                  <c:v>4.9068652343800006</c:v>
                </c:pt>
                <c:pt idx="1232">
                  <c:v>4.9127958984400006</c:v>
                </c:pt>
                <c:pt idx="1233">
                  <c:v>4.9570761718800007</c:v>
                </c:pt>
                <c:pt idx="1234">
                  <c:v>4.8747822265599998</c:v>
                </c:pt>
                <c:pt idx="1235">
                  <c:v>4.8943813476599995</c:v>
                </c:pt>
                <c:pt idx="1236">
                  <c:v>4.8943813476599995</c:v>
                </c:pt>
                <c:pt idx="1237">
                  <c:v>5.1083945312500001</c:v>
                </c:pt>
                <c:pt idx="1238">
                  <c:v>5.0951708984400002</c:v>
                </c:pt>
                <c:pt idx="1239">
                  <c:v>5.0149809570300006</c:v>
                </c:pt>
                <c:pt idx="1240">
                  <c:v>5.0149809570300006</c:v>
                </c:pt>
                <c:pt idx="1241">
                  <c:v>4.99868554688</c:v>
                </c:pt>
                <c:pt idx="1242">
                  <c:v>5.0694936523400003</c:v>
                </c:pt>
                <c:pt idx="1243">
                  <c:v>4.9918530273400004</c:v>
                </c:pt>
                <c:pt idx="1244">
                  <c:v>4.8216899414099998</c:v>
                </c:pt>
                <c:pt idx="1245">
                  <c:v>5.0006342773400005</c:v>
                </c:pt>
                <c:pt idx="1246">
                  <c:v>5.0699052734399999</c:v>
                </c:pt>
                <c:pt idx="1247">
                  <c:v>5.0699052734399999</c:v>
                </c:pt>
                <c:pt idx="1248">
                  <c:v>5.0135351562499997</c:v>
                </c:pt>
                <c:pt idx="1249">
                  <c:v>5.0287749023400004</c:v>
                </c:pt>
                <c:pt idx="1250">
                  <c:v>5.0287749023400004</c:v>
                </c:pt>
                <c:pt idx="1251">
                  <c:v>5.21039306641</c:v>
                </c:pt>
                <c:pt idx="1252">
                  <c:v>4.9981025390599996</c:v>
                </c:pt>
                <c:pt idx="1253">
                  <c:v>4.9981025390599996</c:v>
                </c:pt>
                <c:pt idx="1254">
                  <c:v>5.0029819335900001</c:v>
                </c:pt>
                <c:pt idx="1255">
                  <c:v>5.1371943359400003</c:v>
                </c:pt>
                <c:pt idx="1256">
                  <c:v>5.0960122070300002</c:v>
                </c:pt>
                <c:pt idx="1257">
                  <c:v>5.0960122070300002</c:v>
                </c:pt>
                <c:pt idx="1258">
                  <c:v>5.1203872070300003</c:v>
                </c:pt>
                <c:pt idx="1259">
                  <c:v>5.2395458984400003</c:v>
                </c:pt>
                <c:pt idx="1260">
                  <c:v>5.2395458984400003</c:v>
                </c:pt>
                <c:pt idx="1261">
                  <c:v>5.1506484375000001</c:v>
                </c:pt>
                <c:pt idx="1262">
                  <c:v>5.0488232421900001</c:v>
                </c:pt>
                <c:pt idx="1263">
                  <c:v>5.0488232421900001</c:v>
                </c:pt>
                <c:pt idx="1264">
                  <c:v>5.1022958984400004</c:v>
                </c:pt>
                <c:pt idx="1265">
                  <c:v>5.1507880859400004</c:v>
                </c:pt>
                <c:pt idx="1266">
                  <c:v>5.0333862304699997</c:v>
                </c:pt>
                <c:pt idx="1267">
                  <c:v>5.0333862304699997</c:v>
                </c:pt>
                <c:pt idx="1268">
                  <c:v>5.05525292969</c:v>
                </c:pt>
                <c:pt idx="1269">
                  <c:v>5.1139101562500002</c:v>
                </c:pt>
                <c:pt idx="1270">
                  <c:v>4.96919921875</c:v>
                </c:pt>
                <c:pt idx="1271">
                  <c:v>4.8593886718800006</c:v>
                </c:pt>
                <c:pt idx="1272">
                  <c:v>4.9338037109400004</c:v>
                </c:pt>
                <c:pt idx="1273">
                  <c:v>4.9338037109400004</c:v>
                </c:pt>
                <c:pt idx="1274">
                  <c:v>4.9520004882800004</c:v>
                </c:pt>
                <c:pt idx="1275">
                  <c:v>4.9153100585900003</c:v>
                </c:pt>
                <c:pt idx="1276">
                  <c:v>4.87573388672</c:v>
                </c:pt>
                <c:pt idx="1277">
                  <c:v>4.87573388672</c:v>
                </c:pt>
                <c:pt idx="1278">
                  <c:v>4.9893759765599999</c:v>
                </c:pt>
                <c:pt idx="1279">
                  <c:v>4.98028125</c:v>
                </c:pt>
                <c:pt idx="1280">
                  <c:v>4.8998955078100002</c:v>
                </c:pt>
                <c:pt idx="1281">
                  <c:v>4.8295083007800006</c:v>
                </c:pt>
                <c:pt idx="1282">
                  <c:v>4.8702392578099998</c:v>
                </c:pt>
                <c:pt idx="1283">
                  <c:v>4.8702392578099998</c:v>
                </c:pt>
                <c:pt idx="1284">
                  <c:v>4.8073588867199994</c:v>
                </c:pt>
                <c:pt idx="1285">
                  <c:v>4.7755512695300002</c:v>
                </c:pt>
                <c:pt idx="1286">
                  <c:v>4.75439453125</c:v>
                </c:pt>
                <c:pt idx="1287">
                  <c:v>4.75439453125</c:v>
                </c:pt>
                <c:pt idx="1288">
                  <c:v>4.7372460937499996</c:v>
                </c:pt>
                <c:pt idx="1289">
                  <c:v>4.7830449218800002</c:v>
                </c:pt>
                <c:pt idx="1290">
                  <c:v>4.7830449218800002</c:v>
                </c:pt>
                <c:pt idx="1291">
                  <c:v>4.7597373046899998</c:v>
                </c:pt>
                <c:pt idx="1292">
                  <c:v>4.7740732421900001</c:v>
                </c:pt>
                <c:pt idx="1293">
                  <c:v>4.7740732421900001</c:v>
                </c:pt>
                <c:pt idx="1294">
                  <c:v>4.71841113281</c:v>
                </c:pt>
                <c:pt idx="1295">
                  <c:v>4.77662988281</c:v>
                </c:pt>
                <c:pt idx="1296">
                  <c:v>4.73877050781</c:v>
                </c:pt>
                <c:pt idx="1297">
                  <c:v>4.6487368164099996</c:v>
                </c:pt>
                <c:pt idx="1298">
                  <c:v>4.6149765624999999</c:v>
                </c:pt>
                <c:pt idx="1299">
                  <c:v>4.6771938476599999</c:v>
                </c:pt>
                <c:pt idx="1300">
                  <c:v>4.6771938476599999</c:v>
                </c:pt>
                <c:pt idx="1301">
                  <c:v>4.6528569335899999</c:v>
                </c:pt>
                <c:pt idx="1302">
                  <c:v>4.7681669921900003</c:v>
                </c:pt>
                <c:pt idx="1303">
                  <c:v>4.9220893554699998</c:v>
                </c:pt>
                <c:pt idx="1304">
                  <c:v>4.9220893554699998</c:v>
                </c:pt>
                <c:pt idx="1305">
                  <c:v>4.7538588867199998</c:v>
                </c:pt>
                <c:pt idx="1306">
                  <c:v>4.6334228515599998</c:v>
                </c:pt>
                <c:pt idx="1307">
                  <c:v>4.6131372070300003</c:v>
                </c:pt>
                <c:pt idx="1308">
                  <c:v>4.7109853515599998</c:v>
                </c:pt>
                <c:pt idx="1309">
                  <c:v>4.6013779296899999</c:v>
                </c:pt>
                <c:pt idx="1310">
                  <c:v>4.6013779296899999</c:v>
                </c:pt>
                <c:pt idx="1311">
                  <c:v>4.5501513671899998</c:v>
                </c:pt>
                <c:pt idx="1312">
                  <c:v>4.3751845703100001</c:v>
                </c:pt>
                <c:pt idx="1313">
                  <c:v>4.32260546875</c:v>
                </c:pt>
                <c:pt idx="1314">
                  <c:v>4.32260546875</c:v>
                </c:pt>
                <c:pt idx="1315">
                  <c:v>4.4784125976600002</c:v>
                </c:pt>
                <c:pt idx="1316">
                  <c:v>4.4784125976600002</c:v>
                </c:pt>
                <c:pt idx="1317">
                  <c:v>4.3278657226599995</c:v>
                </c:pt>
                <c:pt idx="1318">
                  <c:v>3.9986728515599999</c:v>
                </c:pt>
                <c:pt idx="1319">
                  <c:v>3.8691098632799998</c:v>
                </c:pt>
                <c:pt idx="1320">
                  <c:v>3.8691098632799998</c:v>
                </c:pt>
                <c:pt idx="1321">
                  <c:v>3.7712133789099997</c:v>
                </c:pt>
                <c:pt idx="1322">
                  <c:v>3.6655615234400001</c:v>
                </c:pt>
                <c:pt idx="1323">
                  <c:v>3.3910654296900002</c:v>
                </c:pt>
                <c:pt idx="1324">
                  <c:v>3.1504211425799999</c:v>
                </c:pt>
                <c:pt idx="1325">
                  <c:v>3.0295375976599996</c:v>
                </c:pt>
                <c:pt idx="1326">
                  <c:v>3.0295375976599996</c:v>
                </c:pt>
                <c:pt idx="1327">
                  <c:v>2.8942814941400004</c:v>
                </c:pt>
                <c:pt idx="1328">
                  <c:v>2.782078125</c:v>
                </c:pt>
                <c:pt idx="1329">
                  <c:v>2.5428229980500001</c:v>
                </c:pt>
                <c:pt idx="1330">
                  <c:v>2.5428229980500001</c:v>
                </c:pt>
                <c:pt idx="1331">
                  <c:v>2.2599233398400003</c:v>
                </c:pt>
                <c:pt idx="1332">
                  <c:v>1.7029254150399999</c:v>
                </c:pt>
                <c:pt idx="1333">
                  <c:v>1.7029254150399999</c:v>
                </c:pt>
                <c:pt idx="1334">
                  <c:v>1.4305668945299999</c:v>
                </c:pt>
                <c:pt idx="1335">
                  <c:v>1.14392370605</c:v>
                </c:pt>
                <c:pt idx="1336">
                  <c:v>1.14392370605</c:v>
                </c:pt>
                <c:pt idx="1337">
                  <c:v>0.79670910645000004</c:v>
                </c:pt>
                <c:pt idx="1338">
                  <c:v>0.51115863036999998</c:v>
                </c:pt>
                <c:pt idx="1339">
                  <c:v>0.49019564819</c:v>
                </c:pt>
                <c:pt idx="1340">
                  <c:v>0.49019564819</c:v>
                </c:pt>
                <c:pt idx="1341">
                  <c:v>0.38313336182000002</c:v>
                </c:pt>
                <c:pt idx="1342">
                  <c:v>0.38313336182000002</c:v>
                </c:pt>
                <c:pt idx="1343">
                  <c:v>0.28872970580999996</c:v>
                </c:pt>
                <c:pt idx="1344">
                  <c:v>0.20475350951999999</c:v>
                </c:pt>
                <c:pt idx="1345">
                  <c:v>0.26686846924000002</c:v>
                </c:pt>
                <c:pt idx="1346">
                  <c:v>0.26686846924000002</c:v>
                </c:pt>
                <c:pt idx="1347">
                  <c:v>0.33633929442999999</c:v>
                </c:pt>
                <c:pt idx="1348">
                  <c:v>0.19058712769</c:v>
                </c:pt>
                <c:pt idx="1349">
                  <c:v>0.13892593383999999</c:v>
                </c:pt>
                <c:pt idx="1350">
                  <c:v>9.5117233279999991E-2</c:v>
                </c:pt>
                <c:pt idx="1351">
                  <c:v>0.11947644043</c:v>
                </c:pt>
                <c:pt idx="1352">
                  <c:v>8.614200592E-2</c:v>
                </c:pt>
                <c:pt idx="1353">
                  <c:v>8.614200592E-2</c:v>
                </c:pt>
                <c:pt idx="1354">
                  <c:v>-7.0199189200000007E-3</c:v>
                </c:pt>
                <c:pt idx="1355">
                  <c:v>7.080109406E-2</c:v>
                </c:pt>
                <c:pt idx="1356">
                  <c:v>7.080109406E-2</c:v>
                </c:pt>
                <c:pt idx="1357">
                  <c:v>8.1315963749999998E-2</c:v>
                </c:pt>
                <c:pt idx="1358">
                  <c:v>5.4601443000000006E-4</c:v>
                </c:pt>
                <c:pt idx="1359">
                  <c:v>5.4601443000000006E-4</c:v>
                </c:pt>
                <c:pt idx="1360">
                  <c:v>7.1834111199999993E-3</c:v>
                </c:pt>
                <c:pt idx="1361">
                  <c:v>-2.7622917180000001E-2</c:v>
                </c:pt>
                <c:pt idx="1362">
                  <c:v>-2.7622917180000001E-2</c:v>
                </c:pt>
                <c:pt idx="1363">
                  <c:v>4.2997283940000006E-2</c:v>
                </c:pt>
                <c:pt idx="1364">
                  <c:v>2.5065916059999999E-2</c:v>
                </c:pt>
                <c:pt idx="1365">
                  <c:v>1.225795555E-2</c:v>
                </c:pt>
                <c:pt idx="1366">
                  <c:v>1.225795555E-2</c:v>
                </c:pt>
                <c:pt idx="1367">
                  <c:v>0.15116267394999999</c:v>
                </c:pt>
                <c:pt idx="1368">
                  <c:v>0.19976757813000001</c:v>
                </c:pt>
                <c:pt idx="1369">
                  <c:v>0.19976757813000001</c:v>
                </c:pt>
                <c:pt idx="1370">
                  <c:v>8.2661437990000003E-2</c:v>
                </c:pt>
                <c:pt idx="1371">
                  <c:v>-7.7299171450000009E-2</c:v>
                </c:pt>
                <c:pt idx="1372">
                  <c:v>-7.7299171450000009E-2</c:v>
                </c:pt>
                <c:pt idx="1373">
                  <c:v>-3.371544647E-2</c:v>
                </c:pt>
                <c:pt idx="1374">
                  <c:v>-2.358009338E-2</c:v>
                </c:pt>
                <c:pt idx="1375">
                  <c:v>-4.7168968200000001E-2</c:v>
                </c:pt>
                <c:pt idx="1376">
                  <c:v>-5.5309082029999998E-2</c:v>
                </c:pt>
                <c:pt idx="1377">
                  <c:v>0.1055287323</c:v>
                </c:pt>
                <c:pt idx="1378">
                  <c:v>0.13494458008000002</c:v>
                </c:pt>
                <c:pt idx="1379">
                  <c:v>0.13494458008000002</c:v>
                </c:pt>
                <c:pt idx="1380">
                  <c:v>9.7875000000000004E-2</c:v>
                </c:pt>
                <c:pt idx="1381">
                  <c:v>0.27954788208000003</c:v>
                </c:pt>
                <c:pt idx="1382">
                  <c:v>0.23438027954000001</c:v>
                </c:pt>
                <c:pt idx="1383">
                  <c:v>0.23438027954000001</c:v>
                </c:pt>
                <c:pt idx="1384">
                  <c:v>-6.5556411740000001E-2</c:v>
                </c:pt>
                <c:pt idx="1385">
                  <c:v>-6.5556411740000001E-2</c:v>
                </c:pt>
                <c:pt idx="1386">
                  <c:v>-1.015024376E-2</c:v>
                </c:pt>
                <c:pt idx="1387">
                  <c:v>-3.108291245E-2</c:v>
                </c:pt>
                <c:pt idx="1388">
                  <c:v>-0.10573977661</c:v>
                </c:pt>
                <c:pt idx="1389">
                  <c:v>-0.10573977661</c:v>
                </c:pt>
                <c:pt idx="1390">
                  <c:v>-0.16767034912000001</c:v>
                </c:pt>
                <c:pt idx="1391">
                  <c:v>-0.18110336303999999</c:v>
                </c:pt>
                <c:pt idx="1392">
                  <c:v>-9.0141098020000004E-2</c:v>
                </c:pt>
                <c:pt idx="1393">
                  <c:v>-4.3224250790000002E-2</c:v>
                </c:pt>
                <c:pt idx="1394">
                  <c:v>-1.8622101499999998E-3</c:v>
                </c:pt>
                <c:pt idx="1395">
                  <c:v>7.6605377200000005E-2</c:v>
                </c:pt>
                <c:pt idx="1396">
                  <c:v>7.6605377200000005E-2</c:v>
                </c:pt>
                <c:pt idx="1397">
                  <c:v>0.13223237610000002</c:v>
                </c:pt>
                <c:pt idx="1398">
                  <c:v>4.7214698790000002E-2</c:v>
                </c:pt>
                <c:pt idx="1399">
                  <c:v>4.7214698790000002E-2</c:v>
                </c:pt>
                <c:pt idx="1400">
                  <c:v>3.6140552520000001E-2</c:v>
                </c:pt>
                <c:pt idx="1401">
                  <c:v>6.4576420800000001E-3</c:v>
                </c:pt>
                <c:pt idx="1402">
                  <c:v>4.0623523709999998E-2</c:v>
                </c:pt>
                <c:pt idx="1403">
                  <c:v>4.5362770079999996E-2</c:v>
                </c:pt>
                <c:pt idx="1404">
                  <c:v>5.4015930179999998E-2</c:v>
                </c:pt>
                <c:pt idx="1405">
                  <c:v>-5.4729267120000001E-2</c:v>
                </c:pt>
                <c:pt idx="1406">
                  <c:v>-5.4729267120000001E-2</c:v>
                </c:pt>
                <c:pt idx="1407">
                  <c:v>-0.10594520568999999</c:v>
                </c:pt>
                <c:pt idx="1408">
                  <c:v>-8.4720314029999993E-2</c:v>
                </c:pt>
                <c:pt idx="1409">
                  <c:v>-8.4720314029999993E-2</c:v>
                </c:pt>
                <c:pt idx="1410">
                  <c:v>-6.0730365749999994E-2</c:v>
                </c:pt>
                <c:pt idx="1411">
                  <c:v>2.6887531280000002E-2</c:v>
                </c:pt>
                <c:pt idx="1412">
                  <c:v>2.6887531280000002E-2</c:v>
                </c:pt>
                <c:pt idx="1413">
                  <c:v>8.1267578130000004E-2</c:v>
                </c:pt>
                <c:pt idx="1414">
                  <c:v>5.1497375490000004E-2</c:v>
                </c:pt>
                <c:pt idx="1415">
                  <c:v>8.5406982419999999E-2</c:v>
                </c:pt>
                <c:pt idx="1416">
                  <c:v>8.5406982419999999E-2</c:v>
                </c:pt>
                <c:pt idx="1417">
                  <c:v>3.2416656490000001E-2</c:v>
                </c:pt>
                <c:pt idx="1418">
                  <c:v>-5.64220047E-2</c:v>
                </c:pt>
                <c:pt idx="1419">
                  <c:v>-4.2916606900000001E-2</c:v>
                </c:pt>
                <c:pt idx="1420">
                  <c:v>-1.533677673E-2</c:v>
                </c:pt>
                <c:pt idx="1421">
                  <c:v>-1.8608757019999998E-2</c:v>
                </c:pt>
                <c:pt idx="1422">
                  <c:v>-1.8608757019999998E-2</c:v>
                </c:pt>
                <c:pt idx="1423">
                  <c:v>-9.3126480099999992E-2</c:v>
                </c:pt>
                <c:pt idx="1424">
                  <c:v>-3.3673370360000003E-2</c:v>
                </c:pt>
                <c:pt idx="1425">
                  <c:v>6.3857355099999997E-3</c:v>
                </c:pt>
                <c:pt idx="1426">
                  <c:v>6.3857355099999997E-3</c:v>
                </c:pt>
                <c:pt idx="1427">
                  <c:v>8.5032577509999999E-2</c:v>
                </c:pt>
                <c:pt idx="1428">
                  <c:v>8.578649901999999E-2</c:v>
                </c:pt>
                <c:pt idx="1429">
                  <c:v>3.2016574860000001E-2</c:v>
                </c:pt>
                <c:pt idx="1430">
                  <c:v>1.29255724E-2</c:v>
                </c:pt>
                <c:pt idx="1431">
                  <c:v>-0.14943600463999998</c:v>
                </c:pt>
                <c:pt idx="1432">
                  <c:v>-0.14943600463999998</c:v>
                </c:pt>
                <c:pt idx="1433">
                  <c:v>-0.24305033875000001</c:v>
                </c:pt>
                <c:pt idx="1434">
                  <c:v>-0.13514071655000001</c:v>
                </c:pt>
                <c:pt idx="1435">
                  <c:v>-2.4004850390000002E-2</c:v>
                </c:pt>
                <c:pt idx="1436">
                  <c:v>-2.4004850390000002E-2</c:v>
                </c:pt>
                <c:pt idx="1437">
                  <c:v>3.0041891100000002E-2</c:v>
                </c:pt>
                <c:pt idx="1438">
                  <c:v>3.0041891100000002E-2</c:v>
                </c:pt>
                <c:pt idx="1439">
                  <c:v>5.4390319820000005E-2</c:v>
                </c:pt>
                <c:pt idx="1440">
                  <c:v>1.2858807560000001E-2</c:v>
                </c:pt>
                <c:pt idx="1441">
                  <c:v>3.2934837340000002E-2</c:v>
                </c:pt>
                <c:pt idx="1442">
                  <c:v>3.2934837340000002E-2</c:v>
                </c:pt>
                <c:pt idx="1443">
                  <c:v>-7.5248484600000005E-3</c:v>
                </c:pt>
                <c:pt idx="1444">
                  <c:v>-0.11018679047</c:v>
                </c:pt>
                <c:pt idx="1445">
                  <c:v>-0.11018679047</c:v>
                </c:pt>
                <c:pt idx="1446">
                  <c:v>-0.13882867432000001</c:v>
                </c:pt>
                <c:pt idx="1447">
                  <c:v>-0.13317582703</c:v>
                </c:pt>
                <c:pt idx="1448">
                  <c:v>-0.13317582703</c:v>
                </c:pt>
                <c:pt idx="1449">
                  <c:v>-1.4310177800000001E-2</c:v>
                </c:pt>
                <c:pt idx="1450">
                  <c:v>1.716767311E-2</c:v>
                </c:pt>
                <c:pt idx="1451">
                  <c:v>-1.1643692019999999E-2</c:v>
                </c:pt>
                <c:pt idx="1452">
                  <c:v>-1.1643692019999999E-2</c:v>
                </c:pt>
                <c:pt idx="1453">
                  <c:v>2.7092452999999999E-2</c:v>
                </c:pt>
                <c:pt idx="1454">
                  <c:v>6.9234588619999995E-2</c:v>
                </c:pt>
                <c:pt idx="1455">
                  <c:v>-2.2568906779999998E-2</c:v>
                </c:pt>
                <c:pt idx="1456">
                  <c:v>-2.8272638319999998E-2</c:v>
                </c:pt>
                <c:pt idx="1457">
                  <c:v>4.0613243100000002E-2</c:v>
                </c:pt>
                <c:pt idx="1458">
                  <c:v>4.0613243100000002E-2</c:v>
                </c:pt>
                <c:pt idx="1459">
                  <c:v>5.2441314699999998E-2</c:v>
                </c:pt>
                <c:pt idx="1460">
                  <c:v>1.084817028E-2</c:v>
                </c:pt>
                <c:pt idx="1461">
                  <c:v>-3.008811569E-2</c:v>
                </c:pt>
                <c:pt idx="1462">
                  <c:v>-3.008811569E-2</c:v>
                </c:pt>
                <c:pt idx="1463">
                  <c:v>-5.3713439940000003E-2</c:v>
                </c:pt>
                <c:pt idx="1464">
                  <c:v>-0.15154420470999999</c:v>
                </c:pt>
                <c:pt idx="1465">
                  <c:v>-6.3803058620000005E-2</c:v>
                </c:pt>
                <c:pt idx="1466">
                  <c:v>-3.164782143E-2</c:v>
                </c:pt>
                <c:pt idx="1467">
                  <c:v>-7.9236915589999998E-2</c:v>
                </c:pt>
                <c:pt idx="1468">
                  <c:v>-7.9236915589999998E-2</c:v>
                </c:pt>
                <c:pt idx="1469">
                  <c:v>-7.6128273009999997E-2</c:v>
                </c:pt>
                <c:pt idx="1470">
                  <c:v>9.4738493E-3</c:v>
                </c:pt>
                <c:pt idx="1471">
                  <c:v>5.6508804320000001E-2</c:v>
                </c:pt>
                <c:pt idx="1472">
                  <c:v>5.6508804320000001E-2</c:v>
                </c:pt>
                <c:pt idx="1473">
                  <c:v>0.12543064117</c:v>
                </c:pt>
                <c:pt idx="1474">
                  <c:v>0.13538162231</c:v>
                </c:pt>
                <c:pt idx="1475">
                  <c:v>0.13538162231</c:v>
                </c:pt>
                <c:pt idx="1476">
                  <c:v>5.207205963E-2</c:v>
                </c:pt>
                <c:pt idx="1477">
                  <c:v>3.4565948489999998E-2</c:v>
                </c:pt>
                <c:pt idx="1478">
                  <c:v>3.4565948489999998E-2</c:v>
                </c:pt>
                <c:pt idx="1479">
                  <c:v>3.4914665220000002E-2</c:v>
                </c:pt>
                <c:pt idx="1480">
                  <c:v>3.4914665220000002E-2</c:v>
                </c:pt>
                <c:pt idx="1481">
                  <c:v>5.9643119809999999E-2</c:v>
                </c:pt>
                <c:pt idx="1482">
                  <c:v>5.9643119809999999E-2</c:v>
                </c:pt>
                <c:pt idx="1483">
                  <c:v>6.0730358120000001E-2</c:v>
                </c:pt>
                <c:pt idx="1484">
                  <c:v>2.0865396499999998E-2</c:v>
                </c:pt>
                <c:pt idx="1485">
                  <c:v>4.5891227720000004E-2</c:v>
                </c:pt>
                <c:pt idx="1486">
                  <c:v>4.5891227720000004E-2</c:v>
                </c:pt>
                <c:pt idx="1487">
                  <c:v>-2.1609554289999999E-2</c:v>
                </c:pt>
                <c:pt idx="1488">
                  <c:v>-2.6800228119999998E-2</c:v>
                </c:pt>
                <c:pt idx="1489">
                  <c:v>-2.6800228119999998E-2</c:v>
                </c:pt>
                <c:pt idx="1490">
                  <c:v>-2.023009491E-2</c:v>
                </c:pt>
                <c:pt idx="1491">
                  <c:v>1.293584251E-2</c:v>
                </c:pt>
                <c:pt idx="1492">
                  <c:v>1.293584251E-2</c:v>
                </c:pt>
                <c:pt idx="1493">
                  <c:v>5.8683784480000001E-2</c:v>
                </c:pt>
                <c:pt idx="1494">
                  <c:v>-5.5296158799999998E-3</c:v>
                </c:pt>
                <c:pt idx="1495">
                  <c:v>-1.489049053E-2</c:v>
                </c:pt>
                <c:pt idx="1496">
                  <c:v>-1.489049053E-2</c:v>
                </c:pt>
                <c:pt idx="1497">
                  <c:v>-9.1921615599999992E-2</c:v>
                </c:pt>
                <c:pt idx="1498">
                  <c:v>-0.12660054016</c:v>
                </c:pt>
                <c:pt idx="1499">
                  <c:v>-5.9196838380000005E-2</c:v>
                </c:pt>
                <c:pt idx="1500">
                  <c:v>1.2751460079999999E-2</c:v>
                </c:pt>
                <c:pt idx="1501">
                  <c:v>-3.4945484159999998E-2</c:v>
                </c:pt>
                <c:pt idx="1502">
                  <c:v>-3.4945484159999998E-2</c:v>
                </c:pt>
                <c:pt idx="1503">
                  <c:v>1.0181551929999999E-2</c:v>
                </c:pt>
                <c:pt idx="1504">
                  <c:v>5.7365436549999996E-2</c:v>
                </c:pt>
                <c:pt idx="1505">
                  <c:v>3.0062429430000003E-2</c:v>
                </c:pt>
                <c:pt idx="1506">
                  <c:v>3.0062429430000003E-2</c:v>
                </c:pt>
                <c:pt idx="1507">
                  <c:v>7.8210792540000004E-2</c:v>
                </c:pt>
                <c:pt idx="1508">
                  <c:v>6.7952201840000004E-2</c:v>
                </c:pt>
                <c:pt idx="1509">
                  <c:v>7.6487258909999994E-2</c:v>
                </c:pt>
                <c:pt idx="1510">
                  <c:v>0.13395541381999998</c:v>
                </c:pt>
                <c:pt idx="1511">
                  <c:v>0.121399086</c:v>
                </c:pt>
                <c:pt idx="1512">
                  <c:v>0.121399086</c:v>
                </c:pt>
                <c:pt idx="1513">
                  <c:v>2.360477066E-2</c:v>
                </c:pt>
                <c:pt idx="1514">
                  <c:v>-5.7129722600000002E-2</c:v>
                </c:pt>
                <c:pt idx="1515">
                  <c:v>-3.9249214170000005E-2</c:v>
                </c:pt>
                <c:pt idx="1516">
                  <c:v>-3.9249214170000005E-2</c:v>
                </c:pt>
                <c:pt idx="1517">
                  <c:v>4.9974128720000004E-2</c:v>
                </c:pt>
                <c:pt idx="1518">
                  <c:v>-4.9005001069999998E-2</c:v>
                </c:pt>
                <c:pt idx="1519">
                  <c:v>-4.9005001069999998E-2</c:v>
                </c:pt>
                <c:pt idx="1520">
                  <c:v>-7.5076988220000002E-2</c:v>
                </c:pt>
                <c:pt idx="1521">
                  <c:v>-0.12215866852</c:v>
                </c:pt>
                <c:pt idx="1522">
                  <c:v>-0.12215866852</c:v>
                </c:pt>
                <c:pt idx="1523">
                  <c:v>-6.1797546389999999E-2</c:v>
                </c:pt>
                <c:pt idx="1524">
                  <c:v>-2.2994653699999999E-2</c:v>
                </c:pt>
                <c:pt idx="1525">
                  <c:v>-5.3036561000000008E-3</c:v>
                </c:pt>
                <c:pt idx="1526">
                  <c:v>-5.3036561000000008E-3</c:v>
                </c:pt>
                <c:pt idx="1527">
                  <c:v>8.5555906300000002E-3</c:v>
                </c:pt>
                <c:pt idx="1528">
                  <c:v>1.947052765E-2</c:v>
                </c:pt>
                <c:pt idx="1529">
                  <c:v>1.947052765E-2</c:v>
                </c:pt>
                <c:pt idx="1530">
                  <c:v>3.8653968810000001E-2</c:v>
                </c:pt>
                <c:pt idx="1531">
                  <c:v>5.4980407709999998E-2</c:v>
                </c:pt>
                <c:pt idx="1532">
                  <c:v>5.4980407709999998E-2</c:v>
                </c:pt>
                <c:pt idx="1533">
                  <c:v>2.2794361110000001E-2</c:v>
                </c:pt>
                <c:pt idx="1534">
                  <c:v>-7.5402517299999992E-3</c:v>
                </c:pt>
                <c:pt idx="1535">
                  <c:v>1.533114338E-2</c:v>
                </c:pt>
                <c:pt idx="1536">
                  <c:v>0.13352966309</c:v>
                </c:pt>
                <c:pt idx="1537">
                  <c:v>6.5905624390000001E-2</c:v>
                </c:pt>
                <c:pt idx="1538">
                  <c:v>4.4850212100000002E-2</c:v>
                </c:pt>
                <c:pt idx="1539">
                  <c:v>4.4850212100000002E-2</c:v>
                </c:pt>
                <c:pt idx="1540">
                  <c:v>-3.5027645109999998E-2</c:v>
                </c:pt>
                <c:pt idx="1541">
                  <c:v>-7.7231422420000001E-2</c:v>
                </c:pt>
                <c:pt idx="1542">
                  <c:v>-0.10920742035</c:v>
                </c:pt>
                <c:pt idx="1543">
                  <c:v>-0.10920742035</c:v>
                </c:pt>
                <c:pt idx="1544">
                  <c:v>-5.3339057920000002E-2</c:v>
                </c:pt>
                <c:pt idx="1545">
                  <c:v>4.0905971530000002E-2</c:v>
                </c:pt>
                <c:pt idx="1546">
                  <c:v>6.4371156700000001E-3</c:v>
                </c:pt>
                <c:pt idx="1547">
                  <c:v>7.1499528900000001E-3</c:v>
                </c:pt>
                <c:pt idx="1548">
                  <c:v>3.8443412780000005E-2</c:v>
                </c:pt>
                <c:pt idx="1549">
                  <c:v>3.8443412780000005E-2</c:v>
                </c:pt>
                <c:pt idx="1550">
                  <c:v>7.1465553279999997E-2</c:v>
                </c:pt>
                <c:pt idx="1551">
                  <c:v>6.1704608920000001E-2</c:v>
                </c:pt>
                <c:pt idx="1552">
                  <c:v>0.13323742676</c:v>
                </c:pt>
                <c:pt idx="1553">
                  <c:v>0.13323742676</c:v>
                </c:pt>
                <c:pt idx="1554">
                  <c:v>9.1218559269999999E-2</c:v>
                </c:pt>
                <c:pt idx="1555">
                  <c:v>9.1218559269999999E-2</c:v>
                </c:pt>
                <c:pt idx="1556">
                  <c:v>-1.04486084E-2</c:v>
                </c:pt>
                <c:pt idx="1557">
                  <c:v>-0.10100567627</c:v>
                </c:pt>
                <c:pt idx="1558">
                  <c:v>-7.5133468629999992E-2</c:v>
                </c:pt>
                <c:pt idx="1559">
                  <c:v>-7.5133468629999992E-2</c:v>
                </c:pt>
                <c:pt idx="1560">
                  <c:v>-1.6316169740000001E-2</c:v>
                </c:pt>
                <c:pt idx="1561">
                  <c:v>-4.5651335700000002E-3</c:v>
                </c:pt>
                <c:pt idx="1562">
                  <c:v>-7.0840515139999991E-2</c:v>
                </c:pt>
                <c:pt idx="1563">
                  <c:v>-7.0840515139999991E-2</c:v>
                </c:pt>
                <c:pt idx="1564">
                  <c:v>-1.215625E-2</c:v>
                </c:pt>
                <c:pt idx="1565">
                  <c:v>-1.215625E-2</c:v>
                </c:pt>
                <c:pt idx="1566">
                  <c:v>-1.296152592E-2</c:v>
                </c:pt>
                <c:pt idx="1567">
                  <c:v>2.165577888E-2</c:v>
                </c:pt>
                <c:pt idx="1568">
                  <c:v>3.9838783259999996E-2</c:v>
                </c:pt>
                <c:pt idx="1569">
                  <c:v>3.9838783259999996E-2</c:v>
                </c:pt>
                <c:pt idx="1570">
                  <c:v>5.7801464080000003E-2</c:v>
                </c:pt>
                <c:pt idx="1571">
                  <c:v>6.8880744930000001E-2</c:v>
                </c:pt>
                <c:pt idx="1572">
                  <c:v>6.1099609379999996E-2</c:v>
                </c:pt>
                <c:pt idx="1573">
                  <c:v>6.1381568909999996E-2</c:v>
                </c:pt>
                <c:pt idx="1574">
                  <c:v>4.7465843200000003E-2</c:v>
                </c:pt>
                <c:pt idx="1575">
                  <c:v>5.8940059660000002E-2</c:v>
                </c:pt>
                <c:pt idx="1576">
                  <c:v>5.8940059660000002E-2</c:v>
                </c:pt>
                <c:pt idx="1577">
                  <c:v>4.6373466490000001E-2</c:v>
                </c:pt>
                <c:pt idx="1578">
                  <c:v>5.7380840299999999E-2</c:v>
                </c:pt>
                <c:pt idx="1579">
                  <c:v>5.7380840299999999E-2</c:v>
                </c:pt>
                <c:pt idx="1580">
                  <c:v>9.2382812499999994E-2</c:v>
                </c:pt>
                <c:pt idx="1581">
                  <c:v>-3.8726371769999997E-2</c:v>
                </c:pt>
                <c:pt idx="1582">
                  <c:v>-3.8726371769999997E-2</c:v>
                </c:pt>
                <c:pt idx="1583">
                  <c:v>-0.13741326903999998</c:v>
                </c:pt>
                <c:pt idx="1584">
                  <c:v>-0.16931686400999998</c:v>
                </c:pt>
                <c:pt idx="1585">
                  <c:v>-0.19216772461000001</c:v>
                </c:pt>
                <c:pt idx="1586">
                  <c:v>-0.19216772461000001</c:v>
                </c:pt>
                <c:pt idx="1587">
                  <c:v>-8.7366775509999994E-2</c:v>
                </c:pt>
                <c:pt idx="1588">
                  <c:v>-8.2582273500000011E-3</c:v>
                </c:pt>
                <c:pt idx="1589">
                  <c:v>-8.2582273500000011E-3</c:v>
                </c:pt>
                <c:pt idx="1590">
                  <c:v>1.8224100109999999E-2</c:v>
                </c:pt>
                <c:pt idx="1591">
                  <c:v>8.6320106510000008E-2</c:v>
                </c:pt>
                <c:pt idx="1592">
                  <c:v>8.6320106510000008E-2</c:v>
                </c:pt>
                <c:pt idx="1593">
                  <c:v>8.9079544070000002E-2</c:v>
                </c:pt>
                <c:pt idx="1594">
                  <c:v>7.1132247920000002E-2</c:v>
                </c:pt>
                <c:pt idx="1595">
                  <c:v>0.15637026977999999</c:v>
                </c:pt>
                <c:pt idx="1596">
                  <c:v>0.15637026977999999</c:v>
                </c:pt>
                <c:pt idx="1597">
                  <c:v>0.13128329468000002</c:v>
                </c:pt>
                <c:pt idx="1598">
                  <c:v>2.4394657140000001E-2</c:v>
                </c:pt>
                <c:pt idx="1599">
                  <c:v>2.4394657140000001E-2</c:v>
                </c:pt>
                <c:pt idx="1600">
                  <c:v>-0.15740711974999999</c:v>
                </c:pt>
                <c:pt idx="1601">
                  <c:v>-0.26544976806999998</c:v>
                </c:pt>
                <c:pt idx="1602">
                  <c:v>-0.26544976806999998</c:v>
                </c:pt>
                <c:pt idx="1603">
                  <c:v>-0.17606159973000002</c:v>
                </c:pt>
                <c:pt idx="1604">
                  <c:v>-6.8726684570000002E-2</c:v>
                </c:pt>
                <c:pt idx="1605">
                  <c:v>-2.0928039599999999E-3</c:v>
                </c:pt>
                <c:pt idx="1606">
                  <c:v>-2.0928039599999999E-3</c:v>
                </c:pt>
                <c:pt idx="1607">
                  <c:v>1.6500549320000002E-2</c:v>
                </c:pt>
                <c:pt idx="1608">
                  <c:v>1.49670229E-2</c:v>
                </c:pt>
                <c:pt idx="1609">
                  <c:v>4.5722259520000003E-2</c:v>
                </c:pt>
                <c:pt idx="1610">
                  <c:v>4.1239288329999998E-2</c:v>
                </c:pt>
                <c:pt idx="1611">
                  <c:v>8.9592567439999993E-2</c:v>
                </c:pt>
                <c:pt idx="1612">
                  <c:v>8.9592567439999993E-2</c:v>
                </c:pt>
                <c:pt idx="1613">
                  <c:v>0.13527886962999999</c:v>
                </c:pt>
                <c:pt idx="1614">
                  <c:v>0.14168002318999998</c:v>
                </c:pt>
                <c:pt idx="1615">
                  <c:v>8.4653045649999994E-2</c:v>
                </c:pt>
                <c:pt idx="1616">
                  <c:v>8.4653045649999994E-2</c:v>
                </c:pt>
                <c:pt idx="1617">
                  <c:v>6.7167472840000006E-2</c:v>
                </c:pt>
                <c:pt idx="1618">
                  <c:v>-2.5005290989999998E-2</c:v>
                </c:pt>
                <c:pt idx="1619">
                  <c:v>-1.2002683640000001E-2</c:v>
                </c:pt>
                <c:pt idx="1620">
                  <c:v>8.0990238199999988E-3</c:v>
                </c:pt>
                <c:pt idx="1621">
                  <c:v>-4.8999870299999998E-2</c:v>
                </c:pt>
                <c:pt idx="1622">
                  <c:v>-4.8999870299999998E-2</c:v>
                </c:pt>
                <c:pt idx="1623">
                  <c:v>-6.2373170900000005E-3</c:v>
                </c:pt>
                <c:pt idx="1624">
                  <c:v>-1.812701035E-2</c:v>
                </c:pt>
                <c:pt idx="1625">
                  <c:v>8.1713897709999997E-2</c:v>
                </c:pt>
                <c:pt idx="1626">
                  <c:v>6.9203781130000003E-2</c:v>
                </c:pt>
                <c:pt idx="1627">
                  <c:v>9.7491821290000003E-2</c:v>
                </c:pt>
                <c:pt idx="1628">
                  <c:v>9.184971619E-2</c:v>
                </c:pt>
                <c:pt idx="1629">
                  <c:v>9.184971619E-2</c:v>
                </c:pt>
                <c:pt idx="1630">
                  <c:v>5.0918067929999998E-2</c:v>
                </c:pt>
                <c:pt idx="1631">
                  <c:v>5.9396617890000003E-2</c:v>
                </c:pt>
                <c:pt idx="1632">
                  <c:v>5.9396617890000003E-2</c:v>
                </c:pt>
                <c:pt idx="1633">
                  <c:v>3.8261184699999997E-3</c:v>
                </c:pt>
                <c:pt idx="1634">
                  <c:v>-6.5234374999999997E-2</c:v>
                </c:pt>
                <c:pt idx="1635">
                  <c:v>-6.3469749450000001E-2</c:v>
                </c:pt>
                <c:pt idx="1636">
                  <c:v>2.445628738E-2</c:v>
                </c:pt>
                <c:pt idx="1637">
                  <c:v>-4.5737659450000002E-2</c:v>
                </c:pt>
                <c:pt idx="1638">
                  <c:v>-0.12554411316</c:v>
                </c:pt>
                <c:pt idx="1639">
                  <c:v>-0.12554411316</c:v>
                </c:pt>
                <c:pt idx="1640">
                  <c:v>-0.23579255675999999</c:v>
                </c:pt>
                <c:pt idx="1641">
                  <c:v>-0.14368603515999998</c:v>
                </c:pt>
                <c:pt idx="1642">
                  <c:v>-0.14368603515999998</c:v>
                </c:pt>
                <c:pt idx="1643">
                  <c:v>-4.9728115080000003E-2</c:v>
                </c:pt>
                <c:pt idx="1644">
                  <c:v>-1.343863201E-2</c:v>
                </c:pt>
                <c:pt idx="1645">
                  <c:v>-6.0067229299999997E-3</c:v>
                </c:pt>
                <c:pt idx="1646">
                  <c:v>7.9703254700000004E-2</c:v>
                </c:pt>
                <c:pt idx="1647">
                  <c:v>6.405932617E-2</c:v>
                </c:pt>
                <c:pt idx="1648">
                  <c:v>5.5555099490000003E-2</c:v>
                </c:pt>
                <c:pt idx="1649">
                  <c:v>5.5555099490000003E-2</c:v>
                </c:pt>
                <c:pt idx="1650">
                  <c:v>0.1259539566</c:v>
                </c:pt>
                <c:pt idx="1651">
                  <c:v>0.10217970276</c:v>
                </c:pt>
                <c:pt idx="1652">
                  <c:v>0.10217970276</c:v>
                </c:pt>
                <c:pt idx="1653">
                  <c:v>2.3491800309999998E-2</c:v>
                </c:pt>
                <c:pt idx="1654">
                  <c:v>0.10073862457</c:v>
                </c:pt>
                <c:pt idx="1655">
                  <c:v>0.10073862457</c:v>
                </c:pt>
                <c:pt idx="1656">
                  <c:v>5.2877338410000002E-2</c:v>
                </c:pt>
                <c:pt idx="1657">
                  <c:v>6.3330585480000007E-2</c:v>
                </c:pt>
                <c:pt idx="1658">
                  <c:v>6.3330585480000007E-2</c:v>
                </c:pt>
                <c:pt idx="1659">
                  <c:v>1.029916954E-2</c:v>
                </c:pt>
                <c:pt idx="1660">
                  <c:v>-8.6433586120000003E-2</c:v>
                </c:pt>
                <c:pt idx="1661">
                  <c:v>-0.16783982849000001</c:v>
                </c:pt>
                <c:pt idx="1662">
                  <c:v>-0.16767550659</c:v>
                </c:pt>
                <c:pt idx="1663">
                  <c:v>-5.8817302699999997E-2</c:v>
                </c:pt>
                <c:pt idx="1664">
                  <c:v>-5.6114372250000003E-2</c:v>
                </c:pt>
                <c:pt idx="1665">
                  <c:v>-5.6114372250000003E-2</c:v>
                </c:pt>
                <c:pt idx="1666">
                  <c:v>-0.18592063904</c:v>
                </c:pt>
                <c:pt idx="1667">
                  <c:v>-0.11713694762999999</c:v>
                </c:pt>
                <c:pt idx="1668">
                  <c:v>-0.11713694762999999</c:v>
                </c:pt>
                <c:pt idx="1669">
                  <c:v>-2.407162094E-2</c:v>
                </c:pt>
                <c:pt idx="1670">
                  <c:v>5.929390717E-2</c:v>
                </c:pt>
                <c:pt idx="1671">
                  <c:v>5.929390717E-2</c:v>
                </c:pt>
                <c:pt idx="1672">
                  <c:v>0.11483872986</c:v>
                </c:pt>
                <c:pt idx="1673">
                  <c:v>0.12456887054</c:v>
                </c:pt>
                <c:pt idx="1674">
                  <c:v>5.4431415559999995E-2</c:v>
                </c:pt>
                <c:pt idx="1675">
                  <c:v>5.4431415559999995E-2</c:v>
                </c:pt>
                <c:pt idx="1676">
                  <c:v>0.12748750305000001</c:v>
                </c:pt>
                <c:pt idx="1677">
                  <c:v>0.12899020386000001</c:v>
                </c:pt>
                <c:pt idx="1678">
                  <c:v>6.729021453999999E-2</c:v>
                </c:pt>
                <c:pt idx="1679">
                  <c:v>2.6558862690000001E-2</c:v>
                </c:pt>
                <c:pt idx="1680">
                  <c:v>1.3674365039999999E-2</c:v>
                </c:pt>
                <c:pt idx="1681">
                  <c:v>1.3674365039999999E-2</c:v>
                </c:pt>
                <c:pt idx="1682">
                  <c:v>3.8415267500000001E-3</c:v>
                </c:pt>
                <c:pt idx="1683">
                  <c:v>5.149224854E-2</c:v>
                </c:pt>
                <c:pt idx="1684">
                  <c:v>-9.1970310200000013E-3</c:v>
                </c:pt>
                <c:pt idx="1685">
                  <c:v>-9.1970310200000013E-3</c:v>
                </c:pt>
                <c:pt idx="1686">
                  <c:v>-9.0793296810000007E-2</c:v>
                </c:pt>
                <c:pt idx="1687">
                  <c:v>-8.8269607539999989E-2</c:v>
                </c:pt>
                <c:pt idx="1688">
                  <c:v>-1.4003047940000001E-2</c:v>
                </c:pt>
                <c:pt idx="1689">
                  <c:v>-8.6223430600000008E-3</c:v>
                </c:pt>
                <c:pt idx="1690">
                  <c:v>-5.1980113979999999E-2</c:v>
                </c:pt>
                <c:pt idx="1691">
                  <c:v>-5.1980113979999999E-2</c:v>
                </c:pt>
                <c:pt idx="1692">
                  <c:v>-0.14210629272</c:v>
                </c:pt>
                <c:pt idx="1693">
                  <c:v>-0.13053451537999999</c:v>
                </c:pt>
                <c:pt idx="1694">
                  <c:v>-3.384796524E-2</c:v>
                </c:pt>
                <c:pt idx="1695">
                  <c:v>-3.384796524E-2</c:v>
                </c:pt>
                <c:pt idx="1696">
                  <c:v>2.7825847629999997E-2</c:v>
                </c:pt>
                <c:pt idx="1697">
                  <c:v>2.877492332E-2</c:v>
                </c:pt>
                <c:pt idx="1698">
                  <c:v>2.877492332E-2</c:v>
                </c:pt>
                <c:pt idx="1699">
                  <c:v>5.422650146E-2</c:v>
                </c:pt>
                <c:pt idx="1700">
                  <c:v>3.1832195280000003E-2</c:v>
                </c:pt>
                <c:pt idx="1701">
                  <c:v>3.1832195280000003E-2</c:v>
                </c:pt>
                <c:pt idx="1702">
                  <c:v>5.6447181700000001E-2</c:v>
                </c:pt>
                <c:pt idx="1703">
                  <c:v>6.8249572750000001E-2</c:v>
                </c:pt>
                <c:pt idx="1704">
                  <c:v>8.363208007999999E-2</c:v>
                </c:pt>
                <c:pt idx="1705">
                  <c:v>-6.5403232600000005E-3</c:v>
                </c:pt>
                <c:pt idx="1706">
                  <c:v>-9.4829971310000011E-2</c:v>
                </c:pt>
                <c:pt idx="1707">
                  <c:v>-9.4829971310000011E-2</c:v>
                </c:pt>
                <c:pt idx="1708">
                  <c:v>-5.6463085169999996E-2</c:v>
                </c:pt>
                <c:pt idx="1709">
                  <c:v>-1.6901126860000001E-2</c:v>
                </c:pt>
                <c:pt idx="1710">
                  <c:v>-3.81121373E-3</c:v>
                </c:pt>
                <c:pt idx="1711">
                  <c:v>-3.81121373E-3</c:v>
                </c:pt>
                <c:pt idx="1712">
                  <c:v>-9.3152648929999998E-2</c:v>
                </c:pt>
                <c:pt idx="1713">
                  <c:v>-9.4804290769999994E-2</c:v>
                </c:pt>
                <c:pt idx="1714">
                  <c:v>-2.4964199069999998E-2</c:v>
                </c:pt>
                <c:pt idx="1715">
                  <c:v>-1.2341127399999999E-2</c:v>
                </c:pt>
                <c:pt idx="1716">
                  <c:v>-3.859798431E-2</c:v>
                </c:pt>
                <c:pt idx="1717">
                  <c:v>-7.0794303889999993E-2</c:v>
                </c:pt>
                <c:pt idx="1718">
                  <c:v>-7.0794303889999993E-2</c:v>
                </c:pt>
                <c:pt idx="1719">
                  <c:v>-9.9430549619999989E-2</c:v>
                </c:pt>
                <c:pt idx="1720">
                  <c:v>-7.4517707820000001E-2</c:v>
                </c:pt>
                <c:pt idx="1721">
                  <c:v>-7.4517707820000001E-2</c:v>
                </c:pt>
                <c:pt idx="1722">
                  <c:v>-1.9265617370000002E-2</c:v>
                </c:pt>
                <c:pt idx="1723">
                  <c:v>1.567472839E-2</c:v>
                </c:pt>
                <c:pt idx="1724">
                  <c:v>1.567472839E-2</c:v>
                </c:pt>
                <c:pt idx="1725">
                  <c:v>8.6207115170000001E-2</c:v>
                </c:pt>
                <c:pt idx="1726">
                  <c:v>9.5157653809999992E-2</c:v>
                </c:pt>
                <c:pt idx="1727">
                  <c:v>8.4345428469999997E-2</c:v>
                </c:pt>
                <c:pt idx="1728">
                  <c:v>8.4345428469999997E-2</c:v>
                </c:pt>
                <c:pt idx="1729">
                  <c:v>8.4663322449999995E-2</c:v>
                </c:pt>
                <c:pt idx="1730">
                  <c:v>8.4073226930000008E-2</c:v>
                </c:pt>
                <c:pt idx="1731">
                  <c:v>8.4073226930000008E-2</c:v>
                </c:pt>
                <c:pt idx="1732">
                  <c:v>-4.42606163E-2</c:v>
                </c:pt>
                <c:pt idx="1733">
                  <c:v>1.2843404769999999E-2</c:v>
                </c:pt>
                <c:pt idx="1734">
                  <c:v>1.2843404769999999E-2</c:v>
                </c:pt>
                <c:pt idx="1735">
                  <c:v>4.5460334779999993E-2</c:v>
                </c:pt>
                <c:pt idx="1736">
                  <c:v>5.8545116420000001E-2</c:v>
                </c:pt>
                <c:pt idx="1737">
                  <c:v>8.8067321799999987E-3</c:v>
                </c:pt>
                <c:pt idx="1738">
                  <c:v>8.8067321799999987E-3</c:v>
                </c:pt>
                <c:pt idx="1739">
                  <c:v>5.0097381589999997E-2</c:v>
                </c:pt>
                <c:pt idx="1740">
                  <c:v>-9.4773475649999994E-2</c:v>
                </c:pt>
                <c:pt idx="1741">
                  <c:v>-9.4773475649999994E-2</c:v>
                </c:pt>
                <c:pt idx="1742">
                  <c:v>-2.7585468290000002E-2</c:v>
                </c:pt>
                <c:pt idx="1743">
                  <c:v>-1.8845495220000001E-2</c:v>
                </c:pt>
                <c:pt idx="1744">
                  <c:v>-1.8845495220000001E-2</c:v>
                </c:pt>
                <c:pt idx="1745">
                  <c:v>2.4968837740000003E-2</c:v>
                </c:pt>
                <c:pt idx="1746">
                  <c:v>2.4312482829999999E-2</c:v>
                </c:pt>
                <c:pt idx="1747">
                  <c:v>2.4312482829999999E-2</c:v>
                </c:pt>
                <c:pt idx="1748">
                  <c:v>4.8707145689999995E-2</c:v>
                </c:pt>
                <c:pt idx="1749">
                  <c:v>0.16203802490000002</c:v>
                </c:pt>
                <c:pt idx="1750">
                  <c:v>9.4254806519999998E-2</c:v>
                </c:pt>
                <c:pt idx="1751">
                  <c:v>2.6053535900000002E-3</c:v>
                </c:pt>
                <c:pt idx="1752">
                  <c:v>-9.3516769409999992E-2</c:v>
                </c:pt>
                <c:pt idx="1753">
                  <c:v>-9.3516769409999992E-2</c:v>
                </c:pt>
                <c:pt idx="1754">
                  <c:v>-0.10665289307</c:v>
                </c:pt>
                <c:pt idx="1755">
                  <c:v>-0.12822186279</c:v>
                </c:pt>
                <c:pt idx="1756">
                  <c:v>-5.3826915739999995E-2</c:v>
                </c:pt>
                <c:pt idx="1757">
                  <c:v>-5.3826915739999995E-2</c:v>
                </c:pt>
                <c:pt idx="1758">
                  <c:v>-4.8615211489999997E-2</c:v>
                </c:pt>
                <c:pt idx="1759">
                  <c:v>-4.8615211489999997E-2</c:v>
                </c:pt>
                <c:pt idx="1760">
                  <c:v>-5.3123847959999998E-2</c:v>
                </c:pt>
                <c:pt idx="1761">
                  <c:v>-6.3423522950000005E-2</c:v>
                </c:pt>
                <c:pt idx="1762">
                  <c:v>-0.16304922485000001</c:v>
                </c:pt>
                <c:pt idx="1763">
                  <c:v>-0.16304922485000001</c:v>
                </c:pt>
                <c:pt idx="1764">
                  <c:v>-0.12951402282999999</c:v>
                </c:pt>
                <c:pt idx="1765">
                  <c:v>-4.2393287660000001E-2</c:v>
                </c:pt>
                <c:pt idx="1766">
                  <c:v>-7.3112571720000005E-2</c:v>
                </c:pt>
                <c:pt idx="1767">
                  <c:v>-5.5555103299999999E-2</c:v>
                </c:pt>
                <c:pt idx="1768">
                  <c:v>5.8448040010000001E-2</c:v>
                </c:pt>
                <c:pt idx="1769">
                  <c:v>5.8448040010000001E-2</c:v>
                </c:pt>
                <c:pt idx="1770">
                  <c:v>0.11484899901999999</c:v>
                </c:pt>
                <c:pt idx="1771">
                  <c:v>4.5749092100000003E-3</c:v>
                </c:pt>
                <c:pt idx="1772">
                  <c:v>-7.6139045719999993E-2</c:v>
                </c:pt>
                <c:pt idx="1773">
                  <c:v>-7.6139045719999993E-2</c:v>
                </c:pt>
                <c:pt idx="1774">
                  <c:v>-2.8626480099999997E-2</c:v>
                </c:pt>
                <c:pt idx="1775">
                  <c:v>-1.138177967E-2</c:v>
                </c:pt>
                <c:pt idx="1776">
                  <c:v>-3.021136856E-2</c:v>
                </c:pt>
                <c:pt idx="1777">
                  <c:v>-4.6978965759999998E-2</c:v>
                </c:pt>
                <c:pt idx="1778">
                  <c:v>-4.0880302430000001E-2</c:v>
                </c:pt>
                <c:pt idx="1779">
                  <c:v>3.2375572200000001E-2</c:v>
                </c:pt>
                <c:pt idx="1780">
                  <c:v>3.2375572200000001E-2</c:v>
                </c:pt>
                <c:pt idx="1781">
                  <c:v>3.8074157710000001E-2</c:v>
                </c:pt>
                <c:pt idx="1782">
                  <c:v>3.1550237660000001E-2</c:v>
                </c:pt>
                <c:pt idx="1783">
                  <c:v>3.1550237660000001E-2</c:v>
                </c:pt>
                <c:pt idx="1784">
                  <c:v>-8.4020242700000008E-3</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4"/>
          <c:tx>
            <c:v>Downforce</c:v>
          </c:tx>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V$2:$V$4000</c:f>
              <c:numCache>
                <c:formatCode>0.0000</c:formatCode>
                <c:ptCount val="3999"/>
                <c:pt idx="0">
                  <c:v>4.3400848390000003E-2</c:v>
                </c:pt>
                <c:pt idx="1">
                  <c:v>4.3400848390000003E-2</c:v>
                </c:pt>
                <c:pt idx="2">
                  <c:v>4.3400848390000003E-2</c:v>
                </c:pt>
                <c:pt idx="3">
                  <c:v>1.1367721600000001E-3</c:v>
                </c:pt>
                <c:pt idx="4">
                  <c:v>2.6952147500000001E-3</c:v>
                </c:pt>
                <c:pt idx="5">
                  <c:v>6.5850653599999996E-3</c:v>
                </c:pt>
                <c:pt idx="6">
                  <c:v>6.5850653599999996E-3</c:v>
                </c:pt>
                <c:pt idx="7">
                  <c:v>4.6994156800000001E-3</c:v>
                </c:pt>
                <c:pt idx="8">
                  <c:v>4.6994156800000001E-3</c:v>
                </c:pt>
                <c:pt idx="9">
                  <c:v>1.4310331339999999E-2</c:v>
                </c:pt>
                <c:pt idx="10">
                  <c:v>2.2146341320000002E-2</c:v>
                </c:pt>
                <c:pt idx="11">
                  <c:v>2.88977885E-3</c:v>
                </c:pt>
                <c:pt idx="12">
                  <c:v>-2.1047113419999999E-2</c:v>
                </c:pt>
                <c:pt idx="13">
                  <c:v>-2.1047113419999999E-2</c:v>
                </c:pt>
                <c:pt idx="14">
                  <c:v>-2.8484283449999998E-2</c:v>
                </c:pt>
                <c:pt idx="15">
                  <c:v>-2.9151215599999996E-3</c:v>
                </c:pt>
                <c:pt idx="16">
                  <c:v>1.2872009280000001E-2</c:v>
                </c:pt>
                <c:pt idx="17">
                  <c:v>1.9858098980000002E-2</c:v>
                </c:pt>
                <c:pt idx="18">
                  <c:v>1.9858098980000002E-2</c:v>
                </c:pt>
                <c:pt idx="19">
                  <c:v>4.3438697810000003E-2</c:v>
                </c:pt>
                <c:pt idx="20">
                  <c:v>2.9842199329999999E-2</c:v>
                </c:pt>
                <c:pt idx="21">
                  <c:v>-4.9227690700000002E-3</c:v>
                </c:pt>
                <c:pt idx="22">
                  <c:v>-4.9227690700000002E-3</c:v>
                </c:pt>
                <c:pt idx="23">
                  <c:v>2.278354263E-2</c:v>
                </c:pt>
                <c:pt idx="24">
                  <c:v>2.278354263E-2</c:v>
                </c:pt>
                <c:pt idx="25">
                  <c:v>9.9844131499999995E-3</c:v>
                </c:pt>
                <c:pt idx="26">
                  <c:v>1.3942143440000001E-2</c:v>
                </c:pt>
                <c:pt idx="27">
                  <c:v>1.9071685790000001E-2</c:v>
                </c:pt>
                <c:pt idx="28">
                  <c:v>1.9071685790000001E-2</c:v>
                </c:pt>
                <c:pt idx="29">
                  <c:v>1.9604091640000001E-2</c:v>
                </c:pt>
                <c:pt idx="30">
                  <c:v>2.87773838E-2</c:v>
                </c:pt>
                <c:pt idx="31">
                  <c:v>1.267681599E-2</c:v>
                </c:pt>
                <c:pt idx="32">
                  <c:v>3.1875762000000004E-4</c:v>
                </c:pt>
                <c:pt idx="33">
                  <c:v>3.1875762000000004E-4</c:v>
                </c:pt>
                <c:pt idx="34">
                  <c:v>-2.2973108289999999E-2</c:v>
                </c:pt>
                <c:pt idx="35">
                  <c:v>4.4475989299999994E-3</c:v>
                </c:pt>
                <c:pt idx="36">
                  <c:v>-4.4397873899999999E-3</c:v>
                </c:pt>
                <c:pt idx="37">
                  <c:v>-4.4397873899999999E-3</c:v>
                </c:pt>
                <c:pt idx="38">
                  <c:v>-1.1220042230000001E-2</c:v>
                </c:pt>
                <c:pt idx="39">
                  <c:v>1.7108148570000002E-2</c:v>
                </c:pt>
                <c:pt idx="40">
                  <c:v>3.4518157960000004E-2</c:v>
                </c:pt>
                <c:pt idx="41">
                  <c:v>-2.2019348140000002E-2</c:v>
                </c:pt>
                <c:pt idx="42">
                  <c:v>-5.213339233E-2</c:v>
                </c:pt>
                <c:pt idx="43">
                  <c:v>-5.213339233E-2</c:v>
                </c:pt>
                <c:pt idx="44">
                  <c:v>-2.95913353E-2</c:v>
                </c:pt>
                <c:pt idx="45">
                  <c:v>-3.86076498E-3</c:v>
                </c:pt>
                <c:pt idx="46">
                  <c:v>7.6333022099999998E-3</c:v>
                </c:pt>
                <c:pt idx="47">
                  <c:v>7.6333022099999998E-3</c:v>
                </c:pt>
                <c:pt idx="48">
                  <c:v>2.9115852360000003E-2</c:v>
                </c:pt>
                <c:pt idx="49">
                  <c:v>5.0962825780000005E-2</c:v>
                </c:pt>
                <c:pt idx="50">
                  <c:v>3.3493377689999999E-2</c:v>
                </c:pt>
                <c:pt idx="51">
                  <c:v>-6.2167854309999999E-2</c:v>
                </c:pt>
                <c:pt idx="52">
                  <c:v>-2.8343832020000001E-2</c:v>
                </c:pt>
                <c:pt idx="53">
                  <c:v>7.3341575620000002E-2</c:v>
                </c:pt>
                <c:pt idx="54">
                  <c:v>7.3341575620000002E-2</c:v>
                </c:pt>
                <c:pt idx="55">
                  <c:v>2.4583475109999999E-2</c:v>
                </c:pt>
                <c:pt idx="56">
                  <c:v>-3.9089958189999996E-2</c:v>
                </c:pt>
                <c:pt idx="57">
                  <c:v>-3.9089958189999996E-2</c:v>
                </c:pt>
                <c:pt idx="58">
                  <c:v>-7.9179977420000006E-2</c:v>
                </c:pt>
                <c:pt idx="59">
                  <c:v>-6.402879333E-2</c:v>
                </c:pt>
                <c:pt idx="60">
                  <c:v>-6.402879333E-2</c:v>
                </c:pt>
                <c:pt idx="61">
                  <c:v>-4.0229534149999996E-2</c:v>
                </c:pt>
                <c:pt idx="62">
                  <c:v>4.0094078060000003E-2</c:v>
                </c:pt>
                <c:pt idx="63">
                  <c:v>9.4627998349999992E-2</c:v>
                </c:pt>
                <c:pt idx="64">
                  <c:v>9.4627998349999992E-2</c:v>
                </c:pt>
                <c:pt idx="65">
                  <c:v>0.15625375365999999</c:v>
                </c:pt>
                <c:pt idx="66">
                  <c:v>6.4784545900000004E-2</c:v>
                </c:pt>
                <c:pt idx="67">
                  <c:v>-8.011686707E-2</c:v>
                </c:pt>
                <c:pt idx="68">
                  <c:v>-0.1043894043</c:v>
                </c:pt>
                <c:pt idx="69">
                  <c:v>-5.8722839360000001E-2</c:v>
                </c:pt>
                <c:pt idx="70">
                  <c:v>-5.8722839360000001E-2</c:v>
                </c:pt>
                <c:pt idx="71">
                  <c:v>4.7684844970000001E-2</c:v>
                </c:pt>
                <c:pt idx="72">
                  <c:v>1.1214097980000001E-2</c:v>
                </c:pt>
                <c:pt idx="73">
                  <c:v>-8.8404266359999997E-2</c:v>
                </c:pt>
                <c:pt idx="74">
                  <c:v>-8.8404266359999997E-2</c:v>
                </c:pt>
                <c:pt idx="75">
                  <c:v>-1.4392313E-2</c:v>
                </c:pt>
                <c:pt idx="76">
                  <c:v>3.0179113390000002E-2</c:v>
                </c:pt>
                <c:pt idx="77">
                  <c:v>7.3562431339999998E-2</c:v>
                </c:pt>
                <c:pt idx="78">
                  <c:v>0.14485353088</c:v>
                </c:pt>
                <c:pt idx="79">
                  <c:v>0.17635209656</c:v>
                </c:pt>
                <c:pt idx="80">
                  <c:v>0.17635209656</c:v>
                </c:pt>
                <c:pt idx="81">
                  <c:v>0.13751580811</c:v>
                </c:pt>
                <c:pt idx="82">
                  <c:v>0.16170921326000001</c:v>
                </c:pt>
                <c:pt idx="83">
                  <c:v>0.13435391234999999</c:v>
                </c:pt>
                <c:pt idx="84">
                  <c:v>0.13435391234999999</c:v>
                </c:pt>
                <c:pt idx="85">
                  <c:v>0.21453860474</c:v>
                </c:pt>
                <c:pt idx="86">
                  <c:v>0.29463421630999997</c:v>
                </c:pt>
                <c:pt idx="87">
                  <c:v>0.29463421630999997</c:v>
                </c:pt>
                <c:pt idx="88">
                  <c:v>0.13924880981000001</c:v>
                </c:pt>
                <c:pt idx="89">
                  <c:v>0.17321578978999999</c:v>
                </c:pt>
                <c:pt idx="90">
                  <c:v>0.17321578978999999</c:v>
                </c:pt>
                <c:pt idx="91">
                  <c:v>0.45685556029999996</c:v>
                </c:pt>
                <c:pt idx="92">
                  <c:v>0.52621813964999997</c:v>
                </c:pt>
                <c:pt idx="93">
                  <c:v>0.38034729004000001</c:v>
                </c:pt>
                <c:pt idx="94">
                  <c:v>0.39469177245999998</c:v>
                </c:pt>
                <c:pt idx="95">
                  <c:v>0.38171771239999996</c:v>
                </c:pt>
                <c:pt idx="96">
                  <c:v>0.29346337891000002</c:v>
                </c:pt>
                <c:pt idx="97">
                  <c:v>0.29346337891000002</c:v>
                </c:pt>
                <c:pt idx="98">
                  <c:v>0.32140423584</c:v>
                </c:pt>
                <c:pt idx="99">
                  <c:v>0.39389935303000001</c:v>
                </c:pt>
                <c:pt idx="100">
                  <c:v>0.47289355469</c:v>
                </c:pt>
                <c:pt idx="101">
                  <c:v>0.47289355469</c:v>
                </c:pt>
                <c:pt idx="102">
                  <c:v>0.43195953369000001</c:v>
                </c:pt>
                <c:pt idx="103">
                  <c:v>0.55365362548999997</c:v>
                </c:pt>
                <c:pt idx="104">
                  <c:v>0.49086505126999996</c:v>
                </c:pt>
                <c:pt idx="105">
                  <c:v>0.61437835692999998</c:v>
                </c:pt>
                <c:pt idx="106">
                  <c:v>0.47413012694999995</c:v>
                </c:pt>
                <c:pt idx="107">
                  <c:v>0.47413012694999995</c:v>
                </c:pt>
                <c:pt idx="108">
                  <c:v>0.70594244385000005</c:v>
                </c:pt>
                <c:pt idx="109">
                  <c:v>0.60925915526999996</c:v>
                </c:pt>
                <c:pt idx="110">
                  <c:v>0.67047143554999999</c:v>
                </c:pt>
                <c:pt idx="111">
                  <c:v>0.67047143554999999</c:v>
                </c:pt>
                <c:pt idx="112">
                  <c:v>0.51002032471000003</c:v>
                </c:pt>
                <c:pt idx="113">
                  <c:v>0.51002032471000003</c:v>
                </c:pt>
                <c:pt idx="114">
                  <c:v>0.51640863036999995</c:v>
                </c:pt>
                <c:pt idx="115">
                  <c:v>0.74487030029000001</c:v>
                </c:pt>
                <c:pt idx="116">
                  <c:v>0.60962652587999999</c:v>
                </c:pt>
                <c:pt idx="117">
                  <c:v>0.60962652587999999</c:v>
                </c:pt>
                <c:pt idx="118">
                  <c:v>0.67963403319999993</c:v>
                </c:pt>
                <c:pt idx="119">
                  <c:v>0.69258544921999998</c:v>
                </c:pt>
                <c:pt idx="120">
                  <c:v>0.65738757324000008</c:v>
                </c:pt>
                <c:pt idx="121">
                  <c:v>0.73856359862999998</c:v>
                </c:pt>
                <c:pt idx="122">
                  <c:v>0.79453576660000003</c:v>
                </c:pt>
                <c:pt idx="123">
                  <c:v>0.65416564940999999</c:v>
                </c:pt>
                <c:pt idx="124">
                  <c:v>0.65416564940999999</c:v>
                </c:pt>
                <c:pt idx="125">
                  <c:v>0.7808177490199999</c:v>
                </c:pt>
                <c:pt idx="126">
                  <c:v>0.83782263183999994</c:v>
                </c:pt>
                <c:pt idx="127">
                  <c:v>0.83782263183999994</c:v>
                </c:pt>
                <c:pt idx="128">
                  <c:v>0.95878302001999993</c:v>
                </c:pt>
                <c:pt idx="129">
                  <c:v>1.0405955810500001</c:v>
                </c:pt>
                <c:pt idx="130">
                  <c:v>1.0238125</c:v>
                </c:pt>
                <c:pt idx="131">
                  <c:v>0.95216784667999999</c:v>
                </c:pt>
                <c:pt idx="132">
                  <c:v>1.0470111084</c:v>
                </c:pt>
                <c:pt idx="133">
                  <c:v>1.0760563964800001</c:v>
                </c:pt>
                <c:pt idx="134">
                  <c:v>1.0760563964800001</c:v>
                </c:pt>
                <c:pt idx="135">
                  <c:v>1.0943311767600001</c:v>
                </c:pt>
                <c:pt idx="136">
                  <c:v>1.0817482910199998</c:v>
                </c:pt>
                <c:pt idx="137">
                  <c:v>1.0817482910199998</c:v>
                </c:pt>
                <c:pt idx="138">
                  <c:v>1.0549648437500001</c:v>
                </c:pt>
                <c:pt idx="139">
                  <c:v>1.0731092529299999</c:v>
                </c:pt>
                <c:pt idx="140">
                  <c:v>1.0731092529299999</c:v>
                </c:pt>
                <c:pt idx="141">
                  <c:v>1.07397265625</c:v>
                </c:pt>
                <c:pt idx="142">
                  <c:v>1.0991072998</c:v>
                </c:pt>
                <c:pt idx="143">
                  <c:v>1.0343687744100001</c:v>
                </c:pt>
                <c:pt idx="144">
                  <c:v>1.0343687744100001</c:v>
                </c:pt>
                <c:pt idx="145">
                  <c:v>1.0173117065400001</c:v>
                </c:pt>
                <c:pt idx="146">
                  <c:v>1.1144261474600001</c:v>
                </c:pt>
                <c:pt idx="147">
                  <c:v>1.1144261474600001</c:v>
                </c:pt>
                <c:pt idx="148">
                  <c:v>1.25183984375</c:v>
                </c:pt>
                <c:pt idx="149">
                  <c:v>1.1238471679700002</c:v>
                </c:pt>
                <c:pt idx="150">
                  <c:v>1.1238471679700002</c:v>
                </c:pt>
                <c:pt idx="151">
                  <c:v>1.1405946044899999</c:v>
                </c:pt>
                <c:pt idx="152">
                  <c:v>1.1796823730500001</c:v>
                </c:pt>
                <c:pt idx="153">
                  <c:v>1.0902531738299999</c:v>
                </c:pt>
                <c:pt idx="154">
                  <c:v>1.0902531738299999</c:v>
                </c:pt>
                <c:pt idx="155">
                  <c:v>1.1397468261700001</c:v>
                </c:pt>
                <c:pt idx="156">
                  <c:v>1.1339990234399999</c:v>
                </c:pt>
                <c:pt idx="157">
                  <c:v>1.1930803222699999</c:v>
                </c:pt>
                <c:pt idx="158">
                  <c:v>1.2362209472699999</c:v>
                </c:pt>
                <c:pt idx="159">
                  <c:v>1.1987109375</c:v>
                </c:pt>
                <c:pt idx="160">
                  <c:v>1.1987109375</c:v>
                </c:pt>
                <c:pt idx="161">
                  <c:v>1.17407983398</c:v>
                </c:pt>
                <c:pt idx="162">
                  <c:v>1.25890112305</c:v>
                </c:pt>
                <c:pt idx="163">
                  <c:v>1.1458210449200001</c:v>
                </c:pt>
                <c:pt idx="164">
                  <c:v>1.1458210449200001</c:v>
                </c:pt>
                <c:pt idx="165">
                  <c:v>1.11950183105</c:v>
                </c:pt>
                <c:pt idx="166">
                  <c:v>1.1928371581999999</c:v>
                </c:pt>
                <c:pt idx="167">
                  <c:v>1.23362402344</c:v>
                </c:pt>
                <c:pt idx="168">
                  <c:v>1.31336328125</c:v>
                </c:pt>
                <c:pt idx="169">
                  <c:v>1.28285266113</c:v>
                </c:pt>
                <c:pt idx="170">
                  <c:v>1.2380646972699998</c:v>
                </c:pt>
                <c:pt idx="171">
                  <c:v>1.2380646972699998</c:v>
                </c:pt>
                <c:pt idx="172">
                  <c:v>1.3051114502000001</c:v>
                </c:pt>
                <c:pt idx="173">
                  <c:v>1.27578295898</c:v>
                </c:pt>
                <c:pt idx="174">
                  <c:v>1.2235788574200002</c:v>
                </c:pt>
                <c:pt idx="175">
                  <c:v>1.2235788574200002</c:v>
                </c:pt>
                <c:pt idx="176">
                  <c:v>1.1870549316399999</c:v>
                </c:pt>
                <c:pt idx="177">
                  <c:v>1.1870549316399999</c:v>
                </c:pt>
                <c:pt idx="178">
                  <c:v>1.2586325683600001</c:v>
                </c:pt>
                <c:pt idx="179">
                  <c:v>1.2579053955100001</c:v>
                </c:pt>
                <c:pt idx="180">
                  <c:v>1.31501989746</c:v>
                </c:pt>
                <c:pt idx="181">
                  <c:v>1.31501989746</c:v>
                </c:pt>
                <c:pt idx="182">
                  <c:v>1.4293182373</c:v>
                </c:pt>
                <c:pt idx="183">
                  <c:v>1.42037084961</c:v>
                </c:pt>
                <c:pt idx="184">
                  <c:v>1.3931864013700002</c:v>
                </c:pt>
                <c:pt idx="185">
                  <c:v>1.4774001464800002</c:v>
                </c:pt>
                <c:pt idx="186">
                  <c:v>1.52151293945</c:v>
                </c:pt>
                <c:pt idx="187">
                  <c:v>1.52151293945</c:v>
                </c:pt>
                <c:pt idx="188">
                  <c:v>1.52692041016</c:v>
                </c:pt>
                <c:pt idx="189">
                  <c:v>1.47545935059</c:v>
                </c:pt>
                <c:pt idx="190">
                  <c:v>1.41413012695</c:v>
                </c:pt>
                <c:pt idx="191">
                  <c:v>1.41413012695</c:v>
                </c:pt>
                <c:pt idx="192">
                  <c:v>1.3957578125000001</c:v>
                </c:pt>
                <c:pt idx="193">
                  <c:v>1.6192252197299999</c:v>
                </c:pt>
                <c:pt idx="194">
                  <c:v>1.6192252197299999</c:v>
                </c:pt>
                <c:pt idx="195">
                  <c:v>1.5414533691399999</c:v>
                </c:pt>
                <c:pt idx="196">
                  <c:v>1.5142066650399999</c:v>
                </c:pt>
                <c:pt idx="197">
                  <c:v>1.5142066650399999</c:v>
                </c:pt>
                <c:pt idx="198">
                  <c:v>1.5950314941399999</c:v>
                </c:pt>
                <c:pt idx="199">
                  <c:v>1.6727789306600001</c:v>
                </c:pt>
                <c:pt idx="200">
                  <c:v>1.60668322754</c:v>
                </c:pt>
                <c:pt idx="201">
                  <c:v>1.60668322754</c:v>
                </c:pt>
                <c:pt idx="202">
                  <c:v>1.4812269287099999</c:v>
                </c:pt>
                <c:pt idx="203">
                  <c:v>1.82641796875</c:v>
                </c:pt>
                <c:pt idx="204">
                  <c:v>1.82641796875</c:v>
                </c:pt>
                <c:pt idx="205">
                  <c:v>1.94603088379</c:v>
                </c:pt>
                <c:pt idx="206">
                  <c:v>1.68094677734</c:v>
                </c:pt>
                <c:pt idx="207">
                  <c:v>1.68094677734</c:v>
                </c:pt>
                <c:pt idx="208">
                  <c:v>1.5683835449200001</c:v>
                </c:pt>
                <c:pt idx="209">
                  <c:v>1.5126791992200002</c:v>
                </c:pt>
                <c:pt idx="210">
                  <c:v>1.57470581055</c:v>
                </c:pt>
                <c:pt idx="211">
                  <c:v>1.57470581055</c:v>
                </c:pt>
                <c:pt idx="212">
                  <c:v>1.81222375488</c:v>
                </c:pt>
                <c:pt idx="213">
                  <c:v>1.84158935547</c:v>
                </c:pt>
                <c:pt idx="214">
                  <c:v>1.84158935547</c:v>
                </c:pt>
                <c:pt idx="215">
                  <c:v>1.9366032714800001</c:v>
                </c:pt>
                <c:pt idx="216">
                  <c:v>2.1525053710900002</c:v>
                </c:pt>
                <c:pt idx="217">
                  <c:v>2.2939765625000001</c:v>
                </c:pt>
                <c:pt idx="218">
                  <c:v>2.2939765625000001</c:v>
                </c:pt>
                <c:pt idx="219">
                  <c:v>2.5911728515599997</c:v>
                </c:pt>
                <c:pt idx="220">
                  <c:v>3.0755476074199999</c:v>
                </c:pt>
                <c:pt idx="221">
                  <c:v>3.4753198242200001</c:v>
                </c:pt>
                <c:pt idx="222">
                  <c:v>3.4636374511699999</c:v>
                </c:pt>
                <c:pt idx="223">
                  <c:v>3.53387744141</c:v>
                </c:pt>
                <c:pt idx="224">
                  <c:v>3.53387744141</c:v>
                </c:pt>
                <c:pt idx="225">
                  <c:v>3.93797973633</c:v>
                </c:pt>
                <c:pt idx="226">
                  <c:v>4.3556318359400006</c:v>
                </c:pt>
                <c:pt idx="227">
                  <c:v>4.6494580078099998</c:v>
                </c:pt>
                <c:pt idx="228">
                  <c:v>4.6494580078099998</c:v>
                </c:pt>
                <c:pt idx="229">
                  <c:v>4.98565039063</c:v>
                </c:pt>
                <c:pt idx="230">
                  <c:v>5.0499047851599999</c:v>
                </c:pt>
                <c:pt idx="231">
                  <c:v>5.0499047851599999</c:v>
                </c:pt>
                <c:pt idx="232">
                  <c:v>5.1754501953099998</c:v>
                </c:pt>
                <c:pt idx="233">
                  <c:v>5.1254238281300006</c:v>
                </c:pt>
                <c:pt idx="234">
                  <c:v>5.1254238281300006</c:v>
                </c:pt>
                <c:pt idx="235">
                  <c:v>5.1563486328099994</c:v>
                </c:pt>
                <c:pt idx="236">
                  <c:v>5.2058017578099998</c:v>
                </c:pt>
                <c:pt idx="237">
                  <c:v>5.18333007813</c:v>
                </c:pt>
                <c:pt idx="238">
                  <c:v>5.1887993164099999</c:v>
                </c:pt>
                <c:pt idx="239">
                  <c:v>5.2429282226599998</c:v>
                </c:pt>
                <c:pt idx="240">
                  <c:v>5.1111831054699994</c:v>
                </c:pt>
                <c:pt idx="241">
                  <c:v>5.1111831054699994</c:v>
                </c:pt>
                <c:pt idx="242">
                  <c:v>5.0370986328099994</c:v>
                </c:pt>
                <c:pt idx="243">
                  <c:v>4.8865415039100002</c:v>
                </c:pt>
                <c:pt idx="244">
                  <c:v>4.8865415039100002</c:v>
                </c:pt>
                <c:pt idx="245">
                  <c:v>4.8280913085900004</c:v>
                </c:pt>
                <c:pt idx="246">
                  <c:v>4.9136733398399999</c:v>
                </c:pt>
                <c:pt idx="247">
                  <c:v>5.07023925781</c:v>
                </c:pt>
                <c:pt idx="248">
                  <c:v>5.2475634765599999</c:v>
                </c:pt>
                <c:pt idx="249">
                  <c:v>5.2893505859400003</c:v>
                </c:pt>
                <c:pt idx="250">
                  <c:v>5.3326826171900006</c:v>
                </c:pt>
                <c:pt idx="251">
                  <c:v>5.3326826171900006</c:v>
                </c:pt>
                <c:pt idx="252">
                  <c:v>5.3274433593800001</c:v>
                </c:pt>
                <c:pt idx="253">
                  <c:v>5.24421386719</c:v>
                </c:pt>
                <c:pt idx="254">
                  <c:v>5.24421386719</c:v>
                </c:pt>
                <c:pt idx="255">
                  <c:v>5.1772402343800001</c:v>
                </c:pt>
                <c:pt idx="256">
                  <c:v>5.0723134765599998</c:v>
                </c:pt>
                <c:pt idx="257">
                  <c:v>5.0723134765599998</c:v>
                </c:pt>
                <c:pt idx="258">
                  <c:v>5.0416079101599998</c:v>
                </c:pt>
                <c:pt idx="259">
                  <c:v>4.9353090820300007</c:v>
                </c:pt>
                <c:pt idx="260">
                  <c:v>4.8814736328099997</c:v>
                </c:pt>
                <c:pt idx="261">
                  <c:v>4.8814736328099997</c:v>
                </c:pt>
                <c:pt idx="262">
                  <c:v>4.8049360351599999</c:v>
                </c:pt>
                <c:pt idx="263">
                  <c:v>4.8448808593800008</c:v>
                </c:pt>
                <c:pt idx="264">
                  <c:v>4.7840888671900004</c:v>
                </c:pt>
                <c:pt idx="265">
                  <c:v>4.7261464843800001</c:v>
                </c:pt>
                <c:pt idx="266">
                  <c:v>4.6784072265600001</c:v>
                </c:pt>
                <c:pt idx="267">
                  <c:v>4.6784072265600001</c:v>
                </c:pt>
                <c:pt idx="268">
                  <c:v>4.6219877929699997</c:v>
                </c:pt>
                <c:pt idx="269">
                  <c:v>4.6609921874999998</c:v>
                </c:pt>
                <c:pt idx="270">
                  <c:v>4.6278510742199996</c:v>
                </c:pt>
                <c:pt idx="271">
                  <c:v>4.6278510742199996</c:v>
                </c:pt>
                <c:pt idx="272">
                  <c:v>4.51800830078</c:v>
                </c:pt>
                <c:pt idx="273">
                  <c:v>4.6074672851600003</c:v>
                </c:pt>
                <c:pt idx="274">
                  <c:v>4.7292661132800005</c:v>
                </c:pt>
                <c:pt idx="275">
                  <c:v>4.63279345703</c:v>
                </c:pt>
                <c:pt idx="276">
                  <c:v>4.5757050781300004</c:v>
                </c:pt>
                <c:pt idx="277">
                  <c:v>4.6241137695300001</c:v>
                </c:pt>
                <c:pt idx="278">
                  <c:v>4.6241137695300001</c:v>
                </c:pt>
                <c:pt idx="279">
                  <c:v>4.6763559570300002</c:v>
                </c:pt>
                <c:pt idx="280">
                  <c:v>4.5795297851600001</c:v>
                </c:pt>
                <c:pt idx="281">
                  <c:v>4.5795297851600001</c:v>
                </c:pt>
                <c:pt idx="282">
                  <c:v>4.5001474609400001</c:v>
                </c:pt>
                <c:pt idx="283">
                  <c:v>4.5049038085899999</c:v>
                </c:pt>
                <c:pt idx="284">
                  <c:v>4.4985761718800008</c:v>
                </c:pt>
                <c:pt idx="285">
                  <c:v>4.5401669921900005</c:v>
                </c:pt>
                <c:pt idx="286">
                  <c:v>4.58184277344</c:v>
                </c:pt>
                <c:pt idx="287">
                  <c:v>4.5580332031300008</c:v>
                </c:pt>
                <c:pt idx="288">
                  <c:v>4.5580332031300008</c:v>
                </c:pt>
                <c:pt idx="289">
                  <c:v>4.5647016601599999</c:v>
                </c:pt>
                <c:pt idx="290">
                  <c:v>4.5465576171900004</c:v>
                </c:pt>
                <c:pt idx="291">
                  <c:v>4.5465576171900004</c:v>
                </c:pt>
                <c:pt idx="292">
                  <c:v>4.6585742187500001</c:v>
                </c:pt>
                <c:pt idx="293">
                  <c:v>4.5289404296900004</c:v>
                </c:pt>
                <c:pt idx="294">
                  <c:v>4.5289404296900004</c:v>
                </c:pt>
                <c:pt idx="295">
                  <c:v>4.5770673828100001</c:v>
                </c:pt>
                <c:pt idx="296">
                  <c:v>4.6289130859399998</c:v>
                </c:pt>
                <c:pt idx="297">
                  <c:v>4.6481669921900002</c:v>
                </c:pt>
                <c:pt idx="298">
                  <c:v>4.6481669921900002</c:v>
                </c:pt>
                <c:pt idx="299">
                  <c:v>4.66697412109</c:v>
                </c:pt>
                <c:pt idx="300">
                  <c:v>4.5903930664099999</c:v>
                </c:pt>
                <c:pt idx="301">
                  <c:v>4.6226098632800001</c:v>
                </c:pt>
                <c:pt idx="302">
                  <c:v>4.7400136718800008</c:v>
                </c:pt>
                <c:pt idx="303">
                  <c:v>4.7801083984400004</c:v>
                </c:pt>
                <c:pt idx="304">
                  <c:v>4.7801083984400004</c:v>
                </c:pt>
                <c:pt idx="305">
                  <c:v>4.7037875976599999</c:v>
                </c:pt>
                <c:pt idx="306">
                  <c:v>4.7488925781300004</c:v>
                </c:pt>
                <c:pt idx="307">
                  <c:v>4.8140166015599997</c:v>
                </c:pt>
                <c:pt idx="308">
                  <c:v>4.8140166015599997</c:v>
                </c:pt>
                <c:pt idx="309">
                  <c:v>4.9181909179699996</c:v>
                </c:pt>
                <c:pt idx="310">
                  <c:v>5.0646489257800003</c:v>
                </c:pt>
                <c:pt idx="311">
                  <c:v>5.0646489257800003</c:v>
                </c:pt>
                <c:pt idx="312">
                  <c:v>5.1029628906300006</c:v>
                </c:pt>
                <c:pt idx="313">
                  <c:v>5.1550927734399998</c:v>
                </c:pt>
                <c:pt idx="314">
                  <c:v>5.2773725585899998</c:v>
                </c:pt>
                <c:pt idx="315">
                  <c:v>5.2773725585899998</c:v>
                </c:pt>
                <c:pt idx="316">
                  <c:v>5.4083002929699999</c:v>
                </c:pt>
                <c:pt idx="317">
                  <c:v>5.55003027344</c:v>
                </c:pt>
                <c:pt idx="318">
                  <c:v>5.55003027344</c:v>
                </c:pt>
                <c:pt idx="319">
                  <c:v>5.7425917968800002</c:v>
                </c:pt>
                <c:pt idx="320">
                  <c:v>6.0687255859400002</c:v>
                </c:pt>
                <c:pt idx="321">
                  <c:v>6.0687255859400002</c:v>
                </c:pt>
                <c:pt idx="322">
                  <c:v>6.3635297851599999</c:v>
                </c:pt>
                <c:pt idx="323">
                  <c:v>6.9035927734399998</c:v>
                </c:pt>
                <c:pt idx="324">
                  <c:v>7.5562983398400005</c:v>
                </c:pt>
                <c:pt idx="325">
                  <c:v>7.5562983398400005</c:v>
                </c:pt>
                <c:pt idx="326">
                  <c:v>7.93943505859</c:v>
                </c:pt>
                <c:pt idx="327">
                  <c:v>8.0955009765600003</c:v>
                </c:pt>
                <c:pt idx="328">
                  <c:v>7.7670766601599999</c:v>
                </c:pt>
                <c:pt idx="329">
                  <c:v>7.4853623046900006</c:v>
                </c:pt>
                <c:pt idx="330">
                  <c:v>7.1102143554699992</c:v>
                </c:pt>
                <c:pt idx="331">
                  <c:v>7.1102143554699992</c:v>
                </c:pt>
                <c:pt idx="332">
                  <c:v>6.9321630859400001</c:v>
                </c:pt>
                <c:pt idx="333">
                  <c:v>6.8421000976599995</c:v>
                </c:pt>
                <c:pt idx="334">
                  <c:v>6.8421000976599995</c:v>
                </c:pt>
                <c:pt idx="335">
                  <c:v>6.7147802734400006</c:v>
                </c:pt>
                <c:pt idx="336">
                  <c:v>6.6426757812500004</c:v>
                </c:pt>
                <c:pt idx="337">
                  <c:v>6.51981494141</c:v>
                </c:pt>
                <c:pt idx="338">
                  <c:v>6.4786723632800003</c:v>
                </c:pt>
                <c:pt idx="339">
                  <c:v>6.4243647460900002</c:v>
                </c:pt>
                <c:pt idx="340">
                  <c:v>6.4462714843800004</c:v>
                </c:pt>
                <c:pt idx="341">
                  <c:v>6.4462714843800004</c:v>
                </c:pt>
                <c:pt idx="342">
                  <c:v>6.4271103515599997</c:v>
                </c:pt>
                <c:pt idx="343">
                  <c:v>6.3983549804699997</c:v>
                </c:pt>
                <c:pt idx="344">
                  <c:v>6.3983549804699997</c:v>
                </c:pt>
                <c:pt idx="345">
                  <c:v>6.4022182617199999</c:v>
                </c:pt>
                <c:pt idx="346">
                  <c:v>6.3846186523400004</c:v>
                </c:pt>
                <c:pt idx="347">
                  <c:v>6.3846186523400004</c:v>
                </c:pt>
                <c:pt idx="348">
                  <c:v>6.2346425781300008</c:v>
                </c:pt>
                <c:pt idx="349">
                  <c:v>6.1685688476599996</c:v>
                </c:pt>
                <c:pt idx="350">
                  <c:v>6.1696708984400006</c:v>
                </c:pt>
                <c:pt idx="351">
                  <c:v>6.1696708984400006</c:v>
                </c:pt>
                <c:pt idx="352">
                  <c:v>6.1557470703099995</c:v>
                </c:pt>
                <c:pt idx="353">
                  <c:v>6.0425488281300002</c:v>
                </c:pt>
                <c:pt idx="354">
                  <c:v>6.0425488281300002</c:v>
                </c:pt>
                <c:pt idx="355">
                  <c:v>6.09191015625</c:v>
                </c:pt>
                <c:pt idx="356">
                  <c:v>6.02313574219</c:v>
                </c:pt>
                <c:pt idx="357">
                  <c:v>6.02313574219</c:v>
                </c:pt>
                <c:pt idx="358">
                  <c:v>5.9246083984400002</c:v>
                </c:pt>
                <c:pt idx="359">
                  <c:v>5.8988569335900003</c:v>
                </c:pt>
                <c:pt idx="360">
                  <c:v>6.0003701171900001</c:v>
                </c:pt>
                <c:pt idx="361">
                  <c:v>6.0003701171900001</c:v>
                </c:pt>
                <c:pt idx="362">
                  <c:v>6.0428911132800005</c:v>
                </c:pt>
                <c:pt idx="363">
                  <c:v>6.0536821289100002</c:v>
                </c:pt>
                <c:pt idx="364">
                  <c:v>6.0451743164099998</c:v>
                </c:pt>
                <c:pt idx="365">
                  <c:v>5.9709233398400006</c:v>
                </c:pt>
                <c:pt idx="366">
                  <c:v>6.0146440429699997</c:v>
                </c:pt>
                <c:pt idx="367">
                  <c:v>6.0146440429699997</c:v>
                </c:pt>
                <c:pt idx="368">
                  <c:v>6.0542514648400001</c:v>
                </c:pt>
                <c:pt idx="369">
                  <c:v>5.9900834960900005</c:v>
                </c:pt>
                <c:pt idx="370">
                  <c:v>5.8691708984400002</c:v>
                </c:pt>
                <c:pt idx="371">
                  <c:v>5.8691708984400002</c:v>
                </c:pt>
                <c:pt idx="372">
                  <c:v>6.0059970703099994</c:v>
                </c:pt>
                <c:pt idx="373">
                  <c:v>5.9561357421899999</c:v>
                </c:pt>
                <c:pt idx="374">
                  <c:v>5.9561357421899999</c:v>
                </c:pt>
                <c:pt idx="375">
                  <c:v>5.95569580078</c:v>
                </c:pt>
                <c:pt idx="376">
                  <c:v>6.0187734375000002</c:v>
                </c:pt>
                <c:pt idx="377">
                  <c:v>6.0187734375000002</c:v>
                </c:pt>
                <c:pt idx="378">
                  <c:v>5.9874091796900002</c:v>
                </c:pt>
                <c:pt idx="379">
                  <c:v>5.9271279296900001</c:v>
                </c:pt>
                <c:pt idx="380">
                  <c:v>5.9319487304699994</c:v>
                </c:pt>
                <c:pt idx="381">
                  <c:v>5.97979296875</c:v>
                </c:pt>
                <c:pt idx="382">
                  <c:v>6.05027294922</c:v>
                </c:pt>
                <c:pt idx="383">
                  <c:v>6.0154594726599999</c:v>
                </c:pt>
                <c:pt idx="384">
                  <c:v>6.0154594726599999</c:v>
                </c:pt>
                <c:pt idx="385">
                  <c:v>5.9922343749999998</c:v>
                </c:pt>
                <c:pt idx="386">
                  <c:v>5.9736000976599994</c:v>
                </c:pt>
                <c:pt idx="387">
                  <c:v>6.1420610351600002</c:v>
                </c:pt>
                <c:pt idx="388">
                  <c:v>6.1420610351600002</c:v>
                </c:pt>
                <c:pt idx="389">
                  <c:v>6.1016933593800005</c:v>
                </c:pt>
                <c:pt idx="390">
                  <c:v>5.9902851562499997</c:v>
                </c:pt>
                <c:pt idx="391">
                  <c:v>5.9859838867199997</c:v>
                </c:pt>
                <c:pt idx="392">
                  <c:v>5.9080996093800007</c:v>
                </c:pt>
                <c:pt idx="393">
                  <c:v>5.9390566406300005</c:v>
                </c:pt>
                <c:pt idx="394">
                  <c:v>5.9390566406300005</c:v>
                </c:pt>
                <c:pt idx="395">
                  <c:v>5.9968559570300002</c:v>
                </c:pt>
                <c:pt idx="396">
                  <c:v>5.93620263672</c:v>
                </c:pt>
                <c:pt idx="397">
                  <c:v>5.9257128906300007</c:v>
                </c:pt>
                <c:pt idx="398">
                  <c:v>5.9257128906300007</c:v>
                </c:pt>
                <c:pt idx="399">
                  <c:v>6.0098945312499996</c:v>
                </c:pt>
                <c:pt idx="400">
                  <c:v>6.00441162109</c:v>
                </c:pt>
                <c:pt idx="401">
                  <c:v>5.9740234374999996</c:v>
                </c:pt>
                <c:pt idx="402">
                  <c:v>6.0199589843800005</c:v>
                </c:pt>
                <c:pt idx="403">
                  <c:v>6.0038447265599997</c:v>
                </c:pt>
                <c:pt idx="404">
                  <c:v>6.0038447265599997</c:v>
                </c:pt>
                <c:pt idx="405">
                  <c:v>5.8988378906300003</c:v>
                </c:pt>
                <c:pt idx="406">
                  <c:v>5.8456743164100002</c:v>
                </c:pt>
                <c:pt idx="407">
                  <c:v>5.9481601562500002</c:v>
                </c:pt>
                <c:pt idx="408">
                  <c:v>5.9481601562500002</c:v>
                </c:pt>
                <c:pt idx="409">
                  <c:v>5.9173125000000004</c:v>
                </c:pt>
                <c:pt idx="410">
                  <c:v>6.0450927734400004</c:v>
                </c:pt>
                <c:pt idx="411">
                  <c:v>6.0450927734400004</c:v>
                </c:pt>
                <c:pt idx="412">
                  <c:v>6.1091464843800001</c:v>
                </c:pt>
                <c:pt idx="413">
                  <c:v>6.1304042968800001</c:v>
                </c:pt>
                <c:pt idx="414">
                  <c:v>6.1304042968800001</c:v>
                </c:pt>
                <c:pt idx="415">
                  <c:v>6.0756782226599997</c:v>
                </c:pt>
                <c:pt idx="416">
                  <c:v>6.02246191406</c:v>
                </c:pt>
                <c:pt idx="417">
                  <c:v>5.9587451171900003</c:v>
                </c:pt>
                <c:pt idx="418">
                  <c:v>6.2150556640599994</c:v>
                </c:pt>
                <c:pt idx="419">
                  <c:v>7.8072934570300001</c:v>
                </c:pt>
                <c:pt idx="420">
                  <c:v>10.59011132813</c:v>
                </c:pt>
                <c:pt idx="421">
                  <c:v>10.59011132813</c:v>
                </c:pt>
                <c:pt idx="422">
                  <c:v>13.58899707031</c:v>
                </c:pt>
                <c:pt idx="423">
                  <c:v>16.675769531250001</c:v>
                </c:pt>
                <c:pt idx="424">
                  <c:v>18.88939257813</c:v>
                </c:pt>
                <c:pt idx="425">
                  <c:v>18.88939257813</c:v>
                </c:pt>
                <c:pt idx="426">
                  <c:v>21.816716796879998</c:v>
                </c:pt>
                <c:pt idx="427">
                  <c:v>21.816716796879998</c:v>
                </c:pt>
                <c:pt idx="428">
                  <c:v>23.057980468749999</c:v>
                </c:pt>
                <c:pt idx="429">
                  <c:v>23.893291015629998</c:v>
                </c:pt>
                <c:pt idx="430">
                  <c:v>24.321242187500001</c:v>
                </c:pt>
                <c:pt idx="431">
                  <c:v>24.321242187500001</c:v>
                </c:pt>
                <c:pt idx="432">
                  <c:v>24.628939453129998</c:v>
                </c:pt>
                <c:pt idx="433">
                  <c:v>24.796269531250001</c:v>
                </c:pt>
                <c:pt idx="434">
                  <c:v>24.796269531250001</c:v>
                </c:pt>
                <c:pt idx="435">
                  <c:v>24.641769531249999</c:v>
                </c:pt>
                <c:pt idx="436">
                  <c:v>24.689900390629997</c:v>
                </c:pt>
                <c:pt idx="437">
                  <c:v>24.453265625</c:v>
                </c:pt>
                <c:pt idx="438">
                  <c:v>24.691876953129999</c:v>
                </c:pt>
                <c:pt idx="439">
                  <c:v>24.724605468749999</c:v>
                </c:pt>
                <c:pt idx="440">
                  <c:v>24.751718749999998</c:v>
                </c:pt>
                <c:pt idx="441">
                  <c:v>24.751718749999998</c:v>
                </c:pt>
                <c:pt idx="442">
                  <c:v>24.82982226563</c:v>
                </c:pt>
                <c:pt idx="443">
                  <c:v>24.858365234379999</c:v>
                </c:pt>
                <c:pt idx="444">
                  <c:v>24.858365234379999</c:v>
                </c:pt>
                <c:pt idx="445">
                  <c:v>24.701712890629999</c:v>
                </c:pt>
                <c:pt idx="446">
                  <c:v>24.688791015629999</c:v>
                </c:pt>
                <c:pt idx="447">
                  <c:v>24.688791015629999</c:v>
                </c:pt>
                <c:pt idx="448">
                  <c:v>24.475894531249999</c:v>
                </c:pt>
                <c:pt idx="449">
                  <c:v>24.676580078129998</c:v>
                </c:pt>
                <c:pt idx="450">
                  <c:v>24.676580078129998</c:v>
                </c:pt>
                <c:pt idx="451">
                  <c:v>24.631542968750001</c:v>
                </c:pt>
                <c:pt idx="452">
                  <c:v>24.753843750000001</c:v>
                </c:pt>
                <c:pt idx="453">
                  <c:v>24.61528515625</c:v>
                </c:pt>
                <c:pt idx="454">
                  <c:v>24.700355468750001</c:v>
                </c:pt>
                <c:pt idx="455">
                  <c:v>24.749976562499999</c:v>
                </c:pt>
                <c:pt idx="456">
                  <c:v>24.870503906250001</c:v>
                </c:pt>
                <c:pt idx="457">
                  <c:v>24.870503906250001</c:v>
                </c:pt>
                <c:pt idx="458">
                  <c:v>24.752234375</c:v>
                </c:pt>
                <c:pt idx="459">
                  <c:v>24.987400390629997</c:v>
                </c:pt>
                <c:pt idx="460">
                  <c:v>24.987400390629997</c:v>
                </c:pt>
                <c:pt idx="461">
                  <c:v>24.873109374999999</c:v>
                </c:pt>
                <c:pt idx="462">
                  <c:v>24.888019531249999</c:v>
                </c:pt>
                <c:pt idx="463">
                  <c:v>25.200570312499998</c:v>
                </c:pt>
                <c:pt idx="464">
                  <c:v>25.027775390629998</c:v>
                </c:pt>
                <c:pt idx="465">
                  <c:v>25.06605859375</c:v>
                </c:pt>
                <c:pt idx="466">
                  <c:v>25.06605859375</c:v>
                </c:pt>
                <c:pt idx="467">
                  <c:v>24.840244140629999</c:v>
                </c:pt>
                <c:pt idx="468">
                  <c:v>24.797330078129999</c:v>
                </c:pt>
                <c:pt idx="469">
                  <c:v>24.904255859379997</c:v>
                </c:pt>
                <c:pt idx="470">
                  <c:v>24.904255859379997</c:v>
                </c:pt>
                <c:pt idx="471">
                  <c:v>25.134878906250002</c:v>
                </c:pt>
                <c:pt idx="472">
                  <c:v>25.134878906250002</c:v>
                </c:pt>
                <c:pt idx="473">
                  <c:v>24.988748046879998</c:v>
                </c:pt>
                <c:pt idx="474">
                  <c:v>25.019130859379999</c:v>
                </c:pt>
                <c:pt idx="475">
                  <c:v>24.917136718750001</c:v>
                </c:pt>
                <c:pt idx="476">
                  <c:v>24.917136718750001</c:v>
                </c:pt>
                <c:pt idx="477">
                  <c:v>24.969900390629999</c:v>
                </c:pt>
                <c:pt idx="478">
                  <c:v>24.783896484379998</c:v>
                </c:pt>
                <c:pt idx="479">
                  <c:v>25.019906249999998</c:v>
                </c:pt>
                <c:pt idx="480">
                  <c:v>24.878677734379998</c:v>
                </c:pt>
                <c:pt idx="481">
                  <c:v>24.9805546875</c:v>
                </c:pt>
                <c:pt idx="482">
                  <c:v>24.9805546875</c:v>
                </c:pt>
                <c:pt idx="483">
                  <c:v>24.915736328129999</c:v>
                </c:pt>
                <c:pt idx="484">
                  <c:v>24.975560546879997</c:v>
                </c:pt>
                <c:pt idx="485">
                  <c:v>24.996080078129999</c:v>
                </c:pt>
                <c:pt idx="486">
                  <c:v>24.996080078129999</c:v>
                </c:pt>
                <c:pt idx="487">
                  <c:v>24.92400390625</c:v>
                </c:pt>
                <c:pt idx="488">
                  <c:v>25.380408203129999</c:v>
                </c:pt>
                <c:pt idx="489">
                  <c:v>25.115167968750001</c:v>
                </c:pt>
                <c:pt idx="490">
                  <c:v>25.237490234379997</c:v>
                </c:pt>
                <c:pt idx="491">
                  <c:v>25.249421874999999</c:v>
                </c:pt>
                <c:pt idx="492">
                  <c:v>25.122554687499999</c:v>
                </c:pt>
                <c:pt idx="493">
                  <c:v>25.122554687499999</c:v>
                </c:pt>
                <c:pt idx="494">
                  <c:v>25.09534179688</c:v>
                </c:pt>
                <c:pt idx="495">
                  <c:v>24.966050781250001</c:v>
                </c:pt>
                <c:pt idx="496">
                  <c:v>24.966050781250001</c:v>
                </c:pt>
                <c:pt idx="497">
                  <c:v>25.167878906249999</c:v>
                </c:pt>
                <c:pt idx="498">
                  <c:v>25.41200390625</c:v>
                </c:pt>
                <c:pt idx="499">
                  <c:v>25.41200390625</c:v>
                </c:pt>
                <c:pt idx="500">
                  <c:v>25.454996093750001</c:v>
                </c:pt>
                <c:pt idx="501">
                  <c:v>25.36376953125</c:v>
                </c:pt>
                <c:pt idx="502">
                  <c:v>25.36376953125</c:v>
                </c:pt>
                <c:pt idx="503">
                  <c:v>25.363125</c:v>
                </c:pt>
                <c:pt idx="504">
                  <c:v>25.145585937500002</c:v>
                </c:pt>
                <c:pt idx="505">
                  <c:v>24.889566406250001</c:v>
                </c:pt>
                <c:pt idx="506">
                  <c:v>24.889566406250001</c:v>
                </c:pt>
                <c:pt idx="507">
                  <c:v>24.816521484379997</c:v>
                </c:pt>
                <c:pt idx="508">
                  <c:v>24.902503906250001</c:v>
                </c:pt>
                <c:pt idx="509">
                  <c:v>24.902503906250001</c:v>
                </c:pt>
                <c:pt idx="510">
                  <c:v>24.658957031250001</c:v>
                </c:pt>
                <c:pt idx="511">
                  <c:v>24.8113828125</c:v>
                </c:pt>
                <c:pt idx="512">
                  <c:v>25.00171679688</c:v>
                </c:pt>
                <c:pt idx="513">
                  <c:v>25.00171679688</c:v>
                </c:pt>
                <c:pt idx="514">
                  <c:v>25.272732421879997</c:v>
                </c:pt>
                <c:pt idx="515">
                  <c:v>25.212890625</c:v>
                </c:pt>
                <c:pt idx="516">
                  <c:v>25.335109374999998</c:v>
                </c:pt>
                <c:pt idx="517">
                  <c:v>25.51266015625</c:v>
                </c:pt>
                <c:pt idx="518">
                  <c:v>25.378003906250001</c:v>
                </c:pt>
                <c:pt idx="519">
                  <c:v>25.378003906250001</c:v>
                </c:pt>
                <c:pt idx="520">
                  <c:v>25.428896484379997</c:v>
                </c:pt>
                <c:pt idx="521">
                  <c:v>25.246802734379997</c:v>
                </c:pt>
                <c:pt idx="522">
                  <c:v>25.320003906250001</c:v>
                </c:pt>
                <c:pt idx="523">
                  <c:v>25.320003906250001</c:v>
                </c:pt>
                <c:pt idx="524">
                  <c:v>25.27138476563</c:v>
                </c:pt>
                <c:pt idx="525">
                  <c:v>25.468654296879997</c:v>
                </c:pt>
                <c:pt idx="526">
                  <c:v>25.323558593750001</c:v>
                </c:pt>
                <c:pt idx="527">
                  <c:v>25.218087890629999</c:v>
                </c:pt>
                <c:pt idx="528">
                  <c:v>25.267783203129998</c:v>
                </c:pt>
                <c:pt idx="529">
                  <c:v>25.267783203129998</c:v>
                </c:pt>
                <c:pt idx="530">
                  <c:v>25.207527343750002</c:v>
                </c:pt>
                <c:pt idx="531">
                  <c:v>25.24536328125</c:v>
                </c:pt>
                <c:pt idx="532">
                  <c:v>25.049480468750001</c:v>
                </c:pt>
                <c:pt idx="533">
                  <c:v>25.049480468750001</c:v>
                </c:pt>
                <c:pt idx="534">
                  <c:v>24.97952734375</c:v>
                </c:pt>
                <c:pt idx="535">
                  <c:v>24.97952734375</c:v>
                </c:pt>
                <c:pt idx="536">
                  <c:v>25.251724609379998</c:v>
                </c:pt>
                <c:pt idx="537">
                  <c:v>24.938820312499999</c:v>
                </c:pt>
                <c:pt idx="538">
                  <c:v>24.792187500000001</c:v>
                </c:pt>
                <c:pt idx="539">
                  <c:v>24.792187500000001</c:v>
                </c:pt>
                <c:pt idx="540">
                  <c:v>25.031175781249999</c:v>
                </c:pt>
                <c:pt idx="541">
                  <c:v>25.249765624999998</c:v>
                </c:pt>
                <c:pt idx="542">
                  <c:v>25.391710937500001</c:v>
                </c:pt>
                <c:pt idx="543">
                  <c:v>25.2890078125</c:v>
                </c:pt>
                <c:pt idx="544">
                  <c:v>25.35759765625</c:v>
                </c:pt>
                <c:pt idx="545">
                  <c:v>25.35759765625</c:v>
                </c:pt>
                <c:pt idx="546">
                  <c:v>25.049285156250001</c:v>
                </c:pt>
                <c:pt idx="547">
                  <c:v>25.212757812500001</c:v>
                </c:pt>
                <c:pt idx="548">
                  <c:v>25.338027343749999</c:v>
                </c:pt>
                <c:pt idx="549">
                  <c:v>25.338027343749999</c:v>
                </c:pt>
                <c:pt idx="550">
                  <c:v>25.547623046879998</c:v>
                </c:pt>
                <c:pt idx="551">
                  <c:v>25.423300781249999</c:v>
                </c:pt>
                <c:pt idx="552">
                  <c:v>25.28609765625</c:v>
                </c:pt>
                <c:pt idx="553">
                  <c:v>25.277544921879997</c:v>
                </c:pt>
                <c:pt idx="554">
                  <c:v>25.269574218750002</c:v>
                </c:pt>
                <c:pt idx="555">
                  <c:v>25.269574218750002</c:v>
                </c:pt>
                <c:pt idx="556">
                  <c:v>24.96865039063</c:v>
                </c:pt>
                <c:pt idx="557">
                  <c:v>25.155265624999998</c:v>
                </c:pt>
                <c:pt idx="558">
                  <c:v>24.734277343750001</c:v>
                </c:pt>
                <c:pt idx="559">
                  <c:v>24.734277343750001</c:v>
                </c:pt>
                <c:pt idx="560">
                  <c:v>24.66804492188</c:v>
                </c:pt>
                <c:pt idx="561">
                  <c:v>25.068638671879999</c:v>
                </c:pt>
                <c:pt idx="562">
                  <c:v>25.068638671879999</c:v>
                </c:pt>
                <c:pt idx="563">
                  <c:v>25.097824218749999</c:v>
                </c:pt>
                <c:pt idx="564">
                  <c:v>24.948099609379998</c:v>
                </c:pt>
                <c:pt idx="565">
                  <c:v>24.948099609379998</c:v>
                </c:pt>
                <c:pt idx="566">
                  <c:v>25.28473828125</c:v>
                </c:pt>
                <c:pt idx="567">
                  <c:v>25.155503906250001</c:v>
                </c:pt>
                <c:pt idx="568">
                  <c:v>25.243908203129998</c:v>
                </c:pt>
                <c:pt idx="569">
                  <c:v>24.96744726563</c:v>
                </c:pt>
                <c:pt idx="570">
                  <c:v>24.74551953125</c:v>
                </c:pt>
                <c:pt idx="571">
                  <c:v>24.74551953125</c:v>
                </c:pt>
                <c:pt idx="572">
                  <c:v>24.907132812499999</c:v>
                </c:pt>
                <c:pt idx="573">
                  <c:v>25.332511718749998</c:v>
                </c:pt>
                <c:pt idx="574">
                  <c:v>25.232191406249999</c:v>
                </c:pt>
                <c:pt idx="575">
                  <c:v>25.232191406249999</c:v>
                </c:pt>
                <c:pt idx="576">
                  <c:v>25.056548828129998</c:v>
                </c:pt>
                <c:pt idx="577">
                  <c:v>25.06337109375</c:v>
                </c:pt>
                <c:pt idx="578">
                  <c:v>24.96823242188</c:v>
                </c:pt>
                <c:pt idx="579">
                  <c:v>25.055708984379997</c:v>
                </c:pt>
                <c:pt idx="580">
                  <c:v>24.984343750000001</c:v>
                </c:pt>
                <c:pt idx="581">
                  <c:v>24.984343750000001</c:v>
                </c:pt>
                <c:pt idx="582">
                  <c:v>25.04052734375</c:v>
                </c:pt>
                <c:pt idx="583">
                  <c:v>24.757603515629999</c:v>
                </c:pt>
                <c:pt idx="584">
                  <c:v>24.743005859379998</c:v>
                </c:pt>
                <c:pt idx="585">
                  <c:v>24.743005859379998</c:v>
                </c:pt>
                <c:pt idx="586">
                  <c:v>24.979181640629999</c:v>
                </c:pt>
                <c:pt idx="587">
                  <c:v>25.12332421875</c:v>
                </c:pt>
                <c:pt idx="588">
                  <c:v>25.12332421875</c:v>
                </c:pt>
                <c:pt idx="589">
                  <c:v>24.702347656250002</c:v>
                </c:pt>
                <c:pt idx="590">
                  <c:v>24.899878906249999</c:v>
                </c:pt>
                <c:pt idx="591">
                  <c:v>24.899878906249999</c:v>
                </c:pt>
                <c:pt idx="592">
                  <c:v>24.898808593750001</c:v>
                </c:pt>
                <c:pt idx="593">
                  <c:v>24.997269531250002</c:v>
                </c:pt>
                <c:pt idx="594">
                  <c:v>25.17063671875</c:v>
                </c:pt>
                <c:pt idx="595">
                  <c:v>25.383425781250001</c:v>
                </c:pt>
                <c:pt idx="596">
                  <c:v>25.25699804688</c:v>
                </c:pt>
                <c:pt idx="597">
                  <c:v>25.043749999999999</c:v>
                </c:pt>
                <c:pt idx="598">
                  <c:v>25.043749999999999</c:v>
                </c:pt>
                <c:pt idx="599">
                  <c:v>24.975150390629999</c:v>
                </c:pt>
                <c:pt idx="600">
                  <c:v>25.007542968749998</c:v>
                </c:pt>
                <c:pt idx="601">
                  <c:v>25.007542968749998</c:v>
                </c:pt>
                <c:pt idx="602">
                  <c:v>25.08833398438</c:v>
                </c:pt>
                <c:pt idx="603">
                  <c:v>24.710316406250001</c:v>
                </c:pt>
                <c:pt idx="604">
                  <c:v>24.710316406250001</c:v>
                </c:pt>
                <c:pt idx="605">
                  <c:v>25.001648437499998</c:v>
                </c:pt>
                <c:pt idx="606">
                  <c:v>25.123433593750001</c:v>
                </c:pt>
                <c:pt idx="607">
                  <c:v>25.123433593750001</c:v>
                </c:pt>
                <c:pt idx="608">
                  <c:v>25.380767578129998</c:v>
                </c:pt>
                <c:pt idx="609">
                  <c:v>25.040798828129997</c:v>
                </c:pt>
                <c:pt idx="610">
                  <c:v>24.99084960938</c:v>
                </c:pt>
                <c:pt idx="611">
                  <c:v>24.99084960938</c:v>
                </c:pt>
                <c:pt idx="612">
                  <c:v>25.11220507813</c:v>
                </c:pt>
                <c:pt idx="613">
                  <c:v>25.11220507813</c:v>
                </c:pt>
                <c:pt idx="614">
                  <c:v>24.811097656249999</c:v>
                </c:pt>
                <c:pt idx="615">
                  <c:v>24.816410156250001</c:v>
                </c:pt>
                <c:pt idx="616">
                  <c:v>24.71254296875</c:v>
                </c:pt>
                <c:pt idx="617">
                  <c:v>24.71254296875</c:v>
                </c:pt>
                <c:pt idx="618">
                  <c:v>24.944187500000002</c:v>
                </c:pt>
                <c:pt idx="619">
                  <c:v>25.089998046879998</c:v>
                </c:pt>
                <c:pt idx="620">
                  <c:v>24.799826171879999</c:v>
                </c:pt>
                <c:pt idx="621">
                  <c:v>24.825677734379997</c:v>
                </c:pt>
                <c:pt idx="622">
                  <c:v>24.70597460938</c:v>
                </c:pt>
                <c:pt idx="623">
                  <c:v>24.70597460938</c:v>
                </c:pt>
                <c:pt idx="624">
                  <c:v>24.83002734375</c:v>
                </c:pt>
                <c:pt idx="625">
                  <c:v>24.891855468749998</c:v>
                </c:pt>
                <c:pt idx="626">
                  <c:v>25.004630859379997</c:v>
                </c:pt>
                <c:pt idx="627">
                  <c:v>25.004630859379997</c:v>
                </c:pt>
                <c:pt idx="628">
                  <c:v>24.950173828129998</c:v>
                </c:pt>
                <c:pt idx="629">
                  <c:v>25.036267578129998</c:v>
                </c:pt>
                <c:pt idx="630">
                  <c:v>24.914625000000001</c:v>
                </c:pt>
                <c:pt idx="631">
                  <c:v>24.939152343749999</c:v>
                </c:pt>
                <c:pt idx="632">
                  <c:v>24.894761718750001</c:v>
                </c:pt>
                <c:pt idx="633">
                  <c:v>24.894761718750001</c:v>
                </c:pt>
                <c:pt idx="634">
                  <c:v>25.033863281249999</c:v>
                </c:pt>
                <c:pt idx="635">
                  <c:v>24.955683593749999</c:v>
                </c:pt>
                <c:pt idx="636">
                  <c:v>24.955683593749999</c:v>
                </c:pt>
                <c:pt idx="637">
                  <c:v>24.802812500000002</c:v>
                </c:pt>
                <c:pt idx="638">
                  <c:v>24.897152343750001</c:v>
                </c:pt>
                <c:pt idx="639">
                  <c:v>24.897152343750001</c:v>
                </c:pt>
                <c:pt idx="640">
                  <c:v>24.851513671879999</c:v>
                </c:pt>
                <c:pt idx="641">
                  <c:v>24.87587109375</c:v>
                </c:pt>
                <c:pt idx="642">
                  <c:v>24.895023437500001</c:v>
                </c:pt>
                <c:pt idx="643">
                  <c:v>24.895023437500001</c:v>
                </c:pt>
                <c:pt idx="644">
                  <c:v>25.14139648438</c:v>
                </c:pt>
                <c:pt idx="645">
                  <c:v>25.16609179688</c:v>
                </c:pt>
                <c:pt idx="646">
                  <c:v>25.16609179688</c:v>
                </c:pt>
                <c:pt idx="647">
                  <c:v>24.89875</c:v>
                </c:pt>
                <c:pt idx="648">
                  <c:v>24.89875</c:v>
                </c:pt>
                <c:pt idx="649">
                  <c:v>25.014255859379997</c:v>
                </c:pt>
                <c:pt idx="650">
                  <c:v>24.953037109379999</c:v>
                </c:pt>
                <c:pt idx="651">
                  <c:v>24.953037109379999</c:v>
                </c:pt>
                <c:pt idx="652">
                  <c:v>24.735121093749999</c:v>
                </c:pt>
                <c:pt idx="653">
                  <c:v>24.53285546875</c:v>
                </c:pt>
                <c:pt idx="654">
                  <c:v>24.53285546875</c:v>
                </c:pt>
                <c:pt idx="655">
                  <c:v>25.12886132813</c:v>
                </c:pt>
                <c:pt idx="656">
                  <c:v>25.12886132813</c:v>
                </c:pt>
                <c:pt idx="657">
                  <c:v>24.918509765629999</c:v>
                </c:pt>
                <c:pt idx="658">
                  <c:v>24.852796874999999</c:v>
                </c:pt>
                <c:pt idx="659">
                  <c:v>24.897839843749999</c:v>
                </c:pt>
                <c:pt idx="660">
                  <c:v>24.897839843749999</c:v>
                </c:pt>
                <c:pt idx="661">
                  <c:v>25.08433203125</c:v>
                </c:pt>
                <c:pt idx="662">
                  <c:v>24.9163828125</c:v>
                </c:pt>
                <c:pt idx="663">
                  <c:v>24.9163828125</c:v>
                </c:pt>
                <c:pt idx="664">
                  <c:v>24.987281249999999</c:v>
                </c:pt>
                <c:pt idx="665">
                  <c:v>25.023730468749999</c:v>
                </c:pt>
                <c:pt idx="666">
                  <c:v>25.023730468749999</c:v>
                </c:pt>
                <c:pt idx="667">
                  <c:v>24.786109374999999</c:v>
                </c:pt>
                <c:pt idx="668">
                  <c:v>24.926996093749999</c:v>
                </c:pt>
                <c:pt idx="669">
                  <c:v>25.009935546879998</c:v>
                </c:pt>
                <c:pt idx="670">
                  <c:v>25.009935546879998</c:v>
                </c:pt>
                <c:pt idx="671">
                  <c:v>25.207425781249999</c:v>
                </c:pt>
                <c:pt idx="672">
                  <c:v>25.324916015629999</c:v>
                </c:pt>
                <c:pt idx="673">
                  <c:v>25.320140625000001</c:v>
                </c:pt>
                <c:pt idx="674">
                  <c:v>25.360923828129998</c:v>
                </c:pt>
                <c:pt idx="675">
                  <c:v>25.401296875</c:v>
                </c:pt>
                <c:pt idx="676">
                  <c:v>25.401296875</c:v>
                </c:pt>
                <c:pt idx="677">
                  <c:v>24.970833984379997</c:v>
                </c:pt>
                <c:pt idx="678">
                  <c:v>24.81984960938</c:v>
                </c:pt>
                <c:pt idx="679">
                  <c:v>24.81984960938</c:v>
                </c:pt>
                <c:pt idx="680">
                  <c:v>25.185535156250001</c:v>
                </c:pt>
                <c:pt idx="681">
                  <c:v>25.273277343749999</c:v>
                </c:pt>
                <c:pt idx="682">
                  <c:v>25.01567578125</c:v>
                </c:pt>
                <c:pt idx="683">
                  <c:v>25.01567578125</c:v>
                </c:pt>
                <c:pt idx="684">
                  <c:v>25.148806640629999</c:v>
                </c:pt>
                <c:pt idx="685">
                  <c:v>25.084582031250001</c:v>
                </c:pt>
                <c:pt idx="686">
                  <c:v>25.084582031250001</c:v>
                </c:pt>
                <c:pt idx="687">
                  <c:v>25.119894531250001</c:v>
                </c:pt>
                <c:pt idx="688">
                  <c:v>25.109236328129999</c:v>
                </c:pt>
                <c:pt idx="689">
                  <c:v>25.109236328129999</c:v>
                </c:pt>
                <c:pt idx="690">
                  <c:v>25.432253906250001</c:v>
                </c:pt>
                <c:pt idx="691">
                  <c:v>25.24825390625</c:v>
                </c:pt>
                <c:pt idx="692">
                  <c:v>25.128687500000002</c:v>
                </c:pt>
                <c:pt idx="693">
                  <c:v>25.09966015625</c:v>
                </c:pt>
                <c:pt idx="694">
                  <c:v>25.06600976563</c:v>
                </c:pt>
                <c:pt idx="695">
                  <c:v>24.969269531249999</c:v>
                </c:pt>
                <c:pt idx="696">
                  <c:v>24.969269531249999</c:v>
                </c:pt>
                <c:pt idx="697">
                  <c:v>24.937249999999999</c:v>
                </c:pt>
                <c:pt idx="698">
                  <c:v>25.219328125000001</c:v>
                </c:pt>
                <c:pt idx="699">
                  <c:v>25.219328125000001</c:v>
                </c:pt>
                <c:pt idx="700">
                  <c:v>25.408712890629999</c:v>
                </c:pt>
                <c:pt idx="701">
                  <c:v>25.54503320313</c:v>
                </c:pt>
                <c:pt idx="702">
                  <c:v>25.185910156249999</c:v>
                </c:pt>
                <c:pt idx="703">
                  <c:v>25.183072265629999</c:v>
                </c:pt>
                <c:pt idx="704">
                  <c:v>25.054126953129998</c:v>
                </c:pt>
                <c:pt idx="705">
                  <c:v>25.248234374999999</c:v>
                </c:pt>
                <c:pt idx="706">
                  <c:v>25.248234374999999</c:v>
                </c:pt>
                <c:pt idx="707">
                  <c:v>25.081519531249999</c:v>
                </c:pt>
                <c:pt idx="708">
                  <c:v>25.044167968749999</c:v>
                </c:pt>
                <c:pt idx="709">
                  <c:v>25.044167968749999</c:v>
                </c:pt>
                <c:pt idx="710">
                  <c:v>24.81178515625</c:v>
                </c:pt>
                <c:pt idx="711">
                  <c:v>25.138902343750001</c:v>
                </c:pt>
                <c:pt idx="712">
                  <c:v>25.138902343750001</c:v>
                </c:pt>
                <c:pt idx="713">
                  <c:v>25.309587890629999</c:v>
                </c:pt>
                <c:pt idx="714">
                  <c:v>25.017599609379999</c:v>
                </c:pt>
                <c:pt idx="715">
                  <c:v>25.017599609379999</c:v>
                </c:pt>
                <c:pt idx="716">
                  <c:v>24.986166015629998</c:v>
                </c:pt>
                <c:pt idx="717">
                  <c:v>25.031703125</c:v>
                </c:pt>
                <c:pt idx="718">
                  <c:v>25.435507812499999</c:v>
                </c:pt>
                <c:pt idx="719">
                  <c:v>25.435507812499999</c:v>
                </c:pt>
                <c:pt idx="720">
                  <c:v>25.13438867188</c:v>
                </c:pt>
                <c:pt idx="721">
                  <c:v>25.158564453129998</c:v>
                </c:pt>
                <c:pt idx="722">
                  <c:v>25.158564453129998</c:v>
                </c:pt>
                <c:pt idx="723">
                  <c:v>25.081865234379997</c:v>
                </c:pt>
                <c:pt idx="724">
                  <c:v>25.055003906250001</c:v>
                </c:pt>
                <c:pt idx="725">
                  <c:v>25.055003906250001</c:v>
                </c:pt>
                <c:pt idx="726">
                  <c:v>24.998804687500002</c:v>
                </c:pt>
                <c:pt idx="727">
                  <c:v>25.203857421879999</c:v>
                </c:pt>
                <c:pt idx="728">
                  <c:v>25.11324609375</c:v>
                </c:pt>
                <c:pt idx="729">
                  <c:v>25.19060546875</c:v>
                </c:pt>
                <c:pt idx="730">
                  <c:v>25.146994140629999</c:v>
                </c:pt>
                <c:pt idx="731">
                  <c:v>25.146994140629999</c:v>
                </c:pt>
                <c:pt idx="732">
                  <c:v>25.314642578129998</c:v>
                </c:pt>
                <c:pt idx="733">
                  <c:v>25.314486328129998</c:v>
                </c:pt>
                <c:pt idx="734">
                  <c:v>25.377740234379999</c:v>
                </c:pt>
                <c:pt idx="735">
                  <c:v>25.377740234379999</c:v>
                </c:pt>
                <c:pt idx="736">
                  <c:v>25.097124999999998</c:v>
                </c:pt>
                <c:pt idx="737">
                  <c:v>25.203250000000001</c:v>
                </c:pt>
                <c:pt idx="738">
                  <c:v>25.079019531250001</c:v>
                </c:pt>
                <c:pt idx="739">
                  <c:v>25.137371093750001</c:v>
                </c:pt>
                <c:pt idx="740">
                  <c:v>25.13804882813</c:v>
                </c:pt>
                <c:pt idx="741">
                  <c:v>25.13804882813</c:v>
                </c:pt>
                <c:pt idx="742">
                  <c:v>25.280374999999999</c:v>
                </c:pt>
                <c:pt idx="743">
                  <c:v>25.023183593750002</c:v>
                </c:pt>
                <c:pt idx="744">
                  <c:v>25.127812500000001</c:v>
                </c:pt>
                <c:pt idx="745">
                  <c:v>25.127812500000001</c:v>
                </c:pt>
                <c:pt idx="746">
                  <c:v>25.23102734375</c:v>
                </c:pt>
                <c:pt idx="747">
                  <c:v>25.049347656249999</c:v>
                </c:pt>
                <c:pt idx="748">
                  <c:v>25.049347656249999</c:v>
                </c:pt>
                <c:pt idx="749">
                  <c:v>25.059957031250001</c:v>
                </c:pt>
                <c:pt idx="750">
                  <c:v>25.091667968749999</c:v>
                </c:pt>
                <c:pt idx="751">
                  <c:v>25.091667968749999</c:v>
                </c:pt>
                <c:pt idx="752">
                  <c:v>25.296464843750002</c:v>
                </c:pt>
                <c:pt idx="753">
                  <c:v>25.185921874999998</c:v>
                </c:pt>
                <c:pt idx="754">
                  <c:v>25.07968164063</c:v>
                </c:pt>
                <c:pt idx="755">
                  <c:v>25.07968164063</c:v>
                </c:pt>
                <c:pt idx="756">
                  <c:v>25.2727421875</c:v>
                </c:pt>
                <c:pt idx="757">
                  <c:v>25.2727421875</c:v>
                </c:pt>
                <c:pt idx="758">
                  <c:v>25.06465039063</c:v>
                </c:pt>
                <c:pt idx="759">
                  <c:v>25.209460937500001</c:v>
                </c:pt>
                <c:pt idx="760">
                  <c:v>25.541166015629997</c:v>
                </c:pt>
                <c:pt idx="761">
                  <c:v>25.541166015629997</c:v>
                </c:pt>
                <c:pt idx="762">
                  <c:v>25.463146484379998</c:v>
                </c:pt>
                <c:pt idx="763">
                  <c:v>25.156701171879998</c:v>
                </c:pt>
                <c:pt idx="764">
                  <c:v>24.910824218750001</c:v>
                </c:pt>
                <c:pt idx="765">
                  <c:v>24.910824218750001</c:v>
                </c:pt>
                <c:pt idx="766">
                  <c:v>25.239796875</c:v>
                </c:pt>
                <c:pt idx="767">
                  <c:v>25.239796875</c:v>
                </c:pt>
                <c:pt idx="768">
                  <c:v>24.979611328129998</c:v>
                </c:pt>
                <c:pt idx="769">
                  <c:v>24.81802734375</c:v>
                </c:pt>
                <c:pt idx="770">
                  <c:v>25.155886718750001</c:v>
                </c:pt>
                <c:pt idx="771">
                  <c:v>25.155886718750001</c:v>
                </c:pt>
                <c:pt idx="772">
                  <c:v>25.222185546879999</c:v>
                </c:pt>
                <c:pt idx="773">
                  <c:v>25.169617187499998</c:v>
                </c:pt>
                <c:pt idx="774">
                  <c:v>25.020798828129998</c:v>
                </c:pt>
                <c:pt idx="775">
                  <c:v>25.020798828129998</c:v>
                </c:pt>
                <c:pt idx="776">
                  <c:v>25.258921874999999</c:v>
                </c:pt>
                <c:pt idx="777">
                  <c:v>25.288843750000002</c:v>
                </c:pt>
                <c:pt idx="778">
                  <c:v>25.288843750000002</c:v>
                </c:pt>
                <c:pt idx="779">
                  <c:v>25.133380859379997</c:v>
                </c:pt>
                <c:pt idx="780">
                  <c:v>25.103105468750002</c:v>
                </c:pt>
                <c:pt idx="781">
                  <c:v>25.103105468750002</c:v>
                </c:pt>
                <c:pt idx="782">
                  <c:v>24.817515624999999</c:v>
                </c:pt>
                <c:pt idx="783">
                  <c:v>24.979433593749999</c:v>
                </c:pt>
                <c:pt idx="784">
                  <c:v>24.920640625000001</c:v>
                </c:pt>
                <c:pt idx="785">
                  <c:v>24.88726757813</c:v>
                </c:pt>
                <c:pt idx="786">
                  <c:v>24.842630859379998</c:v>
                </c:pt>
                <c:pt idx="787">
                  <c:v>24.842630859379998</c:v>
                </c:pt>
                <c:pt idx="788">
                  <c:v>25.15569726563</c:v>
                </c:pt>
                <c:pt idx="789">
                  <c:v>25.418972656249998</c:v>
                </c:pt>
                <c:pt idx="790">
                  <c:v>25.31094921875</c:v>
                </c:pt>
                <c:pt idx="791">
                  <c:v>25.31094921875</c:v>
                </c:pt>
                <c:pt idx="792">
                  <c:v>25.264132812500002</c:v>
                </c:pt>
                <c:pt idx="793">
                  <c:v>25.468744140629997</c:v>
                </c:pt>
                <c:pt idx="794">
                  <c:v>25.468744140629997</c:v>
                </c:pt>
                <c:pt idx="795">
                  <c:v>25.225925781250002</c:v>
                </c:pt>
                <c:pt idx="796">
                  <c:v>25.26986328125</c:v>
                </c:pt>
                <c:pt idx="797">
                  <c:v>25.26986328125</c:v>
                </c:pt>
                <c:pt idx="798">
                  <c:v>25.2655703125</c:v>
                </c:pt>
                <c:pt idx="799">
                  <c:v>25.46066015625</c:v>
                </c:pt>
                <c:pt idx="800">
                  <c:v>25.07316210938</c:v>
                </c:pt>
                <c:pt idx="801">
                  <c:v>25.07316210938</c:v>
                </c:pt>
                <c:pt idx="802">
                  <c:v>25.15548046875</c:v>
                </c:pt>
                <c:pt idx="803">
                  <c:v>24.919779296879998</c:v>
                </c:pt>
                <c:pt idx="804">
                  <c:v>24.919779296879998</c:v>
                </c:pt>
                <c:pt idx="805">
                  <c:v>24.800742187499999</c:v>
                </c:pt>
                <c:pt idx="806">
                  <c:v>25.007105468750002</c:v>
                </c:pt>
                <c:pt idx="807">
                  <c:v>25.527853515629999</c:v>
                </c:pt>
                <c:pt idx="808">
                  <c:v>25.527853515629999</c:v>
                </c:pt>
                <c:pt idx="809">
                  <c:v>25.379056640629997</c:v>
                </c:pt>
                <c:pt idx="810">
                  <c:v>25.230853515629999</c:v>
                </c:pt>
                <c:pt idx="811">
                  <c:v>25.296738281250001</c:v>
                </c:pt>
                <c:pt idx="812">
                  <c:v>25.344845703129998</c:v>
                </c:pt>
                <c:pt idx="813">
                  <c:v>25.08892382813</c:v>
                </c:pt>
                <c:pt idx="814">
                  <c:v>25.08892382813</c:v>
                </c:pt>
                <c:pt idx="815">
                  <c:v>24.536910156249998</c:v>
                </c:pt>
                <c:pt idx="816">
                  <c:v>24.872003906250001</c:v>
                </c:pt>
                <c:pt idx="817">
                  <c:v>24.872003906250001</c:v>
                </c:pt>
                <c:pt idx="818">
                  <c:v>25.053796875</c:v>
                </c:pt>
                <c:pt idx="819">
                  <c:v>25.218484374999999</c:v>
                </c:pt>
                <c:pt idx="820">
                  <c:v>25.006546875000002</c:v>
                </c:pt>
                <c:pt idx="821">
                  <c:v>25.34692578125</c:v>
                </c:pt>
                <c:pt idx="822">
                  <c:v>25.33702539063</c:v>
                </c:pt>
                <c:pt idx="823">
                  <c:v>25.33702539063</c:v>
                </c:pt>
                <c:pt idx="824">
                  <c:v>25.334419921879999</c:v>
                </c:pt>
                <c:pt idx="825">
                  <c:v>24.994380859379998</c:v>
                </c:pt>
                <c:pt idx="826">
                  <c:v>24.872724609379997</c:v>
                </c:pt>
                <c:pt idx="827">
                  <c:v>24.872724609379997</c:v>
                </c:pt>
                <c:pt idx="828">
                  <c:v>25.22433203125</c:v>
                </c:pt>
                <c:pt idx="829">
                  <c:v>25.22433203125</c:v>
                </c:pt>
                <c:pt idx="830">
                  <c:v>25.140779296879998</c:v>
                </c:pt>
                <c:pt idx="831">
                  <c:v>25.296777343750001</c:v>
                </c:pt>
                <c:pt idx="832">
                  <c:v>25.257472656249998</c:v>
                </c:pt>
                <c:pt idx="833">
                  <c:v>25.257472656249998</c:v>
                </c:pt>
                <c:pt idx="834">
                  <c:v>25.177363281249999</c:v>
                </c:pt>
                <c:pt idx="835">
                  <c:v>25.134863281249999</c:v>
                </c:pt>
                <c:pt idx="836">
                  <c:v>24.90569726563</c:v>
                </c:pt>
                <c:pt idx="837">
                  <c:v>24.90569726563</c:v>
                </c:pt>
                <c:pt idx="838">
                  <c:v>25.005537109379997</c:v>
                </c:pt>
                <c:pt idx="839">
                  <c:v>25.005537109379997</c:v>
                </c:pt>
                <c:pt idx="840">
                  <c:v>25.268326171879998</c:v>
                </c:pt>
                <c:pt idx="841">
                  <c:v>25.092740234379999</c:v>
                </c:pt>
                <c:pt idx="842">
                  <c:v>25.04791210938</c:v>
                </c:pt>
                <c:pt idx="843">
                  <c:v>25.04791210938</c:v>
                </c:pt>
                <c:pt idx="844">
                  <c:v>25.252777343750001</c:v>
                </c:pt>
                <c:pt idx="845">
                  <c:v>25.638683593749999</c:v>
                </c:pt>
                <c:pt idx="846">
                  <c:v>25.638683593749999</c:v>
                </c:pt>
                <c:pt idx="847">
                  <c:v>25.05216601563</c:v>
                </c:pt>
                <c:pt idx="848">
                  <c:v>25.094083984379999</c:v>
                </c:pt>
                <c:pt idx="849">
                  <c:v>25.094083984379999</c:v>
                </c:pt>
                <c:pt idx="850">
                  <c:v>25.572304687500001</c:v>
                </c:pt>
                <c:pt idx="851">
                  <c:v>25.180937499999999</c:v>
                </c:pt>
                <c:pt idx="852">
                  <c:v>25.113464843749998</c:v>
                </c:pt>
                <c:pt idx="853">
                  <c:v>25.113464843749998</c:v>
                </c:pt>
                <c:pt idx="854">
                  <c:v>25.00761132813</c:v>
                </c:pt>
                <c:pt idx="855">
                  <c:v>25.273990234379998</c:v>
                </c:pt>
                <c:pt idx="856">
                  <c:v>25.035722656250002</c:v>
                </c:pt>
                <c:pt idx="857">
                  <c:v>24.821111328129998</c:v>
                </c:pt>
                <c:pt idx="858">
                  <c:v>24.689814453129998</c:v>
                </c:pt>
                <c:pt idx="859">
                  <c:v>24.689814453129998</c:v>
                </c:pt>
                <c:pt idx="860">
                  <c:v>24.853417968750001</c:v>
                </c:pt>
                <c:pt idx="861">
                  <c:v>25.067343749999999</c:v>
                </c:pt>
                <c:pt idx="862">
                  <c:v>25.067343749999999</c:v>
                </c:pt>
                <c:pt idx="863">
                  <c:v>25.156222656250002</c:v>
                </c:pt>
                <c:pt idx="864">
                  <c:v>25.12058984375</c:v>
                </c:pt>
                <c:pt idx="865">
                  <c:v>25.12058984375</c:v>
                </c:pt>
                <c:pt idx="866">
                  <c:v>25.263681640629997</c:v>
                </c:pt>
                <c:pt idx="867">
                  <c:v>25.351908203129998</c:v>
                </c:pt>
                <c:pt idx="868">
                  <c:v>25.494666015629999</c:v>
                </c:pt>
                <c:pt idx="869">
                  <c:v>25.494666015629999</c:v>
                </c:pt>
                <c:pt idx="870">
                  <c:v>25.336464843750001</c:v>
                </c:pt>
                <c:pt idx="871">
                  <c:v>25.238253906250002</c:v>
                </c:pt>
                <c:pt idx="872">
                  <c:v>25.238253906250002</c:v>
                </c:pt>
                <c:pt idx="873">
                  <c:v>25.217636718750001</c:v>
                </c:pt>
                <c:pt idx="874">
                  <c:v>25.345109375</c:v>
                </c:pt>
                <c:pt idx="875">
                  <c:v>25.345109375</c:v>
                </c:pt>
                <c:pt idx="876">
                  <c:v>25.615746093750001</c:v>
                </c:pt>
                <c:pt idx="877">
                  <c:v>25.548464843750001</c:v>
                </c:pt>
                <c:pt idx="878">
                  <c:v>25.237277343750002</c:v>
                </c:pt>
                <c:pt idx="879">
                  <c:v>25.237277343750002</c:v>
                </c:pt>
                <c:pt idx="880">
                  <c:v>25.317025390629997</c:v>
                </c:pt>
                <c:pt idx="881">
                  <c:v>25.599087890629999</c:v>
                </c:pt>
                <c:pt idx="882">
                  <c:v>25.44078320313</c:v>
                </c:pt>
                <c:pt idx="883">
                  <c:v>25.278050781249998</c:v>
                </c:pt>
                <c:pt idx="884">
                  <c:v>25.2457109375</c:v>
                </c:pt>
                <c:pt idx="885">
                  <c:v>25.2457109375</c:v>
                </c:pt>
                <c:pt idx="886">
                  <c:v>25.350347656250001</c:v>
                </c:pt>
                <c:pt idx="887">
                  <c:v>25.26520703125</c:v>
                </c:pt>
                <c:pt idx="888">
                  <c:v>25.26520703125</c:v>
                </c:pt>
                <c:pt idx="889">
                  <c:v>24.789927734379997</c:v>
                </c:pt>
                <c:pt idx="890">
                  <c:v>24.87397851563</c:v>
                </c:pt>
                <c:pt idx="891">
                  <c:v>25.402335937499998</c:v>
                </c:pt>
                <c:pt idx="892">
                  <c:v>25.294761718749999</c:v>
                </c:pt>
                <c:pt idx="893">
                  <c:v>25.0927578125</c:v>
                </c:pt>
                <c:pt idx="894">
                  <c:v>24.957689453129998</c:v>
                </c:pt>
                <c:pt idx="895">
                  <c:v>24.957689453129998</c:v>
                </c:pt>
                <c:pt idx="896">
                  <c:v>25.517728515629997</c:v>
                </c:pt>
                <c:pt idx="897">
                  <c:v>25.496710937500001</c:v>
                </c:pt>
                <c:pt idx="898">
                  <c:v>25.496710937500001</c:v>
                </c:pt>
                <c:pt idx="899">
                  <c:v>24.920099609379999</c:v>
                </c:pt>
                <c:pt idx="900">
                  <c:v>25.283595703129997</c:v>
                </c:pt>
                <c:pt idx="901">
                  <c:v>25.283595703129997</c:v>
                </c:pt>
                <c:pt idx="902">
                  <c:v>25.306626953129999</c:v>
                </c:pt>
                <c:pt idx="903">
                  <c:v>25.380136718749998</c:v>
                </c:pt>
                <c:pt idx="904">
                  <c:v>25.181863281249999</c:v>
                </c:pt>
                <c:pt idx="905">
                  <c:v>25.181863281249999</c:v>
                </c:pt>
                <c:pt idx="906">
                  <c:v>25.500949218750002</c:v>
                </c:pt>
                <c:pt idx="907">
                  <c:v>25.045730468750001</c:v>
                </c:pt>
                <c:pt idx="908">
                  <c:v>25.090238281249999</c:v>
                </c:pt>
                <c:pt idx="909">
                  <c:v>24.864773437499998</c:v>
                </c:pt>
                <c:pt idx="910">
                  <c:v>25.150322265629999</c:v>
                </c:pt>
                <c:pt idx="911">
                  <c:v>25.150322265629999</c:v>
                </c:pt>
                <c:pt idx="912">
                  <c:v>25.006810546879997</c:v>
                </c:pt>
                <c:pt idx="913">
                  <c:v>25.30724023438</c:v>
                </c:pt>
                <c:pt idx="914">
                  <c:v>24.95618164063</c:v>
                </c:pt>
                <c:pt idx="915">
                  <c:v>24.95618164063</c:v>
                </c:pt>
                <c:pt idx="916">
                  <c:v>24.829777343749999</c:v>
                </c:pt>
                <c:pt idx="917">
                  <c:v>24.829777343749999</c:v>
                </c:pt>
                <c:pt idx="918">
                  <c:v>24.971923828129999</c:v>
                </c:pt>
                <c:pt idx="919">
                  <c:v>24.732546875000001</c:v>
                </c:pt>
                <c:pt idx="920">
                  <c:v>24.691992187499999</c:v>
                </c:pt>
                <c:pt idx="921">
                  <c:v>24.691992187499999</c:v>
                </c:pt>
                <c:pt idx="922">
                  <c:v>24.78044921875</c:v>
                </c:pt>
                <c:pt idx="923">
                  <c:v>24.959847656249998</c:v>
                </c:pt>
                <c:pt idx="924">
                  <c:v>24.959847656249998</c:v>
                </c:pt>
                <c:pt idx="925">
                  <c:v>25.067833984379998</c:v>
                </c:pt>
                <c:pt idx="926">
                  <c:v>25.132810546879998</c:v>
                </c:pt>
                <c:pt idx="927">
                  <c:v>25.132810546879998</c:v>
                </c:pt>
                <c:pt idx="928">
                  <c:v>25.30360546875</c:v>
                </c:pt>
                <c:pt idx="929">
                  <c:v>24.994962890629999</c:v>
                </c:pt>
                <c:pt idx="930">
                  <c:v>25.261558593749999</c:v>
                </c:pt>
                <c:pt idx="931">
                  <c:v>25.261558593749999</c:v>
                </c:pt>
                <c:pt idx="932">
                  <c:v>25.03751171875</c:v>
                </c:pt>
                <c:pt idx="933">
                  <c:v>25.087042968750001</c:v>
                </c:pt>
                <c:pt idx="934">
                  <c:v>24.96887109375</c:v>
                </c:pt>
                <c:pt idx="935">
                  <c:v>25.272347656249998</c:v>
                </c:pt>
                <c:pt idx="936">
                  <c:v>25.292121093750001</c:v>
                </c:pt>
                <c:pt idx="937">
                  <c:v>25.292121093750001</c:v>
                </c:pt>
                <c:pt idx="938">
                  <c:v>25.0806171875</c:v>
                </c:pt>
                <c:pt idx="939">
                  <c:v>24.972207031250001</c:v>
                </c:pt>
                <c:pt idx="940">
                  <c:v>25.23764257813</c:v>
                </c:pt>
                <c:pt idx="941">
                  <c:v>25.23764257813</c:v>
                </c:pt>
                <c:pt idx="942">
                  <c:v>24.855501953129998</c:v>
                </c:pt>
                <c:pt idx="943">
                  <c:v>24.855501953129998</c:v>
                </c:pt>
                <c:pt idx="944">
                  <c:v>24.837546875000001</c:v>
                </c:pt>
                <c:pt idx="945">
                  <c:v>25.02690625</c:v>
                </c:pt>
                <c:pt idx="946">
                  <c:v>25.30444140625</c:v>
                </c:pt>
                <c:pt idx="947">
                  <c:v>25.30444140625</c:v>
                </c:pt>
                <c:pt idx="948">
                  <c:v>25.026330078129998</c:v>
                </c:pt>
                <c:pt idx="949">
                  <c:v>24.76942578125</c:v>
                </c:pt>
                <c:pt idx="950">
                  <c:v>24.876251953129998</c:v>
                </c:pt>
                <c:pt idx="951">
                  <c:v>25.003457031250001</c:v>
                </c:pt>
                <c:pt idx="952">
                  <c:v>24.58583203125</c:v>
                </c:pt>
                <c:pt idx="953">
                  <c:v>24.58583203125</c:v>
                </c:pt>
                <c:pt idx="954">
                  <c:v>24.528689453129999</c:v>
                </c:pt>
                <c:pt idx="955">
                  <c:v>24.8836328125</c:v>
                </c:pt>
                <c:pt idx="956">
                  <c:v>25.033441406249999</c:v>
                </c:pt>
                <c:pt idx="957">
                  <c:v>25.033441406249999</c:v>
                </c:pt>
                <c:pt idx="958">
                  <c:v>24.71294140625</c:v>
                </c:pt>
                <c:pt idx="959">
                  <c:v>25.095572265629997</c:v>
                </c:pt>
                <c:pt idx="960">
                  <c:v>25.095572265629997</c:v>
                </c:pt>
                <c:pt idx="961">
                  <c:v>25.048382812500002</c:v>
                </c:pt>
                <c:pt idx="962">
                  <c:v>24.593222656249999</c:v>
                </c:pt>
                <c:pt idx="963">
                  <c:v>24.593222656249999</c:v>
                </c:pt>
                <c:pt idx="964">
                  <c:v>24.602667968750001</c:v>
                </c:pt>
                <c:pt idx="965">
                  <c:v>25.037173828129998</c:v>
                </c:pt>
                <c:pt idx="966">
                  <c:v>24.999490234379998</c:v>
                </c:pt>
                <c:pt idx="967">
                  <c:v>24.999490234379998</c:v>
                </c:pt>
                <c:pt idx="968">
                  <c:v>24.872849609379998</c:v>
                </c:pt>
                <c:pt idx="969">
                  <c:v>24.988503906249999</c:v>
                </c:pt>
                <c:pt idx="970">
                  <c:v>24.988503906249999</c:v>
                </c:pt>
                <c:pt idx="971">
                  <c:v>24.975269531249999</c:v>
                </c:pt>
                <c:pt idx="972">
                  <c:v>25.213564453129997</c:v>
                </c:pt>
                <c:pt idx="973">
                  <c:v>25.104841796879999</c:v>
                </c:pt>
                <c:pt idx="974">
                  <c:v>25.104841796879999</c:v>
                </c:pt>
                <c:pt idx="975">
                  <c:v>24.988154296879998</c:v>
                </c:pt>
                <c:pt idx="976">
                  <c:v>24.668324218750001</c:v>
                </c:pt>
                <c:pt idx="977">
                  <c:v>25.03647070313</c:v>
                </c:pt>
                <c:pt idx="978">
                  <c:v>25.067972656249999</c:v>
                </c:pt>
                <c:pt idx="979">
                  <c:v>25.03481445313</c:v>
                </c:pt>
                <c:pt idx="980">
                  <c:v>25.03481445313</c:v>
                </c:pt>
                <c:pt idx="981">
                  <c:v>24.68030273438</c:v>
                </c:pt>
                <c:pt idx="982">
                  <c:v>25.05864453125</c:v>
                </c:pt>
                <c:pt idx="983">
                  <c:v>25.241712890629998</c:v>
                </c:pt>
                <c:pt idx="984">
                  <c:v>25.241712890629998</c:v>
                </c:pt>
                <c:pt idx="985">
                  <c:v>24.58937109375</c:v>
                </c:pt>
                <c:pt idx="986">
                  <c:v>24.58937109375</c:v>
                </c:pt>
                <c:pt idx="987">
                  <c:v>24.738837890629998</c:v>
                </c:pt>
                <c:pt idx="988">
                  <c:v>24.85333984375</c:v>
                </c:pt>
                <c:pt idx="989">
                  <c:v>24.877755859379999</c:v>
                </c:pt>
                <c:pt idx="990">
                  <c:v>24.877755859379999</c:v>
                </c:pt>
                <c:pt idx="991">
                  <c:v>24.561308593749999</c:v>
                </c:pt>
                <c:pt idx="992">
                  <c:v>24.72856640625</c:v>
                </c:pt>
                <c:pt idx="993">
                  <c:v>24.72856640625</c:v>
                </c:pt>
                <c:pt idx="994">
                  <c:v>25.112513671879999</c:v>
                </c:pt>
                <c:pt idx="995">
                  <c:v>25.182525390629998</c:v>
                </c:pt>
                <c:pt idx="996">
                  <c:v>25.182525390629998</c:v>
                </c:pt>
                <c:pt idx="997">
                  <c:v>25.194410156250001</c:v>
                </c:pt>
                <c:pt idx="998">
                  <c:v>25.05929296875</c:v>
                </c:pt>
                <c:pt idx="999">
                  <c:v>25.05929296875</c:v>
                </c:pt>
                <c:pt idx="1000">
                  <c:v>25.256294921879999</c:v>
                </c:pt>
                <c:pt idx="1001">
                  <c:v>25.49024023438</c:v>
                </c:pt>
                <c:pt idx="1002">
                  <c:v>25.496033203129997</c:v>
                </c:pt>
                <c:pt idx="1003">
                  <c:v>25.226318359379999</c:v>
                </c:pt>
                <c:pt idx="1004">
                  <c:v>25.250648437500001</c:v>
                </c:pt>
                <c:pt idx="1005">
                  <c:v>25.561636718750002</c:v>
                </c:pt>
                <c:pt idx="1006">
                  <c:v>25.561636718750002</c:v>
                </c:pt>
                <c:pt idx="1007">
                  <c:v>25.064566406250002</c:v>
                </c:pt>
                <c:pt idx="1008">
                  <c:v>24.746554687500002</c:v>
                </c:pt>
                <c:pt idx="1009">
                  <c:v>24.746554687500002</c:v>
                </c:pt>
                <c:pt idx="1010">
                  <c:v>24.625613281250001</c:v>
                </c:pt>
                <c:pt idx="1011">
                  <c:v>25.00026171875</c:v>
                </c:pt>
                <c:pt idx="1012">
                  <c:v>25.192169921879998</c:v>
                </c:pt>
                <c:pt idx="1013">
                  <c:v>24.937175781250001</c:v>
                </c:pt>
                <c:pt idx="1014">
                  <c:v>24.91209960938</c:v>
                </c:pt>
                <c:pt idx="1015">
                  <c:v>25.240976562499998</c:v>
                </c:pt>
                <c:pt idx="1016">
                  <c:v>25.240976562499998</c:v>
                </c:pt>
                <c:pt idx="1017">
                  <c:v>25.24764453125</c:v>
                </c:pt>
                <c:pt idx="1018">
                  <c:v>25.104994140629998</c:v>
                </c:pt>
                <c:pt idx="1019">
                  <c:v>25.104994140629998</c:v>
                </c:pt>
                <c:pt idx="1020">
                  <c:v>24.759744140629998</c:v>
                </c:pt>
                <c:pt idx="1021">
                  <c:v>25.001042968749999</c:v>
                </c:pt>
                <c:pt idx="1022">
                  <c:v>25.057140624999999</c:v>
                </c:pt>
                <c:pt idx="1023">
                  <c:v>24.97541015625</c:v>
                </c:pt>
                <c:pt idx="1024">
                  <c:v>24.643255859379998</c:v>
                </c:pt>
                <c:pt idx="1025">
                  <c:v>24.742044921879998</c:v>
                </c:pt>
                <c:pt idx="1026">
                  <c:v>24.742044921879998</c:v>
                </c:pt>
                <c:pt idx="1027">
                  <c:v>24.741849609379997</c:v>
                </c:pt>
                <c:pt idx="1028">
                  <c:v>24.819484374999998</c:v>
                </c:pt>
                <c:pt idx="1029">
                  <c:v>24.709464843749998</c:v>
                </c:pt>
                <c:pt idx="1030">
                  <c:v>24.709464843749998</c:v>
                </c:pt>
                <c:pt idx="1031">
                  <c:v>24.870878906249999</c:v>
                </c:pt>
                <c:pt idx="1032">
                  <c:v>24.870878906249999</c:v>
                </c:pt>
                <c:pt idx="1033">
                  <c:v>25.053542968750001</c:v>
                </c:pt>
                <c:pt idx="1034">
                  <c:v>25.13044140625</c:v>
                </c:pt>
                <c:pt idx="1035">
                  <c:v>24.95647265625</c:v>
                </c:pt>
                <c:pt idx="1036">
                  <c:v>24.95647265625</c:v>
                </c:pt>
                <c:pt idx="1037">
                  <c:v>25.0405078125</c:v>
                </c:pt>
                <c:pt idx="1038">
                  <c:v>25.105884765629998</c:v>
                </c:pt>
                <c:pt idx="1039">
                  <c:v>25.364925781250001</c:v>
                </c:pt>
                <c:pt idx="1040">
                  <c:v>25.406019531249999</c:v>
                </c:pt>
                <c:pt idx="1041">
                  <c:v>25.483324218749999</c:v>
                </c:pt>
                <c:pt idx="1042">
                  <c:v>25.483324218749999</c:v>
                </c:pt>
                <c:pt idx="1043">
                  <c:v>25.52478125</c:v>
                </c:pt>
                <c:pt idx="1044">
                  <c:v>25.605166015629997</c:v>
                </c:pt>
                <c:pt idx="1045">
                  <c:v>25.399652343749999</c:v>
                </c:pt>
                <c:pt idx="1046">
                  <c:v>25.399652343749999</c:v>
                </c:pt>
                <c:pt idx="1047">
                  <c:v>25.188488281249999</c:v>
                </c:pt>
                <c:pt idx="1048">
                  <c:v>25.083343750000001</c:v>
                </c:pt>
                <c:pt idx="1049">
                  <c:v>24.820792968749998</c:v>
                </c:pt>
                <c:pt idx="1050">
                  <c:v>24.766070312499998</c:v>
                </c:pt>
                <c:pt idx="1051">
                  <c:v>25.053386718750001</c:v>
                </c:pt>
                <c:pt idx="1052">
                  <c:v>25.053386718750001</c:v>
                </c:pt>
                <c:pt idx="1053">
                  <c:v>25.022650390629998</c:v>
                </c:pt>
                <c:pt idx="1054">
                  <c:v>25.086369140629998</c:v>
                </c:pt>
                <c:pt idx="1055">
                  <c:v>25.226857421879998</c:v>
                </c:pt>
                <c:pt idx="1056">
                  <c:v>25.226857421879998</c:v>
                </c:pt>
                <c:pt idx="1057">
                  <c:v>25.465980468750001</c:v>
                </c:pt>
                <c:pt idx="1058">
                  <c:v>25.276285156250001</c:v>
                </c:pt>
                <c:pt idx="1059">
                  <c:v>25.0212578125</c:v>
                </c:pt>
                <c:pt idx="1060">
                  <c:v>24.818484375000001</c:v>
                </c:pt>
                <c:pt idx="1061">
                  <c:v>24.893058593749998</c:v>
                </c:pt>
                <c:pt idx="1062">
                  <c:v>24.893058593749998</c:v>
                </c:pt>
                <c:pt idx="1063">
                  <c:v>24.94250390625</c:v>
                </c:pt>
                <c:pt idx="1064">
                  <c:v>24.801207031250001</c:v>
                </c:pt>
                <c:pt idx="1065">
                  <c:v>24.801207031250001</c:v>
                </c:pt>
                <c:pt idx="1066">
                  <c:v>24.998843749999999</c:v>
                </c:pt>
                <c:pt idx="1067">
                  <c:v>25.06648242188</c:v>
                </c:pt>
                <c:pt idx="1068">
                  <c:v>25.06648242188</c:v>
                </c:pt>
                <c:pt idx="1069">
                  <c:v>25.06883789063</c:v>
                </c:pt>
                <c:pt idx="1070">
                  <c:v>25.06541015625</c:v>
                </c:pt>
                <c:pt idx="1071">
                  <c:v>24.938542968749999</c:v>
                </c:pt>
                <c:pt idx="1072">
                  <c:v>24.938542968749999</c:v>
                </c:pt>
                <c:pt idx="1073">
                  <c:v>24.863123046879998</c:v>
                </c:pt>
                <c:pt idx="1074">
                  <c:v>24.732882812500002</c:v>
                </c:pt>
                <c:pt idx="1075">
                  <c:v>24.732882812500002</c:v>
                </c:pt>
                <c:pt idx="1076">
                  <c:v>24.967996093749999</c:v>
                </c:pt>
                <c:pt idx="1077">
                  <c:v>25.04546679688</c:v>
                </c:pt>
                <c:pt idx="1078">
                  <c:v>25.04546679688</c:v>
                </c:pt>
                <c:pt idx="1079">
                  <c:v>24.993238281250001</c:v>
                </c:pt>
                <c:pt idx="1080">
                  <c:v>25.157990234379998</c:v>
                </c:pt>
                <c:pt idx="1081">
                  <c:v>25.15123242188</c:v>
                </c:pt>
                <c:pt idx="1082">
                  <c:v>25.15123242188</c:v>
                </c:pt>
                <c:pt idx="1083">
                  <c:v>25.04579882813</c:v>
                </c:pt>
                <c:pt idx="1084">
                  <c:v>25.076000000000001</c:v>
                </c:pt>
                <c:pt idx="1085">
                  <c:v>25.274939453129999</c:v>
                </c:pt>
                <c:pt idx="1086">
                  <c:v>25.362628906249999</c:v>
                </c:pt>
                <c:pt idx="1087">
                  <c:v>25.44278515625</c:v>
                </c:pt>
                <c:pt idx="1088">
                  <c:v>25.44278515625</c:v>
                </c:pt>
                <c:pt idx="1089">
                  <c:v>25.236880859379998</c:v>
                </c:pt>
                <c:pt idx="1090">
                  <c:v>25.038949218749998</c:v>
                </c:pt>
                <c:pt idx="1091">
                  <c:v>25.015408203129997</c:v>
                </c:pt>
                <c:pt idx="1092">
                  <c:v>25.015408203129997</c:v>
                </c:pt>
                <c:pt idx="1093">
                  <c:v>25.038810546879997</c:v>
                </c:pt>
                <c:pt idx="1094">
                  <c:v>25.131097656249999</c:v>
                </c:pt>
                <c:pt idx="1095">
                  <c:v>24.907878906250001</c:v>
                </c:pt>
                <c:pt idx="1096">
                  <c:v>25.144384765629997</c:v>
                </c:pt>
                <c:pt idx="1097">
                  <c:v>25.093480468749998</c:v>
                </c:pt>
                <c:pt idx="1098">
                  <c:v>25.093480468749998</c:v>
                </c:pt>
                <c:pt idx="1099">
                  <c:v>25.185160156249999</c:v>
                </c:pt>
                <c:pt idx="1100">
                  <c:v>25.198322265629997</c:v>
                </c:pt>
                <c:pt idx="1101">
                  <c:v>25.198322265629997</c:v>
                </c:pt>
                <c:pt idx="1102">
                  <c:v>25.38204296875</c:v>
                </c:pt>
                <c:pt idx="1103">
                  <c:v>25.306427734379998</c:v>
                </c:pt>
                <c:pt idx="1104">
                  <c:v>25.306427734379998</c:v>
                </c:pt>
                <c:pt idx="1105">
                  <c:v>25.2168125</c:v>
                </c:pt>
                <c:pt idx="1106">
                  <c:v>25.101035156249999</c:v>
                </c:pt>
                <c:pt idx="1107">
                  <c:v>25.101035156249999</c:v>
                </c:pt>
                <c:pt idx="1108">
                  <c:v>25.109439453129998</c:v>
                </c:pt>
                <c:pt idx="1109">
                  <c:v>25.02105273438</c:v>
                </c:pt>
                <c:pt idx="1110">
                  <c:v>25.003708984379998</c:v>
                </c:pt>
                <c:pt idx="1111">
                  <c:v>25.003708984379998</c:v>
                </c:pt>
                <c:pt idx="1112">
                  <c:v>25.326103515629999</c:v>
                </c:pt>
                <c:pt idx="1113">
                  <c:v>25.124978515629998</c:v>
                </c:pt>
                <c:pt idx="1114">
                  <c:v>25.124978515629998</c:v>
                </c:pt>
                <c:pt idx="1115">
                  <c:v>24.83546875</c:v>
                </c:pt>
                <c:pt idx="1116">
                  <c:v>24.666722656249998</c:v>
                </c:pt>
                <c:pt idx="1117">
                  <c:v>24.666722656249998</c:v>
                </c:pt>
                <c:pt idx="1118">
                  <c:v>24.932462890629999</c:v>
                </c:pt>
                <c:pt idx="1119">
                  <c:v>25.052347656249999</c:v>
                </c:pt>
                <c:pt idx="1120">
                  <c:v>24.939712890629998</c:v>
                </c:pt>
                <c:pt idx="1121">
                  <c:v>24.887023437500002</c:v>
                </c:pt>
                <c:pt idx="1122">
                  <c:v>25.011998046879999</c:v>
                </c:pt>
                <c:pt idx="1123">
                  <c:v>25.20872265625</c:v>
                </c:pt>
                <c:pt idx="1124">
                  <c:v>25.20872265625</c:v>
                </c:pt>
                <c:pt idx="1125">
                  <c:v>25.295160156249999</c:v>
                </c:pt>
                <c:pt idx="1126">
                  <c:v>25.27008984375</c:v>
                </c:pt>
                <c:pt idx="1127">
                  <c:v>25.27008984375</c:v>
                </c:pt>
                <c:pt idx="1128">
                  <c:v>25.06206640625</c:v>
                </c:pt>
                <c:pt idx="1129">
                  <c:v>25.117935546879998</c:v>
                </c:pt>
                <c:pt idx="1130">
                  <c:v>25.117935546879998</c:v>
                </c:pt>
                <c:pt idx="1131">
                  <c:v>25.51527734375</c:v>
                </c:pt>
                <c:pt idx="1132">
                  <c:v>25.739472656250001</c:v>
                </c:pt>
                <c:pt idx="1133">
                  <c:v>25.739472656250001</c:v>
                </c:pt>
                <c:pt idx="1134">
                  <c:v>25.397603515629999</c:v>
                </c:pt>
                <c:pt idx="1135">
                  <c:v>24.98629296875</c:v>
                </c:pt>
                <c:pt idx="1136">
                  <c:v>25.01030859375</c:v>
                </c:pt>
                <c:pt idx="1137">
                  <c:v>25.513412109379999</c:v>
                </c:pt>
                <c:pt idx="1138">
                  <c:v>25.507193359379997</c:v>
                </c:pt>
                <c:pt idx="1139">
                  <c:v>25.410339843749998</c:v>
                </c:pt>
                <c:pt idx="1140">
                  <c:v>25.410339843749998</c:v>
                </c:pt>
                <c:pt idx="1141">
                  <c:v>25.127375000000001</c:v>
                </c:pt>
                <c:pt idx="1142">
                  <c:v>25.287628906249999</c:v>
                </c:pt>
                <c:pt idx="1143">
                  <c:v>25.287628906249999</c:v>
                </c:pt>
                <c:pt idx="1144">
                  <c:v>25.090011718749999</c:v>
                </c:pt>
                <c:pt idx="1145">
                  <c:v>25.090011718749999</c:v>
                </c:pt>
                <c:pt idx="1146">
                  <c:v>25.12398828125</c:v>
                </c:pt>
                <c:pt idx="1147">
                  <c:v>25.25619726563</c:v>
                </c:pt>
                <c:pt idx="1148">
                  <c:v>25.25619726563</c:v>
                </c:pt>
                <c:pt idx="1149">
                  <c:v>25.318220703129999</c:v>
                </c:pt>
                <c:pt idx="1150">
                  <c:v>25.46741210938</c:v>
                </c:pt>
                <c:pt idx="1151">
                  <c:v>25.31862109375</c:v>
                </c:pt>
                <c:pt idx="1152">
                  <c:v>25.31862109375</c:v>
                </c:pt>
                <c:pt idx="1153">
                  <c:v>25.101968750000001</c:v>
                </c:pt>
                <c:pt idx="1154">
                  <c:v>24.9628046875</c:v>
                </c:pt>
                <c:pt idx="1155">
                  <c:v>25.26019921875</c:v>
                </c:pt>
                <c:pt idx="1156">
                  <c:v>25.302601562500001</c:v>
                </c:pt>
                <c:pt idx="1157">
                  <c:v>24.95610546875</c:v>
                </c:pt>
                <c:pt idx="1158">
                  <c:v>24.95610546875</c:v>
                </c:pt>
                <c:pt idx="1159">
                  <c:v>24.858607421879999</c:v>
                </c:pt>
                <c:pt idx="1160">
                  <c:v>24.96927929688</c:v>
                </c:pt>
                <c:pt idx="1161">
                  <c:v>24.96927929688</c:v>
                </c:pt>
                <c:pt idx="1162">
                  <c:v>25.35399414063</c:v>
                </c:pt>
                <c:pt idx="1163">
                  <c:v>25.34230078125</c:v>
                </c:pt>
                <c:pt idx="1164">
                  <c:v>25.346166015629997</c:v>
                </c:pt>
                <c:pt idx="1165">
                  <c:v>24.817533203129997</c:v>
                </c:pt>
                <c:pt idx="1166">
                  <c:v>24.757992187500001</c:v>
                </c:pt>
                <c:pt idx="1167">
                  <c:v>24.757992187500001</c:v>
                </c:pt>
                <c:pt idx="1168">
                  <c:v>24.846074218750001</c:v>
                </c:pt>
                <c:pt idx="1169">
                  <c:v>25.123003906249998</c:v>
                </c:pt>
                <c:pt idx="1170">
                  <c:v>25.119433593749999</c:v>
                </c:pt>
                <c:pt idx="1171">
                  <c:v>25.119433593749999</c:v>
                </c:pt>
                <c:pt idx="1172">
                  <c:v>24.757496093749999</c:v>
                </c:pt>
                <c:pt idx="1173">
                  <c:v>25.02826953125</c:v>
                </c:pt>
                <c:pt idx="1174">
                  <c:v>25.02826953125</c:v>
                </c:pt>
                <c:pt idx="1175">
                  <c:v>25.287509765629999</c:v>
                </c:pt>
                <c:pt idx="1176">
                  <c:v>25.335582031249999</c:v>
                </c:pt>
                <c:pt idx="1177">
                  <c:v>25.335582031249999</c:v>
                </c:pt>
                <c:pt idx="1178">
                  <c:v>25.348572265629997</c:v>
                </c:pt>
                <c:pt idx="1179">
                  <c:v>25.410617187500002</c:v>
                </c:pt>
                <c:pt idx="1180">
                  <c:v>25.583458984379998</c:v>
                </c:pt>
                <c:pt idx="1181">
                  <c:v>25.497890625</c:v>
                </c:pt>
                <c:pt idx="1182">
                  <c:v>25.36326171875</c:v>
                </c:pt>
                <c:pt idx="1183">
                  <c:v>25.063972656250002</c:v>
                </c:pt>
                <c:pt idx="1184">
                  <c:v>25.063972656250002</c:v>
                </c:pt>
                <c:pt idx="1185">
                  <c:v>24.897900390629999</c:v>
                </c:pt>
                <c:pt idx="1186">
                  <c:v>24.92069335938</c:v>
                </c:pt>
                <c:pt idx="1187">
                  <c:v>24.92069335938</c:v>
                </c:pt>
                <c:pt idx="1188">
                  <c:v>25.03955664063</c:v>
                </c:pt>
                <c:pt idx="1189">
                  <c:v>25.27619726563</c:v>
                </c:pt>
                <c:pt idx="1190">
                  <c:v>25.126708984379999</c:v>
                </c:pt>
                <c:pt idx="1191">
                  <c:v>25.278691406250001</c:v>
                </c:pt>
                <c:pt idx="1192">
                  <c:v>25.295542968749999</c:v>
                </c:pt>
                <c:pt idx="1193">
                  <c:v>25.35955078125</c:v>
                </c:pt>
                <c:pt idx="1194">
                  <c:v>25.35955078125</c:v>
                </c:pt>
                <c:pt idx="1195">
                  <c:v>25.25153515625</c:v>
                </c:pt>
                <c:pt idx="1196">
                  <c:v>25.235279296879998</c:v>
                </c:pt>
                <c:pt idx="1197">
                  <c:v>25.235279296879998</c:v>
                </c:pt>
                <c:pt idx="1198">
                  <c:v>25.125244140629999</c:v>
                </c:pt>
                <c:pt idx="1199">
                  <c:v>25.20127734375</c:v>
                </c:pt>
                <c:pt idx="1200">
                  <c:v>25.20127734375</c:v>
                </c:pt>
                <c:pt idx="1201">
                  <c:v>25.231025390629998</c:v>
                </c:pt>
                <c:pt idx="1202">
                  <c:v>25.177691406249998</c:v>
                </c:pt>
                <c:pt idx="1203">
                  <c:v>25.177691406249998</c:v>
                </c:pt>
                <c:pt idx="1204">
                  <c:v>25.179025390629999</c:v>
                </c:pt>
                <c:pt idx="1205">
                  <c:v>25.277699218750001</c:v>
                </c:pt>
                <c:pt idx="1206">
                  <c:v>25.461005859379998</c:v>
                </c:pt>
                <c:pt idx="1207">
                  <c:v>25.161652343749999</c:v>
                </c:pt>
                <c:pt idx="1208">
                  <c:v>25.367603515629998</c:v>
                </c:pt>
                <c:pt idx="1209">
                  <c:v>25.279449218749999</c:v>
                </c:pt>
                <c:pt idx="1210">
                  <c:v>25.279449218749999</c:v>
                </c:pt>
                <c:pt idx="1211">
                  <c:v>25.122642578129998</c:v>
                </c:pt>
                <c:pt idx="1212">
                  <c:v>25.201074218750001</c:v>
                </c:pt>
                <c:pt idx="1213">
                  <c:v>25.631535156249999</c:v>
                </c:pt>
                <c:pt idx="1214">
                  <c:v>25.631535156249999</c:v>
                </c:pt>
                <c:pt idx="1215">
                  <c:v>25.664171875000001</c:v>
                </c:pt>
                <c:pt idx="1216">
                  <c:v>25.542962890629997</c:v>
                </c:pt>
                <c:pt idx="1217">
                  <c:v>25.5431953125</c:v>
                </c:pt>
                <c:pt idx="1218">
                  <c:v>25.608986328129998</c:v>
                </c:pt>
                <c:pt idx="1219">
                  <c:v>25.53720117188</c:v>
                </c:pt>
                <c:pt idx="1220">
                  <c:v>25.53720117188</c:v>
                </c:pt>
                <c:pt idx="1221">
                  <c:v>25.555333984379999</c:v>
                </c:pt>
                <c:pt idx="1222">
                  <c:v>25.33907421875</c:v>
                </c:pt>
                <c:pt idx="1223">
                  <c:v>25.33907421875</c:v>
                </c:pt>
                <c:pt idx="1224">
                  <c:v>25.351472656249999</c:v>
                </c:pt>
                <c:pt idx="1225">
                  <c:v>25.230687499999998</c:v>
                </c:pt>
                <c:pt idx="1226">
                  <c:v>24.965738281250001</c:v>
                </c:pt>
                <c:pt idx="1227">
                  <c:v>24.941765624999999</c:v>
                </c:pt>
                <c:pt idx="1228">
                  <c:v>25.417126953129998</c:v>
                </c:pt>
                <c:pt idx="1229">
                  <c:v>25.17667773438</c:v>
                </c:pt>
                <c:pt idx="1230">
                  <c:v>25.17667773438</c:v>
                </c:pt>
                <c:pt idx="1231">
                  <c:v>24.909691406250001</c:v>
                </c:pt>
                <c:pt idx="1232">
                  <c:v>24.902771484379997</c:v>
                </c:pt>
                <c:pt idx="1233">
                  <c:v>25.153078125</c:v>
                </c:pt>
                <c:pt idx="1234">
                  <c:v>25.046148437500001</c:v>
                </c:pt>
                <c:pt idx="1235">
                  <c:v>25.340683593750001</c:v>
                </c:pt>
                <c:pt idx="1236">
                  <c:v>25.340683593750001</c:v>
                </c:pt>
                <c:pt idx="1237">
                  <c:v>25.371464843750001</c:v>
                </c:pt>
                <c:pt idx="1238">
                  <c:v>25.212406250000001</c:v>
                </c:pt>
                <c:pt idx="1239">
                  <c:v>25.01742773438</c:v>
                </c:pt>
                <c:pt idx="1240">
                  <c:v>25.01742773438</c:v>
                </c:pt>
                <c:pt idx="1241">
                  <c:v>25.038677734379998</c:v>
                </c:pt>
                <c:pt idx="1242">
                  <c:v>25.304644531249998</c:v>
                </c:pt>
                <c:pt idx="1243">
                  <c:v>25.015964843750002</c:v>
                </c:pt>
                <c:pt idx="1244">
                  <c:v>25.149597656249998</c:v>
                </c:pt>
                <c:pt idx="1245">
                  <c:v>25.491099609379997</c:v>
                </c:pt>
                <c:pt idx="1246">
                  <c:v>25.32586523438</c:v>
                </c:pt>
                <c:pt idx="1247">
                  <c:v>25.32586523438</c:v>
                </c:pt>
                <c:pt idx="1248">
                  <c:v>25.500761718749999</c:v>
                </c:pt>
                <c:pt idx="1249">
                  <c:v>25.526277343749999</c:v>
                </c:pt>
                <c:pt idx="1250">
                  <c:v>25.526277343749999</c:v>
                </c:pt>
                <c:pt idx="1251">
                  <c:v>25.316328124999998</c:v>
                </c:pt>
                <c:pt idx="1252">
                  <c:v>25.401992187499999</c:v>
                </c:pt>
                <c:pt idx="1253">
                  <c:v>25.401992187499999</c:v>
                </c:pt>
                <c:pt idx="1254">
                  <c:v>25.287861328129999</c:v>
                </c:pt>
                <c:pt idx="1255">
                  <c:v>25.346892578129999</c:v>
                </c:pt>
                <c:pt idx="1256">
                  <c:v>25.281988281250001</c:v>
                </c:pt>
                <c:pt idx="1257">
                  <c:v>25.281988281250001</c:v>
                </c:pt>
                <c:pt idx="1258">
                  <c:v>25.38838085938</c:v>
                </c:pt>
                <c:pt idx="1259">
                  <c:v>25.190197265629998</c:v>
                </c:pt>
                <c:pt idx="1260">
                  <c:v>25.190197265629998</c:v>
                </c:pt>
                <c:pt idx="1261">
                  <c:v>24.817322265629997</c:v>
                </c:pt>
                <c:pt idx="1262">
                  <c:v>24.999203125000001</c:v>
                </c:pt>
                <c:pt idx="1263">
                  <c:v>24.999203125000001</c:v>
                </c:pt>
                <c:pt idx="1264">
                  <c:v>24.92658203125</c:v>
                </c:pt>
                <c:pt idx="1265">
                  <c:v>24.802802734379998</c:v>
                </c:pt>
                <c:pt idx="1266">
                  <c:v>24.658093749999999</c:v>
                </c:pt>
                <c:pt idx="1267">
                  <c:v>24.658093749999999</c:v>
                </c:pt>
                <c:pt idx="1268">
                  <c:v>24.827476562499999</c:v>
                </c:pt>
                <c:pt idx="1269">
                  <c:v>24.842306640629999</c:v>
                </c:pt>
                <c:pt idx="1270">
                  <c:v>24.61842578125</c:v>
                </c:pt>
                <c:pt idx="1271">
                  <c:v>24.435181640629999</c:v>
                </c:pt>
                <c:pt idx="1272">
                  <c:v>24.695355468750002</c:v>
                </c:pt>
                <c:pt idx="1273">
                  <c:v>24.695355468750002</c:v>
                </c:pt>
                <c:pt idx="1274">
                  <c:v>24.605708984379998</c:v>
                </c:pt>
                <c:pt idx="1275">
                  <c:v>24.543093750000001</c:v>
                </c:pt>
                <c:pt idx="1276">
                  <c:v>24.437291015629999</c:v>
                </c:pt>
                <c:pt idx="1277">
                  <c:v>24.437291015629999</c:v>
                </c:pt>
                <c:pt idx="1278">
                  <c:v>24.865832031250001</c:v>
                </c:pt>
                <c:pt idx="1279">
                  <c:v>24.979876953129999</c:v>
                </c:pt>
                <c:pt idx="1280">
                  <c:v>25.020691406249998</c:v>
                </c:pt>
                <c:pt idx="1281">
                  <c:v>24.644117187500001</c:v>
                </c:pt>
                <c:pt idx="1282">
                  <c:v>24.6609921875</c:v>
                </c:pt>
                <c:pt idx="1283">
                  <c:v>24.6609921875</c:v>
                </c:pt>
                <c:pt idx="1284">
                  <c:v>24.542980468749999</c:v>
                </c:pt>
                <c:pt idx="1285">
                  <c:v>24.6328671875</c:v>
                </c:pt>
                <c:pt idx="1286">
                  <c:v>24.40026953125</c:v>
                </c:pt>
                <c:pt idx="1287">
                  <c:v>24.40026953125</c:v>
                </c:pt>
                <c:pt idx="1288">
                  <c:v>24.60073242188</c:v>
                </c:pt>
                <c:pt idx="1289">
                  <c:v>24.748367187500001</c:v>
                </c:pt>
                <c:pt idx="1290">
                  <c:v>24.748367187500001</c:v>
                </c:pt>
                <c:pt idx="1291">
                  <c:v>24.857224609379998</c:v>
                </c:pt>
                <c:pt idx="1292">
                  <c:v>25.086574218749998</c:v>
                </c:pt>
                <c:pt idx="1293">
                  <c:v>25.086574218749998</c:v>
                </c:pt>
                <c:pt idx="1294">
                  <c:v>25.016039062499999</c:v>
                </c:pt>
                <c:pt idx="1295">
                  <c:v>24.892052734379998</c:v>
                </c:pt>
                <c:pt idx="1296">
                  <c:v>24.800195312500001</c:v>
                </c:pt>
                <c:pt idx="1297">
                  <c:v>25.023056640629999</c:v>
                </c:pt>
                <c:pt idx="1298">
                  <c:v>25.005701171879998</c:v>
                </c:pt>
                <c:pt idx="1299">
                  <c:v>25.089644531249998</c:v>
                </c:pt>
                <c:pt idx="1300">
                  <c:v>25.089644531249998</c:v>
                </c:pt>
                <c:pt idx="1301">
                  <c:v>24.88494726563</c:v>
                </c:pt>
                <c:pt idx="1302">
                  <c:v>24.950488281249999</c:v>
                </c:pt>
                <c:pt idx="1303">
                  <c:v>25.012916015629997</c:v>
                </c:pt>
                <c:pt idx="1304">
                  <c:v>25.012916015629997</c:v>
                </c:pt>
                <c:pt idx="1305">
                  <c:v>24.90908007813</c:v>
                </c:pt>
                <c:pt idx="1306">
                  <c:v>24.826095703129997</c:v>
                </c:pt>
                <c:pt idx="1307">
                  <c:v>24.370826171879997</c:v>
                </c:pt>
                <c:pt idx="1308">
                  <c:v>24.263925781249998</c:v>
                </c:pt>
                <c:pt idx="1309">
                  <c:v>24.225398437500001</c:v>
                </c:pt>
                <c:pt idx="1310">
                  <c:v>24.225398437500001</c:v>
                </c:pt>
                <c:pt idx="1311">
                  <c:v>24.288414062499999</c:v>
                </c:pt>
                <c:pt idx="1312">
                  <c:v>23.6396640625</c:v>
                </c:pt>
                <c:pt idx="1313">
                  <c:v>21.880082031250002</c:v>
                </c:pt>
                <c:pt idx="1314">
                  <c:v>21.880082031250002</c:v>
                </c:pt>
                <c:pt idx="1315">
                  <c:v>17.037464843750001</c:v>
                </c:pt>
                <c:pt idx="1316">
                  <c:v>17.037464843750001</c:v>
                </c:pt>
                <c:pt idx="1317">
                  <c:v>15.48265429688</c:v>
                </c:pt>
                <c:pt idx="1318">
                  <c:v>13.64572460938</c:v>
                </c:pt>
                <c:pt idx="1319">
                  <c:v>12.31046679688</c:v>
                </c:pt>
                <c:pt idx="1320">
                  <c:v>12.31046679688</c:v>
                </c:pt>
                <c:pt idx="1321">
                  <c:v>11.145104492189999</c:v>
                </c:pt>
                <c:pt idx="1322">
                  <c:v>10.008002929689999</c:v>
                </c:pt>
                <c:pt idx="1323">
                  <c:v>10.008002929689999</c:v>
                </c:pt>
                <c:pt idx="1324">
                  <c:v>7.4366435546899998</c:v>
                </c:pt>
                <c:pt idx="1325">
                  <c:v>6.8603422851599998</c:v>
                </c:pt>
                <c:pt idx="1326">
                  <c:v>6.8603422851599998</c:v>
                </c:pt>
                <c:pt idx="1327">
                  <c:v>6.1365444335900001</c:v>
                </c:pt>
                <c:pt idx="1328">
                  <c:v>5.3002338867200001</c:v>
                </c:pt>
                <c:pt idx="1329">
                  <c:v>4.5055400390599996</c:v>
                </c:pt>
                <c:pt idx="1330">
                  <c:v>4.5055400390599996</c:v>
                </c:pt>
                <c:pt idx="1331">
                  <c:v>4.00026367188</c:v>
                </c:pt>
                <c:pt idx="1332">
                  <c:v>3.54542822266</c:v>
                </c:pt>
                <c:pt idx="1333">
                  <c:v>3.54542822266</c:v>
                </c:pt>
                <c:pt idx="1334">
                  <c:v>3.33258422852</c:v>
                </c:pt>
                <c:pt idx="1335">
                  <c:v>3.0931987304700002</c:v>
                </c:pt>
                <c:pt idx="1336">
                  <c:v>3.0931987304700002</c:v>
                </c:pt>
                <c:pt idx="1337">
                  <c:v>2.8045949707000002</c:v>
                </c:pt>
                <c:pt idx="1338">
                  <c:v>2.6951804199200002</c:v>
                </c:pt>
                <c:pt idx="1339">
                  <c:v>2.6927937011700003</c:v>
                </c:pt>
                <c:pt idx="1340">
                  <c:v>2.6927937011700003</c:v>
                </c:pt>
                <c:pt idx="1341">
                  <c:v>2.4417495117200003</c:v>
                </c:pt>
                <c:pt idx="1342">
                  <c:v>2.4417495117200003</c:v>
                </c:pt>
                <c:pt idx="1343">
                  <c:v>2.3138581543000001</c:v>
                </c:pt>
                <c:pt idx="1344">
                  <c:v>2.2836491699199999</c:v>
                </c:pt>
                <c:pt idx="1345">
                  <c:v>2.3942895507799999</c:v>
                </c:pt>
                <c:pt idx="1346">
                  <c:v>2.3942895507799999</c:v>
                </c:pt>
                <c:pt idx="1347">
                  <c:v>2.30257299805</c:v>
                </c:pt>
                <c:pt idx="1348">
                  <c:v>1.99426196289</c:v>
                </c:pt>
                <c:pt idx="1349">
                  <c:v>1.8300222168</c:v>
                </c:pt>
                <c:pt idx="1350">
                  <c:v>1.7682988281300001</c:v>
                </c:pt>
                <c:pt idx="1351">
                  <c:v>1.63952709961</c:v>
                </c:pt>
                <c:pt idx="1352">
                  <c:v>1.3589741210899999</c:v>
                </c:pt>
                <c:pt idx="1353">
                  <c:v>1.3589741210899999</c:v>
                </c:pt>
                <c:pt idx="1354">
                  <c:v>1.10482128906</c:v>
                </c:pt>
                <c:pt idx="1355">
                  <c:v>1.08239770508</c:v>
                </c:pt>
                <c:pt idx="1356">
                  <c:v>1.08239770508</c:v>
                </c:pt>
                <c:pt idx="1357">
                  <c:v>1.07083862305</c:v>
                </c:pt>
                <c:pt idx="1358">
                  <c:v>0.97585351563</c:v>
                </c:pt>
                <c:pt idx="1359">
                  <c:v>0.97585351563</c:v>
                </c:pt>
                <c:pt idx="1360">
                  <c:v>0.93641113280999999</c:v>
                </c:pt>
                <c:pt idx="1361">
                  <c:v>0.70295343018000001</c:v>
                </c:pt>
                <c:pt idx="1362">
                  <c:v>0.70295343018000001</c:v>
                </c:pt>
                <c:pt idx="1363">
                  <c:v>0.62239953612999999</c:v>
                </c:pt>
                <c:pt idx="1364">
                  <c:v>0.59270819092000004</c:v>
                </c:pt>
                <c:pt idx="1365">
                  <c:v>0.62880322265999999</c:v>
                </c:pt>
                <c:pt idx="1366">
                  <c:v>0.62880322265999999</c:v>
                </c:pt>
                <c:pt idx="1367">
                  <c:v>0.63909417725000006</c:v>
                </c:pt>
                <c:pt idx="1368">
                  <c:v>0.53158569336000006</c:v>
                </c:pt>
                <c:pt idx="1369">
                  <c:v>0.53158569336000006</c:v>
                </c:pt>
                <c:pt idx="1370">
                  <c:v>0.33746606444999999</c:v>
                </c:pt>
                <c:pt idx="1371">
                  <c:v>0.19832107543999999</c:v>
                </c:pt>
                <c:pt idx="1372">
                  <c:v>0.19832107543999999</c:v>
                </c:pt>
                <c:pt idx="1373">
                  <c:v>0.25456420897999998</c:v>
                </c:pt>
                <c:pt idx="1374">
                  <c:v>0.34424414063000003</c:v>
                </c:pt>
                <c:pt idx="1375">
                  <c:v>0.30392230225</c:v>
                </c:pt>
                <c:pt idx="1376">
                  <c:v>0.32055654907000003</c:v>
                </c:pt>
                <c:pt idx="1377">
                  <c:v>0.31426870728</c:v>
                </c:pt>
                <c:pt idx="1378">
                  <c:v>0.16159915161000002</c:v>
                </c:pt>
                <c:pt idx="1379">
                  <c:v>0.16159915161000002</c:v>
                </c:pt>
                <c:pt idx="1380">
                  <c:v>0.13108280945</c:v>
                </c:pt>
                <c:pt idx="1381">
                  <c:v>0.16628260803</c:v>
                </c:pt>
                <c:pt idx="1382">
                  <c:v>-2.5623922350000002E-2</c:v>
                </c:pt>
                <c:pt idx="1383">
                  <c:v>-2.5623922350000002E-2</c:v>
                </c:pt>
                <c:pt idx="1384">
                  <c:v>-0.34916781615999998</c:v>
                </c:pt>
                <c:pt idx="1385">
                  <c:v>-0.34916781615999998</c:v>
                </c:pt>
                <c:pt idx="1386">
                  <c:v>-0.24744770813</c:v>
                </c:pt>
                <c:pt idx="1387">
                  <c:v>-0.18915155029</c:v>
                </c:pt>
                <c:pt idx="1388">
                  <c:v>-5.0345024109999997E-2</c:v>
                </c:pt>
                <c:pt idx="1389">
                  <c:v>-5.0345024109999997E-2</c:v>
                </c:pt>
                <c:pt idx="1390">
                  <c:v>-8.5381515500000005E-2</c:v>
                </c:pt>
                <c:pt idx="1391">
                  <c:v>-0.16129071045000001</c:v>
                </c:pt>
                <c:pt idx="1392">
                  <c:v>-0.14655026245</c:v>
                </c:pt>
                <c:pt idx="1393">
                  <c:v>-4.9636497499999994E-2</c:v>
                </c:pt>
                <c:pt idx="1394">
                  <c:v>1.6033939360000003E-2</c:v>
                </c:pt>
                <c:pt idx="1395">
                  <c:v>-8.2633314099999997E-3</c:v>
                </c:pt>
                <c:pt idx="1396">
                  <c:v>-8.2633314099999997E-3</c:v>
                </c:pt>
                <c:pt idx="1397">
                  <c:v>-4.6421092989999996E-2</c:v>
                </c:pt>
                <c:pt idx="1398">
                  <c:v>-5.0391944889999998E-2</c:v>
                </c:pt>
                <c:pt idx="1399">
                  <c:v>-5.0391944889999998E-2</c:v>
                </c:pt>
                <c:pt idx="1400">
                  <c:v>-8.8997665409999996E-2</c:v>
                </c:pt>
                <c:pt idx="1401">
                  <c:v>-0.11326988983</c:v>
                </c:pt>
                <c:pt idx="1402">
                  <c:v>-4.20485611E-2</c:v>
                </c:pt>
                <c:pt idx="1403">
                  <c:v>-7.975242615E-2</c:v>
                </c:pt>
                <c:pt idx="1404">
                  <c:v>-0.14520046997</c:v>
                </c:pt>
                <c:pt idx="1405">
                  <c:v>-0.16390962218999999</c:v>
                </c:pt>
                <c:pt idx="1406">
                  <c:v>-0.16390962218999999</c:v>
                </c:pt>
                <c:pt idx="1407">
                  <c:v>-1.6171588899999999E-2</c:v>
                </c:pt>
                <c:pt idx="1408">
                  <c:v>1.8163583760000001E-2</c:v>
                </c:pt>
                <c:pt idx="1409">
                  <c:v>1.8163583760000001E-2</c:v>
                </c:pt>
                <c:pt idx="1410">
                  <c:v>-9.9428787229999996E-2</c:v>
                </c:pt>
                <c:pt idx="1411">
                  <c:v>-1.8478916170000002E-2</c:v>
                </c:pt>
                <c:pt idx="1412">
                  <c:v>-1.8478916170000002E-2</c:v>
                </c:pt>
                <c:pt idx="1413">
                  <c:v>5.3141895289999998E-2</c:v>
                </c:pt>
                <c:pt idx="1414">
                  <c:v>5.5833057400000004E-2</c:v>
                </c:pt>
                <c:pt idx="1415">
                  <c:v>1.894154549E-2</c:v>
                </c:pt>
                <c:pt idx="1416">
                  <c:v>1.894154549E-2</c:v>
                </c:pt>
                <c:pt idx="1417">
                  <c:v>-1.1663305279999999E-2</c:v>
                </c:pt>
                <c:pt idx="1418">
                  <c:v>-7.926380157E-2</c:v>
                </c:pt>
                <c:pt idx="1419">
                  <c:v>-3.4500030520000002E-2</c:v>
                </c:pt>
                <c:pt idx="1420">
                  <c:v>-6.6257338499999992E-3</c:v>
                </c:pt>
                <c:pt idx="1421">
                  <c:v>-3.8167774199999997E-2</c:v>
                </c:pt>
                <c:pt idx="1422">
                  <c:v>-3.8167774199999997E-2</c:v>
                </c:pt>
                <c:pt idx="1423">
                  <c:v>-7.5902603149999998E-2</c:v>
                </c:pt>
                <c:pt idx="1424">
                  <c:v>-8.0963943479999995E-2</c:v>
                </c:pt>
                <c:pt idx="1425">
                  <c:v>-3.6858024599999997E-2</c:v>
                </c:pt>
                <c:pt idx="1426">
                  <c:v>-3.6858024599999997E-2</c:v>
                </c:pt>
                <c:pt idx="1427">
                  <c:v>2.7742900850000002E-2</c:v>
                </c:pt>
                <c:pt idx="1428">
                  <c:v>1.0167408939999999E-2</c:v>
                </c:pt>
                <c:pt idx="1429">
                  <c:v>-2.2588039399999999E-2</c:v>
                </c:pt>
                <c:pt idx="1430">
                  <c:v>-6.1929168699999995E-2</c:v>
                </c:pt>
                <c:pt idx="1431">
                  <c:v>-0.10188404846</c:v>
                </c:pt>
                <c:pt idx="1432">
                  <c:v>-0.10188404846</c:v>
                </c:pt>
                <c:pt idx="1433">
                  <c:v>-4.8454866399999996E-3</c:v>
                </c:pt>
                <c:pt idx="1434">
                  <c:v>2.1094036100000001E-2</c:v>
                </c:pt>
                <c:pt idx="1435">
                  <c:v>-9.6149902300000003E-3</c:v>
                </c:pt>
                <c:pt idx="1436">
                  <c:v>-9.6149902300000003E-3</c:v>
                </c:pt>
                <c:pt idx="1437">
                  <c:v>3.341204071E-2</c:v>
                </c:pt>
                <c:pt idx="1438">
                  <c:v>3.341204071E-2</c:v>
                </c:pt>
                <c:pt idx="1439">
                  <c:v>6.7757209779999994E-2</c:v>
                </c:pt>
                <c:pt idx="1440">
                  <c:v>4.0508270000000004E-4</c:v>
                </c:pt>
                <c:pt idx="1441">
                  <c:v>9.2905979199999992E-3</c:v>
                </c:pt>
                <c:pt idx="1442">
                  <c:v>9.2905979199999992E-3</c:v>
                </c:pt>
                <c:pt idx="1443">
                  <c:v>-5.4960914610000002E-2</c:v>
                </c:pt>
                <c:pt idx="1444">
                  <c:v>-0.10885764313</c:v>
                </c:pt>
                <c:pt idx="1445">
                  <c:v>-0.10885764313</c:v>
                </c:pt>
                <c:pt idx="1446">
                  <c:v>-5.8101264950000002E-2</c:v>
                </c:pt>
                <c:pt idx="1447">
                  <c:v>-6.1496276900000002E-3</c:v>
                </c:pt>
                <c:pt idx="1448">
                  <c:v>-6.1496276900000002E-3</c:v>
                </c:pt>
                <c:pt idx="1449">
                  <c:v>-1.197080708E-2</c:v>
                </c:pt>
                <c:pt idx="1450">
                  <c:v>3.5276115419999997E-2</c:v>
                </c:pt>
                <c:pt idx="1451">
                  <c:v>9.9087190599999996E-3</c:v>
                </c:pt>
                <c:pt idx="1452">
                  <c:v>9.9087190599999996E-3</c:v>
                </c:pt>
                <c:pt idx="1453">
                  <c:v>1.1001688959999999E-2</c:v>
                </c:pt>
                <c:pt idx="1454">
                  <c:v>-1.6175334929999997E-2</c:v>
                </c:pt>
                <c:pt idx="1455">
                  <c:v>-0.11332025145999999</c:v>
                </c:pt>
                <c:pt idx="1456">
                  <c:v>-0.12889718627999999</c:v>
                </c:pt>
                <c:pt idx="1457">
                  <c:v>-2.1729368209999999E-2</c:v>
                </c:pt>
                <c:pt idx="1458">
                  <c:v>-2.1729368209999999E-2</c:v>
                </c:pt>
                <c:pt idx="1459">
                  <c:v>1.262205791E-2</c:v>
                </c:pt>
                <c:pt idx="1460">
                  <c:v>-1.6660207750000003E-2</c:v>
                </c:pt>
                <c:pt idx="1461">
                  <c:v>-8.302384949000001E-2</c:v>
                </c:pt>
                <c:pt idx="1462">
                  <c:v>-8.302384949000001E-2</c:v>
                </c:pt>
                <c:pt idx="1463">
                  <c:v>-0.10219658661</c:v>
                </c:pt>
                <c:pt idx="1464">
                  <c:v>3.2552116390000004E-2</c:v>
                </c:pt>
                <c:pt idx="1465">
                  <c:v>9.0647117609999994E-2</c:v>
                </c:pt>
                <c:pt idx="1466">
                  <c:v>0.11424272156000001</c:v>
                </c:pt>
                <c:pt idx="1467">
                  <c:v>4.4925498959999997E-2</c:v>
                </c:pt>
                <c:pt idx="1468">
                  <c:v>4.4925498959999997E-2</c:v>
                </c:pt>
                <c:pt idx="1469">
                  <c:v>-3.9957382199999995E-2</c:v>
                </c:pt>
                <c:pt idx="1470">
                  <c:v>3.5263640899999998E-3</c:v>
                </c:pt>
                <c:pt idx="1471">
                  <c:v>1.9571557999999999E-2</c:v>
                </c:pt>
                <c:pt idx="1472">
                  <c:v>1.9571557999999999E-2</c:v>
                </c:pt>
                <c:pt idx="1473">
                  <c:v>-1.346588E-5</c:v>
                </c:pt>
                <c:pt idx="1474">
                  <c:v>-1.258017254E-2</c:v>
                </c:pt>
                <c:pt idx="1475">
                  <c:v>-1.258017254E-2</c:v>
                </c:pt>
                <c:pt idx="1476">
                  <c:v>-3.5752235409999999E-2</c:v>
                </c:pt>
                <c:pt idx="1477">
                  <c:v>-4.1662860870000006E-2</c:v>
                </c:pt>
                <c:pt idx="1478">
                  <c:v>-4.1662860870000006E-2</c:v>
                </c:pt>
                <c:pt idx="1479">
                  <c:v>1.4438581470000001E-2</c:v>
                </c:pt>
                <c:pt idx="1480">
                  <c:v>1.4438581470000001E-2</c:v>
                </c:pt>
                <c:pt idx="1481">
                  <c:v>-2.5784999849999997E-2</c:v>
                </c:pt>
                <c:pt idx="1482">
                  <c:v>-1.81592083E-2</c:v>
                </c:pt>
                <c:pt idx="1483">
                  <c:v>2.498669815E-2</c:v>
                </c:pt>
                <c:pt idx="1484">
                  <c:v>3.4780925750000004E-2</c:v>
                </c:pt>
                <c:pt idx="1485">
                  <c:v>1.7265172960000002E-2</c:v>
                </c:pt>
                <c:pt idx="1486">
                  <c:v>1.7265172960000002E-2</c:v>
                </c:pt>
                <c:pt idx="1487">
                  <c:v>-4.1260269170000002E-2</c:v>
                </c:pt>
                <c:pt idx="1488">
                  <c:v>-9.311336516999999E-2</c:v>
                </c:pt>
                <c:pt idx="1489">
                  <c:v>-9.311336516999999E-2</c:v>
                </c:pt>
                <c:pt idx="1490">
                  <c:v>1.929128456E-2</c:v>
                </c:pt>
                <c:pt idx="1491">
                  <c:v>4.5478557590000003E-2</c:v>
                </c:pt>
                <c:pt idx="1492">
                  <c:v>4.5478557590000003E-2</c:v>
                </c:pt>
                <c:pt idx="1493">
                  <c:v>3.5156929019999998E-2</c:v>
                </c:pt>
                <c:pt idx="1494">
                  <c:v>6.4674453739999999E-2</c:v>
                </c:pt>
                <c:pt idx="1495">
                  <c:v>1.316356087E-2</c:v>
                </c:pt>
                <c:pt idx="1496">
                  <c:v>1.316356087E-2</c:v>
                </c:pt>
                <c:pt idx="1497">
                  <c:v>-3.7433601380000001E-2</c:v>
                </c:pt>
                <c:pt idx="1498">
                  <c:v>-6.2975532530000003E-2</c:v>
                </c:pt>
                <c:pt idx="1499">
                  <c:v>-9.8511571900000011E-3</c:v>
                </c:pt>
                <c:pt idx="1500">
                  <c:v>1.21841109E-3</c:v>
                </c:pt>
                <c:pt idx="1501">
                  <c:v>-5.9822692899999998E-3</c:v>
                </c:pt>
                <c:pt idx="1502">
                  <c:v>-5.9822692899999998E-3</c:v>
                </c:pt>
                <c:pt idx="1503">
                  <c:v>4.5123352999999998E-3</c:v>
                </c:pt>
                <c:pt idx="1504">
                  <c:v>4.798918915E-2</c:v>
                </c:pt>
                <c:pt idx="1505">
                  <c:v>-1.7394561E-4</c:v>
                </c:pt>
                <c:pt idx="1506">
                  <c:v>-1.7394561E-4</c:v>
                </c:pt>
                <c:pt idx="1507">
                  <c:v>2.0081787000000002E-4</c:v>
                </c:pt>
                <c:pt idx="1508">
                  <c:v>3.8998503699999997E-3</c:v>
                </c:pt>
                <c:pt idx="1509">
                  <c:v>9.1335573199999992E-3</c:v>
                </c:pt>
                <c:pt idx="1510">
                  <c:v>2.8150115000000002E-3</c:v>
                </c:pt>
                <c:pt idx="1511">
                  <c:v>8.8995704699999997E-3</c:v>
                </c:pt>
                <c:pt idx="1512">
                  <c:v>8.8995704699999997E-3</c:v>
                </c:pt>
                <c:pt idx="1513">
                  <c:v>-7.9669845579999995E-2</c:v>
                </c:pt>
                <c:pt idx="1514">
                  <c:v>-0.10924302673</c:v>
                </c:pt>
                <c:pt idx="1515">
                  <c:v>-5.4930885310000004E-2</c:v>
                </c:pt>
                <c:pt idx="1516">
                  <c:v>-5.4930885310000004E-2</c:v>
                </c:pt>
                <c:pt idx="1517">
                  <c:v>3.8882232670000003E-2</c:v>
                </c:pt>
                <c:pt idx="1518">
                  <c:v>-1.860560226E-2</c:v>
                </c:pt>
                <c:pt idx="1519">
                  <c:v>-1.860560226E-2</c:v>
                </c:pt>
                <c:pt idx="1520">
                  <c:v>-1.2674005510000001E-2</c:v>
                </c:pt>
                <c:pt idx="1521">
                  <c:v>6.1332336429999995E-2</c:v>
                </c:pt>
                <c:pt idx="1522">
                  <c:v>6.1332336429999995E-2</c:v>
                </c:pt>
                <c:pt idx="1523">
                  <c:v>6.3803565980000004E-2</c:v>
                </c:pt>
                <c:pt idx="1524">
                  <c:v>1.509988403E-2</c:v>
                </c:pt>
                <c:pt idx="1525">
                  <c:v>1.258703804E-2</c:v>
                </c:pt>
                <c:pt idx="1526">
                  <c:v>1.258703804E-2</c:v>
                </c:pt>
                <c:pt idx="1527">
                  <c:v>4.6089805599999999E-2</c:v>
                </c:pt>
                <c:pt idx="1528">
                  <c:v>3.840300369E-2</c:v>
                </c:pt>
                <c:pt idx="1529">
                  <c:v>3.840300369E-2</c:v>
                </c:pt>
                <c:pt idx="1530">
                  <c:v>1.084433842E-2</c:v>
                </c:pt>
                <c:pt idx="1531">
                  <c:v>-2.2179191589999998E-2</c:v>
                </c:pt>
                <c:pt idx="1532">
                  <c:v>-2.2179191589999998E-2</c:v>
                </c:pt>
                <c:pt idx="1533">
                  <c:v>-5.3774097440000002E-2</c:v>
                </c:pt>
                <c:pt idx="1534">
                  <c:v>-9.6573402400000008E-2</c:v>
                </c:pt>
                <c:pt idx="1535">
                  <c:v>-6.5310379030000004E-2</c:v>
                </c:pt>
                <c:pt idx="1536">
                  <c:v>1.9963825230000003E-2</c:v>
                </c:pt>
                <c:pt idx="1537">
                  <c:v>-3.9214775090000001E-2</c:v>
                </c:pt>
                <c:pt idx="1538">
                  <c:v>-5.2278221129999997E-2</c:v>
                </c:pt>
                <c:pt idx="1539">
                  <c:v>-5.2278221129999997E-2</c:v>
                </c:pt>
                <c:pt idx="1540">
                  <c:v>-7.3023765559999995E-2</c:v>
                </c:pt>
                <c:pt idx="1541">
                  <c:v>1.6514749530000001E-2</c:v>
                </c:pt>
                <c:pt idx="1542">
                  <c:v>4.7338882450000001E-2</c:v>
                </c:pt>
                <c:pt idx="1543">
                  <c:v>4.7338882450000001E-2</c:v>
                </c:pt>
                <c:pt idx="1544">
                  <c:v>4.0237037659999995E-2</c:v>
                </c:pt>
                <c:pt idx="1545">
                  <c:v>4.3293540950000001E-2</c:v>
                </c:pt>
                <c:pt idx="1546">
                  <c:v>4.6475807189999996E-2</c:v>
                </c:pt>
                <c:pt idx="1547">
                  <c:v>4.748901749E-2</c:v>
                </c:pt>
                <c:pt idx="1548">
                  <c:v>4.1856163019999996E-2</c:v>
                </c:pt>
                <c:pt idx="1549">
                  <c:v>4.1856163019999996E-2</c:v>
                </c:pt>
                <c:pt idx="1550">
                  <c:v>4.8475009919999999E-2</c:v>
                </c:pt>
                <c:pt idx="1551">
                  <c:v>1.9734226230000002E-2</c:v>
                </c:pt>
                <c:pt idx="1552">
                  <c:v>-2.956944656E-2</c:v>
                </c:pt>
                <c:pt idx="1553">
                  <c:v>-2.956944656E-2</c:v>
                </c:pt>
                <c:pt idx="1554">
                  <c:v>-3.856850052E-2</c:v>
                </c:pt>
                <c:pt idx="1555">
                  <c:v>-3.856850052E-2</c:v>
                </c:pt>
                <c:pt idx="1556">
                  <c:v>-9.0619297000000005E-3</c:v>
                </c:pt>
                <c:pt idx="1557">
                  <c:v>-1.2850431439999999E-2</c:v>
                </c:pt>
                <c:pt idx="1558">
                  <c:v>-6.8609024050000009E-2</c:v>
                </c:pt>
                <c:pt idx="1559">
                  <c:v>-6.8609024050000009E-2</c:v>
                </c:pt>
                <c:pt idx="1560">
                  <c:v>-4.214771271E-2</c:v>
                </c:pt>
                <c:pt idx="1561">
                  <c:v>-2.4660123829999998E-2</c:v>
                </c:pt>
                <c:pt idx="1562">
                  <c:v>4.080479813E-2</c:v>
                </c:pt>
                <c:pt idx="1563">
                  <c:v>4.080479813E-2</c:v>
                </c:pt>
                <c:pt idx="1564">
                  <c:v>3.8166515349999999E-2</c:v>
                </c:pt>
                <c:pt idx="1565">
                  <c:v>3.8166515349999999E-2</c:v>
                </c:pt>
                <c:pt idx="1566">
                  <c:v>3.8230644230000006E-2</c:v>
                </c:pt>
                <c:pt idx="1567">
                  <c:v>-2.5884481430000002E-2</c:v>
                </c:pt>
                <c:pt idx="1568">
                  <c:v>5.1404752699999992E-3</c:v>
                </c:pt>
                <c:pt idx="1569">
                  <c:v>5.1404752699999992E-3</c:v>
                </c:pt>
                <c:pt idx="1570">
                  <c:v>1.2872003559999999E-2</c:v>
                </c:pt>
                <c:pt idx="1571">
                  <c:v>2.6429712299999998E-2</c:v>
                </c:pt>
                <c:pt idx="1572">
                  <c:v>1.2697098300000001E-3</c:v>
                </c:pt>
                <c:pt idx="1573">
                  <c:v>3.8994537350000004E-2</c:v>
                </c:pt>
                <c:pt idx="1574">
                  <c:v>2.2431615829999998E-2</c:v>
                </c:pt>
                <c:pt idx="1575">
                  <c:v>5.3560042400000001E-3</c:v>
                </c:pt>
                <c:pt idx="1576">
                  <c:v>5.3560042400000001E-3</c:v>
                </c:pt>
                <c:pt idx="1577">
                  <c:v>-2.7793909070000001E-2</c:v>
                </c:pt>
                <c:pt idx="1578">
                  <c:v>1.05480039E-3</c:v>
                </c:pt>
                <c:pt idx="1579">
                  <c:v>1.05480039E-3</c:v>
                </c:pt>
                <c:pt idx="1580">
                  <c:v>-1.0686388020000001E-2</c:v>
                </c:pt>
                <c:pt idx="1581">
                  <c:v>-1.135956573E-2</c:v>
                </c:pt>
                <c:pt idx="1582">
                  <c:v>-2.0446201319999999E-2</c:v>
                </c:pt>
                <c:pt idx="1583">
                  <c:v>-3.3404857640000001E-2</c:v>
                </c:pt>
                <c:pt idx="1584">
                  <c:v>-7.0555351259999996E-2</c:v>
                </c:pt>
                <c:pt idx="1585">
                  <c:v>2.5094070400000002E-3</c:v>
                </c:pt>
                <c:pt idx="1586">
                  <c:v>2.5094070400000002E-3</c:v>
                </c:pt>
                <c:pt idx="1587">
                  <c:v>4.7509368900000001E-2</c:v>
                </c:pt>
                <c:pt idx="1588">
                  <c:v>4.0299915310000003E-2</c:v>
                </c:pt>
                <c:pt idx="1589">
                  <c:v>4.0299915310000003E-2</c:v>
                </c:pt>
                <c:pt idx="1590">
                  <c:v>3.4377071379999999E-2</c:v>
                </c:pt>
                <c:pt idx="1591">
                  <c:v>1.4747335429999999E-2</c:v>
                </c:pt>
                <c:pt idx="1592">
                  <c:v>1.4747335429999999E-2</c:v>
                </c:pt>
                <c:pt idx="1593">
                  <c:v>3.771794891E-2</c:v>
                </c:pt>
                <c:pt idx="1594">
                  <c:v>7.3166107179999995E-2</c:v>
                </c:pt>
                <c:pt idx="1595">
                  <c:v>3.9309543609999997E-2</c:v>
                </c:pt>
                <c:pt idx="1596">
                  <c:v>3.9309543609999997E-2</c:v>
                </c:pt>
                <c:pt idx="1597">
                  <c:v>2.653951454E-2</c:v>
                </c:pt>
                <c:pt idx="1598">
                  <c:v>-2.2612741469999999E-2</c:v>
                </c:pt>
                <c:pt idx="1599">
                  <c:v>-2.2612741469999999E-2</c:v>
                </c:pt>
                <c:pt idx="1600">
                  <c:v>3.3370761870000001E-2</c:v>
                </c:pt>
                <c:pt idx="1601">
                  <c:v>8.1084728199999987E-3</c:v>
                </c:pt>
                <c:pt idx="1602">
                  <c:v>8.1084728199999987E-3</c:v>
                </c:pt>
                <c:pt idx="1603">
                  <c:v>2.6088636999999998E-4</c:v>
                </c:pt>
                <c:pt idx="1604">
                  <c:v>-3.4232872009999998E-2</c:v>
                </c:pt>
                <c:pt idx="1605">
                  <c:v>-1.358272743E-2</c:v>
                </c:pt>
                <c:pt idx="1606">
                  <c:v>-1.358272743E-2</c:v>
                </c:pt>
                <c:pt idx="1607">
                  <c:v>2.5286991120000001E-2</c:v>
                </c:pt>
                <c:pt idx="1608">
                  <c:v>4.462988281E-2</c:v>
                </c:pt>
                <c:pt idx="1609">
                  <c:v>2.3237112050000001E-2</c:v>
                </c:pt>
                <c:pt idx="1610">
                  <c:v>4.1326881410000002E-2</c:v>
                </c:pt>
                <c:pt idx="1611">
                  <c:v>4.0621780400000002E-2</c:v>
                </c:pt>
                <c:pt idx="1612">
                  <c:v>4.0621780400000002E-2</c:v>
                </c:pt>
                <c:pt idx="1613">
                  <c:v>2.840636635E-2</c:v>
                </c:pt>
                <c:pt idx="1614">
                  <c:v>4.099686432E-2</c:v>
                </c:pt>
                <c:pt idx="1615">
                  <c:v>5.375627518E-2</c:v>
                </c:pt>
                <c:pt idx="1616">
                  <c:v>5.375627518E-2</c:v>
                </c:pt>
                <c:pt idx="1617">
                  <c:v>2.7580879209999999E-2</c:v>
                </c:pt>
                <c:pt idx="1618">
                  <c:v>1.527380943E-2</c:v>
                </c:pt>
                <c:pt idx="1619">
                  <c:v>1.6440914149999999E-2</c:v>
                </c:pt>
                <c:pt idx="1620">
                  <c:v>-1.1366758349999999E-2</c:v>
                </c:pt>
                <c:pt idx="1621">
                  <c:v>-1.622758102E-2</c:v>
                </c:pt>
                <c:pt idx="1622">
                  <c:v>-1.622758102E-2</c:v>
                </c:pt>
                <c:pt idx="1623">
                  <c:v>-1.702243614E-2</c:v>
                </c:pt>
                <c:pt idx="1624">
                  <c:v>5.0951255799999998E-2</c:v>
                </c:pt>
                <c:pt idx="1625">
                  <c:v>6.7445968629999992E-2</c:v>
                </c:pt>
                <c:pt idx="1626">
                  <c:v>6.7445968629999992E-2</c:v>
                </c:pt>
                <c:pt idx="1627">
                  <c:v>0.11028938293</c:v>
                </c:pt>
                <c:pt idx="1628">
                  <c:v>1.82461586E-2</c:v>
                </c:pt>
                <c:pt idx="1629">
                  <c:v>1.82461586E-2</c:v>
                </c:pt>
                <c:pt idx="1630">
                  <c:v>2.2425644400000003E-3</c:v>
                </c:pt>
                <c:pt idx="1631">
                  <c:v>1.4229313850000001E-2</c:v>
                </c:pt>
                <c:pt idx="1632">
                  <c:v>1.4229313850000001E-2</c:v>
                </c:pt>
                <c:pt idx="1633">
                  <c:v>1.2722795489999999E-2</c:v>
                </c:pt>
                <c:pt idx="1634">
                  <c:v>-8.3906269100000007E-3</c:v>
                </c:pt>
                <c:pt idx="1635">
                  <c:v>-2.3374444960000001E-2</c:v>
                </c:pt>
                <c:pt idx="1636">
                  <c:v>-5.5197410580000002E-2</c:v>
                </c:pt>
                <c:pt idx="1637">
                  <c:v>-6.0148010250000002E-2</c:v>
                </c:pt>
                <c:pt idx="1638">
                  <c:v>-2.07765255E-2</c:v>
                </c:pt>
                <c:pt idx="1639">
                  <c:v>-2.07765255E-2</c:v>
                </c:pt>
                <c:pt idx="1640">
                  <c:v>3.6162639619999999E-2</c:v>
                </c:pt>
                <c:pt idx="1641">
                  <c:v>1.815670586E-2</c:v>
                </c:pt>
                <c:pt idx="1642">
                  <c:v>1.815670586E-2</c:v>
                </c:pt>
                <c:pt idx="1643">
                  <c:v>9.3199977900000012E-3</c:v>
                </c:pt>
                <c:pt idx="1644">
                  <c:v>-3.66274571E-3</c:v>
                </c:pt>
                <c:pt idx="1645">
                  <c:v>3.453504944E-2</c:v>
                </c:pt>
                <c:pt idx="1646">
                  <c:v>6.2918285369999993E-2</c:v>
                </c:pt>
                <c:pt idx="1647">
                  <c:v>-5.5712890999999999E-4</c:v>
                </c:pt>
                <c:pt idx="1648">
                  <c:v>6.0978527069999997E-2</c:v>
                </c:pt>
                <c:pt idx="1649">
                  <c:v>6.0978527069999997E-2</c:v>
                </c:pt>
                <c:pt idx="1650">
                  <c:v>0.1204849472</c:v>
                </c:pt>
                <c:pt idx="1651">
                  <c:v>7.8582176209999993E-2</c:v>
                </c:pt>
                <c:pt idx="1652">
                  <c:v>7.8582176209999993E-2</c:v>
                </c:pt>
                <c:pt idx="1653">
                  <c:v>4.9809165949999998E-2</c:v>
                </c:pt>
                <c:pt idx="1654">
                  <c:v>3.651046753E-2</c:v>
                </c:pt>
                <c:pt idx="1655">
                  <c:v>3.651046753E-2</c:v>
                </c:pt>
                <c:pt idx="1656">
                  <c:v>1.8252101899999998E-2</c:v>
                </c:pt>
                <c:pt idx="1657">
                  <c:v>3.4576038359999998E-2</c:v>
                </c:pt>
                <c:pt idx="1658">
                  <c:v>3.4576038359999998E-2</c:v>
                </c:pt>
                <c:pt idx="1659">
                  <c:v>1.7074680330000001E-2</c:v>
                </c:pt>
                <c:pt idx="1660">
                  <c:v>2.9501562119999998E-2</c:v>
                </c:pt>
                <c:pt idx="1661">
                  <c:v>-1.027032661E-2</c:v>
                </c:pt>
                <c:pt idx="1662">
                  <c:v>-5.5631889340000004E-2</c:v>
                </c:pt>
                <c:pt idx="1663">
                  <c:v>-1.314009666E-2</c:v>
                </c:pt>
                <c:pt idx="1664">
                  <c:v>2.128515244E-2</c:v>
                </c:pt>
                <c:pt idx="1665">
                  <c:v>2.128515244E-2</c:v>
                </c:pt>
                <c:pt idx="1666">
                  <c:v>1.5850626950000002E-2</c:v>
                </c:pt>
                <c:pt idx="1667">
                  <c:v>1.728925705E-2</c:v>
                </c:pt>
                <c:pt idx="1668">
                  <c:v>1.728925705E-2</c:v>
                </c:pt>
                <c:pt idx="1669">
                  <c:v>2.8427654270000002E-2</c:v>
                </c:pt>
                <c:pt idx="1670">
                  <c:v>7.323866272E-2</c:v>
                </c:pt>
                <c:pt idx="1671">
                  <c:v>7.323866272E-2</c:v>
                </c:pt>
                <c:pt idx="1672">
                  <c:v>5.5019084929999997E-2</c:v>
                </c:pt>
                <c:pt idx="1673">
                  <c:v>5.1468944550000006E-2</c:v>
                </c:pt>
                <c:pt idx="1674">
                  <c:v>6.2489727019999997E-2</c:v>
                </c:pt>
                <c:pt idx="1675">
                  <c:v>6.2489727019999997E-2</c:v>
                </c:pt>
                <c:pt idx="1676">
                  <c:v>4.3939201349999998E-2</c:v>
                </c:pt>
                <c:pt idx="1677">
                  <c:v>8.4770286560000005E-2</c:v>
                </c:pt>
                <c:pt idx="1678">
                  <c:v>0.10050767517</c:v>
                </c:pt>
                <c:pt idx="1679">
                  <c:v>5.3437828059999998E-2</c:v>
                </c:pt>
                <c:pt idx="1680">
                  <c:v>-3.8821870000000004E-4</c:v>
                </c:pt>
                <c:pt idx="1681">
                  <c:v>-3.8821870000000004E-4</c:v>
                </c:pt>
                <c:pt idx="1682">
                  <c:v>1.358803368E-2</c:v>
                </c:pt>
                <c:pt idx="1683">
                  <c:v>6.1291034699999997E-2</c:v>
                </c:pt>
                <c:pt idx="1684">
                  <c:v>5.9616241499999998E-3</c:v>
                </c:pt>
                <c:pt idx="1685">
                  <c:v>5.9616241499999998E-3</c:v>
                </c:pt>
                <c:pt idx="1686">
                  <c:v>-1.0525590899999999E-2</c:v>
                </c:pt>
                <c:pt idx="1687">
                  <c:v>-8.5792627300000004E-3</c:v>
                </c:pt>
                <c:pt idx="1688">
                  <c:v>-9.189561839999999E-3</c:v>
                </c:pt>
                <c:pt idx="1689">
                  <c:v>-2.4502782819999999E-2</c:v>
                </c:pt>
                <c:pt idx="1690">
                  <c:v>4.9745662690000005E-2</c:v>
                </c:pt>
                <c:pt idx="1691">
                  <c:v>4.9745662690000005E-2</c:v>
                </c:pt>
                <c:pt idx="1692">
                  <c:v>1.3947151180000001E-2</c:v>
                </c:pt>
                <c:pt idx="1693">
                  <c:v>5.2302092000000003E-4</c:v>
                </c:pt>
                <c:pt idx="1694">
                  <c:v>1.449363708E-2</c:v>
                </c:pt>
                <c:pt idx="1695">
                  <c:v>1.449363708E-2</c:v>
                </c:pt>
                <c:pt idx="1696">
                  <c:v>4.3281974789999997E-2</c:v>
                </c:pt>
                <c:pt idx="1697">
                  <c:v>5.5919677729999999E-2</c:v>
                </c:pt>
                <c:pt idx="1698">
                  <c:v>5.5919677729999999E-2</c:v>
                </c:pt>
                <c:pt idx="1699">
                  <c:v>3.3792739869999998E-2</c:v>
                </c:pt>
                <c:pt idx="1700">
                  <c:v>3.501991653E-2</c:v>
                </c:pt>
                <c:pt idx="1701">
                  <c:v>3.501991653E-2</c:v>
                </c:pt>
                <c:pt idx="1702">
                  <c:v>5.450701904E-2</c:v>
                </c:pt>
                <c:pt idx="1703">
                  <c:v>4.7975128169999999E-2</c:v>
                </c:pt>
                <c:pt idx="1704">
                  <c:v>3.3087341309999997E-2</c:v>
                </c:pt>
                <c:pt idx="1705">
                  <c:v>-1.2359305380000001E-2</c:v>
                </c:pt>
                <c:pt idx="1706">
                  <c:v>-5.9626235960000003E-2</c:v>
                </c:pt>
                <c:pt idx="1707">
                  <c:v>-5.9626235960000003E-2</c:v>
                </c:pt>
                <c:pt idx="1708">
                  <c:v>-2.3062263489999998E-2</c:v>
                </c:pt>
                <c:pt idx="1709">
                  <c:v>1.7255477910000001E-2</c:v>
                </c:pt>
                <c:pt idx="1710">
                  <c:v>3.9968275999999999E-3</c:v>
                </c:pt>
                <c:pt idx="1711">
                  <c:v>3.9968275999999999E-3</c:v>
                </c:pt>
                <c:pt idx="1712">
                  <c:v>8.7725772899999999E-3</c:v>
                </c:pt>
                <c:pt idx="1713">
                  <c:v>-1.247411537E-2</c:v>
                </c:pt>
                <c:pt idx="1714">
                  <c:v>-1.9770513529999999E-2</c:v>
                </c:pt>
                <c:pt idx="1715">
                  <c:v>-3.4120883939999999E-2</c:v>
                </c:pt>
                <c:pt idx="1716">
                  <c:v>4.9974655149999998E-2</c:v>
                </c:pt>
                <c:pt idx="1717">
                  <c:v>1.989250565E-2</c:v>
                </c:pt>
                <c:pt idx="1718">
                  <c:v>1.989250565E-2</c:v>
                </c:pt>
                <c:pt idx="1719">
                  <c:v>1.642526436E-2</c:v>
                </c:pt>
                <c:pt idx="1720">
                  <c:v>-2.4728119400000003E-3</c:v>
                </c:pt>
                <c:pt idx="1721">
                  <c:v>-2.4728119400000003E-3</c:v>
                </c:pt>
                <c:pt idx="1722">
                  <c:v>1.3018399240000001E-2</c:v>
                </c:pt>
                <c:pt idx="1723">
                  <c:v>3.6996269230000003E-2</c:v>
                </c:pt>
                <c:pt idx="1724">
                  <c:v>3.6996269230000003E-2</c:v>
                </c:pt>
                <c:pt idx="1725">
                  <c:v>1.101418686E-2</c:v>
                </c:pt>
                <c:pt idx="1726">
                  <c:v>3.7462585000000003E-3</c:v>
                </c:pt>
                <c:pt idx="1727">
                  <c:v>-2.1274566700000002E-3</c:v>
                </c:pt>
                <c:pt idx="1728">
                  <c:v>-2.1274566700000002E-3</c:v>
                </c:pt>
                <c:pt idx="1729">
                  <c:v>-4.1757683800000001E-3</c:v>
                </c:pt>
                <c:pt idx="1730">
                  <c:v>3.952819824E-2</c:v>
                </c:pt>
                <c:pt idx="1731">
                  <c:v>3.952819824E-2</c:v>
                </c:pt>
                <c:pt idx="1732">
                  <c:v>-1.318419933E-2</c:v>
                </c:pt>
                <c:pt idx="1733">
                  <c:v>-4.5909000399999997E-2</c:v>
                </c:pt>
                <c:pt idx="1734">
                  <c:v>-4.5909000399999997E-2</c:v>
                </c:pt>
                <c:pt idx="1735">
                  <c:v>-4.0096650099999999E-3</c:v>
                </c:pt>
                <c:pt idx="1736">
                  <c:v>3.3638515470000005E-2</c:v>
                </c:pt>
                <c:pt idx="1737">
                  <c:v>5.9359710689999998E-2</c:v>
                </c:pt>
                <c:pt idx="1738">
                  <c:v>5.9359710689999998E-2</c:v>
                </c:pt>
                <c:pt idx="1739">
                  <c:v>2.6516662600000001E-2</c:v>
                </c:pt>
                <c:pt idx="1740">
                  <c:v>4.0623352049999999E-2</c:v>
                </c:pt>
                <c:pt idx="1741">
                  <c:v>3.0787216189999998E-2</c:v>
                </c:pt>
                <c:pt idx="1742">
                  <c:v>3.7319736480000004E-2</c:v>
                </c:pt>
                <c:pt idx="1743">
                  <c:v>0.11121408081</c:v>
                </c:pt>
                <c:pt idx="1744">
                  <c:v>0.11121408081</c:v>
                </c:pt>
                <c:pt idx="1745">
                  <c:v>8.1100952150000002E-2</c:v>
                </c:pt>
                <c:pt idx="1746">
                  <c:v>-3.3235004429999999E-2</c:v>
                </c:pt>
                <c:pt idx="1747">
                  <c:v>-3.3235004429999999E-2</c:v>
                </c:pt>
                <c:pt idx="1748">
                  <c:v>1.3109118459999999E-2</c:v>
                </c:pt>
                <c:pt idx="1749">
                  <c:v>6.0181152339999995E-2</c:v>
                </c:pt>
                <c:pt idx="1750">
                  <c:v>1.1129315379999999E-2</c:v>
                </c:pt>
                <c:pt idx="1751">
                  <c:v>-6.3258335109999994E-2</c:v>
                </c:pt>
                <c:pt idx="1752">
                  <c:v>-9.3642959590000005E-2</c:v>
                </c:pt>
                <c:pt idx="1753">
                  <c:v>-9.3642959590000005E-2</c:v>
                </c:pt>
                <c:pt idx="1754">
                  <c:v>-1.010517597E-2</c:v>
                </c:pt>
                <c:pt idx="1755">
                  <c:v>0.12299405670000001</c:v>
                </c:pt>
                <c:pt idx="1756">
                  <c:v>0.12463132477000001</c:v>
                </c:pt>
                <c:pt idx="1757">
                  <c:v>0.12463132477000001</c:v>
                </c:pt>
                <c:pt idx="1758">
                  <c:v>2.595955849E-2</c:v>
                </c:pt>
                <c:pt idx="1759">
                  <c:v>2.595955849E-2</c:v>
                </c:pt>
                <c:pt idx="1760">
                  <c:v>2.5106824869999999E-2</c:v>
                </c:pt>
                <c:pt idx="1761">
                  <c:v>4.8961753849999998E-2</c:v>
                </c:pt>
                <c:pt idx="1762">
                  <c:v>4.9464447020000003E-2</c:v>
                </c:pt>
                <c:pt idx="1763">
                  <c:v>4.9464447020000003E-2</c:v>
                </c:pt>
                <c:pt idx="1764">
                  <c:v>5.7023014999999996E-3</c:v>
                </c:pt>
                <c:pt idx="1765">
                  <c:v>-6.4452964779999997E-2</c:v>
                </c:pt>
                <c:pt idx="1766">
                  <c:v>-4.8354896549999998E-2</c:v>
                </c:pt>
                <c:pt idx="1767">
                  <c:v>-4.6873718259999995E-2</c:v>
                </c:pt>
                <c:pt idx="1768">
                  <c:v>-6.2660240170000006E-2</c:v>
                </c:pt>
                <c:pt idx="1769">
                  <c:v>-6.2660240170000006E-2</c:v>
                </c:pt>
                <c:pt idx="1770">
                  <c:v>3.0781890870000002E-2</c:v>
                </c:pt>
                <c:pt idx="1771">
                  <c:v>0.10012259674</c:v>
                </c:pt>
                <c:pt idx="1772">
                  <c:v>4.0521974600000003E-3</c:v>
                </c:pt>
                <c:pt idx="1773">
                  <c:v>4.0521974600000003E-3</c:v>
                </c:pt>
                <c:pt idx="1774">
                  <c:v>-7.9239715579999995E-2</c:v>
                </c:pt>
                <c:pt idx="1775">
                  <c:v>-1.142774677E-2</c:v>
                </c:pt>
                <c:pt idx="1776">
                  <c:v>2.2109117510000002E-2</c:v>
                </c:pt>
                <c:pt idx="1777">
                  <c:v>-3.8094620699999997E-3</c:v>
                </c:pt>
                <c:pt idx="1778">
                  <c:v>-1.259704876E-2</c:v>
                </c:pt>
                <c:pt idx="1779">
                  <c:v>-5.6122069400000004E-3</c:v>
                </c:pt>
                <c:pt idx="1780">
                  <c:v>-5.6122069400000004E-3</c:v>
                </c:pt>
                <c:pt idx="1781">
                  <c:v>5.4602745059999999E-2</c:v>
                </c:pt>
                <c:pt idx="1782">
                  <c:v>-4.266855621E-2</c:v>
                </c:pt>
                <c:pt idx="1783">
                  <c:v>-4.266855621E-2</c:v>
                </c:pt>
                <c:pt idx="1784">
                  <c:v>-3.56013942E-3</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7"/>
          <c:tx>
            <c:v>Torque</c:v>
          </c:tx>
          <c:xVal>
            <c:numRef>
              <c:f>sheet1!$G$2:$G$4000</c:f>
              <c:numCache>
                <c:formatCode>0.0000</c:formatCode>
                <c:ptCount val="3999"/>
                <c:pt idx="0" formatCode="0">
                  <c:v>0</c:v>
                </c:pt>
                <c:pt idx="1">
                  <c:v>4.7E-2</c:v>
                </c:pt>
                <c:pt idx="2">
                  <c:v>1.0469999999999999</c:v>
                </c:pt>
                <c:pt idx="3">
                  <c:v>1.4370000000000001</c:v>
                </c:pt>
                <c:pt idx="4">
                  <c:v>1.5469999999999999</c:v>
                </c:pt>
                <c:pt idx="5">
                  <c:v>1.6719999999999999</c:v>
                </c:pt>
                <c:pt idx="6">
                  <c:v>1.7809999999999999</c:v>
                </c:pt>
                <c:pt idx="7">
                  <c:v>1.89</c:v>
                </c:pt>
                <c:pt idx="8">
                  <c:v>2</c:v>
                </c:pt>
                <c:pt idx="9">
                  <c:v>2.109</c:v>
                </c:pt>
                <c:pt idx="10">
                  <c:v>2.2189999999999999</c:v>
                </c:pt>
                <c:pt idx="11">
                  <c:v>2.3279999999999998</c:v>
                </c:pt>
                <c:pt idx="12">
                  <c:v>2.4529999999999998</c:v>
                </c:pt>
                <c:pt idx="13">
                  <c:v>2.5939999999999999</c:v>
                </c:pt>
                <c:pt idx="14">
                  <c:v>2.7810000000000001</c:v>
                </c:pt>
                <c:pt idx="15">
                  <c:v>2.89</c:v>
                </c:pt>
                <c:pt idx="16">
                  <c:v>3</c:v>
                </c:pt>
                <c:pt idx="17">
                  <c:v>3.109</c:v>
                </c:pt>
                <c:pt idx="18">
                  <c:v>3.2189999999999999</c:v>
                </c:pt>
                <c:pt idx="19">
                  <c:v>3.3279999999999998</c:v>
                </c:pt>
                <c:pt idx="20">
                  <c:v>3.4369999999999998</c:v>
                </c:pt>
                <c:pt idx="21">
                  <c:v>3.5619999999999998</c:v>
                </c:pt>
                <c:pt idx="22">
                  <c:v>3.6720000000000002</c:v>
                </c:pt>
                <c:pt idx="23">
                  <c:v>3.7810000000000001</c:v>
                </c:pt>
                <c:pt idx="24">
                  <c:v>3.89</c:v>
                </c:pt>
                <c:pt idx="25">
                  <c:v>4</c:v>
                </c:pt>
                <c:pt idx="26">
                  <c:v>4.109</c:v>
                </c:pt>
                <c:pt idx="27">
                  <c:v>4.2190000000000003</c:v>
                </c:pt>
                <c:pt idx="28">
                  <c:v>4.3440000000000003</c:v>
                </c:pt>
                <c:pt idx="29">
                  <c:v>4.4530000000000003</c:v>
                </c:pt>
                <c:pt idx="30">
                  <c:v>4.5620000000000003</c:v>
                </c:pt>
                <c:pt idx="31">
                  <c:v>4.6719999999999997</c:v>
                </c:pt>
                <c:pt idx="32">
                  <c:v>4.7809999999999997</c:v>
                </c:pt>
                <c:pt idx="33">
                  <c:v>4.9059999999999997</c:v>
                </c:pt>
                <c:pt idx="34">
                  <c:v>5.0149999999999997</c:v>
                </c:pt>
                <c:pt idx="35">
                  <c:v>5.125</c:v>
                </c:pt>
                <c:pt idx="36">
                  <c:v>5.234</c:v>
                </c:pt>
                <c:pt idx="37">
                  <c:v>5.3440000000000003</c:v>
                </c:pt>
                <c:pt idx="38">
                  <c:v>5.4690000000000003</c:v>
                </c:pt>
                <c:pt idx="39">
                  <c:v>5.5780000000000003</c:v>
                </c:pt>
                <c:pt idx="40">
                  <c:v>5.6870000000000003</c:v>
                </c:pt>
                <c:pt idx="41">
                  <c:v>5.7969999999999997</c:v>
                </c:pt>
                <c:pt idx="42">
                  <c:v>5.9059999999999997</c:v>
                </c:pt>
                <c:pt idx="43">
                  <c:v>6.0149999999999997</c:v>
                </c:pt>
                <c:pt idx="44">
                  <c:v>6.125</c:v>
                </c:pt>
                <c:pt idx="45">
                  <c:v>6.234</c:v>
                </c:pt>
                <c:pt idx="46">
                  <c:v>6.359</c:v>
                </c:pt>
                <c:pt idx="47">
                  <c:v>6.4690000000000003</c:v>
                </c:pt>
                <c:pt idx="48">
                  <c:v>6.5780000000000003</c:v>
                </c:pt>
                <c:pt idx="49">
                  <c:v>6.6870000000000003</c:v>
                </c:pt>
                <c:pt idx="50">
                  <c:v>6.7969999999999997</c:v>
                </c:pt>
                <c:pt idx="51">
                  <c:v>6.9059999999999997</c:v>
                </c:pt>
                <c:pt idx="52">
                  <c:v>7.0149999999999997</c:v>
                </c:pt>
                <c:pt idx="53">
                  <c:v>7.14</c:v>
                </c:pt>
                <c:pt idx="54">
                  <c:v>7.25</c:v>
                </c:pt>
                <c:pt idx="55">
                  <c:v>7.359</c:v>
                </c:pt>
                <c:pt idx="56">
                  <c:v>7.4690000000000003</c:v>
                </c:pt>
                <c:pt idx="57">
                  <c:v>7.5780000000000003</c:v>
                </c:pt>
                <c:pt idx="58">
                  <c:v>7.6870000000000003</c:v>
                </c:pt>
                <c:pt idx="59">
                  <c:v>7.8120000000000003</c:v>
                </c:pt>
                <c:pt idx="60">
                  <c:v>7.9219999999999997</c:v>
                </c:pt>
                <c:pt idx="61">
                  <c:v>8.0310000000000006</c:v>
                </c:pt>
                <c:pt idx="62">
                  <c:v>8.14</c:v>
                </c:pt>
                <c:pt idx="63">
                  <c:v>8.25</c:v>
                </c:pt>
                <c:pt idx="64">
                  <c:v>8.359</c:v>
                </c:pt>
                <c:pt idx="65">
                  <c:v>8.4689999999999994</c:v>
                </c:pt>
                <c:pt idx="66">
                  <c:v>8.5779999999999994</c:v>
                </c:pt>
                <c:pt idx="67">
                  <c:v>8.7029999999999994</c:v>
                </c:pt>
                <c:pt idx="68">
                  <c:v>8.8119999999999994</c:v>
                </c:pt>
                <c:pt idx="69">
                  <c:v>8.9220000000000006</c:v>
                </c:pt>
                <c:pt idx="70">
                  <c:v>9.0310000000000006</c:v>
                </c:pt>
                <c:pt idx="71">
                  <c:v>9.1560000000000006</c:v>
                </c:pt>
                <c:pt idx="72">
                  <c:v>9.2650000000000006</c:v>
                </c:pt>
                <c:pt idx="73">
                  <c:v>9.375</c:v>
                </c:pt>
                <c:pt idx="74">
                  <c:v>9.484</c:v>
                </c:pt>
                <c:pt idx="75">
                  <c:v>9.5939999999999994</c:v>
                </c:pt>
                <c:pt idx="76">
                  <c:v>9.7029999999999994</c:v>
                </c:pt>
                <c:pt idx="77">
                  <c:v>9.8279999999999994</c:v>
                </c:pt>
                <c:pt idx="78">
                  <c:v>9.9369999999999994</c:v>
                </c:pt>
                <c:pt idx="79">
                  <c:v>10.047000000000001</c:v>
                </c:pt>
                <c:pt idx="80">
                  <c:v>10.156000000000001</c:v>
                </c:pt>
                <c:pt idx="81">
                  <c:v>10.265000000000001</c:v>
                </c:pt>
                <c:pt idx="82">
                  <c:v>10.39</c:v>
                </c:pt>
                <c:pt idx="83">
                  <c:v>10.5</c:v>
                </c:pt>
                <c:pt idx="84">
                  <c:v>10.609</c:v>
                </c:pt>
                <c:pt idx="85">
                  <c:v>10.718999999999999</c:v>
                </c:pt>
                <c:pt idx="86">
                  <c:v>10.827999999999999</c:v>
                </c:pt>
                <c:pt idx="87">
                  <c:v>10.952999999999999</c:v>
                </c:pt>
                <c:pt idx="88">
                  <c:v>11.061999999999999</c:v>
                </c:pt>
                <c:pt idx="89">
                  <c:v>11.172000000000001</c:v>
                </c:pt>
                <c:pt idx="90">
                  <c:v>11.281000000000001</c:v>
                </c:pt>
                <c:pt idx="91">
                  <c:v>11.39</c:v>
                </c:pt>
                <c:pt idx="92">
                  <c:v>11.5</c:v>
                </c:pt>
                <c:pt idx="93">
                  <c:v>11.609</c:v>
                </c:pt>
                <c:pt idx="94">
                  <c:v>11.734</c:v>
                </c:pt>
                <c:pt idx="95">
                  <c:v>11.843999999999999</c:v>
                </c:pt>
                <c:pt idx="96">
                  <c:v>11.952999999999999</c:v>
                </c:pt>
                <c:pt idx="97">
                  <c:v>12.061999999999999</c:v>
                </c:pt>
                <c:pt idx="98">
                  <c:v>12.172000000000001</c:v>
                </c:pt>
                <c:pt idx="99">
                  <c:v>12.297000000000001</c:v>
                </c:pt>
                <c:pt idx="100">
                  <c:v>12.406000000000001</c:v>
                </c:pt>
                <c:pt idx="101">
                  <c:v>12.515000000000001</c:v>
                </c:pt>
                <c:pt idx="102">
                  <c:v>12.625</c:v>
                </c:pt>
                <c:pt idx="103">
                  <c:v>12.734</c:v>
                </c:pt>
                <c:pt idx="104">
                  <c:v>12.843999999999999</c:v>
                </c:pt>
                <c:pt idx="105">
                  <c:v>12.952999999999999</c:v>
                </c:pt>
                <c:pt idx="106">
                  <c:v>13.077999999999999</c:v>
                </c:pt>
                <c:pt idx="107">
                  <c:v>13.186999999999999</c:v>
                </c:pt>
                <c:pt idx="108">
                  <c:v>13.297000000000001</c:v>
                </c:pt>
                <c:pt idx="109">
                  <c:v>13.406000000000001</c:v>
                </c:pt>
                <c:pt idx="110">
                  <c:v>13.515000000000001</c:v>
                </c:pt>
                <c:pt idx="111">
                  <c:v>13.625</c:v>
                </c:pt>
                <c:pt idx="112">
                  <c:v>13.734</c:v>
                </c:pt>
                <c:pt idx="113">
                  <c:v>13.843999999999999</c:v>
                </c:pt>
                <c:pt idx="114">
                  <c:v>13.968999999999999</c:v>
                </c:pt>
                <c:pt idx="115">
                  <c:v>14.077999999999999</c:v>
                </c:pt>
                <c:pt idx="116">
                  <c:v>14.186999999999999</c:v>
                </c:pt>
                <c:pt idx="117">
                  <c:v>14.297000000000001</c:v>
                </c:pt>
                <c:pt idx="118">
                  <c:v>14.406000000000001</c:v>
                </c:pt>
                <c:pt idx="119">
                  <c:v>14.515000000000001</c:v>
                </c:pt>
                <c:pt idx="120">
                  <c:v>14.625</c:v>
                </c:pt>
                <c:pt idx="121">
                  <c:v>14.75</c:v>
                </c:pt>
                <c:pt idx="122">
                  <c:v>14.859</c:v>
                </c:pt>
                <c:pt idx="123">
                  <c:v>14.968999999999999</c:v>
                </c:pt>
                <c:pt idx="124">
                  <c:v>15.077999999999999</c:v>
                </c:pt>
                <c:pt idx="125">
                  <c:v>15.186999999999999</c:v>
                </c:pt>
                <c:pt idx="126">
                  <c:v>15.311999999999999</c:v>
                </c:pt>
                <c:pt idx="127">
                  <c:v>15.422000000000001</c:v>
                </c:pt>
                <c:pt idx="128">
                  <c:v>15.531000000000001</c:v>
                </c:pt>
                <c:pt idx="129">
                  <c:v>15.64</c:v>
                </c:pt>
                <c:pt idx="130">
                  <c:v>15.75</c:v>
                </c:pt>
                <c:pt idx="131">
                  <c:v>15.875</c:v>
                </c:pt>
                <c:pt idx="132">
                  <c:v>15.984</c:v>
                </c:pt>
                <c:pt idx="133">
                  <c:v>16.094000000000001</c:v>
                </c:pt>
                <c:pt idx="134">
                  <c:v>16.202999999999999</c:v>
                </c:pt>
                <c:pt idx="135">
                  <c:v>16.312000000000001</c:v>
                </c:pt>
                <c:pt idx="136">
                  <c:v>16.422000000000001</c:v>
                </c:pt>
                <c:pt idx="137">
                  <c:v>16.530999999999999</c:v>
                </c:pt>
                <c:pt idx="138">
                  <c:v>16.655999999999999</c:v>
                </c:pt>
                <c:pt idx="139">
                  <c:v>16.765000000000001</c:v>
                </c:pt>
                <c:pt idx="140">
                  <c:v>16.875</c:v>
                </c:pt>
                <c:pt idx="141">
                  <c:v>16.984000000000002</c:v>
                </c:pt>
                <c:pt idx="142">
                  <c:v>17.094000000000001</c:v>
                </c:pt>
                <c:pt idx="143">
                  <c:v>17.202999999999999</c:v>
                </c:pt>
                <c:pt idx="144">
                  <c:v>17.312000000000001</c:v>
                </c:pt>
                <c:pt idx="145">
                  <c:v>17.422000000000001</c:v>
                </c:pt>
                <c:pt idx="146">
                  <c:v>17.547000000000001</c:v>
                </c:pt>
                <c:pt idx="147">
                  <c:v>17.655999999999999</c:v>
                </c:pt>
                <c:pt idx="148">
                  <c:v>17.765000000000001</c:v>
                </c:pt>
                <c:pt idx="149">
                  <c:v>17.875</c:v>
                </c:pt>
                <c:pt idx="150">
                  <c:v>17.984000000000002</c:v>
                </c:pt>
                <c:pt idx="151">
                  <c:v>18.094000000000001</c:v>
                </c:pt>
                <c:pt idx="152">
                  <c:v>18.202999999999999</c:v>
                </c:pt>
                <c:pt idx="153">
                  <c:v>18.327999999999999</c:v>
                </c:pt>
                <c:pt idx="154">
                  <c:v>18.437000000000001</c:v>
                </c:pt>
                <c:pt idx="155">
                  <c:v>18.547000000000001</c:v>
                </c:pt>
                <c:pt idx="156">
                  <c:v>18.655999999999999</c:v>
                </c:pt>
                <c:pt idx="157">
                  <c:v>18.765000000000001</c:v>
                </c:pt>
                <c:pt idx="158">
                  <c:v>18.89</c:v>
                </c:pt>
                <c:pt idx="159">
                  <c:v>19</c:v>
                </c:pt>
                <c:pt idx="160">
                  <c:v>19.109000000000002</c:v>
                </c:pt>
                <c:pt idx="161">
                  <c:v>19.219000000000001</c:v>
                </c:pt>
                <c:pt idx="162">
                  <c:v>19.327999999999999</c:v>
                </c:pt>
                <c:pt idx="163">
                  <c:v>19.437000000000001</c:v>
                </c:pt>
                <c:pt idx="164">
                  <c:v>19.547000000000001</c:v>
                </c:pt>
                <c:pt idx="165">
                  <c:v>19.655999999999999</c:v>
                </c:pt>
                <c:pt idx="166">
                  <c:v>19.780999999999999</c:v>
                </c:pt>
                <c:pt idx="167">
                  <c:v>19.89</c:v>
                </c:pt>
                <c:pt idx="168">
                  <c:v>20</c:v>
                </c:pt>
                <c:pt idx="169">
                  <c:v>20.109000000000002</c:v>
                </c:pt>
                <c:pt idx="170">
                  <c:v>20.219000000000001</c:v>
                </c:pt>
                <c:pt idx="171">
                  <c:v>20.327999999999999</c:v>
                </c:pt>
                <c:pt idx="172">
                  <c:v>20.437000000000001</c:v>
                </c:pt>
                <c:pt idx="173">
                  <c:v>20.547000000000001</c:v>
                </c:pt>
                <c:pt idx="174">
                  <c:v>20.672000000000001</c:v>
                </c:pt>
                <c:pt idx="175">
                  <c:v>20.780999999999999</c:v>
                </c:pt>
                <c:pt idx="176">
                  <c:v>20.89</c:v>
                </c:pt>
                <c:pt idx="177">
                  <c:v>21</c:v>
                </c:pt>
                <c:pt idx="178">
                  <c:v>21.109000000000002</c:v>
                </c:pt>
                <c:pt idx="179">
                  <c:v>21.219000000000001</c:v>
                </c:pt>
                <c:pt idx="180">
                  <c:v>21.344000000000001</c:v>
                </c:pt>
                <c:pt idx="181">
                  <c:v>21.452999999999999</c:v>
                </c:pt>
                <c:pt idx="182">
                  <c:v>21.562000000000001</c:v>
                </c:pt>
                <c:pt idx="183">
                  <c:v>21.672000000000001</c:v>
                </c:pt>
                <c:pt idx="184">
                  <c:v>21.780999999999999</c:v>
                </c:pt>
                <c:pt idx="185">
                  <c:v>21.905999999999999</c:v>
                </c:pt>
                <c:pt idx="186">
                  <c:v>22.015000000000001</c:v>
                </c:pt>
                <c:pt idx="187">
                  <c:v>22.125</c:v>
                </c:pt>
                <c:pt idx="188">
                  <c:v>22.234000000000002</c:v>
                </c:pt>
                <c:pt idx="189">
                  <c:v>22.344000000000001</c:v>
                </c:pt>
                <c:pt idx="190">
                  <c:v>22.452999999999999</c:v>
                </c:pt>
                <c:pt idx="191">
                  <c:v>22.562000000000001</c:v>
                </c:pt>
                <c:pt idx="192">
                  <c:v>22.672000000000001</c:v>
                </c:pt>
                <c:pt idx="193">
                  <c:v>22.797000000000001</c:v>
                </c:pt>
                <c:pt idx="194">
                  <c:v>22.905999999999999</c:v>
                </c:pt>
                <c:pt idx="195">
                  <c:v>23.015000000000001</c:v>
                </c:pt>
                <c:pt idx="196">
                  <c:v>23.125</c:v>
                </c:pt>
                <c:pt idx="197">
                  <c:v>23.234000000000002</c:v>
                </c:pt>
                <c:pt idx="198">
                  <c:v>23.344000000000001</c:v>
                </c:pt>
                <c:pt idx="199">
                  <c:v>23.452999999999999</c:v>
                </c:pt>
                <c:pt idx="200">
                  <c:v>23.577999999999999</c:v>
                </c:pt>
                <c:pt idx="201">
                  <c:v>23.687000000000001</c:v>
                </c:pt>
                <c:pt idx="202">
                  <c:v>23.797000000000001</c:v>
                </c:pt>
                <c:pt idx="203">
                  <c:v>23.905999999999999</c:v>
                </c:pt>
                <c:pt idx="204">
                  <c:v>24.015000000000001</c:v>
                </c:pt>
                <c:pt idx="205">
                  <c:v>24.125</c:v>
                </c:pt>
                <c:pt idx="206">
                  <c:v>24.234000000000002</c:v>
                </c:pt>
                <c:pt idx="207">
                  <c:v>24.359000000000002</c:v>
                </c:pt>
                <c:pt idx="208">
                  <c:v>24.469000000000001</c:v>
                </c:pt>
                <c:pt idx="209">
                  <c:v>24.577999999999999</c:v>
                </c:pt>
                <c:pt idx="210">
                  <c:v>24.687000000000001</c:v>
                </c:pt>
                <c:pt idx="211">
                  <c:v>24.797000000000001</c:v>
                </c:pt>
                <c:pt idx="212">
                  <c:v>24.905999999999999</c:v>
                </c:pt>
                <c:pt idx="213">
                  <c:v>25.015000000000001</c:v>
                </c:pt>
                <c:pt idx="214">
                  <c:v>25.125</c:v>
                </c:pt>
                <c:pt idx="215">
                  <c:v>25.25</c:v>
                </c:pt>
                <c:pt idx="216">
                  <c:v>25.359000000000002</c:v>
                </c:pt>
                <c:pt idx="217">
                  <c:v>25.469000000000001</c:v>
                </c:pt>
                <c:pt idx="218">
                  <c:v>25.577999999999999</c:v>
                </c:pt>
                <c:pt idx="219">
                  <c:v>25.687000000000001</c:v>
                </c:pt>
                <c:pt idx="220">
                  <c:v>25.797000000000001</c:v>
                </c:pt>
                <c:pt idx="221">
                  <c:v>25.905999999999999</c:v>
                </c:pt>
                <c:pt idx="222">
                  <c:v>26.030999999999999</c:v>
                </c:pt>
                <c:pt idx="223">
                  <c:v>26.14</c:v>
                </c:pt>
                <c:pt idx="224">
                  <c:v>26.25</c:v>
                </c:pt>
                <c:pt idx="225">
                  <c:v>26.359000000000002</c:v>
                </c:pt>
                <c:pt idx="226">
                  <c:v>26.469000000000001</c:v>
                </c:pt>
                <c:pt idx="227">
                  <c:v>26.594000000000001</c:v>
                </c:pt>
                <c:pt idx="228">
                  <c:v>26.702999999999999</c:v>
                </c:pt>
                <c:pt idx="229">
                  <c:v>26.812000000000001</c:v>
                </c:pt>
                <c:pt idx="230">
                  <c:v>26.922000000000001</c:v>
                </c:pt>
                <c:pt idx="231">
                  <c:v>27.030999999999999</c:v>
                </c:pt>
                <c:pt idx="232">
                  <c:v>27.14</c:v>
                </c:pt>
                <c:pt idx="233">
                  <c:v>27.25</c:v>
                </c:pt>
                <c:pt idx="234">
                  <c:v>27.375</c:v>
                </c:pt>
                <c:pt idx="235">
                  <c:v>27.484000000000002</c:v>
                </c:pt>
                <c:pt idx="236">
                  <c:v>27.594000000000001</c:v>
                </c:pt>
                <c:pt idx="237">
                  <c:v>27.702999999999999</c:v>
                </c:pt>
                <c:pt idx="238">
                  <c:v>27.812000000000001</c:v>
                </c:pt>
                <c:pt idx="239">
                  <c:v>27.922000000000001</c:v>
                </c:pt>
                <c:pt idx="240">
                  <c:v>28.030999999999999</c:v>
                </c:pt>
                <c:pt idx="241">
                  <c:v>28.155999999999999</c:v>
                </c:pt>
                <c:pt idx="242">
                  <c:v>28.265000000000001</c:v>
                </c:pt>
                <c:pt idx="243">
                  <c:v>28.375</c:v>
                </c:pt>
                <c:pt idx="244">
                  <c:v>28.484000000000002</c:v>
                </c:pt>
                <c:pt idx="245">
                  <c:v>28.594000000000001</c:v>
                </c:pt>
                <c:pt idx="246">
                  <c:v>28.702999999999999</c:v>
                </c:pt>
                <c:pt idx="247">
                  <c:v>28.827999999999999</c:v>
                </c:pt>
                <c:pt idx="248">
                  <c:v>28.937000000000001</c:v>
                </c:pt>
                <c:pt idx="249">
                  <c:v>29.047000000000001</c:v>
                </c:pt>
                <c:pt idx="250">
                  <c:v>29.155999999999999</c:v>
                </c:pt>
                <c:pt idx="251">
                  <c:v>29.265000000000001</c:v>
                </c:pt>
                <c:pt idx="252">
                  <c:v>29.375</c:v>
                </c:pt>
                <c:pt idx="253">
                  <c:v>29.484000000000002</c:v>
                </c:pt>
                <c:pt idx="254">
                  <c:v>29.609000000000002</c:v>
                </c:pt>
                <c:pt idx="255">
                  <c:v>29.719000000000001</c:v>
                </c:pt>
                <c:pt idx="256">
                  <c:v>29.827999999999999</c:v>
                </c:pt>
                <c:pt idx="257">
                  <c:v>29.937000000000001</c:v>
                </c:pt>
                <c:pt idx="258">
                  <c:v>30.047000000000001</c:v>
                </c:pt>
                <c:pt idx="259">
                  <c:v>30.155999999999999</c:v>
                </c:pt>
                <c:pt idx="260">
                  <c:v>30.265000000000001</c:v>
                </c:pt>
                <c:pt idx="261">
                  <c:v>30.39</c:v>
                </c:pt>
                <c:pt idx="262">
                  <c:v>30.5</c:v>
                </c:pt>
                <c:pt idx="263">
                  <c:v>30.609000000000002</c:v>
                </c:pt>
                <c:pt idx="264">
                  <c:v>30.719000000000001</c:v>
                </c:pt>
                <c:pt idx="265">
                  <c:v>30.827999999999999</c:v>
                </c:pt>
                <c:pt idx="266">
                  <c:v>30.937000000000001</c:v>
                </c:pt>
                <c:pt idx="267">
                  <c:v>31.062000000000001</c:v>
                </c:pt>
                <c:pt idx="268">
                  <c:v>31.172000000000001</c:v>
                </c:pt>
                <c:pt idx="269">
                  <c:v>31.280999999999999</c:v>
                </c:pt>
                <c:pt idx="270">
                  <c:v>31.39</c:v>
                </c:pt>
                <c:pt idx="271">
                  <c:v>31.5</c:v>
                </c:pt>
                <c:pt idx="272">
                  <c:v>31.609000000000002</c:v>
                </c:pt>
                <c:pt idx="273">
                  <c:v>31.719000000000001</c:v>
                </c:pt>
                <c:pt idx="274">
                  <c:v>31.827999999999999</c:v>
                </c:pt>
                <c:pt idx="275">
                  <c:v>31.952999999999999</c:v>
                </c:pt>
                <c:pt idx="276">
                  <c:v>32.061999999999998</c:v>
                </c:pt>
                <c:pt idx="277">
                  <c:v>32.171999999999997</c:v>
                </c:pt>
                <c:pt idx="278">
                  <c:v>32.280999999999999</c:v>
                </c:pt>
                <c:pt idx="279">
                  <c:v>32.39</c:v>
                </c:pt>
                <c:pt idx="280">
                  <c:v>32.515000000000001</c:v>
                </c:pt>
                <c:pt idx="281">
                  <c:v>32.625</c:v>
                </c:pt>
                <c:pt idx="282">
                  <c:v>32.734000000000002</c:v>
                </c:pt>
                <c:pt idx="283">
                  <c:v>32.844000000000001</c:v>
                </c:pt>
                <c:pt idx="284">
                  <c:v>32.953000000000003</c:v>
                </c:pt>
                <c:pt idx="285">
                  <c:v>33.061999999999998</c:v>
                </c:pt>
                <c:pt idx="286">
                  <c:v>33.171999999999997</c:v>
                </c:pt>
                <c:pt idx="287">
                  <c:v>33.280999999999999</c:v>
                </c:pt>
                <c:pt idx="288">
                  <c:v>33.405999999999999</c:v>
                </c:pt>
                <c:pt idx="289">
                  <c:v>33.515000000000001</c:v>
                </c:pt>
                <c:pt idx="290">
                  <c:v>33.625</c:v>
                </c:pt>
                <c:pt idx="291">
                  <c:v>33.734000000000002</c:v>
                </c:pt>
                <c:pt idx="292">
                  <c:v>33.844000000000001</c:v>
                </c:pt>
                <c:pt idx="293">
                  <c:v>33.953000000000003</c:v>
                </c:pt>
                <c:pt idx="294">
                  <c:v>34.061999999999998</c:v>
                </c:pt>
                <c:pt idx="295">
                  <c:v>34.186999999999998</c:v>
                </c:pt>
                <c:pt idx="296">
                  <c:v>34.296999999999997</c:v>
                </c:pt>
                <c:pt idx="297">
                  <c:v>34.405999999999999</c:v>
                </c:pt>
                <c:pt idx="298">
                  <c:v>34.515000000000001</c:v>
                </c:pt>
                <c:pt idx="299">
                  <c:v>34.625</c:v>
                </c:pt>
                <c:pt idx="300">
                  <c:v>34.75</c:v>
                </c:pt>
                <c:pt idx="301">
                  <c:v>34.859000000000002</c:v>
                </c:pt>
                <c:pt idx="302">
                  <c:v>34.969000000000001</c:v>
                </c:pt>
                <c:pt idx="303">
                  <c:v>35.078000000000003</c:v>
                </c:pt>
                <c:pt idx="304">
                  <c:v>35.186999999999998</c:v>
                </c:pt>
                <c:pt idx="305">
                  <c:v>35.296999999999997</c:v>
                </c:pt>
                <c:pt idx="306">
                  <c:v>35.405999999999999</c:v>
                </c:pt>
                <c:pt idx="307">
                  <c:v>35.530999999999999</c:v>
                </c:pt>
                <c:pt idx="308">
                  <c:v>35.64</c:v>
                </c:pt>
                <c:pt idx="309">
                  <c:v>35.75</c:v>
                </c:pt>
                <c:pt idx="310">
                  <c:v>35.859000000000002</c:v>
                </c:pt>
                <c:pt idx="311">
                  <c:v>35.969000000000001</c:v>
                </c:pt>
                <c:pt idx="312">
                  <c:v>36.094000000000001</c:v>
                </c:pt>
                <c:pt idx="313">
                  <c:v>36.203000000000003</c:v>
                </c:pt>
                <c:pt idx="314">
                  <c:v>36.311999999999998</c:v>
                </c:pt>
                <c:pt idx="315">
                  <c:v>36.421999999999997</c:v>
                </c:pt>
                <c:pt idx="316">
                  <c:v>36.530999999999999</c:v>
                </c:pt>
                <c:pt idx="317">
                  <c:v>36.64</c:v>
                </c:pt>
                <c:pt idx="318">
                  <c:v>36.75</c:v>
                </c:pt>
                <c:pt idx="319">
                  <c:v>36.859000000000002</c:v>
                </c:pt>
                <c:pt idx="320">
                  <c:v>36.984000000000002</c:v>
                </c:pt>
                <c:pt idx="321">
                  <c:v>37.094000000000001</c:v>
                </c:pt>
                <c:pt idx="322">
                  <c:v>37.203000000000003</c:v>
                </c:pt>
                <c:pt idx="323">
                  <c:v>37.311999999999998</c:v>
                </c:pt>
                <c:pt idx="324">
                  <c:v>37.421999999999997</c:v>
                </c:pt>
                <c:pt idx="325">
                  <c:v>37.530999999999999</c:v>
                </c:pt>
                <c:pt idx="326">
                  <c:v>37.64</c:v>
                </c:pt>
                <c:pt idx="327">
                  <c:v>37.765000000000001</c:v>
                </c:pt>
                <c:pt idx="328">
                  <c:v>37.875</c:v>
                </c:pt>
                <c:pt idx="329">
                  <c:v>37.984000000000002</c:v>
                </c:pt>
                <c:pt idx="330">
                  <c:v>38.094000000000001</c:v>
                </c:pt>
                <c:pt idx="331">
                  <c:v>38.203000000000003</c:v>
                </c:pt>
                <c:pt idx="332">
                  <c:v>38.311999999999998</c:v>
                </c:pt>
                <c:pt idx="333">
                  <c:v>38.421999999999997</c:v>
                </c:pt>
                <c:pt idx="334">
                  <c:v>38.546999999999997</c:v>
                </c:pt>
                <c:pt idx="335">
                  <c:v>38.655999999999999</c:v>
                </c:pt>
                <c:pt idx="336">
                  <c:v>38.765000000000001</c:v>
                </c:pt>
                <c:pt idx="337">
                  <c:v>38.875</c:v>
                </c:pt>
                <c:pt idx="338">
                  <c:v>38.984000000000002</c:v>
                </c:pt>
                <c:pt idx="339">
                  <c:v>39.109000000000002</c:v>
                </c:pt>
                <c:pt idx="340">
                  <c:v>39.219000000000001</c:v>
                </c:pt>
                <c:pt idx="341">
                  <c:v>39.328000000000003</c:v>
                </c:pt>
                <c:pt idx="342">
                  <c:v>39.436999999999998</c:v>
                </c:pt>
                <c:pt idx="343">
                  <c:v>39.546999999999997</c:v>
                </c:pt>
                <c:pt idx="344">
                  <c:v>39.671999999999997</c:v>
                </c:pt>
                <c:pt idx="345">
                  <c:v>39.780999999999999</c:v>
                </c:pt>
                <c:pt idx="346">
                  <c:v>39.89</c:v>
                </c:pt>
                <c:pt idx="347">
                  <c:v>40</c:v>
                </c:pt>
                <c:pt idx="348">
                  <c:v>40.109000000000002</c:v>
                </c:pt>
                <c:pt idx="349">
                  <c:v>40.219000000000001</c:v>
                </c:pt>
                <c:pt idx="350">
                  <c:v>40.328000000000003</c:v>
                </c:pt>
                <c:pt idx="351">
                  <c:v>40.453000000000003</c:v>
                </c:pt>
                <c:pt idx="352">
                  <c:v>40.561999999999998</c:v>
                </c:pt>
                <c:pt idx="353">
                  <c:v>40.671999999999997</c:v>
                </c:pt>
                <c:pt idx="354">
                  <c:v>40.780999999999999</c:v>
                </c:pt>
                <c:pt idx="355">
                  <c:v>40.89</c:v>
                </c:pt>
                <c:pt idx="356">
                  <c:v>41.015000000000001</c:v>
                </c:pt>
                <c:pt idx="357">
                  <c:v>41.125</c:v>
                </c:pt>
                <c:pt idx="358">
                  <c:v>41.234000000000002</c:v>
                </c:pt>
                <c:pt idx="359">
                  <c:v>41.344000000000001</c:v>
                </c:pt>
                <c:pt idx="360">
                  <c:v>41.453000000000003</c:v>
                </c:pt>
                <c:pt idx="361">
                  <c:v>41.561999999999998</c:v>
                </c:pt>
                <c:pt idx="362">
                  <c:v>41.671999999999997</c:v>
                </c:pt>
                <c:pt idx="363">
                  <c:v>41.796999999999997</c:v>
                </c:pt>
                <c:pt idx="364">
                  <c:v>41.905999999999999</c:v>
                </c:pt>
                <c:pt idx="365">
                  <c:v>42.015000000000001</c:v>
                </c:pt>
                <c:pt idx="366">
                  <c:v>42.125</c:v>
                </c:pt>
                <c:pt idx="367">
                  <c:v>42.25</c:v>
                </c:pt>
                <c:pt idx="368">
                  <c:v>42.359000000000002</c:v>
                </c:pt>
                <c:pt idx="369">
                  <c:v>42.469000000000001</c:v>
                </c:pt>
                <c:pt idx="370">
                  <c:v>42.578000000000003</c:v>
                </c:pt>
                <c:pt idx="371">
                  <c:v>42.686999999999998</c:v>
                </c:pt>
                <c:pt idx="372">
                  <c:v>42.796999999999997</c:v>
                </c:pt>
                <c:pt idx="373">
                  <c:v>42.905999999999999</c:v>
                </c:pt>
                <c:pt idx="374">
                  <c:v>43.015000000000001</c:v>
                </c:pt>
                <c:pt idx="375">
                  <c:v>43.14</c:v>
                </c:pt>
                <c:pt idx="376">
                  <c:v>43.25</c:v>
                </c:pt>
                <c:pt idx="377">
                  <c:v>43.359000000000002</c:v>
                </c:pt>
                <c:pt idx="378">
                  <c:v>43.469000000000001</c:v>
                </c:pt>
                <c:pt idx="379">
                  <c:v>43.578000000000003</c:v>
                </c:pt>
                <c:pt idx="380">
                  <c:v>43.686999999999998</c:v>
                </c:pt>
                <c:pt idx="381">
                  <c:v>43.796999999999997</c:v>
                </c:pt>
                <c:pt idx="382">
                  <c:v>43.921999999999997</c:v>
                </c:pt>
                <c:pt idx="383">
                  <c:v>44.030999999999999</c:v>
                </c:pt>
                <c:pt idx="384">
                  <c:v>44.14</c:v>
                </c:pt>
                <c:pt idx="385">
                  <c:v>44.25</c:v>
                </c:pt>
                <c:pt idx="386">
                  <c:v>44.359000000000002</c:v>
                </c:pt>
                <c:pt idx="387">
                  <c:v>44.469000000000001</c:v>
                </c:pt>
                <c:pt idx="388">
                  <c:v>44.578000000000003</c:v>
                </c:pt>
                <c:pt idx="389">
                  <c:v>44.686999999999998</c:v>
                </c:pt>
                <c:pt idx="390">
                  <c:v>44.811999999999998</c:v>
                </c:pt>
                <c:pt idx="391">
                  <c:v>44.921999999999997</c:v>
                </c:pt>
                <c:pt idx="392">
                  <c:v>45.030999999999999</c:v>
                </c:pt>
                <c:pt idx="393">
                  <c:v>45.14</c:v>
                </c:pt>
                <c:pt idx="394">
                  <c:v>45.25</c:v>
                </c:pt>
                <c:pt idx="395">
                  <c:v>45.359000000000002</c:v>
                </c:pt>
                <c:pt idx="396">
                  <c:v>45.469000000000001</c:v>
                </c:pt>
                <c:pt idx="397">
                  <c:v>45.594000000000001</c:v>
                </c:pt>
                <c:pt idx="398">
                  <c:v>45.703000000000003</c:v>
                </c:pt>
                <c:pt idx="399">
                  <c:v>45.811999999999998</c:v>
                </c:pt>
                <c:pt idx="400">
                  <c:v>45.921999999999997</c:v>
                </c:pt>
                <c:pt idx="401">
                  <c:v>46.030999999999999</c:v>
                </c:pt>
                <c:pt idx="402">
                  <c:v>46.14</c:v>
                </c:pt>
                <c:pt idx="403">
                  <c:v>46.25</c:v>
                </c:pt>
                <c:pt idx="404">
                  <c:v>46.375</c:v>
                </c:pt>
                <c:pt idx="405">
                  <c:v>46.484000000000002</c:v>
                </c:pt>
                <c:pt idx="406">
                  <c:v>46.594000000000001</c:v>
                </c:pt>
                <c:pt idx="407">
                  <c:v>46.703000000000003</c:v>
                </c:pt>
                <c:pt idx="408">
                  <c:v>46.811999999999998</c:v>
                </c:pt>
                <c:pt idx="409">
                  <c:v>46.921999999999997</c:v>
                </c:pt>
                <c:pt idx="410">
                  <c:v>47.030999999999999</c:v>
                </c:pt>
                <c:pt idx="411">
                  <c:v>47.155999999999999</c:v>
                </c:pt>
                <c:pt idx="412">
                  <c:v>47.265000000000001</c:v>
                </c:pt>
                <c:pt idx="413">
                  <c:v>47.375</c:v>
                </c:pt>
                <c:pt idx="414">
                  <c:v>47.484000000000002</c:v>
                </c:pt>
                <c:pt idx="415">
                  <c:v>47.594000000000001</c:v>
                </c:pt>
                <c:pt idx="416">
                  <c:v>47.719000000000001</c:v>
                </c:pt>
                <c:pt idx="417">
                  <c:v>47.828000000000003</c:v>
                </c:pt>
                <c:pt idx="418">
                  <c:v>47.936999999999998</c:v>
                </c:pt>
                <c:pt idx="419">
                  <c:v>48.046999999999997</c:v>
                </c:pt>
                <c:pt idx="420">
                  <c:v>48.155999999999999</c:v>
                </c:pt>
                <c:pt idx="421">
                  <c:v>48.265000000000001</c:v>
                </c:pt>
                <c:pt idx="422">
                  <c:v>48.39</c:v>
                </c:pt>
                <c:pt idx="423">
                  <c:v>48.5</c:v>
                </c:pt>
                <c:pt idx="424">
                  <c:v>48.609000000000002</c:v>
                </c:pt>
                <c:pt idx="425">
                  <c:v>48.719000000000001</c:v>
                </c:pt>
                <c:pt idx="426">
                  <c:v>48.828000000000003</c:v>
                </c:pt>
                <c:pt idx="427">
                  <c:v>48.953000000000003</c:v>
                </c:pt>
                <c:pt idx="428">
                  <c:v>49.061999999999998</c:v>
                </c:pt>
                <c:pt idx="429">
                  <c:v>49.171999999999997</c:v>
                </c:pt>
                <c:pt idx="430">
                  <c:v>49.280999999999999</c:v>
                </c:pt>
                <c:pt idx="431">
                  <c:v>49.39</c:v>
                </c:pt>
                <c:pt idx="432">
                  <c:v>49.5</c:v>
                </c:pt>
                <c:pt idx="433">
                  <c:v>49.609000000000002</c:v>
                </c:pt>
                <c:pt idx="434">
                  <c:v>49.719000000000001</c:v>
                </c:pt>
                <c:pt idx="435">
                  <c:v>49.844000000000001</c:v>
                </c:pt>
                <c:pt idx="436">
                  <c:v>49.953000000000003</c:v>
                </c:pt>
                <c:pt idx="437">
                  <c:v>50.061999999999998</c:v>
                </c:pt>
                <c:pt idx="438">
                  <c:v>50.171999999999997</c:v>
                </c:pt>
                <c:pt idx="439">
                  <c:v>50.280999999999999</c:v>
                </c:pt>
                <c:pt idx="440">
                  <c:v>50.39</c:v>
                </c:pt>
                <c:pt idx="441">
                  <c:v>50.5</c:v>
                </c:pt>
                <c:pt idx="442">
                  <c:v>50.625</c:v>
                </c:pt>
                <c:pt idx="443">
                  <c:v>50.734000000000002</c:v>
                </c:pt>
                <c:pt idx="444">
                  <c:v>50.844000000000001</c:v>
                </c:pt>
                <c:pt idx="445">
                  <c:v>50.953000000000003</c:v>
                </c:pt>
                <c:pt idx="446">
                  <c:v>51.061999999999998</c:v>
                </c:pt>
                <c:pt idx="447">
                  <c:v>51.171999999999997</c:v>
                </c:pt>
                <c:pt idx="448">
                  <c:v>51.296999999999997</c:v>
                </c:pt>
                <c:pt idx="449">
                  <c:v>51.405999999999999</c:v>
                </c:pt>
                <c:pt idx="450">
                  <c:v>51.515000000000001</c:v>
                </c:pt>
                <c:pt idx="451">
                  <c:v>51.625</c:v>
                </c:pt>
                <c:pt idx="452">
                  <c:v>51.734000000000002</c:v>
                </c:pt>
                <c:pt idx="453">
                  <c:v>51.844000000000001</c:v>
                </c:pt>
                <c:pt idx="454">
                  <c:v>51.953000000000003</c:v>
                </c:pt>
                <c:pt idx="455">
                  <c:v>52.061999999999998</c:v>
                </c:pt>
                <c:pt idx="456">
                  <c:v>52.186999999999998</c:v>
                </c:pt>
                <c:pt idx="457">
                  <c:v>52.296999999999997</c:v>
                </c:pt>
                <c:pt idx="458">
                  <c:v>52.405999999999999</c:v>
                </c:pt>
                <c:pt idx="459">
                  <c:v>52.515000000000001</c:v>
                </c:pt>
                <c:pt idx="460">
                  <c:v>52.625</c:v>
                </c:pt>
                <c:pt idx="461">
                  <c:v>52.734000000000002</c:v>
                </c:pt>
                <c:pt idx="462">
                  <c:v>52.859000000000002</c:v>
                </c:pt>
                <c:pt idx="463">
                  <c:v>52.969000000000001</c:v>
                </c:pt>
                <c:pt idx="464">
                  <c:v>53.078000000000003</c:v>
                </c:pt>
                <c:pt idx="465">
                  <c:v>53.186999999999998</c:v>
                </c:pt>
                <c:pt idx="466">
                  <c:v>53.296999999999997</c:v>
                </c:pt>
                <c:pt idx="467">
                  <c:v>53.421999999999997</c:v>
                </c:pt>
                <c:pt idx="468">
                  <c:v>53.530999999999999</c:v>
                </c:pt>
                <c:pt idx="469">
                  <c:v>53.64</c:v>
                </c:pt>
                <c:pt idx="470">
                  <c:v>53.75</c:v>
                </c:pt>
                <c:pt idx="471">
                  <c:v>53.859000000000002</c:v>
                </c:pt>
                <c:pt idx="472">
                  <c:v>53.969000000000001</c:v>
                </c:pt>
                <c:pt idx="473">
                  <c:v>54.078000000000003</c:v>
                </c:pt>
                <c:pt idx="474">
                  <c:v>54.203000000000003</c:v>
                </c:pt>
                <c:pt idx="475">
                  <c:v>54.311999999999998</c:v>
                </c:pt>
                <c:pt idx="476">
                  <c:v>54.421999999999997</c:v>
                </c:pt>
                <c:pt idx="477">
                  <c:v>54.530999999999999</c:v>
                </c:pt>
                <c:pt idx="478">
                  <c:v>54.64</c:v>
                </c:pt>
                <c:pt idx="479">
                  <c:v>54.75</c:v>
                </c:pt>
                <c:pt idx="480">
                  <c:v>54.859000000000002</c:v>
                </c:pt>
                <c:pt idx="481">
                  <c:v>54.984000000000002</c:v>
                </c:pt>
                <c:pt idx="482">
                  <c:v>55.094000000000001</c:v>
                </c:pt>
                <c:pt idx="483">
                  <c:v>55.203000000000003</c:v>
                </c:pt>
                <c:pt idx="484">
                  <c:v>55.311999999999998</c:v>
                </c:pt>
                <c:pt idx="485">
                  <c:v>55.421999999999997</c:v>
                </c:pt>
                <c:pt idx="486">
                  <c:v>55.530999999999999</c:v>
                </c:pt>
                <c:pt idx="487">
                  <c:v>55.64</c:v>
                </c:pt>
                <c:pt idx="488">
                  <c:v>55.765000000000001</c:v>
                </c:pt>
                <c:pt idx="489">
                  <c:v>55.875</c:v>
                </c:pt>
                <c:pt idx="490">
                  <c:v>55.984000000000002</c:v>
                </c:pt>
                <c:pt idx="491">
                  <c:v>56.094000000000001</c:v>
                </c:pt>
                <c:pt idx="492">
                  <c:v>56.203000000000003</c:v>
                </c:pt>
                <c:pt idx="493">
                  <c:v>56.311999999999998</c:v>
                </c:pt>
                <c:pt idx="494">
                  <c:v>56.436999999999998</c:v>
                </c:pt>
                <c:pt idx="495">
                  <c:v>56.546999999999997</c:v>
                </c:pt>
                <c:pt idx="496">
                  <c:v>56.655999999999999</c:v>
                </c:pt>
                <c:pt idx="497">
                  <c:v>56.765000000000001</c:v>
                </c:pt>
                <c:pt idx="498">
                  <c:v>56.875</c:v>
                </c:pt>
                <c:pt idx="499">
                  <c:v>56.984000000000002</c:v>
                </c:pt>
                <c:pt idx="500">
                  <c:v>57.094000000000001</c:v>
                </c:pt>
                <c:pt idx="501">
                  <c:v>57.203000000000003</c:v>
                </c:pt>
                <c:pt idx="502">
                  <c:v>57.328000000000003</c:v>
                </c:pt>
                <c:pt idx="503">
                  <c:v>57.436999999999998</c:v>
                </c:pt>
                <c:pt idx="504">
                  <c:v>57.546999999999997</c:v>
                </c:pt>
                <c:pt idx="505">
                  <c:v>57.655999999999999</c:v>
                </c:pt>
                <c:pt idx="506">
                  <c:v>57.765000000000001</c:v>
                </c:pt>
                <c:pt idx="507">
                  <c:v>57.875</c:v>
                </c:pt>
                <c:pt idx="508">
                  <c:v>58</c:v>
                </c:pt>
                <c:pt idx="509">
                  <c:v>58.109000000000002</c:v>
                </c:pt>
                <c:pt idx="510">
                  <c:v>58.219000000000001</c:v>
                </c:pt>
                <c:pt idx="511">
                  <c:v>58.328000000000003</c:v>
                </c:pt>
                <c:pt idx="512">
                  <c:v>58.436999999999998</c:v>
                </c:pt>
                <c:pt idx="513">
                  <c:v>58.561999999999998</c:v>
                </c:pt>
                <c:pt idx="514">
                  <c:v>58.671999999999997</c:v>
                </c:pt>
                <c:pt idx="515">
                  <c:v>58.780999999999999</c:v>
                </c:pt>
                <c:pt idx="516">
                  <c:v>58.89</c:v>
                </c:pt>
                <c:pt idx="517">
                  <c:v>59</c:v>
                </c:pt>
                <c:pt idx="518">
                  <c:v>59.109000000000002</c:v>
                </c:pt>
                <c:pt idx="519">
                  <c:v>59.219000000000001</c:v>
                </c:pt>
                <c:pt idx="520">
                  <c:v>59.344000000000001</c:v>
                </c:pt>
                <c:pt idx="521">
                  <c:v>59.453000000000003</c:v>
                </c:pt>
                <c:pt idx="522">
                  <c:v>59.561999999999998</c:v>
                </c:pt>
                <c:pt idx="523">
                  <c:v>59.671999999999997</c:v>
                </c:pt>
                <c:pt idx="524">
                  <c:v>59.780999999999999</c:v>
                </c:pt>
                <c:pt idx="525">
                  <c:v>59.905999999999999</c:v>
                </c:pt>
                <c:pt idx="526">
                  <c:v>60.015000000000001</c:v>
                </c:pt>
                <c:pt idx="527">
                  <c:v>60.125</c:v>
                </c:pt>
                <c:pt idx="528">
                  <c:v>60.234000000000002</c:v>
                </c:pt>
                <c:pt idx="529">
                  <c:v>60.344000000000001</c:v>
                </c:pt>
                <c:pt idx="530">
                  <c:v>60.469000000000001</c:v>
                </c:pt>
                <c:pt idx="531">
                  <c:v>60.578000000000003</c:v>
                </c:pt>
                <c:pt idx="532">
                  <c:v>60.686999999999998</c:v>
                </c:pt>
                <c:pt idx="533">
                  <c:v>60.796999999999997</c:v>
                </c:pt>
                <c:pt idx="534">
                  <c:v>60.905999999999999</c:v>
                </c:pt>
                <c:pt idx="535">
                  <c:v>61.015000000000001</c:v>
                </c:pt>
                <c:pt idx="536">
                  <c:v>61.14</c:v>
                </c:pt>
                <c:pt idx="537">
                  <c:v>61.25</c:v>
                </c:pt>
                <c:pt idx="538">
                  <c:v>61.359000000000002</c:v>
                </c:pt>
                <c:pt idx="539">
                  <c:v>61.469000000000001</c:v>
                </c:pt>
                <c:pt idx="540">
                  <c:v>61.578000000000003</c:v>
                </c:pt>
                <c:pt idx="541">
                  <c:v>61.686999999999998</c:v>
                </c:pt>
                <c:pt idx="542">
                  <c:v>61.796999999999997</c:v>
                </c:pt>
                <c:pt idx="543">
                  <c:v>61.905999999999999</c:v>
                </c:pt>
                <c:pt idx="544">
                  <c:v>62.030999999999999</c:v>
                </c:pt>
                <c:pt idx="545">
                  <c:v>62.14</c:v>
                </c:pt>
                <c:pt idx="546">
                  <c:v>62.25</c:v>
                </c:pt>
                <c:pt idx="547">
                  <c:v>62.359000000000002</c:v>
                </c:pt>
                <c:pt idx="548">
                  <c:v>62.469000000000001</c:v>
                </c:pt>
                <c:pt idx="549">
                  <c:v>62.578000000000003</c:v>
                </c:pt>
                <c:pt idx="550">
                  <c:v>62.686999999999998</c:v>
                </c:pt>
                <c:pt idx="551">
                  <c:v>62.796999999999997</c:v>
                </c:pt>
                <c:pt idx="552">
                  <c:v>62.921999999999997</c:v>
                </c:pt>
                <c:pt idx="553">
                  <c:v>63.030999999999999</c:v>
                </c:pt>
                <c:pt idx="554">
                  <c:v>63.14</c:v>
                </c:pt>
                <c:pt idx="555">
                  <c:v>63.25</c:v>
                </c:pt>
                <c:pt idx="556">
                  <c:v>63.359000000000002</c:v>
                </c:pt>
                <c:pt idx="557">
                  <c:v>63.469000000000001</c:v>
                </c:pt>
                <c:pt idx="558">
                  <c:v>63.594000000000001</c:v>
                </c:pt>
                <c:pt idx="559">
                  <c:v>63.703000000000003</c:v>
                </c:pt>
                <c:pt idx="560">
                  <c:v>63.811999999999998</c:v>
                </c:pt>
                <c:pt idx="561">
                  <c:v>63.921999999999997</c:v>
                </c:pt>
                <c:pt idx="562">
                  <c:v>64.031000000000006</c:v>
                </c:pt>
                <c:pt idx="563">
                  <c:v>64.156000000000006</c:v>
                </c:pt>
                <c:pt idx="564">
                  <c:v>64.265000000000001</c:v>
                </c:pt>
                <c:pt idx="565">
                  <c:v>64.375</c:v>
                </c:pt>
                <c:pt idx="566">
                  <c:v>64.483999999999995</c:v>
                </c:pt>
                <c:pt idx="567">
                  <c:v>64.593999999999994</c:v>
                </c:pt>
                <c:pt idx="568">
                  <c:v>64.703000000000003</c:v>
                </c:pt>
                <c:pt idx="569">
                  <c:v>64.828000000000003</c:v>
                </c:pt>
                <c:pt idx="570">
                  <c:v>64.936999999999998</c:v>
                </c:pt>
                <c:pt idx="571">
                  <c:v>65.046999999999997</c:v>
                </c:pt>
                <c:pt idx="572">
                  <c:v>65.156000000000006</c:v>
                </c:pt>
                <c:pt idx="573">
                  <c:v>65.265000000000001</c:v>
                </c:pt>
                <c:pt idx="574">
                  <c:v>65.39</c:v>
                </c:pt>
                <c:pt idx="575">
                  <c:v>65.5</c:v>
                </c:pt>
                <c:pt idx="576">
                  <c:v>65.608999999999995</c:v>
                </c:pt>
                <c:pt idx="577">
                  <c:v>65.718999999999994</c:v>
                </c:pt>
                <c:pt idx="578">
                  <c:v>65.828000000000003</c:v>
                </c:pt>
                <c:pt idx="579">
                  <c:v>65.936999999999998</c:v>
                </c:pt>
                <c:pt idx="580">
                  <c:v>66.046999999999997</c:v>
                </c:pt>
                <c:pt idx="581">
                  <c:v>66.156000000000006</c:v>
                </c:pt>
                <c:pt idx="582">
                  <c:v>66.281000000000006</c:v>
                </c:pt>
                <c:pt idx="583">
                  <c:v>66.39</c:v>
                </c:pt>
                <c:pt idx="584">
                  <c:v>66.5</c:v>
                </c:pt>
                <c:pt idx="585">
                  <c:v>66.608999999999995</c:v>
                </c:pt>
                <c:pt idx="586">
                  <c:v>66.718999999999994</c:v>
                </c:pt>
                <c:pt idx="587">
                  <c:v>66.843999999999994</c:v>
                </c:pt>
                <c:pt idx="588">
                  <c:v>66.953000000000003</c:v>
                </c:pt>
                <c:pt idx="589">
                  <c:v>67.061999999999998</c:v>
                </c:pt>
                <c:pt idx="590">
                  <c:v>67.171999999999997</c:v>
                </c:pt>
                <c:pt idx="591">
                  <c:v>67.281000000000006</c:v>
                </c:pt>
                <c:pt idx="592">
                  <c:v>67.39</c:v>
                </c:pt>
                <c:pt idx="593">
                  <c:v>67.515000000000001</c:v>
                </c:pt>
                <c:pt idx="594">
                  <c:v>67.625</c:v>
                </c:pt>
                <c:pt idx="595">
                  <c:v>67.733999999999995</c:v>
                </c:pt>
                <c:pt idx="596">
                  <c:v>67.843999999999994</c:v>
                </c:pt>
                <c:pt idx="597">
                  <c:v>67.953000000000003</c:v>
                </c:pt>
                <c:pt idx="598">
                  <c:v>68.078000000000003</c:v>
                </c:pt>
                <c:pt idx="599">
                  <c:v>68.186999999999998</c:v>
                </c:pt>
                <c:pt idx="600">
                  <c:v>68.296999999999997</c:v>
                </c:pt>
                <c:pt idx="601">
                  <c:v>68.406000000000006</c:v>
                </c:pt>
                <c:pt idx="602">
                  <c:v>68.515000000000001</c:v>
                </c:pt>
                <c:pt idx="603">
                  <c:v>68.64</c:v>
                </c:pt>
                <c:pt idx="604">
                  <c:v>68.75</c:v>
                </c:pt>
                <c:pt idx="605">
                  <c:v>68.858999999999995</c:v>
                </c:pt>
                <c:pt idx="606">
                  <c:v>68.968999999999994</c:v>
                </c:pt>
                <c:pt idx="607">
                  <c:v>69.078000000000003</c:v>
                </c:pt>
                <c:pt idx="608">
                  <c:v>69.186999999999998</c:v>
                </c:pt>
                <c:pt idx="609">
                  <c:v>69.296999999999997</c:v>
                </c:pt>
                <c:pt idx="610">
                  <c:v>69.421999999999997</c:v>
                </c:pt>
                <c:pt idx="611">
                  <c:v>69.531000000000006</c:v>
                </c:pt>
                <c:pt idx="612">
                  <c:v>69.64</c:v>
                </c:pt>
                <c:pt idx="613">
                  <c:v>69.75</c:v>
                </c:pt>
                <c:pt idx="614">
                  <c:v>69.858999999999995</c:v>
                </c:pt>
                <c:pt idx="615">
                  <c:v>69.968999999999994</c:v>
                </c:pt>
                <c:pt idx="616">
                  <c:v>70.093999999999994</c:v>
                </c:pt>
                <c:pt idx="617">
                  <c:v>70.203000000000003</c:v>
                </c:pt>
                <c:pt idx="618">
                  <c:v>70.311999999999998</c:v>
                </c:pt>
                <c:pt idx="619">
                  <c:v>70.421999999999997</c:v>
                </c:pt>
                <c:pt idx="620">
                  <c:v>70.531000000000006</c:v>
                </c:pt>
                <c:pt idx="621">
                  <c:v>70.64</c:v>
                </c:pt>
                <c:pt idx="622">
                  <c:v>70.765000000000001</c:v>
                </c:pt>
                <c:pt idx="623">
                  <c:v>70.875</c:v>
                </c:pt>
                <c:pt idx="624">
                  <c:v>70.983999999999995</c:v>
                </c:pt>
                <c:pt idx="625">
                  <c:v>71.093999999999994</c:v>
                </c:pt>
                <c:pt idx="626">
                  <c:v>71.203000000000003</c:v>
                </c:pt>
                <c:pt idx="627">
                  <c:v>71.328000000000003</c:v>
                </c:pt>
                <c:pt idx="628">
                  <c:v>71.436999999999998</c:v>
                </c:pt>
                <c:pt idx="629">
                  <c:v>71.546999999999997</c:v>
                </c:pt>
                <c:pt idx="630">
                  <c:v>71.656000000000006</c:v>
                </c:pt>
                <c:pt idx="631">
                  <c:v>71.765000000000001</c:v>
                </c:pt>
                <c:pt idx="632">
                  <c:v>71.89</c:v>
                </c:pt>
                <c:pt idx="633">
                  <c:v>72</c:v>
                </c:pt>
                <c:pt idx="634">
                  <c:v>72.108999999999995</c:v>
                </c:pt>
                <c:pt idx="635">
                  <c:v>72.218999999999994</c:v>
                </c:pt>
                <c:pt idx="636">
                  <c:v>72.328000000000003</c:v>
                </c:pt>
                <c:pt idx="637">
                  <c:v>72.436999999999998</c:v>
                </c:pt>
                <c:pt idx="638">
                  <c:v>72.546999999999997</c:v>
                </c:pt>
                <c:pt idx="639">
                  <c:v>72.671999999999997</c:v>
                </c:pt>
                <c:pt idx="640">
                  <c:v>72.781000000000006</c:v>
                </c:pt>
                <c:pt idx="641">
                  <c:v>72.89</c:v>
                </c:pt>
                <c:pt idx="642">
                  <c:v>73</c:v>
                </c:pt>
                <c:pt idx="643">
                  <c:v>73.108999999999995</c:v>
                </c:pt>
                <c:pt idx="644">
                  <c:v>73.218999999999994</c:v>
                </c:pt>
                <c:pt idx="645">
                  <c:v>73.343999999999994</c:v>
                </c:pt>
                <c:pt idx="646">
                  <c:v>73.453000000000003</c:v>
                </c:pt>
                <c:pt idx="647">
                  <c:v>73.561999999999998</c:v>
                </c:pt>
                <c:pt idx="648">
                  <c:v>73.671999999999997</c:v>
                </c:pt>
                <c:pt idx="649">
                  <c:v>73.781000000000006</c:v>
                </c:pt>
                <c:pt idx="650">
                  <c:v>73.906000000000006</c:v>
                </c:pt>
                <c:pt idx="651">
                  <c:v>74.015000000000001</c:v>
                </c:pt>
                <c:pt idx="652">
                  <c:v>74.125</c:v>
                </c:pt>
                <c:pt idx="653">
                  <c:v>74.233999999999995</c:v>
                </c:pt>
                <c:pt idx="654">
                  <c:v>74.343999999999994</c:v>
                </c:pt>
                <c:pt idx="655">
                  <c:v>74.453000000000003</c:v>
                </c:pt>
                <c:pt idx="656">
                  <c:v>74.561999999999998</c:v>
                </c:pt>
                <c:pt idx="657">
                  <c:v>74.671999999999997</c:v>
                </c:pt>
                <c:pt idx="658">
                  <c:v>74.796999999999997</c:v>
                </c:pt>
                <c:pt idx="659">
                  <c:v>74.906000000000006</c:v>
                </c:pt>
                <c:pt idx="660">
                  <c:v>75.015000000000001</c:v>
                </c:pt>
                <c:pt idx="661">
                  <c:v>75.125</c:v>
                </c:pt>
                <c:pt idx="662">
                  <c:v>75.233999999999995</c:v>
                </c:pt>
                <c:pt idx="663">
                  <c:v>75.343999999999994</c:v>
                </c:pt>
                <c:pt idx="664">
                  <c:v>75.453000000000003</c:v>
                </c:pt>
                <c:pt idx="665">
                  <c:v>75.578000000000003</c:v>
                </c:pt>
                <c:pt idx="666">
                  <c:v>75.686999999999998</c:v>
                </c:pt>
                <c:pt idx="667">
                  <c:v>75.796999999999997</c:v>
                </c:pt>
                <c:pt idx="668">
                  <c:v>75.906000000000006</c:v>
                </c:pt>
                <c:pt idx="669">
                  <c:v>76.015000000000001</c:v>
                </c:pt>
                <c:pt idx="670">
                  <c:v>76.125</c:v>
                </c:pt>
                <c:pt idx="671">
                  <c:v>76.233999999999995</c:v>
                </c:pt>
                <c:pt idx="672">
                  <c:v>76.358999999999995</c:v>
                </c:pt>
                <c:pt idx="673">
                  <c:v>76.468999999999994</c:v>
                </c:pt>
                <c:pt idx="674">
                  <c:v>76.578000000000003</c:v>
                </c:pt>
                <c:pt idx="675">
                  <c:v>76.686999999999998</c:v>
                </c:pt>
                <c:pt idx="676">
                  <c:v>76.796999999999997</c:v>
                </c:pt>
                <c:pt idx="677">
                  <c:v>76.906000000000006</c:v>
                </c:pt>
                <c:pt idx="678">
                  <c:v>77.015000000000001</c:v>
                </c:pt>
                <c:pt idx="679">
                  <c:v>77.14</c:v>
                </c:pt>
                <c:pt idx="680">
                  <c:v>77.25</c:v>
                </c:pt>
                <c:pt idx="681">
                  <c:v>77.358999999999995</c:v>
                </c:pt>
                <c:pt idx="682">
                  <c:v>77.468999999999994</c:v>
                </c:pt>
                <c:pt idx="683">
                  <c:v>77.578000000000003</c:v>
                </c:pt>
                <c:pt idx="684">
                  <c:v>77.686999999999998</c:v>
                </c:pt>
                <c:pt idx="685">
                  <c:v>77.796999999999997</c:v>
                </c:pt>
                <c:pt idx="686">
                  <c:v>77.906000000000006</c:v>
                </c:pt>
                <c:pt idx="687">
                  <c:v>78.031000000000006</c:v>
                </c:pt>
                <c:pt idx="688">
                  <c:v>78.14</c:v>
                </c:pt>
                <c:pt idx="689">
                  <c:v>78.25</c:v>
                </c:pt>
                <c:pt idx="690">
                  <c:v>78.358999999999995</c:v>
                </c:pt>
                <c:pt idx="691">
                  <c:v>78.468999999999994</c:v>
                </c:pt>
                <c:pt idx="692">
                  <c:v>78.578000000000003</c:v>
                </c:pt>
                <c:pt idx="693">
                  <c:v>78.686999999999998</c:v>
                </c:pt>
                <c:pt idx="694">
                  <c:v>78.811999999999998</c:v>
                </c:pt>
                <c:pt idx="695">
                  <c:v>78.921999999999997</c:v>
                </c:pt>
                <c:pt idx="696">
                  <c:v>79.031000000000006</c:v>
                </c:pt>
                <c:pt idx="697">
                  <c:v>79.14</c:v>
                </c:pt>
                <c:pt idx="698">
                  <c:v>79.25</c:v>
                </c:pt>
                <c:pt idx="699">
                  <c:v>79.358999999999995</c:v>
                </c:pt>
                <c:pt idx="700">
                  <c:v>79.468999999999994</c:v>
                </c:pt>
                <c:pt idx="701">
                  <c:v>79.578000000000003</c:v>
                </c:pt>
                <c:pt idx="702">
                  <c:v>79.703000000000003</c:v>
                </c:pt>
                <c:pt idx="703">
                  <c:v>79.811999999999998</c:v>
                </c:pt>
                <c:pt idx="704">
                  <c:v>79.921999999999997</c:v>
                </c:pt>
                <c:pt idx="705">
                  <c:v>80.031000000000006</c:v>
                </c:pt>
                <c:pt idx="706">
                  <c:v>80.14</c:v>
                </c:pt>
                <c:pt idx="707">
                  <c:v>80.25</c:v>
                </c:pt>
                <c:pt idx="708">
                  <c:v>80.358999999999995</c:v>
                </c:pt>
                <c:pt idx="709">
                  <c:v>80.483999999999995</c:v>
                </c:pt>
                <c:pt idx="710">
                  <c:v>80.593999999999994</c:v>
                </c:pt>
                <c:pt idx="711">
                  <c:v>80.703000000000003</c:v>
                </c:pt>
                <c:pt idx="712">
                  <c:v>80.811999999999998</c:v>
                </c:pt>
                <c:pt idx="713">
                  <c:v>80.921999999999997</c:v>
                </c:pt>
                <c:pt idx="714">
                  <c:v>81.031000000000006</c:v>
                </c:pt>
                <c:pt idx="715">
                  <c:v>81.14</c:v>
                </c:pt>
                <c:pt idx="716">
                  <c:v>81.25</c:v>
                </c:pt>
                <c:pt idx="717">
                  <c:v>81.375</c:v>
                </c:pt>
                <c:pt idx="718">
                  <c:v>81.483999999999995</c:v>
                </c:pt>
                <c:pt idx="719">
                  <c:v>81.593999999999994</c:v>
                </c:pt>
                <c:pt idx="720">
                  <c:v>81.703000000000003</c:v>
                </c:pt>
                <c:pt idx="721">
                  <c:v>81.811999999999998</c:v>
                </c:pt>
                <c:pt idx="722">
                  <c:v>81.921999999999997</c:v>
                </c:pt>
                <c:pt idx="723">
                  <c:v>82.046999999999997</c:v>
                </c:pt>
                <c:pt idx="724">
                  <c:v>82.156000000000006</c:v>
                </c:pt>
                <c:pt idx="725">
                  <c:v>82.265000000000001</c:v>
                </c:pt>
                <c:pt idx="726">
                  <c:v>82.375</c:v>
                </c:pt>
                <c:pt idx="727">
                  <c:v>82.483999999999995</c:v>
                </c:pt>
                <c:pt idx="728">
                  <c:v>82.593999999999994</c:v>
                </c:pt>
                <c:pt idx="729">
                  <c:v>82.703000000000003</c:v>
                </c:pt>
                <c:pt idx="730">
                  <c:v>82.811999999999998</c:v>
                </c:pt>
                <c:pt idx="731">
                  <c:v>82.936999999999998</c:v>
                </c:pt>
                <c:pt idx="732">
                  <c:v>83.046999999999997</c:v>
                </c:pt>
                <c:pt idx="733">
                  <c:v>83.156000000000006</c:v>
                </c:pt>
                <c:pt idx="734">
                  <c:v>83.265000000000001</c:v>
                </c:pt>
                <c:pt idx="735">
                  <c:v>83.375</c:v>
                </c:pt>
                <c:pt idx="736">
                  <c:v>83.483999999999995</c:v>
                </c:pt>
                <c:pt idx="737">
                  <c:v>83.593999999999994</c:v>
                </c:pt>
                <c:pt idx="738">
                  <c:v>83.718999999999994</c:v>
                </c:pt>
                <c:pt idx="739">
                  <c:v>83.828000000000003</c:v>
                </c:pt>
                <c:pt idx="740">
                  <c:v>83.936999999999998</c:v>
                </c:pt>
                <c:pt idx="741">
                  <c:v>84.046999999999997</c:v>
                </c:pt>
                <c:pt idx="742">
                  <c:v>84.156000000000006</c:v>
                </c:pt>
                <c:pt idx="743">
                  <c:v>84.265000000000001</c:v>
                </c:pt>
                <c:pt idx="744">
                  <c:v>84.375</c:v>
                </c:pt>
                <c:pt idx="745">
                  <c:v>84.483999999999995</c:v>
                </c:pt>
                <c:pt idx="746">
                  <c:v>84.608999999999995</c:v>
                </c:pt>
                <c:pt idx="747">
                  <c:v>84.718999999999994</c:v>
                </c:pt>
                <c:pt idx="748">
                  <c:v>84.828000000000003</c:v>
                </c:pt>
                <c:pt idx="749">
                  <c:v>84.936999999999998</c:v>
                </c:pt>
                <c:pt idx="750">
                  <c:v>85.046999999999997</c:v>
                </c:pt>
                <c:pt idx="751">
                  <c:v>85.156000000000006</c:v>
                </c:pt>
                <c:pt idx="752">
                  <c:v>85.265000000000001</c:v>
                </c:pt>
                <c:pt idx="753">
                  <c:v>85.39</c:v>
                </c:pt>
                <c:pt idx="754">
                  <c:v>85.5</c:v>
                </c:pt>
                <c:pt idx="755">
                  <c:v>85.608999999999995</c:v>
                </c:pt>
                <c:pt idx="756">
                  <c:v>85.718999999999994</c:v>
                </c:pt>
                <c:pt idx="757">
                  <c:v>85.828000000000003</c:v>
                </c:pt>
                <c:pt idx="758">
                  <c:v>85.936999999999998</c:v>
                </c:pt>
                <c:pt idx="759">
                  <c:v>86.046999999999997</c:v>
                </c:pt>
                <c:pt idx="760">
                  <c:v>86.156000000000006</c:v>
                </c:pt>
                <c:pt idx="761">
                  <c:v>86.281000000000006</c:v>
                </c:pt>
                <c:pt idx="762">
                  <c:v>86.39</c:v>
                </c:pt>
                <c:pt idx="763">
                  <c:v>86.5</c:v>
                </c:pt>
                <c:pt idx="764">
                  <c:v>86.608999999999995</c:v>
                </c:pt>
                <c:pt idx="765">
                  <c:v>86.718999999999994</c:v>
                </c:pt>
                <c:pt idx="766">
                  <c:v>86.828000000000003</c:v>
                </c:pt>
                <c:pt idx="767">
                  <c:v>86.936999999999998</c:v>
                </c:pt>
                <c:pt idx="768">
                  <c:v>87.061999999999998</c:v>
                </c:pt>
                <c:pt idx="769">
                  <c:v>87.171999999999997</c:v>
                </c:pt>
                <c:pt idx="770">
                  <c:v>87.281000000000006</c:v>
                </c:pt>
                <c:pt idx="771">
                  <c:v>87.39</c:v>
                </c:pt>
                <c:pt idx="772">
                  <c:v>87.5</c:v>
                </c:pt>
                <c:pt idx="773">
                  <c:v>87.608999999999995</c:v>
                </c:pt>
                <c:pt idx="774">
                  <c:v>87.718999999999994</c:v>
                </c:pt>
                <c:pt idx="775">
                  <c:v>87.843999999999994</c:v>
                </c:pt>
                <c:pt idx="776">
                  <c:v>87.953000000000003</c:v>
                </c:pt>
                <c:pt idx="777">
                  <c:v>88.061999999999998</c:v>
                </c:pt>
                <c:pt idx="778">
                  <c:v>88.171999999999997</c:v>
                </c:pt>
                <c:pt idx="779">
                  <c:v>88.281000000000006</c:v>
                </c:pt>
                <c:pt idx="780">
                  <c:v>88.39</c:v>
                </c:pt>
                <c:pt idx="781">
                  <c:v>88.5</c:v>
                </c:pt>
                <c:pt idx="782">
                  <c:v>88.625</c:v>
                </c:pt>
                <c:pt idx="783">
                  <c:v>88.733999999999995</c:v>
                </c:pt>
                <c:pt idx="784">
                  <c:v>88.843999999999994</c:v>
                </c:pt>
                <c:pt idx="785">
                  <c:v>88.953000000000003</c:v>
                </c:pt>
                <c:pt idx="786">
                  <c:v>89.061999999999998</c:v>
                </c:pt>
                <c:pt idx="787">
                  <c:v>89.186999999999998</c:v>
                </c:pt>
                <c:pt idx="788">
                  <c:v>89.296999999999997</c:v>
                </c:pt>
                <c:pt idx="789">
                  <c:v>89.406000000000006</c:v>
                </c:pt>
                <c:pt idx="790">
                  <c:v>89.515000000000001</c:v>
                </c:pt>
                <c:pt idx="791">
                  <c:v>89.625</c:v>
                </c:pt>
                <c:pt idx="792">
                  <c:v>89.75</c:v>
                </c:pt>
                <c:pt idx="793">
                  <c:v>89.858999999999995</c:v>
                </c:pt>
                <c:pt idx="794">
                  <c:v>89.968999999999994</c:v>
                </c:pt>
                <c:pt idx="795">
                  <c:v>90.078000000000003</c:v>
                </c:pt>
                <c:pt idx="796">
                  <c:v>90.186999999999998</c:v>
                </c:pt>
                <c:pt idx="797">
                  <c:v>90.296999999999997</c:v>
                </c:pt>
                <c:pt idx="798">
                  <c:v>90.406000000000006</c:v>
                </c:pt>
                <c:pt idx="799">
                  <c:v>90.531000000000006</c:v>
                </c:pt>
                <c:pt idx="800">
                  <c:v>90.64</c:v>
                </c:pt>
                <c:pt idx="801">
                  <c:v>90.75</c:v>
                </c:pt>
                <c:pt idx="802">
                  <c:v>90.858999999999995</c:v>
                </c:pt>
                <c:pt idx="803">
                  <c:v>90.968999999999994</c:v>
                </c:pt>
                <c:pt idx="804">
                  <c:v>91.093999999999994</c:v>
                </c:pt>
                <c:pt idx="805">
                  <c:v>91.203000000000003</c:v>
                </c:pt>
                <c:pt idx="806">
                  <c:v>91.311999999999998</c:v>
                </c:pt>
                <c:pt idx="807">
                  <c:v>91.421999999999997</c:v>
                </c:pt>
                <c:pt idx="808">
                  <c:v>91.531000000000006</c:v>
                </c:pt>
                <c:pt idx="809">
                  <c:v>91.64</c:v>
                </c:pt>
                <c:pt idx="810">
                  <c:v>91.75</c:v>
                </c:pt>
                <c:pt idx="811">
                  <c:v>91.875</c:v>
                </c:pt>
                <c:pt idx="812">
                  <c:v>91.983999999999995</c:v>
                </c:pt>
                <c:pt idx="813">
                  <c:v>92.093999999999994</c:v>
                </c:pt>
                <c:pt idx="814">
                  <c:v>92.203000000000003</c:v>
                </c:pt>
                <c:pt idx="815">
                  <c:v>92.311999999999998</c:v>
                </c:pt>
                <c:pt idx="816">
                  <c:v>92.421999999999997</c:v>
                </c:pt>
                <c:pt idx="817">
                  <c:v>92.531000000000006</c:v>
                </c:pt>
                <c:pt idx="818">
                  <c:v>92.656000000000006</c:v>
                </c:pt>
                <c:pt idx="819">
                  <c:v>92.765000000000001</c:v>
                </c:pt>
                <c:pt idx="820">
                  <c:v>92.875</c:v>
                </c:pt>
                <c:pt idx="821">
                  <c:v>92.983999999999995</c:v>
                </c:pt>
                <c:pt idx="822">
                  <c:v>93.093999999999994</c:v>
                </c:pt>
                <c:pt idx="823">
                  <c:v>93.203000000000003</c:v>
                </c:pt>
                <c:pt idx="824">
                  <c:v>93.311999999999998</c:v>
                </c:pt>
                <c:pt idx="825">
                  <c:v>93.436999999999998</c:v>
                </c:pt>
                <c:pt idx="826">
                  <c:v>93.546999999999997</c:v>
                </c:pt>
                <c:pt idx="827">
                  <c:v>93.656000000000006</c:v>
                </c:pt>
                <c:pt idx="828">
                  <c:v>93.765000000000001</c:v>
                </c:pt>
                <c:pt idx="829">
                  <c:v>93.875</c:v>
                </c:pt>
                <c:pt idx="830">
                  <c:v>93.983999999999995</c:v>
                </c:pt>
                <c:pt idx="831">
                  <c:v>94.093999999999994</c:v>
                </c:pt>
                <c:pt idx="832">
                  <c:v>94.218999999999994</c:v>
                </c:pt>
                <c:pt idx="833">
                  <c:v>94.328000000000003</c:v>
                </c:pt>
                <c:pt idx="834">
                  <c:v>94.436999999999998</c:v>
                </c:pt>
                <c:pt idx="835">
                  <c:v>94.546999999999997</c:v>
                </c:pt>
                <c:pt idx="836">
                  <c:v>94.656000000000006</c:v>
                </c:pt>
                <c:pt idx="837">
                  <c:v>94.765000000000001</c:v>
                </c:pt>
                <c:pt idx="838">
                  <c:v>94.875</c:v>
                </c:pt>
                <c:pt idx="839">
                  <c:v>94.983999999999995</c:v>
                </c:pt>
                <c:pt idx="840">
                  <c:v>95.108999999999995</c:v>
                </c:pt>
                <c:pt idx="841">
                  <c:v>95.218999999999994</c:v>
                </c:pt>
                <c:pt idx="842">
                  <c:v>95.328000000000003</c:v>
                </c:pt>
                <c:pt idx="843">
                  <c:v>95.436999999999998</c:v>
                </c:pt>
                <c:pt idx="844">
                  <c:v>95.546999999999997</c:v>
                </c:pt>
                <c:pt idx="845">
                  <c:v>95.656000000000006</c:v>
                </c:pt>
                <c:pt idx="846">
                  <c:v>95.765000000000001</c:v>
                </c:pt>
                <c:pt idx="847">
                  <c:v>95.89</c:v>
                </c:pt>
                <c:pt idx="848">
                  <c:v>96</c:v>
                </c:pt>
                <c:pt idx="849">
                  <c:v>96.108999999999995</c:v>
                </c:pt>
                <c:pt idx="850">
                  <c:v>96.218999999999994</c:v>
                </c:pt>
                <c:pt idx="851">
                  <c:v>96.328000000000003</c:v>
                </c:pt>
                <c:pt idx="852">
                  <c:v>96.453000000000003</c:v>
                </c:pt>
                <c:pt idx="853">
                  <c:v>96.561999999999998</c:v>
                </c:pt>
                <c:pt idx="854">
                  <c:v>96.671999999999997</c:v>
                </c:pt>
                <c:pt idx="855">
                  <c:v>96.781000000000006</c:v>
                </c:pt>
                <c:pt idx="856">
                  <c:v>96.89</c:v>
                </c:pt>
                <c:pt idx="857">
                  <c:v>97</c:v>
                </c:pt>
                <c:pt idx="858">
                  <c:v>97.108999999999995</c:v>
                </c:pt>
                <c:pt idx="859">
                  <c:v>97.233999999999995</c:v>
                </c:pt>
                <c:pt idx="860">
                  <c:v>97.343999999999994</c:v>
                </c:pt>
                <c:pt idx="861">
                  <c:v>97.453000000000003</c:v>
                </c:pt>
                <c:pt idx="862">
                  <c:v>97.561999999999998</c:v>
                </c:pt>
                <c:pt idx="863">
                  <c:v>97.671999999999997</c:v>
                </c:pt>
                <c:pt idx="864">
                  <c:v>97.781000000000006</c:v>
                </c:pt>
                <c:pt idx="865">
                  <c:v>97.906000000000006</c:v>
                </c:pt>
                <c:pt idx="866">
                  <c:v>98.015000000000001</c:v>
                </c:pt>
                <c:pt idx="867">
                  <c:v>98.125</c:v>
                </c:pt>
                <c:pt idx="868">
                  <c:v>98.233999999999995</c:v>
                </c:pt>
                <c:pt idx="869">
                  <c:v>98.343999999999994</c:v>
                </c:pt>
                <c:pt idx="870">
                  <c:v>98.453000000000003</c:v>
                </c:pt>
                <c:pt idx="871">
                  <c:v>98.561999999999998</c:v>
                </c:pt>
                <c:pt idx="872">
                  <c:v>98.671999999999997</c:v>
                </c:pt>
                <c:pt idx="873">
                  <c:v>98.796999999999997</c:v>
                </c:pt>
                <c:pt idx="874">
                  <c:v>98.906000000000006</c:v>
                </c:pt>
                <c:pt idx="875">
                  <c:v>99.015000000000001</c:v>
                </c:pt>
                <c:pt idx="876">
                  <c:v>99.125</c:v>
                </c:pt>
                <c:pt idx="877">
                  <c:v>99.233999999999995</c:v>
                </c:pt>
                <c:pt idx="878">
                  <c:v>99.343999999999994</c:v>
                </c:pt>
                <c:pt idx="879">
                  <c:v>99.468999999999994</c:v>
                </c:pt>
                <c:pt idx="880">
                  <c:v>99.578000000000003</c:v>
                </c:pt>
                <c:pt idx="881">
                  <c:v>99.686999999999998</c:v>
                </c:pt>
                <c:pt idx="882">
                  <c:v>99.796999999999997</c:v>
                </c:pt>
                <c:pt idx="883">
                  <c:v>99.906000000000006</c:v>
                </c:pt>
                <c:pt idx="884">
                  <c:v>100.015</c:v>
                </c:pt>
                <c:pt idx="885">
                  <c:v>100.14</c:v>
                </c:pt>
                <c:pt idx="886">
                  <c:v>100.25</c:v>
                </c:pt>
                <c:pt idx="887">
                  <c:v>100.35899999999999</c:v>
                </c:pt>
                <c:pt idx="888">
                  <c:v>100.46899999999999</c:v>
                </c:pt>
                <c:pt idx="889">
                  <c:v>100.578</c:v>
                </c:pt>
                <c:pt idx="890">
                  <c:v>100.687</c:v>
                </c:pt>
                <c:pt idx="891">
                  <c:v>100.797</c:v>
                </c:pt>
                <c:pt idx="892">
                  <c:v>100.922</c:v>
                </c:pt>
                <c:pt idx="893">
                  <c:v>101.03100000000001</c:v>
                </c:pt>
                <c:pt idx="894">
                  <c:v>101.14</c:v>
                </c:pt>
                <c:pt idx="895">
                  <c:v>101.25</c:v>
                </c:pt>
                <c:pt idx="896">
                  <c:v>101.35899999999999</c:v>
                </c:pt>
                <c:pt idx="897">
                  <c:v>101.48399999999999</c:v>
                </c:pt>
                <c:pt idx="898">
                  <c:v>101.59399999999999</c:v>
                </c:pt>
                <c:pt idx="899">
                  <c:v>101.703</c:v>
                </c:pt>
                <c:pt idx="900">
                  <c:v>101.812</c:v>
                </c:pt>
                <c:pt idx="901">
                  <c:v>101.922</c:v>
                </c:pt>
                <c:pt idx="902">
                  <c:v>102.047</c:v>
                </c:pt>
                <c:pt idx="903">
                  <c:v>102.15600000000001</c:v>
                </c:pt>
                <c:pt idx="904">
                  <c:v>102.265</c:v>
                </c:pt>
                <c:pt idx="905">
                  <c:v>102.375</c:v>
                </c:pt>
                <c:pt idx="906">
                  <c:v>102.48399999999999</c:v>
                </c:pt>
                <c:pt idx="907">
                  <c:v>102.59399999999999</c:v>
                </c:pt>
                <c:pt idx="908">
                  <c:v>102.71899999999999</c:v>
                </c:pt>
                <c:pt idx="909">
                  <c:v>102.828</c:v>
                </c:pt>
                <c:pt idx="910">
                  <c:v>102.937</c:v>
                </c:pt>
                <c:pt idx="911">
                  <c:v>103.047</c:v>
                </c:pt>
                <c:pt idx="912">
                  <c:v>103.15600000000001</c:v>
                </c:pt>
                <c:pt idx="913">
                  <c:v>103.28100000000001</c:v>
                </c:pt>
                <c:pt idx="914">
                  <c:v>103.39</c:v>
                </c:pt>
                <c:pt idx="915">
                  <c:v>103.5</c:v>
                </c:pt>
                <c:pt idx="916">
                  <c:v>103.60899999999999</c:v>
                </c:pt>
                <c:pt idx="917">
                  <c:v>103.71899999999999</c:v>
                </c:pt>
                <c:pt idx="918">
                  <c:v>103.828</c:v>
                </c:pt>
                <c:pt idx="919">
                  <c:v>103.937</c:v>
                </c:pt>
                <c:pt idx="920">
                  <c:v>104.062</c:v>
                </c:pt>
                <c:pt idx="921">
                  <c:v>104.172</c:v>
                </c:pt>
                <c:pt idx="922">
                  <c:v>104.28100000000001</c:v>
                </c:pt>
                <c:pt idx="923">
                  <c:v>104.39</c:v>
                </c:pt>
                <c:pt idx="924">
                  <c:v>104.5</c:v>
                </c:pt>
                <c:pt idx="925">
                  <c:v>104.625</c:v>
                </c:pt>
                <c:pt idx="926">
                  <c:v>104.73399999999999</c:v>
                </c:pt>
                <c:pt idx="927">
                  <c:v>104.84399999999999</c:v>
                </c:pt>
                <c:pt idx="928">
                  <c:v>104.953</c:v>
                </c:pt>
                <c:pt idx="929">
                  <c:v>105.078</c:v>
                </c:pt>
                <c:pt idx="930">
                  <c:v>105.187</c:v>
                </c:pt>
                <c:pt idx="931">
                  <c:v>105.297</c:v>
                </c:pt>
                <c:pt idx="932">
                  <c:v>105.40600000000001</c:v>
                </c:pt>
                <c:pt idx="933">
                  <c:v>105.515</c:v>
                </c:pt>
                <c:pt idx="934">
                  <c:v>105.625</c:v>
                </c:pt>
                <c:pt idx="935">
                  <c:v>105.73399999999999</c:v>
                </c:pt>
                <c:pt idx="936">
                  <c:v>105.85899999999999</c:v>
                </c:pt>
                <c:pt idx="937">
                  <c:v>105.96899999999999</c:v>
                </c:pt>
                <c:pt idx="938">
                  <c:v>106.078</c:v>
                </c:pt>
                <c:pt idx="939">
                  <c:v>106.187</c:v>
                </c:pt>
                <c:pt idx="940">
                  <c:v>106.297</c:v>
                </c:pt>
                <c:pt idx="941">
                  <c:v>106.422</c:v>
                </c:pt>
                <c:pt idx="942">
                  <c:v>106.53100000000001</c:v>
                </c:pt>
                <c:pt idx="943">
                  <c:v>106.64</c:v>
                </c:pt>
                <c:pt idx="944">
                  <c:v>106.75</c:v>
                </c:pt>
                <c:pt idx="945">
                  <c:v>106.85899999999999</c:v>
                </c:pt>
                <c:pt idx="946">
                  <c:v>106.96899999999999</c:v>
                </c:pt>
                <c:pt idx="947">
                  <c:v>107.078</c:v>
                </c:pt>
                <c:pt idx="948">
                  <c:v>107.203</c:v>
                </c:pt>
                <c:pt idx="949">
                  <c:v>107.312</c:v>
                </c:pt>
                <c:pt idx="950">
                  <c:v>107.422</c:v>
                </c:pt>
                <c:pt idx="951">
                  <c:v>107.53100000000001</c:v>
                </c:pt>
                <c:pt idx="952">
                  <c:v>107.64</c:v>
                </c:pt>
                <c:pt idx="953">
                  <c:v>107.75</c:v>
                </c:pt>
                <c:pt idx="954">
                  <c:v>107.875</c:v>
                </c:pt>
                <c:pt idx="955">
                  <c:v>107.98399999999999</c:v>
                </c:pt>
                <c:pt idx="956">
                  <c:v>108.09399999999999</c:v>
                </c:pt>
                <c:pt idx="957">
                  <c:v>108.203</c:v>
                </c:pt>
                <c:pt idx="958">
                  <c:v>108.328</c:v>
                </c:pt>
                <c:pt idx="959">
                  <c:v>108.437</c:v>
                </c:pt>
                <c:pt idx="960">
                  <c:v>108.547</c:v>
                </c:pt>
                <c:pt idx="961">
                  <c:v>108.65600000000001</c:v>
                </c:pt>
                <c:pt idx="962">
                  <c:v>108.765</c:v>
                </c:pt>
                <c:pt idx="963">
                  <c:v>108.875</c:v>
                </c:pt>
                <c:pt idx="964">
                  <c:v>108.98399999999999</c:v>
                </c:pt>
                <c:pt idx="965">
                  <c:v>109.10899999999999</c:v>
                </c:pt>
                <c:pt idx="966">
                  <c:v>109.21899999999999</c:v>
                </c:pt>
                <c:pt idx="967">
                  <c:v>109.328</c:v>
                </c:pt>
                <c:pt idx="968">
                  <c:v>109.437</c:v>
                </c:pt>
                <c:pt idx="969">
                  <c:v>109.547</c:v>
                </c:pt>
                <c:pt idx="970">
                  <c:v>109.672</c:v>
                </c:pt>
                <c:pt idx="971">
                  <c:v>109.78100000000001</c:v>
                </c:pt>
                <c:pt idx="972">
                  <c:v>109.89</c:v>
                </c:pt>
                <c:pt idx="973">
                  <c:v>110</c:v>
                </c:pt>
                <c:pt idx="974">
                  <c:v>110.10899999999999</c:v>
                </c:pt>
                <c:pt idx="975">
                  <c:v>110.21899999999999</c:v>
                </c:pt>
                <c:pt idx="976">
                  <c:v>110.328</c:v>
                </c:pt>
                <c:pt idx="977">
                  <c:v>110.453</c:v>
                </c:pt>
                <c:pt idx="978">
                  <c:v>110.562</c:v>
                </c:pt>
                <c:pt idx="979">
                  <c:v>110.672</c:v>
                </c:pt>
                <c:pt idx="980">
                  <c:v>110.78100000000001</c:v>
                </c:pt>
                <c:pt idx="981">
                  <c:v>110.89</c:v>
                </c:pt>
                <c:pt idx="982">
                  <c:v>111.015</c:v>
                </c:pt>
                <c:pt idx="983">
                  <c:v>111.125</c:v>
                </c:pt>
                <c:pt idx="984">
                  <c:v>111.23399999999999</c:v>
                </c:pt>
                <c:pt idx="985">
                  <c:v>111.34399999999999</c:v>
                </c:pt>
                <c:pt idx="986">
                  <c:v>111.453</c:v>
                </c:pt>
                <c:pt idx="987">
                  <c:v>111.562</c:v>
                </c:pt>
                <c:pt idx="988">
                  <c:v>111.672</c:v>
                </c:pt>
                <c:pt idx="989">
                  <c:v>111.797</c:v>
                </c:pt>
                <c:pt idx="990">
                  <c:v>111.90600000000001</c:v>
                </c:pt>
                <c:pt idx="991">
                  <c:v>112.015</c:v>
                </c:pt>
                <c:pt idx="992">
                  <c:v>112.125</c:v>
                </c:pt>
                <c:pt idx="993">
                  <c:v>112.23399999999999</c:v>
                </c:pt>
                <c:pt idx="994">
                  <c:v>112.34399999999999</c:v>
                </c:pt>
                <c:pt idx="995">
                  <c:v>112.453</c:v>
                </c:pt>
                <c:pt idx="996">
                  <c:v>112.578</c:v>
                </c:pt>
                <c:pt idx="997">
                  <c:v>112.687</c:v>
                </c:pt>
                <c:pt idx="998">
                  <c:v>112.797</c:v>
                </c:pt>
                <c:pt idx="999">
                  <c:v>112.90600000000001</c:v>
                </c:pt>
                <c:pt idx="1000">
                  <c:v>113.015</c:v>
                </c:pt>
                <c:pt idx="1001">
                  <c:v>113.125</c:v>
                </c:pt>
                <c:pt idx="1002">
                  <c:v>113.25</c:v>
                </c:pt>
                <c:pt idx="1003">
                  <c:v>113.35899999999999</c:v>
                </c:pt>
                <c:pt idx="1004">
                  <c:v>113.46899999999999</c:v>
                </c:pt>
                <c:pt idx="1005">
                  <c:v>113.578</c:v>
                </c:pt>
                <c:pt idx="1006">
                  <c:v>113.687</c:v>
                </c:pt>
                <c:pt idx="1007">
                  <c:v>113.797</c:v>
                </c:pt>
                <c:pt idx="1008">
                  <c:v>113.90600000000001</c:v>
                </c:pt>
                <c:pt idx="1009">
                  <c:v>114.03100000000001</c:v>
                </c:pt>
                <c:pt idx="1010">
                  <c:v>114.14</c:v>
                </c:pt>
                <c:pt idx="1011">
                  <c:v>114.25</c:v>
                </c:pt>
                <c:pt idx="1012">
                  <c:v>114.35899999999999</c:v>
                </c:pt>
                <c:pt idx="1013">
                  <c:v>114.46899999999999</c:v>
                </c:pt>
                <c:pt idx="1014">
                  <c:v>114.578</c:v>
                </c:pt>
                <c:pt idx="1015">
                  <c:v>114.687</c:v>
                </c:pt>
                <c:pt idx="1016">
                  <c:v>114.812</c:v>
                </c:pt>
                <c:pt idx="1017">
                  <c:v>114.922</c:v>
                </c:pt>
                <c:pt idx="1018">
                  <c:v>115.03100000000001</c:v>
                </c:pt>
                <c:pt idx="1019">
                  <c:v>115.14</c:v>
                </c:pt>
                <c:pt idx="1020">
                  <c:v>115.25</c:v>
                </c:pt>
                <c:pt idx="1021">
                  <c:v>115.35899999999999</c:v>
                </c:pt>
                <c:pt idx="1022">
                  <c:v>115.48399999999999</c:v>
                </c:pt>
                <c:pt idx="1023">
                  <c:v>115.59399999999999</c:v>
                </c:pt>
                <c:pt idx="1024">
                  <c:v>115.703</c:v>
                </c:pt>
                <c:pt idx="1025">
                  <c:v>115.812</c:v>
                </c:pt>
                <c:pt idx="1026">
                  <c:v>115.922</c:v>
                </c:pt>
                <c:pt idx="1027">
                  <c:v>116.03100000000001</c:v>
                </c:pt>
                <c:pt idx="1028">
                  <c:v>116.14</c:v>
                </c:pt>
                <c:pt idx="1029">
                  <c:v>116.265</c:v>
                </c:pt>
                <c:pt idx="1030">
                  <c:v>116.375</c:v>
                </c:pt>
                <c:pt idx="1031">
                  <c:v>116.48399999999999</c:v>
                </c:pt>
                <c:pt idx="1032">
                  <c:v>116.59399999999999</c:v>
                </c:pt>
                <c:pt idx="1033">
                  <c:v>116.703</c:v>
                </c:pt>
                <c:pt idx="1034">
                  <c:v>116.812</c:v>
                </c:pt>
                <c:pt idx="1035">
                  <c:v>116.922</c:v>
                </c:pt>
                <c:pt idx="1036">
                  <c:v>117.047</c:v>
                </c:pt>
                <c:pt idx="1037">
                  <c:v>117.15600000000001</c:v>
                </c:pt>
                <c:pt idx="1038">
                  <c:v>117.265</c:v>
                </c:pt>
                <c:pt idx="1039">
                  <c:v>117.375</c:v>
                </c:pt>
                <c:pt idx="1040">
                  <c:v>117.48399999999999</c:v>
                </c:pt>
                <c:pt idx="1041">
                  <c:v>117.59399999999999</c:v>
                </c:pt>
                <c:pt idx="1042">
                  <c:v>117.71899999999999</c:v>
                </c:pt>
                <c:pt idx="1043">
                  <c:v>117.828</c:v>
                </c:pt>
                <c:pt idx="1044">
                  <c:v>117.937</c:v>
                </c:pt>
                <c:pt idx="1045">
                  <c:v>118.047</c:v>
                </c:pt>
                <c:pt idx="1046">
                  <c:v>118.15600000000001</c:v>
                </c:pt>
                <c:pt idx="1047">
                  <c:v>118.265</c:v>
                </c:pt>
                <c:pt idx="1048">
                  <c:v>118.39</c:v>
                </c:pt>
                <c:pt idx="1049">
                  <c:v>118.5</c:v>
                </c:pt>
                <c:pt idx="1050">
                  <c:v>118.60899999999999</c:v>
                </c:pt>
                <c:pt idx="1051">
                  <c:v>118.71899999999999</c:v>
                </c:pt>
                <c:pt idx="1052">
                  <c:v>118.828</c:v>
                </c:pt>
                <c:pt idx="1053">
                  <c:v>118.937</c:v>
                </c:pt>
                <c:pt idx="1054">
                  <c:v>119.047</c:v>
                </c:pt>
                <c:pt idx="1055">
                  <c:v>119.15600000000001</c:v>
                </c:pt>
                <c:pt idx="1056">
                  <c:v>119.28100000000001</c:v>
                </c:pt>
                <c:pt idx="1057">
                  <c:v>119.39</c:v>
                </c:pt>
                <c:pt idx="1058">
                  <c:v>119.5</c:v>
                </c:pt>
                <c:pt idx="1059">
                  <c:v>119.60899999999999</c:v>
                </c:pt>
                <c:pt idx="1060">
                  <c:v>119.71899999999999</c:v>
                </c:pt>
                <c:pt idx="1061">
                  <c:v>119.828</c:v>
                </c:pt>
                <c:pt idx="1062">
                  <c:v>119.937</c:v>
                </c:pt>
                <c:pt idx="1063">
                  <c:v>120.047</c:v>
                </c:pt>
                <c:pt idx="1064">
                  <c:v>120.172</c:v>
                </c:pt>
                <c:pt idx="1065">
                  <c:v>120.28100000000001</c:v>
                </c:pt>
                <c:pt idx="1066">
                  <c:v>120.39</c:v>
                </c:pt>
                <c:pt idx="1067">
                  <c:v>120.5</c:v>
                </c:pt>
                <c:pt idx="1068">
                  <c:v>120.60899999999999</c:v>
                </c:pt>
                <c:pt idx="1069">
                  <c:v>120.71899999999999</c:v>
                </c:pt>
                <c:pt idx="1070">
                  <c:v>120.84399999999999</c:v>
                </c:pt>
                <c:pt idx="1071">
                  <c:v>120.953</c:v>
                </c:pt>
                <c:pt idx="1072">
                  <c:v>121.062</c:v>
                </c:pt>
                <c:pt idx="1073">
                  <c:v>121.172</c:v>
                </c:pt>
                <c:pt idx="1074">
                  <c:v>121.28100000000001</c:v>
                </c:pt>
                <c:pt idx="1075">
                  <c:v>121.39</c:v>
                </c:pt>
                <c:pt idx="1076">
                  <c:v>121.515</c:v>
                </c:pt>
                <c:pt idx="1077">
                  <c:v>121.625</c:v>
                </c:pt>
                <c:pt idx="1078">
                  <c:v>121.73399999999999</c:v>
                </c:pt>
                <c:pt idx="1079">
                  <c:v>121.84399999999999</c:v>
                </c:pt>
                <c:pt idx="1080">
                  <c:v>121.953</c:v>
                </c:pt>
                <c:pt idx="1081">
                  <c:v>122.062</c:v>
                </c:pt>
                <c:pt idx="1082">
                  <c:v>122.187</c:v>
                </c:pt>
                <c:pt idx="1083">
                  <c:v>122.297</c:v>
                </c:pt>
                <c:pt idx="1084">
                  <c:v>122.40600000000001</c:v>
                </c:pt>
                <c:pt idx="1085">
                  <c:v>122.515</c:v>
                </c:pt>
                <c:pt idx="1086">
                  <c:v>122.625</c:v>
                </c:pt>
                <c:pt idx="1087">
                  <c:v>122.73399999999999</c:v>
                </c:pt>
                <c:pt idx="1088">
                  <c:v>122.84399999999999</c:v>
                </c:pt>
                <c:pt idx="1089">
                  <c:v>122.953</c:v>
                </c:pt>
                <c:pt idx="1090">
                  <c:v>123.078</c:v>
                </c:pt>
                <c:pt idx="1091">
                  <c:v>123.187</c:v>
                </c:pt>
                <c:pt idx="1092">
                  <c:v>123.297</c:v>
                </c:pt>
                <c:pt idx="1093">
                  <c:v>123.40600000000001</c:v>
                </c:pt>
                <c:pt idx="1094">
                  <c:v>123.515</c:v>
                </c:pt>
                <c:pt idx="1095">
                  <c:v>123.625</c:v>
                </c:pt>
                <c:pt idx="1096">
                  <c:v>123.73399999999999</c:v>
                </c:pt>
                <c:pt idx="1097">
                  <c:v>123.85899999999999</c:v>
                </c:pt>
                <c:pt idx="1098">
                  <c:v>123.96899999999999</c:v>
                </c:pt>
                <c:pt idx="1099">
                  <c:v>124.078</c:v>
                </c:pt>
                <c:pt idx="1100">
                  <c:v>124.187</c:v>
                </c:pt>
                <c:pt idx="1101">
                  <c:v>124.297</c:v>
                </c:pt>
                <c:pt idx="1102">
                  <c:v>124.40600000000001</c:v>
                </c:pt>
                <c:pt idx="1103">
                  <c:v>124.53100000000001</c:v>
                </c:pt>
                <c:pt idx="1104">
                  <c:v>124.64</c:v>
                </c:pt>
                <c:pt idx="1105">
                  <c:v>124.75</c:v>
                </c:pt>
                <c:pt idx="1106">
                  <c:v>124.85899999999999</c:v>
                </c:pt>
                <c:pt idx="1107">
                  <c:v>124.96899999999999</c:v>
                </c:pt>
                <c:pt idx="1108">
                  <c:v>125.09399999999999</c:v>
                </c:pt>
                <c:pt idx="1109">
                  <c:v>125.203</c:v>
                </c:pt>
                <c:pt idx="1110">
                  <c:v>125.312</c:v>
                </c:pt>
                <c:pt idx="1111">
                  <c:v>125.422</c:v>
                </c:pt>
                <c:pt idx="1112">
                  <c:v>125.53100000000001</c:v>
                </c:pt>
                <c:pt idx="1113">
                  <c:v>125.64</c:v>
                </c:pt>
                <c:pt idx="1114">
                  <c:v>125.765</c:v>
                </c:pt>
                <c:pt idx="1115">
                  <c:v>125.875</c:v>
                </c:pt>
                <c:pt idx="1116">
                  <c:v>125.98399999999999</c:v>
                </c:pt>
                <c:pt idx="1117">
                  <c:v>126.09399999999999</c:v>
                </c:pt>
                <c:pt idx="1118">
                  <c:v>126.203</c:v>
                </c:pt>
                <c:pt idx="1119">
                  <c:v>126.312</c:v>
                </c:pt>
                <c:pt idx="1120">
                  <c:v>126.437</c:v>
                </c:pt>
                <c:pt idx="1121">
                  <c:v>126.547</c:v>
                </c:pt>
                <c:pt idx="1122">
                  <c:v>126.65600000000001</c:v>
                </c:pt>
                <c:pt idx="1123">
                  <c:v>126.765</c:v>
                </c:pt>
                <c:pt idx="1124">
                  <c:v>126.875</c:v>
                </c:pt>
                <c:pt idx="1125">
                  <c:v>126.98399999999999</c:v>
                </c:pt>
                <c:pt idx="1126">
                  <c:v>127.10899999999999</c:v>
                </c:pt>
                <c:pt idx="1127">
                  <c:v>127.21899999999999</c:v>
                </c:pt>
                <c:pt idx="1128">
                  <c:v>127.328</c:v>
                </c:pt>
                <c:pt idx="1129">
                  <c:v>127.437</c:v>
                </c:pt>
                <c:pt idx="1130">
                  <c:v>127.547</c:v>
                </c:pt>
                <c:pt idx="1131">
                  <c:v>127.672</c:v>
                </c:pt>
                <c:pt idx="1132">
                  <c:v>127.78100000000001</c:v>
                </c:pt>
                <c:pt idx="1133">
                  <c:v>127.89</c:v>
                </c:pt>
                <c:pt idx="1134">
                  <c:v>128</c:v>
                </c:pt>
                <c:pt idx="1135">
                  <c:v>128.10900000000001</c:v>
                </c:pt>
                <c:pt idx="1136">
                  <c:v>128.21899999999999</c:v>
                </c:pt>
                <c:pt idx="1137">
                  <c:v>128.34399999999999</c:v>
                </c:pt>
                <c:pt idx="1138">
                  <c:v>128.453</c:v>
                </c:pt>
                <c:pt idx="1139">
                  <c:v>128.56200000000001</c:v>
                </c:pt>
                <c:pt idx="1140">
                  <c:v>128.672</c:v>
                </c:pt>
                <c:pt idx="1141">
                  <c:v>128.78100000000001</c:v>
                </c:pt>
                <c:pt idx="1142">
                  <c:v>128.88999999999999</c:v>
                </c:pt>
                <c:pt idx="1143">
                  <c:v>129</c:v>
                </c:pt>
                <c:pt idx="1144">
                  <c:v>129.10900000000001</c:v>
                </c:pt>
                <c:pt idx="1145">
                  <c:v>129.23400000000001</c:v>
                </c:pt>
                <c:pt idx="1146">
                  <c:v>129.34399999999999</c:v>
                </c:pt>
                <c:pt idx="1147">
                  <c:v>129.453</c:v>
                </c:pt>
                <c:pt idx="1148">
                  <c:v>129.56200000000001</c:v>
                </c:pt>
                <c:pt idx="1149">
                  <c:v>129.672</c:v>
                </c:pt>
                <c:pt idx="1150">
                  <c:v>129.78100000000001</c:v>
                </c:pt>
                <c:pt idx="1151">
                  <c:v>129.90600000000001</c:v>
                </c:pt>
                <c:pt idx="1152">
                  <c:v>130.01499999999999</c:v>
                </c:pt>
                <c:pt idx="1153">
                  <c:v>130.125</c:v>
                </c:pt>
                <c:pt idx="1154">
                  <c:v>130.23400000000001</c:v>
                </c:pt>
                <c:pt idx="1155">
                  <c:v>130.34399999999999</c:v>
                </c:pt>
                <c:pt idx="1156">
                  <c:v>130.453</c:v>
                </c:pt>
                <c:pt idx="1157">
                  <c:v>130.578</c:v>
                </c:pt>
                <c:pt idx="1158">
                  <c:v>130.68700000000001</c:v>
                </c:pt>
                <c:pt idx="1159">
                  <c:v>130.797</c:v>
                </c:pt>
                <c:pt idx="1160">
                  <c:v>130.90600000000001</c:v>
                </c:pt>
                <c:pt idx="1161">
                  <c:v>131.01499999999999</c:v>
                </c:pt>
                <c:pt idx="1162">
                  <c:v>131.125</c:v>
                </c:pt>
                <c:pt idx="1163">
                  <c:v>131.25</c:v>
                </c:pt>
                <c:pt idx="1164">
                  <c:v>131.35900000000001</c:v>
                </c:pt>
                <c:pt idx="1165">
                  <c:v>131.46899999999999</c:v>
                </c:pt>
                <c:pt idx="1166">
                  <c:v>131.578</c:v>
                </c:pt>
                <c:pt idx="1167">
                  <c:v>131.68700000000001</c:v>
                </c:pt>
                <c:pt idx="1168">
                  <c:v>131.81200000000001</c:v>
                </c:pt>
                <c:pt idx="1169">
                  <c:v>131.922</c:v>
                </c:pt>
                <c:pt idx="1170">
                  <c:v>132.03100000000001</c:v>
                </c:pt>
                <c:pt idx="1171">
                  <c:v>132.13999999999999</c:v>
                </c:pt>
                <c:pt idx="1172">
                  <c:v>132.25</c:v>
                </c:pt>
                <c:pt idx="1173">
                  <c:v>132.35900000000001</c:v>
                </c:pt>
                <c:pt idx="1174">
                  <c:v>132.48400000000001</c:v>
                </c:pt>
                <c:pt idx="1175">
                  <c:v>132.59399999999999</c:v>
                </c:pt>
                <c:pt idx="1176">
                  <c:v>132.703</c:v>
                </c:pt>
                <c:pt idx="1177">
                  <c:v>132.81200000000001</c:v>
                </c:pt>
                <c:pt idx="1178">
                  <c:v>132.922</c:v>
                </c:pt>
                <c:pt idx="1179">
                  <c:v>133.03100000000001</c:v>
                </c:pt>
                <c:pt idx="1180">
                  <c:v>133.15600000000001</c:v>
                </c:pt>
                <c:pt idx="1181">
                  <c:v>133.26499999999999</c:v>
                </c:pt>
                <c:pt idx="1182">
                  <c:v>133.375</c:v>
                </c:pt>
                <c:pt idx="1183">
                  <c:v>133.48400000000001</c:v>
                </c:pt>
                <c:pt idx="1184">
                  <c:v>133.59399999999999</c:v>
                </c:pt>
                <c:pt idx="1185">
                  <c:v>133.703</c:v>
                </c:pt>
                <c:pt idx="1186">
                  <c:v>133.81200000000001</c:v>
                </c:pt>
                <c:pt idx="1187">
                  <c:v>133.93700000000001</c:v>
                </c:pt>
                <c:pt idx="1188">
                  <c:v>134.047</c:v>
                </c:pt>
                <c:pt idx="1189">
                  <c:v>134.15600000000001</c:v>
                </c:pt>
                <c:pt idx="1190">
                  <c:v>134.26499999999999</c:v>
                </c:pt>
                <c:pt idx="1191">
                  <c:v>134.375</c:v>
                </c:pt>
                <c:pt idx="1192">
                  <c:v>134.48400000000001</c:v>
                </c:pt>
                <c:pt idx="1193">
                  <c:v>134.59399999999999</c:v>
                </c:pt>
                <c:pt idx="1194">
                  <c:v>134.71899999999999</c:v>
                </c:pt>
                <c:pt idx="1195">
                  <c:v>134.828</c:v>
                </c:pt>
                <c:pt idx="1196">
                  <c:v>134.93700000000001</c:v>
                </c:pt>
                <c:pt idx="1197">
                  <c:v>135.047</c:v>
                </c:pt>
                <c:pt idx="1198">
                  <c:v>135.15600000000001</c:v>
                </c:pt>
                <c:pt idx="1199">
                  <c:v>135.26499999999999</c:v>
                </c:pt>
                <c:pt idx="1200">
                  <c:v>135.38999999999999</c:v>
                </c:pt>
                <c:pt idx="1201">
                  <c:v>135.5</c:v>
                </c:pt>
                <c:pt idx="1202">
                  <c:v>135.60900000000001</c:v>
                </c:pt>
                <c:pt idx="1203">
                  <c:v>135.71899999999999</c:v>
                </c:pt>
                <c:pt idx="1204">
                  <c:v>135.828</c:v>
                </c:pt>
                <c:pt idx="1205">
                  <c:v>135.93700000000001</c:v>
                </c:pt>
                <c:pt idx="1206">
                  <c:v>136.047</c:v>
                </c:pt>
                <c:pt idx="1207">
                  <c:v>136.172</c:v>
                </c:pt>
                <c:pt idx="1208">
                  <c:v>136.28100000000001</c:v>
                </c:pt>
                <c:pt idx="1209">
                  <c:v>136.38999999999999</c:v>
                </c:pt>
                <c:pt idx="1210">
                  <c:v>136.5</c:v>
                </c:pt>
                <c:pt idx="1211">
                  <c:v>136.60900000000001</c:v>
                </c:pt>
                <c:pt idx="1212">
                  <c:v>136.71899999999999</c:v>
                </c:pt>
                <c:pt idx="1213">
                  <c:v>136.828</c:v>
                </c:pt>
                <c:pt idx="1214">
                  <c:v>136.93700000000001</c:v>
                </c:pt>
                <c:pt idx="1215">
                  <c:v>137.06200000000001</c:v>
                </c:pt>
                <c:pt idx="1216">
                  <c:v>137.172</c:v>
                </c:pt>
                <c:pt idx="1217">
                  <c:v>137.28100000000001</c:v>
                </c:pt>
                <c:pt idx="1218">
                  <c:v>137.38999999999999</c:v>
                </c:pt>
                <c:pt idx="1219">
                  <c:v>137.5</c:v>
                </c:pt>
                <c:pt idx="1220">
                  <c:v>137.60900000000001</c:v>
                </c:pt>
                <c:pt idx="1221">
                  <c:v>137.71899999999999</c:v>
                </c:pt>
                <c:pt idx="1222">
                  <c:v>137.84399999999999</c:v>
                </c:pt>
                <c:pt idx="1223">
                  <c:v>137.953</c:v>
                </c:pt>
                <c:pt idx="1224">
                  <c:v>138.06200000000001</c:v>
                </c:pt>
                <c:pt idx="1225">
                  <c:v>138.172</c:v>
                </c:pt>
                <c:pt idx="1226">
                  <c:v>138.28100000000001</c:v>
                </c:pt>
                <c:pt idx="1227">
                  <c:v>138.38999999999999</c:v>
                </c:pt>
                <c:pt idx="1228">
                  <c:v>138.51499999999999</c:v>
                </c:pt>
                <c:pt idx="1229">
                  <c:v>138.625</c:v>
                </c:pt>
                <c:pt idx="1230">
                  <c:v>138.73400000000001</c:v>
                </c:pt>
                <c:pt idx="1231">
                  <c:v>138.84399999999999</c:v>
                </c:pt>
                <c:pt idx="1232">
                  <c:v>138.953</c:v>
                </c:pt>
                <c:pt idx="1233">
                  <c:v>139.06200000000001</c:v>
                </c:pt>
                <c:pt idx="1234">
                  <c:v>139.172</c:v>
                </c:pt>
                <c:pt idx="1235">
                  <c:v>139.297</c:v>
                </c:pt>
                <c:pt idx="1236">
                  <c:v>139.40600000000001</c:v>
                </c:pt>
                <c:pt idx="1237">
                  <c:v>139.51499999999999</c:v>
                </c:pt>
                <c:pt idx="1238">
                  <c:v>139.625</c:v>
                </c:pt>
                <c:pt idx="1239">
                  <c:v>139.75</c:v>
                </c:pt>
                <c:pt idx="1240">
                  <c:v>139.85900000000001</c:v>
                </c:pt>
                <c:pt idx="1241">
                  <c:v>139.96899999999999</c:v>
                </c:pt>
                <c:pt idx="1242">
                  <c:v>140.078</c:v>
                </c:pt>
                <c:pt idx="1243">
                  <c:v>140.18700000000001</c:v>
                </c:pt>
                <c:pt idx="1244">
                  <c:v>140.297</c:v>
                </c:pt>
                <c:pt idx="1245">
                  <c:v>140.40600000000001</c:v>
                </c:pt>
                <c:pt idx="1246">
                  <c:v>140.51499999999999</c:v>
                </c:pt>
                <c:pt idx="1247">
                  <c:v>140.63999999999999</c:v>
                </c:pt>
                <c:pt idx="1248">
                  <c:v>140.75</c:v>
                </c:pt>
                <c:pt idx="1249">
                  <c:v>140.85900000000001</c:v>
                </c:pt>
                <c:pt idx="1250">
                  <c:v>140.96899999999999</c:v>
                </c:pt>
                <c:pt idx="1251">
                  <c:v>141.078</c:v>
                </c:pt>
                <c:pt idx="1252">
                  <c:v>141.203</c:v>
                </c:pt>
                <c:pt idx="1253">
                  <c:v>141.31200000000001</c:v>
                </c:pt>
                <c:pt idx="1254">
                  <c:v>141.422</c:v>
                </c:pt>
                <c:pt idx="1255">
                  <c:v>141.53100000000001</c:v>
                </c:pt>
                <c:pt idx="1256">
                  <c:v>141.63999999999999</c:v>
                </c:pt>
                <c:pt idx="1257">
                  <c:v>141.75</c:v>
                </c:pt>
                <c:pt idx="1258">
                  <c:v>141.85900000000001</c:v>
                </c:pt>
                <c:pt idx="1259">
                  <c:v>141.98400000000001</c:v>
                </c:pt>
                <c:pt idx="1260">
                  <c:v>142.09399999999999</c:v>
                </c:pt>
                <c:pt idx="1261">
                  <c:v>142.203</c:v>
                </c:pt>
                <c:pt idx="1262">
                  <c:v>142.31200000000001</c:v>
                </c:pt>
                <c:pt idx="1263">
                  <c:v>142.422</c:v>
                </c:pt>
                <c:pt idx="1264">
                  <c:v>142.53100000000001</c:v>
                </c:pt>
                <c:pt idx="1265">
                  <c:v>142.63999999999999</c:v>
                </c:pt>
                <c:pt idx="1266">
                  <c:v>142.76499999999999</c:v>
                </c:pt>
                <c:pt idx="1267">
                  <c:v>142.875</c:v>
                </c:pt>
                <c:pt idx="1268">
                  <c:v>142.98400000000001</c:v>
                </c:pt>
                <c:pt idx="1269">
                  <c:v>143.09399999999999</c:v>
                </c:pt>
                <c:pt idx="1270">
                  <c:v>143.203</c:v>
                </c:pt>
                <c:pt idx="1271">
                  <c:v>143.31200000000001</c:v>
                </c:pt>
                <c:pt idx="1272">
                  <c:v>143.43700000000001</c:v>
                </c:pt>
                <c:pt idx="1273">
                  <c:v>143.547</c:v>
                </c:pt>
                <c:pt idx="1274">
                  <c:v>143.65600000000001</c:v>
                </c:pt>
                <c:pt idx="1275">
                  <c:v>143.76499999999999</c:v>
                </c:pt>
                <c:pt idx="1276">
                  <c:v>143.875</c:v>
                </c:pt>
                <c:pt idx="1277">
                  <c:v>143.98400000000001</c:v>
                </c:pt>
                <c:pt idx="1278">
                  <c:v>144.09399999999999</c:v>
                </c:pt>
                <c:pt idx="1279">
                  <c:v>144.21899999999999</c:v>
                </c:pt>
                <c:pt idx="1280">
                  <c:v>144.328</c:v>
                </c:pt>
                <c:pt idx="1281">
                  <c:v>144.43700000000001</c:v>
                </c:pt>
                <c:pt idx="1282">
                  <c:v>144.547</c:v>
                </c:pt>
                <c:pt idx="1283">
                  <c:v>144.65600000000001</c:v>
                </c:pt>
                <c:pt idx="1284">
                  <c:v>144.76499999999999</c:v>
                </c:pt>
                <c:pt idx="1285">
                  <c:v>144.875</c:v>
                </c:pt>
                <c:pt idx="1286">
                  <c:v>145</c:v>
                </c:pt>
                <c:pt idx="1287">
                  <c:v>145.10900000000001</c:v>
                </c:pt>
                <c:pt idx="1288">
                  <c:v>145.21899999999999</c:v>
                </c:pt>
                <c:pt idx="1289">
                  <c:v>145.328</c:v>
                </c:pt>
                <c:pt idx="1290">
                  <c:v>145.43700000000001</c:v>
                </c:pt>
                <c:pt idx="1291">
                  <c:v>145.547</c:v>
                </c:pt>
                <c:pt idx="1292">
                  <c:v>145.672</c:v>
                </c:pt>
                <c:pt idx="1293">
                  <c:v>145.78100000000001</c:v>
                </c:pt>
                <c:pt idx="1294">
                  <c:v>145.88999999999999</c:v>
                </c:pt>
                <c:pt idx="1295">
                  <c:v>146</c:v>
                </c:pt>
                <c:pt idx="1296">
                  <c:v>146.10900000000001</c:v>
                </c:pt>
                <c:pt idx="1297">
                  <c:v>146.21899999999999</c:v>
                </c:pt>
                <c:pt idx="1298">
                  <c:v>146.34399999999999</c:v>
                </c:pt>
                <c:pt idx="1299">
                  <c:v>146.453</c:v>
                </c:pt>
                <c:pt idx="1300">
                  <c:v>146.56200000000001</c:v>
                </c:pt>
                <c:pt idx="1301">
                  <c:v>146.672</c:v>
                </c:pt>
                <c:pt idx="1302">
                  <c:v>146.78100000000001</c:v>
                </c:pt>
                <c:pt idx="1303">
                  <c:v>146.88999999999999</c:v>
                </c:pt>
                <c:pt idx="1304">
                  <c:v>147</c:v>
                </c:pt>
                <c:pt idx="1305">
                  <c:v>147.125</c:v>
                </c:pt>
                <c:pt idx="1306">
                  <c:v>147.23400000000001</c:v>
                </c:pt>
                <c:pt idx="1307">
                  <c:v>147.34399999999999</c:v>
                </c:pt>
                <c:pt idx="1308">
                  <c:v>147.453</c:v>
                </c:pt>
                <c:pt idx="1309">
                  <c:v>147.56200000000001</c:v>
                </c:pt>
                <c:pt idx="1310">
                  <c:v>147.672</c:v>
                </c:pt>
                <c:pt idx="1311">
                  <c:v>147.78100000000001</c:v>
                </c:pt>
                <c:pt idx="1312">
                  <c:v>147.88999999999999</c:v>
                </c:pt>
                <c:pt idx="1313">
                  <c:v>148.01499999999999</c:v>
                </c:pt>
                <c:pt idx="1314">
                  <c:v>148.125</c:v>
                </c:pt>
                <c:pt idx="1315">
                  <c:v>148.23400000000001</c:v>
                </c:pt>
                <c:pt idx="1316">
                  <c:v>148.34399999999999</c:v>
                </c:pt>
                <c:pt idx="1317">
                  <c:v>148.453</c:v>
                </c:pt>
                <c:pt idx="1318">
                  <c:v>148.56200000000001</c:v>
                </c:pt>
                <c:pt idx="1319">
                  <c:v>148.672</c:v>
                </c:pt>
                <c:pt idx="1320">
                  <c:v>148.797</c:v>
                </c:pt>
                <c:pt idx="1321">
                  <c:v>148.90600000000001</c:v>
                </c:pt>
                <c:pt idx="1322">
                  <c:v>149.01499999999999</c:v>
                </c:pt>
                <c:pt idx="1323">
                  <c:v>149.125</c:v>
                </c:pt>
                <c:pt idx="1324">
                  <c:v>149.23400000000001</c:v>
                </c:pt>
                <c:pt idx="1325">
                  <c:v>149.34399999999999</c:v>
                </c:pt>
                <c:pt idx="1326">
                  <c:v>149.46899999999999</c:v>
                </c:pt>
                <c:pt idx="1327">
                  <c:v>149.578</c:v>
                </c:pt>
                <c:pt idx="1328">
                  <c:v>149.68700000000001</c:v>
                </c:pt>
                <c:pt idx="1329">
                  <c:v>149.797</c:v>
                </c:pt>
                <c:pt idx="1330">
                  <c:v>149.90600000000001</c:v>
                </c:pt>
                <c:pt idx="1331">
                  <c:v>150.01499999999999</c:v>
                </c:pt>
                <c:pt idx="1332">
                  <c:v>150.13999999999999</c:v>
                </c:pt>
                <c:pt idx="1333">
                  <c:v>150.25</c:v>
                </c:pt>
                <c:pt idx="1334">
                  <c:v>150.35900000000001</c:v>
                </c:pt>
                <c:pt idx="1335">
                  <c:v>150.46899999999999</c:v>
                </c:pt>
                <c:pt idx="1336">
                  <c:v>150.578</c:v>
                </c:pt>
                <c:pt idx="1337">
                  <c:v>150.703</c:v>
                </c:pt>
                <c:pt idx="1338">
                  <c:v>150.81200000000001</c:v>
                </c:pt>
                <c:pt idx="1339">
                  <c:v>150.922</c:v>
                </c:pt>
                <c:pt idx="1340">
                  <c:v>151.03100000000001</c:v>
                </c:pt>
                <c:pt idx="1341">
                  <c:v>151.13999999999999</c:v>
                </c:pt>
                <c:pt idx="1342">
                  <c:v>151.25</c:v>
                </c:pt>
                <c:pt idx="1343">
                  <c:v>151.35900000000001</c:v>
                </c:pt>
                <c:pt idx="1344">
                  <c:v>151.48400000000001</c:v>
                </c:pt>
                <c:pt idx="1345">
                  <c:v>151.59399999999999</c:v>
                </c:pt>
                <c:pt idx="1346">
                  <c:v>151.703</c:v>
                </c:pt>
                <c:pt idx="1347">
                  <c:v>151.81200000000001</c:v>
                </c:pt>
                <c:pt idx="1348">
                  <c:v>151.922</c:v>
                </c:pt>
                <c:pt idx="1349">
                  <c:v>152.047</c:v>
                </c:pt>
                <c:pt idx="1350">
                  <c:v>152.15600000000001</c:v>
                </c:pt>
                <c:pt idx="1351">
                  <c:v>152.26499999999999</c:v>
                </c:pt>
                <c:pt idx="1352">
                  <c:v>152.375</c:v>
                </c:pt>
                <c:pt idx="1353">
                  <c:v>152.48400000000001</c:v>
                </c:pt>
                <c:pt idx="1354">
                  <c:v>152.60900000000001</c:v>
                </c:pt>
                <c:pt idx="1355">
                  <c:v>152.71899999999999</c:v>
                </c:pt>
                <c:pt idx="1356">
                  <c:v>152.828</c:v>
                </c:pt>
                <c:pt idx="1357">
                  <c:v>152.93700000000001</c:v>
                </c:pt>
                <c:pt idx="1358">
                  <c:v>153.047</c:v>
                </c:pt>
                <c:pt idx="1359">
                  <c:v>153.15600000000001</c:v>
                </c:pt>
                <c:pt idx="1360">
                  <c:v>153.26499999999999</c:v>
                </c:pt>
                <c:pt idx="1361">
                  <c:v>153.38999999999999</c:v>
                </c:pt>
                <c:pt idx="1362">
                  <c:v>153.5</c:v>
                </c:pt>
                <c:pt idx="1363">
                  <c:v>153.60900000000001</c:v>
                </c:pt>
                <c:pt idx="1364">
                  <c:v>153.71899999999999</c:v>
                </c:pt>
                <c:pt idx="1365">
                  <c:v>153.828</c:v>
                </c:pt>
                <c:pt idx="1366">
                  <c:v>153.953</c:v>
                </c:pt>
                <c:pt idx="1367">
                  <c:v>154.06200000000001</c:v>
                </c:pt>
                <c:pt idx="1368">
                  <c:v>154.172</c:v>
                </c:pt>
                <c:pt idx="1369">
                  <c:v>154.28100000000001</c:v>
                </c:pt>
                <c:pt idx="1370">
                  <c:v>154.38999999999999</c:v>
                </c:pt>
                <c:pt idx="1371">
                  <c:v>154.5</c:v>
                </c:pt>
                <c:pt idx="1372">
                  <c:v>154.60900000000001</c:v>
                </c:pt>
                <c:pt idx="1373">
                  <c:v>154.73400000000001</c:v>
                </c:pt>
                <c:pt idx="1374">
                  <c:v>154.84399999999999</c:v>
                </c:pt>
                <c:pt idx="1375">
                  <c:v>154.953</c:v>
                </c:pt>
                <c:pt idx="1376">
                  <c:v>155.06200000000001</c:v>
                </c:pt>
                <c:pt idx="1377">
                  <c:v>155.172</c:v>
                </c:pt>
                <c:pt idx="1378">
                  <c:v>155.297</c:v>
                </c:pt>
                <c:pt idx="1379">
                  <c:v>155.40600000000001</c:v>
                </c:pt>
                <c:pt idx="1380">
                  <c:v>155.51499999999999</c:v>
                </c:pt>
                <c:pt idx="1381">
                  <c:v>155.625</c:v>
                </c:pt>
                <c:pt idx="1382">
                  <c:v>155.73400000000001</c:v>
                </c:pt>
                <c:pt idx="1383">
                  <c:v>155.84399999999999</c:v>
                </c:pt>
                <c:pt idx="1384">
                  <c:v>155.96899999999999</c:v>
                </c:pt>
                <c:pt idx="1385">
                  <c:v>156.078</c:v>
                </c:pt>
                <c:pt idx="1386">
                  <c:v>156.18700000000001</c:v>
                </c:pt>
                <c:pt idx="1387">
                  <c:v>156.297</c:v>
                </c:pt>
                <c:pt idx="1388">
                  <c:v>156.40600000000001</c:v>
                </c:pt>
                <c:pt idx="1389">
                  <c:v>156.51499999999999</c:v>
                </c:pt>
                <c:pt idx="1390">
                  <c:v>156.625</c:v>
                </c:pt>
                <c:pt idx="1391">
                  <c:v>156.73400000000001</c:v>
                </c:pt>
                <c:pt idx="1392">
                  <c:v>156.85900000000001</c:v>
                </c:pt>
                <c:pt idx="1393">
                  <c:v>156.96899999999999</c:v>
                </c:pt>
                <c:pt idx="1394">
                  <c:v>157.078</c:v>
                </c:pt>
                <c:pt idx="1395">
                  <c:v>157.18700000000001</c:v>
                </c:pt>
                <c:pt idx="1396">
                  <c:v>157.297</c:v>
                </c:pt>
                <c:pt idx="1397">
                  <c:v>157.40600000000001</c:v>
                </c:pt>
                <c:pt idx="1398">
                  <c:v>157.51499999999999</c:v>
                </c:pt>
                <c:pt idx="1399">
                  <c:v>157.625</c:v>
                </c:pt>
                <c:pt idx="1400">
                  <c:v>157.75</c:v>
                </c:pt>
                <c:pt idx="1401">
                  <c:v>157.85900000000001</c:v>
                </c:pt>
                <c:pt idx="1402">
                  <c:v>157.96899999999999</c:v>
                </c:pt>
                <c:pt idx="1403">
                  <c:v>158.078</c:v>
                </c:pt>
                <c:pt idx="1404">
                  <c:v>158.18700000000001</c:v>
                </c:pt>
                <c:pt idx="1405">
                  <c:v>158.31200000000001</c:v>
                </c:pt>
                <c:pt idx="1406">
                  <c:v>158.422</c:v>
                </c:pt>
                <c:pt idx="1407">
                  <c:v>158.53100000000001</c:v>
                </c:pt>
                <c:pt idx="1408">
                  <c:v>158.63999999999999</c:v>
                </c:pt>
                <c:pt idx="1409">
                  <c:v>158.75</c:v>
                </c:pt>
                <c:pt idx="1410">
                  <c:v>158.875</c:v>
                </c:pt>
                <c:pt idx="1411">
                  <c:v>158.98400000000001</c:v>
                </c:pt>
                <c:pt idx="1412">
                  <c:v>159.09399999999999</c:v>
                </c:pt>
                <c:pt idx="1413">
                  <c:v>159.203</c:v>
                </c:pt>
                <c:pt idx="1414">
                  <c:v>159.31200000000001</c:v>
                </c:pt>
                <c:pt idx="1415">
                  <c:v>159.43700000000001</c:v>
                </c:pt>
                <c:pt idx="1416">
                  <c:v>159.547</c:v>
                </c:pt>
                <c:pt idx="1417">
                  <c:v>159.65600000000001</c:v>
                </c:pt>
                <c:pt idx="1418">
                  <c:v>159.76499999999999</c:v>
                </c:pt>
                <c:pt idx="1419">
                  <c:v>159.875</c:v>
                </c:pt>
                <c:pt idx="1420">
                  <c:v>159.98400000000001</c:v>
                </c:pt>
                <c:pt idx="1421">
                  <c:v>160.10900000000001</c:v>
                </c:pt>
                <c:pt idx="1422">
                  <c:v>160.21899999999999</c:v>
                </c:pt>
                <c:pt idx="1423">
                  <c:v>160.328</c:v>
                </c:pt>
                <c:pt idx="1424">
                  <c:v>160.43700000000001</c:v>
                </c:pt>
                <c:pt idx="1425">
                  <c:v>160.547</c:v>
                </c:pt>
                <c:pt idx="1426">
                  <c:v>160.65600000000001</c:v>
                </c:pt>
                <c:pt idx="1427">
                  <c:v>160.78100000000001</c:v>
                </c:pt>
                <c:pt idx="1428">
                  <c:v>160.88999999999999</c:v>
                </c:pt>
                <c:pt idx="1429">
                  <c:v>161</c:v>
                </c:pt>
                <c:pt idx="1430">
                  <c:v>161.10900000000001</c:v>
                </c:pt>
                <c:pt idx="1431">
                  <c:v>161.21899999999999</c:v>
                </c:pt>
                <c:pt idx="1432">
                  <c:v>161.328</c:v>
                </c:pt>
                <c:pt idx="1433">
                  <c:v>161.453</c:v>
                </c:pt>
                <c:pt idx="1434">
                  <c:v>161.56200000000001</c:v>
                </c:pt>
                <c:pt idx="1435">
                  <c:v>161.672</c:v>
                </c:pt>
                <c:pt idx="1436">
                  <c:v>161.78100000000001</c:v>
                </c:pt>
                <c:pt idx="1437">
                  <c:v>161.88999999999999</c:v>
                </c:pt>
                <c:pt idx="1438">
                  <c:v>162</c:v>
                </c:pt>
                <c:pt idx="1439">
                  <c:v>162.10900000000001</c:v>
                </c:pt>
                <c:pt idx="1440">
                  <c:v>162.21899999999999</c:v>
                </c:pt>
                <c:pt idx="1441">
                  <c:v>162.34399999999999</c:v>
                </c:pt>
                <c:pt idx="1442">
                  <c:v>162.453</c:v>
                </c:pt>
                <c:pt idx="1443">
                  <c:v>162.56200000000001</c:v>
                </c:pt>
                <c:pt idx="1444">
                  <c:v>162.672</c:v>
                </c:pt>
                <c:pt idx="1445">
                  <c:v>162.78100000000001</c:v>
                </c:pt>
                <c:pt idx="1446">
                  <c:v>162.88999999999999</c:v>
                </c:pt>
                <c:pt idx="1447">
                  <c:v>163</c:v>
                </c:pt>
                <c:pt idx="1448">
                  <c:v>163.10900000000001</c:v>
                </c:pt>
                <c:pt idx="1449">
                  <c:v>163.23400000000001</c:v>
                </c:pt>
                <c:pt idx="1450">
                  <c:v>163.34399999999999</c:v>
                </c:pt>
                <c:pt idx="1451">
                  <c:v>163.453</c:v>
                </c:pt>
                <c:pt idx="1452">
                  <c:v>163.56200000000001</c:v>
                </c:pt>
                <c:pt idx="1453">
                  <c:v>163.672</c:v>
                </c:pt>
                <c:pt idx="1454">
                  <c:v>163.797</c:v>
                </c:pt>
                <c:pt idx="1455">
                  <c:v>163.90600000000001</c:v>
                </c:pt>
                <c:pt idx="1456">
                  <c:v>164.01499999999999</c:v>
                </c:pt>
                <c:pt idx="1457">
                  <c:v>164.125</c:v>
                </c:pt>
                <c:pt idx="1458">
                  <c:v>164.23400000000001</c:v>
                </c:pt>
                <c:pt idx="1459">
                  <c:v>164.35900000000001</c:v>
                </c:pt>
                <c:pt idx="1460">
                  <c:v>164.46899999999999</c:v>
                </c:pt>
                <c:pt idx="1461">
                  <c:v>164.578</c:v>
                </c:pt>
                <c:pt idx="1462">
                  <c:v>164.68700000000001</c:v>
                </c:pt>
                <c:pt idx="1463">
                  <c:v>164.797</c:v>
                </c:pt>
                <c:pt idx="1464">
                  <c:v>164.90600000000001</c:v>
                </c:pt>
                <c:pt idx="1465">
                  <c:v>165.03100000000001</c:v>
                </c:pt>
                <c:pt idx="1466">
                  <c:v>165.14</c:v>
                </c:pt>
                <c:pt idx="1467">
                  <c:v>165.25</c:v>
                </c:pt>
                <c:pt idx="1468">
                  <c:v>165.35900000000001</c:v>
                </c:pt>
                <c:pt idx="1469">
                  <c:v>165.46899999999999</c:v>
                </c:pt>
                <c:pt idx="1470">
                  <c:v>165.578</c:v>
                </c:pt>
                <c:pt idx="1471">
                  <c:v>165.68700000000001</c:v>
                </c:pt>
                <c:pt idx="1472">
                  <c:v>165.81200000000001</c:v>
                </c:pt>
                <c:pt idx="1473">
                  <c:v>165.922</c:v>
                </c:pt>
                <c:pt idx="1474">
                  <c:v>166.03100000000001</c:v>
                </c:pt>
                <c:pt idx="1475">
                  <c:v>166.14</c:v>
                </c:pt>
                <c:pt idx="1476">
                  <c:v>166.25</c:v>
                </c:pt>
                <c:pt idx="1477">
                  <c:v>166.35900000000001</c:v>
                </c:pt>
                <c:pt idx="1478">
                  <c:v>166.48400000000001</c:v>
                </c:pt>
                <c:pt idx="1479">
                  <c:v>166.59399999999999</c:v>
                </c:pt>
                <c:pt idx="1480">
                  <c:v>166.703</c:v>
                </c:pt>
                <c:pt idx="1481">
                  <c:v>166.81200000000001</c:v>
                </c:pt>
                <c:pt idx="1482">
                  <c:v>166.922</c:v>
                </c:pt>
                <c:pt idx="1483">
                  <c:v>167.047</c:v>
                </c:pt>
                <c:pt idx="1484">
                  <c:v>167.15600000000001</c:v>
                </c:pt>
                <c:pt idx="1485">
                  <c:v>167.26499999999999</c:v>
                </c:pt>
                <c:pt idx="1486">
                  <c:v>167.375</c:v>
                </c:pt>
                <c:pt idx="1487">
                  <c:v>167.48400000000001</c:v>
                </c:pt>
                <c:pt idx="1488">
                  <c:v>167.60900000000001</c:v>
                </c:pt>
                <c:pt idx="1489">
                  <c:v>167.71899999999999</c:v>
                </c:pt>
                <c:pt idx="1490">
                  <c:v>167.828</c:v>
                </c:pt>
                <c:pt idx="1491">
                  <c:v>167.93700000000001</c:v>
                </c:pt>
                <c:pt idx="1492">
                  <c:v>168.047</c:v>
                </c:pt>
                <c:pt idx="1493">
                  <c:v>168.15600000000001</c:v>
                </c:pt>
                <c:pt idx="1494">
                  <c:v>168.28100000000001</c:v>
                </c:pt>
                <c:pt idx="1495">
                  <c:v>168.39</c:v>
                </c:pt>
                <c:pt idx="1496">
                  <c:v>168.5</c:v>
                </c:pt>
                <c:pt idx="1497">
                  <c:v>168.60900000000001</c:v>
                </c:pt>
                <c:pt idx="1498">
                  <c:v>168.71899999999999</c:v>
                </c:pt>
                <c:pt idx="1499">
                  <c:v>168.828</c:v>
                </c:pt>
                <c:pt idx="1500">
                  <c:v>168.93700000000001</c:v>
                </c:pt>
                <c:pt idx="1501">
                  <c:v>169.047</c:v>
                </c:pt>
                <c:pt idx="1502">
                  <c:v>169.172</c:v>
                </c:pt>
                <c:pt idx="1503">
                  <c:v>169.28100000000001</c:v>
                </c:pt>
                <c:pt idx="1504">
                  <c:v>169.39</c:v>
                </c:pt>
                <c:pt idx="1505">
                  <c:v>169.5</c:v>
                </c:pt>
                <c:pt idx="1506">
                  <c:v>169.60900000000001</c:v>
                </c:pt>
                <c:pt idx="1507">
                  <c:v>169.71899999999999</c:v>
                </c:pt>
                <c:pt idx="1508">
                  <c:v>169.828</c:v>
                </c:pt>
                <c:pt idx="1509">
                  <c:v>169.93700000000001</c:v>
                </c:pt>
                <c:pt idx="1510">
                  <c:v>170.06200000000001</c:v>
                </c:pt>
                <c:pt idx="1511">
                  <c:v>170.172</c:v>
                </c:pt>
                <c:pt idx="1512">
                  <c:v>170.28100000000001</c:v>
                </c:pt>
                <c:pt idx="1513">
                  <c:v>170.39</c:v>
                </c:pt>
                <c:pt idx="1514">
                  <c:v>170.5</c:v>
                </c:pt>
                <c:pt idx="1515">
                  <c:v>170.625</c:v>
                </c:pt>
                <c:pt idx="1516">
                  <c:v>170.73400000000001</c:v>
                </c:pt>
                <c:pt idx="1517">
                  <c:v>170.84399999999999</c:v>
                </c:pt>
                <c:pt idx="1518">
                  <c:v>170.953</c:v>
                </c:pt>
                <c:pt idx="1519">
                  <c:v>171.06200000000001</c:v>
                </c:pt>
                <c:pt idx="1520">
                  <c:v>171.172</c:v>
                </c:pt>
                <c:pt idx="1521">
                  <c:v>171.28100000000001</c:v>
                </c:pt>
                <c:pt idx="1522">
                  <c:v>171.40600000000001</c:v>
                </c:pt>
                <c:pt idx="1523">
                  <c:v>171.51499999999999</c:v>
                </c:pt>
                <c:pt idx="1524">
                  <c:v>171.625</c:v>
                </c:pt>
                <c:pt idx="1525">
                  <c:v>171.73400000000001</c:v>
                </c:pt>
                <c:pt idx="1526">
                  <c:v>171.84399999999999</c:v>
                </c:pt>
                <c:pt idx="1527">
                  <c:v>171.953</c:v>
                </c:pt>
                <c:pt idx="1528">
                  <c:v>172.06200000000001</c:v>
                </c:pt>
                <c:pt idx="1529">
                  <c:v>172.172</c:v>
                </c:pt>
                <c:pt idx="1530">
                  <c:v>172.297</c:v>
                </c:pt>
                <c:pt idx="1531">
                  <c:v>172.40600000000001</c:v>
                </c:pt>
                <c:pt idx="1532">
                  <c:v>172.51499999999999</c:v>
                </c:pt>
                <c:pt idx="1533">
                  <c:v>172.625</c:v>
                </c:pt>
                <c:pt idx="1534">
                  <c:v>172.73400000000001</c:v>
                </c:pt>
                <c:pt idx="1535">
                  <c:v>172.84399999999999</c:v>
                </c:pt>
                <c:pt idx="1536">
                  <c:v>172.953</c:v>
                </c:pt>
                <c:pt idx="1537">
                  <c:v>173.06200000000001</c:v>
                </c:pt>
                <c:pt idx="1538">
                  <c:v>173.18700000000001</c:v>
                </c:pt>
                <c:pt idx="1539">
                  <c:v>173.297</c:v>
                </c:pt>
                <c:pt idx="1540">
                  <c:v>173.40600000000001</c:v>
                </c:pt>
                <c:pt idx="1541">
                  <c:v>173.51499999999999</c:v>
                </c:pt>
                <c:pt idx="1542">
                  <c:v>173.625</c:v>
                </c:pt>
                <c:pt idx="1543">
                  <c:v>173.73400000000001</c:v>
                </c:pt>
                <c:pt idx="1544">
                  <c:v>173.85900000000001</c:v>
                </c:pt>
                <c:pt idx="1545">
                  <c:v>173.96899999999999</c:v>
                </c:pt>
                <c:pt idx="1546">
                  <c:v>174.078</c:v>
                </c:pt>
                <c:pt idx="1547">
                  <c:v>174.18700000000001</c:v>
                </c:pt>
                <c:pt idx="1548">
                  <c:v>174.297</c:v>
                </c:pt>
                <c:pt idx="1549">
                  <c:v>174.40600000000001</c:v>
                </c:pt>
                <c:pt idx="1550">
                  <c:v>174.51499999999999</c:v>
                </c:pt>
                <c:pt idx="1551">
                  <c:v>174.64</c:v>
                </c:pt>
                <c:pt idx="1552">
                  <c:v>174.75</c:v>
                </c:pt>
                <c:pt idx="1553">
                  <c:v>174.85900000000001</c:v>
                </c:pt>
                <c:pt idx="1554">
                  <c:v>174.96899999999999</c:v>
                </c:pt>
                <c:pt idx="1555">
                  <c:v>175.078</c:v>
                </c:pt>
                <c:pt idx="1556">
                  <c:v>175.18700000000001</c:v>
                </c:pt>
                <c:pt idx="1557">
                  <c:v>175.31200000000001</c:v>
                </c:pt>
                <c:pt idx="1558">
                  <c:v>175.422</c:v>
                </c:pt>
                <c:pt idx="1559">
                  <c:v>175.53100000000001</c:v>
                </c:pt>
                <c:pt idx="1560">
                  <c:v>175.64</c:v>
                </c:pt>
                <c:pt idx="1561">
                  <c:v>175.75</c:v>
                </c:pt>
                <c:pt idx="1562">
                  <c:v>175.85900000000001</c:v>
                </c:pt>
                <c:pt idx="1563">
                  <c:v>175.96899999999999</c:v>
                </c:pt>
                <c:pt idx="1564">
                  <c:v>176.09399999999999</c:v>
                </c:pt>
                <c:pt idx="1565">
                  <c:v>176.203</c:v>
                </c:pt>
                <c:pt idx="1566">
                  <c:v>176.31200000000001</c:v>
                </c:pt>
                <c:pt idx="1567">
                  <c:v>176.422</c:v>
                </c:pt>
                <c:pt idx="1568">
                  <c:v>176.53100000000001</c:v>
                </c:pt>
                <c:pt idx="1569">
                  <c:v>176.64</c:v>
                </c:pt>
                <c:pt idx="1570">
                  <c:v>176.75</c:v>
                </c:pt>
                <c:pt idx="1571">
                  <c:v>176.875</c:v>
                </c:pt>
                <c:pt idx="1572">
                  <c:v>176.98400000000001</c:v>
                </c:pt>
                <c:pt idx="1573">
                  <c:v>177.09399999999999</c:v>
                </c:pt>
                <c:pt idx="1574">
                  <c:v>177.203</c:v>
                </c:pt>
                <c:pt idx="1575">
                  <c:v>177.31200000000001</c:v>
                </c:pt>
                <c:pt idx="1576">
                  <c:v>177.43700000000001</c:v>
                </c:pt>
                <c:pt idx="1577">
                  <c:v>177.547</c:v>
                </c:pt>
                <c:pt idx="1578">
                  <c:v>177.65600000000001</c:v>
                </c:pt>
                <c:pt idx="1579">
                  <c:v>177.76499999999999</c:v>
                </c:pt>
                <c:pt idx="1580">
                  <c:v>177.875</c:v>
                </c:pt>
                <c:pt idx="1581">
                  <c:v>177.98400000000001</c:v>
                </c:pt>
                <c:pt idx="1582">
                  <c:v>178.09399999999999</c:v>
                </c:pt>
                <c:pt idx="1583">
                  <c:v>178.203</c:v>
                </c:pt>
                <c:pt idx="1584">
                  <c:v>178.328</c:v>
                </c:pt>
                <c:pt idx="1585">
                  <c:v>178.43700000000001</c:v>
                </c:pt>
                <c:pt idx="1586">
                  <c:v>178.547</c:v>
                </c:pt>
                <c:pt idx="1587">
                  <c:v>178.65600000000001</c:v>
                </c:pt>
                <c:pt idx="1588">
                  <c:v>178.76499999999999</c:v>
                </c:pt>
                <c:pt idx="1589">
                  <c:v>178.875</c:v>
                </c:pt>
                <c:pt idx="1590">
                  <c:v>178.98400000000001</c:v>
                </c:pt>
                <c:pt idx="1591">
                  <c:v>179.10900000000001</c:v>
                </c:pt>
                <c:pt idx="1592">
                  <c:v>179.21899999999999</c:v>
                </c:pt>
                <c:pt idx="1593">
                  <c:v>179.328</c:v>
                </c:pt>
                <c:pt idx="1594">
                  <c:v>179.43700000000001</c:v>
                </c:pt>
                <c:pt idx="1595">
                  <c:v>179.547</c:v>
                </c:pt>
                <c:pt idx="1596">
                  <c:v>179.65600000000001</c:v>
                </c:pt>
                <c:pt idx="1597">
                  <c:v>179.76499999999999</c:v>
                </c:pt>
                <c:pt idx="1598">
                  <c:v>179.89</c:v>
                </c:pt>
                <c:pt idx="1599">
                  <c:v>180</c:v>
                </c:pt>
                <c:pt idx="1600">
                  <c:v>180.10900000000001</c:v>
                </c:pt>
                <c:pt idx="1601">
                  <c:v>180.21899999999999</c:v>
                </c:pt>
                <c:pt idx="1602">
                  <c:v>180.328</c:v>
                </c:pt>
                <c:pt idx="1603">
                  <c:v>180.43700000000001</c:v>
                </c:pt>
                <c:pt idx="1604">
                  <c:v>180.56200000000001</c:v>
                </c:pt>
                <c:pt idx="1605">
                  <c:v>180.672</c:v>
                </c:pt>
                <c:pt idx="1606">
                  <c:v>180.78100000000001</c:v>
                </c:pt>
                <c:pt idx="1607">
                  <c:v>180.89</c:v>
                </c:pt>
                <c:pt idx="1608">
                  <c:v>181</c:v>
                </c:pt>
                <c:pt idx="1609">
                  <c:v>181.125</c:v>
                </c:pt>
                <c:pt idx="1610">
                  <c:v>181.23400000000001</c:v>
                </c:pt>
                <c:pt idx="1611">
                  <c:v>181.34399999999999</c:v>
                </c:pt>
                <c:pt idx="1612">
                  <c:v>181.453</c:v>
                </c:pt>
                <c:pt idx="1613">
                  <c:v>181.56200000000001</c:v>
                </c:pt>
                <c:pt idx="1614">
                  <c:v>181.672</c:v>
                </c:pt>
                <c:pt idx="1615">
                  <c:v>181.78100000000001</c:v>
                </c:pt>
                <c:pt idx="1616">
                  <c:v>181.89</c:v>
                </c:pt>
                <c:pt idx="1617">
                  <c:v>182.01499999999999</c:v>
                </c:pt>
                <c:pt idx="1618">
                  <c:v>182.125</c:v>
                </c:pt>
                <c:pt idx="1619">
                  <c:v>182.23400000000001</c:v>
                </c:pt>
                <c:pt idx="1620">
                  <c:v>182.34399999999999</c:v>
                </c:pt>
                <c:pt idx="1621">
                  <c:v>182.453</c:v>
                </c:pt>
                <c:pt idx="1622">
                  <c:v>182.56200000000001</c:v>
                </c:pt>
                <c:pt idx="1623">
                  <c:v>182.672</c:v>
                </c:pt>
                <c:pt idx="1624">
                  <c:v>182.797</c:v>
                </c:pt>
                <c:pt idx="1625">
                  <c:v>182.90600000000001</c:v>
                </c:pt>
                <c:pt idx="1626">
                  <c:v>183.01499999999999</c:v>
                </c:pt>
                <c:pt idx="1627">
                  <c:v>183.125</c:v>
                </c:pt>
                <c:pt idx="1628">
                  <c:v>183.23400000000001</c:v>
                </c:pt>
                <c:pt idx="1629">
                  <c:v>183.34399999999999</c:v>
                </c:pt>
                <c:pt idx="1630">
                  <c:v>183.453</c:v>
                </c:pt>
                <c:pt idx="1631">
                  <c:v>183.56200000000001</c:v>
                </c:pt>
                <c:pt idx="1632">
                  <c:v>183.68700000000001</c:v>
                </c:pt>
                <c:pt idx="1633">
                  <c:v>183.797</c:v>
                </c:pt>
                <c:pt idx="1634">
                  <c:v>183.90600000000001</c:v>
                </c:pt>
                <c:pt idx="1635">
                  <c:v>184.01499999999999</c:v>
                </c:pt>
                <c:pt idx="1636">
                  <c:v>184.125</c:v>
                </c:pt>
                <c:pt idx="1637">
                  <c:v>184.23400000000001</c:v>
                </c:pt>
                <c:pt idx="1638">
                  <c:v>184.34399999999999</c:v>
                </c:pt>
                <c:pt idx="1639">
                  <c:v>184.453</c:v>
                </c:pt>
                <c:pt idx="1640">
                  <c:v>184.578</c:v>
                </c:pt>
                <c:pt idx="1641">
                  <c:v>184.68700000000001</c:v>
                </c:pt>
                <c:pt idx="1642">
                  <c:v>184.797</c:v>
                </c:pt>
                <c:pt idx="1643">
                  <c:v>184.90600000000001</c:v>
                </c:pt>
                <c:pt idx="1644">
                  <c:v>185.03100000000001</c:v>
                </c:pt>
                <c:pt idx="1645">
                  <c:v>185.14</c:v>
                </c:pt>
                <c:pt idx="1646">
                  <c:v>185.25</c:v>
                </c:pt>
                <c:pt idx="1647">
                  <c:v>185.35900000000001</c:v>
                </c:pt>
                <c:pt idx="1648">
                  <c:v>185.46899999999999</c:v>
                </c:pt>
                <c:pt idx="1649">
                  <c:v>185.578</c:v>
                </c:pt>
                <c:pt idx="1650">
                  <c:v>185.68700000000001</c:v>
                </c:pt>
                <c:pt idx="1651">
                  <c:v>185.797</c:v>
                </c:pt>
                <c:pt idx="1652">
                  <c:v>185.922</c:v>
                </c:pt>
                <c:pt idx="1653">
                  <c:v>186.03100000000001</c:v>
                </c:pt>
                <c:pt idx="1654">
                  <c:v>186.14</c:v>
                </c:pt>
                <c:pt idx="1655">
                  <c:v>186.25</c:v>
                </c:pt>
                <c:pt idx="1656">
                  <c:v>186.35900000000001</c:v>
                </c:pt>
                <c:pt idx="1657">
                  <c:v>186.48400000000001</c:v>
                </c:pt>
                <c:pt idx="1658">
                  <c:v>186.59399999999999</c:v>
                </c:pt>
                <c:pt idx="1659">
                  <c:v>186.703</c:v>
                </c:pt>
                <c:pt idx="1660">
                  <c:v>186.81200000000001</c:v>
                </c:pt>
                <c:pt idx="1661">
                  <c:v>186.922</c:v>
                </c:pt>
                <c:pt idx="1662">
                  <c:v>187.03100000000001</c:v>
                </c:pt>
                <c:pt idx="1663">
                  <c:v>187.15600000000001</c:v>
                </c:pt>
                <c:pt idx="1664">
                  <c:v>187.26499999999999</c:v>
                </c:pt>
                <c:pt idx="1665">
                  <c:v>187.375</c:v>
                </c:pt>
                <c:pt idx="1666">
                  <c:v>187.48400000000001</c:v>
                </c:pt>
                <c:pt idx="1667">
                  <c:v>187.59399999999999</c:v>
                </c:pt>
                <c:pt idx="1668">
                  <c:v>187.71899999999999</c:v>
                </c:pt>
                <c:pt idx="1669">
                  <c:v>187.828</c:v>
                </c:pt>
                <c:pt idx="1670">
                  <c:v>187.93700000000001</c:v>
                </c:pt>
                <c:pt idx="1671">
                  <c:v>188.047</c:v>
                </c:pt>
                <c:pt idx="1672">
                  <c:v>188.15600000000001</c:v>
                </c:pt>
                <c:pt idx="1673">
                  <c:v>188.28100000000001</c:v>
                </c:pt>
                <c:pt idx="1674">
                  <c:v>188.39</c:v>
                </c:pt>
                <c:pt idx="1675">
                  <c:v>188.5</c:v>
                </c:pt>
                <c:pt idx="1676">
                  <c:v>188.60900000000001</c:v>
                </c:pt>
                <c:pt idx="1677">
                  <c:v>188.71899999999999</c:v>
                </c:pt>
                <c:pt idx="1678">
                  <c:v>188.828</c:v>
                </c:pt>
                <c:pt idx="1679">
                  <c:v>188.953</c:v>
                </c:pt>
                <c:pt idx="1680">
                  <c:v>189.06200000000001</c:v>
                </c:pt>
                <c:pt idx="1681">
                  <c:v>189.172</c:v>
                </c:pt>
                <c:pt idx="1682">
                  <c:v>189.28100000000001</c:v>
                </c:pt>
                <c:pt idx="1683">
                  <c:v>189.39</c:v>
                </c:pt>
                <c:pt idx="1684">
                  <c:v>189.51499999999999</c:v>
                </c:pt>
                <c:pt idx="1685">
                  <c:v>189.625</c:v>
                </c:pt>
                <c:pt idx="1686">
                  <c:v>189.73400000000001</c:v>
                </c:pt>
                <c:pt idx="1687">
                  <c:v>189.84399999999999</c:v>
                </c:pt>
                <c:pt idx="1688">
                  <c:v>189.953</c:v>
                </c:pt>
                <c:pt idx="1689">
                  <c:v>190.06200000000001</c:v>
                </c:pt>
                <c:pt idx="1690">
                  <c:v>190.172</c:v>
                </c:pt>
                <c:pt idx="1691">
                  <c:v>190.297</c:v>
                </c:pt>
                <c:pt idx="1692">
                  <c:v>190.40600000000001</c:v>
                </c:pt>
                <c:pt idx="1693">
                  <c:v>190.51499999999999</c:v>
                </c:pt>
                <c:pt idx="1694">
                  <c:v>190.625</c:v>
                </c:pt>
                <c:pt idx="1695">
                  <c:v>190.73400000000001</c:v>
                </c:pt>
                <c:pt idx="1696">
                  <c:v>190.84399999999999</c:v>
                </c:pt>
                <c:pt idx="1697">
                  <c:v>190.96899999999999</c:v>
                </c:pt>
                <c:pt idx="1698">
                  <c:v>191.078</c:v>
                </c:pt>
                <c:pt idx="1699">
                  <c:v>191.18700000000001</c:v>
                </c:pt>
                <c:pt idx="1700">
                  <c:v>191.297</c:v>
                </c:pt>
                <c:pt idx="1701">
                  <c:v>191.40600000000001</c:v>
                </c:pt>
                <c:pt idx="1702">
                  <c:v>191.51499999999999</c:v>
                </c:pt>
                <c:pt idx="1703">
                  <c:v>191.625</c:v>
                </c:pt>
                <c:pt idx="1704">
                  <c:v>191.73400000000001</c:v>
                </c:pt>
                <c:pt idx="1705">
                  <c:v>191.85900000000001</c:v>
                </c:pt>
                <c:pt idx="1706">
                  <c:v>191.96899999999999</c:v>
                </c:pt>
                <c:pt idx="1707">
                  <c:v>192.078</c:v>
                </c:pt>
                <c:pt idx="1708">
                  <c:v>192.18700000000001</c:v>
                </c:pt>
                <c:pt idx="1709">
                  <c:v>192.297</c:v>
                </c:pt>
                <c:pt idx="1710">
                  <c:v>192.40600000000001</c:v>
                </c:pt>
                <c:pt idx="1711">
                  <c:v>192.51499999999999</c:v>
                </c:pt>
                <c:pt idx="1712">
                  <c:v>192.64</c:v>
                </c:pt>
                <c:pt idx="1713">
                  <c:v>192.75</c:v>
                </c:pt>
                <c:pt idx="1714">
                  <c:v>192.85900000000001</c:v>
                </c:pt>
                <c:pt idx="1715">
                  <c:v>192.96899999999999</c:v>
                </c:pt>
                <c:pt idx="1716">
                  <c:v>193.078</c:v>
                </c:pt>
                <c:pt idx="1717">
                  <c:v>193.203</c:v>
                </c:pt>
                <c:pt idx="1718">
                  <c:v>193.31200000000001</c:v>
                </c:pt>
                <c:pt idx="1719">
                  <c:v>193.422</c:v>
                </c:pt>
                <c:pt idx="1720">
                  <c:v>193.53100000000001</c:v>
                </c:pt>
                <c:pt idx="1721">
                  <c:v>193.64</c:v>
                </c:pt>
                <c:pt idx="1722">
                  <c:v>193.75</c:v>
                </c:pt>
                <c:pt idx="1723">
                  <c:v>193.875</c:v>
                </c:pt>
                <c:pt idx="1724">
                  <c:v>193.98400000000001</c:v>
                </c:pt>
                <c:pt idx="1725">
                  <c:v>194.09399999999999</c:v>
                </c:pt>
                <c:pt idx="1726">
                  <c:v>194.203</c:v>
                </c:pt>
                <c:pt idx="1727">
                  <c:v>194.31200000000001</c:v>
                </c:pt>
                <c:pt idx="1728">
                  <c:v>194.422</c:v>
                </c:pt>
                <c:pt idx="1729">
                  <c:v>194.53100000000001</c:v>
                </c:pt>
                <c:pt idx="1730">
                  <c:v>194.64</c:v>
                </c:pt>
                <c:pt idx="1731">
                  <c:v>194.76499999999999</c:v>
                </c:pt>
                <c:pt idx="1732">
                  <c:v>194.875</c:v>
                </c:pt>
                <c:pt idx="1733">
                  <c:v>194.98400000000001</c:v>
                </c:pt>
                <c:pt idx="1734">
                  <c:v>195.09399999999999</c:v>
                </c:pt>
                <c:pt idx="1735">
                  <c:v>195.203</c:v>
                </c:pt>
                <c:pt idx="1736">
                  <c:v>195.328</c:v>
                </c:pt>
                <c:pt idx="1737">
                  <c:v>195.43700000000001</c:v>
                </c:pt>
                <c:pt idx="1738">
                  <c:v>195.547</c:v>
                </c:pt>
                <c:pt idx="1739">
                  <c:v>195.672</c:v>
                </c:pt>
                <c:pt idx="1740">
                  <c:v>195.78100000000001</c:v>
                </c:pt>
                <c:pt idx="1741">
                  <c:v>195.89</c:v>
                </c:pt>
                <c:pt idx="1742">
                  <c:v>196</c:v>
                </c:pt>
                <c:pt idx="1743">
                  <c:v>196.10900000000001</c:v>
                </c:pt>
                <c:pt idx="1744">
                  <c:v>196.21899999999999</c:v>
                </c:pt>
                <c:pt idx="1745">
                  <c:v>196.328</c:v>
                </c:pt>
                <c:pt idx="1746">
                  <c:v>196.453</c:v>
                </c:pt>
                <c:pt idx="1747">
                  <c:v>196.56200000000001</c:v>
                </c:pt>
                <c:pt idx="1748">
                  <c:v>196.672</c:v>
                </c:pt>
                <c:pt idx="1749">
                  <c:v>196.78100000000001</c:v>
                </c:pt>
                <c:pt idx="1750">
                  <c:v>196.89</c:v>
                </c:pt>
                <c:pt idx="1751">
                  <c:v>197.01499999999999</c:v>
                </c:pt>
                <c:pt idx="1752">
                  <c:v>197.125</c:v>
                </c:pt>
                <c:pt idx="1753">
                  <c:v>197.23400000000001</c:v>
                </c:pt>
                <c:pt idx="1754">
                  <c:v>197.34399999999999</c:v>
                </c:pt>
                <c:pt idx="1755">
                  <c:v>197.453</c:v>
                </c:pt>
                <c:pt idx="1756">
                  <c:v>197.56200000000001</c:v>
                </c:pt>
                <c:pt idx="1757">
                  <c:v>197.672</c:v>
                </c:pt>
                <c:pt idx="1758">
                  <c:v>197.797</c:v>
                </c:pt>
                <c:pt idx="1759">
                  <c:v>197.90600000000001</c:v>
                </c:pt>
                <c:pt idx="1760">
                  <c:v>198.01499999999999</c:v>
                </c:pt>
                <c:pt idx="1761">
                  <c:v>198.125</c:v>
                </c:pt>
                <c:pt idx="1762">
                  <c:v>198.23400000000001</c:v>
                </c:pt>
                <c:pt idx="1763">
                  <c:v>198.35900000000001</c:v>
                </c:pt>
                <c:pt idx="1764">
                  <c:v>198.46899999999999</c:v>
                </c:pt>
                <c:pt idx="1765">
                  <c:v>198.578</c:v>
                </c:pt>
                <c:pt idx="1766">
                  <c:v>198.68700000000001</c:v>
                </c:pt>
                <c:pt idx="1767">
                  <c:v>198.797</c:v>
                </c:pt>
                <c:pt idx="1768">
                  <c:v>198.90600000000001</c:v>
                </c:pt>
                <c:pt idx="1769">
                  <c:v>199.01499999999999</c:v>
                </c:pt>
                <c:pt idx="1770">
                  <c:v>199.14</c:v>
                </c:pt>
                <c:pt idx="1771">
                  <c:v>199.25</c:v>
                </c:pt>
                <c:pt idx="1772">
                  <c:v>199.35900000000001</c:v>
                </c:pt>
                <c:pt idx="1773">
                  <c:v>199.46899999999999</c:v>
                </c:pt>
                <c:pt idx="1774">
                  <c:v>199.578</c:v>
                </c:pt>
                <c:pt idx="1775">
                  <c:v>199.68700000000001</c:v>
                </c:pt>
                <c:pt idx="1776">
                  <c:v>199.81200000000001</c:v>
                </c:pt>
                <c:pt idx="1777">
                  <c:v>199.922</c:v>
                </c:pt>
                <c:pt idx="1778">
                  <c:v>200.03100000000001</c:v>
                </c:pt>
                <c:pt idx="1779">
                  <c:v>200.14</c:v>
                </c:pt>
                <c:pt idx="1780">
                  <c:v>200.25</c:v>
                </c:pt>
                <c:pt idx="1781">
                  <c:v>200.375</c:v>
                </c:pt>
                <c:pt idx="1782">
                  <c:v>200.48400000000001</c:v>
                </c:pt>
                <c:pt idx="1783">
                  <c:v>200.59399999999999</c:v>
                </c:pt>
                <c:pt idx="1784">
                  <c:v>200.672</c:v>
                </c:pt>
                <c:pt idx="1785">
                  <c:v>201.46899999999999</c:v>
                </c:pt>
                <c:pt idx="1786">
                  <c:v>202.46899999999999</c:v>
                </c:pt>
                <c:pt idx="1787">
                  <c:v>203.46899999999999</c:v>
                </c:pt>
                <c:pt idx="1788">
                  <c:v>204.46899999999999</c:v>
                </c:pt>
                <c:pt idx="1789">
                  <c:v>205.46899999999999</c:v>
                </c:pt>
                <c:pt idx="1790">
                  <c:v>206.46899999999999</c:v>
                </c:pt>
                <c:pt idx="1791">
                  <c:v>207.46899999999999</c:v>
                </c:pt>
                <c:pt idx="1792">
                  <c:v>208.46899999999999</c:v>
                </c:pt>
                <c:pt idx="1793">
                  <c:v>209.46899999999999</c:v>
                </c:pt>
                <c:pt idx="1794">
                  <c:v>210.46899999999999</c:v>
                </c:pt>
                <c:pt idx="1795">
                  <c:v>211.46899999999999</c:v>
                </c:pt>
                <c:pt idx="1796">
                  <c:v>212.46899999999999</c:v>
                </c:pt>
                <c:pt idx="1797">
                  <c:v>213.46899999999999</c:v>
                </c:pt>
                <c:pt idx="1798">
                  <c:v>214.46899999999999</c:v>
                </c:pt>
                <c:pt idx="1799">
                  <c:v>215.46899999999999</c:v>
                </c:pt>
                <c:pt idx="1800">
                  <c:v>216.46899999999999</c:v>
                </c:pt>
                <c:pt idx="1801">
                  <c:v>217.46899999999999</c:v>
                </c:pt>
                <c:pt idx="1802">
                  <c:v>218.46899999999999</c:v>
                </c:pt>
                <c:pt idx="1803">
                  <c:v>219.46899999999999</c:v>
                </c:pt>
                <c:pt idx="1804">
                  <c:v>220.46899999999999</c:v>
                </c:pt>
                <c:pt idx="1805">
                  <c:v>221.46899999999999</c:v>
                </c:pt>
                <c:pt idx="1806">
                  <c:v>222.46899999999999</c:v>
                </c:pt>
                <c:pt idx="1807">
                  <c:v>223.46899999999999</c:v>
                </c:pt>
                <c:pt idx="1808">
                  <c:v>224.46899999999999</c:v>
                </c:pt>
                <c:pt idx="1809">
                  <c:v>225.46899999999999</c:v>
                </c:pt>
                <c:pt idx="1810">
                  <c:v>226.46899999999999</c:v>
                </c:pt>
                <c:pt idx="1811">
                  <c:v>227.46899999999999</c:v>
                </c:pt>
                <c:pt idx="1812">
                  <c:v>228.46899999999999</c:v>
                </c:pt>
                <c:pt idx="1813">
                  <c:v>229.46899999999999</c:v>
                </c:pt>
                <c:pt idx="1814">
                  <c:v>230.46899999999999</c:v>
                </c:pt>
                <c:pt idx="1815">
                  <c:v>231.46899999999999</c:v>
                </c:pt>
                <c:pt idx="1816">
                  <c:v>232.46899999999999</c:v>
                </c:pt>
                <c:pt idx="1817">
                  <c:v>233.46899999999999</c:v>
                </c:pt>
                <c:pt idx="1818">
                  <c:v>234.46899999999999</c:v>
                </c:pt>
                <c:pt idx="1819">
                  <c:v>235.46899999999999</c:v>
                </c:pt>
                <c:pt idx="1820">
                  <c:v>236.46899999999999</c:v>
                </c:pt>
                <c:pt idx="1821">
                  <c:v>237.46899999999999</c:v>
                </c:pt>
                <c:pt idx="1822">
                  <c:v>238.46899999999999</c:v>
                </c:pt>
                <c:pt idx="1823">
                  <c:v>239.46899999999999</c:v>
                </c:pt>
                <c:pt idx="1824">
                  <c:v>240.46899999999999</c:v>
                </c:pt>
                <c:pt idx="1825">
                  <c:v>241.46899999999999</c:v>
                </c:pt>
                <c:pt idx="1826">
                  <c:v>242.46899999999999</c:v>
                </c:pt>
                <c:pt idx="1827">
                  <c:v>243.46899999999999</c:v>
                </c:pt>
                <c:pt idx="1828">
                  <c:v>244.46899999999999</c:v>
                </c:pt>
                <c:pt idx="1829">
                  <c:v>245.46899999999999</c:v>
                </c:pt>
                <c:pt idx="1830">
                  <c:v>246.46899999999999</c:v>
                </c:pt>
                <c:pt idx="1831">
                  <c:v>247.46899999999999</c:v>
                </c:pt>
                <c:pt idx="1832">
                  <c:v>248.46899999999999</c:v>
                </c:pt>
                <c:pt idx="1833">
                  <c:v>249.46899999999999</c:v>
                </c:pt>
                <c:pt idx="1834">
                  <c:v>250.46899999999999</c:v>
                </c:pt>
                <c:pt idx="1835">
                  <c:v>251.46899999999999</c:v>
                </c:pt>
                <c:pt idx="1836">
                  <c:v>252.46899999999999</c:v>
                </c:pt>
                <c:pt idx="1837">
                  <c:v>253.46899999999999</c:v>
                </c:pt>
                <c:pt idx="1838">
                  <c:v>254.46899999999999</c:v>
                </c:pt>
                <c:pt idx="1839">
                  <c:v>255.46899999999999</c:v>
                </c:pt>
                <c:pt idx="1840">
                  <c:v>256.46899999999999</c:v>
                </c:pt>
                <c:pt idx="1841">
                  <c:v>257.46899999999999</c:v>
                </c:pt>
                <c:pt idx="1842">
                  <c:v>258.46899999999999</c:v>
                </c:pt>
                <c:pt idx="1843">
                  <c:v>259.46899999999999</c:v>
                </c:pt>
                <c:pt idx="1844">
                  <c:v>260.46899999999999</c:v>
                </c:pt>
                <c:pt idx="1845">
                  <c:v>261.46899999999999</c:v>
                </c:pt>
                <c:pt idx="1846">
                  <c:v>262.46899999999999</c:v>
                </c:pt>
                <c:pt idx="1847">
                  <c:v>263.46899999999999</c:v>
                </c:pt>
                <c:pt idx="1848">
                  <c:v>264.46899999999999</c:v>
                </c:pt>
                <c:pt idx="1849">
                  <c:v>265.46899999999999</c:v>
                </c:pt>
                <c:pt idx="1850">
                  <c:v>266.46899999999999</c:v>
                </c:pt>
                <c:pt idx="1851">
                  <c:v>267.46899999999999</c:v>
                </c:pt>
                <c:pt idx="1852">
                  <c:v>268.46899999999999</c:v>
                </c:pt>
                <c:pt idx="1853">
                  <c:v>269.46899999999999</c:v>
                </c:pt>
                <c:pt idx="1854">
                  <c:v>270.46899999999999</c:v>
                </c:pt>
                <c:pt idx="1855">
                  <c:v>271.46899999999999</c:v>
                </c:pt>
                <c:pt idx="1856">
                  <c:v>272.46899999999999</c:v>
                </c:pt>
                <c:pt idx="1857">
                  <c:v>273.46899999999999</c:v>
                </c:pt>
                <c:pt idx="1858">
                  <c:v>274.46899999999999</c:v>
                </c:pt>
                <c:pt idx="1859">
                  <c:v>275.46899999999999</c:v>
                </c:pt>
                <c:pt idx="1860">
                  <c:v>276.46899999999999</c:v>
                </c:pt>
                <c:pt idx="1861">
                  <c:v>277.46899999999999</c:v>
                </c:pt>
                <c:pt idx="1862">
                  <c:v>278.46899999999999</c:v>
                </c:pt>
                <c:pt idx="1863">
                  <c:v>279.46899999999999</c:v>
                </c:pt>
                <c:pt idx="1864">
                  <c:v>280.46899999999999</c:v>
                </c:pt>
                <c:pt idx="1865">
                  <c:v>281.46899999999999</c:v>
                </c:pt>
                <c:pt idx="1866">
                  <c:v>282.46899999999999</c:v>
                </c:pt>
                <c:pt idx="1867">
                  <c:v>283.46899999999999</c:v>
                </c:pt>
                <c:pt idx="1868">
                  <c:v>284.46899999999999</c:v>
                </c:pt>
                <c:pt idx="1869">
                  <c:v>285.46899999999999</c:v>
                </c:pt>
                <c:pt idx="1870">
                  <c:v>286.46899999999999</c:v>
                </c:pt>
                <c:pt idx="1871">
                  <c:v>287.46899999999999</c:v>
                </c:pt>
                <c:pt idx="1872">
                  <c:v>288.46899999999999</c:v>
                </c:pt>
                <c:pt idx="1873">
                  <c:v>289.46899999999999</c:v>
                </c:pt>
                <c:pt idx="1874">
                  <c:v>290.46899999999999</c:v>
                </c:pt>
                <c:pt idx="1875">
                  <c:v>291.46899999999999</c:v>
                </c:pt>
                <c:pt idx="1876">
                  <c:v>292.46899999999999</c:v>
                </c:pt>
                <c:pt idx="1877">
                  <c:v>293.46899999999999</c:v>
                </c:pt>
                <c:pt idx="1878">
                  <c:v>294.46899999999999</c:v>
                </c:pt>
                <c:pt idx="1879">
                  <c:v>295.46899999999999</c:v>
                </c:pt>
                <c:pt idx="1880">
                  <c:v>296.46899999999999</c:v>
                </c:pt>
                <c:pt idx="1881">
                  <c:v>297.46899999999999</c:v>
                </c:pt>
                <c:pt idx="1882">
                  <c:v>298.46899999999999</c:v>
                </c:pt>
                <c:pt idx="1883">
                  <c:v>299.46899999999999</c:v>
                </c:pt>
                <c:pt idx="1884">
                  <c:v>300.46899999999999</c:v>
                </c:pt>
                <c:pt idx="1885">
                  <c:v>301.46899999999999</c:v>
                </c:pt>
                <c:pt idx="1886">
                  <c:v>302.46899999999999</c:v>
                </c:pt>
                <c:pt idx="1887">
                  <c:v>303.46899999999999</c:v>
                </c:pt>
                <c:pt idx="1888">
                  <c:v>304.46899999999999</c:v>
                </c:pt>
                <c:pt idx="1889">
                  <c:v>305.46899999999999</c:v>
                </c:pt>
                <c:pt idx="1890">
                  <c:v>306.46899999999999</c:v>
                </c:pt>
                <c:pt idx="1891">
                  <c:v>307.46899999999999</c:v>
                </c:pt>
                <c:pt idx="1892">
                  <c:v>308.46899999999999</c:v>
                </c:pt>
                <c:pt idx="1893">
                  <c:v>309.46899999999999</c:v>
                </c:pt>
                <c:pt idx="1894">
                  <c:v>310.46899999999999</c:v>
                </c:pt>
                <c:pt idx="1895">
                  <c:v>311.46899999999999</c:v>
                </c:pt>
                <c:pt idx="1896">
                  <c:v>312.46899999999999</c:v>
                </c:pt>
                <c:pt idx="1897">
                  <c:v>313.46899999999999</c:v>
                </c:pt>
                <c:pt idx="1898">
                  <c:v>314.46899999999999</c:v>
                </c:pt>
                <c:pt idx="1899">
                  <c:v>315.46899999999999</c:v>
                </c:pt>
                <c:pt idx="1900">
                  <c:v>316.46899999999999</c:v>
                </c:pt>
                <c:pt idx="1901">
                  <c:v>317.46899999999999</c:v>
                </c:pt>
                <c:pt idx="1902">
                  <c:v>318.46899999999999</c:v>
                </c:pt>
                <c:pt idx="1903">
                  <c:v>319.46899999999999</c:v>
                </c:pt>
                <c:pt idx="1904">
                  <c:v>320.46899999999999</c:v>
                </c:pt>
                <c:pt idx="1905">
                  <c:v>321.46899999999999</c:v>
                </c:pt>
                <c:pt idx="1906">
                  <c:v>322.46899999999999</c:v>
                </c:pt>
                <c:pt idx="1907">
                  <c:v>323.46899999999999</c:v>
                </c:pt>
                <c:pt idx="1908">
                  <c:v>324.46899999999999</c:v>
                </c:pt>
                <c:pt idx="1909">
                  <c:v>325.46899999999999</c:v>
                </c:pt>
                <c:pt idx="1910">
                  <c:v>326.46899999999999</c:v>
                </c:pt>
                <c:pt idx="1911">
                  <c:v>327.46899999999999</c:v>
                </c:pt>
                <c:pt idx="1912">
                  <c:v>328.46899999999999</c:v>
                </c:pt>
                <c:pt idx="1913">
                  <c:v>329.46899999999999</c:v>
                </c:pt>
                <c:pt idx="1914">
                  <c:v>330.46899999999999</c:v>
                </c:pt>
                <c:pt idx="1915">
                  <c:v>331.46899999999999</c:v>
                </c:pt>
                <c:pt idx="1916">
                  <c:v>332.46899999999999</c:v>
                </c:pt>
                <c:pt idx="1917">
                  <c:v>333.46899999999999</c:v>
                </c:pt>
                <c:pt idx="1918">
                  <c:v>334.46899999999999</c:v>
                </c:pt>
                <c:pt idx="1919">
                  <c:v>335.46899999999999</c:v>
                </c:pt>
                <c:pt idx="1920">
                  <c:v>336.46899999999999</c:v>
                </c:pt>
                <c:pt idx="1921">
                  <c:v>337.46899999999999</c:v>
                </c:pt>
                <c:pt idx="1922">
                  <c:v>338.46899999999999</c:v>
                </c:pt>
                <c:pt idx="1923">
                  <c:v>339.46899999999999</c:v>
                </c:pt>
                <c:pt idx="1924">
                  <c:v>340.46899999999999</c:v>
                </c:pt>
                <c:pt idx="1925">
                  <c:v>341.46899999999999</c:v>
                </c:pt>
                <c:pt idx="1926">
                  <c:v>342.46899999999999</c:v>
                </c:pt>
                <c:pt idx="1927">
                  <c:v>343.46899999999999</c:v>
                </c:pt>
                <c:pt idx="1928">
                  <c:v>344.46899999999999</c:v>
                </c:pt>
                <c:pt idx="1929">
                  <c:v>345.46899999999999</c:v>
                </c:pt>
                <c:pt idx="1930">
                  <c:v>346.46899999999999</c:v>
                </c:pt>
                <c:pt idx="1931">
                  <c:v>347.46899999999999</c:v>
                </c:pt>
                <c:pt idx="1932">
                  <c:v>348.46899999999999</c:v>
                </c:pt>
                <c:pt idx="1933">
                  <c:v>349.46899999999999</c:v>
                </c:pt>
                <c:pt idx="1934">
                  <c:v>350.46899999999999</c:v>
                </c:pt>
                <c:pt idx="1935">
                  <c:v>351.46899999999999</c:v>
                </c:pt>
                <c:pt idx="1936">
                  <c:v>352.46899999999999</c:v>
                </c:pt>
                <c:pt idx="1937">
                  <c:v>353.46899999999999</c:v>
                </c:pt>
                <c:pt idx="1938">
                  <c:v>354.46899999999999</c:v>
                </c:pt>
                <c:pt idx="1939">
                  <c:v>355.46899999999999</c:v>
                </c:pt>
                <c:pt idx="1940">
                  <c:v>356.46899999999999</c:v>
                </c:pt>
                <c:pt idx="1941">
                  <c:v>357.46899999999999</c:v>
                </c:pt>
                <c:pt idx="1942">
                  <c:v>358.46899999999999</c:v>
                </c:pt>
                <c:pt idx="1943">
                  <c:v>359.46899999999999</c:v>
                </c:pt>
                <c:pt idx="1944">
                  <c:v>360.46899999999999</c:v>
                </c:pt>
                <c:pt idx="1945">
                  <c:v>361.46899999999999</c:v>
                </c:pt>
                <c:pt idx="1946">
                  <c:v>362.46899999999999</c:v>
                </c:pt>
                <c:pt idx="1947">
                  <c:v>363.46899999999999</c:v>
                </c:pt>
                <c:pt idx="1948">
                  <c:v>364.46899999999999</c:v>
                </c:pt>
                <c:pt idx="1949">
                  <c:v>365.46899999999999</c:v>
                </c:pt>
                <c:pt idx="1950">
                  <c:v>366.46899999999999</c:v>
                </c:pt>
                <c:pt idx="1951">
                  <c:v>367.46899999999999</c:v>
                </c:pt>
                <c:pt idx="1952">
                  <c:v>368.46899999999999</c:v>
                </c:pt>
                <c:pt idx="1953">
                  <c:v>369.46899999999999</c:v>
                </c:pt>
                <c:pt idx="1954">
                  <c:v>370.46899999999999</c:v>
                </c:pt>
                <c:pt idx="1955">
                  <c:v>371.46899999999999</c:v>
                </c:pt>
                <c:pt idx="1956">
                  <c:v>372.46899999999999</c:v>
                </c:pt>
                <c:pt idx="1957">
                  <c:v>373.46899999999999</c:v>
                </c:pt>
                <c:pt idx="1958">
                  <c:v>374.46899999999999</c:v>
                </c:pt>
                <c:pt idx="1959">
                  <c:v>375.46899999999999</c:v>
                </c:pt>
                <c:pt idx="1960">
                  <c:v>376.46899999999999</c:v>
                </c:pt>
                <c:pt idx="1961">
                  <c:v>377.46899999999999</c:v>
                </c:pt>
                <c:pt idx="1962">
                  <c:v>378.46899999999999</c:v>
                </c:pt>
                <c:pt idx="1963">
                  <c:v>379.46899999999999</c:v>
                </c:pt>
                <c:pt idx="1964">
                  <c:v>380.46899999999999</c:v>
                </c:pt>
                <c:pt idx="1965">
                  <c:v>381.46899999999999</c:v>
                </c:pt>
                <c:pt idx="1966">
                  <c:v>382.46899999999999</c:v>
                </c:pt>
                <c:pt idx="1967">
                  <c:v>383.46899999999999</c:v>
                </c:pt>
                <c:pt idx="1968">
                  <c:v>384.46899999999999</c:v>
                </c:pt>
                <c:pt idx="1969">
                  <c:v>385.46899999999999</c:v>
                </c:pt>
                <c:pt idx="1970">
                  <c:v>386.46899999999999</c:v>
                </c:pt>
                <c:pt idx="1971">
                  <c:v>387.46899999999999</c:v>
                </c:pt>
                <c:pt idx="1972">
                  <c:v>388.46899999999999</c:v>
                </c:pt>
                <c:pt idx="1973">
                  <c:v>389.46899999999999</c:v>
                </c:pt>
                <c:pt idx="1974">
                  <c:v>390.46899999999999</c:v>
                </c:pt>
                <c:pt idx="1975">
                  <c:v>391.46899999999999</c:v>
                </c:pt>
                <c:pt idx="1976">
                  <c:v>392.46899999999999</c:v>
                </c:pt>
                <c:pt idx="1977">
                  <c:v>393.46899999999999</c:v>
                </c:pt>
                <c:pt idx="1978">
                  <c:v>394.46899999999999</c:v>
                </c:pt>
                <c:pt idx="1979">
                  <c:v>395.46899999999999</c:v>
                </c:pt>
                <c:pt idx="1980">
                  <c:v>396.46899999999999</c:v>
                </c:pt>
                <c:pt idx="1981">
                  <c:v>397.46899999999999</c:v>
                </c:pt>
                <c:pt idx="1982">
                  <c:v>398.46899999999999</c:v>
                </c:pt>
                <c:pt idx="1983">
                  <c:v>399.46899999999999</c:v>
                </c:pt>
                <c:pt idx="1984">
                  <c:v>400.46899999999999</c:v>
                </c:pt>
                <c:pt idx="1985">
                  <c:v>401.46899999999999</c:v>
                </c:pt>
                <c:pt idx="1986">
                  <c:v>402.46899999999999</c:v>
                </c:pt>
                <c:pt idx="1987">
                  <c:v>403.46899999999999</c:v>
                </c:pt>
                <c:pt idx="1988">
                  <c:v>404.46899999999999</c:v>
                </c:pt>
                <c:pt idx="1989">
                  <c:v>405.46899999999999</c:v>
                </c:pt>
                <c:pt idx="1990">
                  <c:v>406.46899999999999</c:v>
                </c:pt>
                <c:pt idx="1991">
                  <c:v>407.46899999999999</c:v>
                </c:pt>
                <c:pt idx="1992">
                  <c:v>408.46899999999999</c:v>
                </c:pt>
                <c:pt idx="1993">
                  <c:v>409.46899999999999</c:v>
                </c:pt>
                <c:pt idx="1994">
                  <c:v>410.46899999999999</c:v>
                </c:pt>
                <c:pt idx="1995">
                  <c:v>411.46899999999999</c:v>
                </c:pt>
                <c:pt idx="1996">
                  <c:v>412.46899999999999</c:v>
                </c:pt>
                <c:pt idx="1997">
                  <c:v>413.46899999999999</c:v>
                </c:pt>
                <c:pt idx="1998">
                  <c:v>414.46899999999999</c:v>
                </c:pt>
                <c:pt idx="1999">
                  <c:v>415.46899999999999</c:v>
                </c:pt>
                <c:pt idx="2000">
                  <c:v>416.46899999999999</c:v>
                </c:pt>
                <c:pt idx="2001">
                  <c:v>417.46899999999999</c:v>
                </c:pt>
                <c:pt idx="2002">
                  <c:v>418.46899999999999</c:v>
                </c:pt>
                <c:pt idx="2003">
                  <c:v>419.46899999999999</c:v>
                </c:pt>
                <c:pt idx="2004">
                  <c:v>420.46899999999999</c:v>
                </c:pt>
                <c:pt idx="2005">
                  <c:v>421.46899999999999</c:v>
                </c:pt>
                <c:pt idx="2006">
                  <c:v>422.46899999999999</c:v>
                </c:pt>
                <c:pt idx="2007">
                  <c:v>423.46899999999999</c:v>
                </c:pt>
                <c:pt idx="2008">
                  <c:v>424.46899999999999</c:v>
                </c:pt>
                <c:pt idx="2009">
                  <c:v>425.46899999999999</c:v>
                </c:pt>
                <c:pt idx="2010">
                  <c:v>426.46899999999999</c:v>
                </c:pt>
                <c:pt idx="2011">
                  <c:v>427.46899999999999</c:v>
                </c:pt>
                <c:pt idx="2012">
                  <c:v>428.46899999999999</c:v>
                </c:pt>
                <c:pt idx="2013">
                  <c:v>429.46899999999999</c:v>
                </c:pt>
                <c:pt idx="2014">
                  <c:v>430.46899999999999</c:v>
                </c:pt>
                <c:pt idx="2015">
                  <c:v>431.46899999999999</c:v>
                </c:pt>
                <c:pt idx="2016">
                  <c:v>432.46899999999999</c:v>
                </c:pt>
                <c:pt idx="2017">
                  <c:v>433.46899999999999</c:v>
                </c:pt>
                <c:pt idx="2018">
                  <c:v>434.46899999999999</c:v>
                </c:pt>
                <c:pt idx="2019">
                  <c:v>435.46899999999999</c:v>
                </c:pt>
                <c:pt idx="2020">
                  <c:v>436.46899999999999</c:v>
                </c:pt>
                <c:pt idx="2021">
                  <c:v>437.46899999999999</c:v>
                </c:pt>
                <c:pt idx="2022">
                  <c:v>438.46899999999999</c:v>
                </c:pt>
                <c:pt idx="2023">
                  <c:v>439.46899999999999</c:v>
                </c:pt>
                <c:pt idx="2024">
                  <c:v>440.46899999999999</c:v>
                </c:pt>
                <c:pt idx="2025">
                  <c:v>441.46899999999999</c:v>
                </c:pt>
                <c:pt idx="2026">
                  <c:v>442.46899999999999</c:v>
                </c:pt>
                <c:pt idx="2027">
                  <c:v>443.46899999999999</c:v>
                </c:pt>
                <c:pt idx="2028">
                  <c:v>444.46899999999999</c:v>
                </c:pt>
                <c:pt idx="2029">
                  <c:v>445.46899999999999</c:v>
                </c:pt>
                <c:pt idx="2030">
                  <c:v>446.46899999999999</c:v>
                </c:pt>
                <c:pt idx="2031">
                  <c:v>447.46899999999999</c:v>
                </c:pt>
                <c:pt idx="2032">
                  <c:v>448.46899999999999</c:v>
                </c:pt>
                <c:pt idx="2033">
                  <c:v>449.46899999999999</c:v>
                </c:pt>
                <c:pt idx="2034">
                  <c:v>450.46899999999999</c:v>
                </c:pt>
                <c:pt idx="2035">
                  <c:v>451.46899999999999</c:v>
                </c:pt>
                <c:pt idx="2036">
                  <c:v>452.46899999999999</c:v>
                </c:pt>
                <c:pt idx="2037">
                  <c:v>453.46899999999999</c:v>
                </c:pt>
                <c:pt idx="2038">
                  <c:v>454.46899999999999</c:v>
                </c:pt>
                <c:pt idx="2039">
                  <c:v>455.46899999999999</c:v>
                </c:pt>
                <c:pt idx="2040">
                  <c:v>456.46899999999999</c:v>
                </c:pt>
                <c:pt idx="2041">
                  <c:v>457.46899999999999</c:v>
                </c:pt>
                <c:pt idx="2042">
                  <c:v>458.46899999999999</c:v>
                </c:pt>
                <c:pt idx="2043">
                  <c:v>459.46899999999999</c:v>
                </c:pt>
                <c:pt idx="2044">
                  <c:v>460.46899999999999</c:v>
                </c:pt>
                <c:pt idx="2045">
                  <c:v>461.46899999999999</c:v>
                </c:pt>
                <c:pt idx="2046">
                  <c:v>462.46899999999999</c:v>
                </c:pt>
                <c:pt idx="2047">
                  <c:v>463.46899999999999</c:v>
                </c:pt>
                <c:pt idx="2048">
                  <c:v>464.46899999999999</c:v>
                </c:pt>
                <c:pt idx="2049">
                  <c:v>465.46899999999999</c:v>
                </c:pt>
                <c:pt idx="2050">
                  <c:v>466.46899999999999</c:v>
                </c:pt>
                <c:pt idx="2051">
                  <c:v>467.46899999999999</c:v>
                </c:pt>
                <c:pt idx="2052">
                  <c:v>468.46899999999999</c:v>
                </c:pt>
                <c:pt idx="2053">
                  <c:v>469.46899999999999</c:v>
                </c:pt>
                <c:pt idx="2054">
                  <c:v>470.46899999999999</c:v>
                </c:pt>
                <c:pt idx="2055">
                  <c:v>471.46899999999999</c:v>
                </c:pt>
                <c:pt idx="2056">
                  <c:v>472.46899999999999</c:v>
                </c:pt>
                <c:pt idx="2057">
                  <c:v>473.46899999999999</c:v>
                </c:pt>
                <c:pt idx="2058">
                  <c:v>474.46899999999999</c:v>
                </c:pt>
                <c:pt idx="2059">
                  <c:v>475.46899999999999</c:v>
                </c:pt>
                <c:pt idx="2060">
                  <c:v>476.46899999999999</c:v>
                </c:pt>
                <c:pt idx="2061">
                  <c:v>477.46899999999999</c:v>
                </c:pt>
                <c:pt idx="2062">
                  <c:v>478.46899999999999</c:v>
                </c:pt>
                <c:pt idx="2063">
                  <c:v>479.46899999999999</c:v>
                </c:pt>
                <c:pt idx="2064">
                  <c:v>480.46899999999999</c:v>
                </c:pt>
                <c:pt idx="2065">
                  <c:v>481.46899999999999</c:v>
                </c:pt>
                <c:pt idx="2066">
                  <c:v>482.46899999999999</c:v>
                </c:pt>
                <c:pt idx="2067">
                  <c:v>483.46899999999999</c:v>
                </c:pt>
                <c:pt idx="2068">
                  <c:v>484.46899999999999</c:v>
                </c:pt>
                <c:pt idx="2069">
                  <c:v>485.46899999999999</c:v>
                </c:pt>
                <c:pt idx="2070">
                  <c:v>486.46899999999999</c:v>
                </c:pt>
                <c:pt idx="2071">
                  <c:v>487.46899999999999</c:v>
                </c:pt>
                <c:pt idx="2072">
                  <c:v>488.46899999999999</c:v>
                </c:pt>
                <c:pt idx="2073">
                  <c:v>489.46899999999999</c:v>
                </c:pt>
                <c:pt idx="2074">
                  <c:v>490.46899999999999</c:v>
                </c:pt>
                <c:pt idx="2075">
                  <c:v>491.46899999999999</c:v>
                </c:pt>
                <c:pt idx="2076">
                  <c:v>492.46899999999999</c:v>
                </c:pt>
                <c:pt idx="2077">
                  <c:v>493.46899999999999</c:v>
                </c:pt>
                <c:pt idx="2078">
                  <c:v>494.46899999999999</c:v>
                </c:pt>
                <c:pt idx="2079">
                  <c:v>495.46899999999999</c:v>
                </c:pt>
                <c:pt idx="2080">
                  <c:v>496.46899999999999</c:v>
                </c:pt>
                <c:pt idx="2081">
                  <c:v>497.46899999999999</c:v>
                </c:pt>
                <c:pt idx="2082">
                  <c:v>498.46899999999999</c:v>
                </c:pt>
                <c:pt idx="2083">
                  <c:v>499.46899999999999</c:v>
                </c:pt>
                <c:pt idx="2084">
                  <c:v>500.46899999999999</c:v>
                </c:pt>
                <c:pt idx="2085">
                  <c:v>501.46899999999999</c:v>
                </c:pt>
                <c:pt idx="2086">
                  <c:v>502.46899999999999</c:v>
                </c:pt>
                <c:pt idx="2087">
                  <c:v>503.46899999999999</c:v>
                </c:pt>
                <c:pt idx="2088">
                  <c:v>504.46899999999999</c:v>
                </c:pt>
                <c:pt idx="2089">
                  <c:v>505.46899999999999</c:v>
                </c:pt>
                <c:pt idx="2090">
                  <c:v>506.46899999999999</c:v>
                </c:pt>
                <c:pt idx="2091">
                  <c:v>507.46899999999999</c:v>
                </c:pt>
                <c:pt idx="2092">
                  <c:v>508.46899999999999</c:v>
                </c:pt>
                <c:pt idx="2093">
                  <c:v>509.46899999999999</c:v>
                </c:pt>
                <c:pt idx="2094">
                  <c:v>510.46899999999999</c:v>
                </c:pt>
                <c:pt idx="2095">
                  <c:v>511.46899999999999</c:v>
                </c:pt>
                <c:pt idx="2096">
                  <c:v>512.46900000000005</c:v>
                </c:pt>
                <c:pt idx="2097">
                  <c:v>513.46900000000005</c:v>
                </c:pt>
                <c:pt idx="2098">
                  <c:v>514.46900000000005</c:v>
                </c:pt>
                <c:pt idx="2099">
                  <c:v>515.46900000000005</c:v>
                </c:pt>
                <c:pt idx="2100">
                  <c:v>516.46900000000005</c:v>
                </c:pt>
                <c:pt idx="2101">
                  <c:v>517.46900000000005</c:v>
                </c:pt>
                <c:pt idx="2102">
                  <c:v>518.46900000000005</c:v>
                </c:pt>
                <c:pt idx="2103">
                  <c:v>519.46900000000005</c:v>
                </c:pt>
                <c:pt idx="2104">
                  <c:v>520.46900000000005</c:v>
                </c:pt>
                <c:pt idx="2105">
                  <c:v>521.46900000000005</c:v>
                </c:pt>
                <c:pt idx="2106">
                  <c:v>522.46900000000005</c:v>
                </c:pt>
                <c:pt idx="2107">
                  <c:v>523.46900000000005</c:v>
                </c:pt>
                <c:pt idx="2108">
                  <c:v>524.46900000000005</c:v>
                </c:pt>
                <c:pt idx="2109">
                  <c:v>525.46900000000005</c:v>
                </c:pt>
                <c:pt idx="2110">
                  <c:v>526.46900000000005</c:v>
                </c:pt>
                <c:pt idx="2111">
                  <c:v>527.46900000000005</c:v>
                </c:pt>
                <c:pt idx="2112">
                  <c:v>528.46900000000005</c:v>
                </c:pt>
                <c:pt idx="2113">
                  <c:v>529.46900000000005</c:v>
                </c:pt>
                <c:pt idx="2114">
                  <c:v>530.46900000000005</c:v>
                </c:pt>
                <c:pt idx="2115">
                  <c:v>531.46900000000005</c:v>
                </c:pt>
                <c:pt idx="2116">
                  <c:v>532.46900000000005</c:v>
                </c:pt>
                <c:pt idx="2117">
                  <c:v>533.46900000000005</c:v>
                </c:pt>
                <c:pt idx="2118">
                  <c:v>534.46900000000005</c:v>
                </c:pt>
                <c:pt idx="2119">
                  <c:v>535.46900000000005</c:v>
                </c:pt>
                <c:pt idx="2120">
                  <c:v>536.46900000000005</c:v>
                </c:pt>
                <c:pt idx="2121">
                  <c:v>537.46900000000005</c:v>
                </c:pt>
                <c:pt idx="2122">
                  <c:v>538.46900000000005</c:v>
                </c:pt>
                <c:pt idx="2123">
                  <c:v>539.46900000000005</c:v>
                </c:pt>
                <c:pt idx="2124">
                  <c:v>540.46900000000005</c:v>
                </c:pt>
                <c:pt idx="2125">
                  <c:v>541.46900000000005</c:v>
                </c:pt>
                <c:pt idx="2126">
                  <c:v>542.46900000000005</c:v>
                </c:pt>
                <c:pt idx="2127">
                  <c:v>543.46900000000005</c:v>
                </c:pt>
                <c:pt idx="2128">
                  <c:v>544.46900000000005</c:v>
                </c:pt>
                <c:pt idx="2129">
                  <c:v>545.46900000000005</c:v>
                </c:pt>
                <c:pt idx="2130">
                  <c:v>546.46900000000005</c:v>
                </c:pt>
                <c:pt idx="2131">
                  <c:v>547.46900000000005</c:v>
                </c:pt>
                <c:pt idx="2132">
                  <c:v>548.46900000000005</c:v>
                </c:pt>
                <c:pt idx="2133">
                  <c:v>549.46900000000005</c:v>
                </c:pt>
                <c:pt idx="2134">
                  <c:v>550.46900000000005</c:v>
                </c:pt>
                <c:pt idx="2135">
                  <c:v>551.46900000000005</c:v>
                </c:pt>
                <c:pt idx="2136">
                  <c:v>552.46900000000005</c:v>
                </c:pt>
                <c:pt idx="2137">
                  <c:v>553.46900000000005</c:v>
                </c:pt>
                <c:pt idx="2138">
                  <c:v>554.46900000000005</c:v>
                </c:pt>
                <c:pt idx="2139">
                  <c:v>555.46900000000005</c:v>
                </c:pt>
                <c:pt idx="2140">
                  <c:v>556.46900000000005</c:v>
                </c:pt>
                <c:pt idx="2141">
                  <c:v>557.46900000000005</c:v>
                </c:pt>
                <c:pt idx="2142">
                  <c:v>558.46900000000005</c:v>
                </c:pt>
                <c:pt idx="2143">
                  <c:v>559.46900000000005</c:v>
                </c:pt>
                <c:pt idx="2144">
                  <c:v>560.46900000000005</c:v>
                </c:pt>
                <c:pt idx="2145">
                  <c:v>561.46900000000005</c:v>
                </c:pt>
                <c:pt idx="2146">
                  <c:v>562.46900000000005</c:v>
                </c:pt>
                <c:pt idx="2147">
                  <c:v>563.46900000000005</c:v>
                </c:pt>
                <c:pt idx="2148">
                  <c:v>564.46900000000005</c:v>
                </c:pt>
                <c:pt idx="2149">
                  <c:v>565.46900000000005</c:v>
                </c:pt>
                <c:pt idx="2150">
                  <c:v>566.46900000000005</c:v>
                </c:pt>
                <c:pt idx="2151">
                  <c:v>567.46900000000005</c:v>
                </c:pt>
                <c:pt idx="2152">
                  <c:v>568.46900000000005</c:v>
                </c:pt>
                <c:pt idx="2153">
                  <c:v>569.46900000000005</c:v>
                </c:pt>
                <c:pt idx="2154">
                  <c:v>570.46900000000005</c:v>
                </c:pt>
                <c:pt idx="2155">
                  <c:v>571.46900000000005</c:v>
                </c:pt>
                <c:pt idx="2156">
                  <c:v>572.46900000000005</c:v>
                </c:pt>
                <c:pt idx="2157">
                  <c:v>573.46900000000005</c:v>
                </c:pt>
                <c:pt idx="2158">
                  <c:v>574.46900000000005</c:v>
                </c:pt>
                <c:pt idx="2159">
                  <c:v>575.46900000000005</c:v>
                </c:pt>
                <c:pt idx="2160">
                  <c:v>576.46900000000005</c:v>
                </c:pt>
                <c:pt idx="2161">
                  <c:v>577.46900000000005</c:v>
                </c:pt>
                <c:pt idx="2162">
                  <c:v>578.46900000000005</c:v>
                </c:pt>
                <c:pt idx="2163">
                  <c:v>579.46900000000005</c:v>
                </c:pt>
                <c:pt idx="2164">
                  <c:v>580.46900000000005</c:v>
                </c:pt>
                <c:pt idx="2165">
                  <c:v>581.46900000000005</c:v>
                </c:pt>
                <c:pt idx="2166">
                  <c:v>582.46900000000005</c:v>
                </c:pt>
                <c:pt idx="2167">
                  <c:v>583.46900000000005</c:v>
                </c:pt>
                <c:pt idx="2168">
                  <c:v>584.46900000000005</c:v>
                </c:pt>
                <c:pt idx="2169">
                  <c:v>585.46900000000005</c:v>
                </c:pt>
                <c:pt idx="2170">
                  <c:v>586.46900000000005</c:v>
                </c:pt>
                <c:pt idx="2171">
                  <c:v>587.46900000000005</c:v>
                </c:pt>
                <c:pt idx="2172">
                  <c:v>588.46900000000005</c:v>
                </c:pt>
                <c:pt idx="2173">
                  <c:v>589.46900000000005</c:v>
                </c:pt>
                <c:pt idx="2174">
                  <c:v>590.46900000000005</c:v>
                </c:pt>
                <c:pt idx="2175">
                  <c:v>591.46900000000005</c:v>
                </c:pt>
                <c:pt idx="2176">
                  <c:v>592.46900000000005</c:v>
                </c:pt>
                <c:pt idx="2177">
                  <c:v>593.46900000000005</c:v>
                </c:pt>
                <c:pt idx="2178">
                  <c:v>594.46900000000005</c:v>
                </c:pt>
                <c:pt idx="2179">
                  <c:v>595.46900000000005</c:v>
                </c:pt>
                <c:pt idx="2180">
                  <c:v>596.46900000000005</c:v>
                </c:pt>
                <c:pt idx="2181">
                  <c:v>597.46900000000005</c:v>
                </c:pt>
                <c:pt idx="2182">
                  <c:v>598.46900000000005</c:v>
                </c:pt>
                <c:pt idx="2183">
                  <c:v>599.46900000000005</c:v>
                </c:pt>
                <c:pt idx="2184">
                  <c:v>600.46900000000005</c:v>
                </c:pt>
                <c:pt idx="2185">
                  <c:v>601.46900000000005</c:v>
                </c:pt>
                <c:pt idx="2186">
                  <c:v>602.46900000000005</c:v>
                </c:pt>
                <c:pt idx="2187">
                  <c:v>603.46900000000005</c:v>
                </c:pt>
                <c:pt idx="2188">
                  <c:v>604.46900000000005</c:v>
                </c:pt>
                <c:pt idx="2189">
                  <c:v>605.46900000000005</c:v>
                </c:pt>
                <c:pt idx="2190">
                  <c:v>606.46900000000005</c:v>
                </c:pt>
                <c:pt idx="2191">
                  <c:v>607.46900000000005</c:v>
                </c:pt>
                <c:pt idx="2192">
                  <c:v>608.46900000000005</c:v>
                </c:pt>
                <c:pt idx="2193">
                  <c:v>609.46900000000005</c:v>
                </c:pt>
                <c:pt idx="2194">
                  <c:v>610.46900000000005</c:v>
                </c:pt>
                <c:pt idx="2195">
                  <c:v>611.46900000000005</c:v>
                </c:pt>
                <c:pt idx="2196">
                  <c:v>612.46900000000005</c:v>
                </c:pt>
                <c:pt idx="2197">
                  <c:v>613.46900000000005</c:v>
                </c:pt>
                <c:pt idx="2198">
                  <c:v>614.46900000000005</c:v>
                </c:pt>
                <c:pt idx="2199">
                  <c:v>615.46900000000005</c:v>
                </c:pt>
                <c:pt idx="2200">
                  <c:v>616.46900000000005</c:v>
                </c:pt>
                <c:pt idx="2201">
                  <c:v>617.46900000000005</c:v>
                </c:pt>
                <c:pt idx="2202">
                  <c:v>618.46900000000005</c:v>
                </c:pt>
                <c:pt idx="2203">
                  <c:v>619.46900000000005</c:v>
                </c:pt>
                <c:pt idx="2204">
                  <c:v>620.46900000000005</c:v>
                </c:pt>
                <c:pt idx="2205">
                  <c:v>621.46900000000005</c:v>
                </c:pt>
                <c:pt idx="2206">
                  <c:v>622.46900000000005</c:v>
                </c:pt>
                <c:pt idx="2207">
                  <c:v>623.46900000000005</c:v>
                </c:pt>
                <c:pt idx="2208">
                  <c:v>624.46900000000005</c:v>
                </c:pt>
                <c:pt idx="2209">
                  <c:v>625.46900000000005</c:v>
                </c:pt>
                <c:pt idx="2210">
                  <c:v>626.46900000000005</c:v>
                </c:pt>
                <c:pt idx="2211">
                  <c:v>627.46900000000005</c:v>
                </c:pt>
                <c:pt idx="2212">
                  <c:v>628.46900000000005</c:v>
                </c:pt>
                <c:pt idx="2213">
                  <c:v>629.46900000000005</c:v>
                </c:pt>
                <c:pt idx="2214">
                  <c:v>630.46900000000005</c:v>
                </c:pt>
                <c:pt idx="2215">
                  <c:v>631.46900000000005</c:v>
                </c:pt>
                <c:pt idx="2216">
                  <c:v>632.46900000000005</c:v>
                </c:pt>
                <c:pt idx="2217">
                  <c:v>633.46900000000005</c:v>
                </c:pt>
                <c:pt idx="2218">
                  <c:v>634.46900000000005</c:v>
                </c:pt>
                <c:pt idx="2219">
                  <c:v>635.46900000000005</c:v>
                </c:pt>
                <c:pt idx="2220">
                  <c:v>636.46900000000005</c:v>
                </c:pt>
                <c:pt idx="2221">
                  <c:v>637.46900000000005</c:v>
                </c:pt>
                <c:pt idx="2222">
                  <c:v>638.46900000000005</c:v>
                </c:pt>
                <c:pt idx="2223">
                  <c:v>639.46900000000005</c:v>
                </c:pt>
                <c:pt idx="2224">
                  <c:v>640.46900000000005</c:v>
                </c:pt>
                <c:pt idx="2225">
                  <c:v>641.46900000000005</c:v>
                </c:pt>
                <c:pt idx="2226">
                  <c:v>642.46900000000005</c:v>
                </c:pt>
                <c:pt idx="2227">
                  <c:v>643.46900000000005</c:v>
                </c:pt>
                <c:pt idx="2228">
                  <c:v>644.46900000000005</c:v>
                </c:pt>
                <c:pt idx="2229">
                  <c:v>645.46900000000005</c:v>
                </c:pt>
                <c:pt idx="2230">
                  <c:v>646.46900000000005</c:v>
                </c:pt>
                <c:pt idx="2231">
                  <c:v>647.46900000000005</c:v>
                </c:pt>
                <c:pt idx="2232">
                  <c:v>648.46900000000005</c:v>
                </c:pt>
                <c:pt idx="2233">
                  <c:v>649.46900000000005</c:v>
                </c:pt>
                <c:pt idx="2234">
                  <c:v>650.46900000000005</c:v>
                </c:pt>
                <c:pt idx="2235">
                  <c:v>651.46900000000005</c:v>
                </c:pt>
                <c:pt idx="2236">
                  <c:v>652.46900000000005</c:v>
                </c:pt>
                <c:pt idx="2237">
                  <c:v>653.46900000000005</c:v>
                </c:pt>
                <c:pt idx="2238">
                  <c:v>654.46900000000005</c:v>
                </c:pt>
                <c:pt idx="2239">
                  <c:v>655.46900000000005</c:v>
                </c:pt>
                <c:pt idx="2240">
                  <c:v>656.46900000000005</c:v>
                </c:pt>
                <c:pt idx="2241">
                  <c:v>657.46900000000005</c:v>
                </c:pt>
                <c:pt idx="2242">
                  <c:v>658.46900000000005</c:v>
                </c:pt>
                <c:pt idx="2243">
                  <c:v>659.46900000000005</c:v>
                </c:pt>
                <c:pt idx="2244">
                  <c:v>660.46900000000005</c:v>
                </c:pt>
                <c:pt idx="2245">
                  <c:v>661.46900000000005</c:v>
                </c:pt>
                <c:pt idx="2246">
                  <c:v>662.46900000000005</c:v>
                </c:pt>
                <c:pt idx="2247">
                  <c:v>663.46900000000005</c:v>
                </c:pt>
                <c:pt idx="2248">
                  <c:v>664.46900000000005</c:v>
                </c:pt>
                <c:pt idx="2249">
                  <c:v>665.46900000000005</c:v>
                </c:pt>
                <c:pt idx="2250">
                  <c:v>666.46900000000005</c:v>
                </c:pt>
                <c:pt idx="2251">
                  <c:v>667.46900000000005</c:v>
                </c:pt>
                <c:pt idx="2252">
                  <c:v>668.46900000000005</c:v>
                </c:pt>
                <c:pt idx="2253">
                  <c:v>669.46900000000005</c:v>
                </c:pt>
                <c:pt idx="2254">
                  <c:v>670.46900000000005</c:v>
                </c:pt>
                <c:pt idx="2255">
                  <c:v>671.46900000000005</c:v>
                </c:pt>
                <c:pt idx="2256">
                  <c:v>672.46900000000005</c:v>
                </c:pt>
                <c:pt idx="2257">
                  <c:v>673.46900000000005</c:v>
                </c:pt>
                <c:pt idx="2258">
                  <c:v>674.46900000000005</c:v>
                </c:pt>
                <c:pt idx="2259">
                  <c:v>675.46900000000005</c:v>
                </c:pt>
                <c:pt idx="2260">
                  <c:v>676.46900000000005</c:v>
                </c:pt>
                <c:pt idx="2261">
                  <c:v>677.46900000000005</c:v>
                </c:pt>
                <c:pt idx="2262">
                  <c:v>678.46900000000005</c:v>
                </c:pt>
                <c:pt idx="2263">
                  <c:v>679.46900000000005</c:v>
                </c:pt>
                <c:pt idx="2264">
                  <c:v>680.46900000000005</c:v>
                </c:pt>
                <c:pt idx="2265">
                  <c:v>681.46900000000005</c:v>
                </c:pt>
                <c:pt idx="2266">
                  <c:v>682.46900000000005</c:v>
                </c:pt>
                <c:pt idx="2267">
                  <c:v>683.46900000000005</c:v>
                </c:pt>
                <c:pt idx="2268">
                  <c:v>684.46900000000005</c:v>
                </c:pt>
                <c:pt idx="2269">
                  <c:v>685.46900000000005</c:v>
                </c:pt>
                <c:pt idx="2270">
                  <c:v>686.46900000000005</c:v>
                </c:pt>
                <c:pt idx="2271">
                  <c:v>687.46900000000005</c:v>
                </c:pt>
                <c:pt idx="2272">
                  <c:v>688.46900000000005</c:v>
                </c:pt>
                <c:pt idx="2273">
                  <c:v>689.46900000000005</c:v>
                </c:pt>
                <c:pt idx="2274">
                  <c:v>690.46900000000005</c:v>
                </c:pt>
                <c:pt idx="2275">
                  <c:v>691.46900000000005</c:v>
                </c:pt>
                <c:pt idx="2276">
                  <c:v>692.46900000000005</c:v>
                </c:pt>
                <c:pt idx="2277">
                  <c:v>693.46900000000005</c:v>
                </c:pt>
                <c:pt idx="2278">
                  <c:v>694.46900000000005</c:v>
                </c:pt>
                <c:pt idx="2279">
                  <c:v>695.46900000000005</c:v>
                </c:pt>
                <c:pt idx="2280">
                  <c:v>696.46900000000005</c:v>
                </c:pt>
                <c:pt idx="2281">
                  <c:v>697.46900000000005</c:v>
                </c:pt>
                <c:pt idx="2282">
                  <c:v>698.46900000000005</c:v>
                </c:pt>
                <c:pt idx="2283">
                  <c:v>699.46900000000005</c:v>
                </c:pt>
                <c:pt idx="2284">
                  <c:v>700.46900000000005</c:v>
                </c:pt>
                <c:pt idx="2285">
                  <c:v>701.46900000000005</c:v>
                </c:pt>
                <c:pt idx="2286">
                  <c:v>702.46900000000005</c:v>
                </c:pt>
                <c:pt idx="2287">
                  <c:v>703.46900000000005</c:v>
                </c:pt>
                <c:pt idx="2288">
                  <c:v>704.46900000000005</c:v>
                </c:pt>
                <c:pt idx="2289">
                  <c:v>705.46900000000005</c:v>
                </c:pt>
                <c:pt idx="2290">
                  <c:v>706.46900000000005</c:v>
                </c:pt>
                <c:pt idx="2291">
                  <c:v>707.46900000000005</c:v>
                </c:pt>
                <c:pt idx="2292">
                  <c:v>708.46900000000005</c:v>
                </c:pt>
                <c:pt idx="2293">
                  <c:v>709.46900000000005</c:v>
                </c:pt>
                <c:pt idx="2294">
                  <c:v>710.46900000000005</c:v>
                </c:pt>
                <c:pt idx="2295">
                  <c:v>711.46900000000005</c:v>
                </c:pt>
                <c:pt idx="2296">
                  <c:v>712.46900000000005</c:v>
                </c:pt>
                <c:pt idx="2297">
                  <c:v>713.46900000000005</c:v>
                </c:pt>
                <c:pt idx="2298">
                  <c:v>714.46900000000005</c:v>
                </c:pt>
                <c:pt idx="2299">
                  <c:v>715.46900000000005</c:v>
                </c:pt>
                <c:pt idx="2300">
                  <c:v>716.46900000000005</c:v>
                </c:pt>
                <c:pt idx="2301">
                  <c:v>717.46900000000005</c:v>
                </c:pt>
                <c:pt idx="2302">
                  <c:v>718.46900000000005</c:v>
                </c:pt>
                <c:pt idx="2303">
                  <c:v>719.46900000000005</c:v>
                </c:pt>
                <c:pt idx="2304">
                  <c:v>720.46900000000005</c:v>
                </c:pt>
                <c:pt idx="2305">
                  <c:v>721.46900000000005</c:v>
                </c:pt>
                <c:pt idx="2306">
                  <c:v>722.46900000000005</c:v>
                </c:pt>
                <c:pt idx="2307">
                  <c:v>723.46900000000005</c:v>
                </c:pt>
                <c:pt idx="2308">
                  <c:v>724.46900000000005</c:v>
                </c:pt>
                <c:pt idx="2309">
                  <c:v>725.46900000000005</c:v>
                </c:pt>
                <c:pt idx="2310">
                  <c:v>726.46900000000005</c:v>
                </c:pt>
                <c:pt idx="2311">
                  <c:v>727.46900000000005</c:v>
                </c:pt>
                <c:pt idx="2312">
                  <c:v>728.46900000000005</c:v>
                </c:pt>
                <c:pt idx="2313">
                  <c:v>729.46900000000005</c:v>
                </c:pt>
                <c:pt idx="2314">
                  <c:v>730.46900000000005</c:v>
                </c:pt>
                <c:pt idx="2315">
                  <c:v>731.46900000000005</c:v>
                </c:pt>
                <c:pt idx="2316">
                  <c:v>732.46900000000005</c:v>
                </c:pt>
                <c:pt idx="2317">
                  <c:v>733.46900000000005</c:v>
                </c:pt>
                <c:pt idx="2318">
                  <c:v>734.46900000000005</c:v>
                </c:pt>
                <c:pt idx="2319">
                  <c:v>735.46900000000005</c:v>
                </c:pt>
                <c:pt idx="2320">
                  <c:v>736.46900000000005</c:v>
                </c:pt>
                <c:pt idx="2321">
                  <c:v>737.46900000000005</c:v>
                </c:pt>
                <c:pt idx="2322">
                  <c:v>738.46900000000005</c:v>
                </c:pt>
                <c:pt idx="2323">
                  <c:v>739.46900000000005</c:v>
                </c:pt>
                <c:pt idx="2324">
                  <c:v>740.46900000000005</c:v>
                </c:pt>
                <c:pt idx="2325">
                  <c:v>741.46900000000005</c:v>
                </c:pt>
                <c:pt idx="2326">
                  <c:v>742.46900000000005</c:v>
                </c:pt>
                <c:pt idx="2327">
                  <c:v>743.46900000000005</c:v>
                </c:pt>
                <c:pt idx="2328">
                  <c:v>744.46900000000005</c:v>
                </c:pt>
                <c:pt idx="2329">
                  <c:v>745.46900000000005</c:v>
                </c:pt>
                <c:pt idx="2330">
                  <c:v>746.46900000000005</c:v>
                </c:pt>
                <c:pt idx="2331">
                  <c:v>747.46900000000005</c:v>
                </c:pt>
                <c:pt idx="2332">
                  <c:v>748.46900000000005</c:v>
                </c:pt>
                <c:pt idx="2333">
                  <c:v>749.46900000000005</c:v>
                </c:pt>
                <c:pt idx="2334">
                  <c:v>750.46900000000005</c:v>
                </c:pt>
                <c:pt idx="2335">
                  <c:v>751.46900000000005</c:v>
                </c:pt>
                <c:pt idx="2336">
                  <c:v>752.46900000000005</c:v>
                </c:pt>
                <c:pt idx="2337">
                  <c:v>753.46900000000005</c:v>
                </c:pt>
                <c:pt idx="2338">
                  <c:v>754.46900000000005</c:v>
                </c:pt>
                <c:pt idx="2339">
                  <c:v>755.46900000000005</c:v>
                </c:pt>
                <c:pt idx="2340">
                  <c:v>756.46900000000005</c:v>
                </c:pt>
                <c:pt idx="2341">
                  <c:v>757.46900000000005</c:v>
                </c:pt>
                <c:pt idx="2342">
                  <c:v>758.46900000000005</c:v>
                </c:pt>
                <c:pt idx="2343">
                  <c:v>759.46900000000005</c:v>
                </c:pt>
                <c:pt idx="2344">
                  <c:v>760.46900000000005</c:v>
                </c:pt>
                <c:pt idx="2345">
                  <c:v>761.46900000000005</c:v>
                </c:pt>
                <c:pt idx="2346">
                  <c:v>762.46900000000005</c:v>
                </c:pt>
                <c:pt idx="2347">
                  <c:v>763.46900000000005</c:v>
                </c:pt>
                <c:pt idx="2348">
                  <c:v>764.46900000000005</c:v>
                </c:pt>
                <c:pt idx="2349">
                  <c:v>765.46900000000005</c:v>
                </c:pt>
                <c:pt idx="2350">
                  <c:v>766.46900000000005</c:v>
                </c:pt>
                <c:pt idx="2351">
                  <c:v>767.46900000000005</c:v>
                </c:pt>
                <c:pt idx="2352">
                  <c:v>768.46900000000005</c:v>
                </c:pt>
                <c:pt idx="2353">
                  <c:v>769.46900000000005</c:v>
                </c:pt>
                <c:pt idx="2354">
                  <c:v>770.46900000000005</c:v>
                </c:pt>
                <c:pt idx="2355">
                  <c:v>771.46900000000005</c:v>
                </c:pt>
                <c:pt idx="2356">
                  <c:v>772.46900000000005</c:v>
                </c:pt>
                <c:pt idx="2357">
                  <c:v>773.46900000000005</c:v>
                </c:pt>
                <c:pt idx="2358">
                  <c:v>774.46900000000005</c:v>
                </c:pt>
                <c:pt idx="2359">
                  <c:v>775.46900000000005</c:v>
                </c:pt>
                <c:pt idx="2360">
                  <c:v>776.46900000000005</c:v>
                </c:pt>
                <c:pt idx="2361">
                  <c:v>777.46900000000005</c:v>
                </c:pt>
                <c:pt idx="2362">
                  <c:v>778.46900000000005</c:v>
                </c:pt>
                <c:pt idx="2363">
                  <c:v>779.46900000000005</c:v>
                </c:pt>
                <c:pt idx="2364">
                  <c:v>780.46900000000005</c:v>
                </c:pt>
                <c:pt idx="2365">
                  <c:v>781.46900000000005</c:v>
                </c:pt>
                <c:pt idx="2366">
                  <c:v>782.46900000000005</c:v>
                </c:pt>
                <c:pt idx="2367">
                  <c:v>783.46900000000005</c:v>
                </c:pt>
                <c:pt idx="2368">
                  <c:v>784.46900000000005</c:v>
                </c:pt>
                <c:pt idx="2369">
                  <c:v>785.46900000000005</c:v>
                </c:pt>
                <c:pt idx="2370">
                  <c:v>786.46900000000005</c:v>
                </c:pt>
                <c:pt idx="2371">
                  <c:v>787.46900000000005</c:v>
                </c:pt>
                <c:pt idx="2372">
                  <c:v>788.46900000000005</c:v>
                </c:pt>
                <c:pt idx="2373">
                  <c:v>789.46900000000005</c:v>
                </c:pt>
                <c:pt idx="2374">
                  <c:v>790.46900000000005</c:v>
                </c:pt>
                <c:pt idx="2375">
                  <c:v>791.46900000000005</c:v>
                </c:pt>
                <c:pt idx="2376">
                  <c:v>792.46900000000005</c:v>
                </c:pt>
                <c:pt idx="2377">
                  <c:v>793.46900000000005</c:v>
                </c:pt>
                <c:pt idx="2378">
                  <c:v>794.46900000000005</c:v>
                </c:pt>
                <c:pt idx="2379">
                  <c:v>795.46900000000005</c:v>
                </c:pt>
                <c:pt idx="2380">
                  <c:v>796.46900000000005</c:v>
                </c:pt>
                <c:pt idx="2381">
                  <c:v>797.46900000000005</c:v>
                </c:pt>
                <c:pt idx="2382">
                  <c:v>798.46900000000005</c:v>
                </c:pt>
                <c:pt idx="2383">
                  <c:v>799.46900000000005</c:v>
                </c:pt>
                <c:pt idx="2384">
                  <c:v>800.46900000000005</c:v>
                </c:pt>
                <c:pt idx="2385">
                  <c:v>801.46900000000005</c:v>
                </c:pt>
                <c:pt idx="2386">
                  <c:v>802.46900000000005</c:v>
                </c:pt>
                <c:pt idx="2387">
                  <c:v>803.46900000000005</c:v>
                </c:pt>
                <c:pt idx="2388">
                  <c:v>804.46900000000005</c:v>
                </c:pt>
                <c:pt idx="2389">
                  <c:v>805.46900000000005</c:v>
                </c:pt>
                <c:pt idx="2390">
                  <c:v>806.46900000000005</c:v>
                </c:pt>
                <c:pt idx="2391">
                  <c:v>807.46900000000005</c:v>
                </c:pt>
                <c:pt idx="2392">
                  <c:v>808.46900000000005</c:v>
                </c:pt>
                <c:pt idx="2393">
                  <c:v>809.46900000000005</c:v>
                </c:pt>
                <c:pt idx="2394">
                  <c:v>810.46900000000005</c:v>
                </c:pt>
                <c:pt idx="2395">
                  <c:v>811.46900000000005</c:v>
                </c:pt>
                <c:pt idx="2396">
                  <c:v>812.46900000000005</c:v>
                </c:pt>
                <c:pt idx="2397">
                  <c:v>813.46900000000005</c:v>
                </c:pt>
                <c:pt idx="2398">
                  <c:v>814.46900000000005</c:v>
                </c:pt>
                <c:pt idx="2399">
                  <c:v>815.46900000000005</c:v>
                </c:pt>
                <c:pt idx="2400">
                  <c:v>816.46900000000005</c:v>
                </c:pt>
                <c:pt idx="2401">
                  <c:v>817.46900000000005</c:v>
                </c:pt>
                <c:pt idx="2402">
                  <c:v>818.46900000000005</c:v>
                </c:pt>
                <c:pt idx="2403">
                  <c:v>819.46900000000005</c:v>
                </c:pt>
                <c:pt idx="2404">
                  <c:v>820.46900000000005</c:v>
                </c:pt>
                <c:pt idx="2405">
                  <c:v>821.46900000000005</c:v>
                </c:pt>
                <c:pt idx="2406">
                  <c:v>822.46900000000005</c:v>
                </c:pt>
                <c:pt idx="2407">
                  <c:v>823.46900000000005</c:v>
                </c:pt>
                <c:pt idx="2408">
                  <c:v>824.46900000000005</c:v>
                </c:pt>
                <c:pt idx="2409">
                  <c:v>825.46900000000005</c:v>
                </c:pt>
                <c:pt idx="2410">
                  <c:v>826.46900000000005</c:v>
                </c:pt>
                <c:pt idx="2411">
                  <c:v>827.46900000000005</c:v>
                </c:pt>
                <c:pt idx="2412">
                  <c:v>828.46900000000005</c:v>
                </c:pt>
                <c:pt idx="2413">
                  <c:v>829.46900000000005</c:v>
                </c:pt>
                <c:pt idx="2414">
                  <c:v>830.46900000000005</c:v>
                </c:pt>
                <c:pt idx="2415">
                  <c:v>831.46900000000005</c:v>
                </c:pt>
                <c:pt idx="2416">
                  <c:v>832.46900000000005</c:v>
                </c:pt>
                <c:pt idx="2417">
                  <c:v>833.46900000000005</c:v>
                </c:pt>
                <c:pt idx="2418">
                  <c:v>834.46900000000005</c:v>
                </c:pt>
                <c:pt idx="2419">
                  <c:v>835.46900000000005</c:v>
                </c:pt>
                <c:pt idx="2420">
                  <c:v>836.46900000000005</c:v>
                </c:pt>
                <c:pt idx="2421">
                  <c:v>837.46900000000005</c:v>
                </c:pt>
                <c:pt idx="2422">
                  <c:v>838.46900000000005</c:v>
                </c:pt>
                <c:pt idx="2423">
                  <c:v>839.46900000000005</c:v>
                </c:pt>
                <c:pt idx="2424">
                  <c:v>840.46900000000005</c:v>
                </c:pt>
                <c:pt idx="2425">
                  <c:v>841.46900000000005</c:v>
                </c:pt>
                <c:pt idx="2426">
                  <c:v>842.46900000000005</c:v>
                </c:pt>
                <c:pt idx="2427">
                  <c:v>843.46900000000005</c:v>
                </c:pt>
                <c:pt idx="2428">
                  <c:v>844.46900000000005</c:v>
                </c:pt>
                <c:pt idx="2429">
                  <c:v>845.46900000000005</c:v>
                </c:pt>
                <c:pt idx="2430">
                  <c:v>846.46900000000005</c:v>
                </c:pt>
                <c:pt idx="2431">
                  <c:v>847.46900000000005</c:v>
                </c:pt>
                <c:pt idx="2432">
                  <c:v>848.46900000000005</c:v>
                </c:pt>
                <c:pt idx="2433">
                  <c:v>849.46900000000005</c:v>
                </c:pt>
                <c:pt idx="2434">
                  <c:v>850.46900000000005</c:v>
                </c:pt>
                <c:pt idx="2435">
                  <c:v>851.46900000000005</c:v>
                </c:pt>
                <c:pt idx="2436">
                  <c:v>852.46900000000005</c:v>
                </c:pt>
                <c:pt idx="2437">
                  <c:v>853.46900000000005</c:v>
                </c:pt>
                <c:pt idx="2438">
                  <c:v>854.46900000000005</c:v>
                </c:pt>
                <c:pt idx="2439">
                  <c:v>855.46900000000005</c:v>
                </c:pt>
                <c:pt idx="2440">
                  <c:v>856.46900000000005</c:v>
                </c:pt>
                <c:pt idx="2441">
                  <c:v>857.46900000000005</c:v>
                </c:pt>
                <c:pt idx="2442">
                  <c:v>858.46900000000005</c:v>
                </c:pt>
                <c:pt idx="2443">
                  <c:v>859.46900000000005</c:v>
                </c:pt>
                <c:pt idx="2444">
                  <c:v>860.46900000000005</c:v>
                </c:pt>
                <c:pt idx="2445">
                  <c:v>861.46900000000005</c:v>
                </c:pt>
                <c:pt idx="2446">
                  <c:v>862.46900000000005</c:v>
                </c:pt>
                <c:pt idx="2447">
                  <c:v>863.46900000000005</c:v>
                </c:pt>
                <c:pt idx="2448">
                  <c:v>864.46900000000005</c:v>
                </c:pt>
                <c:pt idx="2449">
                  <c:v>865.46900000000005</c:v>
                </c:pt>
                <c:pt idx="2450">
                  <c:v>866.46900000000005</c:v>
                </c:pt>
                <c:pt idx="2451">
                  <c:v>867.46900000000005</c:v>
                </c:pt>
                <c:pt idx="2452">
                  <c:v>868.46900000000005</c:v>
                </c:pt>
                <c:pt idx="2453">
                  <c:v>869.46900000000005</c:v>
                </c:pt>
                <c:pt idx="2454">
                  <c:v>870.46900000000005</c:v>
                </c:pt>
                <c:pt idx="2455">
                  <c:v>871.46900000000005</c:v>
                </c:pt>
                <c:pt idx="2456">
                  <c:v>872.46900000000005</c:v>
                </c:pt>
                <c:pt idx="2457">
                  <c:v>873.46900000000005</c:v>
                </c:pt>
                <c:pt idx="2458">
                  <c:v>874.46900000000005</c:v>
                </c:pt>
                <c:pt idx="2459">
                  <c:v>875.46900000000005</c:v>
                </c:pt>
                <c:pt idx="2460">
                  <c:v>876.46900000000005</c:v>
                </c:pt>
                <c:pt idx="2461">
                  <c:v>877.46900000000005</c:v>
                </c:pt>
                <c:pt idx="2462">
                  <c:v>878.46900000000005</c:v>
                </c:pt>
                <c:pt idx="2463">
                  <c:v>879.46900000000005</c:v>
                </c:pt>
                <c:pt idx="2464">
                  <c:v>880.46900000000005</c:v>
                </c:pt>
                <c:pt idx="2465">
                  <c:v>881.46900000000005</c:v>
                </c:pt>
                <c:pt idx="2466">
                  <c:v>882.46900000000005</c:v>
                </c:pt>
                <c:pt idx="2467">
                  <c:v>883.46900000000005</c:v>
                </c:pt>
                <c:pt idx="2468">
                  <c:v>884.46900000000005</c:v>
                </c:pt>
                <c:pt idx="2469">
                  <c:v>885.46900000000005</c:v>
                </c:pt>
                <c:pt idx="2470">
                  <c:v>886.46900000000005</c:v>
                </c:pt>
                <c:pt idx="2471">
                  <c:v>887.46900000000005</c:v>
                </c:pt>
                <c:pt idx="2472">
                  <c:v>888.46900000000005</c:v>
                </c:pt>
                <c:pt idx="2473">
                  <c:v>889.46900000000005</c:v>
                </c:pt>
                <c:pt idx="2474">
                  <c:v>890.46900000000005</c:v>
                </c:pt>
                <c:pt idx="2475">
                  <c:v>891.46900000000005</c:v>
                </c:pt>
                <c:pt idx="2476">
                  <c:v>892.46900000000005</c:v>
                </c:pt>
                <c:pt idx="2477">
                  <c:v>893.46900000000005</c:v>
                </c:pt>
                <c:pt idx="2478">
                  <c:v>894.46900000000005</c:v>
                </c:pt>
                <c:pt idx="2479">
                  <c:v>895.46900000000005</c:v>
                </c:pt>
                <c:pt idx="2480">
                  <c:v>896.46900000000005</c:v>
                </c:pt>
                <c:pt idx="2481">
                  <c:v>897.46900000000005</c:v>
                </c:pt>
                <c:pt idx="2482">
                  <c:v>898.46900000000005</c:v>
                </c:pt>
                <c:pt idx="2483">
                  <c:v>899.46900000000005</c:v>
                </c:pt>
                <c:pt idx="2484">
                  <c:v>900.46900000000005</c:v>
                </c:pt>
                <c:pt idx="2485">
                  <c:v>901.46900000000005</c:v>
                </c:pt>
                <c:pt idx="2486">
                  <c:v>902.46900000000005</c:v>
                </c:pt>
                <c:pt idx="2487">
                  <c:v>903.46900000000005</c:v>
                </c:pt>
                <c:pt idx="2488">
                  <c:v>904.46900000000005</c:v>
                </c:pt>
                <c:pt idx="2489">
                  <c:v>905.46900000000005</c:v>
                </c:pt>
                <c:pt idx="2490">
                  <c:v>906.46900000000005</c:v>
                </c:pt>
                <c:pt idx="2491">
                  <c:v>907.46900000000005</c:v>
                </c:pt>
                <c:pt idx="2492">
                  <c:v>908.46900000000005</c:v>
                </c:pt>
                <c:pt idx="2493">
                  <c:v>909.46900000000005</c:v>
                </c:pt>
                <c:pt idx="2494">
                  <c:v>910.46900000000005</c:v>
                </c:pt>
                <c:pt idx="2495">
                  <c:v>911.46900000000005</c:v>
                </c:pt>
                <c:pt idx="2496">
                  <c:v>912.46900000000005</c:v>
                </c:pt>
                <c:pt idx="2497">
                  <c:v>913.46900000000005</c:v>
                </c:pt>
                <c:pt idx="2498">
                  <c:v>914.46900000000005</c:v>
                </c:pt>
                <c:pt idx="2499">
                  <c:v>915.46900000000005</c:v>
                </c:pt>
                <c:pt idx="2500">
                  <c:v>916.46900000000005</c:v>
                </c:pt>
                <c:pt idx="2501">
                  <c:v>917.46900000000005</c:v>
                </c:pt>
                <c:pt idx="2502">
                  <c:v>918.46900000000005</c:v>
                </c:pt>
                <c:pt idx="2503">
                  <c:v>919.46900000000005</c:v>
                </c:pt>
                <c:pt idx="2504">
                  <c:v>920.46900000000005</c:v>
                </c:pt>
                <c:pt idx="2505">
                  <c:v>921.46900000000005</c:v>
                </c:pt>
                <c:pt idx="2506">
                  <c:v>922.46900000000005</c:v>
                </c:pt>
                <c:pt idx="2507">
                  <c:v>923.46900000000005</c:v>
                </c:pt>
                <c:pt idx="2508">
                  <c:v>924.46900000000005</c:v>
                </c:pt>
                <c:pt idx="2509">
                  <c:v>925.46900000000005</c:v>
                </c:pt>
                <c:pt idx="2510">
                  <c:v>926.46900000000005</c:v>
                </c:pt>
                <c:pt idx="2511">
                  <c:v>927.46900000000005</c:v>
                </c:pt>
                <c:pt idx="2512">
                  <c:v>928.46900000000005</c:v>
                </c:pt>
                <c:pt idx="2513">
                  <c:v>929.46900000000005</c:v>
                </c:pt>
                <c:pt idx="2514">
                  <c:v>930.46900000000005</c:v>
                </c:pt>
                <c:pt idx="2515">
                  <c:v>931.46900000000005</c:v>
                </c:pt>
                <c:pt idx="2516">
                  <c:v>932.46900000000005</c:v>
                </c:pt>
                <c:pt idx="2517">
                  <c:v>933.46900000000005</c:v>
                </c:pt>
                <c:pt idx="2518">
                  <c:v>934.46900000000005</c:v>
                </c:pt>
                <c:pt idx="2519">
                  <c:v>935.46900000000005</c:v>
                </c:pt>
                <c:pt idx="2520">
                  <c:v>936.46900000000005</c:v>
                </c:pt>
                <c:pt idx="2521">
                  <c:v>937.46900000000005</c:v>
                </c:pt>
                <c:pt idx="2522">
                  <c:v>938.46900000000005</c:v>
                </c:pt>
                <c:pt idx="2523">
                  <c:v>939.46900000000005</c:v>
                </c:pt>
                <c:pt idx="2524">
                  <c:v>940.46900000000005</c:v>
                </c:pt>
                <c:pt idx="2525">
                  <c:v>941.46900000000005</c:v>
                </c:pt>
                <c:pt idx="2526">
                  <c:v>942.46900000000005</c:v>
                </c:pt>
                <c:pt idx="2527">
                  <c:v>943.46900000000005</c:v>
                </c:pt>
                <c:pt idx="2528">
                  <c:v>944.46900000000005</c:v>
                </c:pt>
                <c:pt idx="2529">
                  <c:v>945.46900000000005</c:v>
                </c:pt>
                <c:pt idx="2530">
                  <c:v>946.46900000000005</c:v>
                </c:pt>
                <c:pt idx="2531">
                  <c:v>947.46900000000005</c:v>
                </c:pt>
                <c:pt idx="2532">
                  <c:v>948.46900000000005</c:v>
                </c:pt>
                <c:pt idx="2533">
                  <c:v>949.46900000000005</c:v>
                </c:pt>
                <c:pt idx="2534">
                  <c:v>950.46900000000005</c:v>
                </c:pt>
                <c:pt idx="2535">
                  <c:v>951.46900000000005</c:v>
                </c:pt>
                <c:pt idx="2536">
                  <c:v>952.46900000000005</c:v>
                </c:pt>
                <c:pt idx="2537">
                  <c:v>953.46900000000005</c:v>
                </c:pt>
                <c:pt idx="2538">
                  <c:v>954.46900000000005</c:v>
                </c:pt>
                <c:pt idx="2539">
                  <c:v>955.46900000000005</c:v>
                </c:pt>
                <c:pt idx="2540">
                  <c:v>956.46900000000005</c:v>
                </c:pt>
                <c:pt idx="2541">
                  <c:v>957.46900000000005</c:v>
                </c:pt>
                <c:pt idx="2542">
                  <c:v>958.46900000000005</c:v>
                </c:pt>
                <c:pt idx="2543">
                  <c:v>959.46900000000005</c:v>
                </c:pt>
                <c:pt idx="2544">
                  <c:v>960.46900000000005</c:v>
                </c:pt>
                <c:pt idx="2545">
                  <c:v>961.46900000000005</c:v>
                </c:pt>
                <c:pt idx="2546">
                  <c:v>962.46900000000005</c:v>
                </c:pt>
                <c:pt idx="2547">
                  <c:v>963.46900000000005</c:v>
                </c:pt>
                <c:pt idx="2548">
                  <c:v>964.46900000000005</c:v>
                </c:pt>
                <c:pt idx="2549">
                  <c:v>965.46900000000005</c:v>
                </c:pt>
                <c:pt idx="2550">
                  <c:v>966.46900000000005</c:v>
                </c:pt>
                <c:pt idx="2551">
                  <c:v>967.46900000000005</c:v>
                </c:pt>
                <c:pt idx="2552">
                  <c:v>968.46900000000005</c:v>
                </c:pt>
                <c:pt idx="2553">
                  <c:v>969.46900000000005</c:v>
                </c:pt>
                <c:pt idx="2554">
                  <c:v>970.46900000000005</c:v>
                </c:pt>
                <c:pt idx="2555">
                  <c:v>971.46900000000005</c:v>
                </c:pt>
                <c:pt idx="2556">
                  <c:v>972.46900000000005</c:v>
                </c:pt>
                <c:pt idx="2557">
                  <c:v>973.46900000000005</c:v>
                </c:pt>
                <c:pt idx="2558">
                  <c:v>974.46900000000005</c:v>
                </c:pt>
                <c:pt idx="2559">
                  <c:v>975.46900000000005</c:v>
                </c:pt>
                <c:pt idx="2560">
                  <c:v>976.46900000000005</c:v>
                </c:pt>
                <c:pt idx="2561">
                  <c:v>977.46900000000005</c:v>
                </c:pt>
                <c:pt idx="2562">
                  <c:v>978.46900000000005</c:v>
                </c:pt>
                <c:pt idx="2563">
                  <c:v>979.46900000000005</c:v>
                </c:pt>
                <c:pt idx="2564">
                  <c:v>980.46900000000005</c:v>
                </c:pt>
                <c:pt idx="2565">
                  <c:v>981.46900000000005</c:v>
                </c:pt>
                <c:pt idx="2566">
                  <c:v>982.46900000000005</c:v>
                </c:pt>
                <c:pt idx="2567">
                  <c:v>983.46900000000005</c:v>
                </c:pt>
                <c:pt idx="2568">
                  <c:v>984.46900000000005</c:v>
                </c:pt>
                <c:pt idx="2569">
                  <c:v>985.46900000000005</c:v>
                </c:pt>
                <c:pt idx="2570">
                  <c:v>986.46900000000005</c:v>
                </c:pt>
                <c:pt idx="2571">
                  <c:v>987.46900000000005</c:v>
                </c:pt>
                <c:pt idx="2572">
                  <c:v>988.46900000000005</c:v>
                </c:pt>
                <c:pt idx="2573">
                  <c:v>989.46900000000005</c:v>
                </c:pt>
                <c:pt idx="2574">
                  <c:v>990.46900000000005</c:v>
                </c:pt>
                <c:pt idx="2575">
                  <c:v>991.46900000000005</c:v>
                </c:pt>
                <c:pt idx="2576">
                  <c:v>992.46900000000005</c:v>
                </c:pt>
                <c:pt idx="2577">
                  <c:v>993.46900000000005</c:v>
                </c:pt>
                <c:pt idx="2578">
                  <c:v>994.46900000000005</c:v>
                </c:pt>
                <c:pt idx="2579">
                  <c:v>995.46900000000005</c:v>
                </c:pt>
                <c:pt idx="2580">
                  <c:v>996.46900000000005</c:v>
                </c:pt>
                <c:pt idx="2581">
                  <c:v>997.46900000000005</c:v>
                </c:pt>
                <c:pt idx="2582">
                  <c:v>998.46900000000005</c:v>
                </c:pt>
                <c:pt idx="2583">
                  <c:v>999.46900000000005</c:v>
                </c:pt>
                <c:pt idx="2584">
                  <c:v>1000.4690000000001</c:v>
                </c:pt>
                <c:pt idx="2585">
                  <c:v>1001.4690000000001</c:v>
                </c:pt>
                <c:pt idx="2586">
                  <c:v>1002.4690000000001</c:v>
                </c:pt>
                <c:pt idx="2587">
                  <c:v>1003.4690000000001</c:v>
                </c:pt>
                <c:pt idx="2588">
                  <c:v>1004.4690000000001</c:v>
                </c:pt>
                <c:pt idx="2589">
                  <c:v>1005.4690000000001</c:v>
                </c:pt>
                <c:pt idx="2590">
                  <c:v>1006.4690000000001</c:v>
                </c:pt>
                <c:pt idx="2591">
                  <c:v>1007.4690000000001</c:v>
                </c:pt>
                <c:pt idx="2592">
                  <c:v>1008.4690000000001</c:v>
                </c:pt>
                <c:pt idx="2593">
                  <c:v>1009.4690000000001</c:v>
                </c:pt>
                <c:pt idx="2594">
                  <c:v>1010.4690000000001</c:v>
                </c:pt>
                <c:pt idx="2595">
                  <c:v>1011.4690000000001</c:v>
                </c:pt>
                <c:pt idx="2596">
                  <c:v>1012.4690000000001</c:v>
                </c:pt>
                <c:pt idx="2597">
                  <c:v>1013.4690000000001</c:v>
                </c:pt>
                <c:pt idx="2598">
                  <c:v>1014.4690000000001</c:v>
                </c:pt>
                <c:pt idx="2599">
                  <c:v>1015.4690000000001</c:v>
                </c:pt>
                <c:pt idx="2600">
                  <c:v>1016.4690000000001</c:v>
                </c:pt>
                <c:pt idx="2601">
                  <c:v>1017.4690000000001</c:v>
                </c:pt>
                <c:pt idx="2602">
                  <c:v>1018.4690000000001</c:v>
                </c:pt>
                <c:pt idx="2603">
                  <c:v>1019.4690000000001</c:v>
                </c:pt>
                <c:pt idx="2604">
                  <c:v>1020.4690000000001</c:v>
                </c:pt>
                <c:pt idx="2605">
                  <c:v>1021.4690000000001</c:v>
                </c:pt>
                <c:pt idx="2606">
                  <c:v>1022.4690000000001</c:v>
                </c:pt>
                <c:pt idx="2607">
                  <c:v>1023.4690000000001</c:v>
                </c:pt>
                <c:pt idx="2608">
                  <c:v>1024.4690000000001</c:v>
                </c:pt>
                <c:pt idx="2609">
                  <c:v>1025.4690000000001</c:v>
                </c:pt>
                <c:pt idx="2610">
                  <c:v>1026.4690000000001</c:v>
                </c:pt>
                <c:pt idx="2611">
                  <c:v>1027.4690000000001</c:v>
                </c:pt>
                <c:pt idx="2612">
                  <c:v>1028.4690000000001</c:v>
                </c:pt>
                <c:pt idx="2613">
                  <c:v>1029.4690000000001</c:v>
                </c:pt>
                <c:pt idx="2614">
                  <c:v>1030.4690000000001</c:v>
                </c:pt>
                <c:pt idx="2615">
                  <c:v>1031.4690000000001</c:v>
                </c:pt>
                <c:pt idx="2616">
                  <c:v>1032.4690000000001</c:v>
                </c:pt>
                <c:pt idx="2617">
                  <c:v>1033.4690000000001</c:v>
                </c:pt>
                <c:pt idx="2618">
                  <c:v>1034.4690000000001</c:v>
                </c:pt>
                <c:pt idx="2619">
                  <c:v>1035.4690000000001</c:v>
                </c:pt>
                <c:pt idx="2620">
                  <c:v>1036.4690000000001</c:v>
                </c:pt>
                <c:pt idx="2621">
                  <c:v>1037.4690000000001</c:v>
                </c:pt>
                <c:pt idx="2622">
                  <c:v>1038.4690000000001</c:v>
                </c:pt>
                <c:pt idx="2623">
                  <c:v>1039.4690000000001</c:v>
                </c:pt>
                <c:pt idx="2624">
                  <c:v>1040.4690000000001</c:v>
                </c:pt>
                <c:pt idx="2625">
                  <c:v>1041.4690000000001</c:v>
                </c:pt>
                <c:pt idx="2626">
                  <c:v>1042.4690000000001</c:v>
                </c:pt>
                <c:pt idx="2627">
                  <c:v>1043.4690000000001</c:v>
                </c:pt>
                <c:pt idx="2628">
                  <c:v>1044.4690000000001</c:v>
                </c:pt>
                <c:pt idx="2629">
                  <c:v>1045.4690000000001</c:v>
                </c:pt>
                <c:pt idx="2630">
                  <c:v>1046.4690000000001</c:v>
                </c:pt>
                <c:pt idx="2631">
                  <c:v>1047.4690000000001</c:v>
                </c:pt>
                <c:pt idx="2632">
                  <c:v>1048.4690000000001</c:v>
                </c:pt>
                <c:pt idx="2633">
                  <c:v>1049.4690000000001</c:v>
                </c:pt>
                <c:pt idx="2634">
                  <c:v>1050.4690000000001</c:v>
                </c:pt>
                <c:pt idx="2635">
                  <c:v>1051.4690000000001</c:v>
                </c:pt>
                <c:pt idx="2636">
                  <c:v>1052.4690000000001</c:v>
                </c:pt>
                <c:pt idx="2637">
                  <c:v>1053.4690000000001</c:v>
                </c:pt>
                <c:pt idx="2638">
                  <c:v>1054.4690000000001</c:v>
                </c:pt>
                <c:pt idx="2639">
                  <c:v>1055.4690000000001</c:v>
                </c:pt>
                <c:pt idx="2640">
                  <c:v>1056.4690000000001</c:v>
                </c:pt>
                <c:pt idx="2641">
                  <c:v>1057.4690000000001</c:v>
                </c:pt>
                <c:pt idx="2642">
                  <c:v>1058.4690000000001</c:v>
                </c:pt>
                <c:pt idx="2643">
                  <c:v>1059.4690000000001</c:v>
                </c:pt>
                <c:pt idx="2644">
                  <c:v>1060.4690000000001</c:v>
                </c:pt>
                <c:pt idx="2645">
                  <c:v>1061.4690000000001</c:v>
                </c:pt>
                <c:pt idx="2646">
                  <c:v>1062.4690000000001</c:v>
                </c:pt>
                <c:pt idx="2647">
                  <c:v>1063.4690000000001</c:v>
                </c:pt>
                <c:pt idx="2648">
                  <c:v>1064.4690000000001</c:v>
                </c:pt>
                <c:pt idx="2649">
                  <c:v>1065.4690000000001</c:v>
                </c:pt>
                <c:pt idx="2650">
                  <c:v>1066.4690000000001</c:v>
                </c:pt>
                <c:pt idx="2651">
                  <c:v>1067.4690000000001</c:v>
                </c:pt>
                <c:pt idx="2652">
                  <c:v>1068.4690000000001</c:v>
                </c:pt>
                <c:pt idx="2653">
                  <c:v>1069.4690000000001</c:v>
                </c:pt>
                <c:pt idx="2654">
                  <c:v>1070.4690000000001</c:v>
                </c:pt>
                <c:pt idx="2655">
                  <c:v>1071.4690000000001</c:v>
                </c:pt>
                <c:pt idx="2656">
                  <c:v>1072.4690000000001</c:v>
                </c:pt>
                <c:pt idx="2657">
                  <c:v>1073.4690000000001</c:v>
                </c:pt>
                <c:pt idx="2658">
                  <c:v>1074.4690000000001</c:v>
                </c:pt>
                <c:pt idx="2659">
                  <c:v>1075.4690000000001</c:v>
                </c:pt>
                <c:pt idx="2660">
                  <c:v>1076.4690000000001</c:v>
                </c:pt>
                <c:pt idx="2661">
                  <c:v>1077.4690000000001</c:v>
                </c:pt>
                <c:pt idx="2662">
                  <c:v>1078.4690000000001</c:v>
                </c:pt>
                <c:pt idx="2663">
                  <c:v>1079.4690000000001</c:v>
                </c:pt>
                <c:pt idx="2664">
                  <c:v>1080.4690000000001</c:v>
                </c:pt>
                <c:pt idx="2665">
                  <c:v>1081.4690000000001</c:v>
                </c:pt>
                <c:pt idx="2666">
                  <c:v>1082.4690000000001</c:v>
                </c:pt>
                <c:pt idx="2667">
                  <c:v>1083.4690000000001</c:v>
                </c:pt>
                <c:pt idx="2668">
                  <c:v>1084.4690000000001</c:v>
                </c:pt>
                <c:pt idx="2669">
                  <c:v>1085.4690000000001</c:v>
                </c:pt>
                <c:pt idx="2670">
                  <c:v>1086.4690000000001</c:v>
                </c:pt>
                <c:pt idx="2671">
                  <c:v>1087.4690000000001</c:v>
                </c:pt>
                <c:pt idx="2672">
                  <c:v>1088.4690000000001</c:v>
                </c:pt>
                <c:pt idx="2673">
                  <c:v>1089.4690000000001</c:v>
                </c:pt>
                <c:pt idx="2674">
                  <c:v>1090.4690000000001</c:v>
                </c:pt>
                <c:pt idx="2675">
                  <c:v>1091.4690000000001</c:v>
                </c:pt>
                <c:pt idx="2676">
                  <c:v>1092.4690000000001</c:v>
                </c:pt>
                <c:pt idx="2677">
                  <c:v>1093.4690000000001</c:v>
                </c:pt>
                <c:pt idx="2678">
                  <c:v>1094.4690000000001</c:v>
                </c:pt>
                <c:pt idx="2679">
                  <c:v>1095.4690000000001</c:v>
                </c:pt>
                <c:pt idx="2680">
                  <c:v>1096.4690000000001</c:v>
                </c:pt>
                <c:pt idx="2681">
                  <c:v>1097.4690000000001</c:v>
                </c:pt>
                <c:pt idx="2682">
                  <c:v>1098.4690000000001</c:v>
                </c:pt>
                <c:pt idx="2683">
                  <c:v>1099.4690000000001</c:v>
                </c:pt>
                <c:pt idx="2684">
                  <c:v>1100.4690000000001</c:v>
                </c:pt>
                <c:pt idx="2685">
                  <c:v>1101.4690000000001</c:v>
                </c:pt>
                <c:pt idx="2686">
                  <c:v>1102.4690000000001</c:v>
                </c:pt>
                <c:pt idx="2687">
                  <c:v>1103.4690000000001</c:v>
                </c:pt>
                <c:pt idx="2688">
                  <c:v>1104.4690000000001</c:v>
                </c:pt>
                <c:pt idx="2689">
                  <c:v>1105.4690000000001</c:v>
                </c:pt>
                <c:pt idx="2690">
                  <c:v>1106.4690000000001</c:v>
                </c:pt>
                <c:pt idx="2691">
                  <c:v>1107.4690000000001</c:v>
                </c:pt>
                <c:pt idx="2692">
                  <c:v>1108.4690000000001</c:v>
                </c:pt>
                <c:pt idx="2693">
                  <c:v>1109.4690000000001</c:v>
                </c:pt>
                <c:pt idx="2694">
                  <c:v>1110.4690000000001</c:v>
                </c:pt>
                <c:pt idx="2695">
                  <c:v>1111.4690000000001</c:v>
                </c:pt>
                <c:pt idx="2696">
                  <c:v>1112.4690000000001</c:v>
                </c:pt>
                <c:pt idx="2697">
                  <c:v>1113.4690000000001</c:v>
                </c:pt>
                <c:pt idx="2698">
                  <c:v>1114.4690000000001</c:v>
                </c:pt>
                <c:pt idx="2699">
                  <c:v>1115.4690000000001</c:v>
                </c:pt>
                <c:pt idx="2700">
                  <c:v>1116.4690000000001</c:v>
                </c:pt>
                <c:pt idx="2701">
                  <c:v>1117.4690000000001</c:v>
                </c:pt>
                <c:pt idx="2702">
                  <c:v>1118.4690000000001</c:v>
                </c:pt>
                <c:pt idx="2703">
                  <c:v>1119.4690000000001</c:v>
                </c:pt>
                <c:pt idx="2704">
                  <c:v>1120.4690000000001</c:v>
                </c:pt>
                <c:pt idx="2705">
                  <c:v>1121.4690000000001</c:v>
                </c:pt>
                <c:pt idx="2706">
                  <c:v>1122.4690000000001</c:v>
                </c:pt>
                <c:pt idx="2707">
                  <c:v>1123.4690000000001</c:v>
                </c:pt>
                <c:pt idx="2708">
                  <c:v>1124.4690000000001</c:v>
                </c:pt>
                <c:pt idx="2709">
                  <c:v>1125.4690000000001</c:v>
                </c:pt>
                <c:pt idx="2710">
                  <c:v>1126.4690000000001</c:v>
                </c:pt>
                <c:pt idx="2711">
                  <c:v>1127.4690000000001</c:v>
                </c:pt>
                <c:pt idx="2712">
                  <c:v>1128.4690000000001</c:v>
                </c:pt>
                <c:pt idx="2713">
                  <c:v>1129.4690000000001</c:v>
                </c:pt>
                <c:pt idx="2714">
                  <c:v>1130.4690000000001</c:v>
                </c:pt>
                <c:pt idx="2715">
                  <c:v>1131.4690000000001</c:v>
                </c:pt>
                <c:pt idx="2716">
                  <c:v>1132.4690000000001</c:v>
                </c:pt>
                <c:pt idx="2717">
                  <c:v>1133.4690000000001</c:v>
                </c:pt>
                <c:pt idx="2718">
                  <c:v>1134.4690000000001</c:v>
                </c:pt>
                <c:pt idx="2719">
                  <c:v>1135.4690000000001</c:v>
                </c:pt>
                <c:pt idx="2720">
                  <c:v>1136.4690000000001</c:v>
                </c:pt>
                <c:pt idx="2721">
                  <c:v>1137.4690000000001</c:v>
                </c:pt>
                <c:pt idx="2722">
                  <c:v>1138.4690000000001</c:v>
                </c:pt>
                <c:pt idx="2723">
                  <c:v>1139.4690000000001</c:v>
                </c:pt>
                <c:pt idx="2724">
                  <c:v>1140.4690000000001</c:v>
                </c:pt>
                <c:pt idx="2725">
                  <c:v>1141.4690000000001</c:v>
                </c:pt>
                <c:pt idx="2726">
                  <c:v>1142.4690000000001</c:v>
                </c:pt>
                <c:pt idx="2727">
                  <c:v>1143.4690000000001</c:v>
                </c:pt>
                <c:pt idx="2728">
                  <c:v>1144.4690000000001</c:v>
                </c:pt>
                <c:pt idx="2729">
                  <c:v>1145.4690000000001</c:v>
                </c:pt>
                <c:pt idx="2730">
                  <c:v>1146.4690000000001</c:v>
                </c:pt>
                <c:pt idx="2731">
                  <c:v>1147.4690000000001</c:v>
                </c:pt>
                <c:pt idx="2732">
                  <c:v>1148.4690000000001</c:v>
                </c:pt>
                <c:pt idx="2733">
                  <c:v>1149.4690000000001</c:v>
                </c:pt>
                <c:pt idx="2734">
                  <c:v>1150.4690000000001</c:v>
                </c:pt>
                <c:pt idx="2735">
                  <c:v>1151.4690000000001</c:v>
                </c:pt>
                <c:pt idx="2736">
                  <c:v>1152.4690000000001</c:v>
                </c:pt>
                <c:pt idx="2737">
                  <c:v>1153.4690000000001</c:v>
                </c:pt>
                <c:pt idx="2738">
                  <c:v>1154.4690000000001</c:v>
                </c:pt>
                <c:pt idx="2739">
                  <c:v>1155.4690000000001</c:v>
                </c:pt>
                <c:pt idx="2740">
                  <c:v>1156.4690000000001</c:v>
                </c:pt>
                <c:pt idx="2741">
                  <c:v>1157.4690000000001</c:v>
                </c:pt>
                <c:pt idx="2742">
                  <c:v>1158.4690000000001</c:v>
                </c:pt>
                <c:pt idx="2743">
                  <c:v>1159.4690000000001</c:v>
                </c:pt>
                <c:pt idx="2744">
                  <c:v>1160.4690000000001</c:v>
                </c:pt>
                <c:pt idx="2745">
                  <c:v>1161.4690000000001</c:v>
                </c:pt>
                <c:pt idx="2746">
                  <c:v>1162.4690000000001</c:v>
                </c:pt>
                <c:pt idx="2747">
                  <c:v>1163.4690000000001</c:v>
                </c:pt>
                <c:pt idx="2748">
                  <c:v>1164.4690000000001</c:v>
                </c:pt>
                <c:pt idx="2749">
                  <c:v>1165.4690000000001</c:v>
                </c:pt>
                <c:pt idx="2750">
                  <c:v>1166.4690000000001</c:v>
                </c:pt>
                <c:pt idx="2751">
                  <c:v>1167.4690000000001</c:v>
                </c:pt>
                <c:pt idx="2752">
                  <c:v>1168.4690000000001</c:v>
                </c:pt>
                <c:pt idx="2753">
                  <c:v>1169.4690000000001</c:v>
                </c:pt>
                <c:pt idx="2754">
                  <c:v>1170.4690000000001</c:v>
                </c:pt>
                <c:pt idx="2755">
                  <c:v>1171.4690000000001</c:v>
                </c:pt>
                <c:pt idx="2756">
                  <c:v>1172.4690000000001</c:v>
                </c:pt>
                <c:pt idx="2757">
                  <c:v>1173.4690000000001</c:v>
                </c:pt>
                <c:pt idx="2758">
                  <c:v>1174.4690000000001</c:v>
                </c:pt>
                <c:pt idx="2759">
                  <c:v>1175.4690000000001</c:v>
                </c:pt>
                <c:pt idx="2760">
                  <c:v>1176.4690000000001</c:v>
                </c:pt>
                <c:pt idx="2761">
                  <c:v>1177.4690000000001</c:v>
                </c:pt>
                <c:pt idx="2762">
                  <c:v>1178.4690000000001</c:v>
                </c:pt>
                <c:pt idx="2763">
                  <c:v>1179.4690000000001</c:v>
                </c:pt>
                <c:pt idx="2764">
                  <c:v>1180.4690000000001</c:v>
                </c:pt>
                <c:pt idx="2765">
                  <c:v>1181.4690000000001</c:v>
                </c:pt>
                <c:pt idx="2766">
                  <c:v>1182.4690000000001</c:v>
                </c:pt>
                <c:pt idx="2767">
                  <c:v>1183.4690000000001</c:v>
                </c:pt>
                <c:pt idx="2768">
                  <c:v>1184.4690000000001</c:v>
                </c:pt>
                <c:pt idx="2769">
                  <c:v>1185.4690000000001</c:v>
                </c:pt>
                <c:pt idx="2770">
                  <c:v>1186.4690000000001</c:v>
                </c:pt>
                <c:pt idx="2771">
                  <c:v>1187.4690000000001</c:v>
                </c:pt>
                <c:pt idx="2772">
                  <c:v>1188.4690000000001</c:v>
                </c:pt>
                <c:pt idx="2773">
                  <c:v>1189.4690000000001</c:v>
                </c:pt>
                <c:pt idx="2774">
                  <c:v>1190.4690000000001</c:v>
                </c:pt>
                <c:pt idx="2775">
                  <c:v>1191.4690000000001</c:v>
                </c:pt>
                <c:pt idx="2776">
                  <c:v>1192.4690000000001</c:v>
                </c:pt>
                <c:pt idx="2777">
                  <c:v>1193.4690000000001</c:v>
                </c:pt>
                <c:pt idx="2778">
                  <c:v>1194.4690000000001</c:v>
                </c:pt>
                <c:pt idx="2779">
                  <c:v>1195.4690000000001</c:v>
                </c:pt>
                <c:pt idx="2780">
                  <c:v>1196.4690000000001</c:v>
                </c:pt>
                <c:pt idx="2781">
                  <c:v>1197.4690000000001</c:v>
                </c:pt>
                <c:pt idx="2782">
                  <c:v>1198.4690000000001</c:v>
                </c:pt>
                <c:pt idx="2783">
                  <c:v>1199.4690000000001</c:v>
                </c:pt>
                <c:pt idx="2784">
                  <c:v>1200.4690000000001</c:v>
                </c:pt>
                <c:pt idx="2785">
                  <c:v>1201.4690000000001</c:v>
                </c:pt>
                <c:pt idx="2786">
                  <c:v>1202.4690000000001</c:v>
                </c:pt>
                <c:pt idx="2787">
                  <c:v>1203.4690000000001</c:v>
                </c:pt>
                <c:pt idx="2788">
                  <c:v>1204.4690000000001</c:v>
                </c:pt>
                <c:pt idx="2789">
                  <c:v>1205.4690000000001</c:v>
                </c:pt>
                <c:pt idx="2790">
                  <c:v>1206.4690000000001</c:v>
                </c:pt>
                <c:pt idx="2791">
                  <c:v>1207.4690000000001</c:v>
                </c:pt>
                <c:pt idx="2792">
                  <c:v>1208.4690000000001</c:v>
                </c:pt>
                <c:pt idx="2793">
                  <c:v>1209.4690000000001</c:v>
                </c:pt>
                <c:pt idx="2794">
                  <c:v>1210.4690000000001</c:v>
                </c:pt>
                <c:pt idx="2795">
                  <c:v>1211.4690000000001</c:v>
                </c:pt>
                <c:pt idx="2796">
                  <c:v>1212.4690000000001</c:v>
                </c:pt>
                <c:pt idx="2797">
                  <c:v>1213.4690000000001</c:v>
                </c:pt>
                <c:pt idx="2798">
                  <c:v>1214.4690000000001</c:v>
                </c:pt>
                <c:pt idx="2799">
                  <c:v>1215.4690000000001</c:v>
                </c:pt>
                <c:pt idx="2800">
                  <c:v>1216.4690000000001</c:v>
                </c:pt>
                <c:pt idx="2801">
                  <c:v>1217.4690000000001</c:v>
                </c:pt>
                <c:pt idx="2802">
                  <c:v>1218.4690000000001</c:v>
                </c:pt>
                <c:pt idx="2803">
                  <c:v>1219.4690000000001</c:v>
                </c:pt>
                <c:pt idx="2804">
                  <c:v>1220.4690000000001</c:v>
                </c:pt>
                <c:pt idx="2805">
                  <c:v>1221.4690000000001</c:v>
                </c:pt>
                <c:pt idx="2806">
                  <c:v>1222.4690000000001</c:v>
                </c:pt>
                <c:pt idx="2807">
                  <c:v>1223.4690000000001</c:v>
                </c:pt>
                <c:pt idx="2808">
                  <c:v>1224.4690000000001</c:v>
                </c:pt>
                <c:pt idx="2809">
                  <c:v>1225.4690000000001</c:v>
                </c:pt>
                <c:pt idx="2810">
                  <c:v>1226.4690000000001</c:v>
                </c:pt>
                <c:pt idx="2811">
                  <c:v>1227.4690000000001</c:v>
                </c:pt>
                <c:pt idx="2812">
                  <c:v>1228.4690000000001</c:v>
                </c:pt>
                <c:pt idx="2813">
                  <c:v>1229.4690000000001</c:v>
                </c:pt>
                <c:pt idx="2814">
                  <c:v>1230.4690000000001</c:v>
                </c:pt>
                <c:pt idx="2815">
                  <c:v>1231.4690000000001</c:v>
                </c:pt>
                <c:pt idx="2816">
                  <c:v>1232.4690000000001</c:v>
                </c:pt>
                <c:pt idx="2817">
                  <c:v>1233.4690000000001</c:v>
                </c:pt>
                <c:pt idx="2818">
                  <c:v>1234.4690000000001</c:v>
                </c:pt>
                <c:pt idx="2819">
                  <c:v>1235.4690000000001</c:v>
                </c:pt>
                <c:pt idx="2820">
                  <c:v>1236.4690000000001</c:v>
                </c:pt>
                <c:pt idx="2821">
                  <c:v>1237.4690000000001</c:v>
                </c:pt>
                <c:pt idx="2822">
                  <c:v>1238.4690000000001</c:v>
                </c:pt>
                <c:pt idx="2823">
                  <c:v>1239.4690000000001</c:v>
                </c:pt>
                <c:pt idx="2824">
                  <c:v>1240.4690000000001</c:v>
                </c:pt>
                <c:pt idx="2825">
                  <c:v>1241.4690000000001</c:v>
                </c:pt>
                <c:pt idx="2826">
                  <c:v>1242.4690000000001</c:v>
                </c:pt>
                <c:pt idx="2827">
                  <c:v>1243.4690000000001</c:v>
                </c:pt>
                <c:pt idx="2828">
                  <c:v>1244.4690000000001</c:v>
                </c:pt>
                <c:pt idx="2829">
                  <c:v>1245.4690000000001</c:v>
                </c:pt>
                <c:pt idx="2830">
                  <c:v>1246.4690000000001</c:v>
                </c:pt>
                <c:pt idx="2831">
                  <c:v>1247.4690000000001</c:v>
                </c:pt>
                <c:pt idx="2832">
                  <c:v>1248.4690000000001</c:v>
                </c:pt>
                <c:pt idx="2833">
                  <c:v>1249.4690000000001</c:v>
                </c:pt>
                <c:pt idx="2834">
                  <c:v>1250.4690000000001</c:v>
                </c:pt>
                <c:pt idx="2835">
                  <c:v>1251.4690000000001</c:v>
                </c:pt>
                <c:pt idx="2836">
                  <c:v>1252.4690000000001</c:v>
                </c:pt>
                <c:pt idx="2837">
                  <c:v>1253.4690000000001</c:v>
                </c:pt>
                <c:pt idx="2838">
                  <c:v>1254.4690000000001</c:v>
                </c:pt>
                <c:pt idx="2839">
                  <c:v>1255.4690000000001</c:v>
                </c:pt>
                <c:pt idx="2840">
                  <c:v>1256.4690000000001</c:v>
                </c:pt>
                <c:pt idx="2841">
                  <c:v>1257.4690000000001</c:v>
                </c:pt>
                <c:pt idx="2842">
                  <c:v>1258.4690000000001</c:v>
                </c:pt>
                <c:pt idx="2843">
                  <c:v>1259.4690000000001</c:v>
                </c:pt>
                <c:pt idx="2844">
                  <c:v>1260.4690000000001</c:v>
                </c:pt>
                <c:pt idx="2845">
                  <c:v>1261.4690000000001</c:v>
                </c:pt>
                <c:pt idx="2846">
                  <c:v>1262.4690000000001</c:v>
                </c:pt>
                <c:pt idx="2847">
                  <c:v>1263.4690000000001</c:v>
                </c:pt>
                <c:pt idx="2848">
                  <c:v>1264.4690000000001</c:v>
                </c:pt>
                <c:pt idx="2849">
                  <c:v>1265.4690000000001</c:v>
                </c:pt>
                <c:pt idx="2850">
                  <c:v>1266.4690000000001</c:v>
                </c:pt>
                <c:pt idx="2851">
                  <c:v>1267.4690000000001</c:v>
                </c:pt>
                <c:pt idx="2852">
                  <c:v>1268.4690000000001</c:v>
                </c:pt>
                <c:pt idx="2853">
                  <c:v>1269.4690000000001</c:v>
                </c:pt>
                <c:pt idx="2854">
                  <c:v>1270.4690000000001</c:v>
                </c:pt>
                <c:pt idx="2855">
                  <c:v>1271.4690000000001</c:v>
                </c:pt>
                <c:pt idx="2856">
                  <c:v>1272.4690000000001</c:v>
                </c:pt>
                <c:pt idx="2857">
                  <c:v>1273.4690000000001</c:v>
                </c:pt>
                <c:pt idx="2858">
                  <c:v>1274.4690000000001</c:v>
                </c:pt>
                <c:pt idx="2859">
                  <c:v>1275.4690000000001</c:v>
                </c:pt>
                <c:pt idx="2860">
                  <c:v>1276.4690000000001</c:v>
                </c:pt>
                <c:pt idx="2861">
                  <c:v>1277.4690000000001</c:v>
                </c:pt>
                <c:pt idx="2862">
                  <c:v>1278.4690000000001</c:v>
                </c:pt>
                <c:pt idx="2863">
                  <c:v>1279.4690000000001</c:v>
                </c:pt>
                <c:pt idx="2864">
                  <c:v>1280.4690000000001</c:v>
                </c:pt>
                <c:pt idx="2865">
                  <c:v>1281.4690000000001</c:v>
                </c:pt>
                <c:pt idx="2866">
                  <c:v>1282.4690000000001</c:v>
                </c:pt>
                <c:pt idx="2867">
                  <c:v>1283.4690000000001</c:v>
                </c:pt>
                <c:pt idx="2868">
                  <c:v>1284.4690000000001</c:v>
                </c:pt>
                <c:pt idx="2869">
                  <c:v>1285.4690000000001</c:v>
                </c:pt>
                <c:pt idx="2870">
                  <c:v>1286.4690000000001</c:v>
                </c:pt>
                <c:pt idx="2871">
                  <c:v>1287.4690000000001</c:v>
                </c:pt>
                <c:pt idx="2872">
                  <c:v>1288.4690000000001</c:v>
                </c:pt>
                <c:pt idx="2873">
                  <c:v>1289.4690000000001</c:v>
                </c:pt>
                <c:pt idx="2874">
                  <c:v>1290.4690000000001</c:v>
                </c:pt>
                <c:pt idx="2875">
                  <c:v>1291.4690000000001</c:v>
                </c:pt>
                <c:pt idx="2876">
                  <c:v>1292.4690000000001</c:v>
                </c:pt>
                <c:pt idx="2877">
                  <c:v>1293.4690000000001</c:v>
                </c:pt>
                <c:pt idx="2878">
                  <c:v>1294.4690000000001</c:v>
                </c:pt>
                <c:pt idx="2879">
                  <c:v>1295.4690000000001</c:v>
                </c:pt>
                <c:pt idx="2880">
                  <c:v>1296.4690000000001</c:v>
                </c:pt>
                <c:pt idx="2881">
                  <c:v>1297.4690000000001</c:v>
                </c:pt>
                <c:pt idx="2882">
                  <c:v>1298.4690000000001</c:v>
                </c:pt>
                <c:pt idx="2883">
                  <c:v>1299.4690000000001</c:v>
                </c:pt>
                <c:pt idx="2884">
                  <c:v>1300.4690000000001</c:v>
                </c:pt>
                <c:pt idx="2885">
                  <c:v>1301.4690000000001</c:v>
                </c:pt>
                <c:pt idx="2886">
                  <c:v>1302.4690000000001</c:v>
                </c:pt>
                <c:pt idx="2887">
                  <c:v>1303.4690000000001</c:v>
                </c:pt>
                <c:pt idx="2888">
                  <c:v>1304.4690000000001</c:v>
                </c:pt>
                <c:pt idx="2889">
                  <c:v>1305.4690000000001</c:v>
                </c:pt>
                <c:pt idx="2890">
                  <c:v>1306.4690000000001</c:v>
                </c:pt>
                <c:pt idx="2891">
                  <c:v>1307.4690000000001</c:v>
                </c:pt>
                <c:pt idx="2892">
                  <c:v>1308.4690000000001</c:v>
                </c:pt>
                <c:pt idx="2893">
                  <c:v>1309.4690000000001</c:v>
                </c:pt>
                <c:pt idx="2894">
                  <c:v>1310.4690000000001</c:v>
                </c:pt>
                <c:pt idx="2895">
                  <c:v>1311.4690000000001</c:v>
                </c:pt>
                <c:pt idx="2896">
                  <c:v>1312.4690000000001</c:v>
                </c:pt>
                <c:pt idx="2897">
                  <c:v>1313.4690000000001</c:v>
                </c:pt>
                <c:pt idx="2898">
                  <c:v>1314.4690000000001</c:v>
                </c:pt>
                <c:pt idx="2899">
                  <c:v>1315.4690000000001</c:v>
                </c:pt>
                <c:pt idx="2900">
                  <c:v>1316.4690000000001</c:v>
                </c:pt>
                <c:pt idx="2901">
                  <c:v>1317.4690000000001</c:v>
                </c:pt>
                <c:pt idx="2902">
                  <c:v>1318.4690000000001</c:v>
                </c:pt>
                <c:pt idx="2903">
                  <c:v>1319.4690000000001</c:v>
                </c:pt>
                <c:pt idx="2904">
                  <c:v>1320.4690000000001</c:v>
                </c:pt>
                <c:pt idx="2905">
                  <c:v>1321.4690000000001</c:v>
                </c:pt>
                <c:pt idx="2906">
                  <c:v>1322.4690000000001</c:v>
                </c:pt>
                <c:pt idx="2907">
                  <c:v>1323.4690000000001</c:v>
                </c:pt>
                <c:pt idx="2908">
                  <c:v>1324.4690000000001</c:v>
                </c:pt>
                <c:pt idx="2909">
                  <c:v>1325.4690000000001</c:v>
                </c:pt>
                <c:pt idx="2910">
                  <c:v>1326.4690000000001</c:v>
                </c:pt>
                <c:pt idx="2911">
                  <c:v>1327.4690000000001</c:v>
                </c:pt>
                <c:pt idx="2912">
                  <c:v>1328.4690000000001</c:v>
                </c:pt>
                <c:pt idx="2913">
                  <c:v>1329.4690000000001</c:v>
                </c:pt>
                <c:pt idx="2914">
                  <c:v>1330.4690000000001</c:v>
                </c:pt>
                <c:pt idx="2915">
                  <c:v>1331.4690000000001</c:v>
                </c:pt>
                <c:pt idx="2916">
                  <c:v>1332.4690000000001</c:v>
                </c:pt>
                <c:pt idx="2917">
                  <c:v>1333.4690000000001</c:v>
                </c:pt>
                <c:pt idx="2918">
                  <c:v>1334.4690000000001</c:v>
                </c:pt>
                <c:pt idx="2919">
                  <c:v>1335.4690000000001</c:v>
                </c:pt>
                <c:pt idx="2920">
                  <c:v>1336.4690000000001</c:v>
                </c:pt>
                <c:pt idx="2921">
                  <c:v>1337.4690000000001</c:v>
                </c:pt>
                <c:pt idx="2922">
                  <c:v>1338.4690000000001</c:v>
                </c:pt>
                <c:pt idx="2923">
                  <c:v>1339.4690000000001</c:v>
                </c:pt>
                <c:pt idx="2924">
                  <c:v>1340.4690000000001</c:v>
                </c:pt>
                <c:pt idx="2925">
                  <c:v>1341.4690000000001</c:v>
                </c:pt>
                <c:pt idx="2926">
                  <c:v>1342.4690000000001</c:v>
                </c:pt>
                <c:pt idx="2927">
                  <c:v>1343.4690000000001</c:v>
                </c:pt>
                <c:pt idx="2928">
                  <c:v>1344.4690000000001</c:v>
                </c:pt>
                <c:pt idx="2929">
                  <c:v>1345.4690000000001</c:v>
                </c:pt>
                <c:pt idx="2930">
                  <c:v>1346.4690000000001</c:v>
                </c:pt>
                <c:pt idx="2931">
                  <c:v>1347.4690000000001</c:v>
                </c:pt>
                <c:pt idx="2932">
                  <c:v>1348.4690000000001</c:v>
                </c:pt>
                <c:pt idx="2933">
                  <c:v>1349.4690000000001</c:v>
                </c:pt>
                <c:pt idx="2934">
                  <c:v>1350.4690000000001</c:v>
                </c:pt>
                <c:pt idx="2935">
                  <c:v>1351.4690000000001</c:v>
                </c:pt>
                <c:pt idx="2936">
                  <c:v>1352.4690000000001</c:v>
                </c:pt>
                <c:pt idx="2937">
                  <c:v>1353.4690000000001</c:v>
                </c:pt>
                <c:pt idx="2938">
                  <c:v>1354.4690000000001</c:v>
                </c:pt>
                <c:pt idx="2939">
                  <c:v>1355.4690000000001</c:v>
                </c:pt>
                <c:pt idx="2940">
                  <c:v>1356.4690000000001</c:v>
                </c:pt>
                <c:pt idx="2941">
                  <c:v>1357.4690000000001</c:v>
                </c:pt>
                <c:pt idx="2942">
                  <c:v>1358.4690000000001</c:v>
                </c:pt>
                <c:pt idx="2943">
                  <c:v>1359.4690000000001</c:v>
                </c:pt>
                <c:pt idx="2944">
                  <c:v>1360.4690000000001</c:v>
                </c:pt>
                <c:pt idx="2945">
                  <c:v>1361.4690000000001</c:v>
                </c:pt>
                <c:pt idx="2946">
                  <c:v>1362.4690000000001</c:v>
                </c:pt>
                <c:pt idx="2947">
                  <c:v>1363.4690000000001</c:v>
                </c:pt>
                <c:pt idx="2948">
                  <c:v>1364.4690000000001</c:v>
                </c:pt>
                <c:pt idx="2949">
                  <c:v>1365.4690000000001</c:v>
                </c:pt>
                <c:pt idx="2950">
                  <c:v>1366.4690000000001</c:v>
                </c:pt>
                <c:pt idx="2951">
                  <c:v>1367.4690000000001</c:v>
                </c:pt>
                <c:pt idx="2952">
                  <c:v>1368.4690000000001</c:v>
                </c:pt>
                <c:pt idx="2953">
                  <c:v>1369.4690000000001</c:v>
                </c:pt>
                <c:pt idx="2954">
                  <c:v>1370.4690000000001</c:v>
                </c:pt>
                <c:pt idx="2955">
                  <c:v>1371.4690000000001</c:v>
                </c:pt>
                <c:pt idx="2956">
                  <c:v>1372.4690000000001</c:v>
                </c:pt>
                <c:pt idx="2957">
                  <c:v>1373.4690000000001</c:v>
                </c:pt>
                <c:pt idx="2958">
                  <c:v>1374.4690000000001</c:v>
                </c:pt>
                <c:pt idx="2959">
                  <c:v>1375.4690000000001</c:v>
                </c:pt>
                <c:pt idx="2960">
                  <c:v>1376.4690000000001</c:v>
                </c:pt>
                <c:pt idx="2961">
                  <c:v>1377.4690000000001</c:v>
                </c:pt>
                <c:pt idx="2962">
                  <c:v>1378.4690000000001</c:v>
                </c:pt>
                <c:pt idx="2963">
                  <c:v>1379.4690000000001</c:v>
                </c:pt>
                <c:pt idx="2964">
                  <c:v>1380.4690000000001</c:v>
                </c:pt>
                <c:pt idx="2965">
                  <c:v>1381.4690000000001</c:v>
                </c:pt>
                <c:pt idx="2966">
                  <c:v>1382.4690000000001</c:v>
                </c:pt>
                <c:pt idx="2967">
                  <c:v>1383.4690000000001</c:v>
                </c:pt>
                <c:pt idx="2968">
                  <c:v>1384.4690000000001</c:v>
                </c:pt>
                <c:pt idx="2969">
                  <c:v>1385.4690000000001</c:v>
                </c:pt>
                <c:pt idx="2970">
                  <c:v>1386.4690000000001</c:v>
                </c:pt>
                <c:pt idx="2971">
                  <c:v>1387.4690000000001</c:v>
                </c:pt>
                <c:pt idx="2972">
                  <c:v>1388.4690000000001</c:v>
                </c:pt>
                <c:pt idx="2973">
                  <c:v>1389.4690000000001</c:v>
                </c:pt>
                <c:pt idx="2974">
                  <c:v>1390.4690000000001</c:v>
                </c:pt>
                <c:pt idx="2975">
                  <c:v>1391.4690000000001</c:v>
                </c:pt>
                <c:pt idx="2976">
                  <c:v>1392.4690000000001</c:v>
                </c:pt>
                <c:pt idx="2977">
                  <c:v>1393.4690000000001</c:v>
                </c:pt>
                <c:pt idx="2978">
                  <c:v>1394.4690000000001</c:v>
                </c:pt>
                <c:pt idx="2979">
                  <c:v>1395.4690000000001</c:v>
                </c:pt>
                <c:pt idx="2980">
                  <c:v>1396.4690000000001</c:v>
                </c:pt>
                <c:pt idx="2981">
                  <c:v>1397.4690000000001</c:v>
                </c:pt>
                <c:pt idx="2982">
                  <c:v>1398.4690000000001</c:v>
                </c:pt>
                <c:pt idx="2983">
                  <c:v>1399.4690000000001</c:v>
                </c:pt>
                <c:pt idx="2984">
                  <c:v>1400.4690000000001</c:v>
                </c:pt>
                <c:pt idx="2985">
                  <c:v>1401.4690000000001</c:v>
                </c:pt>
                <c:pt idx="2986">
                  <c:v>1402.4690000000001</c:v>
                </c:pt>
                <c:pt idx="2987">
                  <c:v>1403.4690000000001</c:v>
                </c:pt>
                <c:pt idx="2988">
                  <c:v>1404.4690000000001</c:v>
                </c:pt>
                <c:pt idx="2989">
                  <c:v>1405.4690000000001</c:v>
                </c:pt>
                <c:pt idx="2990">
                  <c:v>1406.4690000000001</c:v>
                </c:pt>
                <c:pt idx="2991">
                  <c:v>1407.4690000000001</c:v>
                </c:pt>
                <c:pt idx="2992">
                  <c:v>1408.4690000000001</c:v>
                </c:pt>
                <c:pt idx="2993">
                  <c:v>1409.4690000000001</c:v>
                </c:pt>
                <c:pt idx="2994">
                  <c:v>1410.4690000000001</c:v>
                </c:pt>
                <c:pt idx="2995">
                  <c:v>1411.4690000000001</c:v>
                </c:pt>
                <c:pt idx="2996">
                  <c:v>1412.4690000000001</c:v>
                </c:pt>
                <c:pt idx="2997">
                  <c:v>1413.4690000000001</c:v>
                </c:pt>
                <c:pt idx="2998">
                  <c:v>1414.4690000000001</c:v>
                </c:pt>
                <c:pt idx="2999">
                  <c:v>1415.4690000000001</c:v>
                </c:pt>
                <c:pt idx="3000">
                  <c:v>1416.4690000000001</c:v>
                </c:pt>
                <c:pt idx="3001">
                  <c:v>1417.4690000000001</c:v>
                </c:pt>
                <c:pt idx="3002">
                  <c:v>1418.4690000000001</c:v>
                </c:pt>
                <c:pt idx="3003">
                  <c:v>1419.4690000000001</c:v>
                </c:pt>
                <c:pt idx="3004">
                  <c:v>1420.4690000000001</c:v>
                </c:pt>
                <c:pt idx="3005">
                  <c:v>1421.4690000000001</c:v>
                </c:pt>
                <c:pt idx="3006">
                  <c:v>1422.4690000000001</c:v>
                </c:pt>
                <c:pt idx="3007">
                  <c:v>1423.4690000000001</c:v>
                </c:pt>
                <c:pt idx="3008">
                  <c:v>1424.4690000000001</c:v>
                </c:pt>
                <c:pt idx="3009">
                  <c:v>1425.4690000000001</c:v>
                </c:pt>
                <c:pt idx="3010">
                  <c:v>1426.4690000000001</c:v>
                </c:pt>
                <c:pt idx="3011">
                  <c:v>1427.4690000000001</c:v>
                </c:pt>
                <c:pt idx="3012">
                  <c:v>1428.4690000000001</c:v>
                </c:pt>
                <c:pt idx="3013">
                  <c:v>1429.4690000000001</c:v>
                </c:pt>
                <c:pt idx="3014">
                  <c:v>1430.4690000000001</c:v>
                </c:pt>
                <c:pt idx="3015">
                  <c:v>1431.4690000000001</c:v>
                </c:pt>
                <c:pt idx="3016">
                  <c:v>1432.4690000000001</c:v>
                </c:pt>
                <c:pt idx="3017">
                  <c:v>1433.4690000000001</c:v>
                </c:pt>
                <c:pt idx="3018">
                  <c:v>1434.4690000000001</c:v>
                </c:pt>
                <c:pt idx="3019">
                  <c:v>1435.4690000000001</c:v>
                </c:pt>
                <c:pt idx="3020">
                  <c:v>1436.4690000000001</c:v>
                </c:pt>
                <c:pt idx="3021">
                  <c:v>1437.4690000000001</c:v>
                </c:pt>
                <c:pt idx="3022">
                  <c:v>1438.4690000000001</c:v>
                </c:pt>
                <c:pt idx="3023">
                  <c:v>1439.4690000000001</c:v>
                </c:pt>
                <c:pt idx="3024">
                  <c:v>1440.4690000000001</c:v>
                </c:pt>
                <c:pt idx="3025">
                  <c:v>1441.4690000000001</c:v>
                </c:pt>
                <c:pt idx="3026">
                  <c:v>1442.4690000000001</c:v>
                </c:pt>
                <c:pt idx="3027">
                  <c:v>1443.4690000000001</c:v>
                </c:pt>
                <c:pt idx="3028">
                  <c:v>1444.4690000000001</c:v>
                </c:pt>
                <c:pt idx="3029">
                  <c:v>1445.4690000000001</c:v>
                </c:pt>
                <c:pt idx="3030">
                  <c:v>1446.4690000000001</c:v>
                </c:pt>
                <c:pt idx="3031">
                  <c:v>1447.4690000000001</c:v>
                </c:pt>
                <c:pt idx="3032">
                  <c:v>1448.4690000000001</c:v>
                </c:pt>
                <c:pt idx="3033">
                  <c:v>1449.4690000000001</c:v>
                </c:pt>
                <c:pt idx="3034">
                  <c:v>1450.4690000000001</c:v>
                </c:pt>
                <c:pt idx="3035">
                  <c:v>1451.4690000000001</c:v>
                </c:pt>
                <c:pt idx="3036">
                  <c:v>1452.4690000000001</c:v>
                </c:pt>
                <c:pt idx="3037">
                  <c:v>1453.4690000000001</c:v>
                </c:pt>
                <c:pt idx="3038">
                  <c:v>1454.4690000000001</c:v>
                </c:pt>
                <c:pt idx="3039">
                  <c:v>1455.4690000000001</c:v>
                </c:pt>
                <c:pt idx="3040">
                  <c:v>1456.4690000000001</c:v>
                </c:pt>
                <c:pt idx="3041">
                  <c:v>1457.4690000000001</c:v>
                </c:pt>
                <c:pt idx="3042">
                  <c:v>1458.4690000000001</c:v>
                </c:pt>
                <c:pt idx="3043">
                  <c:v>1459.4690000000001</c:v>
                </c:pt>
                <c:pt idx="3044">
                  <c:v>1460.4690000000001</c:v>
                </c:pt>
                <c:pt idx="3045">
                  <c:v>1461.4690000000001</c:v>
                </c:pt>
                <c:pt idx="3046">
                  <c:v>1462.4690000000001</c:v>
                </c:pt>
                <c:pt idx="3047">
                  <c:v>1463.4690000000001</c:v>
                </c:pt>
                <c:pt idx="3048">
                  <c:v>1464.4690000000001</c:v>
                </c:pt>
                <c:pt idx="3049">
                  <c:v>1465.4690000000001</c:v>
                </c:pt>
                <c:pt idx="3050">
                  <c:v>1466.4690000000001</c:v>
                </c:pt>
                <c:pt idx="3051">
                  <c:v>1467.4690000000001</c:v>
                </c:pt>
                <c:pt idx="3052">
                  <c:v>1468.4690000000001</c:v>
                </c:pt>
                <c:pt idx="3053">
                  <c:v>1469.4690000000001</c:v>
                </c:pt>
                <c:pt idx="3054">
                  <c:v>1470.4690000000001</c:v>
                </c:pt>
                <c:pt idx="3055">
                  <c:v>1471.4690000000001</c:v>
                </c:pt>
                <c:pt idx="3056">
                  <c:v>1472.4690000000001</c:v>
                </c:pt>
                <c:pt idx="3057">
                  <c:v>1473.4690000000001</c:v>
                </c:pt>
                <c:pt idx="3058">
                  <c:v>1474.4690000000001</c:v>
                </c:pt>
                <c:pt idx="3059">
                  <c:v>1475.4690000000001</c:v>
                </c:pt>
                <c:pt idx="3060">
                  <c:v>1476.4690000000001</c:v>
                </c:pt>
                <c:pt idx="3061">
                  <c:v>1477.4690000000001</c:v>
                </c:pt>
                <c:pt idx="3062">
                  <c:v>1478.4690000000001</c:v>
                </c:pt>
                <c:pt idx="3063">
                  <c:v>1479.4690000000001</c:v>
                </c:pt>
                <c:pt idx="3064">
                  <c:v>1480.4690000000001</c:v>
                </c:pt>
                <c:pt idx="3065">
                  <c:v>1481.4690000000001</c:v>
                </c:pt>
                <c:pt idx="3066">
                  <c:v>1482.4690000000001</c:v>
                </c:pt>
                <c:pt idx="3067">
                  <c:v>1483.4690000000001</c:v>
                </c:pt>
                <c:pt idx="3068">
                  <c:v>1484.4690000000001</c:v>
                </c:pt>
                <c:pt idx="3069">
                  <c:v>1485.4690000000001</c:v>
                </c:pt>
                <c:pt idx="3070">
                  <c:v>1486.4690000000001</c:v>
                </c:pt>
                <c:pt idx="3071">
                  <c:v>1487.4690000000001</c:v>
                </c:pt>
                <c:pt idx="3072">
                  <c:v>1488.4690000000001</c:v>
                </c:pt>
                <c:pt idx="3073">
                  <c:v>1489.4690000000001</c:v>
                </c:pt>
                <c:pt idx="3074">
                  <c:v>1490.4690000000001</c:v>
                </c:pt>
                <c:pt idx="3075">
                  <c:v>1491.4690000000001</c:v>
                </c:pt>
                <c:pt idx="3076">
                  <c:v>1492.4690000000001</c:v>
                </c:pt>
                <c:pt idx="3077">
                  <c:v>1493.4690000000001</c:v>
                </c:pt>
                <c:pt idx="3078">
                  <c:v>1494.4690000000001</c:v>
                </c:pt>
                <c:pt idx="3079">
                  <c:v>1495.4690000000001</c:v>
                </c:pt>
                <c:pt idx="3080">
                  <c:v>1496.4690000000001</c:v>
                </c:pt>
                <c:pt idx="3081">
                  <c:v>1497.4690000000001</c:v>
                </c:pt>
                <c:pt idx="3082">
                  <c:v>1498.4690000000001</c:v>
                </c:pt>
                <c:pt idx="3083">
                  <c:v>1499.4690000000001</c:v>
                </c:pt>
                <c:pt idx="3084">
                  <c:v>1500.4690000000001</c:v>
                </c:pt>
                <c:pt idx="3085">
                  <c:v>1501.4690000000001</c:v>
                </c:pt>
                <c:pt idx="3086">
                  <c:v>1502.4690000000001</c:v>
                </c:pt>
                <c:pt idx="3087">
                  <c:v>1503.4690000000001</c:v>
                </c:pt>
                <c:pt idx="3088">
                  <c:v>1504.4690000000001</c:v>
                </c:pt>
                <c:pt idx="3089">
                  <c:v>1505.4690000000001</c:v>
                </c:pt>
                <c:pt idx="3090">
                  <c:v>1506.4690000000001</c:v>
                </c:pt>
                <c:pt idx="3091">
                  <c:v>1507.4690000000001</c:v>
                </c:pt>
                <c:pt idx="3092">
                  <c:v>1508.4690000000001</c:v>
                </c:pt>
                <c:pt idx="3093">
                  <c:v>1509.4690000000001</c:v>
                </c:pt>
                <c:pt idx="3094">
                  <c:v>1510.4690000000001</c:v>
                </c:pt>
                <c:pt idx="3095">
                  <c:v>1511.4690000000001</c:v>
                </c:pt>
                <c:pt idx="3096">
                  <c:v>1512.4690000000001</c:v>
                </c:pt>
                <c:pt idx="3097">
                  <c:v>1513.4690000000001</c:v>
                </c:pt>
                <c:pt idx="3098">
                  <c:v>1514.4690000000001</c:v>
                </c:pt>
                <c:pt idx="3099">
                  <c:v>1515.4690000000001</c:v>
                </c:pt>
                <c:pt idx="3100">
                  <c:v>1516.4690000000001</c:v>
                </c:pt>
                <c:pt idx="3101">
                  <c:v>1517.4690000000001</c:v>
                </c:pt>
                <c:pt idx="3102">
                  <c:v>1518.4690000000001</c:v>
                </c:pt>
                <c:pt idx="3103">
                  <c:v>1519.4690000000001</c:v>
                </c:pt>
                <c:pt idx="3104">
                  <c:v>1520.4690000000001</c:v>
                </c:pt>
                <c:pt idx="3105">
                  <c:v>1521.4690000000001</c:v>
                </c:pt>
                <c:pt idx="3106">
                  <c:v>1522.4690000000001</c:v>
                </c:pt>
                <c:pt idx="3107">
                  <c:v>1523.4690000000001</c:v>
                </c:pt>
                <c:pt idx="3108">
                  <c:v>1524.4690000000001</c:v>
                </c:pt>
                <c:pt idx="3109">
                  <c:v>1525.4690000000001</c:v>
                </c:pt>
                <c:pt idx="3110">
                  <c:v>1526.4690000000001</c:v>
                </c:pt>
                <c:pt idx="3111">
                  <c:v>1527.4690000000001</c:v>
                </c:pt>
                <c:pt idx="3112">
                  <c:v>1528.4690000000001</c:v>
                </c:pt>
                <c:pt idx="3113">
                  <c:v>1529.4690000000001</c:v>
                </c:pt>
                <c:pt idx="3114">
                  <c:v>1530.4690000000001</c:v>
                </c:pt>
                <c:pt idx="3115">
                  <c:v>1531.4690000000001</c:v>
                </c:pt>
                <c:pt idx="3116">
                  <c:v>1532.4690000000001</c:v>
                </c:pt>
                <c:pt idx="3117">
                  <c:v>1533.4690000000001</c:v>
                </c:pt>
                <c:pt idx="3118">
                  <c:v>1534.4690000000001</c:v>
                </c:pt>
                <c:pt idx="3119">
                  <c:v>1535.4690000000001</c:v>
                </c:pt>
                <c:pt idx="3120">
                  <c:v>1536.4690000000001</c:v>
                </c:pt>
                <c:pt idx="3121">
                  <c:v>1537.4690000000001</c:v>
                </c:pt>
                <c:pt idx="3122">
                  <c:v>1538.4690000000001</c:v>
                </c:pt>
                <c:pt idx="3123">
                  <c:v>1539.4690000000001</c:v>
                </c:pt>
                <c:pt idx="3124">
                  <c:v>1540.4690000000001</c:v>
                </c:pt>
                <c:pt idx="3125">
                  <c:v>1541.4690000000001</c:v>
                </c:pt>
                <c:pt idx="3126">
                  <c:v>1542.4690000000001</c:v>
                </c:pt>
                <c:pt idx="3127">
                  <c:v>1543.4690000000001</c:v>
                </c:pt>
                <c:pt idx="3128">
                  <c:v>1544.4690000000001</c:v>
                </c:pt>
                <c:pt idx="3129">
                  <c:v>1545.4690000000001</c:v>
                </c:pt>
                <c:pt idx="3130">
                  <c:v>1546.4690000000001</c:v>
                </c:pt>
                <c:pt idx="3131">
                  <c:v>1547.4690000000001</c:v>
                </c:pt>
                <c:pt idx="3132">
                  <c:v>1548.4690000000001</c:v>
                </c:pt>
                <c:pt idx="3133">
                  <c:v>1549.4690000000001</c:v>
                </c:pt>
                <c:pt idx="3134">
                  <c:v>1550.4690000000001</c:v>
                </c:pt>
                <c:pt idx="3135">
                  <c:v>1551.4690000000001</c:v>
                </c:pt>
                <c:pt idx="3136">
                  <c:v>1552.4690000000001</c:v>
                </c:pt>
                <c:pt idx="3137">
                  <c:v>1553.4690000000001</c:v>
                </c:pt>
                <c:pt idx="3138">
                  <c:v>1554.4690000000001</c:v>
                </c:pt>
                <c:pt idx="3139">
                  <c:v>1555.4690000000001</c:v>
                </c:pt>
                <c:pt idx="3140">
                  <c:v>1556.4690000000001</c:v>
                </c:pt>
                <c:pt idx="3141">
                  <c:v>1557.4690000000001</c:v>
                </c:pt>
                <c:pt idx="3142">
                  <c:v>1558.4690000000001</c:v>
                </c:pt>
                <c:pt idx="3143">
                  <c:v>1559.4690000000001</c:v>
                </c:pt>
                <c:pt idx="3144">
                  <c:v>1560.4690000000001</c:v>
                </c:pt>
                <c:pt idx="3145">
                  <c:v>1561.4690000000001</c:v>
                </c:pt>
                <c:pt idx="3146">
                  <c:v>1562.4690000000001</c:v>
                </c:pt>
                <c:pt idx="3147">
                  <c:v>1563.4690000000001</c:v>
                </c:pt>
                <c:pt idx="3148">
                  <c:v>1564.4690000000001</c:v>
                </c:pt>
                <c:pt idx="3149">
                  <c:v>1565.4690000000001</c:v>
                </c:pt>
                <c:pt idx="3150">
                  <c:v>1566.4690000000001</c:v>
                </c:pt>
                <c:pt idx="3151">
                  <c:v>1567.4690000000001</c:v>
                </c:pt>
                <c:pt idx="3152">
                  <c:v>1568.4690000000001</c:v>
                </c:pt>
                <c:pt idx="3153">
                  <c:v>1569.4690000000001</c:v>
                </c:pt>
                <c:pt idx="3154">
                  <c:v>1570.4690000000001</c:v>
                </c:pt>
                <c:pt idx="3155">
                  <c:v>1571.4690000000001</c:v>
                </c:pt>
                <c:pt idx="3156">
                  <c:v>1572.4690000000001</c:v>
                </c:pt>
                <c:pt idx="3157">
                  <c:v>1573.4690000000001</c:v>
                </c:pt>
                <c:pt idx="3158">
                  <c:v>1574.4690000000001</c:v>
                </c:pt>
                <c:pt idx="3159">
                  <c:v>1575.4690000000001</c:v>
                </c:pt>
                <c:pt idx="3160">
                  <c:v>1576.4690000000001</c:v>
                </c:pt>
                <c:pt idx="3161">
                  <c:v>1577.4690000000001</c:v>
                </c:pt>
                <c:pt idx="3162">
                  <c:v>1578.4690000000001</c:v>
                </c:pt>
                <c:pt idx="3163">
                  <c:v>1579.4690000000001</c:v>
                </c:pt>
                <c:pt idx="3164">
                  <c:v>1580.4690000000001</c:v>
                </c:pt>
                <c:pt idx="3165">
                  <c:v>1581.4690000000001</c:v>
                </c:pt>
                <c:pt idx="3166">
                  <c:v>1582.4690000000001</c:v>
                </c:pt>
                <c:pt idx="3167">
                  <c:v>1583.4690000000001</c:v>
                </c:pt>
                <c:pt idx="3168">
                  <c:v>1584.4690000000001</c:v>
                </c:pt>
                <c:pt idx="3169">
                  <c:v>1585.4690000000001</c:v>
                </c:pt>
                <c:pt idx="3170">
                  <c:v>1586.4690000000001</c:v>
                </c:pt>
                <c:pt idx="3171">
                  <c:v>1587.4690000000001</c:v>
                </c:pt>
                <c:pt idx="3172">
                  <c:v>1588.4690000000001</c:v>
                </c:pt>
                <c:pt idx="3173">
                  <c:v>1589.4690000000001</c:v>
                </c:pt>
                <c:pt idx="3174">
                  <c:v>1590.4690000000001</c:v>
                </c:pt>
                <c:pt idx="3175">
                  <c:v>1591.4690000000001</c:v>
                </c:pt>
                <c:pt idx="3176">
                  <c:v>1592.4690000000001</c:v>
                </c:pt>
                <c:pt idx="3177">
                  <c:v>1593.4690000000001</c:v>
                </c:pt>
                <c:pt idx="3178">
                  <c:v>1594.4690000000001</c:v>
                </c:pt>
                <c:pt idx="3179">
                  <c:v>1595.4690000000001</c:v>
                </c:pt>
                <c:pt idx="3180">
                  <c:v>1596.4690000000001</c:v>
                </c:pt>
                <c:pt idx="3181">
                  <c:v>1597.4690000000001</c:v>
                </c:pt>
                <c:pt idx="3182">
                  <c:v>1598.4690000000001</c:v>
                </c:pt>
                <c:pt idx="3183">
                  <c:v>1599.4690000000001</c:v>
                </c:pt>
                <c:pt idx="3184">
                  <c:v>1600.4690000000001</c:v>
                </c:pt>
                <c:pt idx="3185">
                  <c:v>1601.4690000000001</c:v>
                </c:pt>
                <c:pt idx="3186">
                  <c:v>1602.4690000000001</c:v>
                </c:pt>
                <c:pt idx="3187">
                  <c:v>1603.4690000000001</c:v>
                </c:pt>
                <c:pt idx="3188">
                  <c:v>1604.4690000000001</c:v>
                </c:pt>
                <c:pt idx="3189">
                  <c:v>1605.4690000000001</c:v>
                </c:pt>
                <c:pt idx="3190">
                  <c:v>1606.4690000000001</c:v>
                </c:pt>
                <c:pt idx="3191">
                  <c:v>1607.4690000000001</c:v>
                </c:pt>
                <c:pt idx="3192">
                  <c:v>1608.4690000000001</c:v>
                </c:pt>
                <c:pt idx="3193">
                  <c:v>1609.4690000000001</c:v>
                </c:pt>
                <c:pt idx="3194">
                  <c:v>1610.4690000000001</c:v>
                </c:pt>
                <c:pt idx="3195">
                  <c:v>1611.4690000000001</c:v>
                </c:pt>
                <c:pt idx="3196">
                  <c:v>1612.4690000000001</c:v>
                </c:pt>
                <c:pt idx="3197">
                  <c:v>1613.4690000000001</c:v>
                </c:pt>
                <c:pt idx="3198">
                  <c:v>1614.4690000000001</c:v>
                </c:pt>
                <c:pt idx="3199">
                  <c:v>1615.4690000000001</c:v>
                </c:pt>
                <c:pt idx="3200">
                  <c:v>1616.4690000000001</c:v>
                </c:pt>
                <c:pt idx="3201">
                  <c:v>1617.4690000000001</c:v>
                </c:pt>
                <c:pt idx="3202">
                  <c:v>1618.4690000000001</c:v>
                </c:pt>
                <c:pt idx="3203">
                  <c:v>1619.4690000000001</c:v>
                </c:pt>
                <c:pt idx="3204">
                  <c:v>1620.4690000000001</c:v>
                </c:pt>
                <c:pt idx="3205">
                  <c:v>1621.4690000000001</c:v>
                </c:pt>
                <c:pt idx="3206">
                  <c:v>1622.4690000000001</c:v>
                </c:pt>
                <c:pt idx="3207">
                  <c:v>1623.4690000000001</c:v>
                </c:pt>
                <c:pt idx="3208">
                  <c:v>1624.4690000000001</c:v>
                </c:pt>
                <c:pt idx="3209">
                  <c:v>1625.4690000000001</c:v>
                </c:pt>
                <c:pt idx="3210">
                  <c:v>1626.4690000000001</c:v>
                </c:pt>
                <c:pt idx="3211">
                  <c:v>1627.4690000000001</c:v>
                </c:pt>
                <c:pt idx="3212">
                  <c:v>1628.4690000000001</c:v>
                </c:pt>
                <c:pt idx="3213">
                  <c:v>1629.4690000000001</c:v>
                </c:pt>
                <c:pt idx="3214">
                  <c:v>1630.4690000000001</c:v>
                </c:pt>
                <c:pt idx="3215">
                  <c:v>1631.4690000000001</c:v>
                </c:pt>
                <c:pt idx="3216">
                  <c:v>1632.4690000000001</c:v>
                </c:pt>
                <c:pt idx="3217">
                  <c:v>1633.4690000000001</c:v>
                </c:pt>
                <c:pt idx="3218">
                  <c:v>1634.4690000000001</c:v>
                </c:pt>
                <c:pt idx="3219">
                  <c:v>1635.4690000000001</c:v>
                </c:pt>
                <c:pt idx="3220">
                  <c:v>1636.4690000000001</c:v>
                </c:pt>
                <c:pt idx="3221">
                  <c:v>1637.4690000000001</c:v>
                </c:pt>
                <c:pt idx="3222">
                  <c:v>1638.4690000000001</c:v>
                </c:pt>
                <c:pt idx="3223">
                  <c:v>1639.4690000000001</c:v>
                </c:pt>
                <c:pt idx="3224">
                  <c:v>1640.4690000000001</c:v>
                </c:pt>
                <c:pt idx="3225">
                  <c:v>1641.4690000000001</c:v>
                </c:pt>
                <c:pt idx="3226">
                  <c:v>1642.4690000000001</c:v>
                </c:pt>
                <c:pt idx="3227">
                  <c:v>1643.4690000000001</c:v>
                </c:pt>
                <c:pt idx="3228">
                  <c:v>1644.4690000000001</c:v>
                </c:pt>
                <c:pt idx="3229">
                  <c:v>1645.4690000000001</c:v>
                </c:pt>
                <c:pt idx="3230">
                  <c:v>1646.4690000000001</c:v>
                </c:pt>
                <c:pt idx="3231">
                  <c:v>1647.4690000000001</c:v>
                </c:pt>
                <c:pt idx="3232">
                  <c:v>1648.4690000000001</c:v>
                </c:pt>
                <c:pt idx="3233">
                  <c:v>1649.4690000000001</c:v>
                </c:pt>
                <c:pt idx="3234">
                  <c:v>1650.4690000000001</c:v>
                </c:pt>
                <c:pt idx="3235">
                  <c:v>1651.4690000000001</c:v>
                </c:pt>
                <c:pt idx="3236">
                  <c:v>1652.4690000000001</c:v>
                </c:pt>
                <c:pt idx="3237">
                  <c:v>1653.4690000000001</c:v>
                </c:pt>
                <c:pt idx="3238">
                  <c:v>1654.4690000000001</c:v>
                </c:pt>
                <c:pt idx="3239">
                  <c:v>1655.4690000000001</c:v>
                </c:pt>
                <c:pt idx="3240">
                  <c:v>1656.4690000000001</c:v>
                </c:pt>
                <c:pt idx="3241">
                  <c:v>1657.4690000000001</c:v>
                </c:pt>
                <c:pt idx="3242">
                  <c:v>1658.4690000000001</c:v>
                </c:pt>
                <c:pt idx="3243">
                  <c:v>1659.4690000000001</c:v>
                </c:pt>
                <c:pt idx="3244">
                  <c:v>1660.4690000000001</c:v>
                </c:pt>
                <c:pt idx="3245">
                  <c:v>1661.4690000000001</c:v>
                </c:pt>
                <c:pt idx="3246">
                  <c:v>1662.4690000000001</c:v>
                </c:pt>
                <c:pt idx="3247">
                  <c:v>1663.4690000000001</c:v>
                </c:pt>
                <c:pt idx="3248">
                  <c:v>1664.4690000000001</c:v>
                </c:pt>
                <c:pt idx="3249">
                  <c:v>1665.4690000000001</c:v>
                </c:pt>
                <c:pt idx="3250">
                  <c:v>1666.4690000000001</c:v>
                </c:pt>
                <c:pt idx="3251">
                  <c:v>1667.4690000000001</c:v>
                </c:pt>
                <c:pt idx="3252">
                  <c:v>1668.4690000000001</c:v>
                </c:pt>
                <c:pt idx="3253">
                  <c:v>1669.4690000000001</c:v>
                </c:pt>
                <c:pt idx="3254">
                  <c:v>1670.4690000000001</c:v>
                </c:pt>
                <c:pt idx="3255">
                  <c:v>1671.4690000000001</c:v>
                </c:pt>
                <c:pt idx="3256">
                  <c:v>1672.4690000000001</c:v>
                </c:pt>
                <c:pt idx="3257">
                  <c:v>1673.4690000000001</c:v>
                </c:pt>
                <c:pt idx="3258">
                  <c:v>1674.4690000000001</c:v>
                </c:pt>
                <c:pt idx="3259">
                  <c:v>1675.4690000000001</c:v>
                </c:pt>
                <c:pt idx="3260">
                  <c:v>1676.4690000000001</c:v>
                </c:pt>
                <c:pt idx="3261">
                  <c:v>1677.4690000000001</c:v>
                </c:pt>
                <c:pt idx="3262">
                  <c:v>1678.4690000000001</c:v>
                </c:pt>
                <c:pt idx="3263">
                  <c:v>1679.4690000000001</c:v>
                </c:pt>
                <c:pt idx="3264">
                  <c:v>1680.4690000000001</c:v>
                </c:pt>
                <c:pt idx="3265">
                  <c:v>1681.4690000000001</c:v>
                </c:pt>
                <c:pt idx="3266">
                  <c:v>1682.4690000000001</c:v>
                </c:pt>
                <c:pt idx="3267">
                  <c:v>1683.4690000000001</c:v>
                </c:pt>
                <c:pt idx="3268">
                  <c:v>1684.4690000000001</c:v>
                </c:pt>
                <c:pt idx="3269">
                  <c:v>1685.4690000000001</c:v>
                </c:pt>
                <c:pt idx="3270">
                  <c:v>1686.4690000000001</c:v>
                </c:pt>
                <c:pt idx="3271">
                  <c:v>1687.4690000000001</c:v>
                </c:pt>
                <c:pt idx="3272">
                  <c:v>1688.4690000000001</c:v>
                </c:pt>
                <c:pt idx="3273">
                  <c:v>1689.4690000000001</c:v>
                </c:pt>
                <c:pt idx="3274">
                  <c:v>1690.4690000000001</c:v>
                </c:pt>
                <c:pt idx="3275">
                  <c:v>1691.4690000000001</c:v>
                </c:pt>
                <c:pt idx="3276">
                  <c:v>1692.4690000000001</c:v>
                </c:pt>
                <c:pt idx="3277">
                  <c:v>1693.4690000000001</c:v>
                </c:pt>
                <c:pt idx="3278">
                  <c:v>1694.4690000000001</c:v>
                </c:pt>
                <c:pt idx="3279">
                  <c:v>1695.4690000000001</c:v>
                </c:pt>
                <c:pt idx="3280">
                  <c:v>1696.4690000000001</c:v>
                </c:pt>
                <c:pt idx="3281">
                  <c:v>1697.4690000000001</c:v>
                </c:pt>
                <c:pt idx="3282">
                  <c:v>1698.4690000000001</c:v>
                </c:pt>
                <c:pt idx="3283">
                  <c:v>1699.4690000000001</c:v>
                </c:pt>
                <c:pt idx="3284">
                  <c:v>1700.4690000000001</c:v>
                </c:pt>
                <c:pt idx="3285">
                  <c:v>1701.4690000000001</c:v>
                </c:pt>
                <c:pt idx="3286">
                  <c:v>1702.4690000000001</c:v>
                </c:pt>
                <c:pt idx="3287">
                  <c:v>1703.4690000000001</c:v>
                </c:pt>
                <c:pt idx="3288">
                  <c:v>1704.4690000000001</c:v>
                </c:pt>
                <c:pt idx="3289">
                  <c:v>1705.4690000000001</c:v>
                </c:pt>
                <c:pt idx="3290">
                  <c:v>1706.4690000000001</c:v>
                </c:pt>
                <c:pt idx="3291">
                  <c:v>1707.4690000000001</c:v>
                </c:pt>
                <c:pt idx="3292">
                  <c:v>1708.4690000000001</c:v>
                </c:pt>
                <c:pt idx="3293">
                  <c:v>1709.4690000000001</c:v>
                </c:pt>
                <c:pt idx="3294">
                  <c:v>1710.4690000000001</c:v>
                </c:pt>
                <c:pt idx="3295">
                  <c:v>1711.4690000000001</c:v>
                </c:pt>
                <c:pt idx="3296">
                  <c:v>1712.4690000000001</c:v>
                </c:pt>
                <c:pt idx="3297">
                  <c:v>1713.4690000000001</c:v>
                </c:pt>
                <c:pt idx="3298">
                  <c:v>1714.4690000000001</c:v>
                </c:pt>
                <c:pt idx="3299">
                  <c:v>1715.4690000000001</c:v>
                </c:pt>
                <c:pt idx="3300">
                  <c:v>1716.4690000000001</c:v>
                </c:pt>
                <c:pt idx="3301">
                  <c:v>1717.4690000000001</c:v>
                </c:pt>
                <c:pt idx="3302">
                  <c:v>1718.4690000000001</c:v>
                </c:pt>
                <c:pt idx="3303">
                  <c:v>1719.4690000000001</c:v>
                </c:pt>
                <c:pt idx="3304">
                  <c:v>1720.4690000000001</c:v>
                </c:pt>
                <c:pt idx="3305">
                  <c:v>1721.4690000000001</c:v>
                </c:pt>
                <c:pt idx="3306">
                  <c:v>1722.4690000000001</c:v>
                </c:pt>
                <c:pt idx="3307">
                  <c:v>1723.4690000000001</c:v>
                </c:pt>
                <c:pt idx="3308">
                  <c:v>1724.4690000000001</c:v>
                </c:pt>
                <c:pt idx="3309">
                  <c:v>1725.4690000000001</c:v>
                </c:pt>
                <c:pt idx="3310">
                  <c:v>1726.4690000000001</c:v>
                </c:pt>
                <c:pt idx="3311">
                  <c:v>1727.4690000000001</c:v>
                </c:pt>
                <c:pt idx="3312">
                  <c:v>1728.4690000000001</c:v>
                </c:pt>
                <c:pt idx="3313">
                  <c:v>1729.4690000000001</c:v>
                </c:pt>
                <c:pt idx="3314">
                  <c:v>1730.4690000000001</c:v>
                </c:pt>
                <c:pt idx="3315">
                  <c:v>1731.4690000000001</c:v>
                </c:pt>
                <c:pt idx="3316">
                  <c:v>1732.4690000000001</c:v>
                </c:pt>
                <c:pt idx="3317">
                  <c:v>1733.4690000000001</c:v>
                </c:pt>
                <c:pt idx="3318">
                  <c:v>1734.4690000000001</c:v>
                </c:pt>
                <c:pt idx="3319">
                  <c:v>1735.4690000000001</c:v>
                </c:pt>
                <c:pt idx="3320">
                  <c:v>1736.4690000000001</c:v>
                </c:pt>
                <c:pt idx="3321">
                  <c:v>1737.4690000000001</c:v>
                </c:pt>
                <c:pt idx="3322">
                  <c:v>1738.4690000000001</c:v>
                </c:pt>
                <c:pt idx="3323">
                  <c:v>1739.4690000000001</c:v>
                </c:pt>
                <c:pt idx="3324">
                  <c:v>1740.4690000000001</c:v>
                </c:pt>
                <c:pt idx="3325">
                  <c:v>1741.4690000000001</c:v>
                </c:pt>
                <c:pt idx="3326">
                  <c:v>1742.4690000000001</c:v>
                </c:pt>
                <c:pt idx="3327">
                  <c:v>1743.4690000000001</c:v>
                </c:pt>
                <c:pt idx="3328">
                  <c:v>1744.4690000000001</c:v>
                </c:pt>
                <c:pt idx="3329">
                  <c:v>1745.4690000000001</c:v>
                </c:pt>
                <c:pt idx="3330">
                  <c:v>1746.4690000000001</c:v>
                </c:pt>
                <c:pt idx="3331">
                  <c:v>1747.4690000000001</c:v>
                </c:pt>
                <c:pt idx="3332">
                  <c:v>1748.4690000000001</c:v>
                </c:pt>
                <c:pt idx="3333">
                  <c:v>1749.4690000000001</c:v>
                </c:pt>
                <c:pt idx="3334">
                  <c:v>1750.4690000000001</c:v>
                </c:pt>
                <c:pt idx="3335">
                  <c:v>1751.4690000000001</c:v>
                </c:pt>
                <c:pt idx="3336">
                  <c:v>1752.4690000000001</c:v>
                </c:pt>
                <c:pt idx="3337">
                  <c:v>1753.4690000000001</c:v>
                </c:pt>
                <c:pt idx="3338">
                  <c:v>1754.4690000000001</c:v>
                </c:pt>
                <c:pt idx="3339">
                  <c:v>1755.4690000000001</c:v>
                </c:pt>
                <c:pt idx="3340">
                  <c:v>1756.4690000000001</c:v>
                </c:pt>
                <c:pt idx="3341">
                  <c:v>1757.4690000000001</c:v>
                </c:pt>
                <c:pt idx="3342">
                  <c:v>1758.4690000000001</c:v>
                </c:pt>
                <c:pt idx="3343">
                  <c:v>1759.4690000000001</c:v>
                </c:pt>
                <c:pt idx="3344">
                  <c:v>1760.4690000000001</c:v>
                </c:pt>
                <c:pt idx="3345">
                  <c:v>1761.4690000000001</c:v>
                </c:pt>
                <c:pt idx="3346">
                  <c:v>1762.4690000000001</c:v>
                </c:pt>
                <c:pt idx="3347">
                  <c:v>1763.4690000000001</c:v>
                </c:pt>
                <c:pt idx="3348">
                  <c:v>1764.4690000000001</c:v>
                </c:pt>
                <c:pt idx="3349">
                  <c:v>1765.4690000000001</c:v>
                </c:pt>
                <c:pt idx="3350">
                  <c:v>1766.4690000000001</c:v>
                </c:pt>
                <c:pt idx="3351">
                  <c:v>1767.4690000000001</c:v>
                </c:pt>
                <c:pt idx="3352">
                  <c:v>1768.4690000000001</c:v>
                </c:pt>
                <c:pt idx="3353">
                  <c:v>1769.4690000000001</c:v>
                </c:pt>
                <c:pt idx="3354">
                  <c:v>1770.4690000000001</c:v>
                </c:pt>
                <c:pt idx="3355">
                  <c:v>1771.4690000000001</c:v>
                </c:pt>
                <c:pt idx="3356">
                  <c:v>1772.4690000000001</c:v>
                </c:pt>
                <c:pt idx="3357">
                  <c:v>1773.4690000000001</c:v>
                </c:pt>
                <c:pt idx="3358">
                  <c:v>1774.4690000000001</c:v>
                </c:pt>
                <c:pt idx="3359">
                  <c:v>1775.4690000000001</c:v>
                </c:pt>
                <c:pt idx="3360">
                  <c:v>1776.4690000000001</c:v>
                </c:pt>
                <c:pt idx="3361">
                  <c:v>1777.4690000000001</c:v>
                </c:pt>
                <c:pt idx="3362">
                  <c:v>1778.4690000000001</c:v>
                </c:pt>
                <c:pt idx="3363">
                  <c:v>1779.4690000000001</c:v>
                </c:pt>
                <c:pt idx="3364">
                  <c:v>1780.4690000000001</c:v>
                </c:pt>
                <c:pt idx="3365">
                  <c:v>1781.4690000000001</c:v>
                </c:pt>
                <c:pt idx="3366">
                  <c:v>1782.4690000000001</c:v>
                </c:pt>
                <c:pt idx="3367">
                  <c:v>1783.4690000000001</c:v>
                </c:pt>
                <c:pt idx="3368">
                  <c:v>1784.4690000000001</c:v>
                </c:pt>
                <c:pt idx="3369">
                  <c:v>1785.4690000000001</c:v>
                </c:pt>
                <c:pt idx="3370">
                  <c:v>1786.4690000000001</c:v>
                </c:pt>
                <c:pt idx="3371">
                  <c:v>1787.4690000000001</c:v>
                </c:pt>
                <c:pt idx="3372">
                  <c:v>1788.4690000000001</c:v>
                </c:pt>
                <c:pt idx="3373">
                  <c:v>1789.4690000000001</c:v>
                </c:pt>
                <c:pt idx="3374">
                  <c:v>1790.4690000000001</c:v>
                </c:pt>
                <c:pt idx="3375">
                  <c:v>1791.4690000000001</c:v>
                </c:pt>
                <c:pt idx="3376">
                  <c:v>1792.4690000000001</c:v>
                </c:pt>
                <c:pt idx="3377">
                  <c:v>1793.4690000000001</c:v>
                </c:pt>
                <c:pt idx="3378">
                  <c:v>1794.4690000000001</c:v>
                </c:pt>
                <c:pt idx="3379">
                  <c:v>1795.4690000000001</c:v>
                </c:pt>
                <c:pt idx="3380">
                  <c:v>1796.4690000000001</c:v>
                </c:pt>
                <c:pt idx="3381">
                  <c:v>1797.4690000000001</c:v>
                </c:pt>
                <c:pt idx="3382">
                  <c:v>1798.4690000000001</c:v>
                </c:pt>
                <c:pt idx="3383">
                  <c:v>1799.4690000000001</c:v>
                </c:pt>
                <c:pt idx="3384">
                  <c:v>1800.4690000000001</c:v>
                </c:pt>
                <c:pt idx="3385">
                  <c:v>1801.4690000000001</c:v>
                </c:pt>
                <c:pt idx="3386">
                  <c:v>1802.4690000000001</c:v>
                </c:pt>
                <c:pt idx="3387">
                  <c:v>1803.4690000000001</c:v>
                </c:pt>
                <c:pt idx="3388">
                  <c:v>1804.4690000000001</c:v>
                </c:pt>
                <c:pt idx="3389">
                  <c:v>1805.4690000000001</c:v>
                </c:pt>
                <c:pt idx="3390">
                  <c:v>1806.4690000000001</c:v>
                </c:pt>
                <c:pt idx="3391">
                  <c:v>1807.4690000000001</c:v>
                </c:pt>
                <c:pt idx="3392">
                  <c:v>1808.4690000000001</c:v>
                </c:pt>
                <c:pt idx="3393">
                  <c:v>1809.4690000000001</c:v>
                </c:pt>
                <c:pt idx="3394">
                  <c:v>1810.4690000000001</c:v>
                </c:pt>
                <c:pt idx="3395">
                  <c:v>1811.4690000000001</c:v>
                </c:pt>
                <c:pt idx="3396">
                  <c:v>1812.4690000000001</c:v>
                </c:pt>
                <c:pt idx="3397">
                  <c:v>1813.4690000000001</c:v>
                </c:pt>
                <c:pt idx="3398">
                  <c:v>1814.4690000000001</c:v>
                </c:pt>
                <c:pt idx="3399">
                  <c:v>1815.4690000000001</c:v>
                </c:pt>
                <c:pt idx="3400">
                  <c:v>1816.4690000000001</c:v>
                </c:pt>
                <c:pt idx="3401">
                  <c:v>1817.4690000000001</c:v>
                </c:pt>
                <c:pt idx="3402">
                  <c:v>1818.4690000000001</c:v>
                </c:pt>
                <c:pt idx="3403">
                  <c:v>1819.4690000000001</c:v>
                </c:pt>
                <c:pt idx="3404">
                  <c:v>1820.4690000000001</c:v>
                </c:pt>
                <c:pt idx="3405">
                  <c:v>1821.4690000000001</c:v>
                </c:pt>
                <c:pt idx="3406">
                  <c:v>1822.4690000000001</c:v>
                </c:pt>
                <c:pt idx="3407">
                  <c:v>1823.4690000000001</c:v>
                </c:pt>
                <c:pt idx="3408">
                  <c:v>1824.4690000000001</c:v>
                </c:pt>
                <c:pt idx="3409">
                  <c:v>1825.4690000000001</c:v>
                </c:pt>
                <c:pt idx="3410">
                  <c:v>1826.4690000000001</c:v>
                </c:pt>
                <c:pt idx="3411">
                  <c:v>1827.4690000000001</c:v>
                </c:pt>
                <c:pt idx="3412">
                  <c:v>1828.4690000000001</c:v>
                </c:pt>
                <c:pt idx="3413">
                  <c:v>1829.4690000000001</c:v>
                </c:pt>
                <c:pt idx="3414">
                  <c:v>1830.4690000000001</c:v>
                </c:pt>
                <c:pt idx="3415">
                  <c:v>1831.4690000000001</c:v>
                </c:pt>
                <c:pt idx="3416">
                  <c:v>1832.4690000000001</c:v>
                </c:pt>
                <c:pt idx="3417">
                  <c:v>1833.4690000000001</c:v>
                </c:pt>
                <c:pt idx="3418">
                  <c:v>1834.4690000000001</c:v>
                </c:pt>
                <c:pt idx="3419">
                  <c:v>1835.4690000000001</c:v>
                </c:pt>
                <c:pt idx="3420">
                  <c:v>1836.4690000000001</c:v>
                </c:pt>
                <c:pt idx="3421">
                  <c:v>1837.4690000000001</c:v>
                </c:pt>
                <c:pt idx="3422">
                  <c:v>1838.4690000000001</c:v>
                </c:pt>
                <c:pt idx="3423">
                  <c:v>1839.4690000000001</c:v>
                </c:pt>
                <c:pt idx="3424">
                  <c:v>1840.4690000000001</c:v>
                </c:pt>
                <c:pt idx="3425">
                  <c:v>1841.4690000000001</c:v>
                </c:pt>
                <c:pt idx="3426">
                  <c:v>1842.4690000000001</c:v>
                </c:pt>
                <c:pt idx="3427">
                  <c:v>1843.4690000000001</c:v>
                </c:pt>
                <c:pt idx="3428">
                  <c:v>1844.4690000000001</c:v>
                </c:pt>
                <c:pt idx="3429">
                  <c:v>1845.4690000000001</c:v>
                </c:pt>
                <c:pt idx="3430">
                  <c:v>1846.4690000000001</c:v>
                </c:pt>
                <c:pt idx="3431">
                  <c:v>1847.4690000000001</c:v>
                </c:pt>
                <c:pt idx="3432">
                  <c:v>1848.4690000000001</c:v>
                </c:pt>
                <c:pt idx="3433">
                  <c:v>1849.4690000000001</c:v>
                </c:pt>
                <c:pt idx="3434">
                  <c:v>1850.4690000000001</c:v>
                </c:pt>
                <c:pt idx="3435">
                  <c:v>1851.4690000000001</c:v>
                </c:pt>
                <c:pt idx="3436">
                  <c:v>1852.4690000000001</c:v>
                </c:pt>
                <c:pt idx="3437">
                  <c:v>1853.4690000000001</c:v>
                </c:pt>
                <c:pt idx="3438">
                  <c:v>1854.4690000000001</c:v>
                </c:pt>
                <c:pt idx="3439">
                  <c:v>1855.4690000000001</c:v>
                </c:pt>
                <c:pt idx="3440">
                  <c:v>1856.4690000000001</c:v>
                </c:pt>
                <c:pt idx="3441">
                  <c:v>1857.4690000000001</c:v>
                </c:pt>
                <c:pt idx="3442">
                  <c:v>1858.4690000000001</c:v>
                </c:pt>
                <c:pt idx="3443">
                  <c:v>1859.4690000000001</c:v>
                </c:pt>
                <c:pt idx="3444">
                  <c:v>1860.4690000000001</c:v>
                </c:pt>
                <c:pt idx="3445">
                  <c:v>1861.4690000000001</c:v>
                </c:pt>
                <c:pt idx="3446">
                  <c:v>1862.4690000000001</c:v>
                </c:pt>
                <c:pt idx="3447">
                  <c:v>1863.4690000000001</c:v>
                </c:pt>
                <c:pt idx="3448">
                  <c:v>1864.4690000000001</c:v>
                </c:pt>
                <c:pt idx="3449">
                  <c:v>1865.4690000000001</c:v>
                </c:pt>
                <c:pt idx="3450">
                  <c:v>1866.4690000000001</c:v>
                </c:pt>
                <c:pt idx="3451">
                  <c:v>1867.4690000000001</c:v>
                </c:pt>
                <c:pt idx="3452">
                  <c:v>1868.4690000000001</c:v>
                </c:pt>
                <c:pt idx="3453">
                  <c:v>1869.4690000000001</c:v>
                </c:pt>
                <c:pt idx="3454">
                  <c:v>1870.4690000000001</c:v>
                </c:pt>
                <c:pt idx="3455">
                  <c:v>1871.4690000000001</c:v>
                </c:pt>
                <c:pt idx="3456">
                  <c:v>1872.4690000000001</c:v>
                </c:pt>
                <c:pt idx="3457">
                  <c:v>1873.4690000000001</c:v>
                </c:pt>
                <c:pt idx="3458">
                  <c:v>1874.4690000000001</c:v>
                </c:pt>
                <c:pt idx="3459">
                  <c:v>1875.4690000000001</c:v>
                </c:pt>
                <c:pt idx="3460">
                  <c:v>1876.4690000000001</c:v>
                </c:pt>
                <c:pt idx="3461">
                  <c:v>1877.4690000000001</c:v>
                </c:pt>
                <c:pt idx="3462">
                  <c:v>1878.4690000000001</c:v>
                </c:pt>
                <c:pt idx="3463">
                  <c:v>1879.4690000000001</c:v>
                </c:pt>
                <c:pt idx="3464">
                  <c:v>1880.4690000000001</c:v>
                </c:pt>
                <c:pt idx="3465">
                  <c:v>1881.4690000000001</c:v>
                </c:pt>
                <c:pt idx="3466">
                  <c:v>1882.4690000000001</c:v>
                </c:pt>
                <c:pt idx="3467">
                  <c:v>1883.4690000000001</c:v>
                </c:pt>
                <c:pt idx="3468">
                  <c:v>1884.4690000000001</c:v>
                </c:pt>
                <c:pt idx="3469">
                  <c:v>1885.4690000000001</c:v>
                </c:pt>
                <c:pt idx="3470">
                  <c:v>1886.4690000000001</c:v>
                </c:pt>
                <c:pt idx="3471">
                  <c:v>1887.4690000000001</c:v>
                </c:pt>
                <c:pt idx="3472">
                  <c:v>1888.4690000000001</c:v>
                </c:pt>
                <c:pt idx="3473">
                  <c:v>1889.4690000000001</c:v>
                </c:pt>
                <c:pt idx="3474">
                  <c:v>1890.4690000000001</c:v>
                </c:pt>
                <c:pt idx="3475">
                  <c:v>1891.4690000000001</c:v>
                </c:pt>
                <c:pt idx="3476">
                  <c:v>1892.4690000000001</c:v>
                </c:pt>
                <c:pt idx="3477">
                  <c:v>1893.4690000000001</c:v>
                </c:pt>
                <c:pt idx="3478">
                  <c:v>1894.4690000000001</c:v>
                </c:pt>
                <c:pt idx="3479">
                  <c:v>1895.4690000000001</c:v>
                </c:pt>
                <c:pt idx="3480">
                  <c:v>1896.4690000000001</c:v>
                </c:pt>
                <c:pt idx="3481">
                  <c:v>1897.4690000000001</c:v>
                </c:pt>
                <c:pt idx="3482">
                  <c:v>1898.4690000000001</c:v>
                </c:pt>
                <c:pt idx="3483">
                  <c:v>1899.4690000000001</c:v>
                </c:pt>
                <c:pt idx="3484">
                  <c:v>1900.4690000000001</c:v>
                </c:pt>
                <c:pt idx="3485">
                  <c:v>1901.4690000000001</c:v>
                </c:pt>
                <c:pt idx="3486">
                  <c:v>1902.4690000000001</c:v>
                </c:pt>
                <c:pt idx="3487">
                  <c:v>1903.4690000000001</c:v>
                </c:pt>
                <c:pt idx="3488">
                  <c:v>1904.4690000000001</c:v>
                </c:pt>
                <c:pt idx="3489">
                  <c:v>1905.4690000000001</c:v>
                </c:pt>
                <c:pt idx="3490">
                  <c:v>1906.4690000000001</c:v>
                </c:pt>
                <c:pt idx="3491">
                  <c:v>1907.4690000000001</c:v>
                </c:pt>
                <c:pt idx="3492">
                  <c:v>1908.4690000000001</c:v>
                </c:pt>
                <c:pt idx="3493">
                  <c:v>1909.4690000000001</c:v>
                </c:pt>
                <c:pt idx="3494">
                  <c:v>1910.4690000000001</c:v>
                </c:pt>
                <c:pt idx="3495">
                  <c:v>1911.4690000000001</c:v>
                </c:pt>
                <c:pt idx="3496">
                  <c:v>1912.4690000000001</c:v>
                </c:pt>
                <c:pt idx="3497">
                  <c:v>1913.4690000000001</c:v>
                </c:pt>
                <c:pt idx="3498">
                  <c:v>1914.4690000000001</c:v>
                </c:pt>
                <c:pt idx="3499">
                  <c:v>1915.4690000000001</c:v>
                </c:pt>
                <c:pt idx="3500">
                  <c:v>1916.4690000000001</c:v>
                </c:pt>
                <c:pt idx="3501">
                  <c:v>1917.4690000000001</c:v>
                </c:pt>
                <c:pt idx="3502">
                  <c:v>1918.4690000000001</c:v>
                </c:pt>
                <c:pt idx="3503">
                  <c:v>1919.4690000000001</c:v>
                </c:pt>
                <c:pt idx="3504">
                  <c:v>1920.4690000000001</c:v>
                </c:pt>
                <c:pt idx="3505">
                  <c:v>1921.4690000000001</c:v>
                </c:pt>
                <c:pt idx="3506">
                  <c:v>1922.4690000000001</c:v>
                </c:pt>
                <c:pt idx="3507">
                  <c:v>1923.4690000000001</c:v>
                </c:pt>
                <c:pt idx="3508">
                  <c:v>1924.4690000000001</c:v>
                </c:pt>
                <c:pt idx="3509">
                  <c:v>1925.4690000000001</c:v>
                </c:pt>
                <c:pt idx="3510">
                  <c:v>1926.4690000000001</c:v>
                </c:pt>
                <c:pt idx="3511">
                  <c:v>1927.4690000000001</c:v>
                </c:pt>
                <c:pt idx="3512">
                  <c:v>1928.4690000000001</c:v>
                </c:pt>
                <c:pt idx="3513">
                  <c:v>1929.4690000000001</c:v>
                </c:pt>
                <c:pt idx="3514">
                  <c:v>1930.4690000000001</c:v>
                </c:pt>
                <c:pt idx="3515">
                  <c:v>1931.4690000000001</c:v>
                </c:pt>
                <c:pt idx="3516">
                  <c:v>1932.4690000000001</c:v>
                </c:pt>
                <c:pt idx="3517">
                  <c:v>1933.4690000000001</c:v>
                </c:pt>
                <c:pt idx="3518">
                  <c:v>1934.4690000000001</c:v>
                </c:pt>
                <c:pt idx="3519">
                  <c:v>1935.4690000000001</c:v>
                </c:pt>
                <c:pt idx="3520">
                  <c:v>1936.4690000000001</c:v>
                </c:pt>
                <c:pt idx="3521">
                  <c:v>1937.4690000000001</c:v>
                </c:pt>
                <c:pt idx="3522">
                  <c:v>1938.4690000000001</c:v>
                </c:pt>
                <c:pt idx="3523">
                  <c:v>1939.4690000000001</c:v>
                </c:pt>
                <c:pt idx="3524">
                  <c:v>1940.4690000000001</c:v>
                </c:pt>
                <c:pt idx="3525">
                  <c:v>1941.4690000000001</c:v>
                </c:pt>
                <c:pt idx="3526">
                  <c:v>1942.4690000000001</c:v>
                </c:pt>
                <c:pt idx="3527">
                  <c:v>1943.4690000000001</c:v>
                </c:pt>
                <c:pt idx="3528">
                  <c:v>1944.4690000000001</c:v>
                </c:pt>
                <c:pt idx="3529">
                  <c:v>1945.4690000000001</c:v>
                </c:pt>
                <c:pt idx="3530">
                  <c:v>1946.4690000000001</c:v>
                </c:pt>
                <c:pt idx="3531">
                  <c:v>1947.4690000000001</c:v>
                </c:pt>
                <c:pt idx="3532">
                  <c:v>1948.4690000000001</c:v>
                </c:pt>
                <c:pt idx="3533">
                  <c:v>1949.4690000000001</c:v>
                </c:pt>
                <c:pt idx="3534">
                  <c:v>1950.4690000000001</c:v>
                </c:pt>
                <c:pt idx="3535">
                  <c:v>1951.4690000000001</c:v>
                </c:pt>
                <c:pt idx="3536">
                  <c:v>1952.4690000000001</c:v>
                </c:pt>
                <c:pt idx="3537">
                  <c:v>1953.4690000000001</c:v>
                </c:pt>
                <c:pt idx="3538">
                  <c:v>1954.4690000000001</c:v>
                </c:pt>
                <c:pt idx="3539">
                  <c:v>1955.4690000000001</c:v>
                </c:pt>
                <c:pt idx="3540">
                  <c:v>1956.4690000000001</c:v>
                </c:pt>
                <c:pt idx="3541">
                  <c:v>1957.4690000000001</c:v>
                </c:pt>
                <c:pt idx="3542">
                  <c:v>1958.4690000000001</c:v>
                </c:pt>
                <c:pt idx="3543">
                  <c:v>1959.4690000000001</c:v>
                </c:pt>
                <c:pt idx="3544">
                  <c:v>1960.4690000000001</c:v>
                </c:pt>
                <c:pt idx="3545">
                  <c:v>1961.4690000000001</c:v>
                </c:pt>
                <c:pt idx="3546">
                  <c:v>1962.4690000000001</c:v>
                </c:pt>
                <c:pt idx="3547">
                  <c:v>1963.4690000000001</c:v>
                </c:pt>
                <c:pt idx="3548">
                  <c:v>1964.4690000000001</c:v>
                </c:pt>
                <c:pt idx="3549">
                  <c:v>1965.4690000000001</c:v>
                </c:pt>
                <c:pt idx="3550">
                  <c:v>1966.4690000000001</c:v>
                </c:pt>
                <c:pt idx="3551">
                  <c:v>1967.4690000000001</c:v>
                </c:pt>
                <c:pt idx="3552">
                  <c:v>1968.4690000000001</c:v>
                </c:pt>
                <c:pt idx="3553">
                  <c:v>1969.4690000000001</c:v>
                </c:pt>
                <c:pt idx="3554">
                  <c:v>1970.4690000000001</c:v>
                </c:pt>
                <c:pt idx="3555">
                  <c:v>1971.4690000000001</c:v>
                </c:pt>
                <c:pt idx="3556">
                  <c:v>1972.4690000000001</c:v>
                </c:pt>
                <c:pt idx="3557">
                  <c:v>1973.4690000000001</c:v>
                </c:pt>
                <c:pt idx="3558">
                  <c:v>1974.4690000000001</c:v>
                </c:pt>
                <c:pt idx="3559">
                  <c:v>1975.4690000000001</c:v>
                </c:pt>
                <c:pt idx="3560">
                  <c:v>1976.4690000000001</c:v>
                </c:pt>
                <c:pt idx="3561">
                  <c:v>1977.4690000000001</c:v>
                </c:pt>
                <c:pt idx="3562">
                  <c:v>1978.4690000000001</c:v>
                </c:pt>
                <c:pt idx="3563">
                  <c:v>1979.4690000000001</c:v>
                </c:pt>
                <c:pt idx="3564">
                  <c:v>1980.4690000000001</c:v>
                </c:pt>
                <c:pt idx="3565">
                  <c:v>1981.4690000000001</c:v>
                </c:pt>
                <c:pt idx="3566">
                  <c:v>1982.4690000000001</c:v>
                </c:pt>
                <c:pt idx="3567">
                  <c:v>1983.4690000000001</c:v>
                </c:pt>
                <c:pt idx="3568">
                  <c:v>1984.4690000000001</c:v>
                </c:pt>
                <c:pt idx="3569">
                  <c:v>1985.4690000000001</c:v>
                </c:pt>
                <c:pt idx="3570">
                  <c:v>1986.4690000000001</c:v>
                </c:pt>
                <c:pt idx="3571">
                  <c:v>1987.4690000000001</c:v>
                </c:pt>
                <c:pt idx="3572">
                  <c:v>1988.4690000000001</c:v>
                </c:pt>
                <c:pt idx="3573">
                  <c:v>1989.4690000000001</c:v>
                </c:pt>
                <c:pt idx="3574">
                  <c:v>1990.4690000000001</c:v>
                </c:pt>
                <c:pt idx="3575">
                  <c:v>1991.4690000000001</c:v>
                </c:pt>
                <c:pt idx="3576">
                  <c:v>1992.4690000000001</c:v>
                </c:pt>
                <c:pt idx="3577">
                  <c:v>1993.4690000000001</c:v>
                </c:pt>
                <c:pt idx="3578">
                  <c:v>1994.4690000000001</c:v>
                </c:pt>
                <c:pt idx="3579">
                  <c:v>1995.4690000000001</c:v>
                </c:pt>
                <c:pt idx="3580">
                  <c:v>1996.4690000000001</c:v>
                </c:pt>
                <c:pt idx="3581">
                  <c:v>1997.4690000000001</c:v>
                </c:pt>
                <c:pt idx="3582">
                  <c:v>1998.4690000000001</c:v>
                </c:pt>
                <c:pt idx="3583">
                  <c:v>1999.4690000000001</c:v>
                </c:pt>
                <c:pt idx="3584">
                  <c:v>2000.4690000000001</c:v>
                </c:pt>
                <c:pt idx="3585">
                  <c:v>2001.4690000000001</c:v>
                </c:pt>
                <c:pt idx="3586">
                  <c:v>2002.4690000000001</c:v>
                </c:pt>
                <c:pt idx="3587">
                  <c:v>2003.4690000000001</c:v>
                </c:pt>
                <c:pt idx="3588">
                  <c:v>2004.4690000000001</c:v>
                </c:pt>
                <c:pt idx="3589">
                  <c:v>2005.4690000000001</c:v>
                </c:pt>
                <c:pt idx="3590">
                  <c:v>2006.4690000000001</c:v>
                </c:pt>
                <c:pt idx="3591">
                  <c:v>2007.4690000000001</c:v>
                </c:pt>
                <c:pt idx="3592">
                  <c:v>2008.4690000000001</c:v>
                </c:pt>
                <c:pt idx="3593">
                  <c:v>2009.4690000000001</c:v>
                </c:pt>
                <c:pt idx="3594">
                  <c:v>2010.4690000000001</c:v>
                </c:pt>
                <c:pt idx="3595">
                  <c:v>2011.4690000000001</c:v>
                </c:pt>
                <c:pt idx="3596">
                  <c:v>2012.4690000000001</c:v>
                </c:pt>
                <c:pt idx="3597">
                  <c:v>2013.4690000000001</c:v>
                </c:pt>
                <c:pt idx="3598">
                  <c:v>2014.4690000000001</c:v>
                </c:pt>
                <c:pt idx="3599">
                  <c:v>2015.4690000000001</c:v>
                </c:pt>
                <c:pt idx="3600">
                  <c:v>2016.4690000000001</c:v>
                </c:pt>
                <c:pt idx="3601">
                  <c:v>2017.4690000000001</c:v>
                </c:pt>
                <c:pt idx="3602">
                  <c:v>2018.4690000000001</c:v>
                </c:pt>
                <c:pt idx="3603">
                  <c:v>2019.4690000000001</c:v>
                </c:pt>
                <c:pt idx="3604">
                  <c:v>2020.4690000000001</c:v>
                </c:pt>
                <c:pt idx="3605">
                  <c:v>2021.4690000000001</c:v>
                </c:pt>
                <c:pt idx="3606">
                  <c:v>2022.4690000000001</c:v>
                </c:pt>
                <c:pt idx="3607">
                  <c:v>2023.4690000000001</c:v>
                </c:pt>
                <c:pt idx="3608">
                  <c:v>2024.4690000000001</c:v>
                </c:pt>
                <c:pt idx="3609">
                  <c:v>2025.4690000000001</c:v>
                </c:pt>
                <c:pt idx="3610">
                  <c:v>2026.4690000000001</c:v>
                </c:pt>
                <c:pt idx="3611">
                  <c:v>2027.4690000000001</c:v>
                </c:pt>
                <c:pt idx="3612">
                  <c:v>2028.4690000000001</c:v>
                </c:pt>
                <c:pt idx="3613">
                  <c:v>2029.4690000000001</c:v>
                </c:pt>
                <c:pt idx="3614">
                  <c:v>2030.4690000000001</c:v>
                </c:pt>
                <c:pt idx="3615">
                  <c:v>2031.4690000000001</c:v>
                </c:pt>
                <c:pt idx="3616">
                  <c:v>2032.4690000000001</c:v>
                </c:pt>
                <c:pt idx="3617">
                  <c:v>2033.4690000000001</c:v>
                </c:pt>
                <c:pt idx="3618">
                  <c:v>2034.4690000000001</c:v>
                </c:pt>
                <c:pt idx="3619">
                  <c:v>2035.4690000000001</c:v>
                </c:pt>
                <c:pt idx="3620">
                  <c:v>2036.4690000000001</c:v>
                </c:pt>
                <c:pt idx="3621">
                  <c:v>2037.4690000000001</c:v>
                </c:pt>
                <c:pt idx="3622">
                  <c:v>2038.4690000000001</c:v>
                </c:pt>
                <c:pt idx="3623">
                  <c:v>2039.4690000000001</c:v>
                </c:pt>
                <c:pt idx="3624">
                  <c:v>2040.4690000000001</c:v>
                </c:pt>
                <c:pt idx="3625">
                  <c:v>2041.4690000000001</c:v>
                </c:pt>
                <c:pt idx="3626">
                  <c:v>2042.4690000000001</c:v>
                </c:pt>
                <c:pt idx="3627">
                  <c:v>2043.4690000000001</c:v>
                </c:pt>
                <c:pt idx="3628">
                  <c:v>2044.4690000000001</c:v>
                </c:pt>
                <c:pt idx="3629">
                  <c:v>2045.4690000000001</c:v>
                </c:pt>
                <c:pt idx="3630">
                  <c:v>2046.4690000000001</c:v>
                </c:pt>
                <c:pt idx="3631">
                  <c:v>2047.4690000000001</c:v>
                </c:pt>
                <c:pt idx="3632">
                  <c:v>2048.4690000000001</c:v>
                </c:pt>
                <c:pt idx="3633">
                  <c:v>2049.4690000000001</c:v>
                </c:pt>
                <c:pt idx="3634">
                  <c:v>2050.4690000000001</c:v>
                </c:pt>
                <c:pt idx="3635">
                  <c:v>2051.4690000000001</c:v>
                </c:pt>
                <c:pt idx="3636">
                  <c:v>2052.4690000000001</c:v>
                </c:pt>
                <c:pt idx="3637">
                  <c:v>2053.4690000000001</c:v>
                </c:pt>
                <c:pt idx="3638">
                  <c:v>2054.4690000000001</c:v>
                </c:pt>
                <c:pt idx="3639">
                  <c:v>2055.4690000000001</c:v>
                </c:pt>
                <c:pt idx="3640">
                  <c:v>2056.4690000000001</c:v>
                </c:pt>
                <c:pt idx="3641">
                  <c:v>2057.4690000000001</c:v>
                </c:pt>
                <c:pt idx="3642">
                  <c:v>2058.4690000000001</c:v>
                </c:pt>
                <c:pt idx="3643">
                  <c:v>2059.4690000000001</c:v>
                </c:pt>
                <c:pt idx="3644">
                  <c:v>2060.4690000000001</c:v>
                </c:pt>
                <c:pt idx="3645">
                  <c:v>2061.4690000000001</c:v>
                </c:pt>
                <c:pt idx="3646">
                  <c:v>2062.4690000000001</c:v>
                </c:pt>
                <c:pt idx="3647">
                  <c:v>2063.4690000000001</c:v>
                </c:pt>
                <c:pt idx="3648">
                  <c:v>2064.4690000000001</c:v>
                </c:pt>
                <c:pt idx="3649">
                  <c:v>2065.4690000000001</c:v>
                </c:pt>
                <c:pt idx="3650">
                  <c:v>2066.4690000000001</c:v>
                </c:pt>
                <c:pt idx="3651">
                  <c:v>2067.4690000000001</c:v>
                </c:pt>
                <c:pt idx="3652">
                  <c:v>2068.4690000000001</c:v>
                </c:pt>
                <c:pt idx="3653">
                  <c:v>2069.4690000000001</c:v>
                </c:pt>
                <c:pt idx="3654">
                  <c:v>2070.4690000000001</c:v>
                </c:pt>
                <c:pt idx="3655">
                  <c:v>2071.4690000000001</c:v>
                </c:pt>
                <c:pt idx="3656">
                  <c:v>2072.4690000000001</c:v>
                </c:pt>
                <c:pt idx="3657">
                  <c:v>2073.4690000000001</c:v>
                </c:pt>
                <c:pt idx="3658">
                  <c:v>2074.4690000000001</c:v>
                </c:pt>
                <c:pt idx="3659">
                  <c:v>2075.4690000000001</c:v>
                </c:pt>
                <c:pt idx="3660">
                  <c:v>2076.4690000000001</c:v>
                </c:pt>
                <c:pt idx="3661">
                  <c:v>2077.4690000000001</c:v>
                </c:pt>
                <c:pt idx="3662">
                  <c:v>2078.4690000000001</c:v>
                </c:pt>
                <c:pt idx="3663">
                  <c:v>2079.4690000000001</c:v>
                </c:pt>
                <c:pt idx="3664">
                  <c:v>2080.4690000000001</c:v>
                </c:pt>
                <c:pt idx="3665">
                  <c:v>2081.4690000000001</c:v>
                </c:pt>
                <c:pt idx="3666">
                  <c:v>2082.4690000000001</c:v>
                </c:pt>
                <c:pt idx="3667">
                  <c:v>2083.4690000000001</c:v>
                </c:pt>
                <c:pt idx="3668">
                  <c:v>2084.4690000000001</c:v>
                </c:pt>
                <c:pt idx="3669">
                  <c:v>2085.4690000000001</c:v>
                </c:pt>
                <c:pt idx="3670">
                  <c:v>2086.4690000000001</c:v>
                </c:pt>
                <c:pt idx="3671">
                  <c:v>2087.4690000000001</c:v>
                </c:pt>
                <c:pt idx="3672">
                  <c:v>2088.4690000000001</c:v>
                </c:pt>
                <c:pt idx="3673">
                  <c:v>2089.4690000000001</c:v>
                </c:pt>
                <c:pt idx="3674">
                  <c:v>2090.4690000000001</c:v>
                </c:pt>
                <c:pt idx="3675">
                  <c:v>2091.4690000000001</c:v>
                </c:pt>
                <c:pt idx="3676">
                  <c:v>2092.4690000000001</c:v>
                </c:pt>
                <c:pt idx="3677">
                  <c:v>2093.4690000000001</c:v>
                </c:pt>
                <c:pt idx="3678">
                  <c:v>2094.4690000000001</c:v>
                </c:pt>
                <c:pt idx="3679">
                  <c:v>2095.4690000000001</c:v>
                </c:pt>
                <c:pt idx="3680">
                  <c:v>2096.4690000000001</c:v>
                </c:pt>
                <c:pt idx="3681">
                  <c:v>2097.4690000000001</c:v>
                </c:pt>
                <c:pt idx="3682">
                  <c:v>2098.4690000000001</c:v>
                </c:pt>
                <c:pt idx="3683">
                  <c:v>2099.4690000000001</c:v>
                </c:pt>
                <c:pt idx="3684">
                  <c:v>2100.4690000000001</c:v>
                </c:pt>
                <c:pt idx="3685">
                  <c:v>2101.4690000000001</c:v>
                </c:pt>
                <c:pt idx="3686">
                  <c:v>2102.4690000000001</c:v>
                </c:pt>
                <c:pt idx="3687">
                  <c:v>2103.4690000000001</c:v>
                </c:pt>
                <c:pt idx="3688">
                  <c:v>2104.4690000000001</c:v>
                </c:pt>
                <c:pt idx="3689">
                  <c:v>2105.4690000000001</c:v>
                </c:pt>
                <c:pt idx="3690">
                  <c:v>2106.4690000000001</c:v>
                </c:pt>
                <c:pt idx="3691">
                  <c:v>2107.4690000000001</c:v>
                </c:pt>
                <c:pt idx="3692">
                  <c:v>2108.4690000000001</c:v>
                </c:pt>
                <c:pt idx="3693">
                  <c:v>2109.4690000000001</c:v>
                </c:pt>
                <c:pt idx="3694">
                  <c:v>2110.4690000000001</c:v>
                </c:pt>
                <c:pt idx="3695">
                  <c:v>2111.4690000000001</c:v>
                </c:pt>
                <c:pt idx="3696">
                  <c:v>2112.4690000000001</c:v>
                </c:pt>
                <c:pt idx="3697">
                  <c:v>2113.4690000000001</c:v>
                </c:pt>
                <c:pt idx="3698">
                  <c:v>2114.4690000000001</c:v>
                </c:pt>
                <c:pt idx="3699">
                  <c:v>2115.4690000000001</c:v>
                </c:pt>
                <c:pt idx="3700">
                  <c:v>2116.4690000000001</c:v>
                </c:pt>
                <c:pt idx="3701">
                  <c:v>2117.4690000000001</c:v>
                </c:pt>
                <c:pt idx="3702">
                  <c:v>2118.4690000000001</c:v>
                </c:pt>
                <c:pt idx="3703">
                  <c:v>2119.4690000000001</c:v>
                </c:pt>
                <c:pt idx="3704">
                  <c:v>2120.4690000000001</c:v>
                </c:pt>
                <c:pt idx="3705">
                  <c:v>2121.4690000000001</c:v>
                </c:pt>
                <c:pt idx="3706">
                  <c:v>2122.4690000000001</c:v>
                </c:pt>
                <c:pt idx="3707">
                  <c:v>2123.4690000000001</c:v>
                </c:pt>
                <c:pt idx="3708">
                  <c:v>2124.4690000000001</c:v>
                </c:pt>
                <c:pt idx="3709">
                  <c:v>2125.4690000000001</c:v>
                </c:pt>
                <c:pt idx="3710">
                  <c:v>2126.4690000000001</c:v>
                </c:pt>
                <c:pt idx="3711">
                  <c:v>2127.4690000000001</c:v>
                </c:pt>
                <c:pt idx="3712">
                  <c:v>2128.4690000000001</c:v>
                </c:pt>
                <c:pt idx="3713">
                  <c:v>2129.4690000000001</c:v>
                </c:pt>
                <c:pt idx="3714">
                  <c:v>2130.4690000000001</c:v>
                </c:pt>
                <c:pt idx="3715">
                  <c:v>2131.4690000000001</c:v>
                </c:pt>
                <c:pt idx="3716">
                  <c:v>2132.4690000000001</c:v>
                </c:pt>
                <c:pt idx="3717">
                  <c:v>2133.4690000000001</c:v>
                </c:pt>
                <c:pt idx="3718">
                  <c:v>2134.4690000000001</c:v>
                </c:pt>
                <c:pt idx="3719">
                  <c:v>2135.4690000000001</c:v>
                </c:pt>
                <c:pt idx="3720">
                  <c:v>2136.4690000000001</c:v>
                </c:pt>
                <c:pt idx="3721">
                  <c:v>2137.4690000000001</c:v>
                </c:pt>
                <c:pt idx="3722">
                  <c:v>2138.4690000000001</c:v>
                </c:pt>
                <c:pt idx="3723">
                  <c:v>2139.4690000000001</c:v>
                </c:pt>
                <c:pt idx="3724">
                  <c:v>2140.4690000000001</c:v>
                </c:pt>
                <c:pt idx="3725">
                  <c:v>2141.4690000000001</c:v>
                </c:pt>
                <c:pt idx="3726">
                  <c:v>2142.4690000000001</c:v>
                </c:pt>
                <c:pt idx="3727">
                  <c:v>2143.4690000000001</c:v>
                </c:pt>
                <c:pt idx="3728">
                  <c:v>2144.4690000000001</c:v>
                </c:pt>
                <c:pt idx="3729">
                  <c:v>2145.4690000000001</c:v>
                </c:pt>
                <c:pt idx="3730">
                  <c:v>2146.4690000000001</c:v>
                </c:pt>
                <c:pt idx="3731">
                  <c:v>2147.4690000000001</c:v>
                </c:pt>
                <c:pt idx="3732">
                  <c:v>2148.4690000000001</c:v>
                </c:pt>
                <c:pt idx="3733">
                  <c:v>2149.4690000000001</c:v>
                </c:pt>
                <c:pt idx="3734">
                  <c:v>2150.4690000000001</c:v>
                </c:pt>
                <c:pt idx="3735">
                  <c:v>2151.4690000000001</c:v>
                </c:pt>
                <c:pt idx="3736">
                  <c:v>2152.4690000000001</c:v>
                </c:pt>
                <c:pt idx="3737">
                  <c:v>2153.4690000000001</c:v>
                </c:pt>
                <c:pt idx="3738">
                  <c:v>2154.4690000000001</c:v>
                </c:pt>
                <c:pt idx="3739">
                  <c:v>2155.4690000000001</c:v>
                </c:pt>
                <c:pt idx="3740">
                  <c:v>2156.4690000000001</c:v>
                </c:pt>
                <c:pt idx="3741">
                  <c:v>2157.4690000000001</c:v>
                </c:pt>
                <c:pt idx="3742">
                  <c:v>2158.4690000000001</c:v>
                </c:pt>
                <c:pt idx="3743">
                  <c:v>2159.4690000000001</c:v>
                </c:pt>
                <c:pt idx="3744">
                  <c:v>2160.4690000000001</c:v>
                </c:pt>
                <c:pt idx="3745">
                  <c:v>2161.4690000000001</c:v>
                </c:pt>
                <c:pt idx="3746">
                  <c:v>2162.4690000000001</c:v>
                </c:pt>
                <c:pt idx="3747">
                  <c:v>2163.4690000000001</c:v>
                </c:pt>
                <c:pt idx="3748">
                  <c:v>2164.4690000000001</c:v>
                </c:pt>
                <c:pt idx="3749">
                  <c:v>2165.4690000000001</c:v>
                </c:pt>
                <c:pt idx="3750">
                  <c:v>2166.4690000000001</c:v>
                </c:pt>
                <c:pt idx="3751">
                  <c:v>2167.4690000000001</c:v>
                </c:pt>
                <c:pt idx="3752">
                  <c:v>2168.4690000000001</c:v>
                </c:pt>
                <c:pt idx="3753">
                  <c:v>2169.4690000000001</c:v>
                </c:pt>
                <c:pt idx="3754">
                  <c:v>2170.4690000000001</c:v>
                </c:pt>
                <c:pt idx="3755">
                  <c:v>2171.4690000000001</c:v>
                </c:pt>
                <c:pt idx="3756">
                  <c:v>2172.4690000000001</c:v>
                </c:pt>
                <c:pt idx="3757">
                  <c:v>2173.4690000000001</c:v>
                </c:pt>
                <c:pt idx="3758">
                  <c:v>2174.4690000000001</c:v>
                </c:pt>
                <c:pt idx="3759">
                  <c:v>2175.4690000000001</c:v>
                </c:pt>
                <c:pt idx="3760">
                  <c:v>2176.4690000000001</c:v>
                </c:pt>
                <c:pt idx="3761">
                  <c:v>2177.4690000000001</c:v>
                </c:pt>
                <c:pt idx="3762">
                  <c:v>2178.4690000000001</c:v>
                </c:pt>
                <c:pt idx="3763">
                  <c:v>2179.4690000000001</c:v>
                </c:pt>
                <c:pt idx="3764">
                  <c:v>2180.4690000000001</c:v>
                </c:pt>
                <c:pt idx="3765">
                  <c:v>2181.4690000000001</c:v>
                </c:pt>
                <c:pt idx="3766">
                  <c:v>2182.4690000000001</c:v>
                </c:pt>
                <c:pt idx="3767">
                  <c:v>2183.4690000000001</c:v>
                </c:pt>
                <c:pt idx="3768">
                  <c:v>2184.4690000000001</c:v>
                </c:pt>
                <c:pt idx="3769">
                  <c:v>2185.4690000000001</c:v>
                </c:pt>
                <c:pt idx="3770">
                  <c:v>2186.4690000000001</c:v>
                </c:pt>
                <c:pt idx="3771">
                  <c:v>2187.4690000000001</c:v>
                </c:pt>
                <c:pt idx="3772">
                  <c:v>2188.4690000000001</c:v>
                </c:pt>
                <c:pt idx="3773">
                  <c:v>2189.4690000000001</c:v>
                </c:pt>
                <c:pt idx="3774">
                  <c:v>2190.4690000000001</c:v>
                </c:pt>
                <c:pt idx="3775">
                  <c:v>2191.4690000000001</c:v>
                </c:pt>
                <c:pt idx="3776">
                  <c:v>2192.4690000000001</c:v>
                </c:pt>
                <c:pt idx="3777">
                  <c:v>2193.4690000000001</c:v>
                </c:pt>
                <c:pt idx="3778">
                  <c:v>2194.4690000000001</c:v>
                </c:pt>
                <c:pt idx="3779">
                  <c:v>2195.4690000000001</c:v>
                </c:pt>
                <c:pt idx="3780">
                  <c:v>2196.4690000000001</c:v>
                </c:pt>
                <c:pt idx="3781">
                  <c:v>2197.4690000000001</c:v>
                </c:pt>
                <c:pt idx="3782">
                  <c:v>2198.4690000000001</c:v>
                </c:pt>
                <c:pt idx="3783">
                  <c:v>2199.4690000000001</c:v>
                </c:pt>
                <c:pt idx="3784">
                  <c:v>2200.4690000000001</c:v>
                </c:pt>
                <c:pt idx="3785">
                  <c:v>2201.4690000000001</c:v>
                </c:pt>
                <c:pt idx="3786">
                  <c:v>2202.4690000000001</c:v>
                </c:pt>
                <c:pt idx="3787">
                  <c:v>2203.4690000000001</c:v>
                </c:pt>
                <c:pt idx="3788">
                  <c:v>2204.4690000000001</c:v>
                </c:pt>
                <c:pt idx="3789">
                  <c:v>2205.4690000000001</c:v>
                </c:pt>
                <c:pt idx="3790">
                  <c:v>2206.4690000000001</c:v>
                </c:pt>
                <c:pt idx="3791">
                  <c:v>2207.4690000000001</c:v>
                </c:pt>
                <c:pt idx="3792">
                  <c:v>2208.4690000000001</c:v>
                </c:pt>
                <c:pt idx="3793">
                  <c:v>2209.4690000000001</c:v>
                </c:pt>
                <c:pt idx="3794">
                  <c:v>2210.4690000000001</c:v>
                </c:pt>
                <c:pt idx="3795">
                  <c:v>2211.4690000000001</c:v>
                </c:pt>
                <c:pt idx="3796">
                  <c:v>2212.4690000000001</c:v>
                </c:pt>
                <c:pt idx="3797">
                  <c:v>2213.4690000000001</c:v>
                </c:pt>
                <c:pt idx="3798">
                  <c:v>2214.4690000000001</c:v>
                </c:pt>
                <c:pt idx="3799">
                  <c:v>2215.4690000000001</c:v>
                </c:pt>
                <c:pt idx="3800">
                  <c:v>2216.4690000000001</c:v>
                </c:pt>
                <c:pt idx="3801">
                  <c:v>2217.4690000000001</c:v>
                </c:pt>
                <c:pt idx="3802">
                  <c:v>2218.4690000000001</c:v>
                </c:pt>
                <c:pt idx="3803">
                  <c:v>2219.4690000000001</c:v>
                </c:pt>
                <c:pt idx="3804">
                  <c:v>2220.4690000000001</c:v>
                </c:pt>
                <c:pt idx="3805">
                  <c:v>2221.4690000000001</c:v>
                </c:pt>
                <c:pt idx="3806">
                  <c:v>2222.4690000000001</c:v>
                </c:pt>
                <c:pt idx="3807">
                  <c:v>2223.4690000000001</c:v>
                </c:pt>
                <c:pt idx="3808">
                  <c:v>2224.4690000000001</c:v>
                </c:pt>
                <c:pt idx="3809">
                  <c:v>2225.4690000000001</c:v>
                </c:pt>
                <c:pt idx="3810">
                  <c:v>2226.4690000000001</c:v>
                </c:pt>
                <c:pt idx="3811">
                  <c:v>2227.4690000000001</c:v>
                </c:pt>
                <c:pt idx="3812">
                  <c:v>2228.4690000000001</c:v>
                </c:pt>
                <c:pt idx="3813">
                  <c:v>2229.4690000000001</c:v>
                </c:pt>
                <c:pt idx="3814">
                  <c:v>2230.4690000000001</c:v>
                </c:pt>
                <c:pt idx="3815">
                  <c:v>2231.4690000000001</c:v>
                </c:pt>
                <c:pt idx="3816">
                  <c:v>2232.4690000000001</c:v>
                </c:pt>
                <c:pt idx="3817">
                  <c:v>2233.4690000000001</c:v>
                </c:pt>
                <c:pt idx="3818">
                  <c:v>2234.4690000000001</c:v>
                </c:pt>
                <c:pt idx="3819">
                  <c:v>2235.4690000000001</c:v>
                </c:pt>
                <c:pt idx="3820">
                  <c:v>2236.4690000000001</c:v>
                </c:pt>
                <c:pt idx="3821">
                  <c:v>2237.4690000000001</c:v>
                </c:pt>
                <c:pt idx="3822">
                  <c:v>2238.4690000000001</c:v>
                </c:pt>
                <c:pt idx="3823">
                  <c:v>2239.4690000000001</c:v>
                </c:pt>
                <c:pt idx="3824">
                  <c:v>2240.4690000000001</c:v>
                </c:pt>
                <c:pt idx="3825">
                  <c:v>2241.4690000000001</c:v>
                </c:pt>
                <c:pt idx="3826">
                  <c:v>2242.4690000000001</c:v>
                </c:pt>
                <c:pt idx="3827">
                  <c:v>2243.4690000000001</c:v>
                </c:pt>
                <c:pt idx="3828">
                  <c:v>2244.4690000000001</c:v>
                </c:pt>
                <c:pt idx="3829">
                  <c:v>2245.4690000000001</c:v>
                </c:pt>
                <c:pt idx="3830">
                  <c:v>2246.4690000000001</c:v>
                </c:pt>
                <c:pt idx="3831">
                  <c:v>2247.4690000000001</c:v>
                </c:pt>
                <c:pt idx="3832">
                  <c:v>2248.4690000000001</c:v>
                </c:pt>
                <c:pt idx="3833">
                  <c:v>2249.4690000000001</c:v>
                </c:pt>
                <c:pt idx="3834">
                  <c:v>2250.4690000000001</c:v>
                </c:pt>
                <c:pt idx="3835">
                  <c:v>2251.4690000000001</c:v>
                </c:pt>
                <c:pt idx="3836">
                  <c:v>2252.4690000000001</c:v>
                </c:pt>
                <c:pt idx="3837">
                  <c:v>2253.4690000000001</c:v>
                </c:pt>
                <c:pt idx="3838">
                  <c:v>2254.4690000000001</c:v>
                </c:pt>
                <c:pt idx="3839">
                  <c:v>2255.4690000000001</c:v>
                </c:pt>
                <c:pt idx="3840">
                  <c:v>2256.4690000000001</c:v>
                </c:pt>
                <c:pt idx="3841">
                  <c:v>2257.4690000000001</c:v>
                </c:pt>
                <c:pt idx="3842">
                  <c:v>2258.4690000000001</c:v>
                </c:pt>
                <c:pt idx="3843">
                  <c:v>2259.4690000000001</c:v>
                </c:pt>
                <c:pt idx="3844">
                  <c:v>2260.4690000000001</c:v>
                </c:pt>
                <c:pt idx="3845">
                  <c:v>2261.4690000000001</c:v>
                </c:pt>
                <c:pt idx="3846">
                  <c:v>2262.4690000000001</c:v>
                </c:pt>
                <c:pt idx="3847">
                  <c:v>2263.4690000000001</c:v>
                </c:pt>
                <c:pt idx="3848">
                  <c:v>2264.4690000000001</c:v>
                </c:pt>
                <c:pt idx="3849">
                  <c:v>2265.4690000000001</c:v>
                </c:pt>
                <c:pt idx="3850">
                  <c:v>2266.4690000000001</c:v>
                </c:pt>
                <c:pt idx="3851">
                  <c:v>2267.4690000000001</c:v>
                </c:pt>
                <c:pt idx="3852">
                  <c:v>2268.4690000000001</c:v>
                </c:pt>
                <c:pt idx="3853">
                  <c:v>2269.4690000000001</c:v>
                </c:pt>
                <c:pt idx="3854">
                  <c:v>2270.4690000000001</c:v>
                </c:pt>
                <c:pt idx="3855">
                  <c:v>2271.4690000000001</c:v>
                </c:pt>
                <c:pt idx="3856">
                  <c:v>2272.4690000000001</c:v>
                </c:pt>
                <c:pt idx="3857">
                  <c:v>2273.4690000000001</c:v>
                </c:pt>
                <c:pt idx="3858">
                  <c:v>2274.4690000000001</c:v>
                </c:pt>
                <c:pt idx="3859">
                  <c:v>2275.4690000000001</c:v>
                </c:pt>
                <c:pt idx="3860">
                  <c:v>2276.4690000000001</c:v>
                </c:pt>
                <c:pt idx="3861">
                  <c:v>2277.4690000000001</c:v>
                </c:pt>
                <c:pt idx="3862">
                  <c:v>2278.4690000000001</c:v>
                </c:pt>
                <c:pt idx="3863">
                  <c:v>2279.4690000000001</c:v>
                </c:pt>
                <c:pt idx="3864">
                  <c:v>2280.4690000000001</c:v>
                </c:pt>
                <c:pt idx="3865">
                  <c:v>2281.4690000000001</c:v>
                </c:pt>
                <c:pt idx="3866">
                  <c:v>2282.4690000000001</c:v>
                </c:pt>
                <c:pt idx="3867">
                  <c:v>2283.4690000000001</c:v>
                </c:pt>
                <c:pt idx="3868">
                  <c:v>2284.4690000000001</c:v>
                </c:pt>
                <c:pt idx="3869">
                  <c:v>2285.4690000000001</c:v>
                </c:pt>
                <c:pt idx="3870">
                  <c:v>2286.4690000000001</c:v>
                </c:pt>
                <c:pt idx="3871">
                  <c:v>2287.4690000000001</c:v>
                </c:pt>
                <c:pt idx="3872">
                  <c:v>2288.4690000000001</c:v>
                </c:pt>
                <c:pt idx="3873">
                  <c:v>2289.4690000000001</c:v>
                </c:pt>
                <c:pt idx="3874">
                  <c:v>2290.4690000000001</c:v>
                </c:pt>
                <c:pt idx="3875">
                  <c:v>2291.4690000000001</c:v>
                </c:pt>
                <c:pt idx="3876">
                  <c:v>2292.4690000000001</c:v>
                </c:pt>
                <c:pt idx="3877">
                  <c:v>2293.4690000000001</c:v>
                </c:pt>
                <c:pt idx="3878">
                  <c:v>2294.4690000000001</c:v>
                </c:pt>
                <c:pt idx="3879">
                  <c:v>2295.4690000000001</c:v>
                </c:pt>
                <c:pt idx="3880">
                  <c:v>2296.4690000000001</c:v>
                </c:pt>
                <c:pt idx="3881">
                  <c:v>2297.4690000000001</c:v>
                </c:pt>
                <c:pt idx="3882">
                  <c:v>2298.4690000000001</c:v>
                </c:pt>
                <c:pt idx="3883">
                  <c:v>2299.4690000000001</c:v>
                </c:pt>
                <c:pt idx="3884">
                  <c:v>2300.4690000000001</c:v>
                </c:pt>
                <c:pt idx="3885">
                  <c:v>2301.4690000000001</c:v>
                </c:pt>
                <c:pt idx="3886">
                  <c:v>2302.4690000000001</c:v>
                </c:pt>
                <c:pt idx="3887">
                  <c:v>2303.4690000000001</c:v>
                </c:pt>
                <c:pt idx="3888">
                  <c:v>2304.4690000000001</c:v>
                </c:pt>
                <c:pt idx="3889">
                  <c:v>2305.4690000000001</c:v>
                </c:pt>
                <c:pt idx="3890">
                  <c:v>2306.4690000000001</c:v>
                </c:pt>
                <c:pt idx="3891">
                  <c:v>2307.4690000000001</c:v>
                </c:pt>
                <c:pt idx="3892">
                  <c:v>2308.4690000000001</c:v>
                </c:pt>
                <c:pt idx="3893">
                  <c:v>2309.4690000000001</c:v>
                </c:pt>
                <c:pt idx="3894">
                  <c:v>2310.4690000000001</c:v>
                </c:pt>
                <c:pt idx="3895">
                  <c:v>2311.4690000000001</c:v>
                </c:pt>
                <c:pt idx="3896">
                  <c:v>2312.4690000000001</c:v>
                </c:pt>
                <c:pt idx="3897">
                  <c:v>2313.4690000000001</c:v>
                </c:pt>
                <c:pt idx="3898">
                  <c:v>2314.4690000000001</c:v>
                </c:pt>
                <c:pt idx="3899">
                  <c:v>2315.4690000000001</c:v>
                </c:pt>
                <c:pt idx="3900">
                  <c:v>2316.4690000000001</c:v>
                </c:pt>
                <c:pt idx="3901">
                  <c:v>2317.4690000000001</c:v>
                </c:pt>
                <c:pt idx="3902">
                  <c:v>2318.4690000000001</c:v>
                </c:pt>
                <c:pt idx="3903">
                  <c:v>2319.4690000000001</c:v>
                </c:pt>
                <c:pt idx="3904">
                  <c:v>2320.4690000000001</c:v>
                </c:pt>
                <c:pt idx="3905">
                  <c:v>2321.4690000000001</c:v>
                </c:pt>
                <c:pt idx="3906">
                  <c:v>2322.4690000000001</c:v>
                </c:pt>
                <c:pt idx="3907">
                  <c:v>2323.4690000000001</c:v>
                </c:pt>
                <c:pt idx="3908">
                  <c:v>2324.4690000000001</c:v>
                </c:pt>
                <c:pt idx="3909">
                  <c:v>2325.4690000000001</c:v>
                </c:pt>
                <c:pt idx="3910">
                  <c:v>2326.4690000000001</c:v>
                </c:pt>
                <c:pt idx="3911">
                  <c:v>2327.4690000000001</c:v>
                </c:pt>
                <c:pt idx="3912">
                  <c:v>2328.4690000000001</c:v>
                </c:pt>
                <c:pt idx="3913">
                  <c:v>2329.4690000000001</c:v>
                </c:pt>
                <c:pt idx="3914">
                  <c:v>2330.4690000000001</c:v>
                </c:pt>
                <c:pt idx="3915">
                  <c:v>2331.4690000000001</c:v>
                </c:pt>
                <c:pt idx="3916">
                  <c:v>2332.4690000000001</c:v>
                </c:pt>
                <c:pt idx="3917">
                  <c:v>2333.4690000000001</c:v>
                </c:pt>
                <c:pt idx="3918">
                  <c:v>2334.4690000000001</c:v>
                </c:pt>
                <c:pt idx="3919">
                  <c:v>2335.4690000000001</c:v>
                </c:pt>
                <c:pt idx="3920">
                  <c:v>2336.4690000000001</c:v>
                </c:pt>
                <c:pt idx="3921">
                  <c:v>2337.4690000000001</c:v>
                </c:pt>
                <c:pt idx="3922">
                  <c:v>2338.4690000000001</c:v>
                </c:pt>
                <c:pt idx="3923">
                  <c:v>2339.4690000000001</c:v>
                </c:pt>
                <c:pt idx="3924">
                  <c:v>2340.4690000000001</c:v>
                </c:pt>
                <c:pt idx="3925">
                  <c:v>2341.4690000000001</c:v>
                </c:pt>
                <c:pt idx="3926">
                  <c:v>2342.4690000000001</c:v>
                </c:pt>
                <c:pt idx="3927">
                  <c:v>2343.4690000000001</c:v>
                </c:pt>
                <c:pt idx="3928">
                  <c:v>2344.4690000000001</c:v>
                </c:pt>
                <c:pt idx="3929">
                  <c:v>2345.4690000000001</c:v>
                </c:pt>
                <c:pt idx="3930">
                  <c:v>2346.4690000000001</c:v>
                </c:pt>
                <c:pt idx="3931">
                  <c:v>2347.4690000000001</c:v>
                </c:pt>
                <c:pt idx="3932">
                  <c:v>2348.4690000000001</c:v>
                </c:pt>
                <c:pt idx="3933">
                  <c:v>2349.4690000000001</c:v>
                </c:pt>
                <c:pt idx="3934">
                  <c:v>2350.4690000000001</c:v>
                </c:pt>
                <c:pt idx="3935">
                  <c:v>2351.4690000000001</c:v>
                </c:pt>
                <c:pt idx="3936">
                  <c:v>2352.4690000000001</c:v>
                </c:pt>
                <c:pt idx="3937">
                  <c:v>2353.4690000000001</c:v>
                </c:pt>
                <c:pt idx="3938">
                  <c:v>2354.4690000000001</c:v>
                </c:pt>
                <c:pt idx="3939">
                  <c:v>2355.4690000000001</c:v>
                </c:pt>
                <c:pt idx="3940">
                  <c:v>2356.4690000000001</c:v>
                </c:pt>
                <c:pt idx="3941">
                  <c:v>2357.4690000000001</c:v>
                </c:pt>
                <c:pt idx="3942">
                  <c:v>2358.4690000000001</c:v>
                </c:pt>
                <c:pt idx="3943">
                  <c:v>2359.4690000000001</c:v>
                </c:pt>
                <c:pt idx="3944">
                  <c:v>2360.4690000000001</c:v>
                </c:pt>
                <c:pt idx="3945">
                  <c:v>2361.4690000000001</c:v>
                </c:pt>
                <c:pt idx="3946">
                  <c:v>2362.4690000000001</c:v>
                </c:pt>
                <c:pt idx="3947">
                  <c:v>2363.4690000000001</c:v>
                </c:pt>
                <c:pt idx="3948">
                  <c:v>2364.4690000000001</c:v>
                </c:pt>
                <c:pt idx="3949">
                  <c:v>2365.4690000000001</c:v>
                </c:pt>
                <c:pt idx="3950">
                  <c:v>2366.4690000000001</c:v>
                </c:pt>
                <c:pt idx="3951">
                  <c:v>2367.4690000000001</c:v>
                </c:pt>
                <c:pt idx="3952">
                  <c:v>2368.4690000000001</c:v>
                </c:pt>
                <c:pt idx="3953">
                  <c:v>2369.4690000000001</c:v>
                </c:pt>
                <c:pt idx="3954">
                  <c:v>2370.4690000000001</c:v>
                </c:pt>
                <c:pt idx="3955">
                  <c:v>2371.4690000000001</c:v>
                </c:pt>
                <c:pt idx="3956">
                  <c:v>2372.4690000000001</c:v>
                </c:pt>
                <c:pt idx="3957">
                  <c:v>2373.4690000000001</c:v>
                </c:pt>
                <c:pt idx="3958">
                  <c:v>2374.4690000000001</c:v>
                </c:pt>
                <c:pt idx="3959">
                  <c:v>2375.4690000000001</c:v>
                </c:pt>
                <c:pt idx="3960">
                  <c:v>2376.4690000000001</c:v>
                </c:pt>
                <c:pt idx="3961">
                  <c:v>2377.4690000000001</c:v>
                </c:pt>
                <c:pt idx="3962">
                  <c:v>2378.4690000000001</c:v>
                </c:pt>
                <c:pt idx="3963">
                  <c:v>2379.4690000000001</c:v>
                </c:pt>
                <c:pt idx="3964">
                  <c:v>2380.4690000000001</c:v>
                </c:pt>
                <c:pt idx="3965">
                  <c:v>2381.4690000000001</c:v>
                </c:pt>
                <c:pt idx="3966">
                  <c:v>2382.4690000000001</c:v>
                </c:pt>
                <c:pt idx="3967">
                  <c:v>2383.4690000000001</c:v>
                </c:pt>
                <c:pt idx="3968">
                  <c:v>2384.4690000000001</c:v>
                </c:pt>
                <c:pt idx="3969">
                  <c:v>2385.4690000000001</c:v>
                </c:pt>
                <c:pt idx="3970">
                  <c:v>2386.4690000000001</c:v>
                </c:pt>
                <c:pt idx="3971">
                  <c:v>2387.4690000000001</c:v>
                </c:pt>
                <c:pt idx="3972">
                  <c:v>2388.4690000000001</c:v>
                </c:pt>
                <c:pt idx="3973">
                  <c:v>2389.4690000000001</c:v>
                </c:pt>
                <c:pt idx="3974">
                  <c:v>2390.4690000000001</c:v>
                </c:pt>
                <c:pt idx="3975">
                  <c:v>2391.4690000000001</c:v>
                </c:pt>
                <c:pt idx="3976">
                  <c:v>2392.4690000000001</c:v>
                </c:pt>
                <c:pt idx="3977">
                  <c:v>2393.4690000000001</c:v>
                </c:pt>
                <c:pt idx="3978">
                  <c:v>2394.4690000000001</c:v>
                </c:pt>
                <c:pt idx="3979">
                  <c:v>2395.4690000000001</c:v>
                </c:pt>
                <c:pt idx="3980">
                  <c:v>2396.4690000000001</c:v>
                </c:pt>
                <c:pt idx="3981">
                  <c:v>2397.4690000000001</c:v>
                </c:pt>
                <c:pt idx="3982">
                  <c:v>2398.4690000000001</c:v>
                </c:pt>
                <c:pt idx="3983">
                  <c:v>2399.4690000000001</c:v>
                </c:pt>
                <c:pt idx="3984">
                  <c:v>2400.4690000000001</c:v>
                </c:pt>
                <c:pt idx="3985">
                  <c:v>2401.4690000000001</c:v>
                </c:pt>
                <c:pt idx="3986">
                  <c:v>2402.4690000000001</c:v>
                </c:pt>
                <c:pt idx="3987">
                  <c:v>2403.4690000000001</c:v>
                </c:pt>
                <c:pt idx="3988">
                  <c:v>2404.4690000000001</c:v>
                </c:pt>
                <c:pt idx="3989">
                  <c:v>2405.4690000000001</c:v>
                </c:pt>
                <c:pt idx="3990">
                  <c:v>2406.4690000000001</c:v>
                </c:pt>
                <c:pt idx="3991">
                  <c:v>2407.4690000000001</c:v>
                </c:pt>
                <c:pt idx="3992">
                  <c:v>2408.4690000000001</c:v>
                </c:pt>
                <c:pt idx="3993">
                  <c:v>2409.4690000000001</c:v>
                </c:pt>
                <c:pt idx="3994">
                  <c:v>2410.4690000000001</c:v>
                </c:pt>
                <c:pt idx="3995">
                  <c:v>2411.4690000000001</c:v>
                </c:pt>
                <c:pt idx="3996">
                  <c:v>2412.4690000000001</c:v>
                </c:pt>
                <c:pt idx="3997">
                  <c:v>2413.4690000000001</c:v>
                </c:pt>
                <c:pt idx="3998">
                  <c:v>2414.4690000000001</c:v>
                </c:pt>
              </c:numCache>
            </c:numRef>
          </c:xVal>
          <c:yVal>
            <c:numRef>
              <c:f>sheet1!$Y$2:$Y$4000</c:f>
              <c:numCache>
                <c:formatCode>0.00000000</c:formatCode>
                <c:ptCount val="3999"/>
                <c:pt idx="0">
                  <c:v>22.631626130000001</c:v>
                </c:pt>
                <c:pt idx="1">
                  <c:v>22.631626130000001</c:v>
                </c:pt>
                <c:pt idx="2">
                  <c:v>22.631626130000001</c:v>
                </c:pt>
                <c:pt idx="3">
                  <c:v>0</c:v>
                </c:pt>
                <c:pt idx="4">
                  <c:v>0</c:v>
                </c:pt>
                <c:pt idx="5">
                  <c:v>0</c:v>
                </c:pt>
                <c:pt idx="6">
                  <c:v>0</c:v>
                </c:pt>
                <c:pt idx="7">
                  <c:v>4.4834375399999997</c:v>
                </c:pt>
                <c:pt idx="8">
                  <c:v>4.4834375399999997</c:v>
                </c:pt>
                <c:pt idx="9">
                  <c:v>31.281805039999998</c:v>
                </c:pt>
                <c:pt idx="10">
                  <c:v>60.858001710000003</c:v>
                </c:pt>
                <c:pt idx="11">
                  <c:v>65.368423460000002</c:v>
                </c:pt>
                <c:pt idx="12">
                  <c:v>63.25665283</c:v>
                </c:pt>
                <c:pt idx="13">
                  <c:v>63.25665283</c:v>
                </c:pt>
                <c:pt idx="14">
                  <c:v>65.812927250000001</c:v>
                </c:pt>
                <c:pt idx="15">
                  <c:v>65.812927250000001</c:v>
                </c:pt>
                <c:pt idx="16">
                  <c:v>69.351959230000006</c:v>
                </c:pt>
                <c:pt idx="17">
                  <c:v>72.702110289999993</c:v>
                </c:pt>
                <c:pt idx="18">
                  <c:v>72.702110289999993</c:v>
                </c:pt>
                <c:pt idx="19">
                  <c:v>74.353744509999999</c:v>
                </c:pt>
                <c:pt idx="20">
                  <c:v>74.546890259999998</c:v>
                </c:pt>
                <c:pt idx="21">
                  <c:v>73.917770390000001</c:v>
                </c:pt>
                <c:pt idx="22">
                  <c:v>73.917770390000001</c:v>
                </c:pt>
                <c:pt idx="23">
                  <c:v>76.063613889999999</c:v>
                </c:pt>
                <c:pt idx="24">
                  <c:v>76.063613889999999</c:v>
                </c:pt>
                <c:pt idx="25">
                  <c:v>76.875938419999997</c:v>
                </c:pt>
                <c:pt idx="26">
                  <c:v>77.541999820000001</c:v>
                </c:pt>
                <c:pt idx="27">
                  <c:v>78.369949340000005</c:v>
                </c:pt>
                <c:pt idx="28">
                  <c:v>78.369949340000005</c:v>
                </c:pt>
                <c:pt idx="29">
                  <c:v>78.716476439999994</c:v>
                </c:pt>
                <c:pt idx="30">
                  <c:v>78.845710749999995</c:v>
                </c:pt>
                <c:pt idx="31">
                  <c:v>76.833343510000006</c:v>
                </c:pt>
                <c:pt idx="32">
                  <c:v>69.369003300000003</c:v>
                </c:pt>
                <c:pt idx="33">
                  <c:v>69.369003300000003</c:v>
                </c:pt>
                <c:pt idx="34">
                  <c:v>64.892662049999998</c:v>
                </c:pt>
                <c:pt idx="35">
                  <c:v>61.339427950000001</c:v>
                </c:pt>
                <c:pt idx="36">
                  <c:v>58.038982390000001</c:v>
                </c:pt>
                <c:pt idx="37">
                  <c:v>58.038982390000001</c:v>
                </c:pt>
                <c:pt idx="38">
                  <c:v>55.533824920000001</c:v>
                </c:pt>
                <c:pt idx="39">
                  <c:v>53.190570829999999</c:v>
                </c:pt>
                <c:pt idx="40">
                  <c:v>50.793342590000002</c:v>
                </c:pt>
                <c:pt idx="41">
                  <c:v>48.873298650000002</c:v>
                </c:pt>
                <c:pt idx="42">
                  <c:v>47.258571619999998</c:v>
                </c:pt>
                <c:pt idx="43">
                  <c:v>47.258571619999998</c:v>
                </c:pt>
                <c:pt idx="44">
                  <c:v>45.704921720000002</c:v>
                </c:pt>
                <c:pt idx="45">
                  <c:v>44.446666720000003</c:v>
                </c:pt>
                <c:pt idx="46">
                  <c:v>43.221061710000001</c:v>
                </c:pt>
                <c:pt idx="47">
                  <c:v>43.221061710000001</c:v>
                </c:pt>
                <c:pt idx="48">
                  <c:v>42.204235079999997</c:v>
                </c:pt>
                <c:pt idx="49">
                  <c:v>40.481582639999999</c:v>
                </c:pt>
                <c:pt idx="50">
                  <c:v>40.481582639999999</c:v>
                </c:pt>
                <c:pt idx="51">
                  <c:v>39.919197080000004</c:v>
                </c:pt>
                <c:pt idx="52">
                  <c:v>39.706169129999999</c:v>
                </c:pt>
                <c:pt idx="53">
                  <c:v>39.078468319999999</c:v>
                </c:pt>
                <c:pt idx="54">
                  <c:v>39.078468319999999</c:v>
                </c:pt>
                <c:pt idx="55">
                  <c:v>33.646369929999999</c:v>
                </c:pt>
                <c:pt idx="56">
                  <c:v>21.130519870000001</c:v>
                </c:pt>
                <c:pt idx="57">
                  <c:v>21.130519870000001</c:v>
                </c:pt>
                <c:pt idx="58">
                  <c:v>11.65380669</c:v>
                </c:pt>
                <c:pt idx="59">
                  <c:v>8.4186935399999996</c:v>
                </c:pt>
                <c:pt idx="60">
                  <c:v>8.4186935399999996</c:v>
                </c:pt>
                <c:pt idx="61">
                  <c:v>7.9741907100000002</c:v>
                </c:pt>
                <c:pt idx="62">
                  <c:v>7.8421144500000004</c:v>
                </c:pt>
                <c:pt idx="63">
                  <c:v>7.5126380900000003</c:v>
                </c:pt>
                <c:pt idx="64">
                  <c:v>7.5126380900000003</c:v>
                </c:pt>
                <c:pt idx="65">
                  <c:v>7.2910919200000004</c:v>
                </c:pt>
                <c:pt idx="66">
                  <c:v>7.0837450000000004</c:v>
                </c:pt>
                <c:pt idx="67">
                  <c:v>7.0482416199999998</c:v>
                </c:pt>
                <c:pt idx="68">
                  <c:v>6.90906763</c:v>
                </c:pt>
                <c:pt idx="69">
                  <c:v>6.9332094199999998</c:v>
                </c:pt>
                <c:pt idx="70">
                  <c:v>6.9332094199999998</c:v>
                </c:pt>
                <c:pt idx="71">
                  <c:v>6.8792405099999998</c:v>
                </c:pt>
                <c:pt idx="72">
                  <c:v>6.9175844199999998</c:v>
                </c:pt>
                <c:pt idx="73">
                  <c:v>6.8394765900000003</c:v>
                </c:pt>
                <c:pt idx="74">
                  <c:v>6.8394765900000003</c:v>
                </c:pt>
                <c:pt idx="75">
                  <c:v>6.7840866999999996</c:v>
                </c:pt>
                <c:pt idx="76">
                  <c:v>7.2910928699999999</c:v>
                </c:pt>
                <c:pt idx="77">
                  <c:v>7.2910928699999999</c:v>
                </c:pt>
                <c:pt idx="78">
                  <c:v>7.3933424900000002</c:v>
                </c:pt>
                <c:pt idx="79">
                  <c:v>7.2612609900000002</c:v>
                </c:pt>
                <c:pt idx="80">
                  <c:v>7.2612609900000002</c:v>
                </c:pt>
                <c:pt idx="81">
                  <c:v>7.3407936100000004</c:v>
                </c:pt>
                <c:pt idx="82">
                  <c:v>7.3919220000000001</c:v>
                </c:pt>
                <c:pt idx="83">
                  <c:v>7.37204075</c:v>
                </c:pt>
                <c:pt idx="84">
                  <c:v>7.37204075</c:v>
                </c:pt>
                <c:pt idx="85">
                  <c:v>7.3606748599999996</c:v>
                </c:pt>
                <c:pt idx="86">
                  <c:v>7.64045095</c:v>
                </c:pt>
                <c:pt idx="87">
                  <c:v>7.64045095</c:v>
                </c:pt>
                <c:pt idx="88">
                  <c:v>7.8293328300000002</c:v>
                </c:pt>
                <c:pt idx="89">
                  <c:v>7.7427001000000004</c:v>
                </c:pt>
                <c:pt idx="90">
                  <c:v>7.7427001000000004</c:v>
                </c:pt>
                <c:pt idx="91">
                  <c:v>7.6191472999999998</c:v>
                </c:pt>
                <c:pt idx="92">
                  <c:v>7.4558281900000001</c:v>
                </c:pt>
                <c:pt idx="93">
                  <c:v>7.4714493800000001</c:v>
                </c:pt>
                <c:pt idx="94">
                  <c:v>7.5992708200000001</c:v>
                </c:pt>
                <c:pt idx="95">
                  <c:v>7.6660170599999997</c:v>
                </c:pt>
                <c:pt idx="96">
                  <c:v>7.7285032300000003</c:v>
                </c:pt>
                <c:pt idx="97">
                  <c:v>7.7285032300000003</c:v>
                </c:pt>
                <c:pt idx="98">
                  <c:v>7.82365274</c:v>
                </c:pt>
                <c:pt idx="99">
                  <c:v>7.9386835099999997</c:v>
                </c:pt>
                <c:pt idx="100">
                  <c:v>7.9443678899999997</c:v>
                </c:pt>
                <c:pt idx="101">
                  <c:v>7.9443678899999997</c:v>
                </c:pt>
                <c:pt idx="102">
                  <c:v>7.8577399300000002</c:v>
                </c:pt>
                <c:pt idx="103">
                  <c:v>7.8577399300000002</c:v>
                </c:pt>
                <c:pt idx="104">
                  <c:v>8.05087376</c:v>
                </c:pt>
                <c:pt idx="105">
                  <c:v>7.93442297</c:v>
                </c:pt>
                <c:pt idx="106">
                  <c:v>7.86342096</c:v>
                </c:pt>
                <c:pt idx="107">
                  <c:v>7.86342096</c:v>
                </c:pt>
                <c:pt idx="108">
                  <c:v>7.8747816100000003</c:v>
                </c:pt>
                <c:pt idx="109">
                  <c:v>7.9287466999999996</c:v>
                </c:pt>
                <c:pt idx="110">
                  <c:v>8.2653179199999993</c:v>
                </c:pt>
                <c:pt idx="111">
                  <c:v>8.2653179199999993</c:v>
                </c:pt>
                <c:pt idx="112">
                  <c:v>8.0537147499999993</c:v>
                </c:pt>
                <c:pt idx="113">
                  <c:v>8.0537147499999993</c:v>
                </c:pt>
                <c:pt idx="114">
                  <c:v>8.3221244799999994</c:v>
                </c:pt>
                <c:pt idx="115">
                  <c:v>8.3107624100000006</c:v>
                </c:pt>
                <c:pt idx="116">
                  <c:v>8.2397556299999994</c:v>
                </c:pt>
                <c:pt idx="117">
                  <c:v>8.2397556299999994</c:v>
                </c:pt>
                <c:pt idx="118">
                  <c:v>8.0977430300000002</c:v>
                </c:pt>
                <c:pt idx="119">
                  <c:v>7.9401068700000001</c:v>
                </c:pt>
                <c:pt idx="120">
                  <c:v>8.3192834900000001</c:v>
                </c:pt>
                <c:pt idx="121">
                  <c:v>8.49254131</c:v>
                </c:pt>
                <c:pt idx="122">
                  <c:v>8.6288738299999999</c:v>
                </c:pt>
                <c:pt idx="123">
                  <c:v>8.4485158899999995</c:v>
                </c:pt>
                <c:pt idx="124">
                  <c:v>8.4485158899999995</c:v>
                </c:pt>
                <c:pt idx="125">
                  <c:v>8.2227144200000009</c:v>
                </c:pt>
                <c:pt idx="126">
                  <c:v>8.2880420699999995</c:v>
                </c:pt>
                <c:pt idx="127">
                  <c:v>8.2880420699999995</c:v>
                </c:pt>
                <c:pt idx="128">
                  <c:v>8.4669780699999997</c:v>
                </c:pt>
                <c:pt idx="129">
                  <c:v>8.4612979900000003</c:v>
                </c:pt>
                <c:pt idx="130">
                  <c:v>8.4328947099999993</c:v>
                </c:pt>
                <c:pt idx="131">
                  <c:v>8.6558551799999996</c:v>
                </c:pt>
                <c:pt idx="132">
                  <c:v>9.0279312100000002</c:v>
                </c:pt>
                <c:pt idx="133">
                  <c:v>8.9185810100000005</c:v>
                </c:pt>
                <c:pt idx="134">
                  <c:v>8.9185810100000005</c:v>
                </c:pt>
                <c:pt idx="135">
                  <c:v>8.7879285800000009</c:v>
                </c:pt>
                <c:pt idx="136">
                  <c:v>8.7368030500000007</c:v>
                </c:pt>
                <c:pt idx="137">
                  <c:v>8.7368030500000007</c:v>
                </c:pt>
                <c:pt idx="138">
                  <c:v>9.2097129800000008</c:v>
                </c:pt>
                <c:pt idx="139">
                  <c:v>9.1770534500000007</c:v>
                </c:pt>
                <c:pt idx="140">
                  <c:v>9.1770534500000007</c:v>
                </c:pt>
                <c:pt idx="141">
                  <c:v>8.9611892700000002</c:v>
                </c:pt>
                <c:pt idx="142">
                  <c:v>8.9271068600000003</c:v>
                </c:pt>
                <c:pt idx="143">
                  <c:v>9.1117277100000003</c:v>
                </c:pt>
                <c:pt idx="144">
                  <c:v>9.1117277100000003</c:v>
                </c:pt>
                <c:pt idx="145">
                  <c:v>9.0776414899999995</c:v>
                </c:pt>
                <c:pt idx="146">
                  <c:v>9.3673496200000006</c:v>
                </c:pt>
                <c:pt idx="147">
                  <c:v>9.5491304400000008</c:v>
                </c:pt>
                <c:pt idx="148">
                  <c:v>9.4582376499999992</c:v>
                </c:pt>
                <c:pt idx="149">
                  <c:v>9.3119630799999999</c:v>
                </c:pt>
                <c:pt idx="150">
                  <c:v>9.3119630799999999</c:v>
                </c:pt>
                <c:pt idx="151">
                  <c:v>9.3389501599999996</c:v>
                </c:pt>
                <c:pt idx="152">
                  <c:v>9.2778835300000004</c:v>
                </c:pt>
                <c:pt idx="153">
                  <c:v>9.2551660499999997</c:v>
                </c:pt>
                <c:pt idx="154">
                  <c:v>9.2551660499999997</c:v>
                </c:pt>
                <c:pt idx="155">
                  <c:v>9.1884164800000008</c:v>
                </c:pt>
                <c:pt idx="156">
                  <c:v>9.4085369100000005</c:v>
                </c:pt>
                <c:pt idx="157">
                  <c:v>9.4468793899999994</c:v>
                </c:pt>
                <c:pt idx="158">
                  <c:v>9.5264120099999996</c:v>
                </c:pt>
                <c:pt idx="159">
                  <c:v>9.5931577699999995</c:v>
                </c:pt>
                <c:pt idx="160">
                  <c:v>9.5931577699999995</c:v>
                </c:pt>
                <c:pt idx="161">
                  <c:v>9.5221509900000001</c:v>
                </c:pt>
                <c:pt idx="162">
                  <c:v>9.4298381800000008</c:v>
                </c:pt>
                <c:pt idx="163">
                  <c:v>9.4639225000000007</c:v>
                </c:pt>
                <c:pt idx="164">
                  <c:v>9.4639225000000007</c:v>
                </c:pt>
                <c:pt idx="165">
                  <c:v>9.5931577699999995</c:v>
                </c:pt>
                <c:pt idx="166">
                  <c:v>9.4440402999999993</c:v>
                </c:pt>
                <c:pt idx="167">
                  <c:v>9.4440402999999993</c:v>
                </c:pt>
                <c:pt idx="168">
                  <c:v>9.5008449600000002</c:v>
                </c:pt>
                <c:pt idx="169">
                  <c:v>9.6684207900000008</c:v>
                </c:pt>
                <c:pt idx="170">
                  <c:v>9.7720966300000001</c:v>
                </c:pt>
                <c:pt idx="171">
                  <c:v>9.7720966300000001</c:v>
                </c:pt>
                <c:pt idx="172">
                  <c:v>9.6883125299999993</c:v>
                </c:pt>
                <c:pt idx="173">
                  <c:v>9.8218097699999998</c:v>
                </c:pt>
                <c:pt idx="174">
                  <c:v>10.103004459999999</c:v>
                </c:pt>
                <c:pt idx="175">
                  <c:v>10.05045891</c:v>
                </c:pt>
                <c:pt idx="176">
                  <c:v>9.8147087099999997</c:v>
                </c:pt>
                <c:pt idx="177">
                  <c:v>9.8147087099999997</c:v>
                </c:pt>
                <c:pt idx="178">
                  <c:v>10.245018010000001</c:v>
                </c:pt>
                <c:pt idx="179">
                  <c:v>10.556036000000001</c:v>
                </c:pt>
                <c:pt idx="180">
                  <c:v>10.842907909999999</c:v>
                </c:pt>
                <c:pt idx="181">
                  <c:v>10.842907909999999</c:v>
                </c:pt>
                <c:pt idx="182">
                  <c:v>10.85284996</c:v>
                </c:pt>
                <c:pt idx="183">
                  <c:v>10.850000380000001</c:v>
                </c:pt>
                <c:pt idx="184">
                  <c:v>10.850000380000001</c:v>
                </c:pt>
                <c:pt idx="185">
                  <c:v>10.774732589999999</c:v>
                </c:pt>
                <c:pt idx="186">
                  <c:v>10.997701640000001</c:v>
                </c:pt>
                <c:pt idx="187">
                  <c:v>10.997701640000001</c:v>
                </c:pt>
                <c:pt idx="188">
                  <c:v>11.11983395</c:v>
                </c:pt>
                <c:pt idx="189">
                  <c:v>11.1397171</c:v>
                </c:pt>
                <c:pt idx="190">
                  <c:v>11.08575153</c:v>
                </c:pt>
                <c:pt idx="191">
                  <c:v>11.08575153</c:v>
                </c:pt>
                <c:pt idx="192">
                  <c:v>11.320074079999999</c:v>
                </c:pt>
                <c:pt idx="193">
                  <c:v>11.369778630000001</c:v>
                </c:pt>
                <c:pt idx="194">
                  <c:v>11.369778630000001</c:v>
                </c:pt>
                <c:pt idx="195">
                  <c:v>11.05024815</c:v>
                </c:pt>
                <c:pt idx="196">
                  <c:v>11.209302900000001</c:v>
                </c:pt>
                <c:pt idx="197">
                  <c:v>11.209302900000001</c:v>
                </c:pt>
                <c:pt idx="198">
                  <c:v>11.58705902</c:v>
                </c:pt>
                <c:pt idx="199">
                  <c:v>11.800078389999999</c:v>
                </c:pt>
                <c:pt idx="200">
                  <c:v>11.650964739999999</c:v>
                </c:pt>
                <c:pt idx="201">
                  <c:v>11.650964739999999</c:v>
                </c:pt>
                <c:pt idx="202">
                  <c:v>12.023039819999999</c:v>
                </c:pt>
                <c:pt idx="203">
                  <c:v>12.290034289999999</c:v>
                </c:pt>
                <c:pt idx="204">
                  <c:v>12.290034289999999</c:v>
                </c:pt>
                <c:pt idx="205">
                  <c:v>12.74875069</c:v>
                </c:pt>
                <c:pt idx="206">
                  <c:v>12.491698270000001</c:v>
                </c:pt>
                <c:pt idx="207">
                  <c:v>12.491698270000001</c:v>
                </c:pt>
                <c:pt idx="208">
                  <c:v>11.939252850000001</c:v>
                </c:pt>
                <c:pt idx="209">
                  <c:v>11.66374493</c:v>
                </c:pt>
                <c:pt idx="210">
                  <c:v>11.43368435</c:v>
                </c:pt>
                <c:pt idx="211">
                  <c:v>11.401021</c:v>
                </c:pt>
                <c:pt idx="212">
                  <c:v>11.659486770000001</c:v>
                </c:pt>
                <c:pt idx="213">
                  <c:v>11.96907616</c:v>
                </c:pt>
                <c:pt idx="214">
                  <c:v>11.96907616</c:v>
                </c:pt>
                <c:pt idx="215">
                  <c:v>12.11251259</c:v>
                </c:pt>
                <c:pt idx="216">
                  <c:v>12.38802338</c:v>
                </c:pt>
                <c:pt idx="217">
                  <c:v>12.65076256</c:v>
                </c:pt>
                <c:pt idx="218">
                  <c:v>12.65076256</c:v>
                </c:pt>
                <c:pt idx="219">
                  <c:v>13.42333412</c:v>
                </c:pt>
                <c:pt idx="220">
                  <c:v>16.377262120000001</c:v>
                </c:pt>
                <c:pt idx="221">
                  <c:v>16.377262120000001</c:v>
                </c:pt>
                <c:pt idx="222">
                  <c:v>16.57324028</c:v>
                </c:pt>
                <c:pt idx="223">
                  <c:v>16.429803849999999</c:v>
                </c:pt>
                <c:pt idx="224">
                  <c:v>16.429803849999999</c:v>
                </c:pt>
                <c:pt idx="225">
                  <c:v>16.536314010000002</c:v>
                </c:pt>
                <c:pt idx="226">
                  <c:v>16.811822889999998</c:v>
                </c:pt>
                <c:pt idx="227">
                  <c:v>16.925434110000001</c:v>
                </c:pt>
                <c:pt idx="228">
                  <c:v>16.925434110000001</c:v>
                </c:pt>
                <c:pt idx="229">
                  <c:v>17.384138109999999</c:v>
                </c:pt>
                <c:pt idx="230">
                  <c:v>17.405439380000001</c:v>
                </c:pt>
                <c:pt idx="231">
                  <c:v>17.405439380000001</c:v>
                </c:pt>
                <c:pt idx="232">
                  <c:v>17.439523699999999</c:v>
                </c:pt>
                <c:pt idx="233">
                  <c:v>17.286148069999999</c:v>
                </c:pt>
                <c:pt idx="234">
                  <c:v>17.286148069999999</c:v>
                </c:pt>
                <c:pt idx="235">
                  <c:v>17.412542340000002</c:v>
                </c:pt>
                <c:pt idx="236">
                  <c:v>17.651126860000002</c:v>
                </c:pt>
                <c:pt idx="237">
                  <c:v>17.976343150000002</c:v>
                </c:pt>
                <c:pt idx="238">
                  <c:v>17.950784680000002</c:v>
                </c:pt>
                <c:pt idx="239">
                  <c:v>17.903913500000002</c:v>
                </c:pt>
                <c:pt idx="240">
                  <c:v>18.031728739999998</c:v>
                </c:pt>
                <c:pt idx="241">
                  <c:v>18.031728739999998</c:v>
                </c:pt>
                <c:pt idx="242">
                  <c:v>18.36120987</c:v>
                </c:pt>
                <c:pt idx="243">
                  <c:v>18.609743120000001</c:v>
                </c:pt>
                <c:pt idx="244">
                  <c:v>18.609743120000001</c:v>
                </c:pt>
                <c:pt idx="245">
                  <c:v>18.52737617</c:v>
                </c:pt>
                <c:pt idx="246">
                  <c:v>18.535896300000001</c:v>
                </c:pt>
                <c:pt idx="247">
                  <c:v>18.854015350000001</c:v>
                </c:pt>
                <c:pt idx="248">
                  <c:v>19.238880160000001</c:v>
                </c:pt>
                <c:pt idx="249">
                  <c:v>19.346811290000002</c:v>
                </c:pt>
                <c:pt idx="250">
                  <c:v>19.819713589999999</c:v>
                </c:pt>
                <c:pt idx="251">
                  <c:v>19.819713589999999</c:v>
                </c:pt>
                <c:pt idx="252">
                  <c:v>20.055456159999999</c:v>
                </c:pt>
                <c:pt idx="253">
                  <c:v>19.927646639999999</c:v>
                </c:pt>
                <c:pt idx="254">
                  <c:v>19.927646639999999</c:v>
                </c:pt>
                <c:pt idx="255">
                  <c:v>19.965988159999998</c:v>
                </c:pt>
                <c:pt idx="256">
                  <c:v>20.157707210000002</c:v>
                </c:pt>
                <c:pt idx="257">
                  <c:v>20.157707210000002</c:v>
                </c:pt>
                <c:pt idx="258">
                  <c:v>20.184688569999999</c:v>
                </c:pt>
                <c:pt idx="259">
                  <c:v>20.362205509999999</c:v>
                </c:pt>
                <c:pt idx="260">
                  <c:v>20.649078370000002</c:v>
                </c:pt>
                <c:pt idx="261">
                  <c:v>20.649078370000002</c:v>
                </c:pt>
                <c:pt idx="262">
                  <c:v>20.826604840000002</c:v>
                </c:pt>
                <c:pt idx="263">
                  <c:v>20.961524959999998</c:v>
                </c:pt>
                <c:pt idx="264">
                  <c:v>21.093601230000001</c:v>
                </c:pt>
                <c:pt idx="265">
                  <c:v>21.130521770000001</c:v>
                </c:pt>
                <c:pt idx="266">
                  <c:v>21.305202479999998</c:v>
                </c:pt>
                <c:pt idx="267">
                  <c:v>21.305202479999998</c:v>
                </c:pt>
                <c:pt idx="268">
                  <c:v>21.31798744</c:v>
                </c:pt>
                <c:pt idx="269">
                  <c:v>21.251239779999999</c:v>
                </c:pt>
                <c:pt idx="270">
                  <c:v>21.300952909999999</c:v>
                </c:pt>
                <c:pt idx="271">
                  <c:v>21.300952909999999</c:v>
                </c:pt>
                <c:pt idx="272">
                  <c:v>21.330772400000001</c:v>
                </c:pt>
                <c:pt idx="273">
                  <c:v>21.367692949999999</c:v>
                </c:pt>
                <c:pt idx="274">
                  <c:v>21.442966460000001</c:v>
                </c:pt>
                <c:pt idx="275">
                  <c:v>21.657413479999999</c:v>
                </c:pt>
                <c:pt idx="276">
                  <c:v>21.813629150000001</c:v>
                </c:pt>
                <c:pt idx="277">
                  <c:v>21.993984220000002</c:v>
                </c:pt>
                <c:pt idx="278">
                  <c:v>21.993984220000002</c:v>
                </c:pt>
                <c:pt idx="279">
                  <c:v>22.077774049999999</c:v>
                </c:pt>
                <c:pt idx="280">
                  <c:v>22.016704560000001</c:v>
                </c:pt>
                <c:pt idx="281">
                  <c:v>22.016704560000001</c:v>
                </c:pt>
                <c:pt idx="282">
                  <c:v>21.871852870000001</c:v>
                </c:pt>
                <c:pt idx="283">
                  <c:v>21.7511425</c:v>
                </c:pt>
                <c:pt idx="284">
                  <c:v>21.7511425</c:v>
                </c:pt>
                <c:pt idx="285">
                  <c:v>21.768182750000001</c:v>
                </c:pt>
                <c:pt idx="286">
                  <c:v>22.00392532</c:v>
                </c:pt>
                <c:pt idx="287">
                  <c:v>22.03517342</c:v>
                </c:pt>
                <c:pt idx="288">
                  <c:v>22.03517342</c:v>
                </c:pt>
                <c:pt idx="289">
                  <c:v>22.263813020000001</c:v>
                </c:pt>
                <c:pt idx="290">
                  <c:v>22.51091576</c:v>
                </c:pt>
                <c:pt idx="291">
                  <c:v>22.51091576</c:v>
                </c:pt>
                <c:pt idx="292">
                  <c:v>22.662868499999998</c:v>
                </c:pt>
                <c:pt idx="293">
                  <c:v>22.621685029999998</c:v>
                </c:pt>
                <c:pt idx="294">
                  <c:v>22.621685029999998</c:v>
                </c:pt>
                <c:pt idx="295">
                  <c:v>22.405822749999999</c:v>
                </c:pt>
                <c:pt idx="296">
                  <c:v>22.39446259</c:v>
                </c:pt>
                <c:pt idx="297">
                  <c:v>22.444168090000002</c:v>
                </c:pt>
                <c:pt idx="298">
                  <c:v>22.444168090000002</c:v>
                </c:pt>
                <c:pt idx="299">
                  <c:v>22.515172960000001</c:v>
                </c:pt>
                <c:pt idx="300">
                  <c:v>22.990921019999998</c:v>
                </c:pt>
                <c:pt idx="301">
                  <c:v>23.14713669</c:v>
                </c:pt>
                <c:pt idx="302">
                  <c:v>23.179800029999999</c:v>
                </c:pt>
                <c:pt idx="303">
                  <c:v>23.449628830000002</c:v>
                </c:pt>
                <c:pt idx="304">
                  <c:v>23.449628830000002</c:v>
                </c:pt>
                <c:pt idx="305">
                  <c:v>23.62431145</c:v>
                </c:pt>
                <c:pt idx="306">
                  <c:v>23.855806350000002</c:v>
                </c:pt>
                <c:pt idx="307">
                  <c:v>23.892728810000001</c:v>
                </c:pt>
                <c:pt idx="308">
                  <c:v>23.892728810000001</c:v>
                </c:pt>
                <c:pt idx="309">
                  <c:v>23.89840126</c:v>
                </c:pt>
                <c:pt idx="310">
                  <c:v>23.821706769999999</c:v>
                </c:pt>
                <c:pt idx="311">
                  <c:v>23.821706769999999</c:v>
                </c:pt>
                <c:pt idx="312">
                  <c:v>23.786201479999999</c:v>
                </c:pt>
                <c:pt idx="313">
                  <c:v>23.84727097</c:v>
                </c:pt>
                <c:pt idx="314">
                  <c:v>23.789051059999998</c:v>
                </c:pt>
                <c:pt idx="315">
                  <c:v>23.789051059999998</c:v>
                </c:pt>
                <c:pt idx="316">
                  <c:v>23.91119385</c:v>
                </c:pt>
                <c:pt idx="317">
                  <c:v>24.0802002</c:v>
                </c:pt>
                <c:pt idx="318">
                  <c:v>24.0802002</c:v>
                </c:pt>
                <c:pt idx="319">
                  <c:v>24.212276459999998</c:v>
                </c:pt>
                <c:pt idx="320">
                  <c:v>24.459384920000002</c:v>
                </c:pt>
                <c:pt idx="321">
                  <c:v>24.459384920000002</c:v>
                </c:pt>
                <c:pt idx="322">
                  <c:v>24.541751860000002</c:v>
                </c:pt>
                <c:pt idx="323">
                  <c:v>24.611339569999998</c:v>
                </c:pt>
                <c:pt idx="324">
                  <c:v>24.825778960000001</c:v>
                </c:pt>
                <c:pt idx="325">
                  <c:v>24.825778960000001</c:v>
                </c:pt>
                <c:pt idx="326">
                  <c:v>25.089923859999999</c:v>
                </c:pt>
                <c:pt idx="327">
                  <c:v>25.295843120000001</c:v>
                </c:pt>
                <c:pt idx="328">
                  <c:v>25.331348420000001</c:v>
                </c:pt>
                <c:pt idx="329">
                  <c:v>25.20495605</c:v>
                </c:pt>
                <c:pt idx="330">
                  <c:v>24.771812440000001</c:v>
                </c:pt>
                <c:pt idx="331">
                  <c:v>24.771812440000001</c:v>
                </c:pt>
                <c:pt idx="332">
                  <c:v>24.330152510000001</c:v>
                </c:pt>
                <c:pt idx="333">
                  <c:v>24.264820100000001</c:v>
                </c:pt>
                <c:pt idx="334">
                  <c:v>24.264820100000001</c:v>
                </c:pt>
                <c:pt idx="335">
                  <c:v>24.15973091</c:v>
                </c:pt>
                <c:pt idx="336">
                  <c:v>24.222223280000001</c:v>
                </c:pt>
                <c:pt idx="337">
                  <c:v>24.203758239999999</c:v>
                </c:pt>
                <c:pt idx="338">
                  <c:v>24.08019638</c:v>
                </c:pt>
                <c:pt idx="339">
                  <c:v>23.99923897</c:v>
                </c:pt>
                <c:pt idx="340">
                  <c:v>24.013442990000001</c:v>
                </c:pt>
                <c:pt idx="341">
                  <c:v>24.013442990000001</c:v>
                </c:pt>
                <c:pt idx="342">
                  <c:v>23.923974990000001</c:v>
                </c:pt>
                <c:pt idx="343">
                  <c:v>24.142684939999999</c:v>
                </c:pt>
                <c:pt idx="344">
                  <c:v>24.142684939999999</c:v>
                </c:pt>
                <c:pt idx="345">
                  <c:v>24.179613109999998</c:v>
                </c:pt>
                <c:pt idx="346">
                  <c:v>24.107185359999999</c:v>
                </c:pt>
                <c:pt idx="347">
                  <c:v>24.107185359999999</c:v>
                </c:pt>
                <c:pt idx="348">
                  <c:v>24.11002731</c:v>
                </c:pt>
                <c:pt idx="349">
                  <c:v>24.115703580000002</c:v>
                </c:pt>
                <c:pt idx="350">
                  <c:v>24.07308578</c:v>
                </c:pt>
                <c:pt idx="351">
                  <c:v>24.07308578</c:v>
                </c:pt>
                <c:pt idx="352">
                  <c:v>23.85011673</c:v>
                </c:pt>
                <c:pt idx="353">
                  <c:v>23.709522249999999</c:v>
                </c:pt>
                <c:pt idx="354">
                  <c:v>23.887039179999999</c:v>
                </c:pt>
                <c:pt idx="355">
                  <c:v>23.715190889999999</c:v>
                </c:pt>
                <c:pt idx="356">
                  <c:v>23.5760231</c:v>
                </c:pt>
                <c:pt idx="357">
                  <c:v>23.5760231</c:v>
                </c:pt>
                <c:pt idx="358">
                  <c:v>23.67970467</c:v>
                </c:pt>
                <c:pt idx="359">
                  <c:v>24.009187699999998</c:v>
                </c:pt>
                <c:pt idx="360">
                  <c:v>24.017702100000001</c:v>
                </c:pt>
                <c:pt idx="361">
                  <c:v>24.017702100000001</c:v>
                </c:pt>
                <c:pt idx="362">
                  <c:v>23.89982414</c:v>
                </c:pt>
                <c:pt idx="363">
                  <c:v>23.905500409999998</c:v>
                </c:pt>
                <c:pt idx="364">
                  <c:v>23.905500409999998</c:v>
                </c:pt>
                <c:pt idx="365">
                  <c:v>23.798992160000001</c:v>
                </c:pt>
                <c:pt idx="366">
                  <c:v>23.590227129999999</c:v>
                </c:pt>
                <c:pt idx="367">
                  <c:v>23.590227129999999</c:v>
                </c:pt>
                <c:pt idx="368">
                  <c:v>23.37009621</c:v>
                </c:pt>
                <c:pt idx="369">
                  <c:v>23.22950363</c:v>
                </c:pt>
                <c:pt idx="370">
                  <c:v>23.360157010000002</c:v>
                </c:pt>
                <c:pt idx="371">
                  <c:v>23.449628830000002</c:v>
                </c:pt>
                <c:pt idx="372">
                  <c:v>23.472351069999998</c:v>
                </c:pt>
                <c:pt idx="373">
                  <c:v>23.523475650000002</c:v>
                </c:pt>
                <c:pt idx="374">
                  <c:v>23.523475650000002</c:v>
                </c:pt>
                <c:pt idx="375">
                  <c:v>23.405605319999999</c:v>
                </c:pt>
                <c:pt idx="376">
                  <c:v>23.473777770000002</c:v>
                </c:pt>
                <c:pt idx="377">
                  <c:v>23.473777770000002</c:v>
                </c:pt>
                <c:pt idx="378">
                  <c:v>23.412704470000001</c:v>
                </c:pt>
                <c:pt idx="379">
                  <c:v>23.360157010000002</c:v>
                </c:pt>
                <c:pt idx="380">
                  <c:v>23.21672058</c:v>
                </c:pt>
                <c:pt idx="381">
                  <c:v>22.908554079999998</c:v>
                </c:pt>
                <c:pt idx="382">
                  <c:v>22.738134380000002</c:v>
                </c:pt>
                <c:pt idx="383">
                  <c:v>22.925594329999999</c:v>
                </c:pt>
                <c:pt idx="384">
                  <c:v>22.925594329999999</c:v>
                </c:pt>
                <c:pt idx="385">
                  <c:v>23.43684769</c:v>
                </c:pt>
                <c:pt idx="386">
                  <c:v>23.42832756</c:v>
                </c:pt>
                <c:pt idx="387">
                  <c:v>23.219566350000001</c:v>
                </c:pt>
                <c:pt idx="388">
                  <c:v>23.219566350000001</c:v>
                </c:pt>
                <c:pt idx="389">
                  <c:v>23.015062329999999</c:v>
                </c:pt>
                <c:pt idx="390">
                  <c:v>23.117311480000001</c:v>
                </c:pt>
                <c:pt idx="391">
                  <c:v>23.12583351</c:v>
                </c:pt>
                <c:pt idx="392">
                  <c:v>23.389978410000001</c:v>
                </c:pt>
                <c:pt idx="393">
                  <c:v>23.358734129999998</c:v>
                </c:pt>
                <c:pt idx="394">
                  <c:v>23.358734129999998</c:v>
                </c:pt>
                <c:pt idx="395">
                  <c:v>23.0022831</c:v>
                </c:pt>
                <c:pt idx="396">
                  <c:v>22.851747509999999</c:v>
                </c:pt>
                <c:pt idx="397">
                  <c:v>22.909973140000002</c:v>
                </c:pt>
                <c:pt idx="398">
                  <c:v>22.909973140000002</c:v>
                </c:pt>
                <c:pt idx="399">
                  <c:v>23.10737228</c:v>
                </c:pt>
                <c:pt idx="400">
                  <c:v>23.10737228</c:v>
                </c:pt>
                <c:pt idx="401">
                  <c:v>22.972459789999998</c:v>
                </c:pt>
                <c:pt idx="402">
                  <c:v>23.168437959999999</c:v>
                </c:pt>
                <c:pt idx="403">
                  <c:v>23.286306379999999</c:v>
                </c:pt>
                <c:pt idx="404">
                  <c:v>23.286306379999999</c:v>
                </c:pt>
                <c:pt idx="405">
                  <c:v>23.28346634</c:v>
                </c:pt>
                <c:pt idx="406">
                  <c:v>23.04204369</c:v>
                </c:pt>
                <c:pt idx="407">
                  <c:v>22.827606200000002</c:v>
                </c:pt>
                <c:pt idx="408">
                  <c:v>22.827606200000002</c:v>
                </c:pt>
                <c:pt idx="409">
                  <c:v>22.589019780000001</c:v>
                </c:pt>
                <c:pt idx="410">
                  <c:v>22.706892010000001</c:v>
                </c:pt>
                <c:pt idx="411">
                  <c:v>22.706892010000001</c:v>
                </c:pt>
                <c:pt idx="412">
                  <c:v>22.743816379999998</c:v>
                </c:pt>
                <c:pt idx="413">
                  <c:v>22.618844989999999</c:v>
                </c:pt>
                <c:pt idx="414">
                  <c:v>22.618844989999999</c:v>
                </c:pt>
                <c:pt idx="415">
                  <c:v>22.6429863</c:v>
                </c:pt>
                <c:pt idx="416">
                  <c:v>22.867366789999998</c:v>
                </c:pt>
                <c:pt idx="417">
                  <c:v>22.99375916</c:v>
                </c:pt>
                <c:pt idx="418">
                  <c:v>22.895771029999999</c:v>
                </c:pt>
                <c:pt idx="419">
                  <c:v>22.976718900000002</c:v>
                </c:pt>
                <c:pt idx="420">
                  <c:v>23.49507904</c:v>
                </c:pt>
                <c:pt idx="421">
                  <c:v>23.49507904</c:v>
                </c:pt>
                <c:pt idx="422">
                  <c:v>24.190959929999998</c:v>
                </c:pt>
                <c:pt idx="423">
                  <c:v>24.659618380000001</c:v>
                </c:pt>
                <c:pt idx="424">
                  <c:v>25.35975075</c:v>
                </c:pt>
                <c:pt idx="425">
                  <c:v>25.35975075</c:v>
                </c:pt>
                <c:pt idx="426">
                  <c:v>26.186269759999998</c:v>
                </c:pt>
                <c:pt idx="427">
                  <c:v>26.186269759999998</c:v>
                </c:pt>
                <c:pt idx="428">
                  <c:v>26.24450302</c:v>
                </c:pt>
                <c:pt idx="429">
                  <c:v>26.549840929999998</c:v>
                </c:pt>
                <c:pt idx="430">
                  <c:v>26.53280067</c:v>
                </c:pt>
                <c:pt idx="431">
                  <c:v>26.53280067</c:v>
                </c:pt>
                <c:pt idx="432">
                  <c:v>26.495874400000002</c:v>
                </c:pt>
                <c:pt idx="433">
                  <c:v>26.572551730000001</c:v>
                </c:pt>
                <c:pt idx="434">
                  <c:v>26.572551730000001</c:v>
                </c:pt>
                <c:pt idx="435">
                  <c:v>26.541311260000001</c:v>
                </c:pt>
                <c:pt idx="436">
                  <c:v>26.39503479</c:v>
                </c:pt>
                <c:pt idx="437">
                  <c:v>26.39503479</c:v>
                </c:pt>
                <c:pt idx="438">
                  <c:v>26.47314072</c:v>
                </c:pt>
                <c:pt idx="439">
                  <c:v>26.382253649999999</c:v>
                </c:pt>
                <c:pt idx="440">
                  <c:v>26.333972930000002</c:v>
                </c:pt>
                <c:pt idx="441">
                  <c:v>26.333972930000002</c:v>
                </c:pt>
                <c:pt idx="442">
                  <c:v>26.333978649999999</c:v>
                </c:pt>
                <c:pt idx="443">
                  <c:v>26.538478850000001</c:v>
                </c:pt>
                <c:pt idx="444">
                  <c:v>26.664880749999998</c:v>
                </c:pt>
                <c:pt idx="445">
                  <c:v>26.586765289999999</c:v>
                </c:pt>
                <c:pt idx="446">
                  <c:v>26.723102570000002</c:v>
                </c:pt>
                <c:pt idx="447">
                  <c:v>26.723102570000002</c:v>
                </c:pt>
                <c:pt idx="448">
                  <c:v>26.85660172</c:v>
                </c:pt>
                <c:pt idx="449">
                  <c:v>26.813991550000001</c:v>
                </c:pt>
                <c:pt idx="450">
                  <c:v>26.813991550000001</c:v>
                </c:pt>
                <c:pt idx="451">
                  <c:v>26.941802979999999</c:v>
                </c:pt>
                <c:pt idx="452">
                  <c:v>26.940383910000001</c:v>
                </c:pt>
                <c:pt idx="453">
                  <c:v>26.86653519</c:v>
                </c:pt>
                <c:pt idx="454">
                  <c:v>26.774227140000001</c:v>
                </c:pt>
                <c:pt idx="455">
                  <c:v>26.818252560000001</c:v>
                </c:pt>
                <c:pt idx="456">
                  <c:v>26.58249855</c:v>
                </c:pt>
                <c:pt idx="457">
                  <c:v>26.58249855</c:v>
                </c:pt>
                <c:pt idx="458">
                  <c:v>26.642141339999998</c:v>
                </c:pt>
                <c:pt idx="459">
                  <c:v>26.642150879999999</c:v>
                </c:pt>
                <c:pt idx="460">
                  <c:v>26.642150879999999</c:v>
                </c:pt>
                <c:pt idx="461">
                  <c:v>26.737310409999999</c:v>
                </c:pt>
                <c:pt idx="462">
                  <c:v>26.943222049999999</c:v>
                </c:pt>
                <c:pt idx="463">
                  <c:v>26.943222049999999</c:v>
                </c:pt>
                <c:pt idx="464">
                  <c:v>27.136367799999999</c:v>
                </c:pt>
                <c:pt idx="465">
                  <c:v>26.970211030000002</c:v>
                </c:pt>
                <c:pt idx="466">
                  <c:v>26.970211030000002</c:v>
                </c:pt>
                <c:pt idx="467">
                  <c:v>27.12926865</c:v>
                </c:pt>
                <c:pt idx="468">
                  <c:v>26.845230099999998</c:v>
                </c:pt>
                <c:pt idx="469">
                  <c:v>26.711736680000001</c:v>
                </c:pt>
                <c:pt idx="470">
                  <c:v>26.711736680000001</c:v>
                </c:pt>
                <c:pt idx="471">
                  <c:v>26.794103620000001</c:v>
                </c:pt>
                <c:pt idx="472">
                  <c:v>26.794103620000001</c:v>
                </c:pt>
                <c:pt idx="473">
                  <c:v>26.72593689</c:v>
                </c:pt>
                <c:pt idx="474">
                  <c:v>26.83955383</c:v>
                </c:pt>
                <c:pt idx="475">
                  <c:v>26.796951289999999</c:v>
                </c:pt>
                <c:pt idx="476">
                  <c:v>26.796951289999999</c:v>
                </c:pt>
                <c:pt idx="477">
                  <c:v>26.549835210000001</c:v>
                </c:pt>
                <c:pt idx="478">
                  <c:v>26.765701289999999</c:v>
                </c:pt>
                <c:pt idx="479">
                  <c:v>26.63078308</c:v>
                </c:pt>
                <c:pt idx="480">
                  <c:v>26.450420380000001</c:v>
                </c:pt>
                <c:pt idx="481">
                  <c:v>26.379415510000001</c:v>
                </c:pt>
                <c:pt idx="482">
                  <c:v>26.379415510000001</c:v>
                </c:pt>
                <c:pt idx="483">
                  <c:v>26.343912119999999</c:v>
                </c:pt>
                <c:pt idx="484">
                  <c:v>26.373729709999999</c:v>
                </c:pt>
                <c:pt idx="485">
                  <c:v>26.588176730000001</c:v>
                </c:pt>
                <c:pt idx="486">
                  <c:v>26.588176730000001</c:v>
                </c:pt>
                <c:pt idx="487">
                  <c:v>26.71883583</c:v>
                </c:pt>
                <c:pt idx="488">
                  <c:v>26.764286040000002</c:v>
                </c:pt>
                <c:pt idx="489">
                  <c:v>26.657766339999998</c:v>
                </c:pt>
                <c:pt idx="490">
                  <c:v>26.461782459999998</c:v>
                </c:pt>
                <c:pt idx="491">
                  <c:v>26.562618260000001</c:v>
                </c:pt>
                <c:pt idx="492">
                  <c:v>26.49302101</c:v>
                </c:pt>
                <c:pt idx="493">
                  <c:v>26.49302101</c:v>
                </c:pt>
                <c:pt idx="494">
                  <c:v>26.566869740000001</c:v>
                </c:pt>
                <c:pt idx="495">
                  <c:v>26.535629270000001</c:v>
                </c:pt>
                <c:pt idx="496">
                  <c:v>26.535629270000001</c:v>
                </c:pt>
                <c:pt idx="497">
                  <c:v>26.555517200000001</c:v>
                </c:pt>
                <c:pt idx="498">
                  <c:v>26.322607040000001</c:v>
                </c:pt>
                <c:pt idx="499">
                  <c:v>26.322607040000001</c:v>
                </c:pt>
                <c:pt idx="500">
                  <c:v>26.2800045</c:v>
                </c:pt>
                <c:pt idx="501">
                  <c:v>26.25443649</c:v>
                </c:pt>
                <c:pt idx="502">
                  <c:v>26.25443649</c:v>
                </c:pt>
                <c:pt idx="503">
                  <c:v>26.33112144</c:v>
                </c:pt>
                <c:pt idx="504">
                  <c:v>26.423431399999998</c:v>
                </c:pt>
                <c:pt idx="505">
                  <c:v>26.164966580000002</c:v>
                </c:pt>
                <c:pt idx="506">
                  <c:v>26.164966580000002</c:v>
                </c:pt>
                <c:pt idx="507">
                  <c:v>26.16638756</c:v>
                </c:pt>
                <c:pt idx="508">
                  <c:v>25.98034668</c:v>
                </c:pt>
                <c:pt idx="509">
                  <c:v>25.98034668</c:v>
                </c:pt>
                <c:pt idx="510">
                  <c:v>26.013011930000001</c:v>
                </c:pt>
                <c:pt idx="511">
                  <c:v>25.99455261</c:v>
                </c:pt>
                <c:pt idx="512">
                  <c:v>25.845438000000001</c:v>
                </c:pt>
                <c:pt idx="513">
                  <c:v>25.845438000000001</c:v>
                </c:pt>
                <c:pt idx="514">
                  <c:v>25.81703568</c:v>
                </c:pt>
                <c:pt idx="515">
                  <c:v>25.821294779999999</c:v>
                </c:pt>
                <c:pt idx="516">
                  <c:v>26.004491810000001</c:v>
                </c:pt>
                <c:pt idx="517">
                  <c:v>26.095378879999998</c:v>
                </c:pt>
                <c:pt idx="518">
                  <c:v>26.24591637</c:v>
                </c:pt>
                <c:pt idx="519">
                  <c:v>26.24591637</c:v>
                </c:pt>
                <c:pt idx="520">
                  <c:v>26.16070938</c:v>
                </c:pt>
                <c:pt idx="521">
                  <c:v>26.11952591</c:v>
                </c:pt>
                <c:pt idx="522">
                  <c:v>26.04426003</c:v>
                </c:pt>
                <c:pt idx="523">
                  <c:v>26.04426003</c:v>
                </c:pt>
                <c:pt idx="524">
                  <c:v>26.13941002</c:v>
                </c:pt>
                <c:pt idx="525">
                  <c:v>26.017272949999999</c:v>
                </c:pt>
                <c:pt idx="526">
                  <c:v>26.017272949999999</c:v>
                </c:pt>
                <c:pt idx="527">
                  <c:v>26.03715515</c:v>
                </c:pt>
                <c:pt idx="528">
                  <c:v>25.970407489999999</c:v>
                </c:pt>
                <c:pt idx="529">
                  <c:v>25.970407489999999</c:v>
                </c:pt>
                <c:pt idx="530">
                  <c:v>26.150766369999999</c:v>
                </c:pt>
                <c:pt idx="531">
                  <c:v>25.86673927</c:v>
                </c:pt>
                <c:pt idx="532">
                  <c:v>25.798572539999999</c:v>
                </c:pt>
                <c:pt idx="533">
                  <c:v>25.67927933</c:v>
                </c:pt>
                <c:pt idx="534">
                  <c:v>25.730407710000001</c:v>
                </c:pt>
                <c:pt idx="535">
                  <c:v>25.730407710000001</c:v>
                </c:pt>
                <c:pt idx="536">
                  <c:v>25.978931429999999</c:v>
                </c:pt>
                <c:pt idx="537">
                  <c:v>26.122365949999999</c:v>
                </c:pt>
                <c:pt idx="538">
                  <c:v>26.57397842</c:v>
                </c:pt>
                <c:pt idx="539">
                  <c:v>26.57397842</c:v>
                </c:pt>
                <c:pt idx="540">
                  <c:v>26.725931169999999</c:v>
                </c:pt>
                <c:pt idx="541">
                  <c:v>26.815402980000002</c:v>
                </c:pt>
                <c:pt idx="542">
                  <c:v>26.555515289999999</c:v>
                </c:pt>
                <c:pt idx="543">
                  <c:v>26.373729709999999</c:v>
                </c:pt>
                <c:pt idx="544">
                  <c:v>26.182010649999999</c:v>
                </c:pt>
                <c:pt idx="545">
                  <c:v>26.182010649999999</c:v>
                </c:pt>
                <c:pt idx="546">
                  <c:v>26.36094666</c:v>
                </c:pt>
                <c:pt idx="547">
                  <c:v>26.457519529999999</c:v>
                </c:pt>
                <c:pt idx="548">
                  <c:v>26.47598267</c:v>
                </c:pt>
                <c:pt idx="549">
                  <c:v>26.47598267</c:v>
                </c:pt>
                <c:pt idx="550">
                  <c:v>26.576816560000001</c:v>
                </c:pt>
                <c:pt idx="551">
                  <c:v>26.760021210000001</c:v>
                </c:pt>
                <c:pt idx="552">
                  <c:v>26.760021210000001</c:v>
                </c:pt>
                <c:pt idx="553">
                  <c:v>26.251598359999999</c:v>
                </c:pt>
                <c:pt idx="554">
                  <c:v>26.450420380000001</c:v>
                </c:pt>
                <c:pt idx="555">
                  <c:v>26.450420380000001</c:v>
                </c:pt>
                <c:pt idx="556">
                  <c:v>26.40355873</c:v>
                </c:pt>
                <c:pt idx="557">
                  <c:v>26.407825469999999</c:v>
                </c:pt>
                <c:pt idx="558">
                  <c:v>26.32971191</c:v>
                </c:pt>
                <c:pt idx="559">
                  <c:v>26.32971191</c:v>
                </c:pt>
                <c:pt idx="560">
                  <c:v>26.260120390000001</c:v>
                </c:pt>
                <c:pt idx="561">
                  <c:v>26.572551730000001</c:v>
                </c:pt>
                <c:pt idx="562">
                  <c:v>26.572551730000001</c:v>
                </c:pt>
                <c:pt idx="563">
                  <c:v>26.54131508</c:v>
                </c:pt>
                <c:pt idx="564">
                  <c:v>26.427700040000001</c:v>
                </c:pt>
                <c:pt idx="565">
                  <c:v>26.427700040000001</c:v>
                </c:pt>
                <c:pt idx="566">
                  <c:v>26.315509800000001</c:v>
                </c:pt>
                <c:pt idx="567">
                  <c:v>26.315505980000001</c:v>
                </c:pt>
                <c:pt idx="568">
                  <c:v>26.471725459999998</c:v>
                </c:pt>
                <c:pt idx="569">
                  <c:v>26.423437119999999</c:v>
                </c:pt>
                <c:pt idx="570">
                  <c:v>26.416336059999999</c:v>
                </c:pt>
                <c:pt idx="571">
                  <c:v>26.416336059999999</c:v>
                </c:pt>
                <c:pt idx="572">
                  <c:v>26.41065979</c:v>
                </c:pt>
                <c:pt idx="573">
                  <c:v>26.363796229999998</c:v>
                </c:pt>
                <c:pt idx="574">
                  <c:v>26.315505980000001</c:v>
                </c:pt>
                <c:pt idx="575">
                  <c:v>26.315505980000001</c:v>
                </c:pt>
                <c:pt idx="576">
                  <c:v>26.352428440000001</c:v>
                </c:pt>
                <c:pt idx="577">
                  <c:v>26.39645767</c:v>
                </c:pt>
                <c:pt idx="578">
                  <c:v>26.39645767</c:v>
                </c:pt>
                <c:pt idx="579">
                  <c:v>26.420604709999999</c:v>
                </c:pt>
                <c:pt idx="580">
                  <c:v>26.33539772</c:v>
                </c:pt>
                <c:pt idx="581">
                  <c:v>26.33539772</c:v>
                </c:pt>
                <c:pt idx="582">
                  <c:v>26.183437349999998</c:v>
                </c:pt>
                <c:pt idx="583">
                  <c:v>26.32829285</c:v>
                </c:pt>
                <c:pt idx="584">
                  <c:v>26.897777560000002</c:v>
                </c:pt>
                <c:pt idx="585">
                  <c:v>26.897777560000002</c:v>
                </c:pt>
                <c:pt idx="586">
                  <c:v>27.453073499999999</c:v>
                </c:pt>
                <c:pt idx="587">
                  <c:v>27.315317149999998</c:v>
                </c:pt>
                <c:pt idx="588">
                  <c:v>27.315317149999998</c:v>
                </c:pt>
                <c:pt idx="589">
                  <c:v>27.264190670000001</c:v>
                </c:pt>
                <c:pt idx="590">
                  <c:v>27.50419235</c:v>
                </c:pt>
                <c:pt idx="591">
                  <c:v>27.50419235</c:v>
                </c:pt>
                <c:pt idx="592">
                  <c:v>27.64053345</c:v>
                </c:pt>
                <c:pt idx="593">
                  <c:v>27.649047849999999</c:v>
                </c:pt>
                <c:pt idx="594">
                  <c:v>27.766918180000001</c:v>
                </c:pt>
                <c:pt idx="595">
                  <c:v>27.917455669999999</c:v>
                </c:pt>
                <c:pt idx="596">
                  <c:v>28.10491562</c:v>
                </c:pt>
                <c:pt idx="597">
                  <c:v>28.373321529999998</c:v>
                </c:pt>
                <c:pt idx="598">
                  <c:v>28.373321529999998</c:v>
                </c:pt>
                <c:pt idx="599">
                  <c:v>28.89877701</c:v>
                </c:pt>
                <c:pt idx="600">
                  <c:v>29.225412370000001</c:v>
                </c:pt>
                <c:pt idx="601">
                  <c:v>29.225412370000001</c:v>
                </c:pt>
                <c:pt idx="602">
                  <c:v>28.949901579999999</c:v>
                </c:pt>
                <c:pt idx="603">
                  <c:v>28.813562390000001</c:v>
                </c:pt>
                <c:pt idx="604">
                  <c:v>28.813562390000001</c:v>
                </c:pt>
                <c:pt idx="605">
                  <c:v>29.232509610000001</c:v>
                </c:pt>
                <c:pt idx="606">
                  <c:v>29.936914439999999</c:v>
                </c:pt>
                <c:pt idx="607">
                  <c:v>29.936914439999999</c:v>
                </c:pt>
                <c:pt idx="608">
                  <c:v>30.04343033</c:v>
                </c:pt>
                <c:pt idx="609">
                  <c:v>29.848867420000001</c:v>
                </c:pt>
                <c:pt idx="610">
                  <c:v>29.419977190000001</c:v>
                </c:pt>
                <c:pt idx="611">
                  <c:v>29.13451195</c:v>
                </c:pt>
                <c:pt idx="612">
                  <c:v>28.789422989999998</c:v>
                </c:pt>
                <c:pt idx="613">
                  <c:v>28.789422989999998</c:v>
                </c:pt>
                <c:pt idx="614">
                  <c:v>28.539480210000001</c:v>
                </c:pt>
                <c:pt idx="615">
                  <c:v>28.245510100000001</c:v>
                </c:pt>
                <c:pt idx="616">
                  <c:v>28.147516249999999</c:v>
                </c:pt>
                <c:pt idx="617">
                  <c:v>28.147516249999999</c:v>
                </c:pt>
                <c:pt idx="618">
                  <c:v>28.0509491</c:v>
                </c:pt>
                <c:pt idx="619">
                  <c:v>28.055212019999999</c:v>
                </c:pt>
                <c:pt idx="620">
                  <c:v>27.987045290000001</c:v>
                </c:pt>
                <c:pt idx="621">
                  <c:v>27.860651019999999</c:v>
                </c:pt>
                <c:pt idx="622">
                  <c:v>27.82941246</c:v>
                </c:pt>
                <c:pt idx="623">
                  <c:v>27.82941246</c:v>
                </c:pt>
                <c:pt idx="624">
                  <c:v>27.7172184</c:v>
                </c:pt>
                <c:pt idx="625">
                  <c:v>27.776865010000002</c:v>
                </c:pt>
                <c:pt idx="626">
                  <c:v>28.029647829999998</c:v>
                </c:pt>
                <c:pt idx="627">
                  <c:v>28.029647829999998</c:v>
                </c:pt>
                <c:pt idx="628">
                  <c:v>28.407403949999999</c:v>
                </c:pt>
                <c:pt idx="629">
                  <c:v>28.70137978</c:v>
                </c:pt>
                <c:pt idx="630">
                  <c:v>29.042209629999999</c:v>
                </c:pt>
                <c:pt idx="631">
                  <c:v>29.063507080000001</c:v>
                </c:pt>
                <c:pt idx="632">
                  <c:v>28.38468361</c:v>
                </c:pt>
                <c:pt idx="633">
                  <c:v>28.38468361</c:v>
                </c:pt>
                <c:pt idx="634">
                  <c:v>28.356281280000001</c:v>
                </c:pt>
                <c:pt idx="635">
                  <c:v>28.50681496</c:v>
                </c:pt>
                <c:pt idx="636">
                  <c:v>28.50681496</c:v>
                </c:pt>
                <c:pt idx="637">
                  <c:v>28.462793349999998</c:v>
                </c:pt>
                <c:pt idx="638">
                  <c:v>28.657348630000001</c:v>
                </c:pt>
                <c:pt idx="639">
                  <c:v>28.657348630000001</c:v>
                </c:pt>
                <c:pt idx="640">
                  <c:v>29.016647339999999</c:v>
                </c:pt>
                <c:pt idx="641">
                  <c:v>29.297832490000001</c:v>
                </c:pt>
                <c:pt idx="642">
                  <c:v>29.40860558</c:v>
                </c:pt>
                <c:pt idx="643">
                  <c:v>29.40860558</c:v>
                </c:pt>
                <c:pt idx="644">
                  <c:v>29.716785430000002</c:v>
                </c:pt>
                <c:pt idx="645">
                  <c:v>30.071832659999998</c:v>
                </c:pt>
                <c:pt idx="646">
                  <c:v>30.402730940000001</c:v>
                </c:pt>
                <c:pt idx="647">
                  <c:v>30.149948120000001</c:v>
                </c:pt>
                <c:pt idx="648">
                  <c:v>30.149948120000001</c:v>
                </c:pt>
                <c:pt idx="649">
                  <c:v>30.054794309999998</c:v>
                </c:pt>
                <c:pt idx="650">
                  <c:v>30.223796839999999</c:v>
                </c:pt>
                <c:pt idx="651">
                  <c:v>30.223796839999999</c:v>
                </c:pt>
                <c:pt idx="652">
                  <c:v>30.213851930000001</c:v>
                </c:pt>
                <c:pt idx="653">
                  <c:v>30.185443880000001</c:v>
                </c:pt>
                <c:pt idx="654">
                  <c:v>30.185443880000001</c:v>
                </c:pt>
                <c:pt idx="655">
                  <c:v>30.250782010000002</c:v>
                </c:pt>
                <c:pt idx="656">
                  <c:v>30.250782010000002</c:v>
                </c:pt>
                <c:pt idx="657">
                  <c:v>30.509246829999999</c:v>
                </c:pt>
                <c:pt idx="658">
                  <c:v>30.510669709999998</c:v>
                </c:pt>
                <c:pt idx="659">
                  <c:v>30.497884750000001</c:v>
                </c:pt>
                <c:pt idx="660">
                  <c:v>30.497884750000001</c:v>
                </c:pt>
                <c:pt idx="661">
                  <c:v>30.553272249999999</c:v>
                </c:pt>
                <c:pt idx="662">
                  <c:v>30.702388760000002</c:v>
                </c:pt>
                <c:pt idx="663">
                  <c:v>30.702388760000002</c:v>
                </c:pt>
                <c:pt idx="664">
                  <c:v>30.727947239999999</c:v>
                </c:pt>
                <c:pt idx="665">
                  <c:v>30.833038330000001</c:v>
                </c:pt>
                <c:pt idx="666">
                  <c:v>30.833038330000001</c:v>
                </c:pt>
                <c:pt idx="667">
                  <c:v>30.932449340000002</c:v>
                </c:pt>
                <c:pt idx="668">
                  <c:v>30.796115879999999</c:v>
                </c:pt>
                <c:pt idx="669">
                  <c:v>30.754932400000001</c:v>
                </c:pt>
                <c:pt idx="670">
                  <c:v>30.754932400000001</c:v>
                </c:pt>
                <c:pt idx="671">
                  <c:v>30.844400409999999</c:v>
                </c:pt>
                <c:pt idx="672">
                  <c:v>30.821680069999999</c:v>
                </c:pt>
                <c:pt idx="673">
                  <c:v>30.720846179999999</c:v>
                </c:pt>
                <c:pt idx="674">
                  <c:v>31.064523699999999</c:v>
                </c:pt>
                <c:pt idx="675">
                  <c:v>31.41103554</c:v>
                </c:pt>
                <c:pt idx="676">
                  <c:v>31.41103554</c:v>
                </c:pt>
                <c:pt idx="677">
                  <c:v>31.233514790000001</c:v>
                </c:pt>
                <c:pt idx="678">
                  <c:v>31.230676649999999</c:v>
                </c:pt>
                <c:pt idx="679">
                  <c:v>31.230676649999999</c:v>
                </c:pt>
                <c:pt idx="680">
                  <c:v>31.310205459999999</c:v>
                </c:pt>
                <c:pt idx="681">
                  <c:v>31.20653343</c:v>
                </c:pt>
                <c:pt idx="682">
                  <c:v>31.019079210000001</c:v>
                </c:pt>
                <c:pt idx="683">
                  <c:v>31.520395279999999</c:v>
                </c:pt>
                <c:pt idx="684">
                  <c:v>31.837085720000001</c:v>
                </c:pt>
                <c:pt idx="685">
                  <c:v>31.828557969999999</c:v>
                </c:pt>
                <c:pt idx="686">
                  <c:v>31.828557969999999</c:v>
                </c:pt>
                <c:pt idx="687">
                  <c:v>31.551630020000001</c:v>
                </c:pt>
                <c:pt idx="688">
                  <c:v>31.624059679999998</c:v>
                </c:pt>
                <c:pt idx="689">
                  <c:v>31.624059679999998</c:v>
                </c:pt>
                <c:pt idx="690">
                  <c:v>31.868322370000001</c:v>
                </c:pt>
                <c:pt idx="691">
                  <c:v>31.781688689999999</c:v>
                </c:pt>
                <c:pt idx="692">
                  <c:v>31.520385739999998</c:v>
                </c:pt>
                <c:pt idx="693">
                  <c:v>31.612695689999999</c:v>
                </c:pt>
                <c:pt idx="694">
                  <c:v>31.770330430000001</c:v>
                </c:pt>
                <c:pt idx="695">
                  <c:v>31.7334137</c:v>
                </c:pt>
                <c:pt idx="696">
                  <c:v>31.7334137</c:v>
                </c:pt>
                <c:pt idx="697">
                  <c:v>31.604175569999999</c:v>
                </c:pt>
                <c:pt idx="698">
                  <c:v>32.098388669999999</c:v>
                </c:pt>
                <c:pt idx="699">
                  <c:v>32.098388669999999</c:v>
                </c:pt>
                <c:pt idx="700">
                  <c:v>32.106910710000001</c:v>
                </c:pt>
                <c:pt idx="701">
                  <c:v>31.90950394</c:v>
                </c:pt>
                <c:pt idx="702">
                  <c:v>31.90950394</c:v>
                </c:pt>
                <c:pt idx="703">
                  <c:v>32.210578920000003</c:v>
                </c:pt>
                <c:pt idx="704">
                  <c:v>32.196380619999999</c:v>
                </c:pt>
                <c:pt idx="705">
                  <c:v>31.981933590000001</c:v>
                </c:pt>
                <c:pt idx="706">
                  <c:v>31.981933590000001</c:v>
                </c:pt>
                <c:pt idx="707">
                  <c:v>31.993295669999998</c:v>
                </c:pt>
                <c:pt idx="708">
                  <c:v>32.196388239999997</c:v>
                </c:pt>
                <c:pt idx="709">
                  <c:v>32.196388239999997</c:v>
                </c:pt>
                <c:pt idx="710">
                  <c:v>31.963474269999999</c:v>
                </c:pt>
                <c:pt idx="711">
                  <c:v>32.21484375</c:v>
                </c:pt>
                <c:pt idx="712">
                  <c:v>32.21484375</c:v>
                </c:pt>
                <c:pt idx="713">
                  <c:v>32.488945010000002</c:v>
                </c:pt>
                <c:pt idx="714">
                  <c:v>32.59119415</c:v>
                </c:pt>
                <c:pt idx="715">
                  <c:v>32.59119415</c:v>
                </c:pt>
                <c:pt idx="716">
                  <c:v>32.133895870000003</c:v>
                </c:pt>
                <c:pt idx="717">
                  <c:v>32.300060270000003</c:v>
                </c:pt>
                <c:pt idx="718">
                  <c:v>32.69770432</c:v>
                </c:pt>
                <c:pt idx="719">
                  <c:v>32.301471710000001</c:v>
                </c:pt>
                <c:pt idx="720">
                  <c:v>32.196384430000002</c:v>
                </c:pt>
                <c:pt idx="721">
                  <c:v>32.233303069999998</c:v>
                </c:pt>
                <c:pt idx="722">
                  <c:v>32.233303069999998</c:v>
                </c:pt>
                <c:pt idx="723">
                  <c:v>32.532966610000003</c:v>
                </c:pt>
                <c:pt idx="724">
                  <c:v>32.433547969999999</c:v>
                </c:pt>
                <c:pt idx="725">
                  <c:v>32.433547969999999</c:v>
                </c:pt>
                <c:pt idx="726">
                  <c:v>32.274490360000001</c:v>
                </c:pt>
                <c:pt idx="727">
                  <c:v>32.613910679999996</c:v>
                </c:pt>
                <c:pt idx="728">
                  <c:v>32.761604310000003</c:v>
                </c:pt>
                <c:pt idx="729">
                  <c:v>32.525859830000002</c:v>
                </c:pt>
                <c:pt idx="730">
                  <c:v>32.334129330000003</c:v>
                </c:pt>
                <c:pt idx="731">
                  <c:v>32.334129330000003</c:v>
                </c:pt>
                <c:pt idx="732">
                  <c:v>32.821250919999997</c:v>
                </c:pt>
                <c:pt idx="733">
                  <c:v>32.950489040000001</c:v>
                </c:pt>
                <c:pt idx="734">
                  <c:v>32.906463619999997</c:v>
                </c:pt>
                <c:pt idx="735">
                  <c:v>32.906463619999997</c:v>
                </c:pt>
                <c:pt idx="736">
                  <c:v>32.920661930000001</c:v>
                </c:pt>
                <c:pt idx="737">
                  <c:v>32.897941590000002</c:v>
                </c:pt>
                <c:pt idx="738">
                  <c:v>33.13937378</c:v>
                </c:pt>
                <c:pt idx="739">
                  <c:v>32.869544980000001</c:v>
                </c:pt>
                <c:pt idx="740">
                  <c:v>32.798530579999998</c:v>
                </c:pt>
                <c:pt idx="741">
                  <c:v>32.798530579999998</c:v>
                </c:pt>
                <c:pt idx="742">
                  <c:v>33.113811490000003</c:v>
                </c:pt>
                <c:pt idx="743">
                  <c:v>33.059841159999998</c:v>
                </c:pt>
                <c:pt idx="744">
                  <c:v>32.697700500000003</c:v>
                </c:pt>
                <c:pt idx="745">
                  <c:v>32.697700500000003</c:v>
                </c:pt>
                <c:pt idx="746">
                  <c:v>32.873802189999999</c:v>
                </c:pt>
                <c:pt idx="747">
                  <c:v>32.967529300000002</c:v>
                </c:pt>
                <c:pt idx="748">
                  <c:v>32.967529300000002</c:v>
                </c:pt>
                <c:pt idx="749">
                  <c:v>32.87664032</c:v>
                </c:pt>
                <c:pt idx="750">
                  <c:v>32.768707280000001</c:v>
                </c:pt>
                <c:pt idx="751">
                  <c:v>32.768707280000001</c:v>
                </c:pt>
                <c:pt idx="752">
                  <c:v>33.118072509999998</c:v>
                </c:pt>
                <c:pt idx="753">
                  <c:v>32.939136509999997</c:v>
                </c:pt>
                <c:pt idx="754">
                  <c:v>32.926342009999999</c:v>
                </c:pt>
                <c:pt idx="755">
                  <c:v>32.926342009999999</c:v>
                </c:pt>
                <c:pt idx="756">
                  <c:v>33.446132660000004</c:v>
                </c:pt>
                <c:pt idx="757">
                  <c:v>33.446132660000004</c:v>
                </c:pt>
                <c:pt idx="758">
                  <c:v>33.252986909999997</c:v>
                </c:pt>
                <c:pt idx="759">
                  <c:v>33.572517400000002</c:v>
                </c:pt>
                <c:pt idx="760">
                  <c:v>34.022708889999997</c:v>
                </c:pt>
                <c:pt idx="761">
                  <c:v>34.022708889999997</c:v>
                </c:pt>
                <c:pt idx="762">
                  <c:v>33.81110382</c:v>
                </c:pt>
                <c:pt idx="763">
                  <c:v>33.90909576</c:v>
                </c:pt>
                <c:pt idx="764">
                  <c:v>34.437393190000002</c:v>
                </c:pt>
                <c:pt idx="765">
                  <c:v>34.367797850000002</c:v>
                </c:pt>
                <c:pt idx="766">
                  <c:v>34.107917790000002</c:v>
                </c:pt>
                <c:pt idx="767">
                  <c:v>34.107917790000002</c:v>
                </c:pt>
                <c:pt idx="768">
                  <c:v>34.201641080000002</c:v>
                </c:pt>
                <c:pt idx="769">
                  <c:v>34.556678769999998</c:v>
                </c:pt>
                <c:pt idx="770">
                  <c:v>34.758338930000001</c:v>
                </c:pt>
                <c:pt idx="771">
                  <c:v>34.758338930000001</c:v>
                </c:pt>
                <c:pt idx="772">
                  <c:v>34.610649109999997</c:v>
                </c:pt>
                <c:pt idx="773">
                  <c:v>34.623428339999997</c:v>
                </c:pt>
                <c:pt idx="774">
                  <c:v>35.069358829999999</c:v>
                </c:pt>
                <c:pt idx="775">
                  <c:v>35.197177889999999</c:v>
                </c:pt>
                <c:pt idx="776">
                  <c:v>34.935863490000003</c:v>
                </c:pt>
                <c:pt idx="777">
                  <c:v>35.192913060000002</c:v>
                </c:pt>
                <c:pt idx="778">
                  <c:v>35.192913060000002</c:v>
                </c:pt>
                <c:pt idx="779">
                  <c:v>35.613285060000003</c:v>
                </c:pt>
                <c:pt idx="780">
                  <c:v>35.557899480000003</c:v>
                </c:pt>
                <c:pt idx="781">
                  <c:v>35.557899480000003</c:v>
                </c:pt>
                <c:pt idx="782">
                  <c:v>35.417297359999999</c:v>
                </c:pt>
                <c:pt idx="783">
                  <c:v>35.67008972</c:v>
                </c:pt>
                <c:pt idx="784">
                  <c:v>36.154365540000001</c:v>
                </c:pt>
                <c:pt idx="785">
                  <c:v>36.010929109999999</c:v>
                </c:pt>
                <c:pt idx="786">
                  <c:v>35.766666409999999</c:v>
                </c:pt>
                <c:pt idx="787">
                  <c:v>35.766666409999999</c:v>
                </c:pt>
                <c:pt idx="788">
                  <c:v>35.792224879999999</c:v>
                </c:pt>
                <c:pt idx="789">
                  <c:v>35.982536320000001</c:v>
                </c:pt>
                <c:pt idx="790">
                  <c:v>35.856136319999997</c:v>
                </c:pt>
                <c:pt idx="791">
                  <c:v>35.856136319999997</c:v>
                </c:pt>
                <c:pt idx="792">
                  <c:v>36.037918089999998</c:v>
                </c:pt>
                <c:pt idx="793">
                  <c:v>36.127388000000003</c:v>
                </c:pt>
                <c:pt idx="794">
                  <c:v>36.127388000000003</c:v>
                </c:pt>
                <c:pt idx="795">
                  <c:v>35.85471725</c:v>
                </c:pt>
                <c:pt idx="796">
                  <c:v>35.888797760000003</c:v>
                </c:pt>
                <c:pt idx="797">
                  <c:v>35.888797760000003</c:v>
                </c:pt>
                <c:pt idx="798">
                  <c:v>36.215435030000002</c:v>
                </c:pt>
                <c:pt idx="799">
                  <c:v>36.179935460000003</c:v>
                </c:pt>
                <c:pt idx="800">
                  <c:v>35.797904969999998</c:v>
                </c:pt>
                <c:pt idx="801">
                  <c:v>35.797904969999998</c:v>
                </c:pt>
                <c:pt idx="802">
                  <c:v>36.360282900000001</c:v>
                </c:pt>
                <c:pt idx="803">
                  <c:v>36.392955780000001</c:v>
                </c:pt>
                <c:pt idx="804">
                  <c:v>36.392955780000001</c:v>
                </c:pt>
                <c:pt idx="805">
                  <c:v>36.201232910000002</c:v>
                </c:pt>
                <c:pt idx="806">
                  <c:v>36.478160860000003</c:v>
                </c:pt>
                <c:pt idx="807">
                  <c:v>36.658523559999999</c:v>
                </c:pt>
                <c:pt idx="808">
                  <c:v>36.658523559999999</c:v>
                </c:pt>
                <c:pt idx="809">
                  <c:v>36.29354858</c:v>
                </c:pt>
                <c:pt idx="810">
                  <c:v>36.077682500000002</c:v>
                </c:pt>
                <c:pt idx="811">
                  <c:v>36.221111299999997</c:v>
                </c:pt>
                <c:pt idx="812">
                  <c:v>36.400058749999999</c:v>
                </c:pt>
                <c:pt idx="813">
                  <c:v>36.106082919999999</c:v>
                </c:pt>
                <c:pt idx="814">
                  <c:v>36.106082919999999</c:v>
                </c:pt>
                <c:pt idx="815">
                  <c:v>36.029396060000003</c:v>
                </c:pt>
                <c:pt idx="816">
                  <c:v>36.314846039999999</c:v>
                </c:pt>
                <c:pt idx="817">
                  <c:v>36.314846039999999</c:v>
                </c:pt>
                <c:pt idx="818">
                  <c:v>36.010932920000002</c:v>
                </c:pt>
                <c:pt idx="819">
                  <c:v>35.884532929999999</c:v>
                </c:pt>
                <c:pt idx="820">
                  <c:v>35.884532929999999</c:v>
                </c:pt>
                <c:pt idx="821">
                  <c:v>36.03223801</c:v>
                </c:pt>
                <c:pt idx="822">
                  <c:v>36.009513849999998</c:v>
                </c:pt>
                <c:pt idx="823">
                  <c:v>36.009513849999998</c:v>
                </c:pt>
                <c:pt idx="824">
                  <c:v>36.013771060000003</c:v>
                </c:pt>
                <c:pt idx="825">
                  <c:v>36.006675719999997</c:v>
                </c:pt>
                <c:pt idx="826">
                  <c:v>35.999572749999999</c:v>
                </c:pt>
                <c:pt idx="827">
                  <c:v>35.999572749999999</c:v>
                </c:pt>
                <c:pt idx="828">
                  <c:v>35.776603700000003</c:v>
                </c:pt>
                <c:pt idx="829">
                  <c:v>35.776603700000003</c:v>
                </c:pt>
                <c:pt idx="830">
                  <c:v>35.937084200000001</c:v>
                </c:pt>
                <c:pt idx="831">
                  <c:v>35.846199040000002</c:v>
                </c:pt>
                <c:pt idx="832">
                  <c:v>35.664421079999997</c:v>
                </c:pt>
                <c:pt idx="833">
                  <c:v>35.664421079999997</c:v>
                </c:pt>
                <c:pt idx="834">
                  <c:v>35.766670230000003</c:v>
                </c:pt>
                <c:pt idx="835">
                  <c:v>35.956970210000001</c:v>
                </c:pt>
                <c:pt idx="836">
                  <c:v>35.844776150000001</c:v>
                </c:pt>
                <c:pt idx="837">
                  <c:v>35.765247340000002</c:v>
                </c:pt>
                <c:pt idx="838">
                  <c:v>35.883117679999998</c:v>
                </c:pt>
                <c:pt idx="839">
                  <c:v>35.883117679999998</c:v>
                </c:pt>
                <c:pt idx="840">
                  <c:v>35.935661320000001</c:v>
                </c:pt>
                <c:pt idx="841">
                  <c:v>35.935665129999997</c:v>
                </c:pt>
                <c:pt idx="842">
                  <c:v>35.85045624</c:v>
                </c:pt>
                <c:pt idx="843">
                  <c:v>35.85045624</c:v>
                </c:pt>
                <c:pt idx="844">
                  <c:v>35.922882080000001</c:v>
                </c:pt>
                <c:pt idx="845">
                  <c:v>36.164310460000003</c:v>
                </c:pt>
                <c:pt idx="846">
                  <c:v>35.803588869999999</c:v>
                </c:pt>
                <c:pt idx="847">
                  <c:v>35.79364777</c:v>
                </c:pt>
                <c:pt idx="848">
                  <c:v>35.902999880000003</c:v>
                </c:pt>
                <c:pt idx="849">
                  <c:v>35.902999880000003</c:v>
                </c:pt>
                <c:pt idx="850">
                  <c:v>36.152954100000002</c:v>
                </c:pt>
                <c:pt idx="851">
                  <c:v>35.760982509999998</c:v>
                </c:pt>
                <c:pt idx="852">
                  <c:v>35.526653289999999</c:v>
                </c:pt>
                <c:pt idx="853">
                  <c:v>35.526653289999999</c:v>
                </c:pt>
                <c:pt idx="854">
                  <c:v>35.958389279999999</c:v>
                </c:pt>
                <c:pt idx="855">
                  <c:v>36.086204530000003</c:v>
                </c:pt>
                <c:pt idx="856">
                  <c:v>35.743938450000002</c:v>
                </c:pt>
                <c:pt idx="857">
                  <c:v>35.692813870000002</c:v>
                </c:pt>
                <c:pt idx="858">
                  <c:v>35.827728270000001</c:v>
                </c:pt>
                <c:pt idx="859">
                  <c:v>35.827728270000001</c:v>
                </c:pt>
                <c:pt idx="860">
                  <c:v>35.715534210000001</c:v>
                </c:pt>
                <c:pt idx="861">
                  <c:v>35.714115139999997</c:v>
                </c:pt>
                <c:pt idx="862">
                  <c:v>35.714115139999997</c:v>
                </c:pt>
                <c:pt idx="863">
                  <c:v>35.691390990000002</c:v>
                </c:pt>
                <c:pt idx="864">
                  <c:v>35.55789566</c:v>
                </c:pt>
                <c:pt idx="865">
                  <c:v>35.55789566</c:v>
                </c:pt>
                <c:pt idx="866">
                  <c:v>35.599082950000003</c:v>
                </c:pt>
                <c:pt idx="867">
                  <c:v>35.726905819999999</c:v>
                </c:pt>
                <c:pt idx="868">
                  <c:v>35.560741419999999</c:v>
                </c:pt>
                <c:pt idx="869">
                  <c:v>35.560741419999999</c:v>
                </c:pt>
                <c:pt idx="870">
                  <c:v>35.422988889999999</c:v>
                </c:pt>
                <c:pt idx="871">
                  <c:v>35.565002440000001</c:v>
                </c:pt>
                <c:pt idx="872">
                  <c:v>35.565002440000001</c:v>
                </c:pt>
                <c:pt idx="873">
                  <c:v>35.49115372</c:v>
                </c:pt>
                <c:pt idx="874">
                  <c:v>35.4613266</c:v>
                </c:pt>
                <c:pt idx="875">
                  <c:v>35.4613266</c:v>
                </c:pt>
                <c:pt idx="876">
                  <c:v>35.697082520000002</c:v>
                </c:pt>
                <c:pt idx="877">
                  <c:v>35.867500309999997</c:v>
                </c:pt>
                <c:pt idx="878">
                  <c:v>35.760978700000003</c:v>
                </c:pt>
                <c:pt idx="879">
                  <c:v>35.760978700000003</c:v>
                </c:pt>
                <c:pt idx="880">
                  <c:v>35.819210050000002</c:v>
                </c:pt>
                <c:pt idx="881">
                  <c:v>35.858974459999999</c:v>
                </c:pt>
                <c:pt idx="882">
                  <c:v>35.661567689999998</c:v>
                </c:pt>
                <c:pt idx="883">
                  <c:v>35.52806854</c:v>
                </c:pt>
                <c:pt idx="884">
                  <c:v>35.664405819999999</c:v>
                </c:pt>
                <c:pt idx="885">
                  <c:v>35.664405819999999</c:v>
                </c:pt>
                <c:pt idx="886">
                  <c:v>35.813526150000001</c:v>
                </c:pt>
                <c:pt idx="887">
                  <c:v>35.65873337</c:v>
                </c:pt>
                <c:pt idx="888">
                  <c:v>35.65873337</c:v>
                </c:pt>
                <c:pt idx="889">
                  <c:v>35.485469819999999</c:v>
                </c:pt>
                <c:pt idx="890">
                  <c:v>35.665836329999998</c:v>
                </c:pt>
                <c:pt idx="891">
                  <c:v>35.665836329999998</c:v>
                </c:pt>
                <c:pt idx="892">
                  <c:v>35.624649050000002</c:v>
                </c:pt>
                <c:pt idx="893">
                  <c:v>35.567836759999999</c:v>
                </c:pt>
                <c:pt idx="894">
                  <c:v>35.536598210000001</c:v>
                </c:pt>
                <c:pt idx="895">
                  <c:v>35.536598210000001</c:v>
                </c:pt>
                <c:pt idx="896">
                  <c:v>35.623226170000002</c:v>
                </c:pt>
                <c:pt idx="897">
                  <c:v>35.751037599999997</c:v>
                </c:pt>
                <c:pt idx="898">
                  <c:v>35.62606049</c:v>
                </c:pt>
                <c:pt idx="899">
                  <c:v>35.901580809999999</c:v>
                </c:pt>
                <c:pt idx="900">
                  <c:v>35.813522339999999</c:v>
                </c:pt>
                <c:pt idx="901">
                  <c:v>35.813522339999999</c:v>
                </c:pt>
                <c:pt idx="902">
                  <c:v>35.655883789999997</c:v>
                </c:pt>
                <c:pt idx="903">
                  <c:v>35.655891420000003</c:v>
                </c:pt>
                <c:pt idx="904">
                  <c:v>35.71411896</c:v>
                </c:pt>
                <c:pt idx="905">
                  <c:v>35.71411896</c:v>
                </c:pt>
                <c:pt idx="906">
                  <c:v>35.654472349999999</c:v>
                </c:pt>
                <c:pt idx="907">
                  <c:v>35.387481690000001</c:v>
                </c:pt>
                <c:pt idx="908">
                  <c:v>35.414466859999997</c:v>
                </c:pt>
                <c:pt idx="909">
                  <c:v>35.675773620000001</c:v>
                </c:pt>
                <c:pt idx="910">
                  <c:v>35.787971499999998</c:v>
                </c:pt>
                <c:pt idx="911">
                  <c:v>35.787971499999998</c:v>
                </c:pt>
                <c:pt idx="912">
                  <c:v>35.573524480000003</c:v>
                </c:pt>
                <c:pt idx="913">
                  <c:v>35.73967743</c:v>
                </c:pt>
                <c:pt idx="914">
                  <c:v>35.844776150000001</c:v>
                </c:pt>
                <c:pt idx="915">
                  <c:v>35.844776150000001</c:v>
                </c:pt>
                <c:pt idx="916">
                  <c:v>35.636001589999999</c:v>
                </c:pt>
                <c:pt idx="917">
                  <c:v>35.636001589999999</c:v>
                </c:pt>
                <c:pt idx="918">
                  <c:v>35.675769809999998</c:v>
                </c:pt>
                <c:pt idx="919">
                  <c:v>35.610450739999997</c:v>
                </c:pt>
                <c:pt idx="920">
                  <c:v>35.488311770000003</c:v>
                </c:pt>
                <c:pt idx="921">
                  <c:v>35.488311770000003</c:v>
                </c:pt>
                <c:pt idx="922">
                  <c:v>35.617546079999997</c:v>
                </c:pt>
                <c:pt idx="923">
                  <c:v>35.709861760000003</c:v>
                </c:pt>
                <c:pt idx="924">
                  <c:v>35.41020966</c:v>
                </c:pt>
                <c:pt idx="925">
                  <c:v>35.403106690000001</c:v>
                </c:pt>
                <c:pt idx="926">
                  <c:v>35.648792270000001</c:v>
                </c:pt>
                <c:pt idx="927">
                  <c:v>35.648792270000001</c:v>
                </c:pt>
                <c:pt idx="928">
                  <c:v>35.90157318</c:v>
                </c:pt>
                <c:pt idx="929">
                  <c:v>36.076263429999997</c:v>
                </c:pt>
                <c:pt idx="930">
                  <c:v>35.766670230000003</c:v>
                </c:pt>
                <c:pt idx="931">
                  <c:v>35.766670230000003</c:v>
                </c:pt>
                <c:pt idx="932">
                  <c:v>35.814952849999997</c:v>
                </c:pt>
                <c:pt idx="933">
                  <c:v>35.817787170000003</c:v>
                </c:pt>
                <c:pt idx="934">
                  <c:v>35.814945219999998</c:v>
                </c:pt>
                <c:pt idx="935">
                  <c:v>35.939926149999998</c:v>
                </c:pt>
                <c:pt idx="936">
                  <c:v>36.042179109999999</c:v>
                </c:pt>
                <c:pt idx="937">
                  <c:v>36.042179109999999</c:v>
                </c:pt>
                <c:pt idx="938">
                  <c:v>35.968322749999999</c:v>
                </c:pt>
                <c:pt idx="939">
                  <c:v>36.02654648</c:v>
                </c:pt>
                <c:pt idx="940">
                  <c:v>36.089038850000001</c:v>
                </c:pt>
                <c:pt idx="941">
                  <c:v>36.089038850000001</c:v>
                </c:pt>
                <c:pt idx="942">
                  <c:v>35.624645229999999</c:v>
                </c:pt>
                <c:pt idx="943">
                  <c:v>35.624645229999999</c:v>
                </c:pt>
                <c:pt idx="944">
                  <c:v>35.783710480000003</c:v>
                </c:pt>
                <c:pt idx="945">
                  <c:v>35.85045624</c:v>
                </c:pt>
                <c:pt idx="946">
                  <c:v>35.908679960000001</c:v>
                </c:pt>
                <c:pt idx="947">
                  <c:v>35.908679960000001</c:v>
                </c:pt>
                <c:pt idx="948">
                  <c:v>35.712699890000003</c:v>
                </c:pt>
                <c:pt idx="949">
                  <c:v>35.748203279999998</c:v>
                </c:pt>
                <c:pt idx="950">
                  <c:v>35.883121490000001</c:v>
                </c:pt>
                <c:pt idx="951">
                  <c:v>36.035079959999997</c:v>
                </c:pt>
                <c:pt idx="952">
                  <c:v>35.961235049999999</c:v>
                </c:pt>
                <c:pt idx="953">
                  <c:v>35.961235049999999</c:v>
                </c:pt>
                <c:pt idx="954">
                  <c:v>36.057807920000002</c:v>
                </c:pt>
                <c:pt idx="955">
                  <c:v>36.174255369999997</c:v>
                </c:pt>
                <c:pt idx="956">
                  <c:v>36.150112149999998</c:v>
                </c:pt>
                <c:pt idx="957">
                  <c:v>36.150112149999998</c:v>
                </c:pt>
                <c:pt idx="958">
                  <c:v>35.947029110000003</c:v>
                </c:pt>
                <c:pt idx="959">
                  <c:v>36.000984189999997</c:v>
                </c:pt>
                <c:pt idx="960">
                  <c:v>36.000984189999997</c:v>
                </c:pt>
                <c:pt idx="961">
                  <c:v>36.00383377</c:v>
                </c:pt>
                <c:pt idx="962">
                  <c:v>35.843349459999999</c:v>
                </c:pt>
                <c:pt idx="963">
                  <c:v>35.843349459999999</c:v>
                </c:pt>
                <c:pt idx="964">
                  <c:v>36.050697329999998</c:v>
                </c:pt>
                <c:pt idx="965">
                  <c:v>35.993892670000001</c:v>
                </c:pt>
                <c:pt idx="966">
                  <c:v>35.880279539999997</c:v>
                </c:pt>
                <c:pt idx="967">
                  <c:v>35.759563450000002</c:v>
                </c:pt>
                <c:pt idx="968">
                  <c:v>36.089042659999997</c:v>
                </c:pt>
                <c:pt idx="969">
                  <c:v>36.144424440000002</c:v>
                </c:pt>
                <c:pt idx="970">
                  <c:v>36.144424440000002</c:v>
                </c:pt>
                <c:pt idx="971">
                  <c:v>36.174251560000002</c:v>
                </c:pt>
                <c:pt idx="972">
                  <c:v>36.039344790000001</c:v>
                </c:pt>
                <c:pt idx="973">
                  <c:v>35.884540559999998</c:v>
                </c:pt>
                <c:pt idx="974">
                  <c:v>35.884540559999998</c:v>
                </c:pt>
                <c:pt idx="975">
                  <c:v>35.797904969999998</c:v>
                </c:pt>
                <c:pt idx="976">
                  <c:v>35.900157929999999</c:v>
                </c:pt>
                <c:pt idx="977">
                  <c:v>35.972591399999999</c:v>
                </c:pt>
                <c:pt idx="978">
                  <c:v>35.69849396</c:v>
                </c:pt>
                <c:pt idx="979">
                  <c:v>35.751045230000003</c:v>
                </c:pt>
                <c:pt idx="980">
                  <c:v>35.751045230000003</c:v>
                </c:pt>
                <c:pt idx="981">
                  <c:v>35.824890140000001</c:v>
                </c:pt>
                <c:pt idx="982">
                  <c:v>36.057792659999997</c:v>
                </c:pt>
                <c:pt idx="983">
                  <c:v>35.638843540000003</c:v>
                </c:pt>
                <c:pt idx="984">
                  <c:v>35.638843540000003</c:v>
                </c:pt>
                <c:pt idx="985">
                  <c:v>36.071998600000001</c:v>
                </c:pt>
                <c:pt idx="986">
                  <c:v>36.071998600000001</c:v>
                </c:pt>
                <c:pt idx="987">
                  <c:v>36.111763000000003</c:v>
                </c:pt>
                <c:pt idx="988">
                  <c:v>35.802169800000001</c:v>
                </c:pt>
                <c:pt idx="989">
                  <c:v>35.939929960000001</c:v>
                </c:pt>
                <c:pt idx="990">
                  <c:v>35.939929960000001</c:v>
                </c:pt>
                <c:pt idx="991">
                  <c:v>36.10040283</c:v>
                </c:pt>
                <c:pt idx="992">
                  <c:v>35.92997742</c:v>
                </c:pt>
                <c:pt idx="993">
                  <c:v>35.92997742</c:v>
                </c:pt>
                <c:pt idx="994">
                  <c:v>35.939922330000002</c:v>
                </c:pt>
                <c:pt idx="995">
                  <c:v>36.223957059999996</c:v>
                </c:pt>
                <c:pt idx="996">
                  <c:v>36.223957059999996</c:v>
                </c:pt>
                <c:pt idx="997">
                  <c:v>36.178512570000002</c:v>
                </c:pt>
                <c:pt idx="998">
                  <c:v>35.800743099999998</c:v>
                </c:pt>
                <c:pt idx="999">
                  <c:v>35.800743099999998</c:v>
                </c:pt>
                <c:pt idx="1000">
                  <c:v>36.013771060000003</c:v>
                </c:pt>
                <c:pt idx="1001">
                  <c:v>36.04075623</c:v>
                </c:pt>
                <c:pt idx="1002">
                  <c:v>35.915782929999999</c:v>
                </c:pt>
                <c:pt idx="1003">
                  <c:v>35.768081670000001</c:v>
                </c:pt>
                <c:pt idx="1004">
                  <c:v>35.993888849999998</c:v>
                </c:pt>
                <c:pt idx="1005">
                  <c:v>36.245258329999999</c:v>
                </c:pt>
                <c:pt idx="1006">
                  <c:v>36.245258329999999</c:v>
                </c:pt>
                <c:pt idx="1007">
                  <c:v>35.733993529999999</c:v>
                </c:pt>
                <c:pt idx="1008">
                  <c:v>35.591976170000002</c:v>
                </c:pt>
                <c:pt idx="1009">
                  <c:v>35.591976170000002</c:v>
                </c:pt>
                <c:pt idx="1010">
                  <c:v>35.724056240000003</c:v>
                </c:pt>
                <c:pt idx="1011">
                  <c:v>35.939922330000002</c:v>
                </c:pt>
                <c:pt idx="1012">
                  <c:v>35.87885284</c:v>
                </c:pt>
                <c:pt idx="1013">
                  <c:v>35.631748199999997</c:v>
                </c:pt>
                <c:pt idx="1014">
                  <c:v>35.8121109</c:v>
                </c:pt>
                <c:pt idx="1015">
                  <c:v>35.826313020000001</c:v>
                </c:pt>
                <c:pt idx="1016">
                  <c:v>35.826313020000001</c:v>
                </c:pt>
                <c:pt idx="1017">
                  <c:v>35.79364777</c:v>
                </c:pt>
                <c:pt idx="1018">
                  <c:v>35.79790878</c:v>
                </c:pt>
                <c:pt idx="1019">
                  <c:v>35.79790878</c:v>
                </c:pt>
                <c:pt idx="1020">
                  <c:v>36.03223801</c:v>
                </c:pt>
                <c:pt idx="1021">
                  <c:v>35.954124450000002</c:v>
                </c:pt>
                <c:pt idx="1022">
                  <c:v>35.954124450000002</c:v>
                </c:pt>
                <c:pt idx="1023">
                  <c:v>35.904422760000003</c:v>
                </c:pt>
                <c:pt idx="1024">
                  <c:v>36.074836730000001</c:v>
                </c:pt>
                <c:pt idx="1025">
                  <c:v>35.871749880000003</c:v>
                </c:pt>
                <c:pt idx="1026">
                  <c:v>35.871749880000003</c:v>
                </c:pt>
                <c:pt idx="1027">
                  <c:v>35.871753689999998</c:v>
                </c:pt>
                <c:pt idx="1028">
                  <c:v>35.944190980000002</c:v>
                </c:pt>
                <c:pt idx="1029">
                  <c:v>36.155792239999997</c:v>
                </c:pt>
                <c:pt idx="1030">
                  <c:v>35.876018520000002</c:v>
                </c:pt>
                <c:pt idx="1031">
                  <c:v>35.572101590000003</c:v>
                </c:pt>
                <c:pt idx="1032">
                  <c:v>35.572101590000003</c:v>
                </c:pt>
                <c:pt idx="1033">
                  <c:v>35.721214289999999</c:v>
                </c:pt>
                <c:pt idx="1034">
                  <c:v>35.790805820000003</c:v>
                </c:pt>
                <c:pt idx="1035">
                  <c:v>35.55080032</c:v>
                </c:pt>
                <c:pt idx="1036">
                  <c:v>35.55080032</c:v>
                </c:pt>
                <c:pt idx="1037">
                  <c:v>35.40735626</c:v>
                </c:pt>
                <c:pt idx="1038">
                  <c:v>35.731155399999999</c:v>
                </c:pt>
                <c:pt idx="1039">
                  <c:v>35.844772339999999</c:v>
                </c:pt>
                <c:pt idx="1040">
                  <c:v>36.008094790000001</c:v>
                </c:pt>
                <c:pt idx="1041">
                  <c:v>36.196975709999997</c:v>
                </c:pt>
                <c:pt idx="1042">
                  <c:v>36.196975709999997</c:v>
                </c:pt>
                <c:pt idx="1043">
                  <c:v>36.266563419999997</c:v>
                </c:pt>
                <c:pt idx="1044">
                  <c:v>36.218280790000001</c:v>
                </c:pt>
                <c:pt idx="1045">
                  <c:v>35.762409210000001</c:v>
                </c:pt>
                <c:pt idx="1046">
                  <c:v>35.762409210000001</c:v>
                </c:pt>
                <c:pt idx="1047">
                  <c:v>35.623233800000001</c:v>
                </c:pt>
                <c:pt idx="1048">
                  <c:v>35.688556669999997</c:v>
                </c:pt>
                <c:pt idx="1049">
                  <c:v>35.684288019999997</c:v>
                </c:pt>
                <c:pt idx="1050">
                  <c:v>35.496826169999999</c:v>
                </c:pt>
                <c:pt idx="1051">
                  <c:v>35.604763030000001</c:v>
                </c:pt>
                <c:pt idx="1052">
                  <c:v>35.604763030000001</c:v>
                </c:pt>
                <c:pt idx="1053">
                  <c:v>35.6871376</c:v>
                </c:pt>
                <c:pt idx="1054">
                  <c:v>35.590557099999998</c:v>
                </c:pt>
                <c:pt idx="1055">
                  <c:v>35.653045650000003</c:v>
                </c:pt>
                <c:pt idx="1056">
                  <c:v>35.653045650000003</c:v>
                </c:pt>
                <c:pt idx="1057">
                  <c:v>36.049278260000001</c:v>
                </c:pt>
                <c:pt idx="1058">
                  <c:v>35.81920624</c:v>
                </c:pt>
                <c:pt idx="1059">
                  <c:v>35.59623337</c:v>
                </c:pt>
                <c:pt idx="1060">
                  <c:v>35.428657530000002</c:v>
                </c:pt>
                <c:pt idx="1061">
                  <c:v>35.827720640000003</c:v>
                </c:pt>
                <c:pt idx="1062">
                  <c:v>35.827720640000003</c:v>
                </c:pt>
                <c:pt idx="1063">
                  <c:v>35.877433779999997</c:v>
                </c:pt>
                <c:pt idx="1064">
                  <c:v>35.579200739999997</c:v>
                </c:pt>
                <c:pt idx="1065">
                  <c:v>35.579200739999997</c:v>
                </c:pt>
                <c:pt idx="1066">
                  <c:v>35.533756259999997</c:v>
                </c:pt>
                <c:pt idx="1067">
                  <c:v>35.653053280000002</c:v>
                </c:pt>
                <c:pt idx="1068">
                  <c:v>35.653053280000002</c:v>
                </c:pt>
                <c:pt idx="1069">
                  <c:v>35.447120669999997</c:v>
                </c:pt>
                <c:pt idx="1070">
                  <c:v>35.513862609999997</c:v>
                </c:pt>
                <c:pt idx="1071">
                  <c:v>35.728317259999997</c:v>
                </c:pt>
                <c:pt idx="1072">
                  <c:v>35.728317259999997</c:v>
                </c:pt>
                <c:pt idx="1073">
                  <c:v>35.826309199999997</c:v>
                </c:pt>
                <c:pt idx="1074">
                  <c:v>35.857551569999998</c:v>
                </c:pt>
                <c:pt idx="1075">
                  <c:v>35.857551569999998</c:v>
                </c:pt>
                <c:pt idx="1076">
                  <c:v>35.911521909999998</c:v>
                </c:pt>
                <c:pt idx="1077">
                  <c:v>35.64453125</c:v>
                </c:pt>
                <c:pt idx="1078">
                  <c:v>35.64453125</c:v>
                </c:pt>
                <c:pt idx="1079">
                  <c:v>35.400260930000002</c:v>
                </c:pt>
                <c:pt idx="1080">
                  <c:v>35.644527439999997</c:v>
                </c:pt>
                <c:pt idx="1081">
                  <c:v>35.687141420000003</c:v>
                </c:pt>
                <c:pt idx="1082">
                  <c:v>35.687141420000003</c:v>
                </c:pt>
                <c:pt idx="1083">
                  <c:v>35.654472349999999</c:v>
                </c:pt>
                <c:pt idx="1084">
                  <c:v>35.434349060000002</c:v>
                </c:pt>
                <c:pt idx="1085">
                  <c:v>35.424407960000003</c:v>
                </c:pt>
                <c:pt idx="1086">
                  <c:v>35.71411896</c:v>
                </c:pt>
                <c:pt idx="1087">
                  <c:v>35.699920650000003</c:v>
                </c:pt>
                <c:pt idx="1088">
                  <c:v>35.699920650000003</c:v>
                </c:pt>
                <c:pt idx="1089">
                  <c:v>35.53376007</c:v>
                </c:pt>
                <c:pt idx="1090">
                  <c:v>35.518138890000003</c:v>
                </c:pt>
                <c:pt idx="1091">
                  <c:v>35.583461759999999</c:v>
                </c:pt>
                <c:pt idx="1092">
                  <c:v>35.583461759999999</c:v>
                </c:pt>
                <c:pt idx="1093">
                  <c:v>35.481208799999997</c:v>
                </c:pt>
                <c:pt idx="1094">
                  <c:v>35.633171079999997</c:v>
                </c:pt>
                <c:pt idx="1095">
                  <c:v>35.634586329999998</c:v>
                </c:pt>
                <c:pt idx="1096">
                  <c:v>35.64168549</c:v>
                </c:pt>
                <c:pt idx="1097">
                  <c:v>35.800750729999997</c:v>
                </c:pt>
                <c:pt idx="1098">
                  <c:v>35.800750729999997</c:v>
                </c:pt>
                <c:pt idx="1099">
                  <c:v>35.388900759999999</c:v>
                </c:pt>
                <c:pt idx="1100">
                  <c:v>35.471267699999999</c:v>
                </c:pt>
                <c:pt idx="1101">
                  <c:v>35.471267699999999</c:v>
                </c:pt>
                <c:pt idx="1102">
                  <c:v>35.796493529999999</c:v>
                </c:pt>
                <c:pt idx="1103">
                  <c:v>35.484054569999998</c:v>
                </c:pt>
                <c:pt idx="1104">
                  <c:v>35.484054569999998</c:v>
                </c:pt>
                <c:pt idx="1105">
                  <c:v>35.299423220000001</c:v>
                </c:pt>
                <c:pt idx="1106">
                  <c:v>35.417297359999999</c:v>
                </c:pt>
                <c:pt idx="1107">
                  <c:v>35.417297359999999</c:v>
                </c:pt>
                <c:pt idx="1108">
                  <c:v>35.18012238</c:v>
                </c:pt>
                <c:pt idx="1109">
                  <c:v>35.113380429999999</c:v>
                </c:pt>
                <c:pt idx="1110">
                  <c:v>35.3264122</c:v>
                </c:pt>
                <c:pt idx="1111">
                  <c:v>35.501091000000002</c:v>
                </c:pt>
                <c:pt idx="1112">
                  <c:v>35.340606690000001</c:v>
                </c:pt>
                <c:pt idx="1113">
                  <c:v>35.086395260000003</c:v>
                </c:pt>
                <c:pt idx="1114">
                  <c:v>35.086395260000003</c:v>
                </c:pt>
                <c:pt idx="1115">
                  <c:v>35.157405850000004</c:v>
                </c:pt>
                <c:pt idx="1116">
                  <c:v>35.42014313</c:v>
                </c:pt>
                <c:pt idx="1117">
                  <c:v>35.42014313</c:v>
                </c:pt>
                <c:pt idx="1118">
                  <c:v>35.218479160000001</c:v>
                </c:pt>
                <c:pt idx="1119">
                  <c:v>35.110546110000001</c:v>
                </c:pt>
                <c:pt idx="1120">
                  <c:v>34.957172389999997</c:v>
                </c:pt>
                <c:pt idx="1121">
                  <c:v>35.326416020000003</c:v>
                </c:pt>
                <c:pt idx="1122">
                  <c:v>35.444293979999998</c:v>
                </c:pt>
                <c:pt idx="1123">
                  <c:v>35.322151179999999</c:v>
                </c:pt>
                <c:pt idx="1124">
                  <c:v>35.322151179999999</c:v>
                </c:pt>
                <c:pt idx="1125">
                  <c:v>35.154579159999997</c:v>
                </c:pt>
                <c:pt idx="1126">
                  <c:v>35.184398649999999</c:v>
                </c:pt>
                <c:pt idx="1127">
                  <c:v>35.184398649999999</c:v>
                </c:pt>
                <c:pt idx="1128">
                  <c:v>34.881900790000003</c:v>
                </c:pt>
                <c:pt idx="1129">
                  <c:v>35.035270689999997</c:v>
                </c:pt>
                <c:pt idx="1130">
                  <c:v>35.035270689999997</c:v>
                </c:pt>
                <c:pt idx="1131">
                  <c:v>35.557899480000003</c:v>
                </c:pt>
                <c:pt idx="1132">
                  <c:v>35.759567259999997</c:v>
                </c:pt>
                <c:pt idx="1133">
                  <c:v>35.759567259999997</c:v>
                </c:pt>
                <c:pt idx="1134">
                  <c:v>35.401683810000002</c:v>
                </c:pt>
                <c:pt idx="1135">
                  <c:v>35.353397370000003</c:v>
                </c:pt>
                <c:pt idx="1136">
                  <c:v>35.709861760000003</c:v>
                </c:pt>
                <c:pt idx="1137">
                  <c:v>35.735420230000003</c:v>
                </c:pt>
                <c:pt idx="1138">
                  <c:v>35.420139310000003</c:v>
                </c:pt>
                <c:pt idx="1139">
                  <c:v>35.386054989999998</c:v>
                </c:pt>
                <c:pt idx="1140">
                  <c:v>35.386054989999998</c:v>
                </c:pt>
                <c:pt idx="1141">
                  <c:v>35.55931854</c:v>
                </c:pt>
                <c:pt idx="1142">
                  <c:v>35.709857939999999</c:v>
                </c:pt>
                <c:pt idx="1143">
                  <c:v>35.709857939999999</c:v>
                </c:pt>
                <c:pt idx="1144">
                  <c:v>35.759563450000002</c:v>
                </c:pt>
                <c:pt idx="1145">
                  <c:v>35.759563450000002</c:v>
                </c:pt>
                <c:pt idx="1146">
                  <c:v>35.597663879999999</c:v>
                </c:pt>
                <c:pt idx="1147">
                  <c:v>35.498249049999998</c:v>
                </c:pt>
                <c:pt idx="1148">
                  <c:v>35.498249049999998</c:v>
                </c:pt>
                <c:pt idx="1149">
                  <c:v>35.54227066</c:v>
                </c:pt>
                <c:pt idx="1150">
                  <c:v>35.814949040000002</c:v>
                </c:pt>
                <c:pt idx="1151">
                  <c:v>35.59907913</c:v>
                </c:pt>
                <c:pt idx="1152">
                  <c:v>35.59907913</c:v>
                </c:pt>
                <c:pt idx="1153">
                  <c:v>35.137523649999999</c:v>
                </c:pt>
                <c:pt idx="1154">
                  <c:v>35.083564760000002</c:v>
                </c:pt>
                <c:pt idx="1155">
                  <c:v>35.580627440000001</c:v>
                </c:pt>
                <c:pt idx="1156">
                  <c:v>35.543701169999999</c:v>
                </c:pt>
                <c:pt idx="1157">
                  <c:v>35.062263489999999</c:v>
                </c:pt>
                <c:pt idx="1158">
                  <c:v>35.062263489999999</c:v>
                </c:pt>
                <c:pt idx="1159">
                  <c:v>35.288070679999997</c:v>
                </c:pt>
                <c:pt idx="1160">
                  <c:v>35.6558876</c:v>
                </c:pt>
                <c:pt idx="1161">
                  <c:v>35.6558876</c:v>
                </c:pt>
                <c:pt idx="1162">
                  <c:v>35.468425750000002</c:v>
                </c:pt>
                <c:pt idx="1163">
                  <c:v>35.099178309999999</c:v>
                </c:pt>
                <c:pt idx="1164">
                  <c:v>35.099178309999999</c:v>
                </c:pt>
                <c:pt idx="1165">
                  <c:v>35.425823209999997</c:v>
                </c:pt>
                <c:pt idx="1166">
                  <c:v>35.28665161</c:v>
                </c:pt>
                <c:pt idx="1167">
                  <c:v>35.28665161</c:v>
                </c:pt>
                <c:pt idx="1168">
                  <c:v>35.123329159999997</c:v>
                </c:pt>
                <c:pt idx="1169">
                  <c:v>34.962852480000002</c:v>
                </c:pt>
                <c:pt idx="1170">
                  <c:v>35.231262209999997</c:v>
                </c:pt>
                <c:pt idx="1171">
                  <c:v>35.231262209999997</c:v>
                </c:pt>
                <c:pt idx="1172">
                  <c:v>35.278121949999999</c:v>
                </c:pt>
                <c:pt idx="1173">
                  <c:v>35.133262629999997</c:v>
                </c:pt>
                <c:pt idx="1174">
                  <c:v>35.133262629999997</c:v>
                </c:pt>
                <c:pt idx="1175">
                  <c:v>35.36617279</c:v>
                </c:pt>
                <c:pt idx="1176">
                  <c:v>35.523811340000002</c:v>
                </c:pt>
                <c:pt idx="1177">
                  <c:v>35.523811340000002</c:v>
                </c:pt>
                <c:pt idx="1178">
                  <c:v>35.25682449</c:v>
                </c:pt>
                <c:pt idx="1179">
                  <c:v>35.24262238</c:v>
                </c:pt>
                <c:pt idx="1180">
                  <c:v>35.249721530000002</c:v>
                </c:pt>
                <c:pt idx="1181">
                  <c:v>35.336353299999999</c:v>
                </c:pt>
                <c:pt idx="1182">
                  <c:v>35.295166020000003</c:v>
                </c:pt>
                <c:pt idx="1183">
                  <c:v>35.224159239999999</c:v>
                </c:pt>
                <c:pt idx="1184">
                  <c:v>35.224159239999999</c:v>
                </c:pt>
                <c:pt idx="1185">
                  <c:v>35.394580840000003</c:v>
                </c:pt>
                <c:pt idx="1186">
                  <c:v>35.370437619999997</c:v>
                </c:pt>
                <c:pt idx="1187">
                  <c:v>35.370437619999997</c:v>
                </c:pt>
                <c:pt idx="1188">
                  <c:v>35.151729580000001</c:v>
                </c:pt>
                <c:pt idx="1189">
                  <c:v>34.63905716</c:v>
                </c:pt>
                <c:pt idx="1190">
                  <c:v>34.63905716</c:v>
                </c:pt>
                <c:pt idx="1191">
                  <c:v>34.938697810000001</c:v>
                </c:pt>
                <c:pt idx="1192">
                  <c:v>34.974205019999999</c:v>
                </c:pt>
                <c:pt idx="1193">
                  <c:v>35.035278320000003</c:v>
                </c:pt>
                <c:pt idx="1194">
                  <c:v>35.035278320000003</c:v>
                </c:pt>
                <c:pt idx="1195">
                  <c:v>35.256820679999997</c:v>
                </c:pt>
                <c:pt idx="1196">
                  <c:v>35.192909239999999</c:v>
                </c:pt>
                <c:pt idx="1197">
                  <c:v>35.192909239999999</c:v>
                </c:pt>
                <c:pt idx="1198">
                  <c:v>34.634792330000003</c:v>
                </c:pt>
                <c:pt idx="1199">
                  <c:v>34.82793427</c:v>
                </c:pt>
                <c:pt idx="1200">
                  <c:v>34.82793427</c:v>
                </c:pt>
                <c:pt idx="1201">
                  <c:v>34.756927490000002</c:v>
                </c:pt>
                <c:pt idx="1202">
                  <c:v>34.711479189999999</c:v>
                </c:pt>
                <c:pt idx="1203">
                  <c:v>34.711479189999999</c:v>
                </c:pt>
                <c:pt idx="1204">
                  <c:v>34.59360504</c:v>
                </c:pt>
                <c:pt idx="1205">
                  <c:v>34.836448670000003</c:v>
                </c:pt>
                <c:pt idx="1206">
                  <c:v>35.035274510000001</c:v>
                </c:pt>
                <c:pt idx="1207">
                  <c:v>34.73278809</c:v>
                </c:pt>
                <c:pt idx="1208">
                  <c:v>34.744144439999999</c:v>
                </c:pt>
                <c:pt idx="1209">
                  <c:v>35.00829315</c:v>
                </c:pt>
                <c:pt idx="1210">
                  <c:v>35.00829315</c:v>
                </c:pt>
                <c:pt idx="1211">
                  <c:v>34.639045719999999</c:v>
                </c:pt>
                <c:pt idx="1212">
                  <c:v>34.697273250000002</c:v>
                </c:pt>
                <c:pt idx="1213">
                  <c:v>34.847812650000002</c:v>
                </c:pt>
                <c:pt idx="1214">
                  <c:v>34.847812650000002</c:v>
                </c:pt>
                <c:pt idx="1215">
                  <c:v>34.931610110000001</c:v>
                </c:pt>
                <c:pt idx="1216">
                  <c:v>34.795272830000002</c:v>
                </c:pt>
                <c:pt idx="1217">
                  <c:v>35.067943569999997</c:v>
                </c:pt>
                <c:pt idx="1218">
                  <c:v>35.234107969999997</c:v>
                </c:pt>
                <c:pt idx="1219">
                  <c:v>35.089252469999998</c:v>
                </c:pt>
                <c:pt idx="1220">
                  <c:v>35.089252469999998</c:v>
                </c:pt>
                <c:pt idx="1221">
                  <c:v>35.191490170000002</c:v>
                </c:pt>
                <c:pt idx="1222">
                  <c:v>35.350543979999998</c:v>
                </c:pt>
                <c:pt idx="1223">
                  <c:v>35.350543979999998</c:v>
                </c:pt>
                <c:pt idx="1224">
                  <c:v>35.124744419999999</c:v>
                </c:pt>
                <c:pt idx="1225">
                  <c:v>34.404727940000001</c:v>
                </c:pt>
                <c:pt idx="1226">
                  <c:v>34.404727940000001</c:v>
                </c:pt>
                <c:pt idx="1227">
                  <c:v>34.646156310000002</c:v>
                </c:pt>
                <c:pt idx="1228">
                  <c:v>35.059417719999999</c:v>
                </c:pt>
                <c:pt idx="1229">
                  <c:v>34.585090639999997</c:v>
                </c:pt>
                <c:pt idx="1230">
                  <c:v>34.585090639999997</c:v>
                </c:pt>
                <c:pt idx="1231">
                  <c:v>34.339393620000003</c:v>
                </c:pt>
                <c:pt idx="1232">
                  <c:v>34.529697419999998</c:v>
                </c:pt>
                <c:pt idx="1233">
                  <c:v>34.329460140000002</c:v>
                </c:pt>
                <c:pt idx="1234">
                  <c:v>34.363548280000003</c:v>
                </c:pt>
                <c:pt idx="1235">
                  <c:v>34.535388949999998</c:v>
                </c:pt>
                <c:pt idx="1236">
                  <c:v>34.535388949999998</c:v>
                </c:pt>
                <c:pt idx="1237">
                  <c:v>34.687335969999999</c:v>
                </c:pt>
                <c:pt idx="1238">
                  <c:v>34.587924960000002</c:v>
                </c:pt>
                <c:pt idx="1239">
                  <c:v>34.697280880000001</c:v>
                </c:pt>
                <c:pt idx="1240">
                  <c:v>34.697280880000001</c:v>
                </c:pt>
                <c:pt idx="1241">
                  <c:v>34.913143159999997</c:v>
                </c:pt>
                <c:pt idx="1242">
                  <c:v>34.842140200000003</c:v>
                </c:pt>
                <c:pt idx="1243">
                  <c:v>34.842140200000003</c:v>
                </c:pt>
                <c:pt idx="1244">
                  <c:v>34.871955870000001</c:v>
                </c:pt>
                <c:pt idx="1245">
                  <c:v>35.113380429999999</c:v>
                </c:pt>
                <c:pt idx="1246">
                  <c:v>34.893257140000003</c:v>
                </c:pt>
                <c:pt idx="1247">
                  <c:v>34.893257140000003</c:v>
                </c:pt>
                <c:pt idx="1248">
                  <c:v>35.055156709999999</c:v>
                </c:pt>
                <c:pt idx="1249">
                  <c:v>35.275287630000001</c:v>
                </c:pt>
                <c:pt idx="1250">
                  <c:v>35.275287630000001</c:v>
                </c:pt>
                <c:pt idx="1251">
                  <c:v>34.717159270000003</c:v>
                </c:pt>
                <c:pt idx="1252">
                  <c:v>34.755500789999999</c:v>
                </c:pt>
                <c:pt idx="1253">
                  <c:v>34.755500789999999</c:v>
                </c:pt>
                <c:pt idx="1254">
                  <c:v>34.749824519999997</c:v>
                </c:pt>
                <c:pt idx="1255">
                  <c:v>34.920246120000002</c:v>
                </c:pt>
                <c:pt idx="1256">
                  <c:v>34.443069459999997</c:v>
                </c:pt>
                <c:pt idx="1257">
                  <c:v>34.443069459999997</c:v>
                </c:pt>
                <c:pt idx="1258">
                  <c:v>34.34791946</c:v>
                </c:pt>
                <c:pt idx="1259">
                  <c:v>34.487091059999997</c:v>
                </c:pt>
                <c:pt idx="1260">
                  <c:v>34.129219059999997</c:v>
                </c:pt>
                <c:pt idx="1261">
                  <c:v>33.946022030000002</c:v>
                </c:pt>
                <c:pt idx="1262">
                  <c:v>34.536800380000003</c:v>
                </c:pt>
                <c:pt idx="1263">
                  <c:v>34.536800380000003</c:v>
                </c:pt>
                <c:pt idx="1264">
                  <c:v>34.394786830000001</c:v>
                </c:pt>
                <c:pt idx="1265">
                  <c:v>33.437606809999998</c:v>
                </c:pt>
                <c:pt idx="1266">
                  <c:v>33.093925480000003</c:v>
                </c:pt>
                <c:pt idx="1267">
                  <c:v>33.093925480000003</c:v>
                </c:pt>
                <c:pt idx="1268">
                  <c:v>33.130851749999998</c:v>
                </c:pt>
                <c:pt idx="1269">
                  <c:v>33.153572080000004</c:v>
                </c:pt>
                <c:pt idx="1270">
                  <c:v>32.809883120000002</c:v>
                </c:pt>
                <c:pt idx="1271">
                  <c:v>32.728946690000001</c:v>
                </c:pt>
                <c:pt idx="1272">
                  <c:v>32.835460660000003</c:v>
                </c:pt>
                <c:pt idx="1273">
                  <c:v>32.835460660000003</c:v>
                </c:pt>
                <c:pt idx="1274">
                  <c:v>32.47757721</c:v>
                </c:pt>
                <c:pt idx="1275">
                  <c:v>32.15803528</c:v>
                </c:pt>
                <c:pt idx="1276">
                  <c:v>32.169399259999999</c:v>
                </c:pt>
                <c:pt idx="1277">
                  <c:v>32.169399259999999</c:v>
                </c:pt>
                <c:pt idx="1278">
                  <c:v>32.336982730000003</c:v>
                </c:pt>
                <c:pt idx="1279">
                  <c:v>32.336982730000003</c:v>
                </c:pt>
                <c:pt idx="1280">
                  <c:v>32.42219162</c:v>
                </c:pt>
                <c:pt idx="1281">
                  <c:v>32.437812809999997</c:v>
                </c:pt>
                <c:pt idx="1282">
                  <c:v>32.121116639999997</c:v>
                </c:pt>
                <c:pt idx="1283">
                  <c:v>32.121116639999997</c:v>
                </c:pt>
                <c:pt idx="1284">
                  <c:v>31.9123497</c:v>
                </c:pt>
                <c:pt idx="1285">
                  <c:v>32.302898409999997</c:v>
                </c:pt>
                <c:pt idx="1286">
                  <c:v>32.55994415</c:v>
                </c:pt>
                <c:pt idx="1287">
                  <c:v>32.412246699999997</c:v>
                </c:pt>
                <c:pt idx="1288">
                  <c:v>32.219108579999997</c:v>
                </c:pt>
                <c:pt idx="1289">
                  <c:v>32.315673830000001</c:v>
                </c:pt>
                <c:pt idx="1290">
                  <c:v>32.315673830000001</c:v>
                </c:pt>
                <c:pt idx="1291">
                  <c:v>32.5017128</c:v>
                </c:pt>
                <c:pt idx="1292">
                  <c:v>32.267387390000003</c:v>
                </c:pt>
                <c:pt idx="1293">
                  <c:v>32.267387390000003</c:v>
                </c:pt>
                <c:pt idx="1294">
                  <c:v>32.263126370000002</c:v>
                </c:pt>
                <c:pt idx="1295">
                  <c:v>32.368232730000003</c:v>
                </c:pt>
                <c:pt idx="1296">
                  <c:v>32.125373840000002</c:v>
                </c:pt>
                <c:pt idx="1297">
                  <c:v>31.91519547</c:v>
                </c:pt>
                <c:pt idx="1298">
                  <c:v>31.820037840000001</c:v>
                </c:pt>
                <c:pt idx="1299">
                  <c:v>31.93933487</c:v>
                </c:pt>
                <c:pt idx="1300">
                  <c:v>31.93933487</c:v>
                </c:pt>
                <c:pt idx="1301">
                  <c:v>32.14952469</c:v>
                </c:pt>
                <c:pt idx="1302">
                  <c:v>32.3980484</c:v>
                </c:pt>
                <c:pt idx="1303">
                  <c:v>32.478996279999997</c:v>
                </c:pt>
                <c:pt idx="1304">
                  <c:v>32.478996279999997</c:v>
                </c:pt>
                <c:pt idx="1305">
                  <c:v>32.224784849999999</c:v>
                </c:pt>
                <c:pt idx="1306">
                  <c:v>32.224784849999999</c:v>
                </c:pt>
                <c:pt idx="1307">
                  <c:v>32.010334010000001</c:v>
                </c:pt>
                <c:pt idx="1308">
                  <c:v>31.53174782</c:v>
                </c:pt>
                <c:pt idx="1309">
                  <c:v>31.03469849</c:v>
                </c:pt>
                <c:pt idx="1310">
                  <c:v>31.03469849</c:v>
                </c:pt>
                <c:pt idx="1311">
                  <c:v>31.47636795</c:v>
                </c:pt>
                <c:pt idx="1312">
                  <c:v>32.180755619999999</c:v>
                </c:pt>
                <c:pt idx="1313">
                  <c:v>31.668085099999999</c:v>
                </c:pt>
                <c:pt idx="1314">
                  <c:v>31.668085099999999</c:v>
                </c:pt>
                <c:pt idx="1315">
                  <c:v>28.76528549</c:v>
                </c:pt>
                <c:pt idx="1316">
                  <c:v>28.76528549</c:v>
                </c:pt>
                <c:pt idx="1317">
                  <c:v>27.485723499999999</c:v>
                </c:pt>
                <c:pt idx="1318">
                  <c:v>26.556936260000001</c:v>
                </c:pt>
                <c:pt idx="1319">
                  <c:v>26.139404299999999</c:v>
                </c:pt>
                <c:pt idx="1320">
                  <c:v>26.139404299999999</c:v>
                </c:pt>
                <c:pt idx="1321">
                  <c:v>26.277160640000002</c:v>
                </c:pt>
                <c:pt idx="1322">
                  <c:v>26.423440930000002</c:v>
                </c:pt>
                <c:pt idx="1323">
                  <c:v>26.497295380000001</c:v>
                </c:pt>
                <c:pt idx="1324">
                  <c:v>26.784170150000001</c:v>
                </c:pt>
                <c:pt idx="1325">
                  <c:v>27.014232639999999</c:v>
                </c:pt>
                <c:pt idx="1326">
                  <c:v>27.014232639999999</c:v>
                </c:pt>
                <c:pt idx="1327">
                  <c:v>27.22157288</c:v>
                </c:pt>
                <c:pt idx="1328">
                  <c:v>27.200277329999999</c:v>
                </c:pt>
                <c:pt idx="1329">
                  <c:v>27.076717380000002</c:v>
                </c:pt>
                <c:pt idx="1330">
                  <c:v>27.076717380000002</c:v>
                </c:pt>
                <c:pt idx="1331">
                  <c:v>26.28853226</c:v>
                </c:pt>
                <c:pt idx="1332">
                  <c:v>24.536073680000001</c:v>
                </c:pt>
                <c:pt idx="1333">
                  <c:v>24.536073680000001</c:v>
                </c:pt>
                <c:pt idx="1334">
                  <c:v>24.288963320000001</c:v>
                </c:pt>
                <c:pt idx="1335">
                  <c:v>24.046112059999999</c:v>
                </c:pt>
                <c:pt idx="1336">
                  <c:v>24.046112059999999</c:v>
                </c:pt>
                <c:pt idx="1337">
                  <c:v>23.49650574</c:v>
                </c:pt>
                <c:pt idx="1338">
                  <c:v>22.787845610000002</c:v>
                </c:pt>
                <c:pt idx="1339">
                  <c:v>22.273752210000001</c:v>
                </c:pt>
                <c:pt idx="1340">
                  <c:v>21.763921740000001</c:v>
                </c:pt>
                <c:pt idx="1341">
                  <c:v>21.229940410000001</c:v>
                </c:pt>
                <c:pt idx="1342">
                  <c:v>21.229940410000001</c:v>
                </c:pt>
                <c:pt idx="1343">
                  <c:v>20.74423599</c:v>
                </c:pt>
                <c:pt idx="1344">
                  <c:v>20.248596190000001</c:v>
                </c:pt>
                <c:pt idx="1345">
                  <c:v>20.095220569999999</c:v>
                </c:pt>
                <c:pt idx="1346">
                  <c:v>20.095220569999999</c:v>
                </c:pt>
                <c:pt idx="1347">
                  <c:v>19.78279114</c:v>
                </c:pt>
                <c:pt idx="1348">
                  <c:v>19.2601738</c:v>
                </c:pt>
                <c:pt idx="1349">
                  <c:v>18.808568950000002</c:v>
                </c:pt>
                <c:pt idx="1350">
                  <c:v>18.45068741</c:v>
                </c:pt>
                <c:pt idx="1351">
                  <c:v>18.106998440000002</c:v>
                </c:pt>
                <c:pt idx="1352">
                  <c:v>17.88260841</c:v>
                </c:pt>
                <c:pt idx="1353">
                  <c:v>17.88260841</c:v>
                </c:pt>
                <c:pt idx="1354">
                  <c:v>17.497751239999999</c:v>
                </c:pt>
                <c:pt idx="1355">
                  <c:v>17.168279649999999</c:v>
                </c:pt>
                <c:pt idx="1356">
                  <c:v>17.168279649999999</c:v>
                </c:pt>
                <c:pt idx="1357">
                  <c:v>16.61584663</c:v>
                </c:pt>
                <c:pt idx="1358">
                  <c:v>15.880201339999999</c:v>
                </c:pt>
                <c:pt idx="1359">
                  <c:v>15.880201339999999</c:v>
                </c:pt>
                <c:pt idx="1360">
                  <c:v>15.35189533</c:v>
                </c:pt>
                <c:pt idx="1361">
                  <c:v>14.16890907</c:v>
                </c:pt>
                <c:pt idx="1362">
                  <c:v>14.16890907</c:v>
                </c:pt>
                <c:pt idx="1363">
                  <c:v>13.669018749999999</c:v>
                </c:pt>
                <c:pt idx="1364">
                  <c:v>13.19894886</c:v>
                </c:pt>
                <c:pt idx="1365">
                  <c:v>13.04841328</c:v>
                </c:pt>
                <c:pt idx="1366">
                  <c:v>13.04841328</c:v>
                </c:pt>
                <c:pt idx="1367">
                  <c:v>12.56412029</c:v>
                </c:pt>
                <c:pt idx="1368">
                  <c:v>12.35251236</c:v>
                </c:pt>
                <c:pt idx="1369">
                  <c:v>12.35251236</c:v>
                </c:pt>
                <c:pt idx="1370">
                  <c:v>12.01878071</c:v>
                </c:pt>
                <c:pt idx="1371">
                  <c:v>11.740434649999999</c:v>
                </c:pt>
                <c:pt idx="1372">
                  <c:v>11.740434649999999</c:v>
                </c:pt>
                <c:pt idx="1373">
                  <c:v>11.53025341</c:v>
                </c:pt>
                <c:pt idx="1374">
                  <c:v>11.227765079999999</c:v>
                </c:pt>
                <c:pt idx="1375">
                  <c:v>10.756275179999999</c:v>
                </c:pt>
                <c:pt idx="1376">
                  <c:v>10.29330635</c:v>
                </c:pt>
                <c:pt idx="1377">
                  <c:v>9.8260746000000001</c:v>
                </c:pt>
                <c:pt idx="1378">
                  <c:v>9.4767112699999991</c:v>
                </c:pt>
                <c:pt idx="1379">
                  <c:v>9.4767112699999991</c:v>
                </c:pt>
                <c:pt idx="1380">
                  <c:v>9.1997728300000006</c:v>
                </c:pt>
                <c:pt idx="1381">
                  <c:v>9.0222511300000008</c:v>
                </c:pt>
                <c:pt idx="1382">
                  <c:v>8.3860302000000004</c:v>
                </c:pt>
                <c:pt idx="1383">
                  <c:v>8.3860302000000004</c:v>
                </c:pt>
                <c:pt idx="1384">
                  <c:v>7.0837478599999999</c:v>
                </c:pt>
                <c:pt idx="1385">
                  <c:v>7.0837478599999999</c:v>
                </c:pt>
                <c:pt idx="1386">
                  <c:v>6.8621950099999998</c:v>
                </c:pt>
                <c:pt idx="1387">
                  <c:v>6.4986267099999999</c:v>
                </c:pt>
                <c:pt idx="1388">
                  <c:v>6.4659638399999997</c:v>
                </c:pt>
                <c:pt idx="1389">
                  <c:v>6.4659638399999997</c:v>
                </c:pt>
                <c:pt idx="1390">
                  <c:v>6.4801650000000004</c:v>
                </c:pt>
                <c:pt idx="1391">
                  <c:v>6.5312943499999996</c:v>
                </c:pt>
                <c:pt idx="1392">
                  <c:v>6.6165070500000001</c:v>
                </c:pt>
                <c:pt idx="1393">
                  <c:v>6.6165070500000001</c:v>
                </c:pt>
                <c:pt idx="1394">
                  <c:v>6.6633749</c:v>
                </c:pt>
                <c:pt idx="1395">
                  <c:v>6.8991265300000002</c:v>
                </c:pt>
                <c:pt idx="1396">
                  <c:v>6.8991265300000002</c:v>
                </c:pt>
                <c:pt idx="1397">
                  <c:v>7.04256058</c:v>
                </c:pt>
                <c:pt idx="1398">
                  <c:v>6.7627806699999997</c:v>
                </c:pt>
                <c:pt idx="1399">
                  <c:v>6.7627806699999997</c:v>
                </c:pt>
                <c:pt idx="1400">
                  <c:v>6.6676320999999996</c:v>
                </c:pt>
                <c:pt idx="1401">
                  <c:v>6.6491746899999997</c:v>
                </c:pt>
                <c:pt idx="1402">
                  <c:v>6.6122503300000002</c:v>
                </c:pt>
                <c:pt idx="1403">
                  <c:v>6.5128374100000004</c:v>
                </c:pt>
                <c:pt idx="1404">
                  <c:v>6.5440759699999997</c:v>
                </c:pt>
                <c:pt idx="1405">
                  <c:v>6.5057311100000002</c:v>
                </c:pt>
                <c:pt idx="1406">
                  <c:v>6.5057311100000002</c:v>
                </c:pt>
                <c:pt idx="1407">
                  <c:v>6.3253793700000003</c:v>
                </c:pt>
                <c:pt idx="1408">
                  <c:v>6.1109342599999996</c:v>
                </c:pt>
                <c:pt idx="1409">
                  <c:v>6.1109342599999996</c:v>
                </c:pt>
                <c:pt idx="1410">
                  <c:v>6.1336517300000004</c:v>
                </c:pt>
                <c:pt idx="1411">
                  <c:v>6.1648950600000001</c:v>
                </c:pt>
                <c:pt idx="1412">
                  <c:v>6.1648950600000001</c:v>
                </c:pt>
                <c:pt idx="1413">
                  <c:v>6.2870306999999999</c:v>
                </c:pt>
                <c:pt idx="1414">
                  <c:v>6.3367361999999998</c:v>
                </c:pt>
                <c:pt idx="1415">
                  <c:v>6.3764991799999997</c:v>
                </c:pt>
                <c:pt idx="1416">
                  <c:v>6.3764991799999997</c:v>
                </c:pt>
                <c:pt idx="1417">
                  <c:v>6.4574518200000002</c:v>
                </c:pt>
                <c:pt idx="1418">
                  <c:v>6.3935451499999996</c:v>
                </c:pt>
                <c:pt idx="1419">
                  <c:v>6.3779234899999997</c:v>
                </c:pt>
                <c:pt idx="1420">
                  <c:v>6.3409962699999998</c:v>
                </c:pt>
                <c:pt idx="1421">
                  <c:v>6.29839182</c:v>
                </c:pt>
                <c:pt idx="1422">
                  <c:v>6.29839182</c:v>
                </c:pt>
                <c:pt idx="1423">
                  <c:v>6.1194505699999997</c:v>
                </c:pt>
                <c:pt idx="1424">
                  <c:v>6.2671494499999998</c:v>
                </c:pt>
                <c:pt idx="1425">
                  <c:v>6.5625457799999998</c:v>
                </c:pt>
                <c:pt idx="1426">
                  <c:v>6.5625457799999998</c:v>
                </c:pt>
                <c:pt idx="1427">
                  <c:v>6.6647949200000003</c:v>
                </c:pt>
                <c:pt idx="1428">
                  <c:v>6.6647949200000003</c:v>
                </c:pt>
                <c:pt idx="1429">
                  <c:v>6.3821802099999996</c:v>
                </c:pt>
                <c:pt idx="1430">
                  <c:v>6.3338956800000004</c:v>
                </c:pt>
                <c:pt idx="1431">
                  <c:v>6.01436043</c:v>
                </c:pt>
                <c:pt idx="1432">
                  <c:v>6.01436043</c:v>
                </c:pt>
                <c:pt idx="1433">
                  <c:v>6.0214614900000001</c:v>
                </c:pt>
                <c:pt idx="1434">
                  <c:v>6.1137704800000003</c:v>
                </c:pt>
                <c:pt idx="1435">
                  <c:v>6.1237115900000001</c:v>
                </c:pt>
                <c:pt idx="1436">
                  <c:v>6.2117595699999999</c:v>
                </c:pt>
                <c:pt idx="1437">
                  <c:v>6.2472624799999998</c:v>
                </c:pt>
                <c:pt idx="1438">
                  <c:v>6.2472624799999998</c:v>
                </c:pt>
                <c:pt idx="1439">
                  <c:v>6.3296303700000003</c:v>
                </c:pt>
                <c:pt idx="1440">
                  <c:v>6.3665585499999997</c:v>
                </c:pt>
                <c:pt idx="1441">
                  <c:v>6.33673573</c:v>
                </c:pt>
                <c:pt idx="1442">
                  <c:v>6.33673573</c:v>
                </c:pt>
                <c:pt idx="1443">
                  <c:v>6.2288055399999998</c:v>
                </c:pt>
                <c:pt idx="1444">
                  <c:v>6.1606340399999997</c:v>
                </c:pt>
                <c:pt idx="1445">
                  <c:v>6.2217049600000003</c:v>
                </c:pt>
                <c:pt idx="1446">
                  <c:v>6.1563777899999996</c:v>
                </c:pt>
                <c:pt idx="1447">
                  <c:v>6.1350722299999996</c:v>
                </c:pt>
                <c:pt idx="1448">
                  <c:v>6.1350722299999996</c:v>
                </c:pt>
                <c:pt idx="1449">
                  <c:v>6.22312069</c:v>
                </c:pt>
                <c:pt idx="1450">
                  <c:v>6.3168573400000003</c:v>
                </c:pt>
                <c:pt idx="1451">
                  <c:v>6.2344899199999997</c:v>
                </c:pt>
                <c:pt idx="1452">
                  <c:v>6.2344899199999997</c:v>
                </c:pt>
                <c:pt idx="1453">
                  <c:v>6.3196940399999999</c:v>
                </c:pt>
                <c:pt idx="1454">
                  <c:v>6.4773330700000002</c:v>
                </c:pt>
                <c:pt idx="1455">
                  <c:v>6.4730730100000002</c:v>
                </c:pt>
                <c:pt idx="1456">
                  <c:v>6.6094055200000001</c:v>
                </c:pt>
                <c:pt idx="1457">
                  <c:v>6.5795874599999999</c:v>
                </c:pt>
                <c:pt idx="1458">
                  <c:v>6.5795874599999999</c:v>
                </c:pt>
                <c:pt idx="1459">
                  <c:v>6.5043206199999997</c:v>
                </c:pt>
                <c:pt idx="1460">
                  <c:v>6.3807597200000004</c:v>
                </c:pt>
                <c:pt idx="1461">
                  <c:v>6.1791005099999996</c:v>
                </c:pt>
                <c:pt idx="1462">
                  <c:v>6.1791005099999996</c:v>
                </c:pt>
                <c:pt idx="1463">
                  <c:v>6.1478576699999996</c:v>
                </c:pt>
                <c:pt idx="1464">
                  <c:v>6.1421723400000001</c:v>
                </c:pt>
                <c:pt idx="1465">
                  <c:v>6.1421723400000001</c:v>
                </c:pt>
                <c:pt idx="1466">
                  <c:v>6.1648950600000001</c:v>
                </c:pt>
                <c:pt idx="1467">
                  <c:v>6.0953130700000004</c:v>
                </c:pt>
                <c:pt idx="1468">
                  <c:v>6.0953130700000004</c:v>
                </c:pt>
                <c:pt idx="1469">
                  <c:v>6.3963904400000002</c:v>
                </c:pt>
                <c:pt idx="1470">
                  <c:v>6.5071601899999996</c:v>
                </c:pt>
                <c:pt idx="1471">
                  <c:v>6.4858541499999998</c:v>
                </c:pt>
                <c:pt idx="1472">
                  <c:v>6.4858541499999998</c:v>
                </c:pt>
                <c:pt idx="1473">
                  <c:v>6.7755708700000001</c:v>
                </c:pt>
                <c:pt idx="1474">
                  <c:v>6.5611257600000004</c:v>
                </c:pt>
                <c:pt idx="1475">
                  <c:v>6.5611257600000004</c:v>
                </c:pt>
                <c:pt idx="1476">
                  <c:v>6.2728247599999998</c:v>
                </c:pt>
                <c:pt idx="1477">
                  <c:v>6.3409919700000001</c:v>
                </c:pt>
                <c:pt idx="1478">
                  <c:v>6.3409919700000001</c:v>
                </c:pt>
                <c:pt idx="1479">
                  <c:v>6.4531912800000004</c:v>
                </c:pt>
                <c:pt idx="1480">
                  <c:v>6.4531912800000004</c:v>
                </c:pt>
                <c:pt idx="1481">
                  <c:v>6.6023049399999998</c:v>
                </c:pt>
                <c:pt idx="1482">
                  <c:v>6.6023049399999998</c:v>
                </c:pt>
                <c:pt idx="1483">
                  <c:v>6.4858541499999998</c:v>
                </c:pt>
                <c:pt idx="1484">
                  <c:v>6.3679823899999999</c:v>
                </c:pt>
                <c:pt idx="1485">
                  <c:v>6.2657289499999997</c:v>
                </c:pt>
                <c:pt idx="1486">
                  <c:v>6.2657289499999997</c:v>
                </c:pt>
                <c:pt idx="1487">
                  <c:v>6.4830141100000001</c:v>
                </c:pt>
                <c:pt idx="1488">
                  <c:v>6.4801735899999997</c:v>
                </c:pt>
                <c:pt idx="1489">
                  <c:v>6.4801735899999997</c:v>
                </c:pt>
                <c:pt idx="1490">
                  <c:v>6.3779325499999997</c:v>
                </c:pt>
                <c:pt idx="1491">
                  <c:v>6.2344903900000004</c:v>
                </c:pt>
                <c:pt idx="1492">
                  <c:v>6.2344903900000004</c:v>
                </c:pt>
                <c:pt idx="1493">
                  <c:v>6.4460859299999997</c:v>
                </c:pt>
                <c:pt idx="1494">
                  <c:v>6.4105782500000004</c:v>
                </c:pt>
                <c:pt idx="1495">
                  <c:v>6.5142526600000004</c:v>
                </c:pt>
                <c:pt idx="1496">
                  <c:v>6.5142526600000004</c:v>
                </c:pt>
                <c:pt idx="1497">
                  <c:v>6.30407238</c:v>
                </c:pt>
                <c:pt idx="1498">
                  <c:v>6.3296351399999997</c:v>
                </c:pt>
                <c:pt idx="1499">
                  <c:v>6.3509373699999996</c:v>
                </c:pt>
                <c:pt idx="1500">
                  <c:v>6.5114126199999998</c:v>
                </c:pt>
                <c:pt idx="1501">
                  <c:v>6.3921165499999999</c:v>
                </c:pt>
                <c:pt idx="1502">
                  <c:v>6.3921165499999999</c:v>
                </c:pt>
                <c:pt idx="1503">
                  <c:v>6.5014762900000003</c:v>
                </c:pt>
                <c:pt idx="1504">
                  <c:v>6.6221971499999999</c:v>
                </c:pt>
                <c:pt idx="1505">
                  <c:v>6.6420774500000004</c:v>
                </c:pt>
                <c:pt idx="1506">
                  <c:v>6.6420774500000004</c:v>
                </c:pt>
                <c:pt idx="1507">
                  <c:v>6.6662154200000003</c:v>
                </c:pt>
                <c:pt idx="1508">
                  <c:v>6.4191079100000001</c:v>
                </c:pt>
                <c:pt idx="1509">
                  <c:v>6.4191079100000001</c:v>
                </c:pt>
                <c:pt idx="1510">
                  <c:v>6.5043206199999997</c:v>
                </c:pt>
                <c:pt idx="1511">
                  <c:v>6.7329621299999998</c:v>
                </c:pt>
                <c:pt idx="1512">
                  <c:v>6.7329621299999998</c:v>
                </c:pt>
                <c:pt idx="1513">
                  <c:v>6.7102355999999999</c:v>
                </c:pt>
                <c:pt idx="1514">
                  <c:v>6.82952738</c:v>
                </c:pt>
                <c:pt idx="1515">
                  <c:v>6.9601836199999996</c:v>
                </c:pt>
                <c:pt idx="1516">
                  <c:v>6.9601836199999996</c:v>
                </c:pt>
                <c:pt idx="1517">
                  <c:v>7.0454049100000002</c:v>
                </c:pt>
                <c:pt idx="1518">
                  <c:v>6.8451576200000002</c:v>
                </c:pt>
                <c:pt idx="1519">
                  <c:v>6.8451576200000002</c:v>
                </c:pt>
                <c:pt idx="1520">
                  <c:v>6.6463332199999998</c:v>
                </c:pt>
                <c:pt idx="1521">
                  <c:v>6.3892807999999999</c:v>
                </c:pt>
                <c:pt idx="1522">
                  <c:v>6.3892807999999999</c:v>
                </c:pt>
                <c:pt idx="1523">
                  <c:v>6.4886946700000001</c:v>
                </c:pt>
                <c:pt idx="1524">
                  <c:v>6.5369825400000003</c:v>
                </c:pt>
                <c:pt idx="1525">
                  <c:v>6.7059836400000004</c:v>
                </c:pt>
                <c:pt idx="1526">
                  <c:v>6.5753273999999999</c:v>
                </c:pt>
                <c:pt idx="1527">
                  <c:v>6.5000519800000003</c:v>
                </c:pt>
                <c:pt idx="1528">
                  <c:v>6.3764953599999998</c:v>
                </c:pt>
                <c:pt idx="1529">
                  <c:v>6.3764953599999998</c:v>
                </c:pt>
                <c:pt idx="1530">
                  <c:v>6.3949656499999996</c:v>
                </c:pt>
                <c:pt idx="1531">
                  <c:v>6.4744978</c:v>
                </c:pt>
                <c:pt idx="1532">
                  <c:v>6.4744978</c:v>
                </c:pt>
                <c:pt idx="1533">
                  <c:v>6.3722391099999998</c:v>
                </c:pt>
                <c:pt idx="1534">
                  <c:v>6.36513376</c:v>
                </c:pt>
                <c:pt idx="1535">
                  <c:v>6.4957952499999996</c:v>
                </c:pt>
                <c:pt idx="1536">
                  <c:v>6.6335525500000001</c:v>
                </c:pt>
                <c:pt idx="1537">
                  <c:v>6.4034814799999999</c:v>
                </c:pt>
                <c:pt idx="1538">
                  <c:v>6.3608732200000002</c:v>
                </c:pt>
                <c:pt idx="1539">
                  <c:v>6.3608732200000002</c:v>
                </c:pt>
                <c:pt idx="1540">
                  <c:v>6.2586240799999997</c:v>
                </c:pt>
                <c:pt idx="1541">
                  <c:v>6.1876211200000002</c:v>
                </c:pt>
                <c:pt idx="1542">
                  <c:v>6.1535425200000002</c:v>
                </c:pt>
                <c:pt idx="1543">
                  <c:v>6.1535425200000002</c:v>
                </c:pt>
                <c:pt idx="1544">
                  <c:v>6.1762609499999996</c:v>
                </c:pt>
                <c:pt idx="1545">
                  <c:v>6.2898712200000002</c:v>
                </c:pt>
                <c:pt idx="1546">
                  <c:v>6.2359108900000004</c:v>
                </c:pt>
                <c:pt idx="1547">
                  <c:v>6.3750839199999998</c:v>
                </c:pt>
                <c:pt idx="1548">
                  <c:v>6.2983875300000003</c:v>
                </c:pt>
                <c:pt idx="1549">
                  <c:v>6.2983875300000003</c:v>
                </c:pt>
                <c:pt idx="1550">
                  <c:v>6.3608737</c:v>
                </c:pt>
                <c:pt idx="1551">
                  <c:v>6.2259607299999997</c:v>
                </c:pt>
                <c:pt idx="1552">
                  <c:v>6.2444271999999996</c:v>
                </c:pt>
                <c:pt idx="1553">
                  <c:v>6.2444271999999996</c:v>
                </c:pt>
                <c:pt idx="1554">
                  <c:v>6.4162635799999999</c:v>
                </c:pt>
                <c:pt idx="1555">
                  <c:v>6.4162635799999999</c:v>
                </c:pt>
                <c:pt idx="1556">
                  <c:v>6.2302212700000004</c:v>
                </c:pt>
                <c:pt idx="1557">
                  <c:v>6.1123499900000002</c:v>
                </c:pt>
                <c:pt idx="1558">
                  <c:v>6.0697460200000002</c:v>
                </c:pt>
                <c:pt idx="1559">
                  <c:v>6.0697460200000002</c:v>
                </c:pt>
                <c:pt idx="1560">
                  <c:v>6.0768465999999997</c:v>
                </c:pt>
                <c:pt idx="1561">
                  <c:v>6.07826662</c:v>
                </c:pt>
                <c:pt idx="1562">
                  <c:v>6.0058393499999996</c:v>
                </c:pt>
                <c:pt idx="1563">
                  <c:v>6.0953083000000001</c:v>
                </c:pt>
                <c:pt idx="1564">
                  <c:v>6.1393318199999998</c:v>
                </c:pt>
                <c:pt idx="1565">
                  <c:v>6.1393318199999998</c:v>
                </c:pt>
                <c:pt idx="1566">
                  <c:v>6.1890373199999997</c:v>
                </c:pt>
                <c:pt idx="1567">
                  <c:v>6.37507439</c:v>
                </c:pt>
                <c:pt idx="1568">
                  <c:v>6.5838422799999998</c:v>
                </c:pt>
                <c:pt idx="1569">
                  <c:v>6.5838422799999998</c:v>
                </c:pt>
                <c:pt idx="1570">
                  <c:v>6.4475107200000004</c:v>
                </c:pt>
                <c:pt idx="1571">
                  <c:v>6.2145996099999996</c:v>
                </c:pt>
                <c:pt idx="1572">
                  <c:v>6.2742452599999998</c:v>
                </c:pt>
                <c:pt idx="1573">
                  <c:v>6.3125934600000004</c:v>
                </c:pt>
                <c:pt idx="1574">
                  <c:v>6.3069129000000004</c:v>
                </c:pt>
                <c:pt idx="1575">
                  <c:v>6.3864355100000001</c:v>
                </c:pt>
                <c:pt idx="1576">
                  <c:v>6.3864355100000001</c:v>
                </c:pt>
                <c:pt idx="1577">
                  <c:v>6.4844298399999998</c:v>
                </c:pt>
                <c:pt idx="1578">
                  <c:v>6.48869848</c:v>
                </c:pt>
                <c:pt idx="1579">
                  <c:v>6.48869848</c:v>
                </c:pt>
                <c:pt idx="1580">
                  <c:v>6.3367400199999997</c:v>
                </c:pt>
                <c:pt idx="1581">
                  <c:v>6.0214614900000001</c:v>
                </c:pt>
                <c:pt idx="1582">
                  <c:v>6.0214614900000001</c:v>
                </c:pt>
                <c:pt idx="1583">
                  <c:v>5.94051361</c:v>
                </c:pt>
                <c:pt idx="1584">
                  <c:v>5.9390935899999997</c:v>
                </c:pt>
                <c:pt idx="1585">
                  <c:v>5.9177918399999996</c:v>
                </c:pt>
                <c:pt idx="1586">
                  <c:v>5.9177918399999996</c:v>
                </c:pt>
                <c:pt idx="1587">
                  <c:v>6.0356621700000002</c:v>
                </c:pt>
                <c:pt idx="1588">
                  <c:v>6.21744013</c:v>
                </c:pt>
                <c:pt idx="1589">
                  <c:v>6.21744013</c:v>
                </c:pt>
                <c:pt idx="1590">
                  <c:v>6.1506943700000001</c:v>
                </c:pt>
                <c:pt idx="1591">
                  <c:v>6.3921155900000004</c:v>
                </c:pt>
                <c:pt idx="1592">
                  <c:v>6.3921155900000004</c:v>
                </c:pt>
                <c:pt idx="1593">
                  <c:v>6.39353704</c:v>
                </c:pt>
                <c:pt idx="1594">
                  <c:v>6.3083286300000001</c:v>
                </c:pt>
                <c:pt idx="1595">
                  <c:v>6.2912912399999996</c:v>
                </c:pt>
                <c:pt idx="1596">
                  <c:v>6.2912912399999996</c:v>
                </c:pt>
                <c:pt idx="1597">
                  <c:v>7.3166465799999996</c:v>
                </c:pt>
                <c:pt idx="1598">
                  <c:v>8.2951421700000001</c:v>
                </c:pt>
                <c:pt idx="1599">
                  <c:v>8.2951421700000001</c:v>
                </c:pt>
                <c:pt idx="1600">
                  <c:v>7.34648228</c:v>
                </c:pt>
                <c:pt idx="1601">
                  <c:v>6.8266997299999996</c:v>
                </c:pt>
                <c:pt idx="1602">
                  <c:v>6.8266997299999996</c:v>
                </c:pt>
                <c:pt idx="1603">
                  <c:v>6.6278677000000004</c:v>
                </c:pt>
                <c:pt idx="1604">
                  <c:v>6.7159209300000002</c:v>
                </c:pt>
                <c:pt idx="1605">
                  <c:v>6.8522539099999999</c:v>
                </c:pt>
                <c:pt idx="1606">
                  <c:v>6.8522539099999999</c:v>
                </c:pt>
                <c:pt idx="1607">
                  <c:v>6.9914312399999998</c:v>
                </c:pt>
                <c:pt idx="1608">
                  <c:v>6.9559273700000004</c:v>
                </c:pt>
                <c:pt idx="1609">
                  <c:v>6.8451485600000002</c:v>
                </c:pt>
                <c:pt idx="1610">
                  <c:v>6.8224220300000002</c:v>
                </c:pt>
                <c:pt idx="1611">
                  <c:v>6.8465728800000001</c:v>
                </c:pt>
                <c:pt idx="1612">
                  <c:v>6.8465728800000001</c:v>
                </c:pt>
                <c:pt idx="1613">
                  <c:v>6.8593545000000002</c:v>
                </c:pt>
                <c:pt idx="1614">
                  <c:v>6.8224258400000002</c:v>
                </c:pt>
                <c:pt idx="1615">
                  <c:v>6.6548471500000002</c:v>
                </c:pt>
                <c:pt idx="1616">
                  <c:v>6.6548471500000002</c:v>
                </c:pt>
                <c:pt idx="1617">
                  <c:v>6.5682268099999996</c:v>
                </c:pt>
                <c:pt idx="1618">
                  <c:v>6.5682268099999996</c:v>
                </c:pt>
                <c:pt idx="1619">
                  <c:v>6.5952005400000004</c:v>
                </c:pt>
                <c:pt idx="1620">
                  <c:v>6.6150779699999998</c:v>
                </c:pt>
                <c:pt idx="1621">
                  <c:v>6.4631233200000002</c:v>
                </c:pt>
                <c:pt idx="1622">
                  <c:v>6.4631233200000002</c:v>
                </c:pt>
                <c:pt idx="1623">
                  <c:v>6.40632248</c:v>
                </c:pt>
                <c:pt idx="1624">
                  <c:v>6.6079854999999998</c:v>
                </c:pt>
                <c:pt idx="1625">
                  <c:v>6.7201805099999996</c:v>
                </c:pt>
                <c:pt idx="1626">
                  <c:v>6.6832570999999996</c:v>
                </c:pt>
                <c:pt idx="1627">
                  <c:v>6.8181700699999999</c:v>
                </c:pt>
                <c:pt idx="1628">
                  <c:v>6.7301216100000003</c:v>
                </c:pt>
                <c:pt idx="1629">
                  <c:v>6.7301216100000003</c:v>
                </c:pt>
                <c:pt idx="1630">
                  <c:v>6.7073998499999998</c:v>
                </c:pt>
                <c:pt idx="1631">
                  <c:v>6.5383949299999999</c:v>
                </c:pt>
                <c:pt idx="1632">
                  <c:v>6.5383949299999999</c:v>
                </c:pt>
                <c:pt idx="1633">
                  <c:v>6.4020614599999996</c:v>
                </c:pt>
                <c:pt idx="1634">
                  <c:v>6.3267951</c:v>
                </c:pt>
                <c:pt idx="1635">
                  <c:v>6.4460907000000001</c:v>
                </c:pt>
                <c:pt idx="1636">
                  <c:v>6.4333090799999999</c:v>
                </c:pt>
                <c:pt idx="1637">
                  <c:v>6.3722343400000003</c:v>
                </c:pt>
                <c:pt idx="1638">
                  <c:v>6.2799253500000001</c:v>
                </c:pt>
                <c:pt idx="1639">
                  <c:v>6.2799253500000001</c:v>
                </c:pt>
                <c:pt idx="1640">
                  <c:v>6.2515234900000003</c:v>
                </c:pt>
                <c:pt idx="1641">
                  <c:v>6.3083334000000004</c:v>
                </c:pt>
                <c:pt idx="1642">
                  <c:v>6.3083334000000004</c:v>
                </c:pt>
                <c:pt idx="1643">
                  <c:v>6.4844298399999998</c:v>
                </c:pt>
                <c:pt idx="1644">
                  <c:v>6.5653734200000002</c:v>
                </c:pt>
                <c:pt idx="1645">
                  <c:v>6.3992171300000003</c:v>
                </c:pt>
                <c:pt idx="1646">
                  <c:v>6.5241975800000001</c:v>
                </c:pt>
                <c:pt idx="1647">
                  <c:v>6.6179265999999997</c:v>
                </c:pt>
                <c:pt idx="1648">
                  <c:v>6.6008768099999999</c:v>
                </c:pt>
                <c:pt idx="1649">
                  <c:v>6.6008768099999999</c:v>
                </c:pt>
                <c:pt idx="1650">
                  <c:v>6.62218237</c:v>
                </c:pt>
                <c:pt idx="1651">
                  <c:v>6.6676359200000004</c:v>
                </c:pt>
                <c:pt idx="1652">
                  <c:v>6.6676359200000004</c:v>
                </c:pt>
                <c:pt idx="1653">
                  <c:v>6.5270338099999998</c:v>
                </c:pt>
                <c:pt idx="1654">
                  <c:v>6.4617071199999998</c:v>
                </c:pt>
                <c:pt idx="1655">
                  <c:v>6.4617071199999998</c:v>
                </c:pt>
                <c:pt idx="1656">
                  <c:v>6.4759168599999999</c:v>
                </c:pt>
                <c:pt idx="1657">
                  <c:v>6.5994696599999996</c:v>
                </c:pt>
                <c:pt idx="1658">
                  <c:v>6.5994696599999996</c:v>
                </c:pt>
                <c:pt idx="1659">
                  <c:v>6.5724778199999996</c:v>
                </c:pt>
                <c:pt idx="1660">
                  <c:v>6.64916515</c:v>
                </c:pt>
                <c:pt idx="1661">
                  <c:v>6.1535344099999998</c:v>
                </c:pt>
                <c:pt idx="1662">
                  <c:v>6.1450128599999996</c:v>
                </c:pt>
                <c:pt idx="1663">
                  <c:v>6.2543635399999999</c:v>
                </c:pt>
                <c:pt idx="1664">
                  <c:v>6.2941274600000003</c:v>
                </c:pt>
                <c:pt idx="1665">
                  <c:v>6.2941274600000003</c:v>
                </c:pt>
                <c:pt idx="1666">
                  <c:v>6.0058393499999996</c:v>
                </c:pt>
                <c:pt idx="1667">
                  <c:v>6.0981488199999996</c:v>
                </c:pt>
                <c:pt idx="1668">
                  <c:v>6.0981488199999996</c:v>
                </c:pt>
                <c:pt idx="1669">
                  <c:v>6.2728247599999998</c:v>
                </c:pt>
                <c:pt idx="1670">
                  <c:v>6.4205236399999999</c:v>
                </c:pt>
                <c:pt idx="1671">
                  <c:v>6.4205236399999999</c:v>
                </c:pt>
                <c:pt idx="1672">
                  <c:v>6.4190993299999999</c:v>
                </c:pt>
                <c:pt idx="1673">
                  <c:v>6.5625371899999996</c:v>
                </c:pt>
                <c:pt idx="1674">
                  <c:v>6.3580374700000002</c:v>
                </c:pt>
                <c:pt idx="1675">
                  <c:v>6.3580374700000002</c:v>
                </c:pt>
                <c:pt idx="1676">
                  <c:v>6.3921165499999999</c:v>
                </c:pt>
                <c:pt idx="1677">
                  <c:v>6.3864359899999998</c:v>
                </c:pt>
                <c:pt idx="1678">
                  <c:v>6.4659638399999997</c:v>
                </c:pt>
                <c:pt idx="1679">
                  <c:v>6.3069086099999998</c:v>
                </c:pt>
                <c:pt idx="1680">
                  <c:v>6.2117595699999999</c:v>
                </c:pt>
                <c:pt idx="1681">
                  <c:v>6.2117595699999999</c:v>
                </c:pt>
                <c:pt idx="1682">
                  <c:v>6.2529435199999996</c:v>
                </c:pt>
                <c:pt idx="1683">
                  <c:v>6.2501030000000002</c:v>
                </c:pt>
                <c:pt idx="1684">
                  <c:v>6.1009893399999999</c:v>
                </c:pt>
                <c:pt idx="1685">
                  <c:v>6.1009893399999999</c:v>
                </c:pt>
                <c:pt idx="1686">
                  <c:v>6.0115203900000003</c:v>
                </c:pt>
                <c:pt idx="1687">
                  <c:v>5.9745974500000001</c:v>
                </c:pt>
                <c:pt idx="1688">
                  <c:v>5.9547147799999998</c:v>
                </c:pt>
                <c:pt idx="1689">
                  <c:v>5.9163713500000004</c:v>
                </c:pt>
                <c:pt idx="1690">
                  <c:v>5.9149508500000003</c:v>
                </c:pt>
                <c:pt idx="1691">
                  <c:v>5.9149508500000003</c:v>
                </c:pt>
                <c:pt idx="1692">
                  <c:v>5.9263124500000002</c:v>
                </c:pt>
                <c:pt idx="1693">
                  <c:v>5.9490342099999998</c:v>
                </c:pt>
                <c:pt idx="1694">
                  <c:v>6.0967283200000004</c:v>
                </c:pt>
                <c:pt idx="1695">
                  <c:v>6.0967283200000004</c:v>
                </c:pt>
                <c:pt idx="1696">
                  <c:v>6.1719961200000002</c:v>
                </c:pt>
                <c:pt idx="1697">
                  <c:v>6.2373261500000003</c:v>
                </c:pt>
                <c:pt idx="1698">
                  <c:v>6.2373261500000003</c:v>
                </c:pt>
                <c:pt idx="1699">
                  <c:v>6.4020614599999996</c:v>
                </c:pt>
                <c:pt idx="1700">
                  <c:v>6.3140087100000004</c:v>
                </c:pt>
                <c:pt idx="1701">
                  <c:v>6.3140087100000004</c:v>
                </c:pt>
                <c:pt idx="1702">
                  <c:v>6.2941269899999996</c:v>
                </c:pt>
                <c:pt idx="1703">
                  <c:v>6.2231202100000003</c:v>
                </c:pt>
                <c:pt idx="1704">
                  <c:v>6.2884464299999996</c:v>
                </c:pt>
                <c:pt idx="1705">
                  <c:v>6.3054885900000004</c:v>
                </c:pt>
                <c:pt idx="1706">
                  <c:v>6.2501030000000002</c:v>
                </c:pt>
                <c:pt idx="1707">
                  <c:v>6.2501030000000002</c:v>
                </c:pt>
                <c:pt idx="1708">
                  <c:v>6.1407527899999996</c:v>
                </c:pt>
                <c:pt idx="1709">
                  <c:v>6.0740060800000002</c:v>
                </c:pt>
                <c:pt idx="1710">
                  <c:v>6.4901146900000004</c:v>
                </c:pt>
                <c:pt idx="1711">
                  <c:v>6.4901146900000004</c:v>
                </c:pt>
                <c:pt idx="1712">
                  <c:v>6.8352074600000003</c:v>
                </c:pt>
                <c:pt idx="1713">
                  <c:v>6.5284538300000001</c:v>
                </c:pt>
                <c:pt idx="1714">
                  <c:v>6.2600488700000003</c:v>
                </c:pt>
                <c:pt idx="1715">
                  <c:v>6.1421728099999999</c:v>
                </c:pt>
                <c:pt idx="1716">
                  <c:v>6.1791009900000002</c:v>
                </c:pt>
                <c:pt idx="1717">
                  <c:v>6.2643127400000003</c:v>
                </c:pt>
                <c:pt idx="1718">
                  <c:v>6.2643127400000003</c:v>
                </c:pt>
                <c:pt idx="1719">
                  <c:v>6.1265554399999997</c:v>
                </c:pt>
                <c:pt idx="1720">
                  <c:v>6.1606349900000001</c:v>
                </c:pt>
                <c:pt idx="1721">
                  <c:v>6.1606349900000001</c:v>
                </c:pt>
                <c:pt idx="1722">
                  <c:v>6.2515277899999999</c:v>
                </c:pt>
                <c:pt idx="1723">
                  <c:v>6.4034910199999997</c:v>
                </c:pt>
                <c:pt idx="1724">
                  <c:v>6.4034910199999997</c:v>
                </c:pt>
                <c:pt idx="1725">
                  <c:v>6.3793439899999997</c:v>
                </c:pt>
                <c:pt idx="1726">
                  <c:v>6.3097534199999998</c:v>
                </c:pt>
                <c:pt idx="1727">
                  <c:v>6.2998075499999997</c:v>
                </c:pt>
                <c:pt idx="1728">
                  <c:v>6.2998075499999997</c:v>
                </c:pt>
                <c:pt idx="1729">
                  <c:v>6.3906965299999996</c:v>
                </c:pt>
                <c:pt idx="1730">
                  <c:v>6.5426549899999999</c:v>
                </c:pt>
                <c:pt idx="1731">
                  <c:v>6.5426549899999999</c:v>
                </c:pt>
                <c:pt idx="1732">
                  <c:v>6.18193722</c:v>
                </c:pt>
                <c:pt idx="1733">
                  <c:v>6.09388781</c:v>
                </c:pt>
                <c:pt idx="1734">
                  <c:v>6.09388781</c:v>
                </c:pt>
                <c:pt idx="1735">
                  <c:v>6.0129404099999997</c:v>
                </c:pt>
                <c:pt idx="1736">
                  <c:v>6.0314021100000001</c:v>
                </c:pt>
                <c:pt idx="1737">
                  <c:v>5.9603948600000001</c:v>
                </c:pt>
                <c:pt idx="1738">
                  <c:v>5.9603948600000001</c:v>
                </c:pt>
                <c:pt idx="1739">
                  <c:v>5.9902181600000004</c:v>
                </c:pt>
                <c:pt idx="1740">
                  <c:v>5.8922286000000001</c:v>
                </c:pt>
                <c:pt idx="1741">
                  <c:v>5.8922286000000001</c:v>
                </c:pt>
                <c:pt idx="1742">
                  <c:v>6.0697460200000002</c:v>
                </c:pt>
                <c:pt idx="1743">
                  <c:v>6.15353394</c:v>
                </c:pt>
                <c:pt idx="1744">
                  <c:v>6.15353394</c:v>
                </c:pt>
                <c:pt idx="1745">
                  <c:v>6.1364927299999996</c:v>
                </c:pt>
                <c:pt idx="1746">
                  <c:v>6.0924682600000004</c:v>
                </c:pt>
                <c:pt idx="1747">
                  <c:v>6.0924682600000004</c:v>
                </c:pt>
                <c:pt idx="1748">
                  <c:v>6.3154335000000001</c:v>
                </c:pt>
                <c:pt idx="1749">
                  <c:v>6.4247841799999996</c:v>
                </c:pt>
                <c:pt idx="1750">
                  <c:v>6.2288007700000003</c:v>
                </c:pt>
                <c:pt idx="1751">
                  <c:v>6.1932973899999997</c:v>
                </c:pt>
                <c:pt idx="1752">
                  <c:v>6.1762561800000002</c:v>
                </c:pt>
                <c:pt idx="1753">
                  <c:v>6.1762561800000002</c:v>
                </c:pt>
                <c:pt idx="1754">
                  <c:v>6.0413427400000002</c:v>
                </c:pt>
                <c:pt idx="1755">
                  <c:v>5.8325834299999997</c:v>
                </c:pt>
                <c:pt idx="1756">
                  <c:v>5.8695068399999997</c:v>
                </c:pt>
                <c:pt idx="1757">
                  <c:v>5.8695068399999997</c:v>
                </c:pt>
                <c:pt idx="1758">
                  <c:v>6.01862049</c:v>
                </c:pt>
                <c:pt idx="1759">
                  <c:v>6.01862049</c:v>
                </c:pt>
                <c:pt idx="1760">
                  <c:v>6.0413436899999997</c:v>
                </c:pt>
                <c:pt idx="1761">
                  <c:v>5.9589753200000004</c:v>
                </c:pt>
                <c:pt idx="1762">
                  <c:v>5.9632358600000002</c:v>
                </c:pt>
                <c:pt idx="1763">
                  <c:v>5.9632358600000002</c:v>
                </c:pt>
                <c:pt idx="1764">
                  <c:v>5.9717559800000002</c:v>
                </c:pt>
                <c:pt idx="1765">
                  <c:v>5.8695073100000004</c:v>
                </c:pt>
                <c:pt idx="1766">
                  <c:v>5.9007501600000003</c:v>
                </c:pt>
                <c:pt idx="1767">
                  <c:v>5.0898389799999997</c:v>
                </c:pt>
                <c:pt idx="1768">
                  <c:v>5.62949944</c:v>
                </c:pt>
                <c:pt idx="1769">
                  <c:v>5.62949944</c:v>
                </c:pt>
                <c:pt idx="1770">
                  <c:v>11.409543040000001</c:v>
                </c:pt>
                <c:pt idx="1771">
                  <c:v>17.641193390000002</c:v>
                </c:pt>
                <c:pt idx="1772">
                  <c:v>17.504856109999999</c:v>
                </c:pt>
                <c:pt idx="1773">
                  <c:v>17.504856109999999</c:v>
                </c:pt>
                <c:pt idx="1774">
                  <c:v>17.15123749</c:v>
                </c:pt>
                <c:pt idx="1775">
                  <c:v>18.170911790000002</c:v>
                </c:pt>
                <c:pt idx="1776">
                  <c:v>18.87673187</c:v>
                </c:pt>
                <c:pt idx="1777">
                  <c:v>19.606691359999999</c:v>
                </c:pt>
                <c:pt idx="1778">
                  <c:v>20.624938960000001</c:v>
                </c:pt>
                <c:pt idx="1779">
                  <c:v>21.562252040000001</c:v>
                </c:pt>
                <c:pt idx="1780">
                  <c:v>21.562252040000001</c:v>
                </c:pt>
                <c:pt idx="1781">
                  <c:v>22.5038147</c:v>
                </c:pt>
                <c:pt idx="1782">
                  <c:v>23.357328410000001</c:v>
                </c:pt>
                <c:pt idx="1783">
                  <c:v>23.357328410000001</c:v>
                </c:pt>
                <c:pt idx="1784">
                  <c:v>24.695116039999998</c:v>
                </c:pt>
              </c:numCache>
            </c:numRef>
          </c:yVal>
          <c:smooth val="0"/>
        </c:ser>
        <c:dLbls>
          <c:showLegendKey val="0"/>
          <c:showVal val="0"/>
          <c:showCatName val="0"/>
          <c:showSerName val="0"/>
          <c:showPercent val="0"/>
          <c:showBubbleSize val="0"/>
        </c:dLbls>
        <c:axId val="467175544"/>
        <c:axId val="467175152"/>
      </c:scatterChart>
      <c:valAx>
        <c:axId val="467174368"/>
        <c:scaling>
          <c:orientation val="minMax"/>
          <c:max val="200"/>
        </c:scaling>
        <c:delete val="0"/>
        <c:axPos val="b"/>
        <c:title>
          <c:tx>
            <c:rich>
              <a:bodyPr/>
              <a:lstStyle/>
              <a:p>
                <a:pPr>
                  <a:defRPr/>
                </a:pPr>
                <a:r>
                  <a:rPr lang="en-GB"/>
                  <a:t>Time (s)</a:t>
                </a:r>
              </a:p>
            </c:rich>
          </c:tx>
          <c:overlay val="0"/>
        </c:title>
        <c:numFmt formatCode="0" sourceLinked="1"/>
        <c:majorTickMark val="out"/>
        <c:minorTickMark val="none"/>
        <c:tickLblPos val="nextTo"/>
        <c:crossAx val="467174760"/>
        <c:crosses val="autoZero"/>
        <c:crossBetween val="midCat"/>
      </c:valAx>
      <c:valAx>
        <c:axId val="467174760"/>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467174368"/>
        <c:crosses val="autoZero"/>
        <c:crossBetween val="midCat"/>
      </c:valAx>
      <c:valAx>
        <c:axId val="467175152"/>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467175544"/>
        <c:crosses val="max"/>
        <c:crossBetween val="midCat"/>
      </c:valAx>
      <c:valAx>
        <c:axId val="467175544"/>
        <c:scaling>
          <c:orientation val="minMax"/>
        </c:scaling>
        <c:delete val="1"/>
        <c:axPos val="b"/>
        <c:numFmt formatCode="0" sourceLinked="1"/>
        <c:majorTickMark val="out"/>
        <c:minorTickMark val="none"/>
        <c:tickLblPos val="none"/>
        <c:crossAx val="467175152"/>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800" b="1" i="0" baseline="0">
                <a:effectLst/>
              </a:rPr>
              <a:t>First Weld 6082-T6 (300mm/min) </a:t>
            </a:r>
            <a:endParaRPr lang="en-GB">
              <a:effectLst/>
            </a:endParaRPr>
          </a:p>
        </c:rich>
      </c:tx>
      <c:overlay val="0"/>
    </c:title>
    <c:autoTitleDeleted val="0"/>
    <c:plotArea>
      <c:layout/>
      <c:scatterChart>
        <c:scatterStyle val="lineMarker"/>
        <c:varyColors val="0"/>
        <c:ser>
          <c:idx val="0"/>
          <c:order val="0"/>
          <c:tx>
            <c:strRef>
              <c:f>sheet1!$H$1</c:f>
              <c:strCache>
                <c:ptCount val="1"/>
                <c:pt idx="0">
                  <c:v>Marker</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H$2:$H$4000</c:f>
            </c:numRef>
          </c:yVal>
          <c:smooth val="0"/>
        </c:ser>
        <c:ser>
          <c:idx val="1"/>
          <c:order val="1"/>
          <c:tx>
            <c:v>Distance Travelled</c:v>
          </c:tx>
          <c:spPr>
            <a:ln w="12700">
              <a:solidFill>
                <a:srgbClr val="993300"/>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I$2:$I$4000</c:f>
              <c:numCache>
                <c:formatCode>0.00000000</c:formatCode>
                <c:ptCount val="3999"/>
                <c:pt idx="0">
                  <c:v>285.00012206999997</c:v>
                </c:pt>
                <c:pt idx="1">
                  <c:v>285.00012206999997</c:v>
                </c:pt>
                <c:pt idx="2">
                  <c:v>285.00012206999997</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1.2207E-4</c:v>
                </c:pt>
                <c:pt idx="215">
                  <c:v>1.2207E-4</c:v>
                </c:pt>
                <c:pt idx="216">
                  <c:v>0</c:v>
                </c:pt>
                <c:pt idx="217">
                  <c:v>0</c:v>
                </c:pt>
                <c:pt idx="218">
                  <c:v>0</c:v>
                </c:pt>
                <c:pt idx="219">
                  <c:v>0</c:v>
                </c:pt>
                <c:pt idx="220">
                  <c:v>0</c:v>
                </c:pt>
                <c:pt idx="221">
                  <c:v>0</c:v>
                </c:pt>
                <c:pt idx="222">
                  <c:v>0</c:v>
                </c:pt>
                <c:pt idx="223">
                  <c:v>0</c:v>
                </c:pt>
                <c:pt idx="224">
                  <c:v>0</c:v>
                </c:pt>
                <c:pt idx="225">
                  <c:v>0</c:v>
                </c:pt>
                <c:pt idx="226">
                  <c:v>0</c:v>
                </c:pt>
                <c:pt idx="227">
                  <c:v>1.2207E-4</c:v>
                </c:pt>
                <c:pt idx="228">
                  <c:v>1.2207E-4</c:v>
                </c:pt>
                <c:pt idx="229">
                  <c:v>1.2207E-4</c:v>
                </c:pt>
                <c:pt idx="230">
                  <c:v>0</c:v>
                </c:pt>
                <c:pt idx="231">
                  <c:v>0</c:v>
                </c:pt>
                <c:pt idx="232">
                  <c:v>1.2207E-4</c:v>
                </c:pt>
                <c:pt idx="233">
                  <c:v>1.2207E-4</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3.6621000000000001E-4</c:v>
                </c:pt>
                <c:pt idx="414">
                  <c:v>3.4179700000000002E-3</c:v>
                </c:pt>
                <c:pt idx="415">
                  <c:v>3.4179700000000002E-3</c:v>
                </c:pt>
                <c:pt idx="416">
                  <c:v>1.1108399999999999E-2</c:v>
                </c:pt>
                <c:pt idx="417">
                  <c:v>2.2583010000000001E-2</c:v>
                </c:pt>
                <c:pt idx="418">
                  <c:v>4.1259770000000001E-2</c:v>
                </c:pt>
                <c:pt idx="419">
                  <c:v>4.1259770000000001E-2</c:v>
                </c:pt>
                <c:pt idx="420">
                  <c:v>6.1767580000000002E-2</c:v>
                </c:pt>
                <c:pt idx="421">
                  <c:v>8.8989260000000001E-2</c:v>
                </c:pt>
                <c:pt idx="422">
                  <c:v>0.12097168</c:v>
                </c:pt>
                <c:pt idx="423">
                  <c:v>0.15502930000000001</c:v>
                </c:pt>
                <c:pt idx="424">
                  <c:v>0.19958496000000001</c:v>
                </c:pt>
                <c:pt idx="425">
                  <c:v>0.19958496000000001</c:v>
                </c:pt>
                <c:pt idx="426">
                  <c:v>0.24609375</c:v>
                </c:pt>
                <c:pt idx="427">
                  <c:v>0.29333495999999998</c:v>
                </c:pt>
                <c:pt idx="428">
                  <c:v>0.34924316</c:v>
                </c:pt>
                <c:pt idx="429">
                  <c:v>0.34924316</c:v>
                </c:pt>
                <c:pt idx="430">
                  <c:v>0.41528320000000002</c:v>
                </c:pt>
                <c:pt idx="431">
                  <c:v>0.48144531000000002</c:v>
                </c:pt>
                <c:pt idx="432">
                  <c:v>0.54724121000000003</c:v>
                </c:pt>
                <c:pt idx="433">
                  <c:v>0.62243652000000005</c:v>
                </c:pt>
                <c:pt idx="434">
                  <c:v>0.70336913999999995</c:v>
                </c:pt>
                <c:pt idx="435">
                  <c:v>0.70336913999999995</c:v>
                </c:pt>
                <c:pt idx="436">
                  <c:v>0.78869628999999997</c:v>
                </c:pt>
                <c:pt idx="437">
                  <c:v>0.87866211000000005</c:v>
                </c:pt>
                <c:pt idx="438">
                  <c:v>0.96752930000000004</c:v>
                </c:pt>
                <c:pt idx="439">
                  <c:v>0.96752930000000004</c:v>
                </c:pt>
                <c:pt idx="440">
                  <c:v>1.1712646499999999</c:v>
                </c:pt>
                <c:pt idx="441">
                  <c:v>1.1712646499999999</c:v>
                </c:pt>
                <c:pt idx="442">
                  <c:v>1.2895507799999999</c:v>
                </c:pt>
                <c:pt idx="443">
                  <c:v>1.39550781</c:v>
                </c:pt>
                <c:pt idx="444">
                  <c:v>1.51550293</c:v>
                </c:pt>
                <c:pt idx="445">
                  <c:v>1.51550293</c:v>
                </c:pt>
                <c:pt idx="446">
                  <c:v>1.63952637</c:v>
                </c:pt>
                <c:pt idx="447">
                  <c:v>1.76855469</c:v>
                </c:pt>
                <c:pt idx="448">
                  <c:v>1.89367676</c:v>
                </c:pt>
                <c:pt idx="449">
                  <c:v>2.04187012</c:v>
                </c:pt>
                <c:pt idx="450">
                  <c:v>2.1756591799999998</c:v>
                </c:pt>
                <c:pt idx="451">
                  <c:v>2.1756591799999998</c:v>
                </c:pt>
                <c:pt idx="452">
                  <c:v>2.3345947300000001</c:v>
                </c:pt>
                <c:pt idx="453">
                  <c:v>2.4772949199999998</c:v>
                </c:pt>
                <c:pt idx="454">
                  <c:v>2.6470947300000001</c:v>
                </c:pt>
                <c:pt idx="455">
                  <c:v>2.6470947300000001</c:v>
                </c:pt>
                <c:pt idx="456">
                  <c:v>2.9674072300000001</c:v>
                </c:pt>
                <c:pt idx="457">
                  <c:v>2.9674072300000001</c:v>
                </c:pt>
                <c:pt idx="458">
                  <c:v>3.1268310499999998</c:v>
                </c:pt>
                <c:pt idx="459">
                  <c:v>3.3177490199999999</c:v>
                </c:pt>
                <c:pt idx="460">
                  <c:v>3.4876708999999999</c:v>
                </c:pt>
                <c:pt idx="461">
                  <c:v>3.4876708999999999</c:v>
                </c:pt>
                <c:pt idx="462">
                  <c:v>3.6745605499999998</c:v>
                </c:pt>
                <c:pt idx="463">
                  <c:v>3.8669433600000001</c:v>
                </c:pt>
                <c:pt idx="464">
                  <c:v>3.8669433600000001</c:v>
                </c:pt>
                <c:pt idx="465">
                  <c:v>4.2807617200000001</c:v>
                </c:pt>
                <c:pt idx="466">
                  <c:v>4.4731445299999999</c:v>
                </c:pt>
                <c:pt idx="467">
                  <c:v>4.4731445299999999</c:v>
                </c:pt>
                <c:pt idx="468">
                  <c:v>4.6855468800000004</c:v>
                </c:pt>
                <c:pt idx="469">
                  <c:v>4.8863525399999999</c:v>
                </c:pt>
                <c:pt idx="470">
                  <c:v>5.1075439500000002</c:v>
                </c:pt>
                <c:pt idx="471">
                  <c:v>5.1075439500000002</c:v>
                </c:pt>
                <c:pt idx="472">
                  <c:v>5.3334960899999997</c:v>
                </c:pt>
                <c:pt idx="473">
                  <c:v>5.5483398399999997</c:v>
                </c:pt>
                <c:pt idx="474">
                  <c:v>5.8010253900000004</c:v>
                </c:pt>
                <c:pt idx="475">
                  <c:v>6.0246582000000002</c:v>
                </c:pt>
                <c:pt idx="476">
                  <c:v>6.2879638699999996</c:v>
                </c:pt>
                <c:pt idx="477">
                  <c:v>6.2879638699999996</c:v>
                </c:pt>
                <c:pt idx="478">
                  <c:v>6.5384521500000004</c:v>
                </c:pt>
                <c:pt idx="479">
                  <c:v>6.7753906300000004</c:v>
                </c:pt>
                <c:pt idx="480">
                  <c:v>7.0355224600000001</c:v>
                </c:pt>
                <c:pt idx="481">
                  <c:v>7.0355224600000001</c:v>
                </c:pt>
                <c:pt idx="482">
                  <c:v>7.3004150399999999</c:v>
                </c:pt>
                <c:pt idx="483">
                  <c:v>7.5701904300000002</c:v>
                </c:pt>
                <c:pt idx="484">
                  <c:v>7.8453369100000003</c:v>
                </c:pt>
                <c:pt idx="485">
                  <c:v>8.1049804699999992</c:v>
                </c:pt>
                <c:pt idx="486">
                  <c:v>8.3687744100000003</c:v>
                </c:pt>
                <c:pt idx="487">
                  <c:v>8.3687744100000003</c:v>
                </c:pt>
                <c:pt idx="488">
                  <c:v>8.6782226599999994</c:v>
                </c:pt>
                <c:pt idx="489">
                  <c:v>8.9512939500000002</c:v>
                </c:pt>
                <c:pt idx="490">
                  <c:v>9.2717285199999999</c:v>
                </c:pt>
                <c:pt idx="491">
                  <c:v>9.2717285199999999</c:v>
                </c:pt>
                <c:pt idx="492">
                  <c:v>9.8843994100000003</c:v>
                </c:pt>
                <c:pt idx="493">
                  <c:v>9.8843994100000003</c:v>
                </c:pt>
                <c:pt idx="494">
                  <c:v>10.19824219</c:v>
                </c:pt>
                <c:pt idx="495">
                  <c:v>10.49389648</c:v>
                </c:pt>
                <c:pt idx="496">
                  <c:v>10.840209959999999</c:v>
                </c:pt>
                <c:pt idx="497">
                  <c:v>10.840209959999999</c:v>
                </c:pt>
                <c:pt idx="498">
                  <c:v>11.14453125</c:v>
                </c:pt>
                <c:pt idx="499">
                  <c:v>11.477783199999999</c:v>
                </c:pt>
                <c:pt idx="500">
                  <c:v>11.816040040000001</c:v>
                </c:pt>
                <c:pt idx="501">
                  <c:v>11.816040040000001</c:v>
                </c:pt>
                <c:pt idx="502">
                  <c:v>12.53112793</c:v>
                </c:pt>
                <c:pt idx="503">
                  <c:v>12.53112793</c:v>
                </c:pt>
                <c:pt idx="504">
                  <c:v>12.85852051</c:v>
                </c:pt>
                <c:pt idx="505">
                  <c:v>13.190795899999999</c:v>
                </c:pt>
                <c:pt idx="506">
                  <c:v>13.57885742</c:v>
                </c:pt>
                <c:pt idx="507">
                  <c:v>13.57885742</c:v>
                </c:pt>
                <c:pt idx="508">
                  <c:v>13.919189449999999</c:v>
                </c:pt>
                <c:pt idx="509">
                  <c:v>14.31811523</c:v>
                </c:pt>
                <c:pt idx="510">
                  <c:v>14.66796875</c:v>
                </c:pt>
                <c:pt idx="511">
                  <c:v>15.021972659999999</c:v>
                </c:pt>
                <c:pt idx="512">
                  <c:v>15.436279300000001</c:v>
                </c:pt>
                <c:pt idx="513">
                  <c:v>15.436279300000001</c:v>
                </c:pt>
                <c:pt idx="514">
                  <c:v>15.827514649999999</c:v>
                </c:pt>
                <c:pt idx="515">
                  <c:v>16.223632810000002</c:v>
                </c:pt>
                <c:pt idx="516">
                  <c:v>16.596313479999999</c:v>
                </c:pt>
                <c:pt idx="517">
                  <c:v>16.596313479999999</c:v>
                </c:pt>
                <c:pt idx="518">
                  <c:v>17.030761720000001</c:v>
                </c:pt>
                <c:pt idx="519">
                  <c:v>17.442382810000002</c:v>
                </c:pt>
                <c:pt idx="520">
                  <c:v>17.827636720000001</c:v>
                </c:pt>
                <c:pt idx="521">
                  <c:v>18.248535159999999</c:v>
                </c:pt>
                <c:pt idx="522">
                  <c:v>18.734741209999999</c:v>
                </c:pt>
                <c:pt idx="523">
                  <c:v>18.734741209999999</c:v>
                </c:pt>
                <c:pt idx="524">
                  <c:v>19.1348877</c:v>
                </c:pt>
                <c:pt idx="525">
                  <c:v>19.53894043</c:v>
                </c:pt>
                <c:pt idx="526">
                  <c:v>19.94763184</c:v>
                </c:pt>
                <c:pt idx="527">
                  <c:v>19.94763184</c:v>
                </c:pt>
                <c:pt idx="528">
                  <c:v>20.873657229999999</c:v>
                </c:pt>
                <c:pt idx="529">
                  <c:v>20.873657229999999</c:v>
                </c:pt>
                <c:pt idx="530">
                  <c:v>21.329101560000002</c:v>
                </c:pt>
                <c:pt idx="531">
                  <c:v>21.755249020000001</c:v>
                </c:pt>
                <c:pt idx="532">
                  <c:v>22.252929689999998</c:v>
                </c:pt>
                <c:pt idx="533">
                  <c:v>22.252929689999998</c:v>
                </c:pt>
                <c:pt idx="534">
                  <c:v>22.68920898</c:v>
                </c:pt>
                <c:pt idx="535">
                  <c:v>23.128540040000001</c:v>
                </c:pt>
                <c:pt idx="536">
                  <c:v>23.641601560000002</c:v>
                </c:pt>
                <c:pt idx="537">
                  <c:v>24.090942380000001</c:v>
                </c:pt>
                <c:pt idx="538">
                  <c:v>24.614257810000002</c:v>
                </c:pt>
                <c:pt idx="539">
                  <c:v>24.614257810000002</c:v>
                </c:pt>
                <c:pt idx="540">
                  <c:v>25.10778809</c:v>
                </c:pt>
                <c:pt idx="541">
                  <c:v>25.570678709999999</c:v>
                </c:pt>
                <c:pt idx="542">
                  <c:v>26.109863279999999</c:v>
                </c:pt>
                <c:pt idx="543">
                  <c:v>26.109863279999999</c:v>
                </c:pt>
                <c:pt idx="544">
                  <c:v>26.58178711</c:v>
                </c:pt>
                <c:pt idx="545">
                  <c:v>27.131469729999999</c:v>
                </c:pt>
                <c:pt idx="546">
                  <c:v>27.612060549999999</c:v>
                </c:pt>
                <c:pt idx="547">
                  <c:v>28.172241209999999</c:v>
                </c:pt>
                <c:pt idx="548">
                  <c:v>28.700195310000002</c:v>
                </c:pt>
                <c:pt idx="549">
                  <c:v>28.700195310000002</c:v>
                </c:pt>
                <c:pt idx="550">
                  <c:v>29.194580080000001</c:v>
                </c:pt>
                <c:pt idx="551">
                  <c:v>29.73217773</c:v>
                </c:pt>
                <c:pt idx="552">
                  <c:v>29.73217773</c:v>
                </c:pt>
                <c:pt idx="553">
                  <c:v>30.274414060000002</c:v>
                </c:pt>
                <c:pt idx="554">
                  <c:v>30.821777340000001</c:v>
                </c:pt>
                <c:pt idx="555">
                  <c:v>31.373779299999999</c:v>
                </c:pt>
                <c:pt idx="556">
                  <c:v>31.97058105</c:v>
                </c:pt>
                <c:pt idx="557">
                  <c:v>32.492675779999999</c:v>
                </c:pt>
                <c:pt idx="558">
                  <c:v>33.019042970000001</c:v>
                </c:pt>
                <c:pt idx="559">
                  <c:v>33.019042970000001</c:v>
                </c:pt>
                <c:pt idx="560">
                  <c:v>33.59008789</c:v>
                </c:pt>
                <c:pt idx="561">
                  <c:v>34.1661377</c:v>
                </c:pt>
                <c:pt idx="562">
                  <c:v>34.1661377</c:v>
                </c:pt>
                <c:pt idx="563">
                  <c:v>34.705688479999999</c:v>
                </c:pt>
                <c:pt idx="564">
                  <c:v>35.924072270000003</c:v>
                </c:pt>
                <c:pt idx="565">
                  <c:v>35.924072270000003</c:v>
                </c:pt>
                <c:pt idx="566">
                  <c:v>36.477050779999999</c:v>
                </c:pt>
                <c:pt idx="567">
                  <c:v>37.034545899999998</c:v>
                </c:pt>
                <c:pt idx="568">
                  <c:v>37.034545899999998</c:v>
                </c:pt>
                <c:pt idx="569">
                  <c:v>37.683227539999997</c:v>
                </c:pt>
                <c:pt idx="570">
                  <c:v>38.336791990000002</c:v>
                </c:pt>
                <c:pt idx="571">
                  <c:v>38.90783691</c:v>
                </c:pt>
                <c:pt idx="572">
                  <c:v>39.483032229999999</c:v>
                </c:pt>
                <c:pt idx="573">
                  <c:v>40.15258789</c:v>
                </c:pt>
                <c:pt idx="574">
                  <c:v>40.737670899999998</c:v>
                </c:pt>
                <c:pt idx="575">
                  <c:v>40.737670899999998</c:v>
                </c:pt>
                <c:pt idx="576">
                  <c:v>41.326416020000003</c:v>
                </c:pt>
                <c:pt idx="577">
                  <c:v>42.010498050000002</c:v>
                </c:pt>
                <c:pt idx="578">
                  <c:v>42.010498050000002</c:v>
                </c:pt>
                <c:pt idx="579">
                  <c:v>42.608520509999998</c:v>
                </c:pt>
                <c:pt idx="580">
                  <c:v>43.304077149999998</c:v>
                </c:pt>
                <c:pt idx="581">
                  <c:v>43.957641600000002</c:v>
                </c:pt>
                <c:pt idx="582">
                  <c:v>44.569580080000001</c:v>
                </c:pt>
                <c:pt idx="583">
                  <c:v>45.233154300000002</c:v>
                </c:pt>
                <c:pt idx="584">
                  <c:v>45.90075684</c:v>
                </c:pt>
                <c:pt idx="585">
                  <c:v>45.90075684</c:v>
                </c:pt>
                <c:pt idx="586">
                  <c:v>46.574584960000003</c:v>
                </c:pt>
                <c:pt idx="587">
                  <c:v>47.252197270000003</c:v>
                </c:pt>
                <c:pt idx="588">
                  <c:v>47.252197270000003</c:v>
                </c:pt>
                <c:pt idx="589">
                  <c:v>47.897460940000002</c:v>
                </c:pt>
                <c:pt idx="590">
                  <c:v>49.34790039</c:v>
                </c:pt>
                <c:pt idx="591">
                  <c:v>49.34790039</c:v>
                </c:pt>
                <c:pt idx="592">
                  <c:v>50.097534179999997</c:v>
                </c:pt>
                <c:pt idx="593">
                  <c:v>50.797851559999998</c:v>
                </c:pt>
                <c:pt idx="594">
                  <c:v>50.797851559999998</c:v>
                </c:pt>
                <c:pt idx="595">
                  <c:v>51.447509770000003</c:v>
                </c:pt>
                <c:pt idx="596">
                  <c:v>52.197875979999999</c:v>
                </c:pt>
                <c:pt idx="597">
                  <c:v>52.84741211</c:v>
                </c:pt>
                <c:pt idx="598">
                  <c:v>52.84741211</c:v>
                </c:pt>
                <c:pt idx="599">
                  <c:v>54.297851559999998</c:v>
                </c:pt>
                <c:pt idx="600">
                  <c:v>54.297851559999998</c:v>
                </c:pt>
                <c:pt idx="601">
                  <c:v>54.948120119999999</c:v>
                </c:pt>
                <c:pt idx="602">
                  <c:v>55.647583009999998</c:v>
                </c:pt>
                <c:pt idx="603">
                  <c:v>56.298217770000001</c:v>
                </c:pt>
                <c:pt idx="604">
                  <c:v>56.298217770000001</c:v>
                </c:pt>
                <c:pt idx="605">
                  <c:v>57.047729490000002</c:v>
                </c:pt>
                <c:pt idx="606">
                  <c:v>57.7479248</c:v>
                </c:pt>
                <c:pt idx="607">
                  <c:v>58.397460940000002</c:v>
                </c:pt>
                <c:pt idx="608">
                  <c:v>59.047729490000002</c:v>
                </c:pt>
                <c:pt idx="609">
                  <c:v>59.797241210000003</c:v>
                </c:pt>
                <c:pt idx="610">
                  <c:v>59.797241210000003</c:v>
                </c:pt>
                <c:pt idx="611">
                  <c:v>60.4979248</c:v>
                </c:pt>
                <c:pt idx="612">
                  <c:v>61.147460940000002</c:v>
                </c:pt>
                <c:pt idx="613">
                  <c:v>61.898071289999997</c:v>
                </c:pt>
                <c:pt idx="614">
                  <c:v>61.898071289999997</c:v>
                </c:pt>
                <c:pt idx="615">
                  <c:v>62.59741211</c:v>
                </c:pt>
                <c:pt idx="616">
                  <c:v>63.24816895</c:v>
                </c:pt>
                <c:pt idx="617">
                  <c:v>63.94763184</c:v>
                </c:pt>
                <c:pt idx="618">
                  <c:v>64.697998049999995</c:v>
                </c:pt>
                <c:pt idx="619">
                  <c:v>65.347290040000004</c:v>
                </c:pt>
                <c:pt idx="620">
                  <c:v>65.347290040000004</c:v>
                </c:pt>
                <c:pt idx="621">
                  <c:v>66.047973630000001</c:v>
                </c:pt>
                <c:pt idx="622">
                  <c:v>66.797729489999995</c:v>
                </c:pt>
                <c:pt idx="623">
                  <c:v>66.797729489999995</c:v>
                </c:pt>
                <c:pt idx="624">
                  <c:v>67.497924800000007</c:v>
                </c:pt>
                <c:pt idx="625">
                  <c:v>68.197998049999995</c:v>
                </c:pt>
                <c:pt idx="626">
                  <c:v>68.847900390000007</c:v>
                </c:pt>
                <c:pt idx="627">
                  <c:v>69.547485350000002</c:v>
                </c:pt>
                <c:pt idx="628">
                  <c:v>70.247802730000004</c:v>
                </c:pt>
                <c:pt idx="629">
                  <c:v>70.94763184</c:v>
                </c:pt>
                <c:pt idx="630">
                  <c:v>70.94763184</c:v>
                </c:pt>
                <c:pt idx="631">
                  <c:v>71.597900390000007</c:v>
                </c:pt>
                <c:pt idx="632">
                  <c:v>72.247558589999997</c:v>
                </c:pt>
                <c:pt idx="633">
                  <c:v>72.998168949999993</c:v>
                </c:pt>
                <c:pt idx="634">
                  <c:v>72.998168949999993</c:v>
                </c:pt>
                <c:pt idx="635">
                  <c:v>74.348144529999999</c:v>
                </c:pt>
                <c:pt idx="636">
                  <c:v>74.348144529999999</c:v>
                </c:pt>
                <c:pt idx="637">
                  <c:v>75.09765625</c:v>
                </c:pt>
                <c:pt idx="638">
                  <c:v>75.748168949999993</c:v>
                </c:pt>
                <c:pt idx="639">
                  <c:v>76.44763184</c:v>
                </c:pt>
                <c:pt idx="640">
                  <c:v>76.44763184</c:v>
                </c:pt>
                <c:pt idx="641">
                  <c:v>77.098144529999999</c:v>
                </c:pt>
                <c:pt idx="642">
                  <c:v>77.847534179999997</c:v>
                </c:pt>
                <c:pt idx="643">
                  <c:v>77.847534179999997</c:v>
                </c:pt>
                <c:pt idx="644">
                  <c:v>79.247314450000005</c:v>
                </c:pt>
                <c:pt idx="645">
                  <c:v>79.898071290000004</c:v>
                </c:pt>
                <c:pt idx="646">
                  <c:v>79.898071290000004</c:v>
                </c:pt>
                <c:pt idx="647">
                  <c:v>80.697875980000006</c:v>
                </c:pt>
                <c:pt idx="648">
                  <c:v>81.348022459999996</c:v>
                </c:pt>
                <c:pt idx="649">
                  <c:v>81.997436519999994</c:v>
                </c:pt>
                <c:pt idx="650">
                  <c:v>81.997436519999994</c:v>
                </c:pt>
                <c:pt idx="651">
                  <c:v>82.747924800000007</c:v>
                </c:pt>
                <c:pt idx="652">
                  <c:v>83.397705079999994</c:v>
                </c:pt>
                <c:pt idx="653">
                  <c:v>84.098266600000002</c:v>
                </c:pt>
                <c:pt idx="654">
                  <c:v>84.74768066</c:v>
                </c:pt>
                <c:pt idx="655">
                  <c:v>85.448242190000002</c:v>
                </c:pt>
                <c:pt idx="656">
                  <c:v>85.448242190000002</c:v>
                </c:pt>
                <c:pt idx="657">
                  <c:v>86.197753910000003</c:v>
                </c:pt>
                <c:pt idx="658">
                  <c:v>86.848266600000002</c:v>
                </c:pt>
                <c:pt idx="659">
                  <c:v>86.848266600000002</c:v>
                </c:pt>
                <c:pt idx="660">
                  <c:v>87.547485350000002</c:v>
                </c:pt>
                <c:pt idx="661">
                  <c:v>88.297851559999998</c:v>
                </c:pt>
                <c:pt idx="662">
                  <c:v>88.99768066</c:v>
                </c:pt>
                <c:pt idx="663">
                  <c:v>89.648193359999993</c:v>
                </c:pt>
                <c:pt idx="664">
                  <c:v>90.397827149999998</c:v>
                </c:pt>
                <c:pt idx="665">
                  <c:v>91.048095700000005</c:v>
                </c:pt>
                <c:pt idx="666">
                  <c:v>91.048095700000005</c:v>
                </c:pt>
                <c:pt idx="667">
                  <c:v>91.747436519999994</c:v>
                </c:pt>
                <c:pt idx="668">
                  <c:v>92.497802730000004</c:v>
                </c:pt>
                <c:pt idx="669">
                  <c:v>92.497802730000004</c:v>
                </c:pt>
                <c:pt idx="670">
                  <c:v>93.147705079999994</c:v>
                </c:pt>
                <c:pt idx="671">
                  <c:v>94.497558589999997</c:v>
                </c:pt>
                <c:pt idx="672">
                  <c:v>94.497558589999997</c:v>
                </c:pt>
                <c:pt idx="673">
                  <c:v>95.247924800000007</c:v>
                </c:pt>
                <c:pt idx="674">
                  <c:v>95.947753910000003</c:v>
                </c:pt>
                <c:pt idx="675">
                  <c:v>96.598144529999999</c:v>
                </c:pt>
                <c:pt idx="676">
                  <c:v>96.598144529999999</c:v>
                </c:pt>
                <c:pt idx="677">
                  <c:v>97.247436519999994</c:v>
                </c:pt>
                <c:pt idx="678">
                  <c:v>97.997924800000007</c:v>
                </c:pt>
                <c:pt idx="679">
                  <c:v>97.997924800000007</c:v>
                </c:pt>
                <c:pt idx="680">
                  <c:v>99.348144529999999</c:v>
                </c:pt>
                <c:pt idx="681">
                  <c:v>100.09765625</c:v>
                </c:pt>
                <c:pt idx="682">
                  <c:v>100.09765625</c:v>
                </c:pt>
                <c:pt idx="683">
                  <c:v>100.74792480000001</c:v>
                </c:pt>
                <c:pt idx="684">
                  <c:v>101.49755859</c:v>
                </c:pt>
                <c:pt idx="685">
                  <c:v>102.14819335999999</c:v>
                </c:pt>
                <c:pt idx="686">
                  <c:v>102.14819335999999</c:v>
                </c:pt>
                <c:pt idx="687">
                  <c:v>102.79772948999999</c:v>
                </c:pt>
                <c:pt idx="688">
                  <c:v>103.49792480000001</c:v>
                </c:pt>
                <c:pt idx="689">
                  <c:v>104.19763184</c:v>
                </c:pt>
                <c:pt idx="690">
                  <c:v>104.94799805</c:v>
                </c:pt>
                <c:pt idx="691">
                  <c:v>105.59765625</c:v>
                </c:pt>
                <c:pt idx="692">
                  <c:v>105.59765625</c:v>
                </c:pt>
                <c:pt idx="693">
                  <c:v>106.29833984</c:v>
                </c:pt>
                <c:pt idx="694">
                  <c:v>107.04772948999999</c:v>
                </c:pt>
                <c:pt idx="695">
                  <c:v>107.04772948999999</c:v>
                </c:pt>
                <c:pt idx="696">
                  <c:v>107.74792480000001</c:v>
                </c:pt>
                <c:pt idx="697">
                  <c:v>109.09802246</c:v>
                </c:pt>
                <c:pt idx="698">
                  <c:v>109.09802246</c:v>
                </c:pt>
                <c:pt idx="699">
                  <c:v>109.79748535</c:v>
                </c:pt>
                <c:pt idx="700">
                  <c:v>110.44799805</c:v>
                </c:pt>
                <c:pt idx="701">
                  <c:v>111.14758301000001</c:v>
                </c:pt>
                <c:pt idx="702">
                  <c:v>111.14758301000001</c:v>
                </c:pt>
                <c:pt idx="703">
                  <c:v>111.8482666</c:v>
                </c:pt>
                <c:pt idx="704">
                  <c:v>112.54772948999999</c:v>
                </c:pt>
                <c:pt idx="705">
                  <c:v>112.54772948999999</c:v>
                </c:pt>
                <c:pt idx="706">
                  <c:v>113.89782715</c:v>
                </c:pt>
                <c:pt idx="707">
                  <c:v>114.54772948999999</c:v>
                </c:pt>
                <c:pt idx="708">
                  <c:v>114.54772948999999</c:v>
                </c:pt>
                <c:pt idx="709">
                  <c:v>115.29785156</c:v>
                </c:pt>
                <c:pt idx="710">
                  <c:v>115.99816894999999</c:v>
                </c:pt>
                <c:pt idx="711">
                  <c:v>116.64794922</c:v>
                </c:pt>
                <c:pt idx="712">
                  <c:v>116.64794922</c:v>
                </c:pt>
                <c:pt idx="713">
                  <c:v>117.29772948999999</c:v>
                </c:pt>
                <c:pt idx="714">
                  <c:v>118.04797363</c:v>
                </c:pt>
                <c:pt idx="715">
                  <c:v>118.69738769999999</c:v>
                </c:pt>
                <c:pt idx="716">
                  <c:v>119.39782715</c:v>
                </c:pt>
                <c:pt idx="717">
                  <c:v>120.14770507999999</c:v>
                </c:pt>
                <c:pt idx="718">
                  <c:v>120.14770507999999</c:v>
                </c:pt>
                <c:pt idx="719">
                  <c:v>120.84777832</c:v>
                </c:pt>
                <c:pt idx="720">
                  <c:v>121.49768066</c:v>
                </c:pt>
                <c:pt idx="721">
                  <c:v>121.49768066</c:v>
                </c:pt>
                <c:pt idx="722">
                  <c:v>122.24768066</c:v>
                </c:pt>
                <c:pt idx="723">
                  <c:v>123.69763184</c:v>
                </c:pt>
                <c:pt idx="724">
                  <c:v>123.69763184</c:v>
                </c:pt>
                <c:pt idx="725">
                  <c:v>124.34838867000001</c:v>
                </c:pt>
                <c:pt idx="726">
                  <c:v>125.04772948999999</c:v>
                </c:pt>
                <c:pt idx="727">
                  <c:v>125.69787598000001</c:v>
                </c:pt>
                <c:pt idx="728">
                  <c:v>125.69787598000001</c:v>
                </c:pt>
                <c:pt idx="729">
                  <c:v>126.44738769999999</c:v>
                </c:pt>
                <c:pt idx="730">
                  <c:v>127.14807129</c:v>
                </c:pt>
                <c:pt idx="731">
                  <c:v>127.79785156</c:v>
                </c:pt>
                <c:pt idx="732">
                  <c:v>128.59790039000001</c:v>
                </c:pt>
                <c:pt idx="733">
                  <c:v>128.59790039000001</c:v>
                </c:pt>
                <c:pt idx="734">
                  <c:v>129.44763184000001</c:v>
                </c:pt>
                <c:pt idx="735">
                  <c:v>130.09765625</c:v>
                </c:pt>
                <c:pt idx="736">
                  <c:v>130.09765625</c:v>
                </c:pt>
                <c:pt idx="737">
                  <c:v>130.84765625</c:v>
                </c:pt>
                <c:pt idx="738">
                  <c:v>131.49768065999999</c:v>
                </c:pt>
                <c:pt idx="739">
                  <c:v>132.19775390999999</c:v>
                </c:pt>
                <c:pt idx="740">
                  <c:v>132.89770508000001</c:v>
                </c:pt>
                <c:pt idx="741">
                  <c:v>133.59790039000001</c:v>
                </c:pt>
                <c:pt idx="742">
                  <c:v>133.59790039000001</c:v>
                </c:pt>
                <c:pt idx="743">
                  <c:v>134.29797363</c:v>
                </c:pt>
                <c:pt idx="744">
                  <c:v>134.94799805</c:v>
                </c:pt>
                <c:pt idx="745">
                  <c:v>135.64758301000001</c:v>
                </c:pt>
                <c:pt idx="746">
                  <c:v>135.64758301000001</c:v>
                </c:pt>
                <c:pt idx="747">
                  <c:v>136.34802246000001</c:v>
                </c:pt>
                <c:pt idx="748">
                  <c:v>137.04785156</c:v>
                </c:pt>
                <c:pt idx="749">
                  <c:v>137.69812012</c:v>
                </c:pt>
                <c:pt idx="750">
                  <c:v>138.39733887</c:v>
                </c:pt>
                <c:pt idx="751">
                  <c:v>139.04785156</c:v>
                </c:pt>
                <c:pt idx="752">
                  <c:v>139.74755859000001</c:v>
                </c:pt>
                <c:pt idx="753">
                  <c:v>139.74755859000001</c:v>
                </c:pt>
                <c:pt idx="754">
                  <c:v>140.44787597999999</c:v>
                </c:pt>
                <c:pt idx="755">
                  <c:v>141.1472168</c:v>
                </c:pt>
                <c:pt idx="756">
                  <c:v>141.1472168</c:v>
                </c:pt>
                <c:pt idx="757">
                  <c:v>141.84802246000001</c:v>
                </c:pt>
                <c:pt idx="758">
                  <c:v>143.24816895000001</c:v>
                </c:pt>
                <c:pt idx="759">
                  <c:v>143.24816895000001</c:v>
                </c:pt>
                <c:pt idx="760">
                  <c:v>143.89770508000001</c:v>
                </c:pt>
                <c:pt idx="761">
                  <c:v>144.64807128999999</c:v>
                </c:pt>
                <c:pt idx="762">
                  <c:v>144.64807128999999</c:v>
                </c:pt>
                <c:pt idx="763">
                  <c:v>145.34729003999999</c:v>
                </c:pt>
                <c:pt idx="764">
                  <c:v>146.0480957</c:v>
                </c:pt>
                <c:pt idx="765">
                  <c:v>146.64770508000001</c:v>
                </c:pt>
                <c:pt idx="766">
                  <c:v>147.39794921999999</c:v>
                </c:pt>
                <c:pt idx="767">
                  <c:v>148.04785156</c:v>
                </c:pt>
                <c:pt idx="768">
                  <c:v>148.74792479999999</c:v>
                </c:pt>
                <c:pt idx="769">
                  <c:v>148.74792479999999</c:v>
                </c:pt>
                <c:pt idx="770">
                  <c:v>149.44763184000001</c:v>
                </c:pt>
                <c:pt idx="771">
                  <c:v>150.14746094</c:v>
                </c:pt>
                <c:pt idx="772">
                  <c:v>150.14746094</c:v>
                </c:pt>
                <c:pt idx="773">
                  <c:v>150.84741210999999</c:v>
                </c:pt>
                <c:pt idx="774">
                  <c:v>151.54797363</c:v>
                </c:pt>
                <c:pt idx="775">
                  <c:v>152.24768065999999</c:v>
                </c:pt>
                <c:pt idx="776">
                  <c:v>152.94812012</c:v>
                </c:pt>
                <c:pt idx="777">
                  <c:v>153.59765625</c:v>
                </c:pt>
                <c:pt idx="778">
                  <c:v>154.29772948999999</c:v>
                </c:pt>
                <c:pt idx="779">
                  <c:v>154.29772948999999</c:v>
                </c:pt>
                <c:pt idx="780">
                  <c:v>154.99780272999999</c:v>
                </c:pt>
                <c:pt idx="781">
                  <c:v>155.69787597999999</c:v>
                </c:pt>
                <c:pt idx="782">
                  <c:v>155.69787597999999</c:v>
                </c:pt>
                <c:pt idx="783">
                  <c:v>156.39758301000001</c:v>
                </c:pt>
                <c:pt idx="784">
                  <c:v>157.74792479999999</c:v>
                </c:pt>
                <c:pt idx="785">
                  <c:v>157.74792479999999</c:v>
                </c:pt>
                <c:pt idx="786">
                  <c:v>158.44750977000001</c:v>
                </c:pt>
                <c:pt idx="787">
                  <c:v>159.14746094</c:v>
                </c:pt>
                <c:pt idx="788">
                  <c:v>159.84729003999999</c:v>
                </c:pt>
                <c:pt idx="789">
                  <c:v>159.84729003999999</c:v>
                </c:pt>
                <c:pt idx="790">
                  <c:v>160.49768065999999</c:v>
                </c:pt>
                <c:pt idx="791">
                  <c:v>161.19726563</c:v>
                </c:pt>
                <c:pt idx="792">
                  <c:v>161.19726563</c:v>
                </c:pt>
                <c:pt idx="793">
                  <c:v>162.59692383000001</c:v>
                </c:pt>
                <c:pt idx="794">
                  <c:v>163.24792479999999</c:v>
                </c:pt>
                <c:pt idx="795">
                  <c:v>163.24792479999999</c:v>
                </c:pt>
                <c:pt idx="796">
                  <c:v>163.99743652000001</c:v>
                </c:pt>
                <c:pt idx="797">
                  <c:v>164.64782715000001</c:v>
                </c:pt>
                <c:pt idx="798">
                  <c:v>165.34692383000001</c:v>
                </c:pt>
                <c:pt idx="799">
                  <c:v>165.34692383000001</c:v>
                </c:pt>
                <c:pt idx="800">
                  <c:v>165.99780272999999</c:v>
                </c:pt>
                <c:pt idx="801">
                  <c:v>166.74731445</c:v>
                </c:pt>
                <c:pt idx="802">
                  <c:v>167.44787597999999</c:v>
                </c:pt>
                <c:pt idx="803">
                  <c:v>168.14733887</c:v>
                </c:pt>
                <c:pt idx="804">
                  <c:v>168.79772948999999</c:v>
                </c:pt>
                <c:pt idx="805">
                  <c:v>168.79772948999999</c:v>
                </c:pt>
                <c:pt idx="806">
                  <c:v>169.54711914000001</c:v>
                </c:pt>
                <c:pt idx="807">
                  <c:v>170.19763184000001</c:v>
                </c:pt>
                <c:pt idx="808">
                  <c:v>170.89709472999999</c:v>
                </c:pt>
                <c:pt idx="809">
                  <c:v>170.89709472999999</c:v>
                </c:pt>
                <c:pt idx="810">
                  <c:v>172.29711914000001</c:v>
                </c:pt>
                <c:pt idx="811">
                  <c:v>172.29711914000001</c:v>
                </c:pt>
                <c:pt idx="812">
                  <c:v>172.94787597999999</c:v>
                </c:pt>
                <c:pt idx="813">
                  <c:v>173.64733887</c:v>
                </c:pt>
                <c:pt idx="814">
                  <c:v>174.34765625</c:v>
                </c:pt>
                <c:pt idx="815">
                  <c:v>174.34765625</c:v>
                </c:pt>
                <c:pt idx="816">
                  <c:v>174.99743652000001</c:v>
                </c:pt>
                <c:pt idx="817">
                  <c:v>175.69763184000001</c:v>
                </c:pt>
                <c:pt idx="818">
                  <c:v>176.44714354999999</c:v>
                </c:pt>
                <c:pt idx="819">
                  <c:v>177.09765625</c:v>
                </c:pt>
                <c:pt idx="820">
                  <c:v>177.79711914000001</c:v>
                </c:pt>
                <c:pt idx="821">
                  <c:v>177.79711914000001</c:v>
                </c:pt>
                <c:pt idx="822">
                  <c:v>178.44738770000001</c:v>
                </c:pt>
                <c:pt idx="823">
                  <c:v>179.19714354999999</c:v>
                </c:pt>
                <c:pt idx="824">
                  <c:v>179.89746094</c:v>
                </c:pt>
                <c:pt idx="825">
                  <c:v>179.89746094</c:v>
                </c:pt>
                <c:pt idx="826">
                  <c:v>180.54711914000001</c:v>
                </c:pt>
                <c:pt idx="827">
                  <c:v>181.29760741999999</c:v>
                </c:pt>
                <c:pt idx="828">
                  <c:v>181.94750977000001</c:v>
                </c:pt>
                <c:pt idx="829">
                  <c:v>182.59716796999999</c:v>
                </c:pt>
                <c:pt idx="830">
                  <c:v>183.29748534999999</c:v>
                </c:pt>
                <c:pt idx="831">
                  <c:v>183.29748534999999</c:v>
                </c:pt>
                <c:pt idx="832">
                  <c:v>184.04748534999999</c:v>
                </c:pt>
                <c:pt idx="833">
                  <c:v>184.74719238</c:v>
                </c:pt>
                <c:pt idx="834">
                  <c:v>185.39733887</c:v>
                </c:pt>
                <c:pt idx="835">
                  <c:v>185.39733887</c:v>
                </c:pt>
                <c:pt idx="836">
                  <c:v>186.09741210999999</c:v>
                </c:pt>
                <c:pt idx="837">
                  <c:v>186.79724121000001</c:v>
                </c:pt>
                <c:pt idx="838">
                  <c:v>187.49731445</c:v>
                </c:pt>
                <c:pt idx="839">
                  <c:v>188.19750977000001</c:v>
                </c:pt>
                <c:pt idx="840">
                  <c:v>188.84765625</c:v>
                </c:pt>
                <c:pt idx="841">
                  <c:v>189.59753418</c:v>
                </c:pt>
                <c:pt idx="842">
                  <c:v>189.59753418</c:v>
                </c:pt>
                <c:pt idx="843">
                  <c:v>190.24731445</c:v>
                </c:pt>
                <c:pt idx="844">
                  <c:v>190.94714354999999</c:v>
                </c:pt>
                <c:pt idx="845">
                  <c:v>190.94714354999999</c:v>
                </c:pt>
                <c:pt idx="846">
                  <c:v>191.64733887</c:v>
                </c:pt>
                <c:pt idx="847">
                  <c:v>192.99768065999999</c:v>
                </c:pt>
                <c:pt idx="848">
                  <c:v>192.99768065999999</c:v>
                </c:pt>
                <c:pt idx="849">
                  <c:v>193.69726563</c:v>
                </c:pt>
                <c:pt idx="850">
                  <c:v>194.44750977000001</c:v>
                </c:pt>
                <c:pt idx="851">
                  <c:v>194.44750977000001</c:v>
                </c:pt>
                <c:pt idx="852">
                  <c:v>195.19775390999999</c:v>
                </c:pt>
                <c:pt idx="853">
                  <c:v>195.8972168</c:v>
                </c:pt>
                <c:pt idx="854">
                  <c:v>196.59777832</c:v>
                </c:pt>
                <c:pt idx="855">
                  <c:v>196.59777832</c:v>
                </c:pt>
                <c:pt idx="856">
                  <c:v>197.94763184000001</c:v>
                </c:pt>
                <c:pt idx="857">
                  <c:v>197.94763184000001</c:v>
                </c:pt>
                <c:pt idx="858">
                  <c:v>198.6472168</c:v>
                </c:pt>
                <c:pt idx="859">
                  <c:v>199.29724121000001</c:v>
                </c:pt>
                <c:pt idx="860">
                  <c:v>199.99731445</c:v>
                </c:pt>
                <c:pt idx="861">
                  <c:v>199.99731445</c:v>
                </c:pt>
                <c:pt idx="862">
                  <c:v>200.69738770000001</c:v>
                </c:pt>
                <c:pt idx="863">
                  <c:v>201.39733887</c:v>
                </c:pt>
                <c:pt idx="864">
                  <c:v>202.09765625</c:v>
                </c:pt>
                <c:pt idx="865">
                  <c:v>202.74743652000001</c:v>
                </c:pt>
                <c:pt idx="866">
                  <c:v>203.49743652000001</c:v>
                </c:pt>
                <c:pt idx="867">
                  <c:v>203.49743652000001</c:v>
                </c:pt>
                <c:pt idx="868">
                  <c:v>204.19714354999999</c:v>
                </c:pt>
                <c:pt idx="869">
                  <c:v>204.84765625</c:v>
                </c:pt>
                <c:pt idx="870">
                  <c:v>205.59729003999999</c:v>
                </c:pt>
                <c:pt idx="871">
                  <c:v>205.59729003999999</c:v>
                </c:pt>
                <c:pt idx="872">
                  <c:v>206.29785156</c:v>
                </c:pt>
                <c:pt idx="873">
                  <c:v>206.94738770000001</c:v>
                </c:pt>
                <c:pt idx="874">
                  <c:v>207.69763184000001</c:v>
                </c:pt>
                <c:pt idx="875">
                  <c:v>208.34741210999999</c:v>
                </c:pt>
                <c:pt idx="876">
                  <c:v>209.04748534999999</c:v>
                </c:pt>
                <c:pt idx="877">
                  <c:v>209.04748534999999</c:v>
                </c:pt>
                <c:pt idx="878">
                  <c:v>209.69738770000001</c:v>
                </c:pt>
                <c:pt idx="879">
                  <c:v>210.34704590000001</c:v>
                </c:pt>
                <c:pt idx="880">
                  <c:v>211.09741210999999</c:v>
                </c:pt>
                <c:pt idx="881">
                  <c:v>211.09741210999999</c:v>
                </c:pt>
                <c:pt idx="882">
                  <c:v>211.79736328000001</c:v>
                </c:pt>
                <c:pt idx="883">
                  <c:v>212.44763184000001</c:v>
                </c:pt>
                <c:pt idx="884">
                  <c:v>213.19750977000001</c:v>
                </c:pt>
                <c:pt idx="885">
                  <c:v>213.84777832</c:v>
                </c:pt>
                <c:pt idx="886">
                  <c:v>214.54736328000001</c:v>
                </c:pt>
                <c:pt idx="887">
                  <c:v>215.19775390999999</c:v>
                </c:pt>
                <c:pt idx="888">
                  <c:v>215.19775390999999</c:v>
                </c:pt>
                <c:pt idx="889">
                  <c:v>215.84741210999999</c:v>
                </c:pt>
                <c:pt idx="890">
                  <c:v>216.59777832</c:v>
                </c:pt>
                <c:pt idx="891">
                  <c:v>216.59777832</c:v>
                </c:pt>
                <c:pt idx="892">
                  <c:v>217.24707031</c:v>
                </c:pt>
                <c:pt idx="893">
                  <c:v>218.69689940999999</c:v>
                </c:pt>
                <c:pt idx="894">
                  <c:v>218.69689940999999</c:v>
                </c:pt>
                <c:pt idx="895">
                  <c:v>219.34765625</c:v>
                </c:pt>
                <c:pt idx="896">
                  <c:v>220.04699707</c:v>
                </c:pt>
                <c:pt idx="897">
                  <c:v>220.04699707</c:v>
                </c:pt>
                <c:pt idx="898">
                  <c:v>220.74755859000001</c:v>
                </c:pt>
                <c:pt idx="899">
                  <c:v>221.49719238</c:v>
                </c:pt>
                <c:pt idx="900">
                  <c:v>222.14758301000001</c:v>
                </c:pt>
                <c:pt idx="901">
                  <c:v>222.14758301000001</c:v>
                </c:pt>
                <c:pt idx="902">
                  <c:v>223.49755859000001</c:v>
                </c:pt>
                <c:pt idx="903">
                  <c:v>224.19714354999999</c:v>
                </c:pt>
                <c:pt idx="904">
                  <c:v>224.19714354999999</c:v>
                </c:pt>
                <c:pt idx="905">
                  <c:v>224.84753418</c:v>
                </c:pt>
                <c:pt idx="906">
                  <c:v>225.59729003999999</c:v>
                </c:pt>
                <c:pt idx="907">
                  <c:v>225.59729003999999</c:v>
                </c:pt>
                <c:pt idx="908">
                  <c:v>226.29797363</c:v>
                </c:pt>
                <c:pt idx="909">
                  <c:v>227.04748534999999</c:v>
                </c:pt>
                <c:pt idx="910">
                  <c:v>227.69763184000001</c:v>
                </c:pt>
                <c:pt idx="911">
                  <c:v>228.39685059000001</c:v>
                </c:pt>
                <c:pt idx="912">
                  <c:v>229.04748534999999</c:v>
                </c:pt>
                <c:pt idx="913">
                  <c:v>229.74707031</c:v>
                </c:pt>
                <c:pt idx="914">
                  <c:v>229.74707031</c:v>
                </c:pt>
                <c:pt idx="915">
                  <c:v>230.44750977000001</c:v>
                </c:pt>
                <c:pt idx="916">
                  <c:v>231.14697265999999</c:v>
                </c:pt>
                <c:pt idx="917">
                  <c:v>231.14697265999999</c:v>
                </c:pt>
                <c:pt idx="918">
                  <c:v>231.84777832</c:v>
                </c:pt>
                <c:pt idx="919">
                  <c:v>232.54724121000001</c:v>
                </c:pt>
                <c:pt idx="920">
                  <c:v>233.19750977000001</c:v>
                </c:pt>
                <c:pt idx="921">
                  <c:v>233.94702147999999</c:v>
                </c:pt>
                <c:pt idx="922">
                  <c:v>234.64758301000001</c:v>
                </c:pt>
                <c:pt idx="923">
                  <c:v>235.29736328000001</c:v>
                </c:pt>
                <c:pt idx="924">
                  <c:v>235.29736328000001</c:v>
                </c:pt>
                <c:pt idx="925">
                  <c:v>235.94738770000001</c:v>
                </c:pt>
                <c:pt idx="926">
                  <c:v>236.69714354999999</c:v>
                </c:pt>
                <c:pt idx="927">
                  <c:v>236.69714354999999</c:v>
                </c:pt>
                <c:pt idx="928">
                  <c:v>237.39758301000001</c:v>
                </c:pt>
                <c:pt idx="929">
                  <c:v>238.79772948999999</c:v>
                </c:pt>
                <c:pt idx="930">
                  <c:v>238.79772948999999</c:v>
                </c:pt>
                <c:pt idx="931">
                  <c:v>239.49707031</c:v>
                </c:pt>
                <c:pt idx="932">
                  <c:v>240.19738770000001</c:v>
                </c:pt>
                <c:pt idx="933">
                  <c:v>240.84704590000001</c:v>
                </c:pt>
                <c:pt idx="934">
                  <c:v>240.84704590000001</c:v>
                </c:pt>
                <c:pt idx="935">
                  <c:v>241.49719238</c:v>
                </c:pt>
                <c:pt idx="936">
                  <c:v>242.19738770000001</c:v>
                </c:pt>
                <c:pt idx="937">
                  <c:v>242.19738770000001</c:v>
                </c:pt>
                <c:pt idx="938">
                  <c:v>243.64709472999999</c:v>
                </c:pt>
                <c:pt idx="939">
                  <c:v>244.29748534999999</c:v>
                </c:pt>
                <c:pt idx="940">
                  <c:v>244.29748534999999</c:v>
                </c:pt>
                <c:pt idx="941">
                  <c:v>244.99755859000001</c:v>
                </c:pt>
                <c:pt idx="942">
                  <c:v>245.74780272999999</c:v>
                </c:pt>
                <c:pt idx="943">
                  <c:v>245.74780272999999</c:v>
                </c:pt>
                <c:pt idx="944">
                  <c:v>246.39733887</c:v>
                </c:pt>
                <c:pt idx="945">
                  <c:v>247.09765625</c:v>
                </c:pt>
                <c:pt idx="946">
                  <c:v>247.79736328000001</c:v>
                </c:pt>
                <c:pt idx="947">
                  <c:v>248.44738770000001</c:v>
                </c:pt>
                <c:pt idx="948">
                  <c:v>249.19714354999999</c:v>
                </c:pt>
                <c:pt idx="949">
                  <c:v>249.19714354999999</c:v>
                </c:pt>
                <c:pt idx="950">
                  <c:v>249.89746094</c:v>
                </c:pt>
                <c:pt idx="951">
                  <c:v>250.64709472999999</c:v>
                </c:pt>
                <c:pt idx="952">
                  <c:v>251.29772948999999</c:v>
                </c:pt>
                <c:pt idx="953">
                  <c:v>251.29772948999999</c:v>
                </c:pt>
                <c:pt idx="954">
                  <c:v>251.99719238</c:v>
                </c:pt>
                <c:pt idx="955">
                  <c:v>252.64746094</c:v>
                </c:pt>
                <c:pt idx="956">
                  <c:v>253.29760741999999</c:v>
                </c:pt>
                <c:pt idx="957">
                  <c:v>254.04760741999999</c:v>
                </c:pt>
                <c:pt idx="958">
                  <c:v>254.74731445</c:v>
                </c:pt>
                <c:pt idx="959">
                  <c:v>254.74731445</c:v>
                </c:pt>
                <c:pt idx="960">
                  <c:v>255.39709472999999</c:v>
                </c:pt>
                <c:pt idx="961">
                  <c:v>256.14709472999999</c:v>
                </c:pt>
                <c:pt idx="962">
                  <c:v>256.79736328000001</c:v>
                </c:pt>
                <c:pt idx="963">
                  <c:v>256.79736328000001</c:v>
                </c:pt>
                <c:pt idx="964">
                  <c:v>257.49755858999998</c:v>
                </c:pt>
                <c:pt idx="965">
                  <c:v>258.89709472999999</c:v>
                </c:pt>
                <c:pt idx="966">
                  <c:v>258.89709472999999</c:v>
                </c:pt>
                <c:pt idx="967">
                  <c:v>259.59716796999999</c:v>
                </c:pt>
                <c:pt idx="968">
                  <c:v>260.296875</c:v>
                </c:pt>
                <c:pt idx="969">
                  <c:v>260.296875</c:v>
                </c:pt>
                <c:pt idx="970">
                  <c:v>260.94702147999999</c:v>
                </c:pt>
                <c:pt idx="971">
                  <c:v>261.59729004000002</c:v>
                </c:pt>
                <c:pt idx="972">
                  <c:v>262.29699706999997</c:v>
                </c:pt>
                <c:pt idx="973">
                  <c:v>262.94763183999999</c:v>
                </c:pt>
                <c:pt idx="974">
                  <c:v>263.69714355000002</c:v>
                </c:pt>
                <c:pt idx="975">
                  <c:v>264.39746093999997</c:v>
                </c:pt>
                <c:pt idx="976">
                  <c:v>264.39746093999997</c:v>
                </c:pt>
                <c:pt idx="977">
                  <c:v>265.046875</c:v>
                </c:pt>
                <c:pt idx="978">
                  <c:v>265.79736328000001</c:v>
                </c:pt>
                <c:pt idx="979">
                  <c:v>265.79736328000001</c:v>
                </c:pt>
                <c:pt idx="980">
                  <c:v>266.44689941000001</c:v>
                </c:pt>
                <c:pt idx="981">
                  <c:v>267.14746093999997</c:v>
                </c:pt>
                <c:pt idx="982">
                  <c:v>267.84680176000001</c:v>
                </c:pt>
                <c:pt idx="983">
                  <c:v>268.54748534999999</c:v>
                </c:pt>
                <c:pt idx="984">
                  <c:v>269.24694823999999</c:v>
                </c:pt>
                <c:pt idx="985">
                  <c:v>269.94750977000001</c:v>
                </c:pt>
                <c:pt idx="986">
                  <c:v>269.94750977000001</c:v>
                </c:pt>
                <c:pt idx="987">
                  <c:v>270.64709472999999</c:v>
                </c:pt>
                <c:pt idx="988">
                  <c:v>271.29748534999999</c:v>
                </c:pt>
                <c:pt idx="989">
                  <c:v>271.29748534999999</c:v>
                </c:pt>
                <c:pt idx="990">
                  <c:v>272.04711914000001</c:v>
                </c:pt>
                <c:pt idx="991">
                  <c:v>273.39709472999999</c:v>
                </c:pt>
                <c:pt idx="992">
                  <c:v>273.39709472999999</c:v>
                </c:pt>
                <c:pt idx="993">
                  <c:v>274.14758301000001</c:v>
                </c:pt>
                <c:pt idx="994">
                  <c:v>274.84729004000002</c:v>
                </c:pt>
                <c:pt idx="995">
                  <c:v>274.84729004000002</c:v>
                </c:pt>
                <c:pt idx="996">
                  <c:v>275.49768066000001</c:v>
                </c:pt>
                <c:pt idx="997">
                  <c:v>276.14721680000002</c:v>
                </c:pt>
                <c:pt idx="998">
                  <c:v>276.89770507999998</c:v>
                </c:pt>
                <c:pt idx="999">
                  <c:v>276.89770507999998</c:v>
                </c:pt>
                <c:pt idx="1000">
                  <c:v>278.24768066000001</c:v>
                </c:pt>
                <c:pt idx="1001">
                  <c:v>278.24768066000001</c:v>
                </c:pt>
                <c:pt idx="1002">
                  <c:v>279.09741210999999</c:v>
                </c:pt>
                <c:pt idx="1003">
                  <c:v>279.94750977000001</c:v>
                </c:pt>
                <c:pt idx="1004">
                  <c:v>279.94750977000001</c:v>
                </c:pt>
                <c:pt idx="1005">
                  <c:v>280.69738769999998</c:v>
                </c:pt>
                <c:pt idx="1006">
                  <c:v>281.39721680000002</c:v>
                </c:pt>
                <c:pt idx="1007">
                  <c:v>281.39721680000002</c:v>
                </c:pt>
                <c:pt idx="1008">
                  <c:v>282.04699706999997</c:v>
                </c:pt>
                <c:pt idx="1009">
                  <c:v>283.49743652000001</c:v>
                </c:pt>
                <c:pt idx="1010">
                  <c:v>283.49743652000001</c:v>
                </c:pt>
                <c:pt idx="1011">
                  <c:v>284.14758301000001</c:v>
                </c:pt>
                <c:pt idx="1012">
                  <c:v>284.79699706999997</c:v>
                </c:pt>
                <c:pt idx="1013">
                  <c:v>285.54736328000001</c:v>
                </c:pt>
                <c:pt idx="1014">
                  <c:v>285.54736328000001</c:v>
                </c:pt>
                <c:pt idx="1015">
                  <c:v>286.24743652000001</c:v>
                </c:pt>
                <c:pt idx="1016">
                  <c:v>286.89782715000001</c:v>
                </c:pt>
                <c:pt idx="1017">
                  <c:v>286.89782715000001</c:v>
                </c:pt>
                <c:pt idx="1018">
                  <c:v>288.34729004000002</c:v>
                </c:pt>
                <c:pt idx="1019">
                  <c:v>288.99707031000003</c:v>
                </c:pt>
                <c:pt idx="1020">
                  <c:v>288.99707031000003</c:v>
                </c:pt>
                <c:pt idx="1021">
                  <c:v>289.74694823999999</c:v>
                </c:pt>
                <c:pt idx="1022">
                  <c:v>290.39721680000002</c:v>
                </c:pt>
                <c:pt idx="1023">
                  <c:v>290.39721680000002</c:v>
                </c:pt>
                <c:pt idx="1024">
                  <c:v>291.09729004000002</c:v>
                </c:pt>
                <c:pt idx="1025">
                  <c:v>291.74682617000002</c:v>
                </c:pt>
                <c:pt idx="1026">
                  <c:v>292.49731444999998</c:v>
                </c:pt>
                <c:pt idx="1027">
                  <c:v>293.14721680000002</c:v>
                </c:pt>
                <c:pt idx="1028">
                  <c:v>293.84765625</c:v>
                </c:pt>
                <c:pt idx="1029">
                  <c:v>294.49694823999999</c:v>
                </c:pt>
                <c:pt idx="1030">
                  <c:v>294.49694823999999</c:v>
                </c:pt>
                <c:pt idx="1031">
                  <c:v>295.24743652000001</c:v>
                </c:pt>
                <c:pt idx="1032">
                  <c:v>295.94738769999998</c:v>
                </c:pt>
                <c:pt idx="1033">
                  <c:v>295.94738769999998</c:v>
                </c:pt>
                <c:pt idx="1034">
                  <c:v>296.59765625</c:v>
                </c:pt>
                <c:pt idx="1035">
                  <c:v>297.99743652000001</c:v>
                </c:pt>
                <c:pt idx="1036">
                  <c:v>297.99743652000001</c:v>
                </c:pt>
                <c:pt idx="1037">
                  <c:v>298.64721680000002</c:v>
                </c:pt>
                <c:pt idx="1038">
                  <c:v>299.39746093999997</c:v>
                </c:pt>
                <c:pt idx="1039">
                  <c:v>300.09704590000001</c:v>
                </c:pt>
                <c:pt idx="1040">
                  <c:v>300.09704590000001</c:v>
                </c:pt>
                <c:pt idx="1041">
                  <c:v>300.74731444999998</c:v>
                </c:pt>
                <c:pt idx="1042">
                  <c:v>301.49707031000003</c:v>
                </c:pt>
                <c:pt idx="1043">
                  <c:v>301.49707031000003</c:v>
                </c:pt>
                <c:pt idx="1044">
                  <c:v>302.84704590000001</c:v>
                </c:pt>
                <c:pt idx="1045">
                  <c:v>303.59741210999999</c:v>
                </c:pt>
                <c:pt idx="1046">
                  <c:v>303.59741210999999</c:v>
                </c:pt>
                <c:pt idx="1047">
                  <c:v>304.24682617000002</c:v>
                </c:pt>
                <c:pt idx="1048">
                  <c:v>304.89770507999998</c:v>
                </c:pt>
                <c:pt idx="1049">
                  <c:v>305.59704590000001</c:v>
                </c:pt>
                <c:pt idx="1050">
                  <c:v>305.59704590000001</c:v>
                </c:pt>
                <c:pt idx="1051">
                  <c:v>306.34765625</c:v>
                </c:pt>
                <c:pt idx="1052">
                  <c:v>306.99694823999999</c:v>
                </c:pt>
                <c:pt idx="1053">
                  <c:v>307.69750977000001</c:v>
                </c:pt>
                <c:pt idx="1054">
                  <c:v>308.39697266000002</c:v>
                </c:pt>
                <c:pt idx="1055">
                  <c:v>309.04724120999998</c:v>
                </c:pt>
                <c:pt idx="1056">
                  <c:v>309.04724120999998</c:v>
                </c:pt>
                <c:pt idx="1057">
                  <c:v>309.79675293000003</c:v>
                </c:pt>
                <c:pt idx="1058">
                  <c:v>310.49731444999998</c:v>
                </c:pt>
                <c:pt idx="1059">
                  <c:v>311.14685058999999</c:v>
                </c:pt>
                <c:pt idx="1060">
                  <c:v>311.14685058999999</c:v>
                </c:pt>
                <c:pt idx="1061">
                  <c:v>311.84753418000003</c:v>
                </c:pt>
                <c:pt idx="1062">
                  <c:v>312.546875</c:v>
                </c:pt>
                <c:pt idx="1063">
                  <c:v>313.44689941000001</c:v>
                </c:pt>
                <c:pt idx="1064">
                  <c:v>314.14746093999997</c:v>
                </c:pt>
                <c:pt idx="1065">
                  <c:v>314.14746093999997</c:v>
                </c:pt>
                <c:pt idx="1066">
                  <c:v>314.796875</c:v>
                </c:pt>
                <c:pt idx="1067">
                  <c:v>315.44726563</c:v>
                </c:pt>
                <c:pt idx="1068">
                  <c:v>316.14697266000002</c:v>
                </c:pt>
                <c:pt idx="1069">
                  <c:v>316.14697266000002</c:v>
                </c:pt>
                <c:pt idx="1070">
                  <c:v>316.84765625</c:v>
                </c:pt>
                <c:pt idx="1071">
                  <c:v>318.19726563</c:v>
                </c:pt>
                <c:pt idx="1072">
                  <c:v>318.19726563</c:v>
                </c:pt>
                <c:pt idx="1073">
                  <c:v>318.84753418000003</c:v>
                </c:pt>
                <c:pt idx="1074">
                  <c:v>319.49694823999999</c:v>
                </c:pt>
                <c:pt idx="1075">
                  <c:v>320.14721680000002</c:v>
                </c:pt>
                <c:pt idx="1076">
                  <c:v>320.14721680000002</c:v>
                </c:pt>
                <c:pt idx="1077">
                  <c:v>320.89672852000001</c:v>
                </c:pt>
                <c:pt idx="1078">
                  <c:v>321.59753418000003</c:v>
                </c:pt>
                <c:pt idx="1079">
                  <c:v>321.59753418000003</c:v>
                </c:pt>
                <c:pt idx="1080">
                  <c:v>322.99743652000001</c:v>
                </c:pt>
                <c:pt idx="1081">
                  <c:v>323.69689941000001</c:v>
                </c:pt>
                <c:pt idx="1082">
                  <c:v>323.69689941000001</c:v>
                </c:pt>
                <c:pt idx="1083">
                  <c:v>324.39746093999997</c:v>
                </c:pt>
                <c:pt idx="1084">
                  <c:v>325.14733887</c:v>
                </c:pt>
                <c:pt idx="1085">
                  <c:v>325.14733887</c:v>
                </c:pt>
                <c:pt idx="1086">
                  <c:v>325.79748534999999</c:v>
                </c:pt>
                <c:pt idx="1087">
                  <c:v>326.49694823999999</c:v>
                </c:pt>
                <c:pt idx="1088">
                  <c:v>327.24694823999999</c:v>
                </c:pt>
                <c:pt idx="1089">
                  <c:v>327.24694823999999</c:v>
                </c:pt>
                <c:pt idx="1090">
                  <c:v>328.59729004000002</c:v>
                </c:pt>
                <c:pt idx="1091">
                  <c:v>328.59729004000002</c:v>
                </c:pt>
                <c:pt idx="1092">
                  <c:v>329.34753418000003</c:v>
                </c:pt>
                <c:pt idx="1093">
                  <c:v>329.94714355000002</c:v>
                </c:pt>
                <c:pt idx="1094">
                  <c:v>330.64672852000001</c:v>
                </c:pt>
                <c:pt idx="1095">
                  <c:v>330.64672852000001</c:v>
                </c:pt>
                <c:pt idx="1096">
                  <c:v>331.39697266000002</c:v>
                </c:pt>
                <c:pt idx="1097">
                  <c:v>332.04699706999997</c:v>
                </c:pt>
                <c:pt idx="1098">
                  <c:v>332.74719238</c:v>
                </c:pt>
                <c:pt idx="1099">
                  <c:v>333.39672852000001</c:v>
                </c:pt>
                <c:pt idx="1100">
                  <c:v>334.14721680000002</c:v>
                </c:pt>
                <c:pt idx="1101">
                  <c:v>334.14721680000002</c:v>
                </c:pt>
                <c:pt idx="1102">
                  <c:v>334.84716796999999</c:v>
                </c:pt>
                <c:pt idx="1103">
                  <c:v>335.49743652000001</c:v>
                </c:pt>
                <c:pt idx="1104">
                  <c:v>336.24731444999998</c:v>
                </c:pt>
                <c:pt idx="1105">
                  <c:v>336.24731444999998</c:v>
                </c:pt>
                <c:pt idx="1106">
                  <c:v>336.94702147999999</c:v>
                </c:pt>
                <c:pt idx="1107">
                  <c:v>337.59692382999998</c:v>
                </c:pt>
                <c:pt idx="1108">
                  <c:v>338.34704590000001</c:v>
                </c:pt>
                <c:pt idx="1109">
                  <c:v>339.04736328000001</c:v>
                </c:pt>
                <c:pt idx="1110">
                  <c:v>339.69714355000002</c:v>
                </c:pt>
                <c:pt idx="1111">
                  <c:v>339.69714355000002</c:v>
                </c:pt>
                <c:pt idx="1112">
                  <c:v>340.34680176000001</c:v>
                </c:pt>
                <c:pt idx="1113">
                  <c:v>341.09716796999999</c:v>
                </c:pt>
                <c:pt idx="1114">
                  <c:v>341.79724120999998</c:v>
                </c:pt>
                <c:pt idx="1115">
                  <c:v>341.79724120999998</c:v>
                </c:pt>
                <c:pt idx="1116">
                  <c:v>342.44738769999998</c:v>
                </c:pt>
                <c:pt idx="1117">
                  <c:v>343.84729004000002</c:v>
                </c:pt>
                <c:pt idx="1118">
                  <c:v>343.84729004000002</c:v>
                </c:pt>
                <c:pt idx="1119">
                  <c:v>344.54711914000001</c:v>
                </c:pt>
                <c:pt idx="1120">
                  <c:v>345.19750977000001</c:v>
                </c:pt>
                <c:pt idx="1121">
                  <c:v>345.19750977000001</c:v>
                </c:pt>
                <c:pt idx="1122">
                  <c:v>345.94714355000002</c:v>
                </c:pt>
                <c:pt idx="1123">
                  <c:v>346.64721680000002</c:v>
                </c:pt>
                <c:pt idx="1124">
                  <c:v>347.29699706999997</c:v>
                </c:pt>
                <c:pt idx="1125">
                  <c:v>347.29699706999997</c:v>
                </c:pt>
                <c:pt idx="1126">
                  <c:v>348.74731444999998</c:v>
                </c:pt>
                <c:pt idx="1127">
                  <c:v>348.74731444999998</c:v>
                </c:pt>
                <c:pt idx="1128">
                  <c:v>349.39721680000002</c:v>
                </c:pt>
                <c:pt idx="1129">
                  <c:v>350.14709472999999</c:v>
                </c:pt>
                <c:pt idx="1130">
                  <c:v>350.84692382999998</c:v>
                </c:pt>
                <c:pt idx="1131">
                  <c:v>350.84692382999998</c:v>
                </c:pt>
                <c:pt idx="1132">
                  <c:v>351.49719238</c:v>
                </c:pt>
                <c:pt idx="1133">
                  <c:v>352.19714355000002</c:v>
                </c:pt>
                <c:pt idx="1134">
                  <c:v>352.89697266000002</c:v>
                </c:pt>
                <c:pt idx="1135">
                  <c:v>353.59704590000001</c:v>
                </c:pt>
                <c:pt idx="1136">
                  <c:v>354.24682617000002</c:v>
                </c:pt>
                <c:pt idx="1137">
                  <c:v>354.24682617000002</c:v>
                </c:pt>
                <c:pt idx="1138">
                  <c:v>354.94738769999998</c:v>
                </c:pt>
                <c:pt idx="1139">
                  <c:v>355.64685058999999</c:v>
                </c:pt>
                <c:pt idx="1140">
                  <c:v>356.39709472999999</c:v>
                </c:pt>
                <c:pt idx="1141">
                  <c:v>356.39709472999999</c:v>
                </c:pt>
                <c:pt idx="1142">
                  <c:v>357.04711914000001</c:v>
                </c:pt>
                <c:pt idx="1143">
                  <c:v>357.79711914000001</c:v>
                </c:pt>
                <c:pt idx="1144">
                  <c:v>358.44714355000002</c:v>
                </c:pt>
                <c:pt idx="1145">
                  <c:v>359.09741210999999</c:v>
                </c:pt>
                <c:pt idx="1146">
                  <c:v>359.796875</c:v>
                </c:pt>
                <c:pt idx="1147">
                  <c:v>359.796875</c:v>
                </c:pt>
                <c:pt idx="1148">
                  <c:v>360.54724120999998</c:v>
                </c:pt>
                <c:pt idx="1149">
                  <c:v>361.19702147999999</c:v>
                </c:pt>
                <c:pt idx="1150">
                  <c:v>361.94726563</c:v>
                </c:pt>
                <c:pt idx="1151">
                  <c:v>361.94726563</c:v>
                </c:pt>
                <c:pt idx="1152">
                  <c:v>362.64721680000002</c:v>
                </c:pt>
                <c:pt idx="1153">
                  <c:v>363.29736328000001</c:v>
                </c:pt>
                <c:pt idx="1154">
                  <c:v>363.97851563</c:v>
                </c:pt>
                <c:pt idx="1155">
                  <c:v>364.43627930000002</c:v>
                </c:pt>
                <c:pt idx="1156">
                  <c:v>364.78784180000002</c:v>
                </c:pt>
                <c:pt idx="1157">
                  <c:v>364.78784180000002</c:v>
                </c:pt>
                <c:pt idx="1158">
                  <c:v>364.97814941000001</c:v>
                </c:pt>
                <c:pt idx="1159">
                  <c:v>365.00671387</c:v>
                </c:pt>
                <c:pt idx="1160">
                  <c:v>364.99841308999999</c:v>
                </c:pt>
                <c:pt idx="1161">
                  <c:v>364.99536132999998</c:v>
                </c:pt>
                <c:pt idx="1162">
                  <c:v>365.00537108999998</c:v>
                </c:pt>
                <c:pt idx="1163">
                  <c:v>365.00537108999998</c:v>
                </c:pt>
                <c:pt idx="1164">
                  <c:v>365.00195313</c:v>
                </c:pt>
                <c:pt idx="1165">
                  <c:v>364.99731444999998</c:v>
                </c:pt>
                <c:pt idx="1166">
                  <c:v>365.00134277000001</c:v>
                </c:pt>
                <c:pt idx="1167">
                  <c:v>365.00134277000001</c:v>
                </c:pt>
                <c:pt idx="1168">
                  <c:v>365.00061034999999</c:v>
                </c:pt>
                <c:pt idx="1169">
                  <c:v>365.00073242000002</c:v>
                </c:pt>
                <c:pt idx="1170">
                  <c:v>365.00073242000002</c:v>
                </c:pt>
                <c:pt idx="1171">
                  <c:v>365.00073242000002</c:v>
                </c:pt>
                <c:pt idx="1172">
                  <c:v>365.00073242000002</c:v>
                </c:pt>
                <c:pt idx="1173">
                  <c:v>365.00073242000002</c:v>
                </c:pt>
                <c:pt idx="1174">
                  <c:v>365.00073242000002</c:v>
                </c:pt>
                <c:pt idx="1175">
                  <c:v>365.00061034999999</c:v>
                </c:pt>
                <c:pt idx="1176">
                  <c:v>365.00061034999999</c:v>
                </c:pt>
                <c:pt idx="1177">
                  <c:v>365.00061034999999</c:v>
                </c:pt>
                <c:pt idx="1178">
                  <c:v>365.00061034999999</c:v>
                </c:pt>
                <c:pt idx="1179">
                  <c:v>365.00061034999999</c:v>
                </c:pt>
                <c:pt idx="1180">
                  <c:v>365.00061034999999</c:v>
                </c:pt>
                <c:pt idx="1181">
                  <c:v>365.00061034999999</c:v>
                </c:pt>
                <c:pt idx="1182">
                  <c:v>365.00061034999999</c:v>
                </c:pt>
                <c:pt idx="1183">
                  <c:v>365.00061034999999</c:v>
                </c:pt>
                <c:pt idx="1184">
                  <c:v>365.00061034999999</c:v>
                </c:pt>
                <c:pt idx="1185">
                  <c:v>365.00061034999999</c:v>
                </c:pt>
                <c:pt idx="1186">
                  <c:v>365.00061034999999</c:v>
                </c:pt>
                <c:pt idx="1187">
                  <c:v>365.00061034999999</c:v>
                </c:pt>
                <c:pt idx="1188">
                  <c:v>365.00073242000002</c:v>
                </c:pt>
                <c:pt idx="1189">
                  <c:v>365.00061034999999</c:v>
                </c:pt>
                <c:pt idx="1190">
                  <c:v>365.00061034999999</c:v>
                </c:pt>
                <c:pt idx="1191">
                  <c:v>365.00061034999999</c:v>
                </c:pt>
                <c:pt idx="1192">
                  <c:v>365.00061034999999</c:v>
                </c:pt>
                <c:pt idx="1193">
                  <c:v>365.00061034999999</c:v>
                </c:pt>
                <c:pt idx="1194">
                  <c:v>365.00061034999999</c:v>
                </c:pt>
                <c:pt idx="1195">
                  <c:v>365.00061034999999</c:v>
                </c:pt>
                <c:pt idx="1196">
                  <c:v>365.00061034999999</c:v>
                </c:pt>
                <c:pt idx="1197">
                  <c:v>365.00061034999999</c:v>
                </c:pt>
                <c:pt idx="1198">
                  <c:v>365.00061034999999</c:v>
                </c:pt>
                <c:pt idx="1199">
                  <c:v>365.00061034999999</c:v>
                </c:pt>
                <c:pt idx="1200">
                  <c:v>365.00061034999999</c:v>
                </c:pt>
                <c:pt idx="1201">
                  <c:v>365.00061034999999</c:v>
                </c:pt>
                <c:pt idx="1202">
                  <c:v>365.00061034999999</c:v>
                </c:pt>
                <c:pt idx="1203">
                  <c:v>365.00061034999999</c:v>
                </c:pt>
                <c:pt idx="1204">
                  <c:v>365.00061034999999</c:v>
                </c:pt>
                <c:pt idx="1205">
                  <c:v>365.00061034999999</c:v>
                </c:pt>
                <c:pt idx="1206">
                  <c:v>365.00061034999999</c:v>
                </c:pt>
                <c:pt idx="1207">
                  <c:v>365.00061034999999</c:v>
                </c:pt>
                <c:pt idx="1208">
                  <c:v>365.00061034999999</c:v>
                </c:pt>
                <c:pt idx="1209">
                  <c:v>365.00061034999999</c:v>
                </c:pt>
                <c:pt idx="1210">
                  <c:v>365.00061034999999</c:v>
                </c:pt>
                <c:pt idx="1211">
                  <c:v>365.00061034999999</c:v>
                </c:pt>
                <c:pt idx="1212">
                  <c:v>365.00061034999999</c:v>
                </c:pt>
                <c:pt idx="1213">
                  <c:v>365.00061034999999</c:v>
                </c:pt>
                <c:pt idx="1214">
                  <c:v>365.00061034999999</c:v>
                </c:pt>
                <c:pt idx="1215">
                  <c:v>365.00061034999999</c:v>
                </c:pt>
                <c:pt idx="1216">
                  <c:v>365.00061034999999</c:v>
                </c:pt>
                <c:pt idx="1217">
                  <c:v>365.00061034999999</c:v>
                </c:pt>
                <c:pt idx="1218">
                  <c:v>365.00061034999999</c:v>
                </c:pt>
                <c:pt idx="1219">
                  <c:v>365.00061034999999</c:v>
                </c:pt>
                <c:pt idx="1220">
                  <c:v>365.00061034999999</c:v>
                </c:pt>
                <c:pt idx="1221">
                  <c:v>365.00061034999999</c:v>
                </c:pt>
                <c:pt idx="1222">
                  <c:v>365.00061034999999</c:v>
                </c:pt>
                <c:pt idx="1223">
                  <c:v>365.00061034999999</c:v>
                </c:pt>
                <c:pt idx="1224">
                  <c:v>365.00061034999999</c:v>
                </c:pt>
                <c:pt idx="1225">
                  <c:v>365.00061034999999</c:v>
                </c:pt>
                <c:pt idx="1226">
                  <c:v>365.00061034999999</c:v>
                </c:pt>
                <c:pt idx="1227">
                  <c:v>365.00061034999999</c:v>
                </c:pt>
                <c:pt idx="1228">
                  <c:v>365.00061034999999</c:v>
                </c:pt>
                <c:pt idx="1229">
                  <c:v>365.00061034999999</c:v>
                </c:pt>
                <c:pt idx="1230">
                  <c:v>365.00061034999999</c:v>
                </c:pt>
                <c:pt idx="1231">
                  <c:v>365.00061034999999</c:v>
                </c:pt>
                <c:pt idx="1232">
                  <c:v>365.00061034999999</c:v>
                </c:pt>
                <c:pt idx="1233">
                  <c:v>365.00061034999999</c:v>
                </c:pt>
                <c:pt idx="1234">
                  <c:v>365.00073242000002</c:v>
                </c:pt>
                <c:pt idx="1235">
                  <c:v>365.00061034999999</c:v>
                </c:pt>
                <c:pt idx="1236">
                  <c:v>365.00061034999999</c:v>
                </c:pt>
                <c:pt idx="1237">
                  <c:v>365.00061034999999</c:v>
                </c:pt>
                <c:pt idx="1238">
                  <c:v>365.00061034999999</c:v>
                </c:pt>
                <c:pt idx="1239">
                  <c:v>365.00061034999999</c:v>
                </c:pt>
                <c:pt idx="1240">
                  <c:v>365.00061034999999</c:v>
                </c:pt>
                <c:pt idx="1241">
                  <c:v>365.00061034999999</c:v>
                </c:pt>
                <c:pt idx="1242">
                  <c:v>365.00061034999999</c:v>
                </c:pt>
                <c:pt idx="1243">
                  <c:v>365.00061034999999</c:v>
                </c:pt>
                <c:pt idx="1244">
                  <c:v>365.00061034999999</c:v>
                </c:pt>
                <c:pt idx="1245">
                  <c:v>365.00061034999999</c:v>
                </c:pt>
                <c:pt idx="1246">
                  <c:v>365.00061034999999</c:v>
                </c:pt>
                <c:pt idx="1247">
                  <c:v>365.00061034999999</c:v>
                </c:pt>
                <c:pt idx="1248">
                  <c:v>365.00061034999999</c:v>
                </c:pt>
                <c:pt idx="1249">
                  <c:v>365.00061034999999</c:v>
                </c:pt>
                <c:pt idx="1250">
                  <c:v>365.00061034999999</c:v>
                </c:pt>
                <c:pt idx="1251">
                  <c:v>365.00061034999999</c:v>
                </c:pt>
                <c:pt idx="1252">
                  <c:v>365.00061034999999</c:v>
                </c:pt>
                <c:pt idx="1253">
                  <c:v>365.00061034999999</c:v>
                </c:pt>
                <c:pt idx="1254">
                  <c:v>365.00061034999999</c:v>
                </c:pt>
                <c:pt idx="1255">
                  <c:v>365.00061034999999</c:v>
                </c:pt>
                <c:pt idx="1256">
                  <c:v>365.00061034999999</c:v>
                </c:pt>
                <c:pt idx="1257">
                  <c:v>365.00061034999999</c:v>
                </c:pt>
                <c:pt idx="1258">
                  <c:v>365.00061034999999</c:v>
                </c:pt>
                <c:pt idx="1259">
                  <c:v>365.00061034999999</c:v>
                </c:pt>
                <c:pt idx="1260">
                  <c:v>365.00061034999999</c:v>
                </c:pt>
                <c:pt idx="1261">
                  <c:v>365.00061034999999</c:v>
                </c:pt>
                <c:pt idx="1262">
                  <c:v>365.00061034999999</c:v>
                </c:pt>
                <c:pt idx="1263">
                  <c:v>365.00061034999999</c:v>
                </c:pt>
                <c:pt idx="1264">
                  <c:v>365.00061034999999</c:v>
                </c:pt>
                <c:pt idx="1265">
                  <c:v>365.00061034999999</c:v>
                </c:pt>
                <c:pt idx="1266">
                  <c:v>365.00061034999999</c:v>
                </c:pt>
                <c:pt idx="1267">
                  <c:v>365.00061034999999</c:v>
                </c:pt>
                <c:pt idx="1268">
                  <c:v>365.00061034999999</c:v>
                </c:pt>
                <c:pt idx="1269">
                  <c:v>365.00061034999999</c:v>
                </c:pt>
                <c:pt idx="1270">
                  <c:v>365.00061034999999</c:v>
                </c:pt>
                <c:pt idx="1271">
                  <c:v>365.00061034999999</c:v>
                </c:pt>
                <c:pt idx="1272">
                  <c:v>365.00061034999999</c:v>
                </c:pt>
                <c:pt idx="1273">
                  <c:v>365.00061034999999</c:v>
                </c:pt>
                <c:pt idx="1274">
                  <c:v>365.00061034999999</c:v>
                </c:pt>
                <c:pt idx="1275">
                  <c:v>365.00061034999999</c:v>
                </c:pt>
                <c:pt idx="1276">
                  <c:v>365.00061034999999</c:v>
                </c:pt>
                <c:pt idx="1277">
                  <c:v>365.00061034999999</c:v>
                </c:pt>
                <c:pt idx="1278">
                  <c:v>365.00061034999999</c:v>
                </c:pt>
                <c:pt idx="1279">
                  <c:v>365.00061034999999</c:v>
                </c:pt>
                <c:pt idx="1280">
                  <c:v>365.00061034999999</c:v>
                </c:pt>
                <c:pt idx="1281">
                  <c:v>365.00061034999999</c:v>
                </c:pt>
                <c:pt idx="1282">
                  <c:v>365.00061034999999</c:v>
                </c:pt>
                <c:pt idx="1283">
                  <c:v>365.00061034999999</c:v>
                </c:pt>
                <c:pt idx="1284">
                  <c:v>365.00061034999999</c:v>
                </c:pt>
                <c:pt idx="1285">
                  <c:v>365.00061034999999</c:v>
                </c:pt>
                <c:pt idx="1286">
                  <c:v>365.00061034999999</c:v>
                </c:pt>
                <c:pt idx="1287">
                  <c:v>365.00061034999999</c:v>
                </c:pt>
                <c:pt idx="1288">
                  <c:v>365.00061034999999</c:v>
                </c:pt>
                <c:pt idx="1289">
                  <c:v>365.00061034999999</c:v>
                </c:pt>
                <c:pt idx="1290">
                  <c:v>365.00061034999999</c:v>
                </c:pt>
                <c:pt idx="1291">
                  <c:v>365.00061034999999</c:v>
                </c:pt>
                <c:pt idx="1292">
                  <c:v>365.00061034999999</c:v>
                </c:pt>
                <c:pt idx="1293">
                  <c:v>365.00061034999999</c:v>
                </c:pt>
                <c:pt idx="1294">
                  <c:v>365.00061034999999</c:v>
                </c:pt>
                <c:pt idx="1295">
                  <c:v>365.00061034999999</c:v>
                </c:pt>
                <c:pt idx="1296">
                  <c:v>365.00061034999999</c:v>
                </c:pt>
                <c:pt idx="1297">
                  <c:v>365.00061034999999</c:v>
                </c:pt>
                <c:pt idx="1298">
                  <c:v>365.00061034999999</c:v>
                </c:pt>
                <c:pt idx="1299">
                  <c:v>365.00061034999999</c:v>
                </c:pt>
                <c:pt idx="1300">
                  <c:v>365.00061034999999</c:v>
                </c:pt>
                <c:pt idx="1301">
                  <c:v>365.00061034999999</c:v>
                </c:pt>
                <c:pt idx="1302">
                  <c:v>365.00061034999999</c:v>
                </c:pt>
                <c:pt idx="1303">
                  <c:v>365.00061034999999</c:v>
                </c:pt>
                <c:pt idx="1304">
                  <c:v>365.00061034999999</c:v>
                </c:pt>
                <c:pt idx="1305">
                  <c:v>365.00061034999999</c:v>
                </c:pt>
                <c:pt idx="1306">
                  <c:v>365.00061034999999</c:v>
                </c:pt>
                <c:pt idx="1307">
                  <c:v>365.00061034999999</c:v>
                </c:pt>
                <c:pt idx="1308">
                  <c:v>365.00061034999999</c:v>
                </c:pt>
                <c:pt idx="1309">
                  <c:v>365.00061034999999</c:v>
                </c:pt>
                <c:pt idx="1310">
                  <c:v>365.00061034999999</c:v>
                </c:pt>
                <c:pt idx="1311">
                  <c:v>365.00061034999999</c:v>
                </c:pt>
                <c:pt idx="1312">
                  <c:v>365.00061034999999</c:v>
                </c:pt>
                <c:pt idx="1313">
                  <c:v>365.00061034999999</c:v>
                </c:pt>
                <c:pt idx="1314">
                  <c:v>365.00061034999999</c:v>
                </c:pt>
                <c:pt idx="1315">
                  <c:v>365.00061034999999</c:v>
                </c:pt>
                <c:pt idx="1316">
                  <c:v>365.00061034999999</c:v>
                </c:pt>
                <c:pt idx="1317">
                  <c:v>365.00061034999999</c:v>
                </c:pt>
                <c:pt idx="1318">
                  <c:v>365.00061034999999</c:v>
                </c:pt>
                <c:pt idx="1319">
                  <c:v>365.00061034999999</c:v>
                </c:pt>
                <c:pt idx="1320">
                  <c:v>365.00061034999999</c:v>
                </c:pt>
                <c:pt idx="1321">
                  <c:v>365.00061034999999</c:v>
                </c:pt>
                <c:pt idx="1322">
                  <c:v>365.00061034999999</c:v>
                </c:pt>
                <c:pt idx="1323">
                  <c:v>365.00061034999999</c:v>
                </c:pt>
                <c:pt idx="1324">
                  <c:v>365.00061034999999</c:v>
                </c:pt>
                <c:pt idx="1325">
                  <c:v>365.00061034999999</c:v>
                </c:pt>
                <c:pt idx="1326">
                  <c:v>365.00061034999999</c:v>
                </c:pt>
                <c:pt idx="1327">
                  <c:v>365.00061034999999</c:v>
                </c:pt>
                <c:pt idx="1328">
                  <c:v>365.00061034999999</c:v>
                </c:pt>
                <c:pt idx="1329">
                  <c:v>365.00061034999999</c:v>
                </c:pt>
                <c:pt idx="1330">
                  <c:v>365.00061034999999</c:v>
                </c:pt>
                <c:pt idx="1331">
                  <c:v>365.00061034999999</c:v>
                </c:pt>
                <c:pt idx="1332">
                  <c:v>365.00061034999999</c:v>
                </c:pt>
                <c:pt idx="1333">
                  <c:v>365.00061034999999</c:v>
                </c:pt>
                <c:pt idx="1334">
                  <c:v>365.00061034999999</c:v>
                </c:pt>
                <c:pt idx="1335">
                  <c:v>365.00061034999999</c:v>
                </c:pt>
                <c:pt idx="1336">
                  <c:v>365.00061034999999</c:v>
                </c:pt>
                <c:pt idx="1337">
                  <c:v>365.00061034999999</c:v>
                </c:pt>
                <c:pt idx="1338">
                  <c:v>365.00061034999999</c:v>
                </c:pt>
                <c:pt idx="1339">
                  <c:v>365.00061034999999</c:v>
                </c:pt>
                <c:pt idx="1340">
                  <c:v>365.00061034999999</c:v>
                </c:pt>
                <c:pt idx="1341">
                  <c:v>365.00061034999999</c:v>
                </c:pt>
                <c:pt idx="1342">
                  <c:v>365.00061034999999</c:v>
                </c:pt>
                <c:pt idx="1343">
                  <c:v>365.00061034999999</c:v>
                </c:pt>
                <c:pt idx="1344">
                  <c:v>365.00061034999999</c:v>
                </c:pt>
                <c:pt idx="1345">
                  <c:v>365.00061034999999</c:v>
                </c:pt>
                <c:pt idx="1346">
                  <c:v>365.00061034999999</c:v>
                </c:pt>
                <c:pt idx="1347">
                  <c:v>365.00061034999999</c:v>
                </c:pt>
                <c:pt idx="1348">
                  <c:v>365.00061034999999</c:v>
                </c:pt>
                <c:pt idx="1349">
                  <c:v>365.00061034999999</c:v>
                </c:pt>
                <c:pt idx="1350">
                  <c:v>365.00061034999999</c:v>
                </c:pt>
                <c:pt idx="1351">
                  <c:v>365.00061034999999</c:v>
                </c:pt>
                <c:pt idx="1352">
                  <c:v>365.00061034999999</c:v>
                </c:pt>
                <c:pt idx="1353">
                  <c:v>365.00061034999999</c:v>
                </c:pt>
                <c:pt idx="1354">
                  <c:v>365.00061034999999</c:v>
                </c:pt>
                <c:pt idx="1355">
                  <c:v>365.00061034999999</c:v>
                </c:pt>
                <c:pt idx="1356">
                  <c:v>365.00061034999999</c:v>
                </c:pt>
                <c:pt idx="1357">
                  <c:v>365.00061034999999</c:v>
                </c:pt>
                <c:pt idx="1358">
                  <c:v>365.00061034999999</c:v>
                </c:pt>
                <c:pt idx="1359">
                  <c:v>365.00061034999999</c:v>
                </c:pt>
                <c:pt idx="1360">
                  <c:v>365.00061034999999</c:v>
                </c:pt>
                <c:pt idx="1361">
                  <c:v>365.00061034999999</c:v>
                </c:pt>
                <c:pt idx="1362">
                  <c:v>365.00061034999999</c:v>
                </c:pt>
                <c:pt idx="1363">
                  <c:v>365.00061034999999</c:v>
                </c:pt>
                <c:pt idx="1364">
                  <c:v>365.00061034999999</c:v>
                </c:pt>
                <c:pt idx="1365">
                  <c:v>365.00061034999999</c:v>
                </c:pt>
                <c:pt idx="1366">
                  <c:v>365.00061034999999</c:v>
                </c:pt>
                <c:pt idx="1367">
                  <c:v>365.00061034999999</c:v>
                </c:pt>
                <c:pt idx="1368">
                  <c:v>365.00061034999999</c:v>
                </c:pt>
                <c:pt idx="1369">
                  <c:v>365.00061034999999</c:v>
                </c:pt>
                <c:pt idx="1370">
                  <c:v>365.00061034999999</c:v>
                </c:pt>
                <c:pt idx="1371">
                  <c:v>365.00061034999999</c:v>
                </c:pt>
                <c:pt idx="1372">
                  <c:v>365.00061034999999</c:v>
                </c:pt>
                <c:pt idx="1373">
                  <c:v>365.00061034999999</c:v>
                </c:pt>
                <c:pt idx="1374">
                  <c:v>365.00061034999999</c:v>
                </c:pt>
                <c:pt idx="1375">
                  <c:v>365.00061034999999</c:v>
                </c:pt>
                <c:pt idx="1376">
                  <c:v>365.00061034999999</c:v>
                </c:pt>
                <c:pt idx="1377">
                  <c:v>365.00061034999999</c:v>
                </c:pt>
                <c:pt idx="1378">
                  <c:v>365.00061034999999</c:v>
                </c:pt>
                <c:pt idx="1379">
                  <c:v>365.00061034999999</c:v>
                </c:pt>
                <c:pt idx="1380">
                  <c:v>365.00061034999999</c:v>
                </c:pt>
                <c:pt idx="1381">
                  <c:v>365.00061034999999</c:v>
                </c:pt>
                <c:pt idx="1382">
                  <c:v>365.00061034999999</c:v>
                </c:pt>
                <c:pt idx="1383">
                  <c:v>365.00061034999999</c:v>
                </c:pt>
                <c:pt idx="1384">
                  <c:v>365.00061034999999</c:v>
                </c:pt>
                <c:pt idx="1385">
                  <c:v>365.00061034999999</c:v>
                </c:pt>
                <c:pt idx="1386">
                  <c:v>365.00061034999999</c:v>
                </c:pt>
                <c:pt idx="1387">
                  <c:v>365.00061034999999</c:v>
                </c:pt>
                <c:pt idx="1388">
                  <c:v>365.00061034999999</c:v>
                </c:pt>
                <c:pt idx="1389">
                  <c:v>365.00061034999999</c:v>
                </c:pt>
                <c:pt idx="1390">
                  <c:v>365.00061034999999</c:v>
                </c:pt>
                <c:pt idx="1391">
                  <c:v>365.00061034999999</c:v>
                </c:pt>
                <c:pt idx="1392">
                  <c:v>365.00061034999999</c:v>
                </c:pt>
                <c:pt idx="1393">
                  <c:v>365.00061034999999</c:v>
                </c:pt>
                <c:pt idx="1394">
                  <c:v>365.00061034999999</c:v>
                </c:pt>
                <c:pt idx="1395">
                  <c:v>365.00061034999999</c:v>
                </c:pt>
                <c:pt idx="1396">
                  <c:v>365.00061034999999</c:v>
                </c:pt>
                <c:pt idx="1397">
                  <c:v>365.00061034999999</c:v>
                </c:pt>
                <c:pt idx="1398">
                  <c:v>365.00061034999999</c:v>
                </c:pt>
                <c:pt idx="1399">
                  <c:v>365.00061034999999</c:v>
                </c:pt>
                <c:pt idx="1400">
                  <c:v>365.00061034999999</c:v>
                </c:pt>
                <c:pt idx="1401">
                  <c:v>365.00061034999999</c:v>
                </c:pt>
                <c:pt idx="1402">
                  <c:v>365.00061034999999</c:v>
                </c:pt>
                <c:pt idx="1403">
                  <c:v>365.00061034999999</c:v>
                </c:pt>
                <c:pt idx="1404">
                  <c:v>365.00061034999999</c:v>
                </c:pt>
                <c:pt idx="1405">
                  <c:v>365.00061034999999</c:v>
                </c:pt>
                <c:pt idx="1406">
                  <c:v>365.00061034999999</c:v>
                </c:pt>
                <c:pt idx="1407">
                  <c:v>365.00061034999999</c:v>
                </c:pt>
                <c:pt idx="1408">
                  <c:v>365.00061034999999</c:v>
                </c:pt>
                <c:pt idx="1409">
                  <c:v>365.00061034999999</c:v>
                </c:pt>
                <c:pt idx="1410">
                  <c:v>365.00061034999999</c:v>
                </c:pt>
                <c:pt idx="1411">
                  <c:v>365.00061034999999</c:v>
                </c:pt>
                <c:pt idx="1412">
                  <c:v>365.00061034999999</c:v>
                </c:pt>
                <c:pt idx="1413">
                  <c:v>365.00061034999999</c:v>
                </c:pt>
                <c:pt idx="1414">
                  <c:v>365.00061034999999</c:v>
                </c:pt>
                <c:pt idx="1415">
                  <c:v>365.00061034999999</c:v>
                </c:pt>
                <c:pt idx="1416">
                  <c:v>365.00061034999999</c:v>
                </c:pt>
                <c:pt idx="1417">
                  <c:v>365.00061034999999</c:v>
                </c:pt>
                <c:pt idx="1418">
                  <c:v>365.00061034999999</c:v>
                </c:pt>
                <c:pt idx="1419">
                  <c:v>365.00061034999999</c:v>
                </c:pt>
                <c:pt idx="1420">
                  <c:v>365.00061034999999</c:v>
                </c:pt>
                <c:pt idx="1421">
                  <c:v>365.00061034999999</c:v>
                </c:pt>
                <c:pt idx="1422">
                  <c:v>365.00061034999999</c:v>
                </c:pt>
                <c:pt idx="1423">
                  <c:v>365.00061034999999</c:v>
                </c:pt>
                <c:pt idx="1424">
                  <c:v>365.00061034999999</c:v>
                </c:pt>
                <c:pt idx="1425">
                  <c:v>365.00061034999999</c:v>
                </c:pt>
                <c:pt idx="1426">
                  <c:v>365.00061034999999</c:v>
                </c:pt>
                <c:pt idx="1427">
                  <c:v>365.00061034999999</c:v>
                </c:pt>
                <c:pt idx="1428">
                  <c:v>365.00061034999999</c:v>
                </c:pt>
                <c:pt idx="1429">
                  <c:v>365.00061034999999</c:v>
                </c:pt>
                <c:pt idx="1430">
                  <c:v>365.00061034999999</c:v>
                </c:pt>
                <c:pt idx="1431">
                  <c:v>365.00061034999999</c:v>
                </c:pt>
                <c:pt idx="1432">
                  <c:v>365.00061034999999</c:v>
                </c:pt>
                <c:pt idx="1433">
                  <c:v>365.00061034999999</c:v>
                </c:pt>
                <c:pt idx="1434">
                  <c:v>365.00061034999999</c:v>
                </c:pt>
                <c:pt idx="1435">
                  <c:v>365.00061034999999</c:v>
                </c:pt>
                <c:pt idx="1436">
                  <c:v>365.00061034999999</c:v>
                </c:pt>
                <c:pt idx="1437">
                  <c:v>365.00061034999999</c:v>
                </c:pt>
                <c:pt idx="1438">
                  <c:v>365.00061034999999</c:v>
                </c:pt>
                <c:pt idx="1439">
                  <c:v>365.00061034999999</c:v>
                </c:pt>
                <c:pt idx="1440">
                  <c:v>365.00061034999999</c:v>
                </c:pt>
                <c:pt idx="1441">
                  <c:v>365.00061034999999</c:v>
                </c:pt>
                <c:pt idx="1442">
                  <c:v>365.00061034999999</c:v>
                </c:pt>
                <c:pt idx="1443">
                  <c:v>365.00061034999999</c:v>
                </c:pt>
                <c:pt idx="1444">
                  <c:v>365.00061034999999</c:v>
                </c:pt>
                <c:pt idx="1445">
                  <c:v>365.00061034999999</c:v>
                </c:pt>
                <c:pt idx="1446">
                  <c:v>365.00061034999999</c:v>
                </c:pt>
                <c:pt idx="1447">
                  <c:v>365.00061034999999</c:v>
                </c:pt>
                <c:pt idx="1448">
                  <c:v>365.00061034999999</c:v>
                </c:pt>
                <c:pt idx="1449">
                  <c:v>365.00061034999999</c:v>
                </c:pt>
                <c:pt idx="1450">
                  <c:v>365.00061034999999</c:v>
                </c:pt>
                <c:pt idx="1451">
                  <c:v>365.00061034999999</c:v>
                </c:pt>
                <c:pt idx="1452">
                  <c:v>365.00061034999999</c:v>
                </c:pt>
                <c:pt idx="1453">
                  <c:v>365.00061034999999</c:v>
                </c:pt>
                <c:pt idx="1454">
                  <c:v>365.00061034999999</c:v>
                </c:pt>
                <c:pt idx="1455">
                  <c:v>365.00061034999999</c:v>
                </c:pt>
                <c:pt idx="1456">
                  <c:v>365.00061034999999</c:v>
                </c:pt>
                <c:pt idx="1457">
                  <c:v>365.00061034999999</c:v>
                </c:pt>
                <c:pt idx="1458">
                  <c:v>365.00061034999999</c:v>
                </c:pt>
                <c:pt idx="1459">
                  <c:v>365.00061034999999</c:v>
                </c:pt>
                <c:pt idx="1460">
                  <c:v>365.00061034999999</c:v>
                </c:pt>
                <c:pt idx="1461">
                  <c:v>365.00061034999999</c:v>
                </c:pt>
                <c:pt idx="1462">
                  <c:v>365.00061034999999</c:v>
                </c:pt>
                <c:pt idx="1463">
                  <c:v>365.00061034999999</c:v>
                </c:pt>
                <c:pt idx="1464">
                  <c:v>365.00061034999999</c:v>
                </c:pt>
                <c:pt idx="1465">
                  <c:v>365.00061034999999</c:v>
                </c:pt>
                <c:pt idx="1466">
                  <c:v>365.00061034999999</c:v>
                </c:pt>
                <c:pt idx="1467">
                  <c:v>365.00061034999999</c:v>
                </c:pt>
                <c:pt idx="1468">
                  <c:v>365.00061034999999</c:v>
                </c:pt>
                <c:pt idx="1469">
                  <c:v>365.00061034999999</c:v>
                </c:pt>
                <c:pt idx="1470">
                  <c:v>365.00061034999999</c:v>
                </c:pt>
                <c:pt idx="1471">
                  <c:v>365.00061034999999</c:v>
                </c:pt>
                <c:pt idx="1472">
                  <c:v>365.00061034999999</c:v>
                </c:pt>
                <c:pt idx="1473">
                  <c:v>365.00061034999999</c:v>
                </c:pt>
                <c:pt idx="1474">
                  <c:v>365.00061034999999</c:v>
                </c:pt>
                <c:pt idx="1475">
                  <c:v>365.00061034999999</c:v>
                </c:pt>
                <c:pt idx="1476">
                  <c:v>365.00061034999999</c:v>
                </c:pt>
                <c:pt idx="1477">
                  <c:v>365.00061034999999</c:v>
                </c:pt>
                <c:pt idx="1478">
                  <c:v>365.00061034999999</c:v>
                </c:pt>
                <c:pt idx="1479">
                  <c:v>365.00061034999999</c:v>
                </c:pt>
                <c:pt idx="1480">
                  <c:v>365.00061034999999</c:v>
                </c:pt>
                <c:pt idx="1481">
                  <c:v>365.00061034999999</c:v>
                </c:pt>
                <c:pt idx="1482">
                  <c:v>365.00061034999999</c:v>
                </c:pt>
                <c:pt idx="1483">
                  <c:v>365.00061034999999</c:v>
                </c:pt>
                <c:pt idx="1484">
                  <c:v>365.00061034999999</c:v>
                </c:pt>
                <c:pt idx="1485">
                  <c:v>365.00061034999999</c:v>
                </c:pt>
                <c:pt idx="1486">
                  <c:v>365.00061034999999</c:v>
                </c:pt>
                <c:pt idx="1487">
                  <c:v>365.00061034999999</c:v>
                </c:pt>
                <c:pt idx="1488">
                  <c:v>365.00061034999999</c:v>
                </c:pt>
                <c:pt idx="1489">
                  <c:v>365.00061034999999</c:v>
                </c:pt>
                <c:pt idx="1490">
                  <c:v>365.00061034999999</c:v>
                </c:pt>
                <c:pt idx="1491">
                  <c:v>365.00061034999999</c:v>
                </c:pt>
                <c:pt idx="1492">
                  <c:v>365.00061034999999</c:v>
                </c:pt>
                <c:pt idx="1493">
                  <c:v>365.00061034999999</c:v>
                </c:pt>
                <c:pt idx="1494">
                  <c:v>365.00061034999999</c:v>
                </c:pt>
                <c:pt idx="1495">
                  <c:v>365.00061034999999</c:v>
                </c:pt>
                <c:pt idx="1496">
                  <c:v>365.00061034999999</c:v>
                </c:pt>
                <c:pt idx="1497">
                  <c:v>365.00061034999999</c:v>
                </c:pt>
                <c:pt idx="1498">
                  <c:v>365.00061034999999</c:v>
                </c:pt>
                <c:pt idx="1499">
                  <c:v>365.00061034999999</c:v>
                </c:pt>
                <c:pt idx="1500">
                  <c:v>365.00061034999999</c:v>
                </c:pt>
                <c:pt idx="1501">
                  <c:v>365.00061034999999</c:v>
                </c:pt>
                <c:pt idx="1502">
                  <c:v>365.00061034999999</c:v>
                </c:pt>
                <c:pt idx="1503">
                  <c:v>365.00061034999999</c:v>
                </c:pt>
                <c:pt idx="1504">
                  <c:v>365.00061034999999</c:v>
                </c:pt>
                <c:pt idx="1505">
                  <c:v>365.00061034999999</c:v>
                </c:pt>
                <c:pt idx="1506">
                  <c:v>365.00061034999999</c:v>
                </c:pt>
                <c:pt idx="1507">
                  <c:v>365.00061034999999</c:v>
                </c:pt>
                <c:pt idx="1508">
                  <c:v>365.00061034999999</c:v>
                </c:pt>
                <c:pt idx="1509">
                  <c:v>365.00061034999999</c:v>
                </c:pt>
                <c:pt idx="1510">
                  <c:v>365.00061034999999</c:v>
                </c:pt>
                <c:pt idx="1511">
                  <c:v>365.00061034999999</c:v>
                </c:pt>
                <c:pt idx="1512">
                  <c:v>365.00061034999999</c:v>
                </c:pt>
                <c:pt idx="1513">
                  <c:v>365.00061034999999</c:v>
                </c:pt>
                <c:pt idx="1514">
                  <c:v>365.00061034999999</c:v>
                </c:pt>
                <c:pt idx="1515">
                  <c:v>365.00061034999999</c:v>
                </c:pt>
                <c:pt idx="1516">
                  <c:v>365.00061034999999</c:v>
                </c:pt>
                <c:pt idx="1517">
                  <c:v>365.00061034999999</c:v>
                </c:pt>
                <c:pt idx="1518">
                  <c:v>365.00061034999999</c:v>
                </c:pt>
                <c:pt idx="1519">
                  <c:v>365.00061034999999</c:v>
                </c:pt>
                <c:pt idx="1520">
                  <c:v>365.00061034999999</c:v>
                </c:pt>
                <c:pt idx="1521">
                  <c:v>365.00061034999999</c:v>
                </c:pt>
                <c:pt idx="1522">
                  <c:v>365.00061034999999</c:v>
                </c:pt>
                <c:pt idx="1523">
                  <c:v>365.00061034999999</c:v>
                </c:pt>
                <c:pt idx="1524">
                  <c:v>365.00061034999999</c:v>
                </c:pt>
                <c:pt idx="1525">
                  <c:v>365.00061034999999</c:v>
                </c:pt>
                <c:pt idx="1526">
                  <c:v>365.00061034999999</c:v>
                </c:pt>
                <c:pt idx="1527">
                  <c:v>365.00061034999999</c:v>
                </c:pt>
                <c:pt idx="1528">
                  <c:v>365.00061034999999</c:v>
                </c:pt>
                <c:pt idx="1529">
                  <c:v>365.00061034999999</c:v>
                </c:pt>
                <c:pt idx="1530">
                  <c:v>365.00061034999999</c:v>
                </c:pt>
                <c:pt idx="1531">
                  <c:v>365.00061034999999</c:v>
                </c:pt>
                <c:pt idx="1532">
                  <c:v>365.00061034999999</c:v>
                </c:pt>
                <c:pt idx="1533">
                  <c:v>365.00061034999999</c:v>
                </c:pt>
                <c:pt idx="1534">
                  <c:v>365.00061034999999</c:v>
                </c:pt>
                <c:pt idx="1535">
                  <c:v>365.00061034999999</c:v>
                </c:pt>
                <c:pt idx="1536">
                  <c:v>365.00061034999999</c:v>
                </c:pt>
                <c:pt idx="1537">
                  <c:v>365.00061034999999</c:v>
                </c:pt>
                <c:pt idx="1538">
                  <c:v>365.00061034999999</c:v>
                </c:pt>
                <c:pt idx="1539">
                  <c:v>365.00061034999999</c:v>
                </c:pt>
                <c:pt idx="1540">
                  <c:v>365.00061034999999</c:v>
                </c:pt>
                <c:pt idx="1541">
                  <c:v>365.00061034999999</c:v>
                </c:pt>
                <c:pt idx="1542">
                  <c:v>365.00061034999999</c:v>
                </c:pt>
                <c:pt idx="1543">
                  <c:v>365.00061034999999</c:v>
                </c:pt>
                <c:pt idx="1544">
                  <c:v>365.00061034999999</c:v>
                </c:pt>
                <c:pt idx="1545">
                  <c:v>365.00061034999999</c:v>
                </c:pt>
                <c:pt idx="1546">
                  <c:v>365.00061034999999</c:v>
                </c:pt>
                <c:pt idx="1547">
                  <c:v>365.00061034999999</c:v>
                </c:pt>
                <c:pt idx="1548">
                  <c:v>365.00061034999999</c:v>
                </c:pt>
                <c:pt idx="1549">
                  <c:v>365.00061034999999</c:v>
                </c:pt>
                <c:pt idx="1550">
                  <c:v>365.00061034999999</c:v>
                </c:pt>
                <c:pt idx="1551">
                  <c:v>365.00061034999999</c:v>
                </c:pt>
                <c:pt idx="1552">
                  <c:v>365.00061034999999</c:v>
                </c:pt>
                <c:pt idx="1553">
                  <c:v>365.00061034999999</c:v>
                </c:pt>
                <c:pt idx="1554">
                  <c:v>365.00061034999999</c:v>
                </c:pt>
                <c:pt idx="1555">
                  <c:v>365.00061034999999</c:v>
                </c:pt>
                <c:pt idx="1556">
                  <c:v>365.00061034999999</c:v>
                </c:pt>
                <c:pt idx="1557">
                  <c:v>365.00061034999999</c:v>
                </c:pt>
                <c:pt idx="1558">
                  <c:v>365.00061034999999</c:v>
                </c:pt>
                <c:pt idx="1559">
                  <c:v>365.00061034999999</c:v>
                </c:pt>
                <c:pt idx="1560">
                  <c:v>365.00061034999999</c:v>
                </c:pt>
                <c:pt idx="1561">
                  <c:v>365.00061034999999</c:v>
                </c:pt>
                <c:pt idx="1562">
                  <c:v>365.00061034999999</c:v>
                </c:pt>
                <c:pt idx="1563">
                  <c:v>365.00061034999999</c:v>
                </c:pt>
                <c:pt idx="1564">
                  <c:v>365.00061034999999</c:v>
                </c:pt>
                <c:pt idx="1565">
                  <c:v>365.00061034999999</c:v>
                </c:pt>
                <c:pt idx="1566">
                  <c:v>365.00061034999999</c:v>
                </c:pt>
                <c:pt idx="1567">
                  <c:v>365.00061034999999</c:v>
                </c:pt>
                <c:pt idx="1568">
                  <c:v>365.00061034999999</c:v>
                </c:pt>
                <c:pt idx="1569">
                  <c:v>365.00061034999999</c:v>
                </c:pt>
                <c:pt idx="1570">
                  <c:v>365.00061034999999</c:v>
                </c:pt>
                <c:pt idx="1571">
                  <c:v>365.00061034999999</c:v>
                </c:pt>
                <c:pt idx="1572">
                  <c:v>365.00061034999999</c:v>
                </c:pt>
                <c:pt idx="1573">
                  <c:v>365.00061034999999</c:v>
                </c:pt>
                <c:pt idx="1574">
                  <c:v>365.00061034999999</c:v>
                </c:pt>
                <c:pt idx="1575">
                  <c:v>365.00061034999999</c:v>
                </c:pt>
                <c:pt idx="1576">
                  <c:v>365.00061034999999</c:v>
                </c:pt>
                <c:pt idx="1577">
                  <c:v>365.00061034999999</c:v>
                </c:pt>
                <c:pt idx="1578">
                  <c:v>365.00061034999999</c:v>
                </c:pt>
                <c:pt idx="1579">
                  <c:v>365.00061034999999</c:v>
                </c:pt>
                <c:pt idx="1580">
                  <c:v>365.00061034999999</c:v>
                </c:pt>
                <c:pt idx="1581">
                  <c:v>365.00061034999999</c:v>
                </c:pt>
                <c:pt idx="1582">
                  <c:v>365.00061034999999</c:v>
                </c:pt>
                <c:pt idx="1583">
                  <c:v>365.00061034999999</c:v>
                </c:pt>
                <c:pt idx="1584">
                  <c:v>365.00061034999999</c:v>
                </c:pt>
                <c:pt idx="1585">
                  <c:v>365.00061034999999</c:v>
                </c:pt>
                <c:pt idx="1586">
                  <c:v>365.00061034999999</c:v>
                </c:pt>
                <c:pt idx="1587">
                  <c:v>365.00061034999999</c:v>
                </c:pt>
                <c:pt idx="1588">
                  <c:v>365.00061034999999</c:v>
                </c:pt>
                <c:pt idx="1589">
                  <c:v>365.00061034999999</c:v>
                </c:pt>
                <c:pt idx="1590">
                  <c:v>365.00061034999999</c:v>
                </c:pt>
                <c:pt idx="1591">
                  <c:v>365.00061034999999</c:v>
                </c:pt>
                <c:pt idx="1592">
                  <c:v>365.00061034999999</c:v>
                </c:pt>
                <c:pt idx="1593">
                  <c:v>365.00061034999999</c:v>
                </c:pt>
                <c:pt idx="1594">
                  <c:v>365.00061034999999</c:v>
                </c:pt>
                <c:pt idx="1595">
                  <c:v>365.00061034999999</c:v>
                </c:pt>
                <c:pt idx="1596">
                  <c:v>365.00061034999999</c:v>
                </c:pt>
                <c:pt idx="1597">
                  <c:v>365.00061034999999</c:v>
                </c:pt>
                <c:pt idx="1598">
                  <c:v>365.00061034999999</c:v>
                </c:pt>
                <c:pt idx="1599">
                  <c:v>365.00061034999999</c:v>
                </c:pt>
                <c:pt idx="1600">
                  <c:v>365.00061034999999</c:v>
                </c:pt>
                <c:pt idx="1601">
                  <c:v>365.00061034999999</c:v>
                </c:pt>
                <c:pt idx="1602">
                  <c:v>365.00061034999999</c:v>
                </c:pt>
                <c:pt idx="1603">
                  <c:v>365.00061034999999</c:v>
                </c:pt>
                <c:pt idx="1604">
                  <c:v>365.00061034999999</c:v>
                </c:pt>
                <c:pt idx="1605">
                  <c:v>365.00061034999999</c:v>
                </c:pt>
                <c:pt idx="1606">
                  <c:v>365.00061034999999</c:v>
                </c:pt>
                <c:pt idx="1607">
                  <c:v>365.00061034999999</c:v>
                </c:pt>
                <c:pt idx="1608">
                  <c:v>365.00061034999999</c:v>
                </c:pt>
                <c:pt idx="1609">
                  <c:v>365.00061034999999</c:v>
                </c:pt>
                <c:pt idx="1610">
                  <c:v>365.00061034999999</c:v>
                </c:pt>
                <c:pt idx="1611">
                  <c:v>365.00061034999999</c:v>
                </c:pt>
                <c:pt idx="1612">
                  <c:v>365.00061034999999</c:v>
                </c:pt>
                <c:pt idx="1613">
                  <c:v>365.00061034999999</c:v>
                </c:pt>
                <c:pt idx="1614">
                  <c:v>365.00061034999999</c:v>
                </c:pt>
                <c:pt idx="1615">
                  <c:v>365.00061034999999</c:v>
                </c:pt>
                <c:pt idx="1616">
                  <c:v>365.00061034999999</c:v>
                </c:pt>
                <c:pt idx="1617">
                  <c:v>365.00061034999999</c:v>
                </c:pt>
                <c:pt idx="1618">
                  <c:v>365.00061034999999</c:v>
                </c:pt>
                <c:pt idx="1619">
                  <c:v>365.00061034999999</c:v>
                </c:pt>
                <c:pt idx="1620">
                  <c:v>365.00061034999999</c:v>
                </c:pt>
                <c:pt idx="1621">
                  <c:v>365.00061034999999</c:v>
                </c:pt>
                <c:pt idx="1622">
                  <c:v>365.00061034999999</c:v>
                </c:pt>
                <c:pt idx="1623">
                  <c:v>365.00061034999999</c:v>
                </c:pt>
                <c:pt idx="1624">
                  <c:v>365.00061034999999</c:v>
                </c:pt>
                <c:pt idx="1625">
                  <c:v>365.00061034999999</c:v>
                </c:pt>
                <c:pt idx="1626">
                  <c:v>365.00061034999999</c:v>
                </c:pt>
                <c:pt idx="1627">
                  <c:v>365.00061034999999</c:v>
                </c:pt>
                <c:pt idx="1628">
                  <c:v>365.00061034999999</c:v>
                </c:pt>
                <c:pt idx="1629">
                  <c:v>365.00061034999999</c:v>
                </c:pt>
                <c:pt idx="1630">
                  <c:v>365.00061034999999</c:v>
                </c:pt>
                <c:pt idx="1631">
                  <c:v>365.00061034999999</c:v>
                </c:pt>
              </c:numCache>
            </c:numRef>
          </c:yVal>
          <c:smooth val="0"/>
        </c:ser>
        <c:ser>
          <c:idx val="2"/>
          <c:order val="2"/>
          <c:tx>
            <c:strRef>
              <c:f>sheet1!$J$1</c:f>
              <c:strCache>
                <c:ptCount val="1"/>
                <c:pt idx="0">
                  <c:v>Sts_00</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J$2:$J$4000</c:f>
            </c:numRef>
          </c:yVal>
          <c:smooth val="0"/>
        </c:ser>
        <c:ser>
          <c:idx val="3"/>
          <c:order val="3"/>
          <c:tx>
            <c:v>Traverse Speed</c:v>
          </c:tx>
          <c:spPr>
            <a:ln w="12700">
              <a:solidFill>
                <a:srgbClr val="008000"/>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K$2:$K$4000</c:f>
              <c:numCache>
                <c:formatCode>0.00000000</c:formatCode>
                <c:ptCount val="3999"/>
                <c:pt idx="0">
                  <c:v>2.6666699999999999E-3</c:v>
                </c:pt>
                <c:pt idx="1">
                  <c:v>2.6666699999999999E-3</c:v>
                </c:pt>
                <c:pt idx="2">
                  <c:v>-1.33333E-3</c:v>
                </c:pt>
                <c:pt idx="3">
                  <c:v>-2.6666699999999999E-3</c:v>
                </c:pt>
                <c:pt idx="4">
                  <c:v>1.33333E-3</c:v>
                </c:pt>
                <c:pt idx="5">
                  <c:v>1.33333E-3</c:v>
                </c:pt>
                <c:pt idx="6">
                  <c:v>0</c:v>
                </c:pt>
                <c:pt idx="7">
                  <c:v>0</c:v>
                </c:pt>
                <c:pt idx="8">
                  <c:v>0</c:v>
                </c:pt>
                <c:pt idx="9">
                  <c:v>0</c:v>
                </c:pt>
                <c:pt idx="10">
                  <c:v>0</c:v>
                </c:pt>
                <c:pt idx="11">
                  <c:v>0</c:v>
                </c:pt>
                <c:pt idx="12">
                  <c:v>-1.33333E-3</c:v>
                </c:pt>
                <c:pt idx="13">
                  <c:v>1.33333E-3</c:v>
                </c:pt>
                <c:pt idx="14">
                  <c:v>1.33333E-3</c:v>
                </c:pt>
                <c:pt idx="15">
                  <c:v>-2.6666699999999999E-3</c:v>
                </c:pt>
                <c:pt idx="16">
                  <c:v>0</c:v>
                </c:pt>
                <c:pt idx="17">
                  <c:v>0</c:v>
                </c:pt>
                <c:pt idx="18">
                  <c:v>1.33333E-3</c:v>
                </c:pt>
                <c:pt idx="19">
                  <c:v>2.6666699999999999E-3</c:v>
                </c:pt>
                <c:pt idx="20">
                  <c:v>2.6666699999999999E-3</c:v>
                </c:pt>
                <c:pt idx="21">
                  <c:v>-1.33333E-3</c:v>
                </c:pt>
                <c:pt idx="22">
                  <c:v>-1.33333E-3</c:v>
                </c:pt>
                <c:pt idx="23">
                  <c:v>4.0000000000000001E-3</c:v>
                </c:pt>
                <c:pt idx="24">
                  <c:v>4.0000000000000001E-3</c:v>
                </c:pt>
                <c:pt idx="25">
                  <c:v>0</c:v>
                </c:pt>
                <c:pt idx="26">
                  <c:v>0</c:v>
                </c:pt>
                <c:pt idx="27">
                  <c:v>2.6666699999999999E-3</c:v>
                </c:pt>
                <c:pt idx="28">
                  <c:v>0</c:v>
                </c:pt>
                <c:pt idx="29">
                  <c:v>-4.0000000000000001E-3</c:v>
                </c:pt>
                <c:pt idx="30">
                  <c:v>-4.0000000000000001E-3</c:v>
                </c:pt>
                <c:pt idx="31">
                  <c:v>1.33333E-3</c:v>
                </c:pt>
                <c:pt idx="32">
                  <c:v>-4.0000000000000001E-3</c:v>
                </c:pt>
                <c:pt idx="33">
                  <c:v>1.33333E-3</c:v>
                </c:pt>
                <c:pt idx="34">
                  <c:v>-1.33333E-3</c:v>
                </c:pt>
                <c:pt idx="35">
                  <c:v>1.33333E-3</c:v>
                </c:pt>
                <c:pt idx="36">
                  <c:v>2.6666699999999999E-3</c:v>
                </c:pt>
                <c:pt idx="37">
                  <c:v>2.6666699999999999E-3</c:v>
                </c:pt>
                <c:pt idx="38">
                  <c:v>2.6666699999999999E-3</c:v>
                </c:pt>
                <c:pt idx="39">
                  <c:v>0</c:v>
                </c:pt>
                <c:pt idx="40">
                  <c:v>0</c:v>
                </c:pt>
                <c:pt idx="41">
                  <c:v>0</c:v>
                </c:pt>
                <c:pt idx="42">
                  <c:v>0</c:v>
                </c:pt>
                <c:pt idx="43">
                  <c:v>0</c:v>
                </c:pt>
                <c:pt idx="44">
                  <c:v>-1.33333E-3</c:v>
                </c:pt>
                <c:pt idx="45">
                  <c:v>0</c:v>
                </c:pt>
                <c:pt idx="46">
                  <c:v>0</c:v>
                </c:pt>
                <c:pt idx="47">
                  <c:v>0</c:v>
                </c:pt>
                <c:pt idx="48">
                  <c:v>0</c:v>
                </c:pt>
                <c:pt idx="49">
                  <c:v>1.33333E-3</c:v>
                </c:pt>
                <c:pt idx="50">
                  <c:v>-2.6666699999999999E-3</c:v>
                </c:pt>
                <c:pt idx="51">
                  <c:v>-2.6666699999999999E-3</c:v>
                </c:pt>
                <c:pt idx="52">
                  <c:v>1.33333E-3</c:v>
                </c:pt>
                <c:pt idx="53">
                  <c:v>-2.6666699999999999E-3</c:v>
                </c:pt>
                <c:pt idx="54">
                  <c:v>-2.6666699999999999E-3</c:v>
                </c:pt>
                <c:pt idx="55">
                  <c:v>-1.33333E-3</c:v>
                </c:pt>
                <c:pt idx="56">
                  <c:v>4.0000000000000001E-3</c:v>
                </c:pt>
                <c:pt idx="57">
                  <c:v>4.0000000000000001E-3</c:v>
                </c:pt>
                <c:pt idx="58">
                  <c:v>0</c:v>
                </c:pt>
                <c:pt idx="59">
                  <c:v>-4.0000000000000001E-3</c:v>
                </c:pt>
                <c:pt idx="60">
                  <c:v>2.6666699999999999E-3</c:v>
                </c:pt>
                <c:pt idx="61">
                  <c:v>-4.0000000000000001E-3</c:v>
                </c:pt>
                <c:pt idx="62">
                  <c:v>-4.0000000000000001E-3</c:v>
                </c:pt>
                <c:pt idx="63">
                  <c:v>4.0000000000000001E-3</c:v>
                </c:pt>
                <c:pt idx="64">
                  <c:v>4.0000000000000001E-3</c:v>
                </c:pt>
                <c:pt idx="65">
                  <c:v>-4.0000000000000001E-3</c:v>
                </c:pt>
                <c:pt idx="66">
                  <c:v>-1.33333E-3</c:v>
                </c:pt>
                <c:pt idx="67">
                  <c:v>-1.33333E-3</c:v>
                </c:pt>
                <c:pt idx="68">
                  <c:v>-2.6666699999999999E-3</c:v>
                </c:pt>
                <c:pt idx="69">
                  <c:v>-4.0000000000000001E-3</c:v>
                </c:pt>
                <c:pt idx="70">
                  <c:v>-4.0000000000000001E-3</c:v>
                </c:pt>
                <c:pt idx="71">
                  <c:v>-1.33333E-3</c:v>
                </c:pt>
                <c:pt idx="72">
                  <c:v>0</c:v>
                </c:pt>
                <c:pt idx="73">
                  <c:v>0</c:v>
                </c:pt>
                <c:pt idx="74">
                  <c:v>0</c:v>
                </c:pt>
                <c:pt idx="75">
                  <c:v>0</c:v>
                </c:pt>
                <c:pt idx="76">
                  <c:v>0</c:v>
                </c:pt>
                <c:pt idx="77">
                  <c:v>0</c:v>
                </c:pt>
                <c:pt idx="78">
                  <c:v>-1.33333E-3</c:v>
                </c:pt>
                <c:pt idx="79">
                  <c:v>-2.6666699999999999E-3</c:v>
                </c:pt>
                <c:pt idx="80">
                  <c:v>-2.6666699999999999E-3</c:v>
                </c:pt>
                <c:pt idx="81">
                  <c:v>0</c:v>
                </c:pt>
                <c:pt idx="82">
                  <c:v>0</c:v>
                </c:pt>
                <c:pt idx="83">
                  <c:v>1.33333E-3</c:v>
                </c:pt>
                <c:pt idx="84">
                  <c:v>1.33333E-3</c:v>
                </c:pt>
                <c:pt idx="85">
                  <c:v>1.33333E-3</c:v>
                </c:pt>
                <c:pt idx="86">
                  <c:v>0</c:v>
                </c:pt>
                <c:pt idx="87">
                  <c:v>0</c:v>
                </c:pt>
                <c:pt idx="88">
                  <c:v>0</c:v>
                </c:pt>
                <c:pt idx="89">
                  <c:v>0</c:v>
                </c:pt>
                <c:pt idx="90">
                  <c:v>0</c:v>
                </c:pt>
                <c:pt idx="91">
                  <c:v>-4.0000000000000001E-3</c:v>
                </c:pt>
                <c:pt idx="92">
                  <c:v>0</c:v>
                </c:pt>
                <c:pt idx="93">
                  <c:v>0</c:v>
                </c:pt>
                <c:pt idx="94">
                  <c:v>0</c:v>
                </c:pt>
                <c:pt idx="95">
                  <c:v>0</c:v>
                </c:pt>
                <c:pt idx="96">
                  <c:v>1.33333E-3</c:v>
                </c:pt>
                <c:pt idx="97">
                  <c:v>1.33333E-3</c:v>
                </c:pt>
                <c:pt idx="98">
                  <c:v>0</c:v>
                </c:pt>
                <c:pt idx="99">
                  <c:v>1.33333E-3</c:v>
                </c:pt>
                <c:pt idx="100">
                  <c:v>1.33333E-3</c:v>
                </c:pt>
                <c:pt idx="101">
                  <c:v>-1.33333E-3</c:v>
                </c:pt>
                <c:pt idx="102">
                  <c:v>0</c:v>
                </c:pt>
                <c:pt idx="103">
                  <c:v>0</c:v>
                </c:pt>
                <c:pt idx="104">
                  <c:v>0</c:v>
                </c:pt>
                <c:pt idx="105">
                  <c:v>0</c:v>
                </c:pt>
                <c:pt idx="106">
                  <c:v>0</c:v>
                </c:pt>
                <c:pt idx="107">
                  <c:v>0</c:v>
                </c:pt>
                <c:pt idx="108">
                  <c:v>0</c:v>
                </c:pt>
                <c:pt idx="109">
                  <c:v>0</c:v>
                </c:pt>
                <c:pt idx="110">
                  <c:v>1.33333E-3</c:v>
                </c:pt>
                <c:pt idx="111">
                  <c:v>1.33333E-3</c:v>
                </c:pt>
                <c:pt idx="112">
                  <c:v>0</c:v>
                </c:pt>
                <c:pt idx="113">
                  <c:v>1.33333E-3</c:v>
                </c:pt>
                <c:pt idx="114">
                  <c:v>0</c:v>
                </c:pt>
                <c:pt idx="115">
                  <c:v>0</c:v>
                </c:pt>
                <c:pt idx="116">
                  <c:v>0</c:v>
                </c:pt>
                <c:pt idx="117">
                  <c:v>0</c:v>
                </c:pt>
                <c:pt idx="118">
                  <c:v>0</c:v>
                </c:pt>
                <c:pt idx="119">
                  <c:v>0</c:v>
                </c:pt>
                <c:pt idx="120">
                  <c:v>1.33333E-3</c:v>
                </c:pt>
                <c:pt idx="121">
                  <c:v>1.33333E-3</c:v>
                </c:pt>
                <c:pt idx="122">
                  <c:v>0</c:v>
                </c:pt>
                <c:pt idx="123">
                  <c:v>0</c:v>
                </c:pt>
                <c:pt idx="124">
                  <c:v>0</c:v>
                </c:pt>
                <c:pt idx="125">
                  <c:v>0</c:v>
                </c:pt>
                <c:pt idx="126">
                  <c:v>0</c:v>
                </c:pt>
                <c:pt idx="127">
                  <c:v>0</c:v>
                </c:pt>
                <c:pt idx="128">
                  <c:v>0</c:v>
                </c:pt>
                <c:pt idx="129">
                  <c:v>0</c:v>
                </c:pt>
                <c:pt idx="130">
                  <c:v>-1.33333E-3</c:v>
                </c:pt>
                <c:pt idx="131">
                  <c:v>-1.33333E-3</c:v>
                </c:pt>
                <c:pt idx="132">
                  <c:v>0</c:v>
                </c:pt>
                <c:pt idx="133">
                  <c:v>0</c:v>
                </c:pt>
                <c:pt idx="134">
                  <c:v>0</c:v>
                </c:pt>
                <c:pt idx="135">
                  <c:v>1.33333E-3</c:v>
                </c:pt>
                <c:pt idx="136">
                  <c:v>0</c:v>
                </c:pt>
                <c:pt idx="137">
                  <c:v>0</c:v>
                </c:pt>
                <c:pt idx="138">
                  <c:v>0</c:v>
                </c:pt>
                <c:pt idx="139">
                  <c:v>0</c:v>
                </c:pt>
                <c:pt idx="140">
                  <c:v>0</c:v>
                </c:pt>
                <c:pt idx="141">
                  <c:v>0</c:v>
                </c:pt>
                <c:pt idx="142">
                  <c:v>1.33333E-3</c:v>
                </c:pt>
                <c:pt idx="143">
                  <c:v>0</c:v>
                </c:pt>
                <c:pt idx="144">
                  <c:v>0</c:v>
                </c:pt>
                <c:pt idx="145">
                  <c:v>0</c:v>
                </c:pt>
                <c:pt idx="146">
                  <c:v>0</c:v>
                </c:pt>
                <c:pt idx="147">
                  <c:v>0</c:v>
                </c:pt>
                <c:pt idx="148">
                  <c:v>0</c:v>
                </c:pt>
                <c:pt idx="149">
                  <c:v>0</c:v>
                </c:pt>
                <c:pt idx="150">
                  <c:v>0</c:v>
                </c:pt>
                <c:pt idx="151">
                  <c:v>-1.33333E-3</c:v>
                </c:pt>
                <c:pt idx="152">
                  <c:v>-1.33333E-3</c:v>
                </c:pt>
                <c:pt idx="153">
                  <c:v>0</c:v>
                </c:pt>
                <c:pt idx="154">
                  <c:v>0</c:v>
                </c:pt>
                <c:pt idx="155">
                  <c:v>1.33333E-3</c:v>
                </c:pt>
                <c:pt idx="156">
                  <c:v>1.33333E-3</c:v>
                </c:pt>
                <c:pt idx="157">
                  <c:v>1.33333E-3</c:v>
                </c:pt>
                <c:pt idx="158">
                  <c:v>0</c:v>
                </c:pt>
                <c:pt idx="159">
                  <c:v>0</c:v>
                </c:pt>
                <c:pt idx="160">
                  <c:v>1.33333E-3</c:v>
                </c:pt>
                <c:pt idx="161">
                  <c:v>1.33333E-3</c:v>
                </c:pt>
                <c:pt idx="162">
                  <c:v>0</c:v>
                </c:pt>
                <c:pt idx="163">
                  <c:v>0</c:v>
                </c:pt>
                <c:pt idx="164">
                  <c:v>0</c:v>
                </c:pt>
                <c:pt idx="165">
                  <c:v>0</c:v>
                </c:pt>
                <c:pt idx="166">
                  <c:v>0</c:v>
                </c:pt>
                <c:pt idx="167">
                  <c:v>0</c:v>
                </c:pt>
                <c:pt idx="168">
                  <c:v>0</c:v>
                </c:pt>
                <c:pt idx="169">
                  <c:v>0</c:v>
                </c:pt>
                <c:pt idx="170">
                  <c:v>-1.33333E-3</c:v>
                </c:pt>
                <c:pt idx="171">
                  <c:v>1.33333E-3</c:v>
                </c:pt>
                <c:pt idx="172">
                  <c:v>1.33333E-3</c:v>
                </c:pt>
                <c:pt idx="173">
                  <c:v>0</c:v>
                </c:pt>
                <c:pt idx="174">
                  <c:v>0</c:v>
                </c:pt>
                <c:pt idx="175">
                  <c:v>0</c:v>
                </c:pt>
                <c:pt idx="176">
                  <c:v>0</c:v>
                </c:pt>
                <c:pt idx="177">
                  <c:v>-1.33333E-3</c:v>
                </c:pt>
                <c:pt idx="178">
                  <c:v>0</c:v>
                </c:pt>
                <c:pt idx="179">
                  <c:v>0</c:v>
                </c:pt>
                <c:pt idx="180">
                  <c:v>1.33333E-3</c:v>
                </c:pt>
                <c:pt idx="181">
                  <c:v>0</c:v>
                </c:pt>
                <c:pt idx="182">
                  <c:v>0</c:v>
                </c:pt>
                <c:pt idx="183">
                  <c:v>1.33333E-3</c:v>
                </c:pt>
                <c:pt idx="184">
                  <c:v>0</c:v>
                </c:pt>
                <c:pt idx="185">
                  <c:v>0</c:v>
                </c:pt>
                <c:pt idx="186">
                  <c:v>0</c:v>
                </c:pt>
                <c:pt idx="187">
                  <c:v>0</c:v>
                </c:pt>
                <c:pt idx="188">
                  <c:v>-1.33333E-3</c:v>
                </c:pt>
                <c:pt idx="189">
                  <c:v>-1.33333E-3</c:v>
                </c:pt>
                <c:pt idx="190">
                  <c:v>0</c:v>
                </c:pt>
                <c:pt idx="191">
                  <c:v>0</c:v>
                </c:pt>
                <c:pt idx="192">
                  <c:v>0</c:v>
                </c:pt>
                <c:pt idx="193">
                  <c:v>1.33333E-3</c:v>
                </c:pt>
                <c:pt idx="194">
                  <c:v>1.33333E-3</c:v>
                </c:pt>
                <c:pt idx="195">
                  <c:v>1.33333E-3</c:v>
                </c:pt>
                <c:pt idx="196">
                  <c:v>1.33333E-3</c:v>
                </c:pt>
                <c:pt idx="197">
                  <c:v>0</c:v>
                </c:pt>
                <c:pt idx="198">
                  <c:v>0</c:v>
                </c:pt>
                <c:pt idx="199">
                  <c:v>0</c:v>
                </c:pt>
                <c:pt idx="200">
                  <c:v>0</c:v>
                </c:pt>
                <c:pt idx="201">
                  <c:v>0</c:v>
                </c:pt>
                <c:pt idx="202">
                  <c:v>1.33333E-3</c:v>
                </c:pt>
                <c:pt idx="203">
                  <c:v>1.33333E-3</c:v>
                </c:pt>
                <c:pt idx="204">
                  <c:v>0</c:v>
                </c:pt>
                <c:pt idx="205">
                  <c:v>0</c:v>
                </c:pt>
                <c:pt idx="206">
                  <c:v>-1.33333E-3</c:v>
                </c:pt>
                <c:pt idx="207">
                  <c:v>0</c:v>
                </c:pt>
                <c:pt idx="208">
                  <c:v>-1.33333E-3</c:v>
                </c:pt>
                <c:pt idx="209">
                  <c:v>-1.33333E-3</c:v>
                </c:pt>
                <c:pt idx="210">
                  <c:v>-1.33333E-3</c:v>
                </c:pt>
                <c:pt idx="211">
                  <c:v>0</c:v>
                </c:pt>
                <c:pt idx="212">
                  <c:v>0</c:v>
                </c:pt>
                <c:pt idx="213">
                  <c:v>0</c:v>
                </c:pt>
                <c:pt idx="214">
                  <c:v>2.6666699999999999E-3</c:v>
                </c:pt>
                <c:pt idx="215">
                  <c:v>2.6666699999999999E-3</c:v>
                </c:pt>
                <c:pt idx="216">
                  <c:v>-1.33333E-3</c:v>
                </c:pt>
                <c:pt idx="217">
                  <c:v>-1.33333E-3</c:v>
                </c:pt>
                <c:pt idx="218">
                  <c:v>0</c:v>
                </c:pt>
                <c:pt idx="219">
                  <c:v>0</c:v>
                </c:pt>
                <c:pt idx="220">
                  <c:v>-1.33333E-3</c:v>
                </c:pt>
                <c:pt idx="221">
                  <c:v>0</c:v>
                </c:pt>
                <c:pt idx="222">
                  <c:v>0</c:v>
                </c:pt>
                <c:pt idx="223">
                  <c:v>0</c:v>
                </c:pt>
                <c:pt idx="224">
                  <c:v>-1.33333E-3</c:v>
                </c:pt>
                <c:pt idx="225">
                  <c:v>-1.33333E-3</c:v>
                </c:pt>
                <c:pt idx="226">
                  <c:v>-1.33333E-3</c:v>
                </c:pt>
                <c:pt idx="227">
                  <c:v>0</c:v>
                </c:pt>
                <c:pt idx="228">
                  <c:v>0</c:v>
                </c:pt>
                <c:pt idx="229">
                  <c:v>0</c:v>
                </c:pt>
                <c:pt idx="230">
                  <c:v>-1.33333E-3</c:v>
                </c:pt>
                <c:pt idx="231">
                  <c:v>-4.0000000000000001E-3</c:v>
                </c:pt>
                <c:pt idx="232">
                  <c:v>-1.33333E-3</c:v>
                </c:pt>
                <c:pt idx="233">
                  <c:v>-1.33333E-3</c:v>
                </c:pt>
                <c:pt idx="234">
                  <c:v>-1.33333E-3</c:v>
                </c:pt>
                <c:pt idx="235">
                  <c:v>-1.33333E-3</c:v>
                </c:pt>
                <c:pt idx="236">
                  <c:v>-1.33333E-3</c:v>
                </c:pt>
                <c:pt idx="237">
                  <c:v>0</c:v>
                </c:pt>
                <c:pt idx="238">
                  <c:v>-1.33333E-3</c:v>
                </c:pt>
                <c:pt idx="239">
                  <c:v>-1.33333E-3</c:v>
                </c:pt>
                <c:pt idx="240">
                  <c:v>-1.33333E-3</c:v>
                </c:pt>
                <c:pt idx="241">
                  <c:v>0</c:v>
                </c:pt>
                <c:pt idx="242">
                  <c:v>0</c:v>
                </c:pt>
                <c:pt idx="243">
                  <c:v>0</c:v>
                </c:pt>
                <c:pt idx="244">
                  <c:v>0</c:v>
                </c:pt>
                <c:pt idx="245">
                  <c:v>0</c:v>
                </c:pt>
                <c:pt idx="246">
                  <c:v>0</c:v>
                </c:pt>
                <c:pt idx="247">
                  <c:v>1.33333E-3</c:v>
                </c:pt>
                <c:pt idx="248">
                  <c:v>-1.33333E-3</c:v>
                </c:pt>
                <c:pt idx="249">
                  <c:v>-1.33333E-3</c:v>
                </c:pt>
                <c:pt idx="250">
                  <c:v>-1.33333E-3</c:v>
                </c:pt>
                <c:pt idx="251">
                  <c:v>-1.33333E-3</c:v>
                </c:pt>
                <c:pt idx="252">
                  <c:v>-2.6666699999999999E-3</c:v>
                </c:pt>
                <c:pt idx="253">
                  <c:v>0</c:v>
                </c:pt>
                <c:pt idx="254">
                  <c:v>-1.33333E-3</c:v>
                </c:pt>
                <c:pt idx="255">
                  <c:v>2.6666699999999999E-3</c:v>
                </c:pt>
                <c:pt idx="256">
                  <c:v>2.6666699999999999E-3</c:v>
                </c:pt>
                <c:pt idx="257">
                  <c:v>-1.33333E-3</c:v>
                </c:pt>
                <c:pt idx="258">
                  <c:v>-2.6666699999999999E-3</c:v>
                </c:pt>
                <c:pt idx="259">
                  <c:v>-2.6666699999999999E-3</c:v>
                </c:pt>
                <c:pt idx="260">
                  <c:v>2.6666699999999999E-3</c:v>
                </c:pt>
                <c:pt idx="261">
                  <c:v>2.6666699999999999E-3</c:v>
                </c:pt>
                <c:pt idx="262">
                  <c:v>2.6666699999999999E-3</c:v>
                </c:pt>
                <c:pt idx="263">
                  <c:v>4.0000000000000001E-3</c:v>
                </c:pt>
                <c:pt idx="264">
                  <c:v>2.6666699999999999E-3</c:v>
                </c:pt>
                <c:pt idx="265">
                  <c:v>-4.0000000000000001E-3</c:v>
                </c:pt>
                <c:pt idx="266">
                  <c:v>-4.0000000000000001E-3</c:v>
                </c:pt>
                <c:pt idx="267">
                  <c:v>4.0000000000000001E-3</c:v>
                </c:pt>
                <c:pt idx="268">
                  <c:v>1.33333E-3</c:v>
                </c:pt>
                <c:pt idx="269">
                  <c:v>1.33333E-3</c:v>
                </c:pt>
                <c:pt idx="270">
                  <c:v>-4.0000000000000001E-3</c:v>
                </c:pt>
                <c:pt idx="271">
                  <c:v>0</c:v>
                </c:pt>
                <c:pt idx="272">
                  <c:v>0</c:v>
                </c:pt>
                <c:pt idx="273">
                  <c:v>-2.6666699999999999E-3</c:v>
                </c:pt>
                <c:pt idx="274">
                  <c:v>-1.33333E-3</c:v>
                </c:pt>
                <c:pt idx="275">
                  <c:v>2.6666699999999999E-3</c:v>
                </c:pt>
                <c:pt idx="276">
                  <c:v>2.6666699999999999E-3</c:v>
                </c:pt>
                <c:pt idx="277">
                  <c:v>-2.6666699999999999E-3</c:v>
                </c:pt>
                <c:pt idx="278">
                  <c:v>-2.6666699999999999E-3</c:v>
                </c:pt>
                <c:pt idx="279">
                  <c:v>-1.33333E-3</c:v>
                </c:pt>
                <c:pt idx="280">
                  <c:v>-5.3333299999999998E-3</c:v>
                </c:pt>
                <c:pt idx="281">
                  <c:v>4.0000000000000001E-3</c:v>
                </c:pt>
                <c:pt idx="282">
                  <c:v>4.0000000000000001E-3</c:v>
                </c:pt>
                <c:pt idx="283">
                  <c:v>1.33333E-3</c:v>
                </c:pt>
                <c:pt idx="284">
                  <c:v>1.33333E-3</c:v>
                </c:pt>
                <c:pt idx="285">
                  <c:v>2.6666699999999999E-3</c:v>
                </c:pt>
                <c:pt idx="286">
                  <c:v>-2.6666699999999999E-3</c:v>
                </c:pt>
                <c:pt idx="287">
                  <c:v>-2.6666699999999999E-3</c:v>
                </c:pt>
                <c:pt idx="288">
                  <c:v>-2.6666699999999999E-3</c:v>
                </c:pt>
                <c:pt idx="289">
                  <c:v>4.0000000000000001E-3</c:v>
                </c:pt>
                <c:pt idx="290">
                  <c:v>0</c:v>
                </c:pt>
                <c:pt idx="291">
                  <c:v>-2.6666699999999999E-3</c:v>
                </c:pt>
                <c:pt idx="292">
                  <c:v>-2.6666699999999999E-3</c:v>
                </c:pt>
                <c:pt idx="293">
                  <c:v>4.0000000000000001E-3</c:v>
                </c:pt>
                <c:pt idx="294">
                  <c:v>2.6666699999999999E-3</c:v>
                </c:pt>
                <c:pt idx="295">
                  <c:v>0</c:v>
                </c:pt>
                <c:pt idx="296">
                  <c:v>-1.33333E-3</c:v>
                </c:pt>
                <c:pt idx="297">
                  <c:v>4.0000000000000001E-3</c:v>
                </c:pt>
                <c:pt idx="298">
                  <c:v>4.0000000000000001E-3</c:v>
                </c:pt>
                <c:pt idx="299">
                  <c:v>-2.6666699999999999E-3</c:v>
                </c:pt>
                <c:pt idx="300">
                  <c:v>0</c:v>
                </c:pt>
                <c:pt idx="301">
                  <c:v>0</c:v>
                </c:pt>
                <c:pt idx="302">
                  <c:v>0</c:v>
                </c:pt>
                <c:pt idx="303">
                  <c:v>0</c:v>
                </c:pt>
                <c:pt idx="304">
                  <c:v>1.33333E-3</c:v>
                </c:pt>
                <c:pt idx="305">
                  <c:v>2.6666699999999999E-3</c:v>
                </c:pt>
                <c:pt idx="306">
                  <c:v>4.0000000000000001E-3</c:v>
                </c:pt>
                <c:pt idx="307">
                  <c:v>-1.33333E-3</c:v>
                </c:pt>
                <c:pt idx="308">
                  <c:v>-1.33333E-3</c:v>
                </c:pt>
                <c:pt idx="309">
                  <c:v>2.6666699999999999E-3</c:v>
                </c:pt>
                <c:pt idx="310">
                  <c:v>0</c:v>
                </c:pt>
                <c:pt idx="311">
                  <c:v>0</c:v>
                </c:pt>
                <c:pt idx="312">
                  <c:v>0</c:v>
                </c:pt>
                <c:pt idx="313">
                  <c:v>2.6666699999999999E-3</c:v>
                </c:pt>
                <c:pt idx="314">
                  <c:v>-1.33333E-3</c:v>
                </c:pt>
                <c:pt idx="315">
                  <c:v>-1.33333E-3</c:v>
                </c:pt>
                <c:pt idx="316">
                  <c:v>-5.3333299999999998E-3</c:v>
                </c:pt>
                <c:pt idx="317">
                  <c:v>1.33333E-3</c:v>
                </c:pt>
                <c:pt idx="318">
                  <c:v>1.33333E-3</c:v>
                </c:pt>
                <c:pt idx="319">
                  <c:v>-1.33333E-3</c:v>
                </c:pt>
                <c:pt idx="320">
                  <c:v>1.33333E-3</c:v>
                </c:pt>
                <c:pt idx="321">
                  <c:v>-1.33333E-3</c:v>
                </c:pt>
                <c:pt idx="322">
                  <c:v>-1.33333E-3</c:v>
                </c:pt>
                <c:pt idx="323">
                  <c:v>1.33333E-3</c:v>
                </c:pt>
                <c:pt idx="324">
                  <c:v>0</c:v>
                </c:pt>
                <c:pt idx="325">
                  <c:v>0</c:v>
                </c:pt>
                <c:pt idx="326">
                  <c:v>-2.6666699999999999E-3</c:v>
                </c:pt>
                <c:pt idx="327">
                  <c:v>2.6666699999999999E-3</c:v>
                </c:pt>
                <c:pt idx="328">
                  <c:v>0</c:v>
                </c:pt>
                <c:pt idx="329">
                  <c:v>0</c:v>
                </c:pt>
                <c:pt idx="330">
                  <c:v>0</c:v>
                </c:pt>
                <c:pt idx="331">
                  <c:v>-1.33333E-3</c:v>
                </c:pt>
                <c:pt idx="332">
                  <c:v>-4.0000000000000001E-3</c:v>
                </c:pt>
                <c:pt idx="333">
                  <c:v>0</c:v>
                </c:pt>
                <c:pt idx="334">
                  <c:v>0</c:v>
                </c:pt>
                <c:pt idx="335">
                  <c:v>0</c:v>
                </c:pt>
                <c:pt idx="336">
                  <c:v>-1.33333E-3</c:v>
                </c:pt>
                <c:pt idx="337">
                  <c:v>0</c:v>
                </c:pt>
                <c:pt idx="338">
                  <c:v>5.3333299999999998E-3</c:v>
                </c:pt>
                <c:pt idx="339">
                  <c:v>5.3333299999999998E-3</c:v>
                </c:pt>
                <c:pt idx="340">
                  <c:v>0</c:v>
                </c:pt>
                <c:pt idx="341">
                  <c:v>-4.0000000000000001E-3</c:v>
                </c:pt>
                <c:pt idx="342">
                  <c:v>-4.0000000000000001E-3</c:v>
                </c:pt>
                <c:pt idx="343">
                  <c:v>-1.33333E-3</c:v>
                </c:pt>
                <c:pt idx="344">
                  <c:v>1.33333E-3</c:v>
                </c:pt>
                <c:pt idx="345">
                  <c:v>1.33333E-3</c:v>
                </c:pt>
                <c:pt idx="346">
                  <c:v>0</c:v>
                </c:pt>
                <c:pt idx="347">
                  <c:v>-2.6666699999999999E-3</c:v>
                </c:pt>
                <c:pt idx="348">
                  <c:v>-4.0000000000000001E-3</c:v>
                </c:pt>
                <c:pt idx="349">
                  <c:v>-4.0000000000000001E-3</c:v>
                </c:pt>
                <c:pt idx="350">
                  <c:v>5.3333299999999998E-3</c:v>
                </c:pt>
                <c:pt idx="351">
                  <c:v>4.0000000000000001E-3</c:v>
                </c:pt>
                <c:pt idx="352">
                  <c:v>4.0000000000000001E-3</c:v>
                </c:pt>
                <c:pt idx="353">
                  <c:v>4.0000000000000001E-3</c:v>
                </c:pt>
                <c:pt idx="354">
                  <c:v>0</c:v>
                </c:pt>
                <c:pt idx="355">
                  <c:v>0</c:v>
                </c:pt>
                <c:pt idx="356">
                  <c:v>1.33333E-3</c:v>
                </c:pt>
                <c:pt idx="357">
                  <c:v>0</c:v>
                </c:pt>
                <c:pt idx="358">
                  <c:v>0</c:v>
                </c:pt>
                <c:pt idx="359">
                  <c:v>0</c:v>
                </c:pt>
                <c:pt idx="360">
                  <c:v>-2.6666699999999999E-3</c:v>
                </c:pt>
                <c:pt idx="361">
                  <c:v>-4.0000000000000001E-3</c:v>
                </c:pt>
                <c:pt idx="362">
                  <c:v>-4.0000000000000001E-3</c:v>
                </c:pt>
                <c:pt idx="363">
                  <c:v>1.33333E-3</c:v>
                </c:pt>
                <c:pt idx="364">
                  <c:v>0</c:v>
                </c:pt>
                <c:pt idx="365">
                  <c:v>-1.33333E-3</c:v>
                </c:pt>
                <c:pt idx="366">
                  <c:v>-1.33333E-3</c:v>
                </c:pt>
                <c:pt idx="367">
                  <c:v>0</c:v>
                </c:pt>
                <c:pt idx="368">
                  <c:v>-1.33333E-3</c:v>
                </c:pt>
                <c:pt idx="369">
                  <c:v>-1.33333E-3</c:v>
                </c:pt>
                <c:pt idx="370">
                  <c:v>4.0000000000000001E-3</c:v>
                </c:pt>
                <c:pt idx="371">
                  <c:v>0</c:v>
                </c:pt>
                <c:pt idx="372">
                  <c:v>0</c:v>
                </c:pt>
                <c:pt idx="373">
                  <c:v>-4.0000000000000001E-3</c:v>
                </c:pt>
                <c:pt idx="374">
                  <c:v>-1.33333E-3</c:v>
                </c:pt>
                <c:pt idx="375">
                  <c:v>-4.0000000000000001E-3</c:v>
                </c:pt>
                <c:pt idx="376">
                  <c:v>-2.6666699999999999E-3</c:v>
                </c:pt>
                <c:pt idx="377">
                  <c:v>-2.6666699999999999E-3</c:v>
                </c:pt>
                <c:pt idx="378">
                  <c:v>1.33333E-3</c:v>
                </c:pt>
                <c:pt idx="379">
                  <c:v>1.33333E-3</c:v>
                </c:pt>
                <c:pt idx="380">
                  <c:v>1.33333E-3</c:v>
                </c:pt>
                <c:pt idx="381">
                  <c:v>1.33333E-3</c:v>
                </c:pt>
                <c:pt idx="382">
                  <c:v>1.33333E-3</c:v>
                </c:pt>
                <c:pt idx="383">
                  <c:v>0</c:v>
                </c:pt>
                <c:pt idx="384">
                  <c:v>1.33333E-3</c:v>
                </c:pt>
                <c:pt idx="385">
                  <c:v>-2.6666699999999999E-3</c:v>
                </c:pt>
                <c:pt idx="386">
                  <c:v>-1.33333E-3</c:v>
                </c:pt>
                <c:pt idx="387">
                  <c:v>0</c:v>
                </c:pt>
                <c:pt idx="388">
                  <c:v>-1.33333E-3</c:v>
                </c:pt>
                <c:pt idx="389">
                  <c:v>-1.33333E-3</c:v>
                </c:pt>
                <c:pt idx="390">
                  <c:v>2.6666699999999999E-3</c:v>
                </c:pt>
                <c:pt idx="391">
                  <c:v>0</c:v>
                </c:pt>
                <c:pt idx="392">
                  <c:v>0</c:v>
                </c:pt>
                <c:pt idx="393">
                  <c:v>-1.33333E-3</c:v>
                </c:pt>
                <c:pt idx="394">
                  <c:v>0</c:v>
                </c:pt>
                <c:pt idx="395">
                  <c:v>1.33333E-3</c:v>
                </c:pt>
                <c:pt idx="396">
                  <c:v>1.33333E-3</c:v>
                </c:pt>
                <c:pt idx="397">
                  <c:v>-2.6666699999999999E-3</c:v>
                </c:pt>
                <c:pt idx="398">
                  <c:v>0</c:v>
                </c:pt>
                <c:pt idx="399">
                  <c:v>0</c:v>
                </c:pt>
                <c:pt idx="400">
                  <c:v>4.0000000000000001E-3</c:v>
                </c:pt>
                <c:pt idx="401">
                  <c:v>-4.0000000000000001E-3</c:v>
                </c:pt>
                <c:pt idx="402">
                  <c:v>0</c:v>
                </c:pt>
                <c:pt idx="403">
                  <c:v>0</c:v>
                </c:pt>
                <c:pt idx="404">
                  <c:v>0</c:v>
                </c:pt>
                <c:pt idx="405">
                  <c:v>0</c:v>
                </c:pt>
                <c:pt idx="406">
                  <c:v>1.33333E-3</c:v>
                </c:pt>
                <c:pt idx="407">
                  <c:v>4.0000000000000001E-3</c:v>
                </c:pt>
                <c:pt idx="408">
                  <c:v>1.33333E-3</c:v>
                </c:pt>
                <c:pt idx="409">
                  <c:v>1.33333E-3</c:v>
                </c:pt>
                <c:pt idx="410">
                  <c:v>0</c:v>
                </c:pt>
                <c:pt idx="411">
                  <c:v>0</c:v>
                </c:pt>
                <c:pt idx="412">
                  <c:v>1.33333E-3</c:v>
                </c:pt>
                <c:pt idx="413">
                  <c:v>6.6666669999999997E-2</c:v>
                </c:pt>
                <c:pt idx="414">
                  <c:v>0.80666667000000003</c:v>
                </c:pt>
                <c:pt idx="415">
                  <c:v>0.80666667000000003</c:v>
                </c:pt>
                <c:pt idx="416">
                  <c:v>2.46266651</c:v>
                </c:pt>
                <c:pt idx="417">
                  <c:v>4.4253334999999998</c:v>
                </c:pt>
                <c:pt idx="418">
                  <c:v>6.6999998099999996</c:v>
                </c:pt>
                <c:pt idx="419">
                  <c:v>6.6999998099999996</c:v>
                </c:pt>
                <c:pt idx="420">
                  <c:v>8.6040000899999995</c:v>
                </c:pt>
                <c:pt idx="421">
                  <c:v>10.74133301</c:v>
                </c:pt>
                <c:pt idx="422">
                  <c:v>12.910666470000001</c:v>
                </c:pt>
                <c:pt idx="423">
                  <c:v>14.855999949999999</c:v>
                </c:pt>
                <c:pt idx="424">
                  <c:v>17.046667100000001</c:v>
                </c:pt>
                <c:pt idx="425">
                  <c:v>17.046667100000001</c:v>
                </c:pt>
                <c:pt idx="426">
                  <c:v>19.093334200000001</c:v>
                </c:pt>
                <c:pt idx="427">
                  <c:v>20.974666599999999</c:v>
                </c:pt>
                <c:pt idx="428">
                  <c:v>23.08000183</c:v>
                </c:pt>
                <c:pt idx="429">
                  <c:v>23.08000183</c:v>
                </c:pt>
                <c:pt idx="430">
                  <c:v>25.542667389999998</c:v>
                </c:pt>
                <c:pt idx="431">
                  <c:v>27.60400009</c:v>
                </c:pt>
                <c:pt idx="432">
                  <c:v>29.43466759</c:v>
                </c:pt>
                <c:pt idx="433">
                  <c:v>31.431999210000001</c:v>
                </c:pt>
                <c:pt idx="434">
                  <c:v>33.757335660000003</c:v>
                </c:pt>
                <c:pt idx="435">
                  <c:v>33.757335660000003</c:v>
                </c:pt>
                <c:pt idx="436">
                  <c:v>35.842666629999997</c:v>
                </c:pt>
                <c:pt idx="437">
                  <c:v>37.749336239999998</c:v>
                </c:pt>
                <c:pt idx="438">
                  <c:v>39.878665920000003</c:v>
                </c:pt>
                <c:pt idx="439">
                  <c:v>39.878665920000003</c:v>
                </c:pt>
                <c:pt idx="440">
                  <c:v>43.893333439999999</c:v>
                </c:pt>
                <c:pt idx="441">
                  <c:v>43.893333439999999</c:v>
                </c:pt>
                <c:pt idx="442">
                  <c:v>46.372001650000001</c:v>
                </c:pt>
                <c:pt idx="443">
                  <c:v>48.208000179999999</c:v>
                </c:pt>
                <c:pt idx="444">
                  <c:v>50.32799911</c:v>
                </c:pt>
                <c:pt idx="445">
                  <c:v>50.32799911</c:v>
                </c:pt>
                <c:pt idx="446">
                  <c:v>52.527999880000003</c:v>
                </c:pt>
                <c:pt idx="447">
                  <c:v>54.486663819999997</c:v>
                </c:pt>
                <c:pt idx="448">
                  <c:v>56.635997770000003</c:v>
                </c:pt>
                <c:pt idx="449">
                  <c:v>58.665332790000001</c:v>
                </c:pt>
                <c:pt idx="450">
                  <c:v>60.728000639999998</c:v>
                </c:pt>
                <c:pt idx="451">
                  <c:v>60.728000639999998</c:v>
                </c:pt>
                <c:pt idx="452">
                  <c:v>62.893329620000003</c:v>
                </c:pt>
                <c:pt idx="453">
                  <c:v>64.933334349999996</c:v>
                </c:pt>
                <c:pt idx="454">
                  <c:v>67.16266632</c:v>
                </c:pt>
                <c:pt idx="455">
                  <c:v>67.16266632</c:v>
                </c:pt>
                <c:pt idx="456">
                  <c:v>71.258666989999995</c:v>
                </c:pt>
                <c:pt idx="457">
                  <c:v>71.258666989999995</c:v>
                </c:pt>
                <c:pt idx="458">
                  <c:v>73.133331299999995</c:v>
                </c:pt>
                <c:pt idx="459">
                  <c:v>75.330673219999994</c:v>
                </c:pt>
                <c:pt idx="460">
                  <c:v>77.437332150000003</c:v>
                </c:pt>
                <c:pt idx="461">
                  <c:v>77.437332150000003</c:v>
                </c:pt>
                <c:pt idx="462">
                  <c:v>79.41999817</c:v>
                </c:pt>
                <c:pt idx="463">
                  <c:v>81.450668329999999</c:v>
                </c:pt>
                <c:pt idx="464">
                  <c:v>81.450668329999999</c:v>
                </c:pt>
                <c:pt idx="465">
                  <c:v>85.968002319999997</c:v>
                </c:pt>
                <c:pt idx="466">
                  <c:v>87.716003420000007</c:v>
                </c:pt>
                <c:pt idx="467">
                  <c:v>87.716003420000007</c:v>
                </c:pt>
                <c:pt idx="468">
                  <c:v>89.965332029999999</c:v>
                </c:pt>
                <c:pt idx="469">
                  <c:v>92.041336060000006</c:v>
                </c:pt>
                <c:pt idx="470">
                  <c:v>93.975997919999998</c:v>
                </c:pt>
                <c:pt idx="471">
                  <c:v>93.975997919999998</c:v>
                </c:pt>
                <c:pt idx="472">
                  <c:v>96.006668090000005</c:v>
                </c:pt>
                <c:pt idx="473">
                  <c:v>98.002670289999998</c:v>
                </c:pt>
                <c:pt idx="474">
                  <c:v>100.34000397</c:v>
                </c:pt>
                <c:pt idx="475">
                  <c:v>102.35333252</c:v>
                </c:pt>
                <c:pt idx="476">
                  <c:v>104.66667175000001</c:v>
                </c:pt>
                <c:pt idx="477">
                  <c:v>104.66667175000001</c:v>
                </c:pt>
                <c:pt idx="478">
                  <c:v>106.65600585999999</c:v>
                </c:pt>
                <c:pt idx="479">
                  <c:v>108.47200012</c:v>
                </c:pt>
                <c:pt idx="480">
                  <c:v>110.56133269999999</c:v>
                </c:pt>
                <c:pt idx="481">
                  <c:v>110.56133269999999</c:v>
                </c:pt>
                <c:pt idx="482">
                  <c:v>112.66133118</c:v>
                </c:pt>
                <c:pt idx="483">
                  <c:v>114.69999695</c:v>
                </c:pt>
                <c:pt idx="484">
                  <c:v>116.82666779</c:v>
                </c:pt>
                <c:pt idx="485">
                  <c:v>118.89866637999999</c:v>
                </c:pt>
                <c:pt idx="486">
                  <c:v>120.85733032</c:v>
                </c:pt>
                <c:pt idx="487">
                  <c:v>120.85733032</c:v>
                </c:pt>
                <c:pt idx="488">
                  <c:v>123.00132751</c:v>
                </c:pt>
                <c:pt idx="489">
                  <c:v>124.99199677</c:v>
                </c:pt>
                <c:pt idx="490">
                  <c:v>127.2706604</c:v>
                </c:pt>
                <c:pt idx="491">
                  <c:v>127.2706604</c:v>
                </c:pt>
                <c:pt idx="492">
                  <c:v>131.49867248999999</c:v>
                </c:pt>
                <c:pt idx="493">
                  <c:v>131.49867248999999</c:v>
                </c:pt>
                <c:pt idx="494">
                  <c:v>133.56666565</c:v>
                </c:pt>
                <c:pt idx="495">
                  <c:v>135.54667663999999</c:v>
                </c:pt>
                <c:pt idx="496">
                  <c:v>137.84533690999999</c:v>
                </c:pt>
                <c:pt idx="497">
                  <c:v>137.84533690999999</c:v>
                </c:pt>
                <c:pt idx="498">
                  <c:v>139.70133971999999</c:v>
                </c:pt>
                <c:pt idx="499">
                  <c:v>141.91999817000001</c:v>
                </c:pt>
                <c:pt idx="500">
                  <c:v>144.05467224</c:v>
                </c:pt>
                <c:pt idx="501">
                  <c:v>144.05467224</c:v>
                </c:pt>
                <c:pt idx="502">
                  <c:v>148.19200133999999</c:v>
                </c:pt>
                <c:pt idx="503">
                  <c:v>148.19200133999999</c:v>
                </c:pt>
                <c:pt idx="504">
                  <c:v>150.23199463</c:v>
                </c:pt>
                <c:pt idx="505">
                  <c:v>152.35200499999999</c:v>
                </c:pt>
                <c:pt idx="506">
                  <c:v>154.43998718</c:v>
                </c:pt>
                <c:pt idx="507">
                  <c:v>154.43998718</c:v>
                </c:pt>
                <c:pt idx="508">
                  <c:v>156.29200745</c:v>
                </c:pt>
                <c:pt idx="509">
                  <c:v>158.73733521</c:v>
                </c:pt>
                <c:pt idx="510">
                  <c:v>160.6413269</c:v>
                </c:pt>
                <c:pt idx="511">
                  <c:v>162.44667053000001</c:v>
                </c:pt>
                <c:pt idx="512">
                  <c:v>164.90533447000001</c:v>
                </c:pt>
                <c:pt idx="513">
                  <c:v>164.90533447000001</c:v>
                </c:pt>
                <c:pt idx="514">
                  <c:v>166.89599609000001</c:v>
                </c:pt>
                <c:pt idx="515">
                  <c:v>169.00267029</c:v>
                </c:pt>
                <c:pt idx="516">
                  <c:v>171.04533386</c:v>
                </c:pt>
                <c:pt idx="517">
                  <c:v>171.04533386</c:v>
                </c:pt>
                <c:pt idx="518">
                  <c:v>173.06399536000001</c:v>
                </c:pt>
                <c:pt idx="519">
                  <c:v>175.46133423000001</c:v>
                </c:pt>
                <c:pt idx="520">
                  <c:v>177.13865662000001</c:v>
                </c:pt>
                <c:pt idx="521">
                  <c:v>179.6000061</c:v>
                </c:pt>
                <c:pt idx="522">
                  <c:v>181.63600159000001</c:v>
                </c:pt>
                <c:pt idx="523">
                  <c:v>181.63600159000001</c:v>
                </c:pt>
                <c:pt idx="524">
                  <c:v>183.78399658000001</c:v>
                </c:pt>
                <c:pt idx="525">
                  <c:v>185.56799315999999</c:v>
                </c:pt>
                <c:pt idx="526">
                  <c:v>187.68533325000001</c:v>
                </c:pt>
                <c:pt idx="527">
                  <c:v>187.68533325000001</c:v>
                </c:pt>
                <c:pt idx="528">
                  <c:v>191.96800232000001</c:v>
                </c:pt>
                <c:pt idx="529">
                  <c:v>191.96800232000001</c:v>
                </c:pt>
                <c:pt idx="530">
                  <c:v>194.11334228999999</c:v>
                </c:pt>
                <c:pt idx="531">
                  <c:v>196.00132751000001</c:v>
                </c:pt>
                <c:pt idx="532">
                  <c:v>198.01733397999999</c:v>
                </c:pt>
                <c:pt idx="533">
                  <c:v>198.01733397999999</c:v>
                </c:pt>
                <c:pt idx="534">
                  <c:v>200.22000122</c:v>
                </c:pt>
                <c:pt idx="535">
                  <c:v>202.10533142</c:v>
                </c:pt>
                <c:pt idx="536">
                  <c:v>204.3706665</c:v>
                </c:pt>
                <c:pt idx="537">
                  <c:v>206.35198975</c:v>
                </c:pt>
                <c:pt idx="538">
                  <c:v>208.61599731000001</c:v>
                </c:pt>
                <c:pt idx="539">
                  <c:v>208.61599731000001</c:v>
                </c:pt>
                <c:pt idx="540">
                  <c:v>210.80799866000001</c:v>
                </c:pt>
                <c:pt idx="541">
                  <c:v>212.62132263000001</c:v>
                </c:pt>
                <c:pt idx="542">
                  <c:v>214.83599853999999</c:v>
                </c:pt>
                <c:pt idx="543">
                  <c:v>214.83599853999999</c:v>
                </c:pt>
                <c:pt idx="544">
                  <c:v>216.94667053000001</c:v>
                </c:pt>
                <c:pt idx="545">
                  <c:v>219.19732665999999</c:v>
                </c:pt>
                <c:pt idx="546">
                  <c:v>221.07200623</c:v>
                </c:pt>
                <c:pt idx="547">
                  <c:v>223.34532166</c:v>
                </c:pt>
                <c:pt idx="548">
                  <c:v>225.37333679</c:v>
                </c:pt>
                <c:pt idx="549">
                  <c:v>225.37333679</c:v>
                </c:pt>
                <c:pt idx="550">
                  <c:v>227.23733521</c:v>
                </c:pt>
                <c:pt idx="551">
                  <c:v>229.41200255999999</c:v>
                </c:pt>
                <c:pt idx="552">
                  <c:v>229.41200255999999</c:v>
                </c:pt>
                <c:pt idx="553">
                  <c:v>231.51733397999999</c:v>
                </c:pt>
                <c:pt idx="554">
                  <c:v>233.69332886000001</c:v>
                </c:pt>
                <c:pt idx="555">
                  <c:v>235.77600097999999</c:v>
                </c:pt>
                <c:pt idx="556">
                  <c:v>237.95733643</c:v>
                </c:pt>
                <c:pt idx="557">
                  <c:v>240.03733826000001</c:v>
                </c:pt>
                <c:pt idx="558">
                  <c:v>242.08132935</c:v>
                </c:pt>
                <c:pt idx="559">
                  <c:v>242.08132935</c:v>
                </c:pt>
                <c:pt idx="560">
                  <c:v>244.12268065999999</c:v>
                </c:pt>
                <c:pt idx="561">
                  <c:v>246.20933532999999</c:v>
                </c:pt>
                <c:pt idx="562">
                  <c:v>246.20933532999999</c:v>
                </c:pt>
                <c:pt idx="563">
                  <c:v>248.1413269</c:v>
                </c:pt>
                <c:pt idx="564">
                  <c:v>252.33732605</c:v>
                </c:pt>
                <c:pt idx="565">
                  <c:v>252.33732605</c:v>
                </c:pt>
                <c:pt idx="566">
                  <c:v>254.27467346</c:v>
                </c:pt>
                <c:pt idx="567">
                  <c:v>256.27600097999999</c:v>
                </c:pt>
                <c:pt idx="568">
                  <c:v>256.27600097999999</c:v>
                </c:pt>
                <c:pt idx="569">
                  <c:v>258.58801269999998</c:v>
                </c:pt>
                <c:pt idx="570">
                  <c:v>260.85733032000002</c:v>
                </c:pt>
                <c:pt idx="571">
                  <c:v>262.74398803999998</c:v>
                </c:pt>
                <c:pt idx="572">
                  <c:v>264.65731812000001</c:v>
                </c:pt>
                <c:pt idx="573">
                  <c:v>266.93066406000003</c:v>
                </c:pt>
                <c:pt idx="574">
                  <c:v>268.94665527000001</c:v>
                </c:pt>
                <c:pt idx="575">
                  <c:v>268.94665527000001</c:v>
                </c:pt>
                <c:pt idx="576">
                  <c:v>270.89065552</c:v>
                </c:pt>
                <c:pt idx="577">
                  <c:v>273.08132934999998</c:v>
                </c:pt>
                <c:pt idx="578">
                  <c:v>273.08132934999998</c:v>
                </c:pt>
                <c:pt idx="579">
                  <c:v>275.29199218999997</c:v>
                </c:pt>
                <c:pt idx="580">
                  <c:v>277.29867553999998</c:v>
                </c:pt>
                <c:pt idx="581">
                  <c:v>279.18798828000001</c:v>
                </c:pt>
                <c:pt idx="582">
                  <c:v>281.44400023999998</c:v>
                </c:pt>
                <c:pt idx="583">
                  <c:v>283.50399779999998</c:v>
                </c:pt>
                <c:pt idx="584">
                  <c:v>285.48666381999999</c:v>
                </c:pt>
                <c:pt idx="585">
                  <c:v>285.48666381999999</c:v>
                </c:pt>
                <c:pt idx="586">
                  <c:v>287.77999878000003</c:v>
                </c:pt>
                <c:pt idx="587">
                  <c:v>289.64266967999998</c:v>
                </c:pt>
                <c:pt idx="588">
                  <c:v>289.64266967999998</c:v>
                </c:pt>
                <c:pt idx="589">
                  <c:v>294.39733887</c:v>
                </c:pt>
                <c:pt idx="590">
                  <c:v>300.15066528</c:v>
                </c:pt>
                <c:pt idx="591">
                  <c:v>300.15066528</c:v>
                </c:pt>
                <c:pt idx="592">
                  <c:v>299.92001342999998</c:v>
                </c:pt>
                <c:pt idx="593">
                  <c:v>300.08132934999998</c:v>
                </c:pt>
                <c:pt idx="594">
                  <c:v>300.08132934999998</c:v>
                </c:pt>
                <c:pt idx="595">
                  <c:v>299.88800049000002</c:v>
                </c:pt>
                <c:pt idx="596">
                  <c:v>300.06134033000001</c:v>
                </c:pt>
                <c:pt idx="597">
                  <c:v>299.89334106000001</c:v>
                </c:pt>
                <c:pt idx="598">
                  <c:v>299.89334106000001</c:v>
                </c:pt>
                <c:pt idx="599">
                  <c:v>299.99334716999999</c:v>
                </c:pt>
                <c:pt idx="600">
                  <c:v>299.99334716999999</c:v>
                </c:pt>
                <c:pt idx="601">
                  <c:v>300.11331177</c:v>
                </c:pt>
                <c:pt idx="602">
                  <c:v>299.87731933999999</c:v>
                </c:pt>
                <c:pt idx="603">
                  <c:v>300.14532471000001</c:v>
                </c:pt>
                <c:pt idx="604">
                  <c:v>300.14532471000001</c:v>
                </c:pt>
                <c:pt idx="605">
                  <c:v>299.93066406000003</c:v>
                </c:pt>
                <c:pt idx="606">
                  <c:v>300.06134033000001</c:v>
                </c:pt>
                <c:pt idx="607">
                  <c:v>299.86132813</c:v>
                </c:pt>
                <c:pt idx="608">
                  <c:v>300.02932738999999</c:v>
                </c:pt>
                <c:pt idx="609">
                  <c:v>299.80932617000002</c:v>
                </c:pt>
                <c:pt idx="610">
                  <c:v>299.80932617000002</c:v>
                </c:pt>
                <c:pt idx="611">
                  <c:v>300.12133789000001</c:v>
                </c:pt>
                <c:pt idx="612">
                  <c:v>299.90798949999999</c:v>
                </c:pt>
                <c:pt idx="613">
                  <c:v>300.14935302999999</c:v>
                </c:pt>
                <c:pt idx="614">
                  <c:v>300.14935302999999</c:v>
                </c:pt>
                <c:pt idx="615">
                  <c:v>299.90133666999998</c:v>
                </c:pt>
                <c:pt idx="616">
                  <c:v>300.18933105000002</c:v>
                </c:pt>
                <c:pt idx="617">
                  <c:v>299.87200927999999</c:v>
                </c:pt>
                <c:pt idx="618">
                  <c:v>300.05334472999999</c:v>
                </c:pt>
                <c:pt idx="619">
                  <c:v>299.82669067</c:v>
                </c:pt>
                <c:pt idx="620">
                  <c:v>299.82669067</c:v>
                </c:pt>
                <c:pt idx="621">
                  <c:v>300.11468506</c:v>
                </c:pt>
                <c:pt idx="622">
                  <c:v>299.98400879000002</c:v>
                </c:pt>
                <c:pt idx="623">
                  <c:v>299.98400879000002</c:v>
                </c:pt>
                <c:pt idx="624">
                  <c:v>299.98266602000001</c:v>
                </c:pt>
                <c:pt idx="625">
                  <c:v>300.01068114999998</c:v>
                </c:pt>
                <c:pt idx="626">
                  <c:v>300.08398438</c:v>
                </c:pt>
                <c:pt idx="627">
                  <c:v>299.91333007999998</c:v>
                </c:pt>
                <c:pt idx="628">
                  <c:v>300.05734253000003</c:v>
                </c:pt>
                <c:pt idx="629">
                  <c:v>299.93734740999997</c:v>
                </c:pt>
                <c:pt idx="630">
                  <c:v>299.93734740999997</c:v>
                </c:pt>
                <c:pt idx="631">
                  <c:v>300.16134643999999</c:v>
                </c:pt>
                <c:pt idx="632">
                  <c:v>299.92666625999999</c:v>
                </c:pt>
                <c:pt idx="633">
                  <c:v>300.17065430000002</c:v>
                </c:pt>
                <c:pt idx="634">
                  <c:v>300.17065430000002</c:v>
                </c:pt>
                <c:pt idx="635">
                  <c:v>300.13732909999999</c:v>
                </c:pt>
                <c:pt idx="636">
                  <c:v>300.13732909999999</c:v>
                </c:pt>
                <c:pt idx="637">
                  <c:v>299.97467040999999</c:v>
                </c:pt>
                <c:pt idx="638">
                  <c:v>300.15066528</c:v>
                </c:pt>
                <c:pt idx="639">
                  <c:v>299.81732177999999</c:v>
                </c:pt>
                <c:pt idx="640">
                  <c:v>299.81732177999999</c:v>
                </c:pt>
                <c:pt idx="641">
                  <c:v>300.08132934999998</c:v>
                </c:pt>
                <c:pt idx="642">
                  <c:v>299.85867309999998</c:v>
                </c:pt>
                <c:pt idx="643">
                  <c:v>299.85867309999998</c:v>
                </c:pt>
                <c:pt idx="644">
                  <c:v>299.84667968999997</c:v>
                </c:pt>
                <c:pt idx="645">
                  <c:v>300.11734009000003</c:v>
                </c:pt>
                <c:pt idx="646">
                  <c:v>300.11734009000003</c:v>
                </c:pt>
                <c:pt idx="647">
                  <c:v>300.06399535999998</c:v>
                </c:pt>
                <c:pt idx="648">
                  <c:v>300.08932494999999</c:v>
                </c:pt>
                <c:pt idx="649">
                  <c:v>299.85733032000002</c:v>
                </c:pt>
                <c:pt idx="650">
                  <c:v>299.85733032000002</c:v>
                </c:pt>
                <c:pt idx="651">
                  <c:v>300.07998657000002</c:v>
                </c:pt>
                <c:pt idx="652">
                  <c:v>299.87335204999999</c:v>
                </c:pt>
                <c:pt idx="653">
                  <c:v>300.14398193</c:v>
                </c:pt>
                <c:pt idx="654">
                  <c:v>299.92797852000001</c:v>
                </c:pt>
                <c:pt idx="655">
                  <c:v>300.10800171</c:v>
                </c:pt>
                <c:pt idx="656">
                  <c:v>300.10800171</c:v>
                </c:pt>
                <c:pt idx="657">
                  <c:v>299.88000488</c:v>
                </c:pt>
                <c:pt idx="658">
                  <c:v>300.10134887999999</c:v>
                </c:pt>
                <c:pt idx="659">
                  <c:v>300.10134887999999</c:v>
                </c:pt>
                <c:pt idx="660">
                  <c:v>299.84268187999999</c:v>
                </c:pt>
                <c:pt idx="661">
                  <c:v>300.03732300000001</c:v>
                </c:pt>
                <c:pt idx="662">
                  <c:v>299.92266846000001</c:v>
                </c:pt>
                <c:pt idx="663">
                  <c:v>300.12133789000001</c:v>
                </c:pt>
                <c:pt idx="664">
                  <c:v>299.95999146000003</c:v>
                </c:pt>
                <c:pt idx="665">
                  <c:v>300.15997313999998</c:v>
                </c:pt>
                <c:pt idx="666">
                  <c:v>300.15997313999998</c:v>
                </c:pt>
                <c:pt idx="667">
                  <c:v>299.85867309999998</c:v>
                </c:pt>
                <c:pt idx="668">
                  <c:v>300.00799561000002</c:v>
                </c:pt>
                <c:pt idx="669">
                  <c:v>300.00799561000002</c:v>
                </c:pt>
                <c:pt idx="670">
                  <c:v>299.88668823</c:v>
                </c:pt>
                <c:pt idx="671">
                  <c:v>299.84799193999999</c:v>
                </c:pt>
                <c:pt idx="672">
                  <c:v>299.84799193999999</c:v>
                </c:pt>
                <c:pt idx="673">
                  <c:v>300.0546875</c:v>
                </c:pt>
                <c:pt idx="674">
                  <c:v>299.94265746999997</c:v>
                </c:pt>
                <c:pt idx="675">
                  <c:v>300.15866089000002</c:v>
                </c:pt>
                <c:pt idx="676">
                  <c:v>300.15866089000002</c:v>
                </c:pt>
                <c:pt idx="677">
                  <c:v>299.87200927999999</c:v>
                </c:pt>
                <c:pt idx="678">
                  <c:v>300.10534668000003</c:v>
                </c:pt>
                <c:pt idx="679">
                  <c:v>300.10534668000003</c:v>
                </c:pt>
                <c:pt idx="680">
                  <c:v>300.12664795000001</c:v>
                </c:pt>
                <c:pt idx="681">
                  <c:v>299.90402222</c:v>
                </c:pt>
                <c:pt idx="682">
                  <c:v>299.90402222</c:v>
                </c:pt>
                <c:pt idx="683">
                  <c:v>300.13067626999998</c:v>
                </c:pt>
                <c:pt idx="684">
                  <c:v>299.96267699999999</c:v>
                </c:pt>
                <c:pt idx="685">
                  <c:v>300.18933105000002</c:v>
                </c:pt>
                <c:pt idx="686">
                  <c:v>300.18933105000002</c:v>
                </c:pt>
                <c:pt idx="687">
                  <c:v>299.90267943999999</c:v>
                </c:pt>
                <c:pt idx="688">
                  <c:v>300.09201050000001</c:v>
                </c:pt>
                <c:pt idx="689">
                  <c:v>299.86798096000001</c:v>
                </c:pt>
                <c:pt idx="690">
                  <c:v>300.09332275000003</c:v>
                </c:pt>
                <c:pt idx="691">
                  <c:v>299.86001586999998</c:v>
                </c:pt>
                <c:pt idx="692">
                  <c:v>299.86001586999998</c:v>
                </c:pt>
                <c:pt idx="693">
                  <c:v>300.15466308999999</c:v>
                </c:pt>
                <c:pt idx="694">
                  <c:v>299.91735840000001</c:v>
                </c:pt>
                <c:pt idx="695">
                  <c:v>299.91735840000001</c:v>
                </c:pt>
                <c:pt idx="696">
                  <c:v>300.07467651000002</c:v>
                </c:pt>
                <c:pt idx="697">
                  <c:v>300.10534668000003</c:v>
                </c:pt>
                <c:pt idx="698">
                  <c:v>300.10534668000003</c:v>
                </c:pt>
                <c:pt idx="699">
                  <c:v>299.86132813</c:v>
                </c:pt>
                <c:pt idx="700">
                  <c:v>300.14266967999998</c:v>
                </c:pt>
                <c:pt idx="701">
                  <c:v>299.88000488</c:v>
                </c:pt>
                <c:pt idx="702">
                  <c:v>299.88000488</c:v>
                </c:pt>
                <c:pt idx="703">
                  <c:v>300.15332031000003</c:v>
                </c:pt>
                <c:pt idx="704">
                  <c:v>299.87866210999999</c:v>
                </c:pt>
                <c:pt idx="705">
                  <c:v>299.87866210999999</c:v>
                </c:pt>
                <c:pt idx="706">
                  <c:v>299.94131470000002</c:v>
                </c:pt>
                <c:pt idx="707">
                  <c:v>299.89465331999997</c:v>
                </c:pt>
                <c:pt idx="708">
                  <c:v>299.89465331999997</c:v>
                </c:pt>
                <c:pt idx="709">
                  <c:v>299.90267943999999</c:v>
                </c:pt>
                <c:pt idx="710">
                  <c:v>300.10400391000002</c:v>
                </c:pt>
                <c:pt idx="711">
                  <c:v>300.03198242000002</c:v>
                </c:pt>
                <c:pt idx="712">
                  <c:v>300.03198242000002</c:v>
                </c:pt>
                <c:pt idx="713">
                  <c:v>299.87200927999999</c:v>
                </c:pt>
                <c:pt idx="714">
                  <c:v>299.99734496999997</c:v>
                </c:pt>
                <c:pt idx="715">
                  <c:v>299.84399414000001</c:v>
                </c:pt>
                <c:pt idx="716">
                  <c:v>300.04931641000002</c:v>
                </c:pt>
                <c:pt idx="717">
                  <c:v>300.02932738999999</c:v>
                </c:pt>
                <c:pt idx="718">
                  <c:v>300.02932738999999</c:v>
                </c:pt>
                <c:pt idx="719">
                  <c:v>299.96133422999998</c:v>
                </c:pt>
                <c:pt idx="720">
                  <c:v>299.97067261000001</c:v>
                </c:pt>
                <c:pt idx="721">
                  <c:v>299.97067261000001</c:v>
                </c:pt>
                <c:pt idx="722">
                  <c:v>299.93066406000003</c:v>
                </c:pt>
                <c:pt idx="723">
                  <c:v>299.90533447000001</c:v>
                </c:pt>
                <c:pt idx="724">
                  <c:v>299.90533447000001</c:v>
                </c:pt>
                <c:pt idx="725">
                  <c:v>300.13333130000001</c:v>
                </c:pt>
                <c:pt idx="726">
                  <c:v>299.86666869999999</c:v>
                </c:pt>
                <c:pt idx="727">
                  <c:v>299.99734496999997</c:v>
                </c:pt>
                <c:pt idx="728">
                  <c:v>299.99734496999997</c:v>
                </c:pt>
                <c:pt idx="729">
                  <c:v>299.80932617000002</c:v>
                </c:pt>
                <c:pt idx="730">
                  <c:v>300.12664795000001</c:v>
                </c:pt>
                <c:pt idx="731">
                  <c:v>299.90933228</c:v>
                </c:pt>
                <c:pt idx="732">
                  <c:v>299.99066162000003</c:v>
                </c:pt>
                <c:pt idx="733">
                  <c:v>299.99066162000003</c:v>
                </c:pt>
                <c:pt idx="734">
                  <c:v>299.95068358999998</c:v>
                </c:pt>
                <c:pt idx="735">
                  <c:v>299.90402222</c:v>
                </c:pt>
                <c:pt idx="736">
                  <c:v>299.90402222</c:v>
                </c:pt>
                <c:pt idx="737">
                  <c:v>299.95599364999998</c:v>
                </c:pt>
                <c:pt idx="738">
                  <c:v>299.96533203000001</c:v>
                </c:pt>
                <c:pt idx="739">
                  <c:v>300.06799316000001</c:v>
                </c:pt>
                <c:pt idx="740">
                  <c:v>300.01864624000001</c:v>
                </c:pt>
                <c:pt idx="741">
                  <c:v>300.02801513999998</c:v>
                </c:pt>
                <c:pt idx="742">
                  <c:v>300.02801513999998</c:v>
                </c:pt>
                <c:pt idx="743">
                  <c:v>299.99066162000003</c:v>
                </c:pt>
                <c:pt idx="744">
                  <c:v>300.10266113</c:v>
                </c:pt>
                <c:pt idx="745">
                  <c:v>299.87335204999999</c:v>
                </c:pt>
                <c:pt idx="746">
                  <c:v>299.87335204999999</c:v>
                </c:pt>
                <c:pt idx="747">
                  <c:v>300.08132934999998</c:v>
                </c:pt>
                <c:pt idx="748">
                  <c:v>299.93066406000003</c:v>
                </c:pt>
                <c:pt idx="749">
                  <c:v>300.16534424000002</c:v>
                </c:pt>
                <c:pt idx="750">
                  <c:v>299.85733032000002</c:v>
                </c:pt>
                <c:pt idx="751">
                  <c:v>300.04135131999999</c:v>
                </c:pt>
                <c:pt idx="752">
                  <c:v>299.88265990999997</c:v>
                </c:pt>
                <c:pt idx="753">
                  <c:v>299.88265990999997</c:v>
                </c:pt>
                <c:pt idx="754">
                  <c:v>300.11331177</c:v>
                </c:pt>
                <c:pt idx="755">
                  <c:v>299.87200927999999</c:v>
                </c:pt>
                <c:pt idx="756">
                  <c:v>299.87200927999999</c:v>
                </c:pt>
                <c:pt idx="757">
                  <c:v>300.14132690000002</c:v>
                </c:pt>
                <c:pt idx="758">
                  <c:v>300.19067382999998</c:v>
                </c:pt>
                <c:pt idx="759">
                  <c:v>300.19067382999998</c:v>
                </c:pt>
                <c:pt idx="760">
                  <c:v>299.94665527000001</c:v>
                </c:pt>
                <c:pt idx="761">
                  <c:v>300.14801025000003</c:v>
                </c:pt>
                <c:pt idx="762">
                  <c:v>300.14801025000003</c:v>
                </c:pt>
                <c:pt idx="763">
                  <c:v>299.8253479</c:v>
                </c:pt>
                <c:pt idx="764">
                  <c:v>300.11599731000001</c:v>
                </c:pt>
                <c:pt idx="765">
                  <c:v>300.03198242000002</c:v>
                </c:pt>
                <c:pt idx="766">
                  <c:v>300.14132690000002</c:v>
                </c:pt>
                <c:pt idx="767">
                  <c:v>300.00799561000002</c:v>
                </c:pt>
                <c:pt idx="768">
                  <c:v>299.98266602000001</c:v>
                </c:pt>
                <c:pt idx="769">
                  <c:v>299.98266602000001</c:v>
                </c:pt>
                <c:pt idx="770">
                  <c:v>299.92797852000001</c:v>
                </c:pt>
                <c:pt idx="771">
                  <c:v>299.98800659</c:v>
                </c:pt>
                <c:pt idx="772">
                  <c:v>299.98800659</c:v>
                </c:pt>
                <c:pt idx="773">
                  <c:v>299.93734740999997</c:v>
                </c:pt>
                <c:pt idx="774">
                  <c:v>300.13201903999999</c:v>
                </c:pt>
                <c:pt idx="775">
                  <c:v>299.9453125</c:v>
                </c:pt>
                <c:pt idx="776">
                  <c:v>300.15731812000001</c:v>
                </c:pt>
                <c:pt idx="777">
                  <c:v>300.00399779999998</c:v>
                </c:pt>
                <c:pt idx="778">
                  <c:v>299.98135375999999</c:v>
                </c:pt>
                <c:pt idx="779">
                  <c:v>299.98135375999999</c:v>
                </c:pt>
                <c:pt idx="780">
                  <c:v>299.98532103999997</c:v>
                </c:pt>
                <c:pt idx="781">
                  <c:v>299.99734496999997</c:v>
                </c:pt>
                <c:pt idx="782">
                  <c:v>299.99734496999997</c:v>
                </c:pt>
                <c:pt idx="783">
                  <c:v>299.94400023999998</c:v>
                </c:pt>
                <c:pt idx="784">
                  <c:v>300.05599976000002</c:v>
                </c:pt>
                <c:pt idx="785">
                  <c:v>300.05599976000002</c:v>
                </c:pt>
                <c:pt idx="786">
                  <c:v>299.95599364999998</c:v>
                </c:pt>
                <c:pt idx="787">
                  <c:v>299.98800659</c:v>
                </c:pt>
                <c:pt idx="788">
                  <c:v>299.93066406000003</c:v>
                </c:pt>
                <c:pt idx="789">
                  <c:v>299.93066406000003</c:v>
                </c:pt>
                <c:pt idx="790">
                  <c:v>300.11734009000003</c:v>
                </c:pt>
                <c:pt idx="791">
                  <c:v>299.91601563</c:v>
                </c:pt>
                <c:pt idx="792">
                  <c:v>299.91601563</c:v>
                </c:pt>
                <c:pt idx="793">
                  <c:v>299.85601807</c:v>
                </c:pt>
                <c:pt idx="794">
                  <c:v>300.16400146000001</c:v>
                </c:pt>
                <c:pt idx="795">
                  <c:v>300.16400146000001</c:v>
                </c:pt>
                <c:pt idx="796">
                  <c:v>299.94265746999997</c:v>
                </c:pt>
                <c:pt idx="797">
                  <c:v>300.14666748000002</c:v>
                </c:pt>
                <c:pt idx="798">
                  <c:v>299.82131958000002</c:v>
                </c:pt>
                <c:pt idx="799">
                  <c:v>299.82131958000002</c:v>
                </c:pt>
                <c:pt idx="800">
                  <c:v>300.09597778</c:v>
                </c:pt>
                <c:pt idx="801">
                  <c:v>299.86532592999998</c:v>
                </c:pt>
                <c:pt idx="802">
                  <c:v>300.13201903999999</c:v>
                </c:pt>
                <c:pt idx="803">
                  <c:v>299.89999390000003</c:v>
                </c:pt>
                <c:pt idx="804">
                  <c:v>300.13867188</c:v>
                </c:pt>
                <c:pt idx="805">
                  <c:v>300.13867188</c:v>
                </c:pt>
                <c:pt idx="806">
                  <c:v>299.91198730000002</c:v>
                </c:pt>
                <c:pt idx="807">
                  <c:v>300.12268066000001</c:v>
                </c:pt>
                <c:pt idx="808">
                  <c:v>299.85064697000001</c:v>
                </c:pt>
                <c:pt idx="809">
                  <c:v>299.85064697000001</c:v>
                </c:pt>
                <c:pt idx="810">
                  <c:v>299.88800049000002</c:v>
                </c:pt>
                <c:pt idx="811">
                  <c:v>299.88800049000002</c:v>
                </c:pt>
                <c:pt idx="812">
                  <c:v>300.14801025000003</c:v>
                </c:pt>
                <c:pt idx="813">
                  <c:v>299.89999390000003</c:v>
                </c:pt>
                <c:pt idx="814">
                  <c:v>300.12664795000001</c:v>
                </c:pt>
                <c:pt idx="815">
                  <c:v>300.12664795000001</c:v>
                </c:pt>
                <c:pt idx="816">
                  <c:v>299.97198486000002</c:v>
                </c:pt>
                <c:pt idx="817">
                  <c:v>300.01599120999998</c:v>
                </c:pt>
                <c:pt idx="818">
                  <c:v>299.82669067</c:v>
                </c:pt>
                <c:pt idx="819">
                  <c:v>300.06265259000003</c:v>
                </c:pt>
                <c:pt idx="820">
                  <c:v>299.90933228</c:v>
                </c:pt>
                <c:pt idx="821">
                  <c:v>299.90933228</c:v>
                </c:pt>
                <c:pt idx="822">
                  <c:v>299.95599364999998</c:v>
                </c:pt>
                <c:pt idx="823">
                  <c:v>299.87335204999999</c:v>
                </c:pt>
                <c:pt idx="824">
                  <c:v>300.05999756</c:v>
                </c:pt>
                <c:pt idx="825">
                  <c:v>300.05999756</c:v>
                </c:pt>
                <c:pt idx="826">
                  <c:v>299.99734496999997</c:v>
                </c:pt>
                <c:pt idx="827">
                  <c:v>300.15997313999998</c:v>
                </c:pt>
                <c:pt idx="828">
                  <c:v>300.00933837999997</c:v>
                </c:pt>
                <c:pt idx="829">
                  <c:v>299.90133666999998</c:v>
                </c:pt>
                <c:pt idx="830">
                  <c:v>300.09332275000003</c:v>
                </c:pt>
                <c:pt idx="831">
                  <c:v>300.09332275000003</c:v>
                </c:pt>
                <c:pt idx="832">
                  <c:v>300.07998657000002</c:v>
                </c:pt>
                <c:pt idx="833">
                  <c:v>299.90933228</c:v>
                </c:pt>
                <c:pt idx="834">
                  <c:v>299.91601563</c:v>
                </c:pt>
                <c:pt idx="835">
                  <c:v>299.91601563</c:v>
                </c:pt>
                <c:pt idx="836">
                  <c:v>299.99600220000002</c:v>
                </c:pt>
                <c:pt idx="837">
                  <c:v>299.98931885000002</c:v>
                </c:pt>
                <c:pt idx="838">
                  <c:v>299.97467040999999</c:v>
                </c:pt>
                <c:pt idx="839">
                  <c:v>300.00665283000001</c:v>
                </c:pt>
                <c:pt idx="840">
                  <c:v>300.10800171</c:v>
                </c:pt>
                <c:pt idx="841">
                  <c:v>300.05868529999998</c:v>
                </c:pt>
                <c:pt idx="842">
                  <c:v>300.05868529999998</c:v>
                </c:pt>
                <c:pt idx="843">
                  <c:v>300.04931641000002</c:v>
                </c:pt>
                <c:pt idx="844">
                  <c:v>299.96133422999998</c:v>
                </c:pt>
                <c:pt idx="845">
                  <c:v>299.96133422999998</c:v>
                </c:pt>
                <c:pt idx="846">
                  <c:v>300.03067017000001</c:v>
                </c:pt>
                <c:pt idx="847">
                  <c:v>300.04400635000002</c:v>
                </c:pt>
                <c:pt idx="848">
                  <c:v>300.04400635000002</c:v>
                </c:pt>
                <c:pt idx="849">
                  <c:v>299.89068603999999</c:v>
                </c:pt>
                <c:pt idx="850">
                  <c:v>299.96133422999998</c:v>
                </c:pt>
                <c:pt idx="851">
                  <c:v>299.96133422999998</c:v>
                </c:pt>
                <c:pt idx="852">
                  <c:v>300.14398193</c:v>
                </c:pt>
                <c:pt idx="853">
                  <c:v>299.85733032000002</c:v>
                </c:pt>
                <c:pt idx="854">
                  <c:v>300.17868041999998</c:v>
                </c:pt>
                <c:pt idx="855">
                  <c:v>300.17868041999998</c:v>
                </c:pt>
                <c:pt idx="856">
                  <c:v>300.11868285999998</c:v>
                </c:pt>
                <c:pt idx="857">
                  <c:v>300.11868285999998</c:v>
                </c:pt>
                <c:pt idx="858">
                  <c:v>299.87731933999999</c:v>
                </c:pt>
                <c:pt idx="859">
                  <c:v>299.97332763999998</c:v>
                </c:pt>
                <c:pt idx="860">
                  <c:v>299.97735596000001</c:v>
                </c:pt>
                <c:pt idx="861">
                  <c:v>299.97735596000001</c:v>
                </c:pt>
                <c:pt idx="862">
                  <c:v>300</c:v>
                </c:pt>
                <c:pt idx="863">
                  <c:v>299.97198486000002</c:v>
                </c:pt>
                <c:pt idx="864">
                  <c:v>300.07467651000002</c:v>
                </c:pt>
                <c:pt idx="865">
                  <c:v>300.07598876999998</c:v>
                </c:pt>
                <c:pt idx="866">
                  <c:v>300.10665893999999</c:v>
                </c:pt>
                <c:pt idx="867">
                  <c:v>300.10665893999999</c:v>
                </c:pt>
                <c:pt idx="868">
                  <c:v>299.88934325999998</c:v>
                </c:pt>
                <c:pt idx="869">
                  <c:v>300.00399779999998</c:v>
                </c:pt>
                <c:pt idx="870">
                  <c:v>299.86001586999998</c:v>
                </c:pt>
                <c:pt idx="871">
                  <c:v>299.86001586999998</c:v>
                </c:pt>
                <c:pt idx="872">
                  <c:v>300.15332031000003</c:v>
                </c:pt>
                <c:pt idx="873">
                  <c:v>299.97866821000002</c:v>
                </c:pt>
                <c:pt idx="874">
                  <c:v>300.15200806000001</c:v>
                </c:pt>
                <c:pt idx="875">
                  <c:v>299.90798949999999</c:v>
                </c:pt>
                <c:pt idx="876">
                  <c:v>300.05599976000002</c:v>
                </c:pt>
                <c:pt idx="877">
                  <c:v>300.05599976000002</c:v>
                </c:pt>
                <c:pt idx="878">
                  <c:v>300.04266357</c:v>
                </c:pt>
                <c:pt idx="879">
                  <c:v>299.83065796</c:v>
                </c:pt>
                <c:pt idx="880">
                  <c:v>299.99468994</c:v>
                </c:pt>
                <c:pt idx="881">
                  <c:v>299.99468994</c:v>
                </c:pt>
                <c:pt idx="882">
                  <c:v>299.99600220000002</c:v>
                </c:pt>
                <c:pt idx="883">
                  <c:v>300.14532471000001</c:v>
                </c:pt>
                <c:pt idx="884">
                  <c:v>300.04400635000002</c:v>
                </c:pt>
                <c:pt idx="885">
                  <c:v>300.11599731000001</c:v>
                </c:pt>
                <c:pt idx="886">
                  <c:v>299.90798949999999</c:v>
                </c:pt>
                <c:pt idx="887">
                  <c:v>300.15466308999999</c:v>
                </c:pt>
                <c:pt idx="888">
                  <c:v>300.15466308999999</c:v>
                </c:pt>
                <c:pt idx="889">
                  <c:v>299.94000244</c:v>
                </c:pt>
                <c:pt idx="890">
                  <c:v>300.16665648999998</c:v>
                </c:pt>
                <c:pt idx="891">
                  <c:v>300.16665648999998</c:v>
                </c:pt>
                <c:pt idx="892">
                  <c:v>299.86932373000002</c:v>
                </c:pt>
                <c:pt idx="893">
                  <c:v>299.83465575999998</c:v>
                </c:pt>
                <c:pt idx="894">
                  <c:v>299.83465575999998</c:v>
                </c:pt>
                <c:pt idx="895">
                  <c:v>300.08264159999999</c:v>
                </c:pt>
                <c:pt idx="896">
                  <c:v>299.85198974999997</c:v>
                </c:pt>
                <c:pt idx="897">
                  <c:v>299.85198974999997</c:v>
                </c:pt>
                <c:pt idx="898">
                  <c:v>300.15200806000001</c:v>
                </c:pt>
                <c:pt idx="899">
                  <c:v>299.99200438999998</c:v>
                </c:pt>
                <c:pt idx="900">
                  <c:v>300.19332886000001</c:v>
                </c:pt>
                <c:pt idx="901">
                  <c:v>300.19332886000001</c:v>
                </c:pt>
                <c:pt idx="902">
                  <c:v>300.08398438</c:v>
                </c:pt>
                <c:pt idx="903">
                  <c:v>299.89068603999999</c:v>
                </c:pt>
                <c:pt idx="904">
                  <c:v>299.89068603999999</c:v>
                </c:pt>
                <c:pt idx="905">
                  <c:v>300.00531006</c:v>
                </c:pt>
                <c:pt idx="906">
                  <c:v>299.86666869999999</c:v>
                </c:pt>
                <c:pt idx="907">
                  <c:v>299.86666869999999</c:v>
                </c:pt>
                <c:pt idx="908">
                  <c:v>300.15066528</c:v>
                </c:pt>
                <c:pt idx="909">
                  <c:v>299.94400023999998</c:v>
                </c:pt>
                <c:pt idx="910">
                  <c:v>300.16134643999999</c:v>
                </c:pt>
                <c:pt idx="911">
                  <c:v>299.82934569999998</c:v>
                </c:pt>
                <c:pt idx="912">
                  <c:v>300.10400391000002</c:v>
                </c:pt>
                <c:pt idx="913">
                  <c:v>299.86798096000001</c:v>
                </c:pt>
                <c:pt idx="914">
                  <c:v>299.86798096000001</c:v>
                </c:pt>
                <c:pt idx="915">
                  <c:v>300.14398193</c:v>
                </c:pt>
                <c:pt idx="916">
                  <c:v>299.87866210999999</c:v>
                </c:pt>
                <c:pt idx="917">
                  <c:v>299.87866210999999</c:v>
                </c:pt>
                <c:pt idx="918">
                  <c:v>300.15332031000003</c:v>
                </c:pt>
                <c:pt idx="919">
                  <c:v>299.88131714000002</c:v>
                </c:pt>
                <c:pt idx="920">
                  <c:v>300.03598022</c:v>
                </c:pt>
                <c:pt idx="921">
                  <c:v>299.87066650000003</c:v>
                </c:pt>
                <c:pt idx="922">
                  <c:v>300.13867188</c:v>
                </c:pt>
                <c:pt idx="923">
                  <c:v>299.91333007999998</c:v>
                </c:pt>
                <c:pt idx="924">
                  <c:v>299.91333007999998</c:v>
                </c:pt>
                <c:pt idx="925">
                  <c:v>299.97735596000001</c:v>
                </c:pt>
                <c:pt idx="926">
                  <c:v>299.89465331999997</c:v>
                </c:pt>
                <c:pt idx="927">
                  <c:v>299.89465331999997</c:v>
                </c:pt>
                <c:pt idx="928">
                  <c:v>300.11868285999998</c:v>
                </c:pt>
                <c:pt idx="929">
                  <c:v>300.12268066000001</c:v>
                </c:pt>
                <c:pt idx="930">
                  <c:v>300.12268066000001</c:v>
                </c:pt>
                <c:pt idx="931">
                  <c:v>299.8253479</c:v>
                </c:pt>
                <c:pt idx="932">
                  <c:v>300.11065674000002</c:v>
                </c:pt>
                <c:pt idx="933">
                  <c:v>299.95333862000001</c:v>
                </c:pt>
                <c:pt idx="934">
                  <c:v>299.95333862000001</c:v>
                </c:pt>
                <c:pt idx="935">
                  <c:v>299.94400023999998</c:v>
                </c:pt>
                <c:pt idx="936">
                  <c:v>300.09466552999999</c:v>
                </c:pt>
                <c:pt idx="937">
                  <c:v>300.09466552999999</c:v>
                </c:pt>
                <c:pt idx="938">
                  <c:v>299.90533447000001</c:v>
                </c:pt>
                <c:pt idx="939">
                  <c:v>300.14132690000002</c:v>
                </c:pt>
                <c:pt idx="940">
                  <c:v>300.14132690000002</c:v>
                </c:pt>
                <c:pt idx="941">
                  <c:v>299.98532103999997</c:v>
                </c:pt>
                <c:pt idx="942">
                  <c:v>300.15066528</c:v>
                </c:pt>
                <c:pt idx="943">
                  <c:v>300.15066528</c:v>
                </c:pt>
                <c:pt idx="944">
                  <c:v>299.95199585</c:v>
                </c:pt>
                <c:pt idx="945">
                  <c:v>300.07998657000002</c:v>
                </c:pt>
                <c:pt idx="946">
                  <c:v>299.92266846000001</c:v>
                </c:pt>
                <c:pt idx="947">
                  <c:v>299.96932982999999</c:v>
                </c:pt>
                <c:pt idx="948">
                  <c:v>299.87600708000002</c:v>
                </c:pt>
                <c:pt idx="949">
                  <c:v>299.87600708000002</c:v>
                </c:pt>
                <c:pt idx="950">
                  <c:v>300.09066772</c:v>
                </c:pt>
                <c:pt idx="951">
                  <c:v>299.91735840000001</c:v>
                </c:pt>
                <c:pt idx="952">
                  <c:v>300.13201903999999</c:v>
                </c:pt>
                <c:pt idx="953">
                  <c:v>300.13201903999999</c:v>
                </c:pt>
                <c:pt idx="954">
                  <c:v>299.85467528999999</c:v>
                </c:pt>
                <c:pt idx="955">
                  <c:v>300.06265259000003</c:v>
                </c:pt>
                <c:pt idx="956">
                  <c:v>300.10400391000002</c:v>
                </c:pt>
                <c:pt idx="957">
                  <c:v>300.09201050000001</c:v>
                </c:pt>
                <c:pt idx="958">
                  <c:v>299.92401123000002</c:v>
                </c:pt>
                <c:pt idx="959">
                  <c:v>299.92401123000002</c:v>
                </c:pt>
                <c:pt idx="960">
                  <c:v>299.92932129000002</c:v>
                </c:pt>
                <c:pt idx="961">
                  <c:v>299.88668823</c:v>
                </c:pt>
                <c:pt idx="962">
                  <c:v>299.98931885000002</c:v>
                </c:pt>
                <c:pt idx="963">
                  <c:v>299.98931885000002</c:v>
                </c:pt>
                <c:pt idx="964">
                  <c:v>299.96401978</c:v>
                </c:pt>
                <c:pt idx="965">
                  <c:v>299.92001342999998</c:v>
                </c:pt>
                <c:pt idx="966">
                  <c:v>299.92001342999998</c:v>
                </c:pt>
                <c:pt idx="967">
                  <c:v>300.00799561000002</c:v>
                </c:pt>
                <c:pt idx="968">
                  <c:v>299.92401123000002</c:v>
                </c:pt>
                <c:pt idx="969">
                  <c:v>299.92401123000002</c:v>
                </c:pt>
                <c:pt idx="970">
                  <c:v>299.93200683999999</c:v>
                </c:pt>
                <c:pt idx="971">
                  <c:v>300.04534912000003</c:v>
                </c:pt>
                <c:pt idx="972">
                  <c:v>299.91464232999999</c:v>
                </c:pt>
                <c:pt idx="973">
                  <c:v>300.17330933</c:v>
                </c:pt>
                <c:pt idx="974">
                  <c:v>299.90133666999998</c:v>
                </c:pt>
                <c:pt idx="975">
                  <c:v>300.13201903999999</c:v>
                </c:pt>
                <c:pt idx="976">
                  <c:v>300.13201903999999</c:v>
                </c:pt>
                <c:pt idx="977">
                  <c:v>299.84933472</c:v>
                </c:pt>
                <c:pt idx="978">
                  <c:v>300.07598876999998</c:v>
                </c:pt>
                <c:pt idx="979">
                  <c:v>300.07598876999998</c:v>
                </c:pt>
                <c:pt idx="980">
                  <c:v>299.80932617000002</c:v>
                </c:pt>
                <c:pt idx="981">
                  <c:v>300.13732909999999</c:v>
                </c:pt>
                <c:pt idx="982">
                  <c:v>299.86798096000001</c:v>
                </c:pt>
                <c:pt idx="983">
                  <c:v>300.14801025000003</c:v>
                </c:pt>
                <c:pt idx="984">
                  <c:v>299.85333251999998</c:v>
                </c:pt>
                <c:pt idx="985">
                  <c:v>300.10400391000002</c:v>
                </c:pt>
                <c:pt idx="986">
                  <c:v>300.10400391000002</c:v>
                </c:pt>
                <c:pt idx="987">
                  <c:v>299.91067505000001</c:v>
                </c:pt>
                <c:pt idx="988">
                  <c:v>300.14801025000003</c:v>
                </c:pt>
                <c:pt idx="989">
                  <c:v>300.14801025000003</c:v>
                </c:pt>
                <c:pt idx="990">
                  <c:v>299.93200683999999</c:v>
                </c:pt>
                <c:pt idx="991">
                  <c:v>299.86666869999999</c:v>
                </c:pt>
                <c:pt idx="992">
                  <c:v>299.86666869999999</c:v>
                </c:pt>
                <c:pt idx="993">
                  <c:v>300.06399535999998</c:v>
                </c:pt>
                <c:pt idx="994">
                  <c:v>299.99600220000002</c:v>
                </c:pt>
                <c:pt idx="995">
                  <c:v>299.99600220000002</c:v>
                </c:pt>
                <c:pt idx="996">
                  <c:v>300.14935302999999</c:v>
                </c:pt>
                <c:pt idx="997">
                  <c:v>299.86532592999998</c:v>
                </c:pt>
                <c:pt idx="998">
                  <c:v>300.12133789000001</c:v>
                </c:pt>
                <c:pt idx="999">
                  <c:v>300.12133789000001</c:v>
                </c:pt>
                <c:pt idx="1000">
                  <c:v>300.13467407000002</c:v>
                </c:pt>
                <c:pt idx="1001">
                  <c:v>300.13467407000002</c:v>
                </c:pt>
                <c:pt idx="1002">
                  <c:v>300.10931396000001</c:v>
                </c:pt>
                <c:pt idx="1003">
                  <c:v>300.08801269999998</c:v>
                </c:pt>
                <c:pt idx="1004">
                  <c:v>300.08801269999998</c:v>
                </c:pt>
                <c:pt idx="1005">
                  <c:v>300.02133178999998</c:v>
                </c:pt>
                <c:pt idx="1006">
                  <c:v>299.97198486000002</c:v>
                </c:pt>
                <c:pt idx="1007">
                  <c:v>299.97198486000002</c:v>
                </c:pt>
                <c:pt idx="1008">
                  <c:v>299.91601563</c:v>
                </c:pt>
                <c:pt idx="1009">
                  <c:v>300.09066772</c:v>
                </c:pt>
                <c:pt idx="1010">
                  <c:v>300.09066772</c:v>
                </c:pt>
                <c:pt idx="1011">
                  <c:v>300.06933593999997</c:v>
                </c:pt>
                <c:pt idx="1012">
                  <c:v>299.88000488</c:v>
                </c:pt>
                <c:pt idx="1013">
                  <c:v>300.01333618000001</c:v>
                </c:pt>
                <c:pt idx="1014">
                  <c:v>300.01333618000001</c:v>
                </c:pt>
                <c:pt idx="1015">
                  <c:v>300.03732300000001</c:v>
                </c:pt>
                <c:pt idx="1016">
                  <c:v>300.11065674000002</c:v>
                </c:pt>
                <c:pt idx="1017">
                  <c:v>300.11065674000002</c:v>
                </c:pt>
                <c:pt idx="1018">
                  <c:v>299.91601563</c:v>
                </c:pt>
                <c:pt idx="1019">
                  <c:v>299.90667724999997</c:v>
                </c:pt>
                <c:pt idx="1020">
                  <c:v>299.90667724999997</c:v>
                </c:pt>
                <c:pt idx="1021">
                  <c:v>299.85333251999998</c:v>
                </c:pt>
                <c:pt idx="1022">
                  <c:v>299.95199585</c:v>
                </c:pt>
                <c:pt idx="1023">
                  <c:v>299.95199585</c:v>
                </c:pt>
                <c:pt idx="1024">
                  <c:v>300.02264403999999</c:v>
                </c:pt>
                <c:pt idx="1025">
                  <c:v>299.88000488</c:v>
                </c:pt>
                <c:pt idx="1026">
                  <c:v>300.02264403999999</c:v>
                </c:pt>
                <c:pt idx="1027">
                  <c:v>299.87335204999999</c:v>
                </c:pt>
                <c:pt idx="1028">
                  <c:v>300.12799072000001</c:v>
                </c:pt>
                <c:pt idx="1029">
                  <c:v>299.84533691000001</c:v>
                </c:pt>
                <c:pt idx="1030">
                  <c:v>299.84533691000001</c:v>
                </c:pt>
                <c:pt idx="1031">
                  <c:v>300.06799316000001</c:v>
                </c:pt>
                <c:pt idx="1032">
                  <c:v>299.95999146000003</c:v>
                </c:pt>
                <c:pt idx="1033">
                  <c:v>299.95999146000003</c:v>
                </c:pt>
                <c:pt idx="1034">
                  <c:v>300.1746521</c:v>
                </c:pt>
                <c:pt idx="1035">
                  <c:v>300.11065674000002</c:v>
                </c:pt>
                <c:pt idx="1036">
                  <c:v>300.11065674000002</c:v>
                </c:pt>
                <c:pt idx="1037">
                  <c:v>299.87200927999999</c:v>
                </c:pt>
                <c:pt idx="1038">
                  <c:v>300.04800415</c:v>
                </c:pt>
                <c:pt idx="1039">
                  <c:v>299.87866210999999</c:v>
                </c:pt>
                <c:pt idx="1040">
                  <c:v>299.87866210999999</c:v>
                </c:pt>
                <c:pt idx="1041">
                  <c:v>300.09466552999999</c:v>
                </c:pt>
                <c:pt idx="1042">
                  <c:v>299.98800659</c:v>
                </c:pt>
                <c:pt idx="1043">
                  <c:v>299.98800659</c:v>
                </c:pt>
                <c:pt idx="1044">
                  <c:v>299.90133666999998</c:v>
                </c:pt>
                <c:pt idx="1045">
                  <c:v>300.02133178999998</c:v>
                </c:pt>
                <c:pt idx="1046">
                  <c:v>300.02133178999998</c:v>
                </c:pt>
                <c:pt idx="1047">
                  <c:v>299.8253479</c:v>
                </c:pt>
                <c:pt idx="1048">
                  <c:v>300.11065674000002</c:v>
                </c:pt>
                <c:pt idx="1049">
                  <c:v>299.85198974999997</c:v>
                </c:pt>
                <c:pt idx="1050">
                  <c:v>299.85198974999997</c:v>
                </c:pt>
                <c:pt idx="1051">
                  <c:v>300.10000609999997</c:v>
                </c:pt>
                <c:pt idx="1052">
                  <c:v>299.86532592999998</c:v>
                </c:pt>
                <c:pt idx="1053">
                  <c:v>300.16534424000002</c:v>
                </c:pt>
                <c:pt idx="1054">
                  <c:v>299.85333251999998</c:v>
                </c:pt>
                <c:pt idx="1055">
                  <c:v>300.04400635000002</c:v>
                </c:pt>
                <c:pt idx="1056">
                  <c:v>300.04400635000002</c:v>
                </c:pt>
                <c:pt idx="1057">
                  <c:v>299.83065796</c:v>
                </c:pt>
                <c:pt idx="1058">
                  <c:v>300.11999512</c:v>
                </c:pt>
                <c:pt idx="1059">
                  <c:v>299.89199829</c:v>
                </c:pt>
                <c:pt idx="1060">
                  <c:v>299.89199829</c:v>
                </c:pt>
                <c:pt idx="1061">
                  <c:v>300.13067626999998</c:v>
                </c:pt>
                <c:pt idx="1062">
                  <c:v>299.86001586999998</c:v>
                </c:pt>
                <c:pt idx="1063">
                  <c:v>299.94665527000001</c:v>
                </c:pt>
                <c:pt idx="1064">
                  <c:v>300.07202147999999</c:v>
                </c:pt>
                <c:pt idx="1065">
                  <c:v>300.07202147999999</c:v>
                </c:pt>
                <c:pt idx="1066">
                  <c:v>299.87600708000002</c:v>
                </c:pt>
                <c:pt idx="1067">
                  <c:v>300.10400391000002</c:v>
                </c:pt>
                <c:pt idx="1068">
                  <c:v>299.85601807</c:v>
                </c:pt>
                <c:pt idx="1069">
                  <c:v>299.85601807</c:v>
                </c:pt>
                <c:pt idx="1070">
                  <c:v>300.14398193</c:v>
                </c:pt>
                <c:pt idx="1071">
                  <c:v>300.02801513999998</c:v>
                </c:pt>
                <c:pt idx="1072">
                  <c:v>300.02801513999998</c:v>
                </c:pt>
                <c:pt idx="1073">
                  <c:v>300.09201050000001</c:v>
                </c:pt>
                <c:pt idx="1074">
                  <c:v>299.85333251999998</c:v>
                </c:pt>
                <c:pt idx="1075">
                  <c:v>299.98666381999999</c:v>
                </c:pt>
                <c:pt idx="1076">
                  <c:v>299.98666381999999</c:v>
                </c:pt>
                <c:pt idx="1077">
                  <c:v>299.80932617000002</c:v>
                </c:pt>
                <c:pt idx="1078">
                  <c:v>300.15466308999999</c:v>
                </c:pt>
                <c:pt idx="1079">
                  <c:v>300.15466308999999</c:v>
                </c:pt>
                <c:pt idx="1080">
                  <c:v>300.16134643999999</c:v>
                </c:pt>
                <c:pt idx="1081">
                  <c:v>299.88131714000002</c:v>
                </c:pt>
                <c:pt idx="1082">
                  <c:v>299.88131714000002</c:v>
                </c:pt>
                <c:pt idx="1083">
                  <c:v>300.14666748000002</c:v>
                </c:pt>
                <c:pt idx="1084">
                  <c:v>300.05868529999998</c:v>
                </c:pt>
                <c:pt idx="1085">
                  <c:v>300.05868529999998</c:v>
                </c:pt>
                <c:pt idx="1086">
                  <c:v>300.08398438</c:v>
                </c:pt>
                <c:pt idx="1087">
                  <c:v>299.88934325999998</c:v>
                </c:pt>
                <c:pt idx="1088">
                  <c:v>299.88131714000002</c:v>
                </c:pt>
                <c:pt idx="1089">
                  <c:v>299.88131714000002</c:v>
                </c:pt>
                <c:pt idx="1090">
                  <c:v>300.01864624000001</c:v>
                </c:pt>
                <c:pt idx="1091">
                  <c:v>300.01864624000001</c:v>
                </c:pt>
                <c:pt idx="1092">
                  <c:v>300.11468506</c:v>
                </c:pt>
                <c:pt idx="1093">
                  <c:v>300.09866333000002</c:v>
                </c:pt>
                <c:pt idx="1094">
                  <c:v>299.89334106000001</c:v>
                </c:pt>
                <c:pt idx="1095">
                  <c:v>299.89334106000001</c:v>
                </c:pt>
                <c:pt idx="1096">
                  <c:v>299.97866821000002</c:v>
                </c:pt>
                <c:pt idx="1097">
                  <c:v>299.92132568</c:v>
                </c:pt>
                <c:pt idx="1098">
                  <c:v>300.04400635000002</c:v>
                </c:pt>
                <c:pt idx="1099">
                  <c:v>299.86132813</c:v>
                </c:pt>
                <c:pt idx="1100">
                  <c:v>300.04931641000002</c:v>
                </c:pt>
                <c:pt idx="1101">
                  <c:v>300.04931641000002</c:v>
                </c:pt>
                <c:pt idx="1102">
                  <c:v>299.98266602000001</c:v>
                </c:pt>
                <c:pt idx="1103">
                  <c:v>300.1746521</c:v>
                </c:pt>
                <c:pt idx="1104">
                  <c:v>300.04534912000003</c:v>
                </c:pt>
                <c:pt idx="1105">
                  <c:v>300.04534912000003</c:v>
                </c:pt>
                <c:pt idx="1106">
                  <c:v>300.00933837999997</c:v>
                </c:pt>
                <c:pt idx="1107">
                  <c:v>299.87600708000002</c:v>
                </c:pt>
                <c:pt idx="1108">
                  <c:v>299.92797852000001</c:v>
                </c:pt>
                <c:pt idx="1109">
                  <c:v>300.0546875</c:v>
                </c:pt>
                <c:pt idx="1110">
                  <c:v>300.06134033000001</c:v>
                </c:pt>
                <c:pt idx="1111">
                  <c:v>300.06134033000001</c:v>
                </c:pt>
                <c:pt idx="1112">
                  <c:v>299.84799193999999</c:v>
                </c:pt>
                <c:pt idx="1113">
                  <c:v>300.01467896000003</c:v>
                </c:pt>
                <c:pt idx="1114">
                  <c:v>300.00399779999998</c:v>
                </c:pt>
                <c:pt idx="1115">
                  <c:v>300.00399779999998</c:v>
                </c:pt>
                <c:pt idx="1116">
                  <c:v>300.12533568999999</c:v>
                </c:pt>
                <c:pt idx="1117">
                  <c:v>300.12133789000001</c:v>
                </c:pt>
                <c:pt idx="1118">
                  <c:v>300.12133789000001</c:v>
                </c:pt>
                <c:pt idx="1119">
                  <c:v>299.90133666999998</c:v>
                </c:pt>
                <c:pt idx="1120">
                  <c:v>300.15866089000002</c:v>
                </c:pt>
                <c:pt idx="1121">
                  <c:v>300.15866089000002</c:v>
                </c:pt>
                <c:pt idx="1122">
                  <c:v>299.95599364999998</c:v>
                </c:pt>
                <c:pt idx="1123">
                  <c:v>300.04931641000002</c:v>
                </c:pt>
                <c:pt idx="1124">
                  <c:v>299.87066650000003</c:v>
                </c:pt>
                <c:pt idx="1125">
                  <c:v>299.87066650000003</c:v>
                </c:pt>
                <c:pt idx="1126">
                  <c:v>299.99734496999997</c:v>
                </c:pt>
                <c:pt idx="1127">
                  <c:v>299.99734496999997</c:v>
                </c:pt>
                <c:pt idx="1128">
                  <c:v>300.06399535999998</c:v>
                </c:pt>
                <c:pt idx="1129">
                  <c:v>299.99200438999998</c:v>
                </c:pt>
                <c:pt idx="1130">
                  <c:v>299.92532348999998</c:v>
                </c:pt>
                <c:pt idx="1131">
                  <c:v>299.92532348999998</c:v>
                </c:pt>
                <c:pt idx="1132">
                  <c:v>299.96267699999999</c:v>
                </c:pt>
                <c:pt idx="1133">
                  <c:v>300.05065918000003</c:v>
                </c:pt>
                <c:pt idx="1134">
                  <c:v>300.00265503000003</c:v>
                </c:pt>
                <c:pt idx="1135">
                  <c:v>300</c:v>
                </c:pt>
                <c:pt idx="1136">
                  <c:v>299.83465575999998</c:v>
                </c:pt>
                <c:pt idx="1137">
                  <c:v>299.83465575999998</c:v>
                </c:pt>
                <c:pt idx="1138">
                  <c:v>300.13201903999999</c:v>
                </c:pt>
                <c:pt idx="1139">
                  <c:v>299.89199829</c:v>
                </c:pt>
                <c:pt idx="1140">
                  <c:v>299.94265746999997</c:v>
                </c:pt>
                <c:pt idx="1141">
                  <c:v>299.94265746999997</c:v>
                </c:pt>
                <c:pt idx="1142">
                  <c:v>299.93200683999999</c:v>
                </c:pt>
                <c:pt idx="1143">
                  <c:v>299.93466187000001</c:v>
                </c:pt>
                <c:pt idx="1144">
                  <c:v>299.98135375999999</c:v>
                </c:pt>
                <c:pt idx="1145">
                  <c:v>300.13201903999999</c:v>
                </c:pt>
                <c:pt idx="1146">
                  <c:v>299.82669067</c:v>
                </c:pt>
                <c:pt idx="1147">
                  <c:v>299.82669067</c:v>
                </c:pt>
                <c:pt idx="1148">
                  <c:v>300.00399779999998</c:v>
                </c:pt>
                <c:pt idx="1149">
                  <c:v>299.87066650000003</c:v>
                </c:pt>
                <c:pt idx="1150">
                  <c:v>299.97866821000002</c:v>
                </c:pt>
                <c:pt idx="1151">
                  <c:v>299.97866821000002</c:v>
                </c:pt>
                <c:pt idx="1152">
                  <c:v>300.04000853999997</c:v>
                </c:pt>
                <c:pt idx="1153">
                  <c:v>300.09466552999999</c:v>
                </c:pt>
                <c:pt idx="1154">
                  <c:v>283.56533812999999</c:v>
                </c:pt>
                <c:pt idx="1155">
                  <c:v>237.73466492</c:v>
                </c:pt>
                <c:pt idx="1156">
                  <c:v>175.31866454999999</c:v>
                </c:pt>
                <c:pt idx="1157">
                  <c:v>175.31866454999999</c:v>
                </c:pt>
                <c:pt idx="1158">
                  <c:v>115.85733032</c:v>
                </c:pt>
                <c:pt idx="1159">
                  <c:v>34.974666599999999</c:v>
                </c:pt>
                <c:pt idx="1160">
                  <c:v>-2.2826666800000002</c:v>
                </c:pt>
                <c:pt idx="1161">
                  <c:v>-2.2826666800000002</c:v>
                </c:pt>
                <c:pt idx="1162">
                  <c:v>-0.13866666999999999</c:v>
                </c:pt>
                <c:pt idx="1163">
                  <c:v>-0.13866666999999999</c:v>
                </c:pt>
                <c:pt idx="1164">
                  <c:v>1.25600004</c:v>
                </c:pt>
                <c:pt idx="1165">
                  <c:v>-1.3333333700000001</c:v>
                </c:pt>
                <c:pt idx="1166">
                  <c:v>-0.41466665000000003</c:v>
                </c:pt>
                <c:pt idx="1167">
                  <c:v>-0.41466665000000003</c:v>
                </c:pt>
                <c:pt idx="1168">
                  <c:v>0.48399997</c:v>
                </c:pt>
                <c:pt idx="1169">
                  <c:v>0.48266663999999998</c:v>
                </c:pt>
                <c:pt idx="1170">
                  <c:v>9.3333300000000008E-3</c:v>
                </c:pt>
                <c:pt idx="1171">
                  <c:v>-1.6E-2</c:v>
                </c:pt>
                <c:pt idx="1172">
                  <c:v>-8.0000000000000002E-3</c:v>
                </c:pt>
                <c:pt idx="1173">
                  <c:v>-8.0000000000000002E-3</c:v>
                </c:pt>
                <c:pt idx="1174">
                  <c:v>-1.3333329999999999E-2</c:v>
                </c:pt>
                <c:pt idx="1175">
                  <c:v>-1.2E-2</c:v>
                </c:pt>
                <c:pt idx="1176">
                  <c:v>-2.6666699999999999E-3</c:v>
                </c:pt>
                <c:pt idx="1177">
                  <c:v>-2.6666699999999999E-3</c:v>
                </c:pt>
                <c:pt idx="1178">
                  <c:v>1.33333E-3</c:v>
                </c:pt>
                <c:pt idx="1179">
                  <c:v>0</c:v>
                </c:pt>
                <c:pt idx="1180">
                  <c:v>1.33333E-3</c:v>
                </c:pt>
                <c:pt idx="1181">
                  <c:v>1.33333E-3</c:v>
                </c:pt>
                <c:pt idx="1182">
                  <c:v>1.33333E-3</c:v>
                </c:pt>
                <c:pt idx="1183">
                  <c:v>1.33333E-3</c:v>
                </c:pt>
                <c:pt idx="1184">
                  <c:v>-2.6666699999999999E-3</c:v>
                </c:pt>
                <c:pt idx="1185">
                  <c:v>0</c:v>
                </c:pt>
                <c:pt idx="1186">
                  <c:v>1.33333E-3</c:v>
                </c:pt>
                <c:pt idx="1187">
                  <c:v>1.33333E-3</c:v>
                </c:pt>
                <c:pt idx="1188">
                  <c:v>1.33333E-3</c:v>
                </c:pt>
                <c:pt idx="1189">
                  <c:v>-1.33333E-3</c:v>
                </c:pt>
                <c:pt idx="1190">
                  <c:v>-2.6666699999999999E-3</c:v>
                </c:pt>
                <c:pt idx="1191">
                  <c:v>0</c:v>
                </c:pt>
                <c:pt idx="1192">
                  <c:v>0</c:v>
                </c:pt>
                <c:pt idx="1193">
                  <c:v>0</c:v>
                </c:pt>
                <c:pt idx="1194">
                  <c:v>1.33333E-3</c:v>
                </c:pt>
                <c:pt idx="1195">
                  <c:v>-1.33333E-3</c:v>
                </c:pt>
                <c:pt idx="1196">
                  <c:v>0</c:v>
                </c:pt>
                <c:pt idx="1197">
                  <c:v>0</c:v>
                </c:pt>
                <c:pt idx="1198">
                  <c:v>1.33333E-3</c:v>
                </c:pt>
                <c:pt idx="1199">
                  <c:v>1.33333E-3</c:v>
                </c:pt>
                <c:pt idx="1200">
                  <c:v>-1.33333E-3</c:v>
                </c:pt>
                <c:pt idx="1201">
                  <c:v>-1.33333E-3</c:v>
                </c:pt>
                <c:pt idx="1202">
                  <c:v>1.33333E-3</c:v>
                </c:pt>
                <c:pt idx="1203">
                  <c:v>1.33333E-3</c:v>
                </c:pt>
                <c:pt idx="1204">
                  <c:v>1.33333E-3</c:v>
                </c:pt>
                <c:pt idx="1205">
                  <c:v>-1.33333E-3</c:v>
                </c:pt>
                <c:pt idx="1206">
                  <c:v>0</c:v>
                </c:pt>
                <c:pt idx="1207">
                  <c:v>0</c:v>
                </c:pt>
                <c:pt idx="1208">
                  <c:v>0</c:v>
                </c:pt>
                <c:pt idx="1209">
                  <c:v>0</c:v>
                </c:pt>
                <c:pt idx="1210">
                  <c:v>-1.33333E-3</c:v>
                </c:pt>
                <c:pt idx="1211">
                  <c:v>1.33333E-3</c:v>
                </c:pt>
                <c:pt idx="1212">
                  <c:v>-1.33333E-3</c:v>
                </c:pt>
                <c:pt idx="1213">
                  <c:v>-1.33333E-3</c:v>
                </c:pt>
                <c:pt idx="1214">
                  <c:v>-1.33333E-3</c:v>
                </c:pt>
                <c:pt idx="1215">
                  <c:v>1.33333E-3</c:v>
                </c:pt>
                <c:pt idx="1216">
                  <c:v>-1.33333E-3</c:v>
                </c:pt>
                <c:pt idx="1217">
                  <c:v>-1.33333E-3</c:v>
                </c:pt>
                <c:pt idx="1218">
                  <c:v>0</c:v>
                </c:pt>
                <c:pt idx="1219">
                  <c:v>0</c:v>
                </c:pt>
                <c:pt idx="1220">
                  <c:v>0</c:v>
                </c:pt>
                <c:pt idx="1221">
                  <c:v>-1.33333E-3</c:v>
                </c:pt>
                <c:pt idx="1222">
                  <c:v>1.33333E-3</c:v>
                </c:pt>
                <c:pt idx="1223">
                  <c:v>1.33333E-3</c:v>
                </c:pt>
                <c:pt idx="1224">
                  <c:v>0</c:v>
                </c:pt>
                <c:pt idx="1225">
                  <c:v>1.33333E-3</c:v>
                </c:pt>
                <c:pt idx="1226">
                  <c:v>1.33333E-3</c:v>
                </c:pt>
                <c:pt idx="1227">
                  <c:v>-1.33333E-3</c:v>
                </c:pt>
                <c:pt idx="1228">
                  <c:v>-1.33333E-3</c:v>
                </c:pt>
                <c:pt idx="1229">
                  <c:v>-1.33333E-3</c:v>
                </c:pt>
                <c:pt idx="1230">
                  <c:v>0</c:v>
                </c:pt>
                <c:pt idx="1231">
                  <c:v>1.33333E-3</c:v>
                </c:pt>
                <c:pt idx="1232">
                  <c:v>1.33333E-3</c:v>
                </c:pt>
                <c:pt idx="1233">
                  <c:v>-1.33333E-3</c:v>
                </c:pt>
                <c:pt idx="1234">
                  <c:v>2.6666699999999999E-3</c:v>
                </c:pt>
                <c:pt idx="1235">
                  <c:v>-2.6666699999999999E-3</c:v>
                </c:pt>
                <c:pt idx="1236">
                  <c:v>-2.6666699999999999E-3</c:v>
                </c:pt>
                <c:pt idx="1237">
                  <c:v>-4.0000000000000001E-3</c:v>
                </c:pt>
                <c:pt idx="1238">
                  <c:v>-1.33333E-3</c:v>
                </c:pt>
                <c:pt idx="1239">
                  <c:v>-1.33333E-3</c:v>
                </c:pt>
                <c:pt idx="1240">
                  <c:v>0</c:v>
                </c:pt>
                <c:pt idx="1241">
                  <c:v>0</c:v>
                </c:pt>
                <c:pt idx="1242">
                  <c:v>1.33333E-3</c:v>
                </c:pt>
                <c:pt idx="1243">
                  <c:v>-2.6666699999999999E-3</c:v>
                </c:pt>
                <c:pt idx="1244">
                  <c:v>-1.33333E-3</c:v>
                </c:pt>
                <c:pt idx="1245">
                  <c:v>-1.33333E-3</c:v>
                </c:pt>
                <c:pt idx="1246">
                  <c:v>-1.33333E-3</c:v>
                </c:pt>
                <c:pt idx="1247">
                  <c:v>-2.6666699999999999E-3</c:v>
                </c:pt>
                <c:pt idx="1248">
                  <c:v>0</c:v>
                </c:pt>
                <c:pt idx="1249">
                  <c:v>0</c:v>
                </c:pt>
                <c:pt idx="1250">
                  <c:v>1.33333E-3</c:v>
                </c:pt>
                <c:pt idx="1251">
                  <c:v>1.33333E-3</c:v>
                </c:pt>
                <c:pt idx="1252">
                  <c:v>1.33333E-3</c:v>
                </c:pt>
                <c:pt idx="1253">
                  <c:v>1.33333E-3</c:v>
                </c:pt>
                <c:pt idx="1254">
                  <c:v>1.33333E-3</c:v>
                </c:pt>
                <c:pt idx="1255">
                  <c:v>0</c:v>
                </c:pt>
                <c:pt idx="1256">
                  <c:v>0</c:v>
                </c:pt>
                <c:pt idx="1257">
                  <c:v>-1.33333E-3</c:v>
                </c:pt>
                <c:pt idx="1258">
                  <c:v>-4.0000000000000001E-3</c:v>
                </c:pt>
                <c:pt idx="1259">
                  <c:v>0</c:v>
                </c:pt>
                <c:pt idx="1260">
                  <c:v>0</c:v>
                </c:pt>
                <c:pt idx="1261">
                  <c:v>1.33333E-3</c:v>
                </c:pt>
                <c:pt idx="1262">
                  <c:v>0</c:v>
                </c:pt>
                <c:pt idx="1263">
                  <c:v>0</c:v>
                </c:pt>
                <c:pt idx="1264">
                  <c:v>-1.33333E-3</c:v>
                </c:pt>
                <c:pt idx="1265">
                  <c:v>0</c:v>
                </c:pt>
                <c:pt idx="1266">
                  <c:v>0</c:v>
                </c:pt>
                <c:pt idx="1267">
                  <c:v>-2.6666699999999999E-3</c:v>
                </c:pt>
                <c:pt idx="1268">
                  <c:v>-1.33333E-3</c:v>
                </c:pt>
                <c:pt idx="1269">
                  <c:v>4.0000000000000001E-3</c:v>
                </c:pt>
                <c:pt idx="1270">
                  <c:v>2.6666699999999999E-3</c:v>
                </c:pt>
                <c:pt idx="1271">
                  <c:v>0</c:v>
                </c:pt>
                <c:pt idx="1272">
                  <c:v>0</c:v>
                </c:pt>
                <c:pt idx="1273">
                  <c:v>0</c:v>
                </c:pt>
                <c:pt idx="1274">
                  <c:v>-2.6666699999999999E-3</c:v>
                </c:pt>
                <c:pt idx="1275">
                  <c:v>-2.6666699999999999E-3</c:v>
                </c:pt>
                <c:pt idx="1276">
                  <c:v>0</c:v>
                </c:pt>
                <c:pt idx="1277">
                  <c:v>0</c:v>
                </c:pt>
                <c:pt idx="1278">
                  <c:v>-1.33333E-3</c:v>
                </c:pt>
                <c:pt idx="1279">
                  <c:v>0</c:v>
                </c:pt>
                <c:pt idx="1280">
                  <c:v>-1.33333E-3</c:v>
                </c:pt>
                <c:pt idx="1281">
                  <c:v>-1.33333E-3</c:v>
                </c:pt>
                <c:pt idx="1282">
                  <c:v>-1.33333E-3</c:v>
                </c:pt>
                <c:pt idx="1283">
                  <c:v>-1.33333E-3</c:v>
                </c:pt>
                <c:pt idx="1284">
                  <c:v>0</c:v>
                </c:pt>
                <c:pt idx="1285">
                  <c:v>-1.33333E-3</c:v>
                </c:pt>
                <c:pt idx="1286">
                  <c:v>0</c:v>
                </c:pt>
                <c:pt idx="1287">
                  <c:v>0</c:v>
                </c:pt>
                <c:pt idx="1288">
                  <c:v>0</c:v>
                </c:pt>
                <c:pt idx="1289">
                  <c:v>0</c:v>
                </c:pt>
                <c:pt idx="1290">
                  <c:v>1.33333E-3</c:v>
                </c:pt>
                <c:pt idx="1291">
                  <c:v>0</c:v>
                </c:pt>
                <c:pt idx="1292">
                  <c:v>-1.33333E-3</c:v>
                </c:pt>
                <c:pt idx="1293">
                  <c:v>-1.33333E-3</c:v>
                </c:pt>
                <c:pt idx="1294">
                  <c:v>-1.33333E-3</c:v>
                </c:pt>
                <c:pt idx="1295">
                  <c:v>1.33333E-3</c:v>
                </c:pt>
                <c:pt idx="1296">
                  <c:v>0</c:v>
                </c:pt>
                <c:pt idx="1297">
                  <c:v>0</c:v>
                </c:pt>
                <c:pt idx="1298">
                  <c:v>-1.33333E-3</c:v>
                </c:pt>
                <c:pt idx="1299">
                  <c:v>-1.33333E-3</c:v>
                </c:pt>
                <c:pt idx="1300">
                  <c:v>1.33333E-3</c:v>
                </c:pt>
                <c:pt idx="1301">
                  <c:v>-1.33333E-3</c:v>
                </c:pt>
                <c:pt idx="1302">
                  <c:v>0</c:v>
                </c:pt>
                <c:pt idx="1303">
                  <c:v>0</c:v>
                </c:pt>
                <c:pt idx="1304">
                  <c:v>0</c:v>
                </c:pt>
                <c:pt idx="1305">
                  <c:v>0</c:v>
                </c:pt>
                <c:pt idx="1306">
                  <c:v>1.33333E-3</c:v>
                </c:pt>
                <c:pt idx="1307">
                  <c:v>-2.6666699999999999E-3</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1.33333E-3</c:v>
                </c:pt>
                <c:pt idx="1341">
                  <c:v>-1.33333E-3</c:v>
                </c:pt>
                <c:pt idx="1342">
                  <c:v>0</c:v>
                </c:pt>
                <c:pt idx="1343">
                  <c:v>0</c:v>
                </c:pt>
                <c:pt idx="1344">
                  <c:v>0</c:v>
                </c:pt>
                <c:pt idx="1345">
                  <c:v>0</c:v>
                </c:pt>
                <c:pt idx="1346">
                  <c:v>0</c:v>
                </c:pt>
                <c:pt idx="1347">
                  <c:v>0</c:v>
                </c:pt>
                <c:pt idx="1348">
                  <c:v>0</c:v>
                </c:pt>
                <c:pt idx="1349">
                  <c:v>0</c:v>
                </c:pt>
                <c:pt idx="1350">
                  <c:v>0</c:v>
                </c:pt>
                <c:pt idx="1351">
                  <c:v>1.33333E-3</c:v>
                </c:pt>
                <c:pt idx="1352">
                  <c:v>0</c:v>
                </c:pt>
                <c:pt idx="1353">
                  <c:v>0</c:v>
                </c:pt>
                <c:pt idx="1354">
                  <c:v>0</c:v>
                </c:pt>
                <c:pt idx="1355">
                  <c:v>-1.33333E-3</c:v>
                </c:pt>
                <c:pt idx="1356">
                  <c:v>-1.33333E-3</c:v>
                </c:pt>
                <c:pt idx="1357">
                  <c:v>0</c:v>
                </c:pt>
                <c:pt idx="1358">
                  <c:v>2.6666699999999999E-3</c:v>
                </c:pt>
                <c:pt idx="1359">
                  <c:v>0</c:v>
                </c:pt>
                <c:pt idx="1360">
                  <c:v>0</c:v>
                </c:pt>
                <c:pt idx="1361">
                  <c:v>1.33333E-3</c:v>
                </c:pt>
                <c:pt idx="1362">
                  <c:v>1.33333E-3</c:v>
                </c:pt>
                <c:pt idx="1363">
                  <c:v>0</c:v>
                </c:pt>
                <c:pt idx="1364">
                  <c:v>0</c:v>
                </c:pt>
                <c:pt idx="1365">
                  <c:v>1.33333E-3</c:v>
                </c:pt>
                <c:pt idx="1366">
                  <c:v>1.33333E-3</c:v>
                </c:pt>
                <c:pt idx="1367">
                  <c:v>1.33333E-3</c:v>
                </c:pt>
                <c:pt idx="1368">
                  <c:v>0</c:v>
                </c:pt>
                <c:pt idx="1369">
                  <c:v>0</c:v>
                </c:pt>
                <c:pt idx="1370">
                  <c:v>0</c:v>
                </c:pt>
                <c:pt idx="1371">
                  <c:v>0</c:v>
                </c:pt>
                <c:pt idx="1372">
                  <c:v>0</c:v>
                </c:pt>
                <c:pt idx="1373">
                  <c:v>0</c:v>
                </c:pt>
                <c:pt idx="1374">
                  <c:v>0</c:v>
                </c:pt>
                <c:pt idx="1375">
                  <c:v>0</c:v>
                </c:pt>
                <c:pt idx="1376">
                  <c:v>0</c:v>
                </c:pt>
                <c:pt idx="1377">
                  <c:v>0</c:v>
                </c:pt>
                <c:pt idx="1378">
                  <c:v>0</c:v>
                </c:pt>
                <c:pt idx="1379">
                  <c:v>1.33333E-3</c:v>
                </c:pt>
                <c:pt idx="1380">
                  <c:v>0</c:v>
                </c:pt>
                <c:pt idx="1381">
                  <c:v>0</c:v>
                </c:pt>
                <c:pt idx="1382">
                  <c:v>0</c:v>
                </c:pt>
                <c:pt idx="1383">
                  <c:v>0</c:v>
                </c:pt>
                <c:pt idx="1384">
                  <c:v>0</c:v>
                </c:pt>
                <c:pt idx="1385">
                  <c:v>2.6666699999999999E-3</c:v>
                </c:pt>
                <c:pt idx="1386">
                  <c:v>2.6666699999999999E-3</c:v>
                </c:pt>
                <c:pt idx="1387">
                  <c:v>2.6666699999999999E-3</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1.33333E-3</c:v>
                </c:pt>
                <c:pt idx="1408">
                  <c:v>0</c:v>
                </c:pt>
                <c:pt idx="1409">
                  <c:v>0</c:v>
                </c:pt>
                <c:pt idx="1410">
                  <c:v>-1.33333E-3</c:v>
                </c:pt>
                <c:pt idx="1411">
                  <c:v>0</c:v>
                </c:pt>
                <c:pt idx="1412">
                  <c:v>0</c:v>
                </c:pt>
                <c:pt idx="1413">
                  <c:v>1.33333E-3</c:v>
                </c:pt>
                <c:pt idx="1414">
                  <c:v>-1.33333E-3</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1.33333E-3</c:v>
                </c:pt>
                <c:pt idx="1429">
                  <c:v>-1.33333E-3</c:v>
                </c:pt>
                <c:pt idx="1430">
                  <c:v>0</c:v>
                </c:pt>
                <c:pt idx="1431">
                  <c:v>0</c:v>
                </c:pt>
                <c:pt idx="1432">
                  <c:v>0</c:v>
                </c:pt>
                <c:pt idx="1433">
                  <c:v>0</c:v>
                </c:pt>
                <c:pt idx="1434">
                  <c:v>0</c:v>
                </c:pt>
                <c:pt idx="1435">
                  <c:v>0</c:v>
                </c:pt>
                <c:pt idx="1436">
                  <c:v>0</c:v>
                </c:pt>
                <c:pt idx="1437">
                  <c:v>-1.33333E-3</c:v>
                </c:pt>
                <c:pt idx="1438">
                  <c:v>0</c:v>
                </c:pt>
                <c:pt idx="1439">
                  <c:v>0</c:v>
                </c:pt>
                <c:pt idx="1440">
                  <c:v>-1.33333E-3</c:v>
                </c:pt>
                <c:pt idx="1441">
                  <c:v>0</c:v>
                </c:pt>
                <c:pt idx="1442">
                  <c:v>0</c:v>
                </c:pt>
                <c:pt idx="1443">
                  <c:v>1.33333E-3</c:v>
                </c:pt>
                <c:pt idx="1444">
                  <c:v>0</c:v>
                </c:pt>
                <c:pt idx="1445">
                  <c:v>0</c:v>
                </c:pt>
                <c:pt idx="1446">
                  <c:v>0</c:v>
                </c:pt>
                <c:pt idx="1447">
                  <c:v>0</c:v>
                </c:pt>
                <c:pt idx="1448">
                  <c:v>0</c:v>
                </c:pt>
                <c:pt idx="1449">
                  <c:v>0</c:v>
                </c:pt>
                <c:pt idx="1450">
                  <c:v>0</c:v>
                </c:pt>
                <c:pt idx="1451">
                  <c:v>0</c:v>
                </c:pt>
                <c:pt idx="1452">
                  <c:v>-1.33333E-3</c:v>
                </c:pt>
                <c:pt idx="1453">
                  <c:v>0</c:v>
                </c:pt>
                <c:pt idx="1454">
                  <c:v>1.33333E-3</c:v>
                </c:pt>
                <c:pt idx="1455">
                  <c:v>1.33333E-3</c:v>
                </c:pt>
                <c:pt idx="1456">
                  <c:v>1.33333E-3</c:v>
                </c:pt>
                <c:pt idx="1457">
                  <c:v>0</c:v>
                </c:pt>
                <c:pt idx="1458">
                  <c:v>-1.33333E-3</c:v>
                </c:pt>
                <c:pt idx="1459">
                  <c:v>-1.33333E-3</c:v>
                </c:pt>
                <c:pt idx="1460">
                  <c:v>0</c:v>
                </c:pt>
                <c:pt idx="1461">
                  <c:v>0</c:v>
                </c:pt>
                <c:pt idx="1462">
                  <c:v>0</c:v>
                </c:pt>
                <c:pt idx="1463">
                  <c:v>0</c:v>
                </c:pt>
                <c:pt idx="1464">
                  <c:v>1.33333E-3</c:v>
                </c:pt>
                <c:pt idx="1465">
                  <c:v>1.33333E-3</c:v>
                </c:pt>
                <c:pt idx="1466">
                  <c:v>0</c:v>
                </c:pt>
                <c:pt idx="1467">
                  <c:v>-1.33333E-3</c:v>
                </c:pt>
                <c:pt idx="1468">
                  <c:v>0</c:v>
                </c:pt>
                <c:pt idx="1469">
                  <c:v>0</c:v>
                </c:pt>
                <c:pt idx="1470">
                  <c:v>0</c:v>
                </c:pt>
                <c:pt idx="1471">
                  <c:v>0</c:v>
                </c:pt>
                <c:pt idx="1472">
                  <c:v>0</c:v>
                </c:pt>
                <c:pt idx="1473">
                  <c:v>0</c:v>
                </c:pt>
                <c:pt idx="1474">
                  <c:v>0</c:v>
                </c:pt>
                <c:pt idx="1475">
                  <c:v>0</c:v>
                </c:pt>
                <c:pt idx="1476">
                  <c:v>0</c:v>
                </c:pt>
                <c:pt idx="1477">
                  <c:v>0</c:v>
                </c:pt>
                <c:pt idx="1478">
                  <c:v>-1.33333E-3</c:v>
                </c:pt>
                <c:pt idx="1479">
                  <c:v>-1.33333E-3</c:v>
                </c:pt>
                <c:pt idx="1480">
                  <c:v>0</c:v>
                </c:pt>
                <c:pt idx="1481">
                  <c:v>0</c:v>
                </c:pt>
                <c:pt idx="1482">
                  <c:v>0</c:v>
                </c:pt>
                <c:pt idx="1483">
                  <c:v>0</c:v>
                </c:pt>
                <c:pt idx="1484">
                  <c:v>0</c:v>
                </c:pt>
                <c:pt idx="1485">
                  <c:v>0</c:v>
                </c:pt>
                <c:pt idx="1486">
                  <c:v>0</c:v>
                </c:pt>
                <c:pt idx="1487">
                  <c:v>0</c:v>
                </c:pt>
                <c:pt idx="1488">
                  <c:v>0</c:v>
                </c:pt>
                <c:pt idx="1489">
                  <c:v>-1.33333E-3</c:v>
                </c:pt>
                <c:pt idx="1490">
                  <c:v>0</c:v>
                </c:pt>
                <c:pt idx="1491">
                  <c:v>0</c:v>
                </c:pt>
                <c:pt idx="1492">
                  <c:v>0</c:v>
                </c:pt>
                <c:pt idx="1493">
                  <c:v>0</c:v>
                </c:pt>
                <c:pt idx="1494">
                  <c:v>0</c:v>
                </c:pt>
                <c:pt idx="1495">
                  <c:v>0</c:v>
                </c:pt>
                <c:pt idx="1496">
                  <c:v>1.33333E-3</c:v>
                </c:pt>
                <c:pt idx="1497">
                  <c:v>0</c:v>
                </c:pt>
                <c:pt idx="1498">
                  <c:v>0</c:v>
                </c:pt>
                <c:pt idx="1499">
                  <c:v>0</c:v>
                </c:pt>
                <c:pt idx="1500">
                  <c:v>0</c:v>
                </c:pt>
                <c:pt idx="1501">
                  <c:v>-1.33333E-3</c:v>
                </c:pt>
                <c:pt idx="1502">
                  <c:v>-1.33333E-3</c:v>
                </c:pt>
                <c:pt idx="1503">
                  <c:v>0</c:v>
                </c:pt>
                <c:pt idx="1504">
                  <c:v>0</c:v>
                </c:pt>
                <c:pt idx="1505">
                  <c:v>0</c:v>
                </c:pt>
                <c:pt idx="1506">
                  <c:v>0</c:v>
                </c:pt>
                <c:pt idx="1507">
                  <c:v>-1.33333E-3</c:v>
                </c:pt>
                <c:pt idx="1508">
                  <c:v>-1.33333E-3</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1.33333E-3</c:v>
                </c:pt>
                <c:pt idx="1525">
                  <c:v>0</c:v>
                </c:pt>
                <c:pt idx="1526">
                  <c:v>0</c:v>
                </c:pt>
                <c:pt idx="1527">
                  <c:v>0</c:v>
                </c:pt>
                <c:pt idx="1528">
                  <c:v>0</c:v>
                </c:pt>
                <c:pt idx="1529">
                  <c:v>-1.33333E-3</c:v>
                </c:pt>
                <c:pt idx="1530">
                  <c:v>1.33333E-3</c:v>
                </c:pt>
                <c:pt idx="1531">
                  <c:v>0</c:v>
                </c:pt>
                <c:pt idx="1532">
                  <c:v>0</c:v>
                </c:pt>
                <c:pt idx="1533">
                  <c:v>0</c:v>
                </c:pt>
                <c:pt idx="1534">
                  <c:v>0</c:v>
                </c:pt>
                <c:pt idx="1535">
                  <c:v>0</c:v>
                </c:pt>
                <c:pt idx="1536">
                  <c:v>0</c:v>
                </c:pt>
                <c:pt idx="1537">
                  <c:v>0</c:v>
                </c:pt>
                <c:pt idx="1538">
                  <c:v>0</c:v>
                </c:pt>
                <c:pt idx="1539">
                  <c:v>0</c:v>
                </c:pt>
                <c:pt idx="1540">
                  <c:v>1.33333E-3</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1.33333E-3</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1.33333E-3</c:v>
                </c:pt>
                <c:pt idx="1574">
                  <c:v>1.33333E-3</c:v>
                </c:pt>
                <c:pt idx="1575">
                  <c:v>1.33333E-3</c:v>
                </c:pt>
                <c:pt idx="1576">
                  <c:v>0</c:v>
                </c:pt>
                <c:pt idx="1577">
                  <c:v>0</c:v>
                </c:pt>
                <c:pt idx="1578">
                  <c:v>0</c:v>
                </c:pt>
                <c:pt idx="1579">
                  <c:v>0</c:v>
                </c:pt>
                <c:pt idx="1580">
                  <c:v>0</c:v>
                </c:pt>
                <c:pt idx="1581">
                  <c:v>0</c:v>
                </c:pt>
                <c:pt idx="1582">
                  <c:v>0</c:v>
                </c:pt>
                <c:pt idx="1583">
                  <c:v>0</c:v>
                </c:pt>
                <c:pt idx="1584">
                  <c:v>-1.33333E-3</c:v>
                </c:pt>
                <c:pt idx="1585">
                  <c:v>-1.33333E-3</c:v>
                </c:pt>
                <c:pt idx="1586">
                  <c:v>0</c:v>
                </c:pt>
                <c:pt idx="1587">
                  <c:v>1.33333E-3</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1.33333E-3</c:v>
                </c:pt>
                <c:pt idx="1615">
                  <c:v>0</c:v>
                </c:pt>
                <c:pt idx="1616">
                  <c:v>0</c:v>
                </c:pt>
                <c:pt idx="1617">
                  <c:v>0</c:v>
                </c:pt>
                <c:pt idx="1618">
                  <c:v>0</c:v>
                </c:pt>
                <c:pt idx="1619">
                  <c:v>0</c:v>
                </c:pt>
                <c:pt idx="1620">
                  <c:v>0</c:v>
                </c:pt>
                <c:pt idx="1621">
                  <c:v>0</c:v>
                </c:pt>
                <c:pt idx="1622">
                  <c:v>0</c:v>
                </c:pt>
                <c:pt idx="1623">
                  <c:v>0</c:v>
                </c:pt>
                <c:pt idx="1624">
                  <c:v>0</c:v>
                </c:pt>
                <c:pt idx="1625">
                  <c:v>0</c:v>
                </c:pt>
                <c:pt idx="1626">
                  <c:v>1.33333E-3</c:v>
                </c:pt>
                <c:pt idx="1627">
                  <c:v>0</c:v>
                </c:pt>
                <c:pt idx="1628">
                  <c:v>0</c:v>
                </c:pt>
                <c:pt idx="1629">
                  <c:v>0</c:v>
                </c:pt>
                <c:pt idx="1630">
                  <c:v>0</c:v>
                </c:pt>
                <c:pt idx="1631">
                  <c:v>0</c:v>
                </c:pt>
              </c:numCache>
            </c:numRef>
          </c:yVal>
          <c:smooth val="0"/>
        </c:ser>
        <c:ser>
          <c:idx val="4"/>
          <c:order val="4"/>
          <c:tx>
            <c:strRef>
              <c:f>sheet1!$L$1</c:f>
              <c:strCache>
                <c:ptCount val="1"/>
                <c:pt idx="0">
                  <c:v>Sts_01</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L$2:$L$4000</c:f>
            </c:numRef>
          </c:yVal>
          <c:smooth val="0"/>
        </c:ser>
        <c:ser>
          <c:idx val="5"/>
          <c:order val="5"/>
          <c:tx>
            <c:v>Z axis Position</c:v>
          </c:tx>
          <c:spPr>
            <a:ln w="12700">
              <a:solidFill>
                <a:srgbClr val="0000FF"/>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M$2:$M$4000</c:f>
              <c:numCache>
                <c:formatCode>0.00000000</c:formatCode>
                <c:ptCount val="3999"/>
                <c:pt idx="0">
                  <c:v>2.2290954599999999</c:v>
                </c:pt>
                <c:pt idx="1">
                  <c:v>2.2290954599999999</c:v>
                </c:pt>
                <c:pt idx="2">
                  <c:v>2.2290954599999999</c:v>
                </c:pt>
                <c:pt idx="3">
                  <c:v>-4.8828000000000001E-4</c:v>
                </c:pt>
                <c:pt idx="4">
                  <c:v>-5.7983000000000004E-4</c:v>
                </c:pt>
                <c:pt idx="5">
                  <c:v>-5.7983000000000004E-4</c:v>
                </c:pt>
                <c:pt idx="6">
                  <c:v>-4.5775999999999998E-4</c:v>
                </c:pt>
                <c:pt idx="7">
                  <c:v>-6.7139000000000001E-4</c:v>
                </c:pt>
                <c:pt idx="8">
                  <c:v>-6.7139000000000001E-4</c:v>
                </c:pt>
                <c:pt idx="9">
                  <c:v>-4.8828000000000001E-4</c:v>
                </c:pt>
                <c:pt idx="10">
                  <c:v>-3.9672999999999998E-4</c:v>
                </c:pt>
                <c:pt idx="11">
                  <c:v>-3.9672999999999998E-4</c:v>
                </c:pt>
                <c:pt idx="12">
                  <c:v>-4.8828000000000001E-4</c:v>
                </c:pt>
                <c:pt idx="13">
                  <c:v>-7.6294000000000004E-4</c:v>
                </c:pt>
                <c:pt idx="14">
                  <c:v>-7.6294000000000004E-4</c:v>
                </c:pt>
                <c:pt idx="15">
                  <c:v>-5.1880000000000003E-4</c:v>
                </c:pt>
                <c:pt idx="16">
                  <c:v>-3.9672999999999998E-4</c:v>
                </c:pt>
                <c:pt idx="17">
                  <c:v>-1.00708E-3</c:v>
                </c:pt>
                <c:pt idx="18">
                  <c:v>-1.61743E-3</c:v>
                </c:pt>
                <c:pt idx="19">
                  <c:v>-7.0189999999999998E-4</c:v>
                </c:pt>
                <c:pt idx="20">
                  <c:v>-7.0189999999999998E-4</c:v>
                </c:pt>
                <c:pt idx="21">
                  <c:v>-2.4414E-4</c:v>
                </c:pt>
                <c:pt idx="22">
                  <c:v>-3.3568999999999998E-4</c:v>
                </c:pt>
                <c:pt idx="23">
                  <c:v>-5.7983000000000004E-4</c:v>
                </c:pt>
                <c:pt idx="24">
                  <c:v>-5.7983000000000004E-4</c:v>
                </c:pt>
                <c:pt idx="25">
                  <c:v>-9.4603999999999999E-4</c:v>
                </c:pt>
                <c:pt idx="26">
                  <c:v>-9.4603999999999999E-4</c:v>
                </c:pt>
                <c:pt idx="27">
                  <c:v>-6.7139000000000001E-4</c:v>
                </c:pt>
                <c:pt idx="28">
                  <c:v>-4.8828000000000001E-4</c:v>
                </c:pt>
                <c:pt idx="29">
                  <c:v>-6.4086999999999998E-4</c:v>
                </c:pt>
                <c:pt idx="30">
                  <c:v>-6.4086999999999998E-4</c:v>
                </c:pt>
                <c:pt idx="31">
                  <c:v>-7.6294000000000004E-4</c:v>
                </c:pt>
                <c:pt idx="32">
                  <c:v>-5.4931999999999995E-4</c:v>
                </c:pt>
                <c:pt idx="33">
                  <c:v>-3.0519999999999999E-5</c:v>
                </c:pt>
                <c:pt idx="34">
                  <c:v>0</c:v>
                </c:pt>
                <c:pt idx="35">
                  <c:v>-1.2207E-4</c:v>
                </c:pt>
                <c:pt idx="36">
                  <c:v>-6.4086999999999998E-4</c:v>
                </c:pt>
                <c:pt idx="37">
                  <c:v>-6.4086999999999998E-4</c:v>
                </c:pt>
                <c:pt idx="38">
                  <c:v>-6.4086999999999998E-4</c:v>
                </c:pt>
                <c:pt idx="39">
                  <c:v>-5.4931999999999995E-4</c:v>
                </c:pt>
                <c:pt idx="40">
                  <c:v>-4.2725E-4</c:v>
                </c:pt>
                <c:pt idx="41">
                  <c:v>-4.2725E-4</c:v>
                </c:pt>
                <c:pt idx="42">
                  <c:v>-5.1880000000000003E-4</c:v>
                </c:pt>
                <c:pt idx="43">
                  <c:v>-5.1880000000000003E-4</c:v>
                </c:pt>
                <c:pt idx="44">
                  <c:v>-7.0189999999999998E-4</c:v>
                </c:pt>
                <c:pt idx="45">
                  <c:v>-1.2207E-4</c:v>
                </c:pt>
                <c:pt idx="46">
                  <c:v>3.0519999999999999E-5</c:v>
                </c:pt>
                <c:pt idx="47">
                  <c:v>3.0519999999999999E-5</c:v>
                </c:pt>
                <c:pt idx="48">
                  <c:v>-3.3568999999999998E-4</c:v>
                </c:pt>
                <c:pt idx="49">
                  <c:v>-6.4086999999999998E-4</c:v>
                </c:pt>
                <c:pt idx="50">
                  <c:v>-7.9345999999999996E-4</c:v>
                </c:pt>
                <c:pt idx="51">
                  <c:v>-7.9345999999999996E-4</c:v>
                </c:pt>
                <c:pt idx="52">
                  <c:v>-4.5775999999999998E-4</c:v>
                </c:pt>
                <c:pt idx="53">
                  <c:v>-6.1034999999999996E-4</c:v>
                </c:pt>
                <c:pt idx="54">
                  <c:v>-6.1034999999999996E-4</c:v>
                </c:pt>
                <c:pt idx="55">
                  <c:v>-9.7656000000000001E-4</c:v>
                </c:pt>
                <c:pt idx="56">
                  <c:v>-1.0376000000000001E-3</c:v>
                </c:pt>
                <c:pt idx="57">
                  <c:v>-1.0376000000000001E-3</c:v>
                </c:pt>
                <c:pt idx="58">
                  <c:v>-1.5259E-4</c:v>
                </c:pt>
                <c:pt idx="59">
                  <c:v>-2.0141599999999999E-2</c:v>
                </c:pt>
                <c:pt idx="60">
                  <c:v>-5.5297850000000003E-2</c:v>
                </c:pt>
                <c:pt idx="61">
                  <c:v>-8.7432860000000001E-2</c:v>
                </c:pt>
                <c:pt idx="62">
                  <c:v>-0.12469482</c:v>
                </c:pt>
                <c:pt idx="63">
                  <c:v>-0.15774536</c:v>
                </c:pt>
                <c:pt idx="64">
                  <c:v>-0.15774536</c:v>
                </c:pt>
                <c:pt idx="65">
                  <c:v>-0.19009398999999999</c:v>
                </c:pt>
                <c:pt idx="66">
                  <c:v>-0.22784424</c:v>
                </c:pt>
                <c:pt idx="67">
                  <c:v>-0.22784424</c:v>
                </c:pt>
                <c:pt idx="68">
                  <c:v>-0.26089477999999999</c:v>
                </c:pt>
                <c:pt idx="69">
                  <c:v>-0.33230590999999998</c:v>
                </c:pt>
                <c:pt idx="70">
                  <c:v>-0.33230590999999998</c:v>
                </c:pt>
                <c:pt idx="71">
                  <c:v>-0.36553954999999999</c:v>
                </c:pt>
                <c:pt idx="72">
                  <c:v>-0.39880370999999998</c:v>
                </c:pt>
                <c:pt idx="73">
                  <c:v>-0.43536376999999998</c:v>
                </c:pt>
                <c:pt idx="74">
                  <c:v>-0.43536376999999998</c:v>
                </c:pt>
                <c:pt idx="75">
                  <c:v>-0.46502685999999999</c:v>
                </c:pt>
                <c:pt idx="76">
                  <c:v>-0.50253296000000003</c:v>
                </c:pt>
                <c:pt idx="77">
                  <c:v>-0.50253296000000003</c:v>
                </c:pt>
                <c:pt idx="78">
                  <c:v>-0.537323</c:v>
                </c:pt>
                <c:pt idx="79">
                  <c:v>-0.60784912000000002</c:v>
                </c:pt>
                <c:pt idx="80">
                  <c:v>-0.60784912000000002</c:v>
                </c:pt>
                <c:pt idx="81">
                  <c:v>-0.63961791999999995</c:v>
                </c:pt>
                <c:pt idx="82">
                  <c:v>-0.67446899000000005</c:v>
                </c:pt>
                <c:pt idx="83">
                  <c:v>-0.70938109999999999</c:v>
                </c:pt>
                <c:pt idx="84">
                  <c:v>-0.70938109999999999</c:v>
                </c:pt>
                <c:pt idx="85">
                  <c:v>-0.74429321000000004</c:v>
                </c:pt>
                <c:pt idx="86">
                  <c:v>-0.77792357999999995</c:v>
                </c:pt>
                <c:pt idx="87">
                  <c:v>-0.81158447</c:v>
                </c:pt>
                <c:pt idx="88">
                  <c:v>-0.84570312999999997</c:v>
                </c:pt>
                <c:pt idx="89">
                  <c:v>-0.88119506999999997</c:v>
                </c:pt>
                <c:pt idx="90">
                  <c:v>-0.88119506999999997</c:v>
                </c:pt>
                <c:pt idx="91">
                  <c:v>-0.91717528999999998</c:v>
                </c:pt>
                <c:pt idx="92">
                  <c:v>-0.95193481000000002</c:v>
                </c:pt>
                <c:pt idx="93">
                  <c:v>-0.98358153999999998</c:v>
                </c:pt>
                <c:pt idx="94">
                  <c:v>-0.98358153999999998</c:v>
                </c:pt>
                <c:pt idx="95">
                  <c:v>-1.0182800299999999</c:v>
                </c:pt>
                <c:pt idx="96">
                  <c:v>-1.0859680199999999</c:v>
                </c:pt>
                <c:pt idx="97">
                  <c:v>-1.0859680199999999</c:v>
                </c:pt>
                <c:pt idx="98">
                  <c:v>-1.1211242699999999</c:v>
                </c:pt>
                <c:pt idx="99">
                  <c:v>-1.15548706</c:v>
                </c:pt>
                <c:pt idx="100">
                  <c:v>-1.15548706</c:v>
                </c:pt>
                <c:pt idx="101">
                  <c:v>-1.1908264200000001</c:v>
                </c:pt>
                <c:pt idx="102">
                  <c:v>-1.2230224599999999</c:v>
                </c:pt>
                <c:pt idx="103">
                  <c:v>-1.25845337</c:v>
                </c:pt>
                <c:pt idx="104">
                  <c:v>-1.25845337</c:v>
                </c:pt>
                <c:pt idx="105">
                  <c:v>-1.3263549800000001</c:v>
                </c:pt>
                <c:pt idx="106">
                  <c:v>-1.3616027799999999</c:v>
                </c:pt>
                <c:pt idx="107">
                  <c:v>-1.3616027799999999</c:v>
                </c:pt>
                <c:pt idx="108">
                  <c:v>-1.39508057</c:v>
                </c:pt>
                <c:pt idx="109">
                  <c:v>-1.4285278299999999</c:v>
                </c:pt>
                <c:pt idx="110">
                  <c:v>-1.46539307</c:v>
                </c:pt>
                <c:pt idx="111">
                  <c:v>-1.46539307</c:v>
                </c:pt>
                <c:pt idx="112">
                  <c:v>-1.4985046399999999</c:v>
                </c:pt>
                <c:pt idx="113">
                  <c:v>-1.53094482</c:v>
                </c:pt>
                <c:pt idx="114">
                  <c:v>-1.56594849</c:v>
                </c:pt>
                <c:pt idx="115">
                  <c:v>-1.6023864699999999</c:v>
                </c:pt>
                <c:pt idx="116">
                  <c:v>-1.63549805</c:v>
                </c:pt>
                <c:pt idx="117">
                  <c:v>-1.63549805</c:v>
                </c:pt>
                <c:pt idx="118">
                  <c:v>-1.6705322300000001</c:v>
                </c:pt>
                <c:pt idx="119">
                  <c:v>-1.7025146499999999</c:v>
                </c:pt>
                <c:pt idx="120">
                  <c:v>-1.73718262</c:v>
                </c:pt>
                <c:pt idx="121">
                  <c:v>-1.73718262</c:v>
                </c:pt>
                <c:pt idx="122">
                  <c:v>-1.7739257799999999</c:v>
                </c:pt>
                <c:pt idx="123">
                  <c:v>-1.8068847699999999</c:v>
                </c:pt>
                <c:pt idx="124">
                  <c:v>-1.8419799800000001</c:v>
                </c:pt>
                <c:pt idx="125">
                  <c:v>-1.8793029800000001</c:v>
                </c:pt>
                <c:pt idx="126">
                  <c:v>-1.9108886700000001</c:v>
                </c:pt>
                <c:pt idx="127">
                  <c:v>-1.9108886700000001</c:v>
                </c:pt>
                <c:pt idx="128">
                  <c:v>-1.9439392099999999</c:v>
                </c:pt>
                <c:pt idx="129">
                  <c:v>-1.97982788</c:v>
                </c:pt>
                <c:pt idx="130">
                  <c:v>-2.0137023900000002</c:v>
                </c:pt>
                <c:pt idx="131">
                  <c:v>-2.0137023900000002</c:v>
                </c:pt>
                <c:pt idx="132">
                  <c:v>-2.0485534699999999</c:v>
                </c:pt>
                <c:pt idx="133">
                  <c:v>-2.1159362800000001</c:v>
                </c:pt>
                <c:pt idx="134">
                  <c:v>-2.1159362800000001</c:v>
                </c:pt>
                <c:pt idx="135">
                  <c:v>-2.1498718299999999</c:v>
                </c:pt>
                <c:pt idx="136">
                  <c:v>-2.184021</c:v>
                </c:pt>
                <c:pt idx="137">
                  <c:v>-2.184021</c:v>
                </c:pt>
                <c:pt idx="138">
                  <c:v>-2.21875</c:v>
                </c:pt>
                <c:pt idx="139">
                  <c:v>-2.2554931599999999</c:v>
                </c:pt>
                <c:pt idx="140">
                  <c:v>-2.2872314500000002</c:v>
                </c:pt>
                <c:pt idx="141">
                  <c:v>-2.2872314500000002</c:v>
                </c:pt>
                <c:pt idx="142">
                  <c:v>-2.3565063500000001</c:v>
                </c:pt>
                <c:pt idx="143">
                  <c:v>-2.3930969200000001</c:v>
                </c:pt>
                <c:pt idx="144">
                  <c:v>-2.3930969200000001</c:v>
                </c:pt>
                <c:pt idx="145">
                  <c:v>-2.4252929700000001</c:v>
                </c:pt>
                <c:pt idx="146">
                  <c:v>-2.4596252399999998</c:v>
                </c:pt>
                <c:pt idx="147">
                  <c:v>-2.4596252399999998</c:v>
                </c:pt>
                <c:pt idx="148">
                  <c:v>-2.4950866700000001</c:v>
                </c:pt>
                <c:pt idx="149">
                  <c:v>-2.5294494599999999</c:v>
                </c:pt>
                <c:pt idx="150">
                  <c:v>-2.5630493200000002</c:v>
                </c:pt>
                <c:pt idx="151">
                  <c:v>-2.5981140100000002</c:v>
                </c:pt>
                <c:pt idx="152">
                  <c:v>-2.6325073200000002</c:v>
                </c:pt>
                <c:pt idx="153">
                  <c:v>-2.6654357900000001</c:v>
                </c:pt>
                <c:pt idx="154">
                  <c:v>-2.6654357900000001</c:v>
                </c:pt>
                <c:pt idx="155">
                  <c:v>-2.7025451700000001</c:v>
                </c:pt>
                <c:pt idx="156">
                  <c:v>-2.7347717299999998</c:v>
                </c:pt>
                <c:pt idx="157">
                  <c:v>-2.7347717299999998</c:v>
                </c:pt>
                <c:pt idx="158">
                  <c:v>-2.7701721199999998</c:v>
                </c:pt>
                <c:pt idx="159">
                  <c:v>-2.8079833999999999</c:v>
                </c:pt>
                <c:pt idx="160">
                  <c:v>-2.8717041000000001</c:v>
                </c:pt>
                <c:pt idx="161">
                  <c:v>-2.8717041000000001</c:v>
                </c:pt>
                <c:pt idx="162">
                  <c:v>-2.9049987800000001</c:v>
                </c:pt>
                <c:pt idx="163">
                  <c:v>-2.93792725</c:v>
                </c:pt>
                <c:pt idx="164">
                  <c:v>-2.93792725</c:v>
                </c:pt>
                <c:pt idx="165">
                  <c:v>-2.9795227099999999</c:v>
                </c:pt>
                <c:pt idx="166">
                  <c:v>-3.0116271999999999</c:v>
                </c:pt>
                <c:pt idx="167">
                  <c:v>-3.0116271999999999</c:v>
                </c:pt>
                <c:pt idx="168">
                  <c:v>-3.0625</c:v>
                </c:pt>
                <c:pt idx="169">
                  <c:v>-3.0625</c:v>
                </c:pt>
                <c:pt idx="170">
                  <c:v>-3.1329650899999999</c:v>
                </c:pt>
                <c:pt idx="171">
                  <c:v>-3.1657409699999999</c:v>
                </c:pt>
                <c:pt idx="172">
                  <c:v>-3.1657409699999999</c:v>
                </c:pt>
                <c:pt idx="173">
                  <c:v>-3.2006530799999999</c:v>
                </c:pt>
                <c:pt idx="174">
                  <c:v>-3.23403931</c:v>
                </c:pt>
                <c:pt idx="175">
                  <c:v>-3.27038574</c:v>
                </c:pt>
                <c:pt idx="176">
                  <c:v>-3.27038574</c:v>
                </c:pt>
                <c:pt idx="177">
                  <c:v>-3.30426025</c:v>
                </c:pt>
                <c:pt idx="178">
                  <c:v>-3.3429260300000001</c:v>
                </c:pt>
                <c:pt idx="179">
                  <c:v>-3.37481689</c:v>
                </c:pt>
                <c:pt idx="180">
                  <c:v>-3.40820313</c:v>
                </c:pt>
                <c:pt idx="181">
                  <c:v>-3.4413757299999999</c:v>
                </c:pt>
                <c:pt idx="182">
                  <c:v>-3.4413757299999999</c:v>
                </c:pt>
                <c:pt idx="183">
                  <c:v>-3.4763488800000002</c:v>
                </c:pt>
                <c:pt idx="184">
                  <c:v>-3.5112304700000001</c:v>
                </c:pt>
                <c:pt idx="185">
                  <c:v>-3.54577637</c:v>
                </c:pt>
                <c:pt idx="186">
                  <c:v>-3.54577637</c:v>
                </c:pt>
                <c:pt idx="187">
                  <c:v>-3.5784301799999998</c:v>
                </c:pt>
                <c:pt idx="188">
                  <c:v>-3.6459045400000001</c:v>
                </c:pt>
                <c:pt idx="189">
                  <c:v>-3.6459045400000001</c:v>
                </c:pt>
                <c:pt idx="190">
                  <c:v>-3.6803894000000001</c:v>
                </c:pt>
                <c:pt idx="191">
                  <c:v>-3.7126159699999999</c:v>
                </c:pt>
                <c:pt idx="192">
                  <c:v>-3.7126159699999999</c:v>
                </c:pt>
                <c:pt idx="193">
                  <c:v>-3.7480773900000002</c:v>
                </c:pt>
                <c:pt idx="194">
                  <c:v>-3.7831726099999998</c:v>
                </c:pt>
                <c:pt idx="195">
                  <c:v>-3.8218078599999998</c:v>
                </c:pt>
                <c:pt idx="196">
                  <c:v>-3.8218078599999998</c:v>
                </c:pt>
                <c:pt idx="197">
                  <c:v>-3.8888549800000001</c:v>
                </c:pt>
                <c:pt idx="198">
                  <c:v>-3.9201355000000002</c:v>
                </c:pt>
                <c:pt idx="199">
                  <c:v>-3.9201355000000002</c:v>
                </c:pt>
                <c:pt idx="200">
                  <c:v>-3.9552612300000001</c:v>
                </c:pt>
                <c:pt idx="201">
                  <c:v>-3.9915466300000002</c:v>
                </c:pt>
                <c:pt idx="202">
                  <c:v>-4.0237121599999996</c:v>
                </c:pt>
                <c:pt idx="203">
                  <c:v>-4.0237121599999996</c:v>
                </c:pt>
                <c:pt idx="204">
                  <c:v>-4.0606079099999999</c:v>
                </c:pt>
                <c:pt idx="205">
                  <c:v>-4.0917663600000003</c:v>
                </c:pt>
                <c:pt idx="206">
                  <c:v>-4.1264648399999997</c:v>
                </c:pt>
                <c:pt idx="207">
                  <c:v>-4.1614074700000003</c:v>
                </c:pt>
                <c:pt idx="208">
                  <c:v>-4.1955871599999996</c:v>
                </c:pt>
                <c:pt idx="209">
                  <c:v>-4.1955871599999996</c:v>
                </c:pt>
                <c:pt idx="210">
                  <c:v>-4.23080444</c:v>
                </c:pt>
                <c:pt idx="211">
                  <c:v>-4.26019287</c:v>
                </c:pt>
                <c:pt idx="212">
                  <c:v>-4.26019287</c:v>
                </c:pt>
                <c:pt idx="213">
                  <c:v>-4.2959594699999997</c:v>
                </c:pt>
                <c:pt idx="214">
                  <c:v>-4.3324279800000003</c:v>
                </c:pt>
                <c:pt idx="215">
                  <c:v>-4.3680725100000002</c:v>
                </c:pt>
                <c:pt idx="216">
                  <c:v>-4.4001464800000001</c:v>
                </c:pt>
                <c:pt idx="217">
                  <c:v>-4.4358825700000004</c:v>
                </c:pt>
                <c:pt idx="218">
                  <c:v>-4.4661254899999996</c:v>
                </c:pt>
                <c:pt idx="219">
                  <c:v>-4.4661254899999996</c:v>
                </c:pt>
                <c:pt idx="220">
                  <c:v>-4.4965210000000004</c:v>
                </c:pt>
                <c:pt idx="221">
                  <c:v>-4.5284423800000004</c:v>
                </c:pt>
                <c:pt idx="222">
                  <c:v>-4.5642700200000004</c:v>
                </c:pt>
                <c:pt idx="223">
                  <c:v>-4.5642700200000004</c:v>
                </c:pt>
                <c:pt idx="224">
                  <c:v>-4.6271972699999999</c:v>
                </c:pt>
                <c:pt idx="225">
                  <c:v>-4.6627807600000004</c:v>
                </c:pt>
                <c:pt idx="226">
                  <c:v>-4.6627807600000004</c:v>
                </c:pt>
                <c:pt idx="227">
                  <c:v>-4.7001647899999996</c:v>
                </c:pt>
                <c:pt idx="228">
                  <c:v>-4.73809814</c:v>
                </c:pt>
                <c:pt idx="229">
                  <c:v>-4.73809814</c:v>
                </c:pt>
                <c:pt idx="230">
                  <c:v>-4.7692565900000004</c:v>
                </c:pt>
                <c:pt idx="231">
                  <c:v>-4.7976379400000004</c:v>
                </c:pt>
                <c:pt idx="232">
                  <c:v>-4.8370056200000002</c:v>
                </c:pt>
                <c:pt idx="233">
                  <c:v>-4.8370056200000002</c:v>
                </c:pt>
                <c:pt idx="234">
                  <c:v>-4.9056091300000002</c:v>
                </c:pt>
                <c:pt idx="235">
                  <c:v>-4.9391784699999999</c:v>
                </c:pt>
                <c:pt idx="236">
                  <c:v>-4.9391784699999999</c:v>
                </c:pt>
                <c:pt idx="237">
                  <c:v>-4.9725952099999997</c:v>
                </c:pt>
                <c:pt idx="238">
                  <c:v>-5.0043029800000003</c:v>
                </c:pt>
                <c:pt idx="239">
                  <c:v>-5.0043029800000003</c:v>
                </c:pt>
                <c:pt idx="240">
                  <c:v>-5.0389404300000002</c:v>
                </c:pt>
                <c:pt idx="241">
                  <c:v>-5.0751037600000002</c:v>
                </c:pt>
                <c:pt idx="242">
                  <c:v>-5.1078796400000002</c:v>
                </c:pt>
                <c:pt idx="243">
                  <c:v>-5.1454772899999996</c:v>
                </c:pt>
                <c:pt idx="244">
                  <c:v>-5.1804809599999997</c:v>
                </c:pt>
                <c:pt idx="245">
                  <c:v>-5.2108764599999997</c:v>
                </c:pt>
                <c:pt idx="246">
                  <c:v>-5.2108764599999997</c:v>
                </c:pt>
                <c:pt idx="247">
                  <c:v>-5.2423095699999998</c:v>
                </c:pt>
                <c:pt idx="248">
                  <c:v>-5.2768859900000002</c:v>
                </c:pt>
                <c:pt idx="249">
                  <c:v>-5.2768859900000002</c:v>
                </c:pt>
                <c:pt idx="250">
                  <c:v>-5.3123779300000002</c:v>
                </c:pt>
                <c:pt idx="251">
                  <c:v>-5.3505554200000001</c:v>
                </c:pt>
                <c:pt idx="252">
                  <c:v>-5.3822631799999998</c:v>
                </c:pt>
                <c:pt idx="253">
                  <c:v>-5.4184570299999999</c:v>
                </c:pt>
                <c:pt idx="254">
                  <c:v>-5.4538269000000001</c:v>
                </c:pt>
                <c:pt idx="255">
                  <c:v>-5.4877319299999998</c:v>
                </c:pt>
                <c:pt idx="256">
                  <c:v>-5.4877319299999998</c:v>
                </c:pt>
                <c:pt idx="257">
                  <c:v>-5.5212402300000001</c:v>
                </c:pt>
                <c:pt idx="258">
                  <c:v>-5.5592956500000001</c:v>
                </c:pt>
                <c:pt idx="259">
                  <c:v>-5.5592956500000001</c:v>
                </c:pt>
                <c:pt idx="260">
                  <c:v>-5.62619019</c:v>
                </c:pt>
                <c:pt idx="261">
                  <c:v>-5.6580200200000004</c:v>
                </c:pt>
                <c:pt idx="262">
                  <c:v>-5.6580200200000004</c:v>
                </c:pt>
                <c:pt idx="263">
                  <c:v>-5.6920471199999998</c:v>
                </c:pt>
                <c:pt idx="264">
                  <c:v>-5.7300720199999997</c:v>
                </c:pt>
                <c:pt idx="265">
                  <c:v>-5.7629699700000003</c:v>
                </c:pt>
                <c:pt idx="266">
                  <c:v>-5.7629699700000003</c:v>
                </c:pt>
                <c:pt idx="267">
                  <c:v>-5.7974243200000002</c:v>
                </c:pt>
                <c:pt idx="268">
                  <c:v>-5.8320617700000001</c:v>
                </c:pt>
                <c:pt idx="269">
                  <c:v>-5.86532593</c:v>
                </c:pt>
                <c:pt idx="270">
                  <c:v>-5.90286255</c:v>
                </c:pt>
                <c:pt idx="271">
                  <c:v>-5.93478394</c:v>
                </c:pt>
                <c:pt idx="272">
                  <c:v>-5.93478394</c:v>
                </c:pt>
                <c:pt idx="273">
                  <c:v>-5.9662475600000002</c:v>
                </c:pt>
                <c:pt idx="274">
                  <c:v>-6.0038757299999999</c:v>
                </c:pt>
                <c:pt idx="275">
                  <c:v>-6.0368957500000002</c:v>
                </c:pt>
                <c:pt idx="276">
                  <c:v>-6.0368957500000002</c:v>
                </c:pt>
                <c:pt idx="277">
                  <c:v>-6.1065978999999997</c:v>
                </c:pt>
                <c:pt idx="278">
                  <c:v>-6.1065978999999997</c:v>
                </c:pt>
                <c:pt idx="279">
                  <c:v>-6.1412658699999998</c:v>
                </c:pt>
                <c:pt idx="280">
                  <c:v>-6.1771545400000001</c:v>
                </c:pt>
                <c:pt idx="281">
                  <c:v>-6.2094421400000002</c:v>
                </c:pt>
                <c:pt idx="282">
                  <c:v>-6.2094421400000002</c:v>
                </c:pt>
                <c:pt idx="283">
                  <c:v>-6.2434387200000003</c:v>
                </c:pt>
                <c:pt idx="284">
                  <c:v>-6.2750854499999997</c:v>
                </c:pt>
                <c:pt idx="285">
                  <c:v>-6.3122863799999998</c:v>
                </c:pt>
                <c:pt idx="286">
                  <c:v>-6.3445434599999997</c:v>
                </c:pt>
                <c:pt idx="287">
                  <c:v>-6.3800353999999997</c:v>
                </c:pt>
                <c:pt idx="288">
                  <c:v>-6.3800353999999997</c:v>
                </c:pt>
                <c:pt idx="289">
                  <c:v>-6.4145202599999998</c:v>
                </c:pt>
                <c:pt idx="290">
                  <c:v>-6.4478149399999998</c:v>
                </c:pt>
                <c:pt idx="291">
                  <c:v>-6.4829406699999996</c:v>
                </c:pt>
                <c:pt idx="292">
                  <c:v>-6.4829406699999996</c:v>
                </c:pt>
                <c:pt idx="293">
                  <c:v>-6.5178222699999999</c:v>
                </c:pt>
                <c:pt idx="294">
                  <c:v>-6.5530395500000003</c:v>
                </c:pt>
                <c:pt idx="295">
                  <c:v>-6.5851440400000003</c:v>
                </c:pt>
                <c:pt idx="296">
                  <c:v>-6.61990356</c:v>
                </c:pt>
                <c:pt idx="297">
                  <c:v>-6.6538391099999998</c:v>
                </c:pt>
                <c:pt idx="298">
                  <c:v>-6.6538391099999998</c:v>
                </c:pt>
                <c:pt idx="299">
                  <c:v>-6.6855773899999997</c:v>
                </c:pt>
                <c:pt idx="300">
                  <c:v>-6.7221984900000002</c:v>
                </c:pt>
                <c:pt idx="301">
                  <c:v>-6.7553710899999997</c:v>
                </c:pt>
                <c:pt idx="302">
                  <c:v>-6.7553710899999997</c:v>
                </c:pt>
                <c:pt idx="303">
                  <c:v>-6.7889709500000004</c:v>
                </c:pt>
                <c:pt idx="304">
                  <c:v>-6.8224182100000004</c:v>
                </c:pt>
                <c:pt idx="305">
                  <c:v>-6.8581542999999998</c:v>
                </c:pt>
                <c:pt idx="306">
                  <c:v>-6.8901062</c:v>
                </c:pt>
                <c:pt idx="307">
                  <c:v>-6.9217224100000001</c:v>
                </c:pt>
                <c:pt idx="308">
                  <c:v>-6.9217224100000001</c:v>
                </c:pt>
                <c:pt idx="309">
                  <c:v>-6.9559631299999998</c:v>
                </c:pt>
                <c:pt idx="310">
                  <c:v>-6.9892272899999996</c:v>
                </c:pt>
                <c:pt idx="311">
                  <c:v>-7.0225524899999998</c:v>
                </c:pt>
                <c:pt idx="312">
                  <c:v>-7.0225524899999998</c:v>
                </c:pt>
                <c:pt idx="313">
                  <c:v>-7.0552978499999996</c:v>
                </c:pt>
                <c:pt idx="314">
                  <c:v>-7.1193847699999999</c:v>
                </c:pt>
                <c:pt idx="315">
                  <c:v>-7.1193847699999999</c:v>
                </c:pt>
                <c:pt idx="316">
                  <c:v>-7.1540832500000002</c:v>
                </c:pt>
                <c:pt idx="317">
                  <c:v>-7.1864013699999996</c:v>
                </c:pt>
                <c:pt idx="318">
                  <c:v>-7.1864013699999996</c:v>
                </c:pt>
                <c:pt idx="319">
                  <c:v>-7.2164001500000001</c:v>
                </c:pt>
                <c:pt idx="320">
                  <c:v>-7.2427368200000002</c:v>
                </c:pt>
                <c:pt idx="321">
                  <c:v>-7.2751770000000002</c:v>
                </c:pt>
                <c:pt idx="322">
                  <c:v>-7.2751770000000002</c:v>
                </c:pt>
                <c:pt idx="323">
                  <c:v>-7.2985229499999997</c:v>
                </c:pt>
                <c:pt idx="324">
                  <c:v>-7.3009338399999999</c:v>
                </c:pt>
                <c:pt idx="325">
                  <c:v>-7.3009338399999999</c:v>
                </c:pt>
                <c:pt idx="326">
                  <c:v>-7.3013610800000004</c:v>
                </c:pt>
                <c:pt idx="327">
                  <c:v>-7.3008117700000001</c:v>
                </c:pt>
                <c:pt idx="328">
                  <c:v>-7.3002014199999996</c:v>
                </c:pt>
                <c:pt idx="329">
                  <c:v>-7.3002014199999996</c:v>
                </c:pt>
                <c:pt idx="330">
                  <c:v>-7.3003539999999996</c:v>
                </c:pt>
                <c:pt idx="331">
                  <c:v>-7.3001403800000002</c:v>
                </c:pt>
                <c:pt idx="332">
                  <c:v>-7.2998046900000002</c:v>
                </c:pt>
                <c:pt idx="333">
                  <c:v>-7.3005371099999996</c:v>
                </c:pt>
                <c:pt idx="334">
                  <c:v>-7.3004150399999999</c:v>
                </c:pt>
                <c:pt idx="335">
                  <c:v>-7.3004150399999999</c:v>
                </c:pt>
                <c:pt idx="336">
                  <c:v>-7.2998962399999998</c:v>
                </c:pt>
                <c:pt idx="337">
                  <c:v>-7.3005371099999996</c:v>
                </c:pt>
                <c:pt idx="338">
                  <c:v>-7.30026245</c:v>
                </c:pt>
                <c:pt idx="339">
                  <c:v>-7.30026245</c:v>
                </c:pt>
                <c:pt idx="340">
                  <c:v>-7.3002319299999998</c:v>
                </c:pt>
                <c:pt idx="341">
                  <c:v>-7.3003845199999997</c:v>
                </c:pt>
                <c:pt idx="342">
                  <c:v>-7.3003845199999997</c:v>
                </c:pt>
                <c:pt idx="343">
                  <c:v>-7.2997741700000001</c:v>
                </c:pt>
                <c:pt idx="344">
                  <c:v>-7.2998046900000002</c:v>
                </c:pt>
                <c:pt idx="345">
                  <c:v>-7.2998046900000002</c:v>
                </c:pt>
                <c:pt idx="346">
                  <c:v>-7.3003845199999997</c:v>
                </c:pt>
                <c:pt idx="347">
                  <c:v>-7.3002319299999998</c:v>
                </c:pt>
                <c:pt idx="348">
                  <c:v>-7.2998962399999998</c:v>
                </c:pt>
                <c:pt idx="349">
                  <c:v>-7.2998962399999998</c:v>
                </c:pt>
                <c:pt idx="350">
                  <c:v>-7.3001098600000001</c:v>
                </c:pt>
                <c:pt idx="351">
                  <c:v>-7.3001403800000002</c:v>
                </c:pt>
                <c:pt idx="352">
                  <c:v>-7.3001403800000002</c:v>
                </c:pt>
                <c:pt idx="353">
                  <c:v>-7.29992676</c:v>
                </c:pt>
                <c:pt idx="354">
                  <c:v>-7.29992676</c:v>
                </c:pt>
                <c:pt idx="355">
                  <c:v>-7.29992676</c:v>
                </c:pt>
                <c:pt idx="356">
                  <c:v>-7.2999572800000001</c:v>
                </c:pt>
                <c:pt idx="357">
                  <c:v>-7.3003845199999997</c:v>
                </c:pt>
                <c:pt idx="358">
                  <c:v>-7.2996521000000003</c:v>
                </c:pt>
                <c:pt idx="359">
                  <c:v>-7.3001403800000002</c:v>
                </c:pt>
                <c:pt idx="360">
                  <c:v>-7.3001403800000002</c:v>
                </c:pt>
                <c:pt idx="361">
                  <c:v>-7.2998352100000004</c:v>
                </c:pt>
                <c:pt idx="362">
                  <c:v>-7.2998352100000004</c:v>
                </c:pt>
                <c:pt idx="363">
                  <c:v>-7.2997131299999998</c:v>
                </c:pt>
                <c:pt idx="364">
                  <c:v>-7.29992676</c:v>
                </c:pt>
                <c:pt idx="365">
                  <c:v>-7.3000793499999999</c:v>
                </c:pt>
                <c:pt idx="366">
                  <c:v>-7.3000793499999999</c:v>
                </c:pt>
                <c:pt idx="367">
                  <c:v>-7.2998657199999997</c:v>
                </c:pt>
                <c:pt idx="368">
                  <c:v>-7.2992248499999999</c:v>
                </c:pt>
                <c:pt idx="369">
                  <c:v>-7.2992248499999999</c:v>
                </c:pt>
                <c:pt idx="370">
                  <c:v>-7.3000793499999999</c:v>
                </c:pt>
                <c:pt idx="371">
                  <c:v>-7.30078125</c:v>
                </c:pt>
                <c:pt idx="372">
                  <c:v>-7.30078125</c:v>
                </c:pt>
                <c:pt idx="373">
                  <c:v>-7.3003845199999997</c:v>
                </c:pt>
                <c:pt idx="374">
                  <c:v>-7.2999572800000001</c:v>
                </c:pt>
                <c:pt idx="375">
                  <c:v>-7.3001403800000002</c:v>
                </c:pt>
                <c:pt idx="376">
                  <c:v>-7.3002319299999998</c:v>
                </c:pt>
                <c:pt idx="377">
                  <c:v>-7.2999877900000003</c:v>
                </c:pt>
                <c:pt idx="378">
                  <c:v>-7.29992676</c:v>
                </c:pt>
                <c:pt idx="379">
                  <c:v>-7.29992676</c:v>
                </c:pt>
                <c:pt idx="380">
                  <c:v>-7.3000793499999999</c:v>
                </c:pt>
                <c:pt idx="381">
                  <c:v>-7.2998962399999998</c:v>
                </c:pt>
                <c:pt idx="382">
                  <c:v>-7.2998962399999998</c:v>
                </c:pt>
                <c:pt idx="383">
                  <c:v>-7.2996215800000002</c:v>
                </c:pt>
                <c:pt idx="384">
                  <c:v>-7.2998962399999998</c:v>
                </c:pt>
                <c:pt idx="385">
                  <c:v>-7.3002929700000001</c:v>
                </c:pt>
                <c:pt idx="386">
                  <c:v>-7.29959106</c:v>
                </c:pt>
                <c:pt idx="387">
                  <c:v>-7.2992858900000002</c:v>
                </c:pt>
                <c:pt idx="388">
                  <c:v>-7.30044556</c:v>
                </c:pt>
                <c:pt idx="389">
                  <c:v>-7.30044556</c:v>
                </c:pt>
                <c:pt idx="390">
                  <c:v>-7.3009948700000002</c:v>
                </c:pt>
                <c:pt idx="391">
                  <c:v>-7.3001709000000004</c:v>
                </c:pt>
                <c:pt idx="392">
                  <c:v>-7.3001709000000004</c:v>
                </c:pt>
                <c:pt idx="393">
                  <c:v>-7.3001098600000001</c:v>
                </c:pt>
                <c:pt idx="394">
                  <c:v>-7.29992676</c:v>
                </c:pt>
                <c:pt idx="395">
                  <c:v>-7.3002014199999996</c:v>
                </c:pt>
                <c:pt idx="396">
                  <c:v>-7.3000183099999996</c:v>
                </c:pt>
                <c:pt idx="397">
                  <c:v>-7.2994689900000003</c:v>
                </c:pt>
                <c:pt idx="398">
                  <c:v>-7.3001098600000001</c:v>
                </c:pt>
                <c:pt idx="399">
                  <c:v>-7.3001098600000001</c:v>
                </c:pt>
                <c:pt idx="400">
                  <c:v>-7.2997131299999998</c:v>
                </c:pt>
                <c:pt idx="401">
                  <c:v>-7.2998962399999998</c:v>
                </c:pt>
                <c:pt idx="402">
                  <c:v>-7.3002014199999996</c:v>
                </c:pt>
                <c:pt idx="403">
                  <c:v>-7.3002014199999996</c:v>
                </c:pt>
                <c:pt idx="404">
                  <c:v>-7.2999572800000001</c:v>
                </c:pt>
                <c:pt idx="405">
                  <c:v>-7.3000183099999996</c:v>
                </c:pt>
                <c:pt idx="406">
                  <c:v>-7.3000488299999997</c:v>
                </c:pt>
                <c:pt idx="407">
                  <c:v>-7.2998962399999998</c:v>
                </c:pt>
                <c:pt idx="408">
                  <c:v>-7.2998352100000004</c:v>
                </c:pt>
                <c:pt idx="409">
                  <c:v>-7.2998352100000004</c:v>
                </c:pt>
                <c:pt idx="410">
                  <c:v>-7.2997436499999999</c:v>
                </c:pt>
                <c:pt idx="411">
                  <c:v>-7.3000183099999996</c:v>
                </c:pt>
                <c:pt idx="412">
                  <c:v>-7.3000793499999999</c:v>
                </c:pt>
                <c:pt idx="413">
                  <c:v>-7.3000793499999999</c:v>
                </c:pt>
                <c:pt idx="414">
                  <c:v>-7.3467712399999998</c:v>
                </c:pt>
                <c:pt idx="415">
                  <c:v>-7.3467712399999998</c:v>
                </c:pt>
                <c:pt idx="416">
                  <c:v>-7.4036865199999999</c:v>
                </c:pt>
                <c:pt idx="417">
                  <c:v>-7.4343261700000003</c:v>
                </c:pt>
                <c:pt idx="418">
                  <c:v>-7.4604492200000001</c:v>
                </c:pt>
                <c:pt idx="419">
                  <c:v>-7.4604492200000001</c:v>
                </c:pt>
                <c:pt idx="420">
                  <c:v>-7.4834289600000004</c:v>
                </c:pt>
                <c:pt idx="421">
                  <c:v>-7.5013427699999999</c:v>
                </c:pt>
                <c:pt idx="422">
                  <c:v>-7.5138244600000004</c:v>
                </c:pt>
                <c:pt idx="423">
                  <c:v>-7.5197448700000002</c:v>
                </c:pt>
                <c:pt idx="424">
                  <c:v>-7.5285949700000003</c:v>
                </c:pt>
                <c:pt idx="425">
                  <c:v>-7.5285949700000003</c:v>
                </c:pt>
                <c:pt idx="426">
                  <c:v>-7.5330810499999998</c:v>
                </c:pt>
                <c:pt idx="427">
                  <c:v>-7.5394287100000001</c:v>
                </c:pt>
                <c:pt idx="428">
                  <c:v>-7.5442810099999997</c:v>
                </c:pt>
                <c:pt idx="429">
                  <c:v>-7.5442810099999997</c:v>
                </c:pt>
                <c:pt idx="430">
                  <c:v>-7.5501403800000002</c:v>
                </c:pt>
                <c:pt idx="431">
                  <c:v>-7.5546569799999999</c:v>
                </c:pt>
                <c:pt idx="432">
                  <c:v>-7.5556945799999999</c:v>
                </c:pt>
                <c:pt idx="433">
                  <c:v>-7.5551757799999999</c:v>
                </c:pt>
                <c:pt idx="434">
                  <c:v>-7.5621032699999997</c:v>
                </c:pt>
                <c:pt idx="435">
                  <c:v>-7.5621032699999997</c:v>
                </c:pt>
                <c:pt idx="436">
                  <c:v>-7.5664672900000003</c:v>
                </c:pt>
                <c:pt idx="437">
                  <c:v>-7.5673522899999996</c:v>
                </c:pt>
                <c:pt idx="438">
                  <c:v>-7.5729980499999998</c:v>
                </c:pt>
                <c:pt idx="439">
                  <c:v>-7.5729980499999998</c:v>
                </c:pt>
                <c:pt idx="440">
                  <c:v>-7.5778503400000004</c:v>
                </c:pt>
                <c:pt idx="441">
                  <c:v>-7.5778503400000004</c:v>
                </c:pt>
                <c:pt idx="442">
                  <c:v>-7.5845031699999996</c:v>
                </c:pt>
                <c:pt idx="443">
                  <c:v>-7.5821838399999999</c:v>
                </c:pt>
                <c:pt idx="444">
                  <c:v>-7.5846862799999997</c:v>
                </c:pt>
                <c:pt idx="445">
                  <c:v>-7.5846862799999997</c:v>
                </c:pt>
                <c:pt idx="446">
                  <c:v>-7.5874328599999998</c:v>
                </c:pt>
                <c:pt idx="447">
                  <c:v>-7.5881042499999998</c:v>
                </c:pt>
                <c:pt idx="448">
                  <c:v>-7.5943603499999996</c:v>
                </c:pt>
                <c:pt idx="449">
                  <c:v>-7.5905456500000001</c:v>
                </c:pt>
                <c:pt idx="450">
                  <c:v>-7.5916137700000004</c:v>
                </c:pt>
                <c:pt idx="451">
                  <c:v>-7.5916137700000004</c:v>
                </c:pt>
                <c:pt idx="452">
                  <c:v>-7.59799194</c:v>
                </c:pt>
                <c:pt idx="453">
                  <c:v>-7.5965271000000003</c:v>
                </c:pt>
                <c:pt idx="454">
                  <c:v>-7.6026306200000002</c:v>
                </c:pt>
                <c:pt idx="455">
                  <c:v>-7.6026306200000002</c:v>
                </c:pt>
                <c:pt idx="456">
                  <c:v>-7.6038208000000003</c:v>
                </c:pt>
                <c:pt idx="457">
                  <c:v>-7.6011962899999999</c:v>
                </c:pt>
                <c:pt idx="458">
                  <c:v>-7.6034851100000003</c:v>
                </c:pt>
                <c:pt idx="459">
                  <c:v>-7.61346436</c:v>
                </c:pt>
                <c:pt idx="460">
                  <c:v>-7.6139831500000001</c:v>
                </c:pt>
                <c:pt idx="461">
                  <c:v>-7.6139831500000001</c:v>
                </c:pt>
                <c:pt idx="462">
                  <c:v>-7.6165466300000002</c:v>
                </c:pt>
                <c:pt idx="463">
                  <c:v>-7.6178588899999999</c:v>
                </c:pt>
                <c:pt idx="464">
                  <c:v>-7.6178588899999999</c:v>
                </c:pt>
                <c:pt idx="465">
                  <c:v>-7.6225585899999997</c:v>
                </c:pt>
                <c:pt idx="466">
                  <c:v>-7.6302490199999999</c:v>
                </c:pt>
                <c:pt idx="467">
                  <c:v>-7.6302490199999999</c:v>
                </c:pt>
                <c:pt idx="468">
                  <c:v>-7.6290283199999998</c:v>
                </c:pt>
                <c:pt idx="469">
                  <c:v>-7.6305847199999999</c:v>
                </c:pt>
                <c:pt idx="470">
                  <c:v>-7.6325378400000004</c:v>
                </c:pt>
                <c:pt idx="471">
                  <c:v>-7.6325378400000004</c:v>
                </c:pt>
                <c:pt idx="472">
                  <c:v>-7.6391906699999996</c:v>
                </c:pt>
                <c:pt idx="473">
                  <c:v>-7.6416931200000002</c:v>
                </c:pt>
                <c:pt idx="474">
                  <c:v>-7.6416931200000002</c:v>
                </c:pt>
                <c:pt idx="475">
                  <c:v>-7.6454772899999996</c:v>
                </c:pt>
                <c:pt idx="476">
                  <c:v>-7.6431884800000001</c:v>
                </c:pt>
                <c:pt idx="477">
                  <c:v>-7.6431884800000001</c:v>
                </c:pt>
                <c:pt idx="478">
                  <c:v>-7.6516723600000001</c:v>
                </c:pt>
                <c:pt idx="479">
                  <c:v>-7.6546325700000004</c:v>
                </c:pt>
                <c:pt idx="480">
                  <c:v>-7.6538085899999997</c:v>
                </c:pt>
                <c:pt idx="481">
                  <c:v>-7.6538085899999997</c:v>
                </c:pt>
                <c:pt idx="482">
                  <c:v>-7.6536560099999997</c:v>
                </c:pt>
                <c:pt idx="483">
                  <c:v>-7.6565246599999996</c:v>
                </c:pt>
                <c:pt idx="484">
                  <c:v>-7.6617431600000003</c:v>
                </c:pt>
                <c:pt idx="485">
                  <c:v>-7.6588439900000003</c:v>
                </c:pt>
                <c:pt idx="486">
                  <c:v>-7.6610717800000003</c:v>
                </c:pt>
                <c:pt idx="487">
                  <c:v>-7.6610717800000003</c:v>
                </c:pt>
                <c:pt idx="488">
                  <c:v>-7.6638488799999998</c:v>
                </c:pt>
                <c:pt idx="489">
                  <c:v>-7.6614990199999999</c:v>
                </c:pt>
                <c:pt idx="490">
                  <c:v>-7.6630248999999999</c:v>
                </c:pt>
                <c:pt idx="491">
                  <c:v>-7.6630248999999999</c:v>
                </c:pt>
                <c:pt idx="492">
                  <c:v>-7.6626586899999998</c:v>
                </c:pt>
                <c:pt idx="493">
                  <c:v>-7.6626586899999998</c:v>
                </c:pt>
                <c:pt idx="494">
                  <c:v>-7.6631774899999998</c:v>
                </c:pt>
                <c:pt idx="495">
                  <c:v>-7.6593322800000001</c:v>
                </c:pt>
                <c:pt idx="496">
                  <c:v>-7.6540832500000002</c:v>
                </c:pt>
                <c:pt idx="497">
                  <c:v>-7.6540832500000002</c:v>
                </c:pt>
                <c:pt idx="498">
                  <c:v>-7.6542358400000001</c:v>
                </c:pt>
                <c:pt idx="499">
                  <c:v>-7.6520996099999996</c:v>
                </c:pt>
                <c:pt idx="500">
                  <c:v>-7.6477355999999999</c:v>
                </c:pt>
                <c:pt idx="501">
                  <c:v>-7.6477355999999999</c:v>
                </c:pt>
                <c:pt idx="502">
                  <c:v>-7.6429443399999997</c:v>
                </c:pt>
                <c:pt idx="503">
                  <c:v>-7.6464538600000003</c:v>
                </c:pt>
                <c:pt idx="504">
                  <c:v>-7.64605713</c:v>
                </c:pt>
                <c:pt idx="505">
                  <c:v>-7.6439209000000004</c:v>
                </c:pt>
                <c:pt idx="506">
                  <c:v>-7.6431579599999999</c:v>
                </c:pt>
                <c:pt idx="507">
                  <c:v>-7.6431579599999999</c:v>
                </c:pt>
                <c:pt idx="508">
                  <c:v>-7.6419372599999997</c:v>
                </c:pt>
                <c:pt idx="509">
                  <c:v>-7.6404724100000001</c:v>
                </c:pt>
                <c:pt idx="510">
                  <c:v>-7.6346435499999998</c:v>
                </c:pt>
                <c:pt idx="511">
                  <c:v>-7.6346435499999998</c:v>
                </c:pt>
                <c:pt idx="512">
                  <c:v>-7.6329650899999999</c:v>
                </c:pt>
                <c:pt idx="513">
                  <c:v>-7.6329650899999999</c:v>
                </c:pt>
                <c:pt idx="514">
                  <c:v>-7.6325683599999996</c:v>
                </c:pt>
                <c:pt idx="515">
                  <c:v>-7.6327209500000004</c:v>
                </c:pt>
                <c:pt idx="516">
                  <c:v>-7.6295776399999999</c:v>
                </c:pt>
                <c:pt idx="517">
                  <c:v>-7.6295776399999999</c:v>
                </c:pt>
                <c:pt idx="518">
                  <c:v>-7.6281127900000003</c:v>
                </c:pt>
                <c:pt idx="519">
                  <c:v>-7.62619019</c:v>
                </c:pt>
                <c:pt idx="520">
                  <c:v>-7.6232604999999998</c:v>
                </c:pt>
                <c:pt idx="521">
                  <c:v>-7.62652588</c:v>
                </c:pt>
                <c:pt idx="522">
                  <c:v>-7.6265564000000001</c:v>
                </c:pt>
                <c:pt idx="523">
                  <c:v>-7.6265564000000001</c:v>
                </c:pt>
                <c:pt idx="524">
                  <c:v>-7.6243286100000001</c:v>
                </c:pt>
                <c:pt idx="525">
                  <c:v>-7.6193542499999998</c:v>
                </c:pt>
                <c:pt idx="526">
                  <c:v>-7.6168212899999999</c:v>
                </c:pt>
                <c:pt idx="527">
                  <c:v>-7.6168212899999999</c:v>
                </c:pt>
                <c:pt idx="528">
                  <c:v>-7.6210327099999997</c:v>
                </c:pt>
                <c:pt idx="529">
                  <c:v>-7.62380981</c:v>
                </c:pt>
                <c:pt idx="530">
                  <c:v>-7.6232299799999996</c:v>
                </c:pt>
                <c:pt idx="531">
                  <c:v>-7.6207885700000002</c:v>
                </c:pt>
                <c:pt idx="532">
                  <c:v>-7.6158752400000003</c:v>
                </c:pt>
                <c:pt idx="533">
                  <c:v>-7.6158752400000003</c:v>
                </c:pt>
                <c:pt idx="534">
                  <c:v>-7.6166076699999996</c:v>
                </c:pt>
                <c:pt idx="535">
                  <c:v>-7.6144409199999998</c:v>
                </c:pt>
                <c:pt idx="536">
                  <c:v>-7.6122741700000001</c:v>
                </c:pt>
                <c:pt idx="537">
                  <c:v>-7.6119384800000001</c:v>
                </c:pt>
                <c:pt idx="538">
                  <c:v>-7.6152954099999999</c:v>
                </c:pt>
                <c:pt idx="539">
                  <c:v>-7.6152954099999999</c:v>
                </c:pt>
                <c:pt idx="540">
                  <c:v>-7.6137390099999998</c:v>
                </c:pt>
                <c:pt idx="541">
                  <c:v>-7.6097412100000001</c:v>
                </c:pt>
                <c:pt idx="542">
                  <c:v>-7.6056823700000002</c:v>
                </c:pt>
                <c:pt idx="543">
                  <c:v>-7.6056823700000002</c:v>
                </c:pt>
                <c:pt idx="544">
                  <c:v>-7.6029663100000002</c:v>
                </c:pt>
                <c:pt idx="545">
                  <c:v>-7.6067199700000003</c:v>
                </c:pt>
                <c:pt idx="546">
                  <c:v>-7.6047058099999996</c:v>
                </c:pt>
                <c:pt idx="547">
                  <c:v>-7.6033630399999996</c:v>
                </c:pt>
                <c:pt idx="548">
                  <c:v>-7.6011047400000002</c:v>
                </c:pt>
                <c:pt idx="549">
                  <c:v>-7.6011047400000002</c:v>
                </c:pt>
                <c:pt idx="550">
                  <c:v>-7.59680176</c:v>
                </c:pt>
                <c:pt idx="551">
                  <c:v>-7.5972289999999996</c:v>
                </c:pt>
                <c:pt idx="552">
                  <c:v>-7.5972289999999996</c:v>
                </c:pt>
                <c:pt idx="553">
                  <c:v>-7.59884644</c:v>
                </c:pt>
                <c:pt idx="554">
                  <c:v>-7.5948181200000002</c:v>
                </c:pt>
                <c:pt idx="555">
                  <c:v>-7.5930175799999997</c:v>
                </c:pt>
                <c:pt idx="556">
                  <c:v>-7.58508301</c:v>
                </c:pt>
                <c:pt idx="557">
                  <c:v>-7.5824585000000004</c:v>
                </c:pt>
                <c:pt idx="558">
                  <c:v>-7.5899658199999998</c:v>
                </c:pt>
                <c:pt idx="559">
                  <c:v>-7.5899658199999998</c:v>
                </c:pt>
                <c:pt idx="560">
                  <c:v>-7.5992126500000001</c:v>
                </c:pt>
                <c:pt idx="561">
                  <c:v>-7.59951782</c:v>
                </c:pt>
                <c:pt idx="562">
                  <c:v>-7.59951782</c:v>
                </c:pt>
                <c:pt idx="563">
                  <c:v>-7.5932312</c:v>
                </c:pt>
                <c:pt idx="564">
                  <c:v>-7.58203125</c:v>
                </c:pt>
                <c:pt idx="565">
                  <c:v>-7.58203125</c:v>
                </c:pt>
                <c:pt idx="566">
                  <c:v>-7.5782775899999999</c:v>
                </c:pt>
                <c:pt idx="567">
                  <c:v>-7.5798339800000001</c:v>
                </c:pt>
                <c:pt idx="568">
                  <c:v>-7.5798339800000001</c:v>
                </c:pt>
                <c:pt idx="569">
                  <c:v>-7.57794189</c:v>
                </c:pt>
                <c:pt idx="570">
                  <c:v>-7.5765685999999999</c:v>
                </c:pt>
                <c:pt idx="571">
                  <c:v>-7.5787353499999996</c:v>
                </c:pt>
                <c:pt idx="572">
                  <c:v>-7.5787353499999996</c:v>
                </c:pt>
                <c:pt idx="573">
                  <c:v>-7.5744323700000002</c:v>
                </c:pt>
                <c:pt idx="574">
                  <c:v>-7.5724792499999998</c:v>
                </c:pt>
                <c:pt idx="575">
                  <c:v>-7.5724792499999998</c:v>
                </c:pt>
                <c:pt idx="576">
                  <c:v>-7.5703430200000001</c:v>
                </c:pt>
                <c:pt idx="577">
                  <c:v>-7.5722351100000003</c:v>
                </c:pt>
                <c:pt idx="578">
                  <c:v>-7.5722351100000003</c:v>
                </c:pt>
                <c:pt idx="579">
                  <c:v>-7.5693054200000001</c:v>
                </c:pt>
                <c:pt idx="580">
                  <c:v>-7.57116699</c:v>
                </c:pt>
                <c:pt idx="581">
                  <c:v>-7.5690002400000003</c:v>
                </c:pt>
                <c:pt idx="582">
                  <c:v>-7.56369019</c:v>
                </c:pt>
                <c:pt idx="583">
                  <c:v>-7.5629577599999998</c:v>
                </c:pt>
                <c:pt idx="584">
                  <c:v>-7.56436157</c:v>
                </c:pt>
                <c:pt idx="585">
                  <c:v>-7.56436157</c:v>
                </c:pt>
                <c:pt idx="586">
                  <c:v>-7.5674438500000001</c:v>
                </c:pt>
                <c:pt idx="587">
                  <c:v>-7.5685119600000004</c:v>
                </c:pt>
                <c:pt idx="588">
                  <c:v>-7.5685119600000004</c:v>
                </c:pt>
                <c:pt idx="589">
                  <c:v>-7.5656738299999997</c:v>
                </c:pt>
                <c:pt idx="590">
                  <c:v>-7.5544433599999996</c:v>
                </c:pt>
                <c:pt idx="591">
                  <c:v>-7.5544433599999996</c:v>
                </c:pt>
                <c:pt idx="592">
                  <c:v>-7.5581970199999997</c:v>
                </c:pt>
                <c:pt idx="593">
                  <c:v>-7.5535888699999996</c:v>
                </c:pt>
                <c:pt idx="594">
                  <c:v>-7.5535888699999996</c:v>
                </c:pt>
                <c:pt idx="595">
                  <c:v>-7.55096436</c:v>
                </c:pt>
                <c:pt idx="596">
                  <c:v>-7.5494079599999999</c:v>
                </c:pt>
                <c:pt idx="597">
                  <c:v>-7.5500488299999997</c:v>
                </c:pt>
                <c:pt idx="598">
                  <c:v>-7.5500488299999997</c:v>
                </c:pt>
                <c:pt idx="599">
                  <c:v>-7.5493164100000003</c:v>
                </c:pt>
                <c:pt idx="600">
                  <c:v>-7.5493164100000003</c:v>
                </c:pt>
                <c:pt idx="601">
                  <c:v>-7.5497741700000001</c:v>
                </c:pt>
                <c:pt idx="602">
                  <c:v>-7.54873657</c:v>
                </c:pt>
                <c:pt idx="603">
                  <c:v>-7.5470886200000002</c:v>
                </c:pt>
                <c:pt idx="604">
                  <c:v>-7.5470886200000002</c:v>
                </c:pt>
                <c:pt idx="605">
                  <c:v>-7.5495300299999997</c:v>
                </c:pt>
                <c:pt idx="606">
                  <c:v>-7.5490722699999999</c:v>
                </c:pt>
                <c:pt idx="607">
                  <c:v>-7.5485534699999999</c:v>
                </c:pt>
                <c:pt idx="608">
                  <c:v>-7.5466613799999998</c:v>
                </c:pt>
                <c:pt idx="609">
                  <c:v>-7.5436401399999999</c:v>
                </c:pt>
                <c:pt idx="610">
                  <c:v>-7.5436401399999999</c:v>
                </c:pt>
                <c:pt idx="611">
                  <c:v>-7.5491638200000004</c:v>
                </c:pt>
                <c:pt idx="612">
                  <c:v>-7.5572814900000003</c:v>
                </c:pt>
                <c:pt idx="613">
                  <c:v>-7.5565185499999998</c:v>
                </c:pt>
                <c:pt idx="614">
                  <c:v>-7.5565185499999998</c:v>
                </c:pt>
                <c:pt idx="615">
                  <c:v>-7.5528564500000002</c:v>
                </c:pt>
                <c:pt idx="616">
                  <c:v>-7.5537414600000004</c:v>
                </c:pt>
                <c:pt idx="617">
                  <c:v>-7.5597228999999997</c:v>
                </c:pt>
                <c:pt idx="618">
                  <c:v>-7.5647277800000001</c:v>
                </c:pt>
                <c:pt idx="619">
                  <c:v>-7.5577087399999998</c:v>
                </c:pt>
                <c:pt idx="620">
                  <c:v>-7.5577087399999998</c:v>
                </c:pt>
                <c:pt idx="621">
                  <c:v>-7.5524597199999999</c:v>
                </c:pt>
                <c:pt idx="622">
                  <c:v>-7.5504150399999999</c:v>
                </c:pt>
                <c:pt idx="623">
                  <c:v>-7.5504150399999999</c:v>
                </c:pt>
                <c:pt idx="624">
                  <c:v>-7.5524597199999999</c:v>
                </c:pt>
                <c:pt idx="625">
                  <c:v>-7.5542907699999997</c:v>
                </c:pt>
                <c:pt idx="626">
                  <c:v>-7.5556945799999999</c:v>
                </c:pt>
                <c:pt idx="627">
                  <c:v>-7.55825806</c:v>
                </c:pt>
                <c:pt idx="628">
                  <c:v>-7.5585327099999997</c:v>
                </c:pt>
                <c:pt idx="629">
                  <c:v>-7.5616760300000001</c:v>
                </c:pt>
                <c:pt idx="630">
                  <c:v>-7.5616760300000001</c:v>
                </c:pt>
                <c:pt idx="631">
                  <c:v>-7.5687255899999997</c:v>
                </c:pt>
                <c:pt idx="632">
                  <c:v>-7.5640869100000003</c:v>
                </c:pt>
                <c:pt idx="633">
                  <c:v>-7.5624389599999997</c:v>
                </c:pt>
                <c:pt idx="634">
                  <c:v>-7.5624389599999997</c:v>
                </c:pt>
                <c:pt idx="635">
                  <c:v>-7.56759644</c:v>
                </c:pt>
                <c:pt idx="636">
                  <c:v>-7.56759644</c:v>
                </c:pt>
                <c:pt idx="637">
                  <c:v>-7.5710754400000004</c:v>
                </c:pt>
                <c:pt idx="638">
                  <c:v>-7.5719299299999996</c:v>
                </c:pt>
                <c:pt idx="639">
                  <c:v>-7.5715332000000002</c:v>
                </c:pt>
                <c:pt idx="640">
                  <c:v>-7.5715332000000002</c:v>
                </c:pt>
                <c:pt idx="641">
                  <c:v>-7.5745239299999998</c:v>
                </c:pt>
                <c:pt idx="642">
                  <c:v>-7.5748596199999998</c:v>
                </c:pt>
                <c:pt idx="643">
                  <c:v>-7.5748596199999998</c:v>
                </c:pt>
                <c:pt idx="644">
                  <c:v>-7.5790710399999996</c:v>
                </c:pt>
                <c:pt idx="645">
                  <c:v>-7.5816650399999999</c:v>
                </c:pt>
                <c:pt idx="646">
                  <c:v>-7.5816650399999999</c:v>
                </c:pt>
                <c:pt idx="647">
                  <c:v>-7.5827941900000004</c:v>
                </c:pt>
                <c:pt idx="648">
                  <c:v>-7.5808715800000002</c:v>
                </c:pt>
                <c:pt idx="649">
                  <c:v>-7.5820007299999999</c:v>
                </c:pt>
                <c:pt idx="650">
                  <c:v>-7.5820007299999999</c:v>
                </c:pt>
                <c:pt idx="651">
                  <c:v>-7.5877380399999996</c:v>
                </c:pt>
                <c:pt idx="652">
                  <c:v>-7.5884094199999996</c:v>
                </c:pt>
                <c:pt idx="653">
                  <c:v>-7.5872497599999997</c:v>
                </c:pt>
                <c:pt idx="654">
                  <c:v>-7.5850524899999998</c:v>
                </c:pt>
                <c:pt idx="655">
                  <c:v>-7.58508301</c:v>
                </c:pt>
                <c:pt idx="656">
                  <c:v>-7.58508301</c:v>
                </c:pt>
                <c:pt idx="657">
                  <c:v>-7.59289551</c:v>
                </c:pt>
                <c:pt idx="658">
                  <c:v>-7.5925903300000002</c:v>
                </c:pt>
                <c:pt idx="659">
                  <c:v>-7.5925903300000002</c:v>
                </c:pt>
                <c:pt idx="660">
                  <c:v>-7.5918273899999997</c:v>
                </c:pt>
                <c:pt idx="661">
                  <c:v>-7.5886230499999998</c:v>
                </c:pt>
                <c:pt idx="662">
                  <c:v>-7.5920715300000001</c:v>
                </c:pt>
                <c:pt idx="663">
                  <c:v>-7.5973510700000002</c:v>
                </c:pt>
                <c:pt idx="664">
                  <c:v>-7.5959472699999999</c:v>
                </c:pt>
                <c:pt idx="665">
                  <c:v>-7.5944213899999999</c:v>
                </c:pt>
                <c:pt idx="666">
                  <c:v>-7.5944213899999999</c:v>
                </c:pt>
                <c:pt idx="667">
                  <c:v>-7.5954895000000002</c:v>
                </c:pt>
                <c:pt idx="668">
                  <c:v>-7.6015319799999999</c:v>
                </c:pt>
                <c:pt idx="669">
                  <c:v>-7.6015319799999999</c:v>
                </c:pt>
                <c:pt idx="670">
                  <c:v>-7.6012878400000004</c:v>
                </c:pt>
                <c:pt idx="671">
                  <c:v>-7.6004028300000002</c:v>
                </c:pt>
                <c:pt idx="672">
                  <c:v>-7.6007995599999996</c:v>
                </c:pt>
                <c:pt idx="673">
                  <c:v>-7.6083068799999998</c:v>
                </c:pt>
                <c:pt idx="674">
                  <c:v>-7.60751343</c:v>
                </c:pt>
                <c:pt idx="675">
                  <c:v>-7.6082763699999996</c:v>
                </c:pt>
                <c:pt idx="676">
                  <c:v>-7.6082763699999996</c:v>
                </c:pt>
                <c:pt idx="677">
                  <c:v>-7.6097412100000001</c:v>
                </c:pt>
                <c:pt idx="678">
                  <c:v>-7.6101074200000003</c:v>
                </c:pt>
                <c:pt idx="679">
                  <c:v>-7.6101074200000003</c:v>
                </c:pt>
                <c:pt idx="680">
                  <c:v>-7.6083068799999998</c:v>
                </c:pt>
                <c:pt idx="681">
                  <c:v>-7.6094360400000003</c:v>
                </c:pt>
                <c:pt idx="682">
                  <c:v>-7.6094360400000003</c:v>
                </c:pt>
                <c:pt idx="683">
                  <c:v>-7.6129150399999999</c:v>
                </c:pt>
                <c:pt idx="684">
                  <c:v>-7.6072997999999998</c:v>
                </c:pt>
                <c:pt idx="685">
                  <c:v>-7.6031189000000001</c:v>
                </c:pt>
                <c:pt idx="686">
                  <c:v>-7.6031189000000001</c:v>
                </c:pt>
                <c:pt idx="687">
                  <c:v>-7.6043090800000002</c:v>
                </c:pt>
                <c:pt idx="688">
                  <c:v>-7.60513306</c:v>
                </c:pt>
                <c:pt idx="689">
                  <c:v>-7.6081237799999997</c:v>
                </c:pt>
                <c:pt idx="690">
                  <c:v>-7.6070861799999996</c:v>
                </c:pt>
                <c:pt idx="691">
                  <c:v>-7.6081237799999997</c:v>
                </c:pt>
                <c:pt idx="692">
                  <c:v>-7.6081237799999997</c:v>
                </c:pt>
                <c:pt idx="693">
                  <c:v>-7.6080932600000004</c:v>
                </c:pt>
                <c:pt idx="694">
                  <c:v>-7.6058960000000004</c:v>
                </c:pt>
                <c:pt idx="695">
                  <c:v>-7.6058960000000004</c:v>
                </c:pt>
                <c:pt idx="696">
                  <c:v>-7.6014709500000004</c:v>
                </c:pt>
                <c:pt idx="697">
                  <c:v>-7.6004333500000003</c:v>
                </c:pt>
                <c:pt idx="698">
                  <c:v>-7.6004333500000003</c:v>
                </c:pt>
                <c:pt idx="699">
                  <c:v>-7.6002502400000003</c:v>
                </c:pt>
                <c:pt idx="700">
                  <c:v>-7.5975952099999997</c:v>
                </c:pt>
                <c:pt idx="701">
                  <c:v>-7.6016540499999996</c:v>
                </c:pt>
                <c:pt idx="702">
                  <c:v>-7.6016540499999996</c:v>
                </c:pt>
                <c:pt idx="703">
                  <c:v>-7.6041259800000001</c:v>
                </c:pt>
                <c:pt idx="704">
                  <c:v>-7.6031799299999996</c:v>
                </c:pt>
                <c:pt idx="705">
                  <c:v>-7.6031799299999996</c:v>
                </c:pt>
                <c:pt idx="706">
                  <c:v>-7.6050109900000002</c:v>
                </c:pt>
                <c:pt idx="707">
                  <c:v>-7.6092834500000004</c:v>
                </c:pt>
                <c:pt idx="708">
                  <c:v>-7.6092834500000004</c:v>
                </c:pt>
                <c:pt idx="709">
                  <c:v>-7.6053466800000002</c:v>
                </c:pt>
                <c:pt idx="710">
                  <c:v>-7.6037597699999999</c:v>
                </c:pt>
                <c:pt idx="711">
                  <c:v>-7.6033630399999996</c:v>
                </c:pt>
                <c:pt idx="712">
                  <c:v>-7.6033630399999996</c:v>
                </c:pt>
                <c:pt idx="713">
                  <c:v>-7.6034545900000001</c:v>
                </c:pt>
                <c:pt idx="714">
                  <c:v>-7.6033325200000004</c:v>
                </c:pt>
                <c:pt idx="715">
                  <c:v>-7.6011047400000002</c:v>
                </c:pt>
                <c:pt idx="716">
                  <c:v>-7.6022949200000003</c:v>
                </c:pt>
                <c:pt idx="717">
                  <c:v>-7.6023254400000004</c:v>
                </c:pt>
                <c:pt idx="718">
                  <c:v>-7.6023254400000004</c:v>
                </c:pt>
                <c:pt idx="719">
                  <c:v>-7.5965271000000003</c:v>
                </c:pt>
                <c:pt idx="720">
                  <c:v>-7.5916442899999996</c:v>
                </c:pt>
                <c:pt idx="721">
                  <c:v>-7.5916442899999996</c:v>
                </c:pt>
                <c:pt idx="722">
                  <c:v>-7.5882263200000004</c:v>
                </c:pt>
                <c:pt idx="723">
                  <c:v>-7.59188843</c:v>
                </c:pt>
                <c:pt idx="724">
                  <c:v>-7.5928649899999998</c:v>
                </c:pt>
                <c:pt idx="725">
                  <c:v>-7.5944213899999999</c:v>
                </c:pt>
                <c:pt idx="726">
                  <c:v>-7.5951538100000002</c:v>
                </c:pt>
                <c:pt idx="727">
                  <c:v>-7.5957031300000004</c:v>
                </c:pt>
                <c:pt idx="728">
                  <c:v>-7.5957031300000004</c:v>
                </c:pt>
                <c:pt idx="729">
                  <c:v>-7.6018676799999998</c:v>
                </c:pt>
                <c:pt idx="730">
                  <c:v>-7.5965576199999996</c:v>
                </c:pt>
                <c:pt idx="731">
                  <c:v>-7.5941772500000004</c:v>
                </c:pt>
                <c:pt idx="732">
                  <c:v>-7.5953979499999997</c:v>
                </c:pt>
                <c:pt idx="733">
                  <c:v>-7.5953979499999997</c:v>
                </c:pt>
                <c:pt idx="734">
                  <c:v>-7.6031494100000003</c:v>
                </c:pt>
                <c:pt idx="735">
                  <c:v>-7.6009216300000002</c:v>
                </c:pt>
                <c:pt idx="736">
                  <c:v>-7.6009216300000002</c:v>
                </c:pt>
                <c:pt idx="737">
                  <c:v>-7.5965576199999996</c:v>
                </c:pt>
                <c:pt idx="738">
                  <c:v>-7.5975647000000004</c:v>
                </c:pt>
                <c:pt idx="739">
                  <c:v>-7.6047668499999999</c:v>
                </c:pt>
                <c:pt idx="740">
                  <c:v>-7.6091308599999996</c:v>
                </c:pt>
                <c:pt idx="741">
                  <c:v>-7.6048889199999996</c:v>
                </c:pt>
                <c:pt idx="742">
                  <c:v>-7.6048889199999996</c:v>
                </c:pt>
                <c:pt idx="743">
                  <c:v>-7.6006164600000004</c:v>
                </c:pt>
                <c:pt idx="744">
                  <c:v>-7.6026001000000001</c:v>
                </c:pt>
                <c:pt idx="745">
                  <c:v>-7.6047973600000001</c:v>
                </c:pt>
                <c:pt idx="746">
                  <c:v>-7.6047973600000001</c:v>
                </c:pt>
                <c:pt idx="747">
                  <c:v>-7.6030578599999998</c:v>
                </c:pt>
                <c:pt idx="748">
                  <c:v>-7.6036987299999996</c:v>
                </c:pt>
                <c:pt idx="749">
                  <c:v>-7.6004943799999998</c:v>
                </c:pt>
                <c:pt idx="750">
                  <c:v>-7.5986938500000001</c:v>
                </c:pt>
                <c:pt idx="751">
                  <c:v>-7.5925292999999998</c:v>
                </c:pt>
                <c:pt idx="752">
                  <c:v>-7.5881958000000003</c:v>
                </c:pt>
                <c:pt idx="753">
                  <c:v>-7.5881958000000003</c:v>
                </c:pt>
                <c:pt idx="754">
                  <c:v>-7.5865173300000004</c:v>
                </c:pt>
                <c:pt idx="755">
                  <c:v>-7.5887756299999998</c:v>
                </c:pt>
                <c:pt idx="756">
                  <c:v>-7.5887756299999998</c:v>
                </c:pt>
                <c:pt idx="757">
                  <c:v>-7.5837097199999999</c:v>
                </c:pt>
                <c:pt idx="758">
                  <c:v>-7.58151245</c:v>
                </c:pt>
                <c:pt idx="759">
                  <c:v>-7.58151245</c:v>
                </c:pt>
                <c:pt idx="760">
                  <c:v>-7.5884399399999998</c:v>
                </c:pt>
                <c:pt idx="761">
                  <c:v>-7.5899047900000003</c:v>
                </c:pt>
                <c:pt idx="762">
                  <c:v>-7.5899047900000003</c:v>
                </c:pt>
                <c:pt idx="763">
                  <c:v>-7.5856628400000004</c:v>
                </c:pt>
                <c:pt idx="764">
                  <c:v>-7.5829467800000003</c:v>
                </c:pt>
                <c:pt idx="765">
                  <c:v>-7.5792236300000004</c:v>
                </c:pt>
                <c:pt idx="766">
                  <c:v>-7.5792236300000004</c:v>
                </c:pt>
                <c:pt idx="767">
                  <c:v>-7.5762329099999999</c:v>
                </c:pt>
                <c:pt idx="768">
                  <c:v>-7.5741272000000004</c:v>
                </c:pt>
                <c:pt idx="769">
                  <c:v>-7.5741272000000004</c:v>
                </c:pt>
                <c:pt idx="770">
                  <c:v>-7.5716247599999997</c:v>
                </c:pt>
                <c:pt idx="771">
                  <c:v>-7.5721130399999996</c:v>
                </c:pt>
                <c:pt idx="772">
                  <c:v>-7.5721130399999996</c:v>
                </c:pt>
                <c:pt idx="773">
                  <c:v>-7.57540894</c:v>
                </c:pt>
                <c:pt idx="774">
                  <c:v>-7.5800476100000003</c:v>
                </c:pt>
                <c:pt idx="775">
                  <c:v>-7.5849304200000001</c:v>
                </c:pt>
                <c:pt idx="776">
                  <c:v>-7.5843810999999999</c:v>
                </c:pt>
                <c:pt idx="777">
                  <c:v>-7.5823059099999996</c:v>
                </c:pt>
                <c:pt idx="778">
                  <c:v>-7.5844421400000002</c:v>
                </c:pt>
                <c:pt idx="779">
                  <c:v>-7.5844421400000002</c:v>
                </c:pt>
                <c:pt idx="780">
                  <c:v>-7.5834655800000004</c:v>
                </c:pt>
                <c:pt idx="781">
                  <c:v>-7.5791626000000001</c:v>
                </c:pt>
                <c:pt idx="782">
                  <c:v>-7.5791626000000001</c:v>
                </c:pt>
                <c:pt idx="783">
                  <c:v>-7.5729675299999997</c:v>
                </c:pt>
                <c:pt idx="784">
                  <c:v>-7.56607056</c:v>
                </c:pt>
                <c:pt idx="785">
                  <c:v>-7.56607056</c:v>
                </c:pt>
                <c:pt idx="786">
                  <c:v>-7.5648498499999999</c:v>
                </c:pt>
                <c:pt idx="787">
                  <c:v>-7.5574646000000003</c:v>
                </c:pt>
                <c:pt idx="788">
                  <c:v>-7.5586852999999996</c:v>
                </c:pt>
                <c:pt idx="789">
                  <c:v>-7.5586852999999996</c:v>
                </c:pt>
                <c:pt idx="790">
                  <c:v>-7.5532531699999996</c:v>
                </c:pt>
                <c:pt idx="791">
                  <c:v>-7.5494689900000003</c:v>
                </c:pt>
                <c:pt idx="792">
                  <c:v>-7.5494689900000003</c:v>
                </c:pt>
                <c:pt idx="793">
                  <c:v>-7.5437316900000004</c:v>
                </c:pt>
                <c:pt idx="794">
                  <c:v>-7.5433654800000003</c:v>
                </c:pt>
                <c:pt idx="795">
                  <c:v>-7.5433654800000003</c:v>
                </c:pt>
                <c:pt idx="796">
                  <c:v>-7.53533936</c:v>
                </c:pt>
                <c:pt idx="797">
                  <c:v>-7.5321655300000003</c:v>
                </c:pt>
                <c:pt idx="798">
                  <c:v>-7.5352783199999998</c:v>
                </c:pt>
                <c:pt idx="799">
                  <c:v>-7.5352783199999998</c:v>
                </c:pt>
                <c:pt idx="800">
                  <c:v>-7.5344543499999999</c:v>
                </c:pt>
                <c:pt idx="801">
                  <c:v>-7.5224304200000001</c:v>
                </c:pt>
                <c:pt idx="802">
                  <c:v>-7.52362061</c:v>
                </c:pt>
                <c:pt idx="803">
                  <c:v>-7.5266418499999999</c:v>
                </c:pt>
                <c:pt idx="804">
                  <c:v>-7.5288391099999998</c:v>
                </c:pt>
                <c:pt idx="805">
                  <c:v>-7.5288391099999998</c:v>
                </c:pt>
                <c:pt idx="806">
                  <c:v>-7.5198059099999996</c:v>
                </c:pt>
                <c:pt idx="807">
                  <c:v>-7.5150451699999996</c:v>
                </c:pt>
                <c:pt idx="808">
                  <c:v>-7.5150451699999996</c:v>
                </c:pt>
                <c:pt idx="809">
                  <c:v>-7.5145568799999998</c:v>
                </c:pt>
                <c:pt idx="810">
                  <c:v>-7.5065917999999998</c:v>
                </c:pt>
                <c:pt idx="811">
                  <c:v>-7.5065917999999998</c:v>
                </c:pt>
                <c:pt idx="812">
                  <c:v>-7.5120239299999998</c:v>
                </c:pt>
                <c:pt idx="813">
                  <c:v>-7.5111694299999998</c:v>
                </c:pt>
                <c:pt idx="814">
                  <c:v>-7.5041198700000002</c:v>
                </c:pt>
                <c:pt idx="815">
                  <c:v>-7.5041198700000002</c:v>
                </c:pt>
                <c:pt idx="816">
                  <c:v>-7.4993896500000004</c:v>
                </c:pt>
                <c:pt idx="817">
                  <c:v>-7.5</c:v>
                </c:pt>
                <c:pt idx="818">
                  <c:v>-7.4995727499999996</c:v>
                </c:pt>
                <c:pt idx="819">
                  <c:v>-7.4967346199999998</c:v>
                </c:pt>
                <c:pt idx="820">
                  <c:v>-7.4927978499999996</c:v>
                </c:pt>
                <c:pt idx="821">
                  <c:v>-7.4927978499999996</c:v>
                </c:pt>
                <c:pt idx="822">
                  <c:v>-7.4922790499999996</c:v>
                </c:pt>
                <c:pt idx="823">
                  <c:v>-7.4919128400000004</c:v>
                </c:pt>
                <c:pt idx="824">
                  <c:v>-7.4901122999999998</c:v>
                </c:pt>
                <c:pt idx="825">
                  <c:v>-7.4901122999999998</c:v>
                </c:pt>
                <c:pt idx="826">
                  <c:v>-7.4860229499999997</c:v>
                </c:pt>
                <c:pt idx="827">
                  <c:v>-7.48403931</c:v>
                </c:pt>
                <c:pt idx="828">
                  <c:v>-7.4866333000000003</c:v>
                </c:pt>
                <c:pt idx="829">
                  <c:v>-7.4883117700000001</c:v>
                </c:pt>
                <c:pt idx="830">
                  <c:v>-7.4900207500000002</c:v>
                </c:pt>
                <c:pt idx="831">
                  <c:v>-7.4900207500000002</c:v>
                </c:pt>
                <c:pt idx="832">
                  <c:v>-7.4909362799999997</c:v>
                </c:pt>
                <c:pt idx="833">
                  <c:v>-7.48623657</c:v>
                </c:pt>
                <c:pt idx="834">
                  <c:v>-7.4870605499999998</c:v>
                </c:pt>
                <c:pt idx="835">
                  <c:v>-7.4870605499999998</c:v>
                </c:pt>
                <c:pt idx="836">
                  <c:v>-7.4887390099999998</c:v>
                </c:pt>
                <c:pt idx="837">
                  <c:v>-7.4884338399999999</c:v>
                </c:pt>
                <c:pt idx="838">
                  <c:v>-7.48522949</c:v>
                </c:pt>
                <c:pt idx="839">
                  <c:v>-7.4853820799999999</c:v>
                </c:pt>
                <c:pt idx="840">
                  <c:v>-7.4851074200000003</c:v>
                </c:pt>
                <c:pt idx="841">
                  <c:v>-7.4836425799999997</c:v>
                </c:pt>
                <c:pt idx="842">
                  <c:v>-7.4836425799999997</c:v>
                </c:pt>
                <c:pt idx="843">
                  <c:v>-7.4854736300000004</c:v>
                </c:pt>
                <c:pt idx="844">
                  <c:v>-7.484375</c:v>
                </c:pt>
                <c:pt idx="845">
                  <c:v>-7.484375</c:v>
                </c:pt>
                <c:pt idx="846">
                  <c:v>-7.4840087899999999</c:v>
                </c:pt>
                <c:pt idx="847">
                  <c:v>-7.4892578099999998</c:v>
                </c:pt>
                <c:pt idx="848">
                  <c:v>-7.4892578099999998</c:v>
                </c:pt>
                <c:pt idx="849">
                  <c:v>-7.4996337899999999</c:v>
                </c:pt>
                <c:pt idx="850">
                  <c:v>-7.5018920900000001</c:v>
                </c:pt>
                <c:pt idx="851">
                  <c:v>-7.5018920900000001</c:v>
                </c:pt>
                <c:pt idx="852">
                  <c:v>-7.4982910199999999</c:v>
                </c:pt>
                <c:pt idx="853">
                  <c:v>-7.5006103499999996</c:v>
                </c:pt>
                <c:pt idx="854">
                  <c:v>-7.5092163100000002</c:v>
                </c:pt>
                <c:pt idx="855">
                  <c:v>-7.5092163100000002</c:v>
                </c:pt>
                <c:pt idx="856">
                  <c:v>-7.5097045900000001</c:v>
                </c:pt>
                <c:pt idx="857">
                  <c:v>-7.5097045900000001</c:v>
                </c:pt>
                <c:pt idx="858">
                  <c:v>-7.5119934099999996</c:v>
                </c:pt>
                <c:pt idx="859">
                  <c:v>-7.5164184599999997</c:v>
                </c:pt>
                <c:pt idx="860">
                  <c:v>-7.5189514199999996</c:v>
                </c:pt>
                <c:pt idx="861">
                  <c:v>-7.5189514199999996</c:v>
                </c:pt>
                <c:pt idx="862">
                  <c:v>-7.5229187</c:v>
                </c:pt>
                <c:pt idx="863">
                  <c:v>-7.5323791499999997</c:v>
                </c:pt>
                <c:pt idx="864">
                  <c:v>-7.5353698700000002</c:v>
                </c:pt>
                <c:pt idx="865">
                  <c:v>-7.5362853999999997</c:v>
                </c:pt>
                <c:pt idx="866">
                  <c:v>-7.5380554200000001</c:v>
                </c:pt>
                <c:pt idx="867">
                  <c:v>-7.5380554200000001</c:v>
                </c:pt>
                <c:pt idx="868">
                  <c:v>-7.5474548300000004</c:v>
                </c:pt>
                <c:pt idx="869">
                  <c:v>-7.55264282</c:v>
                </c:pt>
                <c:pt idx="870">
                  <c:v>-7.5520935099999997</c:v>
                </c:pt>
                <c:pt idx="871">
                  <c:v>-7.5520935099999997</c:v>
                </c:pt>
                <c:pt idx="872">
                  <c:v>-7.5588378900000004</c:v>
                </c:pt>
                <c:pt idx="873">
                  <c:v>-7.5646057100000004</c:v>
                </c:pt>
                <c:pt idx="874">
                  <c:v>-7.5701599100000001</c:v>
                </c:pt>
                <c:pt idx="875">
                  <c:v>-7.5727539100000003</c:v>
                </c:pt>
                <c:pt idx="876">
                  <c:v>-7.5787048300000004</c:v>
                </c:pt>
                <c:pt idx="877">
                  <c:v>-7.5787048300000004</c:v>
                </c:pt>
                <c:pt idx="878">
                  <c:v>-7.5788269000000001</c:v>
                </c:pt>
                <c:pt idx="879">
                  <c:v>-7.5870056200000002</c:v>
                </c:pt>
                <c:pt idx="880">
                  <c:v>-7.5898132299999999</c:v>
                </c:pt>
                <c:pt idx="881">
                  <c:v>-7.5898132299999999</c:v>
                </c:pt>
                <c:pt idx="882">
                  <c:v>-7.5939636200000002</c:v>
                </c:pt>
                <c:pt idx="883">
                  <c:v>-7.5975036600000001</c:v>
                </c:pt>
                <c:pt idx="884">
                  <c:v>-7.5987243700000002</c:v>
                </c:pt>
                <c:pt idx="885">
                  <c:v>-7.6028442399999996</c:v>
                </c:pt>
                <c:pt idx="886">
                  <c:v>-7.6069335899999997</c:v>
                </c:pt>
                <c:pt idx="887">
                  <c:v>-7.6081237799999997</c:v>
                </c:pt>
                <c:pt idx="888">
                  <c:v>-7.6081237799999997</c:v>
                </c:pt>
                <c:pt idx="889">
                  <c:v>-7.6144409199999998</c:v>
                </c:pt>
                <c:pt idx="890">
                  <c:v>-7.6138610800000004</c:v>
                </c:pt>
                <c:pt idx="891">
                  <c:v>-7.6138610800000004</c:v>
                </c:pt>
                <c:pt idx="892">
                  <c:v>-7.6138915999999996</c:v>
                </c:pt>
                <c:pt idx="893">
                  <c:v>-7.6217651399999999</c:v>
                </c:pt>
                <c:pt idx="894">
                  <c:v>-7.6217651399999999</c:v>
                </c:pt>
                <c:pt idx="895">
                  <c:v>-7.62161255</c:v>
                </c:pt>
                <c:pt idx="896">
                  <c:v>-7.6239318799999998</c:v>
                </c:pt>
                <c:pt idx="897">
                  <c:v>-7.6239318799999998</c:v>
                </c:pt>
                <c:pt idx="898">
                  <c:v>-7.6228942899999996</c:v>
                </c:pt>
                <c:pt idx="899">
                  <c:v>-7.6258239699999999</c:v>
                </c:pt>
                <c:pt idx="900">
                  <c:v>-7.6273498499999999</c:v>
                </c:pt>
                <c:pt idx="901">
                  <c:v>-7.6273498499999999</c:v>
                </c:pt>
                <c:pt idx="902">
                  <c:v>-7.6324462899999999</c:v>
                </c:pt>
                <c:pt idx="903">
                  <c:v>-7.6291198700000002</c:v>
                </c:pt>
                <c:pt idx="904">
                  <c:v>-7.6291198700000002</c:v>
                </c:pt>
                <c:pt idx="905">
                  <c:v>-7.6322937</c:v>
                </c:pt>
                <c:pt idx="906">
                  <c:v>-7.6372985800000004</c:v>
                </c:pt>
                <c:pt idx="907">
                  <c:v>-7.6372985800000004</c:v>
                </c:pt>
                <c:pt idx="908">
                  <c:v>-7.6399841300000002</c:v>
                </c:pt>
                <c:pt idx="909">
                  <c:v>-7.6382751500000001</c:v>
                </c:pt>
                <c:pt idx="910">
                  <c:v>-7.6342163100000002</c:v>
                </c:pt>
                <c:pt idx="911">
                  <c:v>-7.6300353999999997</c:v>
                </c:pt>
                <c:pt idx="912">
                  <c:v>-7.6321105999999999</c:v>
                </c:pt>
                <c:pt idx="913">
                  <c:v>-7.6349792499999998</c:v>
                </c:pt>
                <c:pt idx="914">
                  <c:v>-7.6349792499999998</c:v>
                </c:pt>
                <c:pt idx="915">
                  <c:v>-7.6373901399999999</c:v>
                </c:pt>
                <c:pt idx="916">
                  <c:v>-7.6392211899999998</c:v>
                </c:pt>
                <c:pt idx="917">
                  <c:v>-7.6392211899999998</c:v>
                </c:pt>
                <c:pt idx="918">
                  <c:v>-7.6331176799999998</c:v>
                </c:pt>
                <c:pt idx="919">
                  <c:v>-7.6301879899999996</c:v>
                </c:pt>
                <c:pt idx="920">
                  <c:v>-7.6279296900000002</c:v>
                </c:pt>
                <c:pt idx="921">
                  <c:v>-7.6271362299999996</c:v>
                </c:pt>
                <c:pt idx="922">
                  <c:v>-7.6256713899999999</c:v>
                </c:pt>
                <c:pt idx="923">
                  <c:v>-7.6236877400000003</c:v>
                </c:pt>
                <c:pt idx="924">
                  <c:v>-7.6236877400000003</c:v>
                </c:pt>
                <c:pt idx="925">
                  <c:v>-7.6202697800000001</c:v>
                </c:pt>
                <c:pt idx="926">
                  <c:v>-7.6196289100000003</c:v>
                </c:pt>
                <c:pt idx="927">
                  <c:v>-7.6196289100000003</c:v>
                </c:pt>
                <c:pt idx="928">
                  <c:v>-7.6209716800000002</c:v>
                </c:pt>
                <c:pt idx="929">
                  <c:v>-7.6172790499999996</c:v>
                </c:pt>
                <c:pt idx="930">
                  <c:v>-7.6172790499999996</c:v>
                </c:pt>
                <c:pt idx="931">
                  <c:v>-7.61346436</c:v>
                </c:pt>
                <c:pt idx="932">
                  <c:v>-7.6151122999999998</c:v>
                </c:pt>
                <c:pt idx="933">
                  <c:v>-7.6216430700000002</c:v>
                </c:pt>
                <c:pt idx="934">
                  <c:v>-7.6216430700000002</c:v>
                </c:pt>
                <c:pt idx="935">
                  <c:v>-7.6215820299999999</c:v>
                </c:pt>
                <c:pt idx="936">
                  <c:v>-7.6211852999999996</c:v>
                </c:pt>
                <c:pt idx="937">
                  <c:v>-7.6211852999999996</c:v>
                </c:pt>
                <c:pt idx="938">
                  <c:v>-7.6226806600000003</c:v>
                </c:pt>
                <c:pt idx="939">
                  <c:v>-7.6292724600000001</c:v>
                </c:pt>
                <c:pt idx="940">
                  <c:v>-7.6292724600000001</c:v>
                </c:pt>
                <c:pt idx="941">
                  <c:v>-7.6286010700000002</c:v>
                </c:pt>
                <c:pt idx="942">
                  <c:v>-7.6279602100000004</c:v>
                </c:pt>
                <c:pt idx="943">
                  <c:v>-7.6279602100000004</c:v>
                </c:pt>
                <c:pt idx="944">
                  <c:v>-7.6288452099999997</c:v>
                </c:pt>
                <c:pt idx="945">
                  <c:v>-7.6297912600000002</c:v>
                </c:pt>
                <c:pt idx="946">
                  <c:v>-7.6309814500000002</c:v>
                </c:pt>
                <c:pt idx="947">
                  <c:v>-7.6315612799999997</c:v>
                </c:pt>
                <c:pt idx="948">
                  <c:v>-7.6317138699999996</c:v>
                </c:pt>
                <c:pt idx="949">
                  <c:v>-7.6317138699999996</c:v>
                </c:pt>
                <c:pt idx="950">
                  <c:v>-7.6321105999999999</c:v>
                </c:pt>
                <c:pt idx="951">
                  <c:v>-7.6325988799999998</c:v>
                </c:pt>
                <c:pt idx="952">
                  <c:v>-7.63638306</c:v>
                </c:pt>
                <c:pt idx="953">
                  <c:v>-7.63638306</c:v>
                </c:pt>
                <c:pt idx="954">
                  <c:v>-7.6354370100000004</c:v>
                </c:pt>
                <c:pt idx="955">
                  <c:v>-7.6312255899999997</c:v>
                </c:pt>
                <c:pt idx="956">
                  <c:v>-7.6293945299999999</c:v>
                </c:pt>
                <c:pt idx="957">
                  <c:v>-7.63519287</c:v>
                </c:pt>
                <c:pt idx="958">
                  <c:v>-7.6343994100000003</c:v>
                </c:pt>
                <c:pt idx="959">
                  <c:v>-7.6343994100000003</c:v>
                </c:pt>
                <c:pt idx="960">
                  <c:v>-7.6412963899999999</c:v>
                </c:pt>
                <c:pt idx="961">
                  <c:v>-7.6424560499999998</c:v>
                </c:pt>
                <c:pt idx="962">
                  <c:v>-7.6425781300000004</c:v>
                </c:pt>
                <c:pt idx="963">
                  <c:v>-7.6425781300000004</c:v>
                </c:pt>
                <c:pt idx="964">
                  <c:v>-7.6453552199999999</c:v>
                </c:pt>
                <c:pt idx="965">
                  <c:v>-7.6456603999999997</c:v>
                </c:pt>
                <c:pt idx="966">
                  <c:v>-7.6456603999999997</c:v>
                </c:pt>
                <c:pt idx="967">
                  <c:v>-7.6425781300000004</c:v>
                </c:pt>
                <c:pt idx="968">
                  <c:v>-7.6459350600000002</c:v>
                </c:pt>
                <c:pt idx="969">
                  <c:v>-7.6459350600000002</c:v>
                </c:pt>
                <c:pt idx="970">
                  <c:v>-7.6549377400000003</c:v>
                </c:pt>
                <c:pt idx="971">
                  <c:v>-7.6531066900000004</c:v>
                </c:pt>
                <c:pt idx="972">
                  <c:v>-7.6567993200000002</c:v>
                </c:pt>
                <c:pt idx="973">
                  <c:v>-7.6539306600000003</c:v>
                </c:pt>
                <c:pt idx="974">
                  <c:v>-7.6553649899999998</c:v>
                </c:pt>
                <c:pt idx="975">
                  <c:v>-7.6599426299999998</c:v>
                </c:pt>
                <c:pt idx="976">
                  <c:v>-7.6599426299999998</c:v>
                </c:pt>
                <c:pt idx="977">
                  <c:v>-7.6635742200000001</c:v>
                </c:pt>
                <c:pt idx="978">
                  <c:v>-7.6599426299999998</c:v>
                </c:pt>
                <c:pt idx="979">
                  <c:v>-7.6599426299999998</c:v>
                </c:pt>
                <c:pt idx="980">
                  <c:v>-7.6554565400000003</c:v>
                </c:pt>
                <c:pt idx="981">
                  <c:v>-7.64929199</c:v>
                </c:pt>
                <c:pt idx="982">
                  <c:v>-7.6402587899999999</c:v>
                </c:pt>
                <c:pt idx="983">
                  <c:v>-7.6370849600000001</c:v>
                </c:pt>
                <c:pt idx="984">
                  <c:v>-7.6307067899999996</c:v>
                </c:pt>
                <c:pt idx="985">
                  <c:v>-7.6250610400000003</c:v>
                </c:pt>
                <c:pt idx="986">
                  <c:v>-7.6250610400000003</c:v>
                </c:pt>
                <c:pt idx="987">
                  <c:v>-7.6204528800000002</c:v>
                </c:pt>
                <c:pt idx="988">
                  <c:v>-7.6175537100000001</c:v>
                </c:pt>
                <c:pt idx="989">
                  <c:v>-7.6175537100000001</c:v>
                </c:pt>
                <c:pt idx="990">
                  <c:v>-7.6170959500000004</c:v>
                </c:pt>
                <c:pt idx="991">
                  <c:v>-7.6060485800000004</c:v>
                </c:pt>
                <c:pt idx="992">
                  <c:v>-7.6060485800000004</c:v>
                </c:pt>
                <c:pt idx="993">
                  <c:v>-7.6022949200000003</c:v>
                </c:pt>
                <c:pt idx="994">
                  <c:v>-7.5989990199999999</c:v>
                </c:pt>
                <c:pt idx="995">
                  <c:v>-7.5989990199999999</c:v>
                </c:pt>
                <c:pt idx="996">
                  <c:v>-7.6010437</c:v>
                </c:pt>
                <c:pt idx="997">
                  <c:v>-7.5964355499999998</c:v>
                </c:pt>
                <c:pt idx="998">
                  <c:v>-7.5917968800000004</c:v>
                </c:pt>
                <c:pt idx="999">
                  <c:v>-7.5917968800000004</c:v>
                </c:pt>
                <c:pt idx="1000">
                  <c:v>-7.5896911600000001</c:v>
                </c:pt>
                <c:pt idx="1001">
                  <c:v>-7.59036255</c:v>
                </c:pt>
                <c:pt idx="1002">
                  <c:v>-7.5850524899999998</c:v>
                </c:pt>
                <c:pt idx="1003">
                  <c:v>-7.5786438</c:v>
                </c:pt>
                <c:pt idx="1004">
                  <c:v>-7.5786438</c:v>
                </c:pt>
                <c:pt idx="1005">
                  <c:v>-7.5780029300000002</c:v>
                </c:pt>
                <c:pt idx="1006">
                  <c:v>-7.5765685999999999</c:v>
                </c:pt>
                <c:pt idx="1007">
                  <c:v>-7.5765685999999999</c:v>
                </c:pt>
                <c:pt idx="1008">
                  <c:v>-7.5744628900000004</c:v>
                </c:pt>
                <c:pt idx="1009">
                  <c:v>-7.5698242200000001</c:v>
                </c:pt>
                <c:pt idx="1010">
                  <c:v>-7.5698242200000001</c:v>
                </c:pt>
                <c:pt idx="1011">
                  <c:v>-7.5643005399999996</c:v>
                </c:pt>
                <c:pt idx="1012">
                  <c:v>-7.5623474100000001</c:v>
                </c:pt>
                <c:pt idx="1013">
                  <c:v>-7.5539855999999999</c:v>
                </c:pt>
                <c:pt idx="1014">
                  <c:v>-7.5539855999999999</c:v>
                </c:pt>
                <c:pt idx="1015">
                  <c:v>-7.5592346199999998</c:v>
                </c:pt>
                <c:pt idx="1016">
                  <c:v>-7.5608215300000001</c:v>
                </c:pt>
                <c:pt idx="1017">
                  <c:v>-7.5608215300000001</c:v>
                </c:pt>
                <c:pt idx="1018">
                  <c:v>-7.55096436</c:v>
                </c:pt>
                <c:pt idx="1019">
                  <c:v>-7.5463867200000001</c:v>
                </c:pt>
                <c:pt idx="1020">
                  <c:v>-7.5463867200000001</c:v>
                </c:pt>
                <c:pt idx="1021">
                  <c:v>-7.5481262200000003</c:v>
                </c:pt>
                <c:pt idx="1022">
                  <c:v>-7.5415649399999998</c:v>
                </c:pt>
                <c:pt idx="1023">
                  <c:v>-7.5415649399999998</c:v>
                </c:pt>
                <c:pt idx="1024">
                  <c:v>-7.5408020000000002</c:v>
                </c:pt>
                <c:pt idx="1025">
                  <c:v>-7.5400695799999999</c:v>
                </c:pt>
                <c:pt idx="1026">
                  <c:v>-7.5392761200000002</c:v>
                </c:pt>
                <c:pt idx="1027">
                  <c:v>-7.5368652300000001</c:v>
                </c:pt>
                <c:pt idx="1028">
                  <c:v>-7.5333252000000002</c:v>
                </c:pt>
                <c:pt idx="1029">
                  <c:v>-7.5305786100000001</c:v>
                </c:pt>
                <c:pt idx="1030">
                  <c:v>-7.5305786100000001</c:v>
                </c:pt>
                <c:pt idx="1031">
                  <c:v>-7.5313720699999998</c:v>
                </c:pt>
                <c:pt idx="1032">
                  <c:v>-7.5269164999999996</c:v>
                </c:pt>
                <c:pt idx="1033">
                  <c:v>-7.5269164999999996</c:v>
                </c:pt>
                <c:pt idx="1034">
                  <c:v>-7.5269470199999997</c:v>
                </c:pt>
                <c:pt idx="1035">
                  <c:v>-7.5219421400000002</c:v>
                </c:pt>
                <c:pt idx="1036">
                  <c:v>-7.5199279800000003</c:v>
                </c:pt>
                <c:pt idx="1037">
                  <c:v>-7.5188293499999999</c:v>
                </c:pt>
                <c:pt idx="1038">
                  <c:v>-7.5161438</c:v>
                </c:pt>
                <c:pt idx="1039">
                  <c:v>-7.5144653300000002</c:v>
                </c:pt>
                <c:pt idx="1040">
                  <c:v>-7.5144653300000002</c:v>
                </c:pt>
                <c:pt idx="1041">
                  <c:v>-7.51647949</c:v>
                </c:pt>
                <c:pt idx="1042">
                  <c:v>-7.5148010300000001</c:v>
                </c:pt>
                <c:pt idx="1043">
                  <c:v>-7.5148010300000001</c:v>
                </c:pt>
                <c:pt idx="1044">
                  <c:v>-7.5053100600000002</c:v>
                </c:pt>
                <c:pt idx="1045">
                  <c:v>-7.5026855499999998</c:v>
                </c:pt>
                <c:pt idx="1046">
                  <c:v>-7.5026855499999998</c:v>
                </c:pt>
                <c:pt idx="1047">
                  <c:v>-7.50085449</c:v>
                </c:pt>
                <c:pt idx="1048">
                  <c:v>-7.4993286100000001</c:v>
                </c:pt>
                <c:pt idx="1049">
                  <c:v>-7.4961242700000001</c:v>
                </c:pt>
                <c:pt idx="1050">
                  <c:v>-7.4961242700000001</c:v>
                </c:pt>
                <c:pt idx="1051">
                  <c:v>-7.4961547900000003</c:v>
                </c:pt>
                <c:pt idx="1052">
                  <c:v>-7.4931030300000003</c:v>
                </c:pt>
                <c:pt idx="1053">
                  <c:v>-7.4884948700000002</c:v>
                </c:pt>
                <c:pt idx="1054">
                  <c:v>-7.4908447300000001</c:v>
                </c:pt>
                <c:pt idx="1055">
                  <c:v>-7.4940795900000001</c:v>
                </c:pt>
                <c:pt idx="1056">
                  <c:v>-7.4940795900000001</c:v>
                </c:pt>
                <c:pt idx="1057">
                  <c:v>-7.4975891099999998</c:v>
                </c:pt>
                <c:pt idx="1058">
                  <c:v>-7.5021057100000004</c:v>
                </c:pt>
                <c:pt idx="1059">
                  <c:v>-7.5021057100000004</c:v>
                </c:pt>
                <c:pt idx="1060">
                  <c:v>-7.5021057100000004</c:v>
                </c:pt>
                <c:pt idx="1061">
                  <c:v>-7.49795532</c:v>
                </c:pt>
                <c:pt idx="1062">
                  <c:v>-7.4895629899999996</c:v>
                </c:pt>
                <c:pt idx="1063">
                  <c:v>-7.4827575700000004</c:v>
                </c:pt>
                <c:pt idx="1064">
                  <c:v>-7.4753112799999997</c:v>
                </c:pt>
                <c:pt idx="1065">
                  <c:v>-7.4753112799999997</c:v>
                </c:pt>
                <c:pt idx="1066">
                  <c:v>-7.4769287100000001</c:v>
                </c:pt>
                <c:pt idx="1067">
                  <c:v>-7.4790344199999996</c:v>
                </c:pt>
                <c:pt idx="1068">
                  <c:v>-7.4670410199999999</c:v>
                </c:pt>
                <c:pt idx="1069">
                  <c:v>-7.4670410199999999</c:v>
                </c:pt>
                <c:pt idx="1070">
                  <c:v>-7.4624939000000001</c:v>
                </c:pt>
                <c:pt idx="1071">
                  <c:v>-7.4633483900000002</c:v>
                </c:pt>
                <c:pt idx="1072">
                  <c:v>-7.4666442899999996</c:v>
                </c:pt>
                <c:pt idx="1073">
                  <c:v>-7.4635620100000004</c:v>
                </c:pt>
                <c:pt idx="1074">
                  <c:v>-7.4630432100000004</c:v>
                </c:pt>
                <c:pt idx="1075">
                  <c:v>-7.4623718300000004</c:v>
                </c:pt>
                <c:pt idx="1076">
                  <c:v>-7.4623718300000004</c:v>
                </c:pt>
                <c:pt idx="1077">
                  <c:v>-7.4607238799999998</c:v>
                </c:pt>
                <c:pt idx="1078">
                  <c:v>-7.4610290499999996</c:v>
                </c:pt>
                <c:pt idx="1079">
                  <c:v>-7.4610290499999996</c:v>
                </c:pt>
                <c:pt idx="1080">
                  <c:v>-7.4589233400000001</c:v>
                </c:pt>
                <c:pt idx="1081">
                  <c:v>-7.4552307100000004</c:v>
                </c:pt>
                <c:pt idx="1082">
                  <c:v>-7.4552307100000004</c:v>
                </c:pt>
                <c:pt idx="1083">
                  <c:v>-7.45550537</c:v>
                </c:pt>
                <c:pt idx="1084">
                  <c:v>-7.4515075700000004</c:v>
                </c:pt>
                <c:pt idx="1085">
                  <c:v>-7.4515075700000004</c:v>
                </c:pt>
                <c:pt idx="1086">
                  <c:v>-7.4537048300000004</c:v>
                </c:pt>
                <c:pt idx="1087">
                  <c:v>-7.4514770500000003</c:v>
                </c:pt>
                <c:pt idx="1088">
                  <c:v>-7.4476623499999999</c:v>
                </c:pt>
                <c:pt idx="1089">
                  <c:v>-7.4476623499999999</c:v>
                </c:pt>
                <c:pt idx="1090">
                  <c:v>-7.4451904300000002</c:v>
                </c:pt>
                <c:pt idx="1091">
                  <c:v>-7.4451904300000002</c:v>
                </c:pt>
                <c:pt idx="1092">
                  <c:v>-7.4448242200000001</c:v>
                </c:pt>
                <c:pt idx="1093">
                  <c:v>-7.44549561</c:v>
                </c:pt>
                <c:pt idx="1094">
                  <c:v>-7.4394226100000003</c:v>
                </c:pt>
                <c:pt idx="1095">
                  <c:v>-7.4394226100000003</c:v>
                </c:pt>
                <c:pt idx="1096">
                  <c:v>-7.4385681200000002</c:v>
                </c:pt>
                <c:pt idx="1097">
                  <c:v>-7.43411255</c:v>
                </c:pt>
                <c:pt idx="1098">
                  <c:v>-7.4357604999999998</c:v>
                </c:pt>
                <c:pt idx="1099">
                  <c:v>-7.4358520500000003</c:v>
                </c:pt>
                <c:pt idx="1100">
                  <c:v>-7.4402465800000002</c:v>
                </c:pt>
                <c:pt idx="1101">
                  <c:v>-7.4402465800000002</c:v>
                </c:pt>
                <c:pt idx="1102">
                  <c:v>-7.4384765599999998</c:v>
                </c:pt>
                <c:pt idx="1103">
                  <c:v>-7.4364013699999996</c:v>
                </c:pt>
                <c:pt idx="1104">
                  <c:v>-7.4396057100000004</c:v>
                </c:pt>
                <c:pt idx="1105">
                  <c:v>-7.4396057100000004</c:v>
                </c:pt>
                <c:pt idx="1106">
                  <c:v>-7.4403686499999999</c:v>
                </c:pt>
                <c:pt idx="1107">
                  <c:v>-7.4428710899999997</c:v>
                </c:pt>
                <c:pt idx="1108">
                  <c:v>-7.4475708000000003</c:v>
                </c:pt>
                <c:pt idx="1109">
                  <c:v>-7.4479370100000004</c:v>
                </c:pt>
                <c:pt idx="1110">
                  <c:v>-7.45346069</c:v>
                </c:pt>
                <c:pt idx="1111">
                  <c:v>-7.45346069</c:v>
                </c:pt>
                <c:pt idx="1112">
                  <c:v>-7.45227051</c:v>
                </c:pt>
                <c:pt idx="1113">
                  <c:v>-7.4524536100000001</c:v>
                </c:pt>
                <c:pt idx="1114">
                  <c:v>-7.4557800299999997</c:v>
                </c:pt>
                <c:pt idx="1115">
                  <c:v>-7.4557800299999997</c:v>
                </c:pt>
                <c:pt idx="1116">
                  <c:v>-7.4584960899999997</c:v>
                </c:pt>
                <c:pt idx="1117">
                  <c:v>-7.4613342300000003</c:v>
                </c:pt>
                <c:pt idx="1118">
                  <c:v>-7.4613342300000003</c:v>
                </c:pt>
                <c:pt idx="1119">
                  <c:v>-7.4638977100000004</c:v>
                </c:pt>
                <c:pt idx="1120">
                  <c:v>-7.4682006799999998</c:v>
                </c:pt>
                <c:pt idx="1121">
                  <c:v>-7.4682006799999998</c:v>
                </c:pt>
                <c:pt idx="1122">
                  <c:v>-7.4667358400000001</c:v>
                </c:pt>
                <c:pt idx="1123">
                  <c:v>-7.4681701699999996</c:v>
                </c:pt>
                <c:pt idx="1124">
                  <c:v>-7.4763488799999998</c:v>
                </c:pt>
                <c:pt idx="1125">
                  <c:v>-7.4763488799999998</c:v>
                </c:pt>
                <c:pt idx="1126">
                  <c:v>-7.4745788600000003</c:v>
                </c:pt>
                <c:pt idx="1127">
                  <c:v>-7.4745788600000003</c:v>
                </c:pt>
                <c:pt idx="1128">
                  <c:v>-7.4719543499999999</c:v>
                </c:pt>
                <c:pt idx="1129">
                  <c:v>-7.4754638699999996</c:v>
                </c:pt>
                <c:pt idx="1130">
                  <c:v>-7.4778747599999997</c:v>
                </c:pt>
                <c:pt idx="1131">
                  <c:v>-7.4778747599999997</c:v>
                </c:pt>
                <c:pt idx="1132">
                  <c:v>-7.47689819</c:v>
                </c:pt>
                <c:pt idx="1133">
                  <c:v>-7.4750060999999999</c:v>
                </c:pt>
                <c:pt idx="1134">
                  <c:v>-7.4775085399999996</c:v>
                </c:pt>
                <c:pt idx="1135">
                  <c:v>-7.4775085399999996</c:v>
                </c:pt>
                <c:pt idx="1136">
                  <c:v>-7.4863891599999999</c:v>
                </c:pt>
                <c:pt idx="1137">
                  <c:v>-7.4863891599999999</c:v>
                </c:pt>
                <c:pt idx="1138">
                  <c:v>-7.4868164100000003</c:v>
                </c:pt>
                <c:pt idx="1139">
                  <c:v>-7.4872741700000001</c:v>
                </c:pt>
                <c:pt idx="1140">
                  <c:v>-7.49337769</c:v>
                </c:pt>
                <c:pt idx="1141">
                  <c:v>-7.49337769</c:v>
                </c:pt>
                <c:pt idx="1142">
                  <c:v>-7.4978027300000001</c:v>
                </c:pt>
                <c:pt idx="1143">
                  <c:v>-7.4963378900000004</c:v>
                </c:pt>
                <c:pt idx="1144">
                  <c:v>-7.4963378900000004</c:v>
                </c:pt>
                <c:pt idx="1145">
                  <c:v>-7.5026245100000004</c:v>
                </c:pt>
                <c:pt idx="1146">
                  <c:v>-7.5099487299999996</c:v>
                </c:pt>
                <c:pt idx="1147">
                  <c:v>-7.5099487299999996</c:v>
                </c:pt>
                <c:pt idx="1148">
                  <c:v>-7.5050353999999997</c:v>
                </c:pt>
                <c:pt idx="1149">
                  <c:v>-7.5084533699999998</c:v>
                </c:pt>
                <c:pt idx="1150">
                  <c:v>-7.5162963899999999</c:v>
                </c:pt>
                <c:pt idx="1151">
                  <c:v>-7.5162963899999999</c:v>
                </c:pt>
                <c:pt idx="1152">
                  <c:v>-7.5182495100000004</c:v>
                </c:pt>
                <c:pt idx="1153">
                  <c:v>-7.5169067399999996</c:v>
                </c:pt>
                <c:pt idx="1154">
                  <c:v>-7.5251159699999999</c:v>
                </c:pt>
                <c:pt idx="1155">
                  <c:v>-7.5295715300000001</c:v>
                </c:pt>
                <c:pt idx="1156">
                  <c:v>-7.5373840300000001</c:v>
                </c:pt>
                <c:pt idx="1157">
                  <c:v>-7.5373840300000001</c:v>
                </c:pt>
                <c:pt idx="1158">
                  <c:v>-7.5362548800000004</c:v>
                </c:pt>
                <c:pt idx="1159">
                  <c:v>-7.5391845699999998</c:v>
                </c:pt>
                <c:pt idx="1160">
                  <c:v>-7.5391845699999998</c:v>
                </c:pt>
                <c:pt idx="1161">
                  <c:v>-7.5109558099999996</c:v>
                </c:pt>
                <c:pt idx="1162">
                  <c:v>-7.4583435099999997</c:v>
                </c:pt>
                <c:pt idx="1163">
                  <c:v>-7.4583435099999997</c:v>
                </c:pt>
                <c:pt idx="1164">
                  <c:v>-7.4389343300000004</c:v>
                </c:pt>
                <c:pt idx="1165">
                  <c:v>-7.4136962899999999</c:v>
                </c:pt>
                <c:pt idx="1166">
                  <c:v>-7.3892822300000001</c:v>
                </c:pt>
                <c:pt idx="1167">
                  <c:v>-7.3892822300000001</c:v>
                </c:pt>
                <c:pt idx="1168">
                  <c:v>-7.3601989699999999</c:v>
                </c:pt>
                <c:pt idx="1169">
                  <c:v>-7.3343810999999999</c:v>
                </c:pt>
                <c:pt idx="1170">
                  <c:v>-7.3076477100000004</c:v>
                </c:pt>
                <c:pt idx="1171">
                  <c:v>-7.27734375</c:v>
                </c:pt>
                <c:pt idx="1172">
                  <c:v>-7.2474365199999999</c:v>
                </c:pt>
                <c:pt idx="1173">
                  <c:v>-7.2474365199999999</c:v>
                </c:pt>
                <c:pt idx="1174">
                  <c:v>-7.2177734400000002</c:v>
                </c:pt>
                <c:pt idx="1175">
                  <c:v>-7.1889343300000004</c:v>
                </c:pt>
                <c:pt idx="1176">
                  <c:v>-7.1584472699999999</c:v>
                </c:pt>
                <c:pt idx="1177">
                  <c:v>-7.1584472699999999</c:v>
                </c:pt>
                <c:pt idx="1178">
                  <c:v>-7.1275939900000003</c:v>
                </c:pt>
                <c:pt idx="1179">
                  <c:v>-7.0950622599999997</c:v>
                </c:pt>
                <c:pt idx="1180">
                  <c:v>-7.0628967300000003</c:v>
                </c:pt>
                <c:pt idx="1181">
                  <c:v>-7.0322876000000001</c:v>
                </c:pt>
                <c:pt idx="1182">
                  <c:v>-6.9973449700000003</c:v>
                </c:pt>
                <c:pt idx="1183">
                  <c:v>-6.9973449700000003</c:v>
                </c:pt>
                <c:pt idx="1184">
                  <c:v>-6.9667968800000004</c:v>
                </c:pt>
                <c:pt idx="1185">
                  <c:v>-6.9327087399999998</c:v>
                </c:pt>
                <c:pt idx="1186">
                  <c:v>-6.8994445799999999</c:v>
                </c:pt>
                <c:pt idx="1187">
                  <c:v>-6.8994445799999999</c:v>
                </c:pt>
                <c:pt idx="1188">
                  <c:v>-6.8683166499999997</c:v>
                </c:pt>
                <c:pt idx="1189">
                  <c:v>-6.83575439</c:v>
                </c:pt>
                <c:pt idx="1190">
                  <c:v>-6.80096436</c:v>
                </c:pt>
                <c:pt idx="1191">
                  <c:v>-6.7662963899999999</c:v>
                </c:pt>
                <c:pt idx="1192">
                  <c:v>-6.72961426</c:v>
                </c:pt>
                <c:pt idx="1193">
                  <c:v>-6.72961426</c:v>
                </c:pt>
                <c:pt idx="1194">
                  <c:v>-6.6957702599999998</c:v>
                </c:pt>
                <c:pt idx="1195">
                  <c:v>-6.6614685099999997</c:v>
                </c:pt>
                <c:pt idx="1196">
                  <c:v>-6.6267395000000002</c:v>
                </c:pt>
                <c:pt idx="1197">
                  <c:v>-6.6267395000000002</c:v>
                </c:pt>
                <c:pt idx="1198">
                  <c:v>-6.5607604999999998</c:v>
                </c:pt>
                <c:pt idx="1199">
                  <c:v>-6.5607604999999998</c:v>
                </c:pt>
                <c:pt idx="1200">
                  <c:v>-6.5261840800000002</c:v>
                </c:pt>
                <c:pt idx="1201">
                  <c:v>-6.4919433599999996</c:v>
                </c:pt>
                <c:pt idx="1202">
                  <c:v>-6.4573974600000001</c:v>
                </c:pt>
                <c:pt idx="1203">
                  <c:v>-6.4573974600000001</c:v>
                </c:pt>
                <c:pt idx="1204">
                  <c:v>-6.4230346699999998</c:v>
                </c:pt>
                <c:pt idx="1205">
                  <c:v>-6.3906860400000003</c:v>
                </c:pt>
                <c:pt idx="1206">
                  <c:v>-6.3564147899999996</c:v>
                </c:pt>
                <c:pt idx="1207">
                  <c:v>-6.3200378400000004</c:v>
                </c:pt>
                <c:pt idx="1208">
                  <c:v>-6.2857665999999996</c:v>
                </c:pt>
                <c:pt idx="1209">
                  <c:v>-6.2857665999999996</c:v>
                </c:pt>
                <c:pt idx="1210">
                  <c:v>-6.25595093</c:v>
                </c:pt>
                <c:pt idx="1211">
                  <c:v>-6.2223510700000002</c:v>
                </c:pt>
                <c:pt idx="1212">
                  <c:v>-6.1884460399999996</c:v>
                </c:pt>
                <c:pt idx="1213">
                  <c:v>-6.1884460399999996</c:v>
                </c:pt>
                <c:pt idx="1214">
                  <c:v>-6.15386963</c:v>
                </c:pt>
                <c:pt idx="1215">
                  <c:v>-6.1213684099999996</c:v>
                </c:pt>
                <c:pt idx="1216">
                  <c:v>-6.0850524899999998</c:v>
                </c:pt>
                <c:pt idx="1217">
                  <c:v>-6.0528869600000004</c:v>
                </c:pt>
                <c:pt idx="1218">
                  <c:v>-6.0177612299999996</c:v>
                </c:pt>
                <c:pt idx="1219">
                  <c:v>-6.0177612299999996</c:v>
                </c:pt>
                <c:pt idx="1220">
                  <c:v>-5.9830932600000004</c:v>
                </c:pt>
                <c:pt idx="1221">
                  <c:v>-5.9467163100000002</c:v>
                </c:pt>
                <c:pt idx="1222">
                  <c:v>-5.9175109900000002</c:v>
                </c:pt>
                <c:pt idx="1223">
                  <c:v>-5.9175109900000002</c:v>
                </c:pt>
                <c:pt idx="1224">
                  <c:v>-5.8436584500000004</c:v>
                </c:pt>
                <c:pt idx="1225">
                  <c:v>-5.8098449700000003</c:v>
                </c:pt>
                <c:pt idx="1226">
                  <c:v>-5.8098449700000003</c:v>
                </c:pt>
                <c:pt idx="1227">
                  <c:v>-5.7757873499999999</c:v>
                </c:pt>
                <c:pt idx="1228">
                  <c:v>-5.7428894000000001</c:v>
                </c:pt>
                <c:pt idx="1229">
                  <c:v>-5.7428894000000001</c:v>
                </c:pt>
                <c:pt idx="1230">
                  <c:v>-5.7095642099999999</c:v>
                </c:pt>
                <c:pt idx="1231">
                  <c:v>-5.6750793499999999</c:v>
                </c:pt>
                <c:pt idx="1232">
                  <c:v>-5.6411132799999999</c:v>
                </c:pt>
                <c:pt idx="1233">
                  <c:v>-5.6064758299999999</c:v>
                </c:pt>
                <c:pt idx="1234">
                  <c:v>-5.5740661600000001</c:v>
                </c:pt>
                <c:pt idx="1235">
                  <c:v>-5.53533936</c:v>
                </c:pt>
                <c:pt idx="1236">
                  <c:v>-5.53533936</c:v>
                </c:pt>
                <c:pt idx="1237">
                  <c:v>-5.5059814500000002</c:v>
                </c:pt>
                <c:pt idx="1238">
                  <c:v>-5.4682617200000001</c:v>
                </c:pt>
                <c:pt idx="1239">
                  <c:v>-5.4682617200000001</c:v>
                </c:pt>
                <c:pt idx="1240">
                  <c:v>-5.4355468800000004</c:v>
                </c:pt>
                <c:pt idx="1241">
                  <c:v>-5.4006347699999999</c:v>
                </c:pt>
                <c:pt idx="1242">
                  <c:v>-5.3663940400000003</c:v>
                </c:pt>
                <c:pt idx="1243">
                  <c:v>-5.3365173300000004</c:v>
                </c:pt>
                <c:pt idx="1244">
                  <c:v>-5.2998962399999998</c:v>
                </c:pt>
                <c:pt idx="1245">
                  <c:v>-5.2666015599999998</c:v>
                </c:pt>
                <c:pt idx="1246">
                  <c:v>-5.2666015599999998</c:v>
                </c:pt>
                <c:pt idx="1247">
                  <c:v>-5.2299804700000001</c:v>
                </c:pt>
                <c:pt idx="1248">
                  <c:v>-5.1958007799999999</c:v>
                </c:pt>
                <c:pt idx="1249">
                  <c:v>-5.1958007799999999</c:v>
                </c:pt>
                <c:pt idx="1250">
                  <c:v>-5.1605529800000003</c:v>
                </c:pt>
                <c:pt idx="1251">
                  <c:v>-5.0909118700000002</c:v>
                </c:pt>
                <c:pt idx="1252">
                  <c:v>-5.0909118700000002</c:v>
                </c:pt>
                <c:pt idx="1253">
                  <c:v>-5.0613403300000002</c:v>
                </c:pt>
                <c:pt idx="1254">
                  <c:v>-5.0236511200000002</c:v>
                </c:pt>
                <c:pt idx="1255">
                  <c:v>-4.9913940400000003</c:v>
                </c:pt>
                <c:pt idx="1256">
                  <c:v>-4.9913940400000003</c:v>
                </c:pt>
                <c:pt idx="1257">
                  <c:v>-4.9554748499999999</c:v>
                </c:pt>
                <c:pt idx="1258">
                  <c:v>-4.92306519</c:v>
                </c:pt>
                <c:pt idx="1259">
                  <c:v>-4.8887329099999999</c:v>
                </c:pt>
                <c:pt idx="1260">
                  <c:v>-4.8552551299999998</c:v>
                </c:pt>
                <c:pt idx="1261">
                  <c:v>-4.8207092300000003</c:v>
                </c:pt>
                <c:pt idx="1262">
                  <c:v>-4.7854003900000004</c:v>
                </c:pt>
                <c:pt idx="1263">
                  <c:v>-4.7854003900000004</c:v>
                </c:pt>
                <c:pt idx="1264">
                  <c:v>-4.7524108900000002</c:v>
                </c:pt>
                <c:pt idx="1265">
                  <c:v>-4.7170410199999999</c:v>
                </c:pt>
                <c:pt idx="1266">
                  <c:v>-4.7170410199999999</c:v>
                </c:pt>
                <c:pt idx="1267">
                  <c:v>-4.6825866700000001</c:v>
                </c:pt>
                <c:pt idx="1268">
                  <c:v>-4.6476135300000001</c:v>
                </c:pt>
                <c:pt idx="1269">
                  <c:v>-4.6126709000000004</c:v>
                </c:pt>
                <c:pt idx="1270">
                  <c:v>-4.5783691400000004</c:v>
                </c:pt>
                <c:pt idx="1271">
                  <c:v>-4.5432434099999996</c:v>
                </c:pt>
                <c:pt idx="1272">
                  <c:v>-4.51358032</c:v>
                </c:pt>
                <c:pt idx="1273">
                  <c:v>-4.51358032</c:v>
                </c:pt>
                <c:pt idx="1274">
                  <c:v>-4.4760437</c:v>
                </c:pt>
                <c:pt idx="1275">
                  <c:v>-4.4430236799999996</c:v>
                </c:pt>
                <c:pt idx="1276">
                  <c:v>-4.4079895000000002</c:v>
                </c:pt>
                <c:pt idx="1277">
                  <c:v>-4.4079895000000002</c:v>
                </c:pt>
                <c:pt idx="1278">
                  <c:v>-4.3709716800000002</c:v>
                </c:pt>
                <c:pt idx="1279">
                  <c:v>-4.3366699200000003</c:v>
                </c:pt>
                <c:pt idx="1280">
                  <c:v>-4.3056030300000003</c:v>
                </c:pt>
                <c:pt idx="1281">
                  <c:v>-4.2672729499999997</c:v>
                </c:pt>
                <c:pt idx="1282">
                  <c:v>-4.2351989699999999</c:v>
                </c:pt>
                <c:pt idx="1283">
                  <c:v>-4.2351989699999999</c:v>
                </c:pt>
                <c:pt idx="1284">
                  <c:v>-4.2006225600000002</c:v>
                </c:pt>
                <c:pt idx="1285">
                  <c:v>-4.1653442399999996</c:v>
                </c:pt>
                <c:pt idx="1286">
                  <c:v>-4.1276855499999998</c:v>
                </c:pt>
                <c:pt idx="1287">
                  <c:v>-4.1276855499999998</c:v>
                </c:pt>
                <c:pt idx="1288">
                  <c:v>-4.0603027300000001</c:v>
                </c:pt>
                <c:pt idx="1289">
                  <c:v>-4.0603027300000001</c:v>
                </c:pt>
                <c:pt idx="1290">
                  <c:v>-4.0248413100000002</c:v>
                </c:pt>
                <c:pt idx="1291">
                  <c:v>-3.9903564500000002</c:v>
                </c:pt>
                <c:pt idx="1292">
                  <c:v>-3.95584106</c:v>
                </c:pt>
                <c:pt idx="1293">
                  <c:v>-3.95584106</c:v>
                </c:pt>
                <c:pt idx="1294">
                  <c:v>-3.9204101599999999</c:v>
                </c:pt>
                <c:pt idx="1295">
                  <c:v>-3.8847045900000001</c:v>
                </c:pt>
                <c:pt idx="1296">
                  <c:v>-3.8528137199999999</c:v>
                </c:pt>
                <c:pt idx="1297">
                  <c:v>-3.8528137199999999</c:v>
                </c:pt>
                <c:pt idx="1298">
                  <c:v>-3.7833557099999999</c:v>
                </c:pt>
                <c:pt idx="1299">
                  <c:v>-3.7833557099999999</c:v>
                </c:pt>
                <c:pt idx="1300">
                  <c:v>-3.7478332499999998</c:v>
                </c:pt>
                <c:pt idx="1301">
                  <c:v>-3.71246338</c:v>
                </c:pt>
                <c:pt idx="1302">
                  <c:v>-3.6782531700000001</c:v>
                </c:pt>
                <c:pt idx="1303">
                  <c:v>-3.6782531700000001</c:v>
                </c:pt>
                <c:pt idx="1304">
                  <c:v>-3.6400756799999998</c:v>
                </c:pt>
                <c:pt idx="1305">
                  <c:v>-3.60733032</c:v>
                </c:pt>
                <c:pt idx="1306">
                  <c:v>-3.5777587899999999</c:v>
                </c:pt>
                <c:pt idx="1307">
                  <c:v>-3.5419921900000002</c:v>
                </c:pt>
                <c:pt idx="1308">
                  <c:v>-3.5084228500000001</c:v>
                </c:pt>
                <c:pt idx="1309">
                  <c:v>-3.5084228500000001</c:v>
                </c:pt>
                <c:pt idx="1310">
                  <c:v>-3.47189331</c:v>
                </c:pt>
                <c:pt idx="1311">
                  <c:v>-3.4375305200000001</c:v>
                </c:pt>
                <c:pt idx="1312">
                  <c:v>-3.4002685499999998</c:v>
                </c:pt>
                <c:pt idx="1313">
                  <c:v>-3.4002685499999998</c:v>
                </c:pt>
                <c:pt idx="1314">
                  <c:v>-3.36489868</c:v>
                </c:pt>
                <c:pt idx="1315">
                  <c:v>-3.3269042999999998</c:v>
                </c:pt>
                <c:pt idx="1316">
                  <c:v>-3.2974548299999999</c:v>
                </c:pt>
                <c:pt idx="1317">
                  <c:v>-3.2649841300000002</c:v>
                </c:pt>
                <c:pt idx="1318">
                  <c:v>-3.22732544</c:v>
                </c:pt>
                <c:pt idx="1319">
                  <c:v>-3.22732544</c:v>
                </c:pt>
                <c:pt idx="1320">
                  <c:v>-3.1930847199999999</c:v>
                </c:pt>
                <c:pt idx="1321">
                  <c:v>-3.1601257299999999</c:v>
                </c:pt>
                <c:pt idx="1322">
                  <c:v>-3.1248779299999998</c:v>
                </c:pt>
                <c:pt idx="1323">
                  <c:v>-3.1248779299999998</c:v>
                </c:pt>
                <c:pt idx="1324">
                  <c:v>-3.09289551</c:v>
                </c:pt>
                <c:pt idx="1325">
                  <c:v>-3.0195922899999998</c:v>
                </c:pt>
                <c:pt idx="1326">
                  <c:v>-3.0195922899999998</c:v>
                </c:pt>
                <c:pt idx="1327">
                  <c:v>-2.9874877899999999</c:v>
                </c:pt>
                <c:pt idx="1328">
                  <c:v>-2.9519653300000002</c:v>
                </c:pt>
                <c:pt idx="1329">
                  <c:v>-2.9519653300000002</c:v>
                </c:pt>
                <c:pt idx="1330">
                  <c:v>-2.9172668499999999</c:v>
                </c:pt>
                <c:pt idx="1331">
                  <c:v>-2.8856811499999999</c:v>
                </c:pt>
                <c:pt idx="1332">
                  <c:v>-2.8475341799999998</c:v>
                </c:pt>
                <c:pt idx="1333">
                  <c:v>-2.8475341799999998</c:v>
                </c:pt>
                <c:pt idx="1334">
                  <c:v>-2.7803039599999999</c:v>
                </c:pt>
                <c:pt idx="1335">
                  <c:v>-2.74499512</c:v>
                </c:pt>
                <c:pt idx="1336">
                  <c:v>-2.74499512</c:v>
                </c:pt>
                <c:pt idx="1337">
                  <c:v>-2.70983887</c:v>
                </c:pt>
                <c:pt idx="1338">
                  <c:v>-2.6776733400000001</c:v>
                </c:pt>
                <c:pt idx="1339">
                  <c:v>-2.6776733400000001</c:v>
                </c:pt>
                <c:pt idx="1340">
                  <c:v>-2.6424560499999998</c:v>
                </c:pt>
                <c:pt idx="1341">
                  <c:v>-2.6099853500000001</c:v>
                </c:pt>
                <c:pt idx="1342">
                  <c:v>-2.57269287</c:v>
                </c:pt>
                <c:pt idx="1343">
                  <c:v>-2.5368957499999998</c:v>
                </c:pt>
                <c:pt idx="1344">
                  <c:v>-2.5043335</c:v>
                </c:pt>
                <c:pt idx="1345">
                  <c:v>-2.4698181199999998</c:v>
                </c:pt>
                <c:pt idx="1346">
                  <c:v>-2.4698181199999998</c:v>
                </c:pt>
                <c:pt idx="1347">
                  <c:v>-2.4306030299999999</c:v>
                </c:pt>
                <c:pt idx="1348">
                  <c:v>-2.3981628399999999</c:v>
                </c:pt>
                <c:pt idx="1349">
                  <c:v>-2.3981628399999999</c:v>
                </c:pt>
                <c:pt idx="1350">
                  <c:v>-2.36532593</c:v>
                </c:pt>
                <c:pt idx="1351">
                  <c:v>-2.33221436</c:v>
                </c:pt>
                <c:pt idx="1352">
                  <c:v>-2.2972717299999998</c:v>
                </c:pt>
                <c:pt idx="1353">
                  <c:v>-2.262146</c:v>
                </c:pt>
                <c:pt idx="1354">
                  <c:v>-2.22674561</c:v>
                </c:pt>
                <c:pt idx="1355">
                  <c:v>-2.1949157700000002</c:v>
                </c:pt>
                <c:pt idx="1356">
                  <c:v>-2.1949157700000002</c:v>
                </c:pt>
                <c:pt idx="1357">
                  <c:v>-2.16033936</c:v>
                </c:pt>
                <c:pt idx="1358">
                  <c:v>-2.1248474100000001</c:v>
                </c:pt>
                <c:pt idx="1359">
                  <c:v>-2.0894775399999999</c:v>
                </c:pt>
                <c:pt idx="1360">
                  <c:v>-2.0894775399999999</c:v>
                </c:pt>
                <c:pt idx="1361">
                  <c:v>-2.0227050800000002</c:v>
                </c:pt>
                <c:pt idx="1362">
                  <c:v>-2.0227050800000002</c:v>
                </c:pt>
                <c:pt idx="1363">
                  <c:v>-1.98483276</c:v>
                </c:pt>
                <c:pt idx="1364">
                  <c:v>-1.9517517099999999</c:v>
                </c:pt>
                <c:pt idx="1365">
                  <c:v>-1.9168396000000001</c:v>
                </c:pt>
                <c:pt idx="1366">
                  <c:v>-1.9168396000000001</c:v>
                </c:pt>
                <c:pt idx="1367">
                  <c:v>-1.8845214800000001</c:v>
                </c:pt>
                <c:pt idx="1368">
                  <c:v>-1.8475036600000001</c:v>
                </c:pt>
                <c:pt idx="1369">
                  <c:v>-1.81610107</c:v>
                </c:pt>
                <c:pt idx="1370">
                  <c:v>-1.81610107</c:v>
                </c:pt>
                <c:pt idx="1371">
                  <c:v>-1.7466735799999999</c:v>
                </c:pt>
                <c:pt idx="1372">
                  <c:v>-1.7466735799999999</c:v>
                </c:pt>
                <c:pt idx="1373">
                  <c:v>-1.7095642099999999</c:v>
                </c:pt>
                <c:pt idx="1374">
                  <c:v>-1.6789550799999999</c:v>
                </c:pt>
                <c:pt idx="1375">
                  <c:v>-1.6413574200000001</c:v>
                </c:pt>
                <c:pt idx="1376">
                  <c:v>-1.6413574200000001</c:v>
                </c:pt>
                <c:pt idx="1377">
                  <c:v>-1.6078796399999999</c:v>
                </c:pt>
                <c:pt idx="1378">
                  <c:v>-1.5746154800000001</c:v>
                </c:pt>
                <c:pt idx="1379">
                  <c:v>-1.53887939</c:v>
                </c:pt>
                <c:pt idx="1380">
                  <c:v>-1.50488281</c:v>
                </c:pt>
                <c:pt idx="1381">
                  <c:v>-1.4703369100000001</c:v>
                </c:pt>
                <c:pt idx="1382">
                  <c:v>-1.4703369100000001</c:v>
                </c:pt>
                <c:pt idx="1383">
                  <c:v>-1.43728638</c:v>
                </c:pt>
                <c:pt idx="1384">
                  <c:v>-1.4000244100000001</c:v>
                </c:pt>
                <c:pt idx="1385">
                  <c:v>-1.3647460899999999</c:v>
                </c:pt>
                <c:pt idx="1386">
                  <c:v>-1.3647460899999999</c:v>
                </c:pt>
                <c:pt idx="1387">
                  <c:v>-1.33157349</c:v>
                </c:pt>
                <c:pt idx="1388">
                  <c:v>-1.29742432</c:v>
                </c:pt>
                <c:pt idx="1389">
                  <c:v>-1.2630615199999999</c:v>
                </c:pt>
                <c:pt idx="1390">
                  <c:v>-1.2250671399999999</c:v>
                </c:pt>
                <c:pt idx="1391">
                  <c:v>-1.1927490199999999</c:v>
                </c:pt>
                <c:pt idx="1392">
                  <c:v>-1.1927490199999999</c:v>
                </c:pt>
                <c:pt idx="1393">
                  <c:v>-1.1576843299999999</c:v>
                </c:pt>
                <c:pt idx="1394">
                  <c:v>-1.12207031</c:v>
                </c:pt>
                <c:pt idx="1395">
                  <c:v>-1.08972168</c:v>
                </c:pt>
                <c:pt idx="1396">
                  <c:v>-1.08972168</c:v>
                </c:pt>
                <c:pt idx="1397">
                  <c:v>-1.05282593</c:v>
                </c:pt>
                <c:pt idx="1398">
                  <c:v>-0.98516846000000002</c:v>
                </c:pt>
                <c:pt idx="1399">
                  <c:v>-0.98516846000000002</c:v>
                </c:pt>
                <c:pt idx="1400">
                  <c:v>-0.95013428</c:v>
                </c:pt>
                <c:pt idx="1401">
                  <c:v>-0.91702271000000002</c:v>
                </c:pt>
                <c:pt idx="1402">
                  <c:v>-0.91702271000000002</c:v>
                </c:pt>
                <c:pt idx="1403">
                  <c:v>-0.87976074000000004</c:v>
                </c:pt>
                <c:pt idx="1404">
                  <c:v>-0.84442139000000005</c:v>
                </c:pt>
                <c:pt idx="1405">
                  <c:v>-0.81170653999999998</c:v>
                </c:pt>
                <c:pt idx="1406">
                  <c:v>-0.81170653999999998</c:v>
                </c:pt>
                <c:pt idx="1407">
                  <c:v>-0.74261474999999999</c:v>
                </c:pt>
                <c:pt idx="1408">
                  <c:v>-0.70697021000000004</c:v>
                </c:pt>
                <c:pt idx="1409">
                  <c:v>-0.70697021000000004</c:v>
                </c:pt>
                <c:pt idx="1410">
                  <c:v>-0.67437743999999999</c:v>
                </c:pt>
                <c:pt idx="1411">
                  <c:v>-0.64056396000000004</c:v>
                </c:pt>
                <c:pt idx="1412">
                  <c:v>-0.64056396000000004</c:v>
                </c:pt>
                <c:pt idx="1413">
                  <c:v>-0.60574340999999998</c:v>
                </c:pt>
                <c:pt idx="1414">
                  <c:v>-0.56954956000000001</c:v>
                </c:pt>
                <c:pt idx="1415">
                  <c:v>-0.53698729999999995</c:v>
                </c:pt>
                <c:pt idx="1416">
                  <c:v>-0.50302124000000004</c:v>
                </c:pt>
                <c:pt idx="1417">
                  <c:v>-0.46670531999999998</c:v>
                </c:pt>
                <c:pt idx="1418">
                  <c:v>-0.4335022</c:v>
                </c:pt>
                <c:pt idx="1419">
                  <c:v>-0.4335022</c:v>
                </c:pt>
                <c:pt idx="1420">
                  <c:v>-0.39733887000000001</c:v>
                </c:pt>
                <c:pt idx="1421">
                  <c:v>-0.36453247</c:v>
                </c:pt>
                <c:pt idx="1422">
                  <c:v>-0.36453247</c:v>
                </c:pt>
                <c:pt idx="1423">
                  <c:v>-0.32583617999999998</c:v>
                </c:pt>
                <c:pt idx="1424">
                  <c:v>-0.29159545999999997</c:v>
                </c:pt>
                <c:pt idx="1425">
                  <c:v>-0.25979614000000001</c:v>
                </c:pt>
                <c:pt idx="1426">
                  <c:v>-0.22457885999999999</c:v>
                </c:pt>
                <c:pt idx="1427">
                  <c:v>-0.19015503</c:v>
                </c:pt>
                <c:pt idx="1428">
                  <c:v>-0.15707397000000001</c:v>
                </c:pt>
                <c:pt idx="1429">
                  <c:v>-0.15707397000000001</c:v>
                </c:pt>
                <c:pt idx="1430">
                  <c:v>-0.12240601</c:v>
                </c:pt>
                <c:pt idx="1431">
                  <c:v>-8.5845950000000004E-2</c:v>
                </c:pt>
                <c:pt idx="1432">
                  <c:v>-8.5845950000000004E-2</c:v>
                </c:pt>
                <c:pt idx="1433">
                  <c:v>-5.2154539999999999E-2</c:v>
                </c:pt>
                <c:pt idx="1434">
                  <c:v>2.0202640000000001E-2</c:v>
                </c:pt>
                <c:pt idx="1435">
                  <c:v>2.0202640000000001E-2</c:v>
                </c:pt>
                <c:pt idx="1436">
                  <c:v>5.0384520000000002E-2</c:v>
                </c:pt>
                <c:pt idx="1437">
                  <c:v>8.5052489999999994E-2</c:v>
                </c:pt>
                <c:pt idx="1438">
                  <c:v>0.12026978000000001</c:v>
                </c:pt>
                <c:pt idx="1439">
                  <c:v>0.12026978000000001</c:v>
                </c:pt>
                <c:pt idx="1440">
                  <c:v>0.15341187000000001</c:v>
                </c:pt>
                <c:pt idx="1441">
                  <c:v>0.19018555000000001</c:v>
                </c:pt>
                <c:pt idx="1442">
                  <c:v>0.19018555000000001</c:v>
                </c:pt>
                <c:pt idx="1443">
                  <c:v>0.25985718000000002</c:v>
                </c:pt>
                <c:pt idx="1444">
                  <c:v>0.29278564000000001</c:v>
                </c:pt>
                <c:pt idx="1445">
                  <c:v>0.29278564000000001</c:v>
                </c:pt>
                <c:pt idx="1446">
                  <c:v>0.32742310000000002</c:v>
                </c:pt>
                <c:pt idx="1447">
                  <c:v>0.36062622</c:v>
                </c:pt>
                <c:pt idx="1448">
                  <c:v>0.39822387999999997</c:v>
                </c:pt>
                <c:pt idx="1449">
                  <c:v>0.39822387999999997</c:v>
                </c:pt>
                <c:pt idx="1450">
                  <c:v>0.43090820000000002</c:v>
                </c:pt>
                <c:pt idx="1451">
                  <c:v>0.46368408</c:v>
                </c:pt>
                <c:pt idx="1452">
                  <c:v>0.49899292000000001</c:v>
                </c:pt>
                <c:pt idx="1453">
                  <c:v>0.53744506999999997</c:v>
                </c:pt>
                <c:pt idx="1454">
                  <c:v>0.56787109000000002</c:v>
                </c:pt>
                <c:pt idx="1455">
                  <c:v>0.56787109000000002</c:v>
                </c:pt>
                <c:pt idx="1456">
                  <c:v>0.60528563999999996</c:v>
                </c:pt>
                <c:pt idx="1457">
                  <c:v>0.64007568000000004</c:v>
                </c:pt>
                <c:pt idx="1458">
                  <c:v>0.67486572</c:v>
                </c:pt>
                <c:pt idx="1459">
                  <c:v>0.67486572</c:v>
                </c:pt>
                <c:pt idx="1460">
                  <c:v>0.74295043999999999</c:v>
                </c:pt>
                <c:pt idx="1461">
                  <c:v>0.74295043999999999</c:v>
                </c:pt>
                <c:pt idx="1462">
                  <c:v>0.78005981000000002</c:v>
                </c:pt>
                <c:pt idx="1463">
                  <c:v>0.81072997999999996</c:v>
                </c:pt>
                <c:pt idx="1464">
                  <c:v>0.84649658000000005</c:v>
                </c:pt>
                <c:pt idx="1465">
                  <c:v>0.84649658000000005</c:v>
                </c:pt>
                <c:pt idx="1466">
                  <c:v>0.88265990999999999</c:v>
                </c:pt>
                <c:pt idx="1467">
                  <c:v>0.91726684999999997</c:v>
                </c:pt>
                <c:pt idx="1468">
                  <c:v>0.95037841999999995</c:v>
                </c:pt>
                <c:pt idx="1469">
                  <c:v>0.95037841999999995</c:v>
                </c:pt>
                <c:pt idx="1470">
                  <c:v>1.0168762200000001</c:v>
                </c:pt>
                <c:pt idx="1471">
                  <c:v>1.05307007</c:v>
                </c:pt>
                <c:pt idx="1472">
                  <c:v>1.05307007</c:v>
                </c:pt>
                <c:pt idx="1473">
                  <c:v>1.0880432099999999</c:v>
                </c:pt>
                <c:pt idx="1474">
                  <c:v>1.1221008299999999</c:v>
                </c:pt>
                <c:pt idx="1475">
                  <c:v>1.1221008299999999</c:v>
                </c:pt>
                <c:pt idx="1476">
                  <c:v>1.1553039599999999</c:v>
                </c:pt>
                <c:pt idx="1477">
                  <c:v>1.1930847200000001</c:v>
                </c:pt>
                <c:pt idx="1478">
                  <c:v>1.22460938</c:v>
                </c:pt>
                <c:pt idx="1479">
                  <c:v>1.22460938</c:v>
                </c:pt>
                <c:pt idx="1480">
                  <c:v>1.2956237799999999</c:v>
                </c:pt>
                <c:pt idx="1481">
                  <c:v>1.3298645</c:v>
                </c:pt>
                <c:pt idx="1482">
                  <c:v>1.3298645</c:v>
                </c:pt>
                <c:pt idx="1483">
                  <c:v>1.3648681600000001</c:v>
                </c:pt>
                <c:pt idx="1484">
                  <c:v>1.39758301</c:v>
                </c:pt>
                <c:pt idx="1485">
                  <c:v>1.39758301</c:v>
                </c:pt>
                <c:pt idx="1486">
                  <c:v>1.43206787</c:v>
                </c:pt>
                <c:pt idx="1487">
                  <c:v>1.46429443</c:v>
                </c:pt>
                <c:pt idx="1488">
                  <c:v>1.5</c:v>
                </c:pt>
                <c:pt idx="1489">
                  <c:v>1.53451538</c:v>
                </c:pt>
                <c:pt idx="1490">
                  <c:v>1.5692748999999999</c:v>
                </c:pt>
                <c:pt idx="1491">
                  <c:v>1.6047363299999999</c:v>
                </c:pt>
                <c:pt idx="1492">
                  <c:v>1.6047363299999999</c:v>
                </c:pt>
                <c:pt idx="1493">
                  <c:v>1.63998413</c:v>
                </c:pt>
                <c:pt idx="1494">
                  <c:v>1.67514038</c:v>
                </c:pt>
                <c:pt idx="1495">
                  <c:v>1.67514038</c:v>
                </c:pt>
                <c:pt idx="1496">
                  <c:v>1.7078552199999999</c:v>
                </c:pt>
                <c:pt idx="1497">
                  <c:v>1.7422790500000001</c:v>
                </c:pt>
                <c:pt idx="1498">
                  <c:v>1.77432251</c:v>
                </c:pt>
                <c:pt idx="1499">
                  <c:v>1.81231689</c:v>
                </c:pt>
                <c:pt idx="1500">
                  <c:v>1.84536743</c:v>
                </c:pt>
                <c:pt idx="1501">
                  <c:v>1.8796997099999999</c:v>
                </c:pt>
                <c:pt idx="1502">
                  <c:v>1.8796997099999999</c:v>
                </c:pt>
                <c:pt idx="1503">
                  <c:v>1.91424561</c:v>
                </c:pt>
                <c:pt idx="1504">
                  <c:v>1.94976807</c:v>
                </c:pt>
                <c:pt idx="1505">
                  <c:v>1.94976807</c:v>
                </c:pt>
                <c:pt idx="1506">
                  <c:v>1.98718262</c:v>
                </c:pt>
                <c:pt idx="1507">
                  <c:v>2.0550842299999998</c:v>
                </c:pt>
                <c:pt idx="1508">
                  <c:v>2.0550842299999998</c:v>
                </c:pt>
                <c:pt idx="1509">
                  <c:v>2.0890502899999999</c:v>
                </c:pt>
                <c:pt idx="1510">
                  <c:v>2.12371826</c:v>
                </c:pt>
                <c:pt idx="1511">
                  <c:v>2.1554565399999999</c:v>
                </c:pt>
                <c:pt idx="1512">
                  <c:v>2.1554565399999999</c:v>
                </c:pt>
                <c:pt idx="1513">
                  <c:v>2.1916809100000001</c:v>
                </c:pt>
                <c:pt idx="1514">
                  <c:v>2.2276306199999998</c:v>
                </c:pt>
                <c:pt idx="1515">
                  <c:v>2.2604064899999998</c:v>
                </c:pt>
                <c:pt idx="1516">
                  <c:v>2.2956542999999998</c:v>
                </c:pt>
                <c:pt idx="1517">
                  <c:v>2.3147277800000001</c:v>
                </c:pt>
                <c:pt idx="1518">
                  <c:v>2.3147277800000001</c:v>
                </c:pt>
                <c:pt idx="1519">
                  <c:v>2.3146667500000002</c:v>
                </c:pt>
                <c:pt idx="1520">
                  <c:v>2.3153686499999999</c:v>
                </c:pt>
                <c:pt idx="1521">
                  <c:v>2.31530762</c:v>
                </c:pt>
                <c:pt idx="1522">
                  <c:v>2.31530762</c:v>
                </c:pt>
                <c:pt idx="1523">
                  <c:v>2.3149108900000002</c:v>
                </c:pt>
                <c:pt idx="1524">
                  <c:v>2.3150024400000002</c:v>
                </c:pt>
                <c:pt idx="1525">
                  <c:v>2.3150329599999999</c:v>
                </c:pt>
                <c:pt idx="1526">
                  <c:v>2.3147277800000001</c:v>
                </c:pt>
                <c:pt idx="1527">
                  <c:v>2.31564331</c:v>
                </c:pt>
                <c:pt idx="1528">
                  <c:v>2.31564331</c:v>
                </c:pt>
                <c:pt idx="1529">
                  <c:v>2.3152465800000002</c:v>
                </c:pt>
                <c:pt idx="1530">
                  <c:v>2.3150939899999998</c:v>
                </c:pt>
                <c:pt idx="1531">
                  <c:v>2.315979</c:v>
                </c:pt>
                <c:pt idx="1532">
                  <c:v>2.315979</c:v>
                </c:pt>
                <c:pt idx="1533">
                  <c:v>2.31521606</c:v>
                </c:pt>
                <c:pt idx="1534">
                  <c:v>2.3153686499999999</c:v>
                </c:pt>
                <c:pt idx="1535">
                  <c:v>2.3153686499999999</c:v>
                </c:pt>
                <c:pt idx="1536">
                  <c:v>2.3152465800000002</c:v>
                </c:pt>
                <c:pt idx="1537">
                  <c:v>2.3151855499999998</c:v>
                </c:pt>
                <c:pt idx="1538">
                  <c:v>2.3153686499999999</c:v>
                </c:pt>
                <c:pt idx="1539">
                  <c:v>2.3153686499999999</c:v>
                </c:pt>
                <c:pt idx="1540">
                  <c:v>2.3150024400000002</c:v>
                </c:pt>
                <c:pt idx="1541">
                  <c:v>2.3150634800000001</c:v>
                </c:pt>
                <c:pt idx="1542">
                  <c:v>2.3150634800000001</c:v>
                </c:pt>
                <c:pt idx="1543">
                  <c:v>2.3152770999999999</c:v>
                </c:pt>
                <c:pt idx="1544">
                  <c:v>2.3149719200000001</c:v>
                </c:pt>
                <c:pt idx="1545">
                  <c:v>2.3149719200000001</c:v>
                </c:pt>
                <c:pt idx="1546">
                  <c:v>2.3150939899999998</c:v>
                </c:pt>
                <c:pt idx="1547">
                  <c:v>2.3150939899999998</c:v>
                </c:pt>
                <c:pt idx="1548">
                  <c:v>2.3147277800000001</c:v>
                </c:pt>
                <c:pt idx="1549">
                  <c:v>2.3147277800000001</c:v>
                </c:pt>
                <c:pt idx="1550">
                  <c:v>2.3151855499999998</c:v>
                </c:pt>
                <c:pt idx="1551">
                  <c:v>2.3168640100000002</c:v>
                </c:pt>
                <c:pt idx="1552">
                  <c:v>2.3168335</c:v>
                </c:pt>
                <c:pt idx="1553">
                  <c:v>2.31555176</c:v>
                </c:pt>
                <c:pt idx="1554">
                  <c:v>2.3153686499999999</c:v>
                </c:pt>
                <c:pt idx="1555">
                  <c:v>2.3153686499999999</c:v>
                </c:pt>
                <c:pt idx="1556">
                  <c:v>2.3150939899999998</c:v>
                </c:pt>
                <c:pt idx="1557">
                  <c:v>2.3170471199999998</c:v>
                </c:pt>
                <c:pt idx="1558">
                  <c:v>2.3170471199999998</c:v>
                </c:pt>
                <c:pt idx="1559">
                  <c:v>2.31674194</c:v>
                </c:pt>
                <c:pt idx="1560">
                  <c:v>2.3157653800000002</c:v>
                </c:pt>
                <c:pt idx="1561">
                  <c:v>2.3162841799999998</c:v>
                </c:pt>
                <c:pt idx="1562">
                  <c:v>2.3155212399999998</c:v>
                </c:pt>
                <c:pt idx="1563">
                  <c:v>2.3153686499999999</c:v>
                </c:pt>
                <c:pt idx="1564">
                  <c:v>2.31564331</c:v>
                </c:pt>
                <c:pt idx="1565">
                  <c:v>2.31564331</c:v>
                </c:pt>
                <c:pt idx="1566">
                  <c:v>2.3152465800000002</c:v>
                </c:pt>
                <c:pt idx="1567">
                  <c:v>2.3148193400000001</c:v>
                </c:pt>
                <c:pt idx="1568">
                  <c:v>2.3148193400000001</c:v>
                </c:pt>
                <c:pt idx="1569">
                  <c:v>2.3153381300000002</c:v>
                </c:pt>
                <c:pt idx="1570">
                  <c:v>2.3158569299999998</c:v>
                </c:pt>
                <c:pt idx="1571">
                  <c:v>2.3158569299999998</c:v>
                </c:pt>
                <c:pt idx="1572">
                  <c:v>2.3157348600000001</c:v>
                </c:pt>
                <c:pt idx="1573">
                  <c:v>2.3151550300000001</c:v>
                </c:pt>
                <c:pt idx="1574">
                  <c:v>2.3146667500000002</c:v>
                </c:pt>
                <c:pt idx="1575">
                  <c:v>2.3146667500000002</c:v>
                </c:pt>
                <c:pt idx="1576">
                  <c:v>2.3150634800000001</c:v>
                </c:pt>
                <c:pt idx="1577">
                  <c:v>2.3155212399999998</c:v>
                </c:pt>
                <c:pt idx="1578">
                  <c:v>2.3151855499999998</c:v>
                </c:pt>
                <c:pt idx="1579">
                  <c:v>2.3151855499999998</c:v>
                </c:pt>
                <c:pt idx="1580">
                  <c:v>2.3163146999999999</c:v>
                </c:pt>
                <c:pt idx="1581">
                  <c:v>2.3163146999999999</c:v>
                </c:pt>
                <c:pt idx="1582">
                  <c:v>2.3157043499999999</c:v>
                </c:pt>
                <c:pt idx="1583">
                  <c:v>2.3164978000000001</c:v>
                </c:pt>
                <c:pt idx="1584">
                  <c:v>2.3159179700000001</c:v>
                </c:pt>
                <c:pt idx="1585">
                  <c:v>2.3159179700000001</c:v>
                </c:pt>
                <c:pt idx="1586">
                  <c:v>2.3150634800000001</c:v>
                </c:pt>
                <c:pt idx="1587">
                  <c:v>2.3159179700000001</c:v>
                </c:pt>
                <c:pt idx="1588">
                  <c:v>2.3157958999999999</c:v>
                </c:pt>
                <c:pt idx="1589">
                  <c:v>2.31488037</c:v>
                </c:pt>
                <c:pt idx="1590">
                  <c:v>2.31521606</c:v>
                </c:pt>
                <c:pt idx="1591">
                  <c:v>2.31521606</c:v>
                </c:pt>
                <c:pt idx="1592">
                  <c:v>2.3153686499999999</c:v>
                </c:pt>
                <c:pt idx="1593">
                  <c:v>2.3147582999999998</c:v>
                </c:pt>
                <c:pt idx="1594">
                  <c:v>2.3151855499999998</c:v>
                </c:pt>
                <c:pt idx="1595">
                  <c:v>2.3151855499999998</c:v>
                </c:pt>
                <c:pt idx="1596">
                  <c:v>2.3155212399999998</c:v>
                </c:pt>
                <c:pt idx="1597">
                  <c:v>2.31512451</c:v>
                </c:pt>
                <c:pt idx="1598">
                  <c:v>2.31512451</c:v>
                </c:pt>
                <c:pt idx="1599">
                  <c:v>2.3150024400000002</c:v>
                </c:pt>
                <c:pt idx="1600">
                  <c:v>2.3147277800000001</c:v>
                </c:pt>
                <c:pt idx="1601">
                  <c:v>2.3147277800000001</c:v>
                </c:pt>
                <c:pt idx="1602">
                  <c:v>2.3147582999999998</c:v>
                </c:pt>
                <c:pt idx="1603">
                  <c:v>2.3145752000000002</c:v>
                </c:pt>
                <c:pt idx="1604">
                  <c:v>2.3153381300000002</c:v>
                </c:pt>
                <c:pt idx="1605">
                  <c:v>2.3153381300000002</c:v>
                </c:pt>
                <c:pt idx="1606">
                  <c:v>2.31512451</c:v>
                </c:pt>
                <c:pt idx="1607">
                  <c:v>2.3153381300000002</c:v>
                </c:pt>
                <c:pt idx="1608">
                  <c:v>2.3153381300000002</c:v>
                </c:pt>
                <c:pt idx="1609">
                  <c:v>2.3156127899999999</c:v>
                </c:pt>
                <c:pt idx="1610">
                  <c:v>2.3153686499999999</c:v>
                </c:pt>
                <c:pt idx="1611">
                  <c:v>2.3157043499999999</c:v>
                </c:pt>
                <c:pt idx="1612">
                  <c:v>2.3157043499999999</c:v>
                </c:pt>
                <c:pt idx="1613">
                  <c:v>2.3157043499999999</c:v>
                </c:pt>
                <c:pt idx="1614">
                  <c:v>2.3149108900000002</c:v>
                </c:pt>
                <c:pt idx="1615">
                  <c:v>2.3150634800000001</c:v>
                </c:pt>
                <c:pt idx="1616">
                  <c:v>2.3151855499999998</c:v>
                </c:pt>
                <c:pt idx="1617">
                  <c:v>2.3153686499999999</c:v>
                </c:pt>
                <c:pt idx="1618">
                  <c:v>2.3153686499999999</c:v>
                </c:pt>
                <c:pt idx="1619">
                  <c:v>2.3144836400000002</c:v>
                </c:pt>
                <c:pt idx="1620">
                  <c:v>2.31436157</c:v>
                </c:pt>
                <c:pt idx="1621">
                  <c:v>2.3152465800000002</c:v>
                </c:pt>
                <c:pt idx="1622">
                  <c:v>2.3152465800000002</c:v>
                </c:pt>
                <c:pt idx="1623">
                  <c:v>2.31530762</c:v>
                </c:pt>
                <c:pt idx="1624">
                  <c:v>2.31530762</c:v>
                </c:pt>
                <c:pt idx="1625">
                  <c:v>2.3142700199999999</c:v>
                </c:pt>
                <c:pt idx="1626">
                  <c:v>2.3142089800000001</c:v>
                </c:pt>
                <c:pt idx="1627">
                  <c:v>2.3151550300000001</c:v>
                </c:pt>
                <c:pt idx="1628">
                  <c:v>2.3151550300000001</c:v>
                </c:pt>
                <c:pt idx="1629">
                  <c:v>2.31530762</c:v>
                </c:pt>
                <c:pt idx="1630">
                  <c:v>2.3157348600000001</c:v>
                </c:pt>
                <c:pt idx="1631">
                  <c:v>2.3164978000000001</c:v>
                </c:pt>
              </c:numCache>
            </c:numRef>
          </c:yVal>
          <c:smooth val="0"/>
        </c:ser>
        <c:ser>
          <c:idx val="6"/>
          <c:order val="6"/>
          <c:tx>
            <c:strRef>
              <c:f>sheet1!$N$1</c:f>
              <c:strCache>
                <c:ptCount val="1"/>
                <c:pt idx="0">
                  <c:v>Sts_02</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N$2:$N$4000</c:f>
            </c:numRef>
          </c:yVal>
          <c:smooth val="0"/>
        </c:ser>
        <c:ser>
          <c:idx val="8"/>
          <c:order val="8"/>
          <c:tx>
            <c:strRef>
              <c:f>sheet1!$P$1</c:f>
              <c:strCache>
                <c:ptCount val="1"/>
                <c:pt idx="0">
                  <c:v>Sts_03</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P$2:$P$4000</c:f>
            </c:numRef>
          </c:yVal>
          <c:smooth val="0"/>
        </c:ser>
        <c:ser>
          <c:idx val="9"/>
          <c:order val="9"/>
          <c:tx>
            <c:strRef>
              <c:f>sheet1!$Q$1</c:f>
              <c:strCache>
                <c:ptCount val="1"/>
                <c:pt idx="0">
                  <c:v>X Force (N)</c:v>
                </c:pt>
              </c:strCache>
            </c:strRef>
          </c:tx>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Q$2:$Q$4000</c:f>
            </c:numRef>
          </c:yVal>
          <c:smooth val="0"/>
        </c:ser>
        <c:ser>
          <c:idx val="11"/>
          <c:order val="11"/>
          <c:tx>
            <c:strRef>
              <c:f>sheet1!$S$1</c:f>
              <c:strCache>
                <c:ptCount val="1"/>
                <c:pt idx="0">
                  <c:v>Y Force (N)</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S$2:$S$4000</c:f>
            </c:numRef>
          </c:yVal>
          <c:smooth val="0"/>
        </c:ser>
        <c:ser>
          <c:idx val="13"/>
          <c:order val="13"/>
          <c:tx>
            <c:strRef>
              <c:f>sheet1!$U$1</c:f>
              <c:strCache>
                <c:ptCount val="1"/>
                <c:pt idx="0">
                  <c:v>Z Force (N)</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U$2:$U$4000</c:f>
            </c:numRef>
          </c:yVal>
          <c:smooth val="0"/>
        </c:ser>
        <c:ser>
          <c:idx val="15"/>
          <c:order val="15"/>
          <c:tx>
            <c:v>Spindle speed</c:v>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W$2:$W$4000</c:f>
              <c:numCache>
                <c:formatCode>0.00000000</c:formatCode>
                <c:ptCount val="3999"/>
                <c:pt idx="0">
                  <c:v>917</c:v>
                </c:pt>
                <c:pt idx="1">
                  <c:v>917</c:v>
                </c:pt>
                <c:pt idx="2">
                  <c:v>917</c:v>
                </c:pt>
                <c:pt idx="3">
                  <c:v>4</c:v>
                </c:pt>
                <c:pt idx="4">
                  <c:v>25</c:v>
                </c:pt>
                <c:pt idx="5">
                  <c:v>25</c:v>
                </c:pt>
                <c:pt idx="6">
                  <c:v>64</c:v>
                </c:pt>
                <c:pt idx="7">
                  <c:v>122</c:v>
                </c:pt>
                <c:pt idx="8">
                  <c:v>122</c:v>
                </c:pt>
                <c:pt idx="9">
                  <c:v>184</c:v>
                </c:pt>
                <c:pt idx="10">
                  <c:v>193</c:v>
                </c:pt>
                <c:pt idx="11">
                  <c:v>193</c:v>
                </c:pt>
                <c:pt idx="12">
                  <c:v>222</c:v>
                </c:pt>
                <c:pt idx="13">
                  <c:v>222</c:v>
                </c:pt>
                <c:pt idx="14">
                  <c:v>256</c:v>
                </c:pt>
                <c:pt idx="15">
                  <c:v>330</c:v>
                </c:pt>
                <c:pt idx="16">
                  <c:v>355</c:v>
                </c:pt>
                <c:pt idx="17">
                  <c:v>387</c:v>
                </c:pt>
                <c:pt idx="18">
                  <c:v>418</c:v>
                </c:pt>
                <c:pt idx="19">
                  <c:v>452</c:v>
                </c:pt>
                <c:pt idx="20">
                  <c:v>452</c:v>
                </c:pt>
                <c:pt idx="21">
                  <c:v>481</c:v>
                </c:pt>
                <c:pt idx="22">
                  <c:v>511</c:v>
                </c:pt>
                <c:pt idx="23">
                  <c:v>543</c:v>
                </c:pt>
                <c:pt idx="24">
                  <c:v>543</c:v>
                </c:pt>
                <c:pt idx="25">
                  <c:v>575</c:v>
                </c:pt>
                <c:pt idx="26">
                  <c:v>605</c:v>
                </c:pt>
                <c:pt idx="27">
                  <c:v>640</c:v>
                </c:pt>
                <c:pt idx="28">
                  <c:v>668</c:v>
                </c:pt>
                <c:pt idx="29">
                  <c:v>701</c:v>
                </c:pt>
                <c:pt idx="30">
                  <c:v>701</c:v>
                </c:pt>
                <c:pt idx="31">
                  <c:v>731</c:v>
                </c:pt>
                <c:pt idx="32">
                  <c:v>761</c:v>
                </c:pt>
                <c:pt idx="33">
                  <c:v>795</c:v>
                </c:pt>
                <c:pt idx="34">
                  <c:v>795</c:v>
                </c:pt>
                <c:pt idx="35">
                  <c:v>822</c:v>
                </c:pt>
                <c:pt idx="36">
                  <c:v>880</c:v>
                </c:pt>
                <c:pt idx="37">
                  <c:v>880</c:v>
                </c:pt>
                <c:pt idx="38">
                  <c:v>912</c:v>
                </c:pt>
                <c:pt idx="39">
                  <c:v>940</c:v>
                </c:pt>
                <c:pt idx="40">
                  <c:v>974</c:v>
                </c:pt>
                <c:pt idx="41">
                  <c:v>974</c:v>
                </c:pt>
                <c:pt idx="42">
                  <c:v>1005</c:v>
                </c:pt>
                <c:pt idx="43">
                  <c:v>1035</c:v>
                </c:pt>
                <c:pt idx="44">
                  <c:v>1067</c:v>
                </c:pt>
                <c:pt idx="45">
                  <c:v>1097</c:v>
                </c:pt>
                <c:pt idx="46">
                  <c:v>1125</c:v>
                </c:pt>
                <c:pt idx="47">
                  <c:v>1125</c:v>
                </c:pt>
                <c:pt idx="48">
                  <c:v>1159</c:v>
                </c:pt>
                <c:pt idx="49">
                  <c:v>1188</c:v>
                </c:pt>
                <c:pt idx="50">
                  <c:v>1209</c:v>
                </c:pt>
                <c:pt idx="51">
                  <c:v>1209</c:v>
                </c:pt>
                <c:pt idx="52">
                  <c:v>1207</c:v>
                </c:pt>
                <c:pt idx="53">
                  <c:v>1206</c:v>
                </c:pt>
                <c:pt idx="54">
                  <c:v>1206</c:v>
                </c:pt>
                <c:pt idx="55">
                  <c:v>1205</c:v>
                </c:pt>
                <c:pt idx="56">
                  <c:v>1204</c:v>
                </c:pt>
                <c:pt idx="57">
                  <c:v>1204</c:v>
                </c:pt>
                <c:pt idx="58">
                  <c:v>1204</c:v>
                </c:pt>
                <c:pt idx="59">
                  <c:v>1202</c:v>
                </c:pt>
                <c:pt idx="60">
                  <c:v>1202</c:v>
                </c:pt>
                <c:pt idx="61">
                  <c:v>1202</c:v>
                </c:pt>
                <c:pt idx="62">
                  <c:v>1202</c:v>
                </c:pt>
                <c:pt idx="63">
                  <c:v>1202</c:v>
                </c:pt>
                <c:pt idx="64">
                  <c:v>1202</c:v>
                </c:pt>
                <c:pt idx="65">
                  <c:v>1201</c:v>
                </c:pt>
                <c:pt idx="66">
                  <c:v>1200</c:v>
                </c:pt>
                <c:pt idx="67">
                  <c:v>1200</c:v>
                </c:pt>
                <c:pt idx="68">
                  <c:v>1200</c:v>
                </c:pt>
                <c:pt idx="69">
                  <c:v>1200</c:v>
                </c:pt>
                <c:pt idx="70">
                  <c:v>1200</c:v>
                </c:pt>
                <c:pt idx="71">
                  <c:v>1200</c:v>
                </c:pt>
                <c:pt idx="72">
                  <c:v>1200</c:v>
                </c:pt>
                <c:pt idx="73">
                  <c:v>1200</c:v>
                </c:pt>
                <c:pt idx="74">
                  <c:v>1200</c:v>
                </c:pt>
                <c:pt idx="75">
                  <c:v>1200</c:v>
                </c:pt>
                <c:pt idx="76">
                  <c:v>1200</c:v>
                </c:pt>
                <c:pt idx="77">
                  <c:v>1200</c:v>
                </c:pt>
                <c:pt idx="78">
                  <c:v>1201</c:v>
                </c:pt>
                <c:pt idx="79">
                  <c:v>1199</c:v>
                </c:pt>
                <c:pt idx="80">
                  <c:v>1199</c:v>
                </c:pt>
                <c:pt idx="81">
                  <c:v>1201</c:v>
                </c:pt>
                <c:pt idx="82">
                  <c:v>1200</c:v>
                </c:pt>
                <c:pt idx="83">
                  <c:v>1200</c:v>
                </c:pt>
                <c:pt idx="84">
                  <c:v>1200</c:v>
                </c:pt>
                <c:pt idx="85">
                  <c:v>1200</c:v>
                </c:pt>
                <c:pt idx="86">
                  <c:v>1200</c:v>
                </c:pt>
                <c:pt idx="87">
                  <c:v>1200</c:v>
                </c:pt>
                <c:pt idx="88">
                  <c:v>1200</c:v>
                </c:pt>
                <c:pt idx="89">
                  <c:v>1200</c:v>
                </c:pt>
                <c:pt idx="90">
                  <c:v>1200</c:v>
                </c:pt>
                <c:pt idx="91">
                  <c:v>1200</c:v>
                </c:pt>
                <c:pt idx="92">
                  <c:v>1200</c:v>
                </c:pt>
                <c:pt idx="93">
                  <c:v>1200</c:v>
                </c:pt>
                <c:pt idx="94">
                  <c:v>1200</c:v>
                </c:pt>
                <c:pt idx="95">
                  <c:v>1200</c:v>
                </c:pt>
                <c:pt idx="96">
                  <c:v>1200</c:v>
                </c:pt>
                <c:pt idx="97">
                  <c:v>1200</c:v>
                </c:pt>
                <c:pt idx="98">
                  <c:v>1200</c:v>
                </c:pt>
                <c:pt idx="99">
                  <c:v>1200</c:v>
                </c:pt>
                <c:pt idx="100">
                  <c:v>1200</c:v>
                </c:pt>
                <c:pt idx="101">
                  <c:v>1200</c:v>
                </c:pt>
                <c:pt idx="102">
                  <c:v>1200</c:v>
                </c:pt>
                <c:pt idx="103">
                  <c:v>1200</c:v>
                </c:pt>
                <c:pt idx="104">
                  <c:v>1200</c:v>
                </c:pt>
                <c:pt idx="105">
                  <c:v>1200</c:v>
                </c:pt>
                <c:pt idx="106">
                  <c:v>1200</c:v>
                </c:pt>
                <c:pt idx="107">
                  <c:v>1200</c:v>
                </c:pt>
                <c:pt idx="108">
                  <c:v>1200</c:v>
                </c:pt>
                <c:pt idx="109">
                  <c:v>1200</c:v>
                </c:pt>
                <c:pt idx="110">
                  <c:v>1200</c:v>
                </c:pt>
                <c:pt idx="111">
                  <c:v>1200</c:v>
                </c:pt>
                <c:pt idx="112">
                  <c:v>1200</c:v>
                </c:pt>
                <c:pt idx="113">
                  <c:v>1200</c:v>
                </c:pt>
                <c:pt idx="114">
                  <c:v>1200</c:v>
                </c:pt>
                <c:pt idx="115">
                  <c:v>1201</c:v>
                </c:pt>
                <c:pt idx="116">
                  <c:v>1200</c:v>
                </c:pt>
                <c:pt idx="117">
                  <c:v>1200</c:v>
                </c:pt>
                <c:pt idx="118">
                  <c:v>1200</c:v>
                </c:pt>
                <c:pt idx="119">
                  <c:v>1200</c:v>
                </c:pt>
                <c:pt idx="120">
                  <c:v>1200</c:v>
                </c:pt>
                <c:pt idx="121">
                  <c:v>1200</c:v>
                </c:pt>
                <c:pt idx="122">
                  <c:v>1200</c:v>
                </c:pt>
                <c:pt idx="123">
                  <c:v>1200</c:v>
                </c:pt>
                <c:pt idx="124">
                  <c:v>1200</c:v>
                </c:pt>
                <c:pt idx="125">
                  <c:v>1200</c:v>
                </c:pt>
                <c:pt idx="126">
                  <c:v>1201</c:v>
                </c:pt>
                <c:pt idx="127">
                  <c:v>1201</c:v>
                </c:pt>
                <c:pt idx="128">
                  <c:v>1200</c:v>
                </c:pt>
                <c:pt idx="129">
                  <c:v>1200</c:v>
                </c:pt>
                <c:pt idx="130">
                  <c:v>1200</c:v>
                </c:pt>
                <c:pt idx="131">
                  <c:v>1200</c:v>
                </c:pt>
                <c:pt idx="132">
                  <c:v>1200</c:v>
                </c:pt>
                <c:pt idx="133">
                  <c:v>1200</c:v>
                </c:pt>
                <c:pt idx="134">
                  <c:v>1200</c:v>
                </c:pt>
                <c:pt idx="135">
                  <c:v>1200</c:v>
                </c:pt>
                <c:pt idx="136">
                  <c:v>1199</c:v>
                </c:pt>
                <c:pt idx="137">
                  <c:v>1199</c:v>
                </c:pt>
                <c:pt idx="138">
                  <c:v>1200</c:v>
                </c:pt>
                <c:pt idx="139">
                  <c:v>1200</c:v>
                </c:pt>
                <c:pt idx="140">
                  <c:v>1200</c:v>
                </c:pt>
                <c:pt idx="141">
                  <c:v>1200</c:v>
                </c:pt>
                <c:pt idx="142">
                  <c:v>1199</c:v>
                </c:pt>
                <c:pt idx="143">
                  <c:v>1200</c:v>
                </c:pt>
                <c:pt idx="144">
                  <c:v>1200</c:v>
                </c:pt>
                <c:pt idx="145">
                  <c:v>1200</c:v>
                </c:pt>
                <c:pt idx="146">
                  <c:v>1200</c:v>
                </c:pt>
                <c:pt idx="147">
                  <c:v>1200</c:v>
                </c:pt>
                <c:pt idx="148">
                  <c:v>1200</c:v>
                </c:pt>
                <c:pt idx="149">
                  <c:v>1201</c:v>
                </c:pt>
                <c:pt idx="150">
                  <c:v>1200</c:v>
                </c:pt>
                <c:pt idx="151">
                  <c:v>1200</c:v>
                </c:pt>
                <c:pt idx="152">
                  <c:v>1201</c:v>
                </c:pt>
                <c:pt idx="153">
                  <c:v>1200</c:v>
                </c:pt>
                <c:pt idx="154">
                  <c:v>1200</c:v>
                </c:pt>
                <c:pt idx="155">
                  <c:v>1200</c:v>
                </c:pt>
                <c:pt idx="156">
                  <c:v>1200</c:v>
                </c:pt>
                <c:pt idx="157">
                  <c:v>1200</c:v>
                </c:pt>
                <c:pt idx="158">
                  <c:v>1200</c:v>
                </c:pt>
                <c:pt idx="159">
                  <c:v>1200</c:v>
                </c:pt>
                <c:pt idx="160">
                  <c:v>1200</c:v>
                </c:pt>
                <c:pt idx="161">
                  <c:v>1200</c:v>
                </c:pt>
                <c:pt idx="162">
                  <c:v>1200</c:v>
                </c:pt>
                <c:pt idx="163">
                  <c:v>1200</c:v>
                </c:pt>
                <c:pt idx="164">
                  <c:v>1200</c:v>
                </c:pt>
                <c:pt idx="165">
                  <c:v>1200</c:v>
                </c:pt>
                <c:pt idx="166">
                  <c:v>1200</c:v>
                </c:pt>
                <c:pt idx="167">
                  <c:v>1200</c:v>
                </c:pt>
                <c:pt idx="168">
                  <c:v>1200</c:v>
                </c:pt>
                <c:pt idx="169">
                  <c:v>1200</c:v>
                </c:pt>
                <c:pt idx="170">
                  <c:v>1200</c:v>
                </c:pt>
                <c:pt idx="171">
                  <c:v>1200</c:v>
                </c:pt>
                <c:pt idx="172">
                  <c:v>1200</c:v>
                </c:pt>
                <c:pt idx="173">
                  <c:v>1200</c:v>
                </c:pt>
                <c:pt idx="174">
                  <c:v>1200</c:v>
                </c:pt>
                <c:pt idx="175">
                  <c:v>1200</c:v>
                </c:pt>
                <c:pt idx="176">
                  <c:v>1200</c:v>
                </c:pt>
                <c:pt idx="177">
                  <c:v>1200</c:v>
                </c:pt>
                <c:pt idx="178">
                  <c:v>1200</c:v>
                </c:pt>
                <c:pt idx="179">
                  <c:v>1200</c:v>
                </c:pt>
                <c:pt idx="180">
                  <c:v>1199</c:v>
                </c:pt>
                <c:pt idx="181">
                  <c:v>1200</c:v>
                </c:pt>
                <c:pt idx="182">
                  <c:v>1200</c:v>
                </c:pt>
                <c:pt idx="183">
                  <c:v>1200</c:v>
                </c:pt>
                <c:pt idx="184">
                  <c:v>1200</c:v>
                </c:pt>
                <c:pt idx="185">
                  <c:v>1200</c:v>
                </c:pt>
                <c:pt idx="186">
                  <c:v>1200</c:v>
                </c:pt>
                <c:pt idx="187">
                  <c:v>1200</c:v>
                </c:pt>
                <c:pt idx="188">
                  <c:v>1200</c:v>
                </c:pt>
                <c:pt idx="189">
                  <c:v>1200</c:v>
                </c:pt>
                <c:pt idx="190">
                  <c:v>1200</c:v>
                </c:pt>
                <c:pt idx="191">
                  <c:v>1200</c:v>
                </c:pt>
                <c:pt idx="192">
                  <c:v>1200</c:v>
                </c:pt>
                <c:pt idx="193">
                  <c:v>1200</c:v>
                </c:pt>
                <c:pt idx="194">
                  <c:v>1200</c:v>
                </c:pt>
                <c:pt idx="195">
                  <c:v>1200</c:v>
                </c:pt>
                <c:pt idx="196">
                  <c:v>1200</c:v>
                </c:pt>
                <c:pt idx="197">
                  <c:v>1200</c:v>
                </c:pt>
                <c:pt idx="198">
                  <c:v>1200</c:v>
                </c:pt>
                <c:pt idx="199">
                  <c:v>1200</c:v>
                </c:pt>
                <c:pt idx="200">
                  <c:v>1200</c:v>
                </c:pt>
                <c:pt idx="201">
                  <c:v>1200</c:v>
                </c:pt>
                <c:pt idx="202">
                  <c:v>1200</c:v>
                </c:pt>
                <c:pt idx="203">
                  <c:v>1200</c:v>
                </c:pt>
                <c:pt idx="204">
                  <c:v>1200</c:v>
                </c:pt>
                <c:pt idx="205">
                  <c:v>1200</c:v>
                </c:pt>
                <c:pt idx="206">
                  <c:v>1200</c:v>
                </c:pt>
                <c:pt idx="207">
                  <c:v>1200</c:v>
                </c:pt>
                <c:pt idx="208">
                  <c:v>1200</c:v>
                </c:pt>
                <c:pt idx="209">
                  <c:v>1200</c:v>
                </c:pt>
                <c:pt idx="210">
                  <c:v>1200</c:v>
                </c:pt>
                <c:pt idx="211">
                  <c:v>1200</c:v>
                </c:pt>
                <c:pt idx="212">
                  <c:v>1200</c:v>
                </c:pt>
                <c:pt idx="213">
                  <c:v>1200</c:v>
                </c:pt>
                <c:pt idx="214">
                  <c:v>1200</c:v>
                </c:pt>
                <c:pt idx="215">
                  <c:v>1200</c:v>
                </c:pt>
                <c:pt idx="216">
                  <c:v>1200</c:v>
                </c:pt>
                <c:pt idx="217">
                  <c:v>1200</c:v>
                </c:pt>
                <c:pt idx="218">
                  <c:v>1200</c:v>
                </c:pt>
                <c:pt idx="219">
                  <c:v>1200</c:v>
                </c:pt>
                <c:pt idx="220">
                  <c:v>1200</c:v>
                </c:pt>
                <c:pt idx="221">
                  <c:v>1200</c:v>
                </c:pt>
                <c:pt idx="222">
                  <c:v>1200</c:v>
                </c:pt>
                <c:pt idx="223">
                  <c:v>1200</c:v>
                </c:pt>
                <c:pt idx="224">
                  <c:v>1200</c:v>
                </c:pt>
                <c:pt idx="225">
                  <c:v>1200</c:v>
                </c:pt>
                <c:pt idx="226">
                  <c:v>1200</c:v>
                </c:pt>
                <c:pt idx="227">
                  <c:v>1200</c:v>
                </c:pt>
                <c:pt idx="228">
                  <c:v>1200</c:v>
                </c:pt>
                <c:pt idx="229">
                  <c:v>1200</c:v>
                </c:pt>
                <c:pt idx="230">
                  <c:v>1200</c:v>
                </c:pt>
                <c:pt idx="231">
                  <c:v>1200</c:v>
                </c:pt>
                <c:pt idx="232">
                  <c:v>1200</c:v>
                </c:pt>
                <c:pt idx="233">
                  <c:v>1200</c:v>
                </c:pt>
                <c:pt idx="234">
                  <c:v>1200</c:v>
                </c:pt>
                <c:pt idx="235">
                  <c:v>1200</c:v>
                </c:pt>
                <c:pt idx="236">
                  <c:v>1200</c:v>
                </c:pt>
                <c:pt idx="237">
                  <c:v>1200</c:v>
                </c:pt>
                <c:pt idx="238">
                  <c:v>1200</c:v>
                </c:pt>
                <c:pt idx="239">
                  <c:v>1200</c:v>
                </c:pt>
                <c:pt idx="240">
                  <c:v>1200</c:v>
                </c:pt>
                <c:pt idx="241">
                  <c:v>1200</c:v>
                </c:pt>
                <c:pt idx="242">
                  <c:v>1200</c:v>
                </c:pt>
                <c:pt idx="243">
                  <c:v>1199</c:v>
                </c:pt>
                <c:pt idx="244">
                  <c:v>1200</c:v>
                </c:pt>
                <c:pt idx="245">
                  <c:v>1200</c:v>
                </c:pt>
                <c:pt idx="246">
                  <c:v>1200</c:v>
                </c:pt>
                <c:pt idx="247">
                  <c:v>1200</c:v>
                </c:pt>
                <c:pt idx="248">
                  <c:v>1198</c:v>
                </c:pt>
                <c:pt idx="249">
                  <c:v>1198</c:v>
                </c:pt>
                <c:pt idx="250">
                  <c:v>1199</c:v>
                </c:pt>
                <c:pt idx="251">
                  <c:v>1200</c:v>
                </c:pt>
                <c:pt idx="252">
                  <c:v>1200</c:v>
                </c:pt>
                <c:pt idx="253">
                  <c:v>1200</c:v>
                </c:pt>
                <c:pt idx="254">
                  <c:v>1198</c:v>
                </c:pt>
                <c:pt idx="255">
                  <c:v>1198</c:v>
                </c:pt>
                <c:pt idx="256">
                  <c:v>1198</c:v>
                </c:pt>
                <c:pt idx="257">
                  <c:v>1200</c:v>
                </c:pt>
                <c:pt idx="258">
                  <c:v>1199</c:v>
                </c:pt>
                <c:pt idx="259">
                  <c:v>1199</c:v>
                </c:pt>
                <c:pt idx="260">
                  <c:v>1199</c:v>
                </c:pt>
                <c:pt idx="261">
                  <c:v>1198</c:v>
                </c:pt>
                <c:pt idx="262">
                  <c:v>1198</c:v>
                </c:pt>
                <c:pt idx="263">
                  <c:v>1200</c:v>
                </c:pt>
                <c:pt idx="264">
                  <c:v>1200</c:v>
                </c:pt>
                <c:pt idx="265">
                  <c:v>1198</c:v>
                </c:pt>
                <c:pt idx="266">
                  <c:v>1198</c:v>
                </c:pt>
                <c:pt idx="267">
                  <c:v>1200</c:v>
                </c:pt>
                <c:pt idx="268">
                  <c:v>1200</c:v>
                </c:pt>
                <c:pt idx="269">
                  <c:v>1200</c:v>
                </c:pt>
                <c:pt idx="270">
                  <c:v>1200</c:v>
                </c:pt>
                <c:pt idx="271">
                  <c:v>1200</c:v>
                </c:pt>
                <c:pt idx="272">
                  <c:v>1200</c:v>
                </c:pt>
                <c:pt idx="273">
                  <c:v>1200</c:v>
                </c:pt>
                <c:pt idx="274">
                  <c:v>1199</c:v>
                </c:pt>
                <c:pt idx="275">
                  <c:v>1200</c:v>
                </c:pt>
                <c:pt idx="276">
                  <c:v>1200</c:v>
                </c:pt>
                <c:pt idx="277">
                  <c:v>1200</c:v>
                </c:pt>
                <c:pt idx="278">
                  <c:v>1200</c:v>
                </c:pt>
                <c:pt idx="279">
                  <c:v>1200</c:v>
                </c:pt>
                <c:pt idx="280">
                  <c:v>1198</c:v>
                </c:pt>
                <c:pt idx="281">
                  <c:v>1200</c:v>
                </c:pt>
                <c:pt idx="282">
                  <c:v>1200</c:v>
                </c:pt>
                <c:pt idx="283">
                  <c:v>1199</c:v>
                </c:pt>
                <c:pt idx="284">
                  <c:v>1200</c:v>
                </c:pt>
                <c:pt idx="285">
                  <c:v>1200</c:v>
                </c:pt>
                <c:pt idx="286">
                  <c:v>1200</c:v>
                </c:pt>
                <c:pt idx="287">
                  <c:v>1200</c:v>
                </c:pt>
                <c:pt idx="288">
                  <c:v>1200</c:v>
                </c:pt>
                <c:pt idx="289">
                  <c:v>1200</c:v>
                </c:pt>
                <c:pt idx="290">
                  <c:v>1200</c:v>
                </c:pt>
                <c:pt idx="291">
                  <c:v>1200</c:v>
                </c:pt>
                <c:pt idx="292">
                  <c:v>1200</c:v>
                </c:pt>
                <c:pt idx="293">
                  <c:v>1199</c:v>
                </c:pt>
                <c:pt idx="294">
                  <c:v>1200</c:v>
                </c:pt>
                <c:pt idx="295">
                  <c:v>1201</c:v>
                </c:pt>
                <c:pt idx="296">
                  <c:v>1199</c:v>
                </c:pt>
                <c:pt idx="297">
                  <c:v>1200</c:v>
                </c:pt>
                <c:pt idx="298">
                  <c:v>1200</c:v>
                </c:pt>
                <c:pt idx="299">
                  <c:v>1200</c:v>
                </c:pt>
                <c:pt idx="300">
                  <c:v>1200</c:v>
                </c:pt>
                <c:pt idx="301">
                  <c:v>1200</c:v>
                </c:pt>
                <c:pt idx="302">
                  <c:v>1200</c:v>
                </c:pt>
                <c:pt idx="303">
                  <c:v>1200</c:v>
                </c:pt>
                <c:pt idx="304">
                  <c:v>1200</c:v>
                </c:pt>
                <c:pt idx="305">
                  <c:v>1198</c:v>
                </c:pt>
                <c:pt idx="306">
                  <c:v>1200</c:v>
                </c:pt>
                <c:pt idx="307">
                  <c:v>1198</c:v>
                </c:pt>
                <c:pt idx="308">
                  <c:v>1198</c:v>
                </c:pt>
                <c:pt idx="309">
                  <c:v>1200</c:v>
                </c:pt>
                <c:pt idx="310">
                  <c:v>1200</c:v>
                </c:pt>
                <c:pt idx="311">
                  <c:v>1200</c:v>
                </c:pt>
                <c:pt idx="312">
                  <c:v>1200</c:v>
                </c:pt>
                <c:pt idx="313">
                  <c:v>1200</c:v>
                </c:pt>
                <c:pt idx="314">
                  <c:v>1200</c:v>
                </c:pt>
                <c:pt idx="315">
                  <c:v>1200</c:v>
                </c:pt>
                <c:pt idx="316">
                  <c:v>1200</c:v>
                </c:pt>
                <c:pt idx="317">
                  <c:v>1199</c:v>
                </c:pt>
                <c:pt idx="318">
                  <c:v>1199</c:v>
                </c:pt>
                <c:pt idx="319">
                  <c:v>1199</c:v>
                </c:pt>
                <c:pt idx="320">
                  <c:v>1200</c:v>
                </c:pt>
                <c:pt idx="321">
                  <c:v>1200</c:v>
                </c:pt>
                <c:pt idx="322">
                  <c:v>1200</c:v>
                </c:pt>
                <c:pt idx="323">
                  <c:v>1200</c:v>
                </c:pt>
                <c:pt idx="324">
                  <c:v>1200</c:v>
                </c:pt>
                <c:pt idx="325">
                  <c:v>1201</c:v>
                </c:pt>
                <c:pt idx="326">
                  <c:v>1200</c:v>
                </c:pt>
                <c:pt idx="327">
                  <c:v>1201</c:v>
                </c:pt>
                <c:pt idx="328">
                  <c:v>1200</c:v>
                </c:pt>
                <c:pt idx="329">
                  <c:v>1200</c:v>
                </c:pt>
                <c:pt idx="330">
                  <c:v>1200</c:v>
                </c:pt>
                <c:pt idx="331">
                  <c:v>1200</c:v>
                </c:pt>
                <c:pt idx="332">
                  <c:v>1200</c:v>
                </c:pt>
                <c:pt idx="333">
                  <c:v>1202</c:v>
                </c:pt>
                <c:pt idx="334">
                  <c:v>1200</c:v>
                </c:pt>
                <c:pt idx="335">
                  <c:v>1200</c:v>
                </c:pt>
                <c:pt idx="336">
                  <c:v>1200</c:v>
                </c:pt>
                <c:pt idx="337">
                  <c:v>1200</c:v>
                </c:pt>
                <c:pt idx="338">
                  <c:v>1200</c:v>
                </c:pt>
                <c:pt idx="339">
                  <c:v>1200</c:v>
                </c:pt>
                <c:pt idx="340">
                  <c:v>1200</c:v>
                </c:pt>
                <c:pt idx="341">
                  <c:v>1200</c:v>
                </c:pt>
                <c:pt idx="342">
                  <c:v>1200</c:v>
                </c:pt>
                <c:pt idx="343">
                  <c:v>1200</c:v>
                </c:pt>
                <c:pt idx="344">
                  <c:v>1200</c:v>
                </c:pt>
                <c:pt idx="345">
                  <c:v>1200</c:v>
                </c:pt>
                <c:pt idx="346">
                  <c:v>1200</c:v>
                </c:pt>
                <c:pt idx="347">
                  <c:v>1198</c:v>
                </c:pt>
                <c:pt idx="348">
                  <c:v>1200</c:v>
                </c:pt>
                <c:pt idx="349">
                  <c:v>1200</c:v>
                </c:pt>
                <c:pt idx="350">
                  <c:v>1201</c:v>
                </c:pt>
                <c:pt idx="351">
                  <c:v>1200</c:v>
                </c:pt>
                <c:pt idx="352">
                  <c:v>1200</c:v>
                </c:pt>
                <c:pt idx="353">
                  <c:v>1200</c:v>
                </c:pt>
                <c:pt idx="354">
                  <c:v>1200</c:v>
                </c:pt>
                <c:pt idx="355">
                  <c:v>1200</c:v>
                </c:pt>
                <c:pt idx="356">
                  <c:v>1200</c:v>
                </c:pt>
                <c:pt idx="357">
                  <c:v>1200</c:v>
                </c:pt>
                <c:pt idx="358">
                  <c:v>1200</c:v>
                </c:pt>
                <c:pt idx="359">
                  <c:v>1200</c:v>
                </c:pt>
                <c:pt idx="360">
                  <c:v>1200</c:v>
                </c:pt>
                <c:pt idx="361">
                  <c:v>1200</c:v>
                </c:pt>
                <c:pt idx="362">
                  <c:v>1200</c:v>
                </c:pt>
                <c:pt idx="363">
                  <c:v>1200</c:v>
                </c:pt>
                <c:pt idx="364">
                  <c:v>1200</c:v>
                </c:pt>
                <c:pt idx="365">
                  <c:v>1200</c:v>
                </c:pt>
                <c:pt idx="366">
                  <c:v>1200</c:v>
                </c:pt>
                <c:pt idx="367">
                  <c:v>1200</c:v>
                </c:pt>
                <c:pt idx="368">
                  <c:v>1200</c:v>
                </c:pt>
                <c:pt idx="369">
                  <c:v>1200</c:v>
                </c:pt>
                <c:pt idx="370">
                  <c:v>1200</c:v>
                </c:pt>
                <c:pt idx="371">
                  <c:v>1200</c:v>
                </c:pt>
                <c:pt idx="372">
                  <c:v>1200</c:v>
                </c:pt>
                <c:pt idx="373">
                  <c:v>1200</c:v>
                </c:pt>
                <c:pt idx="374">
                  <c:v>1200</c:v>
                </c:pt>
                <c:pt idx="375">
                  <c:v>1200</c:v>
                </c:pt>
                <c:pt idx="376">
                  <c:v>1200</c:v>
                </c:pt>
                <c:pt idx="377">
                  <c:v>1201</c:v>
                </c:pt>
                <c:pt idx="378">
                  <c:v>1200</c:v>
                </c:pt>
                <c:pt idx="379">
                  <c:v>1200</c:v>
                </c:pt>
                <c:pt idx="380">
                  <c:v>1200</c:v>
                </c:pt>
                <c:pt idx="381">
                  <c:v>1200</c:v>
                </c:pt>
                <c:pt idx="382">
                  <c:v>1200</c:v>
                </c:pt>
                <c:pt idx="383">
                  <c:v>1200</c:v>
                </c:pt>
                <c:pt idx="384">
                  <c:v>1200</c:v>
                </c:pt>
                <c:pt idx="385">
                  <c:v>1200</c:v>
                </c:pt>
                <c:pt idx="386">
                  <c:v>1200</c:v>
                </c:pt>
                <c:pt idx="387">
                  <c:v>1200</c:v>
                </c:pt>
                <c:pt idx="388">
                  <c:v>1200</c:v>
                </c:pt>
                <c:pt idx="389">
                  <c:v>1200</c:v>
                </c:pt>
                <c:pt idx="390">
                  <c:v>1200</c:v>
                </c:pt>
                <c:pt idx="391">
                  <c:v>1200</c:v>
                </c:pt>
                <c:pt idx="392">
                  <c:v>1200</c:v>
                </c:pt>
                <c:pt idx="393">
                  <c:v>1200</c:v>
                </c:pt>
                <c:pt idx="394">
                  <c:v>1200</c:v>
                </c:pt>
                <c:pt idx="395">
                  <c:v>1200</c:v>
                </c:pt>
                <c:pt idx="396">
                  <c:v>1200</c:v>
                </c:pt>
                <c:pt idx="397">
                  <c:v>1200</c:v>
                </c:pt>
                <c:pt idx="398">
                  <c:v>1200</c:v>
                </c:pt>
                <c:pt idx="399">
                  <c:v>1200</c:v>
                </c:pt>
                <c:pt idx="400">
                  <c:v>1200</c:v>
                </c:pt>
                <c:pt idx="401">
                  <c:v>1200</c:v>
                </c:pt>
                <c:pt idx="402">
                  <c:v>1200</c:v>
                </c:pt>
                <c:pt idx="403">
                  <c:v>1200</c:v>
                </c:pt>
                <c:pt idx="404">
                  <c:v>1200</c:v>
                </c:pt>
                <c:pt idx="405">
                  <c:v>1200</c:v>
                </c:pt>
                <c:pt idx="406">
                  <c:v>1200</c:v>
                </c:pt>
                <c:pt idx="407">
                  <c:v>1200</c:v>
                </c:pt>
                <c:pt idx="408">
                  <c:v>1200</c:v>
                </c:pt>
                <c:pt idx="409">
                  <c:v>1200</c:v>
                </c:pt>
                <c:pt idx="410">
                  <c:v>1200</c:v>
                </c:pt>
                <c:pt idx="411">
                  <c:v>1200</c:v>
                </c:pt>
                <c:pt idx="412">
                  <c:v>1200</c:v>
                </c:pt>
                <c:pt idx="413">
                  <c:v>1200</c:v>
                </c:pt>
                <c:pt idx="414">
                  <c:v>1200</c:v>
                </c:pt>
                <c:pt idx="415">
                  <c:v>1200</c:v>
                </c:pt>
                <c:pt idx="416">
                  <c:v>1200</c:v>
                </c:pt>
                <c:pt idx="417">
                  <c:v>1199</c:v>
                </c:pt>
                <c:pt idx="418">
                  <c:v>1200</c:v>
                </c:pt>
                <c:pt idx="419">
                  <c:v>1200</c:v>
                </c:pt>
                <c:pt idx="420">
                  <c:v>1200</c:v>
                </c:pt>
                <c:pt idx="421">
                  <c:v>1199</c:v>
                </c:pt>
                <c:pt idx="422">
                  <c:v>1198</c:v>
                </c:pt>
                <c:pt idx="423">
                  <c:v>1198</c:v>
                </c:pt>
                <c:pt idx="424">
                  <c:v>1200</c:v>
                </c:pt>
                <c:pt idx="425">
                  <c:v>1198</c:v>
                </c:pt>
                <c:pt idx="426">
                  <c:v>1199</c:v>
                </c:pt>
                <c:pt idx="427">
                  <c:v>1200</c:v>
                </c:pt>
                <c:pt idx="428">
                  <c:v>1200</c:v>
                </c:pt>
                <c:pt idx="429">
                  <c:v>1200</c:v>
                </c:pt>
                <c:pt idx="430">
                  <c:v>1200</c:v>
                </c:pt>
                <c:pt idx="431">
                  <c:v>1200</c:v>
                </c:pt>
                <c:pt idx="432">
                  <c:v>1200</c:v>
                </c:pt>
                <c:pt idx="433">
                  <c:v>1202</c:v>
                </c:pt>
                <c:pt idx="434">
                  <c:v>1200</c:v>
                </c:pt>
                <c:pt idx="435">
                  <c:v>1200</c:v>
                </c:pt>
                <c:pt idx="436">
                  <c:v>1200</c:v>
                </c:pt>
                <c:pt idx="437">
                  <c:v>1200</c:v>
                </c:pt>
                <c:pt idx="438">
                  <c:v>1200</c:v>
                </c:pt>
                <c:pt idx="439">
                  <c:v>1200</c:v>
                </c:pt>
                <c:pt idx="440">
                  <c:v>1200</c:v>
                </c:pt>
                <c:pt idx="441">
                  <c:v>1200</c:v>
                </c:pt>
                <c:pt idx="442">
                  <c:v>1200</c:v>
                </c:pt>
                <c:pt idx="443">
                  <c:v>1200</c:v>
                </c:pt>
                <c:pt idx="444">
                  <c:v>1199</c:v>
                </c:pt>
                <c:pt idx="445">
                  <c:v>1199</c:v>
                </c:pt>
                <c:pt idx="446">
                  <c:v>1200</c:v>
                </c:pt>
                <c:pt idx="447">
                  <c:v>1200</c:v>
                </c:pt>
                <c:pt idx="448">
                  <c:v>1200</c:v>
                </c:pt>
                <c:pt idx="449">
                  <c:v>1200</c:v>
                </c:pt>
                <c:pt idx="450">
                  <c:v>1200</c:v>
                </c:pt>
                <c:pt idx="451">
                  <c:v>1200</c:v>
                </c:pt>
                <c:pt idx="452">
                  <c:v>1200</c:v>
                </c:pt>
                <c:pt idx="453">
                  <c:v>1200</c:v>
                </c:pt>
                <c:pt idx="454">
                  <c:v>1199</c:v>
                </c:pt>
                <c:pt idx="455">
                  <c:v>1199</c:v>
                </c:pt>
                <c:pt idx="456">
                  <c:v>1200</c:v>
                </c:pt>
                <c:pt idx="457">
                  <c:v>1200</c:v>
                </c:pt>
                <c:pt idx="458">
                  <c:v>1200</c:v>
                </c:pt>
                <c:pt idx="459">
                  <c:v>1200</c:v>
                </c:pt>
                <c:pt idx="460">
                  <c:v>1200</c:v>
                </c:pt>
                <c:pt idx="461">
                  <c:v>1200</c:v>
                </c:pt>
                <c:pt idx="462">
                  <c:v>1200</c:v>
                </c:pt>
                <c:pt idx="463">
                  <c:v>1199</c:v>
                </c:pt>
                <c:pt idx="464">
                  <c:v>1199</c:v>
                </c:pt>
                <c:pt idx="465">
                  <c:v>1200</c:v>
                </c:pt>
                <c:pt idx="466">
                  <c:v>1200</c:v>
                </c:pt>
                <c:pt idx="467">
                  <c:v>1200</c:v>
                </c:pt>
                <c:pt idx="468">
                  <c:v>1198</c:v>
                </c:pt>
                <c:pt idx="469">
                  <c:v>1200</c:v>
                </c:pt>
                <c:pt idx="470">
                  <c:v>1200</c:v>
                </c:pt>
                <c:pt idx="471">
                  <c:v>1200</c:v>
                </c:pt>
                <c:pt idx="472">
                  <c:v>1200</c:v>
                </c:pt>
                <c:pt idx="473">
                  <c:v>1200</c:v>
                </c:pt>
                <c:pt idx="474">
                  <c:v>1200</c:v>
                </c:pt>
                <c:pt idx="475">
                  <c:v>1200</c:v>
                </c:pt>
                <c:pt idx="476">
                  <c:v>1200</c:v>
                </c:pt>
                <c:pt idx="477">
                  <c:v>1200</c:v>
                </c:pt>
                <c:pt idx="478">
                  <c:v>1200</c:v>
                </c:pt>
                <c:pt idx="479">
                  <c:v>1200</c:v>
                </c:pt>
                <c:pt idx="480">
                  <c:v>1200</c:v>
                </c:pt>
                <c:pt idx="481">
                  <c:v>1200</c:v>
                </c:pt>
                <c:pt idx="482">
                  <c:v>1199</c:v>
                </c:pt>
                <c:pt idx="483">
                  <c:v>1200</c:v>
                </c:pt>
                <c:pt idx="484">
                  <c:v>1200</c:v>
                </c:pt>
                <c:pt idx="485">
                  <c:v>1200</c:v>
                </c:pt>
                <c:pt idx="486">
                  <c:v>1200</c:v>
                </c:pt>
                <c:pt idx="487">
                  <c:v>1200</c:v>
                </c:pt>
                <c:pt idx="488">
                  <c:v>1201</c:v>
                </c:pt>
                <c:pt idx="489">
                  <c:v>1200</c:v>
                </c:pt>
                <c:pt idx="490">
                  <c:v>1201</c:v>
                </c:pt>
                <c:pt idx="491">
                  <c:v>1201</c:v>
                </c:pt>
                <c:pt idx="492">
                  <c:v>1200</c:v>
                </c:pt>
                <c:pt idx="493">
                  <c:v>1200</c:v>
                </c:pt>
                <c:pt idx="494">
                  <c:v>1199</c:v>
                </c:pt>
                <c:pt idx="495">
                  <c:v>1200</c:v>
                </c:pt>
                <c:pt idx="496">
                  <c:v>1200</c:v>
                </c:pt>
                <c:pt idx="497">
                  <c:v>1200</c:v>
                </c:pt>
                <c:pt idx="498">
                  <c:v>1200</c:v>
                </c:pt>
                <c:pt idx="499">
                  <c:v>1200</c:v>
                </c:pt>
                <c:pt idx="500">
                  <c:v>1199</c:v>
                </c:pt>
                <c:pt idx="501">
                  <c:v>1199</c:v>
                </c:pt>
                <c:pt idx="502">
                  <c:v>1200</c:v>
                </c:pt>
                <c:pt idx="503">
                  <c:v>1200</c:v>
                </c:pt>
                <c:pt idx="504">
                  <c:v>1201</c:v>
                </c:pt>
                <c:pt idx="505">
                  <c:v>1200</c:v>
                </c:pt>
                <c:pt idx="506">
                  <c:v>1200</c:v>
                </c:pt>
                <c:pt idx="507">
                  <c:v>1200</c:v>
                </c:pt>
                <c:pt idx="508">
                  <c:v>1200</c:v>
                </c:pt>
                <c:pt idx="509">
                  <c:v>1200</c:v>
                </c:pt>
                <c:pt idx="510">
                  <c:v>1200</c:v>
                </c:pt>
                <c:pt idx="511">
                  <c:v>1200</c:v>
                </c:pt>
                <c:pt idx="512">
                  <c:v>1198</c:v>
                </c:pt>
                <c:pt idx="513">
                  <c:v>1198</c:v>
                </c:pt>
                <c:pt idx="514">
                  <c:v>1200</c:v>
                </c:pt>
                <c:pt idx="515">
                  <c:v>1200</c:v>
                </c:pt>
                <c:pt idx="516">
                  <c:v>1200</c:v>
                </c:pt>
                <c:pt idx="517">
                  <c:v>1200</c:v>
                </c:pt>
                <c:pt idx="518">
                  <c:v>1199</c:v>
                </c:pt>
                <c:pt idx="519">
                  <c:v>1200</c:v>
                </c:pt>
                <c:pt idx="520">
                  <c:v>1200</c:v>
                </c:pt>
                <c:pt idx="521">
                  <c:v>1200</c:v>
                </c:pt>
                <c:pt idx="522">
                  <c:v>1201</c:v>
                </c:pt>
                <c:pt idx="523">
                  <c:v>1201</c:v>
                </c:pt>
                <c:pt idx="524">
                  <c:v>1200</c:v>
                </c:pt>
                <c:pt idx="525">
                  <c:v>1199</c:v>
                </c:pt>
                <c:pt idx="526">
                  <c:v>1199</c:v>
                </c:pt>
                <c:pt idx="527">
                  <c:v>1199</c:v>
                </c:pt>
                <c:pt idx="528">
                  <c:v>1200</c:v>
                </c:pt>
                <c:pt idx="529">
                  <c:v>1200</c:v>
                </c:pt>
                <c:pt idx="530">
                  <c:v>1200</c:v>
                </c:pt>
                <c:pt idx="531">
                  <c:v>1200</c:v>
                </c:pt>
                <c:pt idx="532">
                  <c:v>1200</c:v>
                </c:pt>
                <c:pt idx="533">
                  <c:v>1200</c:v>
                </c:pt>
                <c:pt idx="534">
                  <c:v>1201</c:v>
                </c:pt>
                <c:pt idx="535">
                  <c:v>1199</c:v>
                </c:pt>
                <c:pt idx="536">
                  <c:v>1200</c:v>
                </c:pt>
                <c:pt idx="537">
                  <c:v>1200</c:v>
                </c:pt>
                <c:pt idx="538">
                  <c:v>1199</c:v>
                </c:pt>
                <c:pt idx="539">
                  <c:v>1198</c:v>
                </c:pt>
                <c:pt idx="540">
                  <c:v>1199</c:v>
                </c:pt>
                <c:pt idx="541">
                  <c:v>1198</c:v>
                </c:pt>
                <c:pt idx="542">
                  <c:v>1199</c:v>
                </c:pt>
                <c:pt idx="543">
                  <c:v>1199</c:v>
                </c:pt>
                <c:pt idx="544">
                  <c:v>1200</c:v>
                </c:pt>
                <c:pt idx="545">
                  <c:v>1199</c:v>
                </c:pt>
                <c:pt idx="546">
                  <c:v>1199</c:v>
                </c:pt>
                <c:pt idx="547">
                  <c:v>1200</c:v>
                </c:pt>
                <c:pt idx="548">
                  <c:v>1199</c:v>
                </c:pt>
                <c:pt idx="549">
                  <c:v>1199</c:v>
                </c:pt>
                <c:pt idx="550">
                  <c:v>1200</c:v>
                </c:pt>
                <c:pt idx="551">
                  <c:v>1199</c:v>
                </c:pt>
                <c:pt idx="552">
                  <c:v>1199</c:v>
                </c:pt>
                <c:pt idx="553">
                  <c:v>1200</c:v>
                </c:pt>
                <c:pt idx="554">
                  <c:v>1200</c:v>
                </c:pt>
                <c:pt idx="555">
                  <c:v>1200</c:v>
                </c:pt>
                <c:pt idx="556">
                  <c:v>1200</c:v>
                </c:pt>
                <c:pt idx="557">
                  <c:v>1199</c:v>
                </c:pt>
                <c:pt idx="558">
                  <c:v>1200</c:v>
                </c:pt>
                <c:pt idx="559">
                  <c:v>1200</c:v>
                </c:pt>
                <c:pt idx="560">
                  <c:v>1198</c:v>
                </c:pt>
                <c:pt idx="561">
                  <c:v>1200</c:v>
                </c:pt>
                <c:pt idx="562">
                  <c:v>1200</c:v>
                </c:pt>
                <c:pt idx="563">
                  <c:v>1201</c:v>
                </c:pt>
                <c:pt idx="564">
                  <c:v>1200</c:v>
                </c:pt>
                <c:pt idx="565">
                  <c:v>1200</c:v>
                </c:pt>
                <c:pt idx="566">
                  <c:v>1200</c:v>
                </c:pt>
                <c:pt idx="567">
                  <c:v>1200</c:v>
                </c:pt>
                <c:pt idx="568">
                  <c:v>1200</c:v>
                </c:pt>
                <c:pt idx="569">
                  <c:v>1199</c:v>
                </c:pt>
                <c:pt idx="570">
                  <c:v>1202</c:v>
                </c:pt>
                <c:pt idx="571">
                  <c:v>1199</c:v>
                </c:pt>
                <c:pt idx="572">
                  <c:v>1199</c:v>
                </c:pt>
                <c:pt idx="573">
                  <c:v>1201</c:v>
                </c:pt>
                <c:pt idx="574">
                  <c:v>1200</c:v>
                </c:pt>
                <c:pt idx="575">
                  <c:v>1200</c:v>
                </c:pt>
                <c:pt idx="576">
                  <c:v>1199</c:v>
                </c:pt>
                <c:pt idx="577">
                  <c:v>1200</c:v>
                </c:pt>
                <c:pt idx="578">
                  <c:v>1200</c:v>
                </c:pt>
                <c:pt idx="579">
                  <c:v>1200</c:v>
                </c:pt>
                <c:pt idx="580">
                  <c:v>1200</c:v>
                </c:pt>
                <c:pt idx="581">
                  <c:v>1200</c:v>
                </c:pt>
                <c:pt idx="582">
                  <c:v>1200</c:v>
                </c:pt>
                <c:pt idx="583">
                  <c:v>1198</c:v>
                </c:pt>
                <c:pt idx="584">
                  <c:v>1198</c:v>
                </c:pt>
                <c:pt idx="585">
                  <c:v>1200</c:v>
                </c:pt>
                <c:pt idx="586">
                  <c:v>1200</c:v>
                </c:pt>
                <c:pt idx="587">
                  <c:v>1200</c:v>
                </c:pt>
                <c:pt idx="588">
                  <c:v>1200</c:v>
                </c:pt>
                <c:pt idx="589">
                  <c:v>1200</c:v>
                </c:pt>
                <c:pt idx="590">
                  <c:v>1200</c:v>
                </c:pt>
                <c:pt idx="591">
                  <c:v>1200</c:v>
                </c:pt>
                <c:pt idx="592">
                  <c:v>1199</c:v>
                </c:pt>
                <c:pt idx="593">
                  <c:v>1199</c:v>
                </c:pt>
                <c:pt idx="594">
                  <c:v>1199</c:v>
                </c:pt>
                <c:pt idx="595">
                  <c:v>1200</c:v>
                </c:pt>
                <c:pt idx="596">
                  <c:v>1199</c:v>
                </c:pt>
                <c:pt idx="597">
                  <c:v>1200</c:v>
                </c:pt>
                <c:pt idx="598">
                  <c:v>1200</c:v>
                </c:pt>
                <c:pt idx="599">
                  <c:v>1200</c:v>
                </c:pt>
                <c:pt idx="600">
                  <c:v>1200</c:v>
                </c:pt>
                <c:pt idx="601">
                  <c:v>1200</c:v>
                </c:pt>
                <c:pt idx="602">
                  <c:v>1200</c:v>
                </c:pt>
                <c:pt idx="603">
                  <c:v>1198</c:v>
                </c:pt>
                <c:pt idx="604">
                  <c:v>1198</c:v>
                </c:pt>
                <c:pt idx="605">
                  <c:v>1200</c:v>
                </c:pt>
                <c:pt idx="606">
                  <c:v>1200</c:v>
                </c:pt>
                <c:pt idx="607">
                  <c:v>1200</c:v>
                </c:pt>
                <c:pt idx="608">
                  <c:v>1199</c:v>
                </c:pt>
                <c:pt idx="609">
                  <c:v>1200</c:v>
                </c:pt>
                <c:pt idx="610">
                  <c:v>1200</c:v>
                </c:pt>
                <c:pt idx="611">
                  <c:v>1200</c:v>
                </c:pt>
                <c:pt idx="612">
                  <c:v>1200</c:v>
                </c:pt>
                <c:pt idx="613">
                  <c:v>1200</c:v>
                </c:pt>
                <c:pt idx="614">
                  <c:v>1200</c:v>
                </c:pt>
                <c:pt idx="615">
                  <c:v>1200</c:v>
                </c:pt>
                <c:pt idx="616">
                  <c:v>1200</c:v>
                </c:pt>
                <c:pt idx="617">
                  <c:v>1200</c:v>
                </c:pt>
                <c:pt idx="618">
                  <c:v>1200</c:v>
                </c:pt>
                <c:pt idx="619">
                  <c:v>1200</c:v>
                </c:pt>
                <c:pt idx="620">
                  <c:v>1200</c:v>
                </c:pt>
                <c:pt idx="621">
                  <c:v>1200</c:v>
                </c:pt>
                <c:pt idx="622">
                  <c:v>1200</c:v>
                </c:pt>
                <c:pt idx="623">
                  <c:v>1200</c:v>
                </c:pt>
                <c:pt idx="624">
                  <c:v>1200</c:v>
                </c:pt>
                <c:pt idx="625">
                  <c:v>1200</c:v>
                </c:pt>
                <c:pt idx="626">
                  <c:v>1200</c:v>
                </c:pt>
                <c:pt idx="627">
                  <c:v>1200</c:v>
                </c:pt>
                <c:pt idx="628">
                  <c:v>1200</c:v>
                </c:pt>
                <c:pt idx="629">
                  <c:v>1200</c:v>
                </c:pt>
                <c:pt idx="630">
                  <c:v>1200</c:v>
                </c:pt>
                <c:pt idx="631">
                  <c:v>1200</c:v>
                </c:pt>
                <c:pt idx="632">
                  <c:v>1200</c:v>
                </c:pt>
                <c:pt idx="633">
                  <c:v>1200</c:v>
                </c:pt>
                <c:pt idx="634">
                  <c:v>1200</c:v>
                </c:pt>
                <c:pt idx="635">
                  <c:v>1200</c:v>
                </c:pt>
                <c:pt idx="636">
                  <c:v>1200</c:v>
                </c:pt>
                <c:pt idx="637">
                  <c:v>1200</c:v>
                </c:pt>
                <c:pt idx="638">
                  <c:v>1200</c:v>
                </c:pt>
                <c:pt idx="639">
                  <c:v>1200</c:v>
                </c:pt>
                <c:pt idx="640">
                  <c:v>1200</c:v>
                </c:pt>
                <c:pt idx="641">
                  <c:v>1200</c:v>
                </c:pt>
                <c:pt idx="642">
                  <c:v>1200</c:v>
                </c:pt>
                <c:pt idx="643">
                  <c:v>1200</c:v>
                </c:pt>
                <c:pt idx="644">
                  <c:v>1200</c:v>
                </c:pt>
                <c:pt idx="645">
                  <c:v>1200</c:v>
                </c:pt>
                <c:pt idx="646">
                  <c:v>1200</c:v>
                </c:pt>
                <c:pt idx="647">
                  <c:v>1200</c:v>
                </c:pt>
                <c:pt idx="648">
                  <c:v>1201</c:v>
                </c:pt>
                <c:pt idx="649">
                  <c:v>1199</c:v>
                </c:pt>
                <c:pt idx="650">
                  <c:v>1199</c:v>
                </c:pt>
                <c:pt idx="651">
                  <c:v>1200</c:v>
                </c:pt>
                <c:pt idx="652">
                  <c:v>1200</c:v>
                </c:pt>
                <c:pt idx="653">
                  <c:v>1200</c:v>
                </c:pt>
                <c:pt idx="654">
                  <c:v>1199</c:v>
                </c:pt>
                <c:pt idx="655">
                  <c:v>1200</c:v>
                </c:pt>
                <c:pt idx="656">
                  <c:v>1200</c:v>
                </c:pt>
                <c:pt idx="657">
                  <c:v>1200</c:v>
                </c:pt>
                <c:pt idx="658">
                  <c:v>1200</c:v>
                </c:pt>
                <c:pt idx="659">
                  <c:v>1200</c:v>
                </c:pt>
                <c:pt idx="660">
                  <c:v>1200</c:v>
                </c:pt>
                <c:pt idx="661">
                  <c:v>1200</c:v>
                </c:pt>
                <c:pt idx="662">
                  <c:v>1200</c:v>
                </c:pt>
                <c:pt idx="663">
                  <c:v>1200</c:v>
                </c:pt>
                <c:pt idx="664">
                  <c:v>1200</c:v>
                </c:pt>
                <c:pt idx="665">
                  <c:v>1200</c:v>
                </c:pt>
                <c:pt idx="666">
                  <c:v>1200</c:v>
                </c:pt>
                <c:pt idx="667">
                  <c:v>1200</c:v>
                </c:pt>
                <c:pt idx="668">
                  <c:v>1200</c:v>
                </c:pt>
                <c:pt idx="669">
                  <c:v>1200</c:v>
                </c:pt>
                <c:pt idx="670">
                  <c:v>1200</c:v>
                </c:pt>
                <c:pt idx="671">
                  <c:v>1200</c:v>
                </c:pt>
                <c:pt idx="672">
                  <c:v>1200</c:v>
                </c:pt>
                <c:pt idx="673">
                  <c:v>1200</c:v>
                </c:pt>
                <c:pt idx="674">
                  <c:v>1199</c:v>
                </c:pt>
                <c:pt idx="675">
                  <c:v>1200</c:v>
                </c:pt>
                <c:pt idx="676">
                  <c:v>1200</c:v>
                </c:pt>
                <c:pt idx="677">
                  <c:v>1200</c:v>
                </c:pt>
                <c:pt idx="678">
                  <c:v>1199</c:v>
                </c:pt>
                <c:pt idx="679">
                  <c:v>1199</c:v>
                </c:pt>
                <c:pt idx="680">
                  <c:v>1200</c:v>
                </c:pt>
                <c:pt idx="681">
                  <c:v>1200</c:v>
                </c:pt>
                <c:pt idx="682">
                  <c:v>1200</c:v>
                </c:pt>
                <c:pt idx="683">
                  <c:v>1200</c:v>
                </c:pt>
                <c:pt idx="684">
                  <c:v>1200</c:v>
                </c:pt>
                <c:pt idx="685">
                  <c:v>1200</c:v>
                </c:pt>
                <c:pt idx="686">
                  <c:v>1200</c:v>
                </c:pt>
                <c:pt idx="687">
                  <c:v>1201</c:v>
                </c:pt>
                <c:pt idx="688">
                  <c:v>1200</c:v>
                </c:pt>
                <c:pt idx="689">
                  <c:v>1200</c:v>
                </c:pt>
                <c:pt idx="690">
                  <c:v>1200</c:v>
                </c:pt>
                <c:pt idx="691">
                  <c:v>1200</c:v>
                </c:pt>
                <c:pt idx="692">
                  <c:v>1200</c:v>
                </c:pt>
                <c:pt idx="693">
                  <c:v>1200</c:v>
                </c:pt>
                <c:pt idx="694">
                  <c:v>1200</c:v>
                </c:pt>
                <c:pt idx="695">
                  <c:v>1200</c:v>
                </c:pt>
                <c:pt idx="696">
                  <c:v>1200</c:v>
                </c:pt>
                <c:pt idx="697">
                  <c:v>1200</c:v>
                </c:pt>
                <c:pt idx="698">
                  <c:v>1200</c:v>
                </c:pt>
                <c:pt idx="699">
                  <c:v>1200</c:v>
                </c:pt>
                <c:pt idx="700">
                  <c:v>1200</c:v>
                </c:pt>
                <c:pt idx="701">
                  <c:v>1200</c:v>
                </c:pt>
                <c:pt idx="702">
                  <c:v>1200</c:v>
                </c:pt>
                <c:pt idx="703">
                  <c:v>1200</c:v>
                </c:pt>
                <c:pt idx="704">
                  <c:v>1201</c:v>
                </c:pt>
                <c:pt idx="705">
                  <c:v>1201</c:v>
                </c:pt>
                <c:pt idx="706">
                  <c:v>1200</c:v>
                </c:pt>
                <c:pt idx="707">
                  <c:v>1199</c:v>
                </c:pt>
                <c:pt idx="708">
                  <c:v>1199</c:v>
                </c:pt>
                <c:pt idx="709">
                  <c:v>1200</c:v>
                </c:pt>
                <c:pt idx="710">
                  <c:v>1200</c:v>
                </c:pt>
                <c:pt idx="711">
                  <c:v>1200</c:v>
                </c:pt>
                <c:pt idx="712">
                  <c:v>1200</c:v>
                </c:pt>
                <c:pt idx="713">
                  <c:v>1200</c:v>
                </c:pt>
                <c:pt idx="714">
                  <c:v>1200</c:v>
                </c:pt>
                <c:pt idx="715">
                  <c:v>1200</c:v>
                </c:pt>
                <c:pt idx="716">
                  <c:v>1200</c:v>
                </c:pt>
                <c:pt idx="717">
                  <c:v>1200</c:v>
                </c:pt>
                <c:pt idx="718">
                  <c:v>1200</c:v>
                </c:pt>
                <c:pt idx="719">
                  <c:v>1200</c:v>
                </c:pt>
                <c:pt idx="720">
                  <c:v>1201</c:v>
                </c:pt>
                <c:pt idx="721">
                  <c:v>1201</c:v>
                </c:pt>
                <c:pt idx="722">
                  <c:v>1200</c:v>
                </c:pt>
                <c:pt idx="723">
                  <c:v>1200</c:v>
                </c:pt>
                <c:pt idx="724">
                  <c:v>1199</c:v>
                </c:pt>
                <c:pt idx="725">
                  <c:v>1200</c:v>
                </c:pt>
                <c:pt idx="726">
                  <c:v>1200</c:v>
                </c:pt>
                <c:pt idx="727">
                  <c:v>1200</c:v>
                </c:pt>
                <c:pt idx="728">
                  <c:v>1200</c:v>
                </c:pt>
                <c:pt idx="729">
                  <c:v>1200</c:v>
                </c:pt>
                <c:pt idx="730">
                  <c:v>1200</c:v>
                </c:pt>
                <c:pt idx="731">
                  <c:v>1200</c:v>
                </c:pt>
                <c:pt idx="732">
                  <c:v>1200</c:v>
                </c:pt>
                <c:pt idx="733">
                  <c:v>1200</c:v>
                </c:pt>
                <c:pt idx="734">
                  <c:v>1201</c:v>
                </c:pt>
                <c:pt idx="735">
                  <c:v>1200</c:v>
                </c:pt>
                <c:pt idx="736">
                  <c:v>1200</c:v>
                </c:pt>
                <c:pt idx="737">
                  <c:v>1202</c:v>
                </c:pt>
                <c:pt idx="738">
                  <c:v>1200</c:v>
                </c:pt>
                <c:pt idx="739">
                  <c:v>1200</c:v>
                </c:pt>
                <c:pt idx="740">
                  <c:v>1200</c:v>
                </c:pt>
                <c:pt idx="741">
                  <c:v>1200</c:v>
                </c:pt>
                <c:pt idx="742">
                  <c:v>1200</c:v>
                </c:pt>
                <c:pt idx="743">
                  <c:v>1200</c:v>
                </c:pt>
                <c:pt idx="744">
                  <c:v>1201</c:v>
                </c:pt>
                <c:pt idx="745">
                  <c:v>1201</c:v>
                </c:pt>
                <c:pt idx="746">
                  <c:v>1201</c:v>
                </c:pt>
                <c:pt idx="747">
                  <c:v>1200</c:v>
                </c:pt>
                <c:pt idx="748">
                  <c:v>1200</c:v>
                </c:pt>
                <c:pt idx="749">
                  <c:v>1200</c:v>
                </c:pt>
                <c:pt idx="750">
                  <c:v>1200</c:v>
                </c:pt>
                <c:pt idx="751">
                  <c:v>1200</c:v>
                </c:pt>
                <c:pt idx="752">
                  <c:v>1201</c:v>
                </c:pt>
                <c:pt idx="753">
                  <c:v>1201</c:v>
                </c:pt>
                <c:pt idx="754">
                  <c:v>1200</c:v>
                </c:pt>
                <c:pt idx="755">
                  <c:v>1200</c:v>
                </c:pt>
                <c:pt idx="756">
                  <c:v>1200</c:v>
                </c:pt>
                <c:pt idx="757">
                  <c:v>1200</c:v>
                </c:pt>
                <c:pt idx="758">
                  <c:v>1201</c:v>
                </c:pt>
                <c:pt idx="759">
                  <c:v>1200</c:v>
                </c:pt>
                <c:pt idx="760">
                  <c:v>1200</c:v>
                </c:pt>
                <c:pt idx="761">
                  <c:v>1200</c:v>
                </c:pt>
                <c:pt idx="762">
                  <c:v>1200</c:v>
                </c:pt>
                <c:pt idx="763">
                  <c:v>1200</c:v>
                </c:pt>
                <c:pt idx="764">
                  <c:v>1200</c:v>
                </c:pt>
                <c:pt idx="765">
                  <c:v>1200</c:v>
                </c:pt>
                <c:pt idx="766">
                  <c:v>1200</c:v>
                </c:pt>
                <c:pt idx="767">
                  <c:v>1200</c:v>
                </c:pt>
                <c:pt idx="768">
                  <c:v>1200</c:v>
                </c:pt>
                <c:pt idx="769">
                  <c:v>1200</c:v>
                </c:pt>
                <c:pt idx="770">
                  <c:v>1199</c:v>
                </c:pt>
                <c:pt idx="771">
                  <c:v>1200</c:v>
                </c:pt>
                <c:pt idx="772">
                  <c:v>1200</c:v>
                </c:pt>
                <c:pt idx="773">
                  <c:v>1200</c:v>
                </c:pt>
                <c:pt idx="774">
                  <c:v>1200</c:v>
                </c:pt>
                <c:pt idx="775">
                  <c:v>1200</c:v>
                </c:pt>
                <c:pt idx="776">
                  <c:v>1200</c:v>
                </c:pt>
                <c:pt idx="777">
                  <c:v>1199</c:v>
                </c:pt>
                <c:pt idx="778">
                  <c:v>1200</c:v>
                </c:pt>
                <c:pt idx="779">
                  <c:v>1200</c:v>
                </c:pt>
                <c:pt idx="780">
                  <c:v>1202</c:v>
                </c:pt>
                <c:pt idx="781">
                  <c:v>1200</c:v>
                </c:pt>
                <c:pt idx="782">
                  <c:v>1200</c:v>
                </c:pt>
                <c:pt idx="783">
                  <c:v>1200</c:v>
                </c:pt>
                <c:pt idx="784">
                  <c:v>1200</c:v>
                </c:pt>
                <c:pt idx="785">
                  <c:v>1200</c:v>
                </c:pt>
                <c:pt idx="786">
                  <c:v>1200</c:v>
                </c:pt>
                <c:pt idx="787">
                  <c:v>1200</c:v>
                </c:pt>
                <c:pt idx="788">
                  <c:v>1200</c:v>
                </c:pt>
                <c:pt idx="789">
                  <c:v>1200</c:v>
                </c:pt>
                <c:pt idx="790">
                  <c:v>1200</c:v>
                </c:pt>
                <c:pt idx="791">
                  <c:v>1202</c:v>
                </c:pt>
                <c:pt idx="792">
                  <c:v>1202</c:v>
                </c:pt>
                <c:pt idx="793">
                  <c:v>1200</c:v>
                </c:pt>
                <c:pt idx="794">
                  <c:v>1200</c:v>
                </c:pt>
                <c:pt idx="795">
                  <c:v>1200</c:v>
                </c:pt>
                <c:pt idx="796">
                  <c:v>1200</c:v>
                </c:pt>
                <c:pt idx="797">
                  <c:v>1200</c:v>
                </c:pt>
                <c:pt idx="798">
                  <c:v>1201</c:v>
                </c:pt>
                <c:pt idx="799">
                  <c:v>1201</c:v>
                </c:pt>
                <c:pt idx="800">
                  <c:v>1200</c:v>
                </c:pt>
                <c:pt idx="801">
                  <c:v>1200</c:v>
                </c:pt>
                <c:pt idx="802">
                  <c:v>1200</c:v>
                </c:pt>
                <c:pt idx="803">
                  <c:v>1200</c:v>
                </c:pt>
                <c:pt idx="804">
                  <c:v>1200</c:v>
                </c:pt>
                <c:pt idx="805">
                  <c:v>1200</c:v>
                </c:pt>
                <c:pt idx="806">
                  <c:v>1200</c:v>
                </c:pt>
                <c:pt idx="807">
                  <c:v>1200</c:v>
                </c:pt>
                <c:pt idx="808">
                  <c:v>1200</c:v>
                </c:pt>
                <c:pt idx="809">
                  <c:v>1200</c:v>
                </c:pt>
                <c:pt idx="810">
                  <c:v>1200</c:v>
                </c:pt>
                <c:pt idx="811">
                  <c:v>1200</c:v>
                </c:pt>
                <c:pt idx="812">
                  <c:v>1199</c:v>
                </c:pt>
                <c:pt idx="813">
                  <c:v>1200</c:v>
                </c:pt>
                <c:pt idx="814">
                  <c:v>1200</c:v>
                </c:pt>
                <c:pt idx="815">
                  <c:v>1200</c:v>
                </c:pt>
                <c:pt idx="816">
                  <c:v>1201</c:v>
                </c:pt>
                <c:pt idx="817">
                  <c:v>1200</c:v>
                </c:pt>
                <c:pt idx="818">
                  <c:v>1201</c:v>
                </c:pt>
                <c:pt idx="819">
                  <c:v>1201</c:v>
                </c:pt>
                <c:pt idx="820">
                  <c:v>1201</c:v>
                </c:pt>
                <c:pt idx="821">
                  <c:v>1199</c:v>
                </c:pt>
                <c:pt idx="822">
                  <c:v>1199</c:v>
                </c:pt>
                <c:pt idx="823">
                  <c:v>1200</c:v>
                </c:pt>
                <c:pt idx="824">
                  <c:v>1198</c:v>
                </c:pt>
                <c:pt idx="825">
                  <c:v>1198</c:v>
                </c:pt>
                <c:pt idx="826">
                  <c:v>1200</c:v>
                </c:pt>
                <c:pt idx="827">
                  <c:v>1200</c:v>
                </c:pt>
                <c:pt idx="828">
                  <c:v>1200</c:v>
                </c:pt>
                <c:pt idx="829">
                  <c:v>1200</c:v>
                </c:pt>
                <c:pt idx="830">
                  <c:v>1200</c:v>
                </c:pt>
                <c:pt idx="831">
                  <c:v>1200</c:v>
                </c:pt>
                <c:pt idx="832">
                  <c:v>1199</c:v>
                </c:pt>
                <c:pt idx="833">
                  <c:v>1200</c:v>
                </c:pt>
                <c:pt idx="834">
                  <c:v>1200</c:v>
                </c:pt>
                <c:pt idx="835">
                  <c:v>1200</c:v>
                </c:pt>
                <c:pt idx="836">
                  <c:v>1200</c:v>
                </c:pt>
                <c:pt idx="837">
                  <c:v>1200</c:v>
                </c:pt>
                <c:pt idx="838">
                  <c:v>1200</c:v>
                </c:pt>
                <c:pt idx="839">
                  <c:v>1200</c:v>
                </c:pt>
                <c:pt idx="840">
                  <c:v>1200</c:v>
                </c:pt>
                <c:pt idx="841">
                  <c:v>1200</c:v>
                </c:pt>
                <c:pt idx="842">
                  <c:v>1200</c:v>
                </c:pt>
                <c:pt idx="843">
                  <c:v>1200</c:v>
                </c:pt>
                <c:pt idx="844">
                  <c:v>1200</c:v>
                </c:pt>
                <c:pt idx="845">
                  <c:v>1200</c:v>
                </c:pt>
                <c:pt idx="846">
                  <c:v>1200</c:v>
                </c:pt>
                <c:pt idx="847">
                  <c:v>1200</c:v>
                </c:pt>
                <c:pt idx="848">
                  <c:v>1200</c:v>
                </c:pt>
                <c:pt idx="849">
                  <c:v>1200</c:v>
                </c:pt>
                <c:pt idx="850">
                  <c:v>1200</c:v>
                </c:pt>
                <c:pt idx="851">
                  <c:v>1200</c:v>
                </c:pt>
                <c:pt idx="852">
                  <c:v>1201</c:v>
                </c:pt>
                <c:pt idx="853">
                  <c:v>1200</c:v>
                </c:pt>
                <c:pt idx="854">
                  <c:v>1198</c:v>
                </c:pt>
                <c:pt idx="855">
                  <c:v>1198</c:v>
                </c:pt>
                <c:pt idx="856">
                  <c:v>1200</c:v>
                </c:pt>
                <c:pt idx="857">
                  <c:v>1200</c:v>
                </c:pt>
                <c:pt idx="858">
                  <c:v>1200</c:v>
                </c:pt>
                <c:pt idx="859">
                  <c:v>1200</c:v>
                </c:pt>
                <c:pt idx="860">
                  <c:v>1201</c:v>
                </c:pt>
                <c:pt idx="861">
                  <c:v>1201</c:v>
                </c:pt>
                <c:pt idx="862">
                  <c:v>1200</c:v>
                </c:pt>
                <c:pt idx="863">
                  <c:v>1200</c:v>
                </c:pt>
                <c:pt idx="864">
                  <c:v>1200</c:v>
                </c:pt>
                <c:pt idx="865">
                  <c:v>1200</c:v>
                </c:pt>
                <c:pt idx="866">
                  <c:v>1200</c:v>
                </c:pt>
                <c:pt idx="867">
                  <c:v>1200</c:v>
                </c:pt>
                <c:pt idx="868">
                  <c:v>1199</c:v>
                </c:pt>
                <c:pt idx="869">
                  <c:v>1200</c:v>
                </c:pt>
                <c:pt idx="870">
                  <c:v>1200</c:v>
                </c:pt>
                <c:pt idx="871">
                  <c:v>1200</c:v>
                </c:pt>
                <c:pt idx="872">
                  <c:v>1200</c:v>
                </c:pt>
                <c:pt idx="873">
                  <c:v>1200</c:v>
                </c:pt>
                <c:pt idx="874">
                  <c:v>1200</c:v>
                </c:pt>
                <c:pt idx="875">
                  <c:v>1200</c:v>
                </c:pt>
                <c:pt idx="876">
                  <c:v>1200</c:v>
                </c:pt>
                <c:pt idx="877">
                  <c:v>1200</c:v>
                </c:pt>
                <c:pt idx="878">
                  <c:v>1200</c:v>
                </c:pt>
                <c:pt idx="879">
                  <c:v>1200</c:v>
                </c:pt>
                <c:pt idx="880">
                  <c:v>1200</c:v>
                </c:pt>
                <c:pt idx="881">
                  <c:v>1200</c:v>
                </c:pt>
                <c:pt idx="882">
                  <c:v>1200</c:v>
                </c:pt>
                <c:pt idx="883">
                  <c:v>1200</c:v>
                </c:pt>
                <c:pt idx="884">
                  <c:v>1200</c:v>
                </c:pt>
                <c:pt idx="885">
                  <c:v>1200</c:v>
                </c:pt>
                <c:pt idx="886">
                  <c:v>1200</c:v>
                </c:pt>
                <c:pt idx="887">
                  <c:v>1199</c:v>
                </c:pt>
                <c:pt idx="888">
                  <c:v>1199</c:v>
                </c:pt>
                <c:pt idx="889">
                  <c:v>1200</c:v>
                </c:pt>
                <c:pt idx="890">
                  <c:v>1200</c:v>
                </c:pt>
                <c:pt idx="891">
                  <c:v>1200</c:v>
                </c:pt>
                <c:pt idx="892">
                  <c:v>1200</c:v>
                </c:pt>
                <c:pt idx="893">
                  <c:v>1200</c:v>
                </c:pt>
                <c:pt idx="894">
                  <c:v>1200</c:v>
                </c:pt>
                <c:pt idx="895">
                  <c:v>1200</c:v>
                </c:pt>
                <c:pt idx="896">
                  <c:v>1200</c:v>
                </c:pt>
                <c:pt idx="897">
                  <c:v>1200</c:v>
                </c:pt>
                <c:pt idx="898">
                  <c:v>1201</c:v>
                </c:pt>
                <c:pt idx="899">
                  <c:v>1201</c:v>
                </c:pt>
                <c:pt idx="900">
                  <c:v>1200</c:v>
                </c:pt>
                <c:pt idx="901">
                  <c:v>1200</c:v>
                </c:pt>
                <c:pt idx="902">
                  <c:v>1200</c:v>
                </c:pt>
                <c:pt idx="903">
                  <c:v>1200</c:v>
                </c:pt>
                <c:pt idx="904">
                  <c:v>1200</c:v>
                </c:pt>
                <c:pt idx="905">
                  <c:v>1200</c:v>
                </c:pt>
                <c:pt idx="906">
                  <c:v>1200</c:v>
                </c:pt>
                <c:pt idx="907">
                  <c:v>1200</c:v>
                </c:pt>
                <c:pt idx="908">
                  <c:v>1200</c:v>
                </c:pt>
                <c:pt idx="909">
                  <c:v>1200</c:v>
                </c:pt>
                <c:pt idx="910">
                  <c:v>1200</c:v>
                </c:pt>
                <c:pt idx="911">
                  <c:v>1200</c:v>
                </c:pt>
                <c:pt idx="912">
                  <c:v>1199</c:v>
                </c:pt>
                <c:pt idx="913">
                  <c:v>1200</c:v>
                </c:pt>
                <c:pt idx="914">
                  <c:v>1200</c:v>
                </c:pt>
                <c:pt idx="915">
                  <c:v>1200</c:v>
                </c:pt>
                <c:pt idx="916">
                  <c:v>1200</c:v>
                </c:pt>
                <c:pt idx="917">
                  <c:v>1200</c:v>
                </c:pt>
                <c:pt idx="918">
                  <c:v>1200</c:v>
                </c:pt>
                <c:pt idx="919">
                  <c:v>1200</c:v>
                </c:pt>
                <c:pt idx="920">
                  <c:v>1200</c:v>
                </c:pt>
                <c:pt idx="921">
                  <c:v>1200</c:v>
                </c:pt>
                <c:pt idx="922">
                  <c:v>1200</c:v>
                </c:pt>
                <c:pt idx="923">
                  <c:v>1200</c:v>
                </c:pt>
                <c:pt idx="924">
                  <c:v>1200</c:v>
                </c:pt>
                <c:pt idx="925">
                  <c:v>1200</c:v>
                </c:pt>
                <c:pt idx="926">
                  <c:v>1200</c:v>
                </c:pt>
                <c:pt idx="927">
                  <c:v>1200</c:v>
                </c:pt>
                <c:pt idx="928">
                  <c:v>1200</c:v>
                </c:pt>
                <c:pt idx="929">
                  <c:v>1200</c:v>
                </c:pt>
                <c:pt idx="930">
                  <c:v>1200</c:v>
                </c:pt>
                <c:pt idx="931">
                  <c:v>1200</c:v>
                </c:pt>
                <c:pt idx="932">
                  <c:v>1200</c:v>
                </c:pt>
                <c:pt idx="933">
                  <c:v>1200</c:v>
                </c:pt>
                <c:pt idx="934">
                  <c:v>1200</c:v>
                </c:pt>
                <c:pt idx="935">
                  <c:v>1200</c:v>
                </c:pt>
                <c:pt idx="936">
                  <c:v>1202</c:v>
                </c:pt>
                <c:pt idx="937">
                  <c:v>1202</c:v>
                </c:pt>
                <c:pt idx="938">
                  <c:v>1201</c:v>
                </c:pt>
                <c:pt idx="939">
                  <c:v>1200</c:v>
                </c:pt>
                <c:pt idx="940">
                  <c:v>1200</c:v>
                </c:pt>
                <c:pt idx="941">
                  <c:v>1200</c:v>
                </c:pt>
                <c:pt idx="942">
                  <c:v>1200</c:v>
                </c:pt>
                <c:pt idx="943">
                  <c:v>1200</c:v>
                </c:pt>
                <c:pt idx="944">
                  <c:v>1201</c:v>
                </c:pt>
                <c:pt idx="945">
                  <c:v>1200</c:v>
                </c:pt>
                <c:pt idx="946">
                  <c:v>1200</c:v>
                </c:pt>
                <c:pt idx="947">
                  <c:v>1200</c:v>
                </c:pt>
                <c:pt idx="948">
                  <c:v>1200</c:v>
                </c:pt>
                <c:pt idx="949">
                  <c:v>1200</c:v>
                </c:pt>
                <c:pt idx="950">
                  <c:v>1200</c:v>
                </c:pt>
                <c:pt idx="951">
                  <c:v>1200</c:v>
                </c:pt>
                <c:pt idx="952">
                  <c:v>1200</c:v>
                </c:pt>
                <c:pt idx="953">
                  <c:v>1200</c:v>
                </c:pt>
                <c:pt idx="954">
                  <c:v>1200</c:v>
                </c:pt>
                <c:pt idx="955">
                  <c:v>1200</c:v>
                </c:pt>
                <c:pt idx="956">
                  <c:v>1200</c:v>
                </c:pt>
                <c:pt idx="957">
                  <c:v>1201</c:v>
                </c:pt>
                <c:pt idx="958">
                  <c:v>1200</c:v>
                </c:pt>
                <c:pt idx="959">
                  <c:v>1200</c:v>
                </c:pt>
                <c:pt idx="960">
                  <c:v>1200</c:v>
                </c:pt>
                <c:pt idx="961">
                  <c:v>1200</c:v>
                </c:pt>
                <c:pt idx="962">
                  <c:v>1200</c:v>
                </c:pt>
                <c:pt idx="963">
                  <c:v>1200</c:v>
                </c:pt>
                <c:pt idx="964">
                  <c:v>1200</c:v>
                </c:pt>
                <c:pt idx="965">
                  <c:v>1200</c:v>
                </c:pt>
                <c:pt idx="966">
                  <c:v>1200</c:v>
                </c:pt>
                <c:pt idx="967">
                  <c:v>1200</c:v>
                </c:pt>
                <c:pt idx="968">
                  <c:v>1200</c:v>
                </c:pt>
                <c:pt idx="969">
                  <c:v>1200</c:v>
                </c:pt>
                <c:pt idx="970">
                  <c:v>1200</c:v>
                </c:pt>
                <c:pt idx="971">
                  <c:v>1200</c:v>
                </c:pt>
                <c:pt idx="972">
                  <c:v>1200</c:v>
                </c:pt>
                <c:pt idx="973">
                  <c:v>1200</c:v>
                </c:pt>
                <c:pt idx="974">
                  <c:v>1200</c:v>
                </c:pt>
                <c:pt idx="975">
                  <c:v>1200</c:v>
                </c:pt>
                <c:pt idx="976">
                  <c:v>1200</c:v>
                </c:pt>
                <c:pt idx="977">
                  <c:v>1200</c:v>
                </c:pt>
                <c:pt idx="978">
                  <c:v>1201</c:v>
                </c:pt>
                <c:pt idx="979">
                  <c:v>1201</c:v>
                </c:pt>
                <c:pt idx="980">
                  <c:v>1200</c:v>
                </c:pt>
                <c:pt idx="981">
                  <c:v>1200</c:v>
                </c:pt>
                <c:pt idx="982">
                  <c:v>1200</c:v>
                </c:pt>
                <c:pt idx="983">
                  <c:v>1200</c:v>
                </c:pt>
                <c:pt idx="984">
                  <c:v>1200</c:v>
                </c:pt>
                <c:pt idx="985">
                  <c:v>1200</c:v>
                </c:pt>
                <c:pt idx="986">
                  <c:v>1200</c:v>
                </c:pt>
                <c:pt idx="987">
                  <c:v>1200</c:v>
                </c:pt>
                <c:pt idx="988">
                  <c:v>1200</c:v>
                </c:pt>
                <c:pt idx="989">
                  <c:v>1200</c:v>
                </c:pt>
                <c:pt idx="990">
                  <c:v>1200</c:v>
                </c:pt>
                <c:pt idx="991">
                  <c:v>1200</c:v>
                </c:pt>
                <c:pt idx="992">
                  <c:v>1200</c:v>
                </c:pt>
                <c:pt idx="993">
                  <c:v>1200</c:v>
                </c:pt>
                <c:pt idx="994">
                  <c:v>1200</c:v>
                </c:pt>
                <c:pt idx="995">
                  <c:v>1200</c:v>
                </c:pt>
                <c:pt idx="996">
                  <c:v>1200</c:v>
                </c:pt>
                <c:pt idx="997">
                  <c:v>1200</c:v>
                </c:pt>
                <c:pt idx="998">
                  <c:v>1202</c:v>
                </c:pt>
                <c:pt idx="999">
                  <c:v>1202</c:v>
                </c:pt>
                <c:pt idx="1000">
                  <c:v>1200</c:v>
                </c:pt>
                <c:pt idx="1001">
                  <c:v>1200</c:v>
                </c:pt>
                <c:pt idx="1002">
                  <c:v>1200</c:v>
                </c:pt>
                <c:pt idx="1003">
                  <c:v>1200</c:v>
                </c:pt>
                <c:pt idx="1004">
                  <c:v>1200</c:v>
                </c:pt>
                <c:pt idx="1005">
                  <c:v>1200</c:v>
                </c:pt>
                <c:pt idx="1006">
                  <c:v>1200</c:v>
                </c:pt>
                <c:pt idx="1007">
                  <c:v>1200</c:v>
                </c:pt>
                <c:pt idx="1008">
                  <c:v>1200</c:v>
                </c:pt>
                <c:pt idx="1009">
                  <c:v>1200</c:v>
                </c:pt>
                <c:pt idx="1010">
                  <c:v>1198</c:v>
                </c:pt>
                <c:pt idx="1011">
                  <c:v>1200</c:v>
                </c:pt>
                <c:pt idx="1012">
                  <c:v>1201</c:v>
                </c:pt>
                <c:pt idx="1013">
                  <c:v>1200</c:v>
                </c:pt>
                <c:pt idx="1014">
                  <c:v>1200</c:v>
                </c:pt>
                <c:pt idx="1015">
                  <c:v>1200</c:v>
                </c:pt>
                <c:pt idx="1016">
                  <c:v>1199</c:v>
                </c:pt>
                <c:pt idx="1017">
                  <c:v>1199</c:v>
                </c:pt>
                <c:pt idx="1018">
                  <c:v>1200</c:v>
                </c:pt>
                <c:pt idx="1019">
                  <c:v>1200</c:v>
                </c:pt>
                <c:pt idx="1020">
                  <c:v>1200</c:v>
                </c:pt>
                <c:pt idx="1021">
                  <c:v>1200</c:v>
                </c:pt>
                <c:pt idx="1022">
                  <c:v>1200</c:v>
                </c:pt>
                <c:pt idx="1023">
                  <c:v>1200</c:v>
                </c:pt>
                <c:pt idx="1024">
                  <c:v>1200</c:v>
                </c:pt>
                <c:pt idx="1025">
                  <c:v>1200</c:v>
                </c:pt>
                <c:pt idx="1026">
                  <c:v>1200</c:v>
                </c:pt>
                <c:pt idx="1027">
                  <c:v>1200</c:v>
                </c:pt>
                <c:pt idx="1028">
                  <c:v>1200</c:v>
                </c:pt>
                <c:pt idx="1029">
                  <c:v>1198</c:v>
                </c:pt>
                <c:pt idx="1030">
                  <c:v>1198</c:v>
                </c:pt>
                <c:pt idx="1031">
                  <c:v>1200</c:v>
                </c:pt>
                <c:pt idx="1032">
                  <c:v>1200</c:v>
                </c:pt>
                <c:pt idx="1033">
                  <c:v>1200</c:v>
                </c:pt>
                <c:pt idx="1034">
                  <c:v>1200</c:v>
                </c:pt>
                <c:pt idx="1035">
                  <c:v>1200</c:v>
                </c:pt>
                <c:pt idx="1036">
                  <c:v>1200</c:v>
                </c:pt>
                <c:pt idx="1037">
                  <c:v>1200</c:v>
                </c:pt>
                <c:pt idx="1038">
                  <c:v>1200</c:v>
                </c:pt>
                <c:pt idx="1039">
                  <c:v>1200</c:v>
                </c:pt>
                <c:pt idx="1040">
                  <c:v>1200</c:v>
                </c:pt>
                <c:pt idx="1041">
                  <c:v>1200</c:v>
                </c:pt>
                <c:pt idx="1042">
                  <c:v>1199</c:v>
                </c:pt>
                <c:pt idx="1043">
                  <c:v>1199</c:v>
                </c:pt>
                <c:pt idx="1044">
                  <c:v>1200</c:v>
                </c:pt>
                <c:pt idx="1045">
                  <c:v>1200</c:v>
                </c:pt>
                <c:pt idx="1046">
                  <c:v>1200</c:v>
                </c:pt>
                <c:pt idx="1047">
                  <c:v>1200</c:v>
                </c:pt>
                <c:pt idx="1048">
                  <c:v>1200</c:v>
                </c:pt>
                <c:pt idx="1049">
                  <c:v>1200</c:v>
                </c:pt>
                <c:pt idx="1050">
                  <c:v>1200</c:v>
                </c:pt>
                <c:pt idx="1051">
                  <c:v>1199</c:v>
                </c:pt>
                <c:pt idx="1052">
                  <c:v>1200</c:v>
                </c:pt>
                <c:pt idx="1053">
                  <c:v>1200</c:v>
                </c:pt>
                <c:pt idx="1054">
                  <c:v>1200</c:v>
                </c:pt>
                <c:pt idx="1055">
                  <c:v>1200</c:v>
                </c:pt>
                <c:pt idx="1056">
                  <c:v>1200</c:v>
                </c:pt>
                <c:pt idx="1057">
                  <c:v>1200</c:v>
                </c:pt>
                <c:pt idx="1058">
                  <c:v>1201</c:v>
                </c:pt>
                <c:pt idx="1059">
                  <c:v>1201</c:v>
                </c:pt>
                <c:pt idx="1060">
                  <c:v>1200</c:v>
                </c:pt>
                <c:pt idx="1061">
                  <c:v>1201</c:v>
                </c:pt>
                <c:pt idx="1062">
                  <c:v>1198</c:v>
                </c:pt>
                <c:pt idx="1063">
                  <c:v>1198</c:v>
                </c:pt>
                <c:pt idx="1064">
                  <c:v>1200</c:v>
                </c:pt>
                <c:pt idx="1065">
                  <c:v>1200</c:v>
                </c:pt>
                <c:pt idx="1066">
                  <c:v>1200</c:v>
                </c:pt>
                <c:pt idx="1067">
                  <c:v>1200</c:v>
                </c:pt>
                <c:pt idx="1068">
                  <c:v>1200</c:v>
                </c:pt>
                <c:pt idx="1069">
                  <c:v>1200</c:v>
                </c:pt>
                <c:pt idx="1070">
                  <c:v>1200</c:v>
                </c:pt>
                <c:pt idx="1071">
                  <c:v>1200</c:v>
                </c:pt>
                <c:pt idx="1072">
                  <c:v>1200</c:v>
                </c:pt>
                <c:pt idx="1073">
                  <c:v>1202</c:v>
                </c:pt>
                <c:pt idx="1074">
                  <c:v>1199</c:v>
                </c:pt>
                <c:pt idx="1075">
                  <c:v>1200</c:v>
                </c:pt>
                <c:pt idx="1076">
                  <c:v>1200</c:v>
                </c:pt>
                <c:pt idx="1077">
                  <c:v>1199</c:v>
                </c:pt>
                <c:pt idx="1078">
                  <c:v>1200</c:v>
                </c:pt>
                <c:pt idx="1079">
                  <c:v>1200</c:v>
                </c:pt>
                <c:pt idx="1080">
                  <c:v>1200</c:v>
                </c:pt>
                <c:pt idx="1081">
                  <c:v>1201</c:v>
                </c:pt>
                <c:pt idx="1082">
                  <c:v>1201</c:v>
                </c:pt>
                <c:pt idx="1083">
                  <c:v>1199</c:v>
                </c:pt>
                <c:pt idx="1084">
                  <c:v>1200</c:v>
                </c:pt>
                <c:pt idx="1085">
                  <c:v>1200</c:v>
                </c:pt>
                <c:pt idx="1086">
                  <c:v>1199</c:v>
                </c:pt>
                <c:pt idx="1087">
                  <c:v>1200</c:v>
                </c:pt>
                <c:pt idx="1088">
                  <c:v>1200</c:v>
                </c:pt>
                <c:pt idx="1089">
                  <c:v>1200</c:v>
                </c:pt>
                <c:pt idx="1090">
                  <c:v>1200</c:v>
                </c:pt>
                <c:pt idx="1091">
                  <c:v>1200</c:v>
                </c:pt>
                <c:pt idx="1092">
                  <c:v>1199</c:v>
                </c:pt>
                <c:pt idx="1093">
                  <c:v>1200</c:v>
                </c:pt>
                <c:pt idx="1094">
                  <c:v>1200</c:v>
                </c:pt>
                <c:pt idx="1095">
                  <c:v>1200</c:v>
                </c:pt>
                <c:pt idx="1096">
                  <c:v>1200</c:v>
                </c:pt>
                <c:pt idx="1097">
                  <c:v>1198</c:v>
                </c:pt>
                <c:pt idx="1098">
                  <c:v>1200</c:v>
                </c:pt>
                <c:pt idx="1099">
                  <c:v>1200</c:v>
                </c:pt>
                <c:pt idx="1100">
                  <c:v>1200</c:v>
                </c:pt>
                <c:pt idx="1101">
                  <c:v>1200</c:v>
                </c:pt>
                <c:pt idx="1102">
                  <c:v>1198</c:v>
                </c:pt>
                <c:pt idx="1103">
                  <c:v>1200</c:v>
                </c:pt>
                <c:pt idx="1104">
                  <c:v>1200</c:v>
                </c:pt>
                <c:pt idx="1105">
                  <c:v>1200</c:v>
                </c:pt>
                <c:pt idx="1106">
                  <c:v>1200</c:v>
                </c:pt>
                <c:pt idx="1107">
                  <c:v>1200</c:v>
                </c:pt>
                <c:pt idx="1108">
                  <c:v>1200</c:v>
                </c:pt>
                <c:pt idx="1109">
                  <c:v>1200</c:v>
                </c:pt>
                <c:pt idx="1110">
                  <c:v>1200</c:v>
                </c:pt>
                <c:pt idx="1111">
                  <c:v>1200</c:v>
                </c:pt>
                <c:pt idx="1112">
                  <c:v>1200</c:v>
                </c:pt>
                <c:pt idx="1113">
                  <c:v>1200</c:v>
                </c:pt>
                <c:pt idx="1114">
                  <c:v>1200</c:v>
                </c:pt>
                <c:pt idx="1115">
                  <c:v>1200</c:v>
                </c:pt>
                <c:pt idx="1116">
                  <c:v>1200</c:v>
                </c:pt>
                <c:pt idx="1117">
                  <c:v>1201</c:v>
                </c:pt>
                <c:pt idx="1118">
                  <c:v>1201</c:v>
                </c:pt>
                <c:pt idx="1119">
                  <c:v>1201</c:v>
                </c:pt>
                <c:pt idx="1120">
                  <c:v>1200</c:v>
                </c:pt>
                <c:pt idx="1121">
                  <c:v>1200</c:v>
                </c:pt>
                <c:pt idx="1122">
                  <c:v>1200</c:v>
                </c:pt>
                <c:pt idx="1123">
                  <c:v>1200</c:v>
                </c:pt>
                <c:pt idx="1124">
                  <c:v>1200</c:v>
                </c:pt>
                <c:pt idx="1125">
                  <c:v>1200</c:v>
                </c:pt>
                <c:pt idx="1126">
                  <c:v>1200</c:v>
                </c:pt>
                <c:pt idx="1127">
                  <c:v>1200</c:v>
                </c:pt>
                <c:pt idx="1128">
                  <c:v>1200</c:v>
                </c:pt>
                <c:pt idx="1129">
                  <c:v>1200</c:v>
                </c:pt>
                <c:pt idx="1130">
                  <c:v>1200</c:v>
                </c:pt>
                <c:pt idx="1131">
                  <c:v>1200</c:v>
                </c:pt>
                <c:pt idx="1132">
                  <c:v>1198</c:v>
                </c:pt>
                <c:pt idx="1133">
                  <c:v>1200</c:v>
                </c:pt>
                <c:pt idx="1134">
                  <c:v>1200</c:v>
                </c:pt>
                <c:pt idx="1135">
                  <c:v>1200</c:v>
                </c:pt>
                <c:pt idx="1136">
                  <c:v>1200</c:v>
                </c:pt>
                <c:pt idx="1137">
                  <c:v>1200</c:v>
                </c:pt>
                <c:pt idx="1138">
                  <c:v>1200</c:v>
                </c:pt>
                <c:pt idx="1139">
                  <c:v>1200</c:v>
                </c:pt>
                <c:pt idx="1140">
                  <c:v>1200</c:v>
                </c:pt>
                <c:pt idx="1141">
                  <c:v>1200</c:v>
                </c:pt>
                <c:pt idx="1142">
                  <c:v>1200</c:v>
                </c:pt>
                <c:pt idx="1143">
                  <c:v>1200</c:v>
                </c:pt>
                <c:pt idx="1144">
                  <c:v>1200</c:v>
                </c:pt>
                <c:pt idx="1145">
                  <c:v>1200</c:v>
                </c:pt>
                <c:pt idx="1146">
                  <c:v>1200</c:v>
                </c:pt>
                <c:pt idx="1147">
                  <c:v>1200</c:v>
                </c:pt>
                <c:pt idx="1148">
                  <c:v>1200</c:v>
                </c:pt>
                <c:pt idx="1149">
                  <c:v>1200</c:v>
                </c:pt>
                <c:pt idx="1150">
                  <c:v>1200</c:v>
                </c:pt>
                <c:pt idx="1151">
                  <c:v>1200</c:v>
                </c:pt>
                <c:pt idx="1152">
                  <c:v>1201</c:v>
                </c:pt>
                <c:pt idx="1153">
                  <c:v>1200</c:v>
                </c:pt>
                <c:pt idx="1154">
                  <c:v>1200</c:v>
                </c:pt>
                <c:pt idx="1155">
                  <c:v>1200</c:v>
                </c:pt>
                <c:pt idx="1156">
                  <c:v>1200</c:v>
                </c:pt>
                <c:pt idx="1157">
                  <c:v>1200</c:v>
                </c:pt>
                <c:pt idx="1158">
                  <c:v>1200</c:v>
                </c:pt>
                <c:pt idx="1159">
                  <c:v>1201</c:v>
                </c:pt>
                <c:pt idx="1160">
                  <c:v>1201</c:v>
                </c:pt>
                <c:pt idx="1161">
                  <c:v>1200</c:v>
                </c:pt>
                <c:pt idx="1162">
                  <c:v>1200</c:v>
                </c:pt>
                <c:pt idx="1163">
                  <c:v>1202</c:v>
                </c:pt>
                <c:pt idx="1164">
                  <c:v>1203</c:v>
                </c:pt>
                <c:pt idx="1165">
                  <c:v>1201</c:v>
                </c:pt>
                <c:pt idx="1166">
                  <c:v>1200</c:v>
                </c:pt>
                <c:pt idx="1167">
                  <c:v>1200</c:v>
                </c:pt>
                <c:pt idx="1168">
                  <c:v>1201</c:v>
                </c:pt>
                <c:pt idx="1169">
                  <c:v>1202</c:v>
                </c:pt>
                <c:pt idx="1170">
                  <c:v>1202</c:v>
                </c:pt>
                <c:pt idx="1171">
                  <c:v>1202</c:v>
                </c:pt>
                <c:pt idx="1172">
                  <c:v>1201</c:v>
                </c:pt>
                <c:pt idx="1173">
                  <c:v>1201</c:v>
                </c:pt>
                <c:pt idx="1174">
                  <c:v>1201</c:v>
                </c:pt>
                <c:pt idx="1175">
                  <c:v>1202</c:v>
                </c:pt>
                <c:pt idx="1176">
                  <c:v>1201</c:v>
                </c:pt>
                <c:pt idx="1177">
                  <c:v>1201</c:v>
                </c:pt>
                <c:pt idx="1178">
                  <c:v>1202</c:v>
                </c:pt>
                <c:pt idx="1179">
                  <c:v>1200</c:v>
                </c:pt>
                <c:pt idx="1180">
                  <c:v>1200</c:v>
                </c:pt>
                <c:pt idx="1181">
                  <c:v>1202</c:v>
                </c:pt>
                <c:pt idx="1182">
                  <c:v>1202</c:v>
                </c:pt>
                <c:pt idx="1183">
                  <c:v>1202</c:v>
                </c:pt>
                <c:pt idx="1184">
                  <c:v>1202</c:v>
                </c:pt>
                <c:pt idx="1185">
                  <c:v>1200</c:v>
                </c:pt>
                <c:pt idx="1186">
                  <c:v>1200</c:v>
                </c:pt>
                <c:pt idx="1187">
                  <c:v>1200</c:v>
                </c:pt>
                <c:pt idx="1188">
                  <c:v>1200</c:v>
                </c:pt>
                <c:pt idx="1189">
                  <c:v>1202</c:v>
                </c:pt>
                <c:pt idx="1190">
                  <c:v>1200</c:v>
                </c:pt>
                <c:pt idx="1191">
                  <c:v>1202</c:v>
                </c:pt>
                <c:pt idx="1192">
                  <c:v>1202</c:v>
                </c:pt>
                <c:pt idx="1193">
                  <c:v>1202</c:v>
                </c:pt>
                <c:pt idx="1194">
                  <c:v>1200</c:v>
                </c:pt>
                <c:pt idx="1195">
                  <c:v>1201</c:v>
                </c:pt>
                <c:pt idx="1196">
                  <c:v>1200</c:v>
                </c:pt>
                <c:pt idx="1197">
                  <c:v>1200</c:v>
                </c:pt>
                <c:pt idx="1198">
                  <c:v>1201</c:v>
                </c:pt>
                <c:pt idx="1199">
                  <c:v>1200</c:v>
                </c:pt>
                <c:pt idx="1200">
                  <c:v>1200</c:v>
                </c:pt>
                <c:pt idx="1201">
                  <c:v>1200</c:v>
                </c:pt>
                <c:pt idx="1202">
                  <c:v>1200</c:v>
                </c:pt>
                <c:pt idx="1203">
                  <c:v>1200</c:v>
                </c:pt>
                <c:pt idx="1204">
                  <c:v>1201</c:v>
                </c:pt>
                <c:pt idx="1205">
                  <c:v>1201</c:v>
                </c:pt>
                <c:pt idx="1206">
                  <c:v>1201</c:v>
                </c:pt>
                <c:pt idx="1207">
                  <c:v>1200</c:v>
                </c:pt>
                <c:pt idx="1208">
                  <c:v>1201</c:v>
                </c:pt>
                <c:pt idx="1209">
                  <c:v>1201</c:v>
                </c:pt>
                <c:pt idx="1210">
                  <c:v>1200</c:v>
                </c:pt>
                <c:pt idx="1211">
                  <c:v>1200</c:v>
                </c:pt>
                <c:pt idx="1212">
                  <c:v>1200</c:v>
                </c:pt>
                <c:pt idx="1213">
                  <c:v>1200</c:v>
                </c:pt>
                <c:pt idx="1214">
                  <c:v>1200</c:v>
                </c:pt>
                <c:pt idx="1215">
                  <c:v>1201</c:v>
                </c:pt>
                <c:pt idx="1216">
                  <c:v>1201</c:v>
                </c:pt>
                <c:pt idx="1217">
                  <c:v>1202</c:v>
                </c:pt>
                <c:pt idx="1218">
                  <c:v>1200</c:v>
                </c:pt>
                <c:pt idx="1219">
                  <c:v>1200</c:v>
                </c:pt>
                <c:pt idx="1220">
                  <c:v>1202</c:v>
                </c:pt>
                <c:pt idx="1221">
                  <c:v>1200</c:v>
                </c:pt>
                <c:pt idx="1222">
                  <c:v>1201</c:v>
                </c:pt>
                <c:pt idx="1223">
                  <c:v>1201</c:v>
                </c:pt>
                <c:pt idx="1224">
                  <c:v>1200</c:v>
                </c:pt>
                <c:pt idx="1225">
                  <c:v>1201</c:v>
                </c:pt>
                <c:pt idx="1226">
                  <c:v>1201</c:v>
                </c:pt>
                <c:pt idx="1227">
                  <c:v>1200</c:v>
                </c:pt>
                <c:pt idx="1228">
                  <c:v>1200</c:v>
                </c:pt>
                <c:pt idx="1229">
                  <c:v>1200</c:v>
                </c:pt>
                <c:pt idx="1230">
                  <c:v>1201</c:v>
                </c:pt>
                <c:pt idx="1231">
                  <c:v>1200</c:v>
                </c:pt>
                <c:pt idx="1232">
                  <c:v>1200</c:v>
                </c:pt>
                <c:pt idx="1233">
                  <c:v>1202</c:v>
                </c:pt>
                <c:pt idx="1234">
                  <c:v>1201</c:v>
                </c:pt>
                <c:pt idx="1235">
                  <c:v>1201</c:v>
                </c:pt>
                <c:pt idx="1236">
                  <c:v>1201</c:v>
                </c:pt>
                <c:pt idx="1237">
                  <c:v>1200</c:v>
                </c:pt>
                <c:pt idx="1238">
                  <c:v>1200</c:v>
                </c:pt>
                <c:pt idx="1239">
                  <c:v>1200</c:v>
                </c:pt>
                <c:pt idx="1240">
                  <c:v>1201</c:v>
                </c:pt>
                <c:pt idx="1241">
                  <c:v>1200</c:v>
                </c:pt>
                <c:pt idx="1242">
                  <c:v>1200</c:v>
                </c:pt>
                <c:pt idx="1243">
                  <c:v>1200</c:v>
                </c:pt>
                <c:pt idx="1244">
                  <c:v>1200</c:v>
                </c:pt>
                <c:pt idx="1245">
                  <c:v>1200</c:v>
                </c:pt>
                <c:pt idx="1246">
                  <c:v>1200</c:v>
                </c:pt>
                <c:pt idx="1247">
                  <c:v>1200</c:v>
                </c:pt>
                <c:pt idx="1248">
                  <c:v>1200</c:v>
                </c:pt>
                <c:pt idx="1249">
                  <c:v>1200</c:v>
                </c:pt>
                <c:pt idx="1250">
                  <c:v>1200</c:v>
                </c:pt>
                <c:pt idx="1251">
                  <c:v>1201</c:v>
                </c:pt>
                <c:pt idx="1252">
                  <c:v>1200</c:v>
                </c:pt>
                <c:pt idx="1253">
                  <c:v>1200</c:v>
                </c:pt>
                <c:pt idx="1254">
                  <c:v>1200</c:v>
                </c:pt>
                <c:pt idx="1255">
                  <c:v>1200</c:v>
                </c:pt>
                <c:pt idx="1256">
                  <c:v>1200</c:v>
                </c:pt>
                <c:pt idx="1257">
                  <c:v>1200</c:v>
                </c:pt>
                <c:pt idx="1258">
                  <c:v>1200</c:v>
                </c:pt>
                <c:pt idx="1259">
                  <c:v>1200</c:v>
                </c:pt>
                <c:pt idx="1260">
                  <c:v>1200</c:v>
                </c:pt>
                <c:pt idx="1261">
                  <c:v>1201</c:v>
                </c:pt>
                <c:pt idx="1262">
                  <c:v>1200</c:v>
                </c:pt>
                <c:pt idx="1263">
                  <c:v>1200</c:v>
                </c:pt>
                <c:pt idx="1264">
                  <c:v>1200</c:v>
                </c:pt>
                <c:pt idx="1265">
                  <c:v>1202</c:v>
                </c:pt>
                <c:pt idx="1266">
                  <c:v>1202</c:v>
                </c:pt>
                <c:pt idx="1267">
                  <c:v>1200</c:v>
                </c:pt>
                <c:pt idx="1268">
                  <c:v>1200</c:v>
                </c:pt>
                <c:pt idx="1269">
                  <c:v>1200</c:v>
                </c:pt>
                <c:pt idx="1270">
                  <c:v>1200</c:v>
                </c:pt>
                <c:pt idx="1271">
                  <c:v>1200</c:v>
                </c:pt>
                <c:pt idx="1272">
                  <c:v>1200</c:v>
                </c:pt>
                <c:pt idx="1273">
                  <c:v>1200</c:v>
                </c:pt>
                <c:pt idx="1274">
                  <c:v>1200</c:v>
                </c:pt>
                <c:pt idx="1275">
                  <c:v>1200</c:v>
                </c:pt>
                <c:pt idx="1276">
                  <c:v>1200</c:v>
                </c:pt>
                <c:pt idx="1277">
                  <c:v>1200</c:v>
                </c:pt>
                <c:pt idx="1278">
                  <c:v>1200</c:v>
                </c:pt>
                <c:pt idx="1279">
                  <c:v>1200</c:v>
                </c:pt>
                <c:pt idx="1280">
                  <c:v>1200</c:v>
                </c:pt>
                <c:pt idx="1281">
                  <c:v>1200</c:v>
                </c:pt>
                <c:pt idx="1282">
                  <c:v>1200</c:v>
                </c:pt>
                <c:pt idx="1283">
                  <c:v>1200</c:v>
                </c:pt>
                <c:pt idx="1284">
                  <c:v>1200</c:v>
                </c:pt>
                <c:pt idx="1285">
                  <c:v>1200</c:v>
                </c:pt>
                <c:pt idx="1286">
                  <c:v>1200</c:v>
                </c:pt>
                <c:pt idx="1287">
                  <c:v>1200</c:v>
                </c:pt>
                <c:pt idx="1288">
                  <c:v>1200</c:v>
                </c:pt>
                <c:pt idx="1289">
                  <c:v>1200</c:v>
                </c:pt>
                <c:pt idx="1290">
                  <c:v>1200</c:v>
                </c:pt>
                <c:pt idx="1291">
                  <c:v>1200</c:v>
                </c:pt>
                <c:pt idx="1292">
                  <c:v>1199</c:v>
                </c:pt>
                <c:pt idx="1293">
                  <c:v>1199</c:v>
                </c:pt>
                <c:pt idx="1294">
                  <c:v>1200</c:v>
                </c:pt>
                <c:pt idx="1295">
                  <c:v>1200</c:v>
                </c:pt>
                <c:pt idx="1296">
                  <c:v>1201</c:v>
                </c:pt>
                <c:pt idx="1297">
                  <c:v>1201</c:v>
                </c:pt>
                <c:pt idx="1298">
                  <c:v>1200</c:v>
                </c:pt>
                <c:pt idx="1299">
                  <c:v>1199</c:v>
                </c:pt>
                <c:pt idx="1300">
                  <c:v>1200</c:v>
                </c:pt>
                <c:pt idx="1301">
                  <c:v>1200</c:v>
                </c:pt>
                <c:pt idx="1302">
                  <c:v>1200</c:v>
                </c:pt>
                <c:pt idx="1303">
                  <c:v>1200</c:v>
                </c:pt>
                <c:pt idx="1304">
                  <c:v>1200</c:v>
                </c:pt>
                <c:pt idx="1305">
                  <c:v>1200</c:v>
                </c:pt>
                <c:pt idx="1306">
                  <c:v>1200</c:v>
                </c:pt>
                <c:pt idx="1307">
                  <c:v>1200</c:v>
                </c:pt>
                <c:pt idx="1308">
                  <c:v>1200</c:v>
                </c:pt>
                <c:pt idx="1309">
                  <c:v>1200</c:v>
                </c:pt>
                <c:pt idx="1310">
                  <c:v>1200</c:v>
                </c:pt>
                <c:pt idx="1311">
                  <c:v>1200</c:v>
                </c:pt>
                <c:pt idx="1312">
                  <c:v>1200</c:v>
                </c:pt>
                <c:pt idx="1313">
                  <c:v>1200</c:v>
                </c:pt>
                <c:pt idx="1314">
                  <c:v>1200</c:v>
                </c:pt>
                <c:pt idx="1315">
                  <c:v>1200</c:v>
                </c:pt>
                <c:pt idx="1316">
                  <c:v>1200</c:v>
                </c:pt>
                <c:pt idx="1317">
                  <c:v>1200</c:v>
                </c:pt>
                <c:pt idx="1318">
                  <c:v>1200</c:v>
                </c:pt>
                <c:pt idx="1319">
                  <c:v>1200</c:v>
                </c:pt>
                <c:pt idx="1320">
                  <c:v>1200</c:v>
                </c:pt>
                <c:pt idx="1321">
                  <c:v>1200</c:v>
                </c:pt>
                <c:pt idx="1322">
                  <c:v>1200</c:v>
                </c:pt>
                <c:pt idx="1323">
                  <c:v>1200</c:v>
                </c:pt>
                <c:pt idx="1324">
                  <c:v>1200</c:v>
                </c:pt>
                <c:pt idx="1325">
                  <c:v>1200</c:v>
                </c:pt>
                <c:pt idx="1326">
                  <c:v>1200</c:v>
                </c:pt>
                <c:pt idx="1327">
                  <c:v>1200</c:v>
                </c:pt>
                <c:pt idx="1328">
                  <c:v>1200</c:v>
                </c:pt>
                <c:pt idx="1329">
                  <c:v>1200</c:v>
                </c:pt>
                <c:pt idx="1330">
                  <c:v>1200</c:v>
                </c:pt>
                <c:pt idx="1331">
                  <c:v>1200</c:v>
                </c:pt>
                <c:pt idx="1332">
                  <c:v>1200</c:v>
                </c:pt>
                <c:pt idx="1333">
                  <c:v>1200</c:v>
                </c:pt>
                <c:pt idx="1334">
                  <c:v>1200</c:v>
                </c:pt>
                <c:pt idx="1335">
                  <c:v>1200</c:v>
                </c:pt>
                <c:pt idx="1336">
                  <c:v>1200</c:v>
                </c:pt>
                <c:pt idx="1337">
                  <c:v>1200</c:v>
                </c:pt>
                <c:pt idx="1338">
                  <c:v>1200</c:v>
                </c:pt>
                <c:pt idx="1339">
                  <c:v>1200</c:v>
                </c:pt>
                <c:pt idx="1340">
                  <c:v>1200</c:v>
                </c:pt>
                <c:pt idx="1341">
                  <c:v>1200</c:v>
                </c:pt>
                <c:pt idx="1342">
                  <c:v>1200</c:v>
                </c:pt>
                <c:pt idx="1343">
                  <c:v>1200</c:v>
                </c:pt>
                <c:pt idx="1344">
                  <c:v>1200</c:v>
                </c:pt>
                <c:pt idx="1345">
                  <c:v>1200</c:v>
                </c:pt>
                <c:pt idx="1346">
                  <c:v>1200</c:v>
                </c:pt>
                <c:pt idx="1347">
                  <c:v>1200</c:v>
                </c:pt>
                <c:pt idx="1348">
                  <c:v>1200</c:v>
                </c:pt>
                <c:pt idx="1349">
                  <c:v>1200</c:v>
                </c:pt>
                <c:pt idx="1350">
                  <c:v>1200</c:v>
                </c:pt>
                <c:pt idx="1351">
                  <c:v>1200</c:v>
                </c:pt>
                <c:pt idx="1352">
                  <c:v>1200</c:v>
                </c:pt>
                <c:pt idx="1353">
                  <c:v>1200</c:v>
                </c:pt>
                <c:pt idx="1354">
                  <c:v>1200</c:v>
                </c:pt>
                <c:pt idx="1355">
                  <c:v>1200</c:v>
                </c:pt>
                <c:pt idx="1356">
                  <c:v>1200</c:v>
                </c:pt>
                <c:pt idx="1357">
                  <c:v>1200</c:v>
                </c:pt>
                <c:pt idx="1358">
                  <c:v>1200</c:v>
                </c:pt>
                <c:pt idx="1359">
                  <c:v>1201</c:v>
                </c:pt>
                <c:pt idx="1360">
                  <c:v>1201</c:v>
                </c:pt>
                <c:pt idx="1361">
                  <c:v>1199</c:v>
                </c:pt>
                <c:pt idx="1362">
                  <c:v>1200</c:v>
                </c:pt>
                <c:pt idx="1363">
                  <c:v>1200</c:v>
                </c:pt>
                <c:pt idx="1364">
                  <c:v>1200</c:v>
                </c:pt>
                <c:pt idx="1365">
                  <c:v>1200</c:v>
                </c:pt>
                <c:pt idx="1366">
                  <c:v>1200</c:v>
                </c:pt>
                <c:pt idx="1367">
                  <c:v>1200</c:v>
                </c:pt>
                <c:pt idx="1368">
                  <c:v>1200</c:v>
                </c:pt>
                <c:pt idx="1369">
                  <c:v>1200</c:v>
                </c:pt>
                <c:pt idx="1370">
                  <c:v>1200</c:v>
                </c:pt>
                <c:pt idx="1371">
                  <c:v>1200</c:v>
                </c:pt>
                <c:pt idx="1372">
                  <c:v>1200</c:v>
                </c:pt>
                <c:pt idx="1373">
                  <c:v>1200</c:v>
                </c:pt>
                <c:pt idx="1374">
                  <c:v>1200</c:v>
                </c:pt>
                <c:pt idx="1375">
                  <c:v>1200</c:v>
                </c:pt>
                <c:pt idx="1376">
                  <c:v>1200</c:v>
                </c:pt>
                <c:pt idx="1377">
                  <c:v>1200</c:v>
                </c:pt>
                <c:pt idx="1378">
                  <c:v>1200</c:v>
                </c:pt>
                <c:pt idx="1379">
                  <c:v>1200</c:v>
                </c:pt>
                <c:pt idx="1380">
                  <c:v>1200</c:v>
                </c:pt>
                <c:pt idx="1381">
                  <c:v>1200</c:v>
                </c:pt>
                <c:pt idx="1382">
                  <c:v>1200</c:v>
                </c:pt>
                <c:pt idx="1383">
                  <c:v>1200</c:v>
                </c:pt>
                <c:pt idx="1384">
                  <c:v>1200</c:v>
                </c:pt>
                <c:pt idx="1385">
                  <c:v>1200</c:v>
                </c:pt>
                <c:pt idx="1386">
                  <c:v>1200</c:v>
                </c:pt>
                <c:pt idx="1387">
                  <c:v>1200</c:v>
                </c:pt>
                <c:pt idx="1388">
                  <c:v>1200</c:v>
                </c:pt>
                <c:pt idx="1389">
                  <c:v>1200</c:v>
                </c:pt>
                <c:pt idx="1390">
                  <c:v>1200</c:v>
                </c:pt>
                <c:pt idx="1391">
                  <c:v>1200</c:v>
                </c:pt>
                <c:pt idx="1392">
                  <c:v>1200</c:v>
                </c:pt>
                <c:pt idx="1393">
                  <c:v>1200</c:v>
                </c:pt>
                <c:pt idx="1394">
                  <c:v>1200</c:v>
                </c:pt>
                <c:pt idx="1395">
                  <c:v>1200</c:v>
                </c:pt>
                <c:pt idx="1396">
                  <c:v>1200</c:v>
                </c:pt>
                <c:pt idx="1397">
                  <c:v>1200</c:v>
                </c:pt>
                <c:pt idx="1398">
                  <c:v>1200</c:v>
                </c:pt>
                <c:pt idx="1399">
                  <c:v>1200</c:v>
                </c:pt>
                <c:pt idx="1400">
                  <c:v>1200</c:v>
                </c:pt>
                <c:pt idx="1401">
                  <c:v>1200</c:v>
                </c:pt>
                <c:pt idx="1402">
                  <c:v>1200</c:v>
                </c:pt>
                <c:pt idx="1403">
                  <c:v>1199</c:v>
                </c:pt>
                <c:pt idx="1404">
                  <c:v>1200</c:v>
                </c:pt>
                <c:pt idx="1405">
                  <c:v>1200</c:v>
                </c:pt>
                <c:pt idx="1406">
                  <c:v>1200</c:v>
                </c:pt>
                <c:pt idx="1407">
                  <c:v>1200</c:v>
                </c:pt>
                <c:pt idx="1408">
                  <c:v>1200</c:v>
                </c:pt>
                <c:pt idx="1409">
                  <c:v>1200</c:v>
                </c:pt>
                <c:pt idx="1410">
                  <c:v>1200</c:v>
                </c:pt>
                <c:pt idx="1411">
                  <c:v>1200</c:v>
                </c:pt>
                <c:pt idx="1412">
                  <c:v>1200</c:v>
                </c:pt>
                <c:pt idx="1413">
                  <c:v>1200</c:v>
                </c:pt>
                <c:pt idx="1414">
                  <c:v>1200</c:v>
                </c:pt>
                <c:pt idx="1415">
                  <c:v>1200</c:v>
                </c:pt>
                <c:pt idx="1416">
                  <c:v>1200</c:v>
                </c:pt>
                <c:pt idx="1417">
                  <c:v>1200</c:v>
                </c:pt>
                <c:pt idx="1418">
                  <c:v>1200</c:v>
                </c:pt>
                <c:pt idx="1419">
                  <c:v>1200</c:v>
                </c:pt>
                <c:pt idx="1420">
                  <c:v>1200</c:v>
                </c:pt>
                <c:pt idx="1421">
                  <c:v>1200</c:v>
                </c:pt>
                <c:pt idx="1422">
                  <c:v>1200</c:v>
                </c:pt>
                <c:pt idx="1423">
                  <c:v>1200</c:v>
                </c:pt>
                <c:pt idx="1424">
                  <c:v>1200</c:v>
                </c:pt>
                <c:pt idx="1425">
                  <c:v>1200</c:v>
                </c:pt>
                <c:pt idx="1426">
                  <c:v>1200</c:v>
                </c:pt>
                <c:pt idx="1427">
                  <c:v>1200</c:v>
                </c:pt>
                <c:pt idx="1428">
                  <c:v>1200</c:v>
                </c:pt>
                <c:pt idx="1429">
                  <c:v>1200</c:v>
                </c:pt>
                <c:pt idx="1430">
                  <c:v>1200</c:v>
                </c:pt>
                <c:pt idx="1431">
                  <c:v>1200</c:v>
                </c:pt>
                <c:pt idx="1432">
                  <c:v>1200</c:v>
                </c:pt>
                <c:pt idx="1433">
                  <c:v>1201</c:v>
                </c:pt>
                <c:pt idx="1434">
                  <c:v>1200</c:v>
                </c:pt>
                <c:pt idx="1435">
                  <c:v>1200</c:v>
                </c:pt>
                <c:pt idx="1436">
                  <c:v>1200</c:v>
                </c:pt>
                <c:pt idx="1437">
                  <c:v>1200</c:v>
                </c:pt>
                <c:pt idx="1438">
                  <c:v>1200</c:v>
                </c:pt>
                <c:pt idx="1439">
                  <c:v>1200</c:v>
                </c:pt>
                <c:pt idx="1440">
                  <c:v>1200</c:v>
                </c:pt>
                <c:pt idx="1441">
                  <c:v>1200</c:v>
                </c:pt>
                <c:pt idx="1442">
                  <c:v>1200</c:v>
                </c:pt>
                <c:pt idx="1443">
                  <c:v>1200</c:v>
                </c:pt>
                <c:pt idx="1444">
                  <c:v>1200</c:v>
                </c:pt>
                <c:pt idx="1445">
                  <c:v>1200</c:v>
                </c:pt>
                <c:pt idx="1446">
                  <c:v>1200</c:v>
                </c:pt>
                <c:pt idx="1447">
                  <c:v>1200</c:v>
                </c:pt>
                <c:pt idx="1448">
                  <c:v>1200</c:v>
                </c:pt>
                <c:pt idx="1449">
                  <c:v>1200</c:v>
                </c:pt>
                <c:pt idx="1450">
                  <c:v>1200</c:v>
                </c:pt>
                <c:pt idx="1451">
                  <c:v>1200</c:v>
                </c:pt>
                <c:pt idx="1452">
                  <c:v>1200</c:v>
                </c:pt>
                <c:pt idx="1453">
                  <c:v>1200</c:v>
                </c:pt>
                <c:pt idx="1454">
                  <c:v>1200</c:v>
                </c:pt>
                <c:pt idx="1455">
                  <c:v>1200</c:v>
                </c:pt>
                <c:pt idx="1456">
                  <c:v>1200</c:v>
                </c:pt>
                <c:pt idx="1457">
                  <c:v>1200</c:v>
                </c:pt>
                <c:pt idx="1458">
                  <c:v>1200</c:v>
                </c:pt>
                <c:pt idx="1459">
                  <c:v>1200</c:v>
                </c:pt>
                <c:pt idx="1460">
                  <c:v>1200</c:v>
                </c:pt>
                <c:pt idx="1461">
                  <c:v>1200</c:v>
                </c:pt>
                <c:pt idx="1462">
                  <c:v>1200</c:v>
                </c:pt>
                <c:pt idx="1463">
                  <c:v>1200</c:v>
                </c:pt>
                <c:pt idx="1464">
                  <c:v>1200</c:v>
                </c:pt>
                <c:pt idx="1465">
                  <c:v>1200</c:v>
                </c:pt>
                <c:pt idx="1466">
                  <c:v>1200</c:v>
                </c:pt>
                <c:pt idx="1467">
                  <c:v>1200</c:v>
                </c:pt>
                <c:pt idx="1468">
                  <c:v>1200</c:v>
                </c:pt>
                <c:pt idx="1469">
                  <c:v>1200</c:v>
                </c:pt>
                <c:pt idx="1470">
                  <c:v>1200</c:v>
                </c:pt>
                <c:pt idx="1471">
                  <c:v>1200</c:v>
                </c:pt>
                <c:pt idx="1472">
                  <c:v>1200</c:v>
                </c:pt>
                <c:pt idx="1473">
                  <c:v>1200</c:v>
                </c:pt>
                <c:pt idx="1474">
                  <c:v>1200</c:v>
                </c:pt>
                <c:pt idx="1475">
                  <c:v>1200</c:v>
                </c:pt>
                <c:pt idx="1476">
                  <c:v>1200</c:v>
                </c:pt>
                <c:pt idx="1477">
                  <c:v>1200</c:v>
                </c:pt>
                <c:pt idx="1478">
                  <c:v>1200</c:v>
                </c:pt>
                <c:pt idx="1479">
                  <c:v>1200</c:v>
                </c:pt>
                <c:pt idx="1480">
                  <c:v>1200</c:v>
                </c:pt>
                <c:pt idx="1481">
                  <c:v>1200</c:v>
                </c:pt>
                <c:pt idx="1482">
                  <c:v>1200</c:v>
                </c:pt>
                <c:pt idx="1483">
                  <c:v>1199</c:v>
                </c:pt>
                <c:pt idx="1484">
                  <c:v>1200</c:v>
                </c:pt>
                <c:pt idx="1485">
                  <c:v>1200</c:v>
                </c:pt>
                <c:pt idx="1486">
                  <c:v>1200</c:v>
                </c:pt>
                <c:pt idx="1487">
                  <c:v>1200</c:v>
                </c:pt>
                <c:pt idx="1488">
                  <c:v>1200</c:v>
                </c:pt>
                <c:pt idx="1489">
                  <c:v>1200</c:v>
                </c:pt>
                <c:pt idx="1490">
                  <c:v>1200</c:v>
                </c:pt>
                <c:pt idx="1491">
                  <c:v>1201</c:v>
                </c:pt>
                <c:pt idx="1492">
                  <c:v>1201</c:v>
                </c:pt>
                <c:pt idx="1493">
                  <c:v>1200</c:v>
                </c:pt>
                <c:pt idx="1494">
                  <c:v>1200</c:v>
                </c:pt>
                <c:pt idx="1495">
                  <c:v>1200</c:v>
                </c:pt>
                <c:pt idx="1496">
                  <c:v>1200</c:v>
                </c:pt>
                <c:pt idx="1497">
                  <c:v>1200</c:v>
                </c:pt>
                <c:pt idx="1498">
                  <c:v>1200</c:v>
                </c:pt>
                <c:pt idx="1499">
                  <c:v>1200</c:v>
                </c:pt>
                <c:pt idx="1500">
                  <c:v>1200</c:v>
                </c:pt>
                <c:pt idx="1501">
                  <c:v>1199</c:v>
                </c:pt>
                <c:pt idx="1502">
                  <c:v>1199</c:v>
                </c:pt>
                <c:pt idx="1503">
                  <c:v>1200</c:v>
                </c:pt>
                <c:pt idx="1504">
                  <c:v>1200</c:v>
                </c:pt>
                <c:pt idx="1505">
                  <c:v>1200</c:v>
                </c:pt>
                <c:pt idx="1506">
                  <c:v>1200</c:v>
                </c:pt>
                <c:pt idx="1507">
                  <c:v>1200</c:v>
                </c:pt>
                <c:pt idx="1508">
                  <c:v>1200</c:v>
                </c:pt>
                <c:pt idx="1509">
                  <c:v>1200</c:v>
                </c:pt>
                <c:pt idx="1510">
                  <c:v>1200</c:v>
                </c:pt>
                <c:pt idx="1511">
                  <c:v>1199</c:v>
                </c:pt>
                <c:pt idx="1512">
                  <c:v>1199</c:v>
                </c:pt>
                <c:pt idx="1513">
                  <c:v>1200</c:v>
                </c:pt>
                <c:pt idx="1514">
                  <c:v>1200</c:v>
                </c:pt>
                <c:pt idx="1515">
                  <c:v>1200</c:v>
                </c:pt>
                <c:pt idx="1516">
                  <c:v>1200</c:v>
                </c:pt>
                <c:pt idx="1517">
                  <c:v>1200</c:v>
                </c:pt>
                <c:pt idx="1518">
                  <c:v>1200</c:v>
                </c:pt>
                <c:pt idx="1519">
                  <c:v>1200</c:v>
                </c:pt>
                <c:pt idx="1520">
                  <c:v>1200</c:v>
                </c:pt>
                <c:pt idx="1521">
                  <c:v>1200</c:v>
                </c:pt>
                <c:pt idx="1522">
                  <c:v>1200</c:v>
                </c:pt>
                <c:pt idx="1523">
                  <c:v>1200</c:v>
                </c:pt>
                <c:pt idx="1524">
                  <c:v>1200</c:v>
                </c:pt>
                <c:pt idx="1525">
                  <c:v>1200</c:v>
                </c:pt>
                <c:pt idx="1526">
                  <c:v>1200</c:v>
                </c:pt>
                <c:pt idx="1527">
                  <c:v>1200</c:v>
                </c:pt>
                <c:pt idx="1528">
                  <c:v>1200</c:v>
                </c:pt>
                <c:pt idx="1529">
                  <c:v>1200</c:v>
                </c:pt>
                <c:pt idx="1530">
                  <c:v>1200</c:v>
                </c:pt>
                <c:pt idx="1531">
                  <c:v>1200</c:v>
                </c:pt>
                <c:pt idx="1532">
                  <c:v>1200</c:v>
                </c:pt>
                <c:pt idx="1533">
                  <c:v>1200</c:v>
                </c:pt>
                <c:pt idx="1534">
                  <c:v>1200</c:v>
                </c:pt>
                <c:pt idx="1535">
                  <c:v>1200</c:v>
                </c:pt>
                <c:pt idx="1536">
                  <c:v>1198</c:v>
                </c:pt>
                <c:pt idx="1537">
                  <c:v>1199</c:v>
                </c:pt>
                <c:pt idx="1538">
                  <c:v>1200</c:v>
                </c:pt>
                <c:pt idx="1539">
                  <c:v>1200</c:v>
                </c:pt>
                <c:pt idx="1540">
                  <c:v>1200</c:v>
                </c:pt>
                <c:pt idx="1541">
                  <c:v>1200</c:v>
                </c:pt>
                <c:pt idx="1542">
                  <c:v>1200</c:v>
                </c:pt>
                <c:pt idx="1543">
                  <c:v>1201</c:v>
                </c:pt>
                <c:pt idx="1544">
                  <c:v>1200</c:v>
                </c:pt>
                <c:pt idx="1545">
                  <c:v>1200</c:v>
                </c:pt>
                <c:pt idx="1546">
                  <c:v>1200</c:v>
                </c:pt>
                <c:pt idx="1547">
                  <c:v>1200</c:v>
                </c:pt>
                <c:pt idx="1548">
                  <c:v>1200</c:v>
                </c:pt>
                <c:pt idx="1549">
                  <c:v>1200</c:v>
                </c:pt>
                <c:pt idx="1550">
                  <c:v>1200</c:v>
                </c:pt>
                <c:pt idx="1551">
                  <c:v>1200</c:v>
                </c:pt>
                <c:pt idx="1552">
                  <c:v>1200</c:v>
                </c:pt>
                <c:pt idx="1553">
                  <c:v>1200</c:v>
                </c:pt>
                <c:pt idx="1554">
                  <c:v>1200</c:v>
                </c:pt>
                <c:pt idx="1555">
                  <c:v>1200</c:v>
                </c:pt>
                <c:pt idx="1556">
                  <c:v>1200</c:v>
                </c:pt>
                <c:pt idx="1557">
                  <c:v>1200</c:v>
                </c:pt>
                <c:pt idx="1558">
                  <c:v>1200</c:v>
                </c:pt>
                <c:pt idx="1559">
                  <c:v>1200</c:v>
                </c:pt>
                <c:pt idx="1560">
                  <c:v>1200</c:v>
                </c:pt>
                <c:pt idx="1561">
                  <c:v>1200</c:v>
                </c:pt>
                <c:pt idx="1562">
                  <c:v>1201</c:v>
                </c:pt>
                <c:pt idx="1563">
                  <c:v>1200</c:v>
                </c:pt>
                <c:pt idx="1564">
                  <c:v>1200</c:v>
                </c:pt>
                <c:pt idx="1565">
                  <c:v>1200</c:v>
                </c:pt>
                <c:pt idx="1566">
                  <c:v>1200</c:v>
                </c:pt>
                <c:pt idx="1567">
                  <c:v>1200</c:v>
                </c:pt>
                <c:pt idx="1568">
                  <c:v>1200</c:v>
                </c:pt>
                <c:pt idx="1569">
                  <c:v>1200</c:v>
                </c:pt>
                <c:pt idx="1570">
                  <c:v>1200</c:v>
                </c:pt>
                <c:pt idx="1571">
                  <c:v>1200</c:v>
                </c:pt>
                <c:pt idx="1572">
                  <c:v>1200</c:v>
                </c:pt>
                <c:pt idx="1573">
                  <c:v>1200</c:v>
                </c:pt>
                <c:pt idx="1574">
                  <c:v>1200</c:v>
                </c:pt>
                <c:pt idx="1575">
                  <c:v>1200</c:v>
                </c:pt>
                <c:pt idx="1576">
                  <c:v>1200</c:v>
                </c:pt>
                <c:pt idx="1577">
                  <c:v>1200</c:v>
                </c:pt>
                <c:pt idx="1578">
                  <c:v>1200</c:v>
                </c:pt>
                <c:pt idx="1579">
                  <c:v>1200</c:v>
                </c:pt>
                <c:pt idx="1580">
                  <c:v>1200</c:v>
                </c:pt>
                <c:pt idx="1581">
                  <c:v>1200</c:v>
                </c:pt>
                <c:pt idx="1582">
                  <c:v>1200</c:v>
                </c:pt>
                <c:pt idx="1583">
                  <c:v>1200</c:v>
                </c:pt>
                <c:pt idx="1584">
                  <c:v>1200</c:v>
                </c:pt>
                <c:pt idx="1585">
                  <c:v>1200</c:v>
                </c:pt>
                <c:pt idx="1586">
                  <c:v>1200</c:v>
                </c:pt>
                <c:pt idx="1587">
                  <c:v>1200</c:v>
                </c:pt>
                <c:pt idx="1588">
                  <c:v>1200</c:v>
                </c:pt>
                <c:pt idx="1589">
                  <c:v>1200</c:v>
                </c:pt>
                <c:pt idx="1590">
                  <c:v>1200</c:v>
                </c:pt>
                <c:pt idx="1591">
                  <c:v>1200</c:v>
                </c:pt>
                <c:pt idx="1592">
                  <c:v>1200</c:v>
                </c:pt>
                <c:pt idx="1593">
                  <c:v>1200</c:v>
                </c:pt>
                <c:pt idx="1594">
                  <c:v>1200</c:v>
                </c:pt>
                <c:pt idx="1595">
                  <c:v>1200</c:v>
                </c:pt>
                <c:pt idx="1596">
                  <c:v>1200</c:v>
                </c:pt>
                <c:pt idx="1597">
                  <c:v>1200</c:v>
                </c:pt>
                <c:pt idx="1598">
                  <c:v>1200</c:v>
                </c:pt>
                <c:pt idx="1599">
                  <c:v>1200</c:v>
                </c:pt>
                <c:pt idx="1600">
                  <c:v>1200</c:v>
                </c:pt>
                <c:pt idx="1601">
                  <c:v>1200</c:v>
                </c:pt>
                <c:pt idx="1602">
                  <c:v>1201</c:v>
                </c:pt>
                <c:pt idx="1603">
                  <c:v>1200</c:v>
                </c:pt>
                <c:pt idx="1604">
                  <c:v>1200</c:v>
                </c:pt>
                <c:pt idx="1605">
                  <c:v>1200</c:v>
                </c:pt>
                <c:pt idx="1606">
                  <c:v>1200</c:v>
                </c:pt>
                <c:pt idx="1607">
                  <c:v>1201</c:v>
                </c:pt>
                <c:pt idx="1608">
                  <c:v>1201</c:v>
                </c:pt>
                <c:pt idx="1609">
                  <c:v>1200</c:v>
                </c:pt>
                <c:pt idx="1610">
                  <c:v>1200</c:v>
                </c:pt>
                <c:pt idx="1611">
                  <c:v>1199</c:v>
                </c:pt>
                <c:pt idx="1612">
                  <c:v>1199</c:v>
                </c:pt>
                <c:pt idx="1613">
                  <c:v>1200</c:v>
                </c:pt>
                <c:pt idx="1614">
                  <c:v>1200</c:v>
                </c:pt>
                <c:pt idx="1615">
                  <c:v>1200</c:v>
                </c:pt>
                <c:pt idx="1616">
                  <c:v>1194</c:v>
                </c:pt>
                <c:pt idx="1617">
                  <c:v>1179</c:v>
                </c:pt>
                <c:pt idx="1618">
                  <c:v>1179</c:v>
                </c:pt>
                <c:pt idx="1619">
                  <c:v>1152</c:v>
                </c:pt>
                <c:pt idx="1620">
                  <c:v>1133</c:v>
                </c:pt>
                <c:pt idx="1621">
                  <c:v>1111</c:v>
                </c:pt>
                <c:pt idx="1622">
                  <c:v>1111</c:v>
                </c:pt>
                <c:pt idx="1623">
                  <c:v>1092</c:v>
                </c:pt>
                <c:pt idx="1624">
                  <c:v>1066</c:v>
                </c:pt>
                <c:pt idx="1625">
                  <c:v>1046</c:v>
                </c:pt>
                <c:pt idx="1626">
                  <c:v>1023</c:v>
                </c:pt>
                <c:pt idx="1627">
                  <c:v>1005</c:v>
                </c:pt>
                <c:pt idx="1628">
                  <c:v>1005</c:v>
                </c:pt>
                <c:pt idx="1629">
                  <c:v>977</c:v>
                </c:pt>
                <c:pt idx="1630">
                  <c:v>957</c:v>
                </c:pt>
                <c:pt idx="1631">
                  <c:v>957</c:v>
                </c:pt>
              </c:numCache>
            </c:numRef>
          </c:yVal>
          <c:smooth val="0"/>
        </c:ser>
        <c:ser>
          <c:idx val="16"/>
          <c:order val="16"/>
          <c:tx>
            <c:strRef>
              <c:f>sheet1!$X$1</c:f>
              <c:strCache>
                <c:ptCount val="1"/>
                <c:pt idx="0">
                  <c:v>Sts_07</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X$2:$X$4000</c:f>
            </c:numRef>
          </c:yVal>
          <c:smooth val="0"/>
        </c:ser>
        <c:ser>
          <c:idx val="18"/>
          <c:order val="18"/>
          <c:tx>
            <c:strRef>
              <c:f>sheet1!$Z$1</c:f>
              <c:strCache>
                <c:ptCount val="1"/>
                <c:pt idx="0">
                  <c:v>Sts_08</c:v>
                </c:pt>
              </c:strCache>
            </c:strRef>
          </c:tx>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Z$2:$Z$4000</c:f>
            </c:numRef>
          </c:yVal>
          <c:smooth val="0"/>
        </c:ser>
        <c:dLbls>
          <c:showLegendKey val="0"/>
          <c:showVal val="0"/>
          <c:showCatName val="0"/>
          <c:showSerName val="0"/>
          <c:showPercent val="0"/>
          <c:showBubbleSize val="0"/>
        </c:dLbls>
        <c:axId val="774440496"/>
        <c:axId val="774442456"/>
      </c:scatterChart>
      <c:scatterChart>
        <c:scatterStyle val="lineMarker"/>
        <c:varyColors val="0"/>
        <c:ser>
          <c:idx val="7"/>
          <c:order val="7"/>
          <c:tx>
            <c:v>Z axis Velocity</c:v>
          </c:tx>
          <c:spPr>
            <a:ln w="12700">
              <a:solidFill>
                <a:srgbClr val="000080"/>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O$2:$O$4000</c:f>
              <c:numCache>
                <c:formatCode>0.00000000</c:formatCode>
                <c:ptCount val="3999"/>
                <c:pt idx="0">
                  <c:v>1.4400000000000001E-3</c:v>
                </c:pt>
                <c:pt idx="1">
                  <c:v>1.4400000000000001E-3</c:v>
                </c:pt>
                <c:pt idx="2">
                  <c:v>1.4400000000000001E-3</c:v>
                </c:pt>
                <c:pt idx="3">
                  <c:v>0</c:v>
                </c:pt>
                <c:pt idx="4">
                  <c:v>0</c:v>
                </c:pt>
                <c:pt idx="5">
                  <c:v>0</c:v>
                </c:pt>
                <c:pt idx="6">
                  <c:v>0</c:v>
                </c:pt>
                <c:pt idx="7">
                  <c:v>0</c:v>
                </c:pt>
                <c:pt idx="8">
                  <c:v>0</c:v>
                </c:pt>
                <c:pt idx="9">
                  <c:v>0</c:v>
                </c:pt>
                <c:pt idx="10">
                  <c:v>0</c:v>
                </c:pt>
                <c:pt idx="11">
                  <c:v>0</c:v>
                </c:pt>
                <c:pt idx="12">
                  <c:v>0</c:v>
                </c:pt>
                <c:pt idx="13">
                  <c:v>0</c:v>
                </c:pt>
                <c:pt idx="14">
                  <c:v>0</c:v>
                </c:pt>
                <c:pt idx="15">
                  <c:v>0</c:v>
                </c:pt>
                <c:pt idx="16">
                  <c:v>4.8000000000000001E-4</c:v>
                </c:pt>
                <c:pt idx="17">
                  <c:v>-4.8000000000000001E-4</c:v>
                </c:pt>
                <c:pt idx="18">
                  <c:v>-4.8000000000000001E-4</c:v>
                </c:pt>
                <c:pt idx="19">
                  <c:v>4.8000000000000001E-4</c:v>
                </c:pt>
                <c:pt idx="20">
                  <c:v>4.8000000000000001E-4</c:v>
                </c:pt>
                <c:pt idx="21">
                  <c:v>-9.6000000000000002E-4</c:v>
                </c:pt>
                <c:pt idx="22">
                  <c:v>-4.8000000000000001E-4</c:v>
                </c:pt>
                <c:pt idx="23">
                  <c:v>9.6000000000000002E-4</c:v>
                </c:pt>
                <c:pt idx="24">
                  <c:v>9.6000000000000002E-4</c:v>
                </c:pt>
                <c:pt idx="25">
                  <c:v>0</c:v>
                </c:pt>
                <c:pt idx="26">
                  <c:v>0</c:v>
                </c:pt>
                <c:pt idx="27">
                  <c:v>-4.8000000000000001E-4</c:v>
                </c:pt>
                <c:pt idx="28">
                  <c:v>4.8000000000000001E-4</c:v>
                </c:pt>
                <c:pt idx="29">
                  <c:v>-4.8000000000000001E-4</c:v>
                </c:pt>
                <c:pt idx="30">
                  <c:v>-4.8000000000000001E-4</c:v>
                </c:pt>
                <c:pt idx="31">
                  <c:v>0</c:v>
                </c:pt>
                <c:pt idx="32">
                  <c:v>0</c:v>
                </c:pt>
                <c:pt idx="33">
                  <c:v>0</c:v>
                </c:pt>
                <c:pt idx="34">
                  <c:v>0</c:v>
                </c:pt>
                <c:pt idx="35">
                  <c:v>-4.8000000000000001E-4</c:v>
                </c:pt>
                <c:pt idx="36">
                  <c:v>0</c:v>
                </c:pt>
                <c:pt idx="37">
                  <c:v>0</c:v>
                </c:pt>
                <c:pt idx="38">
                  <c:v>0</c:v>
                </c:pt>
                <c:pt idx="39">
                  <c:v>0</c:v>
                </c:pt>
                <c:pt idx="40">
                  <c:v>-4.8000000000000001E-4</c:v>
                </c:pt>
                <c:pt idx="41">
                  <c:v>-4.8000000000000001E-4</c:v>
                </c:pt>
                <c:pt idx="42">
                  <c:v>0</c:v>
                </c:pt>
                <c:pt idx="43">
                  <c:v>0</c:v>
                </c:pt>
                <c:pt idx="44">
                  <c:v>0</c:v>
                </c:pt>
                <c:pt idx="45">
                  <c:v>0</c:v>
                </c:pt>
                <c:pt idx="46">
                  <c:v>0</c:v>
                </c:pt>
                <c:pt idx="47">
                  <c:v>0</c:v>
                </c:pt>
                <c:pt idx="48">
                  <c:v>-4.8000000000000001E-4</c:v>
                </c:pt>
                <c:pt idx="49">
                  <c:v>-4.8000000000000001E-4</c:v>
                </c:pt>
                <c:pt idx="50">
                  <c:v>-4.8000000000000001E-4</c:v>
                </c:pt>
                <c:pt idx="51">
                  <c:v>-4.8000000000000001E-4</c:v>
                </c:pt>
                <c:pt idx="52">
                  <c:v>-4.8000000000000001E-4</c:v>
                </c:pt>
                <c:pt idx="53">
                  <c:v>-4.8000000000000001E-4</c:v>
                </c:pt>
                <c:pt idx="54">
                  <c:v>-4.8000000000000001E-4</c:v>
                </c:pt>
                <c:pt idx="55">
                  <c:v>4.8000000000000001E-4</c:v>
                </c:pt>
                <c:pt idx="56">
                  <c:v>0</c:v>
                </c:pt>
                <c:pt idx="57">
                  <c:v>0</c:v>
                </c:pt>
                <c:pt idx="58">
                  <c:v>0</c:v>
                </c:pt>
                <c:pt idx="59">
                  <c:v>-5.3659200699999996</c:v>
                </c:pt>
                <c:pt idx="60">
                  <c:v>-13.21055984</c:v>
                </c:pt>
                <c:pt idx="61">
                  <c:v>-15.033598899999999</c:v>
                </c:pt>
                <c:pt idx="62">
                  <c:v>-14.957279209999999</c:v>
                </c:pt>
                <c:pt idx="63">
                  <c:v>-15.02112007</c:v>
                </c:pt>
                <c:pt idx="64">
                  <c:v>-15.02112007</c:v>
                </c:pt>
                <c:pt idx="65">
                  <c:v>-15.028800009999999</c:v>
                </c:pt>
                <c:pt idx="66">
                  <c:v>-14.953919409999999</c:v>
                </c:pt>
                <c:pt idx="67">
                  <c:v>-14.953919409999999</c:v>
                </c:pt>
                <c:pt idx="68">
                  <c:v>-15.03023911</c:v>
                </c:pt>
                <c:pt idx="69">
                  <c:v>-15.019680019999999</c:v>
                </c:pt>
                <c:pt idx="70">
                  <c:v>-14.957279209999999</c:v>
                </c:pt>
                <c:pt idx="71">
                  <c:v>-15.042720790000001</c:v>
                </c:pt>
                <c:pt idx="72">
                  <c:v>-15.00239944</c:v>
                </c:pt>
                <c:pt idx="73">
                  <c:v>-14.959680560000001</c:v>
                </c:pt>
                <c:pt idx="74">
                  <c:v>-14.959680560000001</c:v>
                </c:pt>
                <c:pt idx="75">
                  <c:v>-15.03647995</c:v>
                </c:pt>
                <c:pt idx="76">
                  <c:v>-14.98272038</c:v>
                </c:pt>
                <c:pt idx="77">
                  <c:v>-14.98272038</c:v>
                </c:pt>
                <c:pt idx="78">
                  <c:v>-14.96640015</c:v>
                </c:pt>
                <c:pt idx="79">
                  <c:v>-14.97455978</c:v>
                </c:pt>
                <c:pt idx="80">
                  <c:v>-14.97455978</c:v>
                </c:pt>
                <c:pt idx="81">
                  <c:v>-14.970720289999999</c:v>
                </c:pt>
                <c:pt idx="82">
                  <c:v>-15.05040073</c:v>
                </c:pt>
                <c:pt idx="83">
                  <c:v>-14.970720289999999</c:v>
                </c:pt>
                <c:pt idx="84">
                  <c:v>-14.970720289999999</c:v>
                </c:pt>
                <c:pt idx="85">
                  <c:v>-14.98511982</c:v>
                </c:pt>
                <c:pt idx="86">
                  <c:v>-15.05183983</c:v>
                </c:pt>
                <c:pt idx="87">
                  <c:v>-14.9640007</c:v>
                </c:pt>
                <c:pt idx="88">
                  <c:v>-14.995679859999999</c:v>
                </c:pt>
                <c:pt idx="89">
                  <c:v>-15.04319954</c:v>
                </c:pt>
                <c:pt idx="90">
                  <c:v>-15.04319954</c:v>
                </c:pt>
                <c:pt idx="91">
                  <c:v>-14.95007992</c:v>
                </c:pt>
                <c:pt idx="92">
                  <c:v>-15.00575924</c:v>
                </c:pt>
                <c:pt idx="93">
                  <c:v>-15.040320400000001</c:v>
                </c:pt>
                <c:pt idx="94">
                  <c:v>-15.040320400000001</c:v>
                </c:pt>
                <c:pt idx="95">
                  <c:v>-14.95055962</c:v>
                </c:pt>
                <c:pt idx="96">
                  <c:v>-15.02928066</c:v>
                </c:pt>
                <c:pt idx="97">
                  <c:v>-15.02928066</c:v>
                </c:pt>
                <c:pt idx="98">
                  <c:v>-14.94672012</c:v>
                </c:pt>
                <c:pt idx="99">
                  <c:v>-15.018719669999999</c:v>
                </c:pt>
                <c:pt idx="100">
                  <c:v>-15.018719669999999</c:v>
                </c:pt>
                <c:pt idx="101">
                  <c:v>-15.02639961</c:v>
                </c:pt>
                <c:pt idx="102">
                  <c:v>-14.95199966</c:v>
                </c:pt>
                <c:pt idx="103">
                  <c:v>-15.024000170000001</c:v>
                </c:pt>
                <c:pt idx="104">
                  <c:v>-15.024000170000001</c:v>
                </c:pt>
                <c:pt idx="105">
                  <c:v>-14.95584011</c:v>
                </c:pt>
                <c:pt idx="106">
                  <c:v>-15.036000250000001</c:v>
                </c:pt>
                <c:pt idx="107">
                  <c:v>-15.036000250000001</c:v>
                </c:pt>
                <c:pt idx="108">
                  <c:v>-15.01056099</c:v>
                </c:pt>
                <c:pt idx="109">
                  <c:v>-14.95631981</c:v>
                </c:pt>
                <c:pt idx="110">
                  <c:v>-15.044639589999999</c:v>
                </c:pt>
                <c:pt idx="111">
                  <c:v>-15.044639589999999</c:v>
                </c:pt>
                <c:pt idx="112">
                  <c:v>-15</c:v>
                </c:pt>
                <c:pt idx="113">
                  <c:v>-14.9625597</c:v>
                </c:pt>
                <c:pt idx="114">
                  <c:v>-15.045120239999999</c:v>
                </c:pt>
                <c:pt idx="115">
                  <c:v>-14.97743988</c:v>
                </c:pt>
                <c:pt idx="116">
                  <c:v>-14.96208</c:v>
                </c:pt>
                <c:pt idx="117">
                  <c:v>-14.96208</c:v>
                </c:pt>
                <c:pt idx="118">
                  <c:v>-15.040320400000001</c:v>
                </c:pt>
                <c:pt idx="119">
                  <c:v>-14.97936058</c:v>
                </c:pt>
                <c:pt idx="120">
                  <c:v>-14.97215939</c:v>
                </c:pt>
                <c:pt idx="121">
                  <c:v>-14.97215939</c:v>
                </c:pt>
                <c:pt idx="122">
                  <c:v>-15.050879480000001</c:v>
                </c:pt>
                <c:pt idx="123">
                  <c:v>-14.970720289999999</c:v>
                </c:pt>
                <c:pt idx="124">
                  <c:v>-14.987519259999999</c:v>
                </c:pt>
                <c:pt idx="125">
                  <c:v>-15.05183983</c:v>
                </c:pt>
                <c:pt idx="126">
                  <c:v>-14.964480399999999</c:v>
                </c:pt>
                <c:pt idx="127">
                  <c:v>-14.964480399999999</c:v>
                </c:pt>
                <c:pt idx="128">
                  <c:v>-14.998080249999999</c:v>
                </c:pt>
                <c:pt idx="129">
                  <c:v>-15.04895973</c:v>
                </c:pt>
                <c:pt idx="130">
                  <c:v>-14.95296001</c:v>
                </c:pt>
                <c:pt idx="131">
                  <c:v>-14.95296001</c:v>
                </c:pt>
                <c:pt idx="132">
                  <c:v>-15.001920699999999</c:v>
                </c:pt>
                <c:pt idx="133">
                  <c:v>-14.949600220000001</c:v>
                </c:pt>
                <c:pt idx="134">
                  <c:v>-14.949600220000001</c:v>
                </c:pt>
                <c:pt idx="135">
                  <c:v>-15.00575924</c:v>
                </c:pt>
                <c:pt idx="136">
                  <c:v>-15.033598899999999</c:v>
                </c:pt>
                <c:pt idx="137">
                  <c:v>-15.033598899999999</c:v>
                </c:pt>
                <c:pt idx="138">
                  <c:v>-14.94623947</c:v>
                </c:pt>
                <c:pt idx="139">
                  <c:v>-15.02544022</c:v>
                </c:pt>
                <c:pt idx="140">
                  <c:v>-15.02735996</c:v>
                </c:pt>
                <c:pt idx="141">
                  <c:v>-15.02735996</c:v>
                </c:pt>
                <c:pt idx="142">
                  <c:v>-15.02639961</c:v>
                </c:pt>
                <c:pt idx="143">
                  <c:v>-15.01151943</c:v>
                </c:pt>
                <c:pt idx="144">
                  <c:v>-15.01151943</c:v>
                </c:pt>
                <c:pt idx="145">
                  <c:v>-14.954400059999999</c:v>
                </c:pt>
                <c:pt idx="146">
                  <c:v>-15.03983974</c:v>
                </c:pt>
                <c:pt idx="147">
                  <c:v>-15.03983974</c:v>
                </c:pt>
                <c:pt idx="148">
                  <c:v>-15.00239944</c:v>
                </c:pt>
                <c:pt idx="149">
                  <c:v>-14.958720209999999</c:v>
                </c:pt>
                <c:pt idx="150">
                  <c:v>-15.045120239999999</c:v>
                </c:pt>
                <c:pt idx="151">
                  <c:v>-14.98703957</c:v>
                </c:pt>
                <c:pt idx="152">
                  <c:v>-14.964480399999999</c:v>
                </c:pt>
                <c:pt idx="153">
                  <c:v>-15.03840065</c:v>
                </c:pt>
                <c:pt idx="154">
                  <c:v>-15.03840065</c:v>
                </c:pt>
                <c:pt idx="155">
                  <c:v>-14.97936058</c:v>
                </c:pt>
                <c:pt idx="156">
                  <c:v>-14.9654398</c:v>
                </c:pt>
                <c:pt idx="157">
                  <c:v>-14.9654398</c:v>
                </c:pt>
                <c:pt idx="158">
                  <c:v>-15.04944038</c:v>
                </c:pt>
                <c:pt idx="159">
                  <c:v>-14.9654398</c:v>
                </c:pt>
                <c:pt idx="160">
                  <c:v>-15.04944038</c:v>
                </c:pt>
                <c:pt idx="161">
                  <c:v>-15.04944038</c:v>
                </c:pt>
                <c:pt idx="162">
                  <c:v>-14.97455978</c:v>
                </c:pt>
                <c:pt idx="163">
                  <c:v>-14.980319980000001</c:v>
                </c:pt>
                <c:pt idx="164">
                  <c:v>-14.980319980000001</c:v>
                </c:pt>
                <c:pt idx="165">
                  <c:v>-15.036000250000001</c:v>
                </c:pt>
                <c:pt idx="166">
                  <c:v>-14.95296001</c:v>
                </c:pt>
                <c:pt idx="167">
                  <c:v>-14.95296001</c:v>
                </c:pt>
                <c:pt idx="168">
                  <c:v>-15.039360050000001</c:v>
                </c:pt>
                <c:pt idx="169">
                  <c:v>-15.039360050000001</c:v>
                </c:pt>
                <c:pt idx="170">
                  <c:v>-14.96879959</c:v>
                </c:pt>
                <c:pt idx="171">
                  <c:v>-15.04704094</c:v>
                </c:pt>
                <c:pt idx="172">
                  <c:v>-15.04704094</c:v>
                </c:pt>
                <c:pt idx="173">
                  <c:v>-14.97936058</c:v>
                </c:pt>
                <c:pt idx="174">
                  <c:v>-14.96784019</c:v>
                </c:pt>
                <c:pt idx="175">
                  <c:v>-15.046559329999999</c:v>
                </c:pt>
                <c:pt idx="176">
                  <c:v>-15.046559329999999</c:v>
                </c:pt>
                <c:pt idx="177">
                  <c:v>-14.97264004</c:v>
                </c:pt>
                <c:pt idx="178">
                  <c:v>-14.996640210000001</c:v>
                </c:pt>
                <c:pt idx="179">
                  <c:v>-15.05231953</c:v>
                </c:pt>
                <c:pt idx="180">
                  <c:v>-14.9625597</c:v>
                </c:pt>
                <c:pt idx="181">
                  <c:v>-14.9995203</c:v>
                </c:pt>
                <c:pt idx="182">
                  <c:v>-14.9995203</c:v>
                </c:pt>
                <c:pt idx="183">
                  <c:v>-15.04704094</c:v>
                </c:pt>
                <c:pt idx="184">
                  <c:v>-14.95584011</c:v>
                </c:pt>
                <c:pt idx="185">
                  <c:v>-15.002881049999999</c:v>
                </c:pt>
                <c:pt idx="186">
                  <c:v>-15.002881049999999</c:v>
                </c:pt>
                <c:pt idx="187">
                  <c:v>-15.04223919</c:v>
                </c:pt>
                <c:pt idx="188">
                  <c:v>-15.006719589999999</c:v>
                </c:pt>
                <c:pt idx="189">
                  <c:v>-15.006719589999999</c:v>
                </c:pt>
                <c:pt idx="190">
                  <c:v>-15.029760359999999</c:v>
                </c:pt>
                <c:pt idx="191">
                  <c:v>-14.95055962</c:v>
                </c:pt>
                <c:pt idx="192">
                  <c:v>-14.95055962</c:v>
                </c:pt>
                <c:pt idx="193">
                  <c:v>-15.008640290000001</c:v>
                </c:pt>
                <c:pt idx="194">
                  <c:v>-15.028800009999999</c:v>
                </c:pt>
                <c:pt idx="195">
                  <c:v>-14.95631981</c:v>
                </c:pt>
                <c:pt idx="196">
                  <c:v>-14.95631981</c:v>
                </c:pt>
                <c:pt idx="197">
                  <c:v>-15.01632023</c:v>
                </c:pt>
                <c:pt idx="198">
                  <c:v>-14.952480319999999</c:v>
                </c:pt>
                <c:pt idx="199">
                  <c:v>-14.952480319999999</c:v>
                </c:pt>
                <c:pt idx="200">
                  <c:v>-15.03215981</c:v>
                </c:pt>
                <c:pt idx="201">
                  <c:v>-15.01151943</c:v>
                </c:pt>
                <c:pt idx="202">
                  <c:v>-14.95631981</c:v>
                </c:pt>
                <c:pt idx="203">
                  <c:v>-14.95631981</c:v>
                </c:pt>
                <c:pt idx="204">
                  <c:v>-15.03887939</c:v>
                </c:pt>
                <c:pt idx="205">
                  <c:v>-15.00096035</c:v>
                </c:pt>
                <c:pt idx="206">
                  <c:v>-14.959680560000001</c:v>
                </c:pt>
                <c:pt idx="207">
                  <c:v>-15.040800089999999</c:v>
                </c:pt>
                <c:pt idx="208">
                  <c:v>-14.97840023</c:v>
                </c:pt>
                <c:pt idx="209">
                  <c:v>-14.97840023</c:v>
                </c:pt>
                <c:pt idx="210">
                  <c:v>-14.97887993</c:v>
                </c:pt>
                <c:pt idx="211">
                  <c:v>-15.05040073</c:v>
                </c:pt>
                <c:pt idx="212">
                  <c:v>-15.05040073</c:v>
                </c:pt>
                <c:pt idx="213">
                  <c:v>-14.971680640000001</c:v>
                </c:pt>
                <c:pt idx="214">
                  <c:v>-14.987519259999999</c:v>
                </c:pt>
                <c:pt idx="215">
                  <c:v>-15.05327988</c:v>
                </c:pt>
                <c:pt idx="216">
                  <c:v>-14.964480399999999</c:v>
                </c:pt>
                <c:pt idx="217">
                  <c:v>-15.00143909</c:v>
                </c:pt>
                <c:pt idx="218">
                  <c:v>-15.045120239999999</c:v>
                </c:pt>
                <c:pt idx="219">
                  <c:v>-15.045120239999999</c:v>
                </c:pt>
                <c:pt idx="220">
                  <c:v>-14.96159935</c:v>
                </c:pt>
                <c:pt idx="221">
                  <c:v>-14.99760056</c:v>
                </c:pt>
                <c:pt idx="222">
                  <c:v>-15.040800089999999</c:v>
                </c:pt>
                <c:pt idx="223">
                  <c:v>-15.040800089999999</c:v>
                </c:pt>
                <c:pt idx="224">
                  <c:v>-14.953919409999999</c:v>
                </c:pt>
                <c:pt idx="225">
                  <c:v>-15.040800089999999</c:v>
                </c:pt>
                <c:pt idx="226">
                  <c:v>-15.040800089999999</c:v>
                </c:pt>
                <c:pt idx="227">
                  <c:v>-14.948639869999999</c:v>
                </c:pt>
                <c:pt idx="228">
                  <c:v>-15.01535988</c:v>
                </c:pt>
                <c:pt idx="229">
                  <c:v>-15.01535988</c:v>
                </c:pt>
                <c:pt idx="230">
                  <c:v>-15.02496052</c:v>
                </c:pt>
                <c:pt idx="231">
                  <c:v>-14.94480038</c:v>
                </c:pt>
                <c:pt idx="232">
                  <c:v>-15.02735996</c:v>
                </c:pt>
                <c:pt idx="233">
                  <c:v>-15.02735996</c:v>
                </c:pt>
                <c:pt idx="234">
                  <c:v>-14.960639949999999</c:v>
                </c:pt>
                <c:pt idx="235">
                  <c:v>-15.035039899999999</c:v>
                </c:pt>
                <c:pt idx="236">
                  <c:v>-15.035039899999999</c:v>
                </c:pt>
                <c:pt idx="237">
                  <c:v>-15.01583958</c:v>
                </c:pt>
                <c:pt idx="238">
                  <c:v>-14.95151997</c:v>
                </c:pt>
                <c:pt idx="239">
                  <c:v>-14.95151997</c:v>
                </c:pt>
                <c:pt idx="240">
                  <c:v>-15.045120239999999</c:v>
                </c:pt>
                <c:pt idx="241">
                  <c:v>-15.001920699999999</c:v>
                </c:pt>
                <c:pt idx="242">
                  <c:v>-14.96352005</c:v>
                </c:pt>
                <c:pt idx="243">
                  <c:v>-15.03983974</c:v>
                </c:pt>
                <c:pt idx="244">
                  <c:v>-14.97743988</c:v>
                </c:pt>
                <c:pt idx="245">
                  <c:v>-14.959199910000001</c:v>
                </c:pt>
                <c:pt idx="246">
                  <c:v>-14.959199910000001</c:v>
                </c:pt>
                <c:pt idx="247">
                  <c:v>-15.040320400000001</c:v>
                </c:pt>
                <c:pt idx="248">
                  <c:v>-14.97936058</c:v>
                </c:pt>
                <c:pt idx="249">
                  <c:v>-14.97936058</c:v>
                </c:pt>
                <c:pt idx="250">
                  <c:v>-14.97936058</c:v>
                </c:pt>
                <c:pt idx="251">
                  <c:v>-15.056639669999999</c:v>
                </c:pt>
                <c:pt idx="252">
                  <c:v>-14.97311974</c:v>
                </c:pt>
                <c:pt idx="253">
                  <c:v>-14.98464012</c:v>
                </c:pt>
                <c:pt idx="254">
                  <c:v>-15.04848003</c:v>
                </c:pt>
                <c:pt idx="255">
                  <c:v>-14.96159935</c:v>
                </c:pt>
                <c:pt idx="256">
                  <c:v>-14.96159935</c:v>
                </c:pt>
                <c:pt idx="257">
                  <c:v>-14.996640210000001</c:v>
                </c:pt>
                <c:pt idx="258">
                  <c:v>-15.0374403</c:v>
                </c:pt>
                <c:pt idx="259">
                  <c:v>-15.0374403</c:v>
                </c:pt>
                <c:pt idx="260">
                  <c:v>-15.00239944</c:v>
                </c:pt>
                <c:pt idx="261">
                  <c:v>-15.03887939</c:v>
                </c:pt>
                <c:pt idx="262">
                  <c:v>-15.03887939</c:v>
                </c:pt>
                <c:pt idx="263">
                  <c:v>-14.95055962</c:v>
                </c:pt>
                <c:pt idx="264">
                  <c:v>-15.02207947</c:v>
                </c:pt>
                <c:pt idx="265">
                  <c:v>-15.03168011</c:v>
                </c:pt>
                <c:pt idx="266">
                  <c:v>-15.03168011</c:v>
                </c:pt>
                <c:pt idx="267">
                  <c:v>-14.95199966</c:v>
                </c:pt>
                <c:pt idx="268">
                  <c:v>-15.02735996</c:v>
                </c:pt>
                <c:pt idx="269">
                  <c:v>-15.02592087</c:v>
                </c:pt>
                <c:pt idx="270">
                  <c:v>-14.953440670000001</c:v>
                </c:pt>
                <c:pt idx="271">
                  <c:v>-15.033120159999999</c:v>
                </c:pt>
                <c:pt idx="272">
                  <c:v>-15.033120159999999</c:v>
                </c:pt>
                <c:pt idx="273">
                  <c:v>-15.016799929999999</c:v>
                </c:pt>
                <c:pt idx="274">
                  <c:v>-14.958239560000001</c:v>
                </c:pt>
                <c:pt idx="275">
                  <c:v>-15.03840065</c:v>
                </c:pt>
                <c:pt idx="276">
                  <c:v>-15.03840065</c:v>
                </c:pt>
                <c:pt idx="277">
                  <c:v>-14.991359709999999</c:v>
                </c:pt>
                <c:pt idx="278">
                  <c:v>-14.954879760000001</c:v>
                </c:pt>
                <c:pt idx="279">
                  <c:v>-15.04319954</c:v>
                </c:pt>
                <c:pt idx="280">
                  <c:v>-14.97552013</c:v>
                </c:pt>
                <c:pt idx="281">
                  <c:v>-14.9640007</c:v>
                </c:pt>
                <c:pt idx="282">
                  <c:v>-14.9640007</c:v>
                </c:pt>
                <c:pt idx="283">
                  <c:v>-15.04848003</c:v>
                </c:pt>
                <c:pt idx="284">
                  <c:v>-14.97936058</c:v>
                </c:pt>
                <c:pt idx="285">
                  <c:v>-14.98511982</c:v>
                </c:pt>
                <c:pt idx="286">
                  <c:v>-14.98511982</c:v>
                </c:pt>
                <c:pt idx="287">
                  <c:v>-14.96640015</c:v>
                </c:pt>
                <c:pt idx="288">
                  <c:v>-14.96640015</c:v>
                </c:pt>
                <c:pt idx="289">
                  <c:v>-14.99376011</c:v>
                </c:pt>
                <c:pt idx="290">
                  <c:v>-15.04944038</c:v>
                </c:pt>
                <c:pt idx="291">
                  <c:v>-14.9654398</c:v>
                </c:pt>
                <c:pt idx="292">
                  <c:v>-14.9654398</c:v>
                </c:pt>
                <c:pt idx="293">
                  <c:v>-15.004320140000001</c:v>
                </c:pt>
                <c:pt idx="294">
                  <c:v>-15.039360050000001</c:v>
                </c:pt>
                <c:pt idx="295">
                  <c:v>-14.948639869999999</c:v>
                </c:pt>
                <c:pt idx="296">
                  <c:v>-15.00239944</c:v>
                </c:pt>
                <c:pt idx="297">
                  <c:v>-15.03264046</c:v>
                </c:pt>
                <c:pt idx="298">
                  <c:v>-15.03264046</c:v>
                </c:pt>
                <c:pt idx="299">
                  <c:v>-14.947679519999999</c:v>
                </c:pt>
                <c:pt idx="300">
                  <c:v>-15.018719669999999</c:v>
                </c:pt>
                <c:pt idx="301">
                  <c:v>-15.02783966</c:v>
                </c:pt>
                <c:pt idx="302">
                  <c:v>-15.02783966</c:v>
                </c:pt>
                <c:pt idx="303">
                  <c:v>-14.953440670000001</c:v>
                </c:pt>
                <c:pt idx="304">
                  <c:v>-15.03215981</c:v>
                </c:pt>
                <c:pt idx="305">
                  <c:v>-14.99903965</c:v>
                </c:pt>
                <c:pt idx="306">
                  <c:v>-14.959680560000001</c:v>
                </c:pt>
                <c:pt idx="307">
                  <c:v>-15.04319954</c:v>
                </c:pt>
                <c:pt idx="308">
                  <c:v>-15.04319954</c:v>
                </c:pt>
                <c:pt idx="309">
                  <c:v>-14.99279976</c:v>
                </c:pt>
                <c:pt idx="310">
                  <c:v>-14.95631981</c:v>
                </c:pt>
                <c:pt idx="311">
                  <c:v>-15.03840065</c:v>
                </c:pt>
                <c:pt idx="312">
                  <c:v>-15.03840065</c:v>
                </c:pt>
                <c:pt idx="313">
                  <c:v>-14.980319980000001</c:v>
                </c:pt>
                <c:pt idx="314">
                  <c:v>-15.042720790000001</c:v>
                </c:pt>
                <c:pt idx="315">
                  <c:v>-15.042720790000001</c:v>
                </c:pt>
                <c:pt idx="316">
                  <c:v>-14.971680640000001</c:v>
                </c:pt>
                <c:pt idx="317">
                  <c:v>-14.97936058</c:v>
                </c:pt>
                <c:pt idx="318">
                  <c:v>-14.97936058</c:v>
                </c:pt>
                <c:pt idx="319">
                  <c:v>-15.04944038</c:v>
                </c:pt>
                <c:pt idx="320">
                  <c:v>-14.970720289999999</c:v>
                </c:pt>
                <c:pt idx="321">
                  <c:v>-14.983200070000001</c:v>
                </c:pt>
                <c:pt idx="322">
                  <c:v>-14.983200070000001</c:v>
                </c:pt>
                <c:pt idx="323">
                  <c:v>-6.0648002600000002</c:v>
                </c:pt>
                <c:pt idx="324">
                  <c:v>-1.2240001</c:v>
                </c:pt>
                <c:pt idx="325">
                  <c:v>-1.2240001</c:v>
                </c:pt>
                <c:pt idx="326">
                  <c:v>0.25871998000000002</c:v>
                </c:pt>
                <c:pt idx="327">
                  <c:v>1.03727996</c:v>
                </c:pt>
                <c:pt idx="328">
                  <c:v>1.14383996</c:v>
                </c:pt>
                <c:pt idx="329">
                  <c:v>1.14383996</c:v>
                </c:pt>
                <c:pt idx="330">
                  <c:v>0.64560002000000005</c:v>
                </c:pt>
                <c:pt idx="331">
                  <c:v>8.9760000000000006E-2</c:v>
                </c:pt>
                <c:pt idx="332">
                  <c:v>0.22464001</c:v>
                </c:pt>
                <c:pt idx="333">
                  <c:v>0.51600003000000005</c:v>
                </c:pt>
                <c:pt idx="334">
                  <c:v>0.30768001</c:v>
                </c:pt>
                <c:pt idx="335">
                  <c:v>0.30768001</c:v>
                </c:pt>
                <c:pt idx="336">
                  <c:v>8.7359999999999993E-2</c:v>
                </c:pt>
                <c:pt idx="337">
                  <c:v>-1.968E-2</c:v>
                </c:pt>
                <c:pt idx="338">
                  <c:v>1.4400000000000001E-3</c:v>
                </c:pt>
                <c:pt idx="339">
                  <c:v>1.4400000000000001E-3</c:v>
                </c:pt>
                <c:pt idx="340">
                  <c:v>0.30768001</c:v>
                </c:pt>
                <c:pt idx="341">
                  <c:v>0.13200000000000001</c:v>
                </c:pt>
                <c:pt idx="342">
                  <c:v>0.13200000000000001</c:v>
                </c:pt>
                <c:pt idx="343">
                  <c:v>9.3600000000000003E-2</c:v>
                </c:pt>
                <c:pt idx="344">
                  <c:v>-4.3200000000000001E-3</c:v>
                </c:pt>
                <c:pt idx="345">
                  <c:v>-4.3200000000000001E-3</c:v>
                </c:pt>
                <c:pt idx="346">
                  <c:v>0.13632000999999999</c:v>
                </c:pt>
                <c:pt idx="347">
                  <c:v>5.6640000000000003E-2</c:v>
                </c:pt>
                <c:pt idx="348">
                  <c:v>-2.496E-2</c:v>
                </c:pt>
                <c:pt idx="349">
                  <c:v>-2.496E-2</c:v>
                </c:pt>
                <c:pt idx="350">
                  <c:v>3.7920000000000002E-2</c:v>
                </c:pt>
                <c:pt idx="351">
                  <c:v>9.2160000000000006E-2</c:v>
                </c:pt>
                <c:pt idx="352">
                  <c:v>9.2160000000000006E-2</c:v>
                </c:pt>
                <c:pt idx="353">
                  <c:v>0.13247999999999999</c:v>
                </c:pt>
                <c:pt idx="354">
                  <c:v>0.10992</c:v>
                </c:pt>
                <c:pt idx="355">
                  <c:v>0.10992</c:v>
                </c:pt>
                <c:pt idx="356">
                  <c:v>6.7200000000000003E-3</c:v>
                </c:pt>
                <c:pt idx="357">
                  <c:v>-2.1600000000000001E-2</c:v>
                </c:pt>
                <c:pt idx="358">
                  <c:v>0.10944</c:v>
                </c:pt>
                <c:pt idx="359">
                  <c:v>5.7119999999999997E-2</c:v>
                </c:pt>
                <c:pt idx="360">
                  <c:v>-4.5600000000000002E-2</c:v>
                </c:pt>
                <c:pt idx="361">
                  <c:v>1.4400000000000001E-3</c:v>
                </c:pt>
                <c:pt idx="362">
                  <c:v>1.4400000000000001E-3</c:v>
                </c:pt>
                <c:pt idx="363">
                  <c:v>-1.4400000000000001E-3</c:v>
                </c:pt>
                <c:pt idx="364">
                  <c:v>-8.6400000000000005E-2</c:v>
                </c:pt>
                <c:pt idx="365">
                  <c:v>-8.7359999999999993E-2</c:v>
                </c:pt>
                <c:pt idx="366">
                  <c:v>-8.7359999999999993E-2</c:v>
                </c:pt>
                <c:pt idx="367">
                  <c:v>1.6320000000000001E-2</c:v>
                </c:pt>
                <c:pt idx="368">
                  <c:v>0.18048</c:v>
                </c:pt>
                <c:pt idx="369">
                  <c:v>0.18048</c:v>
                </c:pt>
                <c:pt idx="370">
                  <c:v>-0.13919999999999999</c:v>
                </c:pt>
                <c:pt idx="371">
                  <c:v>-0.37296000000000001</c:v>
                </c:pt>
                <c:pt idx="372">
                  <c:v>-0.37296000000000001</c:v>
                </c:pt>
                <c:pt idx="373">
                  <c:v>-0.1464</c:v>
                </c:pt>
                <c:pt idx="374">
                  <c:v>0.16944000000000001</c:v>
                </c:pt>
                <c:pt idx="375">
                  <c:v>0.20495999000000001</c:v>
                </c:pt>
                <c:pt idx="376">
                  <c:v>0.20495999000000001</c:v>
                </c:pt>
                <c:pt idx="377">
                  <c:v>0.10704</c:v>
                </c:pt>
                <c:pt idx="378">
                  <c:v>6.5280000000000005E-2</c:v>
                </c:pt>
                <c:pt idx="379">
                  <c:v>6.5280000000000005E-2</c:v>
                </c:pt>
                <c:pt idx="380">
                  <c:v>7.1999999999999995E-2</c:v>
                </c:pt>
                <c:pt idx="381">
                  <c:v>3.6479999999999999E-2</c:v>
                </c:pt>
                <c:pt idx="382">
                  <c:v>3.6479999999999999E-2</c:v>
                </c:pt>
                <c:pt idx="383">
                  <c:v>-2.64E-2</c:v>
                </c:pt>
                <c:pt idx="384">
                  <c:v>-3.3599999999999998E-2</c:v>
                </c:pt>
                <c:pt idx="385">
                  <c:v>0.108</c:v>
                </c:pt>
                <c:pt idx="386">
                  <c:v>0.12239999</c:v>
                </c:pt>
                <c:pt idx="387">
                  <c:v>-2.3040000000000001E-2</c:v>
                </c:pt>
                <c:pt idx="388">
                  <c:v>-0.46608000999999999</c:v>
                </c:pt>
                <c:pt idx="389">
                  <c:v>-0.46608000999999999</c:v>
                </c:pt>
                <c:pt idx="390">
                  <c:v>-0.54144000999999997</c:v>
                </c:pt>
                <c:pt idx="391">
                  <c:v>0.14112</c:v>
                </c:pt>
                <c:pt idx="392">
                  <c:v>0.14112</c:v>
                </c:pt>
                <c:pt idx="393">
                  <c:v>0.45120000999999998</c:v>
                </c:pt>
                <c:pt idx="394">
                  <c:v>0.13200000000000001</c:v>
                </c:pt>
                <c:pt idx="395">
                  <c:v>-3.168E-2</c:v>
                </c:pt>
                <c:pt idx="396">
                  <c:v>1.6320000000000001E-2</c:v>
                </c:pt>
                <c:pt idx="397">
                  <c:v>2.8799999999999999E-2</c:v>
                </c:pt>
                <c:pt idx="398">
                  <c:v>-8.9279999999999998E-2</c:v>
                </c:pt>
                <c:pt idx="399">
                  <c:v>-8.9279999999999998E-2</c:v>
                </c:pt>
                <c:pt idx="400">
                  <c:v>2.4E-2</c:v>
                </c:pt>
                <c:pt idx="401">
                  <c:v>-9.3600000000000003E-2</c:v>
                </c:pt>
                <c:pt idx="402">
                  <c:v>-7.8719999999999998E-2</c:v>
                </c:pt>
                <c:pt idx="403">
                  <c:v>-7.8719999999999998E-2</c:v>
                </c:pt>
                <c:pt idx="404">
                  <c:v>7.9200000000000007E-2</c:v>
                </c:pt>
                <c:pt idx="405">
                  <c:v>8.4959999999999994E-2</c:v>
                </c:pt>
                <c:pt idx="406">
                  <c:v>3.7920000000000002E-2</c:v>
                </c:pt>
                <c:pt idx="407">
                  <c:v>-5.0880000000000002E-2</c:v>
                </c:pt>
                <c:pt idx="408">
                  <c:v>-1.7760000000000001E-2</c:v>
                </c:pt>
                <c:pt idx="409">
                  <c:v>-1.7760000000000001E-2</c:v>
                </c:pt>
                <c:pt idx="410">
                  <c:v>4.8000000000000001E-4</c:v>
                </c:pt>
                <c:pt idx="411">
                  <c:v>-3.1199999999999999E-2</c:v>
                </c:pt>
                <c:pt idx="412">
                  <c:v>-2.8320000000000001E-2</c:v>
                </c:pt>
                <c:pt idx="413">
                  <c:v>-2.8320000000000001E-2</c:v>
                </c:pt>
                <c:pt idx="414">
                  <c:v>-11.470560069999999</c:v>
                </c:pt>
                <c:pt idx="415">
                  <c:v>-11.470560069999999</c:v>
                </c:pt>
                <c:pt idx="416">
                  <c:v>-26.944320680000001</c:v>
                </c:pt>
                <c:pt idx="417">
                  <c:v>-24.90431976</c:v>
                </c:pt>
                <c:pt idx="418">
                  <c:v>-19.7928009</c:v>
                </c:pt>
                <c:pt idx="419">
                  <c:v>-19.7928009</c:v>
                </c:pt>
                <c:pt idx="420">
                  <c:v>-16.552801129999999</c:v>
                </c:pt>
                <c:pt idx="421">
                  <c:v>-12.61199951</c:v>
                </c:pt>
                <c:pt idx="422">
                  <c:v>-9.1161594400000006</c:v>
                </c:pt>
                <c:pt idx="423">
                  <c:v>-6.0974397700000003</c:v>
                </c:pt>
                <c:pt idx="424">
                  <c:v>-4.36319971</c:v>
                </c:pt>
                <c:pt idx="425">
                  <c:v>-4.36319971</c:v>
                </c:pt>
                <c:pt idx="426">
                  <c:v>-3.4972801200000001</c:v>
                </c:pt>
                <c:pt idx="427">
                  <c:v>-2.6092798699999999</c:v>
                </c:pt>
                <c:pt idx="428">
                  <c:v>-2.7278401900000002</c:v>
                </c:pt>
                <c:pt idx="429">
                  <c:v>-2.7278401900000002</c:v>
                </c:pt>
                <c:pt idx="430">
                  <c:v>-2.25552011</c:v>
                </c:pt>
                <c:pt idx="431">
                  <c:v>-1.6612800400000001</c:v>
                </c:pt>
                <c:pt idx="432">
                  <c:v>-1.4966399699999999</c:v>
                </c:pt>
                <c:pt idx="433">
                  <c:v>-0.40655999999999998</c:v>
                </c:pt>
                <c:pt idx="434">
                  <c:v>-1.46208</c:v>
                </c:pt>
                <c:pt idx="435">
                  <c:v>-1.46208</c:v>
                </c:pt>
                <c:pt idx="436">
                  <c:v>-2.1513600300000002</c:v>
                </c:pt>
                <c:pt idx="437">
                  <c:v>-0.63503999</c:v>
                </c:pt>
                <c:pt idx="438">
                  <c:v>-1.51776004</c:v>
                </c:pt>
                <c:pt idx="439">
                  <c:v>-1.51776004</c:v>
                </c:pt>
                <c:pt idx="440">
                  <c:v>-1.1424000299999999</c:v>
                </c:pt>
                <c:pt idx="441">
                  <c:v>-1.1424000299999999</c:v>
                </c:pt>
                <c:pt idx="442">
                  <c:v>-1.9977600600000001</c:v>
                </c:pt>
                <c:pt idx="443">
                  <c:v>-0.78288000999999996</c:v>
                </c:pt>
                <c:pt idx="444">
                  <c:v>-0.25776001999999998</c:v>
                </c:pt>
                <c:pt idx="445">
                  <c:v>-0.25776001999999998</c:v>
                </c:pt>
                <c:pt idx="446">
                  <c:v>-0.98784006000000002</c:v>
                </c:pt>
                <c:pt idx="447">
                  <c:v>-0.69647998</c:v>
                </c:pt>
                <c:pt idx="448">
                  <c:v>-0.69647998</c:v>
                </c:pt>
                <c:pt idx="449">
                  <c:v>-0.46511998999999998</c:v>
                </c:pt>
                <c:pt idx="450">
                  <c:v>0.22800000000000001</c:v>
                </c:pt>
                <c:pt idx="451">
                  <c:v>0.22800000000000001</c:v>
                </c:pt>
                <c:pt idx="452">
                  <c:v>-1.48368001</c:v>
                </c:pt>
                <c:pt idx="453">
                  <c:v>-0.69120002000000003</c:v>
                </c:pt>
                <c:pt idx="454">
                  <c:v>-1.0420800400000001</c:v>
                </c:pt>
                <c:pt idx="455">
                  <c:v>-1.0420800400000001</c:v>
                </c:pt>
                <c:pt idx="456">
                  <c:v>-1.72463989</c:v>
                </c:pt>
                <c:pt idx="457">
                  <c:v>0.41327997999999999</c:v>
                </c:pt>
                <c:pt idx="458">
                  <c:v>2.8320000000000001E-2</c:v>
                </c:pt>
                <c:pt idx="459">
                  <c:v>-2.50607991</c:v>
                </c:pt>
                <c:pt idx="460">
                  <c:v>-1.8811199700000001</c:v>
                </c:pt>
                <c:pt idx="461">
                  <c:v>-1.8811199700000001</c:v>
                </c:pt>
                <c:pt idx="462">
                  <c:v>-1.1563199799999999</c:v>
                </c:pt>
                <c:pt idx="463">
                  <c:v>-0.83952004000000002</c:v>
                </c:pt>
                <c:pt idx="464">
                  <c:v>-0.83952004000000002</c:v>
                </c:pt>
                <c:pt idx="465">
                  <c:v>3.456E-2</c:v>
                </c:pt>
                <c:pt idx="466">
                  <c:v>-2.8512000999999998</c:v>
                </c:pt>
                <c:pt idx="467">
                  <c:v>-2.8512000999999998</c:v>
                </c:pt>
                <c:pt idx="468">
                  <c:v>-1.2556799700000001</c:v>
                </c:pt>
                <c:pt idx="469">
                  <c:v>-0.42912</c:v>
                </c:pt>
                <c:pt idx="470">
                  <c:v>-0.88032001000000004</c:v>
                </c:pt>
                <c:pt idx="471">
                  <c:v>-0.88032001000000004</c:v>
                </c:pt>
                <c:pt idx="472">
                  <c:v>-1.9680000499999999</c:v>
                </c:pt>
                <c:pt idx="473">
                  <c:v>-1.54943991</c:v>
                </c:pt>
                <c:pt idx="474">
                  <c:v>-1.54943991</c:v>
                </c:pt>
                <c:pt idx="475">
                  <c:v>-0.91872001000000003</c:v>
                </c:pt>
                <c:pt idx="476">
                  <c:v>0.18911998999999999</c:v>
                </c:pt>
                <c:pt idx="477">
                  <c:v>0.18911998999999999</c:v>
                </c:pt>
                <c:pt idx="478">
                  <c:v>-1.6276799399999999</c:v>
                </c:pt>
                <c:pt idx="479">
                  <c:v>-2.5348799199999998</c:v>
                </c:pt>
                <c:pt idx="480">
                  <c:v>-0.33792000999999999</c:v>
                </c:pt>
                <c:pt idx="481">
                  <c:v>-0.33792000999999999</c:v>
                </c:pt>
                <c:pt idx="482">
                  <c:v>-0.36816000999999998</c:v>
                </c:pt>
                <c:pt idx="483">
                  <c:v>-0.24288000000000001</c:v>
                </c:pt>
                <c:pt idx="484">
                  <c:v>-1.49423993</c:v>
                </c:pt>
                <c:pt idx="485">
                  <c:v>-0.63456005000000004</c:v>
                </c:pt>
                <c:pt idx="486">
                  <c:v>4.9919999999999999E-2</c:v>
                </c:pt>
                <c:pt idx="487">
                  <c:v>4.9919999999999999E-2</c:v>
                </c:pt>
                <c:pt idx="488">
                  <c:v>-0.75888001999999999</c:v>
                </c:pt>
                <c:pt idx="489">
                  <c:v>-4.224E-2</c:v>
                </c:pt>
                <c:pt idx="490">
                  <c:v>-4.4159999999999998E-2</c:v>
                </c:pt>
                <c:pt idx="491">
                  <c:v>-4.4159999999999998E-2</c:v>
                </c:pt>
                <c:pt idx="492">
                  <c:v>0.26495998999999998</c:v>
                </c:pt>
                <c:pt idx="493">
                  <c:v>0.26495998999999998</c:v>
                </c:pt>
                <c:pt idx="494">
                  <c:v>-0.28847998000000002</c:v>
                </c:pt>
                <c:pt idx="495">
                  <c:v>0.59040004000000001</c:v>
                </c:pt>
                <c:pt idx="496">
                  <c:v>1.8763201199999999</c:v>
                </c:pt>
                <c:pt idx="497">
                  <c:v>1.8763201199999999</c:v>
                </c:pt>
                <c:pt idx="498">
                  <c:v>1.0046401</c:v>
                </c:pt>
                <c:pt idx="499">
                  <c:v>0.56303996000000001</c:v>
                </c:pt>
                <c:pt idx="500">
                  <c:v>1.0612800099999999</c:v>
                </c:pt>
                <c:pt idx="501">
                  <c:v>1.0612800099999999</c:v>
                </c:pt>
                <c:pt idx="502">
                  <c:v>1.83840001</c:v>
                </c:pt>
                <c:pt idx="503">
                  <c:v>0.29183998999999999</c:v>
                </c:pt>
                <c:pt idx="504">
                  <c:v>-0.19536000000000001</c:v>
                </c:pt>
                <c:pt idx="505">
                  <c:v>1.04832006</c:v>
                </c:pt>
                <c:pt idx="506">
                  <c:v>0.69408000000000003</c:v>
                </c:pt>
                <c:pt idx="507">
                  <c:v>0.69408000000000003</c:v>
                </c:pt>
                <c:pt idx="508">
                  <c:v>0.14208001000000001</c:v>
                </c:pt>
                <c:pt idx="509">
                  <c:v>0.53663998999999996</c:v>
                </c:pt>
                <c:pt idx="510">
                  <c:v>1.6675199300000001</c:v>
                </c:pt>
                <c:pt idx="511">
                  <c:v>1.6675199300000001</c:v>
                </c:pt>
                <c:pt idx="512">
                  <c:v>0.20208000000000001</c:v>
                </c:pt>
                <c:pt idx="513">
                  <c:v>0.20208000000000001</c:v>
                </c:pt>
                <c:pt idx="514">
                  <c:v>0.29280001</c:v>
                </c:pt>
                <c:pt idx="515">
                  <c:v>0.11040001000000001</c:v>
                </c:pt>
                <c:pt idx="516">
                  <c:v>0.52032</c:v>
                </c:pt>
                <c:pt idx="517">
                  <c:v>0.52032</c:v>
                </c:pt>
                <c:pt idx="518">
                  <c:v>0.53520000000000001</c:v>
                </c:pt>
                <c:pt idx="519">
                  <c:v>0.77376001999999999</c:v>
                </c:pt>
                <c:pt idx="520">
                  <c:v>1.1011200000000001</c:v>
                </c:pt>
                <c:pt idx="521">
                  <c:v>0.13247999999999999</c:v>
                </c:pt>
                <c:pt idx="522">
                  <c:v>-0.59712005000000001</c:v>
                </c:pt>
                <c:pt idx="523">
                  <c:v>-0.59712005000000001</c:v>
                </c:pt>
                <c:pt idx="524">
                  <c:v>0.21791999000000001</c:v>
                </c:pt>
                <c:pt idx="525">
                  <c:v>1.3425600499999999</c:v>
                </c:pt>
                <c:pt idx="526">
                  <c:v>1.8446400199999999</c:v>
                </c:pt>
                <c:pt idx="527">
                  <c:v>1.8446400199999999</c:v>
                </c:pt>
                <c:pt idx="528">
                  <c:v>-0.72864002000000005</c:v>
                </c:pt>
                <c:pt idx="529">
                  <c:v>-0.98352002999999999</c:v>
                </c:pt>
                <c:pt idx="530">
                  <c:v>-0.21504000000000001</c:v>
                </c:pt>
                <c:pt idx="531">
                  <c:v>0.43967998000000003</c:v>
                </c:pt>
                <c:pt idx="532">
                  <c:v>1.34351993</c:v>
                </c:pt>
                <c:pt idx="533">
                  <c:v>1.34351993</c:v>
                </c:pt>
                <c:pt idx="534">
                  <c:v>0.62063997999999998</c:v>
                </c:pt>
                <c:pt idx="535">
                  <c:v>0.50303995999999995</c:v>
                </c:pt>
                <c:pt idx="536">
                  <c:v>1.29408002</c:v>
                </c:pt>
                <c:pt idx="537">
                  <c:v>1.29408002</c:v>
                </c:pt>
                <c:pt idx="538">
                  <c:v>-0.56544000000000005</c:v>
                </c:pt>
                <c:pt idx="539">
                  <c:v>-0.56544000000000005</c:v>
                </c:pt>
                <c:pt idx="540">
                  <c:v>-0.40704000000000001</c:v>
                </c:pt>
                <c:pt idx="541">
                  <c:v>1.13375998</c:v>
                </c:pt>
                <c:pt idx="542">
                  <c:v>1.96704006</c:v>
                </c:pt>
                <c:pt idx="543">
                  <c:v>1.96704006</c:v>
                </c:pt>
                <c:pt idx="544">
                  <c:v>1.55519998</c:v>
                </c:pt>
                <c:pt idx="545">
                  <c:v>-8.448E-2</c:v>
                </c:pt>
                <c:pt idx="546">
                  <c:v>-0.44784001000000001</c:v>
                </c:pt>
                <c:pt idx="547">
                  <c:v>0.71183996999999999</c:v>
                </c:pt>
                <c:pt idx="548">
                  <c:v>0.73824000000000001</c:v>
                </c:pt>
                <c:pt idx="549">
                  <c:v>0.73824000000000001</c:v>
                </c:pt>
                <c:pt idx="550">
                  <c:v>1.5052798999999999</c:v>
                </c:pt>
                <c:pt idx="551">
                  <c:v>0.94032000999999998</c:v>
                </c:pt>
                <c:pt idx="552">
                  <c:v>0.94032000999999998</c:v>
                </c:pt>
                <c:pt idx="553">
                  <c:v>-0.70415998000000002</c:v>
                </c:pt>
                <c:pt idx="554">
                  <c:v>0.15504000000000001</c:v>
                </c:pt>
                <c:pt idx="555">
                  <c:v>1.1688000000000001</c:v>
                </c:pt>
                <c:pt idx="556">
                  <c:v>2.3126399499999999</c:v>
                </c:pt>
                <c:pt idx="557">
                  <c:v>2.2776000500000002</c:v>
                </c:pt>
                <c:pt idx="558">
                  <c:v>-0.94943993999999998</c:v>
                </c:pt>
                <c:pt idx="559">
                  <c:v>-0.94943993999999998</c:v>
                </c:pt>
                <c:pt idx="560">
                  <c:v>-3.1612799200000001</c:v>
                </c:pt>
                <c:pt idx="561">
                  <c:v>-1.8331199899999999</c:v>
                </c:pt>
                <c:pt idx="562">
                  <c:v>-1.8331199899999999</c:v>
                </c:pt>
                <c:pt idx="563">
                  <c:v>0.57168001000000002</c:v>
                </c:pt>
                <c:pt idx="564">
                  <c:v>2.6361599</c:v>
                </c:pt>
                <c:pt idx="565">
                  <c:v>2.6361599</c:v>
                </c:pt>
                <c:pt idx="566">
                  <c:v>2.0438399299999999</c:v>
                </c:pt>
                <c:pt idx="567">
                  <c:v>0.68015999000000005</c:v>
                </c:pt>
                <c:pt idx="568">
                  <c:v>0.68015999000000005</c:v>
                </c:pt>
                <c:pt idx="569">
                  <c:v>0.40512002000000003</c:v>
                </c:pt>
                <c:pt idx="570">
                  <c:v>1.0608000799999999</c:v>
                </c:pt>
                <c:pt idx="571">
                  <c:v>0.11808001</c:v>
                </c:pt>
                <c:pt idx="572">
                  <c:v>0.11808001</c:v>
                </c:pt>
                <c:pt idx="573">
                  <c:v>0.77520001000000005</c:v>
                </c:pt>
                <c:pt idx="574">
                  <c:v>1.13424003</c:v>
                </c:pt>
                <c:pt idx="575">
                  <c:v>1.13424003</c:v>
                </c:pt>
                <c:pt idx="576">
                  <c:v>0.88511996999999998</c:v>
                </c:pt>
                <c:pt idx="577">
                  <c:v>0.24528</c:v>
                </c:pt>
                <c:pt idx="578">
                  <c:v>0.24528</c:v>
                </c:pt>
                <c:pt idx="579">
                  <c:v>0.23711999</c:v>
                </c:pt>
                <c:pt idx="580">
                  <c:v>0.36720002000000002</c:v>
                </c:pt>
                <c:pt idx="581">
                  <c:v>4.8000000000000001E-4</c:v>
                </c:pt>
                <c:pt idx="582">
                  <c:v>1.53839993</c:v>
                </c:pt>
                <c:pt idx="583">
                  <c:v>0.85968</c:v>
                </c:pt>
                <c:pt idx="584">
                  <c:v>-0.21840000000000001</c:v>
                </c:pt>
                <c:pt idx="585">
                  <c:v>-0.21840000000000001</c:v>
                </c:pt>
                <c:pt idx="586">
                  <c:v>-0.85919999999999996</c:v>
                </c:pt>
                <c:pt idx="587">
                  <c:v>-0.93503999999999998</c:v>
                </c:pt>
                <c:pt idx="588">
                  <c:v>-0.93503999999999998</c:v>
                </c:pt>
                <c:pt idx="589">
                  <c:v>0.45312002000000001</c:v>
                </c:pt>
                <c:pt idx="590">
                  <c:v>1.3780800099999999</c:v>
                </c:pt>
                <c:pt idx="591">
                  <c:v>2.0131199400000002</c:v>
                </c:pt>
                <c:pt idx="592">
                  <c:v>0.47423998000000001</c:v>
                </c:pt>
                <c:pt idx="593">
                  <c:v>0.39216000000000001</c:v>
                </c:pt>
                <c:pt idx="594">
                  <c:v>0.39216000000000001</c:v>
                </c:pt>
                <c:pt idx="595">
                  <c:v>1.7976000299999999</c:v>
                </c:pt>
                <c:pt idx="596">
                  <c:v>1.00367999</c:v>
                </c:pt>
                <c:pt idx="597">
                  <c:v>0.49296001</c:v>
                </c:pt>
                <c:pt idx="598">
                  <c:v>0.49296001</c:v>
                </c:pt>
                <c:pt idx="599">
                  <c:v>0.12383999</c:v>
                </c:pt>
                <c:pt idx="600">
                  <c:v>0.12383999</c:v>
                </c:pt>
                <c:pt idx="601">
                  <c:v>-0.51936000999999998</c:v>
                </c:pt>
                <c:pt idx="602">
                  <c:v>0.25584000000000001</c:v>
                </c:pt>
                <c:pt idx="603">
                  <c:v>0.58943999000000002</c:v>
                </c:pt>
                <c:pt idx="604">
                  <c:v>0.58943999000000002</c:v>
                </c:pt>
                <c:pt idx="605">
                  <c:v>-0.31920000999999998</c:v>
                </c:pt>
                <c:pt idx="606">
                  <c:v>-0.17568</c:v>
                </c:pt>
                <c:pt idx="607">
                  <c:v>0.21887999999999999</c:v>
                </c:pt>
                <c:pt idx="608">
                  <c:v>0.51888000999999995</c:v>
                </c:pt>
                <c:pt idx="609">
                  <c:v>0.96719997999999996</c:v>
                </c:pt>
                <c:pt idx="610">
                  <c:v>0.96719997999999996</c:v>
                </c:pt>
                <c:pt idx="611">
                  <c:v>-0.35088000000000003</c:v>
                </c:pt>
                <c:pt idx="612">
                  <c:v>-2.9855999899999999</c:v>
                </c:pt>
                <c:pt idx="613">
                  <c:v>-1.4356800300000001</c:v>
                </c:pt>
                <c:pt idx="614">
                  <c:v>-1.4356800300000001</c:v>
                </c:pt>
                <c:pt idx="615">
                  <c:v>0.73680000999999995</c:v>
                </c:pt>
                <c:pt idx="616">
                  <c:v>0.52895999000000005</c:v>
                </c:pt>
                <c:pt idx="617">
                  <c:v>-1.3286399799999999</c:v>
                </c:pt>
                <c:pt idx="618">
                  <c:v>-2.21616006</c:v>
                </c:pt>
                <c:pt idx="619">
                  <c:v>0.91487998000000004</c:v>
                </c:pt>
                <c:pt idx="620">
                  <c:v>0.91487998000000004</c:v>
                </c:pt>
                <c:pt idx="621">
                  <c:v>1.8345600399999999</c:v>
                </c:pt>
                <c:pt idx="622">
                  <c:v>1.47168005</c:v>
                </c:pt>
                <c:pt idx="623">
                  <c:v>1.47168005</c:v>
                </c:pt>
                <c:pt idx="624">
                  <c:v>-3.5520000000000003E-2</c:v>
                </c:pt>
                <c:pt idx="625">
                  <c:v>-0.70656001999999996</c:v>
                </c:pt>
                <c:pt idx="626">
                  <c:v>-0.57984000000000002</c:v>
                </c:pt>
                <c:pt idx="627">
                  <c:v>-0.46559998000000002</c:v>
                </c:pt>
                <c:pt idx="628">
                  <c:v>-0.28608</c:v>
                </c:pt>
                <c:pt idx="629">
                  <c:v>-0.86063999000000002</c:v>
                </c:pt>
                <c:pt idx="630">
                  <c:v>-0.86063999000000002</c:v>
                </c:pt>
                <c:pt idx="631">
                  <c:v>-2.4019198400000001</c:v>
                </c:pt>
                <c:pt idx="632">
                  <c:v>-0.60383998999999999</c:v>
                </c:pt>
                <c:pt idx="633">
                  <c:v>1.24127996</c:v>
                </c:pt>
                <c:pt idx="634">
                  <c:v>1.24127996</c:v>
                </c:pt>
                <c:pt idx="635">
                  <c:v>-0.97008002000000004</c:v>
                </c:pt>
                <c:pt idx="636">
                  <c:v>-0.97008002000000004</c:v>
                </c:pt>
                <c:pt idx="637">
                  <c:v>-1.7284799799999999</c:v>
                </c:pt>
                <c:pt idx="638">
                  <c:v>-0.64463996999999995</c:v>
                </c:pt>
                <c:pt idx="639">
                  <c:v>-0.31103997999999999</c:v>
                </c:pt>
                <c:pt idx="640">
                  <c:v>-0.31103997999999999</c:v>
                </c:pt>
                <c:pt idx="641">
                  <c:v>-0.74639999999999995</c:v>
                </c:pt>
                <c:pt idx="642">
                  <c:v>-0.69072001999999999</c:v>
                </c:pt>
                <c:pt idx="643">
                  <c:v>-0.69072001999999999</c:v>
                </c:pt>
                <c:pt idx="644">
                  <c:v>-0.93360001000000004</c:v>
                </c:pt>
                <c:pt idx="645">
                  <c:v>-1.46016002</c:v>
                </c:pt>
                <c:pt idx="646">
                  <c:v>-1.46016002</c:v>
                </c:pt>
                <c:pt idx="647">
                  <c:v>-0.66527997999999999</c:v>
                </c:pt>
                <c:pt idx="648">
                  <c:v>-9.5999999999999992E-3</c:v>
                </c:pt>
                <c:pt idx="649">
                  <c:v>-7.5840000000000005E-2</c:v>
                </c:pt>
                <c:pt idx="650">
                  <c:v>-7.5840000000000005E-2</c:v>
                </c:pt>
                <c:pt idx="651">
                  <c:v>-1.52351999</c:v>
                </c:pt>
                <c:pt idx="652">
                  <c:v>-1.10016</c:v>
                </c:pt>
                <c:pt idx="653">
                  <c:v>0.31920000999999998</c:v>
                </c:pt>
                <c:pt idx="654">
                  <c:v>0.62592000000000003</c:v>
                </c:pt>
                <c:pt idx="655">
                  <c:v>0.39935999999999999</c:v>
                </c:pt>
                <c:pt idx="656">
                  <c:v>0.39935999999999999</c:v>
                </c:pt>
                <c:pt idx="657">
                  <c:v>-1.6396799099999999</c:v>
                </c:pt>
                <c:pt idx="658">
                  <c:v>-1.05648005</c:v>
                </c:pt>
                <c:pt idx="659">
                  <c:v>-1.05648005</c:v>
                </c:pt>
                <c:pt idx="660">
                  <c:v>-2.64E-2</c:v>
                </c:pt>
                <c:pt idx="661">
                  <c:v>0.99407995000000005</c:v>
                </c:pt>
                <c:pt idx="662">
                  <c:v>-0.18384001</c:v>
                </c:pt>
                <c:pt idx="663">
                  <c:v>-1.80816007</c:v>
                </c:pt>
                <c:pt idx="664">
                  <c:v>-0.49103998999999998</c:v>
                </c:pt>
                <c:pt idx="665">
                  <c:v>0.45216000000000001</c:v>
                </c:pt>
                <c:pt idx="666">
                  <c:v>0.45216000000000001</c:v>
                </c:pt>
                <c:pt idx="667">
                  <c:v>-6.4320000000000002E-2</c:v>
                </c:pt>
                <c:pt idx="668">
                  <c:v>-1.5527999400000001</c:v>
                </c:pt>
                <c:pt idx="669">
                  <c:v>-1.5527999400000001</c:v>
                </c:pt>
                <c:pt idx="670">
                  <c:v>-0.99551999999999996</c:v>
                </c:pt>
                <c:pt idx="671">
                  <c:v>0.24528</c:v>
                </c:pt>
                <c:pt idx="672">
                  <c:v>0.22176000000000001</c:v>
                </c:pt>
                <c:pt idx="673">
                  <c:v>-1.72607994</c:v>
                </c:pt>
                <c:pt idx="674">
                  <c:v>-1.3502399899999999</c:v>
                </c:pt>
                <c:pt idx="675">
                  <c:v>-1.1520000000000001E-2</c:v>
                </c:pt>
                <c:pt idx="676">
                  <c:v>-1.1520000000000001E-2</c:v>
                </c:pt>
                <c:pt idx="677">
                  <c:v>-0.64080000000000004</c:v>
                </c:pt>
                <c:pt idx="678">
                  <c:v>-0.37968001000000001</c:v>
                </c:pt>
                <c:pt idx="679">
                  <c:v>-0.37968001000000001</c:v>
                </c:pt>
                <c:pt idx="680">
                  <c:v>0.22319998999999999</c:v>
                </c:pt>
                <c:pt idx="681">
                  <c:v>0.29231997999999998</c:v>
                </c:pt>
                <c:pt idx="682">
                  <c:v>0.29231997999999998</c:v>
                </c:pt>
                <c:pt idx="683">
                  <c:v>-1.24463999</c:v>
                </c:pt>
                <c:pt idx="684">
                  <c:v>0.63312000000000002</c:v>
                </c:pt>
                <c:pt idx="685">
                  <c:v>1.9166399199999999</c:v>
                </c:pt>
                <c:pt idx="686">
                  <c:v>1.9166399199999999</c:v>
                </c:pt>
                <c:pt idx="687">
                  <c:v>0.65039997999999999</c:v>
                </c:pt>
                <c:pt idx="688">
                  <c:v>-0.25343999</c:v>
                </c:pt>
                <c:pt idx="689">
                  <c:v>-0.69264000999999997</c:v>
                </c:pt>
                <c:pt idx="690">
                  <c:v>-0.61775999999999998</c:v>
                </c:pt>
                <c:pt idx="691">
                  <c:v>-5.4239999999999997E-2</c:v>
                </c:pt>
                <c:pt idx="692">
                  <c:v>-5.4239999999999997E-2</c:v>
                </c:pt>
                <c:pt idx="693">
                  <c:v>-0.23327999999999999</c:v>
                </c:pt>
                <c:pt idx="694">
                  <c:v>0.50735998000000004</c:v>
                </c:pt>
                <c:pt idx="695">
                  <c:v>0.50735998000000004</c:v>
                </c:pt>
                <c:pt idx="696">
                  <c:v>1.3612799600000001</c:v>
                </c:pt>
                <c:pt idx="697">
                  <c:v>0.38879999999999998</c:v>
                </c:pt>
                <c:pt idx="698">
                  <c:v>0.38879999999999998</c:v>
                </c:pt>
                <c:pt idx="699">
                  <c:v>0.75551999000000003</c:v>
                </c:pt>
                <c:pt idx="700">
                  <c:v>0.34847999000000002</c:v>
                </c:pt>
                <c:pt idx="701">
                  <c:v>-0.45840001000000002</c:v>
                </c:pt>
                <c:pt idx="702">
                  <c:v>-0.45840001000000002</c:v>
                </c:pt>
                <c:pt idx="703">
                  <c:v>-1.31423998</c:v>
                </c:pt>
                <c:pt idx="704">
                  <c:v>0.16752</c:v>
                </c:pt>
                <c:pt idx="705">
                  <c:v>0.16752</c:v>
                </c:pt>
                <c:pt idx="706">
                  <c:v>-0.48768001999999999</c:v>
                </c:pt>
                <c:pt idx="707">
                  <c:v>-1.2360000600000001</c:v>
                </c:pt>
                <c:pt idx="708">
                  <c:v>-1.2360000600000001</c:v>
                </c:pt>
                <c:pt idx="709">
                  <c:v>6.8159999999999998E-2</c:v>
                </c:pt>
                <c:pt idx="710">
                  <c:v>1.00320005</c:v>
                </c:pt>
                <c:pt idx="711">
                  <c:v>0.49248001000000002</c:v>
                </c:pt>
                <c:pt idx="712">
                  <c:v>0.49248001000000002</c:v>
                </c:pt>
                <c:pt idx="713">
                  <c:v>6.6720000000000002E-2</c:v>
                </c:pt>
                <c:pt idx="714">
                  <c:v>-5.4239999999999997E-2</c:v>
                </c:pt>
                <c:pt idx="715">
                  <c:v>0.51983999999999997</c:v>
                </c:pt>
                <c:pt idx="716">
                  <c:v>0.25871998000000002</c:v>
                </c:pt>
                <c:pt idx="717">
                  <c:v>-0.39119998</c:v>
                </c:pt>
                <c:pt idx="718">
                  <c:v>-0.39119998</c:v>
                </c:pt>
                <c:pt idx="719">
                  <c:v>0.99599998999999995</c:v>
                </c:pt>
                <c:pt idx="720">
                  <c:v>2.5780801800000002</c:v>
                </c:pt>
                <c:pt idx="721">
                  <c:v>2.5780801800000002</c:v>
                </c:pt>
                <c:pt idx="722">
                  <c:v>1.97472</c:v>
                </c:pt>
                <c:pt idx="723">
                  <c:v>0.24143999999999999</c:v>
                </c:pt>
                <c:pt idx="724">
                  <c:v>-0.61248004</c:v>
                </c:pt>
                <c:pt idx="725">
                  <c:v>-0.19919998999999999</c:v>
                </c:pt>
                <c:pt idx="726">
                  <c:v>-0.63695997000000004</c:v>
                </c:pt>
                <c:pt idx="727">
                  <c:v>-0.33792000999999999</c:v>
                </c:pt>
                <c:pt idx="728">
                  <c:v>-0.33792000999999999</c:v>
                </c:pt>
                <c:pt idx="729">
                  <c:v>-1.7380800199999999</c:v>
                </c:pt>
                <c:pt idx="730">
                  <c:v>1.8239999999999999E-2</c:v>
                </c:pt>
                <c:pt idx="731">
                  <c:v>1.8239999999999999E-2</c:v>
                </c:pt>
                <c:pt idx="732">
                  <c:v>0.37872001999999999</c:v>
                </c:pt>
                <c:pt idx="733">
                  <c:v>0.37872001999999999</c:v>
                </c:pt>
                <c:pt idx="734">
                  <c:v>-2.0352001199999998</c:v>
                </c:pt>
                <c:pt idx="735">
                  <c:v>-0.79631996000000005</c:v>
                </c:pt>
                <c:pt idx="736">
                  <c:v>-0.79631996000000005</c:v>
                </c:pt>
                <c:pt idx="737">
                  <c:v>1.40256</c:v>
                </c:pt>
                <c:pt idx="738">
                  <c:v>0.55103999000000004</c:v>
                </c:pt>
                <c:pt idx="739">
                  <c:v>-1.8955199700000001</c:v>
                </c:pt>
                <c:pt idx="740">
                  <c:v>-2.4441599799999998</c:v>
                </c:pt>
                <c:pt idx="741">
                  <c:v>-0.11904000000000001</c:v>
                </c:pt>
                <c:pt idx="742">
                  <c:v>-0.11904000000000001</c:v>
                </c:pt>
                <c:pt idx="743">
                  <c:v>1.30031991</c:v>
                </c:pt>
                <c:pt idx="744">
                  <c:v>0.31584001</c:v>
                </c:pt>
                <c:pt idx="745">
                  <c:v>-0.91056000999999998</c:v>
                </c:pt>
                <c:pt idx="746">
                  <c:v>-0.91056000999999998</c:v>
                </c:pt>
                <c:pt idx="747">
                  <c:v>-0.17423999000000001</c:v>
                </c:pt>
                <c:pt idx="748">
                  <c:v>1.8720000000000001E-2</c:v>
                </c:pt>
                <c:pt idx="749">
                  <c:v>0.73536003000000005</c:v>
                </c:pt>
                <c:pt idx="750">
                  <c:v>1.0065599700000001</c:v>
                </c:pt>
                <c:pt idx="751">
                  <c:v>1.5091199900000001</c:v>
                </c:pt>
                <c:pt idx="752">
                  <c:v>2.0932798400000001</c:v>
                </c:pt>
                <c:pt idx="753">
                  <c:v>2.0932798400000001</c:v>
                </c:pt>
                <c:pt idx="754">
                  <c:v>1.4332799899999999</c:v>
                </c:pt>
                <c:pt idx="755">
                  <c:v>2.5919999999999999E-2</c:v>
                </c:pt>
                <c:pt idx="756">
                  <c:v>2.5919999999999999E-2</c:v>
                </c:pt>
                <c:pt idx="757">
                  <c:v>0.97392005000000004</c:v>
                </c:pt>
                <c:pt idx="758">
                  <c:v>0.15984000000000001</c:v>
                </c:pt>
                <c:pt idx="759">
                  <c:v>0.15984000000000001</c:v>
                </c:pt>
                <c:pt idx="760">
                  <c:v>-1.50191998</c:v>
                </c:pt>
                <c:pt idx="761">
                  <c:v>-0.87743998000000001</c:v>
                </c:pt>
                <c:pt idx="762">
                  <c:v>-0.87743998000000001</c:v>
                </c:pt>
                <c:pt idx="763">
                  <c:v>0.90671997999999998</c:v>
                </c:pt>
                <c:pt idx="764">
                  <c:v>0.84672004000000001</c:v>
                </c:pt>
                <c:pt idx="765">
                  <c:v>1.5489599700000001</c:v>
                </c:pt>
                <c:pt idx="766">
                  <c:v>1.5489599700000001</c:v>
                </c:pt>
                <c:pt idx="767">
                  <c:v>0.87600005000000003</c:v>
                </c:pt>
                <c:pt idx="768">
                  <c:v>0.33216000000000001</c:v>
                </c:pt>
                <c:pt idx="769">
                  <c:v>0.33216000000000001</c:v>
                </c:pt>
                <c:pt idx="770">
                  <c:v>1.0123200400000001</c:v>
                </c:pt>
                <c:pt idx="771">
                  <c:v>0.23327999999999999</c:v>
                </c:pt>
                <c:pt idx="772">
                  <c:v>0.23327999999999999</c:v>
                </c:pt>
                <c:pt idx="773">
                  <c:v>-0.47952001999999999</c:v>
                </c:pt>
                <c:pt idx="774">
                  <c:v>-1.57728004</c:v>
                </c:pt>
                <c:pt idx="775">
                  <c:v>-1.9305599899999999</c:v>
                </c:pt>
                <c:pt idx="776">
                  <c:v>-0.94991994000000002</c:v>
                </c:pt>
                <c:pt idx="777">
                  <c:v>0.38688001</c:v>
                </c:pt>
                <c:pt idx="778">
                  <c:v>-0.25007998999999997</c:v>
                </c:pt>
                <c:pt idx="779">
                  <c:v>-0.25007998999999997</c:v>
                </c:pt>
                <c:pt idx="780">
                  <c:v>-6.7200010000000004E-2</c:v>
                </c:pt>
                <c:pt idx="781">
                  <c:v>1.25088</c:v>
                </c:pt>
                <c:pt idx="782">
                  <c:v>1.25088</c:v>
                </c:pt>
                <c:pt idx="783">
                  <c:v>2.0126400000000002</c:v>
                </c:pt>
                <c:pt idx="784">
                  <c:v>2.4844799000000002</c:v>
                </c:pt>
                <c:pt idx="785">
                  <c:v>1.7798399899999999</c:v>
                </c:pt>
                <c:pt idx="786">
                  <c:v>0.75072002000000004</c:v>
                </c:pt>
                <c:pt idx="787">
                  <c:v>1.9656001299999999</c:v>
                </c:pt>
                <c:pt idx="788">
                  <c:v>1.30175996</c:v>
                </c:pt>
                <c:pt idx="789">
                  <c:v>1.30175996</c:v>
                </c:pt>
                <c:pt idx="790">
                  <c:v>1.19280005</c:v>
                </c:pt>
                <c:pt idx="791">
                  <c:v>2.1446399700000001</c:v>
                </c:pt>
                <c:pt idx="792">
                  <c:v>2.1446399700000001</c:v>
                </c:pt>
                <c:pt idx="793">
                  <c:v>1.7486400600000001</c:v>
                </c:pt>
                <c:pt idx="794">
                  <c:v>0.85104000999999996</c:v>
                </c:pt>
                <c:pt idx="795">
                  <c:v>0.85104000999999996</c:v>
                </c:pt>
                <c:pt idx="796">
                  <c:v>2.0011198499999998</c:v>
                </c:pt>
                <c:pt idx="797">
                  <c:v>2.0390400899999999</c:v>
                </c:pt>
                <c:pt idx="798">
                  <c:v>7.8719999999999998E-2</c:v>
                </c:pt>
                <c:pt idx="799">
                  <c:v>7.8719999999999998E-2</c:v>
                </c:pt>
                <c:pt idx="800">
                  <c:v>-0.18096000000000001</c:v>
                </c:pt>
                <c:pt idx="801">
                  <c:v>2.7494399500000002</c:v>
                </c:pt>
                <c:pt idx="802">
                  <c:v>2.20032001</c:v>
                </c:pt>
                <c:pt idx="803">
                  <c:v>-0.69024003</c:v>
                </c:pt>
                <c:pt idx="804">
                  <c:v>-0.53471999999999997</c:v>
                </c:pt>
                <c:pt idx="805">
                  <c:v>-0.53471999999999997</c:v>
                </c:pt>
                <c:pt idx="806">
                  <c:v>1.41743994</c:v>
                </c:pt>
                <c:pt idx="807">
                  <c:v>2.2017598199999999</c:v>
                </c:pt>
                <c:pt idx="808">
                  <c:v>2.2017598199999999</c:v>
                </c:pt>
                <c:pt idx="809">
                  <c:v>1.0003199599999999</c:v>
                </c:pt>
                <c:pt idx="810">
                  <c:v>0.16655998999999999</c:v>
                </c:pt>
                <c:pt idx="811">
                  <c:v>1.82256007</c:v>
                </c:pt>
                <c:pt idx="812">
                  <c:v>0.67536001999999995</c:v>
                </c:pt>
                <c:pt idx="813">
                  <c:v>-0.57311999999999996</c:v>
                </c:pt>
                <c:pt idx="814">
                  <c:v>1.62096</c:v>
                </c:pt>
                <c:pt idx="815">
                  <c:v>1.62096</c:v>
                </c:pt>
                <c:pt idx="816">
                  <c:v>2.0635199499999999</c:v>
                </c:pt>
                <c:pt idx="817">
                  <c:v>1.0147199600000001</c:v>
                </c:pt>
                <c:pt idx="818">
                  <c:v>0.33792000999999999</c:v>
                </c:pt>
                <c:pt idx="819">
                  <c:v>0.33792000999999999</c:v>
                </c:pt>
                <c:pt idx="820">
                  <c:v>1.44000006</c:v>
                </c:pt>
                <c:pt idx="821">
                  <c:v>1.44000006</c:v>
                </c:pt>
                <c:pt idx="822">
                  <c:v>0.86015998999999999</c:v>
                </c:pt>
                <c:pt idx="823">
                  <c:v>0.31247999999999998</c:v>
                </c:pt>
                <c:pt idx="824">
                  <c:v>0.58367997000000005</c:v>
                </c:pt>
                <c:pt idx="825">
                  <c:v>0.58367997000000005</c:v>
                </c:pt>
                <c:pt idx="826">
                  <c:v>1.5427199599999999</c:v>
                </c:pt>
                <c:pt idx="827">
                  <c:v>1.43471992</c:v>
                </c:pt>
                <c:pt idx="828">
                  <c:v>-0.1128</c:v>
                </c:pt>
                <c:pt idx="829">
                  <c:v>-0.82128000000000001</c:v>
                </c:pt>
                <c:pt idx="830">
                  <c:v>-0.57936001000000004</c:v>
                </c:pt>
                <c:pt idx="831">
                  <c:v>-0.57936001000000004</c:v>
                </c:pt>
                <c:pt idx="832">
                  <c:v>-0.39551999999999998</c:v>
                </c:pt>
                <c:pt idx="833">
                  <c:v>0.81215996000000001</c:v>
                </c:pt>
                <c:pt idx="834">
                  <c:v>0.35855999999999999</c:v>
                </c:pt>
                <c:pt idx="835">
                  <c:v>0.35855999999999999</c:v>
                </c:pt>
                <c:pt idx="836">
                  <c:v>-0.38112000000000001</c:v>
                </c:pt>
                <c:pt idx="837">
                  <c:v>-6.7200010000000004E-2</c:v>
                </c:pt>
                <c:pt idx="838">
                  <c:v>0.72287995000000005</c:v>
                </c:pt>
                <c:pt idx="839">
                  <c:v>0.45935999999999999</c:v>
                </c:pt>
                <c:pt idx="840">
                  <c:v>2.6880000000000001E-2</c:v>
                </c:pt>
                <c:pt idx="841">
                  <c:v>0.75312000999999995</c:v>
                </c:pt>
                <c:pt idx="842">
                  <c:v>0.75312000999999995</c:v>
                </c:pt>
                <c:pt idx="843">
                  <c:v>-0.38976001999999998</c:v>
                </c:pt>
                <c:pt idx="844">
                  <c:v>3.2640000000000002E-2</c:v>
                </c:pt>
                <c:pt idx="845">
                  <c:v>3.2640000000000002E-2</c:v>
                </c:pt>
                <c:pt idx="846">
                  <c:v>0.50256002</c:v>
                </c:pt>
                <c:pt idx="847">
                  <c:v>-1.4491199299999999</c:v>
                </c:pt>
                <c:pt idx="848">
                  <c:v>-1.4491199299999999</c:v>
                </c:pt>
                <c:pt idx="849">
                  <c:v>-2.7537601</c:v>
                </c:pt>
                <c:pt idx="850">
                  <c:v>-2.6793601499999999</c:v>
                </c:pt>
                <c:pt idx="851">
                  <c:v>-2.6793601499999999</c:v>
                </c:pt>
                <c:pt idx="852">
                  <c:v>0.40080001999999998</c:v>
                </c:pt>
                <c:pt idx="853">
                  <c:v>-9.1679999999999998E-2</c:v>
                </c:pt>
                <c:pt idx="854">
                  <c:v>-2.2248001099999999</c:v>
                </c:pt>
                <c:pt idx="855">
                  <c:v>-2.2248001099999999</c:v>
                </c:pt>
                <c:pt idx="856">
                  <c:v>-0.56927996999999997</c:v>
                </c:pt>
                <c:pt idx="857">
                  <c:v>-0.56927996999999997</c:v>
                </c:pt>
                <c:pt idx="858">
                  <c:v>-0.50256002</c:v>
                </c:pt>
                <c:pt idx="859">
                  <c:v>-1.2796800100000001</c:v>
                </c:pt>
                <c:pt idx="860">
                  <c:v>-1.4755199000000001</c:v>
                </c:pt>
                <c:pt idx="861">
                  <c:v>-1.4755199000000001</c:v>
                </c:pt>
                <c:pt idx="862">
                  <c:v>-1.51392007</c:v>
                </c:pt>
                <c:pt idx="863">
                  <c:v>-2.75519991</c:v>
                </c:pt>
                <c:pt idx="864">
                  <c:v>-2.8790399999999998</c:v>
                </c:pt>
                <c:pt idx="865">
                  <c:v>-2.8790399999999998</c:v>
                </c:pt>
                <c:pt idx="866">
                  <c:v>-0.49679997999999997</c:v>
                </c:pt>
                <c:pt idx="867">
                  <c:v>-0.49679997999999997</c:v>
                </c:pt>
                <c:pt idx="868">
                  <c:v>-2.2166399999999999</c:v>
                </c:pt>
                <c:pt idx="869">
                  <c:v>-2.8833599099999998</c:v>
                </c:pt>
                <c:pt idx="870">
                  <c:v>-0.60336000000000001</c:v>
                </c:pt>
                <c:pt idx="871">
                  <c:v>-0.60336000000000001</c:v>
                </c:pt>
                <c:pt idx="872">
                  <c:v>-1.3540800799999999</c:v>
                </c:pt>
                <c:pt idx="873">
                  <c:v>-2.3563198999999999</c:v>
                </c:pt>
                <c:pt idx="874">
                  <c:v>-2.1873600500000001</c:v>
                </c:pt>
                <c:pt idx="875">
                  <c:v>-1.8038400400000001</c:v>
                </c:pt>
                <c:pt idx="876">
                  <c:v>-2.2079999400000001</c:v>
                </c:pt>
                <c:pt idx="877">
                  <c:v>-2.2079999400000001</c:v>
                </c:pt>
                <c:pt idx="878">
                  <c:v>-1.34160006</c:v>
                </c:pt>
                <c:pt idx="879">
                  <c:v>-2.0035200099999999</c:v>
                </c:pt>
                <c:pt idx="880">
                  <c:v>-2.3524799299999999</c:v>
                </c:pt>
                <c:pt idx="881">
                  <c:v>-2.3524799299999999</c:v>
                </c:pt>
                <c:pt idx="882">
                  <c:v>-1.7193599900000001</c:v>
                </c:pt>
                <c:pt idx="883">
                  <c:v>-1.4304000100000001</c:v>
                </c:pt>
                <c:pt idx="884">
                  <c:v>-1.4318399399999999</c:v>
                </c:pt>
                <c:pt idx="885">
                  <c:v>-1.2931200300000001</c:v>
                </c:pt>
                <c:pt idx="886">
                  <c:v>-1.93967986</c:v>
                </c:pt>
                <c:pt idx="887">
                  <c:v>-1.0108799900000001</c:v>
                </c:pt>
                <c:pt idx="888">
                  <c:v>-1.0108799900000001</c:v>
                </c:pt>
                <c:pt idx="889">
                  <c:v>-1.8168</c:v>
                </c:pt>
                <c:pt idx="890">
                  <c:v>-1.13568008</c:v>
                </c:pt>
                <c:pt idx="891">
                  <c:v>-1.13568008</c:v>
                </c:pt>
                <c:pt idx="892">
                  <c:v>0.20735999999999999</c:v>
                </c:pt>
                <c:pt idx="893">
                  <c:v>-1.78895998</c:v>
                </c:pt>
                <c:pt idx="894">
                  <c:v>-1.78895998</c:v>
                </c:pt>
                <c:pt idx="895">
                  <c:v>-1.3780800099999999</c:v>
                </c:pt>
                <c:pt idx="896">
                  <c:v>-0.49823999000000002</c:v>
                </c:pt>
                <c:pt idx="897">
                  <c:v>-0.49823999000000002</c:v>
                </c:pt>
                <c:pt idx="898">
                  <c:v>0.2016</c:v>
                </c:pt>
                <c:pt idx="899">
                  <c:v>-0.72671998000000004</c:v>
                </c:pt>
                <c:pt idx="900">
                  <c:v>-1.17120004</c:v>
                </c:pt>
                <c:pt idx="901">
                  <c:v>-1.17120004</c:v>
                </c:pt>
                <c:pt idx="902">
                  <c:v>-1.0848</c:v>
                </c:pt>
                <c:pt idx="903">
                  <c:v>-3.5040000000000002E-2</c:v>
                </c:pt>
                <c:pt idx="904">
                  <c:v>-3.5040000000000002E-2</c:v>
                </c:pt>
                <c:pt idx="905">
                  <c:v>-2.7359999999999999E-2</c:v>
                </c:pt>
                <c:pt idx="906">
                  <c:v>-1.47168005</c:v>
                </c:pt>
                <c:pt idx="907">
                  <c:v>-1.47168005</c:v>
                </c:pt>
                <c:pt idx="908">
                  <c:v>-1.40880001</c:v>
                </c:pt>
                <c:pt idx="909">
                  <c:v>-0.31536001000000002</c:v>
                </c:pt>
                <c:pt idx="910">
                  <c:v>1.41263998</c:v>
                </c:pt>
                <c:pt idx="911">
                  <c:v>1.8345600399999999</c:v>
                </c:pt>
                <c:pt idx="912">
                  <c:v>0.26495998999999998</c:v>
                </c:pt>
                <c:pt idx="913">
                  <c:v>-0.61200005000000002</c:v>
                </c:pt>
                <c:pt idx="914">
                  <c:v>-0.61200005000000002</c:v>
                </c:pt>
                <c:pt idx="915">
                  <c:v>-0.99791998000000004</c:v>
                </c:pt>
                <c:pt idx="916">
                  <c:v>-0.98352002999999999</c:v>
                </c:pt>
                <c:pt idx="917">
                  <c:v>-0.98352002999999999</c:v>
                </c:pt>
                <c:pt idx="918">
                  <c:v>0.77376001999999999</c:v>
                </c:pt>
                <c:pt idx="919">
                  <c:v>1.35935998</c:v>
                </c:pt>
                <c:pt idx="920">
                  <c:v>1.0296000199999999</c:v>
                </c:pt>
                <c:pt idx="921">
                  <c:v>0.95183998000000003</c:v>
                </c:pt>
                <c:pt idx="922">
                  <c:v>0.70560001999999999</c:v>
                </c:pt>
                <c:pt idx="923">
                  <c:v>0.85056001000000003</c:v>
                </c:pt>
                <c:pt idx="924">
                  <c:v>0.85056001000000003</c:v>
                </c:pt>
                <c:pt idx="925">
                  <c:v>1.04447997</c:v>
                </c:pt>
                <c:pt idx="926">
                  <c:v>1.0142400300000001</c:v>
                </c:pt>
                <c:pt idx="927">
                  <c:v>1.0142400300000001</c:v>
                </c:pt>
                <c:pt idx="928">
                  <c:v>-0.13728000000000001</c:v>
                </c:pt>
                <c:pt idx="929">
                  <c:v>0.66096001999999998</c:v>
                </c:pt>
                <c:pt idx="930">
                  <c:v>0.66096001999999998</c:v>
                </c:pt>
                <c:pt idx="931">
                  <c:v>1.9545599199999999</c:v>
                </c:pt>
                <c:pt idx="932">
                  <c:v>0.31871998000000001</c:v>
                </c:pt>
                <c:pt idx="933">
                  <c:v>-1.3872</c:v>
                </c:pt>
                <c:pt idx="934">
                  <c:v>-1.3872</c:v>
                </c:pt>
                <c:pt idx="935">
                  <c:v>-1.21343994</c:v>
                </c:pt>
                <c:pt idx="936">
                  <c:v>0.24767997999999999</c:v>
                </c:pt>
                <c:pt idx="937">
                  <c:v>0.24767997999999999</c:v>
                </c:pt>
                <c:pt idx="938">
                  <c:v>-0.38879999999999998</c:v>
                </c:pt>
                <c:pt idx="939">
                  <c:v>-1.70352006</c:v>
                </c:pt>
                <c:pt idx="940">
                  <c:v>-1.70352006</c:v>
                </c:pt>
                <c:pt idx="941">
                  <c:v>-1.1270400300000001</c:v>
                </c:pt>
                <c:pt idx="942">
                  <c:v>0.31680000000000003</c:v>
                </c:pt>
                <c:pt idx="943">
                  <c:v>0.31680000000000003</c:v>
                </c:pt>
                <c:pt idx="944">
                  <c:v>-0.24912000000000001</c:v>
                </c:pt>
                <c:pt idx="945">
                  <c:v>-0.60432005</c:v>
                </c:pt>
                <c:pt idx="946">
                  <c:v>-0.29759999999999998</c:v>
                </c:pt>
                <c:pt idx="947">
                  <c:v>-0.57120000999999998</c:v>
                </c:pt>
                <c:pt idx="948">
                  <c:v>-0.12720001</c:v>
                </c:pt>
                <c:pt idx="949">
                  <c:v>-0.12720001</c:v>
                </c:pt>
                <c:pt idx="950">
                  <c:v>-0.14688000000000001</c:v>
                </c:pt>
                <c:pt idx="951">
                  <c:v>0.21023998999999999</c:v>
                </c:pt>
                <c:pt idx="952">
                  <c:v>-0.93168002000000005</c:v>
                </c:pt>
                <c:pt idx="953">
                  <c:v>-0.93168002000000005</c:v>
                </c:pt>
                <c:pt idx="954">
                  <c:v>-0.78623997999999995</c:v>
                </c:pt>
                <c:pt idx="955">
                  <c:v>1.1668798899999999</c:v>
                </c:pt>
                <c:pt idx="956">
                  <c:v>1.2974400500000001</c:v>
                </c:pt>
                <c:pt idx="957">
                  <c:v>-0.99888003000000003</c:v>
                </c:pt>
                <c:pt idx="958">
                  <c:v>-1.1049600799999999</c:v>
                </c:pt>
                <c:pt idx="959">
                  <c:v>-1.1049600799999999</c:v>
                </c:pt>
                <c:pt idx="960">
                  <c:v>-1.25424004</c:v>
                </c:pt>
                <c:pt idx="961">
                  <c:v>-1.3540800799999999</c:v>
                </c:pt>
                <c:pt idx="962">
                  <c:v>-0.31247999999999998</c:v>
                </c:pt>
                <c:pt idx="963">
                  <c:v>-0.31247999999999998</c:v>
                </c:pt>
                <c:pt idx="964">
                  <c:v>-0.74639999999999995</c:v>
                </c:pt>
                <c:pt idx="965">
                  <c:v>1.392E-2</c:v>
                </c:pt>
                <c:pt idx="966">
                  <c:v>1.392E-2</c:v>
                </c:pt>
                <c:pt idx="967">
                  <c:v>1.5604800000000001</c:v>
                </c:pt>
                <c:pt idx="968">
                  <c:v>-0.30912000000000001</c:v>
                </c:pt>
                <c:pt idx="969">
                  <c:v>-0.30912000000000001</c:v>
                </c:pt>
                <c:pt idx="970">
                  <c:v>-2.4312000299999998</c:v>
                </c:pt>
                <c:pt idx="971">
                  <c:v>-1.4116799799999999</c:v>
                </c:pt>
                <c:pt idx="972">
                  <c:v>-0.62352001999999995</c:v>
                </c:pt>
                <c:pt idx="973">
                  <c:v>-0.62352001999999995</c:v>
                </c:pt>
                <c:pt idx="974">
                  <c:v>0.44687998000000001</c:v>
                </c:pt>
                <c:pt idx="975">
                  <c:v>-1.17312002</c:v>
                </c:pt>
                <c:pt idx="976">
                  <c:v>-1.17312002</c:v>
                </c:pt>
                <c:pt idx="977">
                  <c:v>-1.56288004</c:v>
                </c:pt>
                <c:pt idx="978">
                  <c:v>-0.32447999999999999</c:v>
                </c:pt>
                <c:pt idx="979">
                  <c:v>-0.32447999999999999</c:v>
                </c:pt>
                <c:pt idx="980">
                  <c:v>0.92207998000000002</c:v>
                </c:pt>
                <c:pt idx="981">
                  <c:v>1.88544011</c:v>
                </c:pt>
                <c:pt idx="982">
                  <c:v>3.4247999199999999</c:v>
                </c:pt>
                <c:pt idx="983">
                  <c:v>2.6092798699999999</c:v>
                </c:pt>
                <c:pt idx="984">
                  <c:v>2.0251200200000001</c:v>
                </c:pt>
                <c:pt idx="985">
                  <c:v>2.4873599999999998</c:v>
                </c:pt>
                <c:pt idx="986">
                  <c:v>2.4873599999999998</c:v>
                </c:pt>
                <c:pt idx="987">
                  <c:v>2.5343999899999998</c:v>
                </c:pt>
                <c:pt idx="988">
                  <c:v>1.80431998</c:v>
                </c:pt>
                <c:pt idx="989">
                  <c:v>1.80431998</c:v>
                </c:pt>
                <c:pt idx="990">
                  <c:v>0.73343997999999999</c:v>
                </c:pt>
                <c:pt idx="991">
                  <c:v>1.0660799700000001</c:v>
                </c:pt>
                <c:pt idx="992">
                  <c:v>2.4398398399999999</c:v>
                </c:pt>
                <c:pt idx="993">
                  <c:v>2.4019198400000001</c:v>
                </c:pt>
                <c:pt idx="994">
                  <c:v>1.0852799399999999</c:v>
                </c:pt>
                <c:pt idx="995">
                  <c:v>1.0852799399999999</c:v>
                </c:pt>
                <c:pt idx="996">
                  <c:v>0.30192000000000002</c:v>
                </c:pt>
                <c:pt idx="997">
                  <c:v>0.69936001000000003</c:v>
                </c:pt>
                <c:pt idx="998">
                  <c:v>2.0371201000000001</c:v>
                </c:pt>
                <c:pt idx="999">
                  <c:v>2.0371201000000001</c:v>
                </c:pt>
                <c:pt idx="1000">
                  <c:v>1.2057599999999999</c:v>
                </c:pt>
                <c:pt idx="1001">
                  <c:v>0.67008000999999995</c:v>
                </c:pt>
                <c:pt idx="1002">
                  <c:v>0.63216000999999999</c:v>
                </c:pt>
                <c:pt idx="1003">
                  <c:v>2.4105601299999999</c:v>
                </c:pt>
                <c:pt idx="1004">
                  <c:v>2.4105601299999999</c:v>
                </c:pt>
                <c:pt idx="1005">
                  <c:v>0.78335999999999995</c:v>
                </c:pt>
                <c:pt idx="1006">
                  <c:v>1.0156800699999999</c:v>
                </c:pt>
                <c:pt idx="1007">
                  <c:v>1.0156800699999999</c:v>
                </c:pt>
                <c:pt idx="1008">
                  <c:v>0.58127998999999997</c:v>
                </c:pt>
                <c:pt idx="1009">
                  <c:v>1.0660799700000001</c:v>
                </c:pt>
                <c:pt idx="1010">
                  <c:v>1.0660799700000001</c:v>
                </c:pt>
                <c:pt idx="1011">
                  <c:v>1.69392002</c:v>
                </c:pt>
                <c:pt idx="1012">
                  <c:v>1.63440001</c:v>
                </c:pt>
                <c:pt idx="1013">
                  <c:v>2.5166399500000001</c:v>
                </c:pt>
                <c:pt idx="1014">
                  <c:v>2.5166399500000001</c:v>
                </c:pt>
                <c:pt idx="1015">
                  <c:v>8.9279999999999998E-2</c:v>
                </c:pt>
                <c:pt idx="1016">
                  <c:v>-1.1327999799999999</c:v>
                </c:pt>
                <c:pt idx="1017">
                  <c:v>-1.1327999799999999</c:v>
                </c:pt>
                <c:pt idx="1018">
                  <c:v>2.0006399199999998</c:v>
                </c:pt>
                <c:pt idx="1019">
                  <c:v>2.42639995</c:v>
                </c:pt>
                <c:pt idx="1020">
                  <c:v>2.42639995</c:v>
                </c:pt>
                <c:pt idx="1021">
                  <c:v>9.4560000000000005E-2</c:v>
                </c:pt>
                <c:pt idx="1022">
                  <c:v>1.7486400600000001</c:v>
                </c:pt>
                <c:pt idx="1023">
                  <c:v>1.7486400600000001</c:v>
                </c:pt>
                <c:pt idx="1024">
                  <c:v>1.82879996</c:v>
                </c:pt>
                <c:pt idx="1025">
                  <c:v>0.48431997999999998</c:v>
                </c:pt>
                <c:pt idx="1026">
                  <c:v>0.24336000999999999</c:v>
                </c:pt>
                <c:pt idx="1027">
                  <c:v>0.73775995000000005</c:v>
                </c:pt>
                <c:pt idx="1028">
                  <c:v>1.2671999899999999</c:v>
                </c:pt>
                <c:pt idx="1029">
                  <c:v>1.2657600600000001</c:v>
                </c:pt>
                <c:pt idx="1030">
                  <c:v>1.2657600600000001</c:v>
                </c:pt>
                <c:pt idx="1031">
                  <c:v>0.41327997999999999</c:v>
                </c:pt>
                <c:pt idx="1032">
                  <c:v>1.05455995</c:v>
                </c:pt>
                <c:pt idx="1033">
                  <c:v>1.05455995</c:v>
                </c:pt>
                <c:pt idx="1034">
                  <c:v>0.73104000000000002</c:v>
                </c:pt>
                <c:pt idx="1035">
                  <c:v>1.0473600599999999</c:v>
                </c:pt>
                <c:pt idx="1036">
                  <c:v>1.4755199000000001</c:v>
                </c:pt>
                <c:pt idx="1037">
                  <c:v>0.74927997999999996</c:v>
                </c:pt>
                <c:pt idx="1038">
                  <c:v>0.91344004999999995</c:v>
                </c:pt>
                <c:pt idx="1039">
                  <c:v>0.89903997999999996</c:v>
                </c:pt>
                <c:pt idx="1040">
                  <c:v>0.89903997999999996</c:v>
                </c:pt>
                <c:pt idx="1041">
                  <c:v>-0.13344</c:v>
                </c:pt>
                <c:pt idx="1042">
                  <c:v>-0.20831999000000001</c:v>
                </c:pt>
                <c:pt idx="1043">
                  <c:v>-0.20831999000000001</c:v>
                </c:pt>
                <c:pt idx="1044">
                  <c:v>1.8791998599999999</c:v>
                </c:pt>
                <c:pt idx="1045">
                  <c:v>0.90960001999999995</c:v>
                </c:pt>
                <c:pt idx="1046">
                  <c:v>0.90960001999999995</c:v>
                </c:pt>
                <c:pt idx="1047">
                  <c:v>0.70943999000000002</c:v>
                </c:pt>
                <c:pt idx="1048">
                  <c:v>0.97727995999999995</c:v>
                </c:pt>
                <c:pt idx="1049">
                  <c:v>1.31231999</c:v>
                </c:pt>
                <c:pt idx="1050">
                  <c:v>1.31231999</c:v>
                </c:pt>
                <c:pt idx="1051">
                  <c:v>0.61968005000000004</c:v>
                </c:pt>
                <c:pt idx="1052">
                  <c:v>0.73536003000000005</c:v>
                </c:pt>
                <c:pt idx="1053">
                  <c:v>0.73536003000000005</c:v>
                </c:pt>
                <c:pt idx="1054">
                  <c:v>0.45168000000000003</c:v>
                </c:pt>
                <c:pt idx="1055">
                  <c:v>-0.67728001000000004</c:v>
                </c:pt>
                <c:pt idx="1056">
                  <c:v>-0.67728001000000004</c:v>
                </c:pt>
                <c:pt idx="1057">
                  <c:v>-1.27776003</c:v>
                </c:pt>
                <c:pt idx="1058">
                  <c:v>-1.87968004</c:v>
                </c:pt>
                <c:pt idx="1059">
                  <c:v>-1.0473600599999999</c:v>
                </c:pt>
                <c:pt idx="1060">
                  <c:v>-1.0473600599999999</c:v>
                </c:pt>
                <c:pt idx="1061">
                  <c:v>0.44447999999999999</c:v>
                </c:pt>
                <c:pt idx="1062">
                  <c:v>2.3975999400000001</c:v>
                </c:pt>
                <c:pt idx="1063">
                  <c:v>2.75471997</c:v>
                </c:pt>
                <c:pt idx="1064">
                  <c:v>2.8497598200000001</c:v>
                </c:pt>
                <c:pt idx="1065">
                  <c:v>2.8497598200000001</c:v>
                </c:pt>
                <c:pt idx="1066">
                  <c:v>1.37904</c:v>
                </c:pt>
                <c:pt idx="1067">
                  <c:v>-0.73488003000000002</c:v>
                </c:pt>
                <c:pt idx="1068">
                  <c:v>2.48880005</c:v>
                </c:pt>
                <c:pt idx="1069">
                  <c:v>2.48880005</c:v>
                </c:pt>
                <c:pt idx="1070">
                  <c:v>3.19007993</c:v>
                </c:pt>
                <c:pt idx="1071">
                  <c:v>0.60623996999999996</c:v>
                </c:pt>
                <c:pt idx="1072">
                  <c:v>-0.30048001000000002</c:v>
                </c:pt>
                <c:pt idx="1073">
                  <c:v>0.21648000000000001</c:v>
                </c:pt>
                <c:pt idx="1074">
                  <c:v>0.69888002000000005</c:v>
                </c:pt>
                <c:pt idx="1075">
                  <c:v>6.1919990000000001E-2</c:v>
                </c:pt>
                <c:pt idx="1076">
                  <c:v>6.1919990000000001E-2</c:v>
                </c:pt>
                <c:pt idx="1077">
                  <c:v>0.25535997999999999</c:v>
                </c:pt>
                <c:pt idx="1078">
                  <c:v>0.13200000000000001</c:v>
                </c:pt>
                <c:pt idx="1079">
                  <c:v>0.13200000000000001</c:v>
                </c:pt>
                <c:pt idx="1080">
                  <c:v>0.31344001999999999</c:v>
                </c:pt>
                <c:pt idx="1081">
                  <c:v>0.82319998999999999</c:v>
                </c:pt>
                <c:pt idx="1082">
                  <c:v>0.82319998999999999</c:v>
                </c:pt>
                <c:pt idx="1083">
                  <c:v>4.2720000000000001E-2</c:v>
                </c:pt>
                <c:pt idx="1084">
                  <c:v>0.73343997999999999</c:v>
                </c:pt>
                <c:pt idx="1085">
                  <c:v>0.73343997999999999</c:v>
                </c:pt>
                <c:pt idx="1086">
                  <c:v>7.6799999999999993E-2</c:v>
                </c:pt>
                <c:pt idx="1087">
                  <c:v>-7.1999999999999995E-2</c:v>
                </c:pt>
                <c:pt idx="1088">
                  <c:v>1.3430399900000001</c:v>
                </c:pt>
                <c:pt idx="1089">
                  <c:v>1.3430399900000001</c:v>
                </c:pt>
                <c:pt idx="1090">
                  <c:v>0.46032002999999999</c:v>
                </c:pt>
                <c:pt idx="1091">
                  <c:v>0.46032002999999999</c:v>
                </c:pt>
                <c:pt idx="1092">
                  <c:v>-0.82559996999999996</c:v>
                </c:pt>
                <c:pt idx="1093">
                  <c:v>-7.1999999999999998E-3</c:v>
                </c:pt>
                <c:pt idx="1094">
                  <c:v>1.40735996</c:v>
                </c:pt>
                <c:pt idx="1095">
                  <c:v>1.40735996</c:v>
                </c:pt>
                <c:pt idx="1096">
                  <c:v>1.22256005</c:v>
                </c:pt>
                <c:pt idx="1097">
                  <c:v>1.0915200700000001</c:v>
                </c:pt>
                <c:pt idx="1098">
                  <c:v>0.69024003</c:v>
                </c:pt>
                <c:pt idx="1099">
                  <c:v>-0.19631999999999999</c:v>
                </c:pt>
                <c:pt idx="1100">
                  <c:v>-0.86975997999999999</c:v>
                </c:pt>
                <c:pt idx="1101">
                  <c:v>-0.86975997999999999</c:v>
                </c:pt>
                <c:pt idx="1102">
                  <c:v>-0.71183996999999999</c:v>
                </c:pt>
                <c:pt idx="1103">
                  <c:v>1.0415999899999999</c:v>
                </c:pt>
                <c:pt idx="1104">
                  <c:v>-0.43775999999999998</c:v>
                </c:pt>
                <c:pt idx="1105">
                  <c:v>-0.43775999999999998</c:v>
                </c:pt>
                <c:pt idx="1106">
                  <c:v>-0.93360001000000004</c:v>
                </c:pt>
                <c:pt idx="1107">
                  <c:v>-0.80544000999999998</c:v>
                </c:pt>
                <c:pt idx="1108">
                  <c:v>-1.4572800400000001</c:v>
                </c:pt>
                <c:pt idx="1109">
                  <c:v>-0.91535997000000002</c:v>
                </c:pt>
                <c:pt idx="1110">
                  <c:v>-1.51152003</c:v>
                </c:pt>
                <c:pt idx="1111">
                  <c:v>-1.51152003</c:v>
                </c:pt>
                <c:pt idx="1112">
                  <c:v>-1.2316800400000001</c:v>
                </c:pt>
                <c:pt idx="1113">
                  <c:v>5.7599999999999998E-2</c:v>
                </c:pt>
                <c:pt idx="1114">
                  <c:v>-0.83280003000000002</c:v>
                </c:pt>
                <c:pt idx="1115">
                  <c:v>-0.83280003000000002</c:v>
                </c:pt>
                <c:pt idx="1116">
                  <c:v>-1.25808001</c:v>
                </c:pt>
                <c:pt idx="1117">
                  <c:v>-1.05359995</c:v>
                </c:pt>
                <c:pt idx="1118">
                  <c:v>-1.05359995</c:v>
                </c:pt>
                <c:pt idx="1119">
                  <c:v>-1.17504001</c:v>
                </c:pt>
                <c:pt idx="1120">
                  <c:v>-1.3963199900000001</c:v>
                </c:pt>
                <c:pt idx="1121">
                  <c:v>-1.3963199900000001</c:v>
                </c:pt>
                <c:pt idx="1122">
                  <c:v>-0.81648003999999996</c:v>
                </c:pt>
                <c:pt idx="1123">
                  <c:v>-0.22895999</c:v>
                </c:pt>
                <c:pt idx="1124">
                  <c:v>-2.0323200199999998</c:v>
                </c:pt>
                <c:pt idx="1125">
                  <c:v>-2.0323200199999998</c:v>
                </c:pt>
                <c:pt idx="1126">
                  <c:v>-1.19327998</c:v>
                </c:pt>
                <c:pt idx="1127">
                  <c:v>-1.92E-3</c:v>
                </c:pt>
                <c:pt idx="1128">
                  <c:v>0.28463998000000001</c:v>
                </c:pt>
                <c:pt idx="1129">
                  <c:v>-0.20352000000000001</c:v>
                </c:pt>
                <c:pt idx="1130">
                  <c:v>-1.27199996</c:v>
                </c:pt>
                <c:pt idx="1131">
                  <c:v>-1.27199996</c:v>
                </c:pt>
                <c:pt idx="1132">
                  <c:v>-9.7439999999999999E-2</c:v>
                </c:pt>
                <c:pt idx="1133">
                  <c:v>0.32543999000000001</c:v>
                </c:pt>
                <c:pt idx="1134">
                  <c:v>-0.20352000000000001</c:v>
                </c:pt>
                <c:pt idx="1135">
                  <c:v>-0.20352000000000001</c:v>
                </c:pt>
                <c:pt idx="1136">
                  <c:v>-1.78272009</c:v>
                </c:pt>
                <c:pt idx="1137">
                  <c:v>-1.78272009</c:v>
                </c:pt>
                <c:pt idx="1138">
                  <c:v>-1.1414399099999999</c:v>
                </c:pt>
                <c:pt idx="1139">
                  <c:v>-0.74304002999999996</c:v>
                </c:pt>
                <c:pt idx="1140">
                  <c:v>-1.0118399899999999</c:v>
                </c:pt>
                <c:pt idx="1141">
                  <c:v>-1.0118399899999999</c:v>
                </c:pt>
                <c:pt idx="1142">
                  <c:v>-1.82016003</c:v>
                </c:pt>
                <c:pt idx="1143">
                  <c:v>-0.91631996999999998</c:v>
                </c:pt>
                <c:pt idx="1144">
                  <c:v>-0.91631996999999998</c:v>
                </c:pt>
                <c:pt idx="1145">
                  <c:v>-1.4419200400000001</c:v>
                </c:pt>
                <c:pt idx="1146">
                  <c:v>-2.4091198399999998</c:v>
                </c:pt>
                <c:pt idx="1147">
                  <c:v>-2.4091198399999998</c:v>
                </c:pt>
                <c:pt idx="1148">
                  <c:v>-0.42815998</c:v>
                </c:pt>
                <c:pt idx="1149">
                  <c:v>0.12047999</c:v>
                </c:pt>
                <c:pt idx="1150">
                  <c:v>-2.67215991</c:v>
                </c:pt>
                <c:pt idx="1151">
                  <c:v>-2.67215991</c:v>
                </c:pt>
                <c:pt idx="1152">
                  <c:v>-1.63679993</c:v>
                </c:pt>
                <c:pt idx="1153">
                  <c:v>-9.0719999999999995E-2</c:v>
                </c:pt>
                <c:pt idx="1154">
                  <c:v>-1.51536</c:v>
                </c:pt>
                <c:pt idx="1155">
                  <c:v>-2.79455996</c:v>
                </c:pt>
                <c:pt idx="1156">
                  <c:v>-2.5464000699999998</c:v>
                </c:pt>
                <c:pt idx="1157">
                  <c:v>-2.5464000699999998</c:v>
                </c:pt>
                <c:pt idx="1158">
                  <c:v>-1.80480003</c:v>
                </c:pt>
                <c:pt idx="1159">
                  <c:v>-0.28944001000000003</c:v>
                </c:pt>
                <c:pt idx="1160">
                  <c:v>-0.28944001000000003</c:v>
                </c:pt>
                <c:pt idx="1161">
                  <c:v>6.9369602199999996</c:v>
                </c:pt>
                <c:pt idx="1162">
                  <c:v>14.94576073</c:v>
                </c:pt>
                <c:pt idx="1163">
                  <c:v>14.94576073</c:v>
                </c:pt>
                <c:pt idx="1164">
                  <c:v>15.01728058</c:v>
                </c:pt>
                <c:pt idx="1165">
                  <c:v>15.013920779999999</c:v>
                </c:pt>
                <c:pt idx="1166">
                  <c:v>14.948639869999999</c:v>
                </c:pt>
                <c:pt idx="1167">
                  <c:v>14.948639869999999</c:v>
                </c:pt>
                <c:pt idx="1168">
                  <c:v>15.019680019999999</c:v>
                </c:pt>
                <c:pt idx="1169">
                  <c:v>15.00239944</c:v>
                </c:pt>
                <c:pt idx="1170">
                  <c:v>14.94335938</c:v>
                </c:pt>
                <c:pt idx="1171">
                  <c:v>15.028800009999999</c:v>
                </c:pt>
                <c:pt idx="1172">
                  <c:v>14.98943996</c:v>
                </c:pt>
                <c:pt idx="1173">
                  <c:v>14.98943996</c:v>
                </c:pt>
                <c:pt idx="1174">
                  <c:v>14.957759859999999</c:v>
                </c:pt>
                <c:pt idx="1175">
                  <c:v>15.04848003</c:v>
                </c:pt>
                <c:pt idx="1176">
                  <c:v>14.99903965</c:v>
                </c:pt>
                <c:pt idx="1177">
                  <c:v>14.99903965</c:v>
                </c:pt>
                <c:pt idx="1178">
                  <c:v>14.965919489999999</c:v>
                </c:pt>
                <c:pt idx="1179">
                  <c:v>15.04895973</c:v>
                </c:pt>
                <c:pt idx="1180">
                  <c:v>14.981280330000001</c:v>
                </c:pt>
                <c:pt idx="1181">
                  <c:v>14.97552013</c:v>
                </c:pt>
                <c:pt idx="1182">
                  <c:v>15.03887939</c:v>
                </c:pt>
                <c:pt idx="1183">
                  <c:v>15.03887939</c:v>
                </c:pt>
                <c:pt idx="1184">
                  <c:v>14.96640015</c:v>
                </c:pt>
                <c:pt idx="1185">
                  <c:v>14.98464012</c:v>
                </c:pt>
                <c:pt idx="1186">
                  <c:v>15.03983974</c:v>
                </c:pt>
                <c:pt idx="1187">
                  <c:v>15.03983974</c:v>
                </c:pt>
                <c:pt idx="1188">
                  <c:v>14.95007992</c:v>
                </c:pt>
                <c:pt idx="1189">
                  <c:v>14.97936058</c:v>
                </c:pt>
                <c:pt idx="1190">
                  <c:v>15.05136108</c:v>
                </c:pt>
                <c:pt idx="1191">
                  <c:v>14.96640015</c:v>
                </c:pt>
                <c:pt idx="1192">
                  <c:v>15.008640290000001</c:v>
                </c:pt>
                <c:pt idx="1193">
                  <c:v>15.008640290000001</c:v>
                </c:pt>
                <c:pt idx="1194">
                  <c:v>15.04127884</c:v>
                </c:pt>
                <c:pt idx="1195">
                  <c:v>14.95151997</c:v>
                </c:pt>
                <c:pt idx="1196">
                  <c:v>15.018719669999999</c:v>
                </c:pt>
                <c:pt idx="1197">
                  <c:v>15.018719669999999</c:v>
                </c:pt>
                <c:pt idx="1198">
                  <c:v>14.94816017</c:v>
                </c:pt>
                <c:pt idx="1199">
                  <c:v>14.94816017</c:v>
                </c:pt>
                <c:pt idx="1200">
                  <c:v>15.01632023</c:v>
                </c:pt>
                <c:pt idx="1201">
                  <c:v>15.00624084</c:v>
                </c:pt>
                <c:pt idx="1202">
                  <c:v>14.94528008</c:v>
                </c:pt>
                <c:pt idx="1203">
                  <c:v>14.94528008</c:v>
                </c:pt>
                <c:pt idx="1204">
                  <c:v>15.04223919</c:v>
                </c:pt>
                <c:pt idx="1205">
                  <c:v>15.01728058</c:v>
                </c:pt>
                <c:pt idx="1206">
                  <c:v>14.9640007</c:v>
                </c:pt>
                <c:pt idx="1207">
                  <c:v>15.04944038</c:v>
                </c:pt>
                <c:pt idx="1208">
                  <c:v>14.988479610000001</c:v>
                </c:pt>
                <c:pt idx="1209">
                  <c:v>14.988479610000001</c:v>
                </c:pt>
                <c:pt idx="1210">
                  <c:v>14.9673605</c:v>
                </c:pt>
                <c:pt idx="1211">
                  <c:v>15.036000250000001</c:v>
                </c:pt>
                <c:pt idx="1212">
                  <c:v>14.986080169999999</c:v>
                </c:pt>
                <c:pt idx="1213">
                  <c:v>14.986080169999999</c:v>
                </c:pt>
                <c:pt idx="1214">
                  <c:v>14.97792053</c:v>
                </c:pt>
                <c:pt idx="1215">
                  <c:v>15.044639589999999</c:v>
                </c:pt>
                <c:pt idx="1216">
                  <c:v>14.96159935</c:v>
                </c:pt>
                <c:pt idx="1217">
                  <c:v>14.97887993</c:v>
                </c:pt>
                <c:pt idx="1218">
                  <c:v>15.05040073</c:v>
                </c:pt>
                <c:pt idx="1219">
                  <c:v>15.05040073</c:v>
                </c:pt>
                <c:pt idx="1220">
                  <c:v>14.964480399999999</c:v>
                </c:pt>
                <c:pt idx="1221">
                  <c:v>15.00575924</c:v>
                </c:pt>
                <c:pt idx="1222">
                  <c:v>15.046080590000001</c:v>
                </c:pt>
                <c:pt idx="1223">
                  <c:v>15.046080590000001</c:v>
                </c:pt>
                <c:pt idx="1224">
                  <c:v>15.009119030000001</c:v>
                </c:pt>
                <c:pt idx="1225">
                  <c:v>15.03887939</c:v>
                </c:pt>
                <c:pt idx="1226">
                  <c:v>15.03887939</c:v>
                </c:pt>
                <c:pt idx="1227">
                  <c:v>14.95151997</c:v>
                </c:pt>
                <c:pt idx="1228">
                  <c:v>15.01439953</c:v>
                </c:pt>
                <c:pt idx="1229">
                  <c:v>15.01439953</c:v>
                </c:pt>
                <c:pt idx="1230">
                  <c:v>15.033598899999999</c:v>
                </c:pt>
                <c:pt idx="1231">
                  <c:v>14.942879680000001</c:v>
                </c:pt>
                <c:pt idx="1232">
                  <c:v>15.02544022</c:v>
                </c:pt>
                <c:pt idx="1233">
                  <c:v>15.02544022</c:v>
                </c:pt>
                <c:pt idx="1234">
                  <c:v>14.948639869999999</c:v>
                </c:pt>
                <c:pt idx="1235">
                  <c:v>15.035519600000001</c:v>
                </c:pt>
                <c:pt idx="1236">
                  <c:v>15.035519600000001</c:v>
                </c:pt>
                <c:pt idx="1237">
                  <c:v>15.01487923</c:v>
                </c:pt>
                <c:pt idx="1238">
                  <c:v>14.96208</c:v>
                </c:pt>
                <c:pt idx="1239">
                  <c:v>14.96208</c:v>
                </c:pt>
                <c:pt idx="1240">
                  <c:v>15.02592087</c:v>
                </c:pt>
                <c:pt idx="1241">
                  <c:v>14.9995203</c:v>
                </c:pt>
                <c:pt idx="1242">
                  <c:v>14.97455978</c:v>
                </c:pt>
                <c:pt idx="1243">
                  <c:v>15.03983974</c:v>
                </c:pt>
                <c:pt idx="1244">
                  <c:v>14.998080249999999</c:v>
                </c:pt>
                <c:pt idx="1245">
                  <c:v>14.96208</c:v>
                </c:pt>
                <c:pt idx="1246">
                  <c:v>14.96208</c:v>
                </c:pt>
                <c:pt idx="1247">
                  <c:v>15.049919129999999</c:v>
                </c:pt>
                <c:pt idx="1248">
                  <c:v>14.98224068</c:v>
                </c:pt>
                <c:pt idx="1249">
                  <c:v>14.98224068</c:v>
                </c:pt>
                <c:pt idx="1250">
                  <c:v>14.97455978</c:v>
                </c:pt>
                <c:pt idx="1251">
                  <c:v>14.96832085</c:v>
                </c:pt>
                <c:pt idx="1252">
                  <c:v>14.96832085</c:v>
                </c:pt>
                <c:pt idx="1253">
                  <c:v>14.976479530000001</c:v>
                </c:pt>
                <c:pt idx="1254">
                  <c:v>15.03119946</c:v>
                </c:pt>
                <c:pt idx="1255">
                  <c:v>14.96352005</c:v>
                </c:pt>
                <c:pt idx="1256">
                  <c:v>14.96352005</c:v>
                </c:pt>
                <c:pt idx="1257">
                  <c:v>14.991839410000001</c:v>
                </c:pt>
                <c:pt idx="1258">
                  <c:v>15.04223919</c:v>
                </c:pt>
                <c:pt idx="1259">
                  <c:v>14.95296001</c:v>
                </c:pt>
                <c:pt idx="1260">
                  <c:v>14.98224068</c:v>
                </c:pt>
                <c:pt idx="1261">
                  <c:v>15.05519962</c:v>
                </c:pt>
                <c:pt idx="1262">
                  <c:v>14.9625597</c:v>
                </c:pt>
                <c:pt idx="1263">
                  <c:v>14.9625597</c:v>
                </c:pt>
                <c:pt idx="1264">
                  <c:v>14.99279976</c:v>
                </c:pt>
                <c:pt idx="1265">
                  <c:v>15.042720790000001</c:v>
                </c:pt>
                <c:pt idx="1266">
                  <c:v>15.042720790000001</c:v>
                </c:pt>
                <c:pt idx="1267">
                  <c:v>14.957279209999999</c:v>
                </c:pt>
                <c:pt idx="1268">
                  <c:v>15.008159640000001</c:v>
                </c:pt>
                <c:pt idx="1269">
                  <c:v>15.02687931</c:v>
                </c:pt>
                <c:pt idx="1270">
                  <c:v>14.94719982</c:v>
                </c:pt>
                <c:pt idx="1271">
                  <c:v>15.02687931</c:v>
                </c:pt>
                <c:pt idx="1272">
                  <c:v>15.033120159999999</c:v>
                </c:pt>
                <c:pt idx="1273">
                  <c:v>15.033120159999999</c:v>
                </c:pt>
                <c:pt idx="1274">
                  <c:v>14.94144058</c:v>
                </c:pt>
                <c:pt idx="1275">
                  <c:v>15.03023911</c:v>
                </c:pt>
                <c:pt idx="1276">
                  <c:v>15.02928066</c:v>
                </c:pt>
                <c:pt idx="1277">
                  <c:v>15.02928066</c:v>
                </c:pt>
                <c:pt idx="1278">
                  <c:v>14.949120519999999</c:v>
                </c:pt>
                <c:pt idx="1279">
                  <c:v>15.034080510000001</c:v>
                </c:pt>
                <c:pt idx="1280">
                  <c:v>15.013439180000001</c:v>
                </c:pt>
                <c:pt idx="1281">
                  <c:v>14.96832085</c:v>
                </c:pt>
                <c:pt idx="1282">
                  <c:v>15.036000250000001</c:v>
                </c:pt>
                <c:pt idx="1283">
                  <c:v>15.036000250000001</c:v>
                </c:pt>
                <c:pt idx="1284">
                  <c:v>14.99903965</c:v>
                </c:pt>
                <c:pt idx="1285">
                  <c:v>14.964960100000001</c:v>
                </c:pt>
                <c:pt idx="1286">
                  <c:v>15.047519680000001</c:v>
                </c:pt>
                <c:pt idx="1287">
                  <c:v>15.047519680000001</c:v>
                </c:pt>
                <c:pt idx="1288">
                  <c:v>14.97840023</c:v>
                </c:pt>
                <c:pt idx="1289">
                  <c:v>14.96928024</c:v>
                </c:pt>
                <c:pt idx="1290">
                  <c:v>15.05855942</c:v>
                </c:pt>
                <c:pt idx="1291">
                  <c:v>14.966879840000001</c:v>
                </c:pt>
                <c:pt idx="1292">
                  <c:v>14.98415947</c:v>
                </c:pt>
                <c:pt idx="1293">
                  <c:v>14.98415947</c:v>
                </c:pt>
                <c:pt idx="1294">
                  <c:v>15.04127884</c:v>
                </c:pt>
                <c:pt idx="1295">
                  <c:v>14.96159935</c:v>
                </c:pt>
                <c:pt idx="1296">
                  <c:v>15.002881049999999</c:v>
                </c:pt>
                <c:pt idx="1297">
                  <c:v>15.002881049999999</c:v>
                </c:pt>
                <c:pt idx="1298">
                  <c:v>14.95104027</c:v>
                </c:pt>
                <c:pt idx="1299">
                  <c:v>14.95104027</c:v>
                </c:pt>
                <c:pt idx="1300">
                  <c:v>15.01583958</c:v>
                </c:pt>
                <c:pt idx="1301">
                  <c:v>15.03983974</c:v>
                </c:pt>
                <c:pt idx="1302">
                  <c:v>14.94384003</c:v>
                </c:pt>
                <c:pt idx="1303">
                  <c:v>14.94384003</c:v>
                </c:pt>
                <c:pt idx="1304">
                  <c:v>15.02639961</c:v>
                </c:pt>
                <c:pt idx="1305">
                  <c:v>15.02639961</c:v>
                </c:pt>
                <c:pt idx="1306">
                  <c:v>14.95007992</c:v>
                </c:pt>
                <c:pt idx="1307">
                  <c:v>15.02544022</c:v>
                </c:pt>
                <c:pt idx="1308">
                  <c:v>15.022559169999999</c:v>
                </c:pt>
                <c:pt idx="1309">
                  <c:v>15.022559169999999</c:v>
                </c:pt>
                <c:pt idx="1310">
                  <c:v>14.94816017</c:v>
                </c:pt>
                <c:pt idx="1311">
                  <c:v>15.02544022</c:v>
                </c:pt>
                <c:pt idx="1312">
                  <c:v>15.002881049999999</c:v>
                </c:pt>
                <c:pt idx="1313">
                  <c:v>15.002881049999999</c:v>
                </c:pt>
                <c:pt idx="1314">
                  <c:v>14.964480399999999</c:v>
                </c:pt>
                <c:pt idx="1315">
                  <c:v>15.05327988</c:v>
                </c:pt>
                <c:pt idx="1316">
                  <c:v>15</c:v>
                </c:pt>
                <c:pt idx="1317">
                  <c:v>14.96304035</c:v>
                </c:pt>
                <c:pt idx="1318">
                  <c:v>15.04848003</c:v>
                </c:pt>
                <c:pt idx="1319">
                  <c:v>15.04848003</c:v>
                </c:pt>
                <c:pt idx="1320">
                  <c:v>14.97552013</c:v>
                </c:pt>
                <c:pt idx="1321">
                  <c:v>14.97311974</c:v>
                </c:pt>
                <c:pt idx="1322">
                  <c:v>15.04895973</c:v>
                </c:pt>
                <c:pt idx="1323">
                  <c:v>15.04895973</c:v>
                </c:pt>
                <c:pt idx="1324">
                  <c:v>14.97743988</c:v>
                </c:pt>
                <c:pt idx="1325">
                  <c:v>15.03983974</c:v>
                </c:pt>
                <c:pt idx="1326">
                  <c:v>15.03983974</c:v>
                </c:pt>
                <c:pt idx="1327">
                  <c:v>14.954879760000001</c:v>
                </c:pt>
                <c:pt idx="1328">
                  <c:v>14.998080249999999</c:v>
                </c:pt>
                <c:pt idx="1329">
                  <c:v>14.998080249999999</c:v>
                </c:pt>
                <c:pt idx="1330">
                  <c:v>15.04895973</c:v>
                </c:pt>
                <c:pt idx="1331">
                  <c:v>14.95199966</c:v>
                </c:pt>
                <c:pt idx="1332">
                  <c:v>15.008159640000001</c:v>
                </c:pt>
                <c:pt idx="1333">
                  <c:v>15.008159640000001</c:v>
                </c:pt>
                <c:pt idx="1334">
                  <c:v>15.049919129999999</c:v>
                </c:pt>
                <c:pt idx="1335">
                  <c:v>15.02160072</c:v>
                </c:pt>
                <c:pt idx="1336">
                  <c:v>15.02160072</c:v>
                </c:pt>
                <c:pt idx="1337">
                  <c:v>15.03168011</c:v>
                </c:pt>
                <c:pt idx="1338">
                  <c:v>14.952480319999999</c:v>
                </c:pt>
                <c:pt idx="1339">
                  <c:v>14.952480319999999</c:v>
                </c:pt>
                <c:pt idx="1340">
                  <c:v>15.01632023</c:v>
                </c:pt>
                <c:pt idx="1341">
                  <c:v>15.03119946</c:v>
                </c:pt>
                <c:pt idx="1342">
                  <c:v>14.94335938</c:v>
                </c:pt>
                <c:pt idx="1343">
                  <c:v>15.028800009999999</c:v>
                </c:pt>
                <c:pt idx="1344">
                  <c:v>15.007679939999999</c:v>
                </c:pt>
                <c:pt idx="1345">
                  <c:v>14.947679519999999</c:v>
                </c:pt>
                <c:pt idx="1346">
                  <c:v>14.947679519999999</c:v>
                </c:pt>
                <c:pt idx="1347">
                  <c:v>15.05423927</c:v>
                </c:pt>
                <c:pt idx="1348">
                  <c:v>15.01535988</c:v>
                </c:pt>
                <c:pt idx="1349">
                  <c:v>15.01535988</c:v>
                </c:pt>
                <c:pt idx="1350">
                  <c:v>14.969759939999999</c:v>
                </c:pt>
                <c:pt idx="1351">
                  <c:v>15.05136108</c:v>
                </c:pt>
                <c:pt idx="1352">
                  <c:v>15.004320140000001</c:v>
                </c:pt>
                <c:pt idx="1353">
                  <c:v>14.96879959</c:v>
                </c:pt>
                <c:pt idx="1354">
                  <c:v>15.03840065</c:v>
                </c:pt>
                <c:pt idx="1355">
                  <c:v>14.97840023</c:v>
                </c:pt>
                <c:pt idx="1356">
                  <c:v>14.97840023</c:v>
                </c:pt>
                <c:pt idx="1357">
                  <c:v>14.97983932</c:v>
                </c:pt>
                <c:pt idx="1358">
                  <c:v>15.05327988</c:v>
                </c:pt>
                <c:pt idx="1359">
                  <c:v>14.96208</c:v>
                </c:pt>
                <c:pt idx="1360">
                  <c:v>14.96208</c:v>
                </c:pt>
                <c:pt idx="1361">
                  <c:v>14.971199990000001</c:v>
                </c:pt>
                <c:pt idx="1362">
                  <c:v>15.05183983</c:v>
                </c:pt>
                <c:pt idx="1363">
                  <c:v>14.964480399999999</c:v>
                </c:pt>
                <c:pt idx="1364">
                  <c:v>14.99088001</c:v>
                </c:pt>
                <c:pt idx="1365">
                  <c:v>15.04319954</c:v>
                </c:pt>
                <c:pt idx="1366">
                  <c:v>15.04319954</c:v>
                </c:pt>
                <c:pt idx="1367">
                  <c:v>14.9640007</c:v>
                </c:pt>
                <c:pt idx="1368">
                  <c:v>15.008640290000001</c:v>
                </c:pt>
                <c:pt idx="1369">
                  <c:v>15.0369606</c:v>
                </c:pt>
                <c:pt idx="1370">
                  <c:v>15.0369606</c:v>
                </c:pt>
                <c:pt idx="1371">
                  <c:v>15.019680019999999</c:v>
                </c:pt>
                <c:pt idx="1372">
                  <c:v>15.019680019999999</c:v>
                </c:pt>
                <c:pt idx="1373">
                  <c:v>15.024000170000001</c:v>
                </c:pt>
                <c:pt idx="1374">
                  <c:v>14.937600140000001</c:v>
                </c:pt>
                <c:pt idx="1375">
                  <c:v>15.02639961</c:v>
                </c:pt>
                <c:pt idx="1376">
                  <c:v>15.02639961</c:v>
                </c:pt>
                <c:pt idx="1377">
                  <c:v>15.019680019999999</c:v>
                </c:pt>
                <c:pt idx="1378">
                  <c:v>14.94048023</c:v>
                </c:pt>
                <c:pt idx="1379">
                  <c:v>15.02112007</c:v>
                </c:pt>
                <c:pt idx="1380">
                  <c:v>15.01487923</c:v>
                </c:pt>
                <c:pt idx="1381">
                  <c:v>14.953919409999999</c:v>
                </c:pt>
                <c:pt idx="1382">
                  <c:v>14.953919409999999</c:v>
                </c:pt>
                <c:pt idx="1383">
                  <c:v>15.02592087</c:v>
                </c:pt>
                <c:pt idx="1384">
                  <c:v>15.00239944</c:v>
                </c:pt>
                <c:pt idx="1385">
                  <c:v>14.959680560000001</c:v>
                </c:pt>
                <c:pt idx="1386">
                  <c:v>14.959680560000001</c:v>
                </c:pt>
                <c:pt idx="1387">
                  <c:v>15.04895973</c:v>
                </c:pt>
                <c:pt idx="1388">
                  <c:v>14.99376011</c:v>
                </c:pt>
                <c:pt idx="1389">
                  <c:v>14.95631981</c:v>
                </c:pt>
                <c:pt idx="1390">
                  <c:v>15.049919129999999</c:v>
                </c:pt>
                <c:pt idx="1391">
                  <c:v>14.971680640000001</c:v>
                </c:pt>
                <c:pt idx="1392">
                  <c:v>14.971680640000001</c:v>
                </c:pt>
                <c:pt idx="1393">
                  <c:v>14.97936058</c:v>
                </c:pt>
                <c:pt idx="1394">
                  <c:v>15.04223919</c:v>
                </c:pt>
                <c:pt idx="1395">
                  <c:v>14.969759939999999</c:v>
                </c:pt>
                <c:pt idx="1396">
                  <c:v>14.969759939999999</c:v>
                </c:pt>
                <c:pt idx="1397">
                  <c:v>14.99520016</c:v>
                </c:pt>
                <c:pt idx="1398">
                  <c:v>14.96304035</c:v>
                </c:pt>
                <c:pt idx="1399">
                  <c:v>14.96304035</c:v>
                </c:pt>
                <c:pt idx="1400">
                  <c:v>15.008640290000001</c:v>
                </c:pt>
                <c:pt idx="1401">
                  <c:v>15.042720790000001</c:v>
                </c:pt>
                <c:pt idx="1402">
                  <c:v>15.042720790000001</c:v>
                </c:pt>
                <c:pt idx="1403">
                  <c:v>14.939519880000001</c:v>
                </c:pt>
                <c:pt idx="1404">
                  <c:v>15.024000170000001</c:v>
                </c:pt>
                <c:pt idx="1405">
                  <c:v>15.05183983</c:v>
                </c:pt>
                <c:pt idx="1406">
                  <c:v>15.05183983</c:v>
                </c:pt>
                <c:pt idx="1407">
                  <c:v>15.02112007</c:v>
                </c:pt>
                <c:pt idx="1408">
                  <c:v>15.02447987</c:v>
                </c:pt>
                <c:pt idx="1409">
                  <c:v>15.02447987</c:v>
                </c:pt>
                <c:pt idx="1410">
                  <c:v>14.94719982</c:v>
                </c:pt>
                <c:pt idx="1411">
                  <c:v>15.022559169999999</c:v>
                </c:pt>
                <c:pt idx="1412">
                  <c:v>15.022559169999999</c:v>
                </c:pt>
                <c:pt idx="1413">
                  <c:v>15.00960064</c:v>
                </c:pt>
                <c:pt idx="1414">
                  <c:v>14.94719982</c:v>
                </c:pt>
                <c:pt idx="1415">
                  <c:v>15.033598899999999</c:v>
                </c:pt>
                <c:pt idx="1416">
                  <c:v>14.9995203</c:v>
                </c:pt>
                <c:pt idx="1417">
                  <c:v>14.960639949999999</c:v>
                </c:pt>
                <c:pt idx="1418">
                  <c:v>15.05183983</c:v>
                </c:pt>
                <c:pt idx="1419">
                  <c:v>15.05183983</c:v>
                </c:pt>
                <c:pt idx="1420">
                  <c:v>15.00143909</c:v>
                </c:pt>
                <c:pt idx="1421">
                  <c:v>14.969759939999999</c:v>
                </c:pt>
                <c:pt idx="1422">
                  <c:v>14.969759939999999</c:v>
                </c:pt>
                <c:pt idx="1423">
                  <c:v>15.04223919</c:v>
                </c:pt>
                <c:pt idx="1424">
                  <c:v>14.976479530000001</c:v>
                </c:pt>
                <c:pt idx="1425">
                  <c:v>14.97552013</c:v>
                </c:pt>
                <c:pt idx="1426">
                  <c:v>15.044639589999999</c:v>
                </c:pt>
                <c:pt idx="1427">
                  <c:v>14.9673605</c:v>
                </c:pt>
                <c:pt idx="1428">
                  <c:v>14.983200070000001</c:v>
                </c:pt>
                <c:pt idx="1429">
                  <c:v>14.983200070000001</c:v>
                </c:pt>
                <c:pt idx="1430">
                  <c:v>15.04223919</c:v>
                </c:pt>
                <c:pt idx="1431">
                  <c:v>14.95631981</c:v>
                </c:pt>
                <c:pt idx="1432">
                  <c:v>14.95631981</c:v>
                </c:pt>
                <c:pt idx="1433">
                  <c:v>14.991359709999999</c:v>
                </c:pt>
                <c:pt idx="1434">
                  <c:v>14.95680046</c:v>
                </c:pt>
                <c:pt idx="1435">
                  <c:v>14.95680046</c:v>
                </c:pt>
                <c:pt idx="1436">
                  <c:v>15.00624084</c:v>
                </c:pt>
                <c:pt idx="1437">
                  <c:v>15.045598979999999</c:v>
                </c:pt>
                <c:pt idx="1438">
                  <c:v>14.953919409999999</c:v>
                </c:pt>
                <c:pt idx="1439">
                  <c:v>14.953919409999999</c:v>
                </c:pt>
                <c:pt idx="1440">
                  <c:v>15.00960064</c:v>
                </c:pt>
                <c:pt idx="1441">
                  <c:v>15.028800009999999</c:v>
                </c:pt>
                <c:pt idx="1442">
                  <c:v>15.028800009999999</c:v>
                </c:pt>
                <c:pt idx="1443">
                  <c:v>15.02783966</c:v>
                </c:pt>
                <c:pt idx="1444">
                  <c:v>15.01296043</c:v>
                </c:pt>
                <c:pt idx="1445">
                  <c:v>15.01296043</c:v>
                </c:pt>
                <c:pt idx="1446">
                  <c:v>14.94335938</c:v>
                </c:pt>
                <c:pt idx="1447">
                  <c:v>15.034559249999999</c:v>
                </c:pt>
                <c:pt idx="1448">
                  <c:v>15.013439180000001</c:v>
                </c:pt>
                <c:pt idx="1449">
                  <c:v>15.013439180000001</c:v>
                </c:pt>
                <c:pt idx="1450">
                  <c:v>14.96159935</c:v>
                </c:pt>
                <c:pt idx="1451">
                  <c:v>15.033598899999999</c:v>
                </c:pt>
                <c:pt idx="1452">
                  <c:v>15.008159640000001</c:v>
                </c:pt>
                <c:pt idx="1453">
                  <c:v>14.96784019</c:v>
                </c:pt>
                <c:pt idx="1454">
                  <c:v>15.045120239999999</c:v>
                </c:pt>
                <c:pt idx="1455">
                  <c:v>15.045120239999999</c:v>
                </c:pt>
                <c:pt idx="1456">
                  <c:v>14.987519259999999</c:v>
                </c:pt>
                <c:pt idx="1457">
                  <c:v>14.98176003</c:v>
                </c:pt>
                <c:pt idx="1458">
                  <c:v>15.04223919</c:v>
                </c:pt>
                <c:pt idx="1459">
                  <c:v>15.04223919</c:v>
                </c:pt>
                <c:pt idx="1460">
                  <c:v>14.975999829999999</c:v>
                </c:pt>
                <c:pt idx="1461">
                  <c:v>14.975999829999999</c:v>
                </c:pt>
                <c:pt idx="1462">
                  <c:v>15.05519962</c:v>
                </c:pt>
                <c:pt idx="1463">
                  <c:v>14.96928024</c:v>
                </c:pt>
                <c:pt idx="1464">
                  <c:v>14.98176003</c:v>
                </c:pt>
                <c:pt idx="1465">
                  <c:v>14.98176003</c:v>
                </c:pt>
                <c:pt idx="1466">
                  <c:v>15.044639589999999</c:v>
                </c:pt>
                <c:pt idx="1467">
                  <c:v>14.96304035</c:v>
                </c:pt>
                <c:pt idx="1468">
                  <c:v>15.003359789999999</c:v>
                </c:pt>
                <c:pt idx="1469">
                  <c:v>15.003359789999999</c:v>
                </c:pt>
                <c:pt idx="1470">
                  <c:v>14.959680560000001</c:v>
                </c:pt>
                <c:pt idx="1471">
                  <c:v>15.01439953</c:v>
                </c:pt>
                <c:pt idx="1472">
                  <c:v>15.01439953</c:v>
                </c:pt>
                <c:pt idx="1473">
                  <c:v>15.034559249999999</c:v>
                </c:pt>
                <c:pt idx="1474">
                  <c:v>14.94384003</c:v>
                </c:pt>
                <c:pt idx="1475">
                  <c:v>14.94384003</c:v>
                </c:pt>
                <c:pt idx="1476">
                  <c:v>15.02496052</c:v>
                </c:pt>
                <c:pt idx="1477">
                  <c:v>15.02783966</c:v>
                </c:pt>
                <c:pt idx="1478">
                  <c:v>14.94672012</c:v>
                </c:pt>
                <c:pt idx="1479">
                  <c:v>14.94672012</c:v>
                </c:pt>
                <c:pt idx="1480">
                  <c:v>15.013920779999999</c:v>
                </c:pt>
                <c:pt idx="1481">
                  <c:v>14.947679519999999</c:v>
                </c:pt>
                <c:pt idx="1482">
                  <c:v>14.947679519999999</c:v>
                </c:pt>
                <c:pt idx="1483">
                  <c:v>15.034080510000001</c:v>
                </c:pt>
                <c:pt idx="1484">
                  <c:v>15.003839490000001</c:v>
                </c:pt>
                <c:pt idx="1485">
                  <c:v>15.003839490000001</c:v>
                </c:pt>
                <c:pt idx="1486">
                  <c:v>14.9654398</c:v>
                </c:pt>
                <c:pt idx="1487">
                  <c:v>15.036000250000001</c:v>
                </c:pt>
                <c:pt idx="1488">
                  <c:v>15.00096035</c:v>
                </c:pt>
                <c:pt idx="1489">
                  <c:v>14.96208</c:v>
                </c:pt>
                <c:pt idx="1490">
                  <c:v>15.04895973</c:v>
                </c:pt>
                <c:pt idx="1491">
                  <c:v>14.988479610000001</c:v>
                </c:pt>
                <c:pt idx="1492">
                  <c:v>14.988479610000001</c:v>
                </c:pt>
                <c:pt idx="1493">
                  <c:v>14.97743988</c:v>
                </c:pt>
                <c:pt idx="1494">
                  <c:v>15.05136108</c:v>
                </c:pt>
                <c:pt idx="1495">
                  <c:v>15.05136108</c:v>
                </c:pt>
                <c:pt idx="1496">
                  <c:v>14.97792053</c:v>
                </c:pt>
                <c:pt idx="1497">
                  <c:v>14.976479530000001</c:v>
                </c:pt>
                <c:pt idx="1498">
                  <c:v>15.039360050000001</c:v>
                </c:pt>
                <c:pt idx="1499">
                  <c:v>14.957759859999999</c:v>
                </c:pt>
                <c:pt idx="1500">
                  <c:v>14.98799992</c:v>
                </c:pt>
                <c:pt idx="1501">
                  <c:v>15.040320400000001</c:v>
                </c:pt>
                <c:pt idx="1502">
                  <c:v>15.040320400000001</c:v>
                </c:pt>
                <c:pt idx="1503">
                  <c:v>14.95296001</c:v>
                </c:pt>
                <c:pt idx="1504">
                  <c:v>15.01056099</c:v>
                </c:pt>
                <c:pt idx="1505">
                  <c:v>15.01056099</c:v>
                </c:pt>
                <c:pt idx="1506">
                  <c:v>15.04848003</c:v>
                </c:pt>
                <c:pt idx="1507">
                  <c:v>15.020640370000001</c:v>
                </c:pt>
                <c:pt idx="1508">
                  <c:v>15.020640370000001</c:v>
                </c:pt>
                <c:pt idx="1509">
                  <c:v>15.03119946</c:v>
                </c:pt>
                <c:pt idx="1510">
                  <c:v>14.94719982</c:v>
                </c:pt>
                <c:pt idx="1511">
                  <c:v>15.01775932</c:v>
                </c:pt>
                <c:pt idx="1512">
                  <c:v>15.01775932</c:v>
                </c:pt>
                <c:pt idx="1513">
                  <c:v>15.01775932</c:v>
                </c:pt>
                <c:pt idx="1514">
                  <c:v>14.949120519999999</c:v>
                </c:pt>
                <c:pt idx="1515">
                  <c:v>15.02207947</c:v>
                </c:pt>
                <c:pt idx="1516">
                  <c:v>14.9995203</c:v>
                </c:pt>
                <c:pt idx="1517">
                  <c:v>11.3395195</c:v>
                </c:pt>
                <c:pt idx="1518">
                  <c:v>11.3395195</c:v>
                </c:pt>
                <c:pt idx="1519">
                  <c:v>3.5846400300000001</c:v>
                </c:pt>
                <c:pt idx="1520">
                  <c:v>3.8400000000000001E-3</c:v>
                </c:pt>
                <c:pt idx="1521">
                  <c:v>4.3200000000000001E-3</c:v>
                </c:pt>
                <c:pt idx="1522">
                  <c:v>4.3200000000000001E-3</c:v>
                </c:pt>
                <c:pt idx="1523">
                  <c:v>5.7600000000000004E-3</c:v>
                </c:pt>
                <c:pt idx="1524">
                  <c:v>8.6400000000000001E-3</c:v>
                </c:pt>
                <c:pt idx="1525">
                  <c:v>9.5999999999999992E-3</c:v>
                </c:pt>
                <c:pt idx="1526">
                  <c:v>1.2E-2</c:v>
                </c:pt>
                <c:pt idx="1527">
                  <c:v>1.008E-2</c:v>
                </c:pt>
                <c:pt idx="1528">
                  <c:v>1.008E-2</c:v>
                </c:pt>
                <c:pt idx="1529">
                  <c:v>8.6400000000000001E-3</c:v>
                </c:pt>
                <c:pt idx="1530">
                  <c:v>7.6800000000000002E-3</c:v>
                </c:pt>
                <c:pt idx="1531">
                  <c:v>7.1999999999999998E-3</c:v>
                </c:pt>
                <c:pt idx="1532">
                  <c:v>7.1999999999999998E-3</c:v>
                </c:pt>
                <c:pt idx="1533">
                  <c:v>7.6800000000000002E-3</c:v>
                </c:pt>
                <c:pt idx="1534">
                  <c:v>5.28E-3</c:v>
                </c:pt>
                <c:pt idx="1535">
                  <c:v>5.28E-3</c:v>
                </c:pt>
                <c:pt idx="1536">
                  <c:v>5.28E-3</c:v>
                </c:pt>
                <c:pt idx="1537">
                  <c:v>4.3200000000000001E-3</c:v>
                </c:pt>
                <c:pt idx="1538">
                  <c:v>1.92E-3</c:v>
                </c:pt>
                <c:pt idx="1539">
                  <c:v>1.92E-3</c:v>
                </c:pt>
                <c:pt idx="1540">
                  <c:v>2.3999999999999998E-3</c:v>
                </c:pt>
                <c:pt idx="1541">
                  <c:v>2.8800000000000002E-3</c:v>
                </c:pt>
                <c:pt idx="1542">
                  <c:v>2.8800000000000002E-3</c:v>
                </c:pt>
                <c:pt idx="1543">
                  <c:v>2.3999999999999998E-3</c:v>
                </c:pt>
                <c:pt idx="1544">
                  <c:v>1.92E-3</c:v>
                </c:pt>
                <c:pt idx="1545">
                  <c:v>1.92E-3</c:v>
                </c:pt>
                <c:pt idx="1546">
                  <c:v>4.8000000000000001E-4</c:v>
                </c:pt>
                <c:pt idx="1547">
                  <c:v>4.8000000000000001E-4</c:v>
                </c:pt>
                <c:pt idx="1548">
                  <c:v>1.4400000000000001E-3</c:v>
                </c:pt>
                <c:pt idx="1549">
                  <c:v>1.4400000000000001E-3</c:v>
                </c:pt>
                <c:pt idx="1550">
                  <c:v>1.92E-3</c:v>
                </c:pt>
                <c:pt idx="1551">
                  <c:v>1.4400000000000001E-3</c:v>
                </c:pt>
                <c:pt idx="1552">
                  <c:v>9.6000000000000002E-4</c:v>
                </c:pt>
                <c:pt idx="1553">
                  <c:v>1.4400000000000001E-3</c:v>
                </c:pt>
                <c:pt idx="1554">
                  <c:v>0</c:v>
                </c:pt>
                <c:pt idx="1555">
                  <c:v>0</c:v>
                </c:pt>
                <c:pt idx="1556">
                  <c:v>0</c:v>
                </c:pt>
                <c:pt idx="1557">
                  <c:v>9.6000000000000002E-4</c:v>
                </c:pt>
                <c:pt idx="1558">
                  <c:v>9.6000000000000002E-4</c:v>
                </c:pt>
                <c:pt idx="1559">
                  <c:v>-4.8000000000000001E-4</c:v>
                </c:pt>
                <c:pt idx="1560">
                  <c:v>4.8000000000000001E-4</c:v>
                </c:pt>
                <c:pt idx="1561">
                  <c:v>4.8000000000000001E-4</c:v>
                </c:pt>
                <c:pt idx="1562">
                  <c:v>-4.8000000000000001E-4</c:v>
                </c:pt>
                <c:pt idx="1563">
                  <c:v>0</c:v>
                </c:pt>
                <c:pt idx="1564">
                  <c:v>4.8000000000000001E-4</c:v>
                </c:pt>
                <c:pt idx="1565">
                  <c:v>4.8000000000000001E-4</c:v>
                </c:pt>
                <c:pt idx="1566">
                  <c:v>4.8000000000000001E-4</c:v>
                </c:pt>
                <c:pt idx="1567">
                  <c:v>-4.8000000000000001E-4</c:v>
                </c:pt>
                <c:pt idx="1568">
                  <c:v>-4.8000000000000001E-4</c:v>
                </c:pt>
                <c:pt idx="1569">
                  <c:v>4.8000000000000001E-4</c:v>
                </c:pt>
                <c:pt idx="1570">
                  <c:v>0</c:v>
                </c:pt>
                <c:pt idx="1571">
                  <c:v>0</c:v>
                </c:pt>
                <c:pt idx="1572">
                  <c:v>9.6000000000000002E-4</c:v>
                </c:pt>
                <c:pt idx="1573">
                  <c:v>9.6000000000000002E-4</c:v>
                </c:pt>
                <c:pt idx="1574">
                  <c:v>-4.8000000000000001E-4</c:v>
                </c:pt>
                <c:pt idx="1575">
                  <c:v>-4.8000000000000001E-4</c:v>
                </c:pt>
                <c:pt idx="1576">
                  <c:v>0</c:v>
                </c:pt>
                <c:pt idx="1577">
                  <c:v>0</c:v>
                </c:pt>
                <c:pt idx="1578">
                  <c:v>9.6000000000000002E-4</c:v>
                </c:pt>
                <c:pt idx="1579">
                  <c:v>9.6000000000000002E-4</c:v>
                </c:pt>
                <c:pt idx="1580">
                  <c:v>-4.8000000000000001E-4</c:v>
                </c:pt>
                <c:pt idx="1581">
                  <c:v>-4.8000000000000001E-4</c:v>
                </c:pt>
                <c:pt idx="1582">
                  <c:v>0</c:v>
                </c:pt>
                <c:pt idx="1583">
                  <c:v>4.8000000000000001E-4</c:v>
                </c:pt>
                <c:pt idx="1584">
                  <c:v>0</c:v>
                </c:pt>
                <c:pt idx="1585">
                  <c:v>0</c:v>
                </c:pt>
                <c:pt idx="1586">
                  <c:v>-4.8000000000000001E-4</c:v>
                </c:pt>
                <c:pt idx="1587">
                  <c:v>1.4400000000000001E-3</c:v>
                </c:pt>
                <c:pt idx="1588">
                  <c:v>-9.6000000000000002E-4</c:v>
                </c:pt>
                <c:pt idx="1589">
                  <c:v>4.8000000000000001E-4</c:v>
                </c:pt>
                <c:pt idx="1590">
                  <c:v>9.6000000000000002E-4</c:v>
                </c:pt>
                <c:pt idx="1591">
                  <c:v>9.6000000000000002E-4</c:v>
                </c:pt>
                <c:pt idx="1592">
                  <c:v>0</c:v>
                </c:pt>
                <c:pt idx="1593">
                  <c:v>-1.4400000000000001E-3</c:v>
                </c:pt>
                <c:pt idx="1594">
                  <c:v>9.6000000000000002E-4</c:v>
                </c:pt>
                <c:pt idx="1595">
                  <c:v>9.6000000000000002E-4</c:v>
                </c:pt>
                <c:pt idx="1596">
                  <c:v>-1.4400000000000001E-3</c:v>
                </c:pt>
                <c:pt idx="1597">
                  <c:v>-9.6000000000000002E-4</c:v>
                </c:pt>
                <c:pt idx="1598">
                  <c:v>-9.6000000000000002E-4</c:v>
                </c:pt>
                <c:pt idx="1599">
                  <c:v>9.6000000000000002E-4</c:v>
                </c:pt>
                <c:pt idx="1600">
                  <c:v>0</c:v>
                </c:pt>
                <c:pt idx="1601">
                  <c:v>0</c:v>
                </c:pt>
                <c:pt idx="1602">
                  <c:v>-4.8000000000000001E-4</c:v>
                </c:pt>
                <c:pt idx="1603">
                  <c:v>0</c:v>
                </c:pt>
                <c:pt idx="1604">
                  <c:v>9.6000000000000002E-4</c:v>
                </c:pt>
                <c:pt idx="1605">
                  <c:v>9.6000000000000002E-4</c:v>
                </c:pt>
                <c:pt idx="1606">
                  <c:v>0</c:v>
                </c:pt>
                <c:pt idx="1607">
                  <c:v>4.8000000000000001E-4</c:v>
                </c:pt>
                <c:pt idx="1608">
                  <c:v>4.8000000000000001E-4</c:v>
                </c:pt>
                <c:pt idx="1609">
                  <c:v>0</c:v>
                </c:pt>
                <c:pt idx="1610">
                  <c:v>4.8000000000000001E-4</c:v>
                </c:pt>
                <c:pt idx="1611">
                  <c:v>-9.6000000000000002E-4</c:v>
                </c:pt>
                <c:pt idx="1612">
                  <c:v>-9.6000000000000002E-4</c:v>
                </c:pt>
                <c:pt idx="1613">
                  <c:v>-4.8000000000000001E-4</c:v>
                </c:pt>
                <c:pt idx="1614">
                  <c:v>0</c:v>
                </c:pt>
                <c:pt idx="1615">
                  <c:v>-4.8000000000000001E-4</c:v>
                </c:pt>
                <c:pt idx="1616">
                  <c:v>0</c:v>
                </c:pt>
                <c:pt idx="1617">
                  <c:v>0</c:v>
                </c:pt>
                <c:pt idx="1618">
                  <c:v>0</c:v>
                </c:pt>
                <c:pt idx="1619">
                  <c:v>0</c:v>
                </c:pt>
                <c:pt idx="1620">
                  <c:v>4.8000000000000001E-4</c:v>
                </c:pt>
                <c:pt idx="1621">
                  <c:v>-4.8000000000000001E-4</c:v>
                </c:pt>
                <c:pt idx="1622">
                  <c:v>-4.8000000000000001E-4</c:v>
                </c:pt>
                <c:pt idx="1623">
                  <c:v>-4.8000000000000001E-4</c:v>
                </c:pt>
                <c:pt idx="1624">
                  <c:v>-4.8000000000000001E-4</c:v>
                </c:pt>
                <c:pt idx="1625">
                  <c:v>-4.8000000000000001E-4</c:v>
                </c:pt>
                <c:pt idx="1626">
                  <c:v>0</c:v>
                </c:pt>
                <c:pt idx="1627">
                  <c:v>-4.8000000000000001E-4</c:v>
                </c:pt>
                <c:pt idx="1628">
                  <c:v>-4.8000000000000001E-4</c:v>
                </c:pt>
                <c:pt idx="1629">
                  <c:v>-4.8000000000000001E-4</c:v>
                </c:pt>
                <c:pt idx="1630">
                  <c:v>-9.6000000000000002E-4</c:v>
                </c:pt>
                <c:pt idx="1631">
                  <c:v>4.8000000000000001E-4</c:v>
                </c:pt>
              </c:numCache>
            </c:numRef>
          </c:yVal>
          <c:smooth val="0"/>
        </c:ser>
        <c:ser>
          <c:idx val="10"/>
          <c:order val="10"/>
          <c:tx>
            <c:v>Traverse Force</c:v>
          </c:tx>
          <c:spPr>
            <a:ln w="12700">
              <a:solidFill>
                <a:srgbClr val="FF6600"/>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R$2:$R$4000</c:f>
              <c:numCache>
                <c:formatCode>0.0000</c:formatCode>
                <c:ptCount val="3999"/>
                <c:pt idx="0">
                  <c:v>-1.8778036120000001E-2</c:v>
                </c:pt>
                <c:pt idx="1">
                  <c:v>-1.8778036120000001E-2</c:v>
                </c:pt>
                <c:pt idx="2">
                  <c:v>-1.8778036120000001E-2</c:v>
                </c:pt>
                <c:pt idx="3">
                  <c:v>-7.1353878999999999E-3</c:v>
                </c:pt>
                <c:pt idx="4">
                  <c:v>-1.26538146E-3</c:v>
                </c:pt>
                <c:pt idx="5">
                  <c:v>-1.26538146E-3</c:v>
                </c:pt>
                <c:pt idx="6">
                  <c:v>-1.230958176E-2</c:v>
                </c:pt>
                <c:pt idx="7">
                  <c:v>1.3851257600000001E-3</c:v>
                </c:pt>
                <c:pt idx="8">
                  <c:v>1.3851257600000001E-3</c:v>
                </c:pt>
                <c:pt idx="9">
                  <c:v>-7.2731170699999997E-3</c:v>
                </c:pt>
                <c:pt idx="10">
                  <c:v>7.6362722999999996E-4</c:v>
                </c:pt>
                <c:pt idx="11">
                  <c:v>7.6362722999999996E-4</c:v>
                </c:pt>
                <c:pt idx="12">
                  <c:v>6.2203535999999999E-3</c:v>
                </c:pt>
                <c:pt idx="13">
                  <c:v>6.2203535999999999E-3</c:v>
                </c:pt>
                <c:pt idx="14">
                  <c:v>1.146570396E-2</c:v>
                </c:pt>
                <c:pt idx="15">
                  <c:v>-1.096634579E-2</c:v>
                </c:pt>
                <c:pt idx="16">
                  <c:v>1.394558144E-2</c:v>
                </c:pt>
                <c:pt idx="17">
                  <c:v>3.2457824709999999E-2</c:v>
                </c:pt>
                <c:pt idx="18">
                  <c:v>3.3608238219999996E-2</c:v>
                </c:pt>
                <c:pt idx="19">
                  <c:v>1.5504973409999999E-2</c:v>
                </c:pt>
                <c:pt idx="20">
                  <c:v>1.5504973409999999E-2</c:v>
                </c:pt>
                <c:pt idx="21">
                  <c:v>-1.427431488E-2</c:v>
                </c:pt>
                <c:pt idx="22">
                  <c:v>8.8729658099999994E-3</c:v>
                </c:pt>
                <c:pt idx="23">
                  <c:v>4.3580162049999996E-2</c:v>
                </c:pt>
                <c:pt idx="24">
                  <c:v>4.3580162049999996E-2</c:v>
                </c:pt>
                <c:pt idx="25">
                  <c:v>-2.1100769039999998E-2</c:v>
                </c:pt>
                <c:pt idx="26">
                  <c:v>-3.8337490080000002E-2</c:v>
                </c:pt>
                <c:pt idx="27">
                  <c:v>2.388939285E-2</c:v>
                </c:pt>
                <c:pt idx="28">
                  <c:v>6.5791000370000005E-2</c:v>
                </c:pt>
                <c:pt idx="29">
                  <c:v>-6.6881729129999998E-2</c:v>
                </c:pt>
                <c:pt idx="30">
                  <c:v>-6.6881729129999998E-2</c:v>
                </c:pt>
                <c:pt idx="31">
                  <c:v>-6.5682067899999995E-3</c:v>
                </c:pt>
                <c:pt idx="32">
                  <c:v>-3.7214019780000003E-2</c:v>
                </c:pt>
                <c:pt idx="33">
                  <c:v>-4.9578998570000005E-2</c:v>
                </c:pt>
                <c:pt idx="34">
                  <c:v>-3.019947815E-2</c:v>
                </c:pt>
                <c:pt idx="35">
                  <c:v>-4.6278221129999998E-2</c:v>
                </c:pt>
                <c:pt idx="36">
                  <c:v>1.414079475E-2</c:v>
                </c:pt>
                <c:pt idx="37">
                  <c:v>1.414079475E-2</c:v>
                </c:pt>
                <c:pt idx="38">
                  <c:v>5.3519958499999999E-2</c:v>
                </c:pt>
                <c:pt idx="39">
                  <c:v>-1.6912580489999999E-2</c:v>
                </c:pt>
                <c:pt idx="40">
                  <c:v>9.7905826599999999E-3</c:v>
                </c:pt>
                <c:pt idx="41">
                  <c:v>9.7905826599999999E-3</c:v>
                </c:pt>
                <c:pt idx="42">
                  <c:v>5.2924659730000004E-2</c:v>
                </c:pt>
                <c:pt idx="43">
                  <c:v>1.559718132E-2</c:v>
                </c:pt>
                <c:pt idx="44">
                  <c:v>1.7386119839999999E-2</c:v>
                </c:pt>
                <c:pt idx="45">
                  <c:v>9.1072952270000007E-2</c:v>
                </c:pt>
                <c:pt idx="46">
                  <c:v>4.3679149629999997E-2</c:v>
                </c:pt>
                <c:pt idx="47">
                  <c:v>4.3679149629999997E-2</c:v>
                </c:pt>
                <c:pt idx="48">
                  <c:v>4.8127489100000002E-3</c:v>
                </c:pt>
                <c:pt idx="49">
                  <c:v>2.2638729099999998E-2</c:v>
                </c:pt>
                <c:pt idx="50">
                  <c:v>3.7097072599999996E-2</c:v>
                </c:pt>
                <c:pt idx="51">
                  <c:v>3.7097072599999996E-2</c:v>
                </c:pt>
                <c:pt idx="52">
                  <c:v>3.7861564639999998E-2</c:v>
                </c:pt>
                <c:pt idx="53">
                  <c:v>0.11210084534</c:v>
                </c:pt>
                <c:pt idx="54">
                  <c:v>0.11210084534</c:v>
                </c:pt>
                <c:pt idx="55">
                  <c:v>7.2104125980000003E-2</c:v>
                </c:pt>
                <c:pt idx="56">
                  <c:v>-3.4130565639999999E-2</c:v>
                </c:pt>
                <c:pt idx="57">
                  <c:v>-3.4130565639999999E-2</c:v>
                </c:pt>
                <c:pt idx="58">
                  <c:v>-8.235415460000001E-3</c:v>
                </c:pt>
                <c:pt idx="59">
                  <c:v>1.949852371E-2</c:v>
                </c:pt>
                <c:pt idx="60">
                  <c:v>-1.2063772200000001E-2</c:v>
                </c:pt>
                <c:pt idx="61">
                  <c:v>-4.9896556850000003E-2</c:v>
                </c:pt>
                <c:pt idx="62">
                  <c:v>-1.6446903230000001E-2</c:v>
                </c:pt>
                <c:pt idx="63">
                  <c:v>-8.4355560299999993E-2</c:v>
                </c:pt>
                <c:pt idx="64">
                  <c:v>-8.4355560299999993E-2</c:v>
                </c:pt>
                <c:pt idx="65">
                  <c:v>-0.10714188384999999</c:v>
                </c:pt>
                <c:pt idx="66">
                  <c:v>-1.4039133069999999E-2</c:v>
                </c:pt>
                <c:pt idx="67">
                  <c:v>-1.4039133069999999E-2</c:v>
                </c:pt>
                <c:pt idx="68">
                  <c:v>5.0909996030000002E-2</c:v>
                </c:pt>
                <c:pt idx="69">
                  <c:v>9.38495445E-3</c:v>
                </c:pt>
                <c:pt idx="70">
                  <c:v>4.9836284639999999E-2</c:v>
                </c:pt>
                <c:pt idx="71">
                  <c:v>-6.1792858119999995E-2</c:v>
                </c:pt>
                <c:pt idx="72">
                  <c:v>-0.10484523773</c:v>
                </c:pt>
                <c:pt idx="73">
                  <c:v>5.4352249149999997E-2</c:v>
                </c:pt>
                <c:pt idx="74">
                  <c:v>5.4352249149999997E-2</c:v>
                </c:pt>
                <c:pt idx="75">
                  <c:v>-3.7102821350000002E-2</c:v>
                </c:pt>
                <c:pt idx="76">
                  <c:v>-7.9673095700000002E-2</c:v>
                </c:pt>
                <c:pt idx="77">
                  <c:v>-7.9673095700000002E-2</c:v>
                </c:pt>
                <c:pt idx="78">
                  <c:v>-0.12552402496000001</c:v>
                </c:pt>
                <c:pt idx="79">
                  <c:v>-5.1283123019999995E-2</c:v>
                </c:pt>
                <c:pt idx="80">
                  <c:v>-5.1283123019999995E-2</c:v>
                </c:pt>
                <c:pt idx="81">
                  <c:v>-4.4766555789999996E-2</c:v>
                </c:pt>
                <c:pt idx="82">
                  <c:v>2.624311256E-2</c:v>
                </c:pt>
                <c:pt idx="83">
                  <c:v>2.7068805690000003E-2</c:v>
                </c:pt>
                <c:pt idx="84">
                  <c:v>2.7068805690000003E-2</c:v>
                </c:pt>
                <c:pt idx="85">
                  <c:v>-3.3155937190000005E-2</c:v>
                </c:pt>
                <c:pt idx="86">
                  <c:v>-0.12560990906</c:v>
                </c:pt>
                <c:pt idx="87">
                  <c:v>-0.12560990906</c:v>
                </c:pt>
                <c:pt idx="88">
                  <c:v>-0.20058328247000001</c:v>
                </c:pt>
                <c:pt idx="89">
                  <c:v>-4.8159942630000001E-2</c:v>
                </c:pt>
                <c:pt idx="90">
                  <c:v>-4.8159942630000001E-2</c:v>
                </c:pt>
                <c:pt idx="91">
                  <c:v>-0.10141762543000001</c:v>
                </c:pt>
                <c:pt idx="92">
                  <c:v>-0.18262100219999999</c:v>
                </c:pt>
                <c:pt idx="93">
                  <c:v>-0.18601315307999999</c:v>
                </c:pt>
                <c:pt idx="94">
                  <c:v>-0.18601315307999999</c:v>
                </c:pt>
                <c:pt idx="95">
                  <c:v>-0.15026591491999999</c:v>
                </c:pt>
                <c:pt idx="96">
                  <c:v>-9.6258346560000013E-2</c:v>
                </c:pt>
                <c:pt idx="97">
                  <c:v>-9.6258346560000013E-2</c:v>
                </c:pt>
                <c:pt idx="98">
                  <c:v>-0.14669319153000002</c:v>
                </c:pt>
                <c:pt idx="99">
                  <c:v>-9.6712203979999994E-2</c:v>
                </c:pt>
                <c:pt idx="100">
                  <c:v>-9.6712203979999994E-2</c:v>
                </c:pt>
                <c:pt idx="101">
                  <c:v>-8.2635177609999999E-2</c:v>
                </c:pt>
                <c:pt idx="102">
                  <c:v>-9.0640274049999997E-2</c:v>
                </c:pt>
                <c:pt idx="103">
                  <c:v>-0.20364582824999999</c:v>
                </c:pt>
                <c:pt idx="104">
                  <c:v>-0.20364582824999999</c:v>
                </c:pt>
                <c:pt idx="105">
                  <c:v>-0.12146756743999999</c:v>
                </c:pt>
                <c:pt idx="106">
                  <c:v>-0.18286576842999999</c:v>
                </c:pt>
                <c:pt idx="107">
                  <c:v>-0.18286576842999999</c:v>
                </c:pt>
                <c:pt idx="108">
                  <c:v>-0.1089712677</c:v>
                </c:pt>
                <c:pt idx="109">
                  <c:v>-0.14965403748</c:v>
                </c:pt>
                <c:pt idx="110">
                  <c:v>-0.22980465697999999</c:v>
                </c:pt>
                <c:pt idx="111">
                  <c:v>-0.22980465697999999</c:v>
                </c:pt>
                <c:pt idx="112">
                  <c:v>-0.24898812866</c:v>
                </c:pt>
                <c:pt idx="113">
                  <c:v>-0.20236761475000001</c:v>
                </c:pt>
                <c:pt idx="114">
                  <c:v>-0.20236761475000001</c:v>
                </c:pt>
                <c:pt idx="115">
                  <c:v>-0.14572747803</c:v>
                </c:pt>
                <c:pt idx="116">
                  <c:v>-0.14603793335000001</c:v>
                </c:pt>
                <c:pt idx="117">
                  <c:v>-0.14603793335000001</c:v>
                </c:pt>
                <c:pt idx="118">
                  <c:v>-0.18243249512000001</c:v>
                </c:pt>
                <c:pt idx="119">
                  <c:v>-0.11078910065</c:v>
                </c:pt>
                <c:pt idx="120">
                  <c:v>-0.22104045105</c:v>
                </c:pt>
                <c:pt idx="121">
                  <c:v>-0.22104045105</c:v>
                </c:pt>
                <c:pt idx="122">
                  <c:v>-0.21873608398</c:v>
                </c:pt>
                <c:pt idx="123">
                  <c:v>-0.27807891845999999</c:v>
                </c:pt>
                <c:pt idx="124">
                  <c:v>-0.13385995482999999</c:v>
                </c:pt>
                <c:pt idx="125">
                  <c:v>-8.5058456419999998E-2</c:v>
                </c:pt>
                <c:pt idx="126">
                  <c:v>-0.17802574157999998</c:v>
                </c:pt>
                <c:pt idx="127">
                  <c:v>-0.17802574157999998</c:v>
                </c:pt>
                <c:pt idx="128">
                  <c:v>-0.10433190918</c:v>
                </c:pt>
                <c:pt idx="129">
                  <c:v>-0.22080453490999999</c:v>
                </c:pt>
                <c:pt idx="130">
                  <c:v>-0.26214935302999998</c:v>
                </c:pt>
                <c:pt idx="131">
                  <c:v>-0.26214935302999998</c:v>
                </c:pt>
                <c:pt idx="132">
                  <c:v>-0.11564872742</c:v>
                </c:pt>
                <c:pt idx="133">
                  <c:v>-0.22259175110000001</c:v>
                </c:pt>
                <c:pt idx="134">
                  <c:v>-0.19256814575</c:v>
                </c:pt>
                <c:pt idx="135">
                  <c:v>-0.15411454773</c:v>
                </c:pt>
                <c:pt idx="136">
                  <c:v>-0.27708905028999997</c:v>
                </c:pt>
                <c:pt idx="137">
                  <c:v>-0.27708905028999997</c:v>
                </c:pt>
                <c:pt idx="138">
                  <c:v>-0.38944927978999999</c:v>
                </c:pt>
                <c:pt idx="139">
                  <c:v>-0.37961349487000001</c:v>
                </c:pt>
                <c:pt idx="140">
                  <c:v>-0.24838052368000002</c:v>
                </c:pt>
                <c:pt idx="141">
                  <c:v>-0.24838052368000002</c:v>
                </c:pt>
                <c:pt idx="142">
                  <c:v>-0.27297335815000001</c:v>
                </c:pt>
                <c:pt idx="143">
                  <c:v>-0.35387692261000003</c:v>
                </c:pt>
                <c:pt idx="144">
                  <c:v>-0.35387692261000003</c:v>
                </c:pt>
                <c:pt idx="145">
                  <c:v>-0.33009771728999998</c:v>
                </c:pt>
                <c:pt idx="146">
                  <c:v>-0.30376641846000002</c:v>
                </c:pt>
                <c:pt idx="147">
                  <c:v>-0.30376641846000002</c:v>
                </c:pt>
                <c:pt idx="148">
                  <c:v>-0.45662286377</c:v>
                </c:pt>
                <c:pt idx="149">
                  <c:v>-0.37797348021999999</c:v>
                </c:pt>
                <c:pt idx="150">
                  <c:v>-0.30142755126999998</c:v>
                </c:pt>
                <c:pt idx="151">
                  <c:v>-0.30142755126999998</c:v>
                </c:pt>
                <c:pt idx="152">
                  <c:v>-0.16374740600999999</c:v>
                </c:pt>
                <c:pt idx="153">
                  <c:v>-0.33711965942</c:v>
                </c:pt>
                <c:pt idx="154">
                  <c:v>-0.33711965942</c:v>
                </c:pt>
                <c:pt idx="155">
                  <c:v>-0.33853997802999997</c:v>
                </c:pt>
                <c:pt idx="156">
                  <c:v>-0.33068228149000001</c:v>
                </c:pt>
                <c:pt idx="157">
                  <c:v>-0.33068228149000001</c:v>
                </c:pt>
                <c:pt idx="158">
                  <c:v>-0.40593884277000003</c:v>
                </c:pt>
                <c:pt idx="159">
                  <c:v>-0.35469598388999996</c:v>
                </c:pt>
                <c:pt idx="160">
                  <c:v>-0.40743865966999998</c:v>
                </c:pt>
                <c:pt idx="161">
                  <c:v>-0.32700701904000001</c:v>
                </c:pt>
                <c:pt idx="162">
                  <c:v>-0.25909664916999997</c:v>
                </c:pt>
                <c:pt idx="163">
                  <c:v>-0.22753727722</c:v>
                </c:pt>
                <c:pt idx="164">
                  <c:v>-0.22753727722</c:v>
                </c:pt>
                <c:pt idx="165">
                  <c:v>-0.24639486693999998</c:v>
                </c:pt>
                <c:pt idx="166">
                  <c:v>-0.24748970032000001</c:v>
                </c:pt>
                <c:pt idx="167">
                  <c:v>-0.24748970032000001</c:v>
                </c:pt>
                <c:pt idx="168">
                  <c:v>-0.23117721557999998</c:v>
                </c:pt>
                <c:pt idx="169">
                  <c:v>-0.23117721557999998</c:v>
                </c:pt>
                <c:pt idx="170">
                  <c:v>-0.30220355224999995</c:v>
                </c:pt>
                <c:pt idx="171">
                  <c:v>-0.3953163147</c:v>
                </c:pt>
                <c:pt idx="172">
                  <c:v>-0.3953163147</c:v>
                </c:pt>
                <c:pt idx="173">
                  <c:v>-0.40533026123000004</c:v>
                </c:pt>
                <c:pt idx="174">
                  <c:v>-0.29368225098</c:v>
                </c:pt>
                <c:pt idx="175">
                  <c:v>-0.23040454102000002</c:v>
                </c:pt>
                <c:pt idx="176">
                  <c:v>-0.23040454102000002</c:v>
                </c:pt>
                <c:pt idx="177">
                  <c:v>-0.18406564331000003</c:v>
                </c:pt>
                <c:pt idx="178">
                  <c:v>-0.18957160949999999</c:v>
                </c:pt>
                <c:pt idx="179">
                  <c:v>-0.20749235534999999</c:v>
                </c:pt>
                <c:pt idx="180">
                  <c:v>-0.10784562683</c:v>
                </c:pt>
                <c:pt idx="181">
                  <c:v>-0.12603688812</c:v>
                </c:pt>
                <c:pt idx="182">
                  <c:v>-0.12603688812</c:v>
                </c:pt>
                <c:pt idx="183">
                  <c:v>-0.11910858154000001</c:v>
                </c:pt>
                <c:pt idx="184">
                  <c:v>-8.782899475E-2</c:v>
                </c:pt>
                <c:pt idx="185">
                  <c:v>-0.16794239807</c:v>
                </c:pt>
                <c:pt idx="186">
                  <c:v>-0.16794239807</c:v>
                </c:pt>
                <c:pt idx="187">
                  <c:v>-0.12871749877999999</c:v>
                </c:pt>
                <c:pt idx="188">
                  <c:v>-0.1404259491</c:v>
                </c:pt>
                <c:pt idx="189">
                  <c:v>-0.1404259491</c:v>
                </c:pt>
                <c:pt idx="190">
                  <c:v>-0.20649617004000001</c:v>
                </c:pt>
                <c:pt idx="191">
                  <c:v>-8.5800178529999993E-2</c:v>
                </c:pt>
                <c:pt idx="192">
                  <c:v>-8.5800178529999993E-2</c:v>
                </c:pt>
                <c:pt idx="193">
                  <c:v>-3.1763641360000004E-2</c:v>
                </c:pt>
                <c:pt idx="194">
                  <c:v>-0.15746565247000002</c:v>
                </c:pt>
                <c:pt idx="195">
                  <c:v>-0.14482830811</c:v>
                </c:pt>
                <c:pt idx="196">
                  <c:v>-0.14482830811</c:v>
                </c:pt>
                <c:pt idx="197">
                  <c:v>-0.12753993988000001</c:v>
                </c:pt>
                <c:pt idx="198">
                  <c:v>-0.13963192749</c:v>
                </c:pt>
                <c:pt idx="199">
                  <c:v>-0.13963192749</c:v>
                </c:pt>
                <c:pt idx="200">
                  <c:v>-8.6384086609999994E-2</c:v>
                </c:pt>
                <c:pt idx="201">
                  <c:v>-0.14617448425000001</c:v>
                </c:pt>
                <c:pt idx="202">
                  <c:v>-0.27819174193999996</c:v>
                </c:pt>
                <c:pt idx="203">
                  <c:v>-0.27819174193999996</c:v>
                </c:pt>
                <c:pt idx="204">
                  <c:v>-0.24095980835</c:v>
                </c:pt>
                <c:pt idx="205">
                  <c:v>-5.542769241E-2</c:v>
                </c:pt>
                <c:pt idx="206">
                  <c:v>0.12056864929</c:v>
                </c:pt>
                <c:pt idx="207">
                  <c:v>0.10781441498</c:v>
                </c:pt>
                <c:pt idx="208">
                  <c:v>4.0345573399999998E-3</c:v>
                </c:pt>
                <c:pt idx="209">
                  <c:v>4.0345573399999998E-3</c:v>
                </c:pt>
                <c:pt idx="210">
                  <c:v>-5.6102672579999999E-2</c:v>
                </c:pt>
                <c:pt idx="211">
                  <c:v>-0.15191915893999999</c:v>
                </c:pt>
                <c:pt idx="212">
                  <c:v>-0.15191915893999999</c:v>
                </c:pt>
                <c:pt idx="213">
                  <c:v>-0.18526631165000002</c:v>
                </c:pt>
                <c:pt idx="214">
                  <c:v>-0.18417546082000003</c:v>
                </c:pt>
                <c:pt idx="215">
                  <c:v>-0.16811933898999998</c:v>
                </c:pt>
                <c:pt idx="216">
                  <c:v>-0.14336463928000001</c:v>
                </c:pt>
                <c:pt idx="217">
                  <c:v>-0.30170498657</c:v>
                </c:pt>
                <c:pt idx="218">
                  <c:v>-0.11618642425999999</c:v>
                </c:pt>
                <c:pt idx="219">
                  <c:v>-0.11618642425999999</c:v>
                </c:pt>
                <c:pt idx="220">
                  <c:v>9.0945854190000008E-2</c:v>
                </c:pt>
                <c:pt idx="221">
                  <c:v>3.6534561159999999E-2</c:v>
                </c:pt>
                <c:pt idx="222">
                  <c:v>-0.16175228881999998</c:v>
                </c:pt>
                <c:pt idx="223">
                  <c:v>-0.16175228881999998</c:v>
                </c:pt>
                <c:pt idx="224">
                  <c:v>-0.18635806274</c:v>
                </c:pt>
                <c:pt idx="225">
                  <c:v>-0.32745742797999999</c:v>
                </c:pt>
                <c:pt idx="226">
                  <c:v>-0.32745742797999999</c:v>
                </c:pt>
                <c:pt idx="227">
                  <c:v>-0.21657865906000001</c:v>
                </c:pt>
                <c:pt idx="228">
                  <c:v>-0.26274237061</c:v>
                </c:pt>
                <c:pt idx="229">
                  <c:v>-0.26274237061</c:v>
                </c:pt>
                <c:pt idx="230">
                  <c:v>-9.655908966E-2</c:v>
                </c:pt>
                <c:pt idx="231">
                  <c:v>5.561416626E-2</c:v>
                </c:pt>
                <c:pt idx="232">
                  <c:v>0.15110122681000002</c:v>
                </c:pt>
                <c:pt idx="233">
                  <c:v>0.15110122681000002</c:v>
                </c:pt>
                <c:pt idx="234">
                  <c:v>-2.3730651859999997E-2</c:v>
                </c:pt>
                <c:pt idx="235">
                  <c:v>-3.8860301970000004E-2</c:v>
                </c:pt>
                <c:pt idx="236">
                  <c:v>-3.8860301970000004E-2</c:v>
                </c:pt>
                <c:pt idx="237">
                  <c:v>0.10865657805999999</c:v>
                </c:pt>
                <c:pt idx="238">
                  <c:v>0.24687606812000001</c:v>
                </c:pt>
                <c:pt idx="239">
                  <c:v>0.24687606812000001</c:v>
                </c:pt>
                <c:pt idx="240">
                  <c:v>0.12548659514999999</c:v>
                </c:pt>
                <c:pt idx="241">
                  <c:v>0.10832017517</c:v>
                </c:pt>
                <c:pt idx="242">
                  <c:v>8.9872024539999998E-2</c:v>
                </c:pt>
                <c:pt idx="243">
                  <c:v>9.896527863E-2</c:v>
                </c:pt>
                <c:pt idx="244">
                  <c:v>1.070299053E-2</c:v>
                </c:pt>
                <c:pt idx="245">
                  <c:v>-2.2882204059999998E-2</c:v>
                </c:pt>
                <c:pt idx="246">
                  <c:v>-2.2882204059999998E-2</c:v>
                </c:pt>
                <c:pt idx="247">
                  <c:v>-0.43652441406000003</c:v>
                </c:pt>
                <c:pt idx="248">
                  <c:v>-0.81976184081999992</c:v>
                </c:pt>
                <c:pt idx="249">
                  <c:v>-0.81976184081999992</c:v>
                </c:pt>
                <c:pt idx="250">
                  <c:v>-0.60169226074000004</c:v>
                </c:pt>
                <c:pt idx="251">
                  <c:v>-0.43177426146999998</c:v>
                </c:pt>
                <c:pt idx="252">
                  <c:v>-0.11705778503</c:v>
                </c:pt>
                <c:pt idx="253">
                  <c:v>0.15012585448999999</c:v>
                </c:pt>
                <c:pt idx="254">
                  <c:v>7.7853301999999999E-2</c:v>
                </c:pt>
                <c:pt idx="255">
                  <c:v>-0.10375832367</c:v>
                </c:pt>
                <c:pt idx="256">
                  <c:v>-0.10375832367</c:v>
                </c:pt>
                <c:pt idx="257">
                  <c:v>-0.21918283081000001</c:v>
                </c:pt>
                <c:pt idx="258">
                  <c:v>-6.1866790769999999E-2</c:v>
                </c:pt>
                <c:pt idx="259">
                  <c:v>-6.1866790769999999E-2</c:v>
                </c:pt>
                <c:pt idx="260">
                  <c:v>-6.2244102480000001E-2</c:v>
                </c:pt>
                <c:pt idx="261">
                  <c:v>-0.17850074767999999</c:v>
                </c:pt>
                <c:pt idx="262">
                  <c:v>-0.17850074767999999</c:v>
                </c:pt>
                <c:pt idx="263">
                  <c:v>-0.17180480956999999</c:v>
                </c:pt>
                <c:pt idx="264">
                  <c:v>-0.17064791869999998</c:v>
                </c:pt>
                <c:pt idx="265">
                  <c:v>-7.5215293880000006E-2</c:v>
                </c:pt>
                <c:pt idx="266">
                  <c:v>-7.5215293880000006E-2</c:v>
                </c:pt>
                <c:pt idx="267">
                  <c:v>-3.1059423450000002E-2</c:v>
                </c:pt>
                <c:pt idx="268">
                  <c:v>-2.2301549909999999E-2</c:v>
                </c:pt>
                <c:pt idx="269">
                  <c:v>-2.9793025969999998E-2</c:v>
                </c:pt>
                <c:pt idx="270">
                  <c:v>9.1794120789999989E-2</c:v>
                </c:pt>
                <c:pt idx="271">
                  <c:v>1.428225136E-2</c:v>
                </c:pt>
                <c:pt idx="272">
                  <c:v>1.428225136E-2</c:v>
                </c:pt>
                <c:pt idx="273">
                  <c:v>9.6968597409999996E-2</c:v>
                </c:pt>
                <c:pt idx="274">
                  <c:v>0.13687055969</c:v>
                </c:pt>
                <c:pt idx="275">
                  <c:v>6.5227035520000004E-2</c:v>
                </c:pt>
                <c:pt idx="276">
                  <c:v>6.5227035520000004E-2</c:v>
                </c:pt>
                <c:pt idx="277">
                  <c:v>0.14284231567</c:v>
                </c:pt>
                <c:pt idx="278">
                  <c:v>0.12640602875000001</c:v>
                </c:pt>
                <c:pt idx="279">
                  <c:v>0.10284104156</c:v>
                </c:pt>
                <c:pt idx="280">
                  <c:v>2.2117107390000001E-2</c:v>
                </c:pt>
                <c:pt idx="281">
                  <c:v>3.4473281860000003E-2</c:v>
                </c:pt>
                <c:pt idx="282">
                  <c:v>3.4473281860000003E-2</c:v>
                </c:pt>
                <c:pt idx="283">
                  <c:v>3.1744182590000003E-2</c:v>
                </c:pt>
                <c:pt idx="284">
                  <c:v>6.6104270940000001E-2</c:v>
                </c:pt>
                <c:pt idx="285">
                  <c:v>9.6521713260000003E-2</c:v>
                </c:pt>
                <c:pt idx="286">
                  <c:v>9.6521713260000003E-2</c:v>
                </c:pt>
                <c:pt idx="287">
                  <c:v>0.17027789306999999</c:v>
                </c:pt>
                <c:pt idx="288">
                  <c:v>0.17027789306999999</c:v>
                </c:pt>
                <c:pt idx="289">
                  <c:v>0.28942434692000002</c:v>
                </c:pt>
                <c:pt idx="290">
                  <c:v>0.32804446410999999</c:v>
                </c:pt>
                <c:pt idx="291">
                  <c:v>0.25353422545999998</c:v>
                </c:pt>
                <c:pt idx="292">
                  <c:v>0.25353422545999998</c:v>
                </c:pt>
                <c:pt idx="293">
                  <c:v>0.23975497437000001</c:v>
                </c:pt>
                <c:pt idx="294">
                  <c:v>0.20047717285</c:v>
                </c:pt>
                <c:pt idx="295">
                  <c:v>0.19844470215000001</c:v>
                </c:pt>
                <c:pt idx="296">
                  <c:v>0.17797561645999999</c:v>
                </c:pt>
                <c:pt idx="297">
                  <c:v>0.14776924133</c:v>
                </c:pt>
                <c:pt idx="298">
                  <c:v>0.14776924133</c:v>
                </c:pt>
                <c:pt idx="299">
                  <c:v>0.17229573059</c:v>
                </c:pt>
                <c:pt idx="300">
                  <c:v>0.18559841918999997</c:v>
                </c:pt>
                <c:pt idx="301">
                  <c:v>0.24747726440000001</c:v>
                </c:pt>
                <c:pt idx="302">
                  <c:v>0.24747726440000001</c:v>
                </c:pt>
                <c:pt idx="303">
                  <c:v>0.29000756835999997</c:v>
                </c:pt>
                <c:pt idx="304">
                  <c:v>0.33654299926999998</c:v>
                </c:pt>
                <c:pt idx="305">
                  <c:v>0.43317080687999998</c:v>
                </c:pt>
                <c:pt idx="306">
                  <c:v>0.39188821410999997</c:v>
                </c:pt>
                <c:pt idx="307">
                  <c:v>0.38564666748000004</c:v>
                </c:pt>
                <c:pt idx="308">
                  <c:v>0.38564666748000004</c:v>
                </c:pt>
                <c:pt idx="309">
                  <c:v>0.41926849364999996</c:v>
                </c:pt>
                <c:pt idx="310">
                  <c:v>0.43043060302999997</c:v>
                </c:pt>
                <c:pt idx="311">
                  <c:v>0.48604745483</c:v>
                </c:pt>
                <c:pt idx="312">
                  <c:v>0.48604745483</c:v>
                </c:pt>
                <c:pt idx="313">
                  <c:v>0.43171694946</c:v>
                </c:pt>
                <c:pt idx="314">
                  <c:v>0.53047857666000009</c:v>
                </c:pt>
                <c:pt idx="315">
                  <c:v>0.53047857666000009</c:v>
                </c:pt>
                <c:pt idx="316">
                  <c:v>0.65792968750000003</c:v>
                </c:pt>
                <c:pt idx="317">
                  <c:v>0.71912615967000004</c:v>
                </c:pt>
                <c:pt idx="318">
                  <c:v>0.71912615967000004</c:v>
                </c:pt>
                <c:pt idx="319">
                  <c:v>0.73265069579999997</c:v>
                </c:pt>
                <c:pt idx="320">
                  <c:v>0.8158831176800001</c:v>
                </c:pt>
                <c:pt idx="321">
                  <c:v>0.81274615479000001</c:v>
                </c:pt>
                <c:pt idx="322">
                  <c:v>0.81274615479000001</c:v>
                </c:pt>
                <c:pt idx="323">
                  <c:v>0.91868591309000003</c:v>
                </c:pt>
                <c:pt idx="324">
                  <c:v>0.87915594481999992</c:v>
                </c:pt>
                <c:pt idx="325">
                  <c:v>0.87915594481999992</c:v>
                </c:pt>
                <c:pt idx="326">
                  <c:v>0.88298944091999998</c:v>
                </c:pt>
                <c:pt idx="327">
                  <c:v>0.86075830078000004</c:v>
                </c:pt>
                <c:pt idx="328">
                  <c:v>0.99201916503999998</c:v>
                </c:pt>
                <c:pt idx="329">
                  <c:v>0.99201916503999998</c:v>
                </c:pt>
                <c:pt idx="330">
                  <c:v>1.03081933594</c:v>
                </c:pt>
                <c:pt idx="331">
                  <c:v>1.00167541504</c:v>
                </c:pt>
                <c:pt idx="332">
                  <c:v>1.00167541504</c:v>
                </c:pt>
                <c:pt idx="333">
                  <c:v>0.83320458984000001</c:v>
                </c:pt>
                <c:pt idx="334">
                  <c:v>0.79622656250000001</c:v>
                </c:pt>
                <c:pt idx="335">
                  <c:v>0.79622656250000001</c:v>
                </c:pt>
                <c:pt idx="336">
                  <c:v>0.77388732910000002</c:v>
                </c:pt>
                <c:pt idx="337">
                  <c:v>0.74568688964999996</c:v>
                </c:pt>
                <c:pt idx="338">
                  <c:v>0.77453900145999999</c:v>
                </c:pt>
                <c:pt idx="339">
                  <c:v>0.77453900145999999</c:v>
                </c:pt>
                <c:pt idx="340">
                  <c:v>0.73058978270999997</c:v>
                </c:pt>
                <c:pt idx="341">
                  <c:v>0.87763696288999993</c:v>
                </c:pt>
                <c:pt idx="342">
                  <c:v>0.87763696288999993</c:v>
                </c:pt>
                <c:pt idx="343">
                  <c:v>0.75476177979000003</c:v>
                </c:pt>
                <c:pt idx="344">
                  <c:v>0.76023797606999999</c:v>
                </c:pt>
                <c:pt idx="345">
                  <c:v>0.76023797606999999</c:v>
                </c:pt>
                <c:pt idx="346">
                  <c:v>0.72069128418000006</c:v>
                </c:pt>
                <c:pt idx="347">
                  <c:v>0.77161376953000005</c:v>
                </c:pt>
                <c:pt idx="348">
                  <c:v>0.7161978149399999</c:v>
                </c:pt>
                <c:pt idx="349">
                  <c:v>0.7161978149399999</c:v>
                </c:pt>
                <c:pt idx="350">
                  <c:v>0.72735205077999998</c:v>
                </c:pt>
                <c:pt idx="351">
                  <c:v>0.79114007568</c:v>
                </c:pt>
                <c:pt idx="352">
                  <c:v>0.79114007568</c:v>
                </c:pt>
                <c:pt idx="353">
                  <c:v>0.93432049560999997</c:v>
                </c:pt>
                <c:pt idx="354">
                  <c:v>1.05029724121</c:v>
                </c:pt>
                <c:pt idx="355">
                  <c:v>1.05029724121</c:v>
                </c:pt>
                <c:pt idx="356">
                  <c:v>0.92198718262000001</c:v>
                </c:pt>
                <c:pt idx="357">
                  <c:v>0.89713800048999992</c:v>
                </c:pt>
                <c:pt idx="358">
                  <c:v>0.90141522217000003</c:v>
                </c:pt>
                <c:pt idx="359">
                  <c:v>0.95543200683999996</c:v>
                </c:pt>
                <c:pt idx="360">
                  <c:v>1.00725213623</c:v>
                </c:pt>
                <c:pt idx="361">
                  <c:v>1.0046364135699999</c:v>
                </c:pt>
                <c:pt idx="362">
                  <c:v>1.0046364135699999</c:v>
                </c:pt>
                <c:pt idx="363">
                  <c:v>0.95006085205000002</c:v>
                </c:pt>
                <c:pt idx="364">
                  <c:v>0.84123156738000004</c:v>
                </c:pt>
                <c:pt idx="365">
                  <c:v>0.85263439940999997</c:v>
                </c:pt>
                <c:pt idx="366">
                  <c:v>0.85263439940999997</c:v>
                </c:pt>
                <c:pt idx="367">
                  <c:v>0.95095147705000005</c:v>
                </c:pt>
                <c:pt idx="368">
                  <c:v>0.91045257568000004</c:v>
                </c:pt>
                <c:pt idx="369">
                  <c:v>0.91045257568000004</c:v>
                </c:pt>
                <c:pt idx="370">
                  <c:v>0.92611297606999998</c:v>
                </c:pt>
                <c:pt idx="371">
                  <c:v>0.91569549560999997</c:v>
                </c:pt>
                <c:pt idx="372">
                  <c:v>0.91569549560999997</c:v>
                </c:pt>
                <c:pt idx="373">
                  <c:v>0.93402685546999997</c:v>
                </c:pt>
                <c:pt idx="374">
                  <c:v>0.81558502196999993</c:v>
                </c:pt>
                <c:pt idx="375">
                  <c:v>0.85910778808999999</c:v>
                </c:pt>
                <c:pt idx="376">
                  <c:v>0.85910778808999999</c:v>
                </c:pt>
                <c:pt idx="377">
                  <c:v>0.89757873534999999</c:v>
                </c:pt>
                <c:pt idx="378">
                  <c:v>1.0378978271500001</c:v>
                </c:pt>
                <c:pt idx="379">
                  <c:v>1.0378978271500001</c:v>
                </c:pt>
                <c:pt idx="380">
                  <c:v>1.0149630737299999</c:v>
                </c:pt>
                <c:pt idx="381">
                  <c:v>0.97193908690999997</c:v>
                </c:pt>
                <c:pt idx="382">
                  <c:v>0.97193908690999997</c:v>
                </c:pt>
                <c:pt idx="383">
                  <c:v>0.88651660156000001</c:v>
                </c:pt>
                <c:pt idx="384">
                  <c:v>0.87761938477000001</c:v>
                </c:pt>
                <c:pt idx="385">
                  <c:v>0.79171594237999998</c:v>
                </c:pt>
                <c:pt idx="386">
                  <c:v>0.76869238281000007</c:v>
                </c:pt>
                <c:pt idx="387">
                  <c:v>0.85002178954999996</c:v>
                </c:pt>
                <c:pt idx="388">
                  <c:v>0.85192810059000001</c:v>
                </c:pt>
                <c:pt idx="389">
                  <c:v>0.85192810059000001</c:v>
                </c:pt>
                <c:pt idx="390">
                  <c:v>0.78376409912</c:v>
                </c:pt>
                <c:pt idx="391">
                  <c:v>0.86657373046999997</c:v>
                </c:pt>
                <c:pt idx="392">
                  <c:v>0.86657373046999997</c:v>
                </c:pt>
                <c:pt idx="393">
                  <c:v>0.98117773438</c:v>
                </c:pt>
                <c:pt idx="394">
                  <c:v>0.99829858398000004</c:v>
                </c:pt>
                <c:pt idx="395">
                  <c:v>0.93632617188</c:v>
                </c:pt>
                <c:pt idx="396">
                  <c:v>0.97566357421999994</c:v>
                </c:pt>
                <c:pt idx="397">
                  <c:v>0.93216619873000006</c:v>
                </c:pt>
                <c:pt idx="398">
                  <c:v>0.97965270996000009</c:v>
                </c:pt>
                <c:pt idx="399">
                  <c:v>0.97965270996000009</c:v>
                </c:pt>
                <c:pt idx="400">
                  <c:v>0.91220977783000001</c:v>
                </c:pt>
                <c:pt idx="401">
                  <c:v>0.89626397705000005</c:v>
                </c:pt>
                <c:pt idx="402">
                  <c:v>0.93284503174</c:v>
                </c:pt>
                <c:pt idx="403">
                  <c:v>0.93284503174</c:v>
                </c:pt>
                <c:pt idx="404">
                  <c:v>0.86808337401999991</c:v>
                </c:pt>
                <c:pt idx="405">
                  <c:v>0.81242950439000006</c:v>
                </c:pt>
                <c:pt idx="406">
                  <c:v>0.7773184204100001</c:v>
                </c:pt>
                <c:pt idx="407">
                  <c:v>0.86707196045000001</c:v>
                </c:pt>
                <c:pt idx="408">
                  <c:v>0.90440216064000001</c:v>
                </c:pt>
                <c:pt idx="409">
                  <c:v>0.90440216064000001</c:v>
                </c:pt>
                <c:pt idx="410">
                  <c:v>0.97808184813999999</c:v>
                </c:pt>
                <c:pt idx="411">
                  <c:v>0.91617706299000001</c:v>
                </c:pt>
                <c:pt idx="412">
                  <c:v>0.95225372314000001</c:v>
                </c:pt>
                <c:pt idx="413">
                  <c:v>0.95225372314000001</c:v>
                </c:pt>
                <c:pt idx="414">
                  <c:v>1.0053258667</c:v>
                </c:pt>
                <c:pt idx="415">
                  <c:v>1.0053258667</c:v>
                </c:pt>
                <c:pt idx="416">
                  <c:v>1.0175416259800001</c:v>
                </c:pt>
                <c:pt idx="417">
                  <c:v>1.0622159423799999</c:v>
                </c:pt>
                <c:pt idx="418">
                  <c:v>1.16886108398</c:v>
                </c:pt>
                <c:pt idx="419">
                  <c:v>1.16886108398</c:v>
                </c:pt>
                <c:pt idx="420">
                  <c:v>1.30134399414</c:v>
                </c:pt>
                <c:pt idx="421">
                  <c:v>1.23369348145</c:v>
                </c:pt>
                <c:pt idx="422">
                  <c:v>1.3907058105500001</c:v>
                </c:pt>
                <c:pt idx="423">
                  <c:v>1.7936929931600001</c:v>
                </c:pt>
                <c:pt idx="424">
                  <c:v>2.3653808593800001</c:v>
                </c:pt>
                <c:pt idx="425">
                  <c:v>2.3653808593800001</c:v>
                </c:pt>
                <c:pt idx="426">
                  <c:v>2.7789558105499998</c:v>
                </c:pt>
                <c:pt idx="427">
                  <c:v>3.6452846679699999</c:v>
                </c:pt>
                <c:pt idx="428">
                  <c:v>4.18432666016</c:v>
                </c:pt>
                <c:pt idx="429">
                  <c:v>4.18432666016</c:v>
                </c:pt>
                <c:pt idx="430">
                  <c:v>4.8344111328099997</c:v>
                </c:pt>
                <c:pt idx="431">
                  <c:v>5.2085942382800008</c:v>
                </c:pt>
                <c:pt idx="432">
                  <c:v>5.6250146484400005</c:v>
                </c:pt>
                <c:pt idx="433">
                  <c:v>6.1167265625000002</c:v>
                </c:pt>
                <c:pt idx="434">
                  <c:v>6.9540883789099999</c:v>
                </c:pt>
                <c:pt idx="435">
                  <c:v>6.9540883789099999</c:v>
                </c:pt>
                <c:pt idx="436">
                  <c:v>7.8719594726599995</c:v>
                </c:pt>
                <c:pt idx="437">
                  <c:v>8.9381474609399998</c:v>
                </c:pt>
                <c:pt idx="438">
                  <c:v>9.6328251953100015</c:v>
                </c:pt>
                <c:pt idx="439">
                  <c:v>9.6328251953100015</c:v>
                </c:pt>
                <c:pt idx="440">
                  <c:v>10.104740234380001</c:v>
                </c:pt>
                <c:pt idx="441">
                  <c:v>10.7926796875</c:v>
                </c:pt>
                <c:pt idx="442">
                  <c:v>11.31548925781</c:v>
                </c:pt>
                <c:pt idx="443">
                  <c:v>11.888678710939999</c:v>
                </c:pt>
                <c:pt idx="444">
                  <c:v>12.1252890625</c:v>
                </c:pt>
                <c:pt idx="445">
                  <c:v>12.1252890625</c:v>
                </c:pt>
                <c:pt idx="446">
                  <c:v>12.448590820310001</c:v>
                </c:pt>
                <c:pt idx="447">
                  <c:v>12.83903417969</c:v>
                </c:pt>
                <c:pt idx="448">
                  <c:v>12.83903417969</c:v>
                </c:pt>
                <c:pt idx="449">
                  <c:v>13.385659179689998</c:v>
                </c:pt>
                <c:pt idx="450">
                  <c:v>13.64014257813</c:v>
                </c:pt>
                <c:pt idx="451">
                  <c:v>13.64014257813</c:v>
                </c:pt>
                <c:pt idx="452">
                  <c:v>13.833414062499999</c:v>
                </c:pt>
                <c:pt idx="453">
                  <c:v>14.064273437500001</c:v>
                </c:pt>
                <c:pt idx="454">
                  <c:v>14.3541953125</c:v>
                </c:pt>
                <c:pt idx="455">
                  <c:v>14.3541953125</c:v>
                </c:pt>
                <c:pt idx="456">
                  <c:v>14.33422167969</c:v>
                </c:pt>
                <c:pt idx="457">
                  <c:v>14.342078125</c:v>
                </c:pt>
                <c:pt idx="458">
                  <c:v>14.333702148439999</c:v>
                </c:pt>
                <c:pt idx="459">
                  <c:v>14.4706171875</c:v>
                </c:pt>
                <c:pt idx="460">
                  <c:v>14.28537988281</c:v>
                </c:pt>
                <c:pt idx="461">
                  <c:v>14.28537988281</c:v>
                </c:pt>
                <c:pt idx="462">
                  <c:v>14.34493457031</c:v>
                </c:pt>
                <c:pt idx="463">
                  <c:v>14.379197265630001</c:v>
                </c:pt>
                <c:pt idx="464">
                  <c:v>14.379197265630001</c:v>
                </c:pt>
                <c:pt idx="465">
                  <c:v>14.658401367189999</c:v>
                </c:pt>
                <c:pt idx="466">
                  <c:v>14.781364257810001</c:v>
                </c:pt>
                <c:pt idx="467">
                  <c:v>14.781364257810001</c:v>
                </c:pt>
                <c:pt idx="468">
                  <c:v>14.582520507810001</c:v>
                </c:pt>
                <c:pt idx="469">
                  <c:v>14.719471679689999</c:v>
                </c:pt>
                <c:pt idx="470">
                  <c:v>14.99017773438</c:v>
                </c:pt>
                <c:pt idx="471">
                  <c:v>14.99017773438</c:v>
                </c:pt>
                <c:pt idx="472">
                  <c:v>14.77034863281</c:v>
                </c:pt>
                <c:pt idx="473">
                  <c:v>14.777218749999999</c:v>
                </c:pt>
                <c:pt idx="474">
                  <c:v>14.777218749999999</c:v>
                </c:pt>
                <c:pt idx="475">
                  <c:v>14.877591796880001</c:v>
                </c:pt>
                <c:pt idx="476">
                  <c:v>14.985005859380001</c:v>
                </c:pt>
                <c:pt idx="477">
                  <c:v>14.985005859380001</c:v>
                </c:pt>
                <c:pt idx="478">
                  <c:v>14.799730468750001</c:v>
                </c:pt>
                <c:pt idx="479">
                  <c:v>14.7915234375</c:v>
                </c:pt>
                <c:pt idx="480">
                  <c:v>14.826262695310001</c:v>
                </c:pt>
                <c:pt idx="481">
                  <c:v>14.826262695310001</c:v>
                </c:pt>
                <c:pt idx="482">
                  <c:v>15.083041992189999</c:v>
                </c:pt>
                <c:pt idx="483">
                  <c:v>14.932568359380001</c:v>
                </c:pt>
                <c:pt idx="484">
                  <c:v>14.969161132810001</c:v>
                </c:pt>
                <c:pt idx="485">
                  <c:v>14.858950195310001</c:v>
                </c:pt>
                <c:pt idx="486">
                  <c:v>15.136275390630001</c:v>
                </c:pt>
                <c:pt idx="487">
                  <c:v>15.136275390630001</c:v>
                </c:pt>
                <c:pt idx="488">
                  <c:v>15.130924804689998</c:v>
                </c:pt>
                <c:pt idx="489">
                  <c:v>15.22983789063</c:v>
                </c:pt>
                <c:pt idx="490">
                  <c:v>15.321641601560001</c:v>
                </c:pt>
                <c:pt idx="491">
                  <c:v>15.321641601560001</c:v>
                </c:pt>
                <c:pt idx="492">
                  <c:v>15.18552539063</c:v>
                </c:pt>
                <c:pt idx="493">
                  <c:v>15.18552539063</c:v>
                </c:pt>
                <c:pt idx="494">
                  <c:v>15.076171875</c:v>
                </c:pt>
                <c:pt idx="495">
                  <c:v>14.98460644531</c:v>
                </c:pt>
                <c:pt idx="496">
                  <c:v>15.095817382810001</c:v>
                </c:pt>
                <c:pt idx="497">
                  <c:v>15.095817382810001</c:v>
                </c:pt>
                <c:pt idx="498">
                  <c:v>15.18840917969</c:v>
                </c:pt>
                <c:pt idx="499">
                  <c:v>14.778931640630001</c:v>
                </c:pt>
                <c:pt idx="500">
                  <c:v>14.76291210938</c:v>
                </c:pt>
                <c:pt idx="501">
                  <c:v>14.76291210938</c:v>
                </c:pt>
                <c:pt idx="502">
                  <c:v>14.567195312500001</c:v>
                </c:pt>
                <c:pt idx="503">
                  <c:v>14.49834179688</c:v>
                </c:pt>
                <c:pt idx="504">
                  <c:v>14.410003906249999</c:v>
                </c:pt>
                <c:pt idx="505">
                  <c:v>14.531576171880001</c:v>
                </c:pt>
                <c:pt idx="506">
                  <c:v>14.390151367189999</c:v>
                </c:pt>
                <c:pt idx="507">
                  <c:v>14.390151367189999</c:v>
                </c:pt>
                <c:pt idx="508">
                  <c:v>14.56474707031</c:v>
                </c:pt>
                <c:pt idx="509">
                  <c:v>14.54275585938</c:v>
                </c:pt>
                <c:pt idx="510">
                  <c:v>14.59728710938</c:v>
                </c:pt>
                <c:pt idx="511">
                  <c:v>14.59728710938</c:v>
                </c:pt>
                <c:pt idx="512">
                  <c:v>14.278740234380001</c:v>
                </c:pt>
                <c:pt idx="513">
                  <c:v>14.278740234380001</c:v>
                </c:pt>
                <c:pt idx="514">
                  <c:v>14.27119335938</c:v>
                </c:pt>
                <c:pt idx="515">
                  <c:v>14.257870117189999</c:v>
                </c:pt>
                <c:pt idx="516">
                  <c:v>14.394254882810001</c:v>
                </c:pt>
                <c:pt idx="517">
                  <c:v>14.394254882810001</c:v>
                </c:pt>
                <c:pt idx="518">
                  <c:v>14.30900195313</c:v>
                </c:pt>
                <c:pt idx="519">
                  <c:v>14.402515624999999</c:v>
                </c:pt>
                <c:pt idx="520">
                  <c:v>14.215559570310001</c:v>
                </c:pt>
                <c:pt idx="521">
                  <c:v>14.293809570310001</c:v>
                </c:pt>
                <c:pt idx="522">
                  <c:v>14.183568359380001</c:v>
                </c:pt>
                <c:pt idx="523">
                  <c:v>14.183568359380001</c:v>
                </c:pt>
                <c:pt idx="524">
                  <c:v>14.264820312499999</c:v>
                </c:pt>
                <c:pt idx="525">
                  <c:v>14.273262695310001</c:v>
                </c:pt>
                <c:pt idx="526">
                  <c:v>14.429588867189999</c:v>
                </c:pt>
                <c:pt idx="527">
                  <c:v>14.429588867189999</c:v>
                </c:pt>
                <c:pt idx="528">
                  <c:v>14.395174804689999</c:v>
                </c:pt>
                <c:pt idx="529">
                  <c:v>14.18390136719</c:v>
                </c:pt>
                <c:pt idx="530">
                  <c:v>14.356406249999999</c:v>
                </c:pt>
                <c:pt idx="531">
                  <c:v>14.19973144531</c:v>
                </c:pt>
                <c:pt idx="532">
                  <c:v>14.35051074219</c:v>
                </c:pt>
                <c:pt idx="533">
                  <c:v>14.35051074219</c:v>
                </c:pt>
                <c:pt idx="534">
                  <c:v>14.31805761719</c:v>
                </c:pt>
                <c:pt idx="535">
                  <c:v>14.17746484375</c:v>
                </c:pt>
                <c:pt idx="536">
                  <c:v>14.031289062500001</c:v>
                </c:pt>
                <c:pt idx="537">
                  <c:v>14.031289062500001</c:v>
                </c:pt>
                <c:pt idx="538">
                  <c:v>14.0685859375</c:v>
                </c:pt>
                <c:pt idx="539">
                  <c:v>14.0685859375</c:v>
                </c:pt>
                <c:pt idx="540">
                  <c:v>13.922873046880001</c:v>
                </c:pt>
                <c:pt idx="541">
                  <c:v>14.157588867189999</c:v>
                </c:pt>
                <c:pt idx="542">
                  <c:v>14.014809570310002</c:v>
                </c:pt>
                <c:pt idx="543">
                  <c:v>14.014809570310002</c:v>
                </c:pt>
                <c:pt idx="544">
                  <c:v>14.10923730469</c:v>
                </c:pt>
                <c:pt idx="545">
                  <c:v>14.094940429689998</c:v>
                </c:pt>
                <c:pt idx="546">
                  <c:v>14.411911132810001</c:v>
                </c:pt>
                <c:pt idx="547">
                  <c:v>14.312674804689999</c:v>
                </c:pt>
                <c:pt idx="548">
                  <c:v>14.54202246094</c:v>
                </c:pt>
                <c:pt idx="549">
                  <c:v>14.54202246094</c:v>
                </c:pt>
                <c:pt idx="550">
                  <c:v>14.396358398439999</c:v>
                </c:pt>
                <c:pt idx="551">
                  <c:v>14.39410351563</c:v>
                </c:pt>
                <c:pt idx="552">
                  <c:v>14.39410351563</c:v>
                </c:pt>
                <c:pt idx="553">
                  <c:v>14.415385742189999</c:v>
                </c:pt>
                <c:pt idx="554">
                  <c:v>14.35033007813</c:v>
                </c:pt>
                <c:pt idx="555">
                  <c:v>14.376083007810001</c:v>
                </c:pt>
                <c:pt idx="556">
                  <c:v>14.395128906249999</c:v>
                </c:pt>
                <c:pt idx="557">
                  <c:v>14.36500488281</c:v>
                </c:pt>
                <c:pt idx="558">
                  <c:v>14.089268554689999</c:v>
                </c:pt>
                <c:pt idx="559">
                  <c:v>14.089268554689999</c:v>
                </c:pt>
                <c:pt idx="560">
                  <c:v>14.092044921880001</c:v>
                </c:pt>
                <c:pt idx="561">
                  <c:v>13.891666992189998</c:v>
                </c:pt>
                <c:pt idx="562">
                  <c:v>13.891666992189998</c:v>
                </c:pt>
                <c:pt idx="563">
                  <c:v>13.90024023438</c:v>
                </c:pt>
                <c:pt idx="564">
                  <c:v>13.65478320313</c:v>
                </c:pt>
                <c:pt idx="565">
                  <c:v>13.65478320313</c:v>
                </c:pt>
                <c:pt idx="566">
                  <c:v>13.35944335938</c:v>
                </c:pt>
                <c:pt idx="567">
                  <c:v>13.21627929688</c:v>
                </c:pt>
                <c:pt idx="568">
                  <c:v>13.21627929688</c:v>
                </c:pt>
                <c:pt idx="569">
                  <c:v>13.036771484380001</c:v>
                </c:pt>
                <c:pt idx="570">
                  <c:v>12.9470234375</c:v>
                </c:pt>
                <c:pt idx="571">
                  <c:v>12.758364257810001</c:v>
                </c:pt>
                <c:pt idx="572">
                  <c:v>12.758364257810001</c:v>
                </c:pt>
                <c:pt idx="573">
                  <c:v>12.619193359380001</c:v>
                </c:pt>
                <c:pt idx="574">
                  <c:v>12.451828125</c:v>
                </c:pt>
                <c:pt idx="575">
                  <c:v>12.451828125</c:v>
                </c:pt>
                <c:pt idx="576">
                  <c:v>12.27761328125</c:v>
                </c:pt>
                <c:pt idx="577">
                  <c:v>12.14887304688</c:v>
                </c:pt>
                <c:pt idx="578">
                  <c:v>12.14887304688</c:v>
                </c:pt>
                <c:pt idx="579">
                  <c:v>12.21032519531</c:v>
                </c:pt>
                <c:pt idx="580">
                  <c:v>12.249674804689999</c:v>
                </c:pt>
                <c:pt idx="581">
                  <c:v>12.21623535156</c:v>
                </c:pt>
                <c:pt idx="582">
                  <c:v>12.06104101563</c:v>
                </c:pt>
                <c:pt idx="583">
                  <c:v>11.894837890630001</c:v>
                </c:pt>
                <c:pt idx="584">
                  <c:v>11.860205078130001</c:v>
                </c:pt>
                <c:pt idx="585">
                  <c:v>11.860205078130001</c:v>
                </c:pt>
                <c:pt idx="586">
                  <c:v>11.541525390630001</c:v>
                </c:pt>
                <c:pt idx="587">
                  <c:v>11.59288378906</c:v>
                </c:pt>
                <c:pt idx="588">
                  <c:v>11.59288378906</c:v>
                </c:pt>
                <c:pt idx="589">
                  <c:v>11.50799609375</c:v>
                </c:pt>
                <c:pt idx="590">
                  <c:v>11.62352734375</c:v>
                </c:pt>
                <c:pt idx="591">
                  <c:v>11.520267578130001</c:v>
                </c:pt>
                <c:pt idx="592">
                  <c:v>11.328385742189999</c:v>
                </c:pt>
                <c:pt idx="593">
                  <c:v>10.850118164060001</c:v>
                </c:pt>
                <c:pt idx="594">
                  <c:v>10.850118164060001</c:v>
                </c:pt>
                <c:pt idx="595">
                  <c:v>10.78998046875</c:v>
                </c:pt>
                <c:pt idx="596">
                  <c:v>10.681698242189999</c:v>
                </c:pt>
                <c:pt idx="597">
                  <c:v>10.75062011719</c:v>
                </c:pt>
                <c:pt idx="598">
                  <c:v>10.75062011719</c:v>
                </c:pt>
                <c:pt idx="599">
                  <c:v>10.387793945310001</c:v>
                </c:pt>
                <c:pt idx="600">
                  <c:v>10.387793945310001</c:v>
                </c:pt>
                <c:pt idx="601">
                  <c:v>10.21937695313</c:v>
                </c:pt>
                <c:pt idx="602">
                  <c:v>10.08760742188</c:v>
                </c:pt>
                <c:pt idx="603">
                  <c:v>10.08225488281</c:v>
                </c:pt>
                <c:pt idx="604">
                  <c:v>10.08225488281</c:v>
                </c:pt>
                <c:pt idx="605">
                  <c:v>10.180360351560001</c:v>
                </c:pt>
                <c:pt idx="606">
                  <c:v>10.21406445313</c:v>
                </c:pt>
                <c:pt idx="607">
                  <c:v>10.195559570310001</c:v>
                </c:pt>
                <c:pt idx="608">
                  <c:v>10.153923828130001</c:v>
                </c:pt>
                <c:pt idx="609">
                  <c:v>10.31360058594</c:v>
                </c:pt>
                <c:pt idx="610">
                  <c:v>10.31360058594</c:v>
                </c:pt>
                <c:pt idx="611">
                  <c:v>10.374499023439999</c:v>
                </c:pt>
                <c:pt idx="612">
                  <c:v>10.29075976563</c:v>
                </c:pt>
                <c:pt idx="613">
                  <c:v>10.24395507813</c:v>
                </c:pt>
                <c:pt idx="614">
                  <c:v>10.24395507813</c:v>
                </c:pt>
                <c:pt idx="615">
                  <c:v>10.3424765625</c:v>
                </c:pt>
                <c:pt idx="616">
                  <c:v>10.49799414063</c:v>
                </c:pt>
                <c:pt idx="617">
                  <c:v>10.379965820310002</c:v>
                </c:pt>
                <c:pt idx="618">
                  <c:v>10.3748359375</c:v>
                </c:pt>
                <c:pt idx="619">
                  <c:v>10.279100585939998</c:v>
                </c:pt>
                <c:pt idx="620">
                  <c:v>10.279100585939998</c:v>
                </c:pt>
                <c:pt idx="621">
                  <c:v>10.41510742188</c:v>
                </c:pt>
                <c:pt idx="622">
                  <c:v>10.33678515625</c:v>
                </c:pt>
                <c:pt idx="623">
                  <c:v>10.33678515625</c:v>
                </c:pt>
                <c:pt idx="624">
                  <c:v>10.352758789060001</c:v>
                </c:pt>
                <c:pt idx="625">
                  <c:v>10.13955078125</c:v>
                </c:pt>
                <c:pt idx="626">
                  <c:v>9.9112587890600015</c:v>
                </c:pt>
                <c:pt idx="627">
                  <c:v>9.93332910156</c:v>
                </c:pt>
                <c:pt idx="628">
                  <c:v>9.943353515630001</c:v>
                </c:pt>
                <c:pt idx="629">
                  <c:v>9.9221425781299999</c:v>
                </c:pt>
                <c:pt idx="630">
                  <c:v>9.9221425781299999</c:v>
                </c:pt>
                <c:pt idx="631">
                  <c:v>9.8133476562500004</c:v>
                </c:pt>
                <c:pt idx="632">
                  <c:v>9.7632158203100001</c:v>
                </c:pt>
                <c:pt idx="633">
                  <c:v>9.8349472656300012</c:v>
                </c:pt>
                <c:pt idx="634">
                  <c:v>9.8349472656300012</c:v>
                </c:pt>
                <c:pt idx="635">
                  <c:v>9.6709804687500007</c:v>
                </c:pt>
                <c:pt idx="636">
                  <c:v>9.6709804687500007</c:v>
                </c:pt>
                <c:pt idx="637">
                  <c:v>9.5724023437499994</c:v>
                </c:pt>
                <c:pt idx="638">
                  <c:v>9.7106787109399999</c:v>
                </c:pt>
                <c:pt idx="639">
                  <c:v>9.7410947265600001</c:v>
                </c:pt>
                <c:pt idx="640">
                  <c:v>9.7410947265600001</c:v>
                </c:pt>
                <c:pt idx="641">
                  <c:v>9.5819716796899996</c:v>
                </c:pt>
                <c:pt idx="642">
                  <c:v>9.4477421874999994</c:v>
                </c:pt>
                <c:pt idx="643">
                  <c:v>9.4477421874999994</c:v>
                </c:pt>
                <c:pt idx="644">
                  <c:v>9.725431640630001</c:v>
                </c:pt>
                <c:pt idx="645">
                  <c:v>9.7142792968800009</c:v>
                </c:pt>
                <c:pt idx="646">
                  <c:v>9.7142792968800009</c:v>
                </c:pt>
                <c:pt idx="647">
                  <c:v>9.7266289062499993</c:v>
                </c:pt>
                <c:pt idx="648">
                  <c:v>9.6639218749999998</c:v>
                </c:pt>
                <c:pt idx="649">
                  <c:v>9.72348144531</c:v>
                </c:pt>
                <c:pt idx="650">
                  <c:v>9.72348144531</c:v>
                </c:pt>
                <c:pt idx="651">
                  <c:v>9.7389638671899998</c:v>
                </c:pt>
                <c:pt idx="652">
                  <c:v>9.7467626953100002</c:v>
                </c:pt>
                <c:pt idx="653">
                  <c:v>9.6907285156300009</c:v>
                </c:pt>
                <c:pt idx="654">
                  <c:v>9.6897197265599999</c:v>
                </c:pt>
                <c:pt idx="655">
                  <c:v>9.5385058593800007</c:v>
                </c:pt>
                <c:pt idx="656">
                  <c:v>9.5385058593800007</c:v>
                </c:pt>
                <c:pt idx="657">
                  <c:v>9.545416992189999</c:v>
                </c:pt>
                <c:pt idx="658">
                  <c:v>9.3426777343800005</c:v>
                </c:pt>
                <c:pt idx="659">
                  <c:v>9.3426777343800005</c:v>
                </c:pt>
                <c:pt idx="660">
                  <c:v>9.22506054688</c:v>
                </c:pt>
                <c:pt idx="661">
                  <c:v>9.2640419921900001</c:v>
                </c:pt>
                <c:pt idx="662">
                  <c:v>9.2862871093799999</c:v>
                </c:pt>
                <c:pt idx="663">
                  <c:v>9.3146269531300003</c:v>
                </c:pt>
                <c:pt idx="664">
                  <c:v>9.1783652343800011</c:v>
                </c:pt>
                <c:pt idx="665">
                  <c:v>9.3238828125000008</c:v>
                </c:pt>
                <c:pt idx="666">
                  <c:v>9.3238828125000008</c:v>
                </c:pt>
                <c:pt idx="667">
                  <c:v>9.3424140624999996</c:v>
                </c:pt>
                <c:pt idx="668">
                  <c:v>9.41094628906</c:v>
                </c:pt>
                <c:pt idx="669">
                  <c:v>9.41094628906</c:v>
                </c:pt>
                <c:pt idx="670">
                  <c:v>9.1956767578100003</c:v>
                </c:pt>
                <c:pt idx="671">
                  <c:v>9.35937304688</c:v>
                </c:pt>
                <c:pt idx="672">
                  <c:v>9.4548007812500003</c:v>
                </c:pt>
                <c:pt idx="673">
                  <c:v>9.63664550781</c:v>
                </c:pt>
                <c:pt idx="674">
                  <c:v>9.5577929687500003</c:v>
                </c:pt>
                <c:pt idx="675">
                  <c:v>9.5382207031300013</c:v>
                </c:pt>
                <c:pt idx="676">
                  <c:v>9.5382207031300013</c:v>
                </c:pt>
                <c:pt idx="677">
                  <c:v>9.5975029296900001</c:v>
                </c:pt>
                <c:pt idx="678">
                  <c:v>9.6806562500000002</c:v>
                </c:pt>
                <c:pt idx="679">
                  <c:v>9.6806562500000002</c:v>
                </c:pt>
                <c:pt idx="680">
                  <c:v>9.5942255859399985</c:v>
                </c:pt>
                <c:pt idx="681">
                  <c:v>9.5577314453100009</c:v>
                </c:pt>
                <c:pt idx="682">
                  <c:v>9.5577314453100009</c:v>
                </c:pt>
                <c:pt idx="683">
                  <c:v>9.5485683593800008</c:v>
                </c:pt>
                <c:pt idx="684">
                  <c:v>9.4482763671899992</c:v>
                </c:pt>
                <c:pt idx="685">
                  <c:v>9.5809638671899986</c:v>
                </c:pt>
                <c:pt idx="686">
                  <c:v>9.5809638671899986</c:v>
                </c:pt>
                <c:pt idx="687">
                  <c:v>9.35378027344</c:v>
                </c:pt>
                <c:pt idx="688">
                  <c:v>9.2598115234399998</c:v>
                </c:pt>
                <c:pt idx="689">
                  <c:v>9.3061865234399992</c:v>
                </c:pt>
                <c:pt idx="690">
                  <c:v>9.5337353515600007</c:v>
                </c:pt>
                <c:pt idx="691">
                  <c:v>9.4677539062499996</c:v>
                </c:pt>
                <c:pt idx="692">
                  <c:v>9.4677539062499996</c:v>
                </c:pt>
                <c:pt idx="693">
                  <c:v>9.453607421880001</c:v>
                </c:pt>
                <c:pt idx="694">
                  <c:v>9.3536972656300001</c:v>
                </c:pt>
                <c:pt idx="695">
                  <c:v>9.3536972656300001</c:v>
                </c:pt>
                <c:pt idx="696">
                  <c:v>9.3307880859400001</c:v>
                </c:pt>
                <c:pt idx="697">
                  <c:v>9.3028046875000001</c:v>
                </c:pt>
                <c:pt idx="698">
                  <c:v>9.3028046875000001</c:v>
                </c:pt>
                <c:pt idx="699">
                  <c:v>9.2934873046900002</c:v>
                </c:pt>
                <c:pt idx="700">
                  <c:v>9.3843476562500001</c:v>
                </c:pt>
                <c:pt idx="701">
                  <c:v>9.4040039062500007</c:v>
                </c:pt>
                <c:pt idx="702">
                  <c:v>9.4040039062500007</c:v>
                </c:pt>
                <c:pt idx="703">
                  <c:v>9.3006884765600013</c:v>
                </c:pt>
                <c:pt idx="704">
                  <c:v>9.1940878906299996</c:v>
                </c:pt>
                <c:pt idx="705">
                  <c:v>9.1940878906299996</c:v>
                </c:pt>
                <c:pt idx="706">
                  <c:v>9.2381611328100011</c:v>
                </c:pt>
                <c:pt idx="707">
                  <c:v>9.2020957031300004</c:v>
                </c:pt>
                <c:pt idx="708">
                  <c:v>9.2020957031300004</c:v>
                </c:pt>
                <c:pt idx="709">
                  <c:v>9.0541425781299996</c:v>
                </c:pt>
                <c:pt idx="710">
                  <c:v>9.1788164062500002</c:v>
                </c:pt>
                <c:pt idx="711">
                  <c:v>9.1946826171899989</c:v>
                </c:pt>
                <c:pt idx="712">
                  <c:v>9.1946826171899989</c:v>
                </c:pt>
                <c:pt idx="713">
                  <c:v>9.17258789063</c:v>
                </c:pt>
                <c:pt idx="714">
                  <c:v>8.9762968749999992</c:v>
                </c:pt>
                <c:pt idx="715">
                  <c:v>9.0724345703100013</c:v>
                </c:pt>
                <c:pt idx="716">
                  <c:v>9.1005537109399999</c:v>
                </c:pt>
                <c:pt idx="717">
                  <c:v>9.1316337890600003</c:v>
                </c:pt>
                <c:pt idx="718">
                  <c:v>9.1316337890600003</c:v>
                </c:pt>
                <c:pt idx="719">
                  <c:v>8.961043945310001</c:v>
                </c:pt>
                <c:pt idx="720">
                  <c:v>8.916873046880001</c:v>
                </c:pt>
                <c:pt idx="721">
                  <c:v>8.916873046880001</c:v>
                </c:pt>
                <c:pt idx="722">
                  <c:v>8.990455078130001</c:v>
                </c:pt>
                <c:pt idx="723">
                  <c:v>8.97844238281</c:v>
                </c:pt>
                <c:pt idx="724">
                  <c:v>8.9205439453100013</c:v>
                </c:pt>
                <c:pt idx="725">
                  <c:v>8.7083710937499994</c:v>
                </c:pt>
                <c:pt idx="726">
                  <c:v>8.8981152343800005</c:v>
                </c:pt>
                <c:pt idx="727">
                  <c:v>8.8452373046899986</c:v>
                </c:pt>
                <c:pt idx="728">
                  <c:v>8.8452373046899986</c:v>
                </c:pt>
                <c:pt idx="729">
                  <c:v>8.9513203125</c:v>
                </c:pt>
                <c:pt idx="730">
                  <c:v>8.8466533203100006</c:v>
                </c:pt>
                <c:pt idx="731">
                  <c:v>8.8466533203100006</c:v>
                </c:pt>
                <c:pt idx="732">
                  <c:v>9.0553027343799997</c:v>
                </c:pt>
                <c:pt idx="733">
                  <c:v>9.0553027343799997</c:v>
                </c:pt>
                <c:pt idx="734">
                  <c:v>9.22971679688</c:v>
                </c:pt>
                <c:pt idx="735">
                  <c:v>9.2850087890600008</c:v>
                </c:pt>
                <c:pt idx="736">
                  <c:v>9.2850087890600008</c:v>
                </c:pt>
                <c:pt idx="737">
                  <c:v>9.53290332031</c:v>
                </c:pt>
                <c:pt idx="738">
                  <c:v>9.3894824218800004</c:v>
                </c:pt>
                <c:pt idx="739">
                  <c:v>9.4694052734399996</c:v>
                </c:pt>
                <c:pt idx="740">
                  <c:v>9.502662109380001</c:v>
                </c:pt>
                <c:pt idx="741">
                  <c:v>9.7609765624999998</c:v>
                </c:pt>
                <c:pt idx="742">
                  <c:v>9.7609765624999998</c:v>
                </c:pt>
                <c:pt idx="743">
                  <c:v>9.7030097656300001</c:v>
                </c:pt>
                <c:pt idx="744">
                  <c:v>9.7125849609399992</c:v>
                </c:pt>
                <c:pt idx="745">
                  <c:v>9.5901240234399996</c:v>
                </c:pt>
                <c:pt idx="746">
                  <c:v>9.5901240234399996</c:v>
                </c:pt>
                <c:pt idx="747">
                  <c:v>9.7942304687499995</c:v>
                </c:pt>
                <c:pt idx="748">
                  <c:v>9.7489130859399999</c:v>
                </c:pt>
                <c:pt idx="749">
                  <c:v>9.7686816406299997</c:v>
                </c:pt>
                <c:pt idx="750">
                  <c:v>9.7904453124999993</c:v>
                </c:pt>
                <c:pt idx="751">
                  <c:v>9.7503789062500008</c:v>
                </c:pt>
                <c:pt idx="752">
                  <c:v>9.6494472656300001</c:v>
                </c:pt>
                <c:pt idx="753">
                  <c:v>9.6494472656300001</c:v>
                </c:pt>
                <c:pt idx="754">
                  <c:v>9.6900498046900001</c:v>
                </c:pt>
                <c:pt idx="755">
                  <c:v>9.7768330078100014</c:v>
                </c:pt>
                <c:pt idx="756">
                  <c:v>9.7768330078100014</c:v>
                </c:pt>
                <c:pt idx="757">
                  <c:v>9.6520146484399998</c:v>
                </c:pt>
                <c:pt idx="758">
                  <c:v>9.662901367189999</c:v>
                </c:pt>
                <c:pt idx="759">
                  <c:v>9.662901367189999</c:v>
                </c:pt>
                <c:pt idx="760">
                  <c:v>9.4990517578100011</c:v>
                </c:pt>
                <c:pt idx="761">
                  <c:v>9.4387607421899986</c:v>
                </c:pt>
                <c:pt idx="762">
                  <c:v>9.4387607421899986</c:v>
                </c:pt>
                <c:pt idx="763">
                  <c:v>9.5082656249999999</c:v>
                </c:pt>
                <c:pt idx="764">
                  <c:v>9.6312871093800005</c:v>
                </c:pt>
                <c:pt idx="765">
                  <c:v>9.5311464843800007</c:v>
                </c:pt>
                <c:pt idx="766">
                  <c:v>9.5311464843800007</c:v>
                </c:pt>
                <c:pt idx="767">
                  <c:v>9.6857656250000002</c:v>
                </c:pt>
                <c:pt idx="768">
                  <c:v>9.6634541015600011</c:v>
                </c:pt>
                <c:pt idx="769">
                  <c:v>9.6634541015600011</c:v>
                </c:pt>
                <c:pt idx="770">
                  <c:v>9.5188955078100008</c:v>
                </c:pt>
                <c:pt idx="771">
                  <c:v>9.4459628906299997</c:v>
                </c:pt>
                <c:pt idx="772">
                  <c:v>9.4459628906299997</c:v>
                </c:pt>
                <c:pt idx="773">
                  <c:v>9.5576914062499991</c:v>
                </c:pt>
                <c:pt idx="774">
                  <c:v>9.7029921874999996</c:v>
                </c:pt>
                <c:pt idx="775">
                  <c:v>9.5554980468800004</c:v>
                </c:pt>
                <c:pt idx="776">
                  <c:v>9.5645156250000003</c:v>
                </c:pt>
                <c:pt idx="777">
                  <c:v>9.6968632812499997</c:v>
                </c:pt>
                <c:pt idx="778">
                  <c:v>9.9006757812499995</c:v>
                </c:pt>
                <c:pt idx="779">
                  <c:v>9.9006757812499995</c:v>
                </c:pt>
                <c:pt idx="780">
                  <c:v>9.8245722656299996</c:v>
                </c:pt>
                <c:pt idx="781">
                  <c:v>9.8909873046899985</c:v>
                </c:pt>
                <c:pt idx="782">
                  <c:v>9.8909873046899985</c:v>
                </c:pt>
                <c:pt idx="783">
                  <c:v>10.083390625</c:v>
                </c:pt>
                <c:pt idx="784">
                  <c:v>10.340630859380001</c:v>
                </c:pt>
                <c:pt idx="785">
                  <c:v>10.31152148438</c:v>
                </c:pt>
                <c:pt idx="786">
                  <c:v>10.485512695310002</c:v>
                </c:pt>
                <c:pt idx="787">
                  <c:v>10.884567382810001</c:v>
                </c:pt>
                <c:pt idx="788">
                  <c:v>11.270822265630001</c:v>
                </c:pt>
                <c:pt idx="789">
                  <c:v>11.270822265630001</c:v>
                </c:pt>
                <c:pt idx="790">
                  <c:v>11.417306640630001</c:v>
                </c:pt>
                <c:pt idx="791">
                  <c:v>11.55965429688</c:v>
                </c:pt>
                <c:pt idx="792">
                  <c:v>11.55965429688</c:v>
                </c:pt>
                <c:pt idx="793">
                  <c:v>11.69234277344</c:v>
                </c:pt>
                <c:pt idx="794">
                  <c:v>11.768208984380001</c:v>
                </c:pt>
                <c:pt idx="795">
                  <c:v>11.768208984380001</c:v>
                </c:pt>
                <c:pt idx="796">
                  <c:v>11.866776367189999</c:v>
                </c:pt>
                <c:pt idx="797">
                  <c:v>11.7944609375</c:v>
                </c:pt>
                <c:pt idx="798">
                  <c:v>12.050896484380001</c:v>
                </c:pt>
                <c:pt idx="799">
                  <c:v>12.050896484380001</c:v>
                </c:pt>
                <c:pt idx="800">
                  <c:v>12.06732617188</c:v>
                </c:pt>
                <c:pt idx="801">
                  <c:v>12.13623828125</c:v>
                </c:pt>
                <c:pt idx="802">
                  <c:v>11.912671874999999</c:v>
                </c:pt>
                <c:pt idx="803">
                  <c:v>12.01033984375</c:v>
                </c:pt>
                <c:pt idx="804">
                  <c:v>11.91097460938</c:v>
                </c:pt>
                <c:pt idx="805">
                  <c:v>11.91097460938</c:v>
                </c:pt>
                <c:pt idx="806">
                  <c:v>11.97479101563</c:v>
                </c:pt>
                <c:pt idx="807">
                  <c:v>11.75939648438</c:v>
                </c:pt>
                <c:pt idx="808">
                  <c:v>11.75939648438</c:v>
                </c:pt>
                <c:pt idx="809">
                  <c:v>11.929866210939998</c:v>
                </c:pt>
                <c:pt idx="810">
                  <c:v>11.73383300781</c:v>
                </c:pt>
                <c:pt idx="811">
                  <c:v>11.92773925781</c:v>
                </c:pt>
                <c:pt idx="812">
                  <c:v>11.79143066406</c:v>
                </c:pt>
                <c:pt idx="813">
                  <c:v>11.838932617189998</c:v>
                </c:pt>
                <c:pt idx="814">
                  <c:v>11.77575488281</c:v>
                </c:pt>
                <c:pt idx="815">
                  <c:v>11.77575488281</c:v>
                </c:pt>
                <c:pt idx="816">
                  <c:v>12.001101562500001</c:v>
                </c:pt>
                <c:pt idx="817">
                  <c:v>11.84200585938</c:v>
                </c:pt>
                <c:pt idx="818">
                  <c:v>11.841061523439999</c:v>
                </c:pt>
                <c:pt idx="819">
                  <c:v>11.841061523439999</c:v>
                </c:pt>
                <c:pt idx="820">
                  <c:v>11.86133398438</c:v>
                </c:pt>
                <c:pt idx="821">
                  <c:v>11.86133398438</c:v>
                </c:pt>
                <c:pt idx="822">
                  <c:v>11.77170898438</c:v>
                </c:pt>
                <c:pt idx="823">
                  <c:v>11.859327148439998</c:v>
                </c:pt>
                <c:pt idx="824">
                  <c:v>11.682766601560001</c:v>
                </c:pt>
                <c:pt idx="825">
                  <c:v>11.682766601560001</c:v>
                </c:pt>
                <c:pt idx="826">
                  <c:v>11.777388671880001</c:v>
                </c:pt>
                <c:pt idx="827">
                  <c:v>11.77698632813</c:v>
                </c:pt>
                <c:pt idx="828">
                  <c:v>11.907098632810001</c:v>
                </c:pt>
                <c:pt idx="829">
                  <c:v>11.907098632810001</c:v>
                </c:pt>
                <c:pt idx="830">
                  <c:v>11.774486328130001</c:v>
                </c:pt>
                <c:pt idx="831">
                  <c:v>11.774486328130001</c:v>
                </c:pt>
                <c:pt idx="832">
                  <c:v>11.943580078130001</c:v>
                </c:pt>
                <c:pt idx="833">
                  <c:v>12.12959960938</c:v>
                </c:pt>
                <c:pt idx="834">
                  <c:v>12.077474609380001</c:v>
                </c:pt>
                <c:pt idx="835">
                  <c:v>12.077474609380001</c:v>
                </c:pt>
                <c:pt idx="836">
                  <c:v>12.015009765630001</c:v>
                </c:pt>
                <c:pt idx="837">
                  <c:v>12.12523242188</c:v>
                </c:pt>
                <c:pt idx="838">
                  <c:v>12.35612695313</c:v>
                </c:pt>
                <c:pt idx="839">
                  <c:v>12.37537304688</c:v>
                </c:pt>
                <c:pt idx="840">
                  <c:v>12.29299609375</c:v>
                </c:pt>
                <c:pt idx="841">
                  <c:v>12.140775390630001</c:v>
                </c:pt>
                <c:pt idx="842">
                  <c:v>12.140775390630001</c:v>
                </c:pt>
                <c:pt idx="843">
                  <c:v>12.190134765630001</c:v>
                </c:pt>
                <c:pt idx="844">
                  <c:v>12.24380078125</c:v>
                </c:pt>
                <c:pt idx="845">
                  <c:v>12.24380078125</c:v>
                </c:pt>
                <c:pt idx="846">
                  <c:v>12.113501953130001</c:v>
                </c:pt>
                <c:pt idx="847">
                  <c:v>12.1160625</c:v>
                </c:pt>
                <c:pt idx="848">
                  <c:v>11.885255859380001</c:v>
                </c:pt>
                <c:pt idx="849">
                  <c:v>11.88022265625</c:v>
                </c:pt>
                <c:pt idx="850">
                  <c:v>11.81633398438</c:v>
                </c:pt>
                <c:pt idx="851">
                  <c:v>11.81633398438</c:v>
                </c:pt>
                <c:pt idx="852">
                  <c:v>11.78434375</c:v>
                </c:pt>
                <c:pt idx="853">
                  <c:v>11.6264375</c:v>
                </c:pt>
                <c:pt idx="854">
                  <c:v>11.74254296875</c:v>
                </c:pt>
                <c:pt idx="855">
                  <c:v>11.74254296875</c:v>
                </c:pt>
                <c:pt idx="856">
                  <c:v>11.572606445310001</c:v>
                </c:pt>
                <c:pt idx="857">
                  <c:v>11.77436035156</c:v>
                </c:pt>
                <c:pt idx="858">
                  <c:v>11.716237304689999</c:v>
                </c:pt>
                <c:pt idx="859">
                  <c:v>11.701802734380001</c:v>
                </c:pt>
                <c:pt idx="860">
                  <c:v>11.3575703125</c:v>
                </c:pt>
                <c:pt idx="861">
                  <c:v>11.3575703125</c:v>
                </c:pt>
                <c:pt idx="862">
                  <c:v>11.460373046880001</c:v>
                </c:pt>
                <c:pt idx="863">
                  <c:v>11.332810546880001</c:v>
                </c:pt>
                <c:pt idx="864">
                  <c:v>11.45186914063</c:v>
                </c:pt>
                <c:pt idx="865">
                  <c:v>11.45186914063</c:v>
                </c:pt>
                <c:pt idx="866">
                  <c:v>11.389321289060002</c:v>
                </c:pt>
                <c:pt idx="867">
                  <c:v>11.389321289060002</c:v>
                </c:pt>
                <c:pt idx="868">
                  <c:v>11.42020898438</c:v>
                </c:pt>
                <c:pt idx="869">
                  <c:v>11.561101562499999</c:v>
                </c:pt>
                <c:pt idx="870">
                  <c:v>11.380690429689999</c:v>
                </c:pt>
                <c:pt idx="871">
                  <c:v>11.380690429689999</c:v>
                </c:pt>
                <c:pt idx="872">
                  <c:v>11.236014648439999</c:v>
                </c:pt>
                <c:pt idx="873">
                  <c:v>11.203912109380001</c:v>
                </c:pt>
                <c:pt idx="874">
                  <c:v>11.28996582031</c:v>
                </c:pt>
                <c:pt idx="875">
                  <c:v>11.32206347656</c:v>
                </c:pt>
                <c:pt idx="876">
                  <c:v>11.294708007810002</c:v>
                </c:pt>
                <c:pt idx="877">
                  <c:v>11.294708007810002</c:v>
                </c:pt>
                <c:pt idx="878">
                  <c:v>11.169793945310001</c:v>
                </c:pt>
                <c:pt idx="879">
                  <c:v>11.23504492188</c:v>
                </c:pt>
                <c:pt idx="880">
                  <c:v>11.18659863281</c:v>
                </c:pt>
                <c:pt idx="881">
                  <c:v>11.18659863281</c:v>
                </c:pt>
                <c:pt idx="882">
                  <c:v>11.33361425781</c:v>
                </c:pt>
                <c:pt idx="883">
                  <c:v>11.242728515630001</c:v>
                </c:pt>
                <c:pt idx="884">
                  <c:v>11.36138867188</c:v>
                </c:pt>
                <c:pt idx="885">
                  <c:v>11.28284667969</c:v>
                </c:pt>
                <c:pt idx="886">
                  <c:v>11.26851757813</c:v>
                </c:pt>
                <c:pt idx="887">
                  <c:v>11.170455078130001</c:v>
                </c:pt>
                <c:pt idx="888">
                  <c:v>11.170455078130001</c:v>
                </c:pt>
                <c:pt idx="889">
                  <c:v>11.250037109380001</c:v>
                </c:pt>
                <c:pt idx="890">
                  <c:v>11.23071484375</c:v>
                </c:pt>
                <c:pt idx="891">
                  <c:v>11.23071484375</c:v>
                </c:pt>
                <c:pt idx="892">
                  <c:v>11.404467773439999</c:v>
                </c:pt>
                <c:pt idx="893">
                  <c:v>11.278931640630001</c:v>
                </c:pt>
                <c:pt idx="894">
                  <c:v>11.278931640630001</c:v>
                </c:pt>
                <c:pt idx="895">
                  <c:v>11.3443671875</c:v>
                </c:pt>
                <c:pt idx="896">
                  <c:v>11.47493945313</c:v>
                </c:pt>
                <c:pt idx="897">
                  <c:v>11.47493945313</c:v>
                </c:pt>
                <c:pt idx="898">
                  <c:v>11.333557617189999</c:v>
                </c:pt>
                <c:pt idx="899">
                  <c:v>11.080044921880001</c:v>
                </c:pt>
                <c:pt idx="900">
                  <c:v>11.228821289060001</c:v>
                </c:pt>
                <c:pt idx="901">
                  <c:v>11.228821289060001</c:v>
                </c:pt>
                <c:pt idx="902">
                  <c:v>11.40727539063</c:v>
                </c:pt>
                <c:pt idx="903">
                  <c:v>11.24991210938</c:v>
                </c:pt>
                <c:pt idx="904">
                  <c:v>11.24991210938</c:v>
                </c:pt>
                <c:pt idx="905">
                  <c:v>11.284626953130001</c:v>
                </c:pt>
                <c:pt idx="906">
                  <c:v>11.064991210939999</c:v>
                </c:pt>
                <c:pt idx="907">
                  <c:v>11.064991210939999</c:v>
                </c:pt>
                <c:pt idx="908">
                  <c:v>11.041963867189999</c:v>
                </c:pt>
                <c:pt idx="909">
                  <c:v>10.781922851560001</c:v>
                </c:pt>
                <c:pt idx="910">
                  <c:v>10.79951074219</c:v>
                </c:pt>
                <c:pt idx="911">
                  <c:v>10.724915039060001</c:v>
                </c:pt>
                <c:pt idx="912">
                  <c:v>10.8640390625</c:v>
                </c:pt>
                <c:pt idx="913">
                  <c:v>10.85657421875</c:v>
                </c:pt>
                <c:pt idx="914">
                  <c:v>10.85657421875</c:v>
                </c:pt>
                <c:pt idx="915">
                  <c:v>10.8890546875</c:v>
                </c:pt>
                <c:pt idx="916">
                  <c:v>10.82365234375</c:v>
                </c:pt>
                <c:pt idx="917">
                  <c:v>10.82365234375</c:v>
                </c:pt>
                <c:pt idx="918">
                  <c:v>10.712629882810001</c:v>
                </c:pt>
                <c:pt idx="919">
                  <c:v>10.7391171875</c:v>
                </c:pt>
                <c:pt idx="920">
                  <c:v>10.753517578130001</c:v>
                </c:pt>
                <c:pt idx="921">
                  <c:v>11.005993164060001</c:v>
                </c:pt>
                <c:pt idx="922">
                  <c:v>10.93650585938</c:v>
                </c:pt>
                <c:pt idx="923">
                  <c:v>11.035343749999999</c:v>
                </c:pt>
                <c:pt idx="924">
                  <c:v>11.035343749999999</c:v>
                </c:pt>
                <c:pt idx="925">
                  <c:v>10.88665136719</c:v>
                </c:pt>
                <c:pt idx="926">
                  <c:v>11.12288085938</c:v>
                </c:pt>
                <c:pt idx="927">
                  <c:v>11.12288085938</c:v>
                </c:pt>
                <c:pt idx="928">
                  <c:v>11.07611523438</c:v>
                </c:pt>
                <c:pt idx="929">
                  <c:v>11.129890625</c:v>
                </c:pt>
                <c:pt idx="930">
                  <c:v>10.988757812499999</c:v>
                </c:pt>
                <c:pt idx="931">
                  <c:v>10.947748046880001</c:v>
                </c:pt>
                <c:pt idx="932">
                  <c:v>10.90786816406</c:v>
                </c:pt>
                <c:pt idx="933">
                  <c:v>10.95108398438</c:v>
                </c:pt>
                <c:pt idx="934">
                  <c:v>10.95108398438</c:v>
                </c:pt>
                <c:pt idx="935">
                  <c:v>10.75649414063</c:v>
                </c:pt>
                <c:pt idx="936">
                  <c:v>10.744667968750001</c:v>
                </c:pt>
                <c:pt idx="937">
                  <c:v>10.744667968750001</c:v>
                </c:pt>
                <c:pt idx="938">
                  <c:v>10.901609375</c:v>
                </c:pt>
                <c:pt idx="939">
                  <c:v>10.982330078130001</c:v>
                </c:pt>
                <c:pt idx="940">
                  <c:v>10.982330078130001</c:v>
                </c:pt>
                <c:pt idx="941">
                  <c:v>10.780587890630001</c:v>
                </c:pt>
                <c:pt idx="942">
                  <c:v>10.935669921880001</c:v>
                </c:pt>
                <c:pt idx="943">
                  <c:v>10.935669921880001</c:v>
                </c:pt>
                <c:pt idx="944">
                  <c:v>10.954332031250001</c:v>
                </c:pt>
                <c:pt idx="945">
                  <c:v>10.930637695310001</c:v>
                </c:pt>
                <c:pt idx="946">
                  <c:v>10.949283203130001</c:v>
                </c:pt>
                <c:pt idx="947">
                  <c:v>10.949283203130001</c:v>
                </c:pt>
                <c:pt idx="948">
                  <c:v>10.75997460938</c:v>
                </c:pt>
                <c:pt idx="949">
                  <c:v>10.75997460938</c:v>
                </c:pt>
                <c:pt idx="950">
                  <c:v>10.610169921880001</c:v>
                </c:pt>
                <c:pt idx="951">
                  <c:v>10.785759765630001</c:v>
                </c:pt>
                <c:pt idx="952">
                  <c:v>10.809735351560001</c:v>
                </c:pt>
                <c:pt idx="953">
                  <c:v>10.809735351560001</c:v>
                </c:pt>
                <c:pt idx="954">
                  <c:v>10.756648437500001</c:v>
                </c:pt>
                <c:pt idx="955">
                  <c:v>10.635822265630001</c:v>
                </c:pt>
                <c:pt idx="956">
                  <c:v>10.811190429689999</c:v>
                </c:pt>
                <c:pt idx="957">
                  <c:v>10.987638671880001</c:v>
                </c:pt>
                <c:pt idx="958">
                  <c:v>11.07067773438</c:v>
                </c:pt>
                <c:pt idx="959">
                  <c:v>11.07067773438</c:v>
                </c:pt>
                <c:pt idx="960">
                  <c:v>10.965506835939999</c:v>
                </c:pt>
                <c:pt idx="961">
                  <c:v>11.071991210939998</c:v>
                </c:pt>
                <c:pt idx="962">
                  <c:v>11.238997070310001</c:v>
                </c:pt>
                <c:pt idx="963">
                  <c:v>11.238997070310001</c:v>
                </c:pt>
                <c:pt idx="964">
                  <c:v>11.26178710938</c:v>
                </c:pt>
                <c:pt idx="965">
                  <c:v>11.252327148439999</c:v>
                </c:pt>
                <c:pt idx="966">
                  <c:v>11.252327148439999</c:v>
                </c:pt>
                <c:pt idx="967">
                  <c:v>11.614328125</c:v>
                </c:pt>
                <c:pt idx="968">
                  <c:v>11.86506835938</c:v>
                </c:pt>
                <c:pt idx="969">
                  <c:v>11.86506835938</c:v>
                </c:pt>
                <c:pt idx="970">
                  <c:v>11.732518554689999</c:v>
                </c:pt>
                <c:pt idx="971">
                  <c:v>11.929515625000001</c:v>
                </c:pt>
                <c:pt idx="972">
                  <c:v>12.01005957031</c:v>
                </c:pt>
                <c:pt idx="973">
                  <c:v>12.01005957031</c:v>
                </c:pt>
                <c:pt idx="974">
                  <c:v>12.217067382810001</c:v>
                </c:pt>
                <c:pt idx="975">
                  <c:v>12.34718457031</c:v>
                </c:pt>
                <c:pt idx="976">
                  <c:v>12.34718457031</c:v>
                </c:pt>
                <c:pt idx="977">
                  <c:v>12.363615234380001</c:v>
                </c:pt>
                <c:pt idx="978">
                  <c:v>12.44807519531</c:v>
                </c:pt>
                <c:pt idx="979">
                  <c:v>12.44807519531</c:v>
                </c:pt>
                <c:pt idx="980">
                  <c:v>12.35574414063</c:v>
                </c:pt>
                <c:pt idx="981">
                  <c:v>12.545012695310001</c:v>
                </c:pt>
                <c:pt idx="982">
                  <c:v>12.69332226563</c:v>
                </c:pt>
                <c:pt idx="983">
                  <c:v>12.446376953130001</c:v>
                </c:pt>
                <c:pt idx="984">
                  <c:v>12.16310351563</c:v>
                </c:pt>
                <c:pt idx="985">
                  <c:v>11.68058300781</c:v>
                </c:pt>
                <c:pt idx="986">
                  <c:v>11.68058300781</c:v>
                </c:pt>
                <c:pt idx="987">
                  <c:v>11.451853515630001</c:v>
                </c:pt>
                <c:pt idx="988">
                  <c:v>11.405171875000001</c:v>
                </c:pt>
                <c:pt idx="989">
                  <c:v>11.405171875000001</c:v>
                </c:pt>
                <c:pt idx="990">
                  <c:v>11.44944824219</c:v>
                </c:pt>
                <c:pt idx="991">
                  <c:v>11.22942773438</c:v>
                </c:pt>
                <c:pt idx="992">
                  <c:v>11.076948242189999</c:v>
                </c:pt>
                <c:pt idx="993">
                  <c:v>11.149571289060001</c:v>
                </c:pt>
                <c:pt idx="994">
                  <c:v>11.26591210938</c:v>
                </c:pt>
                <c:pt idx="995">
                  <c:v>11.26591210938</c:v>
                </c:pt>
                <c:pt idx="996">
                  <c:v>11.17235253906</c:v>
                </c:pt>
                <c:pt idx="997">
                  <c:v>11.064724609380001</c:v>
                </c:pt>
                <c:pt idx="998">
                  <c:v>11.051206054689999</c:v>
                </c:pt>
                <c:pt idx="999">
                  <c:v>11.051206054689999</c:v>
                </c:pt>
                <c:pt idx="1000">
                  <c:v>11.13423242188</c:v>
                </c:pt>
                <c:pt idx="1001">
                  <c:v>11.255157226560002</c:v>
                </c:pt>
                <c:pt idx="1002">
                  <c:v>11.179823242189999</c:v>
                </c:pt>
                <c:pt idx="1003">
                  <c:v>11.24500195313</c:v>
                </c:pt>
                <c:pt idx="1004">
                  <c:v>11.24500195313</c:v>
                </c:pt>
                <c:pt idx="1005">
                  <c:v>11.253963867189999</c:v>
                </c:pt>
                <c:pt idx="1006">
                  <c:v>11.263623046880001</c:v>
                </c:pt>
                <c:pt idx="1007">
                  <c:v>11.263623046880001</c:v>
                </c:pt>
                <c:pt idx="1008">
                  <c:v>11.154573242189999</c:v>
                </c:pt>
                <c:pt idx="1009">
                  <c:v>11.26309472656</c:v>
                </c:pt>
                <c:pt idx="1010">
                  <c:v>11.21915820313</c:v>
                </c:pt>
                <c:pt idx="1011">
                  <c:v>11.29146679688</c:v>
                </c:pt>
                <c:pt idx="1012">
                  <c:v>11.000311523439999</c:v>
                </c:pt>
                <c:pt idx="1013">
                  <c:v>10.97341992188</c:v>
                </c:pt>
                <c:pt idx="1014">
                  <c:v>10.97341992188</c:v>
                </c:pt>
                <c:pt idx="1015">
                  <c:v>10.831066406250001</c:v>
                </c:pt>
                <c:pt idx="1016">
                  <c:v>10.95936523438</c:v>
                </c:pt>
                <c:pt idx="1017">
                  <c:v>10.95936523438</c:v>
                </c:pt>
                <c:pt idx="1018">
                  <c:v>10.816083007810001</c:v>
                </c:pt>
                <c:pt idx="1019">
                  <c:v>10.99448535156</c:v>
                </c:pt>
                <c:pt idx="1020">
                  <c:v>10.99448535156</c:v>
                </c:pt>
                <c:pt idx="1021">
                  <c:v>11.13029589844</c:v>
                </c:pt>
                <c:pt idx="1022">
                  <c:v>11.033360351560001</c:v>
                </c:pt>
                <c:pt idx="1023">
                  <c:v>11.033360351560001</c:v>
                </c:pt>
                <c:pt idx="1024">
                  <c:v>10.919936523439999</c:v>
                </c:pt>
                <c:pt idx="1025">
                  <c:v>10.961609375</c:v>
                </c:pt>
                <c:pt idx="1026">
                  <c:v>11.11129785156</c:v>
                </c:pt>
                <c:pt idx="1027">
                  <c:v>11.002329101560001</c:v>
                </c:pt>
                <c:pt idx="1028">
                  <c:v>10.86758203125</c:v>
                </c:pt>
                <c:pt idx="1029">
                  <c:v>10.87751757813</c:v>
                </c:pt>
                <c:pt idx="1030">
                  <c:v>10.87751757813</c:v>
                </c:pt>
                <c:pt idx="1031">
                  <c:v>11.06578320313</c:v>
                </c:pt>
                <c:pt idx="1032">
                  <c:v>11.17690429688</c:v>
                </c:pt>
                <c:pt idx="1033">
                  <c:v>11.17690429688</c:v>
                </c:pt>
                <c:pt idx="1034">
                  <c:v>11.18044335938</c:v>
                </c:pt>
                <c:pt idx="1035">
                  <c:v>11.24522265625</c:v>
                </c:pt>
                <c:pt idx="1036">
                  <c:v>11.301715820310001</c:v>
                </c:pt>
                <c:pt idx="1037">
                  <c:v>11.47804492188</c:v>
                </c:pt>
                <c:pt idx="1038">
                  <c:v>11.43307617188</c:v>
                </c:pt>
                <c:pt idx="1039">
                  <c:v>11.498707031249999</c:v>
                </c:pt>
                <c:pt idx="1040">
                  <c:v>11.498707031249999</c:v>
                </c:pt>
                <c:pt idx="1041">
                  <c:v>11.354426757810002</c:v>
                </c:pt>
                <c:pt idx="1042">
                  <c:v>11.44317089844</c:v>
                </c:pt>
                <c:pt idx="1043">
                  <c:v>11.44317089844</c:v>
                </c:pt>
                <c:pt idx="1044">
                  <c:v>11.36750585938</c:v>
                </c:pt>
                <c:pt idx="1045">
                  <c:v>11.21210351563</c:v>
                </c:pt>
                <c:pt idx="1046">
                  <c:v>11.21210351563</c:v>
                </c:pt>
                <c:pt idx="1047">
                  <c:v>11.27963671875</c:v>
                </c:pt>
                <c:pt idx="1048">
                  <c:v>11.204538085939999</c:v>
                </c:pt>
                <c:pt idx="1049">
                  <c:v>11.4595234375</c:v>
                </c:pt>
                <c:pt idx="1050">
                  <c:v>11.4595234375</c:v>
                </c:pt>
                <c:pt idx="1051">
                  <c:v>11.259984375</c:v>
                </c:pt>
                <c:pt idx="1052">
                  <c:v>11.38953808594</c:v>
                </c:pt>
                <c:pt idx="1053">
                  <c:v>11.38953808594</c:v>
                </c:pt>
                <c:pt idx="1054">
                  <c:v>11.909542968749999</c:v>
                </c:pt>
                <c:pt idx="1055">
                  <c:v>12.05552050781</c:v>
                </c:pt>
                <c:pt idx="1056">
                  <c:v>12.05552050781</c:v>
                </c:pt>
                <c:pt idx="1057">
                  <c:v>12.200012695310001</c:v>
                </c:pt>
                <c:pt idx="1058">
                  <c:v>12.303765625</c:v>
                </c:pt>
                <c:pt idx="1059">
                  <c:v>12.32722167969</c:v>
                </c:pt>
                <c:pt idx="1060">
                  <c:v>12.32722167969</c:v>
                </c:pt>
                <c:pt idx="1061">
                  <c:v>12.435689453130001</c:v>
                </c:pt>
                <c:pt idx="1062">
                  <c:v>12.29730371094</c:v>
                </c:pt>
                <c:pt idx="1063">
                  <c:v>12.51462988281</c:v>
                </c:pt>
                <c:pt idx="1064">
                  <c:v>12.53208398438</c:v>
                </c:pt>
                <c:pt idx="1065">
                  <c:v>12.53208398438</c:v>
                </c:pt>
                <c:pt idx="1066">
                  <c:v>12.368583984380001</c:v>
                </c:pt>
                <c:pt idx="1067">
                  <c:v>12.491301757810001</c:v>
                </c:pt>
                <c:pt idx="1068">
                  <c:v>12.454925781249999</c:v>
                </c:pt>
                <c:pt idx="1069">
                  <c:v>12.454925781249999</c:v>
                </c:pt>
                <c:pt idx="1070">
                  <c:v>12.36319335938</c:v>
                </c:pt>
                <c:pt idx="1071">
                  <c:v>12.202784179689999</c:v>
                </c:pt>
                <c:pt idx="1072">
                  <c:v>12.29597460938</c:v>
                </c:pt>
                <c:pt idx="1073">
                  <c:v>12.24191503906</c:v>
                </c:pt>
                <c:pt idx="1074">
                  <c:v>12.14491992188</c:v>
                </c:pt>
                <c:pt idx="1075">
                  <c:v>12.13582617188</c:v>
                </c:pt>
                <c:pt idx="1076">
                  <c:v>12.13582617188</c:v>
                </c:pt>
                <c:pt idx="1077">
                  <c:v>12.0308203125</c:v>
                </c:pt>
                <c:pt idx="1078">
                  <c:v>12.14315527344</c:v>
                </c:pt>
                <c:pt idx="1079">
                  <c:v>12.14315527344</c:v>
                </c:pt>
                <c:pt idx="1080">
                  <c:v>12.108920898439999</c:v>
                </c:pt>
                <c:pt idx="1081">
                  <c:v>12.20215332031</c:v>
                </c:pt>
                <c:pt idx="1082">
                  <c:v>12.20215332031</c:v>
                </c:pt>
                <c:pt idx="1083">
                  <c:v>12.35931054688</c:v>
                </c:pt>
                <c:pt idx="1084">
                  <c:v>12.26218945313</c:v>
                </c:pt>
                <c:pt idx="1085">
                  <c:v>12.26218945313</c:v>
                </c:pt>
                <c:pt idx="1086">
                  <c:v>12.31118652344</c:v>
                </c:pt>
                <c:pt idx="1087">
                  <c:v>12.288950195310001</c:v>
                </c:pt>
                <c:pt idx="1088">
                  <c:v>12.39071875</c:v>
                </c:pt>
                <c:pt idx="1089">
                  <c:v>12.39071875</c:v>
                </c:pt>
                <c:pt idx="1090">
                  <c:v>12.71866992188</c:v>
                </c:pt>
                <c:pt idx="1091">
                  <c:v>12.71866992188</c:v>
                </c:pt>
                <c:pt idx="1092">
                  <c:v>12.57890820313</c:v>
                </c:pt>
                <c:pt idx="1093">
                  <c:v>12.87356542969</c:v>
                </c:pt>
                <c:pt idx="1094">
                  <c:v>13.191000976560002</c:v>
                </c:pt>
                <c:pt idx="1095">
                  <c:v>13.191000976560002</c:v>
                </c:pt>
                <c:pt idx="1096">
                  <c:v>13.28659082031</c:v>
                </c:pt>
                <c:pt idx="1097">
                  <c:v>12.974708984380001</c:v>
                </c:pt>
                <c:pt idx="1098">
                  <c:v>12.95483496094</c:v>
                </c:pt>
                <c:pt idx="1099">
                  <c:v>12.97537890625</c:v>
                </c:pt>
                <c:pt idx="1100">
                  <c:v>13.048276367189999</c:v>
                </c:pt>
                <c:pt idx="1101">
                  <c:v>13.048276367189999</c:v>
                </c:pt>
                <c:pt idx="1102">
                  <c:v>12.796388671880001</c:v>
                </c:pt>
                <c:pt idx="1103">
                  <c:v>12.89471289063</c:v>
                </c:pt>
                <c:pt idx="1104">
                  <c:v>12.892997070310001</c:v>
                </c:pt>
                <c:pt idx="1105">
                  <c:v>12.892997070310001</c:v>
                </c:pt>
                <c:pt idx="1106">
                  <c:v>12.808240234380001</c:v>
                </c:pt>
                <c:pt idx="1107">
                  <c:v>12.682462890630001</c:v>
                </c:pt>
                <c:pt idx="1108">
                  <c:v>12.79687304688</c:v>
                </c:pt>
                <c:pt idx="1109">
                  <c:v>12.91824609375</c:v>
                </c:pt>
                <c:pt idx="1110">
                  <c:v>12.837565429689999</c:v>
                </c:pt>
                <c:pt idx="1111">
                  <c:v>12.837565429689999</c:v>
                </c:pt>
                <c:pt idx="1112">
                  <c:v>12.77351855469</c:v>
                </c:pt>
                <c:pt idx="1113">
                  <c:v>12.697139648439999</c:v>
                </c:pt>
                <c:pt idx="1114">
                  <c:v>12.54466601563</c:v>
                </c:pt>
                <c:pt idx="1115">
                  <c:v>12.54466601563</c:v>
                </c:pt>
                <c:pt idx="1116">
                  <c:v>12.48041601563</c:v>
                </c:pt>
                <c:pt idx="1117">
                  <c:v>12.373896484380001</c:v>
                </c:pt>
                <c:pt idx="1118">
                  <c:v>12.484171874999999</c:v>
                </c:pt>
                <c:pt idx="1119">
                  <c:v>12.473639648439999</c:v>
                </c:pt>
                <c:pt idx="1120">
                  <c:v>12.246024414060001</c:v>
                </c:pt>
                <c:pt idx="1121">
                  <c:v>12.246024414060001</c:v>
                </c:pt>
                <c:pt idx="1122">
                  <c:v>12.099625</c:v>
                </c:pt>
                <c:pt idx="1123">
                  <c:v>12.150950195310001</c:v>
                </c:pt>
                <c:pt idx="1124">
                  <c:v>12.25121386719</c:v>
                </c:pt>
                <c:pt idx="1125">
                  <c:v>12.25121386719</c:v>
                </c:pt>
                <c:pt idx="1126">
                  <c:v>12.271203125</c:v>
                </c:pt>
                <c:pt idx="1127">
                  <c:v>12.47008496094</c:v>
                </c:pt>
                <c:pt idx="1128">
                  <c:v>12.60084570313</c:v>
                </c:pt>
                <c:pt idx="1129">
                  <c:v>12.844671875</c:v>
                </c:pt>
                <c:pt idx="1130">
                  <c:v>13.003490234380001</c:v>
                </c:pt>
                <c:pt idx="1131">
                  <c:v>13.003490234380001</c:v>
                </c:pt>
                <c:pt idx="1132">
                  <c:v>13.017477539060001</c:v>
                </c:pt>
                <c:pt idx="1133">
                  <c:v>12.94779980469</c:v>
                </c:pt>
                <c:pt idx="1134">
                  <c:v>12.98632324219</c:v>
                </c:pt>
                <c:pt idx="1135">
                  <c:v>12.98632324219</c:v>
                </c:pt>
                <c:pt idx="1136">
                  <c:v>12.921930664060001</c:v>
                </c:pt>
                <c:pt idx="1137">
                  <c:v>12.921930664060001</c:v>
                </c:pt>
                <c:pt idx="1138">
                  <c:v>12.712249999999999</c:v>
                </c:pt>
                <c:pt idx="1139">
                  <c:v>12.78584960938</c:v>
                </c:pt>
                <c:pt idx="1140">
                  <c:v>12.61753320313</c:v>
                </c:pt>
                <c:pt idx="1141">
                  <c:v>12.61753320313</c:v>
                </c:pt>
                <c:pt idx="1142">
                  <c:v>12.55888867188</c:v>
                </c:pt>
                <c:pt idx="1143">
                  <c:v>12.353970703130001</c:v>
                </c:pt>
                <c:pt idx="1144">
                  <c:v>12.353970703130001</c:v>
                </c:pt>
                <c:pt idx="1145">
                  <c:v>12.09795800781</c:v>
                </c:pt>
                <c:pt idx="1146">
                  <c:v>12.14059472656</c:v>
                </c:pt>
                <c:pt idx="1147">
                  <c:v>12.14059472656</c:v>
                </c:pt>
                <c:pt idx="1148">
                  <c:v>12.068840820310001</c:v>
                </c:pt>
                <c:pt idx="1149">
                  <c:v>11.934755859380001</c:v>
                </c:pt>
                <c:pt idx="1150">
                  <c:v>11.855585937500001</c:v>
                </c:pt>
                <c:pt idx="1151">
                  <c:v>11.855585937500001</c:v>
                </c:pt>
                <c:pt idx="1152">
                  <c:v>11.784577148439999</c:v>
                </c:pt>
                <c:pt idx="1153">
                  <c:v>11.69980957031</c:v>
                </c:pt>
                <c:pt idx="1154">
                  <c:v>11.728756835939999</c:v>
                </c:pt>
                <c:pt idx="1155">
                  <c:v>11.426222656249999</c:v>
                </c:pt>
                <c:pt idx="1156">
                  <c:v>10.91492285156</c:v>
                </c:pt>
                <c:pt idx="1157">
                  <c:v>10.91492285156</c:v>
                </c:pt>
                <c:pt idx="1158">
                  <c:v>10.52412304688</c:v>
                </c:pt>
                <c:pt idx="1159">
                  <c:v>9.7282363281300004</c:v>
                </c:pt>
                <c:pt idx="1160">
                  <c:v>9.7282363281300004</c:v>
                </c:pt>
                <c:pt idx="1161">
                  <c:v>8.7372265625000001</c:v>
                </c:pt>
                <c:pt idx="1162">
                  <c:v>6.4943857421900004</c:v>
                </c:pt>
                <c:pt idx="1163">
                  <c:v>6.4943857421900004</c:v>
                </c:pt>
                <c:pt idx="1164">
                  <c:v>5.84694433594</c:v>
                </c:pt>
                <c:pt idx="1165">
                  <c:v>5.4639882812499998</c:v>
                </c:pt>
                <c:pt idx="1166">
                  <c:v>4.8377729492199997</c:v>
                </c:pt>
                <c:pt idx="1167">
                  <c:v>4.8377729492199997</c:v>
                </c:pt>
                <c:pt idx="1168">
                  <c:v>4.1909155273400005</c:v>
                </c:pt>
                <c:pt idx="1169">
                  <c:v>3.57052807617</c:v>
                </c:pt>
                <c:pt idx="1170">
                  <c:v>3.57052807617</c:v>
                </c:pt>
                <c:pt idx="1171">
                  <c:v>2.5727807617200003</c:v>
                </c:pt>
                <c:pt idx="1172">
                  <c:v>1.96158398438</c:v>
                </c:pt>
                <c:pt idx="1173">
                  <c:v>1.96158398438</c:v>
                </c:pt>
                <c:pt idx="1174">
                  <c:v>1.5605051269499999</c:v>
                </c:pt>
                <c:pt idx="1175">
                  <c:v>1.3959179687500001</c:v>
                </c:pt>
                <c:pt idx="1176">
                  <c:v>1.0298281250000001</c:v>
                </c:pt>
                <c:pt idx="1177">
                  <c:v>1.0298281250000001</c:v>
                </c:pt>
                <c:pt idx="1178">
                  <c:v>0.78267425537000002</c:v>
                </c:pt>
                <c:pt idx="1179">
                  <c:v>0.49877398682000001</c:v>
                </c:pt>
                <c:pt idx="1180">
                  <c:v>0.36309613037000005</c:v>
                </c:pt>
                <c:pt idx="1181">
                  <c:v>0.38797723389</c:v>
                </c:pt>
                <c:pt idx="1182">
                  <c:v>0.21372116088999998</c:v>
                </c:pt>
                <c:pt idx="1183">
                  <c:v>0.21372116088999998</c:v>
                </c:pt>
                <c:pt idx="1184">
                  <c:v>7.0043846130000004E-2</c:v>
                </c:pt>
                <c:pt idx="1185">
                  <c:v>-1.440151405E-2</c:v>
                </c:pt>
                <c:pt idx="1186">
                  <c:v>-0.12277394866999999</c:v>
                </c:pt>
                <c:pt idx="1187">
                  <c:v>-0.12277394866999999</c:v>
                </c:pt>
                <c:pt idx="1188">
                  <c:v>-0.19021099853999998</c:v>
                </c:pt>
                <c:pt idx="1189">
                  <c:v>-2.2818643569999998E-2</c:v>
                </c:pt>
                <c:pt idx="1190">
                  <c:v>-3.1136592859999999E-2</c:v>
                </c:pt>
                <c:pt idx="1191">
                  <c:v>6.754521178999999E-2</c:v>
                </c:pt>
                <c:pt idx="1192">
                  <c:v>0.1738868103</c:v>
                </c:pt>
                <c:pt idx="1193">
                  <c:v>0.1738868103</c:v>
                </c:pt>
                <c:pt idx="1194">
                  <c:v>0.16607150268999998</c:v>
                </c:pt>
                <c:pt idx="1195">
                  <c:v>0.11962463379</c:v>
                </c:pt>
                <c:pt idx="1196">
                  <c:v>0.12173638916</c:v>
                </c:pt>
                <c:pt idx="1197">
                  <c:v>0.12173638916</c:v>
                </c:pt>
                <c:pt idx="1198">
                  <c:v>0.18121426392000001</c:v>
                </c:pt>
                <c:pt idx="1199">
                  <c:v>0.21169828795999998</c:v>
                </c:pt>
                <c:pt idx="1200">
                  <c:v>1.1217924399999999E-3</c:v>
                </c:pt>
                <c:pt idx="1201">
                  <c:v>-0.11362086487</c:v>
                </c:pt>
                <c:pt idx="1202">
                  <c:v>-7.59180307E-3</c:v>
                </c:pt>
                <c:pt idx="1203">
                  <c:v>-7.59180307E-3</c:v>
                </c:pt>
                <c:pt idx="1204">
                  <c:v>5.7949542999999999E-2</c:v>
                </c:pt>
                <c:pt idx="1205">
                  <c:v>2.2919256209999999E-2</c:v>
                </c:pt>
                <c:pt idx="1206">
                  <c:v>2.2919256209999999E-2</c:v>
                </c:pt>
                <c:pt idx="1207">
                  <c:v>-1.5045404429999999E-2</c:v>
                </c:pt>
                <c:pt idx="1208">
                  <c:v>-2.343143654E-2</c:v>
                </c:pt>
                <c:pt idx="1209">
                  <c:v>-2.343143654E-2</c:v>
                </c:pt>
                <c:pt idx="1210">
                  <c:v>2.2169305800000001E-2</c:v>
                </c:pt>
                <c:pt idx="1211">
                  <c:v>-5.6809997599999995E-3</c:v>
                </c:pt>
                <c:pt idx="1212">
                  <c:v>-2.6386859889999999E-2</c:v>
                </c:pt>
                <c:pt idx="1213">
                  <c:v>-2.6386859889999999E-2</c:v>
                </c:pt>
                <c:pt idx="1214">
                  <c:v>-1.917486954E-2</c:v>
                </c:pt>
                <c:pt idx="1215">
                  <c:v>4.1576881409999995E-2</c:v>
                </c:pt>
                <c:pt idx="1216">
                  <c:v>2.475878334E-2</c:v>
                </c:pt>
                <c:pt idx="1217">
                  <c:v>1.7198913569999998E-2</c:v>
                </c:pt>
                <c:pt idx="1218">
                  <c:v>1.8425189970000002E-2</c:v>
                </c:pt>
                <c:pt idx="1219">
                  <c:v>1.8425189970000002E-2</c:v>
                </c:pt>
                <c:pt idx="1220">
                  <c:v>9.9115722660000002E-2</c:v>
                </c:pt>
                <c:pt idx="1221">
                  <c:v>0.13722184753</c:v>
                </c:pt>
                <c:pt idx="1222">
                  <c:v>9.4516433720000001E-2</c:v>
                </c:pt>
                <c:pt idx="1223">
                  <c:v>9.4516433720000001E-2</c:v>
                </c:pt>
                <c:pt idx="1224">
                  <c:v>8.8774124150000008E-2</c:v>
                </c:pt>
                <c:pt idx="1225">
                  <c:v>0.41551293944999995</c:v>
                </c:pt>
                <c:pt idx="1226">
                  <c:v>0.41551293944999995</c:v>
                </c:pt>
                <c:pt idx="1227">
                  <c:v>0.30310452271000005</c:v>
                </c:pt>
                <c:pt idx="1228">
                  <c:v>0.27653182983000002</c:v>
                </c:pt>
                <c:pt idx="1229">
                  <c:v>0.27653182983000002</c:v>
                </c:pt>
                <c:pt idx="1230">
                  <c:v>0.38063949585000001</c:v>
                </c:pt>
                <c:pt idx="1231">
                  <c:v>0.42717398071000001</c:v>
                </c:pt>
                <c:pt idx="1232">
                  <c:v>0.34552749634000002</c:v>
                </c:pt>
                <c:pt idx="1233">
                  <c:v>0.17856948853000001</c:v>
                </c:pt>
                <c:pt idx="1234">
                  <c:v>0.27395718384000001</c:v>
                </c:pt>
                <c:pt idx="1235">
                  <c:v>0.24239401245</c:v>
                </c:pt>
                <c:pt idx="1236">
                  <c:v>0.24239401245</c:v>
                </c:pt>
                <c:pt idx="1237">
                  <c:v>0.29136901855000003</c:v>
                </c:pt>
                <c:pt idx="1238">
                  <c:v>0.37492709351000003</c:v>
                </c:pt>
                <c:pt idx="1239">
                  <c:v>0.37492709351000003</c:v>
                </c:pt>
                <c:pt idx="1240">
                  <c:v>0.47211221313000001</c:v>
                </c:pt>
                <c:pt idx="1241">
                  <c:v>0.50095825194999999</c:v>
                </c:pt>
                <c:pt idx="1242">
                  <c:v>0.41942977905000001</c:v>
                </c:pt>
                <c:pt idx="1243">
                  <c:v>0.43485986328000004</c:v>
                </c:pt>
                <c:pt idx="1244">
                  <c:v>0.45001269531000004</c:v>
                </c:pt>
                <c:pt idx="1245">
                  <c:v>0.47528875731999998</c:v>
                </c:pt>
                <c:pt idx="1246">
                  <c:v>0.47528875731999998</c:v>
                </c:pt>
                <c:pt idx="1247">
                  <c:v>0.60661621093999996</c:v>
                </c:pt>
                <c:pt idx="1248">
                  <c:v>0.61230926513999995</c:v>
                </c:pt>
                <c:pt idx="1249">
                  <c:v>0.61230926513999995</c:v>
                </c:pt>
                <c:pt idx="1250">
                  <c:v>0.67743560791000001</c:v>
                </c:pt>
                <c:pt idx="1251">
                  <c:v>0.60260870361000007</c:v>
                </c:pt>
                <c:pt idx="1252">
                  <c:v>0.60260870361000007</c:v>
                </c:pt>
                <c:pt idx="1253">
                  <c:v>0.51576074219000001</c:v>
                </c:pt>
                <c:pt idx="1254">
                  <c:v>0.68091406249999997</c:v>
                </c:pt>
                <c:pt idx="1255">
                  <c:v>0.65234228515999992</c:v>
                </c:pt>
                <c:pt idx="1256">
                  <c:v>0.65234228515999992</c:v>
                </c:pt>
                <c:pt idx="1257">
                  <c:v>0.81013757324000002</c:v>
                </c:pt>
                <c:pt idx="1258">
                  <c:v>0.85711560059000003</c:v>
                </c:pt>
                <c:pt idx="1259">
                  <c:v>0.76257202148000003</c:v>
                </c:pt>
                <c:pt idx="1260">
                  <c:v>0.99184686279000001</c:v>
                </c:pt>
                <c:pt idx="1261">
                  <c:v>0.98968994141</c:v>
                </c:pt>
                <c:pt idx="1262">
                  <c:v>0.94217608643000006</c:v>
                </c:pt>
                <c:pt idx="1263">
                  <c:v>0.94217608643000006</c:v>
                </c:pt>
                <c:pt idx="1264">
                  <c:v>0.88522326659999995</c:v>
                </c:pt>
                <c:pt idx="1265">
                  <c:v>0.70311303711000006</c:v>
                </c:pt>
                <c:pt idx="1266">
                  <c:v>0.70311303711000006</c:v>
                </c:pt>
                <c:pt idx="1267">
                  <c:v>0.78074530029</c:v>
                </c:pt>
                <c:pt idx="1268">
                  <c:v>0.98514239502000001</c:v>
                </c:pt>
                <c:pt idx="1269">
                  <c:v>0.93894348145000006</c:v>
                </c:pt>
                <c:pt idx="1270">
                  <c:v>0.89758435058999997</c:v>
                </c:pt>
                <c:pt idx="1271">
                  <c:v>0.81016674805</c:v>
                </c:pt>
                <c:pt idx="1272">
                  <c:v>0.84506384276999991</c:v>
                </c:pt>
                <c:pt idx="1273">
                  <c:v>0.84506384276999991</c:v>
                </c:pt>
                <c:pt idx="1274">
                  <c:v>0.88763153076000001</c:v>
                </c:pt>
                <c:pt idx="1275">
                  <c:v>0.94663574219000002</c:v>
                </c:pt>
                <c:pt idx="1276">
                  <c:v>1.0385919189500001</c:v>
                </c:pt>
                <c:pt idx="1277">
                  <c:v>1.0385919189500001</c:v>
                </c:pt>
                <c:pt idx="1278">
                  <c:v>0.86556530761999995</c:v>
                </c:pt>
                <c:pt idx="1279">
                  <c:v>0.61169189453000006</c:v>
                </c:pt>
                <c:pt idx="1280">
                  <c:v>0.86542205810999995</c:v>
                </c:pt>
                <c:pt idx="1281">
                  <c:v>1.1241059570299998</c:v>
                </c:pt>
                <c:pt idx="1282">
                  <c:v>1.0828066406299999</c:v>
                </c:pt>
                <c:pt idx="1283">
                  <c:v>1.0828066406299999</c:v>
                </c:pt>
                <c:pt idx="1284">
                  <c:v>1.00833526611</c:v>
                </c:pt>
                <c:pt idx="1285">
                  <c:v>0.95036260985999998</c:v>
                </c:pt>
                <c:pt idx="1286">
                  <c:v>0.95000140381000009</c:v>
                </c:pt>
                <c:pt idx="1287">
                  <c:v>0.95000140381000009</c:v>
                </c:pt>
                <c:pt idx="1288">
                  <c:v>0.99025701904000007</c:v>
                </c:pt>
                <c:pt idx="1289">
                  <c:v>1.02061895752</c:v>
                </c:pt>
                <c:pt idx="1290">
                  <c:v>0.97771844481999992</c:v>
                </c:pt>
                <c:pt idx="1291">
                  <c:v>0.99233972168000006</c:v>
                </c:pt>
                <c:pt idx="1292">
                  <c:v>0.9737477417</c:v>
                </c:pt>
                <c:pt idx="1293">
                  <c:v>0.9737477417</c:v>
                </c:pt>
                <c:pt idx="1294">
                  <c:v>1.1455756835899999</c:v>
                </c:pt>
                <c:pt idx="1295">
                  <c:v>1.2821802978500001</c:v>
                </c:pt>
                <c:pt idx="1296">
                  <c:v>1.07048571777</c:v>
                </c:pt>
                <c:pt idx="1297">
                  <c:v>1.07048571777</c:v>
                </c:pt>
                <c:pt idx="1298">
                  <c:v>1.0380593261700002</c:v>
                </c:pt>
                <c:pt idx="1299">
                  <c:v>1.0380593261700002</c:v>
                </c:pt>
                <c:pt idx="1300">
                  <c:v>1.12171643066</c:v>
                </c:pt>
                <c:pt idx="1301">
                  <c:v>1.1741209716799998</c:v>
                </c:pt>
                <c:pt idx="1302">
                  <c:v>1.0997736816399999</c:v>
                </c:pt>
                <c:pt idx="1303">
                  <c:v>1.0997736816399999</c:v>
                </c:pt>
                <c:pt idx="1304">
                  <c:v>1.15078637695</c:v>
                </c:pt>
                <c:pt idx="1305">
                  <c:v>1.2319152832</c:v>
                </c:pt>
                <c:pt idx="1306">
                  <c:v>1.1778442382799998</c:v>
                </c:pt>
                <c:pt idx="1307">
                  <c:v>1.0795406494099999</c:v>
                </c:pt>
                <c:pt idx="1308">
                  <c:v>1.0798360595700001</c:v>
                </c:pt>
                <c:pt idx="1309">
                  <c:v>1.0798360595700001</c:v>
                </c:pt>
                <c:pt idx="1310">
                  <c:v>1.21745385742</c:v>
                </c:pt>
                <c:pt idx="1311">
                  <c:v>1.20781982422</c:v>
                </c:pt>
                <c:pt idx="1312">
                  <c:v>1.1776477050799998</c:v>
                </c:pt>
                <c:pt idx="1313">
                  <c:v>1.1776477050799998</c:v>
                </c:pt>
                <c:pt idx="1314">
                  <c:v>1.2177893066399998</c:v>
                </c:pt>
                <c:pt idx="1315">
                  <c:v>1.2810887451200001</c:v>
                </c:pt>
                <c:pt idx="1316">
                  <c:v>1.2413823242200002</c:v>
                </c:pt>
                <c:pt idx="1317">
                  <c:v>1.2242310791</c:v>
                </c:pt>
                <c:pt idx="1318">
                  <c:v>1.26012805176</c:v>
                </c:pt>
                <c:pt idx="1319">
                  <c:v>1.26012805176</c:v>
                </c:pt>
                <c:pt idx="1320">
                  <c:v>1.22364282227</c:v>
                </c:pt>
                <c:pt idx="1321">
                  <c:v>1.2550007324200001</c:v>
                </c:pt>
                <c:pt idx="1322">
                  <c:v>1.2956308593799999</c:v>
                </c:pt>
                <c:pt idx="1323">
                  <c:v>1.2956308593799999</c:v>
                </c:pt>
                <c:pt idx="1324">
                  <c:v>1.2765607910199999</c:v>
                </c:pt>
                <c:pt idx="1325">
                  <c:v>1.36379736328</c:v>
                </c:pt>
                <c:pt idx="1326">
                  <c:v>1.3228352050799999</c:v>
                </c:pt>
                <c:pt idx="1327">
                  <c:v>1.2475802002</c:v>
                </c:pt>
                <c:pt idx="1328">
                  <c:v>1.3102081298799999</c:v>
                </c:pt>
                <c:pt idx="1329">
                  <c:v>1.3102081298799999</c:v>
                </c:pt>
                <c:pt idx="1330">
                  <c:v>1.37659643555</c:v>
                </c:pt>
                <c:pt idx="1331">
                  <c:v>1.1983551025399999</c:v>
                </c:pt>
                <c:pt idx="1332">
                  <c:v>1.09441394043</c:v>
                </c:pt>
                <c:pt idx="1333">
                  <c:v>1.09441394043</c:v>
                </c:pt>
                <c:pt idx="1334">
                  <c:v>1.0990886230500001</c:v>
                </c:pt>
                <c:pt idx="1335">
                  <c:v>1.2895190429700001</c:v>
                </c:pt>
                <c:pt idx="1336">
                  <c:v>1.2895190429700001</c:v>
                </c:pt>
                <c:pt idx="1337">
                  <c:v>1.3772036132799998</c:v>
                </c:pt>
                <c:pt idx="1338">
                  <c:v>1.32181970215</c:v>
                </c:pt>
                <c:pt idx="1339">
                  <c:v>1.32181970215</c:v>
                </c:pt>
                <c:pt idx="1340">
                  <c:v>1.21404467773</c:v>
                </c:pt>
                <c:pt idx="1341">
                  <c:v>1.2485445556600001</c:v>
                </c:pt>
                <c:pt idx="1342">
                  <c:v>1.3621092529299998</c:v>
                </c:pt>
                <c:pt idx="1343">
                  <c:v>1.3621092529299998</c:v>
                </c:pt>
                <c:pt idx="1344">
                  <c:v>1.3873962402300002</c:v>
                </c:pt>
                <c:pt idx="1345">
                  <c:v>1.3374383544899999</c:v>
                </c:pt>
                <c:pt idx="1346">
                  <c:v>1.3374383544899999</c:v>
                </c:pt>
                <c:pt idx="1347">
                  <c:v>1.4501350097699999</c:v>
                </c:pt>
                <c:pt idx="1348">
                  <c:v>1.4816582031299999</c:v>
                </c:pt>
                <c:pt idx="1349">
                  <c:v>1.4816582031299999</c:v>
                </c:pt>
                <c:pt idx="1350">
                  <c:v>1.3682810058600001</c:v>
                </c:pt>
                <c:pt idx="1351">
                  <c:v>1.4559831542999999</c:v>
                </c:pt>
                <c:pt idx="1352">
                  <c:v>1.42595166016</c:v>
                </c:pt>
                <c:pt idx="1353">
                  <c:v>1.5390295410199999</c:v>
                </c:pt>
                <c:pt idx="1354">
                  <c:v>1.60450292969</c:v>
                </c:pt>
                <c:pt idx="1355">
                  <c:v>1.4861512451200001</c:v>
                </c:pt>
                <c:pt idx="1356">
                  <c:v>1.4861512451200001</c:v>
                </c:pt>
                <c:pt idx="1357">
                  <c:v>1.40831213379</c:v>
                </c:pt>
                <c:pt idx="1358">
                  <c:v>1.5362282714800002</c:v>
                </c:pt>
                <c:pt idx="1359">
                  <c:v>1.5701702880899999</c:v>
                </c:pt>
                <c:pt idx="1360">
                  <c:v>1.5701702880899999</c:v>
                </c:pt>
                <c:pt idx="1361">
                  <c:v>1.4446209716799998</c:v>
                </c:pt>
                <c:pt idx="1362">
                  <c:v>1.4129221191399999</c:v>
                </c:pt>
                <c:pt idx="1363">
                  <c:v>1.4524143066399999</c:v>
                </c:pt>
                <c:pt idx="1364">
                  <c:v>1.51306774902</c:v>
                </c:pt>
                <c:pt idx="1365">
                  <c:v>1.6683519287099999</c:v>
                </c:pt>
                <c:pt idx="1366">
                  <c:v>1.6683519287099999</c:v>
                </c:pt>
                <c:pt idx="1367">
                  <c:v>1.62349023438</c:v>
                </c:pt>
                <c:pt idx="1368">
                  <c:v>1.4591794433600001</c:v>
                </c:pt>
                <c:pt idx="1369">
                  <c:v>1.33321606445</c:v>
                </c:pt>
                <c:pt idx="1370">
                  <c:v>1.33321606445</c:v>
                </c:pt>
                <c:pt idx="1371">
                  <c:v>1.5677917480500001</c:v>
                </c:pt>
                <c:pt idx="1372">
                  <c:v>1.5677917480500001</c:v>
                </c:pt>
                <c:pt idx="1373">
                  <c:v>1.66302929688</c:v>
                </c:pt>
                <c:pt idx="1374">
                  <c:v>1.5874821777300001</c:v>
                </c:pt>
                <c:pt idx="1375">
                  <c:v>1.5398997802700001</c:v>
                </c:pt>
                <c:pt idx="1376">
                  <c:v>1.5398997802700001</c:v>
                </c:pt>
                <c:pt idx="1377">
                  <c:v>1.4702878418000001</c:v>
                </c:pt>
                <c:pt idx="1378">
                  <c:v>1.5655590820299998</c:v>
                </c:pt>
                <c:pt idx="1379">
                  <c:v>1.62093029785</c:v>
                </c:pt>
                <c:pt idx="1380">
                  <c:v>1.62093029785</c:v>
                </c:pt>
                <c:pt idx="1381">
                  <c:v>1.4123369140599999</c:v>
                </c:pt>
                <c:pt idx="1382">
                  <c:v>1.4123369140599999</c:v>
                </c:pt>
                <c:pt idx="1383">
                  <c:v>1.58169506836</c:v>
                </c:pt>
                <c:pt idx="1384">
                  <c:v>1.5753538818399999</c:v>
                </c:pt>
                <c:pt idx="1385">
                  <c:v>1.5572052002000001</c:v>
                </c:pt>
                <c:pt idx="1386">
                  <c:v>1.5572052002000001</c:v>
                </c:pt>
                <c:pt idx="1387">
                  <c:v>1.62581164551</c:v>
                </c:pt>
                <c:pt idx="1388">
                  <c:v>1.5863535156299999</c:v>
                </c:pt>
                <c:pt idx="1389">
                  <c:v>1.4657069091799999</c:v>
                </c:pt>
                <c:pt idx="1390">
                  <c:v>1.49511767578</c:v>
                </c:pt>
                <c:pt idx="1391">
                  <c:v>1.4887270507799999</c:v>
                </c:pt>
                <c:pt idx="1392">
                  <c:v>1.4887270507799999</c:v>
                </c:pt>
                <c:pt idx="1393">
                  <c:v>1.3838225097699999</c:v>
                </c:pt>
                <c:pt idx="1394">
                  <c:v>1.43440258789</c:v>
                </c:pt>
                <c:pt idx="1395">
                  <c:v>1.5626083984399999</c:v>
                </c:pt>
                <c:pt idx="1396">
                  <c:v>1.5626083984399999</c:v>
                </c:pt>
                <c:pt idx="1397">
                  <c:v>1.6010432128899998</c:v>
                </c:pt>
                <c:pt idx="1398">
                  <c:v>1.6249910888700001</c:v>
                </c:pt>
                <c:pt idx="1399">
                  <c:v>1.59321289063</c:v>
                </c:pt>
                <c:pt idx="1400">
                  <c:v>1.5373752441399999</c:v>
                </c:pt>
                <c:pt idx="1401">
                  <c:v>1.7221894531299999</c:v>
                </c:pt>
                <c:pt idx="1402">
                  <c:v>1.7221894531299999</c:v>
                </c:pt>
                <c:pt idx="1403">
                  <c:v>1.8055351562499999</c:v>
                </c:pt>
                <c:pt idx="1404">
                  <c:v>1.9316992187499999</c:v>
                </c:pt>
                <c:pt idx="1405">
                  <c:v>1.7614876709</c:v>
                </c:pt>
                <c:pt idx="1406">
                  <c:v>1.7614876709</c:v>
                </c:pt>
                <c:pt idx="1407">
                  <c:v>1.6904831543000001</c:v>
                </c:pt>
                <c:pt idx="1408">
                  <c:v>1.8348732910199999</c:v>
                </c:pt>
                <c:pt idx="1409">
                  <c:v>1.8348732910199999</c:v>
                </c:pt>
                <c:pt idx="1410">
                  <c:v>1.75895043945</c:v>
                </c:pt>
                <c:pt idx="1411">
                  <c:v>1.50797790527</c:v>
                </c:pt>
                <c:pt idx="1412">
                  <c:v>1.50797790527</c:v>
                </c:pt>
                <c:pt idx="1413">
                  <c:v>1.64857714844</c:v>
                </c:pt>
                <c:pt idx="1414">
                  <c:v>1.89630493164</c:v>
                </c:pt>
                <c:pt idx="1415">
                  <c:v>1.80241381836</c:v>
                </c:pt>
                <c:pt idx="1416">
                  <c:v>1.80241381836</c:v>
                </c:pt>
                <c:pt idx="1417">
                  <c:v>1.45254772949</c:v>
                </c:pt>
                <c:pt idx="1418">
                  <c:v>1.6432770996100001</c:v>
                </c:pt>
                <c:pt idx="1419">
                  <c:v>1.6432770996100001</c:v>
                </c:pt>
                <c:pt idx="1420">
                  <c:v>1.68482702637</c:v>
                </c:pt>
                <c:pt idx="1421">
                  <c:v>1.7567932128899999</c:v>
                </c:pt>
                <c:pt idx="1422">
                  <c:v>1.7567932128899999</c:v>
                </c:pt>
                <c:pt idx="1423">
                  <c:v>1.7113040771500001</c:v>
                </c:pt>
                <c:pt idx="1424">
                  <c:v>1.6571773681599999</c:v>
                </c:pt>
                <c:pt idx="1425">
                  <c:v>1.65678588867</c:v>
                </c:pt>
                <c:pt idx="1426">
                  <c:v>1.73457397461</c:v>
                </c:pt>
                <c:pt idx="1427">
                  <c:v>1.80165979004</c:v>
                </c:pt>
                <c:pt idx="1428">
                  <c:v>1.84678869629</c:v>
                </c:pt>
                <c:pt idx="1429">
                  <c:v>1.84678869629</c:v>
                </c:pt>
                <c:pt idx="1430">
                  <c:v>1.7668359375</c:v>
                </c:pt>
                <c:pt idx="1431">
                  <c:v>1.5538850097699999</c:v>
                </c:pt>
                <c:pt idx="1432">
                  <c:v>1.5538850097699999</c:v>
                </c:pt>
                <c:pt idx="1433">
                  <c:v>1.6583615722699998</c:v>
                </c:pt>
                <c:pt idx="1434">
                  <c:v>1.78103295898</c:v>
                </c:pt>
                <c:pt idx="1435">
                  <c:v>1.92100170898</c:v>
                </c:pt>
                <c:pt idx="1436">
                  <c:v>1.95019958496</c:v>
                </c:pt>
                <c:pt idx="1437">
                  <c:v>1.83464916992</c:v>
                </c:pt>
                <c:pt idx="1438">
                  <c:v>1.7946257324200001</c:v>
                </c:pt>
                <c:pt idx="1439">
                  <c:v>1.7946257324200001</c:v>
                </c:pt>
                <c:pt idx="1440">
                  <c:v>1.8830803222699999</c:v>
                </c:pt>
                <c:pt idx="1441">
                  <c:v>1.79020153809</c:v>
                </c:pt>
                <c:pt idx="1442">
                  <c:v>1.79020153809</c:v>
                </c:pt>
                <c:pt idx="1443">
                  <c:v>1.8483566894499999</c:v>
                </c:pt>
                <c:pt idx="1444">
                  <c:v>1.86317321777</c:v>
                </c:pt>
                <c:pt idx="1445">
                  <c:v>1.86317321777</c:v>
                </c:pt>
                <c:pt idx="1446">
                  <c:v>1.88563989258</c:v>
                </c:pt>
                <c:pt idx="1447">
                  <c:v>1.9751223144500001</c:v>
                </c:pt>
                <c:pt idx="1448">
                  <c:v>1.97105700684</c:v>
                </c:pt>
                <c:pt idx="1449">
                  <c:v>1.97105700684</c:v>
                </c:pt>
                <c:pt idx="1450">
                  <c:v>1.7685505371100001</c:v>
                </c:pt>
                <c:pt idx="1451">
                  <c:v>1.6329061279299999</c:v>
                </c:pt>
                <c:pt idx="1452">
                  <c:v>1.5989256591799998</c:v>
                </c:pt>
                <c:pt idx="1453">
                  <c:v>1.7935045166000001</c:v>
                </c:pt>
                <c:pt idx="1454">
                  <c:v>1.8529788818399999</c:v>
                </c:pt>
                <c:pt idx="1455">
                  <c:v>1.8529788818399999</c:v>
                </c:pt>
                <c:pt idx="1456">
                  <c:v>1.74922619629</c:v>
                </c:pt>
                <c:pt idx="1457">
                  <c:v>1.7508474121099999</c:v>
                </c:pt>
                <c:pt idx="1458">
                  <c:v>1.7507330322299999</c:v>
                </c:pt>
                <c:pt idx="1459">
                  <c:v>1.7507330322299999</c:v>
                </c:pt>
                <c:pt idx="1460">
                  <c:v>1.8625013427700001</c:v>
                </c:pt>
                <c:pt idx="1461">
                  <c:v>1.9821999511700001</c:v>
                </c:pt>
                <c:pt idx="1462">
                  <c:v>1.8151080322299999</c:v>
                </c:pt>
                <c:pt idx="1463">
                  <c:v>1.69342358398</c:v>
                </c:pt>
                <c:pt idx="1464">
                  <c:v>1.9479768066400001</c:v>
                </c:pt>
                <c:pt idx="1465">
                  <c:v>1.9479768066400001</c:v>
                </c:pt>
                <c:pt idx="1466">
                  <c:v>1.89206298828</c:v>
                </c:pt>
                <c:pt idx="1467">
                  <c:v>1.7473737792999999</c:v>
                </c:pt>
                <c:pt idx="1468">
                  <c:v>1.79508081055</c:v>
                </c:pt>
                <c:pt idx="1469">
                  <c:v>1.79508081055</c:v>
                </c:pt>
                <c:pt idx="1470">
                  <c:v>1.8492253418</c:v>
                </c:pt>
                <c:pt idx="1471">
                  <c:v>1.8889068603499999</c:v>
                </c:pt>
                <c:pt idx="1472">
                  <c:v>1.8889068603499999</c:v>
                </c:pt>
                <c:pt idx="1473">
                  <c:v>1.8963040771499999</c:v>
                </c:pt>
                <c:pt idx="1474">
                  <c:v>1.8604056396499999</c:v>
                </c:pt>
                <c:pt idx="1475">
                  <c:v>1.8604056396499999</c:v>
                </c:pt>
                <c:pt idx="1476">
                  <c:v>1.95088708496</c:v>
                </c:pt>
                <c:pt idx="1477">
                  <c:v>2.0520146484400001</c:v>
                </c:pt>
                <c:pt idx="1478">
                  <c:v>1.7954495849600001</c:v>
                </c:pt>
                <c:pt idx="1479">
                  <c:v>1.7954495849600001</c:v>
                </c:pt>
                <c:pt idx="1480">
                  <c:v>1.9012835693400001</c:v>
                </c:pt>
                <c:pt idx="1481">
                  <c:v>1.8740406494099999</c:v>
                </c:pt>
                <c:pt idx="1482">
                  <c:v>1.8740406494099999</c:v>
                </c:pt>
                <c:pt idx="1483">
                  <c:v>1.8257951660199998</c:v>
                </c:pt>
                <c:pt idx="1484">
                  <c:v>1.8049263916</c:v>
                </c:pt>
                <c:pt idx="1485">
                  <c:v>1.8049263916</c:v>
                </c:pt>
                <c:pt idx="1486">
                  <c:v>1.6747590332</c:v>
                </c:pt>
                <c:pt idx="1487">
                  <c:v>1.7752786865200001</c:v>
                </c:pt>
                <c:pt idx="1488">
                  <c:v>1.88294958496</c:v>
                </c:pt>
                <c:pt idx="1489">
                  <c:v>1.8442355957000001</c:v>
                </c:pt>
                <c:pt idx="1490">
                  <c:v>1.84397631836</c:v>
                </c:pt>
                <c:pt idx="1491">
                  <c:v>1.83533862305</c:v>
                </c:pt>
                <c:pt idx="1492">
                  <c:v>1.83533862305</c:v>
                </c:pt>
                <c:pt idx="1493">
                  <c:v>1.9172426757799998</c:v>
                </c:pt>
                <c:pt idx="1494">
                  <c:v>2.0492148437500002</c:v>
                </c:pt>
                <c:pt idx="1495">
                  <c:v>2.0492148437500002</c:v>
                </c:pt>
                <c:pt idx="1496">
                  <c:v>1.9610168456999999</c:v>
                </c:pt>
                <c:pt idx="1497">
                  <c:v>1.82534973145</c:v>
                </c:pt>
                <c:pt idx="1498">
                  <c:v>1.90561755371</c:v>
                </c:pt>
                <c:pt idx="1499">
                  <c:v>1.8958382568400001</c:v>
                </c:pt>
                <c:pt idx="1500">
                  <c:v>1.94013415527</c:v>
                </c:pt>
                <c:pt idx="1501">
                  <c:v>2.0256296386699999</c:v>
                </c:pt>
                <c:pt idx="1502">
                  <c:v>2.0256296386699999</c:v>
                </c:pt>
                <c:pt idx="1503">
                  <c:v>1.8933555908200002</c:v>
                </c:pt>
                <c:pt idx="1504">
                  <c:v>1.8348544921900001</c:v>
                </c:pt>
                <c:pt idx="1505">
                  <c:v>1.8348544921900001</c:v>
                </c:pt>
                <c:pt idx="1506">
                  <c:v>1.9179105224599999</c:v>
                </c:pt>
                <c:pt idx="1507">
                  <c:v>1.84018334961</c:v>
                </c:pt>
                <c:pt idx="1508">
                  <c:v>1.84018334961</c:v>
                </c:pt>
                <c:pt idx="1509">
                  <c:v>1.85395581055</c:v>
                </c:pt>
                <c:pt idx="1510">
                  <c:v>1.8274372558600001</c:v>
                </c:pt>
                <c:pt idx="1511">
                  <c:v>1.8034804687499999</c:v>
                </c:pt>
                <c:pt idx="1512">
                  <c:v>1.8034804687499999</c:v>
                </c:pt>
                <c:pt idx="1513">
                  <c:v>1.9908939209000001</c:v>
                </c:pt>
                <c:pt idx="1514">
                  <c:v>1.9740579834</c:v>
                </c:pt>
                <c:pt idx="1515">
                  <c:v>1.7636910400399999</c:v>
                </c:pt>
                <c:pt idx="1516">
                  <c:v>1.8142584228500001</c:v>
                </c:pt>
                <c:pt idx="1517">
                  <c:v>1.8336187744100001</c:v>
                </c:pt>
                <c:pt idx="1518">
                  <c:v>1.8336187744100001</c:v>
                </c:pt>
                <c:pt idx="1519">
                  <c:v>1.77538061523</c:v>
                </c:pt>
                <c:pt idx="1520">
                  <c:v>1.88194592285</c:v>
                </c:pt>
                <c:pt idx="1521">
                  <c:v>1.90911303711</c:v>
                </c:pt>
                <c:pt idx="1522">
                  <c:v>1.90911303711</c:v>
                </c:pt>
                <c:pt idx="1523">
                  <c:v>1.89666137695</c:v>
                </c:pt>
                <c:pt idx="1524">
                  <c:v>1.88628259277</c:v>
                </c:pt>
                <c:pt idx="1525">
                  <c:v>1.93588049316</c:v>
                </c:pt>
                <c:pt idx="1526">
                  <c:v>1.8593137206999999</c:v>
                </c:pt>
                <c:pt idx="1527">
                  <c:v>1.8595192871100001</c:v>
                </c:pt>
                <c:pt idx="1528">
                  <c:v>1.8595192871100001</c:v>
                </c:pt>
                <c:pt idx="1529">
                  <c:v>1.91147717285</c:v>
                </c:pt>
                <c:pt idx="1530">
                  <c:v>2.0267429199200002</c:v>
                </c:pt>
                <c:pt idx="1531">
                  <c:v>2.1537365722700001</c:v>
                </c:pt>
                <c:pt idx="1532">
                  <c:v>2.1537365722700001</c:v>
                </c:pt>
                <c:pt idx="1533">
                  <c:v>1.8941663818400001</c:v>
                </c:pt>
                <c:pt idx="1534">
                  <c:v>1.8761536865200001</c:v>
                </c:pt>
                <c:pt idx="1535">
                  <c:v>1.8761536865200001</c:v>
                </c:pt>
                <c:pt idx="1536">
                  <c:v>1.9767890625</c:v>
                </c:pt>
                <c:pt idx="1537">
                  <c:v>1.9864624023399999</c:v>
                </c:pt>
                <c:pt idx="1538">
                  <c:v>1.95435021973</c:v>
                </c:pt>
                <c:pt idx="1539">
                  <c:v>1.95435021973</c:v>
                </c:pt>
                <c:pt idx="1540">
                  <c:v>1.93593041992</c:v>
                </c:pt>
                <c:pt idx="1541">
                  <c:v>1.93417578125</c:v>
                </c:pt>
                <c:pt idx="1542">
                  <c:v>1.93417578125</c:v>
                </c:pt>
                <c:pt idx="1543">
                  <c:v>1.88392614746</c:v>
                </c:pt>
                <c:pt idx="1544">
                  <c:v>1.9612834472699998</c:v>
                </c:pt>
                <c:pt idx="1545">
                  <c:v>1.9612834472699998</c:v>
                </c:pt>
                <c:pt idx="1546">
                  <c:v>1.8301927490200001</c:v>
                </c:pt>
                <c:pt idx="1547">
                  <c:v>1.7508291015599999</c:v>
                </c:pt>
                <c:pt idx="1548">
                  <c:v>1.87909020996</c:v>
                </c:pt>
                <c:pt idx="1549">
                  <c:v>1.87909020996</c:v>
                </c:pt>
                <c:pt idx="1550">
                  <c:v>1.99188769531</c:v>
                </c:pt>
                <c:pt idx="1551">
                  <c:v>1.93008276367</c:v>
                </c:pt>
                <c:pt idx="1552">
                  <c:v>1.90232543945</c:v>
                </c:pt>
                <c:pt idx="1553">
                  <c:v>1.9286734619100001</c:v>
                </c:pt>
                <c:pt idx="1554">
                  <c:v>1.9706210937499999</c:v>
                </c:pt>
                <c:pt idx="1555">
                  <c:v>1.9706210937499999</c:v>
                </c:pt>
                <c:pt idx="1556">
                  <c:v>2.05620849609</c:v>
                </c:pt>
                <c:pt idx="1557">
                  <c:v>2.1162834472700003</c:v>
                </c:pt>
                <c:pt idx="1558">
                  <c:v>2.1162834472700003</c:v>
                </c:pt>
                <c:pt idx="1559">
                  <c:v>2.1156682128900002</c:v>
                </c:pt>
                <c:pt idx="1560">
                  <c:v>2.02930639648</c:v>
                </c:pt>
                <c:pt idx="1561">
                  <c:v>2.0267478027300001</c:v>
                </c:pt>
                <c:pt idx="1562">
                  <c:v>2.0574602050799999</c:v>
                </c:pt>
                <c:pt idx="1563">
                  <c:v>2.1262121582</c:v>
                </c:pt>
                <c:pt idx="1564">
                  <c:v>2.1380324706999998</c:v>
                </c:pt>
                <c:pt idx="1565">
                  <c:v>2.1380324706999998</c:v>
                </c:pt>
                <c:pt idx="1566">
                  <c:v>2.0636186523400002</c:v>
                </c:pt>
                <c:pt idx="1567">
                  <c:v>1.92086560059</c:v>
                </c:pt>
                <c:pt idx="1568">
                  <c:v>1.92086560059</c:v>
                </c:pt>
                <c:pt idx="1569">
                  <c:v>1.89615551758</c:v>
                </c:pt>
                <c:pt idx="1570">
                  <c:v>2.0093576660200001</c:v>
                </c:pt>
                <c:pt idx="1571">
                  <c:v>2.12906420898</c:v>
                </c:pt>
                <c:pt idx="1572">
                  <c:v>2.0473249511700002</c:v>
                </c:pt>
                <c:pt idx="1573">
                  <c:v>2.0329387206999998</c:v>
                </c:pt>
                <c:pt idx="1574">
                  <c:v>2.0215977783199999</c:v>
                </c:pt>
                <c:pt idx="1575">
                  <c:v>2.0215977783199999</c:v>
                </c:pt>
                <c:pt idx="1576">
                  <c:v>1.95959619141</c:v>
                </c:pt>
                <c:pt idx="1577">
                  <c:v>1.9579995117200002</c:v>
                </c:pt>
                <c:pt idx="1578">
                  <c:v>1.91646557617</c:v>
                </c:pt>
                <c:pt idx="1579">
                  <c:v>1.91646557617</c:v>
                </c:pt>
                <c:pt idx="1580">
                  <c:v>1.9839768066399999</c:v>
                </c:pt>
                <c:pt idx="1581">
                  <c:v>2.0164289550799999</c:v>
                </c:pt>
                <c:pt idx="1582">
                  <c:v>2.1006252441400002</c:v>
                </c:pt>
                <c:pt idx="1583">
                  <c:v>2.2212817382800001</c:v>
                </c:pt>
                <c:pt idx="1584">
                  <c:v>2.1495598144499999</c:v>
                </c:pt>
                <c:pt idx="1585">
                  <c:v>2.1495598144499999</c:v>
                </c:pt>
                <c:pt idx="1586">
                  <c:v>1.9869967041000001</c:v>
                </c:pt>
                <c:pt idx="1587">
                  <c:v>2.0358181152300001</c:v>
                </c:pt>
                <c:pt idx="1588">
                  <c:v>2.0336614990199999</c:v>
                </c:pt>
                <c:pt idx="1589">
                  <c:v>2.02788342285</c:v>
                </c:pt>
                <c:pt idx="1590">
                  <c:v>2.0367965087900002</c:v>
                </c:pt>
                <c:pt idx="1591">
                  <c:v>2.0367965087900002</c:v>
                </c:pt>
                <c:pt idx="1592">
                  <c:v>1.99317285156</c:v>
                </c:pt>
                <c:pt idx="1593">
                  <c:v>1.9464990234399999</c:v>
                </c:pt>
                <c:pt idx="1594">
                  <c:v>2.0024427490200001</c:v>
                </c:pt>
                <c:pt idx="1595">
                  <c:v>2.0024427490200001</c:v>
                </c:pt>
                <c:pt idx="1596">
                  <c:v>2.1100395507799998</c:v>
                </c:pt>
                <c:pt idx="1597">
                  <c:v>2.0825368652299998</c:v>
                </c:pt>
                <c:pt idx="1598">
                  <c:v>2.0825368652299998</c:v>
                </c:pt>
                <c:pt idx="1599">
                  <c:v>2.0133411865199999</c:v>
                </c:pt>
                <c:pt idx="1600">
                  <c:v>1.9733870849600001</c:v>
                </c:pt>
                <c:pt idx="1601">
                  <c:v>1.9733870849600001</c:v>
                </c:pt>
                <c:pt idx="1602">
                  <c:v>1.7788843994100001</c:v>
                </c:pt>
                <c:pt idx="1603">
                  <c:v>1.9296530761700001</c:v>
                </c:pt>
                <c:pt idx="1604">
                  <c:v>2.12228491211</c:v>
                </c:pt>
                <c:pt idx="1605">
                  <c:v>2.12228491211</c:v>
                </c:pt>
                <c:pt idx="1606">
                  <c:v>2.1236074218800001</c:v>
                </c:pt>
                <c:pt idx="1607">
                  <c:v>2.0639384765599997</c:v>
                </c:pt>
                <c:pt idx="1608">
                  <c:v>2.0639384765599997</c:v>
                </c:pt>
                <c:pt idx="1609">
                  <c:v>2.0422116699199999</c:v>
                </c:pt>
                <c:pt idx="1610">
                  <c:v>2.0468547363299998</c:v>
                </c:pt>
                <c:pt idx="1611">
                  <c:v>1.95125036621</c:v>
                </c:pt>
                <c:pt idx="1612">
                  <c:v>1.95125036621</c:v>
                </c:pt>
                <c:pt idx="1613">
                  <c:v>2.0993681640599999</c:v>
                </c:pt>
                <c:pt idx="1614">
                  <c:v>2.03403552246</c:v>
                </c:pt>
                <c:pt idx="1615">
                  <c:v>2.03403552246</c:v>
                </c:pt>
                <c:pt idx="1616">
                  <c:v>1.89141711426</c:v>
                </c:pt>
                <c:pt idx="1617">
                  <c:v>2.0679619140599996</c:v>
                </c:pt>
                <c:pt idx="1618">
                  <c:v>2.0679619140599996</c:v>
                </c:pt>
                <c:pt idx="1619">
                  <c:v>2.0080489502000001</c:v>
                </c:pt>
                <c:pt idx="1620">
                  <c:v>2.0013284912100002</c:v>
                </c:pt>
                <c:pt idx="1621">
                  <c:v>2.0668044433599997</c:v>
                </c:pt>
                <c:pt idx="1622">
                  <c:v>2.0668044433599997</c:v>
                </c:pt>
                <c:pt idx="1623">
                  <c:v>2.3085390625</c:v>
                </c:pt>
                <c:pt idx="1624">
                  <c:v>2.2454489746099999</c:v>
                </c:pt>
                <c:pt idx="1625">
                  <c:v>1.84664685059</c:v>
                </c:pt>
                <c:pt idx="1626">
                  <c:v>1.76798596191</c:v>
                </c:pt>
                <c:pt idx="1627">
                  <c:v>1.8466545410199999</c:v>
                </c:pt>
                <c:pt idx="1628">
                  <c:v>1.8466545410199999</c:v>
                </c:pt>
                <c:pt idx="1629">
                  <c:v>1.89975097656</c:v>
                </c:pt>
                <c:pt idx="1630">
                  <c:v>2.1137441406300002</c:v>
                </c:pt>
                <c:pt idx="1631">
                  <c:v>2.1137441406300002</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2"/>
          <c:order val="12"/>
          <c:tx>
            <c:v>Y Force</c:v>
          </c:tx>
          <c:spPr>
            <a:ln w="12700">
              <a:solidFill>
                <a:srgbClr val="FF0000"/>
              </a:solidFill>
              <a:prstDash val="solid"/>
            </a:ln>
            <a:effectLst/>
          </c:spPr>
          <c:marker>
            <c:symbol val="none"/>
          </c:marker>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T$2:$T$4000</c:f>
              <c:numCache>
                <c:formatCode>0.0000</c:formatCode>
                <c:ptCount val="3999"/>
                <c:pt idx="0">
                  <c:v>1.529006481E-2</c:v>
                </c:pt>
                <c:pt idx="1">
                  <c:v>1.529006481E-2</c:v>
                </c:pt>
                <c:pt idx="2">
                  <c:v>1.529006481E-2</c:v>
                </c:pt>
                <c:pt idx="3">
                  <c:v>-1.66705358E-3</c:v>
                </c:pt>
                <c:pt idx="4">
                  <c:v>-3.63660288E-3</c:v>
                </c:pt>
                <c:pt idx="5">
                  <c:v>-3.63660288E-3</c:v>
                </c:pt>
                <c:pt idx="6">
                  <c:v>8.8991727800000007E-3</c:v>
                </c:pt>
                <c:pt idx="7">
                  <c:v>1.3110455509999999E-2</c:v>
                </c:pt>
                <c:pt idx="8">
                  <c:v>1.3110455509999999E-2</c:v>
                </c:pt>
                <c:pt idx="9">
                  <c:v>6.8525886500000006E-3</c:v>
                </c:pt>
                <c:pt idx="10">
                  <c:v>2.0157685299999999E-3</c:v>
                </c:pt>
                <c:pt idx="11">
                  <c:v>2.0157685299999999E-3</c:v>
                </c:pt>
                <c:pt idx="12">
                  <c:v>8.9967460599999997E-3</c:v>
                </c:pt>
                <c:pt idx="13">
                  <c:v>8.9967460599999997E-3</c:v>
                </c:pt>
                <c:pt idx="14">
                  <c:v>-1.0048033710000001E-2</c:v>
                </c:pt>
                <c:pt idx="15">
                  <c:v>-1.4746695519999999E-2</c:v>
                </c:pt>
                <c:pt idx="16">
                  <c:v>-2.4826035499999999E-3</c:v>
                </c:pt>
                <c:pt idx="17">
                  <c:v>-3.7131371500000003E-3</c:v>
                </c:pt>
                <c:pt idx="18">
                  <c:v>2.1857390400000002E-3</c:v>
                </c:pt>
                <c:pt idx="19">
                  <c:v>3.9685222629999996E-2</c:v>
                </c:pt>
                <c:pt idx="20">
                  <c:v>3.9685222629999996E-2</c:v>
                </c:pt>
                <c:pt idx="21">
                  <c:v>2.1450359339999999E-2</c:v>
                </c:pt>
                <c:pt idx="22">
                  <c:v>-1.267442989E-2</c:v>
                </c:pt>
                <c:pt idx="23">
                  <c:v>6.29381704E-3</c:v>
                </c:pt>
                <c:pt idx="24">
                  <c:v>6.29381704E-3</c:v>
                </c:pt>
                <c:pt idx="25">
                  <c:v>2.2897079470000001E-2</c:v>
                </c:pt>
                <c:pt idx="26">
                  <c:v>1.062785053E-2</c:v>
                </c:pt>
                <c:pt idx="27">
                  <c:v>-1.7382864000000001E-2</c:v>
                </c:pt>
                <c:pt idx="28">
                  <c:v>1.083327961E-2</c:v>
                </c:pt>
                <c:pt idx="29">
                  <c:v>-3.1186111449999998E-2</c:v>
                </c:pt>
                <c:pt idx="30">
                  <c:v>-3.1186111449999998E-2</c:v>
                </c:pt>
                <c:pt idx="31">
                  <c:v>-6.1094482419999999E-2</c:v>
                </c:pt>
                <c:pt idx="32">
                  <c:v>5.6560157779999995E-2</c:v>
                </c:pt>
                <c:pt idx="33">
                  <c:v>-9.2521987920000007E-2</c:v>
                </c:pt>
                <c:pt idx="34">
                  <c:v>-3.8705825809999997E-2</c:v>
                </c:pt>
                <c:pt idx="35">
                  <c:v>0.10256949615000001</c:v>
                </c:pt>
                <c:pt idx="36">
                  <c:v>-1.8655002589999997E-2</c:v>
                </c:pt>
                <c:pt idx="37">
                  <c:v>-1.8655002589999997E-2</c:v>
                </c:pt>
                <c:pt idx="38">
                  <c:v>2.2828128300000001E-3</c:v>
                </c:pt>
                <c:pt idx="39">
                  <c:v>5.2522978800000003E-3</c:v>
                </c:pt>
                <c:pt idx="40">
                  <c:v>-7.2578987119999994E-2</c:v>
                </c:pt>
                <c:pt idx="41">
                  <c:v>-7.2578987119999994E-2</c:v>
                </c:pt>
                <c:pt idx="42">
                  <c:v>-1.5367103579999999E-2</c:v>
                </c:pt>
                <c:pt idx="43">
                  <c:v>3.0637115479999998E-2</c:v>
                </c:pt>
                <c:pt idx="44">
                  <c:v>2.9898601529999999E-2</c:v>
                </c:pt>
                <c:pt idx="45">
                  <c:v>5.1477344510000002E-2</c:v>
                </c:pt>
                <c:pt idx="46">
                  <c:v>-4.9497957199999996E-3</c:v>
                </c:pt>
                <c:pt idx="47">
                  <c:v>-4.9497957199999996E-3</c:v>
                </c:pt>
                <c:pt idx="48">
                  <c:v>-1.7177944180000002E-2</c:v>
                </c:pt>
                <c:pt idx="49">
                  <c:v>2.2553485870000001E-2</c:v>
                </c:pt>
                <c:pt idx="50">
                  <c:v>2.8780542369999999E-2</c:v>
                </c:pt>
                <c:pt idx="51">
                  <c:v>2.8780542369999999E-2</c:v>
                </c:pt>
                <c:pt idx="52">
                  <c:v>-2.9133922579999999E-2</c:v>
                </c:pt>
                <c:pt idx="53">
                  <c:v>0.11582423401</c:v>
                </c:pt>
                <c:pt idx="54">
                  <c:v>0.11582423401</c:v>
                </c:pt>
                <c:pt idx="55">
                  <c:v>0.11239773560000001</c:v>
                </c:pt>
                <c:pt idx="56">
                  <c:v>-0.12960084533999999</c:v>
                </c:pt>
                <c:pt idx="57">
                  <c:v>-0.12960084533999999</c:v>
                </c:pt>
                <c:pt idx="58">
                  <c:v>-7.7856971740000003E-2</c:v>
                </c:pt>
                <c:pt idx="59">
                  <c:v>-0.11460298919999999</c:v>
                </c:pt>
                <c:pt idx="60">
                  <c:v>-8.7407829280000002E-2</c:v>
                </c:pt>
                <c:pt idx="61">
                  <c:v>-0.11740400696</c:v>
                </c:pt>
                <c:pt idx="62">
                  <c:v>6.7346725460000006E-2</c:v>
                </c:pt>
                <c:pt idx="63">
                  <c:v>6.3176544190000003E-2</c:v>
                </c:pt>
                <c:pt idx="64">
                  <c:v>6.3176544190000003E-2</c:v>
                </c:pt>
                <c:pt idx="65">
                  <c:v>-9.1461486799999988E-3</c:v>
                </c:pt>
                <c:pt idx="66">
                  <c:v>-0.11271049499999999</c:v>
                </c:pt>
                <c:pt idx="67">
                  <c:v>-0.11271049499999999</c:v>
                </c:pt>
                <c:pt idx="68">
                  <c:v>0.16749108887</c:v>
                </c:pt>
                <c:pt idx="69">
                  <c:v>0.10259104919000001</c:v>
                </c:pt>
                <c:pt idx="70">
                  <c:v>-6.695644379E-2</c:v>
                </c:pt>
                <c:pt idx="71">
                  <c:v>0.10892446135999999</c:v>
                </c:pt>
                <c:pt idx="72">
                  <c:v>0.16167805481</c:v>
                </c:pt>
                <c:pt idx="73">
                  <c:v>6.5003280639999994E-2</c:v>
                </c:pt>
                <c:pt idx="74">
                  <c:v>6.5003280639999994E-2</c:v>
                </c:pt>
                <c:pt idx="75">
                  <c:v>0.17308137511999999</c:v>
                </c:pt>
                <c:pt idx="76">
                  <c:v>-2.7781133650000001E-2</c:v>
                </c:pt>
                <c:pt idx="77">
                  <c:v>-2.7781133650000001E-2</c:v>
                </c:pt>
                <c:pt idx="78">
                  <c:v>-0.23679296875</c:v>
                </c:pt>
                <c:pt idx="79">
                  <c:v>9.7240180969999992E-2</c:v>
                </c:pt>
                <c:pt idx="80">
                  <c:v>9.7240180969999992E-2</c:v>
                </c:pt>
                <c:pt idx="81">
                  <c:v>0.33432949829000003</c:v>
                </c:pt>
                <c:pt idx="82">
                  <c:v>0.40293344115999996</c:v>
                </c:pt>
                <c:pt idx="83">
                  <c:v>0.19053099060000001</c:v>
                </c:pt>
                <c:pt idx="84">
                  <c:v>0.19053099060000001</c:v>
                </c:pt>
                <c:pt idx="85">
                  <c:v>0.16862870788999998</c:v>
                </c:pt>
                <c:pt idx="86">
                  <c:v>0.10779460144</c:v>
                </c:pt>
                <c:pt idx="87">
                  <c:v>0.10779460144</c:v>
                </c:pt>
                <c:pt idx="88">
                  <c:v>2.3480047229999999E-2</c:v>
                </c:pt>
                <c:pt idx="89">
                  <c:v>0.10793891907</c:v>
                </c:pt>
                <c:pt idx="90">
                  <c:v>0.10793891907</c:v>
                </c:pt>
                <c:pt idx="91">
                  <c:v>9.0294662479999996E-2</c:v>
                </c:pt>
                <c:pt idx="92">
                  <c:v>-0.17031314087000002</c:v>
                </c:pt>
                <c:pt idx="93">
                  <c:v>-0.13380339050000001</c:v>
                </c:pt>
                <c:pt idx="94">
                  <c:v>-0.13380339050000001</c:v>
                </c:pt>
                <c:pt idx="95">
                  <c:v>3.8190765380000005E-2</c:v>
                </c:pt>
                <c:pt idx="96">
                  <c:v>-0.16930297852000001</c:v>
                </c:pt>
                <c:pt idx="97">
                  <c:v>-0.16930297852000001</c:v>
                </c:pt>
                <c:pt idx="98">
                  <c:v>-4.1455982209999999E-2</c:v>
                </c:pt>
                <c:pt idx="99">
                  <c:v>0.13850364685</c:v>
                </c:pt>
                <c:pt idx="100">
                  <c:v>0.13850364685</c:v>
                </c:pt>
                <c:pt idx="101">
                  <c:v>1.637628746E-2</c:v>
                </c:pt>
                <c:pt idx="102">
                  <c:v>-6.8718399050000004E-2</c:v>
                </c:pt>
                <c:pt idx="103">
                  <c:v>-9.0020332339999995E-2</c:v>
                </c:pt>
                <c:pt idx="104">
                  <c:v>-9.0020332339999995E-2</c:v>
                </c:pt>
                <c:pt idx="105">
                  <c:v>-7.2411026000000003E-2</c:v>
                </c:pt>
                <c:pt idx="106">
                  <c:v>2.649622154E-2</c:v>
                </c:pt>
                <c:pt idx="107">
                  <c:v>2.649622154E-2</c:v>
                </c:pt>
                <c:pt idx="108">
                  <c:v>-7.6556030269999992E-2</c:v>
                </c:pt>
                <c:pt idx="109">
                  <c:v>6.7273849490000009E-2</c:v>
                </c:pt>
                <c:pt idx="110">
                  <c:v>0.12940374756</c:v>
                </c:pt>
                <c:pt idx="111">
                  <c:v>0.12940374756</c:v>
                </c:pt>
                <c:pt idx="112">
                  <c:v>-2.8566844939999999E-2</c:v>
                </c:pt>
                <c:pt idx="113">
                  <c:v>-2.727934647E-2</c:v>
                </c:pt>
                <c:pt idx="114">
                  <c:v>-2.727934647E-2</c:v>
                </c:pt>
                <c:pt idx="115">
                  <c:v>0.32543914795000001</c:v>
                </c:pt>
                <c:pt idx="116">
                  <c:v>-0.10260746765000001</c:v>
                </c:pt>
                <c:pt idx="117">
                  <c:v>-0.10260746765000001</c:v>
                </c:pt>
                <c:pt idx="118">
                  <c:v>-0.16964706421</c:v>
                </c:pt>
                <c:pt idx="119">
                  <c:v>2.2807758329999997E-2</c:v>
                </c:pt>
                <c:pt idx="120">
                  <c:v>0.17044783020000001</c:v>
                </c:pt>
                <c:pt idx="121">
                  <c:v>0.17044783020000001</c:v>
                </c:pt>
                <c:pt idx="122">
                  <c:v>0.11243530273000001</c:v>
                </c:pt>
                <c:pt idx="123">
                  <c:v>0.14645788573999999</c:v>
                </c:pt>
                <c:pt idx="124">
                  <c:v>0.36961190795999999</c:v>
                </c:pt>
                <c:pt idx="125">
                  <c:v>0.16025239562999999</c:v>
                </c:pt>
                <c:pt idx="126">
                  <c:v>0.30159347533999997</c:v>
                </c:pt>
                <c:pt idx="127">
                  <c:v>0.30159347533999997</c:v>
                </c:pt>
                <c:pt idx="128">
                  <c:v>0.21196908568999998</c:v>
                </c:pt>
                <c:pt idx="129">
                  <c:v>-0.23857966614000001</c:v>
                </c:pt>
                <c:pt idx="130">
                  <c:v>-0.14754086304</c:v>
                </c:pt>
                <c:pt idx="131">
                  <c:v>-0.14754086304</c:v>
                </c:pt>
                <c:pt idx="132">
                  <c:v>-0.15589616394</c:v>
                </c:pt>
                <c:pt idx="133">
                  <c:v>0.16420486450000002</c:v>
                </c:pt>
                <c:pt idx="134">
                  <c:v>0.18310638427999998</c:v>
                </c:pt>
                <c:pt idx="135">
                  <c:v>-0.13344998169</c:v>
                </c:pt>
                <c:pt idx="136">
                  <c:v>0.17857719420999998</c:v>
                </c:pt>
                <c:pt idx="137">
                  <c:v>0.17857719420999998</c:v>
                </c:pt>
                <c:pt idx="138">
                  <c:v>-6.1329101559999995E-2</c:v>
                </c:pt>
                <c:pt idx="139">
                  <c:v>-0.24483901978</c:v>
                </c:pt>
                <c:pt idx="140">
                  <c:v>5.8413246150000001E-2</c:v>
                </c:pt>
                <c:pt idx="141">
                  <c:v>5.8413246150000001E-2</c:v>
                </c:pt>
                <c:pt idx="142">
                  <c:v>0.28655819702000002</c:v>
                </c:pt>
                <c:pt idx="143">
                  <c:v>9.0599327090000001E-2</c:v>
                </c:pt>
                <c:pt idx="144">
                  <c:v>9.0599327090000001E-2</c:v>
                </c:pt>
                <c:pt idx="145">
                  <c:v>2.9145812989999999E-2</c:v>
                </c:pt>
                <c:pt idx="146">
                  <c:v>-0.10299464417</c:v>
                </c:pt>
                <c:pt idx="147">
                  <c:v>-0.10299464417</c:v>
                </c:pt>
                <c:pt idx="148">
                  <c:v>-0.33974093628000002</c:v>
                </c:pt>
                <c:pt idx="149">
                  <c:v>-3.7940505979999997E-2</c:v>
                </c:pt>
                <c:pt idx="150">
                  <c:v>3.2725914000000002E-2</c:v>
                </c:pt>
                <c:pt idx="151">
                  <c:v>3.2725914000000002E-2</c:v>
                </c:pt>
                <c:pt idx="152">
                  <c:v>0.32142666625999999</c:v>
                </c:pt>
                <c:pt idx="153">
                  <c:v>0.19330232239</c:v>
                </c:pt>
                <c:pt idx="154">
                  <c:v>0.19330232239</c:v>
                </c:pt>
                <c:pt idx="155">
                  <c:v>0.22379565430000001</c:v>
                </c:pt>
                <c:pt idx="156">
                  <c:v>0.16512216187000001</c:v>
                </c:pt>
                <c:pt idx="157">
                  <c:v>0.16512216187000001</c:v>
                </c:pt>
                <c:pt idx="158">
                  <c:v>-4.1920677189999998E-2</c:v>
                </c:pt>
                <c:pt idx="159">
                  <c:v>6.9261428829999999E-2</c:v>
                </c:pt>
                <c:pt idx="160">
                  <c:v>5.3159961699999994E-2</c:v>
                </c:pt>
                <c:pt idx="161">
                  <c:v>3.4438724519999998E-2</c:v>
                </c:pt>
                <c:pt idx="162">
                  <c:v>-6.6242935180000004E-2</c:v>
                </c:pt>
                <c:pt idx="163">
                  <c:v>-6.2636665339999995E-2</c:v>
                </c:pt>
                <c:pt idx="164">
                  <c:v>-6.2636665339999995E-2</c:v>
                </c:pt>
                <c:pt idx="165">
                  <c:v>-0.26880792236000001</c:v>
                </c:pt>
                <c:pt idx="166">
                  <c:v>-0.29487994384999999</c:v>
                </c:pt>
                <c:pt idx="167">
                  <c:v>-0.29487994384999999</c:v>
                </c:pt>
                <c:pt idx="168">
                  <c:v>-0.38758728027</c:v>
                </c:pt>
                <c:pt idx="169">
                  <c:v>-0.38758728027</c:v>
                </c:pt>
                <c:pt idx="170">
                  <c:v>-0.33056488037000004</c:v>
                </c:pt>
                <c:pt idx="171">
                  <c:v>-0.6554935302699999</c:v>
                </c:pt>
                <c:pt idx="172">
                  <c:v>-0.6554935302699999</c:v>
                </c:pt>
                <c:pt idx="173">
                  <c:v>-0.31827563477000004</c:v>
                </c:pt>
                <c:pt idx="174">
                  <c:v>-0.10627734375</c:v>
                </c:pt>
                <c:pt idx="175">
                  <c:v>6.2122234339999999E-2</c:v>
                </c:pt>
                <c:pt idx="176">
                  <c:v>6.2122234339999999E-2</c:v>
                </c:pt>
                <c:pt idx="177">
                  <c:v>5.8644287109999998E-2</c:v>
                </c:pt>
                <c:pt idx="178">
                  <c:v>-0.11256510162</c:v>
                </c:pt>
                <c:pt idx="179">
                  <c:v>0.16375808716000001</c:v>
                </c:pt>
                <c:pt idx="180">
                  <c:v>0.14196360779</c:v>
                </c:pt>
                <c:pt idx="181">
                  <c:v>-5.6636054989999997E-2</c:v>
                </c:pt>
                <c:pt idx="182">
                  <c:v>-5.6636054989999997E-2</c:v>
                </c:pt>
                <c:pt idx="183">
                  <c:v>-0.19732647705</c:v>
                </c:pt>
                <c:pt idx="184">
                  <c:v>-2.0854007719999998E-2</c:v>
                </c:pt>
                <c:pt idx="185">
                  <c:v>-0.21262210082999999</c:v>
                </c:pt>
                <c:pt idx="186">
                  <c:v>-0.21262210082999999</c:v>
                </c:pt>
                <c:pt idx="187">
                  <c:v>-0.29376177979000001</c:v>
                </c:pt>
                <c:pt idx="188">
                  <c:v>-0.15497421265</c:v>
                </c:pt>
                <c:pt idx="189">
                  <c:v>-0.15497421265</c:v>
                </c:pt>
                <c:pt idx="190">
                  <c:v>-0.20026097107000002</c:v>
                </c:pt>
                <c:pt idx="191">
                  <c:v>-0.14954783629999999</c:v>
                </c:pt>
                <c:pt idx="192">
                  <c:v>-0.14954783629999999</c:v>
                </c:pt>
                <c:pt idx="193">
                  <c:v>-9.8506011960000001E-2</c:v>
                </c:pt>
                <c:pt idx="194">
                  <c:v>-0.23056430054000002</c:v>
                </c:pt>
                <c:pt idx="195">
                  <c:v>-0.27121301269999998</c:v>
                </c:pt>
                <c:pt idx="196">
                  <c:v>-0.27121301269999998</c:v>
                </c:pt>
                <c:pt idx="197">
                  <c:v>-0.32273138427999998</c:v>
                </c:pt>
                <c:pt idx="198">
                  <c:v>-0.32050558472000001</c:v>
                </c:pt>
                <c:pt idx="199">
                  <c:v>-0.32050558472000001</c:v>
                </c:pt>
                <c:pt idx="200">
                  <c:v>-0.44530557250999997</c:v>
                </c:pt>
                <c:pt idx="201">
                  <c:v>-0.22033088684000002</c:v>
                </c:pt>
                <c:pt idx="202">
                  <c:v>-0.17611238098000001</c:v>
                </c:pt>
                <c:pt idx="203">
                  <c:v>-0.17611238098000001</c:v>
                </c:pt>
                <c:pt idx="204">
                  <c:v>-0.15506721497000001</c:v>
                </c:pt>
                <c:pt idx="205">
                  <c:v>9.3065994259999993E-2</c:v>
                </c:pt>
                <c:pt idx="206">
                  <c:v>9.7103179929999991E-2</c:v>
                </c:pt>
                <c:pt idx="207">
                  <c:v>-0.15498962401999999</c:v>
                </c:pt>
                <c:pt idx="208">
                  <c:v>-0.23770495605</c:v>
                </c:pt>
                <c:pt idx="209">
                  <c:v>-0.23770495605</c:v>
                </c:pt>
                <c:pt idx="210">
                  <c:v>-0.17962768555</c:v>
                </c:pt>
                <c:pt idx="211">
                  <c:v>-0.13969279479999999</c:v>
                </c:pt>
                <c:pt idx="212">
                  <c:v>-0.13969279479999999</c:v>
                </c:pt>
                <c:pt idx="213">
                  <c:v>-0.31741119385</c:v>
                </c:pt>
                <c:pt idx="214">
                  <c:v>-0.37764855956999999</c:v>
                </c:pt>
                <c:pt idx="215">
                  <c:v>-0.29576467896000003</c:v>
                </c:pt>
                <c:pt idx="216">
                  <c:v>-0.16001382445999998</c:v>
                </c:pt>
                <c:pt idx="217">
                  <c:v>-0.21557040405</c:v>
                </c:pt>
                <c:pt idx="218">
                  <c:v>-0.13528787231</c:v>
                </c:pt>
                <c:pt idx="219">
                  <c:v>-0.13528787231</c:v>
                </c:pt>
                <c:pt idx="220">
                  <c:v>-6.2062305449999994E-2</c:v>
                </c:pt>
                <c:pt idx="221">
                  <c:v>6.1716197970000004E-2</c:v>
                </c:pt>
                <c:pt idx="222">
                  <c:v>-1.6619354249999999E-2</c:v>
                </c:pt>
                <c:pt idx="223">
                  <c:v>-1.6619354249999999E-2</c:v>
                </c:pt>
                <c:pt idx="224">
                  <c:v>-0.20670507813</c:v>
                </c:pt>
                <c:pt idx="225">
                  <c:v>-0.32486349486999999</c:v>
                </c:pt>
                <c:pt idx="226">
                  <c:v>-0.32486349486999999</c:v>
                </c:pt>
                <c:pt idx="227">
                  <c:v>-0.36061376953000002</c:v>
                </c:pt>
                <c:pt idx="228">
                  <c:v>-0.44054721068999997</c:v>
                </c:pt>
                <c:pt idx="229">
                  <c:v>-0.44054721068999997</c:v>
                </c:pt>
                <c:pt idx="230">
                  <c:v>-0.23673623656999998</c:v>
                </c:pt>
                <c:pt idx="231">
                  <c:v>-0.19800106812000001</c:v>
                </c:pt>
                <c:pt idx="232">
                  <c:v>-0.309140625</c:v>
                </c:pt>
                <c:pt idx="233">
                  <c:v>-0.309140625</c:v>
                </c:pt>
                <c:pt idx="234">
                  <c:v>-0.31278329467999999</c:v>
                </c:pt>
                <c:pt idx="235">
                  <c:v>-1.5973828320000001E-2</c:v>
                </c:pt>
                <c:pt idx="236">
                  <c:v>-1.5973828320000001E-2</c:v>
                </c:pt>
                <c:pt idx="237">
                  <c:v>6.4468955989999993E-2</c:v>
                </c:pt>
                <c:pt idx="238">
                  <c:v>5.4753223419999997E-2</c:v>
                </c:pt>
                <c:pt idx="239">
                  <c:v>5.4753223419999997E-2</c:v>
                </c:pt>
                <c:pt idx="240">
                  <c:v>3.3302391049999998E-2</c:v>
                </c:pt>
                <c:pt idx="241">
                  <c:v>5.9441669459999999E-2</c:v>
                </c:pt>
                <c:pt idx="242">
                  <c:v>-1.0444702149999999E-2</c:v>
                </c:pt>
                <c:pt idx="243">
                  <c:v>-5.0750343320000002E-2</c:v>
                </c:pt>
                <c:pt idx="244">
                  <c:v>-0.19510861206000002</c:v>
                </c:pt>
                <c:pt idx="245">
                  <c:v>0.10070508574999999</c:v>
                </c:pt>
                <c:pt idx="246">
                  <c:v>0.10070508574999999</c:v>
                </c:pt>
                <c:pt idx="247">
                  <c:v>-5.741733551E-2</c:v>
                </c:pt>
                <c:pt idx="248">
                  <c:v>0.18098272704999999</c:v>
                </c:pt>
                <c:pt idx="249">
                  <c:v>0.18098272704999999</c:v>
                </c:pt>
                <c:pt idx="250">
                  <c:v>0.51964831543000001</c:v>
                </c:pt>
                <c:pt idx="251">
                  <c:v>0.49293212891000004</c:v>
                </c:pt>
                <c:pt idx="252">
                  <c:v>0.74233331298999994</c:v>
                </c:pt>
                <c:pt idx="253">
                  <c:v>0.87765478515999995</c:v>
                </c:pt>
                <c:pt idx="254">
                  <c:v>0.66511877441</c:v>
                </c:pt>
                <c:pt idx="255">
                  <c:v>0.61028582763999994</c:v>
                </c:pt>
                <c:pt idx="256">
                  <c:v>0.61028582763999994</c:v>
                </c:pt>
                <c:pt idx="257">
                  <c:v>0.16376864624000001</c:v>
                </c:pt>
                <c:pt idx="258">
                  <c:v>0.18035745238999998</c:v>
                </c:pt>
                <c:pt idx="259">
                  <c:v>0.18035745238999998</c:v>
                </c:pt>
                <c:pt idx="260">
                  <c:v>8.2208801269999993E-2</c:v>
                </c:pt>
                <c:pt idx="261">
                  <c:v>-2.7173212049999999E-2</c:v>
                </c:pt>
                <c:pt idx="262">
                  <c:v>-2.7173212049999999E-2</c:v>
                </c:pt>
                <c:pt idx="263">
                  <c:v>3.0427887400000003E-3</c:v>
                </c:pt>
                <c:pt idx="264">
                  <c:v>-8.6139450069999998E-2</c:v>
                </c:pt>
                <c:pt idx="265">
                  <c:v>-0.11609870148</c:v>
                </c:pt>
                <c:pt idx="266">
                  <c:v>-0.11609870148</c:v>
                </c:pt>
                <c:pt idx="267">
                  <c:v>-7.9917022709999994E-2</c:v>
                </c:pt>
                <c:pt idx="268">
                  <c:v>7.2816635130000001E-2</c:v>
                </c:pt>
                <c:pt idx="269">
                  <c:v>0.14983796692000001</c:v>
                </c:pt>
                <c:pt idx="270">
                  <c:v>0.24120080565999999</c:v>
                </c:pt>
                <c:pt idx="271">
                  <c:v>0.15010453795999998</c:v>
                </c:pt>
                <c:pt idx="272">
                  <c:v>0.15010453795999998</c:v>
                </c:pt>
                <c:pt idx="273">
                  <c:v>0.26545120238999997</c:v>
                </c:pt>
                <c:pt idx="274">
                  <c:v>0.33050067139</c:v>
                </c:pt>
                <c:pt idx="275">
                  <c:v>7.8377059939999993E-2</c:v>
                </c:pt>
                <c:pt idx="276">
                  <c:v>7.8377059939999993E-2</c:v>
                </c:pt>
                <c:pt idx="277">
                  <c:v>5.8506431579999997E-2</c:v>
                </c:pt>
                <c:pt idx="278">
                  <c:v>2.344792557E-2</c:v>
                </c:pt>
                <c:pt idx="279">
                  <c:v>-0.2304094696</c:v>
                </c:pt>
                <c:pt idx="280">
                  <c:v>-5.9544616699999997E-2</c:v>
                </c:pt>
                <c:pt idx="281">
                  <c:v>-0.19379280090000001</c:v>
                </c:pt>
                <c:pt idx="282">
                  <c:v>-0.19379280090000001</c:v>
                </c:pt>
                <c:pt idx="283">
                  <c:v>-0.20588276672</c:v>
                </c:pt>
                <c:pt idx="284">
                  <c:v>6.4131118769999995E-2</c:v>
                </c:pt>
                <c:pt idx="285">
                  <c:v>-2.0722187040000003E-2</c:v>
                </c:pt>
                <c:pt idx="286">
                  <c:v>-2.0722187040000003E-2</c:v>
                </c:pt>
                <c:pt idx="287">
                  <c:v>-0.11574117279</c:v>
                </c:pt>
                <c:pt idx="288">
                  <c:v>-0.11574117279</c:v>
                </c:pt>
                <c:pt idx="289">
                  <c:v>0.12136915588</c:v>
                </c:pt>
                <c:pt idx="290">
                  <c:v>4.6379151299999997E-3</c:v>
                </c:pt>
                <c:pt idx="291">
                  <c:v>-0.12027500916</c:v>
                </c:pt>
                <c:pt idx="292">
                  <c:v>-0.12027500916</c:v>
                </c:pt>
                <c:pt idx="293">
                  <c:v>2.0764083860000001E-2</c:v>
                </c:pt>
                <c:pt idx="294">
                  <c:v>1.95505071E-3</c:v>
                </c:pt>
                <c:pt idx="295">
                  <c:v>-8.9520271300000009E-2</c:v>
                </c:pt>
                <c:pt idx="296">
                  <c:v>-0.20184606934000002</c:v>
                </c:pt>
                <c:pt idx="297">
                  <c:v>-0.36913742065000005</c:v>
                </c:pt>
                <c:pt idx="298">
                  <c:v>-0.36913742065000005</c:v>
                </c:pt>
                <c:pt idx="299">
                  <c:v>-0.35068783569</c:v>
                </c:pt>
                <c:pt idx="300">
                  <c:v>-0.37599102782999999</c:v>
                </c:pt>
                <c:pt idx="301">
                  <c:v>-0.40356103516000003</c:v>
                </c:pt>
                <c:pt idx="302">
                  <c:v>-0.40356103516000003</c:v>
                </c:pt>
                <c:pt idx="303">
                  <c:v>-0.45527972412000001</c:v>
                </c:pt>
                <c:pt idx="304">
                  <c:v>-0.46842666626000001</c:v>
                </c:pt>
                <c:pt idx="305">
                  <c:v>-0.30517816162</c:v>
                </c:pt>
                <c:pt idx="306">
                  <c:v>-0.268125</c:v>
                </c:pt>
                <c:pt idx="307">
                  <c:v>-0.22401379395000001</c:v>
                </c:pt>
                <c:pt idx="308">
                  <c:v>-0.22401379395000001</c:v>
                </c:pt>
                <c:pt idx="309">
                  <c:v>-0.43955572510000002</c:v>
                </c:pt>
                <c:pt idx="310">
                  <c:v>-0.56771081543000002</c:v>
                </c:pt>
                <c:pt idx="311">
                  <c:v>-0.50865313721000005</c:v>
                </c:pt>
                <c:pt idx="312">
                  <c:v>-0.50865313721000005</c:v>
                </c:pt>
                <c:pt idx="313">
                  <c:v>-0.48601889038000001</c:v>
                </c:pt>
                <c:pt idx="314">
                  <c:v>-0.58829254149999999</c:v>
                </c:pt>
                <c:pt idx="315">
                  <c:v>-0.58829254149999999</c:v>
                </c:pt>
                <c:pt idx="316">
                  <c:v>-0.47800918579000001</c:v>
                </c:pt>
                <c:pt idx="317">
                  <c:v>-0.41668978881999996</c:v>
                </c:pt>
                <c:pt idx="318">
                  <c:v>-0.41668978881999996</c:v>
                </c:pt>
                <c:pt idx="319">
                  <c:v>-0.35362677001999998</c:v>
                </c:pt>
                <c:pt idx="320">
                  <c:v>-0.36073760986000003</c:v>
                </c:pt>
                <c:pt idx="321">
                  <c:v>-0.25642132567999998</c:v>
                </c:pt>
                <c:pt idx="322">
                  <c:v>-0.25642132567999998</c:v>
                </c:pt>
                <c:pt idx="323">
                  <c:v>-6.843241119E-2</c:v>
                </c:pt>
                <c:pt idx="324">
                  <c:v>-7.4007720950000008E-2</c:v>
                </c:pt>
                <c:pt idx="325">
                  <c:v>-7.4007720950000008E-2</c:v>
                </c:pt>
                <c:pt idx="326">
                  <c:v>-2.8981975559999998E-2</c:v>
                </c:pt>
                <c:pt idx="327">
                  <c:v>-2.853469849E-2</c:v>
                </c:pt>
                <c:pt idx="328">
                  <c:v>0.10560710143999999</c:v>
                </c:pt>
                <c:pt idx="329">
                  <c:v>0.10560710143999999</c:v>
                </c:pt>
                <c:pt idx="330">
                  <c:v>0.17483192444000001</c:v>
                </c:pt>
                <c:pt idx="331">
                  <c:v>0.22653474426</c:v>
                </c:pt>
                <c:pt idx="332">
                  <c:v>0.22653474426</c:v>
                </c:pt>
                <c:pt idx="333">
                  <c:v>3.138725471E-2</c:v>
                </c:pt>
                <c:pt idx="334">
                  <c:v>9.2184387209999996E-2</c:v>
                </c:pt>
                <c:pt idx="335">
                  <c:v>9.2184387209999996E-2</c:v>
                </c:pt>
                <c:pt idx="336">
                  <c:v>0.12911479187</c:v>
                </c:pt>
                <c:pt idx="337">
                  <c:v>7.2410812379999995E-2</c:v>
                </c:pt>
                <c:pt idx="338">
                  <c:v>0.15709518433</c:v>
                </c:pt>
                <c:pt idx="339">
                  <c:v>0.15709518433</c:v>
                </c:pt>
                <c:pt idx="340">
                  <c:v>0.11071663666000001</c:v>
                </c:pt>
                <c:pt idx="341">
                  <c:v>0.21203044127999998</c:v>
                </c:pt>
                <c:pt idx="342">
                  <c:v>0.2110664978</c:v>
                </c:pt>
                <c:pt idx="343">
                  <c:v>0.19860163879000001</c:v>
                </c:pt>
                <c:pt idx="344">
                  <c:v>0.21783122252999998</c:v>
                </c:pt>
                <c:pt idx="345">
                  <c:v>0.21783122252999998</c:v>
                </c:pt>
                <c:pt idx="346">
                  <c:v>0.13598892212000002</c:v>
                </c:pt>
                <c:pt idx="347">
                  <c:v>0.21003005981</c:v>
                </c:pt>
                <c:pt idx="348">
                  <c:v>0.12573542786</c:v>
                </c:pt>
                <c:pt idx="349">
                  <c:v>0.12573542786</c:v>
                </c:pt>
                <c:pt idx="350">
                  <c:v>6.9549659730000005E-2</c:v>
                </c:pt>
                <c:pt idx="351">
                  <c:v>0.27794683837999995</c:v>
                </c:pt>
                <c:pt idx="352">
                  <c:v>0.27794683837999995</c:v>
                </c:pt>
                <c:pt idx="353">
                  <c:v>0.42297735596000002</c:v>
                </c:pt>
                <c:pt idx="354">
                  <c:v>0.49028915404999995</c:v>
                </c:pt>
                <c:pt idx="355">
                  <c:v>0.49028915404999995</c:v>
                </c:pt>
                <c:pt idx="356">
                  <c:v>0.32618807982999998</c:v>
                </c:pt>
                <c:pt idx="357">
                  <c:v>0.32833734130999997</c:v>
                </c:pt>
                <c:pt idx="358">
                  <c:v>0.38338458251999996</c:v>
                </c:pt>
                <c:pt idx="359">
                  <c:v>0.44149932861000002</c:v>
                </c:pt>
                <c:pt idx="360">
                  <c:v>0.42949194336000002</c:v>
                </c:pt>
                <c:pt idx="361">
                  <c:v>0.38329779052999996</c:v>
                </c:pt>
                <c:pt idx="362">
                  <c:v>0.38329779052999996</c:v>
                </c:pt>
                <c:pt idx="363">
                  <c:v>0.35655355835000002</c:v>
                </c:pt>
                <c:pt idx="364">
                  <c:v>0.27128427123999999</c:v>
                </c:pt>
                <c:pt idx="365">
                  <c:v>0.28115304565000004</c:v>
                </c:pt>
                <c:pt idx="366">
                  <c:v>0.28115304565000004</c:v>
                </c:pt>
                <c:pt idx="367">
                  <c:v>0.26753561401000003</c:v>
                </c:pt>
                <c:pt idx="368">
                  <c:v>0.28180975341999998</c:v>
                </c:pt>
                <c:pt idx="369">
                  <c:v>0.28180975341999998</c:v>
                </c:pt>
                <c:pt idx="370">
                  <c:v>0.40202407836999998</c:v>
                </c:pt>
                <c:pt idx="371">
                  <c:v>0.33194830322000002</c:v>
                </c:pt>
                <c:pt idx="372">
                  <c:v>0.33194830322000002</c:v>
                </c:pt>
                <c:pt idx="373">
                  <c:v>0.36512448120000002</c:v>
                </c:pt>
                <c:pt idx="374">
                  <c:v>0.33382028198000002</c:v>
                </c:pt>
                <c:pt idx="375">
                  <c:v>0.41887896729000001</c:v>
                </c:pt>
                <c:pt idx="376">
                  <c:v>0.41887896729000001</c:v>
                </c:pt>
                <c:pt idx="377">
                  <c:v>0.44851626586999999</c:v>
                </c:pt>
                <c:pt idx="378">
                  <c:v>0.52160876465000006</c:v>
                </c:pt>
                <c:pt idx="379">
                  <c:v>0.52160876465000006</c:v>
                </c:pt>
                <c:pt idx="380">
                  <c:v>0.40334353637999998</c:v>
                </c:pt>
                <c:pt idx="381">
                  <c:v>0.42969744873000004</c:v>
                </c:pt>
                <c:pt idx="382">
                  <c:v>0.42969744873000004</c:v>
                </c:pt>
                <c:pt idx="383">
                  <c:v>0.37988150024</c:v>
                </c:pt>
                <c:pt idx="384">
                  <c:v>0.35552795409999999</c:v>
                </c:pt>
                <c:pt idx="385">
                  <c:v>0.27387005614999999</c:v>
                </c:pt>
                <c:pt idx="386">
                  <c:v>0.30301416015999999</c:v>
                </c:pt>
                <c:pt idx="387">
                  <c:v>0.42622412108999996</c:v>
                </c:pt>
                <c:pt idx="388">
                  <c:v>0.42675213623000002</c:v>
                </c:pt>
                <c:pt idx="389">
                  <c:v>0.42675213623000002</c:v>
                </c:pt>
                <c:pt idx="390">
                  <c:v>0.35515768433</c:v>
                </c:pt>
                <c:pt idx="391">
                  <c:v>0.41409872437</c:v>
                </c:pt>
                <c:pt idx="392">
                  <c:v>0.41409872437</c:v>
                </c:pt>
                <c:pt idx="393">
                  <c:v>0.45740560913</c:v>
                </c:pt>
                <c:pt idx="394">
                  <c:v>0.47736352538999999</c:v>
                </c:pt>
                <c:pt idx="395">
                  <c:v>0.44584408569</c:v>
                </c:pt>
                <c:pt idx="396">
                  <c:v>0.51774615478999997</c:v>
                </c:pt>
                <c:pt idx="397">
                  <c:v>0.52555755614999999</c:v>
                </c:pt>
                <c:pt idx="398">
                  <c:v>0.46834619141</c:v>
                </c:pt>
                <c:pt idx="399">
                  <c:v>0.46834619141</c:v>
                </c:pt>
                <c:pt idx="400">
                  <c:v>0.38244622803</c:v>
                </c:pt>
                <c:pt idx="401">
                  <c:v>0.41574520873999998</c:v>
                </c:pt>
                <c:pt idx="402">
                  <c:v>0.44127896117999998</c:v>
                </c:pt>
                <c:pt idx="403">
                  <c:v>0.44127896117999998</c:v>
                </c:pt>
                <c:pt idx="404">
                  <c:v>0.46146221924000003</c:v>
                </c:pt>
                <c:pt idx="405">
                  <c:v>0.39202740478999998</c:v>
                </c:pt>
                <c:pt idx="406">
                  <c:v>0.24308398438000001</c:v>
                </c:pt>
                <c:pt idx="407">
                  <c:v>0.38440045165999998</c:v>
                </c:pt>
                <c:pt idx="408">
                  <c:v>0.48931436157000002</c:v>
                </c:pt>
                <c:pt idx="409">
                  <c:v>0.48931436157000002</c:v>
                </c:pt>
                <c:pt idx="410">
                  <c:v>0.58174896239999996</c:v>
                </c:pt>
                <c:pt idx="411">
                  <c:v>0.58314385986000006</c:v>
                </c:pt>
                <c:pt idx="412">
                  <c:v>0.56046771239999993</c:v>
                </c:pt>
                <c:pt idx="413">
                  <c:v>0.56046771239999993</c:v>
                </c:pt>
                <c:pt idx="414">
                  <c:v>0.43603695678999999</c:v>
                </c:pt>
                <c:pt idx="415">
                  <c:v>0.43603695678999999</c:v>
                </c:pt>
                <c:pt idx="416">
                  <c:v>0.51263684081999994</c:v>
                </c:pt>
                <c:pt idx="417">
                  <c:v>0.54307049560999998</c:v>
                </c:pt>
                <c:pt idx="418">
                  <c:v>0.62448565674000001</c:v>
                </c:pt>
                <c:pt idx="419">
                  <c:v>0.62448565674000001</c:v>
                </c:pt>
                <c:pt idx="420">
                  <c:v>0.83086260986000005</c:v>
                </c:pt>
                <c:pt idx="421">
                  <c:v>0.83527990723000001</c:v>
                </c:pt>
                <c:pt idx="422">
                  <c:v>0.86652459716999997</c:v>
                </c:pt>
                <c:pt idx="423">
                  <c:v>0.86652459716999997</c:v>
                </c:pt>
                <c:pt idx="424">
                  <c:v>1.0450656738299999</c:v>
                </c:pt>
                <c:pt idx="425">
                  <c:v>1.0450656738299999</c:v>
                </c:pt>
                <c:pt idx="426">
                  <c:v>0.93453680419999996</c:v>
                </c:pt>
                <c:pt idx="427">
                  <c:v>1.0753537597699998</c:v>
                </c:pt>
                <c:pt idx="428">
                  <c:v>1.0373947753899999</c:v>
                </c:pt>
                <c:pt idx="429">
                  <c:v>1.0373947753899999</c:v>
                </c:pt>
                <c:pt idx="430">
                  <c:v>1.0668344726600001</c:v>
                </c:pt>
                <c:pt idx="431">
                  <c:v>0.97814062499999999</c:v>
                </c:pt>
                <c:pt idx="432">
                  <c:v>1.1062709960899999</c:v>
                </c:pt>
                <c:pt idx="433">
                  <c:v>1.0352534179700001</c:v>
                </c:pt>
                <c:pt idx="434">
                  <c:v>1.04137133789</c:v>
                </c:pt>
                <c:pt idx="435">
                  <c:v>1.04137133789</c:v>
                </c:pt>
                <c:pt idx="436">
                  <c:v>1.14776147461</c:v>
                </c:pt>
                <c:pt idx="437">
                  <c:v>1.1415291748</c:v>
                </c:pt>
                <c:pt idx="438">
                  <c:v>1.09277893066</c:v>
                </c:pt>
                <c:pt idx="439">
                  <c:v>1.09277893066</c:v>
                </c:pt>
                <c:pt idx="440">
                  <c:v>1.0757668457</c:v>
                </c:pt>
                <c:pt idx="441">
                  <c:v>1.2784575195299999</c:v>
                </c:pt>
                <c:pt idx="442">
                  <c:v>1.0783571777300001</c:v>
                </c:pt>
                <c:pt idx="443">
                  <c:v>1.2795187988299999</c:v>
                </c:pt>
                <c:pt idx="444">
                  <c:v>1.1649581298799998</c:v>
                </c:pt>
                <c:pt idx="445">
                  <c:v>1.1649581298799998</c:v>
                </c:pt>
                <c:pt idx="446">
                  <c:v>1.2030137939500001</c:v>
                </c:pt>
                <c:pt idx="447">
                  <c:v>1.3796926269500001</c:v>
                </c:pt>
                <c:pt idx="448">
                  <c:v>1.3796926269500001</c:v>
                </c:pt>
                <c:pt idx="449">
                  <c:v>1.3774533691399999</c:v>
                </c:pt>
                <c:pt idx="450">
                  <c:v>1.53276818848</c:v>
                </c:pt>
                <c:pt idx="451">
                  <c:v>1.53276818848</c:v>
                </c:pt>
                <c:pt idx="452">
                  <c:v>1.54232055664</c:v>
                </c:pt>
                <c:pt idx="453">
                  <c:v>1.7333909912100001</c:v>
                </c:pt>
                <c:pt idx="454">
                  <c:v>1.8775706787099999</c:v>
                </c:pt>
                <c:pt idx="455">
                  <c:v>1.8775706787099999</c:v>
                </c:pt>
                <c:pt idx="456">
                  <c:v>1.8047297363299999</c:v>
                </c:pt>
                <c:pt idx="457">
                  <c:v>1.78309985352</c:v>
                </c:pt>
                <c:pt idx="458">
                  <c:v>1.8322845459000001</c:v>
                </c:pt>
                <c:pt idx="459">
                  <c:v>2.0198421630899999</c:v>
                </c:pt>
                <c:pt idx="460">
                  <c:v>1.7992829589800001</c:v>
                </c:pt>
                <c:pt idx="461">
                  <c:v>1.7992829589800001</c:v>
                </c:pt>
                <c:pt idx="462">
                  <c:v>1.95636096191</c:v>
                </c:pt>
                <c:pt idx="463">
                  <c:v>2.0145424804700003</c:v>
                </c:pt>
                <c:pt idx="464">
                  <c:v>2.0145424804700003</c:v>
                </c:pt>
                <c:pt idx="465">
                  <c:v>2.18197802734</c:v>
                </c:pt>
                <c:pt idx="466">
                  <c:v>2.2812915039099999</c:v>
                </c:pt>
                <c:pt idx="467">
                  <c:v>2.2812915039099999</c:v>
                </c:pt>
                <c:pt idx="468">
                  <c:v>2.1866916503900002</c:v>
                </c:pt>
                <c:pt idx="469">
                  <c:v>2.3090603027299998</c:v>
                </c:pt>
                <c:pt idx="470">
                  <c:v>2.3179152832000001</c:v>
                </c:pt>
                <c:pt idx="471">
                  <c:v>2.3179152832000001</c:v>
                </c:pt>
                <c:pt idx="472">
                  <c:v>2.2093586425799998</c:v>
                </c:pt>
                <c:pt idx="473">
                  <c:v>2.31440600586</c:v>
                </c:pt>
                <c:pt idx="474">
                  <c:v>2.31440600586</c:v>
                </c:pt>
                <c:pt idx="475">
                  <c:v>2.59269873047</c:v>
                </c:pt>
                <c:pt idx="476">
                  <c:v>2.5943200683599996</c:v>
                </c:pt>
                <c:pt idx="477">
                  <c:v>2.5943200683599996</c:v>
                </c:pt>
                <c:pt idx="478">
                  <c:v>2.7775004882799998</c:v>
                </c:pt>
                <c:pt idx="479">
                  <c:v>2.6979916992200002</c:v>
                </c:pt>
                <c:pt idx="480">
                  <c:v>2.56353320313</c:v>
                </c:pt>
                <c:pt idx="481">
                  <c:v>2.56353320313</c:v>
                </c:pt>
                <c:pt idx="482">
                  <c:v>2.7554301757799999</c:v>
                </c:pt>
                <c:pt idx="483">
                  <c:v>2.6186735839799997</c:v>
                </c:pt>
                <c:pt idx="484">
                  <c:v>2.6768959960900003</c:v>
                </c:pt>
                <c:pt idx="485">
                  <c:v>2.7168779296900003</c:v>
                </c:pt>
                <c:pt idx="486">
                  <c:v>3.0485471191400002</c:v>
                </c:pt>
                <c:pt idx="487">
                  <c:v>3.0485471191400002</c:v>
                </c:pt>
                <c:pt idx="488">
                  <c:v>2.9118679199200002</c:v>
                </c:pt>
                <c:pt idx="489">
                  <c:v>3.0577592773400002</c:v>
                </c:pt>
                <c:pt idx="490">
                  <c:v>3.0638996582</c:v>
                </c:pt>
                <c:pt idx="491">
                  <c:v>3.0638996582</c:v>
                </c:pt>
                <c:pt idx="492">
                  <c:v>3.0764038085900003</c:v>
                </c:pt>
                <c:pt idx="493">
                  <c:v>3.0764038085900003</c:v>
                </c:pt>
                <c:pt idx="494">
                  <c:v>3.1453510742200002</c:v>
                </c:pt>
                <c:pt idx="495">
                  <c:v>3.0148574218799999</c:v>
                </c:pt>
                <c:pt idx="496">
                  <c:v>3.1739262695299999</c:v>
                </c:pt>
                <c:pt idx="497">
                  <c:v>3.1739262695299999</c:v>
                </c:pt>
                <c:pt idx="498">
                  <c:v>3.3204641113299997</c:v>
                </c:pt>
                <c:pt idx="499">
                  <c:v>3.159234375</c:v>
                </c:pt>
                <c:pt idx="500">
                  <c:v>3.2178818359400001</c:v>
                </c:pt>
                <c:pt idx="501">
                  <c:v>3.2178818359400001</c:v>
                </c:pt>
                <c:pt idx="502">
                  <c:v>3.1555605468799999</c:v>
                </c:pt>
                <c:pt idx="503">
                  <c:v>3.1830332031299999</c:v>
                </c:pt>
                <c:pt idx="504">
                  <c:v>3.2716408691400001</c:v>
                </c:pt>
                <c:pt idx="505">
                  <c:v>3.5087670898400001</c:v>
                </c:pt>
                <c:pt idx="506">
                  <c:v>3.3747238769500001</c:v>
                </c:pt>
                <c:pt idx="507">
                  <c:v>3.3747238769500001</c:v>
                </c:pt>
                <c:pt idx="508">
                  <c:v>3.46482470703</c:v>
                </c:pt>
                <c:pt idx="509">
                  <c:v>3.40348876953</c:v>
                </c:pt>
                <c:pt idx="510">
                  <c:v>3.4460515136700001</c:v>
                </c:pt>
                <c:pt idx="511">
                  <c:v>3.4460515136700001</c:v>
                </c:pt>
                <c:pt idx="512">
                  <c:v>3.5281745605500001</c:v>
                </c:pt>
                <c:pt idx="513">
                  <c:v>3.5281745605500001</c:v>
                </c:pt>
                <c:pt idx="514">
                  <c:v>3.5629875488299998</c:v>
                </c:pt>
                <c:pt idx="515">
                  <c:v>3.58087768555</c:v>
                </c:pt>
                <c:pt idx="516">
                  <c:v>3.5712145996099998</c:v>
                </c:pt>
                <c:pt idx="517">
                  <c:v>3.5712145996099998</c:v>
                </c:pt>
                <c:pt idx="518">
                  <c:v>3.4382175293000001</c:v>
                </c:pt>
                <c:pt idx="519">
                  <c:v>3.5564316406300001</c:v>
                </c:pt>
                <c:pt idx="520">
                  <c:v>3.5291743164099998</c:v>
                </c:pt>
                <c:pt idx="521">
                  <c:v>3.75334423828</c:v>
                </c:pt>
                <c:pt idx="522">
                  <c:v>3.54574755859</c:v>
                </c:pt>
                <c:pt idx="523">
                  <c:v>3.54574755859</c:v>
                </c:pt>
                <c:pt idx="524">
                  <c:v>3.60335424805</c:v>
                </c:pt>
                <c:pt idx="525">
                  <c:v>3.4609812011700001</c:v>
                </c:pt>
                <c:pt idx="526">
                  <c:v>3.6933427734400004</c:v>
                </c:pt>
                <c:pt idx="527">
                  <c:v>3.6933427734400004</c:v>
                </c:pt>
                <c:pt idx="528">
                  <c:v>3.7371672363299999</c:v>
                </c:pt>
                <c:pt idx="529">
                  <c:v>3.5731074218800001</c:v>
                </c:pt>
                <c:pt idx="530">
                  <c:v>3.6848281250000001</c:v>
                </c:pt>
                <c:pt idx="531">
                  <c:v>3.5910437011700003</c:v>
                </c:pt>
                <c:pt idx="532">
                  <c:v>3.75569848633</c:v>
                </c:pt>
                <c:pt idx="533">
                  <c:v>3.75569848633</c:v>
                </c:pt>
                <c:pt idx="534">
                  <c:v>3.7076887206999998</c:v>
                </c:pt>
                <c:pt idx="535">
                  <c:v>3.7170234375</c:v>
                </c:pt>
                <c:pt idx="536">
                  <c:v>3.6249375000000001</c:v>
                </c:pt>
                <c:pt idx="537">
                  <c:v>3.6249375000000001</c:v>
                </c:pt>
                <c:pt idx="538">
                  <c:v>3.8164790039100001</c:v>
                </c:pt>
                <c:pt idx="539">
                  <c:v>3.8164790039100001</c:v>
                </c:pt>
                <c:pt idx="540">
                  <c:v>3.82598291016</c:v>
                </c:pt>
                <c:pt idx="541">
                  <c:v>3.8737729492200002</c:v>
                </c:pt>
                <c:pt idx="542">
                  <c:v>3.8067021484400003</c:v>
                </c:pt>
                <c:pt idx="543">
                  <c:v>3.8067021484400003</c:v>
                </c:pt>
                <c:pt idx="544">
                  <c:v>3.8563178710900003</c:v>
                </c:pt>
                <c:pt idx="545">
                  <c:v>3.9281997070300001</c:v>
                </c:pt>
                <c:pt idx="546">
                  <c:v>3.9281997070300001</c:v>
                </c:pt>
                <c:pt idx="547">
                  <c:v>3.8559291992200002</c:v>
                </c:pt>
                <c:pt idx="548">
                  <c:v>3.8024577636700001</c:v>
                </c:pt>
                <c:pt idx="549">
                  <c:v>3.8024577636700001</c:v>
                </c:pt>
                <c:pt idx="550">
                  <c:v>3.73565332031</c:v>
                </c:pt>
                <c:pt idx="551">
                  <c:v>3.8197578124999998</c:v>
                </c:pt>
                <c:pt idx="552">
                  <c:v>3.8197578124999998</c:v>
                </c:pt>
                <c:pt idx="553">
                  <c:v>3.7079504394499998</c:v>
                </c:pt>
                <c:pt idx="554">
                  <c:v>3.7443315429699999</c:v>
                </c:pt>
                <c:pt idx="555">
                  <c:v>3.8027023925800001</c:v>
                </c:pt>
                <c:pt idx="556">
                  <c:v>3.86352539063</c:v>
                </c:pt>
                <c:pt idx="557">
                  <c:v>3.7692597656299998</c:v>
                </c:pt>
                <c:pt idx="558">
                  <c:v>3.62605078125</c:v>
                </c:pt>
                <c:pt idx="559">
                  <c:v>3.62605078125</c:v>
                </c:pt>
                <c:pt idx="560">
                  <c:v>3.5874697265599997</c:v>
                </c:pt>
                <c:pt idx="561">
                  <c:v>3.59202197266</c:v>
                </c:pt>
                <c:pt idx="562">
                  <c:v>3.59202197266</c:v>
                </c:pt>
                <c:pt idx="563">
                  <c:v>3.6969040527299999</c:v>
                </c:pt>
                <c:pt idx="564">
                  <c:v>3.4743190918</c:v>
                </c:pt>
                <c:pt idx="565">
                  <c:v>3.4743190918</c:v>
                </c:pt>
                <c:pt idx="566">
                  <c:v>3.4495332031300001</c:v>
                </c:pt>
                <c:pt idx="567">
                  <c:v>3.6221577148400002</c:v>
                </c:pt>
                <c:pt idx="568">
                  <c:v>3.6221577148400002</c:v>
                </c:pt>
                <c:pt idx="569">
                  <c:v>3.4389506835900003</c:v>
                </c:pt>
                <c:pt idx="570">
                  <c:v>3.6569487304699999</c:v>
                </c:pt>
                <c:pt idx="571">
                  <c:v>3.42610107422</c:v>
                </c:pt>
                <c:pt idx="572">
                  <c:v>3.42610107422</c:v>
                </c:pt>
                <c:pt idx="573">
                  <c:v>3.4547680664099998</c:v>
                </c:pt>
                <c:pt idx="574">
                  <c:v>3.2515815429699999</c:v>
                </c:pt>
                <c:pt idx="575">
                  <c:v>3.2515815429699999</c:v>
                </c:pt>
                <c:pt idx="576">
                  <c:v>3.1960971679700001</c:v>
                </c:pt>
                <c:pt idx="577">
                  <c:v>3.0535141601599998</c:v>
                </c:pt>
                <c:pt idx="578">
                  <c:v>3.0535141601599998</c:v>
                </c:pt>
                <c:pt idx="579">
                  <c:v>3.30382226563</c:v>
                </c:pt>
                <c:pt idx="580">
                  <c:v>3.2422561035199999</c:v>
                </c:pt>
                <c:pt idx="581">
                  <c:v>3.2688718261700003</c:v>
                </c:pt>
                <c:pt idx="582">
                  <c:v>3.1077763671900001</c:v>
                </c:pt>
                <c:pt idx="583">
                  <c:v>3.1098527832</c:v>
                </c:pt>
                <c:pt idx="584">
                  <c:v>3.0154130859400001</c:v>
                </c:pt>
                <c:pt idx="585">
                  <c:v>3.0154130859400001</c:v>
                </c:pt>
                <c:pt idx="586">
                  <c:v>2.8927504882799999</c:v>
                </c:pt>
                <c:pt idx="587">
                  <c:v>2.9240546875</c:v>
                </c:pt>
                <c:pt idx="588">
                  <c:v>2.9240546875</c:v>
                </c:pt>
                <c:pt idx="589">
                  <c:v>3.0806704101599998</c:v>
                </c:pt>
                <c:pt idx="590">
                  <c:v>2.82241748047</c:v>
                </c:pt>
                <c:pt idx="591">
                  <c:v>2.8058852539099997</c:v>
                </c:pt>
                <c:pt idx="592">
                  <c:v>2.8002580566400002</c:v>
                </c:pt>
                <c:pt idx="593">
                  <c:v>2.7805288085900002</c:v>
                </c:pt>
                <c:pt idx="594">
                  <c:v>2.7805288085900002</c:v>
                </c:pt>
                <c:pt idx="595">
                  <c:v>2.62184472656</c:v>
                </c:pt>
                <c:pt idx="596">
                  <c:v>2.6430541992200003</c:v>
                </c:pt>
                <c:pt idx="597">
                  <c:v>2.6091044921900002</c:v>
                </c:pt>
                <c:pt idx="598">
                  <c:v>2.6091044921900002</c:v>
                </c:pt>
                <c:pt idx="599">
                  <c:v>2.49710595703</c:v>
                </c:pt>
                <c:pt idx="600">
                  <c:v>2.49710595703</c:v>
                </c:pt>
                <c:pt idx="601">
                  <c:v>2.45359326172</c:v>
                </c:pt>
                <c:pt idx="602">
                  <c:v>2.3413132324200001</c:v>
                </c:pt>
                <c:pt idx="603">
                  <c:v>2.4811008300799999</c:v>
                </c:pt>
                <c:pt idx="604">
                  <c:v>2.4811008300799999</c:v>
                </c:pt>
                <c:pt idx="605">
                  <c:v>2.4212841796900002</c:v>
                </c:pt>
                <c:pt idx="606">
                  <c:v>2.4217407226600001</c:v>
                </c:pt>
                <c:pt idx="607">
                  <c:v>2.22957788086</c:v>
                </c:pt>
                <c:pt idx="608">
                  <c:v>2.2406928710900003</c:v>
                </c:pt>
                <c:pt idx="609">
                  <c:v>2.3098769531299999</c:v>
                </c:pt>
                <c:pt idx="610">
                  <c:v>2.3098769531299999</c:v>
                </c:pt>
                <c:pt idx="611">
                  <c:v>2.3551020507799998</c:v>
                </c:pt>
                <c:pt idx="612">
                  <c:v>2.0635551757799999</c:v>
                </c:pt>
                <c:pt idx="613">
                  <c:v>2.01984301758</c:v>
                </c:pt>
                <c:pt idx="614">
                  <c:v>2.01984301758</c:v>
                </c:pt>
                <c:pt idx="615">
                  <c:v>1.94966442871</c:v>
                </c:pt>
                <c:pt idx="616">
                  <c:v>2.1299179687500001</c:v>
                </c:pt>
                <c:pt idx="617">
                  <c:v>2.0474544677700002</c:v>
                </c:pt>
                <c:pt idx="618">
                  <c:v>1.9620986328100001</c:v>
                </c:pt>
                <c:pt idx="619">
                  <c:v>1.8750640869099999</c:v>
                </c:pt>
                <c:pt idx="620">
                  <c:v>1.8750640869099999</c:v>
                </c:pt>
                <c:pt idx="621">
                  <c:v>2.25241333008</c:v>
                </c:pt>
                <c:pt idx="622">
                  <c:v>2.2206684570299999</c:v>
                </c:pt>
                <c:pt idx="623">
                  <c:v>2.2206684570299999</c:v>
                </c:pt>
                <c:pt idx="624">
                  <c:v>1.9375646972699998</c:v>
                </c:pt>
                <c:pt idx="625">
                  <c:v>1.83340856934</c:v>
                </c:pt>
                <c:pt idx="626">
                  <c:v>1.8487342529299999</c:v>
                </c:pt>
                <c:pt idx="627">
                  <c:v>1.9484371337899999</c:v>
                </c:pt>
                <c:pt idx="628">
                  <c:v>1.8258890380899999</c:v>
                </c:pt>
                <c:pt idx="629">
                  <c:v>1.80605407715</c:v>
                </c:pt>
                <c:pt idx="630">
                  <c:v>1.80605407715</c:v>
                </c:pt>
                <c:pt idx="631">
                  <c:v>1.7662763671899999</c:v>
                </c:pt>
                <c:pt idx="632">
                  <c:v>1.9410140380900001</c:v>
                </c:pt>
                <c:pt idx="633">
                  <c:v>1.8588435058600001</c:v>
                </c:pt>
                <c:pt idx="634">
                  <c:v>1.8588435058600001</c:v>
                </c:pt>
                <c:pt idx="635">
                  <c:v>1.7057863769499999</c:v>
                </c:pt>
                <c:pt idx="636">
                  <c:v>1.7057863769499999</c:v>
                </c:pt>
                <c:pt idx="637">
                  <c:v>1.8432500000000001</c:v>
                </c:pt>
                <c:pt idx="638">
                  <c:v>1.84040368652</c:v>
                </c:pt>
                <c:pt idx="639">
                  <c:v>1.8157419433599999</c:v>
                </c:pt>
                <c:pt idx="640">
                  <c:v>1.8157419433599999</c:v>
                </c:pt>
                <c:pt idx="641">
                  <c:v>1.6473841552700002</c:v>
                </c:pt>
                <c:pt idx="642">
                  <c:v>1.63103637695</c:v>
                </c:pt>
                <c:pt idx="643">
                  <c:v>1.63103637695</c:v>
                </c:pt>
                <c:pt idx="644">
                  <c:v>1.73505932617</c:v>
                </c:pt>
                <c:pt idx="645">
                  <c:v>1.58340258789</c:v>
                </c:pt>
                <c:pt idx="646">
                  <c:v>1.58340258789</c:v>
                </c:pt>
                <c:pt idx="647">
                  <c:v>1.4733850097699999</c:v>
                </c:pt>
                <c:pt idx="648">
                  <c:v>1.49537866211</c:v>
                </c:pt>
                <c:pt idx="649">
                  <c:v>1.71379296875</c:v>
                </c:pt>
                <c:pt idx="650">
                  <c:v>1.71379296875</c:v>
                </c:pt>
                <c:pt idx="651">
                  <c:v>1.7325357666000001</c:v>
                </c:pt>
                <c:pt idx="652">
                  <c:v>1.4080230712899999</c:v>
                </c:pt>
                <c:pt idx="653">
                  <c:v>1.3924398193400001</c:v>
                </c:pt>
                <c:pt idx="654">
                  <c:v>1.52622631836</c:v>
                </c:pt>
                <c:pt idx="655">
                  <c:v>1.59145446777</c:v>
                </c:pt>
                <c:pt idx="656">
                  <c:v>1.59145446777</c:v>
                </c:pt>
                <c:pt idx="657">
                  <c:v>1.46823486328</c:v>
                </c:pt>
                <c:pt idx="658">
                  <c:v>1.3183515625</c:v>
                </c:pt>
                <c:pt idx="659">
                  <c:v>1.3183515625</c:v>
                </c:pt>
                <c:pt idx="660">
                  <c:v>1.45815344238</c:v>
                </c:pt>
                <c:pt idx="661">
                  <c:v>1.7808812255899999</c:v>
                </c:pt>
                <c:pt idx="662">
                  <c:v>1.69444348145</c:v>
                </c:pt>
                <c:pt idx="663">
                  <c:v>1.5707520751999999</c:v>
                </c:pt>
                <c:pt idx="664">
                  <c:v>1.5599028320299999</c:v>
                </c:pt>
                <c:pt idx="665">
                  <c:v>1.7321690673799999</c:v>
                </c:pt>
                <c:pt idx="666">
                  <c:v>1.7321690673799999</c:v>
                </c:pt>
                <c:pt idx="667">
                  <c:v>1.5982495117200002</c:v>
                </c:pt>
                <c:pt idx="668">
                  <c:v>1.5852011718799999</c:v>
                </c:pt>
                <c:pt idx="669">
                  <c:v>1.5852011718799999</c:v>
                </c:pt>
                <c:pt idx="670">
                  <c:v>1.4168581543000001</c:v>
                </c:pt>
                <c:pt idx="671">
                  <c:v>1.5194388427700001</c:v>
                </c:pt>
                <c:pt idx="672">
                  <c:v>1.5300570068399999</c:v>
                </c:pt>
                <c:pt idx="673">
                  <c:v>1.5566944580100002</c:v>
                </c:pt>
                <c:pt idx="674">
                  <c:v>1.5548934326200001</c:v>
                </c:pt>
                <c:pt idx="675">
                  <c:v>1.3998410644499999</c:v>
                </c:pt>
                <c:pt idx="676">
                  <c:v>1.3998410644499999</c:v>
                </c:pt>
                <c:pt idx="677">
                  <c:v>1.5606535644499999</c:v>
                </c:pt>
                <c:pt idx="678">
                  <c:v>1.5834174804700001</c:v>
                </c:pt>
                <c:pt idx="679">
                  <c:v>1.5834174804700001</c:v>
                </c:pt>
                <c:pt idx="680">
                  <c:v>1.5336325683600001</c:v>
                </c:pt>
                <c:pt idx="681">
                  <c:v>1.5748101806600001</c:v>
                </c:pt>
                <c:pt idx="682">
                  <c:v>1.5748101806600001</c:v>
                </c:pt>
                <c:pt idx="683">
                  <c:v>1.5911931152300001</c:v>
                </c:pt>
                <c:pt idx="684">
                  <c:v>1.5312824706999999</c:v>
                </c:pt>
                <c:pt idx="685">
                  <c:v>1.59398791504</c:v>
                </c:pt>
                <c:pt idx="686">
                  <c:v>1.59398791504</c:v>
                </c:pt>
                <c:pt idx="687">
                  <c:v>1.41553515625</c:v>
                </c:pt>
                <c:pt idx="688">
                  <c:v>1.3213055419899999</c:v>
                </c:pt>
                <c:pt idx="689">
                  <c:v>1.4240651855499999</c:v>
                </c:pt>
                <c:pt idx="690">
                  <c:v>1.5129714355500001</c:v>
                </c:pt>
                <c:pt idx="691">
                  <c:v>1.50742150879</c:v>
                </c:pt>
                <c:pt idx="692">
                  <c:v>1.50742150879</c:v>
                </c:pt>
                <c:pt idx="693">
                  <c:v>1.4479067382799999</c:v>
                </c:pt>
                <c:pt idx="694">
                  <c:v>1.4016914062500001</c:v>
                </c:pt>
                <c:pt idx="695">
                  <c:v>1.4016914062500001</c:v>
                </c:pt>
                <c:pt idx="696">
                  <c:v>1.5301890869100001</c:v>
                </c:pt>
                <c:pt idx="697">
                  <c:v>1.3725877685499999</c:v>
                </c:pt>
                <c:pt idx="698">
                  <c:v>1.3725877685499999</c:v>
                </c:pt>
                <c:pt idx="699">
                  <c:v>1.49911645508</c:v>
                </c:pt>
                <c:pt idx="700">
                  <c:v>1.7754707031299999</c:v>
                </c:pt>
                <c:pt idx="701">
                  <c:v>1.8424898681599999</c:v>
                </c:pt>
                <c:pt idx="702">
                  <c:v>1.8424898681599999</c:v>
                </c:pt>
                <c:pt idx="703">
                  <c:v>1.5367088623</c:v>
                </c:pt>
                <c:pt idx="704">
                  <c:v>1.38670849609</c:v>
                </c:pt>
                <c:pt idx="705">
                  <c:v>1.38670849609</c:v>
                </c:pt>
                <c:pt idx="706">
                  <c:v>1.6746599121100001</c:v>
                </c:pt>
                <c:pt idx="707">
                  <c:v>1.4104982910199999</c:v>
                </c:pt>
                <c:pt idx="708">
                  <c:v>1.4104982910199999</c:v>
                </c:pt>
                <c:pt idx="709">
                  <c:v>1.4242536621100002</c:v>
                </c:pt>
                <c:pt idx="710">
                  <c:v>1.70809204102</c:v>
                </c:pt>
                <c:pt idx="711">
                  <c:v>1.7151550293</c:v>
                </c:pt>
                <c:pt idx="712">
                  <c:v>1.7151550293</c:v>
                </c:pt>
                <c:pt idx="713">
                  <c:v>1.5157810058600001</c:v>
                </c:pt>
                <c:pt idx="714">
                  <c:v>1.50252563477</c:v>
                </c:pt>
                <c:pt idx="715">
                  <c:v>1.7916929931600001</c:v>
                </c:pt>
                <c:pt idx="716">
                  <c:v>1.76046643066</c:v>
                </c:pt>
                <c:pt idx="717">
                  <c:v>1.5175194091799999</c:v>
                </c:pt>
                <c:pt idx="718">
                  <c:v>1.5175194091799999</c:v>
                </c:pt>
                <c:pt idx="719">
                  <c:v>1.53513696289</c:v>
                </c:pt>
                <c:pt idx="720">
                  <c:v>1.5485294189500001</c:v>
                </c:pt>
                <c:pt idx="721">
                  <c:v>1.5485294189500001</c:v>
                </c:pt>
                <c:pt idx="722">
                  <c:v>1.6227810058600001</c:v>
                </c:pt>
                <c:pt idx="723">
                  <c:v>1.5359329834</c:v>
                </c:pt>
                <c:pt idx="724">
                  <c:v>1.5653081054700002</c:v>
                </c:pt>
                <c:pt idx="725">
                  <c:v>1.4126192627</c:v>
                </c:pt>
                <c:pt idx="726">
                  <c:v>1.5573372802700001</c:v>
                </c:pt>
                <c:pt idx="727">
                  <c:v>1.57185778809</c:v>
                </c:pt>
                <c:pt idx="728">
                  <c:v>1.57185778809</c:v>
                </c:pt>
                <c:pt idx="729">
                  <c:v>1.5867532958999999</c:v>
                </c:pt>
                <c:pt idx="730">
                  <c:v>1.45361254883</c:v>
                </c:pt>
                <c:pt idx="731">
                  <c:v>1.45361254883</c:v>
                </c:pt>
                <c:pt idx="732">
                  <c:v>1.63445605469</c:v>
                </c:pt>
                <c:pt idx="733">
                  <c:v>1.63445605469</c:v>
                </c:pt>
                <c:pt idx="734">
                  <c:v>1.61465307617</c:v>
                </c:pt>
                <c:pt idx="735">
                  <c:v>1.4434796142600002</c:v>
                </c:pt>
                <c:pt idx="736">
                  <c:v>1.4434796142600002</c:v>
                </c:pt>
                <c:pt idx="737">
                  <c:v>1.6439371337899999</c:v>
                </c:pt>
                <c:pt idx="738">
                  <c:v>1.4323239746100001</c:v>
                </c:pt>
                <c:pt idx="739">
                  <c:v>1.53894140625</c:v>
                </c:pt>
                <c:pt idx="740">
                  <c:v>1.44456274414</c:v>
                </c:pt>
                <c:pt idx="741">
                  <c:v>1.82514416504</c:v>
                </c:pt>
                <c:pt idx="742">
                  <c:v>1.82514416504</c:v>
                </c:pt>
                <c:pt idx="743">
                  <c:v>1.7534674072299998</c:v>
                </c:pt>
                <c:pt idx="744">
                  <c:v>1.8218714599600001</c:v>
                </c:pt>
                <c:pt idx="745">
                  <c:v>1.53294494629</c:v>
                </c:pt>
                <c:pt idx="746">
                  <c:v>1.53294494629</c:v>
                </c:pt>
                <c:pt idx="747">
                  <c:v>1.8887828369099999</c:v>
                </c:pt>
                <c:pt idx="748">
                  <c:v>1.8088482666000001</c:v>
                </c:pt>
                <c:pt idx="749">
                  <c:v>1.8537292480500001</c:v>
                </c:pt>
                <c:pt idx="750">
                  <c:v>1.6408599853499999</c:v>
                </c:pt>
                <c:pt idx="751">
                  <c:v>1.9716809082</c:v>
                </c:pt>
                <c:pt idx="752">
                  <c:v>1.8827390136700002</c:v>
                </c:pt>
                <c:pt idx="753">
                  <c:v>1.8827390136700002</c:v>
                </c:pt>
                <c:pt idx="754">
                  <c:v>1.9313394775399999</c:v>
                </c:pt>
                <c:pt idx="755">
                  <c:v>1.7180759277300002</c:v>
                </c:pt>
                <c:pt idx="756">
                  <c:v>1.7180759277300002</c:v>
                </c:pt>
                <c:pt idx="757">
                  <c:v>1.9371715087899999</c:v>
                </c:pt>
                <c:pt idx="758">
                  <c:v>1.96151525879</c:v>
                </c:pt>
                <c:pt idx="759">
                  <c:v>1.96151525879</c:v>
                </c:pt>
                <c:pt idx="760">
                  <c:v>1.7342994384799999</c:v>
                </c:pt>
                <c:pt idx="761">
                  <c:v>1.9110277099599999</c:v>
                </c:pt>
                <c:pt idx="762">
                  <c:v>1.9110277099599999</c:v>
                </c:pt>
                <c:pt idx="763">
                  <c:v>1.8998303222699999</c:v>
                </c:pt>
                <c:pt idx="764">
                  <c:v>1.9015433349599999</c:v>
                </c:pt>
                <c:pt idx="765">
                  <c:v>1.8331395263700001</c:v>
                </c:pt>
                <c:pt idx="766">
                  <c:v>1.8331395263700001</c:v>
                </c:pt>
                <c:pt idx="767">
                  <c:v>1.9414603271499999</c:v>
                </c:pt>
                <c:pt idx="768">
                  <c:v>2.1129465332000001</c:v>
                </c:pt>
                <c:pt idx="769">
                  <c:v>2.1129465332000001</c:v>
                </c:pt>
                <c:pt idx="770">
                  <c:v>2.0327136230499998</c:v>
                </c:pt>
                <c:pt idx="771">
                  <c:v>2.10358984375</c:v>
                </c:pt>
                <c:pt idx="772">
                  <c:v>2.10358984375</c:v>
                </c:pt>
                <c:pt idx="773">
                  <c:v>2.0970715331999998</c:v>
                </c:pt>
                <c:pt idx="774">
                  <c:v>2.21065429688</c:v>
                </c:pt>
                <c:pt idx="775">
                  <c:v>2.0299554443400001</c:v>
                </c:pt>
                <c:pt idx="776">
                  <c:v>1.9558884277300002</c:v>
                </c:pt>
                <c:pt idx="777">
                  <c:v>2.1664189453099998</c:v>
                </c:pt>
                <c:pt idx="778">
                  <c:v>2.3306484374999998</c:v>
                </c:pt>
                <c:pt idx="779">
                  <c:v>2.3306484374999998</c:v>
                </c:pt>
                <c:pt idx="780">
                  <c:v>2.2387883300799998</c:v>
                </c:pt>
                <c:pt idx="781">
                  <c:v>2.41813818359</c:v>
                </c:pt>
                <c:pt idx="782">
                  <c:v>2.41813818359</c:v>
                </c:pt>
                <c:pt idx="783">
                  <c:v>2.4656867675799998</c:v>
                </c:pt>
                <c:pt idx="784">
                  <c:v>2.7087937011700003</c:v>
                </c:pt>
                <c:pt idx="785">
                  <c:v>2.4025673828099996</c:v>
                </c:pt>
                <c:pt idx="786">
                  <c:v>2.5829179687499999</c:v>
                </c:pt>
                <c:pt idx="787">
                  <c:v>2.6078684081999999</c:v>
                </c:pt>
                <c:pt idx="788">
                  <c:v>2.8351472167999998</c:v>
                </c:pt>
                <c:pt idx="789">
                  <c:v>2.8351472167999998</c:v>
                </c:pt>
                <c:pt idx="790">
                  <c:v>2.5124768066400001</c:v>
                </c:pt>
                <c:pt idx="791">
                  <c:v>2.5416215820299999</c:v>
                </c:pt>
                <c:pt idx="792">
                  <c:v>2.5416215820299999</c:v>
                </c:pt>
                <c:pt idx="793">
                  <c:v>2.6356828613299998</c:v>
                </c:pt>
                <c:pt idx="794">
                  <c:v>2.48035400391</c:v>
                </c:pt>
                <c:pt idx="795">
                  <c:v>2.48035400391</c:v>
                </c:pt>
                <c:pt idx="796">
                  <c:v>2.6855705566400001</c:v>
                </c:pt>
                <c:pt idx="797">
                  <c:v>2.6609907226599998</c:v>
                </c:pt>
                <c:pt idx="798">
                  <c:v>2.8822631835900001</c:v>
                </c:pt>
                <c:pt idx="799">
                  <c:v>2.8822631835900001</c:v>
                </c:pt>
                <c:pt idx="800">
                  <c:v>2.54548681641</c:v>
                </c:pt>
                <c:pt idx="801">
                  <c:v>2.7835913085900001</c:v>
                </c:pt>
                <c:pt idx="802">
                  <c:v>2.7529226074199999</c:v>
                </c:pt>
                <c:pt idx="803">
                  <c:v>2.79175805664</c:v>
                </c:pt>
                <c:pt idx="804">
                  <c:v>2.7070832519499999</c:v>
                </c:pt>
                <c:pt idx="805">
                  <c:v>2.7070832519499999</c:v>
                </c:pt>
                <c:pt idx="806">
                  <c:v>2.9625405273400003</c:v>
                </c:pt>
                <c:pt idx="807">
                  <c:v>3.03013208008</c:v>
                </c:pt>
                <c:pt idx="808">
                  <c:v>3.03013208008</c:v>
                </c:pt>
                <c:pt idx="809">
                  <c:v>3.2792460937499999</c:v>
                </c:pt>
                <c:pt idx="810">
                  <c:v>3.1514340820299998</c:v>
                </c:pt>
                <c:pt idx="811">
                  <c:v>3.2074467773399999</c:v>
                </c:pt>
                <c:pt idx="812">
                  <c:v>3.2416176757799997</c:v>
                </c:pt>
                <c:pt idx="813">
                  <c:v>3.29909130859</c:v>
                </c:pt>
                <c:pt idx="814">
                  <c:v>3.1638471679700002</c:v>
                </c:pt>
                <c:pt idx="815">
                  <c:v>3.1638471679700002</c:v>
                </c:pt>
                <c:pt idx="816">
                  <c:v>3.25482568359</c:v>
                </c:pt>
                <c:pt idx="817">
                  <c:v>3.2648994140599998</c:v>
                </c:pt>
                <c:pt idx="818">
                  <c:v>3.3347858886699999</c:v>
                </c:pt>
                <c:pt idx="819">
                  <c:v>3.3347858886699999</c:v>
                </c:pt>
                <c:pt idx="820">
                  <c:v>3.311390625</c:v>
                </c:pt>
                <c:pt idx="821">
                  <c:v>3.311390625</c:v>
                </c:pt>
                <c:pt idx="822">
                  <c:v>3.2585336914099998</c:v>
                </c:pt>
                <c:pt idx="823">
                  <c:v>3.34796801758</c:v>
                </c:pt>
                <c:pt idx="824">
                  <c:v>3.1614472656300001</c:v>
                </c:pt>
                <c:pt idx="825">
                  <c:v>3.1614472656300001</c:v>
                </c:pt>
                <c:pt idx="826">
                  <c:v>3.2844729003900004</c:v>
                </c:pt>
                <c:pt idx="827">
                  <c:v>3.3539023437500002</c:v>
                </c:pt>
                <c:pt idx="828">
                  <c:v>3.2987897949200002</c:v>
                </c:pt>
                <c:pt idx="829">
                  <c:v>3.2987897949200002</c:v>
                </c:pt>
                <c:pt idx="830">
                  <c:v>3.2918796386700002</c:v>
                </c:pt>
                <c:pt idx="831">
                  <c:v>3.2918796386700002</c:v>
                </c:pt>
                <c:pt idx="832">
                  <c:v>3.2786108398400002</c:v>
                </c:pt>
                <c:pt idx="833">
                  <c:v>3.1845869140599996</c:v>
                </c:pt>
                <c:pt idx="834">
                  <c:v>2.9712199707</c:v>
                </c:pt>
                <c:pt idx="835">
                  <c:v>2.9712199707</c:v>
                </c:pt>
                <c:pt idx="836">
                  <c:v>2.8397622070299997</c:v>
                </c:pt>
                <c:pt idx="837">
                  <c:v>3.06695263672</c:v>
                </c:pt>
                <c:pt idx="838">
                  <c:v>3.2413947753900003</c:v>
                </c:pt>
                <c:pt idx="839">
                  <c:v>3.3116398925800001</c:v>
                </c:pt>
                <c:pt idx="840">
                  <c:v>3.0955644531299997</c:v>
                </c:pt>
                <c:pt idx="841">
                  <c:v>3.05783276367</c:v>
                </c:pt>
                <c:pt idx="842">
                  <c:v>3.05783276367</c:v>
                </c:pt>
                <c:pt idx="843">
                  <c:v>3.14584619141</c:v>
                </c:pt>
                <c:pt idx="844">
                  <c:v>3.2869934081999999</c:v>
                </c:pt>
                <c:pt idx="845">
                  <c:v>3.2869934081999999</c:v>
                </c:pt>
                <c:pt idx="846">
                  <c:v>3.07716552734</c:v>
                </c:pt>
                <c:pt idx="847">
                  <c:v>3.2280170898400002</c:v>
                </c:pt>
                <c:pt idx="848">
                  <c:v>3.11237182617</c:v>
                </c:pt>
                <c:pt idx="849">
                  <c:v>3.2043298339799997</c:v>
                </c:pt>
                <c:pt idx="850">
                  <c:v>2.8641362304700002</c:v>
                </c:pt>
                <c:pt idx="851">
                  <c:v>2.8641362304700002</c:v>
                </c:pt>
                <c:pt idx="852">
                  <c:v>2.93592431641</c:v>
                </c:pt>
                <c:pt idx="853">
                  <c:v>2.7695971679700002</c:v>
                </c:pt>
                <c:pt idx="854">
                  <c:v>2.7543442382799999</c:v>
                </c:pt>
                <c:pt idx="855">
                  <c:v>2.7543442382799999</c:v>
                </c:pt>
                <c:pt idx="856">
                  <c:v>2.5847084960900002</c:v>
                </c:pt>
                <c:pt idx="857">
                  <c:v>2.9375092773400002</c:v>
                </c:pt>
                <c:pt idx="858">
                  <c:v>2.6872529296900001</c:v>
                </c:pt>
                <c:pt idx="859">
                  <c:v>2.8921567382799998</c:v>
                </c:pt>
                <c:pt idx="860">
                  <c:v>2.64616601563</c:v>
                </c:pt>
                <c:pt idx="861">
                  <c:v>2.64616601563</c:v>
                </c:pt>
                <c:pt idx="862">
                  <c:v>2.8541784668000001</c:v>
                </c:pt>
                <c:pt idx="863">
                  <c:v>2.7071120605500001</c:v>
                </c:pt>
                <c:pt idx="864">
                  <c:v>2.74624365234</c:v>
                </c:pt>
                <c:pt idx="865">
                  <c:v>2.74624365234</c:v>
                </c:pt>
                <c:pt idx="866">
                  <c:v>2.77330517578</c:v>
                </c:pt>
                <c:pt idx="867">
                  <c:v>2.77330517578</c:v>
                </c:pt>
                <c:pt idx="868">
                  <c:v>2.81544775391</c:v>
                </c:pt>
                <c:pt idx="869">
                  <c:v>2.6384326171900003</c:v>
                </c:pt>
                <c:pt idx="870">
                  <c:v>2.4140266113299997</c:v>
                </c:pt>
                <c:pt idx="871">
                  <c:v>2.4140266113299997</c:v>
                </c:pt>
                <c:pt idx="872">
                  <c:v>2.2352924804700001</c:v>
                </c:pt>
                <c:pt idx="873">
                  <c:v>2.3785937499999998</c:v>
                </c:pt>
                <c:pt idx="874">
                  <c:v>2.3593952636700002</c:v>
                </c:pt>
                <c:pt idx="875">
                  <c:v>2.4037993164099998</c:v>
                </c:pt>
                <c:pt idx="876">
                  <c:v>2.3149907226599997</c:v>
                </c:pt>
                <c:pt idx="877">
                  <c:v>2.3149907226599997</c:v>
                </c:pt>
                <c:pt idx="878">
                  <c:v>2.3747922363299998</c:v>
                </c:pt>
                <c:pt idx="879">
                  <c:v>2.3502543945299998</c:v>
                </c:pt>
                <c:pt idx="880">
                  <c:v>2.2587380371099997</c:v>
                </c:pt>
                <c:pt idx="881">
                  <c:v>2.2587380371099997</c:v>
                </c:pt>
                <c:pt idx="882">
                  <c:v>2.1890935058599998</c:v>
                </c:pt>
                <c:pt idx="883">
                  <c:v>2.24617651367</c:v>
                </c:pt>
                <c:pt idx="884">
                  <c:v>2.4587690429700002</c:v>
                </c:pt>
                <c:pt idx="885">
                  <c:v>2.3949865722700001</c:v>
                </c:pt>
                <c:pt idx="886">
                  <c:v>2.2110820312500001</c:v>
                </c:pt>
                <c:pt idx="887">
                  <c:v>2.2044030761700002</c:v>
                </c:pt>
                <c:pt idx="888">
                  <c:v>2.2044030761700002</c:v>
                </c:pt>
                <c:pt idx="889">
                  <c:v>2.2923959960900002</c:v>
                </c:pt>
                <c:pt idx="890">
                  <c:v>1.9767568359400001</c:v>
                </c:pt>
                <c:pt idx="891">
                  <c:v>1.9767568359400001</c:v>
                </c:pt>
                <c:pt idx="892">
                  <c:v>2.2359487304700001</c:v>
                </c:pt>
                <c:pt idx="893">
                  <c:v>2.3288291015599998</c:v>
                </c:pt>
                <c:pt idx="894">
                  <c:v>2.3288291015599998</c:v>
                </c:pt>
                <c:pt idx="895">
                  <c:v>2.2393442382799997</c:v>
                </c:pt>
                <c:pt idx="896">
                  <c:v>2.0795834960900001</c:v>
                </c:pt>
                <c:pt idx="897">
                  <c:v>2.0795834960900001</c:v>
                </c:pt>
                <c:pt idx="898">
                  <c:v>1.9588864746100001</c:v>
                </c:pt>
                <c:pt idx="899">
                  <c:v>1.9460159912100001</c:v>
                </c:pt>
                <c:pt idx="900">
                  <c:v>2.2572958984400002</c:v>
                </c:pt>
                <c:pt idx="901">
                  <c:v>2.2572958984400002</c:v>
                </c:pt>
                <c:pt idx="902">
                  <c:v>2.04419140625</c:v>
                </c:pt>
                <c:pt idx="903">
                  <c:v>1.91023498535</c:v>
                </c:pt>
                <c:pt idx="904">
                  <c:v>1.91023498535</c:v>
                </c:pt>
                <c:pt idx="905">
                  <c:v>2.3059418945300001</c:v>
                </c:pt>
                <c:pt idx="906">
                  <c:v>2.2703083496099996</c:v>
                </c:pt>
                <c:pt idx="907">
                  <c:v>2.2703083496099996</c:v>
                </c:pt>
                <c:pt idx="908">
                  <c:v>2.3648457031299999</c:v>
                </c:pt>
                <c:pt idx="909">
                  <c:v>2.0952397460900003</c:v>
                </c:pt>
                <c:pt idx="910">
                  <c:v>2.1288054199199999</c:v>
                </c:pt>
                <c:pt idx="911">
                  <c:v>2.1288054199199999</c:v>
                </c:pt>
                <c:pt idx="912">
                  <c:v>2.0652192382800001</c:v>
                </c:pt>
                <c:pt idx="913">
                  <c:v>2.1574587402300001</c:v>
                </c:pt>
                <c:pt idx="914">
                  <c:v>2.1574587402300001</c:v>
                </c:pt>
                <c:pt idx="915">
                  <c:v>2.12620117188</c:v>
                </c:pt>
                <c:pt idx="916">
                  <c:v>2.1813352050799999</c:v>
                </c:pt>
                <c:pt idx="917">
                  <c:v>2.1813352050799999</c:v>
                </c:pt>
                <c:pt idx="918">
                  <c:v>1.9673519287100001</c:v>
                </c:pt>
                <c:pt idx="919">
                  <c:v>2.2522050781299998</c:v>
                </c:pt>
                <c:pt idx="920">
                  <c:v>2.1633920898400003</c:v>
                </c:pt>
                <c:pt idx="921">
                  <c:v>2.2520319824200001</c:v>
                </c:pt>
                <c:pt idx="922">
                  <c:v>1.8829099121100001</c:v>
                </c:pt>
                <c:pt idx="923">
                  <c:v>2.0768115234400004</c:v>
                </c:pt>
                <c:pt idx="924">
                  <c:v>2.0768115234400004</c:v>
                </c:pt>
                <c:pt idx="925">
                  <c:v>2.2285698242200001</c:v>
                </c:pt>
                <c:pt idx="926">
                  <c:v>2.6803254394499998</c:v>
                </c:pt>
                <c:pt idx="927">
                  <c:v>2.6803254394499998</c:v>
                </c:pt>
                <c:pt idx="928">
                  <c:v>2.36666113281</c:v>
                </c:pt>
                <c:pt idx="929">
                  <c:v>2.3625424804700002</c:v>
                </c:pt>
                <c:pt idx="930">
                  <c:v>2.5320532226599997</c:v>
                </c:pt>
                <c:pt idx="931">
                  <c:v>2.4989741210900003</c:v>
                </c:pt>
                <c:pt idx="932">
                  <c:v>2.4674243164099998</c:v>
                </c:pt>
                <c:pt idx="933">
                  <c:v>2.29771875</c:v>
                </c:pt>
                <c:pt idx="934">
                  <c:v>2.29771875</c:v>
                </c:pt>
                <c:pt idx="935">
                  <c:v>2.1012773437500001</c:v>
                </c:pt>
                <c:pt idx="936">
                  <c:v>2.1071655273400003</c:v>
                </c:pt>
                <c:pt idx="937">
                  <c:v>2.1071655273400003</c:v>
                </c:pt>
                <c:pt idx="938">
                  <c:v>2.4376638183599999</c:v>
                </c:pt>
                <c:pt idx="939">
                  <c:v>2.4172561035200002</c:v>
                </c:pt>
                <c:pt idx="940">
                  <c:v>2.4172561035200002</c:v>
                </c:pt>
                <c:pt idx="941">
                  <c:v>2.0638903808599998</c:v>
                </c:pt>
                <c:pt idx="942">
                  <c:v>2.1664299316400002</c:v>
                </c:pt>
                <c:pt idx="943">
                  <c:v>2.1664299316400002</c:v>
                </c:pt>
                <c:pt idx="944">
                  <c:v>2.3980263671900004</c:v>
                </c:pt>
                <c:pt idx="945">
                  <c:v>2.7631625976600001</c:v>
                </c:pt>
                <c:pt idx="946">
                  <c:v>2.8375361328099999</c:v>
                </c:pt>
                <c:pt idx="947">
                  <c:v>2.8375361328099999</c:v>
                </c:pt>
                <c:pt idx="948">
                  <c:v>2.3133872070299999</c:v>
                </c:pt>
                <c:pt idx="949">
                  <c:v>2.3133872070299999</c:v>
                </c:pt>
                <c:pt idx="950">
                  <c:v>2.443171875</c:v>
                </c:pt>
                <c:pt idx="951">
                  <c:v>2.6923781738299999</c:v>
                </c:pt>
                <c:pt idx="952">
                  <c:v>2.3311555175800001</c:v>
                </c:pt>
                <c:pt idx="953">
                  <c:v>2.3311555175800001</c:v>
                </c:pt>
                <c:pt idx="954">
                  <c:v>2.43022143555</c:v>
                </c:pt>
                <c:pt idx="955">
                  <c:v>2.5372727050799999</c:v>
                </c:pt>
                <c:pt idx="956">
                  <c:v>2.8149309082</c:v>
                </c:pt>
                <c:pt idx="957">
                  <c:v>2.6457692871099998</c:v>
                </c:pt>
                <c:pt idx="958">
                  <c:v>2.54082958984</c:v>
                </c:pt>
                <c:pt idx="959">
                  <c:v>2.54082958984</c:v>
                </c:pt>
                <c:pt idx="960">
                  <c:v>2.5701032714799998</c:v>
                </c:pt>
                <c:pt idx="961">
                  <c:v>2.9604504394500002</c:v>
                </c:pt>
                <c:pt idx="962">
                  <c:v>2.7587680664100001</c:v>
                </c:pt>
                <c:pt idx="963">
                  <c:v>2.7587680664100001</c:v>
                </c:pt>
                <c:pt idx="964">
                  <c:v>2.7174724121099998</c:v>
                </c:pt>
                <c:pt idx="965">
                  <c:v>2.5675546874999999</c:v>
                </c:pt>
                <c:pt idx="966">
                  <c:v>2.5675546874999999</c:v>
                </c:pt>
                <c:pt idx="967">
                  <c:v>2.5945312500000002</c:v>
                </c:pt>
                <c:pt idx="968">
                  <c:v>2.80157983398</c:v>
                </c:pt>
                <c:pt idx="969">
                  <c:v>2.80157983398</c:v>
                </c:pt>
                <c:pt idx="970">
                  <c:v>2.5930705566400003</c:v>
                </c:pt>
                <c:pt idx="971">
                  <c:v>2.7331049804700003</c:v>
                </c:pt>
                <c:pt idx="972">
                  <c:v>2.7431479492199999</c:v>
                </c:pt>
                <c:pt idx="973">
                  <c:v>2.7431479492199999</c:v>
                </c:pt>
                <c:pt idx="974">
                  <c:v>2.91944116211</c:v>
                </c:pt>
                <c:pt idx="975">
                  <c:v>2.9779414062499998</c:v>
                </c:pt>
                <c:pt idx="976">
                  <c:v>2.9779414062499998</c:v>
                </c:pt>
                <c:pt idx="977">
                  <c:v>2.9680468750000002</c:v>
                </c:pt>
                <c:pt idx="978">
                  <c:v>2.82466894531</c:v>
                </c:pt>
                <c:pt idx="979">
                  <c:v>2.82466894531</c:v>
                </c:pt>
                <c:pt idx="980">
                  <c:v>2.7806271972700003</c:v>
                </c:pt>
                <c:pt idx="981">
                  <c:v>2.8308232421900001</c:v>
                </c:pt>
                <c:pt idx="982">
                  <c:v>3.2496943359400001</c:v>
                </c:pt>
                <c:pt idx="983">
                  <c:v>2.8999235839799997</c:v>
                </c:pt>
                <c:pt idx="984">
                  <c:v>2.9301442871099996</c:v>
                </c:pt>
                <c:pt idx="985">
                  <c:v>2.8033371582000002</c:v>
                </c:pt>
                <c:pt idx="986">
                  <c:v>2.8033371582000002</c:v>
                </c:pt>
                <c:pt idx="987">
                  <c:v>2.9137128906299998</c:v>
                </c:pt>
                <c:pt idx="988">
                  <c:v>3.0859736328099996</c:v>
                </c:pt>
                <c:pt idx="989">
                  <c:v>3.0859736328099996</c:v>
                </c:pt>
                <c:pt idx="990">
                  <c:v>3.0104301757799998</c:v>
                </c:pt>
                <c:pt idx="991">
                  <c:v>2.9578334960900001</c:v>
                </c:pt>
                <c:pt idx="992">
                  <c:v>2.8006623535199999</c:v>
                </c:pt>
                <c:pt idx="993">
                  <c:v>3.09691333008</c:v>
                </c:pt>
                <c:pt idx="994">
                  <c:v>3.08255615234</c:v>
                </c:pt>
                <c:pt idx="995">
                  <c:v>3.08255615234</c:v>
                </c:pt>
                <c:pt idx="996">
                  <c:v>3.0924047851599998</c:v>
                </c:pt>
                <c:pt idx="997">
                  <c:v>2.8855258789099998</c:v>
                </c:pt>
                <c:pt idx="998">
                  <c:v>3.1364541015599996</c:v>
                </c:pt>
                <c:pt idx="999">
                  <c:v>3.1364541015599996</c:v>
                </c:pt>
                <c:pt idx="1000">
                  <c:v>3.3570690918000001</c:v>
                </c:pt>
                <c:pt idx="1001">
                  <c:v>3.536265625</c:v>
                </c:pt>
                <c:pt idx="1002">
                  <c:v>3.3807304687499999</c:v>
                </c:pt>
                <c:pt idx="1003">
                  <c:v>3.5270012206999999</c:v>
                </c:pt>
                <c:pt idx="1004">
                  <c:v>3.5270012206999999</c:v>
                </c:pt>
                <c:pt idx="1005">
                  <c:v>3.2481706543</c:v>
                </c:pt>
                <c:pt idx="1006">
                  <c:v>3.5276328124999998</c:v>
                </c:pt>
                <c:pt idx="1007">
                  <c:v>3.5276328124999998</c:v>
                </c:pt>
                <c:pt idx="1008">
                  <c:v>3.1496157226599997</c:v>
                </c:pt>
                <c:pt idx="1009">
                  <c:v>3.4083256835900002</c:v>
                </c:pt>
                <c:pt idx="1010">
                  <c:v>3.6615883789099999</c:v>
                </c:pt>
                <c:pt idx="1011">
                  <c:v>3.5248889160200001</c:v>
                </c:pt>
                <c:pt idx="1012">
                  <c:v>3.3217329101599997</c:v>
                </c:pt>
                <c:pt idx="1013">
                  <c:v>3.3866025390599996</c:v>
                </c:pt>
                <c:pt idx="1014">
                  <c:v>3.3866025390599996</c:v>
                </c:pt>
                <c:pt idx="1015">
                  <c:v>3.4977534179700003</c:v>
                </c:pt>
                <c:pt idx="1016">
                  <c:v>3.4891682128900001</c:v>
                </c:pt>
                <c:pt idx="1017">
                  <c:v>3.4891682128900001</c:v>
                </c:pt>
                <c:pt idx="1018">
                  <c:v>3.2332622070300001</c:v>
                </c:pt>
                <c:pt idx="1019">
                  <c:v>3.5189936523400003</c:v>
                </c:pt>
                <c:pt idx="1020">
                  <c:v>3.5189936523400003</c:v>
                </c:pt>
                <c:pt idx="1021">
                  <c:v>3.4720874023400001</c:v>
                </c:pt>
                <c:pt idx="1022">
                  <c:v>3.26511669922</c:v>
                </c:pt>
                <c:pt idx="1023">
                  <c:v>3.26511669922</c:v>
                </c:pt>
                <c:pt idx="1024">
                  <c:v>3.2241594238299998</c:v>
                </c:pt>
                <c:pt idx="1025">
                  <c:v>3.52411328125</c:v>
                </c:pt>
                <c:pt idx="1026">
                  <c:v>3.5526430664099999</c:v>
                </c:pt>
                <c:pt idx="1027">
                  <c:v>3.29963623047</c:v>
                </c:pt>
                <c:pt idx="1028">
                  <c:v>3.1100632324199999</c:v>
                </c:pt>
                <c:pt idx="1029">
                  <c:v>3.3991640625000001</c:v>
                </c:pt>
                <c:pt idx="1030">
                  <c:v>3.3991640625000001</c:v>
                </c:pt>
                <c:pt idx="1031">
                  <c:v>3.6128293456999998</c:v>
                </c:pt>
                <c:pt idx="1032">
                  <c:v>3.5935383300799999</c:v>
                </c:pt>
                <c:pt idx="1033">
                  <c:v>3.5935383300799999</c:v>
                </c:pt>
                <c:pt idx="1034">
                  <c:v>3.2774277343799998</c:v>
                </c:pt>
                <c:pt idx="1035">
                  <c:v>3.4239445800800001</c:v>
                </c:pt>
                <c:pt idx="1036">
                  <c:v>3.4566694335900001</c:v>
                </c:pt>
                <c:pt idx="1037">
                  <c:v>3.740046875</c:v>
                </c:pt>
                <c:pt idx="1038">
                  <c:v>3.6522797851599997</c:v>
                </c:pt>
                <c:pt idx="1039">
                  <c:v>3.7310554199200001</c:v>
                </c:pt>
                <c:pt idx="1040">
                  <c:v>3.7310554199200001</c:v>
                </c:pt>
                <c:pt idx="1041">
                  <c:v>3.6293974609400004</c:v>
                </c:pt>
                <c:pt idx="1042">
                  <c:v>4.0240996093800003</c:v>
                </c:pt>
                <c:pt idx="1043">
                  <c:v>4.0240996093800003</c:v>
                </c:pt>
                <c:pt idx="1044">
                  <c:v>4.1700517578099996</c:v>
                </c:pt>
                <c:pt idx="1045">
                  <c:v>4.0393266601599995</c:v>
                </c:pt>
                <c:pt idx="1046">
                  <c:v>4.0393266601599995</c:v>
                </c:pt>
                <c:pt idx="1047">
                  <c:v>4.0783198242200003</c:v>
                </c:pt>
                <c:pt idx="1048">
                  <c:v>4.1496113281300007</c:v>
                </c:pt>
                <c:pt idx="1049">
                  <c:v>4.2613642578099995</c:v>
                </c:pt>
                <c:pt idx="1050">
                  <c:v>4.2613642578099995</c:v>
                </c:pt>
                <c:pt idx="1051">
                  <c:v>4.0091418457000003</c:v>
                </c:pt>
                <c:pt idx="1052">
                  <c:v>4.0556596679699997</c:v>
                </c:pt>
                <c:pt idx="1053">
                  <c:v>4.0556596679699997</c:v>
                </c:pt>
                <c:pt idx="1054">
                  <c:v>4.1309755859399999</c:v>
                </c:pt>
                <c:pt idx="1055">
                  <c:v>4.3071147460899999</c:v>
                </c:pt>
                <c:pt idx="1056">
                  <c:v>4.3071147460899999</c:v>
                </c:pt>
                <c:pt idx="1057">
                  <c:v>4.1710771484400002</c:v>
                </c:pt>
                <c:pt idx="1058">
                  <c:v>4.34502636719</c:v>
                </c:pt>
                <c:pt idx="1059">
                  <c:v>4.0628195800800002</c:v>
                </c:pt>
                <c:pt idx="1060">
                  <c:v>4.0628195800800002</c:v>
                </c:pt>
                <c:pt idx="1061">
                  <c:v>4.2716308593800001</c:v>
                </c:pt>
                <c:pt idx="1062">
                  <c:v>4.1620078124999997</c:v>
                </c:pt>
                <c:pt idx="1063">
                  <c:v>4.5503647460900005</c:v>
                </c:pt>
                <c:pt idx="1064">
                  <c:v>4.3342592773400002</c:v>
                </c:pt>
                <c:pt idx="1065">
                  <c:v>4.3342592773400002</c:v>
                </c:pt>
                <c:pt idx="1066">
                  <c:v>4.1182714843800001</c:v>
                </c:pt>
                <c:pt idx="1067">
                  <c:v>4.5222880859400005</c:v>
                </c:pt>
                <c:pt idx="1068">
                  <c:v>4.36012597656</c:v>
                </c:pt>
                <c:pt idx="1069">
                  <c:v>4.36012597656</c:v>
                </c:pt>
                <c:pt idx="1070">
                  <c:v>4.5988256835900003</c:v>
                </c:pt>
                <c:pt idx="1071">
                  <c:v>4.3900952148400005</c:v>
                </c:pt>
                <c:pt idx="1072">
                  <c:v>4.5818134765599998</c:v>
                </c:pt>
                <c:pt idx="1073">
                  <c:v>4.2147880859400004</c:v>
                </c:pt>
                <c:pt idx="1074">
                  <c:v>4.6586123046900001</c:v>
                </c:pt>
                <c:pt idx="1075">
                  <c:v>4.7520468749999996</c:v>
                </c:pt>
                <c:pt idx="1076">
                  <c:v>4.7520468749999996</c:v>
                </c:pt>
                <c:pt idx="1077">
                  <c:v>4.5313955078100001</c:v>
                </c:pt>
                <c:pt idx="1078">
                  <c:v>4.7928291015599997</c:v>
                </c:pt>
                <c:pt idx="1079">
                  <c:v>4.7928291015599997</c:v>
                </c:pt>
                <c:pt idx="1080">
                  <c:v>4.6817963867199994</c:v>
                </c:pt>
                <c:pt idx="1081">
                  <c:v>4.4185375976599994</c:v>
                </c:pt>
                <c:pt idx="1082">
                  <c:v>4.4185375976599994</c:v>
                </c:pt>
                <c:pt idx="1083">
                  <c:v>4.8615322265599996</c:v>
                </c:pt>
                <c:pt idx="1084">
                  <c:v>5.1387216796900006</c:v>
                </c:pt>
                <c:pt idx="1085">
                  <c:v>5.1387216796900006</c:v>
                </c:pt>
                <c:pt idx="1086">
                  <c:v>4.9635009765599998</c:v>
                </c:pt>
                <c:pt idx="1087">
                  <c:v>4.9872900390599995</c:v>
                </c:pt>
                <c:pt idx="1088">
                  <c:v>4.9294736328099997</c:v>
                </c:pt>
                <c:pt idx="1089">
                  <c:v>4.9294736328099997</c:v>
                </c:pt>
                <c:pt idx="1090">
                  <c:v>4.9970073242199993</c:v>
                </c:pt>
                <c:pt idx="1091">
                  <c:v>4.9970073242199993</c:v>
                </c:pt>
                <c:pt idx="1092">
                  <c:v>4.8791713867199995</c:v>
                </c:pt>
                <c:pt idx="1093">
                  <c:v>5.1089487304699999</c:v>
                </c:pt>
                <c:pt idx="1094">
                  <c:v>5.2693520507800002</c:v>
                </c:pt>
                <c:pt idx="1095">
                  <c:v>5.2693520507800002</c:v>
                </c:pt>
                <c:pt idx="1096">
                  <c:v>4.9826728515599994</c:v>
                </c:pt>
                <c:pt idx="1097">
                  <c:v>4.9547373046900001</c:v>
                </c:pt>
                <c:pt idx="1098">
                  <c:v>5.0401816406300002</c:v>
                </c:pt>
                <c:pt idx="1099">
                  <c:v>5.3164589843800005</c:v>
                </c:pt>
                <c:pt idx="1100">
                  <c:v>5.0966142578099998</c:v>
                </c:pt>
                <c:pt idx="1101">
                  <c:v>5.0966142578099998</c:v>
                </c:pt>
                <c:pt idx="1102">
                  <c:v>5.0640107421899998</c:v>
                </c:pt>
                <c:pt idx="1103">
                  <c:v>4.8926689453099996</c:v>
                </c:pt>
                <c:pt idx="1104">
                  <c:v>5.1404379882800004</c:v>
                </c:pt>
                <c:pt idx="1105">
                  <c:v>5.1404379882800004</c:v>
                </c:pt>
                <c:pt idx="1106">
                  <c:v>4.8505263671900005</c:v>
                </c:pt>
                <c:pt idx="1107">
                  <c:v>5.13720507813</c:v>
                </c:pt>
                <c:pt idx="1108">
                  <c:v>5.0166694335899997</c:v>
                </c:pt>
                <c:pt idx="1109">
                  <c:v>5.1043388671900001</c:v>
                </c:pt>
                <c:pt idx="1110">
                  <c:v>4.9488496093800007</c:v>
                </c:pt>
                <c:pt idx="1111">
                  <c:v>4.9488496093800007</c:v>
                </c:pt>
                <c:pt idx="1112">
                  <c:v>5.2431962890600001</c:v>
                </c:pt>
                <c:pt idx="1113">
                  <c:v>5.0498901367199993</c:v>
                </c:pt>
                <c:pt idx="1114">
                  <c:v>5.1335483398399999</c:v>
                </c:pt>
                <c:pt idx="1115">
                  <c:v>5.1335483398399999</c:v>
                </c:pt>
                <c:pt idx="1116">
                  <c:v>4.9641132812500004</c:v>
                </c:pt>
                <c:pt idx="1117">
                  <c:v>5.1976064453099999</c:v>
                </c:pt>
                <c:pt idx="1118">
                  <c:v>5.27142724609</c:v>
                </c:pt>
                <c:pt idx="1119">
                  <c:v>5.3918369140599998</c:v>
                </c:pt>
                <c:pt idx="1120">
                  <c:v>4.9583676757799999</c:v>
                </c:pt>
                <c:pt idx="1121">
                  <c:v>4.9583676757799999</c:v>
                </c:pt>
                <c:pt idx="1122">
                  <c:v>4.99222460938</c:v>
                </c:pt>
                <c:pt idx="1123">
                  <c:v>5.1809711914100003</c:v>
                </c:pt>
                <c:pt idx="1124">
                  <c:v>5.2112138671900006</c:v>
                </c:pt>
                <c:pt idx="1125">
                  <c:v>5.2112138671900006</c:v>
                </c:pt>
                <c:pt idx="1126">
                  <c:v>4.8527973632800006</c:v>
                </c:pt>
                <c:pt idx="1127">
                  <c:v>4.7416567382800006</c:v>
                </c:pt>
                <c:pt idx="1128">
                  <c:v>4.9836352539100002</c:v>
                </c:pt>
                <c:pt idx="1129">
                  <c:v>5.3264604492199998</c:v>
                </c:pt>
                <c:pt idx="1130">
                  <c:v>5.3239477539099997</c:v>
                </c:pt>
                <c:pt idx="1131">
                  <c:v>5.3239477539099997</c:v>
                </c:pt>
                <c:pt idx="1132">
                  <c:v>5.1487119140599997</c:v>
                </c:pt>
                <c:pt idx="1133">
                  <c:v>5.0902065429699999</c:v>
                </c:pt>
                <c:pt idx="1134">
                  <c:v>5.4311997070300002</c:v>
                </c:pt>
                <c:pt idx="1135">
                  <c:v>5.4311997070300002</c:v>
                </c:pt>
                <c:pt idx="1136">
                  <c:v>5.1847602539099995</c:v>
                </c:pt>
                <c:pt idx="1137">
                  <c:v>5.1847602539099995</c:v>
                </c:pt>
                <c:pt idx="1138">
                  <c:v>5.0581318359400003</c:v>
                </c:pt>
                <c:pt idx="1139">
                  <c:v>5.2669443359399999</c:v>
                </c:pt>
                <c:pt idx="1140">
                  <c:v>5.3498388671899999</c:v>
                </c:pt>
                <c:pt idx="1141">
                  <c:v>5.3498388671899999</c:v>
                </c:pt>
                <c:pt idx="1142">
                  <c:v>5.1350156250000003</c:v>
                </c:pt>
                <c:pt idx="1143">
                  <c:v>5.0601625976599998</c:v>
                </c:pt>
                <c:pt idx="1144">
                  <c:v>5.0601625976599998</c:v>
                </c:pt>
                <c:pt idx="1145">
                  <c:v>5.24761572266</c:v>
                </c:pt>
                <c:pt idx="1146">
                  <c:v>4.9613471679699996</c:v>
                </c:pt>
                <c:pt idx="1147">
                  <c:v>4.9613471679699996</c:v>
                </c:pt>
                <c:pt idx="1148">
                  <c:v>5.0459482421900006</c:v>
                </c:pt>
                <c:pt idx="1149">
                  <c:v>4.8954970703099994</c:v>
                </c:pt>
                <c:pt idx="1150">
                  <c:v>5.1129150390599998</c:v>
                </c:pt>
                <c:pt idx="1151">
                  <c:v>5.1129150390599998</c:v>
                </c:pt>
                <c:pt idx="1152">
                  <c:v>4.8116523437499996</c:v>
                </c:pt>
                <c:pt idx="1153">
                  <c:v>5.1518452148399998</c:v>
                </c:pt>
                <c:pt idx="1154">
                  <c:v>5.0624384765599997</c:v>
                </c:pt>
                <c:pt idx="1155">
                  <c:v>5.23758544922</c:v>
                </c:pt>
                <c:pt idx="1156">
                  <c:v>5.04674365234</c:v>
                </c:pt>
                <c:pt idx="1157">
                  <c:v>5.04674365234</c:v>
                </c:pt>
                <c:pt idx="1158">
                  <c:v>5.1170634765599994</c:v>
                </c:pt>
                <c:pt idx="1159">
                  <c:v>4.9564023437499998</c:v>
                </c:pt>
                <c:pt idx="1160">
                  <c:v>4.9564023437499998</c:v>
                </c:pt>
                <c:pt idx="1161">
                  <c:v>5.0101796875</c:v>
                </c:pt>
                <c:pt idx="1162">
                  <c:v>4.1645351562500004</c:v>
                </c:pt>
                <c:pt idx="1163">
                  <c:v>4.1645351562500004</c:v>
                </c:pt>
                <c:pt idx="1164">
                  <c:v>4.1465087890599994</c:v>
                </c:pt>
                <c:pt idx="1165">
                  <c:v>4.1293125000000002</c:v>
                </c:pt>
                <c:pt idx="1166">
                  <c:v>4.0697387695299998</c:v>
                </c:pt>
                <c:pt idx="1167">
                  <c:v>4.0697387695299998</c:v>
                </c:pt>
                <c:pt idx="1168">
                  <c:v>3.8591628417999999</c:v>
                </c:pt>
                <c:pt idx="1169">
                  <c:v>4.0871535644500003</c:v>
                </c:pt>
                <c:pt idx="1170">
                  <c:v>4.0871535644500003</c:v>
                </c:pt>
                <c:pt idx="1171">
                  <c:v>3.66966918945</c:v>
                </c:pt>
                <c:pt idx="1172">
                  <c:v>3.45243017578</c:v>
                </c:pt>
                <c:pt idx="1173">
                  <c:v>3.45243017578</c:v>
                </c:pt>
                <c:pt idx="1174">
                  <c:v>3.2838261718799999</c:v>
                </c:pt>
                <c:pt idx="1175">
                  <c:v>3.2941059570299998</c:v>
                </c:pt>
                <c:pt idx="1176">
                  <c:v>2.65426879883</c:v>
                </c:pt>
                <c:pt idx="1177">
                  <c:v>2.65426879883</c:v>
                </c:pt>
                <c:pt idx="1178">
                  <c:v>2.1750632324199999</c:v>
                </c:pt>
                <c:pt idx="1179">
                  <c:v>1.9807001953100001</c:v>
                </c:pt>
                <c:pt idx="1180">
                  <c:v>1.80288500977</c:v>
                </c:pt>
                <c:pt idx="1181">
                  <c:v>1.7760035400400001</c:v>
                </c:pt>
                <c:pt idx="1182">
                  <c:v>1.5403045654299998</c:v>
                </c:pt>
                <c:pt idx="1183">
                  <c:v>1.5403045654299998</c:v>
                </c:pt>
                <c:pt idx="1184">
                  <c:v>1.1861397705100001</c:v>
                </c:pt>
                <c:pt idx="1185">
                  <c:v>1.0603654785199998</c:v>
                </c:pt>
                <c:pt idx="1186">
                  <c:v>0.85339001464999997</c:v>
                </c:pt>
                <c:pt idx="1187">
                  <c:v>0.85339001464999997</c:v>
                </c:pt>
                <c:pt idx="1188">
                  <c:v>0.33493527222000002</c:v>
                </c:pt>
                <c:pt idx="1189">
                  <c:v>0.17525704956000002</c:v>
                </c:pt>
                <c:pt idx="1190">
                  <c:v>-6.6807754519999998E-2</c:v>
                </c:pt>
                <c:pt idx="1191">
                  <c:v>7.5991355900000002E-2</c:v>
                </c:pt>
                <c:pt idx="1192">
                  <c:v>0.35448019408999998</c:v>
                </c:pt>
                <c:pt idx="1193">
                  <c:v>0.35448019408999998</c:v>
                </c:pt>
                <c:pt idx="1194">
                  <c:v>0.37964987182999999</c:v>
                </c:pt>
                <c:pt idx="1195">
                  <c:v>0.24970028687000001</c:v>
                </c:pt>
                <c:pt idx="1196">
                  <c:v>0.28446649169999999</c:v>
                </c:pt>
                <c:pt idx="1197">
                  <c:v>0.28446649169999999</c:v>
                </c:pt>
                <c:pt idx="1198">
                  <c:v>0.49122735596</c:v>
                </c:pt>
                <c:pt idx="1199">
                  <c:v>0.61966961669999998</c:v>
                </c:pt>
                <c:pt idx="1200">
                  <c:v>6.9479293819999996E-2</c:v>
                </c:pt>
                <c:pt idx="1201">
                  <c:v>-0.24912985229000001</c:v>
                </c:pt>
                <c:pt idx="1202">
                  <c:v>0.13358534241</c:v>
                </c:pt>
                <c:pt idx="1203">
                  <c:v>0.13358534241</c:v>
                </c:pt>
                <c:pt idx="1204">
                  <c:v>0.24373672485</c:v>
                </c:pt>
                <c:pt idx="1205">
                  <c:v>0.19554211426000001</c:v>
                </c:pt>
                <c:pt idx="1206">
                  <c:v>0.19554211426000001</c:v>
                </c:pt>
                <c:pt idx="1207">
                  <c:v>3.383782959E-2</c:v>
                </c:pt>
                <c:pt idx="1208">
                  <c:v>-1.204825401E-2</c:v>
                </c:pt>
                <c:pt idx="1209">
                  <c:v>-1.204825401E-2</c:v>
                </c:pt>
                <c:pt idx="1210">
                  <c:v>0.18162271118000001</c:v>
                </c:pt>
                <c:pt idx="1211">
                  <c:v>0.25005766295999998</c:v>
                </c:pt>
                <c:pt idx="1212">
                  <c:v>1.723605919E-2</c:v>
                </c:pt>
                <c:pt idx="1213">
                  <c:v>1.723605919E-2</c:v>
                </c:pt>
                <c:pt idx="1214">
                  <c:v>-1.8394896999999999E-3</c:v>
                </c:pt>
                <c:pt idx="1215">
                  <c:v>0.18566601563000001</c:v>
                </c:pt>
                <c:pt idx="1216">
                  <c:v>0.2066859436</c:v>
                </c:pt>
                <c:pt idx="1217">
                  <c:v>1.8396190640000001E-2</c:v>
                </c:pt>
                <c:pt idx="1218">
                  <c:v>-0.14628875731999999</c:v>
                </c:pt>
                <c:pt idx="1219">
                  <c:v>-0.14628875731999999</c:v>
                </c:pt>
                <c:pt idx="1220">
                  <c:v>-3.8214866639999998E-2</c:v>
                </c:pt>
                <c:pt idx="1221">
                  <c:v>0.21148832703000001</c:v>
                </c:pt>
                <c:pt idx="1222">
                  <c:v>0.12380367279</c:v>
                </c:pt>
                <c:pt idx="1223">
                  <c:v>0.12380367279</c:v>
                </c:pt>
                <c:pt idx="1224">
                  <c:v>-0.11647646331999999</c:v>
                </c:pt>
                <c:pt idx="1225">
                  <c:v>0.37919100952000001</c:v>
                </c:pt>
                <c:pt idx="1226">
                  <c:v>0.37919100952000001</c:v>
                </c:pt>
                <c:pt idx="1227">
                  <c:v>0.28889535521999998</c:v>
                </c:pt>
                <c:pt idx="1228">
                  <c:v>0.26038647460999997</c:v>
                </c:pt>
                <c:pt idx="1229">
                  <c:v>0.26038647460999997</c:v>
                </c:pt>
                <c:pt idx="1230">
                  <c:v>0.39354220580999999</c:v>
                </c:pt>
                <c:pt idx="1231">
                  <c:v>0.54145495604999994</c:v>
                </c:pt>
                <c:pt idx="1232">
                  <c:v>0.46176199341000002</c:v>
                </c:pt>
                <c:pt idx="1233">
                  <c:v>4.6953273770000005E-2</c:v>
                </c:pt>
                <c:pt idx="1234">
                  <c:v>1.8917402270000001E-2</c:v>
                </c:pt>
                <c:pt idx="1235">
                  <c:v>-0.16143203735</c:v>
                </c:pt>
                <c:pt idx="1236">
                  <c:v>-0.16143203735</c:v>
                </c:pt>
                <c:pt idx="1237">
                  <c:v>-0.16799707031</c:v>
                </c:pt>
                <c:pt idx="1238">
                  <c:v>-0.15146520996000001</c:v>
                </c:pt>
                <c:pt idx="1239">
                  <c:v>-0.15146520996000001</c:v>
                </c:pt>
                <c:pt idx="1240">
                  <c:v>0.10740366364000001</c:v>
                </c:pt>
                <c:pt idx="1241">
                  <c:v>0.29749920654000001</c:v>
                </c:pt>
                <c:pt idx="1242">
                  <c:v>0.30408007812999999</c:v>
                </c:pt>
                <c:pt idx="1243">
                  <c:v>0.17353530883999999</c:v>
                </c:pt>
                <c:pt idx="1244">
                  <c:v>8.269162749999999E-2</c:v>
                </c:pt>
                <c:pt idx="1245">
                  <c:v>2.2540582659999999E-2</c:v>
                </c:pt>
                <c:pt idx="1246">
                  <c:v>2.2540582659999999E-2</c:v>
                </c:pt>
                <c:pt idx="1247">
                  <c:v>0.31154327392999998</c:v>
                </c:pt>
                <c:pt idx="1248">
                  <c:v>0.38759503174000004</c:v>
                </c:pt>
                <c:pt idx="1249">
                  <c:v>0.38759503174000004</c:v>
                </c:pt>
                <c:pt idx="1250">
                  <c:v>0.34050869751000001</c:v>
                </c:pt>
                <c:pt idx="1251">
                  <c:v>0.24655593872000001</c:v>
                </c:pt>
                <c:pt idx="1252">
                  <c:v>0.24655593872000001</c:v>
                </c:pt>
                <c:pt idx="1253">
                  <c:v>3.6856380459999998E-2</c:v>
                </c:pt>
                <c:pt idx="1254">
                  <c:v>0.23721606445000001</c:v>
                </c:pt>
                <c:pt idx="1255">
                  <c:v>5.3229515079999998E-2</c:v>
                </c:pt>
                <c:pt idx="1256">
                  <c:v>5.3229515079999998E-2</c:v>
                </c:pt>
                <c:pt idx="1257">
                  <c:v>0.21007739258000002</c:v>
                </c:pt>
                <c:pt idx="1258">
                  <c:v>0.44380236816000002</c:v>
                </c:pt>
                <c:pt idx="1259">
                  <c:v>0.46867407227000002</c:v>
                </c:pt>
                <c:pt idx="1260">
                  <c:v>0.62168048095999995</c:v>
                </c:pt>
                <c:pt idx="1261">
                  <c:v>0.67139318848000007</c:v>
                </c:pt>
                <c:pt idx="1262">
                  <c:v>0.52404992675999995</c:v>
                </c:pt>
                <c:pt idx="1263">
                  <c:v>0.52404992675999995</c:v>
                </c:pt>
                <c:pt idx="1264">
                  <c:v>0.43082537842000002</c:v>
                </c:pt>
                <c:pt idx="1265">
                  <c:v>0.16898094176999998</c:v>
                </c:pt>
                <c:pt idx="1266">
                  <c:v>0.16898094176999998</c:v>
                </c:pt>
                <c:pt idx="1267">
                  <c:v>0.25699426269999998</c:v>
                </c:pt>
                <c:pt idx="1268">
                  <c:v>0.52823553466999995</c:v>
                </c:pt>
                <c:pt idx="1269">
                  <c:v>0.51799237060999992</c:v>
                </c:pt>
                <c:pt idx="1270">
                  <c:v>0.52324975586</c:v>
                </c:pt>
                <c:pt idx="1271">
                  <c:v>0.27544995117000004</c:v>
                </c:pt>
                <c:pt idx="1272">
                  <c:v>0.25617968749999998</c:v>
                </c:pt>
                <c:pt idx="1273">
                  <c:v>0.25617968749999998</c:v>
                </c:pt>
                <c:pt idx="1274">
                  <c:v>0.23661160277999999</c:v>
                </c:pt>
                <c:pt idx="1275">
                  <c:v>0.37660455322000003</c:v>
                </c:pt>
                <c:pt idx="1276">
                  <c:v>0.60111755371000009</c:v>
                </c:pt>
                <c:pt idx="1277">
                  <c:v>0.60111755371000009</c:v>
                </c:pt>
                <c:pt idx="1278">
                  <c:v>0.32052093506000001</c:v>
                </c:pt>
                <c:pt idx="1279">
                  <c:v>-0.13968701171999998</c:v>
                </c:pt>
                <c:pt idx="1280">
                  <c:v>0.14297666931</c:v>
                </c:pt>
                <c:pt idx="1281">
                  <c:v>0.53670428466999998</c:v>
                </c:pt>
                <c:pt idx="1282">
                  <c:v>0.53267272949</c:v>
                </c:pt>
                <c:pt idx="1283">
                  <c:v>0.53267272949</c:v>
                </c:pt>
                <c:pt idx="1284">
                  <c:v>0.3674234314</c:v>
                </c:pt>
                <c:pt idx="1285">
                  <c:v>0.23663728333</c:v>
                </c:pt>
                <c:pt idx="1286">
                  <c:v>0.30630273438</c:v>
                </c:pt>
                <c:pt idx="1287">
                  <c:v>0.30630273438</c:v>
                </c:pt>
                <c:pt idx="1288">
                  <c:v>0.39702929687999999</c:v>
                </c:pt>
                <c:pt idx="1289">
                  <c:v>0.34735772705000001</c:v>
                </c:pt>
                <c:pt idx="1290">
                  <c:v>0.28101040648999998</c:v>
                </c:pt>
                <c:pt idx="1291">
                  <c:v>0.31548440552000001</c:v>
                </c:pt>
                <c:pt idx="1292">
                  <c:v>0.20266140747</c:v>
                </c:pt>
                <c:pt idx="1293">
                  <c:v>0.20266140747</c:v>
                </c:pt>
                <c:pt idx="1294">
                  <c:v>0.32947763062000002</c:v>
                </c:pt>
                <c:pt idx="1295">
                  <c:v>0.57273803711000004</c:v>
                </c:pt>
                <c:pt idx="1296">
                  <c:v>0.39693734740999997</c:v>
                </c:pt>
                <c:pt idx="1297">
                  <c:v>0.39693734740999997</c:v>
                </c:pt>
                <c:pt idx="1298">
                  <c:v>0.15385153198000001</c:v>
                </c:pt>
                <c:pt idx="1299">
                  <c:v>0.15385153198000001</c:v>
                </c:pt>
                <c:pt idx="1300">
                  <c:v>0.20220021056999998</c:v>
                </c:pt>
                <c:pt idx="1301">
                  <c:v>0.44890716552999999</c:v>
                </c:pt>
                <c:pt idx="1302">
                  <c:v>0.49090039063000002</c:v>
                </c:pt>
                <c:pt idx="1303">
                  <c:v>0.49090039063000002</c:v>
                </c:pt>
                <c:pt idx="1304">
                  <c:v>0.29681964111000003</c:v>
                </c:pt>
                <c:pt idx="1305">
                  <c:v>0.36947567748999999</c:v>
                </c:pt>
                <c:pt idx="1306">
                  <c:v>0.48739218140000001</c:v>
                </c:pt>
                <c:pt idx="1307">
                  <c:v>0.35315997313999997</c:v>
                </c:pt>
                <c:pt idx="1308">
                  <c:v>0.12087612152</c:v>
                </c:pt>
                <c:pt idx="1309">
                  <c:v>0.12087612152</c:v>
                </c:pt>
                <c:pt idx="1310">
                  <c:v>0.26326907349000001</c:v>
                </c:pt>
                <c:pt idx="1311">
                  <c:v>0.43112429809999997</c:v>
                </c:pt>
                <c:pt idx="1312">
                  <c:v>0.37772357177999999</c:v>
                </c:pt>
                <c:pt idx="1313">
                  <c:v>0.37772357177999999</c:v>
                </c:pt>
                <c:pt idx="1314">
                  <c:v>0.32466134644</c:v>
                </c:pt>
                <c:pt idx="1315">
                  <c:v>0.51315136718999999</c:v>
                </c:pt>
                <c:pt idx="1316">
                  <c:v>0.46871151732999999</c:v>
                </c:pt>
                <c:pt idx="1317">
                  <c:v>0.31093051147</c:v>
                </c:pt>
                <c:pt idx="1318">
                  <c:v>0.42156356812000001</c:v>
                </c:pt>
                <c:pt idx="1319">
                  <c:v>0.42156356812000001</c:v>
                </c:pt>
                <c:pt idx="1320">
                  <c:v>0.34287564087</c:v>
                </c:pt>
                <c:pt idx="1321">
                  <c:v>0.39178826903999997</c:v>
                </c:pt>
                <c:pt idx="1322">
                  <c:v>0.46567535400000004</c:v>
                </c:pt>
                <c:pt idx="1323">
                  <c:v>0.46567535400000004</c:v>
                </c:pt>
                <c:pt idx="1324">
                  <c:v>0.37436428833000002</c:v>
                </c:pt>
                <c:pt idx="1325">
                  <c:v>0.40841769409000001</c:v>
                </c:pt>
                <c:pt idx="1326">
                  <c:v>0.29929251098999998</c:v>
                </c:pt>
                <c:pt idx="1327">
                  <c:v>8.2996620179999994E-2</c:v>
                </c:pt>
                <c:pt idx="1328">
                  <c:v>0.27186614989999996</c:v>
                </c:pt>
                <c:pt idx="1329">
                  <c:v>0.27186614989999996</c:v>
                </c:pt>
                <c:pt idx="1330">
                  <c:v>0.48831094359999999</c:v>
                </c:pt>
                <c:pt idx="1331">
                  <c:v>0.20660151672000002</c:v>
                </c:pt>
                <c:pt idx="1332">
                  <c:v>4.1725997920000001E-2</c:v>
                </c:pt>
                <c:pt idx="1333">
                  <c:v>4.1725997920000001E-2</c:v>
                </c:pt>
                <c:pt idx="1334">
                  <c:v>8.4006324770000002E-2</c:v>
                </c:pt>
                <c:pt idx="1335">
                  <c:v>0.22751876831000001</c:v>
                </c:pt>
                <c:pt idx="1336">
                  <c:v>0.22751876831000001</c:v>
                </c:pt>
                <c:pt idx="1337">
                  <c:v>0.41005908203000002</c:v>
                </c:pt>
                <c:pt idx="1338">
                  <c:v>0.36390078734999998</c:v>
                </c:pt>
                <c:pt idx="1339">
                  <c:v>0.36390078734999998</c:v>
                </c:pt>
                <c:pt idx="1340">
                  <c:v>0.11758310699000001</c:v>
                </c:pt>
                <c:pt idx="1341">
                  <c:v>0.14946153259</c:v>
                </c:pt>
                <c:pt idx="1342">
                  <c:v>0.27017395019999996</c:v>
                </c:pt>
                <c:pt idx="1343">
                  <c:v>0.27017395019999996</c:v>
                </c:pt>
                <c:pt idx="1344">
                  <c:v>0.38382278442000001</c:v>
                </c:pt>
                <c:pt idx="1345">
                  <c:v>0.32014300537000001</c:v>
                </c:pt>
                <c:pt idx="1346">
                  <c:v>0.32014300537000001</c:v>
                </c:pt>
                <c:pt idx="1347">
                  <c:v>0.33833114623999999</c:v>
                </c:pt>
                <c:pt idx="1348">
                  <c:v>0.41385443114999998</c:v>
                </c:pt>
                <c:pt idx="1349">
                  <c:v>0.41385443114999998</c:v>
                </c:pt>
                <c:pt idx="1350">
                  <c:v>0.19367129517000001</c:v>
                </c:pt>
                <c:pt idx="1351">
                  <c:v>0.21710708618000002</c:v>
                </c:pt>
                <c:pt idx="1352">
                  <c:v>0.11294190216</c:v>
                </c:pt>
                <c:pt idx="1353">
                  <c:v>0.21322448729999999</c:v>
                </c:pt>
                <c:pt idx="1354">
                  <c:v>0.40538189696999999</c:v>
                </c:pt>
                <c:pt idx="1355">
                  <c:v>0.31301403809</c:v>
                </c:pt>
                <c:pt idx="1356">
                  <c:v>0.31301403809</c:v>
                </c:pt>
                <c:pt idx="1357">
                  <c:v>0.20198086547999999</c:v>
                </c:pt>
                <c:pt idx="1358">
                  <c:v>0.34693389892999998</c:v>
                </c:pt>
                <c:pt idx="1359">
                  <c:v>0.46602496337999999</c:v>
                </c:pt>
                <c:pt idx="1360">
                  <c:v>0.46602496337999999</c:v>
                </c:pt>
                <c:pt idx="1361">
                  <c:v>0.29002960205</c:v>
                </c:pt>
                <c:pt idx="1362">
                  <c:v>0.15877201842999999</c:v>
                </c:pt>
                <c:pt idx="1363">
                  <c:v>0.18153559875</c:v>
                </c:pt>
                <c:pt idx="1364">
                  <c:v>0.28517230224999995</c:v>
                </c:pt>
                <c:pt idx="1365">
                  <c:v>0.42767401123000004</c:v>
                </c:pt>
                <c:pt idx="1366">
                  <c:v>0.42767401123000004</c:v>
                </c:pt>
                <c:pt idx="1367">
                  <c:v>0.43164907836999999</c:v>
                </c:pt>
                <c:pt idx="1368">
                  <c:v>0.32153369141000004</c:v>
                </c:pt>
                <c:pt idx="1369">
                  <c:v>0.20654086303999999</c:v>
                </c:pt>
                <c:pt idx="1370">
                  <c:v>0.20654086303999999</c:v>
                </c:pt>
                <c:pt idx="1371">
                  <c:v>0.48507489013999999</c:v>
                </c:pt>
                <c:pt idx="1372">
                  <c:v>0.48507489013999999</c:v>
                </c:pt>
                <c:pt idx="1373">
                  <c:v>0.71071112060999997</c:v>
                </c:pt>
                <c:pt idx="1374">
                  <c:v>0.50629989624000005</c:v>
                </c:pt>
                <c:pt idx="1375">
                  <c:v>0.36308575438999996</c:v>
                </c:pt>
                <c:pt idx="1376">
                  <c:v>0.36308575438999996</c:v>
                </c:pt>
                <c:pt idx="1377">
                  <c:v>0.29398468018000001</c:v>
                </c:pt>
                <c:pt idx="1378">
                  <c:v>0.32372406005999999</c:v>
                </c:pt>
                <c:pt idx="1379">
                  <c:v>0.46604559326</c:v>
                </c:pt>
                <c:pt idx="1380">
                  <c:v>0.46604559326</c:v>
                </c:pt>
                <c:pt idx="1381">
                  <c:v>0.12042055510999999</c:v>
                </c:pt>
                <c:pt idx="1382">
                  <c:v>0.12042055510999999</c:v>
                </c:pt>
                <c:pt idx="1383">
                  <c:v>0.29168179321000004</c:v>
                </c:pt>
                <c:pt idx="1384">
                  <c:v>0.28848117065000001</c:v>
                </c:pt>
                <c:pt idx="1385">
                  <c:v>0.17374983215000001</c:v>
                </c:pt>
                <c:pt idx="1386">
                  <c:v>0.17374983215000001</c:v>
                </c:pt>
                <c:pt idx="1387">
                  <c:v>0.28675769043000005</c:v>
                </c:pt>
                <c:pt idx="1388">
                  <c:v>0.41897979736000002</c:v>
                </c:pt>
                <c:pt idx="1389">
                  <c:v>0.28679360962</c:v>
                </c:pt>
                <c:pt idx="1390">
                  <c:v>0.20059628295999998</c:v>
                </c:pt>
                <c:pt idx="1391">
                  <c:v>0.27886871337999997</c:v>
                </c:pt>
                <c:pt idx="1392">
                  <c:v>0.27886871337999997</c:v>
                </c:pt>
                <c:pt idx="1393">
                  <c:v>8.4048889160000001E-2</c:v>
                </c:pt>
                <c:pt idx="1394">
                  <c:v>-7.1383041379999998E-2</c:v>
                </c:pt>
                <c:pt idx="1395">
                  <c:v>0.10121710204999999</c:v>
                </c:pt>
                <c:pt idx="1396">
                  <c:v>0.10121710204999999</c:v>
                </c:pt>
                <c:pt idx="1397">
                  <c:v>0.21777986145</c:v>
                </c:pt>
                <c:pt idx="1398">
                  <c:v>0.18263920592999999</c:v>
                </c:pt>
                <c:pt idx="1399">
                  <c:v>0.25191488646999999</c:v>
                </c:pt>
                <c:pt idx="1400">
                  <c:v>0.17141104125999998</c:v>
                </c:pt>
                <c:pt idx="1401">
                  <c:v>0.35567486572000001</c:v>
                </c:pt>
                <c:pt idx="1402">
                  <c:v>0.35567486572000001</c:v>
                </c:pt>
                <c:pt idx="1403">
                  <c:v>0.46577996825999995</c:v>
                </c:pt>
                <c:pt idx="1404">
                  <c:v>0.60684020995999999</c:v>
                </c:pt>
                <c:pt idx="1405">
                  <c:v>0.44257479857999998</c:v>
                </c:pt>
                <c:pt idx="1406">
                  <c:v>0.44257479857999998</c:v>
                </c:pt>
                <c:pt idx="1407">
                  <c:v>0.30248941039999999</c:v>
                </c:pt>
                <c:pt idx="1408">
                  <c:v>0.51148687743999999</c:v>
                </c:pt>
                <c:pt idx="1409">
                  <c:v>0.51148687743999999</c:v>
                </c:pt>
                <c:pt idx="1410">
                  <c:v>0.45410552979000002</c:v>
                </c:pt>
                <c:pt idx="1411">
                  <c:v>9.2784736630000003E-2</c:v>
                </c:pt>
                <c:pt idx="1412">
                  <c:v>9.2784736630000003E-2</c:v>
                </c:pt>
                <c:pt idx="1413">
                  <c:v>0.10878349304</c:v>
                </c:pt>
                <c:pt idx="1414">
                  <c:v>0.50027963256999997</c:v>
                </c:pt>
                <c:pt idx="1415">
                  <c:v>0.47191464232999997</c:v>
                </c:pt>
                <c:pt idx="1416">
                  <c:v>0.47191464232999997</c:v>
                </c:pt>
                <c:pt idx="1417">
                  <c:v>-4.5674171450000002E-2</c:v>
                </c:pt>
                <c:pt idx="1418">
                  <c:v>0.17419198608</c:v>
                </c:pt>
                <c:pt idx="1419">
                  <c:v>0.17419198608</c:v>
                </c:pt>
                <c:pt idx="1420">
                  <c:v>0.23907662963999998</c:v>
                </c:pt>
                <c:pt idx="1421">
                  <c:v>0.35126379394999996</c:v>
                </c:pt>
                <c:pt idx="1422">
                  <c:v>0.35126379394999996</c:v>
                </c:pt>
                <c:pt idx="1423">
                  <c:v>0.40378167724999997</c:v>
                </c:pt>
                <c:pt idx="1424">
                  <c:v>0.42093392943999997</c:v>
                </c:pt>
                <c:pt idx="1425">
                  <c:v>0.37922833251999999</c:v>
                </c:pt>
                <c:pt idx="1426">
                  <c:v>0.40639831543000005</c:v>
                </c:pt>
                <c:pt idx="1427">
                  <c:v>0.30808627318999998</c:v>
                </c:pt>
                <c:pt idx="1428">
                  <c:v>0.33173730468999996</c:v>
                </c:pt>
                <c:pt idx="1429">
                  <c:v>0.33173730468999996</c:v>
                </c:pt>
                <c:pt idx="1430">
                  <c:v>0.36301538086000001</c:v>
                </c:pt>
                <c:pt idx="1431">
                  <c:v>4.1087074280000004E-2</c:v>
                </c:pt>
                <c:pt idx="1432">
                  <c:v>4.1087074280000004E-2</c:v>
                </c:pt>
                <c:pt idx="1433">
                  <c:v>8.1946861270000004E-2</c:v>
                </c:pt>
                <c:pt idx="1434">
                  <c:v>0.13864102173000001</c:v>
                </c:pt>
                <c:pt idx="1435">
                  <c:v>0.26314926147000001</c:v>
                </c:pt>
                <c:pt idx="1436">
                  <c:v>0.46012298584</c:v>
                </c:pt>
                <c:pt idx="1437">
                  <c:v>0.47458209228999998</c:v>
                </c:pt>
                <c:pt idx="1438">
                  <c:v>0.11021995544</c:v>
                </c:pt>
                <c:pt idx="1439">
                  <c:v>0.11021995544</c:v>
                </c:pt>
                <c:pt idx="1440">
                  <c:v>0.15146954346000002</c:v>
                </c:pt>
                <c:pt idx="1441">
                  <c:v>0.27373040771000001</c:v>
                </c:pt>
                <c:pt idx="1442">
                  <c:v>0.27373040771000001</c:v>
                </c:pt>
                <c:pt idx="1443">
                  <c:v>0.28346612549</c:v>
                </c:pt>
                <c:pt idx="1444">
                  <c:v>0.35430618285999999</c:v>
                </c:pt>
                <c:pt idx="1445">
                  <c:v>0.35430618285999999</c:v>
                </c:pt>
                <c:pt idx="1446">
                  <c:v>0.46821691895000001</c:v>
                </c:pt>
                <c:pt idx="1447">
                  <c:v>0.54702282715000006</c:v>
                </c:pt>
                <c:pt idx="1448">
                  <c:v>0.57139178466999996</c:v>
                </c:pt>
                <c:pt idx="1449">
                  <c:v>0.57139178466999996</c:v>
                </c:pt>
                <c:pt idx="1450">
                  <c:v>0.37707025146000001</c:v>
                </c:pt>
                <c:pt idx="1451">
                  <c:v>0.12615660095</c:v>
                </c:pt>
                <c:pt idx="1452">
                  <c:v>1.823666954E-2</c:v>
                </c:pt>
                <c:pt idx="1453">
                  <c:v>0.35657821654999999</c:v>
                </c:pt>
                <c:pt idx="1454">
                  <c:v>0.42929071045</c:v>
                </c:pt>
                <c:pt idx="1455">
                  <c:v>0.42929071045</c:v>
                </c:pt>
                <c:pt idx="1456">
                  <c:v>0.23271658325000003</c:v>
                </c:pt>
                <c:pt idx="1457">
                  <c:v>0.28955917358</c:v>
                </c:pt>
                <c:pt idx="1458">
                  <c:v>0.22316098022</c:v>
                </c:pt>
                <c:pt idx="1459">
                  <c:v>0.22316098022</c:v>
                </c:pt>
                <c:pt idx="1460">
                  <c:v>0.32934710693000002</c:v>
                </c:pt>
                <c:pt idx="1461">
                  <c:v>0.61355957031000008</c:v>
                </c:pt>
                <c:pt idx="1462">
                  <c:v>0.47369979858</c:v>
                </c:pt>
                <c:pt idx="1463">
                  <c:v>0.20420768738</c:v>
                </c:pt>
                <c:pt idx="1464">
                  <c:v>0.44909457397000002</c:v>
                </c:pt>
                <c:pt idx="1465">
                  <c:v>0.44909457397000002</c:v>
                </c:pt>
                <c:pt idx="1466">
                  <c:v>0.50952288818000002</c:v>
                </c:pt>
                <c:pt idx="1467">
                  <c:v>0.27737207031000005</c:v>
                </c:pt>
                <c:pt idx="1468">
                  <c:v>0.29329333495999999</c:v>
                </c:pt>
                <c:pt idx="1469">
                  <c:v>0.29329333495999999</c:v>
                </c:pt>
                <c:pt idx="1470">
                  <c:v>0.26799121093999995</c:v>
                </c:pt>
                <c:pt idx="1471">
                  <c:v>0.13544610596000001</c:v>
                </c:pt>
                <c:pt idx="1472">
                  <c:v>0.11411845397999999</c:v>
                </c:pt>
                <c:pt idx="1473">
                  <c:v>0.34256027222000002</c:v>
                </c:pt>
                <c:pt idx="1474">
                  <c:v>0.26763223267000003</c:v>
                </c:pt>
                <c:pt idx="1475">
                  <c:v>0.26763223267000003</c:v>
                </c:pt>
                <c:pt idx="1476">
                  <c:v>0.22573654174999999</c:v>
                </c:pt>
                <c:pt idx="1477">
                  <c:v>0.47554705811000003</c:v>
                </c:pt>
                <c:pt idx="1478">
                  <c:v>0.26177960205</c:v>
                </c:pt>
                <c:pt idx="1479">
                  <c:v>0.26177960205</c:v>
                </c:pt>
                <c:pt idx="1480">
                  <c:v>0.28578442382999997</c:v>
                </c:pt>
                <c:pt idx="1481">
                  <c:v>0.25824566650000003</c:v>
                </c:pt>
                <c:pt idx="1482">
                  <c:v>0.25824566650000003</c:v>
                </c:pt>
                <c:pt idx="1483">
                  <c:v>0.11540599059999999</c:v>
                </c:pt>
                <c:pt idx="1484">
                  <c:v>1.1204925539999999E-2</c:v>
                </c:pt>
                <c:pt idx="1485">
                  <c:v>1.1204925539999999E-2</c:v>
                </c:pt>
                <c:pt idx="1486">
                  <c:v>-5.9194488529999999E-2</c:v>
                </c:pt>
                <c:pt idx="1487">
                  <c:v>3.2158069609999999E-2</c:v>
                </c:pt>
                <c:pt idx="1488">
                  <c:v>0.19297586059999999</c:v>
                </c:pt>
                <c:pt idx="1489">
                  <c:v>0.23868789673000002</c:v>
                </c:pt>
                <c:pt idx="1490">
                  <c:v>0.14622285461000001</c:v>
                </c:pt>
                <c:pt idx="1491">
                  <c:v>0.1088918457</c:v>
                </c:pt>
                <c:pt idx="1492">
                  <c:v>0.1088918457</c:v>
                </c:pt>
                <c:pt idx="1493">
                  <c:v>0.24649465942000001</c:v>
                </c:pt>
                <c:pt idx="1494">
                  <c:v>0.39379721069000001</c:v>
                </c:pt>
                <c:pt idx="1495">
                  <c:v>0.39379721069000001</c:v>
                </c:pt>
                <c:pt idx="1496">
                  <c:v>0.36680645751999996</c:v>
                </c:pt>
                <c:pt idx="1497">
                  <c:v>0.24505302429</c:v>
                </c:pt>
                <c:pt idx="1498">
                  <c:v>0.31768389892999999</c:v>
                </c:pt>
                <c:pt idx="1499">
                  <c:v>0.26029226684999995</c:v>
                </c:pt>
                <c:pt idx="1500">
                  <c:v>0.39692544556000003</c:v>
                </c:pt>
                <c:pt idx="1501">
                  <c:v>0.60716418456999999</c:v>
                </c:pt>
                <c:pt idx="1502">
                  <c:v>0.60716418456999999</c:v>
                </c:pt>
                <c:pt idx="1503">
                  <c:v>0.47829116821000001</c:v>
                </c:pt>
                <c:pt idx="1504">
                  <c:v>0.32710076903999996</c:v>
                </c:pt>
                <c:pt idx="1505">
                  <c:v>0.32710076903999996</c:v>
                </c:pt>
                <c:pt idx="1506">
                  <c:v>0.37634197998000002</c:v>
                </c:pt>
                <c:pt idx="1507">
                  <c:v>0.14360671996999999</c:v>
                </c:pt>
                <c:pt idx="1508">
                  <c:v>0.20256219482000001</c:v>
                </c:pt>
                <c:pt idx="1509">
                  <c:v>0.38409747313999998</c:v>
                </c:pt>
                <c:pt idx="1510">
                  <c:v>0.29729507446000003</c:v>
                </c:pt>
                <c:pt idx="1511">
                  <c:v>0.20006007385000002</c:v>
                </c:pt>
                <c:pt idx="1512">
                  <c:v>0.20006007385000002</c:v>
                </c:pt>
                <c:pt idx="1513">
                  <c:v>0.46645840453999998</c:v>
                </c:pt>
                <c:pt idx="1514">
                  <c:v>0.51494982909999998</c:v>
                </c:pt>
                <c:pt idx="1515">
                  <c:v>3.9533508299999999E-2</c:v>
                </c:pt>
                <c:pt idx="1516">
                  <c:v>5.1376991269999998E-2</c:v>
                </c:pt>
                <c:pt idx="1517">
                  <c:v>0.20440385437</c:v>
                </c:pt>
                <c:pt idx="1518">
                  <c:v>0.20440385437</c:v>
                </c:pt>
                <c:pt idx="1519">
                  <c:v>0.13233743286000002</c:v>
                </c:pt>
                <c:pt idx="1520">
                  <c:v>0.29049798584000003</c:v>
                </c:pt>
                <c:pt idx="1521">
                  <c:v>0.37641339111</c:v>
                </c:pt>
                <c:pt idx="1522">
                  <c:v>0.37641339111</c:v>
                </c:pt>
                <c:pt idx="1523">
                  <c:v>0.2276804657</c:v>
                </c:pt>
                <c:pt idx="1524">
                  <c:v>0.24964901733</c:v>
                </c:pt>
                <c:pt idx="1525">
                  <c:v>0.4590100708</c:v>
                </c:pt>
                <c:pt idx="1526">
                  <c:v>0.42053021239999999</c:v>
                </c:pt>
                <c:pt idx="1527">
                  <c:v>0.21226663207999999</c:v>
                </c:pt>
                <c:pt idx="1528">
                  <c:v>0.21226663207999999</c:v>
                </c:pt>
                <c:pt idx="1529">
                  <c:v>0.22852168273999998</c:v>
                </c:pt>
                <c:pt idx="1530">
                  <c:v>0.32020248413000002</c:v>
                </c:pt>
                <c:pt idx="1531">
                  <c:v>0.55367108154</c:v>
                </c:pt>
                <c:pt idx="1532">
                  <c:v>0.55367108154</c:v>
                </c:pt>
                <c:pt idx="1533">
                  <c:v>0.21875045775999999</c:v>
                </c:pt>
                <c:pt idx="1534">
                  <c:v>0.12763923645</c:v>
                </c:pt>
                <c:pt idx="1535">
                  <c:v>0.12763923645</c:v>
                </c:pt>
                <c:pt idx="1536">
                  <c:v>0.42895281982</c:v>
                </c:pt>
                <c:pt idx="1537">
                  <c:v>0.37688070678999996</c:v>
                </c:pt>
                <c:pt idx="1538">
                  <c:v>0.33872906493999999</c:v>
                </c:pt>
                <c:pt idx="1539">
                  <c:v>0.33872906493999999</c:v>
                </c:pt>
                <c:pt idx="1540">
                  <c:v>0.37998883056999999</c:v>
                </c:pt>
                <c:pt idx="1541">
                  <c:v>0.29272482300000002</c:v>
                </c:pt>
                <c:pt idx="1542">
                  <c:v>0.29272482300000002</c:v>
                </c:pt>
                <c:pt idx="1543">
                  <c:v>0.25125961304</c:v>
                </c:pt>
                <c:pt idx="1544">
                  <c:v>0.35359893799000003</c:v>
                </c:pt>
                <c:pt idx="1545">
                  <c:v>0.35359893799000003</c:v>
                </c:pt>
                <c:pt idx="1546">
                  <c:v>0.11126657867</c:v>
                </c:pt>
                <c:pt idx="1547">
                  <c:v>-2.6934204E-4</c:v>
                </c:pt>
                <c:pt idx="1548">
                  <c:v>0.19681791687</c:v>
                </c:pt>
                <c:pt idx="1549">
                  <c:v>0.19681791687</c:v>
                </c:pt>
                <c:pt idx="1550">
                  <c:v>0.28579522704999999</c:v>
                </c:pt>
                <c:pt idx="1551">
                  <c:v>0.35111029052999998</c:v>
                </c:pt>
                <c:pt idx="1552">
                  <c:v>0.32411483765000004</c:v>
                </c:pt>
                <c:pt idx="1553">
                  <c:v>0.27377191162000003</c:v>
                </c:pt>
                <c:pt idx="1554">
                  <c:v>0.24013456726000001</c:v>
                </c:pt>
                <c:pt idx="1555">
                  <c:v>0.24013456726000001</c:v>
                </c:pt>
                <c:pt idx="1556">
                  <c:v>0.14628500366</c:v>
                </c:pt>
                <c:pt idx="1557">
                  <c:v>0.18047093201</c:v>
                </c:pt>
                <c:pt idx="1558">
                  <c:v>0.18047093201</c:v>
                </c:pt>
                <c:pt idx="1559">
                  <c:v>0.56138494873</c:v>
                </c:pt>
                <c:pt idx="1560">
                  <c:v>0.30211648559999998</c:v>
                </c:pt>
                <c:pt idx="1561">
                  <c:v>0.12376690674</c:v>
                </c:pt>
                <c:pt idx="1562">
                  <c:v>0.26406802367999999</c:v>
                </c:pt>
                <c:pt idx="1563">
                  <c:v>0.18277987670999998</c:v>
                </c:pt>
                <c:pt idx="1564">
                  <c:v>0.36129324341000002</c:v>
                </c:pt>
                <c:pt idx="1565">
                  <c:v>0.36129324341000002</c:v>
                </c:pt>
                <c:pt idx="1566">
                  <c:v>0.43137939453000002</c:v>
                </c:pt>
                <c:pt idx="1567">
                  <c:v>0.14393026733</c:v>
                </c:pt>
                <c:pt idx="1568">
                  <c:v>0.14393026733</c:v>
                </c:pt>
                <c:pt idx="1569">
                  <c:v>0.13261988830999999</c:v>
                </c:pt>
                <c:pt idx="1570">
                  <c:v>0.43386660767000002</c:v>
                </c:pt>
                <c:pt idx="1571">
                  <c:v>0.53746789550999996</c:v>
                </c:pt>
                <c:pt idx="1572">
                  <c:v>0.34663339233000001</c:v>
                </c:pt>
                <c:pt idx="1573">
                  <c:v>0.37989178467000001</c:v>
                </c:pt>
                <c:pt idx="1574">
                  <c:v>0.31198574829000003</c:v>
                </c:pt>
                <c:pt idx="1575">
                  <c:v>0.31198574829000003</c:v>
                </c:pt>
                <c:pt idx="1576">
                  <c:v>0.14398159790000001</c:v>
                </c:pt>
                <c:pt idx="1577">
                  <c:v>0.23993942261000001</c:v>
                </c:pt>
                <c:pt idx="1578">
                  <c:v>0.24530468750000001</c:v>
                </c:pt>
                <c:pt idx="1579">
                  <c:v>0.24530468750000001</c:v>
                </c:pt>
                <c:pt idx="1580">
                  <c:v>0.23578971863000001</c:v>
                </c:pt>
                <c:pt idx="1581">
                  <c:v>0.29171405028999997</c:v>
                </c:pt>
                <c:pt idx="1582">
                  <c:v>0.26322680664000003</c:v>
                </c:pt>
                <c:pt idx="1583">
                  <c:v>0.40004998779000001</c:v>
                </c:pt>
                <c:pt idx="1584">
                  <c:v>0.48440567017000002</c:v>
                </c:pt>
                <c:pt idx="1585">
                  <c:v>0.48440567017000002</c:v>
                </c:pt>
                <c:pt idx="1586">
                  <c:v>0.14448442077999998</c:v>
                </c:pt>
                <c:pt idx="1587">
                  <c:v>0.1276140976</c:v>
                </c:pt>
                <c:pt idx="1588">
                  <c:v>0.23699560546999998</c:v>
                </c:pt>
                <c:pt idx="1589">
                  <c:v>0.21687387085000001</c:v>
                </c:pt>
                <c:pt idx="1590">
                  <c:v>0.1229929657</c:v>
                </c:pt>
                <c:pt idx="1591">
                  <c:v>0.1229929657</c:v>
                </c:pt>
                <c:pt idx="1592">
                  <c:v>0.18319487000000001</c:v>
                </c:pt>
                <c:pt idx="1593">
                  <c:v>0.12773217773000001</c:v>
                </c:pt>
                <c:pt idx="1594">
                  <c:v>0.11064151001</c:v>
                </c:pt>
                <c:pt idx="1595">
                  <c:v>0.11064151001</c:v>
                </c:pt>
                <c:pt idx="1596">
                  <c:v>0.42651171874999999</c:v>
                </c:pt>
                <c:pt idx="1597">
                  <c:v>0.51542742919999995</c:v>
                </c:pt>
                <c:pt idx="1598">
                  <c:v>0.51542742919999995</c:v>
                </c:pt>
                <c:pt idx="1599">
                  <c:v>0.38640078735</c:v>
                </c:pt>
                <c:pt idx="1600">
                  <c:v>0.19308930968999999</c:v>
                </c:pt>
                <c:pt idx="1601">
                  <c:v>0.19308930968999999</c:v>
                </c:pt>
                <c:pt idx="1602">
                  <c:v>-5.6239418030000002E-2</c:v>
                </c:pt>
                <c:pt idx="1603">
                  <c:v>0.18116885376</c:v>
                </c:pt>
                <c:pt idx="1604">
                  <c:v>0.42746087646000003</c:v>
                </c:pt>
                <c:pt idx="1605">
                  <c:v>0.42746087646000003</c:v>
                </c:pt>
                <c:pt idx="1606">
                  <c:v>0.46921826171999997</c:v>
                </c:pt>
                <c:pt idx="1607">
                  <c:v>0.22824533081000001</c:v>
                </c:pt>
                <c:pt idx="1608">
                  <c:v>0.22824533081000001</c:v>
                </c:pt>
                <c:pt idx="1609">
                  <c:v>4.7443988799999996E-2</c:v>
                </c:pt>
                <c:pt idx="1610">
                  <c:v>4.998823929E-2</c:v>
                </c:pt>
                <c:pt idx="1611">
                  <c:v>2.993224525E-2</c:v>
                </c:pt>
                <c:pt idx="1612">
                  <c:v>2.993224525E-2</c:v>
                </c:pt>
                <c:pt idx="1613">
                  <c:v>0.47452142334000003</c:v>
                </c:pt>
                <c:pt idx="1614">
                  <c:v>0.39671078490999995</c:v>
                </c:pt>
                <c:pt idx="1615">
                  <c:v>0.39671078490999995</c:v>
                </c:pt>
                <c:pt idx="1616">
                  <c:v>7.9752815249999998E-2</c:v>
                </c:pt>
                <c:pt idx="1617">
                  <c:v>1.8596679689999999E-2</c:v>
                </c:pt>
                <c:pt idx="1618">
                  <c:v>1.8596679689999999E-2</c:v>
                </c:pt>
                <c:pt idx="1619">
                  <c:v>0.22025930786</c:v>
                </c:pt>
                <c:pt idx="1620">
                  <c:v>0.18021508789000001</c:v>
                </c:pt>
                <c:pt idx="1621">
                  <c:v>0.24868547057999998</c:v>
                </c:pt>
                <c:pt idx="1622">
                  <c:v>0.24868547057999998</c:v>
                </c:pt>
                <c:pt idx="1623">
                  <c:v>0.27777981566999999</c:v>
                </c:pt>
                <c:pt idx="1624">
                  <c:v>0.30272296142999999</c:v>
                </c:pt>
                <c:pt idx="1625">
                  <c:v>0.26539102172999995</c:v>
                </c:pt>
                <c:pt idx="1626">
                  <c:v>0.32425402832</c:v>
                </c:pt>
                <c:pt idx="1627">
                  <c:v>0.37514126586999996</c:v>
                </c:pt>
                <c:pt idx="1628">
                  <c:v>0.37514126586999996</c:v>
                </c:pt>
                <c:pt idx="1629">
                  <c:v>0.21502656554999999</c:v>
                </c:pt>
                <c:pt idx="1630">
                  <c:v>0.29525360106999998</c:v>
                </c:pt>
                <c:pt idx="1631">
                  <c:v>0.29525360106999998</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4"/>
          <c:order val="14"/>
          <c:tx>
            <c:v>Downforce</c:v>
          </c:tx>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V$2:$V$4000</c:f>
              <c:numCache>
                <c:formatCode>0.0000</c:formatCode>
                <c:ptCount val="3999"/>
                <c:pt idx="0">
                  <c:v>6.1415229799999999E-2</c:v>
                </c:pt>
                <c:pt idx="1">
                  <c:v>6.1415229799999999E-2</c:v>
                </c:pt>
                <c:pt idx="2">
                  <c:v>6.1415229799999999E-2</c:v>
                </c:pt>
                <c:pt idx="3">
                  <c:v>4.5304918299999995E-3</c:v>
                </c:pt>
                <c:pt idx="4">
                  <c:v>-1.7018686290000001E-2</c:v>
                </c:pt>
                <c:pt idx="5">
                  <c:v>-1.7018686290000001E-2</c:v>
                </c:pt>
                <c:pt idx="6">
                  <c:v>-3.27423334E-3</c:v>
                </c:pt>
                <c:pt idx="7">
                  <c:v>-2.5687412259999997E-2</c:v>
                </c:pt>
                <c:pt idx="8">
                  <c:v>-2.5687412259999997E-2</c:v>
                </c:pt>
                <c:pt idx="9">
                  <c:v>2.378736305E-2</c:v>
                </c:pt>
                <c:pt idx="10">
                  <c:v>1.160729599E-2</c:v>
                </c:pt>
                <c:pt idx="11">
                  <c:v>1.160729599E-2</c:v>
                </c:pt>
                <c:pt idx="12">
                  <c:v>-1.5378036500000001E-3</c:v>
                </c:pt>
                <c:pt idx="13">
                  <c:v>-1.5378036500000001E-3</c:v>
                </c:pt>
                <c:pt idx="14">
                  <c:v>-4.6902812959999998E-2</c:v>
                </c:pt>
                <c:pt idx="15">
                  <c:v>1.23583622E-2</c:v>
                </c:pt>
                <c:pt idx="16">
                  <c:v>3.9018623349999997E-2</c:v>
                </c:pt>
                <c:pt idx="17">
                  <c:v>-0.11085778809000001</c:v>
                </c:pt>
                <c:pt idx="18">
                  <c:v>-0.19454760741999999</c:v>
                </c:pt>
                <c:pt idx="19">
                  <c:v>-3.4254772189999998E-2</c:v>
                </c:pt>
                <c:pt idx="20">
                  <c:v>-3.4254772189999998E-2</c:v>
                </c:pt>
                <c:pt idx="21">
                  <c:v>4.9036205289999996E-2</c:v>
                </c:pt>
                <c:pt idx="22">
                  <c:v>2.9750238419999998E-2</c:v>
                </c:pt>
                <c:pt idx="23">
                  <c:v>-8.537034990000001E-3</c:v>
                </c:pt>
                <c:pt idx="24">
                  <c:v>-8.537034990000001E-3</c:v>
                </c:pt>
                <c:pt idx="25">
                  <c:v>-6.2633014680000001E-2</c:v>
                </c:pt>
                <c:pt idx="26">
                  <c:v>-7.44320755E-2</c:v>
                </c:pt>
                <c:pt idx="27">
                  <c:v>-2.876550865E-2</c:v>
                </c:pt>
                <c:pt idx="28">
                  <c:v>3.4493868399999997E-3</c:v>
                </c:pt>
                <c:pt idx="29">
                  <c:v>-2.1039310459999998E-2</c:v>
                </c:pt>
                <c:pt idx="30">
                  <c:v>-2.1039310459999998E-2</c:v>
                </c:pt>
                <c:pt idx="31">
                  <c:v>-4.1989765169999999E-2</c:v>
                </c:pt>
                <c:pt idx="32">
                  <c:v>-7.5823364299999994E-3</c:v>
                </c:pt>
                <c:pt idx="33">
                  <c:v>8.4576019289999999E-2</c:v>
                </c:pt>
                <c:pt idx="34">
                  <c:v>8.4576019289999999E-2</c:v>
                </c:pt>
                <c:pt idx="35">
                  <c:v>7.9580383300000002E-3</c:v>
                </c:pt>
                <c:pt idx="36">
                  <c:v>-2.2740692140000001E-2</c:v>
                </c:pt>
                <c:pt idx="37">
                  <c:v>-2.2740692140000001E-2</c:v>
                </c:pt>
                <c:pt idx="38">
                  <c:v>-2.2239559169999999E-2</c:v>
                </c:pt>
                <c:pt idx="39">
                  <c:v>-5.8067855799999995E-3</c:v>
                </c:pt>
                <c:pt idx="40">
                  <c:v>1.499508095E-2</c:v>
                </c:pt>
                <c:pt idx="41">
                  <c:v>1.499508095E-2</c:v>
                </c:pt>
                <c:pt idx="42">
                  <c:v>2.907424736E-2</c:v>
                </c:pt>
                <c:pt idx="43">
                  <c:v>7.057083199999999E-4</c:v>
                </c:pt>
                <c:pt idx="44">
                  <c:v>-3.1004009249999999E-2</c:v>
                </c:pt>
                <c:pt idx="45">
                  <c:v>0.10412504577999999</c:v>
                </c:pt>
                <c:pt idx="46">
                  <c:v>9.692531586E-2</c:v>
                </c:pt>
                <c:pt idx="47">
                  <c:v>9.692531586E-2</c:v>
                </c:pt>
                <c:pt idx="48">
                  <c:v>3.1275524140000004E-2</c:v>
                </c:pt>
                <c:pt idx="49">
                  <c:v>-1.9973550800000003E-2</c:v>
                </c:pt>
                <c:pt idx="50">
                  <c:v>-4.6103588100000002E-2</c:v>
                </c:pt>
                <c:pt idx="51">
                  <c:v>-4.6103588100000002E-2</c:v>
                </c:pt>
                <c:pt idx="52">
                  <c:v>-3.9200664519999998E-2</c:v>
                </c:pt>
                <c:pt idx="53">
                  <c:v>-9.3137483600000005E-3</c:v>
                </c:pt>
                <c:pt idx="54">
                  <c:v>-9.3137483600000005E-3</c:v>
                </c:pt>
                <c:pt idx="55">
                  <c:v>-7.4262696999999995E-4</c:v>
                </c:pt>
                <c:pt idx="56">
                  <c:v>-8.5840393070000007E-2</c:v>
                </c:pt>
                <c:pt idx="57">
                  <c:v>-8.5840393070000007E-2</c:v>
                </c:pt>
                <c:pt idx="58">
                  <c:v>-2.478303909E-2</c:v>
                </c:pt>
                <c:pt idx="59">
                  <c:v>4.2014457700000001E-2</c:v>
                </c:pt>
                <c:pt idx="60">
                  <c:v>4.6508033750000004E-2</c:v>
                </c:pt>
                <c:pt idx="61">
                  <c:v>8.7965377810000009E-2</c:v>
                </c:pt>
                <c:pt idx="62">
                  <c:v>0.12666587830000001</c:v>
                </c:pt>
                <c:pt idx="63">
                  <c:v>5.7267631530000002E-2</c:v>
                </c:pt>
                <c:pt idx="64">
                  <c:v>5.7267631530000002E-2</c:v>
                </c:pt>
                <c:pt idx="65">
                  <c:v>8.7127052309999994E-2</c:v>
                </c:pt>
                <c:pt idx="66">
                  <c:v>5.2968635560000005E-2</c:v>
                </c:pt>
                <c:pt idx="67">
                  <c:v>5.2968635560000005E-2</c:v>
                </c:pt>
                <c:pt idx="68">
                  <c:v>-5.6017913819999994E-2</c:v>
                </c:pt>
                <c:pt idx="69">
                  <c:v>-0.27752856444999996</c:v>
                </c:pt>
                <c:pt idx="70">
                  <c:v>-0.24762284851000002</c:v>
                </c:pt>
                <c:pt idx="71">
                  <c:v>5.8700000760000003E-2</c:v>
                </c:pt>
                <c:pt idx="72">
                  <c:v>0.28648629761</c:v>
                </c:pt>
                <c:pt idx="73">
                  <c:v>1.265115929E-2</c:v>
                </c:pt>
                <c:pt idx="74">
                  <c:v>1.265115929E-2</c:v>
                </c:pt>
                <c:pt idx="75">
                  <c:v>3.6719158170000002E-2</c:v>
                </c:pt>
                <c:pt idx="76">
                  <c:v>0.26057781982</c:v>
                </c:pt>
                <c:pt idx="77">
                  <c:v>0.26057781982</c:v>
                </c:pt>
                <c:pt idx="78">
                  <c:v>0.10963473510999999</c:v>
                </c:pt>
                <c:pt idx="79">
                  <c:v>1.257296753E-2</c:v>
                </c:pt>
                <c:pt idx="80">
                  <c:v>1.257296753E-2</c:v>
                </c:pt>
                <c:pt idx="81">
                  <c:v>0.12525569153000002</c:v>
                </c:pt>
                <c:pt idx="82">
                  <c:v>0.19626583862000002</c:v>
                </c:pt>
                <c:pt idx="83">
                  <c:v>0.179460495</c:v>
                </c:pt>
                <c:pt idx="84">
                  <c:v>0.179460495</c:v>
                </c:pt>
                <c:pt idx="85">
                  <c:v>0.21187466431000002</c:v>
                </c:pt>
                <c:pt idx="86">
                  <c:v>0.46253594971000001</c:v>
                </c:pt>
                <c:pt idx="87">
                  <c:v>0.46253594971000001</c:v>
                </c:pt>
                <c:pt idx="88">
                  <c:v>0.29870333862000004</c:v>
                </c:pt>
                <c:pt idx="89">
                  <c:v>0.34087387084999998</c:v>
                </c:pt>
                <c:pt idx="90">
                  <c:v>0.34087387084999998</c:v>
                </c:pt>
                <c:pt idx="91">
                  <c:v>0.12012302398999999</c:v>
                </c:pt>
                <c:pt idx="92">
                  <c:v>0.19294007873999999</c:v>
                </c:pt>
                <c:pt idx="93">
                  <c:v>0.27220764159999999</c:v>
                </c:pt>
                <c:pt idx="94">
                  <c:v>0.27220764159999999</c:v>
                </c:pt>
                <c:pt idx="95">
                  <c:v>0.36686532592999999</c:v>
                </c:pt>
                <c:pt idx="96">
                  <c:v>0.43001074218999996</c:v>
                </c:pt>
                <c:pt idx="97">
                  <c:v>0.43001074218999996</c:v>
                </c:pt>
                <c:pt idx="98">
                  <c:v>0.24939433288999999</c:v>
                </c:pt>
                <c:pt idx="99">
                  <c:v>0.45265222168000002</c:v>
                </c:pt>
                <c:pt idx="100">
                  <c:v>0.45265222168000002</c:v>
                </c:pt>
                <c:pt idx="101">
                  <c:v>0.38545498656999999</c:v>
                </c:pt>
                <c:pt idx="102">
                  <c:v>0.49861602783000003</c:v>
                </c:pt>
                <c:pt idx="103">
                  <c:v>0.35808648681999999</c:v>
                </c:pt>
                <c:pt idx="104">
                  <c:v>0.35808648681999999</c:v>
                </c:pt>
                <c:pt idx="105">
                  <c:v>0.43609716796999998</c:v>
                </c:pt>
                <c:pt idx="106">
                  <c:v>0.25486141968000003</c:v>
                </c:pt>
                <c:pt idx="107">
                  <c:v>0.25486141968000003</c:v>
                </c:pt>
                <c:pt idx="108">
                  <c:v>0.50920220947000006</c:v>
                </c:pt>
                <c:pt idx="109">
                  <c:v>0.30844500732000002</c:v>
                </c:pt>
                <c:pt idx="110">
                  <c:v>0.47655252074999999</c:v>
                </c:pt>
                <c:pt idx="111">
                  <c:v>0.47655252074999999</c:v>
                </c:pt>
                <c:pt idx="112">
                  <c:v>0.33712481688999996</c:v>
                </c:pt>
                <c:pt idx="113">
                  <c:v>0.38446649170000002</c:v>
                </c:pt>
                <c:pt idx="114">
                  <c:v>0.38446649170000002</c:v>
                </c:pt>
                <c:pt idx="115">
                  <c:v>0.47426367188000002</c:v>
                </c:pt>
                <c:pt idx="116">
                  <c:v>0.42826303101000002</c:v>
                </c:pt>
                <c:pt idx="117">
                  <c:v>0.42826303101000002</c:v>
                </c:pt>
                <c:pt idx="118">
                  <c:v>0.443859375</c:v>
                </c:pt>
                <c:pt idx="119">
                  <c:v>0.56451452636999999</c:v>
                </c:pt>
                <c:pt idx="120">
                  <c:v>0.55367462158000003</c:v>
                </c:pt>
                <c:pt idx="121">
                  <c:v>0.55367462158000003</c:v>
                </c:pt>
                <c:pt idx="122">
                  <c:v>0.79062133789</c:v>
                </c:pt>
                <c:pt idx="123">
                  <c:v>0.61328045654000007</c:v>
                </c:pt>
                <c:pt idx="124">
                  <c:v>0.61646179199000006</c:v>
                </c:pt>
                <c:pt idx="125">
                  <c:v>0.22647348022</c:v>
                </c:pt>
                <c:pt idx="126">
                  <c:v>0.32601138305999999</c:v>
                </c:pt>
                <c:pt idx="127">
                  <c:v>0.32601138305999999</c:v>
                </c:pt>
                <c:pt idx="128">
                  <c:v>0.77612518311000001</c:v>
                </c:pt>
                <c:pt idx="129">
                  <c:v>0.57406011963000003</c:v>
                </c:pt>
                <c:pt idx="130">
                  <c:v>0.64110876465</c:v>
                </c:pt>
                <c:pt idx="131">
                  <c:v>0.64110876465</c:v>
                </c:pt>
                <c:pt idx="132">
                  <c:v>0.78727899170000004</c:v>
                </c:pt>
                <c:pt idx="133">
                  <c:v>0.79147760010000001</c:v>
                </c:pt>
                <c:pt idx="134">
                  <c:v>0.77556085205000003</c:v>
                </c:pt>
                <c:pt idx="135">
                  <c:v>0.53225482178000005</c:v>
                </c:pt>
                <c:pt idx="136">
                  <c:v>0.65705920409999996</c:v>
                </c:pt>
                <c:pt idx="137">
                  <c:v>0.65705920409999996</c:v>
                </c:pt>
                <c:pt idx="138">
                  <c:v>0.72128942871000001</c:v>
                </c:pt>
                <c:pt idx="139">
                  <c:v>0.92890264893000007</c:v>
                </c:pt>
                <c:pt idx="140">
                  <c:v>1.0145193481400001</c:v>
                </c:pt>
                <c:pt idx="141">
                  <c:v>1.0145193481400001</c:v>
                </c:pt>
                <c:pt idx="142">
                  <c:v>0.65492486571999997</c:v>
                </c:pt>
                <c:pt idx="143">
                  <c:v>0.85413214111000002</c:v>
                </c:pt>
                <c:pt idx="144">
                  <c:v>0.85413214111000002</c:v>
                </c:pt>
                <c:pt idx="145">
                  <c:v>0.83983184814</c:v>
                </c:pt>
                <c:pt idx="146">
                  <c:v>1.0781236572299999</c:v>
                </c:pt>
                <c:pt idx="147">
                  <c:v>1.0781236572299999</c:v>
                </c:pt>
                <c:pt idx="148">
                  <c:v>0.93863592529000006</c:v>
                </c:pt>
                <c:pt idx="149">
                  <c:v>1.0410791015600001</c:v>
                </c:pt>
                <c:pt idx="150">
                  <c:v>0.92707519531000004</c:v>
                </c:pt>
                <c:pt idx="151">
                  <c:v>0.92707519531000004</c:v>
                </c:pt>
                <c:pt idx="152">
                  <c:v>0.96574719237999995</c:v>
                </c:pt>
                <c:pt idx="153">
                  <c:v>0.90511212157999998</c:v>
                </c:pt>
                <c:pt idx="154">
                  <c:v>0.90511212157999998</c:v>
                </c:pt>
                <c:pt idx="155">
                  <c:v>0.94266864013999996</c:v>
                </c:pt>
                <c:pt idx="156">
                  <c:v>0.93577575684000003</c:v>
                </c:pt>
                <c:pt idx="157">
                  <c:v>0.93577575684000003</c:v>
                </c:pt>
                <c:pt idx="158">
                  <c:v>0.95153027343999996</c:v>
                </c:pt>
                <c:pt idx="159">
                  <c:v>0.91323040770999997</c:v>
                </c:pt>
                <c:pt idx="160">
                  <c:v>1.0998345947299999</c:v>
                </c:pt>
                <c:pt idx="161">
                  <c:v>1.03189245605</c:v>
                </c:pt>
                <c:pt idx="162">
                  <c:v>0.94378143310999996</c:v>
                </c:pt>
                <c:pt idx="163">
                  <c:v>0.84056347656000008</c:v>
                </c:pt>
                <c:pt idx="164">
                  <c:v>0.84056347656000008</c:v>
                </c:pt>
                <c:pt idx="165">
                  <c:v>1.1067589111299998</c:v>
                </c:pt>
                <c:pt idx="166">
                  <c:v>1.0938840331999999</c:v>
                </c:pt>
                <c:pt idx="167">
                  <c:v>1.0938840331999999</c:v>
                </c:pt>
                <c:pt idx="168">
                  <c:v>1.5530074462899999</c:v>
                </c:pt>
                <c:pt idx="169">
                  <c:v>1.5530074462899999</c:v>
                </c:pt>
                <c:pt idx="170">
                  <c:v>1.2822336425799998</c:v>
                </c:pt>
                <c:pt idx="171">
                  <c:v>1.2882152099599999</c:v>
                </c:pt>
                <c:pt idx="172">
                  <c:v>1.2882152099599999</c:v>
                </c:pt>
                <c:pt idx="173">
                  <c:v>1.27159973145</c:v>
                </c:pt>
                <c:pt idx="174">
                  <c:v>1.1039124755900001</c:v>
                </c:pt>
                <c:pt idx="175">
                  <c:v>0.84288897704999999</c:v>
                </c:pt>
                <c:pt idx="176">
                  <c:v>0.84288897704999999</c:v>
                </c:pt>
                <c:pt idx="177">
                  <c:v>1.01574395752</c:v>
                </c:pt>
                <c:pt idx="178">
                  <c:v>0.98438507080000004</c:v>
                </c:pt>
                <c:pt idx="179">
                  <c:v>1.01713769531</c:v>
                </c:pt>
                <c:pt idx="180">
                  <c:v>1.2624791259799999</c:v>
                </c:pt>
                <c:pt idx="181">
                  <c:v>1.24204785156</c:v>
                </c:pt>
                <c:pt idx="182">
                  <c:v>1.24204785156</c:v>
                </c:pt>
                <c:pt idx="183">
                  <c:v>1.25935205078</c:v>
                </c:pt>
                <c:pt idx="184">
                  <c:v>1.16645251465</c:v>
                </c:pt>
                <c:pt idx="185">
                  <c:v>1.2733176269499999</c:v>
                </c:pt>
                <c:pt idx="186">
                  <c:v>1.2733176269499999</c:v>
                </c:pt>
                <c:pt idx="187">
                  <c:v>1.3354440918000001</c:v>
                </c:pt>
                <c:pt idx="188">
                  <c:v>1.2491451415999999</c:v>
                </c:pt>
                <c:pt idx="189">
                  <c:v>1.2491451415999999</c:v>
                </c:pt>
                <c:pt idx="190">
                  <c:v>1.3359393310500001</c:v>
                </c:pt>
                <c:pt idx="191">
                  <c:v>1.46542150879</c:v>
                </c:pt>
                <c:pt idx="192">
                  <c:v>1.46542150879</c:v>
                </c:pt>
                <c:pt idx="193">
                  <c:v>1.3380572509799999</c:v>
                </c:pt>
                <c:pt idx="194">
                  <c:v>1.29077026367</c:v>
                </c:pt>
                <c:pt idx="195">
                  <c:v>1.0707775878899999</c:v>
                </c:pt>
                <c:pt idx="196">
                  <c:v>1.0707775878899999</c:v>
                </c:pt>
                <c:pt idx="197">
                  <c:v>1.1623350830100001</c:v>
                </c:pt>
                <c:pt idx="198">
                  <c:v>1.2418464355500001</c:v>
                </c:pt>
                <c:pt idx="199">
                  <c:v>1.2418464355500001</c:v>
                </c:pt>
                <c:pt idx="200">
                  <c:v>1.3403878173799999</c:v>
                </c:pt>
                <c:pt idx="201">
                  <c:v>1.1080916748</c:v>
                </c:pt>
                <c:pt idx="202">
                  <c:v>1.17784216309</c:v>
                </c:pt>
                <c:pt idx="203">
                  <c:v>1.17784216309</c:v>
                </c:pt>
                <c:pt idx="204">
                  <c:v>1.30995861816</c:v>
                </c:pt>
                <c:pt idx="205">
                  <c:v>1.5165369872999999</c:v>
                </c:pt>
                <c:pt idx="206">
                  <c:v>1.6391136474600001</c:v>
                </c:pt>
                <c:pt idx="207">
                  <c:v>1.66202111816</c:v>
                </c:pt>
                <c:pt idx="208">
                  <c:v>1.83218493652</c:v>
                </c:pt>
                <c:pt idx="209">
                  <c:v>1.83218493652</c:v>
                </c:pt>
                <c:pt idx="210">
                  <c:v>2.2051791992200003</c:v>
                </c:pt>
                <c:pt idx="211">
                  <c:v>2.6102365722700003</c:v>
                </c:pt>
                <c:pt idx="212">
                  <c:v>2.6102365722700003</c:v>
                </c:pt>
                <c:pt idx="213">
                  <c:v>2.5265354003900002</c:v>
                </c:pt>
                <c:pt idx="214">
                  <c:v>2.29493994141</c:v>
                </c:pt>
                <c:pt idx="215">
                  <c:v>2.1719028320299998</c:v>
                </c:pt>
                <c:pt idx="216">
                  <c:v>2.2272871093799997</c:v>
                </c:pt>
                <c:pt idx="217">
                  <c:v>2.5641408691400001</c:v>
                </c:pt>
                <c:pt idx="218">
                  <c:v>3.0716669921900004</c:v>
                </c:pt>
                <c:pt idx="219">
                  <c:v>3.0716669921900004</c:v>
                </c:pt>
                <c:pt idx="220">
                  <c:v>3.3039831543</c:v>
                </c:pt>
                <c:pt idx="221">
                  <c:v>3.4795891113299997</c:v>
                </c:pt>
                <c:pt idx="222">
                  <c:v>3.7261166992199999</c:v>
                </c:pt>
                <c:pt idx="223">
                  <c:v>3.7261166992199999</c:v>
                </c:pt>
                <c:pt idx="224">
                  <c:v>3.9006237793</c:v>
                </c:pt>
                <c:pt idx="225">
                  <c:v>3.9953764648400001</c:v>
                </c:pt>
                <c:pt idx="226">
                  <c:v>3.9953764648400001</c:v>
                </c:pt>
                <c:pt idx="227">
                  <c:v>3.9336406249999998</c:v>
                </c:pt>
                <c:pt idx="228">
                  <c:v>3.4969226074200002</c:v>
                </c:pt>
                <c:pt idx="229">
                  <c:v>3.4969226074200002</c:v>
                </c:pt>
                <c:pt idx="230">
                  <c:v>3.7996945800799997</c:v>
                </c:pt>
                <c:pt idx="231">
                  <c:v>4.4162788085900004</c:v>
                </c:pt>
                <c:pt idx="232">
                  <c:v>4.1251367187500003</c:v>
                </c:pt>
                <c:pt idx="233">
                  <c:v>4.1251367187500003</c:v>
                </c:pt>
                <c:pt idx="234">
                  <c:v>4.1938681640599995</c:v>
                </c:pt>
                <c:pt idx="235">
                  <c:v>4.1869321289099997</c:v>
                </c:pt>
                <c:pt idx="236">
                  <c:v>4.1869321289099997</c:v>
                </c:pt>
                <c:pt idx="237">
                  <c:v>4.1934321289099996</c:v>
                </c:pt>
                <c:pt idx="238">
                  <c:v>4.7545683593800003</c:v>
                </c:pt>
                <c:pt idx="239">
                  <c:v>4.7545683593800003</c:v>
                </c:pt>
                <c:pt idx="240">
                  <c:v>4.6673183593800003</c:v>
                </c:pt>
                <c:pt idx="241">
                  <c:v>4.4366650390600002</c:v>
                </c:pt>
                <c:pt idx="242">
                  <c:v>4.47819482422</c:v>
                </c:pt>
                <c:pt idx="243">
                  <c:v>4.4649101562500002</c:v>
                </c:pt>
                <c:pt idx="244">
                  <c:v>4.5090961914100003</c:v>
                </c:pt>
                <c:pt idx="245">
                  <c:v>4.73647949219</c:v>
                </c:pt>
                <c:pt idx="246">
                  <c:v>4.73647949219</c:v>
                </c:pt>
                <c:pt idx="247">
                  <c:v>5.1208022460900002</c:v>
                </c:pt>
                <c:pt idx="248">
                  <c:v>5.47385644531</c:v>
                </c:pt>
                <c:pt idx="249">
                  <c:v>5.47385644531</c:v>
                </c:pt>
                <c:pt idx="250">
                  <c:v>5.3624462890600002</c:v>
                </c:pt>
                <c:pt idx="251">
                  <c:v>4.8184677734400001</c:v>
                </c:pt>
                <c:pt idx="252">
                  <c:v>4.8493725585899998</c:v>
                </c:pt>
                <c:pt idx="253">
                  <c:v>4.7606923828099994</c:v>
                </c:pt>
                <c:pt idx="254">
                  <c:v>4.6844096679699998</c:v>
                </c:pt>
                <c:pt idx="255">
                  <c:v>4.8411376953099996</c:v>
                </c:pt>
                <c:pt idx="256">
                  <c:v>4.8411376953099996</c:v>
                </c:pt>
                <c:pt idx="257">
                  <c:v>4.6615034179699997</c:v>
                </c:pt>
                <c:pt idx="258">
                  <c:v>4.6100957031300007</c:v>
                </c:pt>
                <c:pt idx="259">
                  <c:v>4.6100957031300007</c:v>
                </c:pt>
                <c:pt idx="260">
                  <c:v>4.7382734375000002</c:v>
                </c:pt>
                <c:pt idx="261">
                  <c:v>4.7776337890599994</c:v>
                </c:pt>
                <c:pt idx="262">
                  <c:v>4.7776337890599994</c:v>
                </c:pt>
                <c:pt idx="263">
                  <c:v>4.95320214844</c:v>
                </c:pt>
                <c:pt idx="264">
                  <c:v>4.90240185547</c:v>
                </c:pt>
                <c:pt idx="265">
                  <c:v>4.7783457031300003</c:v>
                </c:pt>
                <c:pt idx="266">
                  <c:v>4.7783457031300003</c:v>
                </c:pt>
                <c:pt idx="267">
                  <c:v>4.8995712890599998</c:v>
                </c:pt>
                <c:pt idx="268">
                  <c:v>4.9931694335900003</c:v>
                </c:pt>
                <c:pt idx="269">
                  <c:v>4.9931694335900003</c:v>
                </c:pt>
                <c:pt idx="270">
                  <c:v>4.8221772460899999</c:v>
                </c:pt>
                <c:pt idx="271">
                  <c:v>4.9534453125000004</c:v>
                </c:pt>
                <c:pt idx="272">
                  <c:v>4.9534453125000004</c:v>
                </c:pt>
                <c:pt idx="273">
                  <c:v>5.1108583984400004</c:v>
                </c:pt>
                <c:pt idx="274">
                  <c:v>5.0790888671900003</c:v>
                </c:pt>
                <c:pt idx="275">
                  <c:v>5.0195551757800008</c:v>
                </c:pt>
                <c:pt idx="276">
                  <c:v>5.0195551757800008</c:v>
                </c:pt>
                <c:pt idx="277">
                  <c:v>5.0971704101599995</c:v>
                </c:pt>
                <c:pt idx="278">
                  <c:v>5.0662988281300008</c:v>
                </c:pt>
                <c:pt idx="279">
                  <c:v>5.1316157226599994</c:v>
                </c:pt>
                <c:pt idx="280">
                  <c:v>5.36036865234</c:v>
                </c:pt>
                <c:pt idx="281">
                  <c:v>5.4233920898400001</c:v>
                </c:pt>
                <c:pt idx="282">
                  <c:v>5.4233920898400001</c:v>
                </c:pt>
                <c:pt idx="283">
                  <c:v>5.53810400391</c:v>
                </c:pt>
                <c:pt idx="284">
                  <c:v>5.7430849609400001</c:v>
                </c:pt>
                <c:pt idx="285">
                  <c:v>5.8105078125</c:v>
                </c:pt>
                <c:pt idx="286">
                  <c:v>5.8105078125</c:v>
                </c:pt>
                <c:pt idx="287">
                  <c:v>5.7526445312499996</c:v>
                </c:pt>
                <c:pt idx="288">
                  <c:v>5.7526445312499996</c:v>
                </c:pt>
                <c:pt idx="289">
                  <c:v>5.85663476563</c:v>
                </c:pt>
                <c:pt idx="290">
                  <c:v>5.7867431640599998</c:v>
                </c:pt>
                <c:pt idx="291">
                  <c:v>5.72718212891</c:v>
                </c:pt>
                <c:pt idx="292">
                  <c:v>5.72718212891</c:v>
                </c:pt>
                <c:pt idx="293">
                  <c:v>5.7252319335899999</c:v>
                </c:pt>
                <c:pt idx="294">
                  <c:v>5.6844365234400005</c:v>
                </c:pt>
                <c:pt idx="295">
                  <c:v>5.7428007812499997</c:v>
                </c:pt>
                <c:pt idx="296">
                  <c:v>5.7956420898400003</c:v>
                </c:pt>
                <c:pt idx="297">
                  <c:v>5.9790634765599995</c:v>
                </c:pt>
                <c:pt idx="298">
                  <c:v>5.9790634765599995</c:v>
                </c:pt>
                <c:pt idx="299">
                  <c:v>6.1574355468800004</c:v>
                </c:pt>
                <c:pt idx="300">
                  <c:v>6.3725166015600001</c:v>
                </c:pt>
                <c:pt idx="301">
                  <c:v>6.5862280273399998</c:v>
                </c:pt>
                <c:pt idx="302">
                  <c:v>6.5862280273399998</c:v>
                </c:pt>
                <c:pt idx="303">
                  <c:v>6.8091523437500001</c:v>
                </c:pt>
                <c:pt idx="304">
                  <c:v>7.1130107421900002</c:v>
                </c:pt>
                <c:pt idx="305">
                  <c:v>7.3893828125000001</c:v>
                </c:pt>
                <c:pt idx="306">
                  <c:v>7.5291030273400006</c:v>
                </c:pt>
                <c:pt idx="307">
                  <c:v>7.6694077148400002</c:v>
                </c:pt>
                <c:pt idx="308">
                  <c:v>7.6694077148400002</c:v>
                </c:pt>
                <c:pt idx="309">
                  <c:v>7.8344873046900005</c:v>
                </c:pt>
                <c:pt idx="310">
                  <c:v>8.0894804687500006</c:v>
                </c:pt>
                <c:pt idx="311">
                  <c:v>8.3941972656299999</c:v>
                </c:pt>
                <c:pt idx="312">
                  <c:v>8.3941972656299999</c:v>
                </c:pt>
                <c:pt idx="313">
                  <c:v>8.7623037109399995</c:v>
                </c:pt>
                <c:pt idx="314">
                  <c:v>9.0606816406300013</c:v>
                </c:pt>
                <c:pt idx="315">
                  <c:v>9.4407382812500007</c:v>
                </c:pt>
                <c:pt idx="316">
                  <c:v>9.931307617189999</c:v>
                </c:pt>
                <c:pt idx="317">
                  <c:v>10.32826367188</c:v>
                </c:pt>
                <c:pt idx="318">
                  <c:v>10.32826367188</c:v>
                </c:pt>
                <c:pt idx="319">
                  <c:v>10.78004980469</c:v>
                </c:pt>
                <c:pt idx="320">
                  <c:v>11.546886718750001</c:v>
                </c:pt>
                <c:pt idx="321">
                  <c:v>12.490414062499999</c:v>
                </c:pt>
                <c:pt idx="322">
                  <c:v>12.490414062499999</c:v>
                </c:pt>
                <c:pt idx="323">
                  <c:v>13.218161132810001</c:v>
                </c:pt>
                <c:pt idx="324">
                  <c:v>13.817692382810002</c:v>
                </c:pt>
                <c:pt idx="325">
                  <c:v>13.817692382810002</c:v>
                </c:pt>
                <c:pt idx="326">
                  <c:v>13.379658203130001</c:v>
                </c:pt>
                <c:pt idx="327">
                  <c:v>12.958699218750001</c:v>
                </c:pt>
                <c:pt idx="328">
                  <c:v>12.62813476563</c:v>
                </c:pt>
                <c:pt idx="329">
                  <c:v>12.62813476563</c:v>
                </c:pt>
                <c:pt idx="330">
                  <c:v>12.550599609380001</c:v>
                </c:pt>
                <c:pt idx="331">
                  <c:v>12.540131835939999</c:v>
                </c:pt>
                <c:pt idx="332">
                  <c:v>12.540131835939999</c:v>
                </c:pt>
                <c:pt idx="333">
                  <c:v>12.18842285156</c:v>
                </c:pt>
                <c:pt idx="334">
                  <c:v>12.109543945310001</c:v>
                </c:pt>
                <c:pt idx="335">
                  <c:v>12.109543945310001</c:v>
                </c:pt>
                <c:pt idx="336">
                  <c:v>12.152046875</c:v>
                </c:pt>
                <c:pt idx="337">
                  <c:v>12.11733398438</c:v>
                </c:pt>
                <c:pt idx="338">
                  <c:v>12.03942773438</c:v>
                </c:pt>
                <c:pt idx="339">
                  <c:v>12.03942773438</c:v>
                </c:pt>
                <c:pt idx="340">
                  <c:v>11.919877929689999</c:v>
                </c:pt>
                <c:pt idx="341">
                  <c:v>11.86305273438</c:v>
                </c:pt>
                <c:pt idx="342">
                  <c:v>11.77511132813</c:v>
                </c:pt>
                <c:pt idx="343">
                  <c:v>11.86197851563</c:v>
                </c:pt>
                <c:pt idx="344">
                  <c:v>11.84171679688</c:v>
                </c:pt>
                <c:pt idx="345">
                  <c:v>11.84171679688</c:v>
                </c:pt>
                <c:pt idx="346">
                  <c:v>11.72422363281</c:v>
                </c:pt>
                <c:pt idx="347">
                  <c:v>11.701075195310001</c:v>
                </c:pt>
                <c:pt idx="348">
                  <c:v>11.74362207031</c:v>
                </c:pt>
                <c:pt idx="349">
                  <c:v>11.74362207031</c:v>
                </c:pt>
                <c:pt idx="350">
                  <c:v>11.72359570313</c:v>
                </c:pt>
                <c:pt idx="351">
                  <c:v>11.630161132810001</c:v>
                </c:pt>
                <c:pt idx="352">
                  <c:v>11.630161132810001</c:v>
                </c:pt>
                <c:pt idx="353">
                  <c:v>11.55681054688</c:v>
                </c:pt>
                <c:pt idx="354">
                  <c:v>11.54892578125</c:v>
                </c:pt>
                <c:pt idx="355">
                  <c:v>11.54892578125</c:v>
                </c:pt>
                <c:pt idx="356">
                  <c:v>11.604202148439999</c:v>
                </c:pt>
                <c:pt idx="357">
                  <c:v>11.513864257810001</c:v>
                </c:pt>
                <c:pt idx="358">
                  <c:v>11.52103125</c:v>
                </c:pt>
                <c:pt idx="359">
                  <c:v>11.52103125</c:v>
                </c:pt>
                <c:pt idx="360">
                  <c:v>11.496942382810001</c:v>
                </c:pt>
                <c:pt idx="361">
                  <c:v>11.545462890630001</c:v>
                </c:pt>
                <c:pt idx="362">
                  <c:v>11.545462890630001</c:v>
                </c:pt>
                <c:pt idx="363">
                  <c:v>11.56410253906</c:v>
                </c:pt>
                <c:pt idx="364">
                  <c:v>11.590924804689999</c:v>
                </c:pt>
                <c:pt idx="365">
                  <c:v>11.57243554688</c:v>
                </c:pt>
                <c:pt idx="366">
                  <c:v>11.57243554688</c:v>
                </c:pt>
                <c:pt idx="367">
                  <c:v>11.43894726563</c:v>
                </c:pt>
                <c:pt idx="368">
                  <c:v>11.554945312499999</c:v>
                </c:pt>
                <c:pt idx="369">
                  <c:v>11.554945312499999</c:v>
                </c:pt>
                <c:pt idx="370">
                  <c:v>11.61421484375</c:v>
                </c:pt>
                <c:pt idx="371">
                  <c:v>11.570710937499999</c:v>
                </c:pt>
                <c:pt idx="372">
                  <c:v>11.570710937499999</c:v>
                </c:pt>
                <c:pt idx="373">
                  <c:v>11.534262695310002</c:v>
                </c:pt>
                <c:pt idx="374">
                  <c:v>11.482038085939999</c:v>
                </c:pt>
                <c:pt idx="375">
                  <c:v>11.443128906249999</c:v>
                </c:pt>
                <c:pt idx="376">
                  <c:v>11.443128906249999</c:v>
                </c:pt>
                <c:pt idx="377">
                  <c:v>11.380776367189998</c:v>
                </c:pt>
                <c:pt idx="378">
                  <c:v>11.38025585938</c:v>
                </c:pt>
                <c:pt idx="379">
                  <c:v>11.38025585938</c:v>
                </c:pt>
                <c:pt idx="380">
                  <c:v>11.349482421880001</c:v>
                </c:pt>
                <c:pt idx="381">
                  <c:v>11.346796875000001</c:v>
                </c:pt>
                <c:pt idx="382">
                  <c:v>11.346796875000001</c:v>
                </c:pt>
                <c:pt idx="383">
                  <c:v>11.421658203130001</c:v>
                </c:pt>
                <c:pt idx="384">
                  <c:v>11.35672558594</c:v>
                </c:pt>
                <c:pt idx="385">
                  <c:v>11.26390332031</c:v>
                </c:pt>
                <c:pt idx="386">
                  <c:v>11.322747070310001</c:v>
                </c:pt>
                <c:pt idx="387">
                  <c:v>11.425829101560002</c:v>
                </c:pt>
                <c:pt idx="388">
                  <c:v>11.558291015630001</c:v>
                </c:pt>
                <c:pt idx="389">
                  <c:v>11.558291015630001</c:v>
                </c:pt>
                <c:pt idx="390">
                  <c:v>11.55320117188</c:v>
                </c:pt>
                <c:pt idx="391">
                  <c:v>11.404606445310002</c:v>
                </c:pt>
                <c:pt idx="392">
                  <c:v>11.404606445310002</c:v>
                </c:pt>
                <c:pt idx="393">
                  <c:v>11.370650390630001</c:v>
                </c:pt>
                <c:pt idx="394">
                  <c:v>11.408685546880001</c:v>
                </c:pt>
                <c:pt idx="395">
                  <c:v>11.362187499999999</c:v>
                </c:pt>
                <c:pt idx="396">
                  <c:v>11.365176757810001</c:v>
                </c:pt>
                <c:pt idx="397">
                  <c:v>11.448666992189999</c:v>
                </c:pt>
                <c:pt idx="398">
                  <c:v>11.39914453125</c:v>
                </c:pt>
                <c:pt idx="399">
                  <c:v>11.39914453125</c:v>
                </c:pt>
                <c:pt idx="400">
                  <c:v>11.41050195313</c:v>
                </c:pt>
                <c:pt idx="401">
                  <c:v>11.446198242189999</c:v>
                </c:pt>
                <c:pt idx="402">
                  <c:v>11.39237890625</c:v>
                </c:pt>
                <c:pt idx="403">
                  <c:v>11.39237890625</c:v>
                </c:pt>
                <c:pt idx="404">
                  <c:v>11.37850976563</c:v>
                </c:pt>
                <c:pt idx="405">
                  <c:v>11.339555664060001</c:v>
                </c:pt>
                <c:pt idx="406">
                  <c:v>11.332148437500001</c:v>
                </c:pt>
                <c:pt idx="407">
                  <c:v>11.374765625</c:v>
                </c:pt>
                <c:pt idx="408">
                  <c:v>11.38196875</c:v>
                </c:pt>
                <c:pt idx="409">
                  <c:v>11.38196875</c:v>
                </c:pt>
                <c:pt idx="410">
                  <c:v>11.376073242189999</c:v>
                </c:pt>
                <c:pt idx="411">
                  <c:v>11.381071289060001</c:v>
                </c:pt>
                <c:pt idx="412">
                  <c:v>11.368865234380001</c:v>
                </c:pt>
                <c:pt idx="413">
                  <c:v>11.368865234380001</c:v>
                </c:pt>
                <c:pt idx="414">
                  <c:v>11.484436523439999</c:v>
                </c:pt>
                <c:pt idx="415">
                  <c:v>11.484436523439999</c:v>
                </c:pt>
                <c:pt idx="416">
                  <c:v>13.548453125</c:v>
                </c:pt>
                <c:pt idx="417">
                  <c:v>16.806302734379997</c:v>
                </c:pt>
                <c:pt idx="418">
                  <c:v>19.42657226563</c:v>
                </c:pt>
                <c:pt idx="419">
                  <c:v>19.42657226563</c:v>
                </c:pt>
                <c:pt idx="420">
                  <c:v>21.08783984375</c:v>
                </c:pt>
                <c:pt idx="421">
                  <c:v>22.47509765625</c:v>
                </c:pt>
                <c:pt idx="422">
                  <c:v>23.717625000000002</c:v>
                </c:pt>
                <c:pt idx="423">
                  <c:v>23.717625000000002</c:v>
                </c:pt>
                <c:pt idx="424">
                  <c:v>24.34137890625</c:v>
                </c:pt>
                <c:pt idx="425">
                  <c:v>24.60380273438</c:v>
                </c:pt>
                <c:pt idx="426">
                  <c:v>24.741578125</c:v>
                </c:pt>
                <c:pt idx="427">
                  <c:v>24.811412109379997</c:v>
                </c:pt>
                <c:pt idx="428">
                  <c:v>24.79272265625</c:v>
                </c:pt>
                <c:pt idx="429">
                  <c:v>24.79272265625</c:v>
                </c:pt>
                <c:pt idx="430">
                  <c:v>24.718816406249999</c:v>
                </c:pt>
                <c:pt idx="431">
                  <c:v>24.874937500000001</c:v>
                </c:pt>
                <c:pt idx="432">
                  <c:v>24.963443359379998</c:v>
                </c:pt>
                <c:pt idx="433">
                  <c:v>25.064291015629998</c:v>
                </c:pt>
                <c:pt idx="434">
                  <c:v>24.965578125</c:v>
                </c:pt>
                <c:pt idx="435">
                  <c:v>24.965578125</c:v>
                </c:pt>
                <c:pt idx="436">
                  <c:v>24.831578125</c:v>
                </c:pt>
                <c:pt idx="437">
                  <c:v>24.79314453125</c:v>
                </c:pt>
                <c:pt idx="438">
                  <c:v>24.74735351563</c:v>
                </c:pt>
                <c:pt idx="439">
                  <c:v>24.74735351563</c:v>
                </c:pt>
                <c:pt idx="440">
                  <c:v>24.917650390629998</c:v>
                </c:pt>
                <c:pt idx="441">
                  <c:v>24.926802734379997</c:v>
                </c:pt>
                <c:pt idx="442">
                  <c:v>24.998806640629997</c:v>
                </c:pt>
                <c:pt idx="443">
                  <c:v>24.957777343749999</c:v>
                </c:pt>
                <c:pt idx="444">
                  <c:v>24.96908203125</c:v>
                </c:pt>
                <c:pt idx="445">
                  <c:v>24.96908203125</c:v>
                </c:pt>
                <c:pt idx="446">
                  <c:v>24.887285156250002</c:v>
                </c:pt>
                <c:pt idx="447">
                  <c:v>24.922052734379999</c:v>
                </c:pt>
                <c:pt idx="448">
                  <c:v>24.922052734379999</c:v>
                </c:pt>
                <c:pt idx="449">
                  <c:v>24.989044921879998</c:v>
                </c:pt>
                <c:pt idx="450">
                  <c:v>25.05709960938</c:v>
                </c:pt>
                <c:pt idx="451">
                  <c:v>25.05709960938</c:v>
                </c:pt>
                <c:pt idx="452">
                  <c:v>24.744695312499999</c:v>
                </c:pt>
                <c:pt idx="453">
                  <c:v>24.83123632813</c:v>
                </c:pt>
                <c:pt idx="454">
                  <c:v>24.830394531250001</c:v>
                </c:pt>
                <c:pt idx="455">
                  <c:v>24.830394531250001</c:v>
                </c:pt>
                <c:pt idx="456">
                  <c:v>24.914523437500002</c:v>
                </c:pt>
                <c:pt idx="457">
                  <c:v>24.93584375</c:v>
                </c:pt>
                <c:pt idx="458">
                  <c:v>24.8080859375</c:v>
                </c:pt>
                <c:pt idx="459">
                  <c:v>24.670605468750001</c:v>
                </c:pt>
                <c:pt idx="460">
                  <c:v>24.716947265629997</c:v>
                </c:pt>
                <c:pt idx="461">
                  <c:v>24.716947265629997</c:v>
                </c:pt>
                <c:pt idx="462">
                  <c:v>24.957058593749998</c:v>
                </c:pt>
                <c:pt idx="463">
                  <c:v>24.887320312500002</c:v>
                </c:pt>
                <c:pt idx="464">
                  <c:v>24.887320312500002</c:v>
                </c:pt>
                <c:pt idx="465">
                  <c:v>24.862761718750001</c:v>
                </c:pt>
                <c:pt idx="466">
                  <c:v>24.777957031250001</c:v>
                </c:pt>
                <c:pt idx="467">
                  <c:v>24.777957031250001</c:v>
                </c:pt>
                <c:pt idx="468">
                  <c:v>24.819435546879998</c:v>
                </c:pt>
                <c:pt idx="469">
                  <c:v>25.025044921879999</c:v>
                </c:pt>
                <c:pt idx="470">
                  <c:v>24.78615234375</c:v>
                </c:pt>
                <c:pt idx="471">
                  <c:v>24.78615234375</c:v>
                </c:pt>
                <c:pt idx="472">
                  <c:v>24.83514257813</c:v>
                </c:pt>
                <c:pt idx="473">
                  <c:v>24.916109375000001</c:v>
                </c:pt>
                <c:pt idx="474">
                  <c:v>24.916109375000001</c:v>
                </c:pt>
                <c:pt idx="475">
                  <c:v>24.989818359379999</c:v>
                </c:pt>
                <c:pt idx="476">
                  <c:v>24.986429687499999</c:v>
                </c:pt>
                <c:pt idx="477">
                  <c:v>24.986429687499999</c:v>
                </c:pt>
                <c:pt idx="478">
                  <c:v>25.007035156250002</c:v>
                </c:pt>
                <c:pt idx="479">
                  <c:v>24.991566406250001</c:v>
                </c:pt>
                <c:pt idx="480">
                  <c:v>25.18590039063</c:v>
                </c:pt>
                <c:pt idx="481">
                  <c:v>25.18590039063</c:v>
                </c:pt>
                <c:pt idx="482">
                  <c:v>25.12655078125</c:v>
                </c:pt>
                <c:pt idx="483">
                  <c:v>24.951058593749998</c:v>
                </c:pt>
                <c:pt idx="484">
                  <c:v>24.866646484379999</c:v>
                </c:pt>
                <c:pt idx="485">
                  <c:v>25.04373828125</c:v>
                </c:pt>
                <c:pt idx="486">
                  <c:v>25.05823242188</c:v>
                </c:pt>
                <c:pt idx="487">
                  <c:v>25.05823242188</c:v>
                </c:pt>
                <c:pt idx="488">
                  <c:v>24.901777343749998</c:v>
                </c:pt>
                <c:pt idx="489">
                  <c:v>25.10250390625</c:v>
                </c:pt>
                <c:pt idx="490">
                  <c:v>25.058486328129998</c:v>
                </c:pt>
                <c:pt idx="491">
                  <c:v>25.058486328129998</c:v>
                </c:pt>
                <c:pt idx="492">
                  <c:v>25.139425781250001</c:v>
                </c:pt>
                <c:pt idx="493">
                  <c:v>25.080523437499998</c:v>
                </c:pt>
                <c:pt idx="494">
                  <c:v>25.069091796879999</c:v>
                </c:pt>
                <c:pt idx="495">
                  <c:v>25.10762890625</c:v>
                </c:pt>
                <c:pt idx="496">
                  <c:v>25.270486328129998</c:v>
                </c:pt>
                <c:pt idx="497">
                  <c:v>25.270486328129998</c:v>
                </c:pt>
                <c:pt idx="498">
                  <c:v>25.169818359379999</c:v>
                </c:pt>
                <c:pt idx="499">
                  <c:v>25.124437499999999</c:v>
                </c:pt>
                <c:pt idx="500">
                  <c:v>25.313171874999998</c:v>
                </c:pt>
                <c:pt idx="501">
                  <c:v>25.313171874999998</c:v>
                </c:pt>
                <c:pt idx="502">
                  <c:v>25.330316406249999</c:v>
                </c:pt>
                <c:pt idx="503">
                  <c:v>24.965455078129999</c:v>
                </c:pt>
                <c:pt idx="504">
                  <c:v>24.948769531250001</c:v>
                </c:pt>
                <c:pt idx="505">
                  <c:v>24.86616015625</c:v>
                </c:pt>
                <c:pt idx="506">
                  <c:v>24.952576171879997</c:v>
                </c:pt>
                <c:pt idx="507">
                  <c:v>24.952576171879997</c:v>
                </c:pt>
                <c:pt idx="508">
                  <c:v>25.060933593750001</c:v>
                </c:pt>
                <c:pt idx="509">
                  <c:v>25.10229296875</c:v>
                </c:pt>
                <c:pt idx="510">
                  <c:v>25.121410156250001</c:v>
                </c:pt>
                <c:pt idx="511">
                  <c:v>25.121410156250001</c:v>
                </c:pt>
                <c:pt idx="512">
                  <c:v>25.077175781249998</c:v>
                </c:pt>
                <c:pt idx="513">
                  <c:v>25.077175781249998</c:v>
                </c:pt>
                <c:pt idx="514">
                  <c:v>24.996072265629998</c:v>
                </c:pt>
                <c:pt idx="515">
                  <c:v>25.18069921875</c:v>
                </c:pt>
                <c:pt idx="516">
                  <c:v>25.164830078129999</c:v>
                </c:pt>
                <c:pt idx="517">
                  <c:v>25.164830078129999</c:v>
                </c:pt>
                <c:pt idx="518">
                  <c:v>25.239140625000001</c:v>
                </c:pt>
                <c:pt idx="519">
                  <c:v>25.224796874999999</c:v>
                </c:pt>
                <c:pt idx="520">
                  <c:v>25.257953125</c:v>
                </c:pt>
                <c:pt idx="521">
                  <c:v>25.063152343750001</c:v>
                </c:pt>
                <c:pt idx="522">
                  <c:v>25.087541015629998</c:v>
                </c:pt>
                <c:pt idx="523">
                  <c:v>25.087541015629998</c:v>
                </c:pt>
                <c:pt idx="524">
                  <c:v>25.169718750000001</c:v>
                </c:pt>
                <c:pt idx="525">
                  <c:v>25.21262890625</c:v>
                </c:pt>
                <c:pt idx="526">
                  <c:v>25.129191406250001</c:v>
                </c:pt>
                <c:pt idx="527">
                  <c:v>25.129191406250001</c:v>
                </c:pt>
                <c:pt idx="528">
                  <c:v>24.985511718750001</c:v>
                </c:pt>
                <c:pt idx="529">
                  <c:v>24.886634765629999</c:v>
                </c:pt>
                <c:pt idx="530">
                  <c:v>24.98772265625</c:v>
                </c:pt>
                <c:pt idx="531">
                  <c:v>25.09815039063</c:v>
                </c:pt>
                <c:pt idx="532">
                  <c:v>25.197414062499998</c:v>
                </c:pt>
                <c:pt idx="533">
                  <c:v>25.197414062499998</c:v>
                </c:pt>
                <c:pt idx="534">
                  <c:v>25.096689453129997</c:v>
                </c:pt>
                <c:pt idx="535">
                  <c:v>25.069886718749999</c:v>
                </c:pt>
                <c:pt idx="536">
                  <c:v>24.983779296879998</c:v>
                </c:pt>
                <c:pt idx="537">
                  <c:v>24.983779296879998</c:v>
                </c:pt>
                <c:pt idx="538">
                  <c:v>25.092177734379998</c:v>
                </c:pt>
                <c:pt idx="539">
                  <c:v>25.092177734379998</c:v>
                </c:pt>
                <c:pt idx="540">
                  <c:v>25.164402343750002</c:v>
                </c:pt>
                <c:pt idx="541">
                  <c:v>25.1443046875</c:v>
                </c:pt>
                <c:pt idx="542">
                  <c:v>25.183427734379997</c:v>
                </c:pt>
                <c:pt idx="543">
                  <c:v>25.183427734379997</c:v>
                </c:pt>
                <c:pt idx="544">
                  <c:v>25.029746093749999</c:v>
                </c:pt>
                <c:pt idx="545">
                  <c:v>24.954265625000001</c:v>
                </c:pt>
                <c:pt idx="546">
                  <c:v>24.954265625000001</c:v>
                </c:pt>
                <c:pt idx="547">
                  <c:v>25.170708984379999</c:v>
                </c:pt>
                <c:pt idx="548">
                  <c:v>25.020058593750001</c:v>
                </c:pt>
                <c:pt idx="549">
                  <c:v>25.020058593750001</c:v>
                </c:pt>
                <c:pt idx="550">
                  <c:v>25.117984374999999</c:v>
                </c:pt>
                <c:pt idx="551">
                  <c:v>25.066595703129998</c:v>
                </c:pt>
                <c:pt idx="552">
                  <c:v>25.066595703129998</c:v>
                </c:pt>
                <c:pt idx="553">
                  <c:v>25.138041015629998</c:v>
                </c:pt>
                <c:pt idx="554">
                  <c:v>25.357857421879999</c:v>
                </c:pt>
                <c:pt idx="555">
                  <c:v>25.3723671875</c:v>
                </c:pt>
                <c:pt idx="556">
                  <c:v>25.373548828129998</c:v>
                </c:pt>
                <c:pt idx="557">
                  <c:v>25.173519531250001</c:v>
                </c:pt>
                <c:pt idx="558">
                  <c:v>24.94460351563</c:v>
                </c:pt>
                <c:pt idx="559">
                  <c:v>24.94460351563</c:v>
                </c:pt>
                <c:pt idx="560">
                  <c:v>24.695744140629998</c:v>
                </c:pt>
                <c:pt idx="561">
                  <c:v>25.071347656250001</c:v>
                </c:pt>
                <c:pt idx="562">
                  <c:v>25.071347656250001</c:v>
                </c:pt>
                <c:pt idx="563">
                  <c:v>25.229021484379999</c:v>
                </c:pt>
                <c:pt idx="564">
                  <c:v>25.354785156249999</c:v>
                </c:pt>
                <c:pt idx="565">
                  <c:v>25.354785156249999</c:v>
                </c:pt>
                <c:pt idx="566">
                  <c:v>25.382746093750001</c:v>
                </c:pt>
                <c:pt idx="567">
                  <c:v>25.267974609379998</c:v>
                </c:pt>
                <c:pt idx="568">
                  <c:v>25.267974609379998</c:v>
                </c:pt>
                <c:pt idx="569">
                  <c:v>25.213304687499999</c:v>
                </c:pt>
                <c:pt idx="570">
                  <c:v>25.13541015625</c:v>
                </c:pt>
                <c:pt idx="571">
                  <c:v>25.03544335938</c:v>
                </c:pt>
                <c:pt idx="572">
                  <c:v>25.03544335938</c:v>
                </c:pt>
                <c:pt idx="573">
                  <c:v>25.119177734379999</c:v>
                </c:pt>
                <c:pt idx="574">
                  <c:v>25.08356640625</c:v>
                </c:pt>
                <c:pt idx="575">
                  <c:v>25.08356640625</c:v>
                </c:pt>
                <c:pt idx="576">
                  <c:v>25.178482421879998</c:v>
                </c:pt>
                <c:pt idx="577">
                  <c:v>25.091769531250002</c:v>
                </c:pt>
                <c:pt idx="578">
                  <c:v>25.091769531250002</c:v>
                </c:pt>
                <c:pt idx="579">
                  <c:v>25.034187500000002</c:v>
                </c:pt>
                <c:pt idx="580">
                  <c:v>24.912539062499999</c:v>
                </c:pt>
                <c:pt idx="581">
                  <c:v>24.991349609379998</c:v>
                </c:pt>
                <c:pt idx="582">
                  <c:v>25.118097656250001</c:v>
                </c:pt>
                <c:pt idx="583">
                  <c:v>25.196220703129999</c:v>
                </c:pt>
                <c:pt idx="584">
                  <c:v>25.067355468750002</c:v>
                </c:pt>
                <c:pt idx="585">
                  <c:v>25.067355468750002</c:v>
                </c:pt>
                <c:pt idx="586">
                  <c:v>25.063515625000001</c:v>
                </c:pt>
                <c:pt idx="587">
                  <c:v>25.00603515625</c:v>
                </c:pt>
                <c:pt idx="588">
                  <c:v>25.00603515625</c:v>
                </c:pt>
                <c:pt idx="589">
                  <c:v>25.217841796879998</c:v>
                </c:pt>
                <c:pt idx="590">
                  <c:v>25.28663671875</c:v>
                </c:pt>
                <c:pt idx="591">
                  <c:v>25.401037109379999</c:v>
                </c:pt>
                <c:pt idx="592">
                  <c:v>25.234031250000001</c:v>
                </c:pt>
                <c:pt idx="593">
                  <c:v>25.256117187499999</c:v>
                </c:pt>
                <c:pt idx="594">
                  <c:v>25.256117187499999</c:v>
                </c:pt>
                <c:pt idx="595">
                  <c:v>25.187166015629998</c:v>
                </c:pt>
                <c:pt idx="596">
                  <c:v>25.191042968750001</c:v>
                </c:pt>
                <c:pt idx="597">
                  <c:v>24.984433593750001</c:v>
                </c:pt>
                <c:pt idx="598">
                  <c:v>24.984433593750001</c:v>
                </c:pt>
                <c:pt idx="599">
                  <c:v>24.880494140629999</c:v>
                </c:pt>
                <c:pt idx="600">
                  <c:v>24.880494140629999</c:v>
                </c:pt>
                <c:pt idx="601">
                  <c:v>24.91884570313</c:v>
                </c:pt>
                <c:pt idx="602">
                  <c:v>24.952525390629997</c:v>
                </c:pt>
                <c:pt idx="603">
                  <c:v>24.977083984379998</c:v>
                </c:pt>
                <c:pt idx="604">
                  <c:v>24.977083984379998</c:v>
                </c:pt>
                <c:pt idx="605">
                  <c:v>24.898353515629999</c:v>
                </c:pt>
                <c:pt idx="606">
                  <c:v>24.931517578129998</c:v>
                </c:pt>
                <c:pt idx="607">
                  <c:v>24.9497265625</c:v>
                </c:pt>
                <c:pt idx="608">
                  <c:v>25.01772460938</c:v>
                </c:pt>
                <c:pt idx="609">
                  <c:v>24.972703124999999</c:v>
                </c:pt>
                <c:pt idx="610">
                  <c:v>24.972703124999999</c:v>
                </c:pt>
                <c:pt idx="611">
                  <c:v>24.905171875000001</c:v>
                </c:pt>
                <c:pt idx="612">
                  <c:v>24.767660156249999</c:v>
                </c:pt>
                <c:pt idx="613">
                  <c:v>24.911335937499999</c:v>
                </c:pt>
                <c:pt idx="614">
                  <c:v>24.911335937499999</c:v>
                </c:pt>
                <c:pt idx="615">
                  <c:v>25.092181640629999</c:v>
                </c:pt>
                <c:pt idx="616">
                  <c:v>24.96908203125</c:v>
                </c:pt>
                <c:pt idx="617">
                  <c:v>24.819119140629997</c:v>
                </c:pt>
                <c:pt idx="618">
                  <c:v>24.87115429688</c:v>
                </c:pt>
                <c:pt idx="619">
                  <c:v>25.16311132813</c:v>
                </c:pt>
                <c:pt idx="620">
                  <c:v>25.16311132813</c:v>
                </c:pt>
                <c:pt idx="621">
                  <c:v>25.308345703129998</c:v>
                </c:pt>
                <c:pt idx="622">
                  <c:v>25.153109375</c:v>
                </c:pt>
                <c:pt idx="623">
                  <c:v>25.153109375</c:v>
                </c:pt>
                <c:pt idx="624">
                  <c:v>25.049152343749999</c:v>
                </c:pt>
                <c:pt idx="625">
                  <c:v>25.147011718750001</c:v>
                </c:pt>
                <c:pt idx="626">
                  <c:v>25.0332734375</c:v>
                </c:pt>
                <c:pt idx="627">
                  <c:v>24.975191406250001</c:v>
                </c:pt>
                <c:pt idx="628">
                  <c:v>24.907144531250001</c:v>
                </c:pt>
                <c:pt idx="629">
                  <c:v>24.9906171875</c:v>
                </c:pt>
                <c:pt idx="630">
                  <c:v>24.9906171875</c:v>
                </c:pt>
                <c:pt idx="631">
                  <c:v>24.913896484379997</c:v>
                </c:pt>
                <c:pt idx="632">
                  <c:v>25.101367187499999</c:v>
                </c:pt>
                <c:pt idx="633">
                  <c:v>25.130048828129997</c:v>
                </c:pt>
                <c:pt idx="634">
                  <c:v>25.130048828129997</c:v>
                </c:pt>
                <c:pt idx="635">
                  <c:v>24.928166015629998</c:v>
                </c:pt>
                <c:pt idx="636">
                  <c:v>24.928166015629998</c:v>
                </c:pt>
                <c:pt idx="637">
                  <c:v>24.928511718749998</c:v>
                </c:pt>
                <c:pt idx="638">
                  <c:v>24.96758789063</c:v>
                </c:pt>
                <c:pt idx="639">
                  <c:v>25.105542968750001</c:v>
                </c:pt>
                <c:pt idx="640">
                  <c:v>25.105542968750001</c:v>
                </c:pt>
                <c:pt idx="641">
                  <c:v>25.00770703125</c:v>
                </c:pt>
                <c:pt idx="642">
                  <c:v>24.98830664063</c:v>
                </c:pt>
                <c:pt idx="643">
                  <c:v>24.98830664063</c:v>
                </c:pt>
                <c:pt idx="644">
                  <c:v>24.87232226563</c:v>
                </c:pt>
                <c:pt idx="645">
                  <c:v>24.840621093749998</c:v>
                </c:pt>
                <c:pt idx="646">
                  <c:v>24.840621093749998</c:v>
                </c:pt>
                <c:pt idx="647">
                  <c:v>25.009455078129999</c:v>
                </c:pt>
                <c:pt idx="648">
                  <c:v>25.101703125</c:v>
                </c:pt>
                <c:pt idx="649">
                  <c:v>25.080865234379999</c:v>
                </c:pt>
                <c:pt idx="650">
                  <c:v>25.080865234379999</c:v>
                </c:pt>
                <c:pt idx="651">
                  <c:v>24.92914453125</c:v>
                </c:pt>
                <c:pt idx="652">
                  <c:v>24.913037109379999</c:v>
                </c:pt>
                <c:pt idx="653">
                  <c:v>24.913037109379999</c:v>
                </c:pt>
                <c:pt idx="654">
                  <c:v>25.02437890625</c:v>
                </c:pt>
                <c:pt idx="655">
                  <c:v>24.966503906250001</c:v>
                </c:pt>
                <c:pt idx="656">
                  <c:v>24.966503906250001</c:v>
                </c:pt>
                <c:pt idx="657">
                  <c:v>24.828707031250001</c:v>
                </c:pt>
                <c:pt idx="658">
                  <c:v>24.969906250000001</c:v>
                </c:pt>
                <c:pt idx="659">
                  <c:v>24.969906250000001</c:v>
                </c:pt>
                <c:pt idx="660">
                  <c:v>25.171218750000001</c:v>
                </c:pt>
                <c:pt idx="661">
                  <c:v>25.149511718749999</c:v>
                </c:pt>
                <c:pt idx="662">
                  <c:v>24.9991796875</c:v>
                </c:pt>
                <c:pt idx="663">
                  <c:v>24.925304687499999</c:v>
                </c:pt>
                <c:pt idx="664">
                  <c:v>24.99718164063</c:v>
                </c:pt>
                <c:pt idx="665">
                  <c:v>25.14891601563</c:v>
                </c:pt>
                <c:pt idx="666">
                  <c:v>25.14891601563</c:v>
                </c:pt>
                <c:pt idx="667">
                  <c:v>25.074201171879999</c:v>
                </c:pt>
                <c:pt idx="668">
                  <c:v>25.00286523438</c:v>
                </c:pt>
                <c:pt idx="669">
                  <c:v>25.00286523438</c:v>
                </c:pt>
                <c:pt idx="670">
                  <c:v>24.98992773438</c:v>
                </c:pt>
                <c:pt idx="671">
                  <c:v>24.96936523438</c:v>
                </c:pt>
                <c:pt idx="672">
                  <c:v>24.934660156250001</c:v>
                </c:pt>
                <c:pt idx="673">
                  <c:v>24.805380859379998</c:v>
                </c:pt>
                <c:pt idx="674">
                  <c:v>24.93633203125</c:v>
                </c:pt>
                <c:pt idx="675">
                  <c:v>24.950978515629998</c:v>
                </c:pt>
                <c:pt idx="676">
                  <c:v>24.950978515629998</c:v>
                </c:pt>
                <c:pt idx="677">
                  <c:v>24.978066406250001</c:v>
                </c:pt>
                <c:pt idx="678">
                  <c:v>24.962343749999999</c:v>
                </c:pt>
                <c:pt idx="679">
                  <c:v>24.962343749999999</c:v>
                </c:pt>
                <c:pt idx="680">
                  <c:v>25.036355468749999</c:v>
                </c:pt>
                <c:pt idx="681">
                  <c:v>24.964748046879997</c:v>
                </c:pt>
                <c:pt idx="682">
                  <c:v>24.964748046879997</c:v>
                </c:pt>
                <c:pt idx="683">
                  <c:v>24.917134765629999</c:v>
                </c:pt>
                <c:pt idx="684">
                  <c:v>25.106453125000002</c:v>
                </c:pt>
                <c:pt idx="685">
                  <c:v>25.180259765629998</c:v>
                </c:pt>
                <c:pt idx="686">
                  <c:v>25.180259765629998</c:v>
                </c:pt>
                <c:pt idx="687">
                  <c:v>25.10990429688</c:v>
                </c:pt>
                <c:pt idx="688">
                  <c:v>24.97293359375</c:v>
                </c:pt>
                <c:pt idx="689">
                  <c:v>25.046937499999999</c:v>
                </c:pt>
                <c:pt idx="690">
                  <c:v>25.045570312500001</c:v>
                </c:pt>
                <c:pt idx="691">
                  <c:v>25.049800781249999</c:v>
                </c:pt>
                <c:pt idx="692">
                  <c:v>25.049800781249999</c:v>
                </c:pt>
                <c:pt idx="693">
                  <c:v>25.018488281250001</c:v>
                </c:pt>
                <c:pt idx="694">
                  <c:v>25.100775390629998</c:v>
                </c:pt>
                <c:pt idx="695">
                  <c:v>25.100775390629998</c:v>
                </c:pt>
                <c:pt idx="696">
                  <c:v>25.222714843750001</c:v>
                </c:pt>
                <c:pt idx="697">
                  <c:v>25.1031484375</c:v>
                </c:pt>
                <c:pt idx="698">
                  <c:v>25.086212890629998</c:v>
                </c:pt>
                <c:pt idx="699">
                  <c:v>25.015591796879999</c:v>
                </c:pt>
                <c:pt idx="700">
                  <c:v>25.02873828125</c:v>
                </c:pt>
                <c:pt idx="701">
                  <c:v>24.995007812499999</c:v>
                </c:pt>
                <c:pt idx="702">
                  <c:v>24.995007812499999</c:v>
                </c:pt>
                <c:pt idx="703">
                  <c:v>24.992046875</c:v>
                </c:pt>
                <c:pt idx="704">
                  <c:v>24.97631640625</c:v>
                </c:pt>
                <c:pt idx="705">
                  <c:v>24.97631640625</c:v>
                </c:pt>
                <c:pt idx="706">
                  <c:v>25.015535156249999</c:v>
                </c:pt>
                <c:pt idx="707">
                  <c:v>24.926621093750001</c:v>
                </c:pt>
                <c:pt idx="708">
                  <c:v>24.926621093750001</c:v>
                </c:pt>
                <c:pt idx="709">
                  <c:v>25.10020898438</c:v>
                </c:pt>
                <c:pt idx="710">
                  <c:v>25.103841796879998</c:v>
                </c:pt>
                <c:pt idx="711">
                  <c:v>25.070757812499998</c:v>
                </c:pt>
                <c:pt idx="712">
                  <c:v>25.070757812499998</c:v>
                </c:pt>
                <c:pt idx="713">
                  <c:v>25.025480468750001</c:v>
                </c:pt>
                <c:pt idx="714">
                  <c:v>25.164390624999999</c:v>
                </c:pt>
                <c:pt idx="715">
                  <c:v>25.1085546875</c:v>
                </c:pt>
                <c:pt idx="716">
                  <c:v>25.07771289063</c:v>
                </c:pt>
                <c:pt idx="717">
                  <c:v>25.093603515629997</c:v>
                </c:pt>
                <c:pt idx="718">
                  <c:v>25.093603515629997</c:v>
                </c:pt>
                <c:pt idx="719">
                  <c:v>25.327121093750002</c:v>
                </c:pt>
                <c:pt idx="720">
                  <c:v>25.283519531250001</c:v>
                </c:pt>
                <c:pt idx="721">
                  <c:v>25.283519531250001</c:v>
                </c:pt>
                <c:pt idx="722">
                  <c:v>25.20272265625</c:v>
                </c:pt>
                <c:pt idx="723">
                  <c:v>24.997521484379998</c:v>
                </c:pt>
                <c:pt idx="724">
                  <c:v>24.89538671875</c:v>
                </c:pt>
                <c:pt idx="725">
                  <c:v>24.999265625</c:v>
                </c:pt>
                <c:pt idx="726">
                  <c:v>24.959333984379999</c:v>
                </c:pt>
                <c:pt idx="727">
                  <c:v>24.944212890629998</c:v>
                </c:pt>
                <c:pt idx="728">
                  <c:v>24.944212890629998</c:v>
                </c:pt>
                <c:pt idx="729">
                  <c:v>25.020406250000001</c:v>
                </c:pt>
                <c:pt idx="730">
                  <c:v>25.127650390629999</c:v>
                </c:pt>
                <c:pt idx="731">
                  <c:v>25.127650390629999</c:v>
                </c:pt>
                <c:pt idx="732">
                  <c:v>25.009429687499999</c:v>
                </c:pt>
                <c:pt idx="733">
                  <c:v>25.009429687499999</c:v>
                </c:pt>
                <c:pt idx="734">
                  <c:v>24.848035156249999</c:v>
                </c:pt>
                <c:pt idx="735">
                  <c:v>24.89992773438</c:v>
                </c:pt>
                <c:pt idx="736">
                  <c:v>24.89992773438</c:v>
                </c:pt>
                <c:pt idx="737">
                  <c:v>25.0106875</c:v>
                </c:pt>
                <c:pt idx="738">
                  <c:v>24.953167968750002</c:v>
                </c:pt>
                <c:pt idx="739">
                  <c:v>24.81401953125</c:v>
                </c:pt>
                <c:pt idx="740">
                  <c:v>24.81401953125</c:v>
                </c:pt>
                <c:pt idx="741">
                  <c:v>25.127490234379998</c:v>
                </c:pt>
                <c:pt idx="742">
                  <c:v>25.127490234379998</c:v>
                </c:pt>
                <c:pt idx="743">
                  <c:v>25.17603320313</c:v>
                </c:pt>
                <c:pt idx="744">
                  <c:v>25.053035156250001</c:v>
                </c:pt>
                <c:pt idx="745">
                  <c:v>25.14089257813</c:v>
                </c:pt>
                <c:pt idx="746">
                  <c:v>25.14089257813</c:v>
                </c:pt>
                <c:pt idx="747">
                  <c:v>25.1691875</c:v>
                </c:pt>
                <c:pt idx="748">
                  <c:v>25.101126953129999</c:v>
                </c:pt>
                <c:pt idx="749">
                  <c:v>25.121101562500002</c:v>
                </c:pt>
                <c:pt idx="750">
                  <c:v>25.165111328129999</c:v>
                </c:pt>
                <c:pt idx="751">
                  <c:v>25.408986328129998</c:v>
                </c:pt>
                <c:pt idx="752">
                  <c:v>25.449943359379997</c:v>
                </c:pt>
                <c:pt idx="753">
                  <c:v>25.449943359379997</c:v>
                </c:pt>
                <c:pt idx="754">
                  <c:v>25.298347656250002</c:v>
                </c:pt>
                <c:pt idx="755">
                  <c:v>25.117728515629999</c:v>
                </c:pt>
                <c:pt idx="756">
                  <c:v>25.117728515629999</c:v>
                </c:pt>
                <c:pt idx="757">
                  <c:v>25.180607421879998</c:v>
                </c:pt>
                <c:pt idx="758">
                  <c:v>25.069777343750001</c:v>
                </c:pt>
                <c:pt idx="759">
                  <c:v>25.069777343750001</c:v>
                </c:pt>
                <c:pt idx="760">
                  <c:v>24.844000000000001</c:v>
                </c:pt>
                <c:pt idx="761">
                  <c:v>24.853126953129998</c:v>
                </c:pt>
                <c:pt idx="762">
                  <c:v>24.853126953129998</c:v>
                </c:pt>
                <c:pt idx="763">
                  <c:v>25.051300781249999</c:v>
                </c:pt>
                <c:pt idx="764">
                  <c:v>25.215490234379999</c:v>
                </c:pt>
                <c:pt idx="765">
                  <c:v>25.190388671879997</c:v>
                </c:pt>
                <c:pt idx="766">
                  <c:v>25.190388671879997</c:v>
                </c:pt>
                <c:pt idx="767">
                  <c:v>24.957382812500001</c:v>
                </c:pt>
                <c:pt idx="768">
                  <c:v>25.002148437500001</c:v>
                </c:pt>
                <c:pt idx="769">
                  <c:v>25.002148437500001</c:v>
                </c:pt>
                <c:pt idx="770">
                  <c:v>25.08941210938</c:v>
                </c:pt>
                <c:pt idx="771">
                  <c:v>25.003527343750001</c:v>
                </c:pt>
                <c:pt idx="772">
                  <c:v>25.003527343750001</c:v>
                </c:pt>
                <c:pt idx="773">
                  <c:v>24.816771484379998</c:v>
                </c:pt>
                <c:pt idx="774">
                  <c:v>24.76939648438</c:v>
                </c:pt>
                <c:pt idx="775">
                  <c:v>24.739310546879999</c:v>
                </c:pt>
                <c:pt idx="776">
                  <c:v>24.872031249999999</c:v>
                </c:pt>
                <c:pt idx="777">
                  <c:v>25.031576171879998</c:v>
                </c:pt>
                <c:pt idx="778">
                  <c:v>25.042019531249998</c:v>
                </c:pt>
                <c:pt idx="779">
                  <c:v>25.042019531249998</c:v>
                </c:pt>
                <c:pt idx="780">
                  <c:v>24.968865234379997</c:v>
                </c:pt>
                <c:pt idx="781">
                  <c:v>25.106615234379998</c:v>
                </c:pt>
                <c:pt idx="782">
                  <c:v>25.106615234379998</c:v>
                </c:pt>
                <c:pt idx="783">
                  <c:v>25.309529296879997</c:v>
                </c:pt>
                <c:pt idx="784">
                  <c:v>25.326246093750001</c:v>
                </c:pt>
                <c:pt idx="785">
                  <c:v>25.094695312500001</c:v>
                </c:pt>
                <c:pt idx="786">
                  <c:v>25.14155078125</c:v>
                </c:pt>
                <c:pt idx="787">
                  <c:v>25.209275390629998</c:v>
                </c:pt>
                <c:pt idx="788">
                  <c:v>25.220123046879998</c:v>
                </c:pt>
                <c:pt idx="789">
                  <c:v>25.220123046879998</c:v>
                </c:pt>
                <c:pt idx="790">
                  <c:v>25.1524296875</c:v>
                </c:pt>
                <c:pt idx="791">
                  <c:v>25.298074218749999</c:v>
                </c:pt>
                <c:pt idx="792">
                  <c:v>25.298074218749999</c:v>
                </c:pt>
                <c:pt idx="793">
                  <c:v>25.207320312499998</c:v>
                </c:pt>
                <c:pt idx="794">
                  <c:v>25.135503906250001</c:v>
                </c:pt>
                <c:pt idx="795">
                  <c:v>25.135503906250001</c:v>
                </c:pt>
                <c:pt idx="796">
                  <c:v>25.245677734379999</c:v>
                </c:pt>
                <c:pt idx="797">
                  <c:v>25.362308593750001</c:v>
                </c:pt>
                <c:pt idx="798">
                  <c:v>25.11130859375</c:v>
                </c:pt>
                <c:pt idx="799">
                  <c:v>25.11130859375</c:v>
                </c:pt>
                <c:pt idx="800">
                  <c:v>25.12339453125</c:v>
                </c:pt>
                <c:pt idx="801">
                  <c:v>25.431644531250001</c:v>
                </c:pt>
                <c:pt idx="802">
                  <c:v>25.288343749999999</c:v>
                </c:pt>
                <c:pt idx="803">
                  <c:v>24.85372265625</c:v>
                </c:pt>
                <c:pt idx="804">
                  <c:v>24.995339843749999</c:v>
                </c:pt>
                <c:pt idx="805">
                  <c:v>24.995339843749999</c:v>
                </c:pt>
                <c:pt idx="806">
                  <c:v>25.193310546879999</c:v>
                </c:pt>
                <c:pt idx="807">
                  <c:v>25.434671874999999</c:v>
                </c:pt>
                <c:pt idx="808">
                  <c:v>25.434671874999999</c:v>
                </c:pt>
                <c:pt idx="809">
                  <c:v>25.35904882813</c:v>
                </c:pt>
                <c:pt idx="810">
                  <c:v>25.487718749999999</c:v>
                </c:pt>
                <c:pt idx="811">
                  <c:v>25.370705078129998</c:v>
                </c:pt>
                <c:pt idx="812">
                  <c:v>25.18415234375</c:v>
                </c:pt>
                <c:pt idx="813">
                  <c:v>25.087566406250001</c:v>
                </c:pt>
                <c:pt idx="814">
                  <c:v>25.475205078129999</c:v>
                </c:pt>
                <c:pt idx="815">
                  <c:v>25.475205078129999</c:v>
                </c:pt>
                <c:pt idx="816">
                  <c:v>25.45518359375</c:v>
                </c:pt>
                <c:pt idx="817">
                  <c:v>25.249119140629997</c:v>
                </c:pt>
                <c:pt idx="818">
                  <c:v>25.121208984379997</c:v>
                </c:pt>
                <c:pt idx="819">
                  <c:v>25.121208984379997</c:v>
                </c:pt>
                <c:pt idx="820">
                  <c:v>25.284972656250002</c:v>
                </c:pt>
                <c:pt idx="821">
                  <c:v>25.2775859375</c:v>
                </c:pt>
                <c:pt idx="822">
                  <c:v>25.246306640629999</c:v>
                </c:pt>
                <c:pt idx="823">
                  <c:v>25.145453125</c:v>
                </c:pt>
                <c:pt idx="824">
                  <c:v>25.118755859379998</c:v>
                </c:pt>
                <c:pt idx="825">
                  <c:v>25.118755859379998</c:v>
                </c:pt>
                <c:pt idx="826">
                  <c:v>25.143099609379998</c:v>
                </c:pt>
                <c:pt idx="827">
                  <c:v>25.092695312499998</c:v>
                </c:pt>
                <c:pt idx="828">
                  <c:v>24.96805078125</c:v>
                </c:pt>
                <c:pt idx="829">
                  <c:v>24.96805078125</c:v>
                </c:pt>
                <c:pt idx="830">
                  <c:v>24.92455859375</c:v>
                </c:pt>
                <c:pt idx="831">
                  <c:v>24.92455859375</c:v>
                </c:pt>
                <c:pt idx="832">
                  <c:v>24.933363281249999</c:v>
                </c:pt>
                <c:pt idx="833">
                  <c:v>25.161857421879997</c:v>
                </c:pt>
                <c:pt idx="834">
                  <c:v>25.125466796879998</c:v>
                </c:pt>
                <c:pt idx="835">
                  <c:v>25.125466796879998</c:v>
                </c:pt>
                <c:pt idx="836">
                  <c:v>24.91132421875</c:v>
                </c:pt>
                <c:pt idx="837">
                  <c:v>25.060953125000001</c:v>
                </c:pt>
                <c:pt idx="838">
                  <c:v>25.107417968749999</c:v>
                </c:pt>
                <c:pt idx="839">
                  <c:v>25.08913476563</c:v>
                </c:pt>
                <c:pt idx="840">
                  <c:v>25.121124999999999</c:v>
                </c:pt>
                <c:pt idx="841">
                  <c:v>25.153521484379997</c:v>
                </c:pt>
                <c:pt idx="842">
                  <c:v>25.153521484379997</c:v>
                </c:pt>
                <c:pt idx="843">
                  <c:v>25.079062499999999</c:v>
                </c:pt>
                <c:pt idx="844">
                  <c:v>24.95525976563</c:v>
                </c:pt>
                <c:pt idx="845">
                  <c:v>24.95525976563</c:v>
                </c:pt>
                <c:pt idx="846">
                  <c:v>25.033503906250001</c:v>
                </c:pt>
                <c:pt idx="847">
                  <c:v>24.8629140625</c:v>
                </c:pt>
                <c:pt idx="848">
                  <c:v>24.780898437499999</c:v>
                </c:pt>
                <c:pt idx="849">
                  <c:v>24.677474609379999</c:v>
                </c:pt>
                <c:pt idx="850">
                  <c:v>24.811207031249999</c:v>
                </c:pt>
                <c:pt idx="851">
                  <c:v>24.811207031249999</c:v>
                </c:pt>
                <c:pt idx="852">
                  <c:v>25.115650390629998</c:v>
                </c:pt>
                <c:pt idx="853">
                  <c:v>25.023238281249998</c:v>
                </c:pt>
                <c:pt idx="854">
                  <c:v>24.737539062500002</c:v>
                </c:pt>
                <c:pt idx="855">
                  <c:v>24.737539062500002</c:v>
                </c:pt>
                <c:pt idx="856">
                  <c:v>25.013582031249999</c:v>
                </c:pt>
                <c:pt idx="857">
                  <c:v>25.120085937500001</c:v>
                </c:pt>
                <c:pt idx="858">
                  <c:v>24.97637109375</c:v>
                </c:pt>
                <c:pt idx="859">
                  <c:v>24.859025390629998</c:v>
                </c:pt>
                <c:pt idx="860">
                  <c:v>24.896447265629998</c:v>
                </c:pt>
                <c:pt idx="861">
                  <c:v>24.896447265629998</c:v>
                </c:pt>
                <c:pt idx="862">
                  <c:v>24.856419921879997</c:v>
                </c:pt>
                <c:pt idx="863">
                  <c:v>24.77055859375</c:v>
                </c:pt>
                <c:pt idx="864">
                  <c:v>24.78784960938</c:v>
                </c:pt>
                <c:pt idx="865">
                  <c:v>24.78784960938</c:v>
                </c:pt>
                <c:pt idx="866">
                  <c:v>24.985365234379998</c:v>
                </c:pt>
                <c:pt idx="867">
                  <c:v>24.985365234379998</c:v>
                </c:pt>
                <c:pt idx="868">
                  <c:v>24.78796484375</c:v>
                </c:pt>
                <c:pt idx="869">
                  <c:v>24.67273046875</c:v>
                </c:pt>
                <c:pt idx="870">
                  <c:v>24.806728515629999</c:v>
                </c:pt>
                <c:pt idx="871">
                  <c:v>24.806728515629999</c:v>
                </c:pt>
                <c:pt idx="872">
                  <c:v>24.63107617188</c:v>
                </c:pt>
                <c:pt idx="873">
                  <c:v>24.498638671879998</c:v>
                </c:pt>
                <c:pt idx="874">
                  <c:v>24.471083984379998</c:v>
                </c:pt>
                <c:pt idx="875">
                  <c:v>24.54241601563</c:v>
                </c:pt>
                <c:pt idx="876">
                  <c:v>24.643634765629997</c:v>
                </c:pt>
                <c:pt idx="877">
                  <c:v>24.643634765629997</c:v>
                </c:pt>
                <c:pt idx="878">
                  <c:v>24.685457031249999</c:v>
                </c:pt>
                <c:pt idx="879">
                  <c:v>24.641298828129997</c:v>
                </c:pt>
                <c:pt idx="880">
                  <c:v>24.64224609375</c:v>
                </c:pt>
                <c:pt idx="881">
                  <c:v>24.64224609375</c:v>
                </c:pt>
                <c:pt idx="882">
                  <c:v>24.662146484379999</c:v>
                </c:pt>
                <c:pt idx="883">
                  <c:v>24.698453125</c:v>
                </c:pt>
                <c:pt idx="884">
                  <c:v>24.825183593750001</c:v>
                </c:pt>
                <c:pt idx="885">
                  <c:v>24.774111328129997</c:v>
                </c:pt>
                <c:pt idx="886">
                  <c:v>24.752802734379998</c:v>
                </c:pt>
                <c:pt idx="887">
                  <c:v>24.845494140629999</c:v>
                </c:pt>
                <c:pt idx="888">
                  <c:v>24.845494140629999</c:v>
                </c:pt>
                <c:pt idx="889">
                  <c:v>24.829697265629999</c:v>
                </c:pt>
                <c:pt idx="890">
                  <c:v>24.81296875</c:v>
                </c:pt>
                <c:pt idx="891">
                  <c:v>24.81296875</c:v>
                </c:pt>
                <c:pt idx="892">
                  <c:v>24.97813867188</c:v>
                </c:pt>
                <c:pt idx="893">
                  <c:v>24.908886718750001</c:v>
                </c:pt>
                <c:pt idx="894">
                  <c:v>24.81277734375</c:v>
                </c:pt>
                <c:pt idx="895">
                  <c:v>24.81973828125</c:v>
                </c:pt>
                <c:pt idx="896">
                  <c:v>24.996847656250001</c:v>
                </c:pt>
                <c:pt idx="897">
                  <c:v>24.996847656250001</c:v>
                </c:pt>
                <c:pt idx="898">
                  <c:v>24.949124999999999</c:v>
                </c:pt>
                <c:pt idx="899">
                  <c:v>25.00484765625</c:v>
                </c:pt>
                <c:pt idx="900">
                  <c:v>24.993121093749998</c:v>
                </c:pt>
                <c:pt idx="901">
                  <c:v>24.993121093749998</c:v>
                </c:pt>
                <c:pt idx="902">
                  <c:v>24.961070312499999</c:v>
                </c:pt>
                <c:pt idx="903">
                  <c:v>25.053437500000001</c:v>
                </c:pt>
                <c:pt idx="904">
                  <c:v>25.053437500000001</c:v>
                </c:pt>
                <c:pt idx="905">
                  <c:v>25.029230468750001</c:v>
                </c:pt>
                <c:pt idx="906">
                  <c:v>24.924787109379999</c:v>
                </c:pt>
                <c:pt idx="907">
                  <c:v>24.924787109379999</c:v>
                </c:pt>
                <c:pt idx="908">
                  <c:v>24.915470703129998</c:v>
                </c:pt>
                <c:pt idx="909">
                  <c:v>25.074820312500002</c:v>
                </c:pt>
                <c:pt idx="910">
                  <c:v>25.228871093750001</c:v>
                </c:pt>
                <c:pt idx="911">
                  <c:v>25.228871093750001</c:v>
                </c:pt>
                <c:pt idx="912">
                  <c:v>24.95670507813</c:v>
                </c:pt>
                <c:pt idx="913">
                  <c:v>24.905894531249999</c:v>
                </c:pt>
                <c:pt idx="914">
                  <c:v>24.905894531249999</c:v>
                </c:pt>
                <c:pt idx="915">
                  <c:v>24.896042968749999</c:v>
                </c:pt>
                <c:pt idx="916">
                  <c:v>24.93363476563</c:v>
                </c:pt>
                <c:pt idx="917">
                  <c:v>24.93363476563</c:v>
                </c:pt>
                <c:pt idx="918">
                  <c:v>25.078123046879998</c:v>
                </c:pt>
                <c:pt idx="919">
                  <c:v>25.19836328125</c:v>
                </c:pt>
                <c:pt idx="920">
                  <c:v>25.186533203129997</c:v>
                </c:pt>
                <c:pt idx="921">
                  <c:v>25.162410156250001</c:v>
                </c:pt>
                <c:pt idx="922">
                  <c:v>25.093474609379999</c:v>
                </c:pt>
                <c:pt idx="923">
                  <c:v>25.158093749999999</c:v>
                </c:pt>
                <c:pt idx="924">
                  <c:v>25.158093749999999</c:v>
                </c:pt>
                <c:pt idx="925">
                  <c:v>25.249474609379998</c:v>
                </c:pt>
                <c:pt idx="926">
                  <c:v>25.10453320313</c:v>
                </c:pt>
                <c:pt idx="927">
                  <c:v>25.10453320313</c:v>
                </c:pt>
                <c:pt idx="928">
                  <c:v>25.071765625000001</c:v>
                </c:pt>
                <c:pt idx="929">
                  <c:v>24.994621093749998</c:v>
                </c:pt>
                <c:pt idx="930">
                  <c:v>25.183517578129997</c:v>
                </c:pt>
                <c:pt idx="931">
                  <c:v>25.138984375</c:v>
                </c:pt>
                <c:pt idx="932">
                  <c:v>25.14247265625</c:v>
                </c:pt>
                <c:pt idx="933">
                  <c:v>24.881238281249999</c:v>
                </c:pt>
                <c:pt idx="934">
                  <c:v>24.881238281249999</c:v>
                </c:pt>
                <c:pt idx="935">
                  <c:v>24.885292968750001</c:v>
                </c:pt>
                <c:pt idx="936">
                  <c:v>24.968640624999999</c:v>
                </c:pt>
                <c:pt idx="937">
                  <c:v>24.968640624999999</c:v>
                </c:pt>
                <c:pt idx="938">
                  <c:v>25.088199218749999</c:v>
                </c:pt>
                <c:pt idx="939">
                  <c:v>24.903636718750001</c:v>
                </c:pt>
                <c:pt idx="940">
                  <c:v>24.903636718750001</c:v>
                </c:pt>
                <c:pt idx="941">
                  <c:v>24.867613281250001</c:v>
                </c:pt>
                <c:pt idx="942">
                  <c:v>25.035082031249999</c:v>
                </c:pt>
                <c:pt idx="943">
                  <c:v>25.035082031249999</c:v>
                </c:pt>
                <c:pt idx="944">
                  <c:v>24.887070312500001</c:v>
                </c:pt>
                <c:pt idx="945">
                  <c:v>24.945757812499998</c:v>
                </c:pt>
                <c:pt idx="946">
                  <c:v>25.086947265629998</c:v>
                </c:pt>
                <c:pt idx="947">
                  <c:v>25.086947265629998</c:v>
                </c:pt>
                <c:pt idx="948">
                  <c:v>25.04081445313</c:v>
                </c:pt>
                <c:pt idx="949">
                  <c:v>25.04081445313</c:v>
                </c:pt>
                <c:pt idx="950">
                  <c:v>25.109976562500002</c:v>
                </c:pt>
                <c:pt idx="951">
                  <c:v>25.001144531249999</c:v>
                </c:pt>
                <c:pt idx="952">
                  <c:v>25.016765625000001</c:v>
                </c:pt>
                <c:pt idx="953">
                  <c:v>25.016765625000001</c:v>
                </c:pt>
                <c:pt idx="954">
                  <c:v>25.122218749999998</c:v>
                </c:pt>
                <c:pt idx="955">
                  <c:v>25.192980468750001</c:v>
                </c:pt>
                <c:pt idx="956">
                  <c:v>25.124853515629997</c:v>
                </c:pt>
                <c:pt idx="957">
                  <c:v>25.02027148438</c:v>
                </c:pt>
                <c:pt idx="958">
                  <c:v>25.037826171879999</c:v>
                </c:pt>
                <c:pt idx="959">
                  <c:v>25.037826171879999</c:v>
                </c:pt>
                <c:pt idx="960">
                  <c:v>24.904587890629998</c:v>
                </c:pt>
                <c:pt idx="961">
                  <c:v>24.840767578129999</c:v>
                </c:pt>
                <c:pt idx="962">
                  <c:v>24.858757812499999</c:v>
                </c:pt>
                <c:pt idx="963">
                  <c:v>24.858757812499999</c:v>
                </c:pt>
                <c:pt idx="964">
                  <c:v>24.946427734379998</c:v>
                </c:pt>
                <c:pt idx="965">
                  <c:v>24.9948046875</c:v>
                </c:pt>
                <c:pt idx="966">
                  <c:v>25.052591796879998</c:v>
                </c:pt>
                <c:pt idx="967">
                  <c:v>24.881824218750001</c:v>
                </c:pt>
                <c:pt idx="968">
                  <c:v>24.783457031249998</c:v>
                </c:pt>
                <c:pt idx="969">
                  <c:v>24.783457031249998</c:v>
                </c:pt>
                <c:pt idx="970">
                  <c:v>24.631626953129999</c:v>
                </c:pt>
                <c:pt idx="971">
                  <c:v>24.692570312499999</c:v>
                </c:pt>
                <c:pt idx="972">
                  <c:v>24.892248046879999</c:v>
                </c:pt>
                <c:pt idx="973">
                  <c:v>24.892248046879999</c:v>
                </c:pt>
                <c:pt idx="974">
                  <c:v>24.983925781250001</c:v>
                </c:pt>
                <c:pt idx="975">
                  <c:v>24.744080078129997</c:v>
                </c:pt>
                <c:pt idx="976">
                  <c:v>24.744080078129997</c:v>
                </c:pt>
                <c:pt idx="977">
                  <c:v>24.819634765629999</c:v>
                </c:pt>
                <c:pt idx="978">
                  <c:v>25.0723359375</c:v>
                </c:pt>
                <c:pt idx="979">
                  <c:v>25.0723359375</c:v>
                </c:pt>
                <c:pt idx="980">
                  <c:v>25.473042968750001</c:v>
                </c:pt>
                <c:pt idx="981">
                  <c:v>25.397060546879999</c:v>
                </c:pt>
                <c:pt idx="982">
                  <c:v>25.410371093750001</c:v>
                </c:pt>
                <c:pt idx="983">
                  <c:v>25.5174921875</c:v>
                </c:pt>
                <c:pt idx="984">
                  <c:v>25.400203125000001</c:v>
                </c:pt>
                <c:pt idx="985">
                  <c:v>25.342167968750001</c:v>
                </c:pt>
                <c:pt idx="986">
                  <c:v>25.342167968750001</c:v>
                </c:pt>
                <c:pt idx="987">
                  <c:v>25.208699218749999</c:v>
                </c:pt>
                <c:pt idx="988">
                  <c:v>25.23208007813</c:v>
                </c:pt>
                <c:pt idx="989">
                  <c:v>25.23208007813</c:v>
                </c:pt>
                <c:pt idx="990">
                  <c:v>25.169550781249999</c:v>
                </c:pt>
                <c:pt idx="991">
                  <c:v>25.174496093750001</c:v>
                </c:pt>
                <c:pt idx="992">
                  <c:v>25.191279296879998</c:v>
                </c:pt>
                <c:pt idx="993">
                  <c:v>25.212355468750001</c:v>
                </c:pt>
                <c:pt idx="994">
                  <c:v>25.257341796879999</c:v>
                </c:pt>
                <c:pt idx="995">
                  <c:v>25.257341796879999</c:v>
                </c:pt>
                <c:pt idx="996">
                  <c:v>25.260087890629997</c:v>
                </c:pt>
                <c:pt idx="997">
                  <c:v>25.14898632813</c:v>
                </c:pt>
                <c:pt idx="998">
                  <c:v>25.240208984379997</c:v>
                </c:pt>
                <c:pt idx="999">
                  <c:v>25.240208984379997</c:v>
                </c:pt>
                <c:pt idx="1000">
                  <c:v>25.18494335938</c:v>
                </c:pt>
                <c:pt idx="1001">
                  <c:v>25.113857421879999</c:v>
                </c:pt>
                <c:pt idx="1002">
                  <c:v>25.254457031249999</c:v>
                </c:pt>
                <c:pt idx="1003">
                  <c:v>25.412714843749999</c:v>
                </c:pt>
                <c:pt idx="1004">
                  <c:v>25.412714843749999</c:v>
                </c:pt>
                <c:pt idx="1005">
                  <c:v>25.209441406250001</c:v>
                </c:pt>
                <c:pt idx="1006">
                  <c:v>25.089890624999999</c:v>
                </c:pt>
                <c:pt idx="1007">
                  <c:v>25.089890624999999</c:v>
                </c:pt>
                <c:pt idx="1008">
                  <c:v>25.35819335938</c:v>
                </c:pt>
                <c:pt idx="1009">
                  <c:v>25.266558593749998</c:v>
                </c:pt>
                <c:pt idx="1010">
                  <c:v>25.17517773438</c:v>
                </c:pt>
                <c:pt idx="1011">
                  <c:v>25.154958984379999</c:v>
                </c:pt>
                <c:pt idx="1012">
                  <c:v>25.270324218750002</c:v>
                </c:pt>
                <c:pt idx="1013">
                  <c:v>25.210173828129999</c:v>
                </c:pt>
                <c:pt idx="1014">
                  <c:v>25.210173828129999</c:v>
                </c:pt>
                <c:pt idx="1015">
                  <c:v>25.052783203129998</c:v>
                </c:pt>
                <c:pt idx="1016">
                  <c:v>24.905869140629999</c:v>
                </c:pt>
                <c:pt idx="1017">
                  <c:v>24.905869140629999</c:v>
                </c:pt>
                <c:pt idx="1018">
                  <c:v>25.329824218750002</c:v>
                </c:pt>
                <c:pt idx="1019">
                  <c:v>25.303480468749999</c:v>
                </c:pt>
                <c:pt idx="1020">
                  <c:v>25.303480468749999</c:v>
                </c:pt>
                <c:pt idx="1021">
                  <c:v>25.164906250000001</c:v>
                </c:pt>
                <c:pt idx="1022">
                  <c:v>25.112867187500001</c:v>
                </c:pt>
                <c:pt idx="1023">
                  <c:v>25.112867187500001</c:v>
                </c:pt>
                <c:pt idx="1024">
                  <c:v>25.008962890629999</c:v>
                </c:pt>
                <c:pt idx="1025">
                  <c:v>24.964351562499999</c:v>
                </c:pt>
                <c:pt idx="1026">
                  <c:v>25.031921874999998</c:v>
                </c:pt>
                <c:pt idx="1027">
                  <c:v>25.031921874999998</c:v>
                </c:pt>
                <c:pt idx="1028">
                  <c:v>25.072062500000001</c:v>
                </c:pt>
                <c:pt idx="1029">
                  <c:v>25.088929687499999</c:v>
                </c:pt>
                <c:pt idx="1030">
                  <c:v>25.088929687499999</c:v>
                </c:pt>
                <c:pt idx="1031">
                  <c:v>25.03033398438</c:v>
                </c:pt>
                <c:pt idx="1032">
                  <c:v>25.08534960938</c:v>
                </c:pt>
                <c:pt idx="1033">
                  <c:v>25.08534960938</c:v>
                </c:pt>
                <c:pt idx="1034">
                  <c:v>25.134888671879999</c:v>
                </c:pt>
                <c:pt idx="1035">
                  <c:v>25.181613281250002</c:v>
                </c:pt>
                <c:pt idx="1036">
                  <c:v>25.227220703129998</c:v>
                </c:pt>
                <c:pt idx="1037">
                  <c:v>25.155947265629997</c:v>
                </c:pt>
                <c:pt idx="1038">
                  <c:v>25.12670703125</c:v>
                </c:pt>
                <c:pt idx="1039">
                  <c:v>25.015496093749999</c:v>
                </c:pt>
                <c:pt idx="1040">
                  <c:v>25.015496093749999</c:v>
                </c:pt>
                <c:pt idx="1041">
                  <c:v>25.202927734379998</c:v>
                </c:pt>
                <c:pt idx="1042">
                  <c:v>25.168919921879997</c:v>
                </c:pt>
                <c:pt idx="1043">
                  <c:v>25.168919921879997</c:v>
                </c:pt>
                <c:pt idx="1044">
                  <c:v>25.240080078129999</c:v>
                </c:pt>
                <c:pt idx="1045">
                  <c:v>25.278175781249999</c:v>
                </c:pt>
                <c:pt idx="1046">
                  <c:v>25.278175781249999</c:v>
                </c:pt>
                <c:pt idx="1047">
                  <c:v>25.273576171879998</c:v>
                </c:pt>
                <c:pt idx="1048">
                  <c:v>25.1806796875</c:v>
                </c:pt>
                <c:pt idx="1049">
                  <c:v>25.035515624999999</c:v>
                </c:pt>
                <c:pt idx="1050">
                  <c:v>25.035515624999999</c:v>
                </c:pt>
                <c:pt idx="1051">
                  <c:v>25.17799609375</c:v>
                </c:pt>
                <c:pt idx="1052">
                  <c:v>25.191531250000001</c:v>
                </c:pt>
                <c:pt idx="1053">
                  <c:v>25.191531250000001</c:v>
                </c:pt>
                <c:pt idx="1054">
                  <c:v>24.995320312499999</c:v>
                </c:pt>
                <c:pt idx="1055">
                  <c:v>24.872863281250002</c:v>
                </c:pt>
                <c:pt idx="1056">
                  <c:v>24.872863281250002</c:v>
                </c:pt>
                <c:pt idx="1057">
                  <c:v>24.856337890629998</c:v>
                </c:pt>
                <c:pt idx="1058">
                  <c:v>24.916642578129998</c:v>
                </c:pt>
                <c:pt idx="1059">
                  <c:v>24.971582031250001</c:v>
                </c:pt>
                <c:pt idx="1060">
                  <c:v>24.971582031250001</c:v>
                </c:pt>
                <c:pt idx="1061">
                  <c:v>25.315009765629998</c:v>
                </c:pt>
                <c:pt idx="1062">
                  <c:v>25.426753906249999</c:v>
                </c:pt>
                <c:pt idx="1063">
                  <c:v>25.522287109379999</c:v>
                </c:pt>
                <c:pt idx="1064">
                  <c:v>25.364119140629999</c:v>
                </c:pt>
                <c:pt idx="1065">
                  <c:v>25.364119140629999</c:v>
                </c:pt>
                <c:pt idx="1066">
                  <c:v>25.22417773438</c:v>
                </c:pt>
                <c:pt idx="1067">
                  <c:v>25.090808593750001</c:v>
                </c:pt>
                <c:pt idx="1068">
                  <c:v>25.341425781249999</c:v>
                </c:pt>
                <c:pt idx="1069">
                  <c:v>25.341425781249999</c:v>
                </c:pt>
                <c:pt idx="1070">
                  <c:v>25.48629296875</c:v>
                </c:pt>
                <c:pt idx="1071">
                  <c:v>25.204597656250002</c:v>
                </c:pt>
                <c:pt idx="1072">
                  <c:v>24.958583984379999</c:v>
                </c:pt>
                <c:pt idx="1073">
                  <c:v>25.071912109379998</c:v>
                </c:pt>
                <c:pt idx="1074">
                  <c:v>25.198732421879999</c:v>
                </c:pt>
                <c:pt idx="1075">
                  <c:v>25.157945312500001</c:v>
                </c:pt>
                <c:pt idx="1076">
                  <c:v>25.157945312500001</c:v>
                </c:pt>
                <c:pt idx="1077">
                  <c:v>25.193431640629999</c:v>
                </c:pt>
                <c:pt idx="1078">
                  <c:v>25.166890625000001</c:v>
                </c:pt>
                <c:pt idx="1079">
                  <c:v>25.166890625000001</c:v>
                </c:pt>
                <c:pt idx="1080">
                  <c:v>25.16602148438</c:v>
                </c:pt>
                <c:pt idx="1081">
                  <c:v>25.065619140629998</c:v>
                </c:pt>
                <c:pt idx="1082">
                  <c:v>25.065619140629998</c:v>
                </c:pt>
                <c:pt idx="1083">
                  <c:v>25.064093750000001</c:v>
                </c:pt>
                <c:pt idx="1084">
                  <c:v>25.127851562499998</c:v>
                </c:pt>
                <c:pt idx="1085">
                  <c:v>25.127851562499998</c:v>
                </c:pt>
                <c:pt idx="1086">
                  <c:v>25.15566210938</c:v>
                </c:pt>
                <c:pt idx="1087">
                  <c:v>25.240144531249999</c:v>
                </c:pt>
                <c:pt idx="1088">
                  <c:v>25.18469726563</c:v>
                </c:pt>
                <c:pt idx="1089">
                  <c:v>25.18469726563</c:v>
                </c:pt>
                <c:pt idx="1090">
                  <c:v>25.24048632813</c:v>
                </c:pt>
                <c:pt idx="1091">
                  <c:v>25.24048632813</c:v>
                </c:pt>
                <c:pt idx="1092">
                  <c:v>25.375531250000002</c:v>
                </c:pt>
                <c:pt idx="1093">
                  <c:v>25.21344921875</c:v>
                </c:pt>
                <c:pt idx="1094">
                  <c:v>25.296582031250001</c:v>
                </c:pt>
                <c:pt idx="1095">
                  <c:v>25.296582031250001</c:v>
                </c:pt>
                <c:pt idx="1096">
                  <c:v>25.28015234375</c:v>
                </c:pt>
                <c:pt idx="1097">
                  <c:v>25.413935546879998</c:v>
                </c:pt>
                <c:pt idx="1098">
                  <c:v>25.098105468749999</c:v>
                </c:pt>
                <c:pt idx="1099">
                  <c:v>25.030914062499999</c:v>
                </c:pt>
                <c:pt idx="1100">
                  <c:v>24.9946640625</c:v>
                </c:pt>
                <c:pt idx="1101">
                  <c:v>24.9946640625</c:v>
                </c:pt>
                <c:pt idx="1102">
                  <c:v>25.125001953129999</c:v>
                </c:pt>
                <c:pt idx="1103">
                  <c:v>24.956222656249999</c:v>
                </c:pt>
                <c:pt idx="1104">
                  <c:v>25.020603515629997</c:v>
                </c:pt>
                <c:pt idx="1105">
                  <c:v>25.020603515629997</c:v>
                </c:pt>
                <c:pt idx="1106">
                  <c:v>25.062724609379998</c:v>
                </c:pt>
                <c:pt idx="1107">
                  <c:v>25.029789062500001</c:v>
                </c:pt>
                <c:pt idx="1108">
                  <c:v>25.029789062500001</c:v>
                </c:pt>
                <c:pt idx="1109">
                  <c:v>24.77784765625</c:v>
                </c:pt>
                <c:pt idx="1110">
                  <c:v>24.903343750000001</c:v>
                </c:pt>
                <c:pt idx="1111">
                  <c:v>24.903343750000001</c:v>
                </c:pt>
                <c:pt idx="1112">
                  <c:v>25.007025390629998</c:v>
                </c:pt>
                <c:pt idx="1113">
                  <c:v>24.894810546879999</c:v>
                </c:pt>
                <c:pt idx="1114">
                  <c:v>24.798740234379999</c:v>
                </c:pt>
                <c:pt idx="1115">
                  <c:v>24.798740234379999</c:v>
                </c:pt>
                <c:pt idx="1116">
                  <c:v>24.79024609375</c:v>
                </c:pt>
                <c:pt idx="1117">
                  <c:v>24.86829101563</c:v>
                </c:pt>
                <c:pt idx="1118">
                  <c:v>24.85789453125</c:v>
                </c:pt>
                <c:pt idx="1119">
                  <c:v>24.786552734379999</c:v>
                </c:pt>
                <c:pt idx="1120">
                  <c:v>24.790490234379998</c:v>
                </c:pt>
                <c:pt idx="1121">
                  <c:v>24.790490234379998</c:v>
                </c:pt>
                <c:pt idx="1122">
                  <c:v>24.911978515629997</c:v>
                </c:pt>
                <c:pt idx="1123">
                  <c:v>25.016800781250002</c:v>
                </c:pt>
                <c:pt idx="1124">
                  <c:v>24.782917968749999</c:v>
                </c:pt>
                <c:pt idx="1125">
                  <c:v>24.782917968749999</c:v>
                </c:pt>
                <c:pt idx="1126">
                  <c:v>24.813917968750001</c:v>
                </c:pt>
                <c:pt idx="1127">
                  <c:v>25.059121093750001</c:v>
                </c:pt>
                <c:pt idx="1128">
                  <c:v>25.009933593749999</c:v>
                </c:pt>
                <c:pt idx="1129">
                  <c:v>24.903613281249999</c:v>
                </c:pt>
                <c:pt idx="1130">
                  <c:v>24.826128906249998</c:v>
                </c:pt>
                <c:pt idx="1131">
                  <c:v>24.826128906249998</c:v>
                </c:pt>
                <c:pt idx="1132">
                  <c:v>24.98725390625</c:v>
                </c:pt>
                <c:pt idx="1133">
                  <c:v>25.144613281249999</c:v>
                </c:pt>
                <c:pt idx="1134">
                  <c:v>24.976312499999999</c:v>
                </c:pt>
                <c:pt idx="1135">
                  <c:v>24.976312499999999</c:v>
                </c:pt>
                <c:pt idx="1136">
                  <c:v>24.94008203125</c:v>
                </c:pt>
                <c:pt idx="1137">
                  <c:v>24.94008203125</c:v>
                </c:pt>
                <c:pt idx="1138">
                  <c:v>25.247376953129997</c:v>
                </c:pt>
                <c:pt idx="1139">
                  <c:v>25.166515624999999</c:v>
                </c:pt>
                <c:pt idx="1140">
                  <c:v>24.837816406249999</c:v>
                </c:pt>
                <c:pt idx="1141">
                  <c:v>24.837816406249999</c:v>
                </c:pt>
                <c:pt idx="1142">
                  <c:v>24.712253906250002</c:v>
                </c:pt>
                <c:pt idx="1143">
                  <c:v>25.032187499999999</c:v>
                </c:pt>
                <c:pt idx="1144">
                  <c:v>25.032187499999999</c:v>
                </c:pt>
                <c:pt idx="1145">
                  <c:v>24.849257812499999</c:v>
                </c:pt>
                <c:pt idx="1146">
                  <c:v>24.74507226563</c:v>
                </c:pt>
                <c:pt idx="1147">
                  <c:v>24.74507226563</c:v>
                </c:pt>
                <c:pt idx="1148">
                  <c:v>24.906874999999999</c:v>
                </c:pt>
                <c:pt idx="1149">
                  <c:v>24.865845703129999</c:v>
                </c:pt>
                <c:pt idx="1150">
                  <c:v>24.882644531250001</c:v>
                </c:pt>
                <c:pt idx="1151">
                  <c:v>24.882644531250001</c:v>
                </c:pt>
                <c:pt idx="1152">
                  <c:v>24.917417968750001</c:v>
                </c:pt>
                <c:pt idx="1153">
                  <c:v>24.90786132813</c:v>
                </c:pt>
                <c:pt idx="1154">
                  <c:v>24.636873046879998</c:v>
                </c:pt>
                <c:pt idx="1155">
                  <c:v>24.77769726563</c:v>
                </c:pt>
                <c:pt idx="1156">
                  <c:v>24.863158203129998</c:v>
                </c:pt>
                <c:pt idx="1157">
                  <c:v>24.863158203129998</c:v>
                </c:pt>
                <c:pt idx="1158">
                  <c:v>24.874222656250002</c:v>
                </c:pt>
                <c:pt idx="1159">
                  <c:v>24.67508203125</c:v>
                </c:pt>
                <c:pt idx="1160">
                  <c:v>24.67508203125</c:v>
                </c:pt>
                <c:pt idx="1161">
                  <c:v>24.176136718750001</c:v>
                </c:pt>
                <c:pt idx="1162">
                  <c:v>20.302921874999999</c:v>
                </c:pt>
                <c:pt idx="1163">
                  <c:v>20.302921874999999</c:v>
                </c:pt>
                <c:pt idx="1164">
                  <c:v>18.181941406250001</c:v>
                </c:pt>
                <c:pt idx="1165">
                  <c:v>16.48651953125</c:v>
                </c:pt>
                <c:pt idx="1166">
                  <c:v>14.747471679689999</c:v>
                </c:pt>
                <c:pt idx="1167">
                  <c:v>14.747471679689999</c:v>
                </c:pt>
                <c:pt idx="1168">
                  <c:v>13.583706054689999</c:v>
                </c:pt>
                <c:pt idx="1169">
                  <c:v>12.178216796880001</c:v>
                </c:pt>
                <c:pt idx="1170">
                  <c:v>12.178216796880001</c:v>
                </c:pt>
                <c:pt idx="1171">
                  <c:v>10.152131835939999</c:v>
                </c:pt>
                <c:pt idx="1172">
                  <c:v>9.1091679687500005</c:v>
                </c:pt>
                <c:pt idx="1173">
                  <c:v>9.1091679687500005</c:v>
                </c:pt>
                <c:pt idx="1174">
                  <c:v>8.3592763671899988</c:v>
                </c:pt>
                <c:pt idx="1175">
                  <c:v>7.6845595703099994</c:v>
                </c:pt>
                <c:pt idx="1176">
                  <c:v>6.7473593750000003</c:v>
                </c:pt>
                <c:pt idx="1177">
                  <c:v>6.7473593750000003</c:v>
                </c:pt>
                <c:pt idx="1178">
                  <c:v>6.1992841796900002</c:v>
                </c:pt>
                <c:pt idx="1179">
                  <c:v>5.6726591796900001</c:v>
                </c:pt>
                <c:pt idx="1180">
                  <c:v>5.2818701171900004</c:v>
                </c:pt>
                <c:pt idx="1181">
                  <c:v>4.9419062499999997</c:v>
                </c:pt>
                <c:pt idx="1182">
                  <c:v>4.4798237304699997</c:v>
                </c:pt>
                <c:pt idx="1183">
                  <c:v>4.4798237304699997</c:v>
                </c:pt>
                <c:pt idx="1184">
                  <c:v>4.1645654296900005</c:v>
                </c:pt>
                <c:pt idx="1185">
                  <c:v>3.9259257812500001</c:v>
                </c:pt>
                <c:pt idx="1186">
                  <c:v>3.6738598632799997</c:v>
                </c:pt>
                <c:pt idx="1187">
                  <c:v>3.6738598632799997</c:v>
                </c:pt>
                <c:pt idx="1188">
                  <c:v>3.46657275391</c:v>
                </c:pt>
                <c:pt idx="1189">
                  <c:v>3.48329418945</c:v>
                </c:pt>
                <c:pt idx="1190">
                  <c:v>3.4047124023399999</c:v>
                </c:pt>
                <c:pt idx="1191">
                  <c:v>3.3452551269500002</c:v>
                </c:pt>
                <c:pt idx="1192">
                  <c:v>3.1573100585900002</c:v>
                </c:pt>
                <c:pt idx="1193">
                  <c:v>3.1573100585900002</c:v>
                </c:pt>
                <c:pt idx="1194">
                  <c:v>3.0112619628900004</c:v>
                </c:pt>
                <c:pt idx="1195">
                  <c:v>2.8787231445299999</c:v>
                </c:pt>
                <c:pt idx="1196">
                  <c:v>2.8342036132799997</c:v>
                </c:pt>
                <c:pt idx="1197">
                  <c:v>2.8342036132799997</c:v>
                </c:pt>
                <c:pt idx="1198">
                  <c:v>2.7360590820299997</c:v>
                </c:pt>
                <c:pt idx="1199">
                  <c:v>2.6034470214800001</c:v>
                </c:pt>
                <c:pt idx="1200">
                  <c:v>2.4975849609400003</c:v>
                </c:pt>
                <c:pt idx="1201">
                  <c:v>2.3768415527299998</c:v>
                </c:pt>
                <c:pt idx="1202">
                  <c:v>2.26044287109</c:v>
                </c:pt>
                <c:pt idx="1203">
                  <c:v>2.26044287109</c:v>
                </c:pt>
                <c:pt idx="1204">
                  <c:v>2.1589226074200001</c:v>
                </c:pt>
                <c:pt idx="1205">
                  <c:v>2.1371457519499999</c:v>
                </c:pt>
                <c:pt idx="1206">
                  <c:v>2.1371457519499999</c:v>
                </c:pt>
                <c:pt idx="1207">
                  <c:v>1.8123093261700001</c:v>
                </c:pt>
                <c:pt idx="1208">
                  <c:v>1.7127932128899999</c:v>
                </c:pt>
                <c:pt idx="1209">
                  <c:v>1.7127932128899999</c:v>
                </c:pt>
                <c:pt idx="1210">
                  <c:v>1.6106679687500001</c:v>
                </c:pt>
                <c:pt idx="1211">
                  <c:v>1.41260620117</c:v>
                </c:pt>
                <c:pt idx="1212">
                  <c:v>1.1911779785199998</c:v>
                </c:pt>
                <c:pt idx="1213">
                  <c:v>1.1911779785199998</c:v>
                </c:pt>
                <c:pt idx="1214">
                  <c:v>1.16288867188</c:v>
                </c:pt>
                <c:pt idx="1215">
                  <c:v>1.1075937499999999</c:v>
                </c:pt>
                <c:pt idx="1216">
                  <c:v>0.97923620604999995</c:v>
                </c:pt>
                <c:pt idx="1217">
                  <c:v>0.92403399657999996</c:v>
                </c:pt>
                <c:pt idx="1218">
                  <c:v>0.90356774901999992</c:v>
                </c:pt>
                <c:pt idx="1219">
                  <c:v>0.90356774901999992</c:v>
                </c:pt>
                <c:pt idx="1220">
                  <c:v>0.84418212891</c:v>
                </c:pt>
                <c:pt idx="1221">
                  <c:v>0.65373022461000008</c:v>
                </c:pt>
                <c:pt idx="1222">
                  <c:v>0.59123303223000001</c:v>
                </c:pt>
                <c:pt idx="1223">
                  <c:v>0.59123303223000001</c:v>
                </c:pt>
                <c:pt idx="1224">
                  <c:v>0.63117102050999996</c:v>
                </c:pt>
                <c:pt idx="1225">
                  <c:v>0.50756561279000001</c:v>
                </c:pt>
                <c:pt idx="1226">
                  <c:v>0.50756561279000001</c:v>
                </c:pt>
                <c:pt idx="1227">
                  <c:v>0.40504656981999998</c:v>
                </c:pt>
                <c:pt idx="1228">
                  <c:v>0.52956774901999992</c:v>
                </c:pt>
                <c:pt idx="1229">
                  <c:v>0.52956774901999992</c:v>
                </c:pt>
                <c:pt idx="1230">
                  <c:v>0.59811413574000005</c:v>
                </c:pt>
                <c:pt idx="1231">
                  <c:v>0.53760021973000005</c:v>
                </c:pt>
                <c:pt idx="1232">
                  <c:v>0.30156057738999997</c:v>
                </c:pt>
                <c:pt idx="1233">
                  <c:v>0.26461248778999996</c:v>
                </c:pt>
                <c:pt idx="1234">
                  <c:v>0.19242044067</c:v>
                </c:pt>
                <c:pt idx="1235">
                  <c:v>1.12034483E-2</c:v>
                </c:pt>
                <c:pt idx="1236">
                  <c:v>1.12034483E-2</c:v>
                </c:pt>
                <c:pt idx="1237">
                  <c:v>-7.3747886660000012E-2</c:v>
                </c:pt>
                <c:pt idx="1238">
                  <c:v>-3.6725910190000002E-2</c:v>
                </c:pt>
                <c:pt idx="1239">
                  <c:v>-3.6725910190000002E-2</c:v>
                </c:pt>
                <c:pt idx="1240">
                  <c:v>-3.4869392400000004E-2</c:v>
                </c:pt>
                <c:pt idx="1241">
                  <c:v>-2.3426666259999999E-2</c:v>
                </c:pt>
                <c:pt idx="1242">
                  <c:v>-0.18227584838999999</c:v>
                </c:pt>
                <c:pt idx="1243">
                  <c:v>-0.12930603027000001</c:v>
                </c:pt>
                <c:pt idx="1244">
                  <c:v>-0.32696548461999997</c:v>
                </c:pt>
                <c:pt idx="1245">
                  <c:v>-0.19100845337000003</c:v>
                </c:pt>
                <c:pt idx="1246">
                  <c:v>-0.19100845337000003</c:v>
                </c:pt>
                <c:pt idx="1247">
                  <c:v>6.8258659360000001E-2</c:v>
                </c:pt>
                <c:pt idx="1248">
                  <c:v>-1.618350792E-2</c:v>
                </c:pt>
                <c:pt idx="1249">
                  <c:v>-1.618350792E-2</c:v>
                </c:pt>
                <c:pt idx="1250">
                  <c:v>-5.8584170300000002E-3</c:v>
                </c:pt>
                <c:pt idx="1251">
                  <c:v>8.1259517700000006E-3</c:v>
                </c:pt>
                <c:pt idx="1252">
                  <c:v>-5.263021851E-2</c:v>
                </c:pt>
                <c:pt idx="1253">
                  <c:v>-0.14471432495</c:v>
                </c:pt>
                <c:pt idx="1254">
                  <c:v>-0.12537172698999999</c:v>
                </c:pt>
                <c:pt idx="1255">
                  <c:v>-0.13301004027999999</c:v>
                </c:pt>
                <c:pt idx="1256">
                  <c:v>-0.13301004027999999</c:v>
                </c:pt>
                <c:pt idx="1257">
                  <c:v>4.42978811E-3</c:v>
                </c:pt>
                <c:pt idx="1258">
                  <c:v>4.59005127E-2</c:v>
                </c:pt>
                <c:pt idx="1259">
                  <c:v>-0.10799462891</c:v>
                </c:pt>
                <c:pt idx="1260">
                  <c:v>4.0148792270000004E-2</c:v>
                </c:pt>
                <c:pt idx="1261">
                  <c:v>5.1904373169999997E-2</c:v>
                </c:pt>
                <c:pt idx="1262">
                  <c:v>3.8045112609999994E-2</c:v>
                </c:pt>
                <c:pt idx="1263">
                  <c:v>3.8045112609999994E-2</c:v>
                </c:pt>
                <c:pt idx="1264">
                  <c:v>5.9757904049999998E-2</c:v>
                </c:pt>
                <c:pt idx="1265">
                  <c:v>0.15699540709999998</c:v>
                </c:pt>
                <c:pt idx="1266">
                  <c:v>0.15699540709999998</c:v>
                </c:pt>
                <c:pt idx="1267">
                  <c:v>0.12876954651</c:v>
                </c:pt>
                <c:pt idx="1268">
                  <c:v>5.972539139E-2</c:v>
                </c:pt>
                <c:pt idx="1269">
                  <c:v>6.3031797400000004E-3</c:v>
                </c:pt>
                <c:pt idx="1270">
                  <c:v>-4.1790790559999999E-2</c:v>
                </c:pt>
                <c:pt idx="1271">
                  <c:v>-5.4435676570000001E-2</c:v>
                </c:pt>
                <c:pt idx="1272">
                  <c:v>-0.13330818176000001</c:v>
                </c:pt>
                <c:pt idx="1273">
                  <c:v>-0.13330818176000001</c:v>
                </c:pt>
                <c:pt idx="1274">
                  <c:v>-6.5658592220000006E-2</c:v>
                </c:pt>
                <c:pt idx="1275">
                  <c:v>-2.8258455280000001E-2</c:v>
                </c:pt>
                <c:pt idx="1276">
                  <c:v>1.185754395E-2</c:v>
                </c:pt>
                <c:pt idx="1277">
                  <c:v>1.185754395E-2</c:v>
                </c:pt>
                <c:pt idx="1278">
                  <c:v>-6.1661979679999999E-2</c:v>
                </c:pt>
                <c:pt idx="1279">
                  <c:v>-0.17872035217000001</c:v>
                </c:pt>
                <c:pt idx="1280">
                  <c:v>1.4031970019999999E-2</c:v>
                </c:pt>
                <c:pt idx="1281">
                  <c:v>0.14591748047</c:v>
                </c:pt>
                <c:pt idx="1282">
                  <c:v>5.766398239E-2</c:v>
                </c:pt>
                <c:pt idx="1283">
                  <c:v>5.766398239E-2</c:v>
                </c:pt>
                <c:pt idx="1284">
                  <c:v>-1.6128698350000002E-2</c:v>
                </c:pt>
                <c:pt idx="1285">
                  <c:v>2.5375188829999999E-2</c:v>
                </c:pt>
                <c:pt idx="1286">
                  <c:v>5.2415489200000005E-2</c:v>
                </c:pt>
                <c:pt idx="1287">
                  <c:v>5.2415489200000005E-2</c:v>
                </c:pt>
                <c:pt idx="1288">
                  <c:v>2.654165268E-2</c:v>
                </c:pt>
                <c:pt idx="1289">
                  <c:v>4.2429786679999998E-2</c:v>
                </c:pt>
                <c:pt idx="1290">
                  <c:v>0.10281208801</c:v>
                </c:pt>
                <c:pt idx="1291">
                  <c:v>2.6782253269999997E-2</c:v>
                </c:pt>
                <c:pt idx="1292">
                  <c:v>-6.0511157990000002E-2</c:v>
                </c:pt>
                <c:pt idx="1293">
                  <c:v>-6.0511157990000002E-2</c:v>
                </c:pt>
                <c:pt idx="1294">
                  <c:v>3.5735023499999997E-2</c:v>
                </c:pt>
                <c:pt idx="1295">
                  <c:v>0.1531499939</c:v>
                </c:pt>
                <c:pt idx="1296">
                  <c:v>1.5682568549999998E-2</c:v>
                </c:pt>
                <c:pt idx="1297">
                  <c:v>1.5682568549999998E-2</c:v>
                </c:pt>
                <c:pt idx="1298">
                  <c:v>-3.9185119630000001E-2</c:v>
                </c:pt>
                <c:pt idx="1299">
                  <c:v>-9.9093751899999999E-3</c:v>
                </c:pt>
                <c:pt idx="1300">
                  <c:v>2.2087177279999998E-2</c:v>
                </c:pt>
                <c:pt idx="1301">
                  <c:v>0.10222901154</c:v>
                </c:pt>
                <c:pt idx="1302">
                  <c:v>-1.6634908679999998E-2</c:v>
                </c:pt>
                <c:pt idx="1303">
                  <c:v>-1.6634908679999998E-2</c:v>
                </c:pt>
                <c:pt idx="1304">
                  <c:v>6.100759125E-2</c:v>
                </c:pt>
                <c:pt idx="1305">
                  <c:v>0.16004281615999999</c:v>
                </c:pt>
                <c:pt idx="1306">
                  <c:v>3.8334411619999995E-2</c:v>
                </c:pt>
                <c:pt idx="1307">
                  <c:v>3.8334411619999995E-2</c:v>
                </c:pt>
                <c:pt idx="1308">
                  <c:v>-0.14889418029999998</c:v>
                </c:pt>
                <c:pt idx="1309">
                  <c:v>-0.14889418029999998</c:v>
                </c:pt>
                <c:pt idx="1310">
                  <c:v>0.22144465636999999</c:v>
                </c:pt>
                <c:pt idx="1311">
                  <c:v>8.6046874999999995E-2</c:v>
                </c:pt>
                <c:pt idx="1312">
                  <c:v>2.9574420929999998E-2</c:v>
                </c:pt>
                <c:pt idx="1313">
                  <c:v>2.9574420929999998E-2</c:v>
                </c:pt>
                <c:pt idx="1314">
                  <c:v>0.1192631073</c:v>
                </c:pt>
                <c:pt idx="1315">
                  <c:v>0.17552664185</c:v>
                </c:pt>
                <c:pt idx="1316">
                  <c:v>0.10792273711999999</c:v>
                </c:pt>
                <c:pt idx="1317">
                  <c:v>6.9985160830000004E-2</c:v>
                </c:pt>
                <c:pt idx="1318">
                  <c:v>7.012148285E-2</c:v>
                </c:pt>
                <c:pt idx="1319">
                  <c:v>7.012148285E-2</c:v>
                </c:pt>
                <c:pt idx="1320">
                  <c:v>6.0863828699999995E-3</c:v>
                </c:pt>
                <c:pt idx="1321">
                  <c:v>6.5732933040000011E-2</c:v>
                </c:pt>
                <c:pt idx="1322">
                  <c:v>9.505403137E-2</c:v>
                </c:pt>
                <c:pt idx="1323">
                  <c:v>9.505403137E-2</c:v>
                </c:pt>
                <c:pt idx="1324">
                  <c:v>5.1638195040000001E-2</c:v>
                </c:pt>
                <c:pt idx="1325">
                  <c:v>0.10013759613000001</c:v>
                </c:pt>
                <c:pt idx="1326">
                  <c:v>0.14712834167</c:v>
                </c:pt>
                <c:pt idx="1327">
                  <c:v>0.10645835876</c:v>
                </c:pt>
                <c:pt idx="1328">
                  <c:v>0.17432131957999999</c:v>
                </c:pt>
                <c:pt idx="1329">
                  <c:v>0.17432131957999999</c:v>
                </c:pt>
                <c:pt idx="1330">
                  <c:v>0.13350234985000001</c:v>
                </c:pt>
                <c:pt idx="1331">
                  <c:v>1.8123900900000002E-3</c:v>
                </c:pt>
                <c:pt idx="1332">
                  <c:v>7.8471778869999995E-2</c:v>
                </c:pt>
                <c:pt idx="1333">
                  <c:v>7.8471778869999995E-2</c:v>
                </c:pt>
                <c:pt idx="1334">
                  <c:v>0.14310963439999999</c:v>
                </c:pt>
                <c:pt idx="1335">
                  <c:v>9.6236785889999996E-2</c:v>
                </c:pt>
                <c:pt idx="1336">
                  <c:v>9.6236785889999996E-2</c:v>
                </c:pt>
                <c:pt idx="1337">
                  <c:v>0.11741184235</c:v>
                </c:pt>
                <c:pt idx="1338">
                  <c:v>6.3469493870000004E-2</c:v>
                </c:pt>
                <c:pt idx="1339">
                  <c:v>6.3469493870000004E-2</c:v>
                </c:pt>
                <c:pt idx="1340">
                  <c:v>8.4494377139999993E-2</c:v>
                </c:pt>
                <c:pt idx="1341">
                  <c:v>0.10800517273</c:v>
                </c:pt>
                <c:pt idx="1342">
                  <c:v>0.10330766296</c:v>
                </c:pt>
                <c:pt idx="1343">
                  <c:v>0.10330766296</c:v>
                </c:pt>
                <c:pt idx="1344">
                  <c:v>0.19691459656000002</c:v>
                </c:pt>
                <c:pt idx="1345">
                  <c:v>0.14638314818999998</c:v>
                </c:pt>
                <c:pt idx="1346">
                  <c:v>0.14638314818999998</c:v>
                </c:pt>
                <c:pt idx="1347">
                  <c:v>0.40311236572000003</c:v>
                </c:pt>
                <c:pt idx="1348">
                  <c:v>0.41520199585000001</c:v>
                </c:pt>
                <c:pt idx="1349">
                  <c:v>0.41520199585000001</c:v>
                </c:pt>
                <c:pt idx="1350">
                  <c:v>4.31583252E-2</c:v>
                </c:pt>
                <c:pt idx="1351">
                  <c:v>9.953817748999999E-2</c:v>
                </c:pt>
                <c:pt idx="1352">
                  <c:v>0.13428689575000002</c:v>
                </c:pt>
                <c:pt idx="1353">
                  <c:v>0.14763690186</c:v>
                </c:pt>
                <c:pt idx="1354">
                  <c:v>0.20854472351</c:v>
                </c:pt>
                <c:pt idx="1355">
                  <c:v>0.11135820007</c:v>
                </c:pt>
                <c:pt idx="1356">
                  <c:v>0.11135820007</c:v>
                </c:pt>
                <c:pt idx="1357">
                  <c:v>3.9176269530000002E-2</c:v>
                </c:pt>
                <c:pt idx="1358">
                  <c:v>0.15915011597000001</c:v>
                </c:pt>
                <c:pt idx="1359">
                  <c:v>0.20329197693000001</c:v>
                </c:pt>
                <c:pt idx="1360">
                  <c:v>0.20329197693000001</c:v>
                </c:pt>
                <c:pt idx="1361">
                  <c:v>0.11084049988</c:v>
                </c:pt>
                <c:pt idx="1362">
                  <c:v>4.05553627E-2</c:v>
                </c:pt>
                <c:pt idx="1363">
                  <c:v>0.13706939697000001</c:v>
                </c:pt>
                <c:pt idx="1364">
                  <c:v>0.20668861389000001</c:v>
                </c:pt>
                <c:pt idx="1365">
                  <c:v>0.19013534545999999</c:v>
                </c:pt>
                <c:pt idx="1366">
                  <c:v>0.19013534545999999</c:v>
                </c:pt>
                <c:pt idx="1367">
                  <c:v>0.16290005493000001</c:v>
                </c:pt>
                <c:pt idx="1368">
                  <c:v>8.6733413699999998E-2</c:v>
                </c:pt>
                <c:pt idx="1369">
                  <c:v>-0.11720261383000001</c:v>
                </c:pt>
                <c:pt idx="1370">
                  <c:v>-0.11720261383000001</c:v>
                </c:pt>
                <c:pt idx="1371">
                  <c:v>0.25103498839999999</c:v>
                </c:pt>
                <c:pt idx="1372">
                  <c:v>0.25103498839999999</c:v>
                </c:pt>
                <c:pt idx="1373">
                  <c:v>0.3415397644</c:v>
                </c:pt>
                <c:pt idx="1374">
                  <c:v>0.27361614989999999</c:v>
                </c:pt>
                <c:pt idx="1375">
                  <c:v>0.2364725647</c:v>
                </c:pt>
                <c:pt idx="1376">
                  <c:v>0.2364725647</c:v>
                </c:pt>
                <c:pt idx="1377">
                  <c:v>2.4544073099999997E-2</c:v>
                </c:pt>
                <c:pt idx="1378">
                  <c:v>0.19251460266000001</c:v>
                </c:pt>
                <c:pt idx="1379">
                  <c:v>0.27705929565000004</c:v>
                </c:pt>
                <c:pt idx="1380">
                  <c:v>0.27705929565000004</c:v>
                </c:pt>
                <c:pt idx="1381">
                  <c:v>4.9521980290000003E-2</c:v>
                </c:pt>
                <c:pt idx="1382">
                  <c:v>4.9521980290000003E-2</c:v>
                </c:pt>
                <c:pt idx="1383">
                  <c:v>0.14209172058</c:v>
                </c:pt>
                <c:pt idx="1384">
                  <c:v>0.1040606308</c:v>
                </c:pt>
                <c:pt idx="1385">
                  <c:v>0.14226031493999999</c:v>
                </c:pt>
                <c:pt idx="1386">
                  <c:v>0.14226031493999999</c:v>
                </c:pt>
                <c:pt idx="1387">
                  <c:v>0.22818264770999999</c:v>
                </c:pt>
                <c:pt idx="1388">
                  <c:v>0.11510099030000001</c:v>
                </c:pt>
                <c:pt idx="1389">
                  <c:v>-4.9805217740000005E-2</c:v>
                </c:pt>
                <c:pt idx="1390">
                  <c:v>7.027873993E-2</c:v>
                </c:pt>
                <c:pt idx="1391">
                  <c:v>6.7671859740000007E-2</c:v>
                </c:pt>
                <c:pt idx="1392">
                  <c:v>6.7671859740000007E-2</c:v>
                </c:pt>
                <c:pt idx="1393">
                  <c:v>3.9344902040000004E-2</c:v>
                </c:pt>
                <c:pt idx="1394">
                  <c:v>0.15601412964</c:v>
                </c:pt>
                <c:pt idx="1395">
                  <c:v>0.12929061889999999</c:v>
                </c:pt>
                <c:pt idx="1396">
                  <c:v>0.12929061889999999</c:v>
                </c:pt>
                <c:pt idx="1397">
                  <c:v>3.4146461490000002E-2</c:v>
                </c:pt>
                <c:pt idx="1398">
                  <c:v>0.10627375793</c:v>
                </c:pt>
                <c:pt idx="1399">
                  <c:v>7.3860504149999992E-2</c:v>
                </c:pt>
                <c:pt idx="1400">
                  <c:v>6.1366325379999996E-2</c:v>
                </c:pt>
                <c:pt idx="1401">
                  <c:v>0.19976838684000001</c:v>
                </c:pt>
                <c:pt idx="1402">
                  <c:v>0.19976838684000001</c:v>
                </c:pt>
                <c:pt idx="1403">
                  <c:v>0.14815368651999999</c:v>
                </c:pt>
                <c:pt idx="1404">
                  <c:v>0.18217604065000001</c:v>
                </c:pt>
                <c:pt idx="1405">
                  <c:v>0.24284863280999999</c:v>
                </c:pt>
                <c:pt idx="1406">
                  <c:v>0.24284863280999999</c:v>
                </c:pt>
                <c:pt idx="1407">
                  <c:v>9.9956130980000002E-2</c:v>
                </c:pt>
                <c:pt idx="1408">
                  <c:v>0.17914511108</c:v>
                </c:pt>
                <c:pt idx="1409">
                  <c:v>0.17914511108</c:v>
                </c:pt>
                <c:pt idx="1410">
                  <c:v>0.18767593384</c:v>
                </c:pt>
                <c:pt idx="1411">
                  <c:v>-1.8797693249999997E-2</c:v>
                </c:pt>
                <c:pt idx="1412">
                  <c:v>-1.8797693249999997E-2</c:v>
                </c:pt>
                <c:pt idx="1413">
                  <c:v>-1.5531323430000001E-2</c:v>
                </c:pt>
                <c:pt idx="1414">
                  <c:v>0.18509829712</c:v>
                </c:pt>
                <c:pt idx="1415">
                  <c:v>0.13485494995</c:v>
                </c:pt>
                <c:pt idx="1416">
                  <c:v>0.13485494995</c:v>
                </c:pt>
                <c:pt idx="1417">
                  <c:v>-0.19012878418000001</c:v>
                </c:pt>
                <c:pt idx="1418">
                  <c:v>-9.9281433109999997E-2</c:v>
                </c:pt>
                <c:pt idx="1419">
                  <c:v>-9.9281433109999997E-2</c:v>
                </c:pt>
                <c:pt idx="1420">
                  <c:v>0.12919998168999999</c:v>
                </c:pt>
                <c:pt idx="1421">
                  <c:v>0.22294084167</c:v>
                </c:pt>
                <c:pt idx="1422">
                  <c:v>0.22294084167</c:v>
                </c:pt>
                <c:pt idx="1423">
                  <c:v>0.36936560059000001</c:v>
                </c:pt>
                <c:pt idx="1424">
                  <c:v>0.26899710083</c:v>
                </c:pt>
                <c:pt idx="1425">
                  <c:v>0.13628208922999999</c:v>
                </c:pt>
                <c:pt idx="1426">
                  <c:v>0.14750961304000001</c:v>
                </c:pt>
                <c:pt idx="1427">
                  <c:v>9.2655960080000002E-2</c:v>
                </c:pt>
                <c:pt idx="1428">
                  <c:v>0.16603323364</c:v>
                </c:pt>
                <c:pt idx="1429">
                  <c:v>0.16603323364</c:v>
                </c:pt>
                <c:pt idx="1430">
                  <c:v>8.9011100770000004E-2</c:v>
                </c:pt>
                <c:pt idx="1431">
                  <c:v>1.677276611E-2</c:v>
                </c:pt>
                <c:pt idx="1432">
                  <c:v>1.677276611E-2</c:v>
                </c:pt>
                <c:pt idx="1433">
                  <c:v>0.14993545531999999</c:v>
                </c:pt>
                <c:pt idx="1434">
                  <c:v>0.16011756897000001</c:v>
                </c:pt>
                <c:pt idx="1435">
                  <c:v>0.14193835449</c:v>
                </c:pt>
                <c:pt idx="1436">
                  <c:v>0.17808808898999998</c:v>
                </c:pt>
                <c:pt idx="1437">
                  <c:v>8.8196411129999999E-2</c:v>
                </c:pt>
                <c:pt idx="1438">
                  <c:v>0.12741536713000001</c:v>
                </c:pt>
                <c:pt idx="1439">
                  <c:v>0.12741536713000001</c:v>
                </c:pt>
                <c:pt idx="1440">
                  <c:v>0.24245513916</c:v>
                </c:pt>
                <c:pt idx="1441">
                  <c:v>0.12072861481</c:v>
                </c:pt>
                <c:pt idx="1442">
                  <c:v>0.12072861481</c:v>
                </c:pt>
                <c:pt idx="1443">
                  <c:v>5.5118797299999994E-2</c:v>
                </c:pt>
                <c:pt idx="1444">
                  <c:v>0.12890205383</c:v>
                </c:pt>
                <c:pt idx="1445">
                  <c:v>0.12890205383</c:v>
                </c:pt>
                <c:pt idx="1446">
                  <c:v>0.10008805846999999</c:v>
                </c:pt>
                <c:pt idx="1447">
                  <c:v>0.19766032410000001</c:v>
                </c:pt>
                <c:pt idx="1448">
                  <c:v>0.23446522522000002</c:v>
                </c:pt>
                <c:pt idx="1449">
                  <c:v>0.23446522522000002</c:v>
                </c:pt>
                <c:pt idx="1450">
                  <c:v>-0.17753713989</c:v>
                </c:pt>
                <c:pt idx="1451">
                  <c:v>-0.15234239196999999</c:v>
                </c:pt>
                <c:pt idx="1452">
                  <c:v>-8.5871444699999994E-2</c:v>
                </c:pt>
                <c:pt idx="1453">
                  <c:v>9.3469238280000005E-2</c:v>
                </c:pt>
                <c:pt idx="1454">
                  <c:v>0.13168293762</c:v>
                </c:pt>
                <c:pt idx="1455">
                  <c:v>0.13168293762</c:v>
                </c:pt>
                <c:pt idx="1456">
                  <c:v>0.16070883179000001</c:v>
                </c:pt>
                <c:pt idx="1457">
                  <c:v>8.9584480290000004E-2</c:v>
                </c:pt>
                <c:pt idx="1458">
                  <c:v>5.9398132320000005E-2</c:v>
                </c:pt>
                <c:pt idx="1459">
                  <c:v>5.9398132320000005E-2</c:v>
                </c:pt>
                <c:pt idx="1460">
                  <c:v>0.16636169434</c:v>
                </c:pt>
                <c:pt idx="1461">
                  <c:v>0.17686376953000002</c:v>
                </c:pt>
                <c:pt idx="1462">
                  <c:v>8.6285140990000009E-2</c:v>
                </c:pt>
                <c:pt idx="1463">
                  <c:v>0.23743032837</c:v>
                </c:pt>
                <c:pt idx="1464">
                  <c:v>0.36637036133000001</c:v>
                </c:pt>
                <c:pt idx="1465">
                  <c:v>0.36637036133000001</c:v>
                </c:pt>
                <c:pt idx="1466">
                  <c:v>5.557268143E-2</c:v>
                </c:pt>
                <c:pt idx="1467">
                  <c:v>6.3332408909999999E-2</c:v>
                </c:pt>
                <c:pt idx="1468">
                  <c:v>0.13297904968000002</c:v>
                </c:pt>
                <c:pt idx="1469">
                  <c:v>0.13297904968000002</c:v>
                </c:pt>
                <c:pt idx="1470">
                  <c:v>4.7575935360000002E-2</c:v>
                </c:pt>
                <c:pt idx="1471">
                  <c:v>4.7322386999999999E-4</c:v>
                </c:pt>
                <c:pt idx="1472">
                  <c:v>0.17873318481</c:v>
                </c:pt>
                <c:pt idx="1473">
                  <c:v>0.14748735046</c:v>
                </c:pt>
                <c:pt idx="1474">
                  <c:v>4.3921287539999999E-2</c:v>
                </c:pt>
                <c:pt idx="1475">
                  <c:v>4.3921287539999999E-2</c:v>
                </c:pt>
                <c:pt idx="1476">
                  <c:v>0.14527951049999999</c:v>
                </c:pt>
                <c:pt idx="1477">
                  <c:v>0.1930125885</c:v>
                </c:pt>
                <c:pt idx="1478">
                  <c:v>2.4799866700000004E-3</c:v>
                </c:pt>
                <c:pt idx="1479">
                  <c:v>2.4799866700000004E-3</c:v>
                </c:pt>
                <c:pt idx="1480">
                  <c:v>0.13756838989</c:v>
                </c:pt>
                <c:pt idx="1481">
                  <c:v>6.9850830079999995E-2</c:v>
                </c:pt>
                <c:pt idx="1482">
                  <c:v>6.9850830079999995E-2</c:v>
                </c:pt>
                <c:pt idx="1483">
                  <c:v>4.6630302429999999E-2</c:v>
                </c:pt>
                <c:pt idx="1484">
                  <c:v>0.11253251648</c:v>
                </c:pt>
                <c:pt idx="1485">
                  <c:v>0.11253251648</c:v>
                </c:pt>
                <c:pt idx="1486">
                  <c:v>1.873003006E-2</c:v>
                </c:pt>
                <c:pt idx="1487">
                  <c:v>-6.7756166499999999E-3</c:v>
                </c:pt>
                <c:pt idx="1488">
                  <c:v>9.7132987980000002E-2</c:v>
                </c:pt>
                <c:pt idx="1489">
                  <c:v>9.7132987980000002E-2</c:v>
                </c:pt>
                <c:pt idx="1490">
                  <c:v>-2.9287939070000001E-2</c:v>
                </c:pt>
                <c:pt idx="1491">
                  <c:v>5.7732749940000001E-2</c:v>
                </c:pt>
                <c:pt idx="1492">
                  <c:v>5.7732749940000001E-2</c:v>
                </c:pt>
                <c:pt idx="1493">
                  <c:v>0.10721533203</c:v>
                </c:pt>
                <c:pt idx="1494">
                  <c:v>9.4032081599999998E-2</c:v>
                </c:pt>
                <c:pt idx="1495">
                  <c:v>9.4032081599999998E-2</c:v>
                </c:pt>
                <c:pt idx="1496">
                  <c:v>0.16856831360000002</c:v>
                </c:pt>
                <c:pt idx="1497">
                  <c:v>5.5139110569999997E-2</c:v>
                </c:pt>
                <c:pt idx="1498">
                  <c:v>-1.931990242E-2</c:v>
                </c:pt>
                <c:pt idx="1499">
                  <c:v>0.10199499512</c:v>
                </c:pt>
                <c:pt idx="1500">
                  <c:v>0.15929046630999999</c:v>
                </c:pt>
                <c:pt idx="1501">
                  <c:v>6.61442852E-3</c:v>
                </c:pt>
                <c:pt idx="1502">
                  <c:v>6.61442852E-3</c:v>
                </c:pt>
                <c:pt idx="1503">
                  <c:v>-1.6827892299999998E-2</c:v>
                </c:pt>
                <c:pt idx="1504">
                  <c:v>3.1105630869999998E-2</c:v>
                </c:pt>
                <c:pt idx="1505">
                  <c:v>3.1105630869999998E-2</c:v>
                </c:pt>
                <c:pt idx="1506">
                  <c:v>2.7455066680000001E-2</c:v>
                </c:pt>
                <c:pt idx="1507">
                  <c:v>1.7642675400000002E-2</c:v>
                </c:pt>
                <c:pt idx="1508">
                  <c:v>0.11711244202</c:v>
                </c:pt>
                <c:pt idx="1509">
                  <c:v>-8.073309326E-2</c:v>
                </c:pt>
                <c:pt idx="1510">
                  <c:v>-0.14680429076999998</c:v>
                </c:pt>
                <c:pt idx="1511">
                  <c:v>-0.28472619629000001</c:v>
                </c:pt>
                <c:pt idx="1512">
                  <c:v>-0.28472619629000001</c:v>
                </c:pt>
                <c:pt idx="1513">
                  <c:v>-3.7284149169999996E-2</c:v>
                </c:pt>
                <c:pt idx="1514">
                  <c:v>0.13296928406</c:v>
                </c:pt>
                <c:pt idx="1515">
                  <c:v>0.14161059570000001</c:v>
                </c:pt>
                <c:pt idx="1516">
                  <c:v>0.21600727844000001</c:v>
                </c:pt>
                <c:pt idx="1517">
                  <c:v>1.1639147759999999E-2</c:v>
                </c:pt>
                <c:pt idx="1518">
                  <c:v>1.1639147759999999E-2</c:v>
                </c:pt>
                <c:pt idx="1519">
                  <c:v>5.1661327360000002E-2</c:v>
                </c:pt>
                <c:pt idx="1520">
                  <c:v>0.24851533508000001</c:v>
                </c:pt>
                <c:pt idx="1521">
                  <c:v>0.16436497497999999</c:v>
                </c:pt>
                <c:pt idx="1522">
                  <c:v>0.16436497497999999</c:v>
                </c:pt>
                <c:pt idx="1523">
                  <c:v>9.9302902219999989E-2</c:v>
                </c:pt>
                <c:pt idx="1524">
                  <c:v>0.10503774261</c:v>
                </c:pt>
                <c:pt idx="1525">
                  <c:v>0.10502933502</c:v>
                </c:pt>
                <c:pt idx="1526">
                  <c:v>4.7493000029999996E-2</c:v>
                </c:pt>
                <c:pt idx="1527">
                  <c:v>0.18551750182999999</c:v>
                </c:pt>
                <c:pt idx="1528">
                  <c:v>0.18551750182999999</c:v>
                </c:pt>
                <c:pt idx="1529">
                  <c:v>0.11196696471999999</c:v>
                </c:pt>
                <c:pt idx="1530">
                  <c:v>0.14637185669</c:v>
                </c:pt>
                <c:pt idx="1531">
                  <c:v>0.25055477905000001</c:v>
                </c:pt>
                <c:pt idx="1532">
                  <c:v>0.25055477905000001</c:v>
                </c:pt>
                <c:pt idx="1533">
                  <c:v>7.6902870179999999E-2</c:v>
                </c:pt>
                <c:pt idx="1534">
                  <c:v>6.1164183599999996E-3</c:v>
                </c:pt>
                <c:pt idx="1535">
                  <c:v>0.12876293945</c:v>
                </c:pt>
                <c:pt idx="1536">
                  <c:v>0.11933525084999999</c:v>
                </c:pt>
                <c:pt idx="1537">
                  <c:v>8.0645378109999999E-2</c:v>
                </c:pt>
                <c:pt idx="1538">
                  <c:v>0.13160289001</c:v>
                </c:pt>
                <c:pt idx="1539">
                  <c:v>0.13160289001</c:v>
                </c:pt>
                <c:pt idx="1540">
                  <c:v>6.7252555849999993E-2</c:v>
                </c:pt>
                <c:pt idx="1541">
                  <c:v>6.5939353940000001E-2</c:v>
                </c:pt>
                <c:pt idx="1542">
                  <c:v>6.5939353940000001E-2</c:v>
                </c:pt>
                <c:pt idx="1543">
                  <c:v>0.12945988464000002</c:v>
                </c:pt>
                <c:pt idx="1544">
                  <c:v>5.7209583279999997E-2</c:v>
                </c:pt>
                <c:pt idx="1545">
                  <c:v>5.7209583279999997E-2</c:v>
                </c:pt>
                <c:pt idx="1546">
                  <c:v>8.1614242549999994E-2</c:v>
                </c:pt>
                <c:pt idx="1547">
                  <c:v>4.9680950160000001E-2</c:v>
                </c:pt>
                <c:pt idx="1548">
                  <c:v>4.9680950160000001E-2</c:v>
                </c:pt>
                <c:pt idx="1549">
                  <c:v>1.337217999E-2</c:v>
                </c:pt>
                <c:pt idx="1550">
                  <c:v>0.15928396606</c:v>
                </c:pt>
                <c:pt idx="1551">
                  <c:v>0.39198345947000002</c:v>
                </c:pt>
                <c:pt idx="1552">
                  <c:v>0.38403198242000003</c:v>
                </c:pt>
                <c:pt idx="1553">
                  <c:v>0.14505561829000002</c:v>
                </c:pt>
                <c:pt idx="1554">
                  <c:v>0.12070141601999999</c:v>
                </c:pt>
                <c:pt idx="1555">
                  <c:v>0.12070141601999999</c:v>
                </c:pt>
                <c:pt idx="1556">
                  <c:v>0.10641914368000001</c:v>
                </c:pt>
                <c:pt idx="1557">
                  <c:v>0.41771362305000004</c:v>
                </c:pt>
                <c:pt idx="1558">
                  <c:v>0.41771362305000004</c:v>
                </c:pt>
                <c:pt idx="1559">
                  <c:v>0.38681463623000001</c:v>
                </c:pt>
                <c:pt idx="1560">
                  <c:v>0.21556362914999999</c:v>
                </c:pt>
                <c:pt idx="1561">
                  <c:v>0.28270220947000002</c:v>
                </c:pt>
                <c:pt idx="1562">
                  <c:v>0.13523826599</c:v>
                </c:pt>
                <c:pt idx="1563">
                  <c:v>0.12900349425999999</c:v>
                </c:pt>
                <c:pt idx="1564">
                  <c:v>0.18672711182000001</c:v>
                </c:pt>
                <c:pt idx="1565">
                  <c:v>0.18672711182000001</c:v>
                </c:pt>
                <c:pt idx="1566">
                  <c:v>8.6887359619999993E-2</c:v>
                </c:pt>
                <c:pt idx="1567">
                  <c:v>2.719327354E-2</c:v>
                </c:pt>
                <c:pt idx="1568">
                  <c:v>2.719327354E-2</c:v>
                </c:pt>
                <c:pt idx="1569">
                  <c:v>0.12211501312</c:v>
                </c:pt>
                <c:pt idx="1570">
                  <c:v>0.16326762389999999</c:v>
                </c:pt>
                <c:pt idx="1571">
                  <c:v>0.16198976135000001</c:v>
                </c:pt>
                <c:pt idx="1572">
                  <c:v>0.21305178832999999</c:v>
                </c:pt>
                <c:pt idx="1573">
                  <c:v>8.6143112180000009E-2</c:v>
                </c:pt>
                <c:pt idx="1574">
                  <c:v>-1.7812667850000002E-2</c:v>
                </c:pt>
                <c:pt idx="1575">
                  <c:v>-1.7812667850000002E-2</c:v>
                </c:pt>
                <c:pt idx="1576">
                  <c:v>6.7429092410000002E-2</c:v>
                </c:pt>
                <c:pt idx="1577">
                  <c:v>0.18784049988000001</c:v>
                </c:pt>
                <c:pt idx="1578">
                  <c:v>9.0951065060000003E-2</c:v>
                </c:pt>
                <c:pt idx="1579">
                  <c:v>9.0951065060000003E-2</c:v>
                </c:pt>
                <c:pt idx="1580">
                  <c:v>0.26273358153999998</c:v>
                </c:pt>
                <c:pt idx="1581">
                  <c:v>0.28824121093999999</c:v>
                </c:pt>
                <c:pt idx="1582">
                  <c:v>0.21738989258000002</c:v>
                </c:pt>
                <c:pt idx="1583">
                  <c:v>0.31408868408000001</c:v>
                </c:pt>
                <c:pt idx="1584">
                  <c:v>0.21955078124999999</c:v>
                </c:pt>
                <c:pt idx="1585">
                  <c:v>0.21955078124999999</c:v>
                </c:pt>
                <c:pt idx="1586">
                  <c:v>6.9494789119999997E-2</c:v>
                </c:pt>
                <c:pt idx="1587">
                  <c:v>0.21777490234000002</c:v>
                </c:pt>
                <c:pt idx="1588">
                  <c:v>0.16840931702</c:v>
                </c:pt>
                <c:pt idx="1589">
                  <c:v>3.9205596919999995E-2</c:v>
                </c:pt>
                <c:pt idx="1590">
                  <c:v>9.7033790590000002E-2</c:v>
                </c:pt>
                <c:pt idx="1591">
                  <c:v>9.7033790590000002E-2</c:v>
                </c:pt>
                <c:pt idx="1592">
                  <c:v>9.1608970639999995E-2</c:v>
                </c:pt>
                <c:pt idx="1593">
                  <c:v>1.8582672120000001E-2</c:v>
                </c:pt>
                <c:pt idx="1594">
                  <c:v>9.420248413E-2</c:v>
                </c:pt>
                <c:pt idx="1595">
                  <c:v>9.420248413E-2</c:v>
                </c:pt>
                <c:pt idx="1596">
                  <c:v>0.15133683776999998</c:v>
                </c:pt>
                <c:pt idx="1597">
                  <c:v>9.5536697389999994E-2</c:v>
                </c:pt>
                <c:pt idx="1598">
                  <c:v>9.5536697389999994E-2</c:v>
                </c:pt>
                <c:pt idx="1599">
                  <c:v>6.0908702849999996E-2</c:v>
                </c:pt>
                <c:pt idx="1600">
                  <c:v>1.056965065E-2</c:v>
                </c:pt>
                <c:pt idx="1601">
                  <c:v>1.056965065E-2</c:v>
                </c:pt>
                <c:pt idx="1602">
                  <c:v>-3.9725555419999996E-2</c:v>
                </c:pt>
                <c:pt idx="1603">
                  <c:v>-1.8002843859999999E-2</c:v>
                </c:pt>
                <c:pt idx="1604">
                  <c:v>0.11128749084</c:v>
                </c:pt>
                <c:pt idx="1605">
                  <c:v>0.11128749084</c:v>
                </c:pt>
                <c:pt idx="1606">
                  <c:v>3.8788948060000002E-2</c:v>
                </c:pt>
                <c:pt idx="1607">
                  <c:v>0.11875223541</c:v>
                </c:pt>
                <c:pt idx="1608">
                  <c:v>0.11875223541</c:v>
                </c:pt>
                <c:pt idx="1609">
                  <c:v>0.15689938353999999</c:v>
                </c:pt>
                <c:pt idx="1610">
                  <c:v>0.12055814362</c:v>
                </c:pt>
                <c:pt idx="1611">
                  <c:v>0.18170433044000001</c:v>
                </c:pt>
                <c:pt idx="1612">
                  <c:v>0.18170433044000001</c:v>
                </c:pt>
                <c:pt idx="1613">
                  <c:v>0.18153726196</c:v>
                </c:pt>
                <c:pt idx="1614">
                  <c:v>4.2593456269999996E-2</c:v>
                </c:pt>
                <c:pt idx="1615">
                  <c:v>4.2593456269999996E-2</c:v>
                </c:pt>
                <c:pt idx="1616">
                  <c:v>5.0632434840000004E-2</c:v>
                </c:pt>
                <c:pt idx="1617">
                  <c:v>0.10548262787</c:v>
                </c:pt>
                <c:pt idx="1618">
                  <c:v>0.10548262787</c:v>
                </c:pt>
                <c:pt idx="1619">
                  <c:v>-4.8726848599999997E-2</c:v>
                </c:pt>
                <c:pt idx="1620">
                  <c:v>-2.2044641489999999E-2</c:v>
                </c:pt>
                <c:pt idx="1621">
                  <c:v>9.9975540160000001E-2</c:v>
                </c:pt>
                <c:pt idx="1622">
                  <c:v>9.9975540160000001E-2</c:v>
                </c:pt>
                <c:pt idx="1623">
                  <c:v>6.3969249729999997E-2</c:v>
                </c:pt>
                <c:pt idx="1624">
                  <c:v>0.11280654144</c:v>
                </c:pt>
                <c:pt idx="1625">
                  <c:v>-7.0933906559999996E-2</c:v>
                </c:pt>
                <c:pt idx="1626">
                  <c:v>-8.1658157349999996E-2</c:v>
                </c:pt>
                <c:pt idx="1627">
                  <c:v>8.4193679810000005E-2</c:v>
                </c:pt>
                <c:pt idx="1628">
                  <c:v>8.4193679810000005E-2</c:v>
                </c:pt>
                <c:pt idx="1629">
                  <c:v>0.11035562896999999</c:v>
                </c:pt>
                <c:pt idx="1630">
                  <c:v>0.32258319091999998</c:v>
                </c:pt>
                <c:pt idx="1631">
                  <c:v>0.32258319091999998</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numCache>
            </c:numRef>
          </c:yVal>
          <c:smooth val="0"/>
        </c:ser>
        <c:ser>
          <c:idx val="17"/>
          <c:order val="17"/>
          <c:tx>
            <c:v>Torque</c:v>
          </c:tx>
          <c:xVal>
            <c:numRef>
              <c:f>sheet1!$G$2:$G$4000</c:f>
              <c:numCache>
                <c:formatCode>0.0000</c:formatCode>
                <c:ptCount val="3999"/>
                <c:pt idx="0" formatCode="0">
                  <c:v>0</c:v>
                </c:pt>
                <c:pt idx="1">
                  <c:v>3.1E-2</c:v>
                </c:pt>
                <c:pt idx="2">
                  <c:v>4.7E-2</c:v>
                </c:pt>
                <c:pt idx="3">
                  <c:v>0.45300000000000001</c:v>
                </c:pt>
                <c:pt idx="4">
                  <c:v>0.59399999999999997</c:v>
                </c:pt>
                <c:pt idx="5">
                  <c:v>0.70299999999999996</c:v>
                </c:pt>
                <c:pt idx="6">
                  <c:v>0.81299999999999994</c:v>
                </c:pt>
                <c:pt idx="7">
                  <c:v>0.92200000000000004</c:v>
                </c:pt>
                <c:pt idx="8">
                  <c:v>1.0309999999999999</c:v>
                </c:pt>
                <c:pt idx="9">
                  <c:v>1.141</c:v>
                </c:pt>
                <c:pt idx="10">
                  <c:v>1.25</c:v>
                </c:pt>
                <c:pt idx="11">
                  <c:v>1.375</c:v>
                </c:pt>
                <c:pt idx="12">
                  <c:v>1.4850000000000001</c:v>
                </c:pt>
                <c:pt idx="13">
                  <c:v>1.5780000000000001</c:v>
                </c:pt>
                <c:pt idx="14">
                  <c:v>1.8129999999999999</c:v>
                </c:pt>
                <c:pt idx="15">
                  <c:v>1.9219999999999999</c:v>
                </c:pt>
                <c:pt idx="16">
                  <c:v>2.0310000000000001</c:v>
                </c:pt>
                <c:pt idx="17">
                  <c:v>2.141</c:v>
                </c:pt>
                <c:pt idx="18">
                  <c:v>2.266</c:v>
                </c:pt>
                <c:pt idx="19">
                  <c:v>2.375</c:v>
                </c:pt>
                <c:pt idx="20">
                  <c:v>2.4849999999999999</c:v>
                </c:pt>
                <c:pt idx="21">
                  <c:v>2.5939999999999999</c:v>
                </c:pt>
                <c:pt idx="22">
                  <c:v>2.7029999999999998</c:v>
                </c:pt>
                <c:pt idx="23">
                  <c:v>2.8130000000000002</c:v>
                </c:pt>
                <c:pt idx="24">
                  <c:v>2.9220000000000002</c:v>
                </c:pt>
                <c:pt idx="25">
                  <c:v>3.0470000000000002</c:v>
                </c:pt>
                <c:pt idx="26">
                  <c:v>3.1560000000000001</c:v>
                </c:pt>
                <c:pt idx="27">
                  <c:v>3.266</c:v>
                </c:pt>
                <c:pt idx="28">
                  <c:v>3.375</c:v>
                </c:pt>
                <c:pt idx="29">
                  <c:v>3.4849999999999999</c:v>
                </c:pt>
                <c:pt idx="30">
                  <c:v>3.5939999999999999</c:v>
                </c:pt>
                <c:pt idx="31">
                  <c:v>3.7029999999999998</c:v>
                </c:pt>
                <c:pt idx="32">
                  <c:v>3.8130000000000002</c:v>
                </c:pt>
                <c:pt idx="33">
                  <c:v>3.9380000000000002</c:v>
                </c:pt>
                <c:pt idx="34">
                  <c:v>4.0469999999999997</c:v>
                </c:pt>
                <c:pt idx="35">
                  <c:v>4.1559999999999997</c:v>
                </c:pt>
                <c:pt idx="36">
                  <c:v>4.266</c:v>
                </c:pt>
                <c:pt idx="37">
                  <c:v>4.375</c:v>
                </c:pt>
                <c:pt idx="38">
                  <c:v>4.5</c:v>
                </c:pt>
                <c:pt idx="39">
                  <c:v>4.6100000000000003</c:v>
                </c:pt>
                <c:pt idx="40">
                  <c:v>4.7190000000000003</c:v>
                </c:pt>
                <c:pt idx="41">
                  <c:v>4.8280000000000003</c:v>
                </c:pt>
                <c:pt idx="42">
                  <c:v>4.9530000000000003</c:v>
                </c:pt>
                <c:pt idx="43">
                  <c:v>5.0629999999999997</c:v>
                </c:pt>
                <c:pt idx="44">
                  <c:v>5.1719999999999997</c:v>
                </c:pt>
                <c:pt idx="45">
                  <c:v>5.2809999999999997</c:v>
                </c:pt>
                <c:pt idx="46">
                  <c:v>5.391</c:v>
                </c:pt>
                <c:pt idx="47">
                  <c:v>5.5</c:v>
                </c:pt>
                <c:pt idx="48">
                  <c:v>5.61</c:v>
                </c:pt>
                <c:pt idx="49">
                  <c:v>5.7350000000000003</c:v>
                </c:pt>
                <c:pt idx="50">
                  <c:v>5.8440000000000003</c:v>
                </c:pt>
                <c:pt idx="51">
                  <c:v>5.9530000000000003</c:v>
                </c:pt>
                <c:pt idx="52">
                  <c:v>6.0629999999999997</c:v>
                </c:pt>
                <c:pt idx="53">
                  <c:v>6.1719999999999997</c:v>
                </c:pt>
                <c:pt idx="54">
                  <c:v>6.2809999999999997</c:v>
                </c:pt>
                <c:pt idx="55">
                  <c:v>6.391</c:v>
                </c:pt>
                <c:pt idx="56">
                  <c:v>6.5</c:v>
                </c:pt>
                <c:pt idx="57">
                  <c:v>6.625</c:v>
                </c:pt>
                <c:pt idx="58">
                  <c:v>6.7350000000000003</c:v>
                </c:pt>
                <c:pt idx="59">
                  <c:v>6.8440000000000003</c:v>
                </c:pt>
                <c:pt idx="60">
                  <c:v>6.9530000000000003</c:v>
                </c:pt>
                <c:pt idx="61">
                  <c:v>7.0629999999999997</c:v>
                </c:pt>
                <c:pt idx="62">
                  <c:v>7.1719999999999997</c:v>
                </c:pt>
                <c:pt idx="63">
                  <c:v>7.2809999999999997</c:v>
                </c:pt>
                <c:pt idx="64">
                  <c:v>7.4059999999999997</c:v>
                </c:pt>
                <c:pt idx="65">
                  <c:v>7.516</c:v>
                </c:pt>
                <c:pt idx="66">
                  <c:v>7.625</c:v>
                </c:pt>
                <c:pt idx="67">
                  <c:v>7.7350000000000003</c:v>
                </c:pt>
                <c:pt idx="68">
                  <c:v>7.8440000000000003</c:v>
                </c:pt>
                <c:pt idx="69">
                  <c:v>7.9530000000000003</c:v>
                </c:pt>
                <c:pt idx="70">
                  <c:v>8.0779999999999994</c:v>
                </c:pt>
                <c:pt idx="71">
                  <c:v>8.1880000000000006</c:v>
                </c:pt>
                <c:pt idx="72">
                  <c:v>8.2970000000000006</c:v>
                </c:pt>
                <c:pt idx="73">
                  <c:v>8.4060000000000006</c:v>
                </c:pt>
                <c:pt idx="74">
                  <c:v>8.516</c:v>
                </c:pt>
                <c:pt idx="75">
                  <c:v>8.625</c:v>
                </c:pt>
                <c:pt idx="76">
                  <c:v>8.7349999999999994</c:v>
                </c:pt>
                <c:pt idx="77">
                  <c:v>8.8439999999999994</c:v>
                </c:pt>
                <c:pt idx="78">
                  <c:v>8.9689999999999994</c:v>
                </c:pt>
                <c:pt idx="79">
                  <c:v>9.0779999999999994</c:v>
                </c:pt>
                <c:pt idx="80">
                  <c:v>9.1880000000000006</c:v>
                </c:pt>
                <c:pt idx="81">
                  <c:v>9.3130000000000006</c:v>
                </c:pt>
                <c:pt idx="82">
                  <c:v>9.4220000000000006</c:v>
                </c:pt>
                <c:pt idx="83">
                  <c:v>9.5310000000000006</c:v>
                </c:pt>
                <c:pt idx="84">
                  <c:v>9.641</c:v>
                </c:pt>
                <c:pt idx="85">
                  <c:v>9.75</c:v>
                </c:pt>
                <c:pt idx="86">
                  <c:v>9.86</c:v>
                </c:pt>
                <c:pt idx="87">
                  <c:v>9.9689999999999994</c:v>
                </c:pt>
                <c:pt idx="88">
                  <c:v>10.093999999999999</c:v>
                </c:pt>
                <c:pt idx="89">
                  <c:v>10.202999999999999</c:v>
                </c:pt>
                <c:pt idx="90">
                  <c:v>10.313000000000001</c:v>
                </c:pt>
                <c:pt idx="91">
                  <c:v>10.422000000000001</c:v>
                </c:pt>
                <c:pt idx="92">
                  <c:v>10.531000000000001</c:v>
                </c:pt>
                <c:pt idx="93">
                  <c:v>10.656000000000001</c:v>
                </c:pt>
                <c:pt idx="94">
                  <c:v>10.766</c:v>
                </c:pt>
                <c:pt idx="95">
                  <c:v>10.875</c:v>
                </c:pt>
                <c:pt idx="96">
                  <c:v>10.984999999999999</c:v>
                </c:pt>
                <c:pt idx="97">
                  <c:v>11.093999999999999</c:v>
                </c:pt>
                <c:pt idx="98">
                  <c:v>11.202999999999999</c:v>
                </c:pt>
                <c:pt idx="99">
                  <c:v>11.313000000000001</c:v>
                </c:pt>
                <c:pt idx="100">
                  <c:v>11.422000000000001</c:v>
                </c:pt>
                <c:pt idx="101">
                  <c:v>11.547000000000001</c:v>
                </c:pt>
                <c:pt idx="102">
                  <c:v>11.656000000000001</c:v>
                </c:pt>
                <c:pt idx="103">
                  <c:v>11.766</c:v>
                </c:pt>
                <c:pt idx="104">
                  <c:v>11.875</c:v>
                </c:pt>
                <c:pt idx="105">
                  <c:v>11.984999999999999</c:v>
                </c:pt>
                <c:pt idx="106">
                  <c:v>12.093999999999999</c:v>
                </c:pt>
                <c:pt idx="107">
                  <c:v>12.202999999999999</c:v>
                </c:pt>
                <c:pt idx="108">
                  <c:v>12.327999999999999</c:v>
                </c:pt>
                <c:pt idx="109">
                  <c:v>12.438000000000001</c:v>
                </c:pt>
                <c:pt idx="110">
                  <c:v>12.547000000000001</c:v>
                </c:pt>
                <c:pt idx="111">
                  <c:v>12.656000000000001</c:v>
                </c:pt>
                <c:pt idx="112">
                  <c:v>12.766</c:v>
                </c:pt>
                <c:pt idx="113">
                  <c:v>12.875</c:v>
                </c:pt>
                <c:pt idx="114">
                  <c:v>12.984999999999999</c:v>
                </c:pt>
                <c:pt idx="115">
                  <c:v>13.11</c:v>
                </c:pt>
                <c:pt idx="116">
                  <c:v>13.218999999999999</c:v>
                </c:pt>
                <c:pt idx="117">
                  <c:v>13.327999999999999</c:v>
                </c:pt>
                <c:pt idx="118">
                  <c:v>13.438000000000001</c:v>
                </c:pt>
                <c:pt idx="119">
                  <c:v>13.547000000000001</c:v>
                </c:pt>
                <c:pt idx="120">
                  <c:v>13.656000000000001</c:v>
                </c:pt>
                <c:pt idx="121">
                  <c:v>13.766</c:v>
                </c:pt>
                <c:pt idx="122">
                  <c:v>13.891</c:v>
                </c:pt>
                <c:pt idx="123">
                  <c:v>14</c:v>
                </c:pt>
                <c:pt idx="124">
                  <c:v>14.11</c:v>
                </c:pt>
                <c:pt idx="125">
                  <c:v>14.218999999999999</c:v>
                </c:pt>
                <c:pt idx="126">
                  <c:v>14.327999999999999</c:v>
                </c:pt>
                <c:pt idx="127">
                  <c:v>14.438000000000001</c:v>
                </c:pt>
                <c:pt idx="128">
                  <c:v>14.563000000000001</c:v>
                </c:pt>
                <c:pt idx="129">
                  <c:v>14.672000000000001</c:v>
                </c:pt>
                <c:pt idx="130">
                  <c:v>14.781000000000001</c:v>
                </c:pt>
                <c:pt idx="131">
                  <c:v>14.891</c:v>
                </c:pt>
                <c:pt idx="132">
                  <c:v>15</c:v>
                </c:pt>
                <c:pt idx="133">
                  <c:v>15.11</c:v>
                </c:pt>
                <c:pt idx="134">
                  <c:v>15.234999999999999</c:v>
                </c:pt>
                <c:pt idx="135">
                  <c:v>15.343999999999999</c:v>
                </c:pt>
                <c:pt idx="136">
                  <c:v>15.452999999999999</c:v>
                </c:pt>
                <c:pt idx="137">
                  <c:v>15.563000000000001</c:v>
                </c:pt>
                <c:pt idx="138">
                  <c:v>15.672000000000001</c:v>
                </c:pt>
                <c:pt idx="139">
                  <c:v>15.781000000000001</c:v>
                </c:pt>
                <c:pt idx="140">
                  <c:v>15.891</c:v>
                </c:pt>
                <c:pt idx="141">
                  <c:v>16.015999999999998</c:v>
                </c:pt>
                <c:pt idx="142">
                  <c:v>16.125</c:v>
                </c:pt>
                <c:pt idx="143">
                  <c:v>16.234999999999999</c:v>
                </c:pt>
                <c:pt idx="144">
                  <c:v>16.344000000000001</c:v>
                </c:pt>
                <c:pt idx="145">
                  <c:v>16.452999999999999</c:v>
                </c:pt>
                <c:pt idx="146">
                  <c:v>16.562999999999999</c:v>
                </c:pt>
                <c:pt idx="147">
                  <c:v>16.672000000000001</c:v>
                </c:pt>
                <c:pt idx="148">
                  <c:v>16.780999999999999</c:v>
                </c:pt>
                <c:pt idx="149">
                  <c:v>16.905999999999999</c:v>
                </c:pt>
                <c:pt idx="150">
                  <c:v>17.015999999999998</c:v>
                </c:pt>
                <c:pt idx="151">
                  <c:v>17.125</c:v>
                </c:pt>
                <c:pt idx="152">
                  <c:v>17.234999999999999</c:v>
                </c:pt>
                <c:pt idx="153">
                  <c:v>17.344000000000001</c:v>
                </c:pt>
                <c:pt idx="154">
                  <c:v>17.452999999999999</c:v>
                </c:pt>
                <c:pt idx="155">
                  <c:v>17.562999999999999</c:v>
                </c:pt>
                <c:pt idx="156">
                  <c:v>17.687999999999999</c:v>
                </c:pt>
                <c:pt idx="157">
                  <c:v>17.797000000000001</c:v>
                </c:pt>
                <c:pt idx="158">
                  <c:v>17.905999999999999</c:v>
                </c:pt>
                <c:pt idx="159">
                  <c:v>18.015999999999998</c:v>
                </c:pt>
                <c:pt idx="160">
                  <c:v>18.125</c:v>
                </c:pt>
                <c:pt idx="161">
                  <c:v>18.234999999999999</c:v>
                </c:pt>
                <c:pt idx="162">
                  <c:v>18.344000000000001</c:v>
                </c:pt>
                <c:pt idx="163">
                  <c:v>18.452999999999999</c:v>
                </c:pt>
                <c:pt idx="164">
                  <c:v>18.577999999999999</c:v>
                </c:pt>
                <c:pt idx="165">
                  <c:v>18.687999999999999</c:v>
                </c:pt>
                <c:pt idx="166">
                  <c:v>18.797000000000001</c:v>
                </c:pt>
                <c:pt idx="167">
                  <c:v>18.905999999999999</c:v>
                </c:pt>
                <c:pt idx="168">
                  <c:v>19.015999999999998</c:v>
                </c:pt>
                <c:pt idx="169">
                  <c:v>19.125</c:v>
                </c:pt>
                <c:pt idx="170">
                  <c:v>19.234999999999999</c:v>
                </c:pt>
                <c:pt idx="171">
                  <c:v>19.344000000000001</c:v>
                </c:pt>
                <c:pt idx="172">
                  <c:v>19.469000000000001</c:v>
                </c:pt>
                <c:pt idx="173">
                  <c:v>19.577999999999999</c:v>
                </c:pt>
                <c:pt idx="174">
                  <c:v>19.687999999999999</c:v>
                </c:pt>
                <c:pt idx="175">
                  <c:v>19.797000000000001</c:v>
                </c:pt>
                <c:pt idx="176">
                  <c:v>19.922000000000001</c:v>
                </c:pt>
                <c:pt idx="177">
                  <c:v>20.030999999999999</c:v>
                </c:pt>
                <c:pt idx="178">
                  <c:v>20.140999999999998</c:v>
                </c:pt>
                <c:pt idx="179">
                  <c:v>20.25</c:v>
                </c:pt>
                <c:pt idx="180">
                  <c:v>20.36</c:v>
                </c:pt>
                <c:pt idx="181">
                  <c:v>20.469000000000001</c:v>
                </c:pt>
                <c:pt idx="182">
                  <c:v>20.577999999999999</c:v>
                </c:pt>
                <c:pt idx="183">
                  <c:v>20.687999999999999</c:v>
                </c:pt>
                <c:pt idx="184">
                  <c:v>20.812999999999999</c:v>
                </c:pt>
                <c:pt idx="185">
                  <c:v>20.922000000000001</c:v>
                </c:pt>
                <c:pt idx="186">
                  <c:v>21.030999999999999</c:v>
                </c:pt>
                <c:pt idx="187">
                  <c:v>21.140999999999998</c:v>
                </c:pt>
                <c:pt idx="188">
                  <c:v>21.25</c:v>
                </c:pt>
                <c:pt idx="189">
                  <c:v>21.36</c:v>
                </c:pt>
                <c:pt idx="190">
                  <c:v>21.469000000000001</c:v>
                </c:pt>
                <c:pt idx="191">
                  <c:v>21.594000000000001</c:v>
                </c:pt>
                <c:pt idx="192">
                  <c:v>21.702999999999999</c:v>
                </c:pt>
                <c:pt idx="193">
                  <c:v>21.812999999999999</c:v>
                </c:pt>
                <c:pt idx="194">
                  <c:v>21.922000000000001</c:v>
                </c:pt>
                <c:pt idx="195">
                  <c:v>22.030999999999999</c:v>
                </c:pt>
                <c:pt idx="196">
                  <c:v>22.140999999999998</c:v>
                </c:pt>
                <c:pt idx="197">
                  <c:v>22.265999999999998</c:v>
                </c:pt>
                <c:pt idx="198">
                  <c:v>22.375</c:v>
                </c:pt>
                <c:pt idx="199">
                  <c:v>22.484999999999999</c:v>
                </c:pt>
                <c:pt idx="200">
                  <c:v>22.594000000000001</c:v>
                </c:pt>
                <c:pt idx="201">
                  <c:v>22.702999999999999</c:v>
                </c:pt>
                <c:pt idx="202">
                  <c:v>22.812999999999999</c:v>
                </c:pt>
                <c:pt idx="203">
                  <c:v>22.937999999999999</c:v>
                </c:pt>
                <c:pt idx="204">
                  <c:v>23.047000000000001</c:v>
                </c:pt>
                <c:pt idx="205">
                  <c:v>23.155999999999999</c:v>
                </c:pt>
                <c:pt idx="206">
                  <c:v>23.265999999999998</c:v>
                </c:pt>
                <c:pt idx="207">
                  <c:v>23.375</c:v>
                </c:pt>
                <c:pt idx="208">
                  <c:v>23.484999999999999</c:v>
                </c:pt>
                <c:pt idx="209">
                  <c:v>23.594000000000001</c:v>
                </c:pt>
                <c:pt idx="210">
                  <c:v>23.719000000000001</c:v>
                </c:pt>
                <c:pt idx="211">
                  <c:v>23.827999999999999</c:v>
                </c:pt>
                <c:pt idx="212">
                  <c:v>23.937999999999999</c:v>
                </c:pt>
                <c:pt idx="213">
                  <c:v>24.047000000000001</c:v>
                </c:pt>
                <c:pt idx="214">
                  <c:v>24.155999999999999</c:v>
                </c:pt>
                <c:pt idx="215">
                  <c:v>24.265999999999998</c:v>
                </c:pt>
                <c:pt idx="216">
                  <c:v>24.375</c:v>
                </c:pt>
                <c:pt idx="217">
                  <c:v>24.5</c:v>
                </c:pt>
                <c:pt idx="218">
                  <c:v>24.61</c:v>
                </c:pt>
                <c:pt idx="219">
                  <c:v>24.719000000000001</c:v>
                </c:pt>
                <c:pt idx="220">
                  <c:v>24.827999999999999</c:v>
                </c:pt>
                <c:pt idx="221">
                  <c:v>24.937999999999999</c:v>
                </c:pt>
                <c:pt idx="222">
                  <c:v>25.047000000000001</c:v>
                </c:pt>
                <c:pt idx="223">
                  <c:v>25.155999999999999</c:v>
                </c:pt>
                <c:pt idx="224">
                  <c:v>25.280999999999999</c:v>
                </c:pt>
                <c:pt idx="225">
                  <c:v>25.390999999999998</c:v>
                </c:pt>
                <c:pt idx="226">
                  <c:v>25.5</c:v>
                </c:pt>
                <c:pt idx="227">
                  <c:v>25.61</c:v>
                </c:pt>
                <c:pt idx="228">
                  <c:v>25.719000000000001</c:v>
                </c:pt>
                <c:pt idx="229">
                  <c:v>25.827999999999999</c:v>
                </c:pt>
                <c:pt idx="230">
                  <c:v>25.937999999999999</c:v>
                </c:pt>
                <c:pt idx="231">
                  <c:v>26.062999999999999</c:v>
                </c:pt>
                <c:pt idx="232">
                  <c:v>26.172000000000001</c:v>
                </c:pt>
                <c:pt idx="233">
                  <c:v>26.280999999999999</c:v>
                </c:pt>
                <c:pt idx="234">
                  <c:v>26.390999999999998</c:v>
                </c:pt>
                <c:pt idx="235">
                  <c:v>26.5</c:v>
                </c:pt>
                <c:pt idx="236">
                  <c:v>26.61</c:v>
                </c:pt>
                <c:pt idx="237">
                  <c:v>26.719000000000001</c:v>
                </c:pt>
                <c:pt idx="238">
                  <c:v>26.827999999999999</c:v>
                </c:pt>
                <c:pt idx="239">
                  <c:v>26.952999999999999</c:v>
                </c:pt>
                <c:pt idx="240">
                  <c:v>27.062999999999999</c:v>
                </c:pt>
                <c:pt idx="241">
                  <c:v>27.172000000000001</c:v>
                </c:pt>
                <c:pt idx="242">
                  <c:v>27.280999999999999</c:v>
                </c:pt>
                <c:pt idx="243">
                  <c:v>27.390999999999998</c:v>
                </c:pt>
                <c:pt idx="244">
                  <c:v>27.515999999999998</c:v>
                </c:pt>
                <c:pt idx="245">
                  <c:v>27.625</c:v>
                </c:pt>
                <c:pt idx="246">
                  <c:v>27.734999999999999</c:v>
                </c:pt>
                <c:pt idx="247">
                  <c:v>27.844000000000001</c:v>
                </c:pt>
                <c:pt idx="248">
                  <c:v>27.952999999999999</c:v>
                </c:pt>
                <c:pt idx="249">
                  <c:v>28.062999999999999</c:v>
                </c:pt>
                <c:pt idx="250">
                  <c:v>28.172000000000001</c:v>
                </c:pt>
                <c:pt idx="251">
                  <c:v>28.280999999999999</c:v>
                </c:pt>
                <c:pt idx="252">
                  <c:v>28.405999999999999</c:v>
                </c:pt>
                <c:pt idx="253">
                  <c:v>28.515999999999998</c:v>
                </c:pt>
                <c:pt idx="254">
                  <c:v>28.625</c:v>
                </c:pt>
                <c:pt idx="255">
                  <c:v>28.734999999999999</c:v>
                </c:pt>
                <c:pt idx="256">
                  <c:v>28.844000000000001</c:v>
                </c:pt>
                <c:pt idx="257">
                  <c:v>28.969000000000001</c:v>
                </c:pt>
                <c:pt idx="258">
                  <c:v>29.077999999999999</c:v>
                </c:pt>
                <c:pt idx="259">
                  <c:v>29.187999999999999</c:v>
                </c:pt>
                <c:pt idx="260">
                  <c:v>29.297000000000001</c:v>
                </c:pt>
                <c:pt idx="261">
                  <c:v>29.405999999999999</c:v>
                </c:pt>
                <c:pt idx="262">
                  <c:v>29.515999999999998</c:v>
                </c:pt>
                <c:pt idx="263">
                  <c:v>29.625</c:v>
                </c:pt>
                <c:pt idx="264">
                  <c:v>29.75</c:v>
                </c:pt>
                <c:pt idx="265">
                  <c:v>29.86</c:v>
                </c:pt>
                <c:pt idx="266">
                  <c:v>29.969000000000001</c:v>
                </c:pt>
                <c:pt idx="267">
                  <c:v>30.077999999999999</c:v>
                </c:pt>
                <c:pt idx="268">
                  <c:v>30.187999999999999</c:v>
                </c:pt>
                <c:pt idx="269">
                  <c:v>30.312999999999999</c:v>
                </c:pt>
                <c:pt idx="270">
                  <c:v>30.422000000000001</c:v>
                </c:pt>
                <c:pt idx="271">
                  <c:v>30.530999999999999</c:v>
                </c:pt>
                <c:pt idx="272">
                  <c:v>30.640999999999998</c:v>
                </c:pt>
                <c:pt idx="273">
                  <c:v>30.765999999999998</c:v>
                </c:pt>
                <c:pt idx="274">
                  <c:v>30.875</c:v>
                </c:pt>
                <c:pt idx="275">
                  <c:v>30.984999999999999</c:v>
                </c:pt>
                <c:pt idx="276">
                  <c:v>31.094000000000001</c:v>
                </c:pt>
                <c:pt idx="277">
                  <c:v>31.202999999999999</c:v>
                </c:pt>
                <c:pt idx="278">
                  <c:v>31.312999999999999</c:v>
                </c:pt>
                <c:pt idx="279">
                  <c:v>31.422000000000001</c:v>
                </c:pt>
                <c:pt idx="280">
                  <c:v>31.530999999999999</c:v>
                </c:pt>
                <c:pt idx="281">
                  <c:v>31.655999999999999</c:v>
                </c:pt>
                <c:pt idx="282">
                  <c:v>31.765999999999998</c:v>
                </c:pt>
                <c:pt idx="283">
                  <c:v>31.875</c:v>
                </c:pt>
                <c:pt idx="284">
                  <c:v>31.984999999999999</c:v>
                </c:pt>
                <c:pt idx="285">
                  <c:v>32.094000000000001</c:v>
                </c:pt>
                <c:pt idx="286">
                  <c:v>32.203000000000003</c:v>
                </c:pt>
                <c:pt idx="287">
                  <c:v>32.313000000000002</c:v>
                </c:pt>
                <c:pt idx="288">
                  <c:v>32.438000000000002</c:v>
                </c:pt>
                <c:pt idx="289">
                  <c:v>32.546999999999997</c:v>
                </c:pt>
                <c:pt idx="290">
                  <c:v>32.655999999999999</c:v>
                </c:pt>
                <c:pt idx="291">
                  <c:v>32.765999999999998</c:v>
                </c:pt>
                <c:pt idx="292">
                  <c:v>32.875</c:v>
                </c:pt>
                <c:pt idx="293">
                  <c:v>32.984999999999999</c:v>
                </c:pt>
                <c:pt idx="294">
                  <c:v>33.094000000000001</c:v>
                </c:pt>
                <c:pt idx="295">
                  <c:v>33.203000000000003</c:v>
                </c:pt>
                <c:pt idx="296">
                  <c:v>33.328000000000003</c:v>
                </c:pt>
                <c:pt idx="297">
                  <c:v>33.438000000000002</c:v>
                </c:pt>
                <c:pt idx="298">
                  <c:v>33.546999999999997</c:v>
                </c:pt>
                <c:pt idx="299">
                  <c:v>33.655999999999999</c:v>
                </c:pt>
                <c:pt idx="300">
                  <c:v>33.765999999999998</c:v>
                </c:pt>
                <c:pt idx="301">
                  <c:v>33.875</c:v>
                </c:pt>
                <c:pt idx="302">
                  <c:v>34</c:v>
                </c:pt>
                <c:pt idx="303">
                  <c:v>34.11</c:v>
                </c:pt>
                <c:pt idx="304">
                  <c:v>34.219000000000001</c:v>
                </c:pt>
                <c:pt idx="305">
                  <c:v>34.328000000000003</c:v>
                </c:pt>
                <c:pt idx="306">
                  <c:v>34.438000000000002</c:v>
                </c:pt>
                <c:pt idx="307">
                  <c:v>34.546999999999997</c:v>
                </c:pt>
                <c:pt idx="308">
                  <c:v>34.655999999999999</c:v>
                </c:pt>
                <c:pt idx="309">
                  <c:v>34.765999999999998</c:v>
                </c:pt>
                <c:pt idx="310">
                  <c:v>34.890999999999998</c:v>
                </c:pt>
                <c:pt idx="311">
                  <c:v>35</c:v>
                </c:pt>
                <c:pt idx="312">
                  <c:v>35.11</c:v>
                </c:pt>
                <c:pt idx="313">
                  <c:v>35.219000000000001</c:v>
                </c:pt>
                <c:pt idx="314">
                  <c:v>35.328000000000003</c:v>
                </c:pt>
                <c:pt idx="315">
                  <c:v>35.438000000000002</c:v>
                </c:pt>
                <c:pt idx="316">
                  <c:v>35.546999999999997</c:v>
                </c:pt>
                <c:pt idx="317">
                  <c:v>35.671999999999997</c:v>
                </c:pt>
                <c:pt idx="318">
                  <c:v>35.780999999999999</c:v>
                </c:pt>
                <c:pt idx="319">
                  <c:v>35.890999999999998</c:v>
                </c:pt>
                <c:pt idx="320">
                  <c:v>36</c:v>
                </c:pt>
                <c:pt idx="321">
                  <c:v>36.11</c:v>
                </c:pt>
                <c:pt idx="322">
                  <c:v>36.219000000000001</c:v>
                </c:pt>
                <c:pt idx="323">
                  <c:v>36.328000000000003</c:v>
                </c:pt>
                <c:pt idx="324">
                  <c:v>36.453000000000003</c:v>
                </c:pt>
                <c:pt idx="325">
                  <c:v>36.563000000000002</c:v>
                </c:pt>
                <c:pt idx="326">
                  <c:v>36.671999999999997</c:v>
                </c:pt>
                <c:pt idx="327">
                  <c:v>36.780999999999999</c:v>
                </c:pt>
                <c:pt idx="328">
                  <c:v>36.890999999999998</c:v>
                </c:pt>
                <c:pt idx="329">
                  <c:v>37</c:v>
                </c:pt>
                <c:pt idx="330">
                  <c:v>37.11</c:v>
                </c:pt>
                <c:pt idx="331">
                  <c:v>37.219000000000001</c:v>
                </c:pt>
                <c:pt idx="332">
                  <c:v>37.344000000000001</c:v>
                </c:pt>
                <c:pt idx="333">
                  <c:v>37.453000000000003</c:v>
                </c:pt>
                <c:pt idx="334">
                  <c:v>37.563000000000002</c:v>
                </c:pt>
                <c:pt idx="335">
                  <c:v>37.671999999999997</c:v>
                </c:pt>
                <c:pt idx="336">
                  <c:v>37.780999999999999</c:v>
                </c:pt>
                <c:pt idx="337">
                  <c:v>37.890999999999998</c:v>
                </c:pt>
                <c:pt idx="338">
                  <c:v>38</c:v>
                </c:pt>
                <c:pt idx="339">
                  <c:v>38.125</c:v>
                </c:pt>
                <c:pt idx="340">
                  <c:v>38.234999999999999</c:v>
                </c:pt>
                <c:pt idx="341">
                  <c:v>38.344000000000001</c:v>
                </c:pt>
                <c:pt idx="342">
                  <c:v>38.453000000000003</c:v>
                </c:pt>
                <c:pt idx="343">
                  <c:v>38.563000000000002</c:v>
                </c:pt>
                <c:pt idx="344">
                  <c:v>38.671999999999997</c:v>
                </c:pt>
                <c:pt idx="345">
                  <c:v>38.780999999999999</c:v>
                </c:pt>
                <c:pt idx="346">
                  <c:v>38.890999999999998</c:v>
                </c:pt>
                <c:pt idx="347">
                  <c:v>39.015999999999998</c:v>
                </c:pt>
                <c:pt idx="348">
                  <c:v>39.125</c:v>
                </c:pt>
                <c:pt idx="349">
                  <c:v>39.234999999999999</c:v>
                </c:pt>
                <c:pt idx="350">
                  <c:v>39.344000000000001</c:v>
                </c:pt>
                <c:pt idx="351">
                  <c:v>39.453000000000003</c:v>
                </c:pt>
                <c:pt idx="352">
                  <c:v>39.563000000000002</c:v>
                </c:pt>
                <c:pt idx="353">
                  <c:v>39.671999999999997</c:v>
                </c:pt>
                <c:pt idx="354">
                  <c:v>39.796999999999997</c:v>
                </c:pt>
                <c:pt idx="355">
                  <c:v>39.905999999999999</c:v>
                </c:pt>
                <c:pt idx="356">
                  <c:v>40.015999999999998</c:v>
                </c:pt>
                <c:pt idx="357">
                  <c:v>40.125</c:v>
                </c:pt>
                <c:pt idx="358">
                  <c:v>40.234999999999999</c:v>
                </c:pt>
                <c:pt idx="359">
                  <c:v>40.36</c:v>
                </c:pt>
                <c:pt idx="360">
                  <c:v>40.469000000000001</c:v>
                </c:pt>
                <c:pt idx="361">
                  <c:v>40.578000000000003</c:v>
                </c:pt>
                <c:pt idx="362">
                  <c:v>40.688000000000002</c:v>
                </c:pt>
                <c:pt idx="363">
                  <c:v>40.796999999999997</c:v>
                </c:pt>
                <c:pt idx="364">
                  <c:v>40.921999999999997</c:v>
                </c:pt>
                <c:pt idx="365">
                  <c:v>41.030999999999999</c:v>
                </c:pt>
                <c:pt idx="366">
                  <c:v>41.140999999999998</c:v>
                </c:pt>
                <c:pt idx="367">
                  <c:v>41.25</c:v>
                </c:pt>
                <c:pt idx="368">
                  <c:v>41.36</c:v>
                </c:pt>
                <c:pt idx="369">
                  <c:v>41.484999999999999</c:v>
                </c:pt>
                <c:pt idx="370">
                  <c:v>41.594000000000001</c:v>
                </c:pt>
                <c:pt idx="371">
                  <c:v>41.703000000000003</c:v>
                </c:pt>
                <c:pt idx="372">
                  <c:v>41.813000000000002</c:v>
                </c:pt>
                <c:pt idx="373">
                  <c:v>41.921999999999997</c:v>
                </c:pt>
                <c:pt idx="374">
                  <c:v>42.030999999999999</c:v>
                </c:pt>
                <c:pt idx="375">
                  <c:v>42.140999999999998</c:v>
                </c:pt>
                <c:pt idx="376">
                  <c:v>42.25</c:v>
                </c:pt>
                <c:pt idx="377">
                  <c:v>42.375</c:v>
                </c:pt>
                <c:pt idx="378">
                  <c:v>42.484999999999999</c:v>
                </c:pt>
                <c:pt idx="379">
                  <c:v>42.594000000000001</c:v>
                </c:pt>
                <c:pt idx="380">
                  <c:v>42.703000000000003</c:v>
                </c:pt>
                <c:pt idx="381">
                  <c:v>42.813000000000002</c:v>
                </c:pt>
                <c:pt idx="382">
                  <c:v>42.938000000000002</c:v>
                </c:pt>
                <c:pt idx="383">
                  <c:v>43.046999999999997</c:v>
                </c:pt>
                <c:pt idx="384">
                  <c:v>43.155999999999999</c:v>
                </c:pt>
                <c:pt idx="385">
                  <c:v>43.265999999999998</c:v>
                </c:pt>
                <c:pt idx="386">
                  <c:v>43.375</c:v>
                </c:pt>
                <c:pt idx="387">
                  <c:v>43.484999999999999</c:v>
                </c:pt>
                <c:pt idx="388">
                  <c:v>43.594000000000001</c:v>
                </c:pt>
                <c:pt idx="389">
                  <c:v>43.703000000000003</c:v>
                </c:pt>
                <c:pt idx="390">
                  <c:v>43.828000000000003</c:v>
                </c:pt>
                <c:pt idx="391">
                  <c:v>43.938000000000002</c:v>
                </c:pt>
                <c:pt idx="392">
                  <c:v>44.046999999999997</c:v>
                </c:pt>
                <c:pt idx="393">
                  <c:v>44.155999999999999</c:v>
                </c:pt>
                <c:pt idx="394">
                  <c:v>44.265999999999998</c:v>
                </c:pt>
                <c:pt idx="395">
                  <c:v>44.375</c:v>
                </c:pt>
                <c:pt idx="396">
                  <c:v>44.484999999999999</c:v>
                </c:pt>
                <c:pt idx="397">
                  <c:v>44.594000000000001</c:v>
                </c:pt>
                <c:pt idx="398">
                  <c:v>44.719000000000001</c:v>
                </c:pt>
                <c:pt idx="399">
                  <c:v>44.828000000000003</c:v>
                </c:pt>
                <c:pt idx="400">
                  <c:v>44.938000000000002</c:v>
                </c:pt>
                <c:pt idx="401">
                  <c:v>45.046999999999997</c:v>
                </c:pt>
                <c:pt idx="402">
                  <c:v>45.155999999999999</c:v>
                </c:pt>
                <c:pt idx="403">
                  <c:v>45.265999999999998</c:v>
                </c:pt>
                <c:pt idx="404">
                  <c:v>45.390999999999998</c:v>
                </c:pt>
                <c:pt idx="405">
                  <c:v>45.5</c:v>
                </c:pt>
                <c:pt idx="406">
                  <c:v>45.61</c:v>
                </c:pt>
                <c:pt idx="407">
                  <c:v>45.719000000000001</c:v>
                </c:pt>
                <c:pt idx="408">
                  <c:v>45.828000000000003</c:v>
                </c:pt>
                <c:pt idx="409">
                  <c:v>45.938000000000002</c:v>
                </c:pt>
                <c:pt idx="410">
                  <c:v>46.063000000000002</c:v>
                </c:pt>
                <c:pt idx="411">
                  <c:v>46.171999999999997</c:v>
                </c:pt>
                <c:pt idx="412">
                  <c:v>46.280999999999999</c:v>
                </c:pt>
                <c:pt idx="413">
                  <c:v>46.390999999999998</c:v>
                </c:pt>
                <c:pt idx="414">
                  <c:v>46.5</c:v>
                </c:pt>
                <c:pt idx="415">
                  <c:v>46.625</c:v>
                </c:pt>
                <c:pt idx="416">
                  <c:v>46.734999999999999</c:v>
                </c:pt>
                <c:pt idx="417">
                  <c:v>46.844000000000001</c:v>
                </c:pt>
                <c:pt idx="418">
                  <c:v>46.953000000000003</c:v>
                </c:pt>
                <c:pt idx="419">
                  <c:v>47.063000000000002</c:v>
                </c:pt>
                <c:pt idx="420">
                  <c:v>47.171999999999997</c:v>
                </c:pt>
                <c:pt idx="421">
                  <c:v>47.280999999999999</c:v>
                </c:pt>
                <c:pt idx="422">
                  <c:v>47.390999999999998</c:v>
                </c:pt>
                <c:pt idx="423">
                  <c:v>47.515999999999998</c:v>
                </c:pt>
                <c:pt idx="424">
                  <c:v>47.625</c:v>
                </c:pt>
                <c:pt idx="425">
                  <c:v>47.734999999999999</c:v>
                </c:pt>
                <c:pt idx="426">
                  <c:v>47.844000000000001</c:v>
                </c:pt>
                <c:pt idx="427">
                  <c:v>47.953000000000003</c:v>
                </c:pt>
                <c:pt idx="428">
                  <c:v>48.078000000000003</c:v>
                </c:pt>
                <c:pt idx="429">
                  <c:v>48.188000000000002</c:v>
                </c:pt>
                <c:pt idx="430">
                  <c:v>48.296999999999997</c:v>
                </c:pt>
                <c:pt idx="431">
                  <c:v>48.405999999999999</c:v>
                </c:pt>
                <c:pt idx="432">
                  <c:v>48.515999999999998</c:v>
                </c:pt>
                <c:pt idx="433">
                  <c:v>48.640999999999998</c:v>
                </c:pt>
                <c:pt idx="434">
                  <c:v>48.75</c:v>
                </c:pt>
                <c:pt idx="435">
                  <c:v>48.86</c:v>
                </c:pt>
                <c:pt idx="436">
                  <c:v>48.969000000000001</c:v>
                </c:pt>
                <c:pt idx="437">
                  <c:v>49.078000000000003</c:v>
                </c:pt>
                <c:pt idx="438">
                  <c:v>49.188000000000002</c:v>
                </c:pt>
                <c:pt idx="439">
                  <c:v>49.296999999999997</c:v>
                </c:pt>
                <c:pt idx="440">
                  <c:v>49.421999999999997</c:v>
                </c:pt>
                <c:pt idx="441">
                  <c:v>49.530999999999999</c:v>
                </c:pt>
                <c:pt idx="442">
                  <c:v>49.640999999999998</c:v>
                </c:pt>
                <c:pt idx="443">
                  <c:v>49.75</c:v>
                </c:pt>
                <c:pt idx="444">
                  <c:v>49.86</c:v>
                </c:pt>
                <c:pt idx="445">
                  <c:v>49.969000000000001</c:v>
                </c:pt>
                <c:pt idx="446">
                  <c:v>50.094000000000001</c:v>
                </c:pt>
                <c:pt idx="447">
                  <c:v>50.203000000000003</c:v>
                </c:pt>
                <c:pt idx="448">
                  <c:v>50.313000000000002</c:v>
                </c:pt>
                <c:pt idx="449">
                  <c:v>50.421999999999997</c:v>
                </c:pt>
                <c:pt idx="450">
                  <c:v>50.530999999999999</c:v>
                </c:pt>
                <c:pt idx="451">
                  <c:v>50.655999999999999</c:v>
                </c:pt>
                <c:pt idx="452">
                  <c:v>50.765999999999998</c:v>
                </c:pt>
                <c:pt idx="453">
                  <c:v>50.875</c:v>
                </c:pt>
                <c:pt idx="454">
                  <c:v>50.984999999999999</c:v>
                </c:pt>
                <c:pt idx="455">
                  <c:v>51.11</c:v>
                </c:pt>
                <c:pt idx="456">
                  <c:v>51.219000000000001</c:v>
                </c:pt>
                <c:pt idx="457">
                  <c:v>51.328000000000003</c:v>
                </c:pt>
                <c:pt idx="458">
                  <c:v>51.438000000000002</c:v>
                </c:pt>
                <c:pt idx="459">
                  <c:v>51.546999999999997</c:v>
                </c:pt>
                <c:pt idx="460">
                  <c:v>51.655999999999999</c:v>
                </c:pt>
                <c:pt idx="461">
                  <c:v>51.765999999999998</c:v>
                </c:pt>
                <c:pt idx="462">
                  <c:v>51.875</c:v>
                </c:pt>
                <c:pt idx="463">
                  <c:v>52</c:v>
                </c:pt>
                <c:pt idx="464">
                  <c:v>52.11</c:v>
                </c:pt>
                <c:pt idx="465">
                  <c:v>52.219000000000001</c:v>
                </c:pt>
                <c:pt idx="466">
                  <c:v>52.328000000000003</c:v>
                </c:pt>
                <c:pt idx="467">
                  <c:v>52.438000000000002</c:v>
                </c:pt>
                <c:pt idx="468">
                  <c:v>52.546999999999997</c:v>
                </c:pt>
                <c:pt idx="469">
                  <c:v>52.655999999999999</c:v>
                </c:pt>
                <c:pt idx="470">
                  <c:v>52.780999999999999</c:v>
                </c:pt>
                <c:pt idx="471">
                  <c:v>52.890999999999998</c:v>
                </c:pt>
                <c:pt idx="472">
                  <c:v>53</c:v>
                </c:pt>
                <c:pt idx="473">
                  <c:v>53.11</c:v>
                </c:pt>
                <c:pt idx="474">
                  <c:v>53.219000000000001</c:v>
                </c:pt>
                <c:pt idx="475">
                  <c:v>53.328000000000003</c:v>
                </c:pt>
                <c:pt idx="476">
                  <c:v>53.453000000000003</c:v>
                </c:pt>
                <c:pt idx="477">
                  <c:v>53.563000000000002</c:v>
                </c:pt>
                <c:pt idx="478">
                  <c:v>53.671999999999997</c:v>
                </c:pt>
                <c:pt idx="479">
                  <c:v>53.780999999999999</c:v>
                </c:pt>
                <c:pt idx="480">
                  <c:v>53.890999999999998</c:v>
                </c:pt>
                <c:pt idx="481">
                  <c:v>54</c:v>
                </c:pt>
                <c:pt idx="482">
                  <c:v>54.125</c:v>
                </c:pt>
                <c:pt idx="483">
                  <c:v>54.234999999999999</c:v>
                </c:pt>
                <c:pt idx="484">
                  <c:v>54.344000000000001</c:v>
                </c:pt>
                <c:pt idx="485">
                  <c:v>54.453000000000003</c:v>
                </c:pt>
                <c:pt idx="486">
                  <c:v>54.563000000000002</c:v>
                </c:pt>
                <c:pt idx="487">
                  <c:v>54.671999999999997</c:v>
                </c:pt>
                <c:pt idx="488">
                  <c:v>54.780999999999999</c:v>
                </c:pt>
                <c:pt idx="489">
                  <c:v>54.905999999999999</c:v>
                </c:pt>
                <c:pt idx="490">
                  <c:v>55.015999999999998</c:v>
                </c:pt>
                <c:pt idx="491">
                  <c:v>55.125</c:v>
                </c:pt>
                <c:pt idx="492">
                  <c:v>55.234999999999999</c:v>
                </c:pt>
                <c:pt idx="493">
                  <c:v>55.344000000000001</c:v>
                </c:pt>
                <c:pt idx="494">
                  <c:v>55.469000000000001</c:v>
                </c:pt>
                <c:pt idx="495">
                  <c:v>55.578000000000003</c:v>
                </c:pt>
                <c:pt idx="496">
                  <c:v>55.688000000000002</c:v>
                </c:pt>
                <c:pt idx="497">
                  <c:v>55.796999999999997</c:v>
                </c:pt>
                <c:pt idx="498">
                  <c:v>55.905999999999999</c:v>
                </c:pt>
                <c:pt idx="499">
                  <c:v>56.015999999999998</c:v>
                </c:pt>
                <c:pt idx="500">
                  <c:v>56.125</c:v>
                </c:pt>
                <c:pt idx="501">
                  <c:v>56.234999999999999</c:v>
                </c:pt>
                <c:pt idx="502">
                  <c:v>56.36</c:v>
                </c:pt>
                <c:pt idx="503">
                  <c:v>56.469000000000001</c:v>
                </c:pt>
                <c:pt idx="504">
                  <c:v>56.578000000000003</c:v>
                </c:pt>
                <c:pt idx="505">
                  <c:v>56.688000000000002</c:v>
                </c:pt>
                <c:pt idx="506">
                  <c:v>56.796999999999997</c:v>
                </c:pt>
                <c:pt idx="507">
                  <c:v>56.905999999999999</c:v>
                </c:pt>
                <c:pt idx="508">
                  <c:v>57.015999999999998</c:v>
                </c:pt>
                <c:pt idx="509">
                  <c:v>57.125</c:v>
                </c:pt>
                <c:pt idx="510">
                  <c:v>57.25</c:v>
                </c:pt>
                <c:pt idx="511">
                  <c:v>57.36</c:v>
                </c:pt>
                <c:pt idx="512">
                  <c:v>57.469000000000001</c:v>
                </c:pt>
                <c:pt idx="513">
                  <c:v>57.578000000000003</c:v>
                </c:pt>
                <c:pt idx="514">
                  <c:v>57.703000000000003</c:v>
                </c:pt>
                <c:pt idx="515">
                  <c:v>57.813000000000002</c:v>
                </c:pt>
                <c:pt idx="516">
                  <c:v>57.921999999999997</c:v>
                </c:pt>
                <c:pt idx="517">
                  <c:v>58.030999999999999</c:v>
                </c:pt>
                <c:pt idx="518">
                  <c:v>58.140999999999998</c:v>
                </c:pt>
                <c:pt idx="519">
                  <c:v>58.25</c:v>
                </c:pt>
                <c:pt idx="520">
                  <c:v>58.375</c:v>
                </c:pt>
                <c:pt idx="521">
                  <c:v>58.484999999999999</c:v>
                </c:pt>
                <c:pt idx="522">
                  <c:v>58.594000000000001</c:v>
                </c:pt>
                <c:pt idx="523">
                  <c:v>58.703000000000003</c:v>
                </c:pt>
                <c:pt idx="524">
                  <c:v>58.813000000000002</c:v>
                </c:pt>
                <c:pt idx="525">
                  <c:v>58.921999999999997</c:v>
                </c:pt>
                <c:pt idx="526">
                  <c:v>59.046999999999997</c:v>
                </c:pt>
                <c:pt idx="527">
                  <c:v>59.155999999999999</c:v>
                </c:pt>
                <c:pt idx="528">
                  <c:v>59.265999999999998</c:v>
                </c:pt>
                <c:pt idx="529">
                  <c:v>59.375</c:v>
                </c:pt>
                <c:pt idx="530">
                  <c:v>59.484999999999999</c:v>
                </c:pt>
                <c:pt idx="531">
                  <c:v>59.594000000000001</c:v>
                </c:pt>
                <c:pt idx="532">
                  <c:v>59.703000000000003</c:v>
                </c:pt>
                <c:pt idx="533">
                  <c:v>59.828000000000003</c:v>
                </c:pt>
                <c:pt idx="534">
                  <c:v>59.938000000000002</c:v>
                </c:pt>
                <c:pt idx="535">
                  <c:v>60.046999999999997</c:v>
                </c:pt>
                <c:pt idx="536">
                  <c:v>60.155999999999999</c:v>
                </c:pt>
                <c:pt idx="537">
                  <c:v>60.265999999999998</c:v>
                </c:pt>
                <c:pt idx="538">
                  <c:v>60.375</c:v>
                </c:pt>
                <c:pt idx="539">
                  <c:v>60.5</c:v>
                </c:pt>
                <c:pt idx="540">
                  <c:v>60.61</c:v>
                </c:pt>
                <c:pt idx="541">
                  <c:v>60.719000000000001</c:v>
                </c:pt>
                <c:pt idx="542">
                  <c:v>60.828000000000003</c:v>
                </c:pt>
                <c:pt idx="543">
                  <c:v>60.938000000000002</c:v>
                </c:pt>
                <c:pt idx="544">
                  <c:v>61.046999999999997</c:v>
                </c:pt>
                <c:pt idx="545">
                  <c:v>61.171999999999997</c:v>
                </c:pt>
                <c:pt idx="546">
                  <c:v>61.280999999999999</c:v>
                </c:pt>
                <c:pt idx="547">
                  <c:v>61.390999999999998</c:v>
                </c:pt>
                <c:pt idx="548">
                  <c:v>61.5</c:v>
                </c:pt>
                <c:pt idx="549">
                  <c:v>61.61</c:v>
                </c:pt>
                <c:pt idx="550">
                  <c:v>61.719000000000001</c:v>
                </c:pt>
                <c:pt idx="551">
                  <c:v>61.844000000000001</c:v>
                </c:pt>
                <c:pt idx="552">
                  <c:v>61.953000000000003</c:v>
                </c:pt>
                <c:pt idx="553">
                  <c:v>62.063000000000002</c:v>
                </c:pt>
                <c:pt idx="554">
                  <c:v>62.171999999999997</c:v>
                </c:pt>
                <c:pt idx="555">
                  <c:v>62.280999999999999</c:v>
                </c:pt>
                <c:pt idx="556">
                  <c:v>62.390999999999998</c:v>
                </c:pt>
                <c:pt idx="557">
                  <c:v>62.5</c:v>
                </c:pt>
                <c:pt idx="558">
                  <c:v>62.61</c:v>
                </c:pt>
                <c:pt idx="559">
                  <c:v>62.734999999999999</c:v>
                </c:pt>
                <c:pt idx="560">
                  <c:v>62.844000000000001</c:v>
                </c:pt>
                <c:pt idx="561">
                  <c:v>62.953000000000003</c:v>
                </c:pt>
                <c:pt idx="562">
                  <c:v>63.063000000000002</c:v>
                </c:pt>
                <c:pt idx="563">
                  <c:v>63.171999999999997</c:v>
                </c:pt>
                <c:pt idx="564">
                  <c:v>63.280999999999999</c:v>
                </c:pt>
                <c:pt idx="565">
                  <c:v>63.390999999999998</c:v>
                </c:pt>
                <c:pt idx="566">
                  <c:v>63.5</c:v>
                </c:pt>
                <c:pt idx="567">
                  <c:v>63.625</c:v>
                </c:pt>
                <c:pt idx="568">
                  <c:v>63.734999999999999</c:v>
                </c:pt>
                <c:pt idx="569">
                  <c:v>63.844000000000001</c:v>
                </c:pt>
                <c:pt idx="570">
                  <c:v>63.953000000000003</c:v>
                </c:pt>
                <c:pt idx="571">
                  <c:v>64.063000000000002</c:v>
                </c:pt>
                <c:pt idx="572">
                  <c:v>64.188000000000002</c:v>
                </c:pt>
                <c:pt idx="573">
                  <c:v>64.296999999999997</c:v>
                </c:pt>
                <c:pt idx="574">
                  <c:v>64.406000000000006</c:v>
                </c:pt>
                <c:pt idx="575">
                  <c:v>64.516000000000005</c:v>
                </c:pt>
                <c:pt idx="576">
                  <c:v>64.625</c:v>
                </c:pt>
                <c:pt idx="577">
                  <c:v>64.734999999999999</c:v>
                </c:pt>
                <c:pt idx="578">
                  <c:v>64.86</c:v>
                </c:pt>
                <c:pt idx="579">
                  <c:v>64.968999999999994</c:v>
                </c:pt>
                <c:pt idx="580">
                  <c:v>65.078000000000003</c:v>
                </c:pt>
                <c:pt idx="581">
                  <c:v>65.188000000000002</c:v>
                </c:pt>
                <c:pt idx="582">
                  <c:v>65.296999999999997</c:v>
                </c:pt>
                <c:pt idx="583">
                  <c:v>65.421999999999997</c:v>
                </c:pt>
                <c:pt idx="584">
                  <c:v>65.531000000000006</c:v>
                </c:pt>
                <c:pt idx="585">
                  <c:v>65.641000000000005</c:v>
                </c:pt>
                <c:pt idx="586">
                  <c:v>65.75</c:v>
                </c:pt>
                <c:pt idx="587">
                  <c:v>65.86</c:v>
                </c:pt>
                <c:pt idx="588">
                  <c:v>65.968999999999994</c:v>
                </c:pt>
                <c:pt idx="589">
                  <c:v>66.078000000000003</c:v>
                </c:pt>
                <c:pt idx="590">
                  <c:v>66.188000000000002</c:v>
                </c:pt>
                <c:pt idx="591">
                  <c:v>66.313000000000002</c:v>
                </c:pt>
                <c:pt idx="592">
                  <c:v>66.421999999999997</c:v>
                </c:pt>
                <c:pt idx="593">
                  <c:v>66.531000000000006</c:v>
                </c:pt>
                <c:pt idx="594">
                  <c:v>66.641000000000005</c:v>
                </c:pt>
                <c:pt idx="595">
                  <c:v>66.75</c:v>
                </c:pt>
                <c:pt idx="596">
                  <c:v>66.86</c:v>
                </c:pt>
                <c:pt idx="597">
                  <c:v>66.984999999999999</c:v>
                </c:pt>
                <c:pt idx="598">
                  <c:v>67.093999999999994</c:v>
                </c:pt>
                <c:pt idx="599">
                  <c:v>67.203000000000003</c:v>
                </c:pt>
                <c:pt idx="600">
                  <c:v>67.313000000000002</c:v>
                </c:pt>
                <c:pt idx="601">
                  <c:v>67.421999999999997</c:v>
                </c:pt>
                <c:pt idx="602">
                  <c:v>67.531000000000006</c:v>
                </c:pt>
                <c:pt idx="603">
                  <c:v>67.641000000000005</c:v>
                </c:pt>
                <c:pt idx="604">
                  <c:v>67.766000000000005</c:v>
                </c:pt>
                <c:pt idx="605">
                  <c:v>67.875</c:v>
                </c:pt>
                <c:pt idx="606">
                  <c:v>67.984999999999999</c:v>
                </c:pt>
                <c:pt idx="607">
                  <c:v>68.093999999999994</c:v>
                </c:pt>
                <c:pt idx="608">
                  <c:v>68.203000000000003</c:v>
                </c:pt>
                <c:pt idx="609">
                  <c:v>68.313000000000002</c:v>
                </c:pt>
                <c:pt idx="610">
                  <c:v>68.438000000000002</c:v>
                </c:pt>
                <c:pt idx="611">
                  <c:v>68.546999999999997</c:v>
                </c:pt>
                <c:pt idx="612">
                  <c:v>68.656000000000006</c:v>
                </c:pt>
                <c:pt idx="613">
                  <c:v>68.766000000000005</c:v>
                </c:pt>
                <c:pt idx="614">
                  <c:v>68.875</c:v>
                </c:pt>
                <c:pt idx="615">
                  <c:v>68.984999999999999</c:v>
                </c:pt>
                <c:pt idx="616">
                  <c:v>69.093999999999994</c:v>
                </c:pt>
                <c:pt idx="617">
                  <c:v>69.218999999999994</c:v>
                </c:pt>
                <c:pt idx="618">
                  <c:v>69.328000000000003</c:v>
                </c:pt>
                <c:pt idx="619">
                  <c:v>69.438000000000002</c:v>
                </c:pt>
                <c:pt idx="620">
                  <c:v>69.546999999999997</c:v>
                </c:pt>
                <c:pt idx="621">
                  <c:v>69.656000000000006</c:v>
                </c:pt>
                <c:pt idx="622">
                  <c:v>69.766000000000005</c:v>
                </c:pt>
                <c:pt idx="623">
                  <c:v>69.875</c:v>
                </c:pt>
                <c:pt idx="624">
                  <c:v>69.984999999999999</c:v>
                </c:pt>
                <c:pt idx="625">
                  <c:v>70.11</c:v>
                </c:pt>
                <c:pt idx="626">
                  <c:v>70.218999999999994</c:v>
                </c:pt>
                <c:pt idx="627">
                  <c:v>70.328000000000003</c:v>
                </c:pt>
                <c:pt idx="628">
                  <c:v>70.438000000000002</c:v>
                </c:pt>
                <c:pt idx="629">
                  <c:v>70.546999999999997</c:v>
                </c:pt>
                <c:pt idx="630">
                  <c:v>70.656000000000006</c:v>
                </c:pt>
                <c:pt idx="631">
                  <c:v>70.781000000000006</c:v>
                </c:pt>
                <c:pt idx="632">
                  <c:v>70.891000000000005</c:v>
                </c:pt>
                <c:pt idx="633">
                  <c:v>71</c:v>
                </c:pt>
                <c:pt idx="634">
                  <c:v>71.11</c:v>
                </c:pt>
                <c:pt idx="635">
                  <c:v>71.218999999999994</c:v>
                </c:pt>
                <c:pt idx="636">
                  <c:v>71.328000000000003</c:v>
                </c:pt>
                <c:pt idx="637">
                  <c:v>71.438000000000002</c:v>
                </c:pt>
                <c:pt idx="638">
                  <c:v>71.546999999999997</c:v>
                </c:pt>
                <c:pt idx="639">
                  <c:v>71.671999999999997</c:v>
                </c:pt>
                <c:pt idx="640">
                  <c:v>71.781000000000006</c:v>
                </c:pt>
                <c:pt idx="641">
                  <c:v>71.891000000000005</c:v>
                </c:pt>
                <c:pt idx="642">
                  <c:v>72</c:v>
                </c:pt>
                <c:pt idx="643">
                  <c:v>72.11</c:v>
                </c:pt>
                <c:pt idx="644">
                  <c:v>72.218999999999994</c:v>
                </c:pt>
                <c:pt idx="645">
                  <c:v>72.328000000000003</c:v>
                </c:pt>
                <c:pt idx="646">
                  <c:v>72.453000000000003</c:v>
                </c:pt>
                <c:pt idx="647">
                  <c:v>72.563000000000002</c:v>
                </c:pt>
                <c:pt idx="648">
                  <c:v>72.671999999999997</c:v>
                </c:pt>
                <c:pt idx="649">
                  <c:v>72.781000000000006</c:v>
                </c:pt>
                <c:pt idx="650">
                  <c:v>72.891000000000005</c:v>
                </c:pt>
                <c:pt idx="651">
                  <c:v>73</c:v>
                </c:pt>
                <c:pt idx="652">
                  <c:v>73.11</c:v>
                </c:pt>
                <c:pt idx="653">
                  <c:v>73.234999999999999</c:v>
                </c:pt>
                <c:pt idx="654">
                  <c:v>73.343999999999994</c:v>
                </c:pt>
                <c:pt idx="655">
                  <c:v>73.453000000000003</c:v>
                </c:pt>
                <c:pt idx="656">
                  <c:v>73.563000000000002</c:v>
                </c:pt>
                <c:pt idx="657">
                  <c:v>73.671999999999997</c:v>
                </c:pt>
                <c:pt idx="658">
                  <c:v>73.781000000000006</c:v>
                </c:pt>
                <c:pt idx="659">
                  <c:v>73.891000000000005</c:v>
                </c:pt>
                <c:pt idx="660">
                  <c:v>74</c:v>
                </c:pt>
                <c:pt idx="661">
                  <c:v>74.125</c:v>
                </c:pt>
                <c:pt idx="662">
                  <c:v>74.234999999999999</c:v>
                </c:pt>
                <c:pt idx="663">
                  <c:v>74.343999999999994</c:v>
                </c:pt>
                <c:pt idx="664">
                  <c:v>74.453000000000003</c:v>
                </c:pt>
                <c:pt idx="665">
                  <c:v>74.563000000000002</c:v>
                </c:pt>
                <c:pt idx="666">
                  <c:v>74.671999999999997</c:v>
                </c:pt>
                <c:pt idx="667">
                  <c:v>74.796999999999997</c:v>
                </c:pt>
                <c:pt idx="668">
                  <c:v>74.906000000000006</c:v>
                </c:pt>
                <c:pt idx="669">
                  <c:v>75.016000000000005</c:v>
                </c:pt>
                <c:pt idx="670">
                  <c:v>75.125</c:v>
                </c:pt>
                <c:pt idx="671">
                  <c:v>75.234999999999999</c:v>
                </c:pt>
                <c:pt idx="672">
                  <c:v>75.343999999999994</c:v>
                </c:pt>
                <c:pt idx="673">
                  <c:v>75.468999999999994</c:v>
                </c:pt>
                <c:pt idx="674">
                  <c:v>75.578000000000003</c:v>
                </c:pt>
                <c:pt idx="675">
                  <c:v>75.688000000000002</c:v>
                </c:pt>
                <c:pt idx="676">
                  <c:v>75.796999999999997</c:v>
                </c:pt>
                <c:pt idx="677">
                  <c:v>75.906000000000006</c:v>
                </c:pt>
                <c:pt idx="678">
                  <c:v>76.031000000000006</c:v>
                </c:pt>
                <c:pt idx="679">
                  <c:v>76.141000000000005</c:v>
                </c:pt>
                <c:pt idx="680">
                  <c:v>76.25</c:v>
                </c:pt>
                <c:pt idx="681">
                  <c:v>76.36</c:v>
                </c:pt>
                <c:pt idx="682">
                  <c:v>76.468999999999994</c:v>
                </c:pt>
                <c:pt idx="683">
                  <c:v>76.578000000000003</c:v>
                </c:pt>
                <c:pt idx="684">
                  <c:v>76.688000000000002</c:v>
                </c:pt>
                <c:pt idx="685">
                  <c:v>76.796999999999997</c:v>
                </c:pt>
                <c:pt idx="686">
                  <c:v>76.921999999999997</c:v>
                </c:pt>
                <c:pt idx="687">
                  <c:v>77.031000000000006</c:v>
                </c:pt>
                <c:pt idx="688">
                  <c:v>77.141000000000005</c:v>
                </c:pt>
                <c:pt idx="689">
                  <c:v>77.25</c:v>
                </c:pt>
                <c:pt idx="690">
                  <c:v>77.36</c:v>
                </c:pt>
                <c:pt idx="691">
                  <c:v>77.484999999999999</c:v>
                </c:pt>
                <c:pt idx="692">
                  <c:v>77.593999999999994</c:v>
                </c:pt>
                <c:pt idx="693">
                  <c:v>77.703000000000003</c:v>
                </c:pt>
                <c:pt idx="694">
                  <c:v>77.813000000000002</c:v>
                </c:pt>
                <c:pt idx="695">
                  <c:v>77.938000000000002</c:v>
                </c:pt>
                <c:pt idx="696">
                  <c:v>78.046999999999997</c:v>
                </c:pt>
                <c:pt idx="697">
                  <c:v>78.156000000000006</c:v>
                </c:pt>
                <c:pt idx="698">
                  <c:v>78.266000000000005</c:v>
                </c:pt>
                <c:pt idx="699">
                  <c:v>78.375</c:v>
                </c:pt>
                <c:pt idx="700">
                  <c:v>78.484999999999999</c:v>
                </c:pt>
                <c:pt idx="701">
                  <c:v>78.593999999999994</c:v>
                </c:pt>
                <c:pt idx="702">
                  <c:v>78.703000000000003</c:v>
                </c:pt>
                <c:pt idx="703">
                  <c:v>78.828000000000003</c:v>
                </c:pt>
                <c:pt idx="704">
                  <c:v>78.938000000000002</c:v>
                </c:pt>
                <c:pt idx="705">
                  <c:v>79.046999999999997</c:v>
                </c:pt>
                <c:pt idx="706">
                  <c:v>79.156000000000006</c:v>
                </c:pt>
                <c:pt idx="707">
                  <c:v>79.266000000000005</c:v>
                </c:pt>
                <c:pt idx="708">
                  <c:v>79.375</c:v>
                </c:pt>
                <c:pt idx="709">
                  <c:v>79.484999999999999</c:v>
                </c:pt>
                <c:pt idx="710">
                  <c:v>79.61</c:v>
                </c:pt>
                <c:pt idx="711">
                  <c:v>79.718999999999994</c:v>
                </c:pt>
                <c:pt idx="712">
                  <c:v>79.828000000000003</c:v>
                </c:pt>
                <c:pt idx="713">
                  <c:v>79.938000000000002</c:v>
                </c:pt>
                <c:pt idx="714">
                  <c:v>80.046999999999997</c:v>
                </c:pt>
                <c:pt idx="715">
                  <c:v>80.156000000000006</c:v>
                </c:pt>
                <c:pt idx="716">
                  <c:v>80.266000000000005</c:v>
                </c:pt>
                <c:pt idx="717">
                  <c:v>80.391000000000005</c:v>
                </c:pt>
                <c:pt idx="718">
                  <c:v>80.5</c:v>
                </c:pt>
                <c:pt idx="719">
                  <c:v>80.61</c:v>
                </c:pt>
                <c:pt idx="720">
                  <c:v>80.718999999999994</c:v>
                </c:pt>
                <c:pt idx="721">
                  <c:v>80.828000000000003</c:v>
                </c:pt>
                <c:pt idx="722">
                  <c:v>80.938000000000002</c:v>
                </c:pt>
                <c:pt idx="723">
                  <c:v>81.063000000000002</c:v>
                </c:pt>
                <c:pt idx="724">
                  <c:v>81.171999999999997</c:v>
                </c:pt>
                <c:pt idx="725">
                  <c:v>81.281000000000006</c:v>
                </c:pt>
                <c:pt idx="726">
                  <c:v>81.391000000000005</c:v>
                </c:pt>
                <c:pt idx="727">
                  <c:v>81.5</c:v>
                </c:pt>
                <c:pt idx="728">
                  <c:v>81.625</c:v>
                </c:pt>
                <c:pt idx="729">
                  <c:v>81.734999999999999</c:v>
                </c:pt>
                <c:pt idx="730">
                  <c:v>81.843999999999994</c:v>
                </c:pt>
                <c:pt idx="731">
                  <c:v>81.953000000000003</c:v>
                </c:pt>
                <c:pt idx="732">
                  <c:v>82.063000000000002</c:v>
                </c:pt>
                <c:pt idx="733">
                  <c:v>82.188000000000002</c:v>
                </c:pt>
                <c:pt idx="734">
                  <c:v>82.296999999999997</c:v>
                </c:pt>
                <c:pt idx="735">
                  <c:v>82.406000000000006</c:v>
                </c:pt>
                <c:pt idx="736">
                  <c:v>82.516000000000005</c:v>
                </c:pt>
                <c:pt idx="737">
                  <c:v>82.641000000000005</c:v>
                </c:pt>
                <c:pt idx="738">
                  <c:v>82.75</c:v>
                </c:pt>
                <c:pt idx="739">
                  <c:v>82.86</c:v>
                </c:pt>
                <c:pt idx="740">
                  <c:v>82.968999999999994</c:v>
                </c:pt>
                <c:pt idx="741">
                  <c:v>83.078000000000003</c:v>
                </c:pt>
                <c:pt idx="742">
                  <c:v>83.188000000000002</c:v>
                </c:pt>
                <c:pt idx="743">
                  <c:v>83.296999999999997</c:v>
                </c:pt>
                <c:pt idx="744">
                  <c:v>83.421999999999997</c:v>
                </c:pt>
                <c:pt idx="745">
                  <c:v>83.531000000000006</c:v>
                </c:pt>
                <c:pt idx="746">
                  <c:v>83.641000000000005</c:v>
                </c:pt>
                <c:pt idx="747">
                  <c:v>83.75</c:v>
                </c:pt>
                <c:pt idx="748">
                  <c:v>83.86</c:v>
                </c:pt>
                <c:pt idx="749">
                  <c:v>83.968999999999994</c:v>
                </c:pt>
                <c:pt idx="750">
                  <c:v>84.078000000000003</c:v>
                </c:pt>
                <c:pt idx="751">
                  <c:v>84.188000000000002</c:v>
                </c:pt>
                <c:pt idx="752">
                  <c:v>84.313000000000002</c:v>
                </c:pt>
                <c:pt idx="753">
                  <c:v>84.421999999999997</c:v>
                </c:pt>
                <c:pt idx="754">
                  <c:v>84.531000000000006</c:v>
                </c:pt>
                <c:pt idx="755">
                  <c:v>84.641000000000005</c:v>
                </c:pt>
                <c:pt idx="756">
                  <c:v>84.75</c:v>
                </c:pt>
                <c:pt idx="757">
                  <c:v>84.86</c:v>
                </c:pt>
                <c:pt idx="758">
                  <c:v>84.984999999999999</c:v>
                </c:pt>
                <c:pt idx="759">
                  <c:v>85.093999999999994</c:v>
                </c:pt>
                <c:pt idx="760">
                  <c:v>85.203000000000003</c:v>
                </c:pt>
                <c:pt idx="761">
                  <c:v>85.313000000000002</c:v>
                </c:pt>
                <c:pt idx="762">
                  <c:v>85.421999999999997</c:v>
                </c:pt>
                <c:pt idx="763">
                  <c:v>85.531000000000006</c:v>
                </c:pt>
                <c:pt idx="764">
                  <c:v>85.656000000000006</c:v>
                </c:pt>
                <c:pt idx="765">
                  <c:v>85.766000000000005</c:v>
                </c:pt>
                <c:pt idx="766">
                  <c:v>85.875</c:v>
                </c:pt>
                <c:pt idx="767">
                  <c:v>85.984999999999999</c:v>
                </c:pt>
                <c:pt idx="768">
                  <c:v>86.093999999999994</c:v>
                </c:pt>
                <c:pt idx="769">
                  <c:v>86.203000000000003</c:v>
                </c:pt>
                <c:pt idx="770">
                  <c:v>86.313000000000002</c:v>
                </c:pt>
                <c:pt idx="771">
                  <c:v>86.421999999999997</c:v>
                </c:pt>
                <c:pt idx="772">
                  <c:v>86.546999999999997</c:v>
                </c:pt>
                <c:pt idx="773">
                  <c:v>86.656000000000006</c:v>
                </c:pt>
                <c:pt idx="774">
                  <c:v>86.766000000000005</c:v>
                </c:pt>
                <c:pt idx="775">
                  <c:v>86.875</c:v>
                </c:pt>
                <c:pt idx="776">
                  <c:v>86.984999999999999</c:v>
                </c:pt>
                <c:pt idx="777">
                  <c:v>87.093999999999994</c:v>
                </c:pt>
                <c:pt idx="778">
                  <c:v>87.203000000000003</c:v>
                </c:pt>
                <c:pt idx="779">
                  <c:v>87.328000000000003</c:v>
                </c:pt>
                <c:pt idx="780">
                  <c:v>87.438000000000002</c:v>
                </c:pt>
                <c:pt idx="781">
                  <c:v>87.546999999999997</c:v>
                </c:pt>
                <c:pt idx="782">
                  <c:v>87.656000000000006</c:v>
                </c:pt>
                <c:pt idx="783">
                  <c:v>87.766000000000005</c:v>
                </c:pt>
                <c:pt idx="784">
                  <c:v>87.875</c:v>
                </c:pt>
                <c:pt idx="785">
                  <c:v>88</c:v>
                </c:pt>
                <c:pt idx="786">
                  <c:v>88.11</c:v>
                </c:pt>
                <c:pt idx="787">
                  <c:v>88.218999999999994</c:v>
                </c:pt>
                <c:pt idx="788">
                  <c:v>88.328000000000003</c:v>
                </c:pt>
                <c:pt idx="789">
                  <c:v>88.438000000000002</c:v>
                </c:pt>
                <c:pt idx="790">
                  <c:v>88.546999999999997</c:v>
                </c:pt>
                <c:pt idx="791">
                  <c:v>88.656000000000006</c:v>
                </c:pt>
                <c:pt idx="792">
                  <c:v>88.766000000000005</c:v>
                </c:pt>
                <c:pt idx="793">
                  <c:v>88.891000000000005</c:v>
                </c:pt>
                <c:pt idx="794">
                  <c:v>89</c:v>
                </c:pt>
                <c:pt idx="795">
                  <c:v>89.11</c:v>
                </c:pt>
                <c:pt idx="796">
                  <c:v>89.218999999999994</c:v>
                </c:pt>
                <c:pt idx="797">
                  <c:v>89.328000000000003</c:v>
                </c:pt>
                <c:pt idx="798">
                  <c:v>89.453000000000003</c:v>
                </c:pt>
                <c:pt idx="799">
                  <c:v>89.563000000000002</c:v>
                </c:pt>
                <c:pt idx="800">
                  <c:v>89.671999999999997</c:v>
                </c:pt>
                <c:pt idx="801">
                  <c:v>89.781000000000006</c:v>
                </c:pt>
                <c:pt idx="802">
                  <c:v>89.906000000000006</c:v>
                </c:pt>
                <c:pt idx="803">
                  <c:v>90.016000000000005</c:v>
                </c:pt>
                <c:pt idx="804">
                  <c:v>90.125</c:v>
                </c:pt>
                <c:pt idx="805">
                  <c:v>90.234999999999999</c:v>
                </c:pt>
                <c:pt idx="806">
                  <c:v>90.343999999999994</c:v>
                </c:pt>
                <c:pt idx="807">
                  <c:v>90.453000000000003</c:v>
                </c:pt>
                <c:pt idx="808">
                  <c:v>90.563000000000002</c:v>
                </c:pt>
                <c:pt idx="809">
                  <c:v>90.688000000000002</c:v>
                </c:pt>
                <c:pt idx="810">
                  <c:v>90.796999999999997</c:v>
                </c:pt>
                <c:pt idx="811">
                  <c:v>90.906000000000006</c:v>
                </c:pt>
                <c:pt idx="812">
                  <c:v>91.016000000000005</c:v>
                </c:pt>
                <c:pt idx="813">
                  <c:v>91.125</c:v>
                </c:pt>
                <c:pt idx="814">
                  <c:v>91.234999999999999</c:v>
                </c:pt>
                <c:pt idx="815">
                  <c:v>91.343999999999994</c:v>
                </c:pt>
                <c:pt idx="816">
                  <c:v>91.453000000000003</c:v>
                </c:pt>
                <c:pt idx="817">
                  <c:v>91.578000000000003</c:v>
                </c:pt>
                <c:pt idx="818">
                  <c:v>91.688000000000002</c:v>
                </c:pt>
                <c:pt idx="819">
                  <c:v>91.796999999999997</c:v>
                </c:pt>
                <c:pt idx="820">
                  <c:v>91.906000000000006</c:v>
                </c:pt>
                <c:pt idx="821">
                  <c:v>92.016000000000005</c:v>
                </c:pt>
                <c:pt idx="822">
                  <c:v>92.141000000000005</c:v>
                </c:pt>
                <c:pt idx="823">
                  <c:v>92.25</c:v>
                </c:pt>
                <c:pt idx="824">
                  <c:v>92.36</c:v>
                </c:pt>
                <c:pt idx="825">
                  <c:v>92.468999999999994</c:v>
                </c:pt>
                <c:pt idx="826">
                  <c:v>92.578000000000003</c:v>
                </c:pt>
                <c:pt idx="827">
                  <c:v>92.688000000000002</c:v>
                </c:pt>
                <c:pt idx="828">
                  <c:v>92.796999999999997</c:v>
                </c:pt>
                <c:pt idx="829">
                  <c:v>92.921999999999997</c:v>
                </c:pt>
                <c:pt idx="830">
                  <c:v>93.031000000000006</c:v>
                </c:pt>
                <c:pt idx="831">
                  <c:v>93.141000000000005</c:v>
                </c:pt>
                <c:pt idx="832">
                  <c:v>93.25</c:v>
                </c:pt>
                <c:pt idx="833">
                  <c:v>93.375</c:v>
                </c:pt>
                <c:pt idx="834">
                  <c:v>93.484999999999999</c:v>
                </c:pt>
                <c:pt idx="835">
                  <c:v>93.593999999999994</c:v>
                </c:pt>
                <c:pt idx="836">
                  <c:v>93.703000000000003</c:v>
                </c:pt>
                <c:pt idx="837">
                  <c:v>93.813000000000002</c:v>
                </c:pt>
                <c:pt idx="838">
                  <c:v>93.921999999999997</c:v>
                </c:pt>
                <c:pt idx="839">
                  <c:v>94.031000000000006</c:v>
                </c:pt>
                <c:pt idx="840">
                  <c:v>94.156000000000006</c:v>
                </c:pt>
                <c:pt idx="841">
                  <c:v>94.266000000000005</c:v>
                </c:pt>
                <c:pt idx="842">
                  <c:v>94.375</c:v>
                </c:pt>
                <c:pt idx="843">
                  <c:v>94.484999999999999</c:v>
                </c:pt>
                <c:pt idx="844">
                  <c:v>94.593999999999994</c:v>
                </c:pt>
                <c:pt idx="845">
                  <c:v>94.703000000000003</c:v>
                </c:pt>
                <c:pt idx="846">
                  <c:v>94.828000000000003</c:v>
                </c:pt>
                <c:pt idx="847">
                  <c:v>94.938000000000002</c:v>
                </c:pt>
                <c:pt idx="848">
                  <c:v>95.046999999999997</c:v>
                </c:pt>
                <c:pt idx="849">
                  <c:v>95.156000000000006</c:v>
                </c:pt>
                <c:pt idx="850">
                  <c:v>95.266000000000005</c:v>
                </c:pt>
                <c:pt idx="851">
                  <c:v>95.375</c:v>
                </c:pt>
                <c:pt idx="852">
                  <c:v>95.484999999999999</c:v>
                </c:pt>
                <c:pt idx="853">
                  <c:v>95.61</c:v>
                </c:pt>
                <c:pt idx="854">
                  <c:v>95.718999999999994</c:v>
                </c:pt>
                <c:pt idx="855">
                  <c:v>95.828000000000003</c:v>
                </c:pt>
                <c:pt idx="856">
                  <c:v>95.938000000000002</c:v>
                </c:pt>
                <c:pt idx="857">
                  <c:v>96.046999999999997</c:v>
                </c:pt>
                <c:pt idx="858">
                  <c:v>96.156000000000006</c:v>
                </c:pt>
                <c:pt idx="859">
                  <c:v>96.266000000000005</c:v>
                </c:pt>
                <c:pt idx="860">
                  <c:v>96.391000000000005</c:v>
                </c:pt>
                <c:pt idx="861">
                  <c:v>96.5</c:v>
                </c:pt>
                <c:pt idx="862">
                  <c:v>96.61</c:v>
                </c:pt>
                <c:pt idx="863">
                  <c:v>96.718999999999994</c:v>
                </c:pt>
                <c:pt idx="864">
                  <c:v>96.828000000000003</c:v>
                </c:pt>
                <c:pt idx="865">
                  <c:v>96.938000000000002</c:v>
                </c:pt>
                <c:pt idx="866">
                  <c:v>97.046999999999997</c:v>
                </c:pt>
                <c:pt idx="867">
                  <c:v>97.156000000000006</c:v>
                </c:pt>
                <c:pt idx="868">
                  <c:v>97.281000000000006</c:v>
                </c:pt>
                <c:pt idx="869">
                  <c:v>97.391000000000005</c:v>
                </c:pt>
                <c:pt idx="870">
                  <c:v>97.5</c:v>
                </c:pt>
                <c:pt idx="871">
                  <c:v>97.61</c:v>
                </c:pt>
                <c:pt idx="872">
                  <c:v>97.718999999999994</c:v>
                </c:pt>
                <c:pt idx="873">
                  <c:v>97.828000000000003</c:v>
                </c:pt>
                <c:pt idx="874">
                  <c:v>97.938000000000002</c:v>
                </c:pt>
                <c:pt idx="875">
                  <c:v>98.063000000000002</c:v>
                </c:pt>
                <c:pt idx="876">
                  <c:v>98.171999999999997</c:v>
                </c:pt>
                <c:pt idx="877">
                  <c:v>98.281000000000006</c:v>
                </c:pt>
                <c:pt idx="878">
                  <c:v>98.391000000000005</c:v>
                </c:pt>
                <c:pt idx="879">
                  <c:v>98.5</c:v>
                </c:pt>
                <c:pt idx="880">
                  <c:v>98.61</c:v>
                </c:pt>
                <c:pt idx="881">
                  <c:v>98.718999999999994</c:v>
                </c:pt>
                <c:pt idx="882">
                  <c:v>98.828000000000003</c:v>
                </c:pt>
                <c:pt idx="883">
                  <c:v>98.953000000000003</c:v>
                </c:pt>
                <c:pt idx="884">
                  <c:v>99.063000000000002</c:v>
                </c:pt>
                <c:pt idx="885">
                  <c:v>99.171999999999997</c:v>
                </c:pt>
                <c:pt idx="886">
                  <c:v>99.281000000000006</c:v>
                </c:pt>
                <c:pt idx="887">
                  <c:v>99.391000000000005</c:v>
                </c:pt>
                <c:pt idx="888">
                  <c:v>99.5</c:v>
                </c:pt>
                <c:pt idx="889">
                  <c:v>99.625</c:v>
                </c:pt>
                <c:pt idx="890">
                  <c:v>99.734999999999999</c:v>
                </c:pt>
                <c:pt idx="891">
                  <c:v>99.843999999999994</c:v>
                </c:pt>
                <c:pt idx="892">
                  <c:v>99.953000000000003</c:v>
                </c:pt>
                <c:pt idx="893">
                  <c:v>100.063</c:v>
                </c:pt>
                <c:pt idx="894">
                  <c:v>100.172</c:v>
                </c:pt>
                <c:pt idx="895">
                  <c:v>100.28100000000001</c:v>
                </c:pt>
                <c:pt idx="896">
                  <c:v>100.39100000000001</c:v>
                </c:pt>
                <c:pt idx="897">
                  <c:v>100.51600000000001</c:v>
                </c:pt>
                <c:pt idx="898">
                  <c:v>100.625</c:v>
                </c:pt>
                <c:pt idx="899">
                  <c:v>100.735</c:v>
                </c:pt>
                <c:pt idx="900">
                  <c:v>100.84399999999999</c:v>
                </c:pt>
                <c:pt idx="901">
                  <c:v>100.953</c:v>
                </c:pt>
                <c:pt idx="902">
                  <c:v>101.063</c:v>
                </c:pt>
                <c:pt idx="903">
                  <c:v>101.172</c:v>
                </c:pt>
                <c:pt idx="904">
                  <c:v>101.297</c:v>
                </c:pt>
                <c:pt idx="905">
                  <c:v>101.40600000000001</c:v>
                </c:pt>
                <c:pt idx="906">
                  <c:v>101.51600000000001</c:v>
                </c:pt>
                <c:pt idx="907">
                  <c:v>101.625</c:v>
                </c:pt>
                <c:pt idx="908">
                  <c:v>101.735</c:v>
                </c:pt>
                <c:pt idx="909">
                  <c:v>101.84399999999999</c:v>
                </c:pt>
                <c:pt idx="910">
                  <c:v>101.96899999999999</c:v>
                </c:pt>
                <c:pt idx="911">
                  <c:v>102.078</c:v>
                </c:pt>
                <c:pt idx="912">
                  <c:v>102.188</c:v>
                </c:pt>
                <c:pt idx="913">
                  <c:v>102.297</c:v>
                </c:pt>
                <c:pt idx="914">
                  <c:v>102.40600000000001</c:v>
                </c:pt>
                <c:pt idx="915">
                  <c:v>102.51600000000001</c:v>
                </c:pt>
                <c:pt idx="916">
                  <c:v>102.625</c:v>
                </c:pt>
                <c:pt idx="917">
                  <c:v>102.75</c:v>
                </c:pt>
                <c:pt idx="918">
                  <c:v>102.86</c:v>
                </c:pt>
                <c:pt idx="919">
                  <c:v>102.96899999999999</c:v>
                </c:pt>
                <c:pt idx="920">
                  <c:v>103.078</c:v>
                </c:pt>
                <c:pt idx="921">
                  <c:v>103.188</c:v>
                </c:pt>
                <c:pt idx="922">
                  <c:v>103.297</c:v>
                </c:pt>
                <c:pt idx="923">
                  <c:v>103.40600000000001</c:v>
                </c:pt>
                <c:pt idx="924">
                  <c:v>103.51600000000001</c:v>
                </c:pt>
                <c:pt idx="925">
                  <c:v>103.64100000000001</c:v>
                </c:pt>
                <c:pt idx="926">
                  <c:v>103.75</c:v>
                </c:pt>
                <c:pt idx="927">
                  <c:v>103.86</c:v>
                </c:pt>
                <c:pt idx="928">
                  <c:v>103.96899999999999</c:v>
                </c:pt>
                <c:pt idx="929">
                  <c:v>104.078</c:v>
                </c:pt>
                <c:pt idx="930">
                  <c:v>104.188</c:v>
                </c:pt>
                <c:pt idx="931">
                  <c:v>104.297</c:v>
                </c:pt>
                <c:pt idx="932">
                  <c:v>104.422</c:v>
                </c:pt>
                <c:pt idx="933">
                  <c:v>104.53100000000001</c:v>
                </c:pt>
                <c:pt idx="934">
                  <c:v>104.64100000000001</c:v>
                </c:pt>
                <c:pt idx="935">
                  <c:v>104.75</c:v>
                </c:pt>
                <c:pt idx="936">
                  <c:v>104.86</c:v>
                </c:pt>
                <c:pt idx="937">
                  <c:v>104.96899999999999</c:v>
                </c:pt>
                <c:pt idx="938">
                  <c:v>105.09399999999999</c:v>
                </c:pt>
                <c:pt idx="939">
                  <c:v>105.203</c:v>
                </c:pt>
                <c:pt idx="940">
                  <c:v>105.313</c:v>
                </c:pt>
                <c:pt idx="941">
                  <c:v>105.422</c:v>
                </c:pt>
                <c:pt idx="942">
                  <c:v>105.53100000000001</c:v>
                </c:pt>
                <c:pt idx="943">
                  <c:v>105.64100000000001</c:v>
                </c:pt>
                <c:pt idx="944">
                  <c:v>105.75</c:v>
                </c:pt>
                <c:pt idx="945">
                  <c:v>105.86</c:v>
                </c:pt>
                <c:pt idx="946">
                  <c:v>105.985</c:v>
                </c:pt>
                <c:pt idx="947">
                  <c:v>106.09399999999999</c:v>
                </c:pt>
                <c:pt idx="948">
                  <c:v>106.203</c:v>
                </c:pt>
                <c:pt idx="949">
                  <c:v>106.313</c:v>
                </c:pt>
                <c:pt idx="950">
                  <c:v>106.422</c:v>
                </c:pt>
                <c:pt idx="951">
                  <c:v>106.53100000000001</c:v>
                </c:pt>
                <c:pt idx="952">
                  <c:v>106.64100000000001</c:v>
                </c:pt>
                <c:pt idx="953">
                  <c:v>106.76600000000001</c:v>
                </c:pt>
                <c:pt idx="954">
                  <c:v>106.875</c:v>
                </c:pt>
                <c:pt idx="955">
                  <c:v>106.985</c:v>
                </c:pt>
                <c:pt idx="956">
                  <c:v>107.09399999999999</c:v>
                </c:pt>
                <c:pt idx="957">
                  <c:v>107.203</c:v>
                </c:pt>
                <c:pt idx="958">
                  <c:v>107.313</c:v>
                </c:pt>
                <c:pt idx="959">
                  <c:v>107.422</c:v>
                </c:pt>
                <c:pt idx="960">
                  <c:v>107.547</c:v>
                </c:pt>
                <c:pt idx="961">
                  <c:v>107.65600000000001</c:v>
                </c:pt>
                <c:pt idx="962">
                  <c:v>107.76600000000001</c:v>
                </c:pt>
                <c:pt idx="963">
                  <c:v>107.875</c:v>
                </c:pt>
                <c:pt idx="964">
                  <c:v>107.985</c:v>
                </c:pt>
                <c:pt idx="965">
                  <c:v>108.09399999999999</c:v>
                </c:pt>
                <c:pt idx="966">
                  <c:v>108.203</c:v>
                </c:pt>
                <c:pt idx="967">
                  <c:v>108.328</c:v>
                </c:pt>
                <c:pt idx="968">
                  <c:v>108.438</c:v>
                </c:pt>
                <c:pt idx="969">
                  <c:v>108.547</c:v>
                </c:pt>
                <c:pt idx="970">
                  <c:v>108.65600000000001</c:v>
                </c:pt>
                <c:pt idx="971">
                  <c:v>108.78100000000001</c:v>
                </c:pt>
                <c:pt idx="972">
                  <c:v>108.89100000000001</c:v>
                </c:pt>
                <c:pt idx="973">
                  <c:v>109</c:v>
                </c:pt>
                <c:pt idx="974">
                  <c:v>109.11</c:v>
                </c:pt>
                <c:pt idx="975">
                  <c:v>109.21899999999999</c:v>
                </c:pt>
                <c:pt idx="976">
                  <c:v>109.328</c:v>
                </c:pt>
                <c:pt idx="977">
                  <c:v>109.438</c:v>
                </c:pt>
                <c:pt idx="978">
                  <c:v>109.563</c:v>
                </c:pt>
                <c:pt idx="979">
                  <c:v>109.672</c:v>
                </c:pt>
                <c:pt idx="980">
                  <c:v>109.78100000000001</c:v>
                </c:pt>
                <c:pt idx="981">
                  <c:v>109.89100000000001</c:v>
                </c:pt>
                <c:pt idx="982">
                  <c:v>110</c:v>
                </c:pt>
                <c:pt idx="983">
                  <c:v>110.11</c:v>
                </c:pt>
                <c:pt idx="984">
                  <c:v>110.21899999999999</c:v>
                </c:pt>
                <c:pt idx="985">
                  <c:v>110.34399999999999</c:v>
                </c:pt>
                <c:pt idx="986">
                  <c:v>110.453</c:v>
                </c:pt>
                <c:pt idx="987">
                  <c:v>110.563</c:v>
                </c:pt>
                <c:pt idx="988">
                  <c:v>110.672</c:v>
                </c:pt>
                <c:pt idx="989">
                  <c:v>110.78100000000001</c:v>
                </c:pt>
                <c:pt idx="990">
                  <c:v>110.89100000000001</c:v>
                </c:pt>
                <c:pt idx="991">
                  <c:v>111</c:v>
                </c:pt>
                <c:pt idx="992">
                  <c:v>111.125</c:v>
                </c:pt>
                <c:pt idx="993">
                  <c:v>111.235</c:v>
                </c:pt>
                <c:pt idx="994">
                  <c:v>111.34399999999999</c:v>
                </c:pt>
                <c:pt idx="995">
                  <c:v>111.453</c:v>
                </c:pt>
                <c:pt idx="996">
                  <c:v>111.563</c:v>
                </c:pt>
                <c:pt idx="997">
                  <c:v>111.672</c:v>
                </c:pt>
                <c:pt idx="998">
                  <c:v>111.797</c:v>
                </c:pt>
                <c:pt idx="999">
                  <c:v>111.90600000000001</c:v>
                </c:pt>
                <c:pt idx="1000">
                  <c:v>112.01600000000001</c:v>
                </c:pt>
                <c:pt idx="1001">
                  <c:v>112.125</c:v>
                </c:pt>
                <c:pt idx="1002">
                  <c:v>112.235</c:v>
                </c:pt>
                <c:pt idx="1003">
                  <c:v>112.34399999999999</c:v>
                </c:pt>
                <c:pt idx="1004">
                  <c:v>112.46899999999999</c:v>
                </c:pt>
                <c:pt idx="1005">
                  <c:v>112.578</c:v>
                </c:pt>
                <c:pt idx="1006">
                  <c:v>112.688</c:v>
                </c:pt>
                <c:pt idx="1007">
                  <c:v>112.797</c:v>
                </c:pt>
                <c:pt idx="1008">
                  <c:v>112.90600000000001</c:v>
                </c:pt>
                <c:pt idx="1009">
                  <c:v>113.03100000000001</c:v>
                </c:pt>
                <c:pt idx="1010">
                  <c:v>113.14100000000001</c:v>
                </c:pt>
                <c:pt idx="1011">
                  <c:v>113.25</c:v>
                </c:pt>
                <c:pt idx="1012">
                  <c:v>113.36</c:v>
                </c:pt>
                <c:pt idx="1013">
                  <c:v>113.46899999999999</c:v>
                </c:pt>
                <c:pt idx="1014">
                  <c:v>113.578</c:v>
                </c:pt>
                <c:pt idx="1015">
                  <c:v>113.688</c:v>
                </c:pt>
                <c:pt idx="1016">
                  <c:v>113.813</c:v>
                </c:pt>
                <c:pt idx="1017">
                  <c:v>113.922</c:v>
                </c:pt>
                <c:pt idx="1018">
                  <c:v>114.03100000000001</c:v>
                </c:pt>
                <c:pt idx="1019">
                  <c:v>114.14100000000001</c:v>
                </c:pt>
                <c:pt idx="1020">
                  <c:v>114.25</c:v>
                </c:pt>
                <c:pt idx="1021">
                  <c:v>114.36</c:v>
                </c:pt>
                <c:pt idx="1022">
                  <c:v>114.46899999999999</c:v>
                </c:pt>
                <c:pt idx="1023">
                  <c:v>114.578</c:v>
                </c:pt>
                <c:pt idx="1024">
                  <c:v>114.703</c:v>
                </c:pt>
                <c:pt idx="1025">
                  <c:v>114.813</c:v>
                </c:pt>
                <c:pt idx="1026">
                  <c:v>114.922</c:v>
                </c:pt>
                <c:pt idx="1027">
                  <c:v>115.03100000000001</c:v>
                </c:pt>
                <c:pt idx="1028">
                  <c:v>115.14100000000001</c:v>
                </c:pt>
                <c:pt idx="1029">
                  <c:v>115.25</c:v>
                </c:pt>
                <c:pt idx="1030">
                  <c:v>115.375</c:v>
                </c:pt>
                <c:pt idx="1031">
                  <c:v>115.485</c:v>
                </c:pt>
                <c:pt idx="1032">
                  <c:v>115.59399999999999</c:v>
                </c:pt>
                <c:pt idx="1033">
                  <c:v>115.703</c:v>
                </c:pt>
                <c:pt idx="1034">
                  <c:v>115.813</c:v>
                </c:pt>
                <c:pt idx="1035">
                  <c:v>115.922</c:v>
                </c:pt>
                <c:pt idx="1036">
                  <c:v>116.03100000000001</c:v>
                </c:pt>
                <c:pt idx="1037">
                  <c:v>116.15600000000001</c:v>
                </c:pt>
                <c:pt idx="1038">
                  <c:v>116.26600000000001</c:v>
                </c:pt>
                <c:pt idx="1039">
                  <c:v>116.375</c:v>
                </c:pt>
                <c:pt idx="1040">
                  <c:v>116.485</c:v>
                </c:pt>
                <c:pt idx="1041">
                  <c:v>116.59399999999999</c:v>
                </c:pt>
                <c:pt idx="1042">
                  <c:v>116.71899999999999</c:v>
                </c:pt>
                <c:pt idx="1043">
                  <c:v>116.828</c:v>
                </c:pt>
                <c:pt idx="1044">
                  <c:v>116.938</c:v>
                </c:pt>
                <c:pt idx="1045">
                  <c:v>117.047</c:v>
                </c:pt>
                <c:pt idx="1046">
                  <c:v>117.15600000000001</c:v>
                </c:pt>
                <c:pt idx="1047">
                  <c:v>117.26600000000001</c:v>
                </c:pt>
                <c:pt idx="1048">
                  <c:v>117.375</c:v>
                </c:pt>
                <c:pt idx="1049">
                  <c:v>117.5</c:v>
                </c:pt>
                <c:pt idx="1050">
                  <c:v>117.61</c:v>
                </c:pt>
                <c:pt idx="1051">
                  <c:v>117.71899999999999</c:v>
                </c:pt>
                <c:pt idx="1052">
                  <c:v>117.828</c:v>
                </c:pt>
                <c:pt idx="1053">
                  <c:v>117.938</c:v>
                </c:pt>
                <c:pt idx="1054">
                  <c:v>118.047</c:v>
                </c:pt>
                <c:pt idx="1055">
                  <c:v>118.15600000000001</c:v>
                </c:pt>
                <c:pt idx="1056">
                  <c:v>118.26600000000001</c:v>
                </c:pt>
                <c:pt idx="1057">
                  <c:v>118.39100000000001</c:v>
                </c:pt>
                <c:pt idx="1058">
                  <c:v>118.5</c:v>
                </c:pt>
                <c:pt idx="1059">
                  <c:v>118.61</c:v>
                </c:pt>
                <c:pt idx="1060">
                  <c:v>118.71899999999999</c:v>
                </c:pt>
                <c:pt idx="1061">
                  <c:v>118.828</c:v>
                </c:pt>
                <c:pt idx="1062">
                  <c:v>118.938</c:v>
                </c:pt>
                <c:pt idx="1063">
                  <c:v>119.047</c:v>
                </c:pt>
                <c:pt idx="1064">
                  <c:v>119.172</c:v>
                </c:pt>
                <c:pt idx="1065">
                  <c:v>119.28100000000001</c:v>
                </c:pt>
                <c:pt idx="1066">
                  <c:v>119.39100000000001</c:v>
                </c:pt>
                <c:pt idx="1067">
                  <c:v>119.5</c:v>
                </c:pt>
                <c:pt idx="1068">
                  <c:v>119.61</c:v>
                </c:pt>
                <c:pt idx="1069">
                  <c:v>119.71899999999999</c:v>
                </c:pt>
                <c:pt idx="1070">
                  <c:v>119.84399999999999</c:v>
                </c:pt>
                <c:pt idx="1071">
                  <c:v>119.953</c:v>
                </c:pt>
                <c:pt idx="1072">
                  <c:v>120.063</c:v>
                </c:pt>
                <c:pt idx="1073">
                  <c:v>120.172</c:v>
                </c:pt>
                <c:pt idx="1074">
                  <c:v>120.28100000000001</c:v>
                </c:pt>
                <c:pt idx="1075">
                  <c:v>120.39100000000001</c:v>
                </c:pt>
                <c:pt idx="1076">
                  <c:v>120.5</c:v>
                </c:pt>
                <c:pt idx="1077">
                  <c:v>120.61</c:v>
                </c:pt>
                <c:pt idx="1078">
                  <c:v>120.735</c:v>
                </c:pt>
                <c:pt idx="1079">
                  <c:v>120.84399999999999</c:v>
                </c:pt>
                <c:pt idx="1080">
                  <c:v>120.953</c:v>
                </c:pt>
                <c:pt idx="1081">
                  <c:v>121.063</c:v>
                </c:pt>
                <c:pt idx="1082">
                  <c:v>121.172</c:v>
                </c:pt>
                <c:pt idx="1083">
                  <c:v>121.28100000000001</c:v>
                </c:pt>
                <c:pt idx="1084">
                  <c:v>121.39100000000001</c:v>
                </c:pt>
                <c:pt idx="1085">
                  <c:v>121.51600000000001</c:v>
                </c:pt>
                <c:pt idx="1086">
                  <c:v>121.625</c:v>
                </c:pt>
                <c:pt idx="1087">
                  <c:v>121.735</c:v>
                </c:pt>
                <c:pt idx="1088">
                  <c:v>121.84399999999999</c:v>
                </c:pt>
                <c:pt idx="1089">
                  <c:v>121.953</c:v>
                </c:pt>
                <c:pt idx="1090">
                  <c:v>122.078</c:v>
                </c:pt>
                <c:pt idx="1091">
                  <c:v>122.188</c:v>
                </c:pt>
                <c:pt idx="1092">
                  <c:v>122.297</c:v>
                </c:pt>
                <c:pt idx="1093">
                  <c:v>122.40600000000001</c:v>
                </c:pt>
                <c:pt idx="1094">
                  <c:v>122.51600000000001</c:v>
                </c:pt>
                <c:pt idx="1095">
                  <c:v>122.625</c:v>
                </c:pt>
                <c:pt idx="1096">
                  <c:v>122.735</c:v>
                </c:pt>
                <c:pt idx="1097">
                  <c:v>122.84399999999999</c:v>
                </c:pt>
                <c:pt idx="1098">
                  <c:v>122.96899999999999</c:v>
                </c:pt>
                <c:pt idx="1099">
                  <c:v>123.078</c:v>
                </c:pt>
                <c:pt idx="1100">
                  <c:v>123.188</c:v>
                </c:pt>
                <c:pt idx="1101">
                  <c:v>123.297</c:v>
                </c:pt>
                <c:pt idx="1102">
                  <c:v>123.422</c:v>
                </c:pt>
                <c:pt idx="1103">
                  <c:v>123.53100000000001</c:v>
                </c:pt>
                <c:pt idx="1104">
                  <c:v>123.64100000000001</c:v>
                </c:pt>
                <c:pt idx="1105">
                  <c:v>123.75</c:v>
                </c:pt>
                <c:pt idx="1106">
                  <c:v>123.86</c:v>
                </c:pt>
                <c:pt idx="1107">
                  <c:v>123.96899999999999</c:v>
                </c:pt>
                <c:pt idx="1108">
                  <c:v>124.078</c:v>
                </c:pt>
                <c:pt idx="1109">
                  <c:v>124.203</c:v>
                </c:pt>
                <c:pt idx="1110">
                  <c:v>124.313</c:v>
                </c:pt>
                <c:pt idx="1111">
                  <c:v>124.422</c:v>
                </c:pt>
                <c:pt idx="1112">
                  <c:v>124.53100000000001</c:v>
                </c:pt>
                <c:pt idx="1113">
                  <c:v>124.64100000000001</c:v>
                </c:pt>
                <c:pt idx="1114">
                  <c:v>124.75</c:v>
                </c:pt>
                <c:pt idx="1115">
                  <c:v>124.86</c:v>
                </c:pt>
                <c:pt idx="1116">
                  <c:v>124.96899999999999</c:v>
                </c:pt>
                <c:pt idx="1117">
                  <c:v>125.09399999999999</c:v>
                </c:pt>
                <c:pt idx="1118">
                  <c:v>125.203</c:v>
                </c:pt>
                <c:pt idx="1119">
                  <c:v>125.313</c:v>
                </c:pt>
                <c:pt idx="1120">
                  <c:v>125.422</c:v>
                </c:pt>
                <c:pt idx="1121">
                  <c:v>125.53100000000001</c:v>
                </c:pt>
                <c:pt idx="1122">
                  <c:v>125.64100000000001</c:v>
                </c:pt>
                <c:pt idx="1123">
                  <c:v>125.75</c:v>
                </c:pt>
                <c:pt idx="1124">
                  <c:v>125.86</c:v>
                </c:pt>
                <c:pt idx="1125">
                  <c:v>125.985</c:v>
                </c:pt>
                <c:pt idx="1126">
                  <c:v>126.09399999999999</c:v>
                </c:pt>
                <c:pt idx="1127">
                  <c:v>126.203</c:v>
                </c:pt>
                <c:pt idx="1128">
                  <c:v>126.313</c:v>
                </c:pt>
                <c:pt idx="1129">
                  <c:v>126.422</c:v>
                </c:pt>
                <c:pt idx="1130">
                  <c:v>126.53100000000001</c:v>
                </c:pt>
                <c:pt idx="1131">
                  <c:v>126.64100000000001</c:v>
                </c:pt>
                <c:pt idx="1132">
                  <c:v>126.76600000000001</c:v>
                </c:pt>
                <c:pt idx="1133">
                  <c:v>126.875</c:v>
                </c:pt>
                <c:pt idx="1134">
                  <c:v>126.985</c:v>
                </c:pt>
                <c:pt idx="1135">
                  <c:v>127.09399999999999</c:v>
                </c:pt>
                <c:pt idx="1136">
                  <c:v>127.203</c:v>
                </c:pt>
                <c:pt idx="1137">
                  <c:v>127.313</c:v>
                </c:pt>
                <c:pt idx="1138">
                  <c:v>127.422</c:v>
                </c:pt>
                <c:pt idx="1139">
                  <c:v>127.53100000000001</c:v>
                </c:pt>
                <c:pt idx="1140">
                  <c:v>127.65600000000001</c:v>
                </c:pt>
                <c:pt idx="1141">
                  <c:v>127.76600000000001</c:v>
                </c:pt>
                <c:pt idx="1142">
                  <c:v>127.875</c:v>
                </c:pt>
                <c:pt idx="1143">
                  <c:v>127.985</c:v>
                </c:pt>
                <c:pt idx="1144">
                  <c:v>128.09399999999999</c:v>
                </c:pt>
                <c:pt idx="1145">
                  <c:v>128.203</c:v>
                </c:pt>
                <c:pt idx="1146">
                  <c:v>128.31299999999999</c:v>
                </c:pt>
                <c:pt idx="1147">
                  <c:v>128.43799999999999</c:v>
                </c:pt>
                <c:pt idx="1148">
                  <c:v>128.547</c:v>
                </c:pt>
                <c:pt idx="1149">
                  <c:v>128.65600000000001</c:v>
                </c:pt>
                <c:pt idx="1150">
                  <c:v>128.76599999999999</c:v>
                </c:pt>
                <c:pt idx="1151">
                  <c:v>128.875</c:v>
                </c:pt>
                <c:pt idx="1152">
                  <c:v>128.98500000000001</c:v>
                </c:pt>
                <c:pt idx="1153">
                  <c:v>129.11000000000001</c:v>
                </c:pt>
                <c:pt idx="1154">
                  <c:v>129.21899999999999</c:v>
                </c:pt>
                <c:pt idx="1155">
                  <c:v>129.328</c:v>
                </c:pt>
                <c:pt idx="1156">
                  <c:v>129.43799999999999</c:v>
                </c:pt>
                <c:pt idx="1157">
                  <c:v>129.547</c:v>
                </c:pt>
                <c:pt idx="1158">
                  <c:v>129.672</c:v>
                </c:pt>
                <c:pt idx="1159">
                  <c:v>129.78100000000001</c:v>
                </c:pt>
                <c:pt idx="1160">
                  <c:v>129.89099999999999</c:v>
                </c:pt>
                <c:pt idx="1161">
                  <c:v>130</c:v>
                </c:pt>
                <c:pt idx="1162">
                  <c:v>130.125</c:v>
                </c:pt>
                <c:pt idx="1163">
                  <c:v>130.23500000000001</c:v>
                </c:pt>
                <c:pt idx="1164">
                  <c:v>130.34399999999999</c:v>
                </c:pt>
                <c:pt idx="1165">
                  <c:v>130.453</c:v>
                </c:pt>
                <c:pt idx="1166">
                  <c:v>130.56299999999999</c:v>
                </c:pt>
                <c:pt idx="1167">
                  <c:v>130.672</c:v>
                </c:pt>
                <c:pt idx="1168">
                  <c:v>130.78100000000001</c:v>
                </c:pt>
                <c:pt idx="1169">
                  <c:v>130.90600000000001</c:v>
                </c:pt>
                <c:pt idx="1170">
                  <c:v>131.01599999999999</c:v>
                </c:pt>
                <c:pt idx="1171">
                  <c:v>131.125</c:v>
                </c:pt>
                <c:pt idx="1172">
                  <c:v>131.23500000000001</c:v>
                </c:pt>
                <c:pt idx="1173">
                  <c:v>131.34399999999999</c:v>
                </c:pt>
                <c:pt idx="1174">
                  <c:v>131.453</c:v>
                </c:pt>
                <c:pt idx="1175">
                  <c:v>131.56299999999999</c:v>
                </c:pt>
                <c:pt idx="1176">
                  <c:v>131.68799999999999</c:v>
                </c:pt>
                <c:pt idx="1177">
                  <c:v>131.797</c:v>
                </c:pt>
                <c:pt idx="1178">
                  <c:v>131.90600000000001</c:v>
                </c:pt>
                <c:pt idx="1179">
                  <c:v>132.01599999999999</c:v>
                </c:pt>
                <c:pt idx="1180">
                  <c:v>132.125</c:v>
                </c:pt>
                <c:pt idx="1181">
                  <c:v>132.23500000000001</c:v>
                </c:pt>
                <c:pt idx="1182">
                  <c:v>132.34399999999999</c:v>
                </c:pt>
                <c:pt idx="1183">
                  <c:v>132.453</c:v>
                </c:pt>
                <c:pt idx="1184">
                  <c:v>132.578</c:v>
                </c:pt>
                <c:pt idx="1185">
                  <c:v>132.68799999999999</c:v>
                </c:pt>
                <c:pt idx="1186">
                  <c:v>132.797</c:v>
                </c:pt>
                <c:pt idx="1187">
                  <c:v>132.90600000000001</c:v>
                </c:pt>
                <c:pt idx="1188">
                  <c:v>133.01599999999999</c:v>
                </c:pt>
                <c:pt idx="1189">
                  <c:v>133.125</c:v>
                </c:pt>
                <c:pt idx="1190">
                  <c:v>133.23500000000001</c:v>
                </c:pt>
                <c:pt idx="1191">
                  <c:v>133.36000000000001</c:v>
                </c:pt>
                <c:pt idx="1192">
                  <c:v>133.46899999999999</c:v>
                </c:pt>
                <c:pt idx="1193">
                  <c:v>133.578</c:v>
                </c:pt>
                <c:pt idx="1194">
                  <c:v>133.68799999999999</c:v>
                </c:pt>
                <c:pt idx="1195">
                  <c:v>133.797</c:v>
                </c:pt>
                <c:pt idx="1196">
                  <c:v>133.90600000000001</c:v>
                </c:pt>
                <c:pt idx="1197">
                  <c:v>134.01599999999999</c:v>
                </c:pt>
                <c:pt idx="1198">
                  <c:v>134.14099999999999</c:v>
                </c:pt>
                <c:pt idx="1199">
                  <c:v>134.25</c:v>
                </c:pt>
                <c:pt idx="1200">
                  <c:v>134.36000000000001</c:v>
                </c:pt>
                <c:pt idx="1201">
                  <c:v>134.46899999999999</c:v>
                </c:pt>
                <c:pt idx="1202">
                  <c:v>134.578</c:v>
                </c:pt>
                <c:pt idx="1203">
                  <c:v>134.68799999999999</c:v>
                </c:pt>
                <c:pt idx="1204">
                  <c:v>134.81299999999999</c:v>
                </c:pt>
                <c:pt idx="1205">
                  <c:v>134.922</c:v>
                </c:pt>
                <c:pt idx="1206">
                  <c:v>135.03100000000001</c:v>
                </c:pt>
                <c:pt idx="1207">
                  <c:v>135.14099999999999</c:v>
                </c:pt>
                <c:pt idx="1208">
                  <c:v>135.25</c:v>
                </c:pt>
                <c:pt idx="1209">
                  <c:v>135.375</c:v>
                </c:pt>
                <c:pt idx="1210">
                  <c:v>135.48500000000001</c:v>
                </c:pt>
                <c:pt idx="1211">
                  <c:v>135.59399999999999</c:v>
                </c:pt>
                <c:pt idx="1212">
                  <c:v>135.703</c:v>
                </c:pt>
                <c:pt idx="1213">
                  <c:v>135.81299999999999</c:v>
                </c:pt>
                <c:pt idx="1214">
                  <c:v>135.922</c:v>
                </c:pt>
                <c:pt idx="1215">
                  <c:v>136.03100000000001</c:v>
                </c:pt>
                <c:pt idx="1216">
                  <c:v>136.15600000000001</c:v>
                </c:pt>
                <c:pt idx="1217">
                  <c:v>136.26599999999999</c:v>
                </c:pt>
                <c:pt idx="1218">
                  <c:v>136.375</c:v>
                </c:pt>
                <c:pt idx="1219">
                  <c:v>136.48500000000001</c:v>
                </c:pt>
                <c:pt idx="1220">
                  <c:v>136.59399999999999</c:v>
                </c:pt>
                <c:pt idx="1221">
                  <c:v>136.71899999999999</c:v>
                </c:pt>
                <c:pt idx="1222">
                  <c:v>136.828</c:v>
                </c:pt>
                <c:pt idx="1223">
                  <c:v>136.93799999999999</c:v>
                </c:pt>
                <c:pt idx="1224">
                  <c:v>137.047</c:v>
                </c:pt>
                <c:pt idx="1225">
                  <c:v>137.15600000000001</c:v>
                </c:pt>
                <c:pt idx="1226">
                  <c:v>137.26599999999999</c:v>
                </c:pt>
                <c:pt idx="1227">
                  <c:v>137.375</c:v>
                </c:pt>
                <c:pt idx="1228">
                  <c:v>137.5</c:v>
                </c:pt>
                <c:pt idx="1229">
                  <c:v>137.61000000000001</c:v>
                </c:pt>
                <c:pt idx="1230">
                  <c:v>137.71899999999999</c:v>
                </c:pt>
                <c:pt idx="1231">
                  <c:v>137.828</c:v>
                </c:pt>
                <c:pt idx="1232">
                  <c:v>137.93799999999999</c:v>
                </c:pt>
                <c:pt idx="1233">
                  <c:v>138.06299999999999</c:v>
                </c:pt>
                <c:pt idx="1234">
                  <c:v>138.172</c:v>
                </c:pt>
                <c:pt idx="1235">
                  <c:v>138.28100000000001</c:v>
                </c:pt>
                <c:pt idx="1236">
                  <c:v>138.39099999999999</c:v>
                </c:pt>
                <c:pt idx="1237">
                  <c:v>138.5</c:v>
                </c:pt>
                <c:pt idx="1238">
                  <c:v>138.61000000000001</c:v>
                </c:pt>
                <c:pt idx="1239">
                  <c:v>138.73500000000001</c:v>
                </c:pt>
                <c:pt idx="1240">
                  <c:v>138.84399999999999</c:v>
                </c:pt>
                <c:pt idx="1241">
                  <c:v>138.953</c:v>
                </c:pt>
                <c:pt idx="1242">
                  <c:v>139.06299999999999</c:v>
                </c:pt>
                <c:pt idx="1243">
                  <c:v>139.172</c:v>
                </c:pt>
                <c:pt idx="1244">
                  <c:v>139.28100000000001</c:v>
                </c:pt>
                <c:pt idx="1245">
                  <c:v>139.39099999999999</c:v>
                </c:pt>
                <c:pt idx="1246">
                  <c:v>139.5</c:v>
                </c:pt>
                <c:pt idx="1247">
                  <c:v>139.625</c:v>
                </c:pt>
                <c:pt idx="1248">
                  <c:v>139.73500000000001</c:v>
                </c:pt>
                <c:pt idx="1249">
                  <c:v>139.84399999999999</c:v>
                </c:pt>
                <c:pt idx="1250">
                  <c:v>139.953</c:v>
                </c:pt>
                <c:pt idx="1251">
                  <c:v>140.06299999999999</c:v>
                </c:pt>
                <c:pt idx="1252">
                  <c:v>140.172</c:v>
                </c:pt>
                <c:pt idx="1253">
                  <c:v>140.28100000000001</c:v>
                </c:pt>
                <c:pt idx="1254">
                  <c:v>140.39099999999999</c:v>
                </c:pt>
                <c:pt idx="1255">
                  <c:v>140.51599999999999</c:v>
                </c:pt>
                <c:pt idx="1256">
                  <c:v>140.625</c:v>
                </c:pt>
                <c:pt idx="1257">
                  <c:v>140.73500000000001</c:v>
                </c:pt>
                <c:pt idx="1258">
                  <c:v>140.84399999999999</c:v>
                </c:pt>
                <c:pt idx="1259">
                  <c:v>140.953</c:v>
                </c:pt>
                <c:pt idx="1260">
                  <c:v>141.06299999999999</c:v>
                </c:pt>
                <c:pt idx="1261">
                  <c:v>141.172</c:v>
                </c:pt>
                <c:pt idx="1262">
                  <c:v>141.28100000000001</c:v>
                </c:pt>
                <c:pt idx="1263">
                  <c:v>141.40600000000001</c:v>
                </c:pt>
                <c:pt idx="1264">
                  <c:v>141.51599999999999</c:v>
                </c:pt>
                <c:pt idx="1265">
                  <c:v>141.625</c:v>
                </c:pt>
                <c:pt idx="1266">
                  <c:v>141.73500000000001</c:v>
                </c:pt>
                <c:pt idx="1267">
                  <c:v>141.84399999999999</c:v>
                </c:pt>
                <c:pt idx="1268">
                  <c:v>141.953</c:v>
                </c:pt>
                <c:pt idx="1269">
                  <c:v>142.06299999999999</c:v>
                </c:pt>
                <c:pt idx="1270">
                  <c:v>142.18799999999999</c:v>
                </c:pt>
                <c:pt idx="1271">
                  <c:v>142.297</c:v>
                </c:pt>
                <c:pt idx="1272">
                  <c:v>142.40600000000001</c:v>
                </c:pt>
                <c:pt idx="1273">
                  <c:v>142.51599999999999</c:v>
                </c:pt>
                <c:pt idx="1274">
                  <c:v>142.625</c:v>
                </c:pt>
                <c:pt idx="1275">
                  <c:v>142.73500000000001</c:v>
                </c:pt>
                <c:pt idx="1276">
                  <c:v>142.84399999999999</c:v>
                </c:pt>
                <c:pt idx="1277">
                  <c:v>142.96899999999999</c:v>
                </c:pt>
                <c:pt idx="1278">
                  <c:v>143.078</c:v>
                </c:pt>
                <c:pt idx="1279">
                  <c:v>143.18799999999999</c:v>
                </c:pt>
                <c:pt idx="1280">
                  <c:v>143.297</c:v>
                </c:pt>
                <c:pt idx="1281">
                  <c:v>143.422</c:v>
                </c:pt>
                <c:pt idx="1282">
                  <c:v>143.53100000000001</c:v>
                </c:pt>
                <c:pt idx="1283">
                  <c:v>143.64099999999999</c:v>
                </c:pt>
                <c:pt idx="1284">
                  <c:v>143.75</c:v>
                </c:pt>
                <c:pt idx="1285">
                  <c:v>143.86000000000001</c:v>
                </c:pt>
                <c:pt idx="1286">
                  <c:v>143.96899999999999</c:v>
                </c:pt>
                <c:pt idx="1287">
                  <c:v>144.078</c:v>
                </c:pt>
                <c:pt idx="1288">
                  <c:v>144.203</c:v>
                </c:pt>
                <c:pt idx="1289">
                  <c:v>144.31299999999999</c:v>
                </c:pt>
                <c:pt idx="1290">
                  <c:v>144.422</c:v>
                </c:pt>
                <c:pt idx="1291">
                  <c:v>144.53100000000001</c:v>
                </c:pt>
                <c:pt idx="1292">
                  <c:v>144.64099999999999</c:v>
                </c:pt>
                <c:pt idx="1293">
                  <c:v>144.75</c:v>
                </c:pt>
                <c:pt idx="1294">
                  <c:v>144.86000000000001</c:v>
                </c:pt>
                <c:pt idx="1295">
                  <c:v>144.98500000000001</c:v>
                </c:pt>
                <c:pt idx="1296">
                  <c:v>145.09399999999999</c:v>
                </c:pt>
                <c:pt idx="1297">
                  <c:v>145.203</c:v>
                </c:pt>
                <c:pt idx="1298">
                  <c:v>145.31299999999999</c:v>
                </c:pt>
                <c:pt idx="1299">
                  <c:v>145.422</c:v>
                </c:pt>
                <c:pt idx="1300">
                  <c:v>145.53100000000001</c:v>
                </c:pt>
                <c:pt idx="1301">
                  <c:v>145.64099999999999</c:v>
                </c:pt>
                <c:pt idx="1302">
                  <c:v>145.75</c:v>
                </c:pt>
                <c:pt idx="1303">
                  <c:v>145.875</c:v>
                </c:pt>
                <c:pt idx="1304">
                  <c:v>145.98500000000001</c:v>
                </c:pt>
                <c:pt idx="1305">
                  <c:v>146.09399999999999</c:v>
                </c:pt>
                <c:pt idx="1306">
                  <c:v>146.203</c:v>
                </c:pt>
                <c:pt idx="1307">
                  <c:v>146.31299999999999</c:v>
                </c:pt>
                <c:pt idx="1308">
                  <c:v>146.422</c:v>
                </c:pt>
                <c:pt idx="1309">
                  <c:v>146.53100000000001</c:v>
                </c:pt>
                <c:pt idx="1310">
                  <c:v>146.65600000000001</c:v>
                </c:pt>
                <c:pt idx="1311">
                  <c:v>146.76599999999999</c:v>
                </c:pt>
                <c:pt idx="1312">
                  <c:v>146.875</c:v>
                </c:pt>
                <c:pt idx="1313">
                  <c:v>146.98500000000001</c:v>
                </c:pt>
                <c:pt idx="1314">
                  <c:v>147.09399999999999</c:v>
                </c:pt>
                <c:pt idx="1315">
                  <c:v>147.203</c:v>
                </c:pt>
                <c:pt idx="1316">
                  <c:v>147.31299999999999</c:v>
                </c:pt>
                <c:pt idx="1317">
                  <c:v>147.43799999999999</c:v>
                </c:pt>
                <c:pt idx="1318">
                  <c:v>147.547</c:v>
                </c:pt>
                <c:pt idx="1319">
                  <c:v>147.65600000000001</c:v>
                </c:pt>
                <c:pt idx="1320">
                  <c:v>147.76599999999999</c:v>
                </c:pt>
                <c:pt idx="1321">
                  <c:v>147.875</c:v>
                </c:pt>
                <c:pt idx="1322">
                  <c:v>147.98500000000001</c:v>
                </c:pt>
                <c:pt idx="1323">
                  <c:v>148.09399999999999</c:v>
                </c:pt>
                <c:pt idx="1324">
                  <c:v>148.203</c:v>
                </c:pt>
                <c:pt idx="1325">
                  <c:v>148.328</c:v>
                </c:pt>
                <c:pt idx="1326">
                  <c:v>148.43799999999999</c:v>
                </c:pt>
                <c:pt idx="1327">
                  <c:v>148.547</c:v>
                </c:pt>
                <c:pt idx="1328">
                  <c:v>148.65600000000001</c:v>
                </c:pt>
                <c:pt idx="1329">
                  <c:v>148.76599999999999</c:v>
                </c:pt>
                <c:pt idx="1330">
                  <c:v>148.875</c:v>
                </c:pt>
                <c:pt idx="1331">
                  <c:v>148.98500000000001</c:v>
                </c:pt>
                <c:pt idx="1332">
                  <c:v>149.11000000000001</c:v>
                </c:pt>
                <c:pt idx="1333">
                  <c:v>149.21899999999999</c:v>
                </c:pt>
                <c:pt idx="1334">
                  <c:v>149.328</c:v>
                </c:pt>
                <c:pt idx="1335">
                  <c:v>149.43799999999999</c:v>
                </c:pt>
                <c:pt idx="1336">
                  <c:v>149.547</c:v>
                </c:pt>
                <c:pt idx="1337">
                  <c:v>149.65600000000001</c:v>
                </c:pt>
                <c:pt idx="1338">
                  <c:v>149.76599999999999</c:v>
                </c:pt>
                <c:pt idx="1339">
                  <c:v>149.89099999999999</c:v>
                </c:pt>
                <c:pt idx="1340">
                  <c:v>150</c:v>
                </c:pt>
                <c:pt idx="1341">
                  <c:v>150.11000000000001</c:v>
                </c:pt>
                <c:pt idx="1342">
                  <c:v>150.21899999999999</c:v>
                </c:pt>
                <c:pt idx="1343">
                  <c:v>150.328</c:v>
                </c:pt>
                <c:pt idx="1344">
                  <c:v>150.43799999999999</c:v>
                </c:pt>
                <c:pt idx="1345">
                  <c:v>150.547</c:v>
                </c:pt>
                <c:pt idx="1346">
                  <c:v>150.672</c:v>
                </c:pt>
                <c:pt idx="1347">
                  <c:v>150.78100000000001</c:v>
                </c:pt>
                <c:pt idx="1348">
                  <c:v>150.89099999999999</c:v>
                </c:pt>
                <c:pt idx="1349">
                  <c:v>151</c:v>
                </c:pt>
                <c:pt idx="1350">
                  <c:v>151.11000000000001</c:v>
                </c:pt>
                <c:pt idx="1351">
                  <c:v>151.21899999999999</c:v>
                </c:pt>
                <c:pt idx="1352">
                  <c:v>151.328</c:v>
                </c:pt>
                <c:pt idx="1353">
                  <c:v>151.43799999999999</c:v>
                </c:pt>
                <c:pt idx="1354">
                  <c:v>151.56299999999999</c:v>
                </c:pt>
                <c:pt idx="1355">
                  <c:v>151.672</c:v>
                </c:pt>
                <c:pt idx="1356">
                  <c:v>151.78100000000001</c:v>
                </c:pt>
                <c:pt idx="1357">
                  <c:v>151.89099999999999</c:v>
                </c:pt>
                <c:pt idx="1358">
                  <c:v>152</c:v>
                </c:pt>
                <c:pt idx="1359">
                  <c:v>152.11000000000001</c:v>
                </c:pt>
                <c:pt idx="1360">
                  <c:v>152.21899999999999</c:v>
                </c:pt>
                <c:pt idx="1361">
                  <c:v>152.34399999999999</c:v>
                </c:pt>
                <c:pt idx="1362">
                  <c:v>152.453</c:v>
                </c:pt>
                <c:pt idx="1363">
                  <c:v>152.56299999999999</c:v>
                </c:pt>
                <c:pt idx="1364">
                  <c:v>152.672</c:v>
                </c:pt>
                <c:pt idx="1365">
                  <c:v>152.78100000000001</c:v>
                </c:pt>
                <c:pt idx="1366">
                  <c:v>152.89099999999999</c:v>
                </c:pt>
                <c:pt idx="1367">
                  <c:v>153</c:v>
                </c:pt>
                <c:pt idx="1368">
                  <c:v>153.125</c:v>
                </c:pt>
                <c:pt idx="1369">
                  <c:v>153.23500000000001</c:v>
                </c:pt>
                <c:pt idx="1370">
                  <c:v>153.34399999999999</c:v>
                </c:pt>
                <c:pt idx="1371">
                  <c:v>153.453</c:v>
                </c:pt>
                <c:pt idx="1372">
                  <c:v>153.56299999999999</c:v>
                </c:pt>
                <c:pt idx="1373">
                  <c:v>153.672</c:v>
                </c:pt>
                <c:pt idx="1374">
                  <c:v>153.78100000000001</c:v>
                </c:pt>
                <c:pt idx="1375">
                  <c:v>153.90600000000001</c:v>
                </c:pt>
                <c:pt idx="1376">
                  <c:v>154.01599999999999</c:v>
                </c:pt>
                <c:pt idx="1377">
                  <c:v>154.125</c:v>
                </c:pt>
                <c:pt idx="1378">
                  <c:v>154.23500000000001</c:v>
                </c:pt>
                <c:pt idx="1379">
                  <c:v>154.34399999999999</c:v>
                </c:pt>
                <c:pt idx="1380">
                  <c:v>154.453</c:v>
                </c:pt>
                <c:pt idx="1381">
                  <c:v>154.578</c:v>
                </c:pt>
                <c:pt idx="1382">
                  <c:v>154.68799999999999</c:v>
                </c:pt>
                <c:pt idx="1383">
                  <c:v>154.797</c:v>
                </c:pt>
                <c:pt idx="1384">
                  <c:v>154.90600000000001</c:v>
                </c:pt>
                <c:pt idx="1385">
                  <c:v>155.01599999999999</c:v>
                </c:pt>
                <c:pt idx="1386">
                  <c:v>155.125</c:v>
                </c:pt>
                <c:pt idx="1387">
                  <c:v>155.23500000000001</c:v>
                </c:pt>
                <c:pt idx="1388">
                  <c:v>155.34399999999999</c:v>
                </c:pt>
                <c:pt idx="1389">
                  <c:v>155.46899999999999</c:v>
                </c:pt>
                <c:pt idx="1390">
                  <c:v>155.578</c:v>
                </c:pt>
                <c:pt idx="1391">
                  <c:v>155.68799999999999</c:v>
                </c:pt>
                <c:pt idx="1392">
                  <c:v>155.797</c:v>
                </c:pt>
                <c:pt idx="1393">
                  <c:v>155.90600000000001</c:v>
                </c:pt>
                <c:pt idx="1394">
                  <c:v>156.01599999999999</c:v>
                </c:pt>
                <c:pt idx="1395">
                  <c:v>156.125</c:v>
                </c:pt>
                <c:pt idx="1396">
                  <c:v>156.23500000000001</c:v>
                </c:pt>
                <c:pt idx="1397">
                  <c:v>156.36000000000001</c:v>
                </c:pt>
                <c:pt idx="1398">
                  <c:v>156.46899999999999</c:v>
                </c:pt>
                <c:pt idx="1399">
                  <c:v>156.578</c:v>
                </c:pt>
                <c:pt idx="1400">
                  <c:v>156.68799999999999</c:v>
                </c:pt>
                <c:pt idx="1401">
                  <c:v>156.797</c:v>
                </c:pt>
                <c:pt idx="1402">
                  <c:v>156.90600000000001</c:v>
                </c:pt>
                <c:pt idx="1403">
                  <c:v>157.01599999999999</c:v>
                </c:pt>
                <c:pt idx="1404">
                  <c:v>157.125</c:v>
                </c:pt>
                <c:pt idx="1405">
                  <c:v>157.25</c:v>
                </c:pt>
                <c:pt idx="1406">
                  <c:v>157.36000000000001</c:v>
                </c:pt>
                <c:pt idx="1407">
                  <c:v>157.46899999999999</c:v>
                </c:pt>
                <c:pt idx="1408">
                  <c:v>157.578</c:v>
                </c:pt>
                <c:pt idx="1409">
                  <c:v>157.68799999999999</c:v>
                </c:pt>
                <c:pt idx="1410">
                  <c:v>157.81299999999999</c:v>
                </c:pt>
                <c:pt idx="1411">
                  <c:v>157.922</c:v>
                </c:pt>
                <c:pt idx="1412">
                  <c:v>158.03100000000001</c:v>
                </c:pt>
                <c:pt idx="1413">
                  <c:v>158.14099999999999</c:v>
                </c:pt>
                <c:pt idx="1414">
                  <c:v>158.25</c:v>
                </c:pt>
                <c:pt idx="1415">
                  <c:v>158.36000000000001</c:v>
                </c:pt>
                <c:pt idx="1416">
                  <c:v>158.46899999999999</c:v>
                </c:pt>
                <c:pt idx="1417">
                  <c:v>158.59399999999999</c:v>
                </c:pt>
                <c:pt idx="1418">
                  <c:v>158.703</c:v>
                </c:pt>
                <c:pt idx="1419">
                  <c:v>158.81299999999999</c:v>
                </c:pt>
                <c:pt idx="1420">
                  <c:v>158.922</c:v>
                </c:pt>
                <c:pt idx="1421">
                  <c:v>159.03100000000001</c:v>
                </c:pt>
                <c:pt idx="1422">
                  <c:v>159.14099999999999</c:v>
                </c:pt>
                <c:pt idx="1423">
                  <c:v>159.25</c:v>
                </c:pt>
                <c:pt idx="1424">
                  <c:v>159.375</c:v>
                </c:pt>
                <c:pt idx="1425">
                  <c:v>159.48500000000001</c:v>
                </c:pt>
                <c:pt idx="1426">
                  <c:v>159.59399999999999</c:v>
                </c:pt>
                <c:pt idx="1427">
                  <c:v>159.703</c:v>
                </c:pt>
                <c:pt idx="1428">
                  <c:v>159.81299999999999</c:v>
                </c:pt>
                <c:pt idx="1429">
                  <c:v>159.922</c:v>
                </c:pt>
                <c:pt idx="1430">
                  <c:v>160.03100000000001</c:v>
                </c:pt>
                <c:pt idx="1431">
                  <c:v>160.15600000000001</c:v>
                </c:pt>
                <c:pt idx="1432">
                  <c:v>160.26599999999999</c:v>
                </c:pt>
                <c:pt idx="1433">
                  <c:v>160.375</c:v>
                </c:pt>
                <c:pt idx="1434">
                  <c:v>160.48500000000001</c:v>
                </c:pt>
                <c:pt idx="1435">
                  <c:v>160.61000000000001</c:v>
                </c:pt>
                <c:pt idx="1436">
                  <c:v>160.71899999999999</c:v>
                </c:pt>
                <c:pt idx="1437">
                  <c:v>160.828</c:v>
                </c:pt>
                <c:pt idx="1438">
                  <c:v>160.93799999999999</c:v>
                </c:pt>
                <c:pt idx="1439">
                  <c:v>161.047</c:v>
                </c:pt>
                <c:pt idx="1440">
                  <c:v>161.172</c:v>
                </c:pt>
                <c:pt idx="1441">
                  <c:v>161.28100000000001</c:v>
                </c:pt>
                <c:pt idx="1442">
                  <c:v>161.39099999999999</c:v>
                </c:pt>
                <c:pt idx="1443">
                  <c:v>161.5</c:v>
                </c:pt>
                <c:pt idx="1444">
                  <c:v>161.61000000000001</c:v>
                </c:pt>
                <c:pt idx="1445">
                  <c:v>161.71899999999999</c:v>
                </c:pt>
                <c:pt idx="1446">
                  <c:v>161.828</c:v>
                </c:pt>
                <c:pt idx="1447">
                  <c:v>161.93799999999999</c:v>
                </c:pt>
                <c:pt idx="1448">
                  <c:v>162.06299999999999</c:v>
                </c:pt>
                <c:pt idx="1449">
                  <c:v>162.172</c:v>
                </c:pt>
                <c:pt idx="1450">
                  <c:v>162.28100000000001</c:v>
                </c:pt>
                <c:pt idx="1451">
                  <c:v>162.39099999999999</c:v>
                </c:pt>
                <c:pt idx="1452">
                  <c:v>162.5</c:v>
                </c:pt>
                <c:pt idx="1453">
                  <c:v>162.625</c:v>
                </c:pt>
                <c:pt idx="1454">
                  <c:v>162.73500000000001</c:v>
                </c:pt>
                <c:pt idx="1455">
                  <c:v>162.84399999999999</c:v>
                </c:pt>
                <c:pt idx="1456">
                  <c:v>162.953</c:v>
                </c:pt>
                <c:pt idx="1457">
                  <c:v>163.06299999999999</c:v>
                </c:pt>
                <c:pt idx="1458">
                  <c:v>163.172</c:v>
                </c:pt>
                <c:pt idx="1459">
                  <c:v>163.28100000000001</c:v>
                </c:pt>
                <c:pt idx="1460">
                  <c:v>163.40600000000001</c:v>
                </c:pt>
                <c:pt idx="1461">
                  <c:v>163.51599999999999</c:v>
                </c:pt>
                <c:pt idx="1462">
                  <c:v>163.625</c:v>
                </c:pt>
                <c:pt idx="1463">
                  <c:v>163.73500000000001</c:v>
                </c:pt>
                <c:pt idx="1464">
                  <c:v>163.84399999999999</c:v>
                </c:pt>
                <c:pt idx="1465">
                  <c:v>163.953</c:v>
                </c:pt>
                <c:pt idx="1466">
                  <c:v>164.06299999999999</c:v>
                </c:pt>
                <c:pt idx="1467">
                  <c:v>164.172</c:v>
                </c:pt>
                <c:pt idx="1468">
                  <c:v>164.297</c:v>
                </c:pt>
                <c:pt idx="1469">
                  <c:v>164.40600000000001</c:v>
                </c:pt>
                <c:pt idx="1470">
                  <c:v>164.51599999999999</c:v>
                </c:pt>
                <c:pt idx="1471">
                  <c:v>164.625</c:v>
                </c:pt>
                <c:pt idx="1472">
                  <c:v>164.73500000000001</c:v>
                </c:pt>
                <c:pt idx="1473">
                  <c:v>164.84399999999999</c:v>
                </c:pt>
                <c:pt idx="1474">
                  <c:v>164.953</c:v>
                </c:pt>
                <c:pt idx="1475">
                  <c:v>165.078</c:v>
                </c:pt>
                <c:pt idx="1476">
                  <c:v>165.18799999999999</c:v>
                </c:pt>
                <c:pt idx="1477">
                  <c:v>165.297</c:v>
                </c:pt>
                <c:pt idx="1478">
                  <c:v>165.40600000000001</c:v>
                </c:pt>
                <c:pt idx="1479">
                  <c:v>165.51599999999999</c:v>
                </c:pt>
                <c:pt idx="1480">
                  <c:v>165.64099999999999</c:v>
                </c:pt>
                <c:pt idx="1481">
                  <c:v>165.75</c:v>
                </c:pt>
                <c:pt idx="1482">
                  <c:v>165.86</c:v>
                </c:pt>
                <c:pt idx="1483">
                  <c:v>165.96899999999999</c:v>
                </c:pt>
                <c:pt idx="1484">
                  <c:v>166.078</c:v>
                </c:pt>
                <c:pt idx="1485">
                  <c:v>166.18799999999999</c:v>
                </c:pt>
                <c:pt idx="1486">
                  <c:v>166.31299999999999</c:v>
                </c:pt>
                <c:pt idx="1487">
                  <c:v>166.422</c:v>
                </c:pt>
                <c:pt idx="1488">
                  <c:v>166.53100000000001</c:v>
                </c:pt>
                <c:pt idx="1489">
                  <c:v>166.64099999999999</c:v>
                </c:pt>
                <c:pt idx="1490">
                  <c:v>166.75</c:v>
                </c:pt>
                <c:pt idx="1491">
                  <c:v>166.86</c:v>
                </c:pt>
                <c:pt idx="1492">
                  <c:v>166.96899999999999</c:v>
                </c:pt>
                <c:pt idx="1493">
                  <c:v>167.078</c:v>
                </c:pt>
                <c:pt idx="1494">
                  <c:v>167.203</c:v>
                </c:pt>
                <c:pt idx="1495">
                  <c:v>167.31299999999999</c:v>
                </c:pt>
                <c:pt idx="1496">
                  <c:v>167.422</c:v>
                </c:pt>
                <c:pt idx="1497">
                  <c:v>167.53100000000001</c:v>
                </c:pt>
                <c:pt idx="1498">
                  <c:v>167.64099999999999</c:v>
                </c:pt>
                <c:pt idx="1499">
                  <c:v>167.75</c:v>
                </c:pt>
                <c:pt idx="1500">
                  <c:v>167.86</c:v>
                </c:pt>
                <c:pt idx="1501">
                  <c:v>167.96899999999999</c:v>
                </c:pt>
                <c:pt idx="1502">
                  <c:v>168.09399999999999</c:v>
                </c:pt>
                <c:pt idx="1503">
                  <c:v>168.203</c:v>
                </c:pt>
                <c:pt idx="1504">
                  <c:v>168.31299999999999</c:v>
                </c:pt>
                <c:pt idx="1505">
                  <c:v>168.422</c:v>
                </c:pt>
                <c:pt idx="1506">
                  <c:v>168.53100000000001</c:v>
                </c:pt>
                <c:pt idx="1507">
                  <c:v>168.64099999999999</c:v>
                </c:pt>
                <c:pt idx="1508">
                  <c:v>168.75</c:v>
                </c:pt>
                <c:pt idx="1509">
                  <c:v>168.875</c:v>
                </c:pt>
                <c:pt idx="1510">
                  <c:v>168.98500000000001</c:v>
                </c:pt>
                <c:pt idx="1511">
                  <c:v>169.09399999999999</c:v>
                </c:pt>
                <c:pt idx="1512">
                  <c:v>169.203</c:v>
                </c:pt>
                <c:pt idx="1513">
                  <c:v>169.31299999999999</c:v>
                </c:pt>
                <c:pt idx="1514">
                  <c:v>169.43799999999999</c:v>
                </c:pt>
                <c:pt idx="1515">
                  <c:v>169.547</c:v>
                </c:pt>
                <c:pt idx="1516">
                  <c:v>169.65600000000001</c:v>
                </c:pt>
                <c:pt idx="1517">
                  <c:v>169.76599999999999</c:v>
                </c:pt>
                <c:pt idx="1518">
                  <c:v>169.875</c:v>
                </c:pt>
                <c:pt idx="1519">
                  <c:v>169.98500000000001</c:v>
                </c:pt>
                <c:pt idx="1520">
                  <c:v>170.11</c:v>
                </c:pt>
                <c:pt idx="1521">
                  <c:v>170.21899999999999</c:v>
                </c:pt>
                <c:pt idx="1522">
                  <c:v>170.328</c:v>
                </c:pt>
                <c:pt idx="1523">
                  <c:v>170.43799999999999</c:v>
                </c:pt>
                <c:pt idx="1524">
                  <c:v>170.547</c:v>
                </c:pt>
                <c:pt idx="1525">
                  <c:v>170.65600000000001</c:v>
                </c:pt>
                <c:pt idx="1526">
                  <c:v>170.76599999999999</c:v>
                </c:pt>
                <c:pt idx="1527">
                  <c:v>170.89099999999999</c:v>
                </c:pt>
                <c:pt idx="1528">
                  <c:v>171</c:v>
                </c:pt>
                <c:pt idx="1529">
                  <c:v>171.11</c:v>
                </c:pt>
                <c:pt idx="1530">
                  <c:v>171.21899999999999</c:v>
                </c:pt>
                <c:pt idx="1531">
                  <c:v>171.328</c:v>
                </c:pt>
                <c:pt idx="1532">
                  <c:v>171.43799999999999</c:v>
                </c:pt>
                <c:pt idx="1533">
                  <c:v>171.56299999999999</c:v>
                </c:pt>
                <c:pt idx="1534">
                  <c:v>171.672</c:v>
                </c:pt>
                <c:pt idx="1535">
                  <c:v>171.78100000000001</c:v>
                </c:pt>
                <c:pt idx="1536">
                  <c:v>171.89099999999999</c:v>
                </c:pt>
                <c:pt idx="1537">
                  <c:v>172</c:v>
                </c:pt>
                <c:pt idx="1538">
                  <c:v>172.11</c:v>
                </c:pt>
                <c:pt idx="1539">
                  <c:v>172.23500000000001</c:v>
                </c:pt>
                <c:pt idx="1540">
                  <c:v>172.34399999999999</c:v>
                </c:pt>
                <c:pt idx="1541">
                  <c:v>172.453</c:v>
                </c:pt>
                <c:pt idx="1542">
                  <c:v>172.56299999999999</c:v>
                </c:pt>
                <c:pt idx="1543">
                  <c:v>172.672</c:v>
                </c:pt>
                <c:pt idx="1544">
                  <c:v>172.797</c:v>
                </c:pt>
                <c:pt idx="1545">
                  <c:v>172.90600000000001</c:v>
                </c:pt>
                <c:pt idx="1546">
                  <c:v>173.01599999999999</c:v>
                </c:pt>
                <c:pt idx="1547">
                  <c:v>173.125</c:v>
                </c:pt>
                <c:pt idx="1548">
                  <c:v>173.23500000000001</c:v>
                </c:pt>
                <c:pt idx="1549">
                  <c:v>173.34399999999999</c:v>
                </c:pt>
                <c:pt idx="1550">
                  <c:v>173.453</c:v>
                </c:pt>
                <c:pt idx="1551">
                  <c:v>173.578</c:v>
                </c:pt>
                <c:pt idx="1552">
                  <c:v>173.68799999999999</c:v>
                </c:pt>
                <c:pt idx="1553">
                  <c:v>173.797</c:v>
                </c:pt>
                <c:pt idx="1554">
                  <c:v>173.90600000000001</c:v>
                </c:pt>
                <c:pt idx="1555">
                  <c:v>174.01599999999999</c:v>
                </c:pt>
                <c:pt idx="1556">
                  <c:v>174.125</c:v>
                </c:pt>
                <c:pt idx="1557">
                  <c:v>174.23500000000001</c:v>
                </c:pt>
                <c:pt idx="1558">
                  <c:v>174.34399999999999</c:v>
                </c:pt>
                <c:pt idx="1559">
                  <c:v>174.46899999999999</c:v>
                </c:pt>
                <c:pt idx="1560">
                  <c:v>174.578</c:v>
                </c:pt>
                <c:pt idx="1561">
                  <c:v>174.68799999999999</c:v>
                </c:pt>
                <c:pt idx="1562">
                  <c:v>174.797</c:v>
                </c:pt>
                <c:pt idx="1563">
                  <c:v>174.90600000000001</c:v>
                </c:pt>
                <c:pt idx="1564">
                  <c:v>175.01599999999999</c:v>
                </c:pt>
                <c:pt idx="1565">
                  <c:v>175.125</c:v>
                </c:pt>
                <c:pt idx="1566">
                  <c:v>175.23500000000001</c:v>
                </c:pt>
                <c:pt idx="1567">
                  <c:v>175.36</c:v>
                </c:pt>
                <c:pt idx="1568">
                  <c:v>175.46899999999999</c:v>
                </c:pt>
                <c:pt idx="1569">
                  <c:v>175.578</c:v>
                </c:pt>
                <c:pt idx="1570">
                  <c:v>175.68799999999999</c:v>
                </c:pt>
                <c:pt idx="1571">
                  <c:v>175.797</c:v>
                </c:pt>
                <c:pt idx="1572">
                  <c:v>175.90600000000001</c:v>
                </c:pt>
                <c:pt idx="1573">
                  <c:v>176.01599999999999</c:v>
                </c:pt>
                <c:pt idx="1574">
                  <c:v>176.14099999999999</c:v>
                </c:pt>
                <c:pt idx="1575">
                  <c:v>176.25</c:v>
                </c:pt>
                <c:pt idx="1576">
                  <c:v>176.36</c:v>
                </c:pt>
                <c:pt idx="1577">
                  <c:v>176.46899999999999</c:v>
                </c:pt>
                <c:pt idx="1578">
                  <c:v>176.578</c:v>
                </c:pt>
                <c:pt idx="1579">
                  <c:v>176.68799999999999</c:v>
                </c:pt>
                <c:pt idx="1580">
                  <c:v>176.797</c:v>
                </c:pt>
                <c:pt idx="1581">
                  <c:v>176.90600000000001</c:v>
                </c:pt>
                <c:pt idx="1582">
                  <c:v>177.03100000000001</c:v>
                </c:pt>
                <c:pt idx="1583">
                  <c:v>177.14099999999999</c:v>
                </c:pt>
                <c:pt idx="1584">
                  <c:v>177.25</c:v>
                </c:pt>
                <c:pt idx="1585">
                  <c:v>177.36</c:v>
                </c:pt>
                <c:pt idx="1586">
                  <c:v>177.48500000000001</c:v>
                </c:pt>
                <c:pt idx="1587">
                  <c:v>177.59399999999999</c:v>
                </c:pt>
                <c:pt idx="1588">
                  <c:v>177.703</c:v>
                </c:pt>
                <c:pt idx="1589">
                  <c:v>177.81299999999999</c:v>
                </c:pt>
                <c:pt idx="1590">
                  <c:v>177.922</c:v>
                </c:pt>
                <c:pt idx="1591">
                  <c:v>178.03100000000001</c:v>
                </c:pt>
                <c:pt idx="1592">
                  <c:v>178.14099999999999</c:v>
                </c:pt>
                <c:pt idx="1593">
                  <c:v>178.25</c:v>
                </c:pt>
                <c:pt idx="1594">
                  <c:v>178.375</c:v>
                </c:pt>
                <c:pt idx="1595">
                  <c:v>178.48500000000001</c:v>
                </c:pt>
                <c:pt idx="1596">
                  <c:v>178.59399999999999</c:v>
                </c:pt>
                <c:pt idx="1597">
                  <c:v>178.703</c:v>
                </c:pt>
                <c:pt idx="1598">
                  <c:v>178.828</c:v>
                </c:pt>
                <c:pt idx="1599">
                  <c:v>178.93799999999999</c:v>
                </c:pt>
                <c:pt idx="1600">
                  <c:v>179.047</c:v>
                </c:pt>
                <c:pt idx="1601">
                  <c:v>179.15600000000001</c:v>
                </c:pt>
                <c:pt idx="1602">
                  <c:v>179.26599999999999</c:v>
                </c:pt>
                <c:pt idx="1603">
                  <c:v>179.375</c:v>
                </c:pt>
                <c:pt idx="1604">
                  <c:v>179.5</c:v>
                </c:pt>
                <c:pt idx="1605">
                  <c:v>179.61</c:v>
                </c:pt>
                <c:pt idx="1606">
                  <c:v>179.71899999999999</c:v>
                </c:pt>
                <c:pt idx="1607">
                  <c:v>179.828</c:v>
                </c:pt>
                <c:pt idx="1608">
                  <c:v>179.93799999999999</c:v>
                </c:pt>
                <c:pt idx="1609">
                  <c:v>180.047</c:v>
                </c:pt>
                <c:pt idx="1610">
                  <c:v>180.15600000000001</c:v>
                </c:pt>
                <c:pt idx="1611">
                  <c:v>180.28100000000001</c:v>
                </c:pt>
                <c:pt idx="1612">
                  <c:v>180.39099999999999</c:v>
                </c:pt>
                <c:pt idx="1613">
                  <c:v>180.5</c:v>
                </c:pt>
                <c:pt idx="1614">
                  <c:v>180.61</c:v>
                </c:pt>
                <c:pt idx="1615">
                  <c:v>180.71899999999999</c:v>
                </c:pt>
                <c:pt idx="1616">
                  <c:v>180.84399999999999</c:v>
                </c:pt>
                <c:pt idx="1617">
                  <c:v>180.953</c:v>
                </c:pt>
                <c:pt idx="1618">
                  <c:v>181.06299999999999</c:v>
                </c:pt>
                <c:pt idx="1619">
                  <c:v>181.172</c:v>
                </c:pt>
                <c:pt idx="1620">
                  <c:v>181.28100000000001</c:v>
                </c:pt>
                <c:pt idx="1621">
                  <c:v>181.39099999999999</c:v>
                </c:pt>
                <c:pt idx="1622">
                  <c:v>181.5</c:v>
                </c:pt>
                <c:pt idx="1623">
                  <c:v>181.625</c:v>
                </c:pt>
                <c:pt idx="1624">
                  <c:v>181.73500000000001</c:v>
                </c:pt>
                <c:pt idx="1625">
                  <c:v>181.84399999999999</c:v>
                </c:pt>
                <c:pt idx="1626">
                  <c:v>181.953</c:v>
                </c:pt>
                <c:pt idx="1627">
                  <c:v>182.06299999999999</c:v>
                </c:pt>
                <c:pt idx="1628">
                  <c:v>182.172</c:v>
                </c:pt>
                <c:pt idx="1629">
                  <c:v>182.28100000000001</c:v>
                </c:pt>
                <c:pt idx="1630">
                  <c:v>182.40600000000001</c:v>
                </c:pt>
                <c:pt idx="1631">
                  <c:v>182.43799999999999</c:v>
                </c:pt>
                <c:pt idx="1632">
                  <c:v>183.11</c:v>
                </c:pt>
                <c:pt idx="1633">
                  <c:v>184.11</c:v>
                </c:pt>
                <c:pt idx="1634">
                  <c:v>185.11</c:v>
                </c:pt>
                <c:pt idx="1635">
                  <c:v>186.11</c:v>
                </c:pt>
                <c:pt idx="1636">
                  <c:v>187.11</c:v>
                </c:pt>
                <c:pt idx="1637">
                  <c:v>188.11</c:v>
                </c:pt>
                <c:pt idx="1638">
                  <c:v>189.11</c:v>
                </c:pt>
                <c:pt idx="1639">
                  <c:v>190.11</c:v>
                </c:pt>
                <c:pt idx="1640">
                  <c:v>191.11</c:v>
                </c:pt>
                <c:pt idx="1641">
                  <c:v>192.11</c:v>
                </c:pt>
                <c:pt idx="1642">
                  <c:v>193.11</c:v>
                </c:pt>
                <c:pt idx="1643">
                  <c:v>194.11</c:v>
                </c:pt>
                <c:pt idx="1644">
                  <c:v>195.11</c:v>
                </c:pt>
                <c:pt idx="1645">
                  <c:v>196.11</c:v>
                </c:pt>
                <c:pt idx="1646">
                  <c:v>197.11</c:v>
                </c:pt>
                <c:pt idx="1647">
                  <c:v>198.11</c:v>
                </c:pt>
                <c:pt idx="1648">
                  <c:v>199.11</c:v>
                </c:pt>
                <c:pt idx="1649">
                  <c:v>200.11</c:v>
                </c:pt>
                <c:pt idx="1650">
                  <c:v>201.11</c:v>
                </c:pt>
                <c:pt idx="1651">
                  <c:v>202.11</c:v>
                </c:pt>
                <c:pt idx="1652">
                  <c:v>203.11</c:v>
                </c:pt>
                <c:pt idx="1653">
                  <c:v>204.11</c:v>
                </c:pt>
                <c:pt idx="1654">
                  <c:v>205.11</c:v>
                </c:pt>
                <c:pt idx="1655">
                  <c:v>206.11</c:v>
                </c:pt>
                <c:pt idx="1656">
                  <c:v>207.11</c:v>
                </c:pt>
                <c:pt idx="1657">
                  <c:v>208.11</c:v>
                </c:pt>
                <c:pt idx="1658">
                  <c:v>209.11</c:v>
                </c:pt>
                <c:pt idx="1659">
                  <c:v>210.11</c:v>
                </c:pt>
                <c:pt idx="1660">
                  <c:v>211.11</c:v>
                </c:pt>
                <c:pt idx="1661">
                  <c:v>212.11</c:v>
                </c:pt>
                <c:pt idx="1662">
                  <c:v>213.11</c:v>
                </c:pt>
                <c:pt idx="1663">
                  <c:v>214.11</c:v>
                </c:pt>
                <c:pt idx="1664">
                  <c:v>215.11</c:v>
                </c:pt>
                <c:pt idx="1665">
                  <c:v>216.11</c:v>
                </c:pt>
                <c:pt idx="1666">
                  <c:v>217.11</c:v>
                </c:pt>
                <c:pt idx="1667">
                  <c:v>218.11</c:v>
                </c:pt>
                <c:pt idx="1668">
                  <c:v>219.11</c:v>
                </c:pt>
                <c:pt idx="1669">
                  <c:v>220.11</c:v>
                </c:pt>
                <c:pt idx="1670">
                  <c:v>221.11</c:v>
                </c:pt>
                <c:pt idx="1671">
                  <c:v>222.11</c:v>
                </c:pt>
                <c:pt idx="1672">
                  <c:v>223.11</c:v>
                </c:pt>
                <c:pt idx="1673">
                  <c:v>224.11</c:v>
                </c:pt>
                <c:pt idx="1674">
                  <c:v>225.11</c:v>
                </c:pt>
                <c:pt idx="1675">
                  <c:v>226.11</c:v>
                </c:pt>
                <c:pt idx="1676">
                  <c:v>227.11</c:v>
                </c:pt>
                <c:pt idx="1677">
                  <c:v>228.11</c:v>
                </c:pt>
                <c:pt idx="1678">
                  <c:v>229.11</c:v>
                </c:pt>
                <c:pt idx="1679">
                  <c:v>230.11</c:v>
                </c:pt>
                <c:pt idx="1680">
                  <c:v>231.11</c:v>
                </c:pt>
                <c:pt idx="1681">
                  <c:v>232.11</c:v>
                </c:pt>
                <c:pt idx="1682">
                  <c:v>233.11</c:v>
                </c:pt>
                <c:pt idx="1683">
                  <c:v>234.11</c:v>
                </c:pt>
                <c:pt idx="1684">
                  <c:v>235.11</c:v>
                </c:pt>
                <c:pt idx="1685">
                  <c:v>236.11</c:v>
                </c:pt>
                <c:pt idx="1686">
                  <c:v>237.11</c:v>
                </c:pt>
                <c:pt idx="1687">
                  <c:v>238.11</c:v>
                </c:pt>
                <c:pt idx="1688">
                  <c:v>239.11</c:v>
                </c:pt>
                <c:pt idx="1689">
                  <c:v>240.11</c:v>
                </c:pt>
                <c:pt idx="1690">
                  <c:v>241.11</c:v>
                </c:pt>
                <c:pt idx="1691">
                  <c:v>242.11</c:v>
                </c:pt>
                <c:pt idx="1692">
                  <c:v>243.11</c:v>
                </c:pt>
                <c:pt idx="1693">
                  <c:v>244.11</c:v>
                </c:pt>
                <c:pt idx="1694">
                  <c:v>245.11</c:v>
                </c:pt>
                <c:pt idx="1695">
                  <c:v>246.11</c:v>
                </c:pt>
                <c:pt idx="1696">
                  <c:v>247.11</c:v>
                </c:pt>
                <c:pt idx="1697">
                  <c:v>248.11</c:v>
                </c:pt>
                <c:pt idx="1698">
                  <c:v>249.11</c:v>
                </c:pt>
                <c:pt idx="1699">
                  <c:v>250.11</c:v>
                </c:pt>
                <c:pt idx="1700">
                  <c:v>251.11</c:v>
                </c:pt>
                <c:pt idx="1701">
                  <c:v>252.11</c:v>
                </c:pt>
                <c:pt idx="1702">
                  <c:v>253.11</c:v>
                </c:pt>
                <c:pt idx="1703">
                  <c:v>254.11</c:v>
                </c:pt>
                <c:pt idx="1704">
                  <c:v>255.11</c:v>
                </c:pt>
                <c:pt idx="1705">
                  <c:v>256.11</c:v>
                </c:pt>
                <c:pt idx="1706">
                  <c:v>257.11</c:v>
                </c:pt>
                <c:pt idx="1707">
                  <c:v>258.11</c:v>
                </c:pt>
                <c:pt idx="1708">
                  <c:v>259.11</c:v>
                </c:pt>
                <c:pt idx="1709">
                  <c:v>260.11</c:v>
                </c:pt>
                <c:pt idx="1710">
                  <c:v>261.11</c:v>
                </c:pt>
                <c:pt idx="1711">
                  <c:v>262.11</c:v>
                </c:pt>
                <c:pt idx="1712">
                  <c:v>263.11</c:v>
                </c:pt>
                <c:pt idx="1713">
                  <c:v>264.11</c:v>
                </c:pt>
                <c:pt idx="1714">
                  <c:v>265.11</c:v>
                </c:pt>
                <c:pt idx="1715">
                  <c:v>266.11</c:v>
                </c:pt>
                <c:pt idx="1716">
                  <c:v>267.11</c:v>
                </c:pt>
                <c:pt idx="1717">
                  <c:v>268.11</c:v>
                </c:pt>
                <c:pt idx="1718">
                  <c:v>269.11</c:v>
                </c:pt>
                <c:pt idx="1719">
                  <c:v>270.11</c:v>
                </c:pt>
                <c:pt idx="1720">
                  <c:v>271.11</c:v>
                </c:pt>
                <c:pt idx="1721">
                  <c:v>272.11</c:v>
                </c:pt>
                <c:pt idx="1722">
                  <c:v>273.11</c:v>
                </c:pt>
                <c:pt idx="1723">
                  <c:v>274.11</c:v>
                </c:pt>
                <c:pt idx="1724">
                  <c:v>275.11</c:v>
                </c:pt>
                <c:pt idx="1725">
                  <c:v>276.11</c:v>
                </c:pt>
                <c:pt idx="1726">
                  <c:v>277.11</c:v>
                </c:pt>
                <c:pt idx="1727">
                  <c:v>278.11</c:v>
                </c:pt>
                <c:pt idx="1728">
                  <c:v>279.11</c:v>
                </c:pt>
                <c:pt idx="1729">
                  <c:v>280.11</c:v>
                </c:pt>
                <c:pt idx="1730">
                  <c:v>281.11</c:v>
                </c:pt>
                <c:pt idx="1731">
                  <c:v>282.11</c:v>
                </c:pt>
                <c:pt idx="1732">
                  <c:v>283.11</c:v>
                </c:pt>
                <c:pt idx="1733">
                  <c:v>284.11</c:v>
                </c:pt>
                <c:pt idx="1734">
                  <c:v>285.11</c:v>
                </c:pt>
                <c:pt idx="1735">
                  <c:v>286.11</c:v>
                </c:pt>
                <c:pt idx="1736">
                  <c:v>287.11</c:v>
                </c:pt>
                <c:pt idx="1737">
                  <c:v>288.11</c:v>
                </c:pt>
                <c:pt idx="1738">
                  <c:v>289.11</c:v>
                </c:pt>
                <c:pt idx="1739">
                  <c:v>290.11</c:v>
                </c:pt>
                <c:pt idx="1740">
                  <c:v>291.11</c:v>
                </c:pt>
                <c:pt idx="1741">
                  <c:v>292.11</c:v>
                </c:pt>
                <c:pt idx="1742">
                  <c:v>293.11</c:v>
                </c:pt>
                <c:pt idx="1743">
                  <c:v>294.11</c:v>
                </c:pt>
                <c:pt idx="1744">
                  <c:v>295.11</c:v>
                </c:pt>
                <c:pt idx="1745">
                  <c:v>296.11</c:v>
                </c:pt>
                <c:pt idx="1746">
                  <c:v>297.11</c:v>
                </c:pt>
                <c:pt idx="1747">
                  <c:v>298.11</c:v>
                </c:pt>
                <c:pt idx="1748">
                  <c:v>299.11</c:v>
                </c:pt>
                <c:pt idx="1749">
                  <c:v>300.11</c:v>
                </c:pt>
                <c:pt idx="1750">
                  <c:v>301.11</c:v>
                </c:pt>
                <c:pt idx="1751">
                  <c:v>302.11</c:v>
                </c:pt>
                <c:pt idx="1752">
                  <c:v>303.11</c:v>
                </c:pt>
                <c:pt idx="1753">
                  <c:v>304.11</c:v>
                </c:pt>
                <c:pt idx="1754">
                  <c:v>305.11</c:v>
                </c:pt>
                <c:pt idx="1755">
                  <c:v>306.11</c:v>
                </c:pt>
                <c:pt idx="1756">
                  <c:v>307.11</c:v>
                </c:pt>
                <c:pt idx="1757">
                  <c:v>308.11</c:v>
                </c:pt>
                <c:pt idx="1758">
                  <c:v>309.11</c:v>
                </c:pt>
                <c:pt idx="1759">
                  <c:v>310.11</c:v>
                </c:pt>
                <c:pt idx="1760">
                  <c:v>311.11</c:v>
                </c:pt>
                <c:pt idx="1761">
                  <c:v>312.11</c:v>
                </c:pt>
                <c:pt idx="1762">
                  <c:v>313.11</c:v>
                </c:pt>
                <c:pt idx="1763">
                  <c:v>314.11</c:v>
                </c:pt>
                <c:pt idx="1764">
                  <c:v>315.11</c:v>
                </c:pt>
                <c:pt idx="1765">
                  <c:v>316.11</c:v>
                </c:pt>
                <c:pt idx="1766">
                  <c:v>317.11</c:v>
                </c:pt>
                <c:pt idx="1767">
                  <c:v>318.11</c:v>
                </c:pt>
                <c:pt idx="1768">
                  <c:v>319.11</c:v>
                </c:pt>
                <c:pt idx="1769">
                  <c:v>320.11</c:v>
                </c:pt>
                <c:pt idx="1770">
                  <c:v>321.11</c:v>
                </c:pt>
                <c:pt idx="1771">
                  <c:v>322.11</c:v>
                </c:pt>
                <c:pt idx="1772">
                  <c:v>323.11</c:v>
                </c:pt>
                <c:pt idx="1773">
                  <c:v>324.11</c:v>
                </c:pt>
                <c:pt idx="1774">
                  <c:v>325.11</c:v>
                </c:pt>
                <c:pt idx="1775">
                  <c:v>326.11</c:v>
                </c:pt>
                <c:pt idx="1776">
                  <c:v>327.11</c:v>
                </c:pt>
                <c:pt idx="1777">
                  <c:v>328.11</c:v>
                </c:pt>
                <c:pt idx="1778">
                  <c:v>329.11</c:v>
                </c:pt>
                <c:pt idx="1779">
                  <c:v>330.11</c:v>
                </c:pt>
                <c:pt idx="1780">
                  <c:v>331.11</c:v>
                </c:pt>
                <c:pt idx="1781">
                  <c:v>332.11</c:v>
                </c:pt>
                <c:pt idx="1782">
                  <c:v>333.11</c:v>
                </c:pt>
                <c:pt idx="1783">
                  <c:v>334.11</c:v>
                </c:pt>
                <c:pt idx="1784">
                  <c:v>335.11</c:v>
                </c:pt>
                <c:pt idx="1785">
                  <c:v>336.11</c:v>
                </c:pt>
                <c:pt idx="1786">
                  <c:v>337.11</c:v>
                </c:pt>
                <c:pt idx="1787">
                  <c:v>338.11</c:v>
                </c:pt>
                <c:pt idx="1788">
                  <c:v>339.11</c:v>
                </c:pt>
                <c:pt idx="1789">
                  <c:v>340.11</c:v>
                </c:pt>
                <c:pt idx="1790">
                  <c:v>341.11</c:v>
                </c:pt>
                <c:pt idx="1791">
                  <c:v>342.11</c:v>
                </c:pt>
                <c:pt idx="1792">
                  <c:v>343.11</c:v>
                </c:pt>
                <c:pt idx="1793">
                  <c:v>344.11</c:v>
                </c:pt>
                <c:pt idx="1794">
                  <c:v>345.11</c:v>
                </c:pt>
                <c:pt idx="1795">
                  <c:v>346.11</c:v>
                </c:pt>
                <c:pt idx="1796">
                  <c:v>347.11</c:v>
                </c:pt>
                <c:pt idx="1797">
                  <c:v>348.11</c:v>
                </c:pt>
                <c:pt idx="1798">
                  <c:v>349.11</c:v>
                </c:pt>
                <c:pt idx="1799">
                  <c:v>350.11</c:v>
                </c:pt>
                <c:pt idx="1800">
                  <c:v>351.11</c:v>
                </c:pt>
                <c:pt idx="1801">
                  <c:v>352.11</c:v>
                </c:pt>
                <c:pt idx="1802">
                  <c:v>353.11</c:v>
                </c:pt>
                <c:pt idx="1803">
                  <c:v>354.11</c:v>
                </c:pt>
                <c:pt idx="1804">
                  <c:v>355.11</c:v>
                </c:pt>
                <c:pt idx="1805">
                  <c:v>356.11</c:v>
                </c:pt>
                <c:pt idx="1806">
                  <c:v>357.11</c:v>
                </c:pt>
                <c:pt idx="1807">
                  <c:v>358.11</c:v>
                </c:pt>
                <c:pt idx="1808">
                  <c:v>359.11</c:v>
                </c:pt>
                <c:pt idx="1809">
                  <c:v>360.11</c:v>
                </c:pt>
                <c:pt idx="1810">
                  <c:v>361.11</c:v>
                </c:pt>
                <c:pt idx="1811">
                  <c:v>362.11</c:v>
                </c:pt>
                <c:pt idx="1812">
                  <c:v>363.11</c:v>
                </c:pt>
                <c:pt idx="1813">
                  <c:v>364.11</c:v>
                </c:pt>
                <c:pt idx="1814">
                  <c:v>365.11</c:v>
                </c:pt>
                <c:pt idx="1815">
                  <c:v>366.11</c:v>
                </c:pt>
                <c:pt idx="1816">
                  <c:v>367.11</c:v>
                </c:pt>
                <c:pt idx="1817">
                  <c:v>368.11</c:v>
                </c:pt>
                <c:pt idx="1818">
                  <c:v>369.11</c:v>
                </c:pt>
                <c:pt idx="1819">
                  <c:v>370.11</c:v>
                </c:pt>
                <c:pt idx="1820">
                  <c:v>371.11</c:v>
                </c:pt>
                <c:pt idx="1821">
                  <c:v>372.11</c:v>
                </c:pt>
                <c:pt idx="1822">
                  <c:v>373.11</c:v>
                </c:pt>
                <c:pt idx="1823">
                  <c:v>374.11</c:v>
                </c:pt>
                <c:pt idx="1824">
                  <c:v>375.11</c:v>
                </c:pt>
                <c:pt idx="1825">
                  <c:v>376.11</c:v>
                </c:pt>
                <c:pt idx="1826">
                  <c:v>377.11</c:v>
                </c:pt>
                <c:pt idx="1827">
                  <c:v>378.11</c:v>
                </c:pt>
                <c:pt idx="1828">
                  <c:v>379.11</c:v>
                </c:pt>
                <c:pt idx="1829">
                  <c:v>380.11</c:v>
                </c:pt>
                <c:pt idx="1830">
                  <c:v>381.11</c:v>
                </c:pt>
                <c:pt idx="1831">
                  <c:v>382.11</c:v>
                </c:pt>
                <c:pt idx="1832">
                  <c:v>383.11</c:v>
                </c:pt>
                <c:pt idx="1833">
                  <c:v>384.11</c:v>
                </c:pt>
                <c:pt idx="1834">
                  <c:v>385.11</c:v>
                </c:pt>
                <c:pt idx="1835">
                  <c:v>386.11</c:v>
                </c:pt>
                <c:pt idx="1836">
                  <c:v>387.11</c:v>
                </c:pt>
                <c:pt idx="1837">
                  <c:v>388.11</c:v>
                </c:pt>
                <c:pt idx="1838">
                  <c:v>389.11</c:v>
                </c:pt>
                <c:pt idx="1839">
                  <c:v>390.11</c:v>
                </c:pt>
                <c:pt idx="1840">
                  <c:v>391.11</c:v>
                </c:pt>
                <c:pt idx="1841">
                  <c:v>392.11</c:v>
                </c:pt>
                <c:pt idx="1842">
                  <c:v>393.11</c:v>
                </c:pt>
                <c:pt idx="1843">
                  <c:v>394.11</c:v>
                </c:pt>
                <c:pt idx="1844">
                  <c:v>395.11</c:v>
                </c:pt>
                <c:pt idx="1845">
                  <c:v>396.11</c:v>
                </c:pt>
                <c:pt idx="1846">
                  <c:v>397.11</c:v>
                </c:pt>
                <c:pt idx="1847">
                  <c:v>398.11</c:v>
                </c:pt>
                <c:pt idx="1848">
                  <c:v>399.11</c:v>
                </c:pt>
                <c:pt idx="1849">
                  <c:v>400.11</c:v>
                </c:pt>
                <c:pt idx="1850">
                  <c:v>401.11</c:v>
                </c:pt>
                <c:pt idx="1851">
                  <c:v>402.11</c:v>
                </c:pt>
                <c:pt idx="1852">
                  <c:v>403.11</c:v>
                </c:pt>
                <c:pt idx="1853">
                  <c:v>404.11</c:v>
                </c:pt>
                <c:pt idx="1854">
                  <c:v>405.11</c:v>
                </c:pt>
                <c:pt idx="1855">
                  <c:v>406.11</c:v>
                </c:pt>
                <c:pt idx="1856">
                  <c:v>407.11</c:v>
                </c:pt>
                <c:pt idx="1857">
                  <c:v>408.11</c:v>
                </c:pt>
                <c:pt idx="1858">
                  <c:v>409.11</c:v>
                </c:pt>
                <c:pt idx="1859">
                  <c:v>410.11</c:v>
                </c:pt>
                <c:pt idx="1860">
                  <c:v>411.11</c:v>
                </c:pt>
                <c:pt idx="1861">
                  <c:v>412.11</c:v>
                </c:pt>
                <c:pt idx="1862">
                  <c:v>413.11</c:v>
                </c:pt>
                <c:pt idx="1863">
                  <c:v>414.11</c:v>
                </c:pt>
                <c:pt idx="1864">
                  <c:v>415.11</c:v>
                </c:pt>
                <c:pt idx="1865">
                  <c:v>416.11</c:v>
                </c:pt>
                <c:pt idx="1866">
                  <c:v>417.11</c:v>
                </c:pt>
                <c:pt idx="1867">
                  <c:v>418.11</c:v>
                </c:pt>
                <c:pt idx="1868">
                  <c:v>419.11</c:v>
                </c:pt>
                <c:pt idx="1869">
                  <c:v>420.11</c:v>
                </c:pt>
                <c:pt idx="1870">
                  <c:v>421.11</c:v>
                </c:pt>
                <c:pt idx="1871">
                  <c:v>422.11</c:v>
                </c:pt>
                <c:pt idx="1872">
                  <c:v>423.11</c:v>
                </c:pt>
                <c:pt idx="1873">
                  <c:v>424.11</c:v>
                </c:pt>
                <c:pt idx="1874">
                  <c:v>425.11</c:v>
                </c:pt>
                <c:pt idx="1875">
                  <c:v>426.11</c:v>
                </c:pt>
                <c:pt idx="1876">
                  <c:v>427.11</c:v>
                </c:pt>
                <c:pt idx="1877">
                  <c:v>428.11</c:v>
                </c:pt>
                <c:pt idx="1878">
                  <c:v>429.11</c:v>
                </c:pt>
                <c:pt idx="1879">
                  <c:v>430.11</c:v>
                </c:pt>
                <c:pt idx="1880">
                  <c:v>431.11</c:v>
                </c:pt>
                <c:pt idx="1881">
                  <c:v>432.11</c:v>
                </c:pt>
                <c:pt idx="1882">
                  <c:v>433.11</c:v>
                </c:pt>
                <c:pt idx="1883">
                  <c:v>434.11</c:v>
                </c:pt>
                <c:pt idx="1884">
                  <c:v>435.11</c:v>
                </c:pt>
                <c:pt idx="1885">
                  <c:v>436.11</c:v>
                </c:pt>
                <c:pt idx="1886">
                  <c:v>437.11</c:v>
                </c:pt>
                <c:pt idx="1887">
                  <c:v>438.11</c:v>
                </c:pt>
                <c:pt idx="1888">
                  <c:v>439.11</c:v>
                </c:pt>
                <c:pt idx="1889">
                  <c:v>440.11</c:v>
                </c:pt>
                <c:pt idx="1890">
                  <c:v>441.11</c:v>
                </c:pt>
                <c:pt idx="1891">
                  <c:v>442.11</c:v>
                </c:pt>
                <c:pt idx="1892">
                  <c:v>443.11</c:v>
                </c:pt>
                <c:pt idx="1893">
                  <c:v>444.11</c:v>
                </c:pt>
                <c:pt idx="1894">
                  <c:v>445.11</c:v>
                </c:pt>
                <c:pt idx="1895">
                  <c:v>446.11</c:v>
                </c:pt>
                <c:pt idx="1896">
                  <c:v>447.11</c:v>
                </c:pt>
                <c:pt idx="1897">
                  <c:v>448.11</c:v>
                </c:pt>
                <c:pt idx="1898">
                  <c:v>449.11</c:v>
                </c:pt>
                <c:pt idx="1899">
                  <c:v>450.11</c:v>
                </c:pt>
                <c:pt idx="1900">
                  <c:v>451.11</c:v>
                </c:pt>
                <c:pt idx="1901">
                  <c:v>452.11</c:v>
                </c:pt>
                <c:pt idx="1902">
                  <c:v>453.11</c:v>
                </c:pt>
                <c:pt idx="1903">
                  <c:v>454.11</c:v>
                </c:pt>
                <c:pt idx="1904">
                  <c:v>455.11</c:v>
                </c:pt>
                <c:pt idx="1905">
                  <c:v>456.11</c:v>
                </c:pt>
                <c:pt idx="1906">
                  <c:v>457.11</c:v>
                </c:pt>
                <c:pt idx="1907">
                  <c:v>458.11</c:v>
                </c:pt>
                <c:pt idx="1908">
                  <c:v>459.11</c:v>
                </c:pt>
                <c:pt idx="1909">
                  <c:v>460.11</c:v>
                </c:pt>
                <c:pt idx="1910">
                  <c:v>461.11</c:v>
                </c:pt>
                <c:pt idx="1911">
                  <c:v>462.11</c:v>
                </c:pt>
                <c:pt idx="1912">
                  <c:v>463.11</c:v>
                </c:pt>
                <c:pt idx="1913">
                  <c:v>464.11</c:v>
                </c:pt>
                <c:pt idx="1914">
                  <c:v>465.11</c:v>
                </c:pt>
                <c:pt idx="1915">
                  <c:v>466.11</c:v>
                </c:pt>
                <c:pt idx="1916">
                  <c:v>467.11</c:v>
                </c:pt>
                <c:pt idx="1917">
                  <c:v>468.11</c:v>
                </c:pt>
                <c:pt idx="1918">
                  <c:v>469.11</c:v>
                </c:pt>
                <c:pt idx="1919">
                  <c:v>470.11</c:v>
                </c:pt>
                <c:pt idx="1920">
                  <c:v>471.11</c:v>
                </c:pt>
                <c:pt idx="1921">
                  <c:v>472.11</c:v>
                </c:pt>
                <c:pt idx="1922">
                  <c:v>473.11</c:v>
                </c:pt>
                <c:pt idx="1923">
                  <c:v>474.11</c:v>
                </c:pt>
                <c:pt idx="1924">
                  <c:v>475.11</c:v>
                </c:pt>
                <c:pt idx="1925">
                  <c:v>476.11</c:v>
                </c:pt>
                <c:pt idx="1926">
                  <c:v>477.11</c:v>
                </c:pt>
                <c:pt idx="1927">
                  <c:v>478.11</c:v>
                </c:pt>
                <c:pt idx="1928">
                  <c:v>479.11</c:v>
                </c:pt>
                <c:pt idx="1929">
                  <c:v>480.11</c:v>
                </c:pt>
                <c:pt idx="1930">
                  <c:v>481.11</c:v>
                </c:pt>
                <c:pt idx="1931">
                  <c:v>482.11</c:v>
                </c:pt>
                <c:pt idx="1932">
                  <c:v>483.11</c:v>
                </c:pt>
                <c:pt idx="1933">
                  <c:v>484.11</c:v>
                </c:pt>
                <c:pt idx="1934">
                  <c:v>485.11</c:v>
                </c:pt>
                <c:pt idx="1935">
                  <c:v>486.11</c:v>
                </c:pt>
                <c:pt idx="1936">
                  <c:v>487.11</c:v>
                </c:pt>
                <c:pt idx="1937">
                  <c:v>488.11</c:v>
                </c:pt>
                <c:pt idx="1938">
                  <c:v>489.11</c:v>
                </c:pt>
                <c:pt idx="1939">
                  <c:v>490.11</c:v>
                </c:pt>
                <c:pt idx="1940">
                  <c:v>491.11</c:v>
                </c:pt>
                <c:pt idx="1941">
                  <c:v>492.11</c:v>
                </c:pt>
                <c:pt idx="1942">
                  <c:v>493.11</c:v>
                </c:pt>
                <c:pt idx="1943">
                  <c:v>494.11</c:v>
                </c:pt>
                <c:pt idx="1944">
                  <c:v>495.11</c:v>
                </c:pt>
                <c:pt idx="1945">
                  <c:v>496.11</c:v>
                </c:pt>
                <c:pt idx="1946">
                  <c:v>497.11</c:v>
                </c:pt>
                <c:pt idx="1947">
                  <c:v>498.11</c:v>
                </c:pt>
                <c:pt idx="1948">
                  <c:v>499.11</c:v>
                </c:pt>
                <c:pt idx="1949">
                  <c:v>500.11</c:v>
                </c:pt>
                <c:pt idx="1950">
                  <c:v>501.11</c:v>
                </c:pt>
                <c:pt idx="1951">
                  <c:v>502.11</c:v>
                </c:pt>
                <c:pt idx="1952">
                  <c:v>503.11</c:v>
                </c:pt>
                <c:pt idx="1953">
                  <c:v>504.11</c:v>
                </c:pt>
                <c:pt idx="1954">
                  <c:v>505.11</c:v>
                </c:pt>
                <c:pt idx="1955">
                  <c:v>506.11</c:v>
                </c:pt>
                <c:pt idx="1956">
                  <c:v>507.11</c:v>
                </c:pt>
                <c:pt idx="1957">
                  <c:v>508.11</c:v>
                </c:pt>
                <c:pt idx="1958">
                  <c:v>509.11</c:v>
                </c:pt>
                <c:pt idx="1959">
                  <c:v>510.11</c:v>
                </c:pt>
                <c:pt idx="1960">
                  <c:v>511.11</c:v>
                </c:pt>
                <c:pt idx="1961">
                  <c:v>512.11</c:v>
                </c:pt>
                <c:pt idx="1962">
                  <c:v>513.11</c:v>
                </c:pt>
                <c:pt idx="1963">
                  <c:v>514.11</c:v>
                </c:pt>
                <c:pt idx="1964">
                  <c:v>515.11</c:v>
                </c:pt>
                <c:pt idx="1965">
                  <c:v>516.11</c:v>
                </c:pt>
                <c:pt idx="1966">
                  <c:v>517.11</c:v>
                </c:pt>
                <c:pt idx="1967">
                  <c:v>518.11</c:v>
                </c:pt>
                <c:pt idx="1968">
                  <c:v>519.11</c:v>
                </c:pt>
                <c:pt idx="1969">
                  <c:v>520.11</c:v>
                </c:pt>
                <c:pt idx="1970">
                  <c:v>521.11</c:v>
                </c:pt>
                <c:pt idx="1971">
                  <c:v>522.11</c:v>
                </c:pt>
                <c:pt idx="1972">
                  <c:v>523.11</c:v>
                </c:pt>
                <c:pt idx="1973">
                  <c:v>524.11</c:v>
                </c:pt>
                <c:pt idx="1974">
                  <c:v>525.11</c:v>
                </c:pt>
                <c:pt idx="1975">
                  <c:v>526.11</c:v>
                </c:pt>
                <c:pt idx="1976">
                  <c:v>527.11</c:v>
                </c:pt>
                <c:pt idx="1977">
                  <c:v>528.11</c:v>
                </c:pt>
                <c:pt idx="1978">
                  <c:v>529.11</c:v>
                </c:pt>
                <c:pt idx="1979">
                  <c:v>530.11</c:v>
                </c:pt>
                <c:pt idx="1980">
                  <c:v>531.11</c:v>
                </c:pt>
                <c:pt idx="1981">
                  <c:v>532.11</c:v>
                </c:pt>
                <c:pt idx="1982">
                  <c:v>533.11</c:v>
                </c:pt>
                <c:pt idx="1983">
                  <c:v>534.11</c:v>
                </c:pt>
                <c:pt idx="1984">
                  <c:v>535.11</c:v>
                </c:pt>
                <c:pt idx="1985">
                  <c:v>536.11</c:v>
                </c:pt>
                <c:pt idx="1986">
                  <c:v>537.11</c:v>
                </c:pt>
                <c:pt idx="1987">
                  <c:v>538.11</c:v>
                </c:pt>
                <c:pt idx="1988">
                  <c:v>539.11</c:v>
                </c:pt>
                <c:pt idx="1989">
                  <c:v>540.11</c:v>
                </c:pt>
                <c:pt idx="1990">
                  <c:v>541.11</c:v>
                </c:pt>
                <c:pt idx="1991">
                  <c:v>542.11</c:v>
                </c:pt>
                <c:pt idx="1992">
                  <c:v>543.11</c:v>
                </c:pt>
                <c:pt idx="1993">
                  <c:v>544.11</c:v>
                </c:pt>
                <c:pt idx="1994">
                  <c:v>545.11</c:v>
                </c:pt>
                <c:pt idx="1995">
                  <c:v>546.11</c:v>
                </c:pt>
                <c:pt idx="1996">
                  <c:v>547.11</c:v>
                </c:pt>
                <c:pt idx="1997">
                  <c:v>548.11</c:v>
                </c:pt>
                <c:pt idx="1998">
                  <c:v>549.11</c:v>
                </c:pt>
                <c:pt idx="1999">
                  <c:v>550.11</c:v>
                </c:pt>
                <c:pt idx="2000">
                  <c:v>551.11</c:v>
                </c:pt>
                <c:pt idx="2001">
                  <c:v>552.11</c:v>
                </c:pt>
                <c:pt idx="2002">
                  <c:v>553.11</c:v>
                </c:pt>
                <c:pt idx="2003">
                  <c:v>554.11</c:v>
                </c:pt>
                <c:pt idx="2004">
                  <c:v>555.11</c:v>
                </c:pt>
                <c:pt idx="2005">
                  <c:v>556.11</c:v>
                </c:pt>
                <c:pt idx="2006">
                  <c:v>557.11</c:v>
                </c:pt>
                <c:pt idx="2007">
                  <c:v>558.11</c:v>
                </c:pt>
                <c:pt idx="2008">
                  <c:v>559.11</c:v>
                </c:pt>
                <c:pt idx="2009">
                  <c:v>560.11</c:v>
                </c:pt>
                <c:pt idx="2010">
                  <c:v>561.11</c:v>
                </c:pt>
                <c:pt idx="2011">
                  <c:v>562.11</c:v>
                </c:pt>
                <c:pt idx="2012">
                  <c:v>563.11</c:v>
                </c:pt>
                <c:pt idx="2013">
                  <c:v>564.11</c:v>
                </c:pt>
                <c:pt idx="2014">
                  <c:v>565.11</c:v>
                </c:pt>
                <c:pt idx="2015">
                  <c:v>566.11</c:v>
                </c:pt>
                <c:pt idx="2016">
                  <c:v>567.11</c:v>
                </c:pt>
                <c:pt idx="2017">
                  <c:v>568.11</c:v>
                </c:pt>
                <c:pt idx="2018">
                  <c:v>569.11</c:v>
                </c:pt>
                <c:pt idx="2019">
                  <c:v>570.11</c:v>
                </c:pt>
                <c:pt idx="2020">
                  <c:v>571.11</c:v>
                </c:pt>
                <c:pt idx="2021">
                  <c:v>572.11</c:v>
                </c:pt>
                <c:pt idx="2022">
                  <c:v>573.11</c:v>
                </c:pt>
                <c:pt idx="2023">
                  <c:v>574.11</c:v>
                </c:pt>
                <c:pt idx="2024">
                  <c:v>575.11</c:v>
                </c:pt>
                <c:pt idx="2025">
                  <c:v>576.11</c:v>
                </c:pt>
                <c:pt idx="2026">
                  <c:v>577.11</c:v>
                </c:pt>
                <c:pt idx="2027">
                  <c:v>578.11</c:v>
                </c:pt>
                <c:pt idx="2028">
                  <c:v>579.11</c:v>
                </c:pt>
                <c:pt idx="2029">
                  <c:v>580.11</c:v>
                </c:pt>
                <c:pt idx="2030">
                  <c:v>581.11</c:v>
                </c:pt>
                <c:pt idx="2031">
                  <c:v>582.11</c:v>
                </c:pt>
                <c:pt idx="2032">
                  <c:v>583.11</c:v>
                </c:pt>
                <c:pt idx="2033">
                  <c:v>584.11</c:v>
                </c:pt>
                <c:pt idx="2034">
                  <c:v>585.11</c:v>
                </c:pt>
                <c:pt idx="2035">
                  <c:v>586.11</c:v>
                </c:pt>
                <c:pt idx="2036">
                  <c:v>587.11</c:v>
                </c:pt>
                <c:pt idx="2037">
                  <c:v>588.11</c:v>
                </c:pt>
                <c:pt idx="2038">
                  <c:v>589.11</c:v>
                </c:pt>
                <c:pt idx="2039">
                  <c:v>590.11</c:v>
                </c:pt>
                <c:pt idx="2040">
                  <c:v>591.11</c:v>
                </c:pt>
                <c:pt idx="2041">
                  <c:v>592.11</c:v>
                </c:pt>
                <c:pt idx="2042">
                  <c:v>593.11</c:v>
                </c:pt>
                <c:pt idx="2043">
                  <c:v>594.11</c:v>
                </c:pt>
                <c:pt idx="2044">
                  <c:v>595.11</c:v>
                </c:pt>
                <c:pt idx="2045">
                  <c:v>596.11</c:v>
                </c:pt>
                <c:pt idx="2046">
                  <c:v>597.11</c:v>
                </c:pt>
                <c:pt idx="2047">
                  <c:v>598.11</c:v>
                </c:pt>
                <c:pt idx="2048">
                  <c:v>599.11</c:v>
                </c:pt>
                <c:pt idx="2049">
                  <c:v>600.11</c:v>
                </c:pt>
                <c:pt idx="2050">
                  <c:v>601.11</c:v>
                </c:pt>
                <c:pt idx="2051">
                  <c:v>602.11</c:v>
                </c:pt>
                <c:pt idx="2052">
                  <c:v>603.11</c:v>
                </c:pt>
                <c:pt idx="2053">
                  <c:v>604.11</c:v>
                </c:pt>
                <c:pt idx="2054">
                  <c:v>605.11</c:v>
                </c:pt>
                <c:pt idx="2055">
                  <c:v>606.11</c:v>
                </c:pt>
                <c:pt idx="2056">
                  <c:v>607.11</c:v>
                </c:pt>
                <c:pt idx="2057">
                  <c:v>608.11</c:v>
                </c:pt>
                <c:pt idx="2058">
                  <c:v>609.11</c:v>
                </c:pt>
                <c:pt idx="2059">
                  <c:v>610.11</c:v>
                </c:pt>
                <c:pt idx="2060">
                  <c:v>611.11</c:v>
                </c:pt>
                <c:pt idx="2061">
                  <c:v>612.11</c:v>
                </c:pt>
                <c:pt idx="2062">
                  <c:v>613.11</c:v>
                </c:pt>
                <c:pt idx="2063">
                  <c:v>614.11</c:v>
                </c:pt>
                <c:pt idx="2064">
                  <c:v>615.11</c:v>
                </c:pt>
                <c:pt idx="2065">
                  <c:v>616.11</c:v>
                </c:pt>
                <c:pt idx="2066">
                  <c:v>617.11</c:v>
                </c:pt>
                <c:pt idx="2067">
                  <c:v>618.11</c:v>
                </c:pt>
                <c:pt idx="2068">
                  <c:v>619.11</c:v>
                </c:pt>
                <c:pt idx="2069">
                  <c:v>620.11</c:v>
                </c:pt>
                <c:pt idx="2070">
                  <c:v>621.11</c:v>
                </c:pt>
                <c:pt idx="2071">
                  <c:v>622.11</c:v>
                </c:pt>
                <c:pt idx="2072">
                  <c:v>623.11</c:v>
                </c:pt>
                <c:pt idx="2073">
                  <c:v>624.11</c:v>
                </c:pt>
                <c:pt idx="2074">
                  <c:v>625.11</c:v>
                </c:pt>
                <c:pt idx="2075">
                  <c:v>626.11</c:v>
                </c:pt>
                <c:pt idx="2076">
                  <c:v>627.11</c:v>
                </c:pt>
                <c:pt idx="2077">
                  <c:v>628.11</c:v>
                </c:pt>
                <c:pt idx="2078">
                  <c:v>629.11</c:v>
                </c:pt>
                <c:pt idx="2079">
                  <c:v>630.11</c:v>
                </c:pt>
                <c:pt idx="2080">
                  <c:v>631.11</c:v>
                </c:pt>
                <c:pt idx="2081">
                  <c:v>632.11</c:v>
                </c:pt>
                <c:pt idx="2082">
                  <c:v>633.11</c:v>
                </c:pt>
                <c:pt idx="2083">
                  <c:v>634.11</c:v>
                </c:pt>
                <c:pt idx="2084">
                  <c:v>635.11</c:v>
                </c:pt>
                <c:pt idx="2085">
                  <c:v>636.11</c:v>
                </c:pt>
                <c:pt idx="2086">
                  <c:v>637.11</c:v>
                </c:pt>
                <c:pt idx="2087">
                  <c:v>638.11</c:v>
                </c:pt>
                <c:pt idx="2088">
                  <c:v>639.11</c:v>
                </c:pt>
                <c:pt idx="2089">
                  <c:v>640.11</c:v>
                </c:pt>
                <c:pt idx="2090">
                  <c:v>641.11</c:v>
                </c:pt>
                <c:pt idx="2091">
                  <c:v>642.11</c:v>
                </c:pt>
                <c:pt idx="2092">
                  <c:v>643.11</c:v>
                </c:pt>
                <c:pt idx="2093">
                  <c:v>644.11</c:v>
                </c:pt>
                <c:pt idx="2094">
                  <c:v>645.11</c:v>
                </c:pt>
                <c:pt idx="2095">
                  <c:v>646.11</c:v>
                </c:pt>
                <c:pt idx="2096">
                  <c:v>647.11</c:v>
                </c:pt>
                <c:pt idx="2097">
                  <c:v>648.11</c:v>
                </c:pt>
                <c:pt idx="2098">
                  <c:v>649.11</c:v>
                </c:pt>
                <c:pt idx="2099">
                  <c:v>650.11</c:v>
                </c:pt>
                <c:pt idx="2100">
                  <c:v>651.11</c:v>
                </c:pt>
                <c:pt idx="2101">
                  <c:v>652.11</c:v>
                </c:pt>
                <c:pt idx="2102">
                  <c:v>653.11</c:v>
                </c:pt>
                <c:pt idx="2103">
                  <c:v>654.11</c:v>
                </c:pt>
                <c:pt idx="2104">
                  <c:v>655.11</c:v>
                </c:pt>
                <c:pt idx="2105">
                  <c:v>656.11</c:v>
                </c:pt>
                <c:pt idx="2106">
                  <c:v>657.11</c:v>
                </c:pt>
                <c:pt idx="2107">
                  <c:v>658.11</c:v>
                </c:pt>
                <c:pt idx="2108">
                  <c:v>659.11</c:v>
                </c:pt>
                <c:pt idx="2109">
                  <c:v>660.11</c:v>
                </c:pt>
                <c:pt idx="2110">
                  <c:v>661.11</c:v>
                </c:pt>
                <c:pt idx="2111">
                  <c:v>662.11</c:v>
                </c:pt>
                <c:pt idx="2112">
                  <c:v>663.11</c:v>
                </c:pt>
                <c:pt idx="2113">
                  <c:v>664.11</c:v>
                </c:pt>
                <c:pt idx="2114">
                  <c:v>665.11</c:v>
                </c:pt>
                <c:pt idx="2115">
                  <c:v>666.11</c:v>
                </c:pt>
                <c:pt idx="2116">
                  <c:v>667.11</c:v>
                </c:pt>
                <c:pt idx="2117">
                  <c:v>668.11</c:v>
                </c:pt>
                <c:pt idx="2118">
                  <c:v>669.11</c:v>
                </c:pt>
                <c:pt idx="2119">
                  <c:v>670.11</c:v>
                </c:pt>
                <c:pt idx="2120">
                  <c:v>671.11</c:v>
                </c:pt>
                <c:pt idx="2121">
                  <c:v>672.11</c:v>
                </c:pt>
                <c:pt idx="2122">
                  <c:v>673.11</c:v>
                </c:pt>
                <c:pt idx="2123">
                  <c:v>674.11</c:v>
                </c:pt>
                <c:pt idx="2124">
                  <c:v>675.11</c:v>
                </c:pt>
                <c:pt idx="2125">
                  <c:v>676.11</c:v>
                </c:pt>
                <c:pt idx="2126">
                  <c:v>677.11</c:v>
                </c:pt>
                <c:pt idx="2127">
                  <c:v>678.11</c:v>
                </c:pt>
                <c:pt idx="2128">
                  <c:v>679.11</c:v>
                </c:pt>
                <c:pt idx="2129">
                  <c:v>680.11</c:v>
                </c:pt>
                <c:pt idx="2130">
                  <c:v>681.11</c:v>
                </c:pt>
                <c:pt idx="2131">
                  <c:v>682.11</c:v>
                </c:pt>
                <c:pt idx="2132">
                  <c:v>683.11</c:v>
                </c:pt>
                <c:pt idx="2133">
                  <c:v>684.11</c:v>
                </c:pt>
                <c:pt idx="2134">
                  <c:v>685.11</c:v>
                </c:pt>
                <c:pt idx="2135">
                  <c:v>686.11</c:v>
                </c:pt>
                <c:pt idx="2136">
                  <c:v>687.11</c:v>
                </c:pt>
                <c:pt idx="2137">
                  <c:v>688.11</c:v>
                </c:pt>
                <c:pt idx="2138">
                  <c:v>689.11</c:v>
                </c:pt>
                <c:pt idx="2139">
                  <c:v>690.11</c:v>
                </c:pt>
                <c:pt idx="2140">
                  <c:v>691.11</c:v>
                </c:pt>
                <c:pt idx="2141">
                  <c:v>692.11</c:v>
                </c:pt>
                <c:pt idx="2142">
                  <c:v>693.11</c:v>
                </c:pt>
                <c:pt idx="2143">
                  <c:v>694.11</c:v>
                </c:pt>
                <c:pt idx="2144">
                  <c:v>695.11</c:v>
                </c:pt>
                <c:pt idx="2145">
                  <c:v>696.11</c:v>
                </c:pt>
                <c:pt idx="2146">
                  <c:v>697.11</c:v>
                </c:pt>
                <c:pt idx="2147">
                  <c:v>698.11</c:v>
                </c:pt>
                <c:pt idx="2148">
                  <c:v>699.11</c:v>
                </c:pt>
                <c:pt idx="2149">
                  <c:v>700.11</c:v>
                </c:pt>
                <c:pt idx="2150">
                  <c:v>701.11</c:v>
                </c:pt>
                <c:pt idx="2151">
                  <c:v>702.11</c:v>
                </c:pt>
                <c:pt idx="2152">
                  <c:v>703.11</c:v>
                </c:pt>
                <c:pt idx="2153">
                  <c:v>704.11</c:v>
                </c:pt>
                <c:pt idx="2154">
                  <c:v>705.11</c:v>
                </c:pt>
                <c:pt idx="2155">
                  <c:v>706.11</c:v>
                </c:pt>
                <c:pt idx="2156">
                  <c:v>707.11</c:v>
                </c:pt>
                <c:pt idx="2157">
                  <c:v>708.11</c:v>
                </c:pt>
                <c:pt idx="2158">
                  <c:v>709.11</c:v>
                </c:pt>
                <c:pt idx="2159">
                  <c:v>710.11</c:v>
                </c:pt>
                <c:pt idx="2160">
                  <c:v>711.11</c:v>
                </c:pt>
                <c:pt idx="2161">
                  <c:v>712.11</c:v>
                </c:pt>
                <c:pt idx="2162">
                  <c:v>713.11</c:v>
                </c:pt>
                <c:pt idx="2163">
                  <c:v>714.11</c:v>
                </c:pt>
                <c:pt idx="2164">
                  <c:v>715.11</c:v>
                </c:pt>
                <c:pt idx="2165">
                  <c:v>716.11</c:v>
                </c:pt>
                <c:pt idx="2166">
                  <c:v>717.11</c:v>
                </c:pt>
                <c:pt idx="2167">
                  <c:v>718.11</c:v>
                </c:pt>
                <c:pt idx="2168">
                  <c:v>719.11</c:v>
                </c:pt>
                <c:pt idx="2169">
                  <c:v>720.11</c:v>
                </c:pt>
                <c:pt idx="2170">
                  <c:v>721.11</c:v>
                </c:pt>
                <c:pt idx="2171">
                  <c:v>722.11</c:v>
                </c:pt>
                <c:pt idx="2172">
                  <c:v>723.11</c:v>
                </c:pt>
                <c:pt idx="2173">
                  <c:v>724.11</c:v>
                </c:pt>
                <c:pt idx="2174">
                  <c:v>725.11</c:v>
                </c:pt>
                <c:pt idx="2175">
                  <c:v>726.11</c:v>
                </c:pt>
                <c:pt idx="2176">
                  <c:v>727.11</c:v>
                </c:pt>
                <c:pt idx="2177">
                  <c:v>728.11</c:v>
                </c:pt>
                <c:pt idx="2178">
                  <c:v>729.11</c:v>
                </c:pt>
                <c:pt idx="2179">
                  <c:v>730.11</c:v>
                </c:pt>
                <c:pt idx="2180">
                  <c:v>731.11</c:v>
                </c:pt>
                <c:pt idx="2181">
                  <c:v>732.11</c:v>
                </c:pt>
                <c:pt idx="2182">
                  <c:v>733.11</c:v>
                </c:pt>
                <c:pt idx="2183">
                  <c:v>734.11</c:v>
                </c:pt>
                <c:pt idx="2184">
                  <c:v>735.11</c:v>
                </c:pt>
                <c:pt idx="2185">
                  <c:v>736.11</c:v>
                </c:pt>
                <c:pt idx="2186">
                  <c:v>737.11</c:v>
                </c:pt>
                <c:pt idx="2187">
                  <c:v>738.11</c:v>
                </c:pt>
                <c:pt idx="2188">
                  <c:v>739.11</c:v>
                </c:pt>
                <c:pt idx="2189">
                  <c:v>740.11</c:v>
                </c:pt>
                <c:pt idx="2190">
                  <c:v>741.11</c:v>
                </c:pt>
                <c:pt idx="2191">
                  <c:v>742.11</c:v>
                </c:pt>
                <c:pt idx="2192">
                  <c:v>743.11</c:v>
                </c:pt>
                <c:pt idx="2193">
                  <c:v>744.11</c:v>
                </c:pt>
                <c:pt idx="2194">
                  <c:v>745.11</c:v>
                </c:pt>
                <c:pt idx="2195">
                  <c:v>746.11</c:v>
                </c:pt>
                <c:pt idx="2196">
                  <c:v>747.11</c:v>
                </c:pt>
                <c:pt idx="2197">
                  <c:v>748.11</c:v>
                </c:pt>
                <c:pt idx="2198">
                  <c:v>749.11</c:v>
                </c:pt>
                <c:pt idx="2199">
                  <c:v>750.11</c:v>
                </c:pt>
                <c:pt idx="2200">
                  <c:v>751.11</c:v>
                </c:pt>
                <c:pt idx="2201">
                  <c:v>752.11</c:v>
                </c:pt>
                <c:pt idx="2202">
                  <c:v>753.11</c:v>
                </c:pt>
                <c:pt idx="2203">
                  <c:v>754.11</c:v>
                </c:pt>
                <c:pt idx="2204">
                  <c:v>755.11</c:v>
                </c:pt>
                <c:pt idx="2205">
                  <c:v>756.11</c:v>
                </c:pt>
                <c:pt idx="2206">
                  <c:v>757.11</c:v>
                </c:pt>
                <c:pt idx="2207">
                  <c:v>758.11</c:v>
                </c:pt>
                <c:pt idx="2208">
                  <c:v>759.11</c:v>
                </c:pt>
                <c:pt idx="2209">
                  <c:v>760.11</c:v>
                </c:pt>
                <c:pt idx="2210">
                  <c:v>761.11</c:v>
                </c:pt>
                <c:pt idx="2211">
                  <c:v>762.11</c:v>
                </c:pt>
                <c:pt idx="2212">
                  <c:v>763.11</c:v>
                </c:pt>
                <c:pt idx="2213">
                  <c:v>764.11</c:v>
                </c:pt>
                <c:pt idx="2214">
                  <c:v>765.11</c:v>
                </c:pt>
                <c:pt idx="2215">
                  <c:v>766.11</c:v>
                </c:pt>
                <c:pt idx="2216">
                  <c:v>767.11</c:v>
                </c:pt>
                <c:pt idx="2217">
                  <c:v>768.11</c:v>
                </c:pt>
                <c:pt idx="2218">
                  <c:v>769.11</c:v>
                </c:pt>
                <c:pt idx="2219">
                  <c:v>770.11</c:v>
                </c:pt>
                <c:pt idx="2220">
                  <c:v>771.11</c:v>
                </c:pt>
                <c:pt idx="2221">
                  <c:v>772.11</c:v>
                </c:pt>
                <c:pt idx="2222">
                  <c:v>773.11</c:v>
                </c:pt>
                <c:pt idx="2223">
                  <c:v>774.11</c:v>
                </c:pt>
                <c:pt idx="2224">
                  <c:v>775.11</c:v>
                </c:pt>
                <c:pt idx="2225">
                  <c:v>776.11</c:v>
                </c:pt>
                <c:pt idx="2226">
                  <c:v>777.11</c:v>
                </c:pt>
                <c:pt idx="2227">
                  <c:v>778.11</c:v>
                </c:pt>
                <c:pt idx="2228">
                  <c:v>779.11</c:v>
                </c:pt>
                <c:pt idx="2229">
                  <c:v>780.11</c:v>
                </c:pt>
                <c:pt idx="2230">
                  <c:v>781.11</c:v>
                </c:pt>
                <c:pt idx="2231">
                  <c:v>782.11</c:v>
                </c:pt>
                <c:pt idx="2232">
                  <c:v>783.11</c:v>
                </c:pt>
                <c:pt idx="2233">
                  <c:v>784.11</c:v>
                </c:pt>
                <c:pt idx="2234">
                  <c:v>785.11</c:v>
                </c:pt>
                <c:pt idx="2235">
                  <c:v>786.11</c:v>
                </c:pt>
                <c:pt idx="2236">
                  <c:v>787.11</c:v>
                </c:pt>
                <c:pt idx="2237">
                  <c:v>788.11</c:v>
                </c:pt>
                <c:pt idx="2238">
                  <c:v>789.11</c:v>
                </c:pt>
                <c:pt idx="2239">
                  <c:v>790.11</c:v>
                </c:pt>
                <c:pt idx="2240">
                  <c:v>791.11</c:v>
                </c:pt>
                <c:pt idx="2241">
                  <c:v>792.11</c:v>
                </c:pt>
                <c:pt idx="2242">
                  <c:v>793.11</c:v>
                </c:pt>
                <c:pt idx="2243">
                  <c:v>794.11</c:v>
                </c:pt>
                <c:pt idx="2244">
                  <c:v>795.11</c:v>
                </c:pt>
                <c:pt idx="2245">
                  <c:v>796.11</c:v>
                </c:pt>
                <c:pt idx="2246">
                  <c:v>797.11</c:v>
                </c:pt>
                <c:pt idx="2247">
                  <c:v>798.11</c:v>
                </c:pt>
                <c:pt idx="2248">
                  <c:v>799.11</c:v>
                </c:pt>
                <c:pt idx="2249">
                  <c:v>800.11</c:v>
                </c:pt>
                <c:pt idx="2250">
                  <c:v>801.11</c:v>
                </c:pt>
                <c:pt idx="2251">
                  <c:v>802.11</c:v>
                </c:pt>
                <c:pt idx="2252">
                  <c:v>803.11</c:v>
                </c:pt>
                <c:pt idx="2253">
                  <c:v>804.11</c:v>
                </c:pt>
                <c:pt idx="2254">
                  <c:v>805.11</c:v>
                </c:pt>
                <c:pt idx="2255">
                  <c:v>806.11</c:v>
                </c:pt>
                <c:pt idx="2256">
                  <c:v>807.11</c:v>
                </c:pt>
                <c:pt idx="2257">
                  <c:v>808.11</c:v>
                </c:pt>
                <c:pt idx="2258">
                  <c:v>809.11</c:v>
                </c:pt>
                <c:pt idx="2259">
                  <c:v>810.11</c:v>
                </c:pt>
                <c:pt idx="2260">
                  <c:v>811.11</c:v>
                </c:pt>
                <c:pt idx="2261">
                  <c:v>812.11</c:v>
                </c:pt>
                <c:pt idx="2262">
                  <c:v>813.11</c:v>
                </c:pt>
                <c:pt idx="2263">
                  <c:v>814.11</c:v>
                </c:pt>
                <c:pt idx="2264">
                  <c:v>815.11</c:v>
                </c:pt>
                <c:pt idx="2265">
                  <c:v>816.11</c:v>
                </c:pt>
                <c:pt idx="2266">
                  <c:v>817.11</c:v>
                </c:pt>
                <c:pt idx="2267">
                  <c:v>818.11</c:v>
                </c:pt>
                <c:pt idx="2268">
                  <c:v>819.11</c:v>
                </c:pt>
                <c:pt idx="2269">
                  <c:v>820.11</c:v>
                </c:pt>
                <c:pt idx="2270">
                  <c:v>821.11</c:v>
                </c:pt>
                <c:pt idx="2271">
                  <c:v>822.11</c:v>
                </c:pt>
                <c:pt idx="2272">
                  <c:v>823.11</c:v>
                </c:pt>
                <c:pt idx="2273">
                  <c:v>824.11</c:v>
                </c:pt>
                <c:pt idx="2274">
                  <c:v>825.11</c:v>
                </c:pt>
                <c:pt idx="2275">
                  <c:v>826.11</c:v>
                </c:pt>
                <c:pt idx="2276">
                  <c:v>827.11</c:v>
                </c:pt>
                <c:pt idx="2277">
                  <c:v>828.11</c:v>
                </c:pt>
                <c:pt idx="2278">
                  <c:v>829.11</c:v>
                </c:pt>
                <c:pt idx="2279">
                  <c:v>830.11</c:v>
                </c:pt>
                <c:pt idx="2280">
                  <c:v>831.11</c:v>
                </c:pt>
                <c:pt idx="2281">
                  <c:v>832.11</c:v>
                </c:pt>
                <c:pt idx="2282">
                  <c:v>833.11</c:v>
                </c:pt>
                <c:pt idx="2283">
                  <c:v>834.11</c:v>
                </c:pt>
                <c:pt idx="2284">
                  <c:v>835.11</c:v>
                </c:pt>
                <c:pt idx="2285">
                  <c:v>836.11</c:v>
                </c:pt>
                <c:pt idx="2286">
                  <c:v>837.11</c:v>
                </c:pt>
                <c:pt idx="2287">
                  <c:v>838.11</c:v>
                </c:pt>
                <c:pt idx="2288">
                  <c:v>839.11</c:v>
                </c:pt>
                <c:pt idx="2289">
                  <c:v>840.11</c:v>
                </c:pt>
                <c:pt idx="2290">
                  <c:v>841.11</c:v>
                </c:pt>
                <c:pt idx="2291">
                  <c:v>842.11</c:v>
                </c:pt>
                <c:pt idx="2292">
                  <c:v>843.11</c:v>
                </c:pt>
                <c:pt idx="2293">
                  <c:v>844.11</c:v>
                </c:pt>
                <c:pt idx="2294">
                  <c:v>845.11</c:v>
                </c:pt>
                <c:pt idx="2295">
                  <c:v>846.11</c:v>
                </c:pt>
                <c:pt idx="2296">
                  <c:v>847.11</c:v>
                </c:pt>
                <c:pt idx="2297">
                  <c:v>848.11</c:v>
                </c:pt>
                <c:pt idx="2298">
                  <c:v>849.11</c:v>
                </c:pt>
                <c:pt idx="2299">
                  <c:v>850.11</c:v>
                </c:pt>
                <c:pt idx="2300">
                  <c:v>851.11</c:v>
                </c:pt>
                <c:pt idx="2301">
                  <c:v>852.11</c:v>
                </c:pt>
                <c:pt idx="2302">
                  <c:v>853.11</c:v>
                </c:pt>
                <c:pt idx="2303">
                  <c:v>854.11</c:v>
                </c:pt>
                <c:pt idx="2304">
                  <c:v>855.11</c:v>
                </c:pt>
                <c:pt idx="2305">
                  <c:v>856.11</c:v>
                </c:pt>
                <c:pt idx="2306">
                  <c:v>857.11</c:v>
                </c:pt>
                <c:pt idx="2307">
                  <c:v>858.11</c:v>
                </c:pt>
                <c:pt idx="2308">
                  <c:v>859.11</c:v>
                </c:pt>
                <c:pt idx="2309">
                  <c:v>860.11</c:v>
                </c:pt>
                <c:pt idx="2310">
                  <c:v>861.11</c:v>
                </c:pt>
                <c:pt idx="2311">
                  <c:v>862.11</c:v>
                </c:pt>
                <c:pt idx="2312">
                  <c:v>863.11</c:v>
                </c:pt>
                <c:pt idx="2313">
                  <c:v>864.11</c:v>
                </c:pt>
                <c:pt idx="2314">
                  <c:v>865.11</c:v>
                </c:pt>
                <c:pt idx="2315">
                  <c:v>866.11</c:v>
                </c:pt>
                <c:pt idx="2316">
                  <c:v>867.11</c:v>
                </c:pt>
                <c:pt idx="2317">
                  <c:v>868.11</c:v>
                </c:pt>
                <c:pt idx="2318">
                  <c:v>869.11</c:v>
                </c:pt>
                <c:pt idx="2319">
                  <c:v>870.11</c:v>
                </c:pt>
                <c:pt idx="2320">
                  <c:v>871.11</c:v>
                </c:pt>
                <c:pt idx="2321">
                  <c:v>872.11</c:v>
                </c:pt>
                <c:pt idx="2322">
                  <c:v>873.11</c:v>
                </c:pt>
                <c:pt idx="2323">
                  <c:v>874.11</c:v>
                </c:pt>
                <c:pt idx="2324">
                  <c:v>875.11</c:v>
                </c:pt>
                <c:pt idx="2325">
                  <c:v>876.11</c:v>
                </c:pt>
                <c:pt idx="2326">
                  <c:v>877.11</c:v>
                </c:pt>
                <c:pt idx="2327">
                  <c:v>878.11</c:v>
                </c:pt>
                <c:pt idx="2328">
                  <c:v>879.11</c:v>
                </c:pt>
                <c:pt idx="2329">
                  <c:v>880.11</c:v>
                </c:pt>
                <c:pt idx="2330">
                  <c:v>881.11</c:v>
                </c:pt>
                <c:pt idx="2331">
                  <c:v>882.11</c:v>
                </c:pt>
                <c:pt idx="2332">
                  <c:v>883.11</c:v>
                </c:pt>
                <c:pt idx="2333">
                  <c:v>884.11</c:v>
                </c:pt>
                <c:pt idx="2334">
                  <c:v>885.11</c:v>
                </c:pt>
                <c:pt idx="2335">
                  <c:v>886.11</c:v>
                </c:pt>
                <c:pt idx="2336">
                  <c:v>887.11</c:v>
                </c:pt>
                <c:pt idx="2337">
                  <c:v>888.11</c:v>
                </c:pt>
                <c:pt idx="2338">
                  <c:v>889.11</c:v>
                </c:pt>
                <c:pt idx="2339">
                  <c:v>890.11</c:v>
                </c:pt>
                <c:pt idx="2340">
                  <c:v>891.11</c:v>
                </c:pt>
                <c:pt idx="2341">
                  <c:v>892.11</c:v>
                </c:pt>
                <c:pt idx="2342">
                  <c:v>893.11</c:v>
                </c:pt>
                <c:pt idx="2343">
                  <c:v>894.11</c:v>
                </c:pt>
                <c:pt idx="2344">
                  <c:v>895.11</c:v>
                </c:pt>
                <c:pt idx="2345">
                  <c:v>896.11</c:v>
                </c:pt>
                <c:pt idx="2346">
                  <c:v>897.11</c:v>
                </c:pt>
                <c:pt idx="2347">
                  <c:v>898.11</c:v>
                </c:pt>
                <c:pt idx="2348">
                  <c:v>899.11</c:v>
                </c:pt>
                <c:pt idx="2349">
                  <c:v>900.11</c:v>
                </c:pt>
                <c:pt idx="2350">
                  <c:v>901.11</c:v>
                </c:pt>
                <c:pt idx="2351">
                  <c:v>902.11</c:v>
                </c:pt>
                <c:pt idx="2352">
                  <c:v>903.11</c:v>
                </c:pt>
                <c:pt idx="2353">
                  <c:v>904.11</c:v>
                </c:pt>
                <c:pt idx="2354">
                  <c:v>905.11</c:v>
                </c:pt>
                <c:pt idx="2355">
                  <c:v>906.11</c:v>
                </c:pt>
                <c:pt idx="2356">
                  <c:v>907.11</c:v>
                </c:pt>
                <c:pt idx="2357">
                  <c:v>908.11</c:v>
                </c:pt>
                <c:pt idx="2358">
                  <c:v>909.11</c:v>
                </c:pt>
                <c:pt idx="2359">
                  <c:v>910.11</c:v>
                </c:pt>
                <c:pt idx="2360">
                  <c:v>911.11</c:v>
                </c:pt>
                <c:pt idx="2361">
                  <c:v>912.11</c:v>
                </c:pt>
                <c:pt idx="2362">
                  <c:v>913.11</c:v>
                </c:pt>
                <c:pt idx="2363">
                  <c:v>914.11</c:v>
                </c:pt>
                <c:pt idx="2364">
                  <c:v>915.11</c:v>
                </c:pt>
                <c:pt idx="2365">
                  <c:v>916.11</c:v>
                </c:pt>
                <c:pt idx="2366">
                  <c:v>917.11</c:v>
                </c:pt>
                <c:pt idx="2367">
                  <c:v>918.11</c:v>
                </c:pt>
                <c:pt idx="2368">
                  <c:v>919.11</c:v>
                </c:pt>
                <c:pt idx="2369">
                  <c:v>920.11</c:v>
                </c:pt>
                <c:pt idx="2370">
                  <c:v>921.11</c:v>
                </c:pt>
                <c:pt idx="2371">
                  <c:v>922.11</c:v>
                </c:pt>
                <c:pt idx="2372">
                  <c:v>923.11</c:v>
                </c:pt>
                <c:pt idx="2373">
                  <c:v>924.11</c:v>
                </c:pt>
                <c:pt idx="2374">
                  <c:v>925.11</c:v>
                </c:pt>
                <c:pt idx="2375">
                  <c:v>926.11</c:v>
                </c:pt>
                <c:pt idx="2376">
                  <c:v>927.11</c:v>
                </c:pt>
                <c:pt idx="2377">
                  <c:v>928.11</c:v>
                </c:pt>
                <c:pt idx="2378">
                  <c:v>929.11</c:v>
                </c:pt>
                <c:pt idx="2379">
                  <c:v>930.11</c:v>
                </c:pt>
                <c:pt idx="2380">
                  <c:v>931.11</c:v>
                </c:pt>
                <c:pt idx="2381">
                  <c:v>932.11</c:v>
                </c:pt>
                <c:pt idx="2382">
                  <c:v>933.11</c:v>
                </c:pt>
                <c:pt idx="2383">
                  <c:v>934.11</c:v>
                </c:pt>
                <c:pt idx="2384">
                  <c:v>935.11</c:v>
                </c:pt>
                <c:pt idx="2385">
                  <c:v>936.11</c:v>
                </c:pt>
                <c:pt idx="2386">
                  <c:v>937.11</c:v>
                </c:pt>
                <c:pt idx="2387">
                  <c:v>938.11</c:v>
                </c:pt>
                <c:pt idx="2388">
                  <c:v>939.11</c:v>
                </c:pt>
                <c:pt idx="2389">
                  <c:v>940.11</c:v>
                </c:pt>
                <c:pt idx="2390">
                  <c:v>941.11</c:v>
                </c:pt>
                <c:pt idx="2391">
                  <c:v>942.11</c:v>
                </c:pt>
                <c:pt idx="2392">
                  <c:v>943.11</c:v>
                </c:pt>
                <c:pt idx="2393">
                  <c:v>944.11</c:v>
                </c:pt>
                <c:pt idx="2394">
                  <c:v>945.11</c:v>
                </c:pt>
                <c:pt idx="2395">
                  <c:v>946.11</c:v>
                </c:pt>
                <c:pt idx="2396">
                  <c:v>947.11</c:v>
                </c:pt>
                <c:pt idx="2397">
                  <c:v>948.11</c:v>
                </c:pt>
                <c:pt idx="2398">
                  <c:v>949.11</c:v>
                </c:pt>
                <c:pt idx="2399">
                  <c:v>950.11</c:v>
                </c:pt>
                <c:pt idx="2400">
                  <c:v>951.11</c:v>
                </c:pt>
                <c:pt idx="2401">
                  <c:v>952.11</c:v>
                </c:pt>
                <c:pt idx="2402">
                  <c:v>953.11</c:v>
                </c:pt>
                <c:pt idx="2403">
                  <c:v>954.11</c:v>
                </c:pt>
                <c:pt idx="2404">
                  <c:v>955.11</c:v>
                </c:pt>
                <c:pt idx="2405">
                  <c:v>956.11</c:v>
                </c:pt>
                <c:pt idx="2406">
                  <c:v>957.11</c:v>
                </c:pt>
                <c:pt idx="2407">
                  <c:v>958.11</c:v>
                </c:pt>
                <c:pt idx="2408">
                  <c:v>959.11</c:v>
                </c:pt>
                <c:pt idx="2409">
                  <c:v>960.11</c:v>
                </c:pt>
                <c:pt idx="2410">
                  <c:v>961.11</c:v>
                </c:pt>
                <c:pt idx="2411">
                  <c:v>962.11</c:v>
                </c:pt>
                <c:pt idx="2412">
                  <c:v>963.11</c:v>
                </c:pt>
                <c:pt idx="2413">
                  <c:v>964.11</c:v>
                </c:pt>
                <c:pt idx="2414">
                  <c:v>965.11</c:v>
                </c:pt>
                <c:pt idx="2415">
                  <c:v>966.11</c:v>
                </c:pt>
                <c:pt idx="2416">
                  <c:v>967.11</c:v>
                </c:pt>
                <c:pt idx="2417">
                  <c:v>968.11</c:v>
                </c:pt>
                <c:pt idx="2418">
                  <c:v>969.11</c:v>
                </c:pt>
                <c:pt idx="2419">
                  <c:v>970.11</c:v>
                </c:pt>
                <c:pt idx="2420">
                  <c:v>971.11</c:v>
                </c:pt>
                <c:pt idx="2421">
                  <c:v>972.11</c:v>
                </c:pt>
                <c:pt idx="2422">
                  <c:v>973.11</c:v>
                </c:pt>
                <c:pt idx="2423">
                  <c:v>974.11</c:v>
                </c:pt>
                <c:pt idx="2424">
                  <c:v>975.11</c:v>
                </c:pt>
                <c:pt idx="2425">
                  <c:v>976.11</c:v>
                </c:pt>
                <c:pt idx="2426">
                  <c:v>977.11</c:v>
                </c:pt>
                <c:pt idx="2427">
                  <c:v>978.11</c:v>
                </c:pt>
                <c:pt idx="2428">
                  <c:v>979.11</c:v>
                </c:pt>
                <c:pt idx="2429">
                  <c:v>980.11</c:v>
                </c:pt>
                <c:pt idx="2430">
                  <c:v>981.11</c:v>
                </c:pt>
                <c:pt idx="2431">
                  <c:v>982.11</c:v>
                </c:pt>
                <c:pt idx="2432">
                  <c:v>983.11</c:v>
                </c:pt>
                <c:pt idx="2433">
                  <c:v>984.11</c:v>
                </c:pt>
                <c:pt idx="2434">
                  <c:v>985.11</c:v>
                </c:pt>
                <c:pt idx="2435">
                  <c:v>986.11</c:v>
                </c:pt>
                <c:pt idx="2436">
                  <c:v>987.11</c:v>
                </c:pt>
                <c:pt idx="2437">
                  <c:v>988.11</c:v>
                </c:pt>
                <c:pt idx="2438">
                  <c:v>989.11</c:v>
                </c:pt>
                <c:pt idx="2439">
                  <c:v>990.11</c:v>
                </c:pt>
                <c:pt idx="2440">
                  <c:v>991.11</c:v>
                </c:pt>
                <c:pt idx="2441">
                  <c:v>992.11</c:v>
                </c:pt>
                <c:pt idx="2442">
                  <c:v>993.11</c:v>
                </c:pt>
                <c:pt idx="2443">
                  <c:v>994.11</c:v>
                </c:pt>
                <c:pt idx="2444">
                  <c:v>995.11</c:v>
                </c:pt>
                <c:pt idx="2445">
                  <c:v>996.11</c:v>
                </c:pt>
                <c:pt idx="2446">
                  <c:v>997.11</c:v>
                </c:pt>
                <c:pt idx="2447">
                  <c:v>998.11</c:v>
                </c:pt>
                <c:pt idx="2448">
                  <c:v>999.11</c:v>
                </c:pt>
                <c:pt idx="2449">
                  <c:v>1000.11</c:v>
                </c:pt>
                <c:pt idx="2450">
                  <c:v>1001.11</c:v>
                </c:pt>
                <c:pt idx="2451">
                  <c:v>1002.11</c:v>
                </c:pt>
                <c:pt idx="2452">
                  <c:v>1003.11</c:v>
                </c:pt>
                <c:pt idx="2453">
                  <c:v>1004.11</c:v>
                </c:pt>
                <c:pt idx="2454">
                  <c:v>1005.11</c:v>
                </c:pt>
                <c:pt idx="2455">
                  <c:v>1006.11</c:v>
                </c:pt>
                <c:pt idx="2456">
                  <c:v>1007.11</c:v>
                </c:pt>
                <c:pt idx="2457">
                  <c:v>1008.11</c:v>
                </c:pt>
                <c:pt idx="2458">
                  <c:v>1009.11</c:v>
                </c:pt>
                <c:pt idx="2459">
                  <c:v>1010.11</c:v>
                </c:pt>
                <c:pt idx="2460">
                  <c:v>1011.11</c:v>
                </c:pt>
                <c:pt idx="2461">
                  <c:v>1012.11</c:v>
                </c:pt>
                <c:pt idx="2462">
                  <c:v>1013.11</c:v>
                </c:pt>
                <c:pt idx="2463">
                  <c:v>1014.11</c:v>
                </c:pt>
                <c:pt idx="2464">
                  <c:v>1015.11</c:v>
                </c:pt>
                <c:pt idx="2465">
                  <c:v>1016.11</c:v>
                </c:pt>
                <c:pt idx="2466">
                  <c:v>1017.11</c:v>
                </c:pt>
                <c:pt idx="2467">
                  <c:v>1018.11</c:v>
                </c:pt>
                <c:pt idx="2468">
                  <c:v>1019.11</c:v>
                </c:pt>
                <c:pt idx="2469">
                  <c:v>1020.11</c:v>
                </c:pt>
                <c:pt idx="2470">
                  <c:v>1021.11</c:v>
                </c:pt>
                <c:pt idx="2471">
                  <c:v>1022.11</c:v>
                </c:pt>
                <c:pt idx="2472">
                  <c:v>1023.11</c:v>
                </c:pt>
                <c:pt idx="2473">
                  <c:v>1024.1099999999999</c:v>
                </c:pt>
                <c:pt idx="2474">
                  <c:v>1025.1099999999999</c:v>
                </c:pt>
                <c:pt idx="2475">
                  <c:v>1026.1099999999999</c:v>
                </c:pt>
                <c:pt idx="2476">
                  <c:v>1027.1099999999999</c:v>
                </c:pt>
                <c:pt idx="2477">
                  <c:v>1028.1099999999999</c:v>
                </c:pt>
                <c:pt idx="2478">
                  <c:v>1029.1099999999999</c:v>
                </c:pt>
                <c:pt idx="2479">
                  <c:v>1030.1099999999999</c:v>
                </c:pt>
                <c:pt idx="2480">
                  <c:v>1031.1099999999999</c:v>
                </c:pt>
                <c:pt idx="2481">
                  <c:v>1032.1099999999999</c:v>
                </c:pt>
                <c:pt idx="2482">
                  <c:v>1033.1099999999999</c:v>
                </c:pt>
                <c:pt idx="2483">
                  <c:v>1034.1099999999999</c:v>
                </c:pt>
                <c:pt idx="2484">
                  <c:v>1035.1099999999999</c:v>
                </c:pt>
                <c:pt idx="2485">
                  <c:v>1036.1099999999999</c:v>
                </c:pt>
                <c:pt idx="2486">
                  <c:v>1037.1099999999999</c:v>
                </c:pt>
                <c:pt idx="2487">
                  <c:v>1038.1099999999999</c:v>
                </c:pt>
                <c:pt idx="2488">
                  <c:v>1039.1099999999999</c:v>
                </c:pt>
                <c:pt idx="2489">
                  <c:v>1040.1099999999999</c:v>
                </c:pt>
                <c:pt idx="2490">
                  <c:v>1041.1099999999999</c:v>
                </c:pt>
                <c:pt idx="2491">
                  <c:v>1042.1099999999999</c:v>
                </c:pt>
                <c:pt idx="2492">
                  <c:v>1043.1099999999999</c:v>
                </c:pt>
                <c:pt idx="2493">
                  <c:v>1044.1099999999999</c:v>
                </c:pt>
                <c:pt idx="2494">
                  <c:v>1045.1099999999999</c:v>
                </c:pt>
                <c:pt idx="2495">
                  <c:v>1046.1099999999999</c:v>
                </c:pt>
                <c:pt idx="2496">
                  <c:v>1047.1099999999999</c:v>
                </c:pt>
                <c:pt idx="2497">
                  <c:v>1048.1099999999999</c:v>
                </c:pt>
                <c:pt idx="2498">
                  <c:v>1049.1099999999999</c:v>
                </c:pt>
                <c:pt idx="2499">
                  <c:v>1050.1099999999999</c:v>
                </c:pt>
                <c:pt idx="2500">
                  <c:v>1051.1099999999999</c:v>
                </c:pt>
                <c:pt idx="2501">
                  <c:v>1052.1099999999999</c:v>
                </c:pt>
                <c:pt idx="2502">
                  <c:v>1053.1099999999999</c:v>
                </c:pt>
                <c:pt idx="2503">
                  <c:v>1054.1099999999999</c:v>
                </c:pt>
                <c:pt idx="2504">
                  <c:v>1055.1099999999999</c:v>
                </c:pt>
                <c:pt idx="2505">
                  <c:v>1056.1099999999999</c:v>
                </c:pt>
                <c:pt idx="2506">
                  <c:v>1057.1099999999999</c:v>
                </c:pt>
                <c:pt idx="2507">
                  <c:v>1058.1099999999999</c:v>
                </c:pt>
                <c:pt idx="2508">
                  <c:v>1059.1099999999999</c:v>
                </c:pt>
                <c:pt idx="2509">
                  <c:v>1060.1099999999999</c:v>
                </c:pt>
                <c:pt idx="2510">
                  <c:v>1061.1099999999999</c:v>
                </c:pt>
                <c:pt idx="2511">
                  <c:v>1062.1099999999999</c:v>
                </c:pt>
                <c:pt idx="2512">
                  <c:v>1063.1099999999999</c:v>
                </c:pt>
                <c:pt idx="2513">
                  <c:v>1064.1099999999999</c:v>
                </c:pt>
                <c:pt idx="2514">
                  <c:v>1065.1099999999999</c:v>
                </c:pt>
                <c:pt idx="2515">
                  <c:v>1066.1099999999999</c:v>
                </c:pt>
                <c:pt idx="2516">
                  <c:v>1067.1099999999999</c:v>
                </c:pt>
                <c:pt idx="2517">
                  <c:v>1068.1099999999999</c:v>
                </c:pt>
                <c:pt idx="2518">
                  <c:v>1069.1099999999999</c:v>
                </c:pt>
                <c:pt idx="2519">
                  <c:v>1070.1099999999999</c:v>
                </c:pt>
                <c:pt idx="2520">
                  <c:v>1071.1099999999999</c:v>
                </c:pt>
                <c:pt idx="2521">
                  <c:v>1072.1099999999999</c:v>
                </c:pt>
                <c:pt idx="2522">
                  <c:v>1073.1099999999999</c:v>
                </c:pt>
                <c:pt idx="2523">
                  <c:v>1074.1099999999999</c:v>
                </c:pt>
                <c:pt idx="2524">
                  <c:v>1075.1099999999999</c:v>
                </c:pt>
                <c:pt idx="2525">
                  <c:v>1076.1099999999999</c:v>
                </c:pt>
                <c:pt idx="2526">
                  <c:v>1077.1099999999999</c:v>
                </c:pt>
                <c:pt idx="2527">
                  <c:v>1078.1099999999999</c:v>
                </c:pt>
                <c:pt idx="2528">
                  <c:v>1079.1099999999999</c:v>
                </c:pt>
                <c:pt idx="2529">
                  <c:v>1080.1099999999999</c:v>
                </c:pt>
                <c:pt idx="2530">
                  <c:v>1081.1099999999999</c:v>
                </c:pt>
                <c:pt idx="2531">
                  <c:v>1082.1099999999999</c:v>
                </c:pt>
                <c:pt idx="2532">
                  <c:v>1083.1099999999999</c:v>
                </c:pt>
                <c:pt idx="2533">
                  <c:v>1084.1099999999999</c:v>
                </c:pt>
                <c:pt idx="2534">
                  <c:v>1085.1099999999999</c:v>
                </c:pt>
                <c:pt idx="2535">
                  <c:v>1086.1099999999999</c:v>
                </c:pt>
                <c:pt idx="2536">
                  <c:v>1087.1099999999999</c:v>
                </c:pt>
                <c:pt idx="2537">
                  <c:v>1088.1099999999999</c:v>
                </c:pt>
                <c:pt idx="2538">
                  <c:v>1089.1099999999999</c:v>
                </c:pt>
                <c:pt idx="2539">
                  <c:v>1090.1099999999999</c:v>
                </c:pt>
                <c:pt idx="2540">
                  <c:v>1091.1099999999999</c:v>
                </c:pt>
                <c:pt idx="2541">
                  <c:v>1092.1099999999999</c:v>
                </c:pt>
                <c:pt idx="2542">
                  <c:v>1093.1099999999999</c:v>
                </c:pt>
                <c:pt idx="2543">
                  <c:v>1094.1099999999999</c:v>
                </c:pt>
                <c:pt idx="2544">
                  <c:v>1095.1099999999999</c:v>
                </c:pt>
                <c:pt idx="2545">
                  <c:v>1096.1099999999999</c:v>
                </c:pt>
                <c:pt idx="2546">
                  <c:v>1097.1099999999999</c:v>
                </c:pt>
                <c:pt idx="2547">
                  <c:v>1098.1099999999999</c:v>
                </c:pt>
                <c:pt idx="2548">
                  <c:v>1099.1099999999999</c:v>
                </c:pt>
                <c:pt idx="2549">
                  <c:v>1100.1099999999999</c:v>
                </c:pt>
                <c:pt idx="2550">
                  <c:v>1101.1099999999999</c:v>
                </c:pt>
                <c:pt idx="2551">
                  <c:v>1102.1099999999999</c:v>
                </c:pt>
                <c:pt idx="2552">
                  <c:v>1103.1099999999999</c:v>
                </c:pt>
                <c:pt idx="2553">
                  <c:v>1104.1099999999999</c:v>
                </c:pt>
                <c:pt idx="2554">
                  <c:v>1105.1099999999999</c:v>
                </c:pt>
                <c:pt idx="2555">
                  <c:v>1106.1099999999999</c:v>
                </c:pt>
                <c:pt idx="2556">
                  <c:v>1107.1099999999999</c:v>
                </c:pt>
                <c:pt idx="2557">
                  <c:v>1108.1099999999999</c:v>
                </c:pt>
                <c:pt idx="2558">
                  <c:v>1109.1099999999999</c:v>
                </c:pt>
                <c:pt idx="2559">
                  <c:v>1110.1099999999999</c:v>
                </c:pt>
                <c:pt idx="2560">
                  <c:v>1111.1099999999999</c:v>
                </c:pt>
                <c:pt idx="2561">
                  <c:v>1112.1099999999999</c:v>
                </c:pt>
                <c:pt idx="2562">
                  <c:v>1113.1099999999999</c:v>
                </c:pt>
                <c:pt idx="2563">
                  <c:v>1114.1099999999999</c:v>
                </c:pt>
                <c:pt idx="2564">
                  <c:v>1115.1099999999999</c:v>
                </c:pt>
                <c:pt idx="2565">
                  <c:v>1116.1099999999999</c:v>
                </c:pt>
                <c:pt idx="2566">
                  <c:v>1117.1099999999999</c:v>
                </c:pt>
                <c:pt idx="2567">
                  <c:v>1118.1099999999999</c:v>
                </c:pt>
                <c:pt idx="2568">
                  <c:v>1119.1099999999999</c:v>
                </c:pt>
                <c:pt idx="2569">
                  <c:v>1120.1099999999999</c:v>
                </c:pt>
                <c:pt idx="2570">
                  <c:v>1121.1099999999999</c:v>
                </c:pt>
                <c:pt idx="2571">
                  <c:v>1122.1099999999999</c:v>
                </c:pt>
                <c:pt idx="2572">
                  <c:v>1123.1099999999999</c:v>
                </c:pt>
                <c:pt idx="2573">
                  <c:v>1124.1099999999999</c:v>
                </c:pt>
                <c:pt idx="2574">
                  <c:v>1125.1099999999999</c:v>
                </c:pt>
                <c:pt idx="2575">
                  <c:v>1126.1099999999999</c:v>
                </c:pt>
                <c:pt idx="2576">
                  <c:v>1127.1099999999999</c:v>
                </c:pt>
                <c:pt idx="2577">
                  <c:v>1128.1099999999999</c:v>
                </c:pt>
                <c:pt idx="2578">
                  <c:v>1129.1099999999999</c:v>
                </c:pt>
                <c:pt idx="2579">
                  <c:v>1130.1099999999999</c:v>
                </c:pt>
                <c:pt idx="2580">
                  <c:v>1131.1099999999999</c:v>
                </c:pt>
                <c:pt idx="2581">
                  <c:v>1132.1099999999999</c:v>
                </c:pt>
                <c:pt idx="2582">
                  <c:v>1133.1099999999999</c:v>
                </c:pt>
                <c:pt idx="2583">
                  <c:v>1134.1099999999999</c:v>
                </c:pt>
                <c:pt idx="2584">
                  <c:v>1135.1099999999999</c:v>
                </c:pt>
                <c:pt idx="2585">
                  <c:v>1136.1099999999999</c:v>
                </c:pt>
                <c:pt idx="2586">
                  <c:v>1137.1099999999999</c:v>
                </c:pt>
                <c:pt idx="2587">
                  <c:v>1138.1099999999999</c:v>
                </c:pt>
                <c:pt idx="2588">
                  <c:v>1139.1099999999999</c:v>
                </c:pt>
                <c:pt idx="2589">
                  <c:v>1140.1099999999999</c:v>
                </c:pt>
                <c:pt idx="2590">
                  <c:v>1141.1099999999999</c:v>
                </c:pt>
                <c:pt idx="2591">
                  <c:v>1142.1099999999999</c:v>
                </c:pt>
                <c:pt idx="2592">
                  <c:v>1143.1099999999999</c:v>
                </c:pt>
                <c:pt idx="2593">
                  <c:v>1144.1099999999999</c:v>
                </c:pt>
                <c:pt idx="2594">
                  <c:v>1145.1099999999999</c:v>
                </c:pt>
                <c:pt idx="2595">
                  <c:v>1146.1099999999999</c:v>
                </c:pt>
                <c:pt idx="2596">
                  <c:v>1147.1099999999999</c:v>
                </c:pt>
                <c:pt idx="2597">
                  <c:v>1148.1099999999999</c:v>
                </c:pt>
                <c:pt idx="2598">
                  <c:v>1149.1099999999999</c:v>
                </c:pt>
                <c:pt idx="2599">
                  <c:v>1150.1099999999999</c:v>
                </c:pt>
                <c:pt idx="2600">
                  <c:v>1151.1099999999999</c:v>
                </c:pt>
                <c:pt idx="2601">
                  <c:v>1152.1099999999999</c:v>
                </c:pt>
                <c:pt idx="2602">
                  <c:v>1153.1099999999999</c:v>
                </c:pt>
                <c:pt idx="2603">
                  <c:v>1154.1099999999999</c:v>
                </c:pt>
                <c:pt idx="2604">
                  <c:v>1155.1099999999999</c:v>
                </c:pt>
                <c:pt idx="2605">
                  <c:v>1156.1099999999999</c:v>
                </c:pt>
                <c:pt idx="2606">
                  <c:v>1157.1099999999999</c:v>
                </c:pt>
                <c:pt idx="2607">
                  <c:v>1158.1099999999999</c:v>
                </c:pt>
                <c:pt idx="2608">
                  <c:v>1159.1099999999999</c:v>
                </c:pt>
                <c:pt idx="2609">
                  <c:v>1160.1099999999999</c:v>
                </c:pt>
                <c:pt idx="2610">
                  <c:v>1161.1099999999999</c:v>
                </c:pt>
                <c:pt idx="2611">
                  <c:v>1162.1099999999999</c:v>
                </c:pt>
                <c:pt idx="2612">
                  <c:v>1163.1099999999999</c:v>
                </c:pt>
                <c:pt idx="2613">
                  <c:v>1164.1099999999999</c:v>
                </c:pt>
                <c:pt idx="2614">
                  <c:v>1165.1099999999999</c:v>
                </c:pt>
                <c:pt idx="2615">
                  <c:v>1166.1099999999999</c:v>
                </c:pt>
                <c:pt idx="2616">
                  <c:v>1167.1099999999999</c:v>
                </c:pt>
                <c:pt idx="2617">
                  <c:v>1168.1099999999999</c:v>
                </c:pt>
                <c:pt idx="2618">
                  <c:v>1169.1099999999999</c:v>
                </c:pt>
                <c:pt idx="2619">
                  <c:v>1170.1099999999999</c:v>
                </c:pt>
                <c:pt idx="2620">
                  <c:v>1171.1099999999999</c:v>
                </c:pt>
                <c:pt idx="2621">
                  <c:v>1172.1099999999999</c:v>
                </c:pt>
                <c:pt idx="2622">
                  <c:v>1173.1099999999999</c:v>
                </c:pt>
                <c:pt idx="2623">
                  <c:v>1174.1099999999999</c:v>
                </c:pt>
                <c:pt idx="2624">
                  <c:v>1175.1099999999999</c:v>
                </c:pt>
                <c:pt idx="2625">
                  <c:v>1176.1099999999999</c:v>
                </c:pt>
                <c:pt idx="2626">
                  <c:v>1177.1099999999999</c:v>
                </c:pt>
                <c:pt idx="2627">
                  <c:v>1178.1099999999999</c:v>
                </c:pt>
                <c:pt idx="2628">
                  <c:v>1179.1099999999999</c:v>
                </c:pt>
                <c:pt idx="2629">
                  <c:v>1180.1099999999999</c:v>
                </c:pt>
                <c:pt idx="2630">
                  <c:v>1181.1099999999999</c:v>
                </c:pt>
                <c:pt idx="2631">
                  <c:v>1182.1099999999999</c:v>
                </c:pt>
                <c:pt idx="2632">
                  <c:v>1183.1099999999999</c:v>
                </c:pt>
                <c:pt idx="2633">
                  <c:v>1184.1099999999999</c:v>
                </c:pt>
                <c:pt idx="2634">
                  <c:v>1185.1099999999999</c:v>
                </c:pt>
                <c:pt idx="2635">
                  <c:v>1186.1099999999999</c:v>
                </c:pt>
                <c:pt idx="2636">
                  <c:v>1187.1099999999999</c:v>
                </c:pt>
                <c:pt idx="2637">
                  <c:v>1188.1099999999999</c:v>
                </c:pt>
                <c:pt idx="2638">
                  <c:v>1189.1099999999999</c:v>
                </c:pt>
                <c:pt idx="2639">
                  <c:v>1190.1099999999999</c:v>
                </c:pt>
                <c:pt idx="2640">
                  <c:v>1191.1099999999999</c:v>
                </c:pt>
                <c:pt idx="2641">
                  <c:v>1192.1099999999999</c:v>
                </c:pt>
                <c:pt idx="2642">
                  <c:v>1193.1099999999999</c:v>
                </c:pt>
                <c:pt idx="2643">
                  <c:v>1194.1099999999999</c:v>
                </c:pt>
                <c:pt idx="2644">
                  <c:v>1195.1099999999999</c:v>
                </c:pt>
                <c:pt idx="2645">
                  <c:v>1196.1099999999999</c:v>
                </c:pt>
                <c:pt idx="2646">
                  <c:v>1197.1099999999999</c:v>
                </c:pt>
                <c:pt idx="2647">
                  <c:v>1198.1099999999999</c:v>
                </c:pt>
                <c:pt idx="2648">
                  <c:v>1199.1099999999999</c:v>
                </c:pt>
                <c:pt idx="2649">
                  <c:v>1200.1099999999999</c:v>
                </c:pt>
                <c:pt idx="2650">
                  <c:v>1201.1099999999999</c:v>
                </c:pt>
                <c:pt idx="2651">
                  <c:v>1202.1099999999999</c:v>
                </c:pt>
                <c:pt idx="2652">
                  <c:v>1203.1099999999999</c:v>
                </c:pt>
                <c:pt idx="2653">
                  <c:v>1204.1099999999999</c:v>
                </c:pt>
                <c:pt idx="2654">
                  <c:v>1205.1099999999999</c:v>
                </c:pt>
                <c:pt idx="2655">
                  <c:v>1206.1099999999999</c:v>
                </c:pt>
                <c:pt idx="2656">
                  <c:v>1207.1099999999999</c:v>
                </c:pt>
                <c:pt idx="2657">
                  <c:v>1208.1099999999999</c:v>
                </c:pt>
                <c:pt idx="2658">
                  <c:v>1209.1099999999999</c:v>
                </c:pt>
                <c:pt idx="2659">
                  <c:v>1210.1099999999999</c:v>
                </c:pt>
                <c:pt idx="2660">
                  <c:v>1211.1099999999999</c:v>
                </c:pt>
                <c:pt idx="2661">
                  <c:v>1212.1099999999999</c:v>
                </c:pt>
                <c:pt idx="2662">
                  <c:v>1213.1099999999999</c:v>
                </c:pt>
                <c:pt idx="2663">
                  <c:v>1214.1099999999999</c:v>
                </c:pt>
                <c:pt idx="2664">
                  <c:v>1215.1099999999999</c:v>
                </c:pt>
                <c:pt idx="2665">
                  <c:v>1216.1099999999999</c:v>
                </c:pt>
                <c:pt idx="2666">
                  <c:v>1217.1099999999999</c:v>
                </c:pt>
                <c:pt idx="2667">
                  <c:v>1218.1099999999999</c:v>
                </c:pt>
                <c:pt idx="2668">
                  <c:v>1219.1099999999999</c:v>
                </c:pt>
                <c:pt idx="2669">
                  <c:v>1220.1099999999999</c:v>
                </c:pt>
                <c:pt idx="2670">
                  <c:v>1221.1099999999999</c:v>
                </c:pt>
                <c:pt idx="2671">
                  <c:v>1222.1099999999999</c:v>
                </c:pt>
                <c:pt idx="2672">
                  <c:v>1223.1099999999999</c:v>
                </c:pt>
                <c:pt idx="2673">
                  <c:v>1224.1099999999999</c:v>
                </c:pt>
                <c:pt idx="2674">
                  <c:v>1225.1099999999999</c:v>
                </c:pt>
                <c:pt idx="2675">
                  <c:v>1226.1099999999999</c:v>
                </c:pt>
                <c:pt idx="2676">
                  <c:v>1227.1099999999999</c:v>
                </c:pt>
                <c:pt idx="2677">
                  <c:v>1228.1099999999999</c:v>
                </c:pt>
                <c:pt idx="2678">
                  <c:v>1229.1099999999999</c:v>
                </c:pt>
                <c:pt idx="2679">
                  <c:v>1230.1099999999999</c:v>
                </c:pt>
                <c:pt idx="2680">
                  <c:v>1231.1099999999999</c:v>
                </c:pt>
                <c:pt idx="2681">
                  <c:v>1232.1099999999999</c:v>
                </c:pt>
                <c:pt idx="2682">
                  <c:v>1233.1099999999999</c:v>
                </c:pt>
                <c:pt idx="2683">
                  <c:v>1234.1099999999999</c:v>
                </c:pt>
                <c:pt idx="2684">
                  <c:v>1235.1099999999999</c:v>
                </c:pt>
                <c:pt idx="2685">
                  <c:v>1236.1099999999999</c:v>
                </c:pt>
                <c:pt idx="2686">
                  <c:v>1237.1099999999999</c:v>
                </c:pt>
                <c:pt idx="2687">
                  <c:v>1238.1099999999999</c:v>
                </c:pt>
                <c:pt idx="2688">
                  <c:v>1239.1099999999999</c:v>
                </c:pt>
                <c:pt idx="2689">
                  <c:v>1240.1099999999999</c:v>
                </c:pt>
                <c:pt idx="2690">
                  <c:v>1241.1099999999999</c:v>
                </c:pt>
                <c:pt idx="2691">
                  <c:v>1242.1099999999999</c:v>
                </c:pt>
                <c:pt idx="2692">
                  <c:v>1243.1099999999999</c:v>
                </c:pt>
                <c:pt idx="2693">
                  <c:v>1244.1099999999999</c:v>
                </c:pt>
                <c:pt idx="2694">
                  <c:v>1245.1099999999999</c:v>
                </c:pt>
                <c:pt idx="2695">
                  <c:v>1246.1099999999999</c:v>
                </c:pt>
                <c:pt idx="2696">
                  <c:v>1247.1099999999999</c:v>
                </c:pt>
                <c:pt idx="2697">
                  <c:v>1248.1099999999999</c:v>
                </c:pt>
                <c:pt idx="2698">
                  <c:v>1249.1099999999999</c:v>
                </c:pt>
                <c:pt idx="2699">
                  <c:v>1250.1099999999999</c:v>
                </c:pt>
                <c:pt idx="2700">
                  <c:v>1251.1099999999999</c:v>
                </c:pt>
                <c:pt idx="2701">
                  <c:v>1252.1099999999999</c:v>
                </c:pt>
                <c:pt idx="2702">
                  <c:v>1253.1099999999999</c:v>
                </c:pt>
                <c:pt idx="2703">
                  <c:v>1254.1099999999999</c:v>
                </c:pt>
                <c:pt idx="2704">
                  <c:v>1255.1099999999999</c:v>
                </c:pt>
                <c:pt idx="2705">
                  <c:v>1256.1099999999999</c:v>
                </c:pt>
                <c:pt idx="2706">
                  <c:v>1257.1099999999999</c:v>
                </c:pt>
                <c:pt idx="2707">
                  <c:v>1258.1099999999999</c:v>
                </c:pt>
                <c:pt idx="2708">
                  <c:v>1259.1099999999999</c:v>
                </c:pt>
                <c:pt idx="2709">
                  <c:v>1260.1099999999999</c:v>
                </c:pt>
                <c:pt idx="2710">
                  <c:v>1261.1099999999999</c:v>
                </c:pt>
                <c:pt idx="2711">
                  <c:v>1262.1099999999999</c:v>
                </c:pt>
                <c:pt idx="2712">
                  <c:v>1263.1099999999999</c:v>
                </c:pt>
                <c:pt idx="2713">
                  <c:v>1264.1099999999999</c:v>
                </c:pt>
                <c:pt idx="2714">
                  <c:v>1265.1099999999999</c:v>
                </c:pt>
                <c:pt idx="2715">
                  <c:v>1266.1099999999999</c:v>
                </c:pt>
                <c:pt idx="2716">
                  <c:v>1267.1099999999999</c:v>
                </c:pt>
                <c:pt idx="2717">
                  <c:v>1268.1099999999999</c:v>
                </c:pt>
                <c:pt idx="2718">
                  <c:v>1269.1099999999999</c:v>
                </c:pt>
                <c:pt idx="2719">
                  <c:v>1270.1099999999999</c:v>
                </c:pt>
                <c:pt idx="2720">
                  <c:v>1271.1099999999999</c:v>
                </c:pt>
                <c:pt idx="2721">
                  <c:v>1272.1099999999999</c:v>
                </c:pt>
                <c:pt idx="2722">
                  <c:v>1273.1099999999999</c:v>
                </c:pt>
                <c:pt idx="2723">
                  <c:v>1274.1099999999999</c:v>
                </c:pt>
                <c:pt idx="2724">
                  <c:v>1275.1099999999999</c:v>
                </c:pt>
                <c:pt idx="2725">
                  <c:v>1276.1099999999999</c:v>
                </c:pt>
                <c:pt idx="2726">
                  <c:v>1277.1099999999999</c:v>
                </c:pt>
                <c:pt idx="2727">
                  <c:v>1278.1099999999999</c:v>
                </c:pt>
                <c:pt idx="2728">
                  <c:v>1279.1099999999999</c:v>
                </c:pt>
                <c:pt idx="2729">
                  <c:v>1280.1099999999999</c:v>
                </c:pt>
                <c:pt idx="2730">
                  <c:v>1281.1099999999999</c:v>
                </c:pt>
                <c:pt idx="2731">
                  <c:v>1282.1099999999999</c:v>
                </c:pt>
                <c:pt idx="2732">
                  <c:v>1283.1099999999999</c:v>
                </c:pt>
                <c:pt idx="2733">
                  <c:v>1284.1099999999999</c:v>
                </c:pt>
                <c:pt idx="2734">
                  <c:v>1285.1099999999999</c:v>
                </c:pt>
                <c:pt idx="2735">
                  <c:v>1286.1099999999999</c:v>
                </c:pt>
                <c:pt idx="2736">
                  <c:v>1287.1099999999999</c:v>
                </c:pt>
                <c:pt idx="2737">
                  <c:v>1288.1099999999999</c:v>
                </c:pt>
                <c:pt idx="2738">
                  <c:v>1289.1099999999999</c:v>
                </c:pt>
                <c:pt idx="2739">
                  <c:v>1290.1099999999999</c:v>
                </c:pt>
                <c:pt idx="2740">
                  <c:v>1291.1099999999999</c:v>
                </c:pt>
                <c:pt idx="2741">
                  <c:v>1292.1099999999999</c:v>
                </c:pt>
                <c:pt idx="2742">
                  <c:v>1293.1099999999999</c:v>
                </c:pt>
                <c:pt idx="2743">
                  <c:v>1294.1099999999999</c:v>
                </c:pt>
                <c:pt idx="2744">
                  <c:v>1295.1099999999999</c:v>
                </c:pt>
                <c:pt idx="2745">
                  <c:v>1296.1099999999999</c:v>
                </c:pt>
                <c:pt idx="2746">
                  <c:v>1297.1099999999999</c:v>
                </c:pt>
                <c:pt idx="2747">
                  <c:v>1298.1099999999999</c:v>
                </c:pt>
                <c:pt idx="2748">
                  <c:v>1299.1099999999999</c:v>
                </c:pt>
                <c:pt idx="2749">
                  <c:v>1300.1099999999999</c:v>
                </c:pt>
                <c:pt idx="2750">
                  <c:v>1301.1099999999999</c:v>
                </c:pt>
                <c:pt idx="2751">
                  <c:v>1302.1099999999999</c:v>
                </c:pt>
                <c:pt idx="2752">
                  <c:v>1303.1099999999999</c:v>
                </c:pt>
                <c:pt idx="2753">
                  <c:v>1304.1099999999999</c:v>
                </c:pt>
                <c:pt idx="2754">
                  <c:v>1305.1099999999999</c:v>
                </c:pt>
                <c:pt idx="2755">
                  <c:v>1306.1099999999999</c:v>
                </c:pt>
                <c:pt idx="2756">
                  <c:v>1307.1099999999999</c:v>
                </c:pt>
                <c:pt idx="2757">
                  <c:v>1308.1099999999999</c:v>
                </c:pt>
                <c:pt idx="2758">
                  <c:v>1309.1099999999999</c:v>
                </c:pt>
                <c:pt idx="2759">
                  <c:v>1310.1099999999999</c:v>
                </c:pt>
                <c:pt idx="2760">
                  <c:v>1311.11</c:v>
                </c:pt>
                <c:pt idx="2761">
                  <c:v>1312.11</c:v>
                </c:pt>
                <c:pt idx="2762">
                  <c:v>1313.11</c:v>
                </c:pt>
                <c:pt idx="2763">
                  <c:v>1314.11</c:v>
                </c:pt>
                <c:pt idx="2764">
                  <c:v>1315.11</c:v>
                </c:pt>
                <c:pt idx="2765">
                  <c:v>1316.11</c:v>
                </c:pt>
                <c:pt idx="2766">
                  <c:v>1317.11</c:v>
                </c:pt>
                <c:pt idx="2767">
                  <c:v>1318.11</c:v>
                </c:pt>
                <c:pt idx="2768">
                  <c:v>1319.11</c:v>
                </c:pt>
                <c:pt idx="2769">
                  <c:v>1320.11</c:v>
                </c:pt>
                <c:pt idx="2770">
                  <c:v>1321.11</c:v>
                </c:pt>
                <c:pt idx="2771">
                  <c:v>1322.11</c:v>
                </c:pt>
                <c:pt idx="2772">
                  <c:v>1323.11</c:v>
                </c:pt>
                <c:pt idx="2773">
                  <c:v>1324.11</c:v>
                </c:pt>
                <c:pt idx="2774">
                  <c:v>1325.11</c:v>
                </c:pt>
                <c:pt idx="2775">
                  <c:v>1326.11</c:v>
                </c:pt>
                <c:pt idx="2776">
                  <c:v>1327.11</c:v>
                </c:pt>
                <c:pt idx="2777">
                  <c:v>1328.11</c:v>
                </c:pt>
                <c:pt idx="2778">
                  <c:v>1329.11</c:v>
                </c:pt>
                <c:pt idx="2779">
                  <c:v>1330.11</c:v>
                </c:pt>
                <c:pt idx="2780">
                  <c:v>1331.11</c:v>
                </c:pt>
                <c:pt idx="2781">
                  <c:v>1332.11</c:v>
                </c:pt>
                <c:pt idx="2782">
                  <c:v>1333.11</c:v>
                </c:pt>
                <c:pt idx="2783">
                  <c:v>1334.11</c:v>
                </c:pt>
                <c:pt idx="2784">
                  <c:v>1335.11</c:v>
                </c:pt>
                <c:pt idx="2785">
                  <c:v>1336.11</c:v>
                </c:pt>
                <c:pt idx="2786">
                  <c:v>1337.11</c:v>
                </c:pt>
                <c:pt idx="2787">
                  <c:v>1338.11</c:v>
                </c:pt>
                <c:pt idx="2788">
                  <c:v>1339.11</c:v>
                </c:pt>
                <c:pt idx="2789">
                  <c:v>1340.11</c:v>
                </c:pt>
                <c:pt idx="2790">
                  <c:v>1341.11</c:v>
                </c:pt>
                <c:pt idx="2791">
                  <c:v>1342.11</c:v>
                </c:pt>
                <c:pt idx="2792">
                  <c:v>1343.11</c:v>
                </c:pt>
                <c:pt idx="2793">
                  <c:v>1344.11</c:v>
                </c:pt>
                <c:pt idx="2794">
                  <c:v>1345.11</c:v>
                </c:pt>
                <c:pt idx="2795">
                  <c:v>1346.11</c:v>
                </c:pt>
                <c:pt idx="2796">
                  <c:v>1347.11</c:v>
                </c:pt>
                <c:pt idx="2797">
                  <c:v>1348.11</c:v>
                </c:pt>
                <c:pt idx="2798">
                  <c:v>1349.11</c:v>
                </c:pt>
                <c:pt idx="2799">
                  <c:v>1350.11</c:v>
                </c:pt>
                <c:pt idx="2800">
                  <c:v>1351.11</c:v>
                </c:pt>
                <c:pt idx="2801">
                  <c:v>1352.11</c:v>
                </c:pt>
                <c:pt idx="2802">
                  <c:v>1353.11</c:v>
                </c:pt>
                <c:pt idx="2803">
                  <c:v>1354.11</c:v>
                </c:pt>
                <c:pt idx="2804">
                  <c:v>1355.11</c:v>
                </c:pt>
                <c:pt idx="2805">
                  <c:v>1356.11</c:v>
                </c:pt>
                <c:pt idx="2806">
                  <c:v>1357.11</c:v>
                </c:pt>
                <c:pt idx="2807">
                  <c:v>1358.11</c:v>
                </c:pt>
                <c:pt idx="2808">
                  <c:v>1359.11</c:v>
                </c:pt>
                <c:pt idx="2809">
                  <c:v>1360.11</c:v>
                </c:pt>
                <c:pt idx="2810">
                  <c:v>1361.11</c:v>
                </c:pt>
                <c:pt idx="2811">
                  <c:v>1362.11</c:v>
                </c:pt>
                <c:pt idx="2812">
                  <c:v>1363.11</c:v>
                </c:pt>
                <c:pt idx="2813">
                  <c:v>1364.11</c:v>
                </c:pt>
                <c:pt idx="2814">
                  <c:v>1365.11</c:v>
                </c:pt>
                <c:pt idx="2815">
                  <c:v>1366.11</c:v>
                </c:pt>
                <c:pt idx="2816">
                  <c:v>1367.11</c:v>
                </c:pt>
                <c:pt idx="2817">
                  <c:v>1368.11</c:v>
                </c:pt>
                <c:pt idx="2818">
                  <c:v>1369.11</c:v>
                </c:pt>
                <c:pt idx="2819">
                  <c:v>1370.11</c:v>
                </c:pt>
                <c:pt idx="2820">
                  <c:v>1371.11</c:v>
                </c:pt>
                <c:pt idx="2821">
                  <c:v>1372.11</c:v>
                </c:pt>
                <c:pt idx="2822">
                  <c:v>1373.11</c:v>
                </c:pt>
                <c:pt idx="2823">
                  <c:v>1374.11</c:v>
                </c:pt>
                <c:pt idx="2824">
                  <c:v>1375.11</c:v>
                </c:pt>
                <c:pt idx="2825">
                  <c:v>1376.11</c:v>
                </c:pt>
                <c:pt idx="2826">
                  <c:v>1377.11</c:v>
                </c:pt>
                <c:pt idx="2827">
                  <c:v>1378.11</c:v>
                </c:pt>
                <c:pt idx="2828">
                  <c:v>1379.11</c:v>
                </c:pt>
                <c:pt idx="2829">
                  <c:v>1380.11</c:v>
                </c:pt>
                <c:pt idx="2830">
                  <c:v>1381.11</c:v>
                </c:pt>
                <c:pt idx="2831">
                  <c:v>1382.11</c:v>
                </c:pt>
                <c:pt idx="2832">
                  <c:v>1383.11</c:v>
                </c:pt>
                <c:pt idx="2833">
                  <c:v>1384.11</c:v>
                </c:pt>
                <c:pt idx="2834">
                  <c:v>1385.11</c:v>
                </c:pt>
                <c:pt idx="2835">
                  <c:v>1386.11</c:v>
                </c:pt>
                <c:pt idx="2836">
                  <c:v>1387.11</c:v>
                </c:pt>
                <c:pt idx="2837">
                  <c:v>1388.11</c:v>
                </c:pt>
                <c:pt idx="2838">
                  <c:v>1389.11</c:v>
                </c:pt>
                <c:pt idx="2839">
                  <c:v>1390.11</c:v>
                </c:pt>
                <c:pt idx="2840">
                  <c:v>1391.11</c:v>
                </c:pt>
                <c:pt idx="2841">
                  <c:v>1392.11</c:v>
                </c:pt>
                <c:pt idx="2842">
                  <c:v>1393.11</c:v>
                </c:pt>
                <c:pt idx="2843">
                  <c:v>1394.11</c:v>
                </c:pt>
                <c:pt idx="2844">
                  <c:v>1395.11</c:v>
                </c:pt>
                <c:pt idx="2845">
                  <c:v>1396.11</c:v>
                </c:pt>
                <c:pt idx="2846">
                  <c:v>1397.11</c:v>
                </c:pt>
                <c:pt idx="2847">
                  <c:v>1398.11</c:v>
                </c:pt>
                <c:pt idx="2848">
                  <c:v>1399.11</c:v>
                </c:pt>
                <c:pt idx="2849">
                  <c:v>1400.11</c:v>
                </c:pt>
                <c:pt idx="2850">
                  <c:v>1401.11</c:v>
                </c:pt>
                <c:pt idx="2851">
                  <c:v>1402.11</c:v>
                </c:pt>
                <c:pt idx="2852">
                  <c:v>1403.11</c:v>
                </c:pt>
                <c:pt idx="2853">
                  <c:v>1404.11</c:v>
                </c:pt>
                <c:pt idx="2854">
                  <c:v>1405.11</c:v>
                </c:pt>
                <c:pt idx="2855">
                  <c:v>1406.11</c:v>
                </c:pt>
                <c:pt idx="2856">
                  <c:v>1407.11</c:v>
                </c:pt>
                <c:pt idx="2857">
                  <c:v>1408.11</c:v>
                </c:pt>
                <c:pt idx="2858">
                  <c:v>1409.11</c:v>
                </c:pt>
                <c:pt idx="2859">
                  <c:v>1410.11</c:v>
                </c:pt>
                <c:pt idx="2860">
                  <c:v>1411.11</c:v>
                </c:pt>
                <c:pt idx="2861">
                  <c:v>1412.11</c:v>
                </c:pt>
                <c:pt idx="2862">
                  <c:v>1413.11</c:v>
                </c:pt>
                <c:pt idx="2863">
                  <c:v>1414.11</c:v>
                </c:pt>
                <c:pt idx="2864">
                  <c:v>1415.11</c:v>
                </c:pt>
                <c:pt idx="2865">
                  <c:v>1416.11</c:v>
                </c:pt>
                <c:pt idx="2866">
                  <c:v>1417.11</c:v>
                </c:pt>
                <c:pt idx="2867">
                  <c:v>1418.11</c:v>
                </c:pt>
                <c:pt idx="2868">
                  <c:v>1419.11</c:v>
                </c:pt>
                <c:pt idx="2869">
                  <c:v>1420.11</c:v>
                </c:pt>
                <c:pt idx="2870">
                  <c:v>1421.11</c:v>
                </c:pt>
                <c:pt idx="2871">
                  <c:v>1422.11</c:v>
                </c:pt>
                <c:pt idx="2872">
                  <c:v>1423.11</c:v>
                </c:pt>
                <c:pt idx="2873">
                  <c:v>1424.11</c:v>
                </c:pt>
                <c:pt idx="2874">
                  <c:v>1425.11</c:v>
                </c:pt>
                <c:pt idx="2875">
                  <c:v>1426.11</c:v>
                </c:pt>
                <c:pt idx="2876">
                  <c:v>1427.11</c:v>
                </c:pt>
                <c:pt idx="2877">
                  <c:v>1428.11</c:v>
                </c:pt>
                <c:pt idx="2878">
                  <c:v>1429.11</c:v>
                </c:pt>
                <c:pt idx="2879">
                  <c:v>1430.11</c:v>
                </c:pt>
                <c:pt idx="2880">
                  <c:v>1431.11</c:v>
                </c:pt>
                <c:pt idx="2881">
                  <c:v>1432.11</c:v>
                </c:pt>
                <c:pt idx="2882">
                  <c:v>1433.11</c:v>
                </c:pt>
                <c:pt idx="2883">
                  <c:v>1434.11</c:v>
                </c:pt>
                <c:pt idx="2884">
                  <c:v>1435.11</c:v>
                </c:pt>
                <c:pt idx="2885">
                  <c:v>1436.11</c:v>
                </c:pt>
                <c:pt idx="2886">
                  <c:v>1437.11</c:v>
                </c:pt>
                <c:pt idx="2887">
                  <c:v>1438.11</c:v>
                </c:pt>
                <c:pt idx="2888">
                  <c:v>1439.11</c:v>
                </c:pt>
                <c:pt idx="2889">
                  <c:v>1440.11</c:v>
                </c:pt>
                <c:pt idx="2890">
                  <c:v>1441.11</c:v>
                </c:pt>
                <c:pt idx="2891">
                  <c:v>1442.11</c:v>
                </c:pt>
                <c:pt idx="2892">
                  <c:v>1443.11</c:v>
                </c:pt>
                <c:pt idx="2893">
                  <c:v>1444.11</c:v>
                </c:pt>
                <c:pt idx="2894">
                  <c:v>1445.11</c:v>
                </c:pt>
                <c:pt idx="2895">
                  <c:v>1446.11</c:v>
                </c:pt>
                <c:pt idx="2896">
                  <c:v>1447.11</c:v>
                </c:pt>
                <c:pt idx="2897">
                  <c:v>1448.11</c:v>
                </c:pt>
                <c:pt idx="2898">
                  <c:v>1449.11</c:v>
                </c:pt>
                <c:pt idx="2899">
                  <c:v>1450.11</c:v>
                </c:pt>
                <c:pt idx="2900">
                  <c:v>1451.11</c:v>
                </c:pt>
                <c:pt idx="2901">
                  <c:v>1452.11</c:v>
                </c:pt>
                <c:pt idx="2902">
                  <c:v>1453.11</c:v>
                </c:pt>
                <c:pt idx="2903">
                  <c:v>1454.11</c:v>
                </c:pt>
                <c:pt idx="2904">
                  <c:v>1455.11</c:v>
                </c:pt>
                <c:pt idx="2905">
                  <c:v>1456.11</c:v>
                </c:pt>
                <c:pt idx="2906">
                  <c:v>1457.11</c:v>
                </c:pt>
                <c:pt idx="2907">
                  <c:v>1458.11</c:v>
                </c:pt>
                <c:pt idx="2908">
                  <c:v>1459.11</c:v>
                </c:pt>
                <c:pt idx="2909">
                  <c:v>1460.11</c:v>
                </c:pt>
                <c:pt idx="2910">
                  <c:v>1461.11</c:v>
                </c:pt>
                <c:pt idx="2911">
                  <c:v>1462.11</c:v>
                </c:pt>
                <c:pt idx="2912">
                  <c:v>1463.11</c:v>
                </c:pt>
                <c:pt idx="2913">
                  <c:v>1464.11</c:v>
                </c:pt>
                <c:pt idx="2914">
                  <c:v>1465.11</c:v>
                </c:pt>
                <c:pt idx="2915">
                  <c:v>1466.11</c:v>
                </c:pt>
                <c:pt idx="2916">
                  <c:v>1467.11</c:v>
                </c:pt>
                <c:pt idx="2917">
                  <c:v>1468.11</c:v>
                </c:pt>
                <c:pt idx="2918">
                  <c:v>1469.11</c:v>
                </c:pt>
                <c:pt idx="2919">
                  <c:v>1470.11</c:v>
                </c:pt>
                <c:pt idx="2920">
                  <c:v>1471.11</c:v>
                </c:pt>
                <c:pt idx="2921">
                  <c:v>1472.11</c:v>
                </c:pt>
                <c:pt idx="2922">
                  <c:v>1473.11</c:v>
                </c:pt>
                <c:pt idx="2923">
                  <c:v>1474.11</c:v>
                </c:pt>
                <c:pt idx="2924">
                  <c:v>1475.11</c:v>
                </c:pt>
                <c:pt idx="2925">
                  <c:v>1476.11</c:v>
                </c:pt>
                <c:pt idx="2926">
                  <c:v>1477.11</c:v>
                </c:pt>
                <c:pt idx="2927">
                  <c:v>1478.11</c:v>
                </c:pt>
                <c:pt idx="2928">
                  <c:v>1479.11</c:v>
                </c:pt>
                <c:pt idx="2929">
                  <c:v>1480.11</c:v>
                </c:pt>
                <c:pt idx="2930">
                  <c:v>1481.11</c:v>
                </c:pt>
                <c:pt idx="2931">
                  <c:v>1482.11</c:v>
                </c:pt>
                <c:pt idx="2932">
                  <c:v>1483.11</c:v>
                </c:pt>
                <c:pt idx="2933">
                  <c:v>1484.11</c:v>
                </c:pt>
                <c:pt idx="2934">
                  <c:v>1485.11</c:v>
                </c:pt>
                <c:pt idx="2935">
                  <c:v>1486.11</c:v>
                </c:pt>
                <c:pt idx="2936">
                  <c:v>1487.11</c:v>
                </c:pt>
                <c:pt idx="2937">
                  <c:v>1488.11</c:v>
                </c:pt>
                <c:pt idx="2938">
                  <c:v>1489.11</c:v>
                </c:pt>
                <c:pt idx="2939">
                  <c:v>1490.11</c:v>
                </c:pt>
                <c:pt idx="2940">
                  <c:v>1491.11</c:v>
                </c:pt>
                <c:pt idx="2941">
                  <c:v>1492.11</c:v>
                </c:pt>
                <c:pt idx="2942">
                  <c:v>1493.11</c:v>
                </c:pt>
                <c:pt idx="2943">
                  <c:v>1494.11</c:v>
                </c:pt>
                <c:pt idx="2944">
                  <c:v>1495.11</c:v>
                </c:pt>
                <c:pt idx="2945">
                  <c:v>1496.11</c:v>
                </c:pt>
                <c:pt idx="2946">
                  <c:v>1497.11</c:v>
                </c:pt>
                <c:pt idx="2947">
                  <c:v>1498.11</c:v>
                </c:pt>
                <c:pt idx="2948">
                  <c:v>1499.11</c:v>
                </c:pt>
                <c:pt idx="2949">
                  <c:v>1500.11</c:v>
                </c:pt>
                <c:pt idx="2950">
                  <c:v>1501.11</c:v>
                </c:pt>
                <c:pt idx="2951">
                  <c:v>1502.11</c:v>
                </c:pt>
                <c:pt idx="2952">
                  <c:v>1503.11</c:v>
                </c:pt>
                <c:pt idx="2953">
                  <c:v>1504.11</c:v>
                </c:pt>
                <c:pt idx="2954">
                  <c:v>1505.11</c:v>
                </c:pt>
                <c:pt idx="2955">
                  <c:v>1506.11</c:v>
                </c:pt>
                <c:pt idx="2956">
                  <c:v>1507.11</c:v>
                </c:pt>
                <c:pt idx="2957">
                  <c:v>1508.11</c:v>
                </c:pt>
                <c:pt idx="2958">
                  <c:v>1509.11</c:v>
                </c:pt>
                <c:pt idx="2959">
                  <c:v>1510.11</c:v>
                </c:pt>
                <c:pt idx="2960">
                  <c:v>1511.11</c:v>
                </c:pt>
                <c:pt idx="2961">
                  <c:v>1512.11</c:v>
                </c:pt>
                <c:pt idx="2962">
                  <c:v>1513.11</c:v>
                </c:pt>
                <c:pt idx="2963">
                  <c:v>1514.11</c:v>
                </c:pt>
                <c:pt idx="2964">
                  <c:v>1515.11</c:v>
                </c:pt>
                <c:pt idx="2965">
                  <c:v>1516.11</c:v>
                </c:pt>
                <c:pt idx="2966">
                  <c:v>1517.11</c:v>
                </c:pt>
                <c:pt idx="2967">
                  <c:v>1518.11</c:v>
                </c:pt>
                <c:pt idx="2968">
                  <c:v>1519.11</c:v>
                </c:pt>
                <c:pt idx="2969">
                  <c:v>1520.11</c:v>
                </c:pt>
                <c:pt idx="2970">
                  <c:v>1521.11</c:v>
                </c:pt>
                <c:pt idx="2971">
                  <c:v>1522.11</c:v>
                </c:pt>
                <c:pt idx="2972">
                  <c:v>1523.11</c:v>
                </c:pt>
                <c:pt idx="2973">
                  <c:v>1524.11</c:v>
                </c:pt>
                <c:pt idx="2974">
                  <c:v>1525.11</c:v>
                </c:pt>
                <c:pt idx="2975">
                  <c:v>1526.11</c:v>
                </c:pt>
                <c:pt idx="2976">
                  <c:v>1527.11</c:v>
                </c:pt>
                <c:pt idx="2977">
                  <c:v>1528.11</c:v>
                </c:pt>
                <c:pt idx="2978">
                  <c:v>1529.11</c:v>
                </c:pt>
                <c:pt idx="2979">
                  <c:v>1530.11</c:v>
                </c:pt>
                <c:pt idx="2980">
                  <c:v>1531.11</c:v>
                </c:pt>
                <c:pt idx="2981">
                  <c:v>1532.11</c:v>
                </c:pt>
                <c:pt idx="2982">
                  <c:v>1533.11</c:v>
                </c:pt>
                <c:pt idx="2983">
                  <c:v>1534.11</c:v>
                </c:pt>
                <c:pt idx="2984">
                  <c:v>1535.11</c:v>
                </c:pt>
                <c:pt idx="2985">
                  <c:v>1536.11</c:v>
                </c:pt>
                <c:pt idx="2986">
                  <c:v>1537.11</c:v>
                </c:pt>
                <c:pt idx="2987">
                  <c:v>1538.11</c:v>
                </c:pt>
                <c:pt idx="2988">
                  <c:v>1539.11</c:v>
                </c:pt>
                <c:pt idx="2989">
                  <c:v>1540.11</c:v>
                </c:pt>
                <c:pt idx="2990">
                  <c:v>1541.11</c:v>
                </c:pt>
                <c:pt idx="2991">
                  <c:v>1542.11</c:v>
                </c:pt>
                <c:pt idx="2992">
                  <c:v>1543.11</c:v>
                </c:pt>
                <c:pt idx="2993">
                  <c:v>1544.11</c:v>
                </c:pt>
                <c:pt idx="2994">
                  <c:v>1545.11</c:v>
                </c:pt>
                <c:pt idx="2995">
                  <c:v>1546.11</c:v>
                </c:pt>
                <c:pt idx="2996">
                  <c:v>1547.11</c:v>
                </c:pt>
                <c:pt idx="2997">
                  <c:v>1548.11</c:v>
                </c:pt>
                <c:pt idx="2998">
                  <c:v>1549.11</c:v>
                </c:pt>
                <c:pt idx="2999">
                  <c:v>1550.11</c:v>
                </c:pt>
                <c:pt idx="3000">
                  <c:v>1551.11</c:v>
                </c:pt>
                <c:pt idx="3001">
                  <c:v>1552.11</c:v>
                </c:pt>
                <c:pt idx="3002">
                  <c:v>1553.11</c:v>
                </c:pt>
                <c:pt idx="3003">
                  <c:v>1554.11</c:v>
                </c:pt>
                <c:pt idx="3004">
                  <c:v>1555.11</c:v>
                </c:pt>
                <c:pt idx="3005">
                  <c:v>1556.11</c:v>
                </c:pt>
                <c:pt idx="3006">
                  <c:v>1557.11</c:v>
                </c:pt>
                <c:pt idx="3007">
                  <c:v>1558.11</c:v>
                </c:pt>
                <c:pt idx="3008">
                  <c:v>1559.11</c:v>
                </c:pt>
                <c:pt idx="3009">
                  <c:v>1560.11</c:v>
                </c:pt>
                <c:pt idx="3010">
                  <c:v>1561.11</c:v>
                </c:pt>
                <c:pt idx="3011">
                  <c:v>1562.11</c:v>
                </c:pt>
                <c:pt idx="3012">
                  <c:v>1563.11</c:v>
                </c:pt>
                <c:pt idx="3013">
                  <c:v>1564.11</c:v>
                </c:pt>
                <c:pt idx="3014">
                  <c:v>1565.11</c:v>
                </c:pt>
                <c:pt idx="3015">
                  <c:v>1566.11</c:v>
                </c:pt>
                <c:pt idx="3016">
                  <c:v>1567.11</c:v>
                </c:pt>
                <c:pt idx="3017">
                  <c:v>1568.11</c:v>
                </c:pt>
                <c:pt idx="3018">
                  <c:v>1569.11</c:v>
                </c:pt>
                <c:pt idx="3019">
                  <c:v>1570.11</c:v>
                </c:pt>
                <c:pt idx="3020">
                  <c:v>1571.11</c:v>
                </c:pt>
                <c:pt idx="3021">
                  <c:v>1572.11</c:v>
                </c:pt>
                <c:pt idx="3022">
                  <c:v>1573.11</c:v>
                </c:pt>
                <c:pt idx="3023">
                  <c:v>1574.11</c:v>
                </c:pt>
                <c:pt idx="3024">
                  <c:v>1575.11</c:v>
                </c:pt>
                <c:pt idx="3025">
                  <c:v>1576.11</c:v>
                </c:pt>
                <c:pt idx="3026">
                  <c:v>1577.11</c:v>
                </c:pt>
                <c:pt idx="3027">
                  <c:v>1578.11</c:v>
                </c:pt>
                <c:pt idx="3028">
                  <c:v>1579.11</c:v>
                </c:pt>
                <c:pt idx="3029">
                  <c:v>1580.11</c:v>
                </c:pt>
                <c:pt idx="3030">
                  <c:v>1581.11</c:v>
                </c:pt>
                <c:pt idx="3031">
                  <c:v>1582.11</c:v>
                </c:pt>
                <c:pt idx="3032">
                  <c:v>1583.11</c:v>
                </c:pt>
                <c:pt idx="3033">
                  <c:v>1584.11</c:v>
                </c:pt>
                <c:pt idx="3034">
                  <c:v>1585.11</c:v>
                </c:pt>
                <c:pt idx="3035">
                  <c:v>1586.11</c:v>
                </c:pt>
                <c:pt idx="3036">
                  <c:v>1587.11</c:v>
                </c:pt>
                <c:pt idx="3037">
                  <c:v>1588.11</c:v>
                </c:pt>
                <c:pt idx="3038">
                  <c:v>1589.11</c:v>
                </c:pt>
                <c:pt idx="3039">
                  <c:v>1590.11</c:v>
                </c:pt>
                <c:pt idx="3040">
                  <c:v>1591.11</c:v>
                </c:pt>
                <c:pt idx="3041">
                  <c:v>1592.11</c:v>
                </c:pt>
                <c:pt idx="3042">
                  <c:v>1593.11</c:v>
                </c:pt>
                <c:pt idx="3043">
                  <c:v>1594.11</c:v>
                </c:pt>
                <c:pt idx="3044">
                  <c:v>1595.11</c:v>
                </c:pt>
                <c:pt idx="3045">
                  <c:v>1596.11</c:v>
                </c:pt>
                <c:pt idx="3046">
                  <c:v>1597.11</c:v>
                </c:pt>
                <c:pt idx="3047">
                  <c:v>1598.11</c:v>
                </c:pt>
                <c:pt idx="3048">
                  <c:v>1599.11</c:v>
                </c:pt>
                <c:pt idx="3049">
                  <c:v>1600.11</c:v>
                </c:pt>
                <c:pt idx="3050">
                  <c:v>1601.11</c:v>
                </c:pt>
                <c:pt idx="3051">
                  <c:v>1602.11</c:v>
                </c:pt>
                <c:pt idx="3052">
                  <c:v>1603.11</c:v>
                </c:pt>
                <c:pt idx="3053">
                  <c:v>1604.11</c:v>
                </c:pt>
                <c:pt idx="3054">
                  <c:v>1605.11</c:v>
                </c:pt>
                <c:pt idx="3055">
                  <c:v>1606.11</c:v>
                </c:pt>
                <c:pt idx="3056">
                  <c:v>1607.11</c:v>
                </c:pt>
                <c:pt idx="3057">
                  <c:v>1608.11</c:v>
                </c:pt>
                <c:pt idx="3058">
                  <c:v>1609.11</c:v>
                </c:pt>
                <c:pt idx="3059">
                  <c:v>1610.11</c:v>
                </c:pt>
                <c:pt idx="3060">
                  <c:v>1611.11</c:v>
                </c:pt>
                <c:pt idx="3061">
                  <c:v>1612.11</c:v>
                </c:pt>
                <c:pt idx="3062">
                  <c:v>1613.11</c:v>
                </c:pt>
                <c:pt idx="3063">
                  <c:v>1614.11</c:v>
                </c:pt>
                <c:pt idx="3064">
                  <c:v>1615.11</c:v>
                </c:pt>
                <c:pt idx="3065">
                  <c:v>1616.11</c:v>
                </c:pt>
                <c:pt idx="3066">
                  <c:v>1617.11</c:v>
                </c:pt>
                <c:pt idx="3067">
                  <c:v>1618.11</c:v>
                </c:pt>
                <c:pt idx="3068">
                  <c:v>1619.11</c:v>
                </c:pt>
                <c:pt idx="3069">
                  <c:v>1620.11</c:v>
                </c:pt>
                <c:pt idx="3070">
                  <c:v>1621.11</c:v>
                </c:pt>
                <c:pt idx="3071">
                  <c:v>1622.11</c:v>
                </c:pt>
                <c:pt idx="3072">
                  <c:v>1623.11</c:v>
                </c:pt>
                <c:pt idx="3073">
                  <c:v>1624.11</c:v>
                </c:pt>
                <c:pt idx="3074">
                  <c:v>1625.11</c:v>
                </c:pt>
                <c:pt idx="3075">
                  <c:v>1626.11</c:v>
                </c:pt>
                <c:pt idx="3076">
                  <c:v>1627.11</c:v>
                </c:pt>
                <c:pt idx="3077">
                  <c:v>1628.11</c:v>
                </c:pt>
                <c:pt idx="3078">
                  <c:v>1629.11</c:v>
                </c:pt>
                <c:pt idx="3079">
                  <c:v>1630.11</c:v>
                </c:pt>
                <c:pt idx="3080">
                  <c:v>1631.11</c:v>
                </c:pt>
                <c:pt idx="3081">
                  <c:v>1632.11</c:v>
                </c:pt>
                <c:pt idx="3082">
                  <c:v>1633.11</c:v>
                </c:pt>
                <c:pt idx="3083">
                  <c:v>1634.11</c:v>
                </c:pt>
                <c:pt idx="3084">
                  <c:v>1635.11</c:v>
                </c:pt>
                <c:pt idx="3085">
                  <c:v>1636.11</c:v>
                </c:pt>
                <c:pt idx="3086">
                  <c:v>1637.11</c:v>
                </c:pt>
                <c:pt idx="3087">
                  <c:v>1638.11</c:v>
                </c:pt>
                <c:pt idx="3088">
                  <c:v>1639.11</c:v>
                </c:pt>
                <c:pt idx="3089">
                  <c:v>1640.11</c:v>
                </c:pt>
                <c:pt idx="3090">
                  <c:v>1641.11</c:v>
                </c:pt>
                <c:pt idx="3091">
                  <c:v>1642.11</c:v>
                </c:pt>
                <c:pt idx="3092">
                  <c:v>1643.11</c:v>
                </c:pt>
                <c:pt idx="3093">
                  <c:v>1644.11</c:v>
                </c:pt>
                <c:pt idx="3094">
                  <c:v>1645.11</c:v>
                </c:pt>
                <c:pt idx="3095">
                  <c:v>1646.11</c:v>
                </c:pt>
                <c:pt idx="3096">
                  <c:v>1647.11</c:v>
                </c:pt>
                <c:pt idx="3097">
                  <c:v>1648.11</c:v>
                </c:pt>
                <c:pt idx="3098">
                  <c:v>1649.11</c:v>
                </c:pt>
                <c:pt idx="3099">
                  <c:v>1650.11</c:v>
                </c:pt>
                <c:pt idx="3100">
                  <c:v>1651.11</c:v>
                </c:pt>
                <c:pt idx="3101">
                  <c:v>1652.11</c:v>
                </c:pt>
                <c:pt idx="3102">
                  <c:v>1653.11</c:v>
                </c:pt>
                <c:pt idx="3103">
                  <c:v>1654.11</c:v>
                </c:pt>
                <c:pt idx="3104">
                  <c:v>1655.11</c:v>
                </c:pt>
                <c:pt idx="3105">
                  <c:v>1656.11</c:v>
                </c:pt>
                <c:pt idx="3106">
                  <c:v>1657.11</c:v>
                </c:pt>
                <c:pt idx="3107">
                  <c:v>1658.11</c:v>
                </c:pt>
                <c:pt idx="3108">
                  <c:v>1659.11</c:v>
                </c:pt>
                <c:pt idx="3109">
                  <c:v>1660.11</c:v>
                </c:pt>
                <c:pt idx="3110">
                  <c:v>1661.11</c:v>
                </c:pt>
                <c:pt idx="3111">
                  <c:v>1662.11</c:v>
                </c:pt>
                <c:pt idx="3112">
                  <c:v>1663.11</c:v>
                </c:pt>
                <c:pt idx="3113">
                  <c:v>1664.11</c:v>
                </c:pt>
                <c:pt idx="3114">
                  <c:v>1665.11</c:v>
                </c:pt>
                <c:pt idx="3115">
                  <c:v>1666.11</c:v>
                </c:pt>
                <c:pt idx="3116">
                  <c:v>1667.11</c:v>
                </c:pt>
                <c:pt idx="3117">
                  <c:v>1668.11</c:v>
                </c:pt>
                <c:pt idx="3118">
                  <c:v>1669.11</c:v>
                </c:pt>
                <c:pt idx="3119">
                  <c:v>1670.11</c:v>
                </c:pt>
                <c:pt idx="3120">
                  <c:v>1671.11</c:v>
                </c:pt>
                <c:pt idx="3121">
                  <c:v>1672.11</c:v>
                </c:pt>
                <c:pt idx="3122">
                  <c:v>1673.11</c:v>
                </c:pt>
                <c:pt idx="3123">
                  <c:v>1674.11</c:v>
                </c:pt>
                <c:pt idx="3124">
                  <c:v>1675.11</c:v>
                </c:pt>
                <c:pt idx="3125">
                  <c:v>1676.11</c:v>
                </c:pt>
                <c:pt idx="3126">
                  <c:v>1677.11</c:v>
                </c:pt>
                <c:pt idx="3127">
                  <c:v>1678.11</c:v>
                </c:pt>
                <c:pt idx="3128">
                  <c:v>1679.11</c:v>
                </c:pt>
                <c:pt idx="3129">
                  <c:v>1680.11</c:v>
                </c:pt>
                <c:pt idx="3130">
                  <c:v>1681.11</c:v>
                </c:pt>
                <c:pt idx="3131">
                  <c:v>1682.11</c:v>
                </c:pt>
                <c:pt idx="3132">
                  <c:v>1683.11</c:v>
                </c:pt>
                <c:pt idx="3133">
                  <c:v>1684.11</c:v>
                </c:pt>
                <c:pt idx="3134">
                  <c:v>1685.11</c:v>
                </c:pt>
                <c:pt idx="3135">
                  <c:v>1686.11</c:v>
                </c:pt>
                <c:pt idx="3136">
                  <c:v>1687.11</c:v>
                </c:pt>
                <c:pt idx="3137">
                  <c:v>1688.11</c:v>
                </c:pt>
                <c:pt idx="3138">
                  <c:v>1689.11</c:v>
                </c:pt>
                <c:pt idx="3139">
                  <c:v>1690.11</c:v>
                </c:pt>
                <c:pt idx="3140">
                  <c:v>1691.11</c:v>
                </c:pt>
                <c:pt idx="3141">
                  <c:v>1692.11</c:v>
                </c:pt>
                <c:pt idx="3142">
                  <c:v>1693.11</c:v>
                </c:pt>
                <c:pt idx="3143">
                  <c:v>1694.11</c:v>
                </c:pt>
                <c:pt idx="3144">
                  <c:v>1695.11</c:v>
                </c:pt>
                <c:pt idx="3145">
                  <c:v>1696.11</c:v>
                </c:pt>
                <c:pt idx="3146">
                  <c:v>1697.11</c:v>
                </c:pt>
                <c:pt idx="3147">
                  <c:v>1698.11</c:v>
                </c:pt>
                <c:pt idx="3148">
                  <c:v>1699.11</c:v>
                </c:pt>
                <c:pt idx="3149">
                  <c:v>1700.11</c:v>
                </c:pt>
                <c:pt idx="3150">
                  <c:v>1701.11</c:v>
                </c:pt>
                <c:pt idx="3151">
                  <c:v>1702.11</c:v>
                </c:pt>
                <c:pt idx="3152">
                  <c:v>1703.11</c:v>
                </c:pt>
                <c:pt idx="3153">
                  <c:v>1704.11</c:v>
                </c:pt>
                <c:pt idx="3154">
                  <c:v>1705.11</c:v>
                </c:pt>
                <c:pt idx="3155">
                  <c:v>1706.11</c:v>
                </c:pt>
                <c:pt idx="3156">
                  <c:v>1707.11</c:v>
                </c:pt>
                <c:pt idx="3157">
                  <c:v>1708.11</c:v>
                </c:pt>
                <c:pt idx="3158">
                  <c:v>1709.11</c:v>
                </c:pt>
                <c:pt idx="3159">
                  <c:v>1710.11</c:v>
                </c:pt>
                <c:pt idx="3160">
                  <c:v>1711.11</c:v>
                </c:pt>
                <c:pt idx="3161">
                  <c:v>1712.11</c:v>
                </c:pt>
                <c:pt idx="3162">
                  <c:v>1713.11</c:v>
                </c:pt>
                <c:pt idx="3163">
                  <c:v>1714.11</c:v>
                </c:pt>
                <c:pt idx="3164">
                  <c:v>1715.11</c:v>
                </c:pt>
                <c:pt idx="3165">
                  <c:v>1716.11</c:v>
                </c:pt>
                <c:pt idx="3166">
                  <c:v>1717.11</c:v>
                </c:pt>
                <c:pt idx="3167">
                  <c:v>1718.11</c:v>
                </c:pt>
                <c:pt idx="3168">
                  <c:v>1719.11</c:v>
                </c:pt>
                <c:pt idx="3169">
                  <c:v>1720.11</c:v>
                </c:pt>
                <c:pt idx="3170">
                  <c:v>1721.11</c:v>
                </c:pt>
                <c:pt idx="3171">
                  <c:v>1722.11</c:v>
                </c:pt>
                <c:pt idx="3172">
                  <c:v>1723.11</c:v>
                </c:pt>
                <c:pt idx="3173">
                  <c:v>1724.11</c:v>
                </c:pt>
                <c:pt idx="3174">
                  <c:v>1725.11</c:v>
                </c:pt>
                <c:pt idx="3175">
                  <c:v>1726.11</c:v>
                </c:pt>
                <c:pt idx="3176">
                  <c:v>1727.11</c:v>
                </c:pt>
                <c:pt idx="3177">
                  <c:v>1728.11</c:v>
                </c:pt>
                <c:pt idx="3178">
                  <c:v>1729.11</c:v>
                </c:pt>
                <c:pt idx="3179">
                  <c:v>1730.11</c:v>
                </c:pt>
                <c:pt idx="3180">
                  <c:v>1731.11</c:v>
                </c:pt>
                <c:pt idx="3181">
                  <c:v>1732.11</c:v>
                </c:pt>
                <c:pt idx="3182">
                  <c:v>1733.11</c:v>
                </c:pt>
                <c:pt idx="3183">
                  <c:v>1734.11</c:v>
                </c:pt>
                <c:pt idx="3184">
                  <c:v>1735.11</c:v>
                </c:pt>
                <c:pt idx="3185">
                  <c:v>1736.11</c:v>
                </c:pt>
                <c:pt idx="3186">
                  <c:v>1737.11</c:v>
                </c:pt>
                <c:pt idx="3187">
                  <c:v>1738.11</c:v>
                </c:pt>
                <c:pt idx="3188">
                  <c:v>1739.11</c:v>
                </c:pt>
                <c:pt idx="3189">
                  <c:v>1740.11</c:v>
                </c:pt>
                <c:pt idx="3190">
                  <c:v>1741.11</c:v>
                </c:pt>
                <c:pt idx="3191">
                  <c:v>1742.11</c:v>
                </c:pt>
                <c:pt idx="3192">
                  <c:v>1743.11</c:v>
                </c:pt>
                <c:pt idx="3193">
                  <c:v>1744.11</c:v>
                </c:pt>
                <c:pt idx="3194">
                  <c:v>1745.11</c:v>
                </c:pt>
                <c:pt idx="3195">
                  <c:v>1746.11</c:v>
                </c:pt>
                <c:pt idx="3196">
                  <c:v>1747.11</c:v>
                </c:pt>
                <c:pt idx="3197">
                  <c:v>1748.11</c:v>
                </c:pt>
                <c:pt idx="3198">
                  <c:v>1749.11</c:v>
                </c:pt>
                <c:pt idx="3199">
                  <c:v>1750.11</c:v>
                </c:pt>
                <c:pt idx="3200">
                  <c:v>1751.11</c:v>
                </c:pt>
                <c:pt idx="3201">
                  <c:v>1752.11</c:v>
                </c:pt>
                <c:pt idx="3202">
                  <c:v>1753.11</c:v>
                </c:pt>
                <c:pt idx="3203">
                  <c:v>1754.11</c:v>
                </c:pt>
                <c:pt idx="3204">
                  <c:v>1755.11</c:v>
                </c:pt>
                <c:pt idx="3205">
                  <c:v>1756.11</c:v>
                </c:pt>
                <c:pt idx="3206">
                  <c:v>1757.11</c:v>
                </c:pt>
                <c:pt idx="3207">
                  <c:v>1758.11</c:v>
                </c:pt>
                <c:pt idx="3208">
                  <c:v>1759.11</c:v>
                </c:pt>
                <c:pt idx="3209">
                  <c:v>1760.11</c:v>
                </c:pt>
                <c:pt idx="3210">
                  <c:v>1761.11</c:v>
                </c:pt>
                <c:pt idx="3211">
                  <c:v>1762.11</c:v>
                </c:pt>
                <c:pt idx="3212">
                  <c:v>1763.11</c:v>
                </c:pt>
                <c:pt idx="3213">
                  <c:v>1764.11</c:v>
                </c:pt>
                <c:pt idx="3214">
                  <c:v>1765.11</c:v>
                </c:pt>
                <c:pt idx="3215">
                  <c:v>1766.11</c:v>
                </c:pt>
                <c:pt idx="3216">
                  <c:v>1767.11</c:v>
                </c:pt>
                <c:pt idx="3217">
                  <c:v>1768.11</c:v>
                </c:pt>
                <c:pt idx="3218">
                  <c:v>1769.11</c:v>
                </c:pt>
                <c:pt idx="3219">
                  <c:v>1770.11</c:v>
                </c:pt>
                <c:pt idx="3220">
                  <c:v>1771.11</c:v>
                </c:pt>
                <c:pt idx="3221">
                  <c:v>1772.11</c:v>
                </c:pt>
                <c:pt idx="3222">
                  <c:v>1773.11</c:v>
                </c:pt>
                <c:pt idx="3223">
                  <c:v>1774.11</c:v>
                </c:pt>
                <c:pt idx="3224">
                  <c:v>1775.11</c:v>
                </c:pt>
                <c:pt idx="3225">
                  <c:v>1776.11</c:v>
                </c:pt>
                <c:pt idx="3226">
                  <c:v>1777.11</c:v>
                </c:pt>
                <c:pt idx="3227">
                  <c:v>1778.11</c:v>
                </c:pt>
                <c:pt idx="3228">
                  <c:v>1779.11</c:v>
                </c:pt>
                <c:pt idx="3229">
                  <c:v>1780.11</c:v>
                </c:pt>
                <c:pt idx="3230">
                  <c:v>1781.11</c:v>
                </c:pt>
                <c:pt idx="3231">
                  <c:v>1782.11</c:v>
                </c:pt>
                <c:pt idx="3232">
                  <c:v>1783.11</c:v>
                </c:pt>
                <c:pt idx="3233">
                  <c:v>1784.11</c:v>
                </c:pt>
                <c:pt idx="3234">
                  <c:v>1785.11</c:v>
                </c:pt>
                <c:pt idx="3235">
                  <c:v>1786.11</c:v>
                </c:pt>
                <c:pt idx="3236">
                  <c:v>1787.11</c:v>
                </c:pt>
                <c:pt idx="3237">
                  <c:v>1788.11</c:v>
                </c:pt>
                <c:pt idx="3238">
                  <c:v>1789.11</c:v>
                </c:pt>
                <c:pt idx="3239">
                  <c:v>1790.11</c:v>
                </c:pt>
                <c:pt idx="3240">
                  <c:v>1791.11</c:v>
                </c:pt>
                <c:pt idx="3241">
                  <c:v>1792.11</c:v>
                </c:pt>
                <c:pt idx="3242">
                  <c:v>1793.11</c:v>
                </c:pt>
                <c:pt idx="3243">
                  <c:v>1794.11</c:v>
                </c:pt>
                <c:pt idx="3244">
                  <c:v>1795.11</c:v>
                </c:pt>
                <c:pt idx="3245">
                  <c:v>1796.11</c:v>
                </c:pt>
                <c:pt idx="3246">
                  <c:v>1797.11</c:v>
                </c:pt>
                <c:pt idx="3247">
                  <c:v>1798.11</c:v>
                </c:pt>
                <c:pt idx="3248">
                  <c:v>1799.11</c:v>
                </c:pt>
                <c:pt idx="3249">
                  <c:v>1800.11</c:v>
                </c:pt>
                <c:pt idx="3250">
                  <c:v>1801.11</c:v>
                </c:pt>
                <c:pt idx="3251">
                  <c:v>1802.11</c:v>
                </c:pt>
                <c:pt idx="3252">
                  <c:v>1803.11</c:v>
                </c:pt>
                <c:pt idx="3253">
                  <c:v>1804.11</c:v>
                </c:pt>
                <c:pt idx="3254">
                  <c:v>1805.11</c:v>
                </c:pt>
                <c:pt idx="3255">
                  <c:v>1806.11</c:v>
                </c:pt>
                <c:pt idx="3256">
                  <c:v>1807.11</c:v>
                </c:pt>
                <c:pt idx="3257">
                  <c:v>1808.11</c:v>
                </c:pt>
                <c:pt idx="3258">
                  <c:v>1809.11</c:v>
                </c:pt>
                <c:pt idx="3259">
                  <c:v>1810.11</c:v>
                </c:pt>
                <c:pt idx="3260">
                  <c:v>1811.11</c:v>
                </c:pt>
                <c:pt idx="3261">
                  <c:v>1812.11</c:v>
                </c:pt>
                <c:pt idx="3262">
                  <c:v>1813.11</c:v>
                </c:pt>
                <c:pt idx="3263">
                  <c:v>1814.11</c:v>
                </c:pt>
                <c:pt idx="3264">
                  <c:v>1815.11</c:v>
                </c:pt>
                <c:pt idx="3265">
                  <c:v>1816.11</c:v>
                </c:pt>
                <c:pt idx="3266">
                  <c:v>1817.11</c:v>
                </c:pt>
                <c:pt idx="3267">
                  <c:v>1818.11</c:v>
                </c:pt>
                <c:pt idx="3268">
                  <c:v>1819.11</c:v>
                </c:pt>
                <c:pt idx="3269">
                  <c:v>1820.11</c:v>
                </c:pt>
                <c:pt idx="3270">
                  <c:v>1821.11</c:v>
                </c:pt>
                <c:pt idx="3271">
                  <c:v>1822.11</c:v>
                </c:pt>
                <c:pt idx="3272">
                  <c:v>1823.11</c:v>
                </c:pt>
                <c:pt idx="3273">
                  <c:v>1824.11</c:v>
                </c:pt>
                <c:pt idx="3274">
                  <c:v>1825.11</c:v>
                </c:pt>
                <c:pt idx="3275">
                  <c:v>1826.11</c:v>
                </c:pt>
                <c:pt idx="3276">
                  <c:v>1827.11</c:v>
                </c:pt>
                <c:pt idx="3277">
                  <c:v>1828.11</c:v>
                </c:pt>
                <c:pt idx="3278">
                  <c:v>1829.11</c:v>
                </c:pt>
                <c:pt idx="3279">
                  <c:v>1830.11</c:v>
                </c:pt>
                <c:pt idx="3280">
                  <c:v>1831.11</c:v>
                </c:pt>
                <c:pt idx="3281">
                  <c:v>1832.11</c:v>
                </c:pt>
                <c:pt idx="3282">
                  <c:v>1833.11</c:v>
                </c:pt>
                <c:pt idx="3283">
                  <c:v>1834.11</c:v>
                </c:pt>
                <c:pt idx="3284">
                  <c:v>1835.11</c:v>
                </c:pt>
                <c:pt idx="3285">
                  <c:v>1836.11</c:v>
                </c:pt>
                <c:pt idx="3286">
                  <c:v>1837.11</c:v>
                </c:pt>
                <c:pt idx="3287">
                  <c:v>1838.11</c:v>
                </c:pt>
                <c:pt idx="3288">
                  <c:v>1839.11</c:v>
                </c:pt>
                <c:pt idx="3289">
                  <c:v>1840.11</c:v>
                </c:pt>
                <c:pt idx="3290">
                  <c:v>1841.11</c:v>
                </c:pt>
                <c:pt idx="3291">
                  <c:v>1842.11</c:v>
                </c:pt>
                <c:pt idx="3292">
                  <c:v>1843.11</c:v>
                </c:pt>
                <c:pt idx="3293">
                  <c:v>1844.11</c:v>
                </c:pt>
                <c:pt idx="3294">
                  <c:v>1845.11</c:v>
                </c:pt>
                <c:pt idx="3295">
                  <c:v>1846.11</c:v>
                </c:pt>
                <c:pt idx="3296">
                  <c:v>1847.11</c:v>
                </c:pt>
                <c:pt idx="3297">
                  <c:v>1848.11</c:v>
                </c:pt>
                <c:pt idx="3298">
                  <c:v>1849.11</c:v>
                </c:pt>
                <c:pt idx="3299">
                  <c:v>1850.11</c:v>
                </c:pt>
                <c:pt idx="3300">
                  <c:v>1851.11</c:v>
                </c:pt>
                <c:pt idx="3301">
                  <c:v>1852.11</c:v>
                </c:pt>
                <c:pt idx="3302">
                  <c:v>1853.11</c:v>
                </c:pt>
                <c:pt idx="3303">
                  <c:v>1854.11</c:v>
                </c:pt>
                <c:pt idx="3304">
                  <c:v>1855.11</c:v>
                </c:pt>
                <c:pt idx="3305">
                  <c:v>1856.11</c:v>
                </c:pt>
                <c:pt idx="3306">
                  <c:v>1857.11</c:v>
                </c:pt>
                <c:pt idx="3307">
                  <c:v>1858.11</c:v>
                </c:pt>
                <c:pt idx="3308">
                  <c:v>1859.11</c:v>
                </c:pt>
                <c:pt idx="3309">
                  <c:v>1860.11</c:v>
                </c:pt>
                <c:pt idx="3310">
                  <c:v>1861.11</c:v>
                </c:pt>
                <c:pt idx="3311">
                  <c:v>1862.11</c:v>
                </c:pt>
                <c:pt idx="3312">
                  <c:v>1863.11</c:v>
                </c:pt>
                <c:pt idx="3313">
                  <c:v>1864.11</c:v>
                </c:pt>
                <c:pt idx="3314">
                  <c:v>1865.11</c:v>
                </c:pt>
                <c:pt idx="3315">
                  <c:v>1866.11</c:v>
                </c:pt>
                <c:pt idx="3316">
                  <c:v>1867.11</c:v>
                </c:pt>
                <c:pt idx="3317">
                  <c:v>1868.11</c:v>
                </c:pt>
                <c:pt idx="3318">
                  <c:v>1869.11</c:v>
                </c:pt>
                <c:pt idx="3319">
                  <c:v>1870.11</c:v>
                </c:pt>
                <c:pt idx="3320">
                  <c:v>1871.11</c:v>
                </c:pt>
                <c:pt idx="3321">
                  <c:v>1872.11</c:v>
                </c:pt>
                <c:pt idx="3322">
                  <c:v>1873.11</c:v>
                </c:pt>
                <c:pt idx="3323">
                  <c:v>1874.11</c:v>
                </c:pt>
                <c:pt idx="3324">
                  <c:v>1875.11</c:v>
                </c:pt>
                <c:pt idx="3325">
                  <c:v>1876.11</c:v>
                </c:pt>
                <c:pt idx="3326">
                  <c:v>1877.11</c:v>
                </c:pt>
                <c:pt idx="3327">
                  <c:v>1878.11</c:v>
                </c:pt>
                <c:pt idx="3328">
                  <c:v>1879.11</c:v>
                </c:pt>
                <c:pt idx="3329">
                  <c:v>1880.11</c:v>
                </c:pt>
                <c:pt idx="3330">
                  <c:v>1881.11</c:v>
                </c:pt>
                <c:pt idx="3331">
                  <c:v>1882.11</c:v>
                </c:pt>
                <c:pt idx="3332">
                  <c:v>1883.11</c:v>
                </c:pt>
                <c:pt idx="3333">
                  <c:v>1884.11</c:v>
                </c:pt>
                <c:pt idx="3334">
                  <c:v>1885.11</c:v>
                </c:pt>
                <c:pt idx="3335">
                  <c:v>1886.11</c:v>
                </c:pt>
                <c:pt idx="3336">
                  <c:v>1887.11</c:v>
                </c:pt>
                <c:pt idx="3337">
                  <c:v>1888.11</c:v>
                </c:pt>
                <c:pt idx="3338">
                  <c:v>1889.11</c:v>
                </c:pt>
                <c:pt idx="3339">
                  <c:v>1890.11</c:v>
                </c:pt>
                <c:pt idx="3340">
                  <c:v>1891.11</c:v>
                </c:pt>
                <c:pt idx="3341">
                  <c:v>1892.11</c:v>
                </c:pt>
                <c:pt idx="3342">
                  <c:v>1893.11</c:v>
                </c:pt>
                <c:pt idx="3343">
                  <c:v>1894.11</c:v>
                </c:pt>
                <c:pt idx="3344">
                  <c:v>1895.11</c:v>
                </c:pt>
                <c:pt idx="3345">
                  <c:v>1896.11</c:v>
                </c:pt>
                <c:pt idx="3346">
                  <c:v>1897.11</c:v>
                </c:pt>
                <c:pt idx="3347">
                  <c:v>1898.11</c:v>
                </c:pt>
                <c:pt idx="3348">
                  <c:v>1899.11</c:v>
                </c:pt>
                <c:pt idx="3349">
                  <c:v>1900.11</c:v>
                </c:pt>
                <c:pt idx="3350">
                  <c:v>1901.11</c:v>
                </c:pt>
                <c:pt idx="3351">
                  <c:v>1902.11</c:v>
                </c:pt>
                <c:pt idx="3352">
                  <c:v>1903.11</c:v>
                </c:pt>
                <c:pt idx="3353">
                  <c:v>1904.11</c:v>
                </c:pt>
                <c:pt idx="3354">
                  <c:v>1905.11</c:v>
                </c:pt>
                <c:pt idx="3355">
                  <c:v>1906.11</c:v>
                </c:pt>
                <c:pt idx="3356">
                  <c:v>1907.11</c:v>
                </c:pt>
                <c:pt idx="3357">
                  <c:v>1908.11</c:v>
                </c:pt>
                <c:pt idx="3358">
                  <c:v>1909.11</c:v>
                </c:pt>
                <c:pt idx="3359">
                  <c:v>1910.11</c:v>
                </c:pt>
                <c:pt idx="3360">
                  <c:v>1911.11</c:v>
                </c:pt>
                <c:pt idx="3361">
                  <c:v>1912.11</c:v>
                </c:pt>
                <c:pt idx="3362">
                  <c:v>1913.11</c:v>
                </c:pt>
                <c:pt idx="3363">
                  <c:v>1914.11</c:v>
                </c:pt>
                <c:pt idx="3364">
                  <c:v>1915.11</c:v>
                </c:pt>
                <c:pt idx="3365">
                  <c:v>1916.11</c:v>
                </c:pt>
                <c:pt idx="3366">
                  <c:v>1917.11</c:v>
                </c:pt>
                <c:pt idx="3367">
                  <c:v>1918.11</c:v>
                </c:pt>
                <c:pt idx="3368">
                  <c:v>1919.11</c:v>
                </c:pt>
                <c:pt idx="3369">
                  <c:v>1920.11</c:v>
                </c:pt>
                <c:pt idx="3370">
                  <c:v>1921.11</c:v>
                </c:pt>
                <c:pt idx="3371">
                  <c:v>1922.11</c:v>
                </c:pt>
                <c:pt idx="3372">
                  <c:v>1923.11</c:v>
                </c:pt>
                <c:pt idx="3373">
                  <c:v>1924.11</c:v>
                </c:pt>
                <c:pt idx="3374">
                  <c:v>1925.11</c:v>
                </c:pt>
                <c:pt idx="3375">
                  <c:v>1926.11</c:v>
                </c:pt>
                <c:pt idx="3376">
                  <c:v>1927.11</c:v>
                </c:pt>
                <c:pt idx="3377">
                  <c:v>1928.11</c:v>
                </c:pt>
                <c:pt idx="3378">
                  <c:v>1929.11</c:v>
                </c:pt>
                <c:pt idx="3379">
                  <c:v>1930.11</c:v>
                </c:pt>
                <c:pt idx="3380">
                  <c:v>1931.11</c:v>
                </c:pt>
                <c:pt idx="3381">
                  <c:v>1932.11</c:v>
                </c:pt>
                <c:pt idx="3382">
                  <c:v>1933.11</c:v>
                </c:pt>
                <c:pt idx="3383">
                  <c:v>1934.11</c:v>
                </c:pt>
                <c:pt idx="3384">
                  <c:v>1935.11</c:v>
                </c:pt>
                <c:pt idx="3385">
                  <c:v>1936.11</c:v>
                </c:pt>
                <c:pt idx="3386">
                  <c:v>1937.11</c:v>
                </c:pt>
                <c:pt idx="3387">
                  <c:v>1938.11</c:v>
                </c:pt>
                <c:pt idx="3388">
                  <c:v>1939.11</c:v>
                </c:pt>
                <c:pt idx="3389">
                  <c:v>1940.11</c:v>
                </c:pt>
                <c:pt idx="3390">
                  <c:v>1941.11</c:v>
                </c:pt>
                <c:pt idx="3391">
                  <c:v>1942.11</c:v>
                </c:pt>
                <c:pt idx="3392">
                  <c:v>1943.11</c:v>
                </c:pt>
                <c:pt idx="3393">
                  <c:v>1944.11</c:v>
                </c:pt>
                <c:pt idx="3394">
                  <c:v>1945.11</c:v>
                </c:pt>
                <c:pt idx="3395">
                  <c:v>1946.11</c:v>
                </c:pt>
                <c:pt idx="3396">
                  <c:v>1947.11</c:v>
                </c:pt>
                <c:pt idx="3397">
                  <c:v>1948.11</c:v>
                </c:pt>
                <c:pt idx="3398">
                  <c:v>1949.11</c:v>
                </c:pt>
                <c:pt idx="3399">
                  <c:v>1950.11</c:v>
                </c:pt>
                <c:pt idx="3400">
                  <c:v>1951.11</c:v>
                </c:pt>
                <c:pt idx="3401">
                  <c:v>1952.11</c:v>
                </c:pt>
                <c:pt idx="3402">
                  <c:v>1953.11</c:v>
                </c:pt>
                <c:pt idx="3403">
                  <c:v>1954.11</c:v>
                </c:pt>
                <c:pt idx="3404">
                  <c:v>1955.11</c:v>
                </c:pt>
                <c:pt idx="3405">
                  <c:v>1956.11</c:v>
                </c:pt>
                <c:pt idx="3406">
                  <c:v>1957.11</c:v>
                </c:pt>
                <c:pt idx="3407">
                  <c:v>1958.11</c:v>
                </c:pt>
                <c:pt idx="3408">
                  <c:v>1959.11</c:v>
                </c:pt>
                <c:pt idx="3409">
                  <c:v>1960.11</c:v>
                </c:pt>
                <c:pt idx="3410">
                  <c:v>1961.11</c:v>
                </c:pt>
                <c:pt idx="3411">
                  <c:v>1962.11</c:v>
                </c:pt>
                <c:pt idx="3412">
                  <c:v>1963.11</c:v>
                </c:pt>
                <c:pt idx="3413">
                  <c:v>1964.11</c:v>
                </c:pt>
                <c:pt idx="3414">
                  <c:v>1965.11</c:v>
                </c:pt>
                <c:pt idx="3415">
                  <c:v>1966.11</c:v>
                </c:pt>
                <c:pt idx="3416">
                  <c:v>1967.11</c:v>
                </c:pt>
                <c:pt idx="3417">
                  <c:v>1968.11</c:v>
                </c:pt>
                <c:pt idx="3418">
                  <c:v>1969.11</c:v>
                </c:pt>
                <c:pt idx="3419">
                  <c:v>1970.11</c:v>
                </c:pt>
                <c:pt idx="3420">
                  <c:v>1971.11</c:v>
                </c:pt>
                <c:pt idx="3421">
                  <c:v>1972.11</c:v>
                </c:pt>
                <c:pt idx="3422">
                  <c:v>1973.11</c:v>
                </c:pt>
                <c:pt idx="3423">
                  <c:v>1974.11</c:v>
                </c:pt>
                <c:pt idx="3424">
                  <c:v>1975.11</c:v>
                </c:pt>
                <c:pt idx="3425">
                  <c:v>1976.11</c:v>
                </c:pt>
                <c:pt idx="3426">
                  <c:v>1977.11</c:v>
                </c:pt>
                <c:pt idx="3427">
                  <c:v>1978.11</c:v>
                </c:pt>
                <c:pt idx="3428">
                  <c:v>1979.11</c:v>
                </c:pt>
                <c:pt idx="3429">
                  <c:v>1980.11</c:v>
                </c:pt>
                <c:pt idx="3430">
                  <c:v>1981.11</c:v>
                </c:pt>
                <c:pt idx="3431">
                  <c:v>1982.11</c:v>
                </c:pt>
                <c:pt idx="3432">
                  <c:v>1983.11</c:v>
                </c:pt>
                <c:pt idx="3433">
                  <c:v>1984.11</c:v>
                </c:pt>
                <c:pt idx="3434">
                  <c:v>1985.11</c:v>
                </c:pt>
                <c:pt idx="3435">
                  <c:v>1986.11</c:v>
                </c:pt>
                <c:pt idx="3436">
                  <c:v>1987.11</c:v>
                </c:pt>
                <c:pt idx="3437">
                  <c:v>1988.11</c:v>
                </c:pt>
                <c:pt idx="3438">
                  <c:v>1989.11</c:v>
                </c:pt>
                <c:pt idx="3439">
                  <c:v>1990.11</c:v>
                </c:pt>
                <c:pt idx="3440">
                  <c:v>1991.11</c:v>
                </c:pt>
                <c:pt idx="3441">
                  <c:v>1992.11</c:v>
                </c:pt>
                <c:pt idx="3442">
                  <c:v>1993.11</c:v>
                </c:pt>
                <c:pt idx="3443">
                  <c:v>1994.11</c:v>
                </c:pt>
                <c:pt idx="3444">
                  <c:v>1995.11</c:v>
                </c:pt>
                <c:pt idx="3445">
                  <c:v>1996.11</c:v>
                </c:pt>
                <c:pt idx="3446">
                  <c:v>1997.11</c:v>
                </c:pt>
                <c:pt idx="3447">
                  <c:v>1998.11</c:v>
                </c:pt>
                <c:pt idx="3448">
                  <c:v>1999.11</c:v>
                </c:pt>
                <c:pt idx="3449">
                  <c:v>2000.11</c:v>
                </c:pt>
                <c:pt idx="3450">
                  <c:v>2001.11</c:v>
                </c:pt>
                <c:pt idx="3451">
                  <c:v>2002.11</c:v>
                </c:pt>
                <c:pt idx="3452">
                  <c:v>2003.11</c:v>
                </c:pt>
                <c:pt idx="3453">
                  <c:v>2004.11</c:v>
                </c:pt>
                <c:pt idx="3454">
                  <c:v>2005.11</c:v>
                </c:pt>
                <c:pt idx="3455">
                  <c:v>2006.11</c:v>
                </c:pt>
                <c:pt idx="3456">
                  <c:v>2007.11</c:v>
                </c:pt>
                <c:pt idx="3457">
                  <c:v>2008.11</c:v>
                </c:pt>
                <c:pt idx="3458">
                  <c:v>2009.11</c:v>
                </c:pt>
                <c:pt idx="3459">
                  <c:v>2010.11</c:v>
                </c:pt>
                <c:pt idx="3460">
                  <c:v>2011.11</c:v>
                </c:pt>
                <c:pt idx="3461">
                  <c:v>2012.11</c:v>
                </c:pt>
                <c:pt idx="3462">
                  <c:v>2013.11</c:v>
                </c:pt>
                <c:pt idx="3463">
                  <c:v>2014.11</c:v>
                </c:pt>
                <c:pt idx="3464">
                  <c:v>2015.11</c:v>
                </c:pt>
                <c:pt idx="3465">
                  <c:v>2016.11</c:v>
                </c:pt>
                <c:pt idx="3466">
                  <c:v>2017.11</c:v>
                </c:pt>
                <c:pt idx="3467">
                  <c:v>2018.11</c:v>
                </c:pt>
                <c:pt idx="3468">
                  <c:v>2019.11</c:v>
                </c:pt>
                <c:pt idx="3469">
                  <c:v>2020.11</c:v>
                </c:pt>
                <c:pt idx="3470">
                  <c:v>2021.11</c:v>
                </c:pt>
                <c:pt idx="3471">
                  <c:v>2022.11</c:v>
                </c:pt>
                <c:pt idx="3472">
                  <c:v>2023.11</c:v>
                </c:pt>
                <c:pt idx="3473">
                  <c:v>2024.11</c:v>
                </c:pt>
                <c:pt idx="3474">
                  <c:v>2025.11</c:v>
                </c:pt>
                <c:pt idx="3475">
                  <c:v>2026.11</c:v>
                </c:pt>
                <c:pt idx="3476">
                  <c:v>2027.11</c:v>
                </c:pt>
                <c:pt idx="3477">
                  <c:v>2028.11</c:v>
                </c:pt>
                <c:pt idx="3478">
                  <c:v>2029.11</c:v>
                </c:pt>
                <c:pt idx="3479">
                  <c:v>2030.11</c:v>
                </c:pt>
                <c:pt idx="3480">
                  <c:v>2031.11</c:v>
                </c:pt>
                <c:pt idx="3481">
                  <c:v>2032.11</c:v>
                </c:pt>
                <c:pt idx="3482">
                  <c:v>2033.11</c:v>
                </c:pt>
                <c:pt idx="3483">
                  <c:v>2034.11</c:v>
                </c:pt>
                <c:pt idx="3484">
                  <c:v>2035.11</c:v>
                </c:pt>
                <c:pt idx="3485">
                  <c:v>2036.11</c:v>
                </c:pt>
                <c:pt idx="3486">
                  <c:v>2037.11</c:v>
                </c:pt>
                <c:pt idx="3487">
                  <c:v>2038.11</c:v>
                </c:pt>
                <c:pt idx="3488">
                  <c:v>2039.11</c:v>
                </c:pt>
                <c:pt idx="3489">
                  <c:v>2040.11</c:v>
                </c:pt>
                <c:pt idx="3490">
                  <c:v>2041.11</c:v>
                </c:pt>
                <c:pt idx="3491">
                  <c:v>2042.11</c:v>
                </c:pt>
                <c:pt idx="3492">
                  <c:v>2043.11</c:v>
                </c:pt>
                <c:pt idx="3493">
                  <c:v>2044.11</c:v>
                </c:pt>
                <c:pt idx="3494">
                  <c:v>2045.11</c:v>
                </c:pt>
                <c:pt idx="3495">
                  <c:v>2046.11</c:v>
                </c:pt>
                <c:pt idx="3496">
                  <c:v>2047.11</c:v>
                </c:pt>
                <c:pt idx="3497">
                  <c:v>2048.11</c:v>
                </c:pt>
                <c:pt idx="3498">
                  <c:v>2049.11</c:v>
                </c:pt>
                <c:pt idx="3499">
                  <c:v>2050.11</c:v>
                </c:pt>
                <c:pt idx="3500">
                  <c:v>2051.11</c:v>
                </c:pt>
                <c:pt idx="3501">
                  <c:v>2052.11</c:v>
                </c:pt>
                <c:pt idx="3502">
                  <c:v>2053.11</c:v>
                </c:pt>
                <c:pt idx="3503">
                  <c:v>2054.11</c:v>
                </c:pt>
                <c:pt idx="3504">
                  <c:v>2055.11</c:v>
                </c:pt>
                <c:pt idx="3505">
                  <c:v>2056.11</c:v>
                </c:pt>
                <c:pt idx="3506">
                  <c:v>2057.11</c:v>
                </c:pt>
                <c:pt idx="3507">
                  <c:v>2058.11</c:v>
                </c:pt>
                <c:pt idx="3508">
                  <c:v>2059.11</c:v>
                </c:pt>
                <c:pt idx="3509">
                  <c:v>2060.11</c:v>
                </c:pt>
                <c:pt idx="3510">
                  <c:v>2061.11</c:v>
                </c:pt>
                <c:pt idx="3511">
                  <c:v>2062.11</c:v>
                </c:pt>
                <c:pt idx="3512">
                  <c:v>2063.11</c:v>
                </c:pt>
                <c:pt idx="3513">
                  <c:v>2064.11</c:v>
                </c:pt>
                <c:pt idx="3514">
                  <c:v>2065.11</c:v>
                </c:pt>
                <c:pt idx="3515">
                  <c:v>2066.11</c:v>
                </c:pt>
                <c:pt idx="3516">
                  <c:v>2067.11</c:v>
                </c:pt>
                <c:pt idx="3517">
                  <c:v>2068.11</c:v>
                </c:pt>
                <c:pt idx="3518">
                  <c:v>2069.11</c:v>
                </c:pt>
                <c:pt idx="3519">
                  <c:v>2070.11</c:v>
                </c:pt>
                <c:pt idx="3520">
                  <c:v>2071.11</c:v>
                </c:pt>
                <c:pt idx="3521">
                  <c:v>2072.11</c:v>
                </c:pt>
                <c:pt idx="3522">
                  <c:v>2073.11</c:v>
                </c:pt>
                <c:pt idx="3523">
                  <c:v>2074.11</c:v>
                </c:pt>
                <c:pt idx="3524">
                  <c:v>2075.11</c:v>
                </c:pt>
                <c:pt idx="3525">
                  <c:v>2076.11</c:v>
                </c:pt>
                <c:pt idx="3526">
                  <c:v>2077.11</c:v>
                </c:pt>
                <c:pt idx="3527">
                  <c:v>2078.11</c:v>
                </c:pt>
                <c:pt idx="3528">
                  <c:v>2079.11</c:v>
                </c:pt>
                <c:pt idx="3529">
                  <c:v>2080.11</c:v>
                </c:pt>
                <c:pt idx="3530">
                  <c:v>2081.11</c:v>
                </c:pt>
                <c:pt idx="3531">
                  <c:v>2082.11</c:v>
                </c:pt>
                <c:pt idx="3532">
                  <c:v>2083.11</c:v>
                </c:pt>
                <c:pt idx="3533">
                  <c:v>2084.11</c:v>
                </c:pt>
                <c:pt idx="3534">
                  <c:v>2085.11</c:v>
                </c:pt>
                <c:pt idx="3535">
                  <c:v>2086.11</c:v>
                </c:pt>
                <c:pt idx="3536">
                  <c:v>2087.11</c:v>
                </c:pt>
                <c:pt idx="3537">
                  <c:v>2088.11</c:v>
                </c:pt>
                <c:pt idx="3538">
                  <c:v>2089.11</c:v>
                </c:pt>
                <c:pt idx="3539">
                  <c:v>2090.11</c:v>
                </c:pt>
                <c:pt idx="3540">
                  <c:v>2091.11</c:v>
                </c:pt>
                <c:pt idx="3541">
                  <c:v>2092.11</c:v>
                </c:pt>
                <c:pt idx="3542">
                  <c:v>2093.11</c:v>
                </c:pt>
                <c:pt idx="3543">
                  <c:v>2094.11</c:v>
                </c:pt>
                <c:pt idx="3544">
                  <c:v>2095.11</c:v>
                </c:pt>
                <c:pt idx="3545">
                  <c:v>2096.11</c:v>
                </c:pt>
                <c:pt idx="3546">
                  <c:v>2097.11</c:v>
                </c:pt>
                <c:pt idx="3547">
                  <c:v>2098.11</c:v>
                </c:pt>
                <c:pt idx="3548">
                  <c:v>2099.11</c:v>
                </c:pt>
                <c:pt idx="3549">
                  <c:v>2100.11</c:v>
                </c:pt>
                <c:pt idx="3550">
                  <c:v>2101.11</c:v>
                </c:pt>
                <c:pt idx="3551">
                  <c:v>2102.11</c:v>
                </c:pt>
                <c:pt idx="3552">
                  <c:v>2103.11</c:v>
                </c:pt>
                <c:pt idx="3553">
                  <c:v>2104.11</c:v>
                </c:pt>
                <c:pt idx="3554">
                  <c:v>2105.11</c:v>
                </c:pt>
                <c:pt idx="3555">
                  <c:v>2106.11</c:v>
                </c:pt>
                <c:pt idx="3556">
                  <c:v>2107.11</c:v>
                </c:pt>
                <c:pt idx="3557">
                  <c:v>2108.11</c:v>
                </c:pt>
                <c:pt idx="3558">
                  <c:v>2109.11</c:v>
                </c:pt>
                <c:pt idx="3559">
                  <c:v>2110.11</c:v>
                </c:pt>
                <c:pt idx="3560">
                  <c:v>2111.11</c:v>
                </c:pt>
                <c:pt idx="3561">
                  <c:v>2112.11</c:v>
                </c:pt>
                <c:pt idx="3562">
                  <c:v>2113.11</c:v>
                </c:pt>
                <c:pt idx="3563">
                  <c:v>2114.11</c:v>
                </c:pt>
                <c:pt idx="3564">
                  <c:v>2115.11</c:v>
                </c:pt>
                <c:pt idx="3565">
                  <c:v>2116.11</c:v>
                </c:pt>
                <c:pt idx="3566">
                  <c:v>2117.11</c:v>
                </c:pt>
                <c:pt idx="3567">
                  <c:v>2118.11</c:v>
                </c:pt>
                <c:pt idx="3568">
                  <c:v>2119.11</c:v>
                </c:pt>
                <c:pt idx="3569">
                  <c:v>2120.11</c:v>
                </c:pt>
                <c:pt idx="3570">
                  <c:v>2121.11</c:v>
                </c:pt>
                <c:pt idx="3571">
                  <c:v>2122.11</c:v>
                </c:pt>
                <c:pt idx="3572">
                  <c:v>2123.11</c:v>
                </c:pt>
                <c:pt idx="3573">
                  <c:v>2124.11</c:v>
                </c:pt>
                <c:pt idx="3574">
                  <c:v>2125.11</c:v>
                </c:pt>
                <c:pt idx="3575">
                  <c:v>2126.11</c:v>
                </c:pt>
                <c:pt idx="3576">
                  <c:v>2127.11</c:v>
                </c:pt>
                <c:pt idx="3577">
                  <c:v>2128.11</c:v>
                </c:pt>
                <c:pt idx="3578">
                  <c:v>2129.11</c:v>
                </c:pt>
                <c:pt idx="3579">
                  <c:v>2130.11</c:v>
                </c:pt>
                <c:pt idx="3580">
                  <c:v>2131.11</c:v>
                </c:pt>
                <c:pt idx="3581">
                  <c:v>2132.11</c:v>
                </c:pt>
                <c:pt idx="3582">
                  <c:v>2133.11</c:v>
                </c:pt>
                <c:pt idx="3583">
                  <c:v>2134.11</c:v>
                </c:pt>
                <c:pt idx="3584">
                  <c:v>2135.11</c:v>
                </c:pt>
                <c:pt idx="3585">
                  <c:v>2136.11</c:v>
                </c:pt>
                <c:pt idx="3586">
                  <c:v>2137.11</c:v>
                </c:pt>
                <c:pt idx="3587">
                  <c:v>2138.11</c:v>
                </c:pt>
                <c:pt idx="3588">
                  <c:v>2139.11</c:v>
                </c:pt>
                <c:pt idx="3589">
                  <c:v>2140.11</c:v>
                </c:pt>
                <c:pt idx="3590">
                  <c:v>2141.11</c:v>
                </c:pt>
                <c:pt idx="3591">
                  <c:v>2142.11</c:v>
                </c:pt>
                <c:pt idx="3592">
                  <c:v>2143.11</c:v>
                </c:pt>
                <c:pt idx="3593">
                  <c:v>2144.11</c:v>
                </c:pt>
                <c:pt idx="3594">
                  <c:v>2145.11</c:v>
                </c:pt>
                <c:pt idx="3595">
                  <c:v>2146.11</c:v>
                </c:pt>
                <c:pt idx="3596">
                  <c:v>2147.11</c:v>
                </c:pt>
                <c:pt idx="3597">
                  <c:v>2148.11</c:v>
                </c:pt>
                <c:pt idx="3598">
                  <c:v>2149.11</c:v>
                </c:pt>
                <c:pt idx="3599">
                  <c:v>2150.11</c:v>
                </c:pt>
                <c:pt idx="3600">
                  <c:v>2151.11</c:v>
                </c:pt>
                <c:pt idx="3601">
                  <c:v>2152.11</c:v>
                </c:pt>
                <c:pt idx="3602">
                  <c:v>2153.11</c:v>
                </c:pt>
                <c:pt idx="3603">
                  <c:v>2154.11</c:v>
                </c:pt>
                <c:pt idx="3604">
                  <c:v>2155.11</c:v>
                </c:pt>
                <c:pt idx="3605">
                  <c:v>2156.11</c:v>
                </c:pt>
                <c:pt idx="3606">
                  <c:v>2157.11</c:v>
                </c:pt>
                <c:pt idx="3607">
                  <c:v>2158.11</c:v>
                </c:pt>
                <c:pt idx="3608">
                  <c:v>2159.11</c:v>
                </c:pt>
                <c:pt idx="3609">
                  <c:v>2160.11</c:v>
                </c:pt>
                <c:pt idx="3610">
                  <c:v>2161.11</c:v>
                </c:pt>
                <c:pt idx="3611">
                  <c:v>2162.11</c:v>
                </c:pt>
                <c:pt idx="3612">
                  <c:v>2163.11</c:v>
                </c:pt>
                <c:pt idx="3613">
                  <c:v>2164.11</c:v>
                </c:pt>
                <c:pt idx="3614">
                  <c:v>2165.11</c:v>
                </c:pt>
                <c:pt idx="3615">
                  <c:v>2166.11</c:v>
                </c:pt>
                <c:pt idx="3616">
                  <c:v>2167.11</c:v>
                </c:pt>
                <c:pt idx="3617">
                  <c:v>2168.11</c:v>
                </c:pt>
                <c:pt idx="3618">
                  <c:v>2169.11</c:v>
                </c:pt>
                <c:pt idx="3619">
                  <c:v>2170.11</c:v>
                </c:pt>
                <c:pt idx="3620">
                  <c:v>2171.11</c:v>
                </c:pt>
                <c:pt idx="3621">
                  <c:v>2172.11</c:v>
                </c:pt>
                <c:pt idx="3622">
                  <c:v>2173.11</c:v>
                </c:pt>
                <c:pt idx="3623">
                  <c:v>2174.11</c:v>
                </c:pt>
                <c:pt idx="3624">
                  <c:v>2175.11</c:v>
                </c:pt>
                <c:pt idx="3625">
                  <c:v>2176.11</c:v>
                </c:pt>
                <c:pt idx="3626">
                  <c:v>2177.11</c:v>
                </c:pt>
                <c:pt idx="3627">
                  <c:v>2178.11</c:v>
                </c:pt>
                <c:pt idx="3628">
                  <c:v>2179.11</c:v>
                </c:pt>
                <c:pt idx="3629">
                  <c:v>2180.11</c:v>
                </c:pt>
                <c:pt idx="3630">
                  <c:v>2181.11</c:v>
                </c:pt>
                <c:pt idx="3631">
                  <c:v>2182.11</c:v>
                </c:pt>
                <c:pt idx="3632">
                  <c:v>2183.11</c:v>
                </c:pt>
                <c:pt idx="3633">
                  <c:v>2184.11</c:v>
                </c:pt>
                <c:pt idx="3634">
                  <c:v>2185.11</c:v>
                </c:pt>
                <c:pt idx="3635">
                  <c:v>2186.11</c:v>
                </c:pt>
                <c:pt idx="3636">
                  <c:v>2187.11</c:v>
                </c:pt>
                <c:pt idx="3637">
                  <c:v>2188.11</c:v>
                </c:pt>
                <c:pt idx="3638">
                  <c:v>2189.11</c:v>
                </c:pt>
                <c:pt idx="3639">
                  <c:v>2190.11</c:v>
                </c:pt>
                <c:pt idx="3640">
                  <c:v>2191.11</c:v>
                </c:pt>
                <c:pt idx="3641">
                  <c:v>2192.11</c:v>
                </c:pt>
                <c:pt idx="3642">
                  <c:v>2193.11</c:v>
                </c:pt>
                <c:pt idx="3643">
                  <c:v>2194.11</c:v>
                </c:pt>
                <c:pt idx="3644">
                  <c:v>2195.11</c:v>
                </c:pt>
                <c:pt idx="3645">
                  <c:v>2196.11</c:v>
                </c:pt>
                <c:pt idx="3646">
                  <c:v>2197.11</c:v>
                </c:pt>
                <c:pt idx="3647">
                  <c:v>2198.11</c:v>
                </c:pt>
                <c:pt idx="3648">
                  <c:v>2199.11</c:v>
                </c:pt>
                <c:pt idx="3649">
                  <c:v>2200.11</c:v>
                </c:pt>
                <c:pt idx="3650">
                  <c:v>2201.11</c:v>
                </c:pt>
                <c:pt idx="3651">
                  <c:v>2202.11</c:v>
                </c:pt>
                <c:pt idx="3652">
                  <c:v>2203.11</c:v>
                </c:pt>
                <c:pt idx="3653">
                  <c:v>2204.11</c:v>
                </c:pt>
                <c:pt idx="3654">
                  <c:v>2205.11</c:v>
                </c:pt>
                <c:pt idx="3655">
                  <c:v>2206.11</c:v>
                </c:pt>
                <c:pt idx="3656">
                  <c:v>2207.11</c:v>
                </c:pt>
                <c:pt idx="3657">
                  <c:v>2208.11</c:v>
                </c:pt>
                <c:pt idx="3658">
                  <c:v>2209.11</c:v>
                </c:pt>
                <c:pt idx="3659">
                  <c:v>2210.11</c:v>
                </c:pt>
                <c:pt idx="3660">
                  <c:v>2211.11</c:v>
                </c:pt>
                <c:pt idx="3661">
                  <c:v>2212.11</c:v>
                </c:pt>
                <c:pt idx="3662">
                  <c:v>2213.11</c:v>
                </c:pt>
                <c:pt idx="3663">
                  <c:v>2214.11</c:v>
                </c:pt>
                <c:pt idx="3664">
                  <c:v>2215.11</c:v>
                </c:pt>
                <c:pt idx="3665">
                  <c:v>2216.11</c:v>
                </c:pt>
                <c:pt idx="3666">
                  <c:v>2217.11</c:v>
                </c:pt>
                <c:pt idx="3667">
                  <c:v>2218.11</c:v>
                </c:pt>
                <c:pt idx="3668">
                  <c:v>2219.11</c:v>
                </c:pt>
                <c:pt idx="3669">
                  <c:v>2220.11</c:v>
                </c:pt>
                <c:pt idx="3670">
                  <c:v>2221.11</c:v>
                </c:pt>
                <c:pt idx="3671">
                  <c:v>2222.11</c:v>
                </c:pt>
                <c:pt idx="3672">
                  <c:v>2223.11</c:v>
                </c:pt>
                <c:pt idx="3673">
                  <c:v>2224.11</c:v>
                </c:pt>
                <c:pt idx="3674">
                  <c:v>2225.11</c:v>
                </c:pt>
                <c:pt idx="3675">
                  <c:v>2226.11</c:v>
                </c:pt>
                <c:pt idx="3676">
                  <c:v>2227.11</c:v>
                </c:pt>
                <c:pt idx="3677">
                  <c:v>2228.11</c:v>
                </c:pt>
                <c:pt idx="3678">
                  <c:v>2229.11</c:v>
                </c:pt>
                <c:pt idx="3679">
                  <c:v>2230.11</c:v>
                </c:pt>
                <c:pt idx="3680">
                  <c:v>2231.11</c:v>
                </c:pt>
                <c:pt idx="3681">
                  <c:v>2232.11</c:v>
                </c:pt>
                <c:pt idx="3682">
                  <c:v>2233.11</c:v>
                </c:pt>
                <c:pt idx="3683">
                  <c:v>2234.11</c:v>
                </c:pt>
                <c:pt idx="3684">
                  <c:v>2235.11</c:v>
                </c:pt>
                <c:pt idx="3685">
                  <c:v>2236.11</c:v>
                </c:pt>
                <c:pt idx="3686">
                  <c:v>2237.11</c:v>
                </c:pt>
                <c:pt idx="3687">
                  <c:v>2238.11</c:v>
                </c:pt>
                <c:pt idx="3688">
                  <c:v>2239.11</c:v>
                </c:pt>
                <c:pt idx="3689">
                  <c:v>2240.11</c:v>
                </c:pt>
                <c:pt idx="3690">
                  <c:v>2241.11</c:v>
                </c:pt>
                <c:pt idx="3691">
                  <c:v>2242.11</c:v>
                </c:pt>
                <c:pt idx="3692">
                  <c:v>2243.11</c:v>
                </c:pt>
                <c:pt idx="3693">
                  <c:v>2244.11</c:v>
                </c:pt>
                <c:pt idx="3694">
                  <c:v>2245.11</c:v>
                </c:pt>
                <c:pt idx="3695">
                  <c:v>2246.11</c:v>
                </c:pt>
                <c:pt idx="3696">
                  <c:v>2247.11</c:v>
                </c:pt>
                <c:pt idx="3697">
                  <c:v>2248.11</c:v>
                </c:pt>
                <c:pt idx="3698">
                  <c:v>2249.11</c:v>
                </c:pt>
                <c:pt idx="3699">
                  <c:v>2250.11</c:v>
                </c:pt>
                <c:pt idx="3700">
                  <c:v>2251.11</c:v>
                </c:pt>
                <c:pt idx="3701">
                  <c:v>2252.11</c:v>
                </c:pt>
                <c:pt idx="3702">
                  <c:v>2253.11</c:v>
                </c:pt>
                <c:pt idx="3703">
                  <c:v>2254.11</c:v>
                </c:pt>
                <c:pt idx="3704">
                  <c:v>2255.11</c:v>
                </c:pt>
                <c:pt idx="3705">
                  <c:v>2256.11</c:v>
                </c:pt>
                <c:pt idx="3706">
                  <c:v>2257.11</c:v>
                </c:pt>
                <c:pt idx="3707">
                  <c:v>2258.11</c:v>
                </c:pt>
                <c:pt idx="3708">
                  <c:v>2259.11</c:v>
                </c:pt>
                <c:pt idx="3709">
                  <c:v>2260.11</c:v>
                </c:pt>
                <c:pt idx="3710">
                  <c:v>2261.11</c:v>
                </c:pt>
                <c:pt idx="3711">
                  <c:v>2262.11</c:v>
                </c:pt>
                <c:pt idx="3712">
                  <c:v>2263.11</c:v>
                </c:pt>
                <c:pt idx="3713">
                  <c:v>2264.11</c:v>
                </c:pt>
                <c:pt idx="3714">
                  <c:v>2265.11</c:v>
                </c:pt>
                <c:pt idx="3715">
                  <c:v>2266.11</c:v>
                </c:pt>
                <c:pt idx="3716">
                  <c:v>2267.11</c:v>
                </c:pt>
                <c:pt idx="3717">
                  <c:v>2268.11</c:v>
                </c:pt>
                <c:pt idx="3718">
                  <c:v>2269.11</c:v>
                </c:pt>
                <c:pt idx="3719">
                  <c:v>2270.11</c:v>
                </c:pt>
                <c:pt idx="3720">
                  <c:v>2271.11</c:v>
                </c:pt>
                <c:pt idx="3721">
                  <c:v>2272.11</c:v>
                </c:pt>
                <c:pt idx="3722">
                  <c:v>2273.11</c:v>
                </c:pt>
                <c:pt idx="3723">
                  <c:v>2274.11</c:v>
                </c:pt>
                <c:pt idx="3724">
                  <c:v>2275.11</c:v>
                </c:pt>
                <c:pt idx="3725">
                  <c:v>2276.11</c:v>
                </c:pt>
                <c:pt idx="3726">
                  <c:v>2277.11</c:v>
                </c:pt>
                <c:pt idx="3727">
                  <c:v>2278.11</c:v>
                </c:pt>
                <c:pt idx="3728">
                  <c:v>2279.11</c:v>
                </c:pt>
                <c:pt idx="3729">
                  <c:v>2280.11</c:v>
                </c:pt>
                <c:pt idx="3730">
                  <c:v>2281.11</c:v>
                </c:pt>
                <c:pt idx="3731">
                  <c:v>2282.11</c:v>
                </c:pt>
                <c:pt idx="3732">
                  <c:v>2283.11</c:v>
                </c:pt>
                <c:pt idx="3733">
                  <c:v>2284.11</c:v>
                </c:pt>
                <c:pt idx="3734">
                  <c:v>2285.11</c:v>
                </c:pt>
                <c:pt idx="3735">
                  <c:v>2286.11</c:v>
                </c:pt>
                <c:pt idx="3736">
                  <c:v>2287.11</c:v>
                </c:pt>
                <c:pt idx="3737">
                  <c:v>2288.11</c:v>
                </c:pt>
                <c:pt idx="3738">
                  <c:v>2289.11</c:v>
                </c:pt>
                <c:pt idx="3739">
                  <c:v>2290.11</c:v>
                </c:pt>
                <c:pt idx="3740">
                  <c:v>2291.11</c:v>
                </c:pt>
                <c:pt idx="3741">
                  <c:v>2292.11</c:v>
                </c:pt>
                <c:pt idx="3742">
                  <c:v>2293.11</c:v>
                </c:pt>
                <c:pt idx="3743">
                  <c:v>2294.11</c:v>
                </c:pt>
                <c:pt idx="3744">
                  <c:v>2295.11</c:v>
                </c:pt>
                <c:pt idx="3745">
                  <c:v>2296.11</c:v>
                </c:pt>
                <c:pt idx="3746">
                  <c:v>2297.11</c:v>
                </c:pt>
                <c:pt idx="3747">
                  <c:v>2298.11</c:v>
                </c:pt>
                <c:pt idx="3748">
                  <c:v>2299.11</c:v>
                </c:pt>
                <c:pt idx="3749">
                  <c:v>2300.11</c:v>
                </c:pt>
                <c:pt idx="3750">
                  <c:v>2301.11</c:v>
                </c:pt>
                <c:pt idx="3751">
                  <c:v>2302.11</c:v>
                </c:pt>
                <c:pt idx="3752">
                  <c:v>2303.11</c:v>
                </c:pt>
                <c:pt idx="3753">
                  <c:v>2304.11</c:v>
                </c:pt>
                <c:pt idx="3754">
                  <c:v>2305.11</c:v>
                </c:pt>
                <c:pt idx="3755">
                  <c:v>2306.11</c:v>
                </c:pt>
                <c:pt idx="3756">
                  <c:v>2307.11</c:v>
                </c:pt>
                <c:pt idx="3757">
                  <c:v>2308.11</c:v>
                </c:pt>
                <c:pt idx="3758">
                  <c:v>2309.11</c:v>
                </c:pt>
                <c:pt idx="3759">
                  <c:v>2310.11</c:v>
                </c:pt>
                <c:pt idx="3760">
                  <c:v>2311.11</c:v>
                </c:pt>
                <c:pt idx="3761">
                  <c:v>2312.11</c:v>
                </c:pt>
                <c:pt idx="3762">
                  <c:v>2313.11</c:v>
                </c:pt>
                <c:pt idx="3763">
                  <c:v>2314.11</c:v>
                </c:pt>
                <c:pt idx="3764">
                  <c:v>2315.11</c:v>
                </c:pt>
                <c:pt idx="3765">
                  <c:v>2316.11</c:v>
                </c:pt>
                <c:pt idx="3766">
                  <c:v>2317.11</c:v>
                </c:pt>
                <c:pt idx="3767">
                  <c:v>2318.11</c:v>
                </c:pt>
                <c:pt idx="3768">
                  <c:v>2319.11</c:v>
                </c:pt>
                <c:pt idx="3769">
                  <c:v>2320.11</c:v>
                </c:pt>
                <c:pt idx="3770">
                  <c:v>2321.11</c:v>
                </c:pt>
                <c:pt idx="3771">
                  <c:v>2322.11</c:v>
                </c:pt>
                <c:pt idx="3772">
                  <c:v>2323.11</c:v>
                </c:pt>
                <c:pt idx="3773">
                  <c:v>2324.11</c:v>
                </c:pt>
                <c:pt idx="3774">
                  <c:v>2325.11</c:v>
                </c:pt>
                <c:pt idx="3775">
                  <c:v>2326.11</c:v>
                </c:pt>
                <c:pt idx="3776">
                  <c:v>2327.11</c:v>
                </c:pt>
                <c:pt idx="3777">
                  <c:v>2328.11</c:v>
                </c:pt>
                <c:pt idx="3778">
                  <c:v>2329.11</c:v>
                </c:pt>
                <c:pt idx="3779">
                  <c:v>2330.11</c:v>
                </c:pt>
                <c:pt idx="3780">
                  <c:v>2331.11</c:v>
                </c:pt>
                <c:pt idx="3781">
                  <c:v>2332.11</c:v>
                </c:pt>
                <c:pt idx="3782">
                  <c:v>2333.11</c:v>
                </c:pt>
                <c:pt idx="3783">
                  <c:v>2334.11</c:v>
                </c:pt>
                <c:pt idx="3784">
                  <c:v>2335.11</c:v>
                </c:pt>
                <c:pt idx="3785">
                  <c:v>2336.11</c:v>
                </c:pt>
                <c:pt idx="3786">
                  <c:v>2337.11</c:v>
                </c:pt>
                <c:pt idx="3787">
                  <c:v>2338.11</c:v>
                </c:pt>
                <c:pt idx="3788">
                  <c:v>2339.11</c:v>
                </c:pt>
                <c:pt idx="3789">
                  <c:v>2340.11</c:v>
                </c:pt>
                <c:pt idx="3790">
                  <c:v>2341.11</c:v>
                </c:pt>
                <c:pt idx="3791">
                  <c:v>2342.11</c:v>
                </c:pt>
                <c:pt idx="3792">
                  <c:v>2343.11</c:v>
                </c:pt>
                <c:pt idx="3793">
                  <c:v>2344.11</c:v>
                </c:pt>
                <c:pt idx="3794">
                  <c:v>2345.11</c:v>
                </c:pt>
                <c:pt idx="3795">
                  <c:v>2346.11</c:v>
                </c:pt>
                <c:pt idx="3796">
                  <c:v>2347.11</c:v>
                </c:pt>
                <c:pt idx="3797">
                  <c:v>2348.11</c:v>
                </c:pt>
                <c:pt idx="3798">
                  <c:v>2349.11</c:v>
                </c:pt>
                <c:pt idx="3799">
                  <c:v>2350.11</c:v>
                </c:pt>
                <c:pt idx="3800">
                  <c:v>2351.11</c:v>
                </c:pt>
                <c:pt idx="3801">
                  <c:v>2352.11</c:v>
                </c:pt>
                <c:pt idx="3802">
                  <c:v>2353.11</c:v>
                </c:pt>
                <c:pt idx="3803">
                  <c:v>2354.11</c:v>
                </c:pt>
                <c:pt idx="3804">
                  <c:v>2355.11</c:v>
                </c:pt>
                <c:pt idx="3805">
                  <c:v>2356.11</c:v>
                </c:pt>
                <c:pt idx="3806">
                  <c:v>2357.11</c:v>
                </c:pt>
                <c:pt idx="3807">
                  <c:v>2358.11</c:v>
                </c:pt>
                <c:pt idx="3808">
                  <c:v>2359.11</c:v>
                </c:pt>
                <c:pt idx="3809">
                  <c:v>2360.11</c:v>
                </c:pt>
                <c:pt idx="3810">
                  <c:v>2361.11</c:v>
                </c:pt>
                <c:pt idx="3811">
                  <c:v>2362.11</c:v>
                </c:pt>
                <c:pt idx="3812">
                  <c:v>2363.11</c:v>
                </c:pt>
                <c:pt idx="3813">
                  <c:v>2364.11</c:v>
                </c:pt>
                <c:pt idx="3814">
                  <c:v>2365.11</c:v>
                </c:pt>
                <c:pt idx="3815">
                  <c:v>2366.11</c:v>
                </c:pt>
                <c:pt idx="3816">
                  <c:v>2367.11</c:v>
                </c:pt>
                <c:pt idx="3817">
                  <c:v>2368.11</c:v>
                </c:pt>
                <c:pt idx="3818">
                  <c:v>2369.11</c:v>
                </c:pt>
                <c:pt idx="3819">
                  <c:v>2370.11</c:v>
                </c:pt>
                <c:pt idx="3820">
                  <c:v>2371.11</c:v>
                </c:pt>
                <c:pt idx="3821">
                  <c:v>2372.11</c:v>
                </c:pt>
                <c:pt idx="3822">
                  <c:v>2373.11</c:v>
                </c:pt>
                <c:pt idx="3823">
                  <c:v>2374.11</c:v>
                </c:pt>
                <c:pt idx="3824">
                  <c:v>2375.11</c:v>
                </c:pt>
                <c:pt idx="3825">
                  <c:v>2376.11</c:v>
                </c:pt>
                <c:pt idx="3826">
                  <c:v>2377.11</c:v>
                </c:pt>
                <c:pt idx="3827">
                  <c:v>2378.11</c:v>
                </c:pt>
                <c:pt idx="3828">
                  <c:v>2379.11</c:v>
                </c:pt>
                <c:pt idx="3829">
                  <c:v>2380.11</c:v>
                </c:pt>
                <c:pt idx="3830">
                  <c:v>2381.11</c:v>
                </c:pt>
                <c:pt idx="3831">
                  <c:v>2382.11</c:v>
                </c:pt>
                <c:pt idx="3832">
                  <c:v>2383.11</c:v>
                </c:pt>
                <c:pt idx="3833">
                  <c:v>2384.11</c:v>
                </c:pt>
                <c:pt idx="3834">
                  <c:v>2385.11</c:v>
                </c:pt>
                <c:pt idx="3835">
                  <c:v>2386.11</c:v>
                </c:pt>
                <c:pt idx="3836">
                  <c:v>2387.11</c:v>
                </c:pt>
                <c:pt idx="3837">
                  <c:v>2388.11</c:v>
                </c:pt>
                <c:pt idx="3838">
                  <c:v>2389.11</c:v>
                </c:pt>
                <c:pt idx="3839">
                  <c:v>2390.11</c:v>
                </c:pt>
                <c:pt idx="3840">
                  <c:v>2391.11</c:v>
                </c:pt>
                <c:pt idx="3841">
                  <c:v>2392.11</c:v>
                </c:pt>
                <c:pt idx="3842">
                  <c:v>2393.11</c:v>
                </c:pt>
                <c:pt idx="3843">
                  <c:v>2394.11</c:v>
                </c:pt>
                <c:pt idx="3844">
                  <c:v>2395.11</c:v>
                </c:pt>
                <c:pt idx="3845">
                  <c:v>2396.11</c:v>
                </c:pt>
                <c:pt idx="3846">
                  <c:v>2397.11</c:v>
                </c:pt>
                <c:pt idx="3847">
                  <c:v>2398.11</c:v>
                </c:pt>
                <c:pt idx="3848">
                  <c:v>2399.11</c:v>
                </c:pt>
                <c:pt idx="3849">
                  <c:v>2400.11</c:v>
                </c:pt>
                <c:pt idx="3850">
                  <c:v>2401.11</c:v>
                </c:pt>
                <c:pt idx="3851">
                  <c:v>2402.11</c:v>
                </c:pt>
                <c:pt idx="3852">
                  <c:v>2403.11</c:v>
                </c:pt>
                <c:pt idx="3853">
                  <c:v>2404.11</c:v>
                </c:pt>
                <c:pt idx="3854">
                  <c:v>2405.11</c:v>
                </c:pt>
                <c:pt idx="3855">
                  <c:v>2406.11</c:v>
                </c:pt>
                <c:pt idx="3856">
                  <c:v>2407.11</c:v>
                </c:pt>
                <c:pt idx="3857">
                  <c:v>2408.11</c:v>
                </c:pt>
                <c:pt idx="3858">
                  <c:v>2409.11</c:v>
                </c:pt>
                <c:pt idx="3859">
                  <c:v>2410.11</c:v>
                </c:pt>
                <c:pt idx="3860">
                  <c:v>2411.11</c:v>
                </c:pt>
                <c:pt idx="3861">
                  <c:v>2412.11</c:v>
                </c:pt>
                <c:pt idx="3862">
                  <c:v>2413.11</c:v>
                </c:pt>
                <c:pt idx="3863">
                  <c:v>2414.11</c:v>
                </c:pt>
                <c:pt idx="3864">
                  <c:v>2415.11</c:v>
                </c:pt>
                <c:pt idx="3865">
                  <c:v>2416.11</c:v>
                </c:pt>
                <c:pt idx="3866">
                  <c:v>2417.11</c:v>
                </c:pt>
                <c:pt idx="3867">
                  <c:v>2418.11</c:v>
                </c:pt>
                <c:pt idx="3868">
                  <c:v>2419.11</c:v>
                </c:pt>
                <c:pt idx="3869">
                  <c:v>2420.11</c:v>
                </c:pt>
                <c:pt idx="3870">
                  <c:v>2421.11</c:v>
                </c:pt>
                <c:pt idx="3871">
                  <c:v>2422.11</c:v>
                </c:pt>
                <c:pt idx="3872">
                  <c:v>2423.11</c:v>
                </c:pt>
                <c:pt idx="3873">
                  <c:v>2424.11</c:v>
                </c:pt>
                <c:pt idx="3874">
                  <c:v>2425.11</c:v>
                </c:pt>
                <c:pt idx="3875">
                  <c:v>2426.11</c:v>
                </c:pt>
                <c:pt idx="3876">
                  <c:v>2427.11</c:v>
                </c:pt>
                <c:pt idx="3877">
                  <c:v>2428.11</c:v>
                </c:pt>
                <c:pt idx="3878">
                  <c:v>2429.11</c:v>
                </c:pt>
                <c:pt idx="3879">
                  <c:v>2430.11</c:v>
                </c:pt>
                <c:pt idx="3880">
                  <c:v>2431.11</c:v>
                </c:pt>
                <c:pt idx="3881">
                  <c:v>2432.11</c:v>
                </c:pt>
                <c:pt idx="3882">
                  <c:v>2433.11</c:v>
                </c:pt>
                <c:pt idx="3883">
                  <c:v>2434.11</c:v>
                </c:pt>
                <c:pt idx="3884">
                  <c:v>2435.11</c:v>
                </c:pt>
                <c:pt idx="3885">
                  <c:v>2436.11</c:v>
                </c:pt>
                <c:pt idx="3886">
                  <c:v>2437.11</c:v>
                </c:pt>
                <c:pt idx="3887">
                  <c:v>2438.11</c:v>
                </c:pt>
                <c:pt idx="3888">
                  <c:v>2439.11</c:v>
                </c:pt>
                <c:pt idx="3889">
                  <c:v>2440.11</c:v>
                </c:pt>
                <c:pt idx="3890">
                  <c:v>2441.11</c:v>
                </c:pt>
                <c:pt idx="3891">
                  <c:v>2442.11</c:v>
                </c:pt>
                <c:pt idx="3892">
                  <c:v>2443.11</c:v>
                </c:pt>
                <c:pt idx="3893">
                  <c:v>2444.11</c:v>
                </c:pt>
                <c:pt idx="3894">
                  <c:v>2445.11</c:v>
                </c:pt>
                <c:pt idx="3895">
                  <c:v>2446.11</c:v>
                </c:pt>
                <c:pt idx="3896">
                  <c:v>2447.11</c:v>
                </c:pt>
                <c:pt idx="3897">
                  <c:v>2448.11</c:v>
                </c:pt>
                <c:pt idx="3898">
                  <c:v>2449.11</c:v>
                </c:pt>
                <c:pt idx="3899">
                  <c:v>2450.11</c:v>
                </c:pt>
                <c:pt idx="3900">
                  <c:v>2451.11</c:v>
                </c:pt>
                <c:pt idx="3901">
                  <c:v>2452.11</c:v>
                </c:pt>
                <c:pt idx="3902">
                  <c:v>2453.11</c:v>
                </c:pt>
                <c:pt idx="3903">
                  <c:v>2454.11</c:v>
                </c:pt>
                <c:pt idx="3904">
                  <c:v>2455.11</c:v>
                </c:pt>
                <c:pt idx="3905">
                  <c:v>2456.11</c:v>
                </c:pt>
                <c:pt idx="3906">
                  <c:v>2457.11</c:v>
                </c:pt>
                <c:pt idx="3907">
                  <c:v>2458.11</c:v>
                </c:pt>
                <c:pt idx="3908">
                  <c:v>2459.11</c:v>
                </c:pt>
                <c:pt idx="3909">
                  <c:v>2460.11</c:v>
                </c:pt>
                <c:pt idx="3910">
                  <c:v>2461.11</c:v>
                </c:pt>
                <c:pt idx="3911">
                  <c:v>2462.11</c:v>
                </c:pt>
                <c:pt idx="3912">
                  <c:v>2463.11</c:v>
                </c:pt>
                <c:pt idx="3913">
                  <c:v>2464.11</c:v>
                </c:pt>
                <c:pt idx="3914">
                  <c:v>2465.11</c:v>
                </c:pt>
                <c:pt idx="3915">
                  <c:v>2466.11</c:v>
                </c:pt>
                <c:pt idx="3916">
                  <c:v>2467.11</c:v>
                </c:pt>
                <c:pt idx="3917">
                  <c:v>2468.11</c:v>
                </c:pt>
                <c:pt idx="3918">
                  <c:v>2469.11</c:v>
                </c:pt>
                <c:pt idx="3919">
                  <c:v>2470.11</c:v>
                </c:pt>
                <c:pt idx="3920">
                  <c:v>2471.11</c:v>
                </c:pt>
                <c:pt idx="3921">
                  <c:v>2472.11</c:v>
                </c:pt>
                <c:pt idx="3922">
                  <c:v>2473.11</c:v>
                </c:pt>
                <c:pt idx="3923">
                  <c:v>2474.11</c:v>
                </c:pt>
                <c:pt idx="3924">
                  <c:v>2475.11</c:v>
                </c:pt>
                <c:pt idx="3925">
                  <c:v>2476.11</c:v>
                </c:pt>
                <c:pt idx="3926">
                  <c:v>2477.11</c:v>
                </c:pt>
                <c:pt idx="3927">
                  <c:v>2478.11</c:v>
                </c:pt>
                <c:pt idx="3928">
                  <c:v>2479.11</c:v>
                </c:pt>
                <c:pt idx="3929">
                  <c:v>2480.11</c:v>
                </c:pt>
                <c:pt idx="3930">
                  <c:v>2481.11</c:v>
                </c:pt>
                <c:pt idx="3931">
                  <c:v>2482.11</c:v>
                </c:pt>
                <c:pt idx="3932">
                  <c:v>2483.11</c:v>
                </c:pt>
                <c:pt idx="3933">
                  <c:v>2484.11</c:v>
                </c:pt>
                <c:pt idx="3934">
                  <c:v>2485.11</c:v>
                </c:pt>
                <c:pt idx="3935">
                  <c:v>2486.11</c:v>
                </c:pt>
                <c:pt idx="3936">
                  <c:v>2487.11</c:v>
                </c:pt>
                <c:pt idx="3937">
                  <c:v>2488.11</c:v>
                </c:pt>
                <c:pt idx="3938">
                  <c:v>2489.11</c:v>
                </c:pt>
                <c:pt idx="3939">
                  <c:v>2490.11</c:v>
                </c:pt>
                <c:pt idx="3940">
                  <c:v>2491.11</c:v>
                </c:pt>
                <c:pt idx="3941">
                  <c:v>2492.11</c:v>
                </c:pt>
                <c:pt idx="3942">
                  <c:v>2493.11</c:v>
                </c:pt>
                <c:pt idx="3943">
                  <c:v>2494.11</c:v>
                </c:pt>
                <c:pt idx="3944">
                  <c:v>2495.11</c:v>
                </c:pt>
                <c:pt idx="3945">
                  <c:v>2496.11</c:v>
                </c:pt>
                <c:pt idx="3946">
                  <c:v>2497.11</c:v>
                </c:pt>
                <c:pt idx="3947">
                  <c:v>2498.11</c:v>
                </c:pt>
                <c:pt idx="3948">
                  <c:v>2499.11</c:v>
                </c:pt>
                <c:pt idx="3949">
                  <c:v>2500.11</c:v>
                </c:pt>
                <c:pt idx="3950">
                  <c:v>2501.11</c:v>
                </c:pt>
                <c:pt idx="3951">
                  <c:v>2502.11</c:v>
                </c:pt>
                <c:pt idx="3952">
                  <c:v>2503.11</c:v>
                </c:pt>
                <c:pt idx="3953">
                  <c:v>2504.11</c:v>
                </c:pt>
                <c:pt idx="3954">
                  <c:v>2505.11</c:v>
                </c:pt>
                <c:pt idx="3955">
                  <c:v>2506.11</c:v>
                </c:pt>
                <c:pt idx="3956">
                  <c:v>2507.11</c:v>
                </c:pt>
                <c:pt idx="3957">
                  <c:v>2508.11</c:v>
                </c:pt>
                <c:pt idx="3958">
                  <c:v>2509.11</c:v>
                </c:pt>
                <c:pt idx="3959">
                  <c:v>2510.11</c:v>
                </c:pt>
                <c:pt idx="3960">
                  <c:v>2511.11</c:v>
                </c:pt>
                <c:pt idx="3961">
                  <c:v>2512.11</c:v>
                </c:pt>
                <c:pt idx="3962">
                  <c:v>2513.11</c:v>
                </c:pt>
                <c:pt idx="3963">
                  <c:v>2514.11</c:v>
                </c:pt>
                <c:pt idx="3964">
                  <c:v>2515.11</c:v>
                </c:pt>
                <c:pt idx="3965">
                  <c:v>2516.11</c:v>
                </c:pt>
                <c:pt idx="3966">
                  <c:v>2517.11</c:v>
                </c:pt>
                <c:pt idx="3967">
                  <c:v>2518.11</c:v>
                </c:pt>
                <c:pt idx="3968">
                  <c:v>2519.11</c:v>
                </c:pt>
                <c:pt idx="3969">
                  <c:v>2520.11</c:v>
                </c:pt>
                <c:pt idx="3970">
                  <c:v>2521.11</c:v>
                </c:pt>
                <c:pt idx="3971">
                  <c:v>2522.11</c:v>
                </c:pt>
                <c:pt idx="3972">
                  <c:v>2523.11</c:v>
                </c:pt>
                <c:pt idx="3973">
                  <c:v>2524.11</c:v>
                </c:pt>
                <c:pt idx="3974">
                  <c:v>2525.11</c:v>
                </c:pt>
                <c:pt idx="3975">
                  <c:v>2526.11</c:v>
                </c:pt>
                <c:pt idx="3976">
                  <c:v>2527.11</c:v>
                </c:pt>
                <c:pt idx="3977">
                  <c:v>2528.11</c:v>
                </c:pt>
                <c:pt idx="3978">
                  <c:v>2529.11</c:v>
                </c:pt>
                <c:pt idx="3979">
                  <c:v>2530.11</c:v>
                </c:pt>
                <c:pt idx="3980">
                  <c:v>2531.11</c:v>
                </c:pt>
                <c:pt idx="3981">
                  <c:v>2532.11</c:v>
                </c:pt>
                <c:pt idx="3982">
                  <c:v>2533.11</c:v>
                </c:pt>
                <c:pt idx="3983">
                  <c:v>2534.11</c:v>
                </c:pt>
                <c:pt idx="3984">
                  <c:v>2535.11</c:v>
                </c:pt>
                <c:pt idx="3985">
                  <c:v>2536.11</c:v>
                </c:pt>
                <c:pt idx="3986">
                  <c:v>2537.11</c:v>
                </c:pt>
                <c:pt idx="3987">
                  <c:v>2538.11</c:v>
                </c:pt>
                <c:pt idx="3988">
                  <c:v>2539.11</c:v>
                </c:pt>
                <c:pt idx="3989">
                  <c:v>2540.11</c:v>
                </c:pt>
                <c:pt idx="3990">
                  <c:v>2541.11</c:v>
                </c:pt>
                <c:pt idx="3991">
                  <c:v>2542.11</c:v>
                </c:pt>
                <c:pt idx="3992">
                  <c:v>2543.11</c:v>
                </c:pt>
                <c:pt idx="3993">
                  <c:v>2544.11</c:v>
                </c:pt>
                <c:pt idx="3994">
                  <c:v>2545.11</c:v>
                </c:pt>
                <c:pt idx="3995">
                  <c:v>2546.11</c:v>
                </c:pt>
                <c:pt idx="3996">
                  <c:v>2547.11</c:v>
                </c:pt>
                <c:pt idx="3997">
                  <c:v>2548.11</c:v>
                </c:pt>
                <c:pt idx="3998">
                  <c:v>2549.11</c:v>
                </c:pt>
              </c:numCache>
            </c:numRef>
          </c:xVal>
          <c:yVal>
            <c:numRef>
              <c:f>sheet1!$Y$2:$Y$4000</c:f>
              <c:numCache>
                <c:formatCode>0.00000000</c:formatCode>
                <c:ptCount val="3999"/>
                <c:pt idx="0">
                  <c:v>23.485137940000001</c:v>
                </c:pt>
                <c:pt idx="1">
                  <c:v>23.485137940000001</c:v>
                </c:pt>
                <c:pt idx="2">
                  <c:v>23.485137940000001</c:v>
                </c:pt>
                <c:pt idx="3">
                  <c:v>0.45302757999999999</c:v>
                </c:pt>
                <c:pt idx="4">
                  <c:v>31.023336409999999</c:v>
                </c:pt>
                <c:pt idx="5">
                  <c:v>31.023336409999999</c:v>
                </c:pt>
                <c:pt idx="6">
                  <c:v>68.372039790000002</c:v>
                </c:pt>
                <c:pt idx="7">
                  <c:v>65.902389529999994</c:v>
                </c:pt>
                <c:pt idx="8">
                  <c:v>65.902389529999994</c:v>
                </c:pt>
                <c:pt idx="9">
                  <c:v>63.685535430000002</c:v>
                </c:pt>
                <c:pt idx="10">
                  <c:v>64.023521419999994</c:v>
                </c:pt>
                <c:pt idx="11">
                  <c:v>64.023521419999994</c:v>
                </c:pt>
                <c:pt idx="12">
                  <c:v>66.373886110000001</c:v>
                </c:pt>
                <c:pt idx="13">
                  <c:v>66.373886110000001</c:v>
                </c:pt>
                <c:pt idx="14">
                  <c:v>69.403083800000005</c:v>
                </c:pt>
                <c:pt idx="15">
                  <c:v>74.058364870000005</c:v>
                </c:pt>
                <c:pt idx="16">
                  <c:v>73.552772520000005</c:v>
                </c:pt>
                <c:pt idx="17">
                  <c:v>73.210517879999998</c:v>
                </c:pt>
                <c:pt idx="18">
                  <c:v>74.311149599999993</c:v>
                </c:pt>
                <c:pt idx="19">
                  <c:v>75.193069460000004</c:v>
                </c:pt>
                <c:pt idx="20">
                  <c:v>75.193069460000004</c:v>
                </c:pt>
                <c:pt idx="21">
                  <c:v>75.978416440000004</c:v>
                </c:pt>
                <c:pt idx="22">
                  <c:v>77.086135859999999</c:v>
                </c:pt>
                <c:pt idx="23">
                  <c:v>77.672660829999998</c:v>
                </c:pt>
                <c:pt idx="24">
                  <c:v>77.672660829999998</c:v>
                </c:pt>
                <c:pt idx="25">
                  <c:v>78.050430300000002</c:v>
                </c:pt>
                <c:pt idx="26">
                  <c:v>78.050430300000002</c:v>
                </c:pt>
                <c:pt idx="27">
                  <c:v>75.553787229999998</c:v>
                </c:pt>
                <c:pt idx="28">
                  <c:v>70.084762569999995</c:v>
                </c:pt>
                <c:pt idx="29">
                  <c:v>64.999176030000001</c:v>
                </c:pt>
                <c:pt idx="30">
                  <c:v>64.999176030000001</c:v>
                </c:pt>
                <c:pt idx="31">
                  <c:v>61.278369900000001</c:v>
                </c:pt>
                <c:pt idx="32">
                  <c:v>57.867149349999998</c:v>
                </c:pt>
                <c:pt idx="33">
                  <c:v>54.680316929999996</c:v>
                </c:pt>
                <c:pt idx="34">
                  <c:v>51.692302699999999</c:v>
                </c:pt>
                <c:pt idx="35">
                  <c:v>50.242321009999998</c:v>
                </c:pt>
                <c:pt idx="36">
                  <c:v>49.167259219999998</c:v>
                </c:pt>
                <c:pt idx="37">
                  <c:v>49.167259219999998</c:v>
                </c:pt>
                <c:pt idx="38">
                  <c:v>47.3650856</c:v>
                </c:pt>
                <c:pt idx="39">
                  <c:v>45.365505220000003</c:v>
                </c:pt>
                <c:pt idx="40">
                  <c:v>43.793388370000002</c:v>
                </c:pt>
                <c:pt idx="41">
                  <c:v>43.793388370000002</c:v>
                </c:pt>
                <c:pt idx="42">
                  <c:v>42.952655790000001</c:v>
                </c:pt>
                <c:pt idx="43">
                  <c:v>41.914520260000003</c:v>
                </c:pt>
                <c:pt idx="44">
                  <c:v>40.926086429999998</c:v>
                </c:pt>
                <c:pt idx="45">
                  <c:v>40.164878850000001</c:v>
                </c:pt>
                <c:pt idx="46">
                  <c:v>39.434928890000002</c:v>
                </c:pt>
                <c:pt idx="47">
                  <c:v>39.434928890000002</c:v>
                </c:pt>
                <c:pt idx="48">
                  <c:v>38.888172150000003</c:v>
                </c:pt>
                <c:pt idx="49">
                  <c:v>38.405319210000002</c:v>
                </c:pt>
                <c:pt idx="50">
                  <c:v>35.829151150000001</c:v>
                </c:pt>
                <c:pt idx="51">
                  <c:v>35.829151150000001</c:v>
                </c:pt>
                <c:pt idx="52">
                  <c:v>11.94210625</c:v>
                </c:pt>
                <c:pt idx="53">
                  <c:v>8.3164482100000008</c:v>
                </c:pt>
                <c:pt idx="54">
                  <c:v>8.3164482100000008</c:v>
                </c:pt>
                <c:pt idx="55">
                  <c:v>7.6333541900000004</c:v>
                </c:pt>
                <c:pt idx="56">
                  <c:v>7.4515685999999999</c:v>
                </c:pt>
                <c:pt idx="57">
                  <c:v>7.4515685999999999</c:v>
                </c:pt>
                <c:pt idx="58">
                  <c:v>7.1590070700000004</c:v>
                </c:pt>
                <c:pt idx="59">
                  <c:v>6.8749756800000004</c:v>
                </c:pt>
                <c:pt idx="60">
                  <c:v>6.8835005799999998</c:v>
                </c:pt>
                <c:pt idx="61">
                  <c:v>6.8110704399999999</c:v>
                </c:pt>
                <c:pt idx="62">
                  <c:v>6.7727265399999999</c:v>
                </c:pt>
                <c:pt idx="63">
                  <c:v>6.8124947499999999</c:v>
                </c:pt>
                <c:pt idx="64">
                  <c:v>6.8124947499999999</c:v>
                </c:pt>
                <c:pt idx="65">
                  <c:v>6.8849167800000002</c:v>
                </c:pt>
                <c:pt idx="66">
                  <c:v>6.8508338899999996</c:v>
                </c:pt>
                <c:pt idx="67">
                  <c:v>6.8508338899999996</c:v>
                </c:pt>
                <c:pt idx="68">
                  <c:v>6.72301722</c:v>
                </c:pt>
                <c:pt idx="69">
                  <c:v>6.5568566300000004</c:v>
                </c:pt>
                <c:pt idx="70">
                  <c:v>6.8806610099999999</c:v>
                </c:pt>
                <c:pt idx="71">
                  <c:v>7.1078910799999999</c:v>
                </c:pt>
                <c:pt idx="72">
                  <c:v>7.0951056499999998</c:v>
                </c:pt>
                <c:pt idx="73">
                  <c:v>7.0837392799999996</c:v>
                </c:pt>
                <c:pt idx="74">
                  <c:v>7.0837392799999996</c:v>
                </c:pt>
                <c:pt idx="75">
                  <c:v>7.0127372699999997</c:v>
                </c:pt>
                <c:pt idx="76">
                  <c:v>7.0738038999999997</c:v>
                </c:pt>
                <c:pt idx="77">
                  <c:v>7.0738038999999997</c:v>
                </c:pt>
                <c:pt idx="78">
                  <c:v>7.0951013600000001</c:v>
                </c:pt>
                <c:pt idx="79">
                  <c:v>7.2243461599999996</c:v>
                </c:pt>
                <c:pt idx="80">
                  <c:v>7.2243461599999996</c:v>
                </c:pt>
                <c:pt idx="81">
                  <c:v>7.4146490099999998</c:v>
                </c:pt>
                <c:pt idx="82">
                  <c:v>7.4331145300000001</c:v>
                </c:pt>
                <c:pt idx="83">
                  <c:v>7.4870796200000003</c:v>
                </c:pt>
                <c:pt idx="84">
                  <c:v>7.4870796200000003</c:v>
                </c:pt>
                <c:pt idx="85">
                  <c:v>7.3805656400000004</c:v>
                </c:pt>
                <c:pt idx="86">
                  <c:v>7.4032836</c:v>
                </c:pt>
                <c:pt idx="87">
                  <c:v>7.4558324799999998</c:v>
                </c:pt>
                <c:pt idx="88">
                  <c:v>7.5169038800000001</c:v>
                </c:pt>
                <c:pt idx="89">
                  <c:v>7.5950059899999998</c:v>
                </c:pt>
                <c:pt idx="90">
                  <c:v>7.5950059899999998</c:v>
                </c:pt>
                <c:pt idx="91">
                  <c:v>7.6631765400000003</c:v>
                </c:pt>
                <c:pt idx="92">
                  <c:v>7.4828109700000001</c:v>
                </c:pt>
                <c:pt idx="93">
                  <c:v>7.37204075</c:v>
                </c:pt>
                <c:pt idx="94">
                  <c:v>7.37204075</c:v>
                </c:pt>
                <c:pt idx="95">
                  <c:v>7.5027017599999999</c:v>
                </c:pt>
                <c:pt idx="96">
                  <c:v>7.7640113800000004</c:v>
                </c:pt>
                <c:pt idx="97">
                  <c:v>7.7640113800000004</c:v>
                </c:pt>
                <c:pt idx="98">
                  <c:v>7.6035261199999997</c:v>
                </c:pt>
                <c:pt idx="99">
                  <c:v>7.5254149400000001</c:v>
                </c:pt>
                <c:pt idx="100">
                  <c:v>7.5254149400000001</c:v>
                </c:pt>
                <c:pt idx="101">
                  <c:v>7.7356042900000004</c:v>
                </c:pt>
                <c:pt idx="102">
                  <c:v>7.8335928900000003</c:v>
                </c:pt>
                <c:pt idx="103">
                  <c:v>7.5623474100000001</c:v>
                </c:pt>
                <c:pt idx="104">
                  <c:v>7.5623474100000001</c:v>
                </c:pt>
                <c:pt idx="105">
                  <c:v>7.8534798600000002</c:v>
                </c:pt>
                <c:pt idx="106">
                  <c:v>7.8904027900000004</c:v>
                </c:pt>
                <c:pt idx="107">
                  <c:v>7.8904027900000004</c:v>
                </c:pt>
                <c:pt idx="108">
                  <c:v>7.7668509500000003</c:v>
                </c:pt>
                <c:pt idx="109">
                  <c:v>7.7256669999999996</c:v>
                </c:pt>
                <c:pt idx="110">
                  <c:v>7.8705205899999999</c:v>
                </c:pt>
                <c:pt idx="111">
                  <c:v>7.8705205899999999</c:v>
                </c:pt>
                <c:pt idx="112">
                  <c:v>7.7057852699999998</c:v>
                </c:pt>
                <c:pt idx="113">
                  <c:v>7.7895736700000002</c:v>
                </c:pt>
                <c:pt idx="114">
                  <c:v>7.95004797</c:v>
                </c:pt>
                <c:pt idx="115">
                  <c:v>7.9827127500000001</c:v>
                </c:pt>
                <c:pt idx="116">
                  <c:v>8.0167941999999996</c:v>
                </c:pt>
                <c:pt idx="117">
                  <c:v>8.0167941999999996</c:v>
                </c:pt>
                <c:pt idx="118">
                  <c:v>7.9202256200000001</c:v>
                </c:pt>
                <c:pt idx="119">
                  <c:v>8.0963230100000008</c:v>
                </c:pt>
                <c:pt idx="120">
                  <c:v>7.9670896500000001</c:v>
                </c:pt>
                <c:pt idx="121">
                  <c:v>7.9670896500000001</c:v>
                </c:pt>
                <c:pt idx="122">
                  <c:v>8.0210552199999992</c:v>
                </c:pt>
                <c:pt idx="123">
                  <c:v>8.0650796899999992</c:v>
                </c:pt>
                <c:pt idx="124">
                  <c:v>7.8946633300000002</c:v>
                </c:pt>
                <c:pt idx="125">
                  <c:v>7.8548994099999998</c:v>
                </c:pt>
                <c:pt idx="126">
                  <c:v>8.2454366700000001</c:v>
                </c:pt>
                <c:pt idx="127">
                  <c:v>8.2454366700000001</c:v>
                </c:pt>
                <c:pt idx="128">
                  <c:v>8.2028331800000007</c:v>
                </c:pt>
                <c:pt idx="129">
                  <c:v>7.9315872199999999</c:v>
                </c:pt>
                <c:pt idx="130">
                  <c:v>7.9954934099999999</c:v>
                </c:pt>
                <c:pt idx="131">
                  <c:v>7.9954934099999999</c:v>
                </c:pt>
                <c:pt idx="132">
                  <c:v>8.0451984400000001</c:v>
                </c:pt>
                <c:pt idx="133">
                  <c:v>8.4570369700000008</c:v>
                </c:pt>
                <c:pt idx="134">
                  <c:v>8.4570369700000008</c:v>
                </c:pt>
                <c:pt idx="135">
                  <c:v>8.5564460800000006</c:v>
                </c:pt>
                <c:pt idx="136">
                  <c:v>8.4087524400000007</c:v>
                </c:pt>
                <c:pt idx="137">
                  <c:v>8.4087524400000007</c:v>
                </c:pt>
                <c:pt idx="138">
                  <c:v>8.1943111399999999</c:v>
                </c:pt>
                <c:pt idx="139">
                  <c:v>8.1474475900000005</c:v>
                </c:pt>
                <c:pt idx="140">
                  <c:v>8.3704090099999995</c:v>
                </c:pt>
                <c:pt idx="141">
                  <c:v>8.3704090099999995</c:v>
                </c:pt>
                <c:pt idx="142">
                  <c:v>8.56638813</c:v>
                </c:pt>
                <c:pt idx="143">
                  <c:v>8.4428358100000001</c:v>
                </c:pt>
                <c:pt idx="144">
                  <c:v>8.4428358100000001</c:v>
                </c:pt>
                <c:pt idx="145">
                  <c:v>8.4456758500000007</c:v>
                </c:pt>
                <c:pt idx="146">
                  <c:v>8.7353839900000008</c:v>
                </c:pt>
                <c:pt idx="147">
                  <c:v>8.7353839900000008</c:v>
                </c:pt>
                <c:pt idx="148">
                  <c:v>8.4754991499999992</c:v>
                </c:pt>
                <c:pt idx="149">
                  <c:v>8.3377456700000003</c:v>
                </c:pt>
                <c:pt idx="150">
                  <c:v>8.2624788299999992</c:v>
                </c:pt>
                <c:pt idx="151">
                  <c:v>8.4115924799999995</c:v>
                </c:pt>
                <c:pt idx="152">
                  <c:v>8.5124225599999992</c:v>
                </c:pt>
                <c:pt idx="153">
                  <c:v>8.3704090099999995</c:v>
                </c:pt>
                <c:pt idx="154">
                  <c:v>8.3704090099999995</c:v>
                </c:pt>
                <c:pt idx="155">
                  <c:v>8.5550260500000004</c:v>
                </c:pt>
                <c:pt idx="156">
                  <c:v>8.6487560299999995</c:v>
                </c:pt>
                <c:pt idx="157">
                  <c:v>8.6487560299999995</c:v>
                </c:pt>
                <c:pt idx="158">
                  <c:v>8.4868602800000001</c:v>
                </c:pt>
                <c:pt idx="159">
                  <c:v>8.2539577499999996</c:v>
                </c:pt>
                <c:pt idx="160">
                  <c:v>8.2653188699999998</c:v>
                </c:pt>
                <c:pt idx="161">
                  <c:v>8.4186935399999996</c:v>
                </c:pt>
                <c:pt idx="162">
                  <c:v>8.2496967300000001</c:v>
                </c:pt>
                <c:pt idx="163">
                  <c:v>8.3306446100000002</c:v>
                </c:pt>
                <c:pt idx="164">
                  <c:v>8.3306446100000002</c:v>
                </c:pt>
                <c:pt idx="165">
                  <c:v>8.8149108900000002</c:v>
                </c:pt>
                <c:pt idx="166">
                  <c:v>8.6175127000000007</c:v>
                </c:pt>
                <c:pt idx="167">
                  <c:v>8.6175127000000007</c:v>
                </c:pt>
                <c:pt idx="168">
                  <c:v>8.4740791299999998</c:v>
                </c:pt>
                <c:pt idx="169">
                  <c:v>8.4740791299999998</c:v>
                </c:pt>
                <c:pt idx="170">
                  <c:v>8.7311229699999995</c:v>
                </c:pt>
                <c:pt idx="171">
                  <c:v>8.7297039000000005</c:v>
                </c:pt>
                <c:pt idx="172">
                  <c:v>8.7297039000000005</c:v>
                </c:pt>
                <c:pt idx="173">
                  <c:v>8.7907695799999992</c:v>
                </c:pt>
                <c:pt idx="174">
                  <c:v>8.6814193700000004</c:v>
                </c:pt>
                <c:pt idx="175">
                  <c:v>8.6501750899999994</c:v>
                </c:pt>
                <c:pt idx="176">
                  <c:v>8.6501750899999994</c:v>
                </c:pt>
                <c:pt idx="177">
                  <c:v>8.4272136700000004</c:v>
                </c:pt>
                <c:pt idx="178">
                  <c:v>8.4541978800000006</c:v>
                </c:pt>
                <c:pt idx="179">
                  <c:v>8.5990505200000005</c:v>
                </c:pt>
                <c:pt idx="180">
                  <c:v>8.6984605800000008</c:v>
                </c:pt>
                <c:pt idx="181">
                  <c:v>8.7538452099999997</c:v>
                </c:pt>
                <c:pt idx="182">
                  <c:v>8.7538452099999997</c:v>
                </c:pt>
                <c:pt idx="183">
                  <c:v>8.77940845</c:v>
                </c:pt>
                <c:pt idx="184">
                  <c:v>8.6984605800000008</c:v>
                </c:pt>
                <c:pt idx="185">
                  <c:v>8.5876903500000008</c:v>
                </c:pt>
                <c:pt idx="186">
                  <c:v>8.5876903500000008</c:v>
                </c:pt>
                <c:pt idx="187">
                  <c:v>8.6785783799999994</c:v>
                </c:pt>
                <c:pt idx="188">
                  <c:v>9.1245012299999999</c:v>
                </c:pt>
                <c:pt idx="189">
                  <c:v>9.1245012299999999</c:v>
                </c:pt>
                <c:pt idx="190">
                  <c:v>8.9256811099999993</c:v>
                </c:pt>
                <c:pt idx="191">
                  <c:v>8.7964496600000004</c:v>
                </c:pt>
                <c:pt idx="192">
                  <c:v>8.7964496600000004</c:v>
                </c:pt>
                <c:pt idx="193">
                  <c:v>9.1344423300000006</c:v>
                </c:pt>
                <c:pt idx="194">
                  <c:v>9.1330213499999999</c:v>
                </c:pt>
                <c:pt idx="195">
                  <c:v>9.0762157400000003</c:v>
                </c:pt>
                <c:pt idx="196">
                  <c:v>9.0762157400000003</c:v>
                </c:pt>
                <c:pt idx="197">
                  <c:v>9.0151500700000007</c:v>
                </c:pt>
                <c:pt idx="198">
                  <c:v>9.0165700900000001</c:v>
                </c:pt>
                <c:pt idx="199">
                  <c:v>9.0165700900000001</c:v>
                </c:pt>
                <c:pt idx="200">
                  <c:v>8.9427242299999996</c:v>
                </c:pt>
                <c:pt idx="201">
                  <c:v>8.7169208499999993</c:v>
                </c:pt>
                <c:pt idx="202">
                  <c:v>8.8418941499999999</c:v>
                </c:pt>
                <c:pt idx="203">
                  <c:v>8.8418941499999999</c:v>
                </c:pt>
                <c:pt idx="204">
                  <c:v>8.9768066399999995</c:v>
                </c:pt>
                <c:pt idx="205">
                  <c:v>9.0137309999999999</c:v>
                </c:pt>
                <c:pt idx="206">
                  <c:v>9.1500635100000007</c:v>
                </c:pt>
                <c:pt idx="207">
                  <c:v>9.4298381800000008</c:v>
                </c:pt>
                <c:pt idx="208">
                  <c:v>9.7010936700000006</c:v>
                </c:pt>
                <c:pt idx="209">
                  <c:v>9.7010936700000006</c:v>
                </c:pt>
                <c:pt idx="210">
                  <c:v>10.0461998</c:v>
                </c:pt>
                <c:pt idx="211">
                  <c:v>10.51485634</c:v>
                </c:pt>
                <c:pt idx="212">
                  <c:v>10.51485634</c:v>
                </c:pt>
                <c:pt idx="213">
                  <c:v>10.82018661</c:v>
                </c:pt>
                <c:pt idx="214">
                  <c:v>10.874151230000001</c:v>
                </c:pt>
                <c:pt idx="215">
                  <c:v>10.743498799999999</c:v>
                </c:pt>
                <c:pt idx="216">
                  <c:v>10.59296322</c:v>
                </c:pt>
                <c:pt idx="217">
                  <c:v>10.57024288</c:v>
                </c:pt>
                <c:pt idx="218">
                  <c:v>11.099952699999999</c:v>
                </c:pt>
                <c:pt idx="219">
                  <c:v>11.099952699999999</c:v>
                </c:pt>
                <c:pt idx="220">
                  <c:v>11.447885510000001</c:v>
                </c:pt>
                <c:pt idx="221">
                  <c:v>11.625402449999999</c:v>
                </c:pt>
                <c:pt idx="222">
                  <c:v>11.747533799999999</c:v>
                </c:pt>
                <c:pt idx="223">
                  <c:v>11.747533799999999</c:v>
                </c:pt>
                <c:pt idx="224">
                  <c:v>11.946353909999999</c:v>
                </c:pt>
                <c:pt idx="225">
                  <c:v>12.52720547</c:v>
                </c:pt>
                <c:pt idx="226">
                  <c:v>12.52720547</c:v>
                </c:pt>
                <c:pt idx="227">
                  <c:v>12.432047839999999</c:v>
                </c:pt>
                <c:pt idx="228">
                  <c:v>12.145175930000001</c:v>
                </c:pt>
                <c:pt idx="229">
                  <c:v>12.145175930000001</c:v>
                </c:pt>
                <c:pt idx="230">
                  <c:v>12.163641930000001</c:v>
                </c:pt>
                <c:pt idx="231">
                  <c:v>12.56697464</c:v>
                </c:pt>
                <c:pt idx="232">
                  <c:v>12.69052982</c:v>
                </c:pt>
                <c:pt idx="233">
                  <c:v>12.69052982</c:v>
                </c:pt>
                <c:pt idx="234">
                  <c:v>12.464724540000001</c:v>
                </c:pt>
                <c:pt idx="235">
                  <c:v>12.669227599999999</c:v>
                </c:pt>
                <c:pt idx="236">
                  <c:v>12.669227599999999</c:v>
                </c:pt>
                <c:pt idx="237">
                  <c:v>12.453354839999999</c:v>
                </c:pt>
                <c:pt idx="238">
                  <c:v>12.88366413</c:v>
                </c:pt>
                <c:pt idx="239">
                  <c:v>12.88366413</c:v>
                </c:pt>
                <c:pt idx="240">
                  <c:v>13.42759418</c:v>
                </c:pt>
                <c:pt idx="241">
                  <c:v>13.32960224</c:v>
                </c:pt>
                <c:pt idx="242">
                  <c:v>13.27421856</c:v>
                </c:pt>
                <c:pt idx="243">
                  <c:v>13.59659386</c:v>
                </c:pt>
                <c:pt idx="244">
                  <c:v>13.62073708</c:v>
                </c:pt>
                <c:pt idx="245">
                  <c:v>13.458841319999999</c:v>
                </c:pt>
                <c:pt idx="246">
                  <c:v>13.458841319999999</c:v>
                </c:pt>
                <c:pt idx="247">
                  <c:v>14.00843334</c:v>
                </c:pt>
                <c:pt idx="248">
                  <c:v>15.032363889999999</c:v>
                </c:pt>
                <c:pt idx="249">
                  <c:v>15.032363889999999</c:v>
                </c:pt>
                <c:pt idx="250">
                  <c:v>15.59475136</c:v>
                </c:pt>
                <c:pt idx="251">
                  <c:v>16.354536060000001</c:v>
                </c:pt>
                <c:pt idx="252">
                  <c:v>17.121414179999999</c:v>
                </c:pt>
                <c:pt idx="253">
                  <c:v>17.368515009999999</c:v>
                </c:pt>
                <c:pt idx="254">
                  <c:v>17.55597496</c:v>
                </c:pt>
                <c:pt idx="255">
                  <c:v>17.821542740000002</c:v>
                </c:pt>
                <c:pt idx="256">
                  <c:v>17.821542740000002</c:v>
                </c:pt>
                <c:pt idx="257">
                  <c:v>18.22486305</c:v>
                </c:pt>
                <c:pt idx="258">
                  <c:v>18.244749070000001</c:v>
                </c:pt>
                <c:pt idx="259">
                  <c:v>18.244749070000001</c:v>
                </c:pt>
                <c:pt idx="260">
                  <c:v>18.114093780000001</c:v>
                </c:pt>
                <c:pt idx="261">
                  <c:v>18.523113250000002</c:v>
                </c:pt>
                <c:pt idx="262">
                  <c:v>18.523113250000002</c:v>
                </c:pt>
                <c:pt idx="263">
                  <c:v>18.865367890000002</c:v>
                </c:pt>
                <c:pt idx="264">
                  <c:v>19.34254456</c:v>
                </c:pt>
                <c:pt idx="265">
                  <c:v>19.7543869</c:v>
                </c:pt>
                <c:pt idx="266">
                  <c:v>19.7543869</c:v>
                </c:pt>
                <c:pt idx="267">
                  <c:v>19.812614440000001</c:v>
                </c:pt>
                <c:pt idx="268">
                  <c:v>19.994390490000001</c:v>
                </c:pt>
                <c:pt idx="269">
                  <c:v>20.021373749999999</c:v>
                </c:pt>
                <c:pt idx="270">
                  <c:v>20.248600010000001</c:v>
                </c:pt>
                <c:pt idx="271">
                  <c:v>20.610738749999999</c:v>
                </c:pt>
                <c:pt idx="272">
                  <c:v>20.610738749999999</c:v>
                </c:pt>
                <c:pt idx="273">
                  <c:v>20.906135559999999</c:v>
                </c:pt>
                <c:pt idx="274">
                  <c:v>21.137622830000002</c:v>
                </c:pt>
                <c:pt idx="275">
                  <c:v>20.998439789999999</c:v>
                </c:pt>
                <c:pt idx="276">
                  <c:v>20.998439789999999</c:v>
                </c:pt>
                <c:pt idx="277">
                  <c:v>20.935947420000002</c:v>
                </c:pt>
                <c:pt idx="278">
                  <c:v>21.141878129999998</c:v>
                </c:pt>
                <c:pt idx="279">
                  <c:v>21.259754180000002</c:v>
                </c:pt>
                <c:pt idx="280">
                  <c:v>21.687229160000001</c:v>
                </c:pt>
                <c:pt idx="281">
                  <c:v>21.715633390000001</c:v>
                </c:pt>
                <c:pt idx="282">
                  <c:v>21.715633390000001</c:v>
                </c:pt>
                <c:pt idx="283">
                  <c:v>21.779539110000002</c:v>
                </c:pt>
                <c:pt idx="284">
                  <c:v>22.087711330000001</c:v>
                </c:pt>
                <c:pt idx="285">
                  <c:v>22.485351560000002</c:v>
                </c:pt>
                <c:pt idx="286">
                  <c:v>22.485351560000002</c:v>
                </c:pt>
                <c:pt idx="287">
                  <c:v>22.884410859999999</c:v>
                </c:pt>
                <c:pt idx="288">
                  <c:v>22.884410859999999</c:v>
                </c:pt>
                <c:pt idx="289">
                  <c:v>23.061927799999999</c:v>
                </c:pt>
                <c:pt idx="290">
                  <c:v>23.194002149999999</c:v>
                </c:pt>
                <c:pt idx="291">
                  <c:v>23.405599590000001</c:v>
                </c:pt>
                <c:pt idx="292">
                  <c:v>23.405599590000001</c:v>
                </c:pt>
                <c:pt idx="293">
                  <c:v>23.487966539999999</c:v>
                </c:pt>
                <c:pt idx="294">
                  <c:v>23.749277110000001</c:v>
                </c:pt>
                <c:pt idx="295">
                  <c:v>23.882783889999999</c:v>
                </c:pt>
                <c:pt idx="296">
                  <c:v>23.821712489999999</c:v>
                </c:pt>
                <c:pt idx="297">
                  <c:v>23.911184309999999</c:v>
                </c:pt>
                <c:pt idx="298">
                  <c:v>23.911184309999999</c:v>
                </c:pt>
                <c:pt idx="299">
                  <c:v>24.18528366</c:v>
                </c:pt>
                <c:pt idx="300">
                  <c:v>24.142681119999999</c:v>
                </c:pt>
                <c:pt idx="301">
                  <c:v>24.080194469999999</c:v>
                </c:pt>
                <c:pt idx="302">
                  <c:v>24.080194469999999</c:v>
                </c:pt>
                <c:pt idx="303">
                  <c:v>23.996402740000001</c:v>
                </c:pt>
                <c:pt idx="304">
                  <c:v>23.945268630000001</c:v>
                </c:pt>
                <c:pt idx="305">
                  <c:v>24.264810560000001</c:v>
                </c:pt>
                <c:pt idx="306">
                  <c:v>24.314523699999999</c:v>
                </c:pt>
                <c:pt idx="307">
                  <c:v>24.49204254</c:v>
                </c:pt>
                <c:pt idx="308">
                  <c:v>24.49204254</c:v>
                </c:pt>
                <c:pt idx="309">
                  <c:v>24.766134260000001</c:v>
                </c:pt>
                <c:pt idx="310">
                  <c:v>24.749092099999999</c:v>
                </c:pt>
                <c:pt idx="311">
                  <c:v>24.70790482</c:v>
                </c:pt>
                <c:pt idx="312">
                  <c:v>24.70790482</c:v>
                </c:pt>
                <c:pt idx="313">
                  <c:v>25.124010089999999</c:v>
                </c:pt>
                <c:pt idx="314">
                  <c:v>25.99455261</c:v>
                </c:pt>
                <c:pt idx="315">
                  <c:v>25.99455261</c:v>
                </c:pt>
                <c:pt idx="316">
                  <c:v>26.088277819999998</c:v>
                </c:pt>
                <c:pt idx="317">
                  <c:v>26.122364040000001</c:v>
                </c:pt>
                <c:pt idx="318">
                  <c:v>26.122364040000001</c:v>
                </c:pt>
                <c:pt idx="319">
                  <c:v>26.102481839999999</c:v>
                </c:pt>
                <c:pt idx="320">
                  <c:v>26.19763184</c:v>
                </c:pt>
                <c:pt idx="321">
                  <c:v>26.389354709999999</c:v>
                </c:pt>
                <c:pt idx="322">
                  <c:v>26.389354709999999</c:v>
                </c:pt>
                <c:pt idx="323">
                  <c:v>26.870792389999998</c:v>
                </c:pt>
                <c:pt idx="324">
                  <c:v>26.875051500000001</c:v>
                </c:pt>
                <c:pt idx="325">
                  <c:v>26.875051500000001</c:v>
                </c:pt>
                <c:pt idx="326">
                  <c:v>26.460369109999998</c:v>
                </c:pt>
                <c:pt idx="327">
                  <c:v>25.85396385</c:v>
                </c:pt>
                <c:pt idx="328">
                  <c:v>25.68638992</c:v>
                </c:pt>
                <c:pt idx="329">
                  <c:v>25.68638992</c:v>
                </c:pt>
                <c:pt idx="330">
                  <c:v>25.58413315</c:v>
                </c:pt>
                <c:pt idx="331">
                  <c:v>25.459159849999999</c:v>
                </c:pt>
                <c:pt idx="332">
                  <c:v>25.456317899999998</c:v>
                </c:pt>
                <c:pt idx="333">
                  <c:v>25.412296300000001</c:v>
                </c:pt>
                <c:pt idx="334">
                  <c:v>24.964954380000002</c:v>
                </c:pt>
                <c:pt idx="335">
                  <c:v>24.964954380000002</c:v>
                </c:pt>
                <c:pt idx="336">
                  <c:v>24.697969440000001</c:v>
                </c:pt>
                <c:pt idx="337">
                  <c:v>24.770393370000001</c:v>
                </c:pt>
                <c:pt idx="338">
                  <c:v>24.63689995</c:v>
                </c:pt>
                <c:pt idx="339">
                  <c:v>24.63689995</c:v>
                </c:pt>
                <c:pt idx="340">
                  <c:v>24.848501209999998</c:v>
                </c:pt>
                <c:pt idx="341">
                  <c:v>24.720691680000002</c:v>
                </c:pt>
                <c:pt idx="342">
                  <c:v>24.720691680000002</c:v>
                </c:pt>
                <c:pt idx="343">
                  <c:v>24.598560330000002</c:v>
                </c:pt>
                <c:pt idx="344">
                  <c:v>24.581516270000002</c:v>
                </c:pt>
                <c:pt idx="345">
                  <c:v>24.581516270000002</c:v>
                </c:pt>
                <c:pt idx="346">
                  <c:v>24.646841049999999</c:v>
                </c:pt>
                <c:pt idx="347">
                  <c:v>24.74909019</c:v>
                </c:pt>
                <c:pt idx="348">
                  <c:v>24.857021329999998</c:v>
                </c:pt>
                <c:pt idx="349">
                  <c:v>24.857021329999998</c:v>
                </c:pt>
                <c:pt idx="350">
                  <c:v>24.732051850000001</c:v>
                </c:pt>
                <c:pt idx="351">
                  <c:v>24.646842960000001</c:v>
                </c:pt>
                <c:pt idx="352">
                  <c:v>24.646842960000001</c:v>
                </c:pt>
                <c:pt idx="353">
                  <c:v>24.65678406</c:v>
                </c:pt>
                <c:pt idx="354">
                  <c:v>24.729207989999999</c:v>
                </c:pt>
                <c:pt idx="355">
                  <c:v>24.729207989999999</c:v>
                </c:pt>
                <c:pt idx="356">
                  <c:v>24.83572006</c:v>
                </c:pt>
                <c:pt idx="357">
                  <c:v>24.666725159999999</c:v>
                </c:pt>
                <c:pt idx="358">
                  <c:v>24.384115220000002</c:v>
                </c:pt>
                <c:pt idx="359">
                  <c:v>24.378433229999999</c:v>
                </c:pt>
                <c:pt idx="360">
                  <c:v>24.401159289999999</c:v>
                </c:pt>
                <c:pt idx="361">
                  <c:v>24.411096570000002</c:v>
                </c:pt>
                <c:pt idx="362">
                  <c:v>24.411096570000002</c:v>
                </c:pt>
                <c:pt idx="363">
                  <c:v>24.41393661</c:v>
                </c:pt>
                <c:pt idx="364">
                  <c:v>24.359971999999999</c:v>
                </c:pt>
                <c:pt idx="365">
                  <c:v>24.406833649999999</c:v>
                </c:pt>
                <c:pt idx="366">
                  <c:v>24.406833649999999</c:v>
                </c:pt>
                <c:pt idx="367">
                  <c:v>24.412515639999999</c:v>
                </c:pt>
                <c:pt idx="368">
                  <c:v>24.199497220000001</c:v>
                </c:pt>
                <c:pt idx="369">
                  <c:v>24.199497220000001</c:v>
                </c:pt>
                <c:pt idx="370">
                  <c:v>24.004932400000001</c:v>
                </c:pt>
                <c:pt idx="371">
                  <c:v>24.128490450000001</c:v>
                </c:pt>
                <c:pt idx="372">
                  <c:v>24.128490450000001</c:v>
                </c:pt>
                <c:pt idx="373">
                  <c:v>24.25629807</c:v>
                </c:pt>
                <c:pt idx="374">
                  <c:v>24.156881330000001</c:v>
                </c:pt>
                <c:pt idx="375">
                  <c:v>24.00634003</c:v>
                </c:pt>
                <c:pt idx="376">
                  <c:v>24.00634003</c:v>
                </c:pt>
                <c:pt idx="377">
                  <c:v>23.810352330000001</c:v>
                </c:pt>
                <c:pt idx="378">
                  <c:v>23.79757309</c:v>
                </c:pt>
                <c:pt idx="379">
                  <c:v>23.79757309</c:v>
                </c:pt>
                <c:pt idx="380">
                  <c:v>23.929647450000001</c:v>
                </c:pt>
                <c:pt idx="381">
                  <c:v>23.87426567</c:v>
                </c:pt>
                <c:pt idx="382">
                  <c:v>23.87426567</c:v>
                </c:pt>
                <c:pt idx="383">
                  <c:v>23.87000656</c:v>
                </c:pt>
                <c:pt idx="384">
                  <c:v>23.86858368</c:v>
                </c:pt>
                <c:pt idx="385">
                  <c:v>23.652717590000002</c:v>
                </c:pt>
                <c:pt idx="386">
                  <c:v>23.581710820000001</c:v>
                </c:pt>
                <c:pt idx="387">
                  <c:v>23.824565889999999</c:v>
                </c:pt>
                <c:pt idx="388">
                  <c:v>24.08019638</c:v>
                </c:pt>
                <c:pt idx="389">
                  <c:v>24.08019638</c:v>
                </c:pt>
                <c:pt idx="390">
                  <c:v>24.102914810000001</c:v>
                </c:pt>
                <c:pt idx="391">
                  <c:v>24.047521589999999</c:v>
                </c:pt>
                <c:pt idx="392">
                  <c:v>24.047521589999999</c:v>
                </c:pt>
                <c:pt idx="393">
                  <c:v>23.958051680000001</c:v>
                </c:pt>
                <c:pt idx="394">
                  <c:v>24.02054596</c:v>
                </c:pt>
                <c:pt idx="395">
                  <c:v>24.04894638</c:v>
                </c:pt>
                <c:pt idx="396">
                  <c:v>24.040426249999999</c:v>
                </c:pt>
                <c:pt idx="397">
                  <c:v>24.198074340000002</c:v>
                </c:pt>
                <c:pt idx="398">
                  <c:v>24.15830231</c:v>
                </c:pt>
                <c:pt idx="399">
                  <c:v>24.15830231</c:v>
                </c:pt>
                <c:pt idx="400">
                  <c:v>24.09012985</c:v>
                </c:pt>
                <c:pt idx="401">
                  <c:v>24.110012050000002</c:v>
                </c:pt>
                <c:pt idx="402">
                  <c:v>24.06173325</c:v>
                </c:pt>
                <c:pt idx="403">
                  <c:v>24.06173325</c:v>
                </c:pt>
                <c:pt idx="404">
                  <c:v>24.040431980000001</c:v>
                </c:pt>
                <c:pt idx="405">
                  <c:v>23.905506129999999</c:v>
                </c:pt>
                <c:pt idx="406">
                  <c:v>23.720880510000001</c:v>
                </c:pt>
                <c:pt idx="407">
                  <c:v>23.740768429999999</c:v>
                </c:pt>
                <c:pt idx="408">
                  <c:v>23.534851069999998</c:v>
                </c:pt>
                <c:pt idx="409">
                  <c:v>23.534851069999998</c:v>
                </c:pt>
                <c:pt idx="410">
                  <c:v>23.688222889999999</c:v>
                </c:pt>
                <c:pt idx="411">
                  <c:v>23.662658690000001</c:v>
                </c:pt>
                <c:pt idx="412">
                  <c:v>23.682540889999999</c:v>
                </c:pt>
                <c:pt idx="413">
                  <c:v>23.682540889999999</c:v>
                </c:pt>
                <c:pt idx="414">
                  <c:v>23.960895539999999</c:v>
                </c:pt>
                <c:pt idx="415">
                  <c:v>23.960895539999999</c:v>
                </c:pt>
                <c:pt idx="416">
                  <c:v>23.999237059999999</c:v>
                </c:pt>
                <c:pt idx="417">
                  <c:v>24.111438750000001</c:v>
                </c:pt>
                <c:pt idx="418">
                  <c:v>24.530391689999998</c:v>
                </c:pt>
                <c:pt idx="419">
                  <c:v>24.530391689999998</c:v>
                </c:pt>
                <c:pt idx="420">
                  <c:v>25.062942499999998</c:v>
                </c:pt>
                <c:pt idx="421">
                  <c:v>25.51596451</c:v>
                </c:pt>
                <c:pt idx="422">
                  <c:v>25.706262590000001</c:v>
                </c:pt>
                <c:pt idx="423">
                  <c:v>25.684961319999999</c:v>
                </c:pt>
                <c:pt idx="424">
                  <c:v>26.047094349999998</c:v>
                </c:pt>
                <c:pt idx="425">
                  <c:v>26.047094349999998</c:v>
                </c:pt>
                <c:pt idx="426">
                  <c:v>26.088281630000001</c:v>
                </c:pt>
                <c:pt idx="427">
                  <c:v>26.163547520000002</c:v>
                </c:pt>
                <c:pt idx="428">
                  <c:v>26.07407761</c:v>
                </c:pt>
                <c:pt idx="429">
                  <c:v>26.07407761</c:v>
                </c:pt>
                <c:pt idx="430">
                  <c:v>25.99312973</c:v>
                </c:pt>
                <c:pt idx="431">
                  <c:v>26.372310639999998</c:v>
                </c:pt>
                <c:pt idx="432">
                  <c:v>26.379413599999999</c:v>
                </c:pt>
                <c:pt idx="433">
                  <c:v>26.430536270000001</c:v>
                </c:pt>
                <c:pt idx="434">
                  <c:v>26.332544330000001</c:v>
                </c:pt>
                <c:pt idx="435">
                  <c:v>26.332544330000001</c:v>
                </c:pt>
                <c:pt idx="436">
                  <c:v>26.265796659999999</c:v>
                </c:pt>
                <c:pt idx="437">
                  <c:v>26.142246249999999</c:v>
                </c:pt>
                <c:pt idx="438">
                  <c:v>26.25870132</c:v>
                </c:pt>
                <c:pt idx="439">
                  <c:v>26.25870132</c:v>
                </c:pt>
                <c:pt idx="440">
                  <c:v>26.41775513</c:v>
                </c:pt>
                <c:pt idx="441">
                  <c:v>26.41775513</c:v>
                </c:pt>
                <c:pt idx="442">
                  <c:v>26.51575089</c:v>
                </c:pt>
                <c:pt idx="443">
                  <c:v>26.60521889</c:v>
                </c:pt>
                <c:pt idx="444">
                  <c:v>26.6307869</c:v>
                </c:pt>
                <c:pt idx="445">
                  <c:v>26.6307869</c:v>
                </c:pt>
                <c:pt idx="446">
                  <c:v>26.752920150000001</c:v>
                </c:pt>
                <c:pt idx="447">
                  <c:v>27.090923310000001</c:v>
                </c:pt>
                <c:pt idx="448">
                  <c:v>27.090923310000001</c:v>
                </c:pt>
                <c:pt idx="449">
                  <c:v>27.053991320000002</c:v>
                </c:pt>
                <c:pt idx="450">
                  <c:v>27.197429660000001</c:v>
                </c:pt>
                <c:pt idx="451">
                  <c:v>27.197429660000001</c:v>
                </c:pt>
                <c:pt idx="452">
                  <c:v>27.32808876</c:v>
                </c:pt>
                <c:pt idx="453">
                  <c:v>27.349390029999999</c:v>
                </c:pt>
                <c:pt idx="454">
                  <c:v>27.515548710000001</c:v>
                </c:pt>
                <c:pt idx="455">
                  <c:v>27.515548710000001</c:v>
                </c:pt>
                <c:pt idx="456">
                  <c:v>27.515554430000002</c:v>
                </c:pt>
                <c:pt idx="457">
                  <c:v>27.369281770000001</c:v>
                </c:pt>
                <c:pt idx="458">
                  <c:v>27.579463959999998</c:v>
                </c:pt>
                <c:pt idx="459">
                  <c:v>27.475790020000002</c:v>
                </c:pt>
                <c:pt idx="460">
                  <c:v>27.311050420000001</c:v>
                </c:pt>
                <c:pt idx="461">
                  <c:v>27.311050420000001</c:v>
                </c:pt>
                <c:pt idx="462">
                  <c:v>27.596502300000001</c:v>
                </c:pt>
                <c:pt idx="463">
                  <c:v>27.826568600000002</c:v>
                </c:pt>
                <c:pt idx="464">
                  <c:v>27.826568600000002</c:v>
                </c:pt>
                <c:pt idx="465">
                  <c:v>28.282434460000001</c:v>
                </c:pt>
                <c:pt idx="466">
                  <c:v>28.495452879999998</c:v>
                </c:pt>
                <c:pt idx="467">
                  <c:v>28.495452879999998</c:v>
                </c:pt>
                <c:pt idx="468">
                  <c:v>28.35912132</c:v>
                </c:pt>
                <c:pt idx="469">
                  <c:v>28.26255226</c:v>
                </c:pt>
                <c:pt idx="470">
                  <c:v>28.381841659999999</c:v>
                </c:pt>
                <c:pt idx="471">
                  <c:v>28.381841659999999</c:v>
                </c:pt>
                <c:pt idx="472">
                  <c:v>28.35059738</c:v>
                </c:pt>
                <c:pt idx="473">
                  <c:v>28.381841659999999</c:v>
                </c:pt>
                <c:pt idx="474">
                  <c:v>28.381841659999999</c:v>
                </c:pt>
                <c:pt idx="475">
                  <c:v>28.664449690000001</c:v>
                </c:pt>
                <c:pt idx="476">
                  <c:v>28.917236330000001</c:v>
                </c:pt>
                <c:pt idx="477">
                  <c:v>28.917236330000001</c:v>
                </c:pt>
                <c:pt idx="478">
                  <c:v>29.250970840000001</c:v>
                </c:pt>
                <c:pt idx="479">
                  <c:v>29.333339689999999</c:v>
                </c:pt>
                <c:pt idx="480">
                  <c:v>29.428501130000001</c:v>
                </c:pt>
                <c:pt idx="481">
                  <c:v>29.428501130000001</c:v>
                </c:pt>
                <c:pt idx="482">
                  <c:v>29.375955579999999</c:v>
                </c:pt>
                <c:pt idx="483">
                  <c:v>29.167190550000001</c:v>
                </c:pt>
                <c:pt idx="484">
                  <c:v>29.45548058</c:v>
                </c:pt>
                <c:pt idx="485">
                  <c:v>29.31487465</c:v>
                </c:pt>
                <c:pt idx="486">
                  <c:v>29.18422318</c:v>
                </c:pt>
                <c:pt idx="487">
                  <c:v>29.18422318</c:v>
                </c:pt>
                <c:pt idx="488">
                  <c:v>28.941379550000001</c:v>
                </c:pt>
                <c:pt idx="489">
                  <c:v>29.300678250000001</c:v>
                </c:pt>
                <c:pt idx="490">
                  <c:v>29.157241819999999</c:v>
                </c:pt>
                <c:pt idx="491">
                  <c:v>29.157241819999999</c:v>
                </c:pt>
                <c:pt idx="492">
                  <c:v>29.239612579999999</c:v>
                </c:pt>
                <c:pt idx="493">
                  <c:v>29.239612579999999</c:v>
                </c:pt>
                <c:pt idx="494">
                  <c:v>29.412872310000001</c:v>
                </c:pt>
                <c:pt idx="495">
                  <c:v>29.607437130000001</c:v>
                </c:pt>
                <c:pt idx="496">
                  <c:v>29.66992188</c:v>
                </c:pt>
                <c:pt idx="497">
                  <c:v>29.66992188</c:v>
                </c:pt>
                <c:pt idx="498">
                  <c:v>29.615957259999998</c:v>
                </c:pt>
                <c:pt idx="499">
                  <c:v>29.587558749999999</c:v>
                </c:pt>
                <c:pt idx="500">
                  <c:v>29.93408775</c:v>
                </c:pt>
                <c:pt idx="501">
                  <c:v>29.93408775</c:v>
                </c:pt>
                <c:pt idx="502">
                  <c:v>30.094564439999999</c:v>
                </c:pt>
                <c:pt idx="503">
                  <c:v>30.037750240000001</c:v>
                </c:pt>
                <c:pt idx="504">
                  <c:v>30.05905533</c:v>
                </c:pt>
                <c:pt idx="505">
                  <c:v>30.220952990000001</c:v>
                </c:pt>
                <c:pt idx="506">
                  <c:v>30.138584139999999</c:v>
                </c:pt>
                <c:pt idx="507">
                  <c:v>30.138584139999999</c:v>
                </c:pt>
                <c:pt idx="508">
                  <c:v>30.239419940000001</c:v>
                </c:pt>
                <c:pt idx="509">
                  <c:v>30.431142810000001</c:v>
                </c:pt>
                <c:pt idx="510">
                  <c:v>30.517770769999998</c:v>
                </c:pt>
                <c:pt idx="511">
                  <c:v>30.517770769999998</c:v>
                </c:pt>
                <c:pt idx="512">
                  <c:v>30.74782944</c:v>
                </c:pt>
                <c:pt idx="513">
                  <c:v>30.74782944</c:v>
                </c:pt>
                <c:pt idx="514">
                  <c:v>30.539072040000001</c:v>
                </c:pt>
                <c:pt idx="515">
                  <c:v>30.509250640000001</c:v>
                </c:pt>
                <c:pt idx="516">
                  <c:v>30.509252549999999</c:v>
                </c:pt>
                <c:pt idx="517">
                  <c:v>30.509252549999999</c:v>
                </c:pt>
                <c:pt idx="518">
                  <c:v>30.646999359999999</c:v>
                </c:pt>
                <c:pt idx="519">
                  <c:v>30.676822659999999</c:v>
                </c:pt>
                <c:pt idx="520">
                  <c:v>30.87990379</c:v>
                </c:pt>
                <c:pt idx="521">
                  <c:v>31.007715229999999</c:v>
                </c:pt>
                <c:pt idx="522">
                  <c:v>31.151149749999998</c:v>
                </c:pt>
                <c:pt idx="523">
                  <c:v>31.151149749999998</c:v>
                </c:pt>
                <c:pt idx="524">
                  <c:v>31.02759743</c:v>
                </c:pt>
                <c:pt idx="525">
                  <c:v>31.038959500000001</c:v>
                </c:pt>
                <c:pt idx="526">
                  <c:v>31.128423690000002</c:v>
                </c:pt>
                <c:pt idx="527">
                  <c:v>31.128423690000002</c:v>
                </c:pt>
                <c:pt idx="528">
                  <c:v>31.178127289999999</c:v>
                </c:pt>
                <c:pt idx="529">
                  <c:v>31.16393089</c:v>
                </c:pt>
                <c:pt idx="530">
                  <c:v>31.439437869999999</c:v>
                </c:pt>
                <c:pt idx="531">
                  <c:v>31.331506730000001</c:v>
                </c:pt>
                <c:pt idx="532">
                  <c:v>31.545948030000002</c:v>
                </c:pt>
                <c:pt idx="533">
                  <c:v>31.545948030000002</c:v>
                </c:pt>
                <c:pt idx="534">
                  <c:v>31.695064540000001</c:v>
                </c:pt>
                <c:pt idx="535">
                  <c:v>31.817195890000001</c:v>
                </c:pt>
                <c:pt idx="536">
                  <c:v>32.060047150000003</c:v>
                </c:pt>
                <c:pt idx="537">
                  <c:v>32.060047150000003</c:v>
                </c:pt>
                <c:pt idx="538">
                  <c:v>32.349754330000003</c:v>
                </c:pt>
                <c:pt idx="539">
                  <c:v>32.349754330000003</c:v>
                </c:pt>
                <c:pt idx="540">
                  <c:v>32.139572139999999</c:v>
                </c:pt>
                <c:pt idx="541">
                  <c:v>32.621009829999998</c:v>
                </c:pt>
                <c:pt idx="542">
                  <c:v>33.010143280000001</c:v>
                </c:pt>
                <c:pt idx="543">
                  <c:v>33.010143280000001</c:v>
                </c:pt>
                <c:pt idx="544">
                  <c:v>33.262931819999999</c:v>
                </c:pt>
                <c:pt idx="545">
                  <c:v>33.542701719999997</c:v>
                </c:pt>
                <c:pt idx="546">
                  <c:v>33.930397030000002</c:v>
                </c:pt>
                <c:pt idx="547">
                  <c:v>34.038326259999998</c:v>
                </c:pt>
                <c:pt idx="548">
                  <c:v>34.401878359999998</c:v>
                </c:pt>
                <c:pt idx="549">
                  <c:v>34.401878359999998</c:v>
                </c:pt>
                <c:pt idx="550">
                  <c:v>34.63478851</c:v>
                </c:pt>
                <c:pt idx="551">
                  <c:v>34.661777499999999</c:v>
                </c:pt>
                <c:pt idx="552">
                  <c:v>34.661777499999999</c:v>
                </c:pt>
                <c:pt idx="553">
                  <c:v>35.06510162</c:v>
                </c:pt>
                <c:pt idx="554">
                  <c:v>35.242618559999997</c:v>
                </c:pt>
                <c:pt idx="555">
                  <c:v>35.451385500000001</c:v>
                </c:pt>
                <c:pt idx="556">
                  <c:v>35.607597349999999</c:v>
                </c:pt>
                <c:pt idx="557">
                  <c:v>35.6871376</c:v>
                </c:pt>
                <c:pt idx="558">
                  <c:v>35.705600740000001</c:v>
                </c:pt>
                <c:pt idx="559">
                  <c:v>35.705600740000001</c:v>
                </c:pt>
                <c:pt idx="560">
                  <c:v>35.698501589999999</c:v>
                </c:pt>
                <c:pt idx="561">
                  <c:v>35.876022339999999</c:v>
                </c:pt>
                <c:pt idx="562">
                  <c:v>35.876022339999999</c:v>
                </c:pt>
                <c:pt idx="563">
                  <c:v>35.7964859</c:v>
                </c:pt>
                <c:pt idx="564">
                  <c:v>36.120285029999998</c:v>
                </c:pt>
                <c:pt idx="565">
                  <c:v>36.120285029999998</c:v>
                </c:pt>
                <c:pt idx="566">
                  <c:v>36.165733340000003</c:v>
                </c:pt>
                <c:pt idx="567">
                  <c:v>36.199813839999997</c:v>
                </c:pt>
                <c:pt idx="568">
                  <c:v>36.199813839999997</c:v>
                </c:pt>
                <c:pt idx="569">
                  <c:v>36.243835449999999</c:v>
                </c:pt>
                <c:pt idx="570">
                  <c:v>36.125972750000003</c:v>
                </c:pt>
                <c:pt idx="571">
                  <c:v>36.158634190000001</c:v>
                </c:pt>
                <c:pt idx="572">
                  <c:v>36.158634190000001</c:v>
                </c:pt>
                <c:pt idx="573">
                  <c:v>36.522190090000002</c:v>
                </c:pt>
                <c:pt idx="574">
                  <c:v>36.621601099999999</c:v>
                </c:pt>
                <c:pt idx="575">
                  <c:v>36.621601099999999</c:v>
                </c:pt>
                <c:pt idx="576">
                  <c:v>36.749408719999998</c:v>
                </c:pt>
                <c:pt idx="577">
                  <c:v>36.694023129999998</c:v>
                </c:pt>
                <c:pt idx="578">
                  <c:v>36.694023129999998</c:v>
                </c:pt>
                <c:pt idx="579">
                  <c:v>36.854499820000001</c:v>
                </c:pt>
                <c:pt idx="580">
                  <c:v>36.794853209999999</c:v>
                </c:pt>
                <c:pt idx="581">
                  <c:v>36.698284149999999</c:v>
                </c:pt>
                <c:pt idx="582">
                  <c:v>36.728111269999999</c:v>
                </c:pt>
                <c:pt idx="583">
                  <c:v>36.946811680000003</c:v>
                </c:pt>
                <c:pt idx="584">
                  <c:v>36.887161249999998</c:v>
                </c:pt>
                <c:pt idx="585">
                  <c:v>36.887161249999998</c:v>
                </c:pt>
                <c:pt idx="586">
                  <c:v>36.830360409999997</c:v>
                </c:pt>
                <c:pt idx="587">
                  <c:v>37.023498539999999</c:v>
                </c:pt>
                <c:pt idx="588">
                  <c:v>37.023498539999999</c:v>
                </c:pt>
                <c:pt idx="589">
                  <c:v>36.884323119999998</c:v>
                </c:pt>
                <c:pt idx="590">
                  <c:v>37.377109529999998</c:v>
                </c:pt>
                <c:pt idx="591">
                  <c:v>37.460899349999998</c:v>
                </c:pt>
                <c:pt idx="592">
                  <c:v>37.257820129999999</c:v>
                </c:pt>
                <c:pt idx="593">
                  <c:v>36.970954900000002</c:v>
                </c:pt>
                <c:pt idx="594">
                  <c:v>36.970954900000002</c:v>
                </c:pt>
                <c:pt idx="595">
                  <c:v>37.189651490000003</c:v>
                </c:pt>
                <c:pt idx="596">
                  <c:v>37.283382420000002</c:v>
                </c:pt>
                <c:pt idx="597">
                  <c:v>37.423980710000002</c:v>
                </c:pt>
                <c:pt idx="598">
                  <c:v>37.423980710000002</c:v>
                </c:pt>
                <c:pt idx="599">
                  <c:v>37.193912509999997</c:v>
                </c:pt>
                <c:pt idx="600">
                  <c:v>37.193912509999997</c:v>
                </c:pt>
                <c:pt idx="601">
                  <c:v>37.296165469999998</c:v>
                </c:pt>
                <c:pt idx="602">
                  <c:v>37.445274349999998</c:v>
                </c:pt>
                <c:pt idx="603">
                  <c:v>37.66114426</c:v>
                </c:pt>
                <c:pt idx="604">
                  <c:v>37.66114426</c:v>
                </c:pt>
                <c:pt idx="605">
                  <c:v>37.84859848</c:v>
                </c:pt>
                <c:pt idx="606">
                  <c:v>37.746353149999997</c:v>
                </c:pt>
                <c:pt idx="607">
                  <c:v>37.85712814</c:v>
                </c:pt>
                <c:pt idx="608">
                  <c:v>38.088615419999996</c:v>
                </c:pt>
                <c:pt idx="609">
                  <c:v>38.369804379999998</c:v>
                </c:pt>
                <c:pt idx="610">
                  <c:v>38.369804379999998</c:v>
                </c:pt>
                <c:pt idx="611">
                  <c:v>38.178085330000002</c:v>
                </c:pt>
                <c:pt idx="612">
                  <c:v>38.040325160000002</c:v>
                </c:pt>
                <c:pt idx="613">
                  <c:v>38.004833220000002</c:v>
                </c:pt>
                <c:pt idx="614">
                  <c:v>38.004833220000002</c:v>
                </c:pt>
                <c:pt idx="615">
                  <c:v>38.26897812</c:v>
                </c:pt>
                <c:pt idx="616">
                  <c:v>38.055946349999999</c:v>
                </c:pt>
                <c:pt idx="617">
                  <c:v>37.946594240000003</c:v>
                </c:pt>
                <c:pt idx="618">
                  <c:v>37.992046360000003</c:v>
                </c:pt>
                <c:pt idx="619">
                  <c:v>38.192287450000002</c:v>
                </c:pt>
                <c:pt idx="620">
                  <c:v>38.192287450000002</c:v>
                </c:pt>
                <c:pt idx="621">
                  <c:v>38.041744229999999</c:v>
                </c:pt>
                <c:pt idx="622">
                  <c:v>38.08718872</c:v>
                </c:pt>
                <c:pt idx="623">
                  <c:v>38.08718872</c:v>
                </c:pt>
                <c:pt idx="624">
                  <c:v>38.230632780000001</c:v>
                </c:pt>
                <c:pt idx="625">
                  <c:v>38.094299319999998</c:v>
                </c:pt>
                <c:pt idx="626">
                  <c:v>37.932399750000002</c:v>
                </c:pt>
                <c:pt idx="627">
                  <c:v>38.12128448</c:v>
                </c:pt>
                <c:pt idx="628">
                  <c:v>38.240573879999999</c:v>
                </c:pt>
                <c:pt idx="629">
                  <c:v>38.156780240000003</c:v>
                </c:pt>
                <c:pt idx="630">
                  <c:v>38.156780240000003</c:v>
                </c:pt>
                <c:pt idx="631">
                  <c:v>37.895469669999997</c:v>
                </c:pt>
                <c:pt idx="632">
                  <c:v>37.93523407</c:v>
                </c:pt>
                <c:pt idx="633">
                  <c:v>37.814517969999997</c:v>
                </c:pt>
                <c:pt idx="634">
                  <c:v>37.814517969999997</c:v>
                </c:pt>
                <c:pt idx="635">
                  <c:v>37.810264590000003</c:v>
                </c:pt>
                <c:pt idx="636">
                  <c:v>37.810264590000003</c:v>
                </c:pt>
                <c:pt idx="637">
                  <c:v>37.641258239999999</c:v>
                </c:pt>
                <c:pt idx="638">
                  <c:v>37.773338320000001</c:v>
                </c:pt>
                <c:pt idx="639">
                  <c:v>37.859970089999997</c:v>
                </c:pt>
                <c:pt idx="640">
                  <c:v>37.859970089999997</c:v>
                </c:pt>
                <c:pt idx="641">
                  <c:v>37.91393661</c:v>
                </c:pt>
                <c:pt idx="642">
                  <c:v>37.960800169999999</c:v>
                </c:pt>
                <c:pt idx="643">
                  <c:v>37.960800169999999</c:v>
                </c:pt>
                <c:pt idx="644">
                  <c:v>37.905418400000002</c:v>
                </c:pt>
                <c:pt idx="645">
                  <c:v>37.92956161</c:v>
                </c:pt>
                <c:pt idx="646">
                  <c:v>37.92956161</c:v>
                </c:pt>
                <c:pt idx="647">
                  <c:v>38.085781099999998</c:v>
                </c:pt>
                <c:pt idx="648">
                  <c:v>38.330047610000001</c:v>
                </c:pt>
                <c:pt idx="649">
                  <c:v>38.138317110000003</c:v>
                </c:pt>
                <c:pt idx="650">
                  <c:v>38.138317110000003</c:v>
                </c:pt>
                <c:pt idx="651">
                  <c:v>37.64694214</c:v>
                </c:pt>
                <c:pt idx="652">
                  <c:v>38.009094240000003</c:v>
                </c:pt>
                <c:pt idx="653">
                  <c:v>38.126960750000002</c:v>
                </c:pt>
                <c:pt idx="654">
                  <c:v>37.862812040000001</c:v>
                </c:pt>
                <c:pt idx="655">
                  <c:v>37.453796390000001</c:v>
                </c:pt>
                <c:pt idx="656">
                  <c:v>37.453796390000001</c:v>
                </c:pt>
                <c:pt idx="657">
                  <c:v>37.53190231</c:v>
                </c:pt>
                <c:pt idx="658">
                  <c:v>37.744930269999998</c:v>
                </c:pt>
                <c:pt idx="659">
                  <c:v>37.744930269999998</c:v>
                </c:pt>
                <c:pt idx="660">
                  <c:v>37.823047639999999</c:v>
                </c:pt>
                <c:pt idx="661">
                  <c:v>37.685291290000002</c:v>
                </c:pt>
                <c:pt idx="662">
                  <c:v>37.858539579999999</c:v>
                </c:pt>
                <c:pt idx="663">
                  <c:v>37.888362880000003</c:v>
                </c:pt>
                <c:pt idx="664">
                  <c:v>37.68528748</c:v>
                </c:pt>
                <c:pt idx="665">
                  <c:v>37.631320950000003</c:v>
                </c:pt>
                <c:pt idx="666">
                  <c:v>37.631320950000003</c:v>
                </c:pt>
                <c:pt idx="667">
                  <c:v>37.8784256</c:v>
                </c:pt>
                <c:pt idx="668">
                  <c:v>37.757713320000001</c:v>
                </c:pt>
                <c:pt idx="669">
                  <c:v>37.757713320000001</c:v>
                </c:pt>
                <c:pt idx="670">
                  <c:v>37.672504429999996</c:v>
                </c:pt>
                <c:pt idx="671">
                  <c:v>37.814517969999997</c:v>
                </c:pt>
                <c:pt idx="672">
                  <c:v>37.848606109999999</c:v>
                </c:pt>
                <c:pt idx="673">
                  <c:v>37.722206120000003</c:v>
                </c:pt>
                <c:pt idx="674">
                  <c:v>37.492149349999998</c:v>
                </c:pt>
                <c:pt idx="675">
                  <c:v>37.659728999999999</c:v>
                </c:pt>
                <c:pt idx="676">
                  <c:v>37.659728999999999</c:v>
                </c:pt>
                <c:pt idx="677">
                  <c:v>37.96363831</c:v>
                </c:pt>
                <c:pt idx="678">
                  <c:v>37.761970519999998</c:v>
                </c:pt>
                <c:pt idx="679">
                  <c:v>37.761970519999998</c:v>
                </c:pt>
                <c:pt idx="680">
                  <c:v>38.034648900000001</c:v>
                </c:pt>
                <c:pt idx="681">
                  <c:v>37.784698489999997</c:v>
                </c:pt>
                <c:pt idx="682">
                  <c:v>37.784698489999997</c:v>
                </c:pt>
                <c:pt idx="683">
                  <c:v>37.797477720000003</c:v>
                </c:pt>
                <c:pt idx="684">
                  <c:v>38.026119229999999</c:v>
                </c:pt>
                <c:pt idx="685">
                  <c:v>38.146842960000001</c:v>
                </c:pt>
                <c:pt idx="686">
                  <c:v>38.146842960000001</c:v>
                </c:pt>
                <c:pt idx="687">
                  <c:v>37.935230259999997</c:v>
                </c:pt>
                <c:pt idx="688">
                  <c:v>38.048847199999997</c:v>
                </c:pt>
                <c:pt idx="689">
                  <c:v>38.118442539999997</c:v>
                </c:pt>
                <c:pt idx="690">
                  <c:v>38.179500580000003</c:v>
                </c:pt>
                <c:pt idx="691">
                  <c:v>38.078670500000001</c:v>
                </c:pt>
                <c:pt idx="692">
                  <c:v>38.078670500000001</c:v>
                </c:pt>
                <c:pt idx="693">
                  <c:v>38.080093380000001</c:v>
                </c:pt>
                <c:pt idx="694">
                  <c:v>38.241992949999997</c:v>
                </c:pt>
                <c:pt idx="695">
                  <c:v>38.241992949999997</c:v>
                </c:pt>
                <c:pt idx="696">
                  <c:v>38.09288025</c:v>
                </c:pt>
                <c:pt idx="697">
                  <c:v>38.229209900000001</c:v>
                </c:pt>
                <c:pt idx="698">
                  <c:v>38.229209900000001</c:v>
                </c:pt>
                <c:pt idx="699">
                  <c:v>38.203643800000002</c:v>
                </c:pt>
                <c:pt idx="700">
                  <c:v>37.885536190000003</c:v>
                </c:pt>
                <c:pt idx="701">
                  <c:v>37.709430689999998</c:v>
                </c:pt>
                <c:pt idx="702">
                  <c:v>37.709430689999998</c:v>
                </c:pt>
                <c:pt idx="703">
                  <c:v>37.825885769999999</c:v>
                </c:pt>
                <c:pt idx="704">
                  <c:v>37.798900600000003</c:v>
                </c:pt>
                <c:pt idx="705">
                  <c:v>37.798900600000003</c:v>
                </c:pt>
                <c:pt idx="706">
                  <c:v>37.401252749999998</c:v>
                </c:pt>
                <c:pt idx="707">
                  <c:v>37.736412049999998</c:v>
                </c:pt>
                <c:pt idx="708">
                  <c:v>37.736412049999998</c:v>
                </c:pt>
                <c:pt idx="709">
                  <c:v>37.794639590000003</c:v>
                </c:pt>
                <c:pt idx="710">
                  <c:v>37.723625179999999</c:v>
                </c:pt>
                <c:pt idx="711">
                  <c:v>37.619956969999997</c:v>
                </c:pt>
                <c:pt idx="712">
                  <c:v>37.619956969999997</c:v>
                </c:pt>
                <c:pt idx="713">
                  <c:v>37.810264590000003</c:v>
                </c:pt>
                <c:pt idx="714">
                  <c:v>37.948017120000003</c:v>
                </c:pt>
                <c:pt idx="715">
                  <c:v>37.923873899999997</c:v>
                </c:pt>
                <c:pt idx="716">
                  <c:v>37.884109500000001</c:v>
                </c:pt>
                <c:pt idx="717">
                  <c:v>38.003406519999999</c:v>
                </c:pt>
                <c:pt idx="718">
                  <c:v>38.003406519999999</c:v>
                </c:pt>
                <c:pt idx="719">
                  <c:v>37.952278139999997</c:v>
                </c:pt>
                <c:pt idx="720">
                  <c:v>37.733573909999997</c:v>
                </c:pt>
                <c:pt idx="721">
                  <c:v>37.733573909999997</c:v>
                </c:pt>
                <c:pt idx="722">
                  <c:v>37.912513730000001</c:v>
                </c:pt>
                <c:pt idx="723">
                  <c:v>38.088615419999996</c:v>
                </c:pt>
                <c:pt idx="724">
                  <c:v>37.83866501</c:v>
                </c:pt>
                <c:pt idx="725">
                  <c:v>37.5333252</c:v>
                </c:pt>
                <c:pt idx="726">
                  <c:v>37.783275600000003</c:v>
                </c:pt>
                <c:pt idx="727">
                  <c:v>37.858543400000002</c:v>
                </c:pt>
                <c:pt idx="728">
                  <c:v>37.858543400000002</c:v>
                </c:pt>
                <c:pt idx="729">
                  <c:v>37.567409519999998</c:v>
                </c:pt>
                <c:pt idx="730">
                  <c:v>37.571670529999999</c:v>
                </c:pt>
                <c:pt idx="731">
                  <c:v>37.571670529999999</c:v>
                </c:pt>
                <c:pt idx="732">
                  <c:v>37.638420099999998</c:v>
                </c:pt>
                <c:pt idx="733">
                  <c:v>37.638420099999998</c:v>
                </c:pt>
                <c:pt idx="734">
                  <c:v>37.605751040000001</c:v>
                </c:pt>
                <c:pt idx="735">
                  <c:v>37.612853999999999</c:v>
                </c:pt>
                <c:pt idx="736">
                  <c:v>37.612853999999999</c:v>
                </c:pt>
                <c:pt idx="737">
                  <c:v>37.541847230000002</c:v>
                </c:pt>
                <c:pt idx="738">
                  <c:v>37.416877749999998</c:v>
                </c:pt>
                <c:pt idx="739">
                  <c:v>37.351551059999998</c:v>
                </c:pt>
                <c:pt idx="740">
                  <c:v>37.40267944</c:v>
                </c:pt>
                <c:pt idx="741">
                  <c:v>37.228000639999998</c:v>
                </c:pt>
                <c:pt idx="742">
                  <c:v>37.228000639999998</c:v>
                </c:pt>
                <c:pt idx="743">
                  <c:v>37.411197659999999</c:v>
                </c:pt>
                <c:pt idx="744">
                  <c:v>37.512027740000001</c:v>
                </c:pt>
                <c:pt idx="745">
                  <c:v>37.644103999999999</c:v>
                </c:pt>
                <c:pt idx="746">
                  <c:v>37.644103999999999</c:v>
                </c:pt>
                <c:pt idx="747">
                  <c:v>37.49356461</c:v>
                </c:pt>
                <c:pt idx="748">
                  <c:v>37.450954439999997</c:v>
                </c:pt>
                <c:pt idx="749">
                  <c:v>37.583034519999998</c:v>
                </c:pt>
                <c:pt idx="750">
                  <c:v>37.629898070000003</c:v>
                </c:pt>
                <c:pt idx="751">
                  <c:v>37.63131714</c:v>
                </c:pt>
                <c:pt idx="752">
                  <c:v>37.530487059999999</c:v>
                </c:pt>
                <c:pt idx="753">
                  <c:v>37.530487059999999</c:v>
                </c:pt>
                <c:pt idx="754">
                  <c:v>37.727890010000003</c:v>
                </c:pt>
                <c:pt idx="755">
                  <c:v>37.970733639999999</c:v>
                </c:pt>
                <c:pt idx="756">
                  <c:v>37.970733639999999</c:v>
                </c:pt>
                <c:pt idx="757">
                  <c:v>37.747768399999998</c:v>
                </c:pt>
                <c:pt idx="758">
                  <c:v>37.841514590000003</c:v>
                </c:pt>
                <c:pt idx="759">
                  <c:v>37.841514590000003</c:v>
                </c:pt>
                <c:pt idx="760">
                  <c:v>37.632743840000003</c:v>
                </c:pt>
                <c:pt idx="761">
                  <c:v>37.354385379999997</c:v>
                </c:pt>
                <c:pt idx="762">
                  <c:v>37.354385379999997</c:v>
                </c:pt>
                <c:pt idx="763">
                  <c:v>37.429656979999997</c:v>
                </c:pt>
                <c:pt idx="764">
                  <c:v>37.49356461</c:v>
                </c:pt>
                <c:pt idx="765">
                  <c:v>37.235103610000003</c:v>
                </c:pt>
                <c:pt idx="766">
                  <c:v>37.235103610000003</c:v>
                </c:pt>
                <c:pt idx="767">
                  <c:v>37.370010379999997</c:v>
                </c:pt>
                <c:pt idx="768">
                  <c:v>37.242195129999999</c:v>
                </c:pt>
                <c:pt idx="769">
                  <c:v>37.242195129999999</c:v>
                </c:pt>
                <c:pt idx="770">
                  <c:v>37.206691739999997</c:v>
                </c:pt>
                <c:pt idx="771">
                  <c:v>37.448116300000002</c:v>
                </c:pt>
                <c:pt idx="772">
                  <c:v>37.448116300000002</c:v>
                </c:pt>
                <c:pt idx="773">
                  <c:v>37.537586210000001</c:v>
                </c:pt>
                <c:pt idx="774">
                  <c:v>37.357227330000001</c:v>
                </c:pt>
                <c:pt idx="775">
                  <c:v>37.084564210000003</c:v>
                </c:pt>
                <c:pt idx="776">
                  <c:v>37.107288359999998</c:v>
                </c:pt>
                <c:pt idx="777">
                  <c:v>37.098766329999997</c:v>
                </c:pt>
                <c:pt idx="778">
                  <c:v>37.04195404</c:v>
                </c:pt>
                <c:pt idx="779">
                  <c:v>37.04195404</c:v>
                </c:pt>
                <c:pt idx="780">
                  <c:v>36.993675230000001</c:v>
                </c:pt>
                <c:pt idx="781">
                  <c:v>37.144210819999998</c:v>
                </c:pt>
                <c:pt idx="782">
                  <c:v>37.144210819999998</c:v>
                </c:pt>
                <c:pt idx="783">
                  <c:v>36.963851929999997</c:v>
                </c:pt>
                <c:pt idx="784">
                  <c:v>36.91982651</c:v>
                </c:pt>
                <c:pt idx="785">
                  <c:v>37.006454470000001</c:v>
                </c:pt>
                <c:pt idx="786">
                  <c:v>37.331665039999997</c:v>
                </c:pt>
                <c:pt idx="787">
                  <c:v>37.199592590000002</c:v>
                </c:pt>
                <c:pt idx="788">
                  <c:v>37.043380740000003</c:v>
                </c:pt>
                <c:pt idx="789">
                  <c:v>37.043380740000003</c:v>
                </c:pt>
                <c:pt idx="790">
                  <c:v>37.26065826</c:v>
                </c:pt>
                <c:pt idx="791">
                  <c:v>37.452377319999997</c:v>
                </c:pt>
                <c:pt idx="792">
                  <c:v>37.452377319999997</c:v>
                </c:pt>
                <c:pt idx="793">
                  <c:v>37.071784970000003</c:v>
                </c:pt>
                <c:pt idx="794">
                  <c:v>36.904205320000003</c:v>
                </c:pt>
                <c:pt idx="795">
                  <c:v>36.904205320000003</c:v>
                </c:pt>
                <c:pt idx="796">
                  <c:v>37.13994598</c:v>
                </c:pt>
                <c:pt idx="797">
                  <c:v>37.161247250000002</c:v>
                </c:pt>
                <c:pt idx="798">
                  <c:v>37.201015470000002</c:v>
                </c:pt>
                <c:pt idx="799">
                  <c:v>37.201015470000002</c:v>
                </c:pt>
                <c:pt idx="800">
                  <c:v>37.19107056</c:v>
                </c:pt>
                <c:pt idx="801">
                  <c:v>36.949649809999997</c:v>
                </c:pt>
                <c:pt idx="802">
                  <c:v>36.811897279999997</c:v>
                </c:pt>
                <c:pt idx="803">
                  <c:v>36.921245570000004</c:v>
                </c:pt>
                <c:pt idx="804">
                  <c:v>37.280540469999998</c:v>
                </c:pt>
                <c:pt idx="805">
                  <c:v>37.280540469999998</c:v>
                </c:pt>
                <c:pt idx="806">
                  <c:v>37.179710389999997</c:v>
                </c:pt>
                <c:pt idx="807">
                  <c:v>37.005031590000002</c:v>
                </c:pt>
                <c:pt idx="808">
                  <c:v>37.005031590000002</c:v>
                </c:pt>
                <c:pt idx="809">
                  <c:v>36.897102359999998</c:v>
                </c:pt>
                <c:pt idx="810">
                  <c:v>37.068939210000003</c:v>
                </c:pt>
                <c:pt idx="811">
                  <c:v>37.037696840000002</c:v>
                </c:pt>
                <c:pt idx="812">
                  <c:v>36.979473110000001</c:v>
                </c:pt>
                <c:pt idx="813">
                  <c:v>36.986572270000003</c:v>
                </c:pt>
                <c:pt idx="814">
                  <c:v>37.175457000000002</c:v>
                </c:pt>
                <c:pt idx="815">
                  <c:v>37.175457000000002</c:v>
                </c:pt>
                <c:pt idx="816">
                  <c:v>37.296165469999998</c:v>
                </c:pt>
                <c:pt idx="817">
                  <c:v>37.280540469999998</c:v>
                </c:pt>
                <c:pt idx="818">
                  <c:v>37.226573940000002</c:v>
                </c:pt>
                <c:pt idx="819">
                  <c:v>37.226573940000002</c:v>
                </c:pt>
                <c:pt idx="820">
                  <c:v>37.371433260000003</c:v>
                </c:pt>
                <c:pt idx="821">
                  <c:v>37.371433260000003</c:v>
                </c:pt>
                <c:pt idx="822">
                  <c:v>37.388469700000002</c:v>
                </c:pt>
                <c:pt idx="823">
                  <c:v>37.689552310000003</c:v>
                </c:pt>
                <c:pt idx="824">
                  <c:v>37.56742096</c:v>
                </c:pt>
                <c:pt idx="825">
                  <c:v>37.56742096</c:v>
                </c:pt>
                <c:pt idx="826">
                  <c:v>37.547538760000002</c:v>
                </c:pt>
                <c:pt idx="827">
                  <c:v>37.477943420000003</c:v>
                </c:pt>
                <c:pt idx="828">
                  <c:v>37.33166885</c:v>
                </c:pt>
                <c:pt idx="829">
                  <c:v>37.33166885</c:v>
                </c:pt>
                <c:pt idx="830">
                  <c:v>36.963848110000001</c:v>
                </c:pt>
                <c:pt idx="831">
                  <c:v>36.963848110000001</c:v>
                </c:pt>
                <c:pt idx="832">
                  <c:v>37.436759950000003</c:v>
                </c:pt>
                <c:pt idx="833">
                  <c:v>37.272026060000002</c:v>
                </c:pt>
                <c:pt idx="834">
                  <c:v>36.91840363</c:v>
                </c:pt>
                <c:pt idx="835">
                  <c:v>36.91840363</c:v>
                </c:pt>
                <c:pt idx="836">
                  <c:v>36.946811680000003</c:v>
                </c:pt>
                <c:pt idx="837">
                  <c:v>37.019233700000001</c:v>
                </c:pt>
                <c:pt idx="838">
                  <c:v>37.182552340000001</c:v>
                </c:pt>
                <c:pt idx="839">
                  <c:v>37.005035399999997</c:v>
                </c:pt>
                <c:pt idx="840">
                  <c:v>37.068939210000003</c:v>
                </c:pt>
                <c:pt idx="841">
                  <c:v>37.132843020000003</c:v>
                </c:pt>
                <c:pt idx="842">
                  <c:v>37.132843020000003</c:v>
                </c:pt>
                <c:pt idx="843">
                  <c:v>37.050479889999998</c:v>
                </c:pt>
                <c:pt idx="844">
                  <c:v>36.762191770000001</c:v>
                </c:pt>
                <c:pt idx="845">
                  <c:v>36.762191770000001</c:v>
                </c:pt>
                <c:pt idx="846">
                  <c:v>36.996513370000002</c:v>
                </c:pt>
                <c:pt idx="847">
                  <c:v>36.9752121</c:v>
                </c:pt>
                <c:pt idx="848">
                  <c:v>36.9752121</c:v>
                </c:pt>
                <c:pt idx="849">
                  <c:v>36.96100998</c:v>
                </c:pt>
                <c:pt idx="850">
                  <c:v>37.046226500000003</c:v>
                </c:pt>
                <c:pt idx="851">
                  <c:v>37.046226500000003</c:v>
                </c:pt>
                <c:pt idx="852">
                  <c:v>37.283386229999998</c:v>
                </c:pt>
                <c:pt idx="853">
                  <c:v>37.233680730000003</c:v>
                </c:pt>
                <c:pt idx="854">
                  <c:v>37.48929596</c:v>
                </c:pt>
                <c:pt idx="855">
                  <c:v>37.48929596</c:v>
                </c:pt>
                <c:pt idx="856">
                  <c:v>37.560310360000003</c:v>
                </c:pt>
                <c:pt idx="857">
                  <c:v>37.560310360000003</c:v>
                </c:pt>
                <c:pt idx="858">
                  <c:v>37.574512480000003</c:v>
                </c:pt>
                <c:pt idx="859">
                  <c:v>37.70942307</c:v>
                </c:pt>
                <c:pt idx="860">
                  <c:v>37.67107773</c:v>
                </c:pt>
                <c:pt idx="861">
                  <c:v>37.67107773</c:v>
                </c:pt>
                <c:pt idx="862">
                  <c:v>37.46373749</c:v>
                </c:pt>
                <c:pt idx="863">
                  <c:v>37.41688156</c:v>
                </c:pt>
                <c:pt idx="864">
                  <c:v>37.67676926</c:v>
                </c:pt>
                <c:pt idx="865">
                  <c:v>37.67676926</c:v>
                </c:pt>
                <c:pt idx="866">
                  <c:v>37.636989589999999</c:v>
                </c:pt>
                <c:pt idx="867">
                  <c:v>37.636989589999999</c:v>
                </c:pt>
                <c:pt idx="868">
                  <c:v>37.65687561</c:v>
                </c:pt>
                <c:pt idx="869">
                  <c:v>37.720783230000002</c:v>
                </c:pt>
                <c:pt idx="870">
                  <c:v>37.607173920000001</c:v>
                </c:pt>
                <c:pt idx="871">
                  <c:v>37.607173920000001</c:v>
                </c:pt>
                <c:pt idx="872">
                  <c:v>37.583034519999998</c:v>
                </c:pt>
                <c:pt idx="873">
                  <c:v>37.571678159999998</c:v>
                </c:pt>
                <c:pt idx="874">
                  <c:v>37.64551926</c:v>
                </c:pt>
                <c:pt idx="875">
                  <c:v>37.524806980000001</c:v>
                </c:pt>
                <c:pt idx="876">
                  <c:v>37.230842590000002</c:v>
                </c:pt>
                <c:pt idx="877">
                  <c:v>37.230842590000002</c:v>
                </c:pt>
                <c:pt idx="878">
                  <c:v>37.392734529999998</c:v>
                </c:pt>
                <c:pt idx="879">
                  <c:v>37.48220062</c:v>
                </c:pt>
                <c:pt idx="880">
                  <c:v>37.269176479999999</c:v>
                </c:pt>
                <c:pt idx="881">
                  <c:v>37.269176479999999</c:v>
                </c:pt>
                <c:pt idx="882">
                  <c:v>37.52054596</c:v>
                </c:pt>
                <c:pt idx="883">
                  <c:v>37.732154850000001</c:v>
                </c:pt>
                <c:pt idx="884">
                  <c:v>37.689552310000003</c:v>
                </c:pt>
                <c:pt idx="885">
                  <c:v>37.531913760000002</c:v>
                </c:pt>
                <c:pt idx="886">
                  <c:v>37.536174770000002</c:v>
                </c:pt>
                <c:pt idx="887">
                  <c:v>37.796054839999996</c:v>
                </c:pt>
                <c:pt idx="888">
                  <c:v>37.796054839999996</c:v>
                </c:pt>
                <c:pt idx="889">
                  <c:v>37.763397220000002</c:v>
                </c:pt>
                <c:pt idx="890">
                  <c:v>37.717948909999997</c:v>
                </c:pt>
                <c:pt idx="891">
                  <c:v>37.717948909999997</c:v>
                </c:pt>
                <c:pt idx="892">
                  <c:v>37.837245940000003</c:v>
                </c:pt>
                <c:pt idx="893">
                  <c:v>37.641265869999998</c:v>
                </c:pt>
                <c:pt idx="894">
                  <c:v>37.641265869999998</c:v>
                </c:pt>
                <c:pt idx="895">
                  <c:v>37.649780270000001</c:v>
                </c:pt>
                <c:pt idx="896">
                  <c:v>37.725055689999998</c:v>
                </c:pt>
                <c:pt idx="897">
                  <c:v>37.725055689999998</c:v>
                </c:pt>
                <c:pt idx="898">
                  <c:v>37.790382389999998</c:v>
                </c:pt>
                <c:pt idx="899">
                  <c:v>37.679599760000002</c:v>
                </c:pt>
                <c:pt idx="900">
                  <c:v>37.61569214</c:v>
                </c:pt>
                <c:pt idx="901">
                  <c:v>37.61569214</c:v>
                </c:pt>
                <c:pt idx="902">
                  <c:v>37.797477720000003</c:v>
                </c:pt>
                <c:pt idx="903">
                  <c:v>37.844337459999998</c:v>
                </c:pt>
                <c:pt idx="904">
                  <c:v>37.844337459999998</c:v>
                </c:pt>
                <c:pt idx="905">
                  <c:v>37.598651889999999</c:v>
                </c:pt>
                <c:pt idx="906">
                  <c:v>37.476516719999999</c:v>
                </c:pt>
                <c:pt idx="907">
                  <c:v>37.476516719999999</c:v>
                </c:pt>
                <c:pt idx="908">
                  <c:v>37.608589170000002</c:v>
                </c:pt>
                <c:pt idx="909">
                  <c:v>37.394149779999999</c:v>
                </c:pt>
                <c:pt idx="910">
                  <c:v>37.358654020000003</c:v>
                </c:pt>
                <c:pt idx="911">
                  <c:v>37.388481140000003</c:v>
                </c:pt>
                <c:pt idx="912">
                  <c:v>37.905418400000002</c:v>
                </c:pt>
                <c:pt idx="913">
                  <c:v>37.875591280000002</c:v>
                </c:pt>
                <c:pt idx="914">
                  <c:v>37.875591280000002</c:v>
                </c:pt>
                <c:pt idx="915">
                  <c:v>37.673927310000003</c:v>
                </c:pt>
                <c:pt idx="916">
                  <c:v>37.825889590000003</c:v>
                </c:pt>
                <c:pt idx="917">
                  <c:v>37.825889590000003</c:v>
                </c:pt>
                <c:pt idx="918">
                  <c:v>37.912513730000001</c:v>
                </c:pt>
                <c:pt idx="919">
                  <c:v>38.22637177</c:v>
                </c:pt>
                <c:pt idx="920">
                  <c:v>37.989204409999999</c:v>
                </c:pt>
                <c:pt idx="921">
                  <c:v>37.953697200000001</c:v>
                </c:pt>
                <c:pt idx="922">
                  <c:v>38.05878448</c:v>
                </c:pt>
                <c:pt idx="923">
                  <c:v>38.158187869999999</c:v>
                </c:pt>
                <c:pt idx="924">
                  <c:v>38.158187869999999</c:v>
                </c:pt>
                <c:pt idx="925">
                  <c:v>37.886943819999999</c:v>
                </c:pt>
                <c:pt idx="926">
                  <c:v>37.774753570000001</c:v>
                </c:pt>
                <c:pt idx="927">
                  <c:v>37.774753570000001</c:v>
                </c:pt>
                <c:pt idx="928">
                  <c:v>37.966468810000002</c:v>
                </c:pt>
                <c:pt idx="929">
                  <c:v>37.979259489999997</c:v>
                </c:pt>
                <c:pt idx="930">
                  <c:v>37.979259489999997</c:v>
                </c:pt>
                <c:pt idx="931">
                  <c:v>37.859970089999997</c:v>
                </c:pt>
                <c:pt idx="932">
                  <c:v>38.212165830000004</c:v>
                </c:pt>
                <c:pt idx="933">
                  <c:v>38.138324740000002</c:v>
                </c:pt>
                <c:pt idx="934">
                  <c:v>38.138324740000002</c:v>
                </c:pt>
                <c:pt idx="935">
                  <c:v>37.814525600000003</c:v>
                </c:pt>
                <c:pt idx="936">
                  <c:v>37.814514160000002</c:v>
                </c:pt>
                <c:pt idx="937">
                  <c:v>37.814514160000002</c:v>
                </c:pt>
                <c:pt idx="938">
                  <c:v>37.847190859999998</c:v>
                </c:pt>
                <c:pt idx="939">
                  <c:v>37.744937899999996</c:v>
                </c:pt>
                <c:pt idx="940">
                  <c:v>37.744937899999996</c:v>
                </c:pt>
                <c:pt idx="941">
                  <c:v>37.742103579999998</c:v>
                </c:pt>
                <c:pt idx="942">
                  <c:v>37.858547209999998</c:v>
                </c:pt>
                <c:pt idx="943">
                  <c:v>37.858547209999998</c:v>
                </c:pt>
                <c:pt idx="944">
                  <c:v>37.889785770000003</c:v>
                </c:pt>
                <c:pt idx="945">
                  <c:v>37.712265010000003</c:v>
                </c:pt>
                <c:pt idx="946">
                  <c:v>37.638420099999998</c:v>
                </c:pt>
                <c:pt idx="947">
                  <c:v>37.848609920000001</c:v>
                </c:pt>
                <c:pt idx="948">
                  <c:v>37.973579409999999</c:v>
                </c:pt>
                <c:pt idx="949">
                  <c:v>37.973579409999999</c:v>
                </c:pt>
                <c:pt idx="950">
                  <c:v>37.70091248</c:v>
                </c:pt>
                <c:pt idx="951">
                  <c:v>37.581611629999998</c:v>
                </c:pt>
                <c:pt idx="952">
                  <c:v>37.737834929999998</c:v>
                </c:pt>
                <c:pt idx="953">
                  <c:v>37.737834929999998</c:v>
                </c:pt>
                <c:pt idx="954">
                  <c:v>37.997730259999997</c:v>
                </c:pt>
                <c:pt idx="955">
                  <c:v>38.027549739999998</c:v>
                </c:pt>
                <c:pt idx="956">
                  <c:v>37.895469669999997</c:v>
                </c:pt>
                <c:pt idx="957">
                  <c:v>37.996299739999998</c:v>
                </c:pt>
                <c:pt idx="958">
                  <c:v>37.879844669999997</c:v>
                </c:pt>
                <c:pt idx="959">
                  <c:v>37.879844669999997</c:v>
                </c:pt>
                <c:pt idx="960">
                  <c:v>37.509185789999997</c:v>
                </c:pt>
                <c:pt idx="961">
                  <c:v>37.316047670000003</c:v>
                </c:pt>
                <c:pt idx="962">
                  <c:v>37.638427729999997</c:v>
                </c:pt>
                <c:pt idx="963">
                  <c:v>37.638427729999997</c:v>
                </c:pt>
                <c:pt idx="964">
                  <c:v>37.984943389999998</c:v>
                </c:pt>
                <c:pt idx="965">
                  <c:v>37.117237090000003</c:v>
                </c:pt>
                <c:pt idx="966">
                  <c:v>37.117237090000003</c:v>
                </c:pt>
                <c:pt idx="967">
                  <c:v>37.34729385</c:v>
                </c:pt>
                <c:pt idx="968">
                  <c:v>37.421142580000001</c:v>
                </c:pt>
                <c:pt idx="969">
                  <c:v>37.421142580000001</c:v>
                </c:pt>
                <c:pt idx="970">
                  <c:v>36.803371429999999</c:v>
                </c:pt>
                <c:pt idx="971">
                  <c:v>36.821838380000003</c:v>
                </c:pt>
                <c:pt idx="972">
                  <c:v>36.94965363</c:v>
                </c:pt>
                <c:pt idx="973">
                  <c:v>36.94965363</c:v>
                </c:pt>
                <c:pt idx="974">
                  <c:v>37.220893859999997</c:v>
                </c:pt>
                <c:pt idx="975">
                  <c:v>36.908466339999997</c:v>
                </c:pt>
                <c:pt idx="976">
                  <c:v>36.908466339999997</c:v>
                </c:pt>
                <c:pt idx="977">
                  <c:v>36.924083709999998</c:v>
                </c:pt>
                <c:pt idx="978">
                  <c:v>36.949649809999997</c:v>
                </c:pt>
                <c:pt idx="979">
                  <c:v>36.949649809999997</c:v>
                </c:pt>
                <c:pt idx="980">
                  <c:v>36.844554899999999</c:v>
                </c:pt>
                <c:pt idx="981">
                  <c:v>36.641483309999998</c:v>
                </c:pt>
                <c:pt idx="982">
                  <c:v>36.959590910000003</c:v>
                </c:pt>
                <c:pt idx="983">
                  <c:v>37.338764189999999</c:v>
                </c:pt>
                <c:pt idx="984">
                  <c:v>37.433917999999998</c:v>
                </c:pt>
                <c:pt idx="985">
                  <c:v>37.492141719999999</c:v>
                </c:pt>
                <c:pt idx="986">
                  <c:v>37.492141719999999</c:v>
                </c:pt>
                <c:pt idx="987">
                  <c:v>37.779014590000003</c:v>
                </c:pt>
                <c:pt idx="988">
                  <c:v>38.055953979999998</c:v>
                </c:pt>
                <c:pt idx="989">
                  <c:v>38.055953979999998</c:v>
                </c:pt>
                <c:pt idx="990">
                  <c:v>38.004829409999999</c:v>
                </c:pt>
                <c:pt idx="991">
                  <c:v>37.641265869999998</c:v>
                </c:pt>
                <c:pt idx="992">
                  <c:v>37.902568819999999</c:v>
                </c:pt>
                <c:pt idx="993">
                  <c:v>38.102821349999999</c:v>
                </c:pt>
                <c:pt idx="994">
                  <c:v>38.017616269999998</c:v>
                </c:pt>
                <c:pt idx="995">
                  <c:v>38.017616269999998</c:v>
                </c:pt>
                <c:pt idx="996">
                  <c:v>37.877006530000003</c:v>
                </c:pt>
                <c:pt idx="997">
                  <c:v>38.193702700000003</c:v>
                </c:pt>
                <c:pt idx="998">
                  <c:v>38.605556489999998</c:v>
                </c:pt>
                <c:pt idx="999">
                  <c:v>38.605556489999998</c:v>
                </c:pt>
                <c:pt idx="1000">
                  <c:v>38.527446750000003</c:v>
                </c:pt>
                <c:pt idx="1001">
                  <c:v>38.155368799999998</c:v>
                </c:pt>
                <c:pt idx="1002">
                  <c:v>38.02329254</c:v>
                </c:pt>
                <c:pt idx="1003">
                  <c:v>37.855709079999997</c:v>
                </c:pt>
                <c:pt idx="1004">
                  <c:v>37.855709079999997</c:v>
                </c:pt>
                <c:pt idx="1005">
                  <c:v>38.080093380000001</c:v>
                </c:pt>
                <c:pt idx="1006">
                  <c:v>38.300224299999996</c:v>
                </c:pt>
                <c:pt idx="1007">
                  <c:v>38.300224299999996</c:v>
                </c:pt>
                <c:pt idx="1008">
                  <c:v>38.48200989</c:v>
                </c:pt>
                <c:pt idx="1009">
                  <c:v>38.263294219999999</c:v>
                </c:pt>
                <c:pt idx="1010">
                  <c:v>38.263294219999999</c:v>
                </c:pt>
                <c:pt idx="1011">
                  <c:v>38.452175140000001</c:v>
                </c:pt>
                <c:pt idx="1012">
                  <c:v>38.263298030000001</c:v>
                </c:pt>
                <c:pt idx="1013">
                  <c:v>38.013347629999998</c:v>
                </c:pt>
                <c:pt idx="1014">
                  <c:v>38.013347629999998</c:v>
                </c:pt>
                <c:pt idx="1015">
                  <c:v>37.9409256</c:v>
                </c:pt>
                <c:pt idx="1016">
                  <c:v>38.121288300000003</c:v>
                </c:pt>
                <c:pt idx="1017">
                  <c:v>38.121288300000003</c:v>
                </c:pt>
                <c:pt idx="1018">
                  <c:v>37.939498899999997</c:v>
                </c:pt>
                <c:pt idx="1019">
                  <c:v>38.210754389999998</c:v>
                </c:pt>
                <c:pt idx="1020">
                  <c:v>38.210754389999998</c:v>
                </c:pt>
                <c:pt idx="1021">
                  <c:v>38.207912450000002</c:v>
                </c:pt>
                <c:pt idx="1022">
                  <c:v>37.875591280000002</c:v>
                </c:pt>
                <c:pt idx="1023">
                  <c:v>37.875591280000002</c:v>
                </c:pt>
                <c:pt idx="1024">
                  <c:v>37.760551450000001</c:v>
                </c:pt>
                <c:pt idx="1025">
                  <c:v>37.889793400000002</c:v>
                </c:pt>
                <c:pt idx="1026">
                  <c:v>37.777599330000001</c:v>
                </c:pt>
                <c:pt idx="1027">
                  <c:v>37.57593155</c:v>
                </c:pt>
                <c:pt idx="1028">
                  <c:v>37.66114426</c:v>
                </c:pt>
                <c:pt idx="1029">
                  <c:v>38.097129819999999</c:v>
                </c:pt>
                <c:pt idx="1030">
                  <c:v>38.097129819999999</c:v>
                </c:pt>
                <c:pt idx="1031">
                  <c:v>38.094295500000001</c:v>
                </c:pt>
                <c:pt idx="1032">
                  <c:v>37.957958220000002</c:v>
                </c:pt>
                <c:pt idx="1033">
                  <c:v>37.957958220000002</c:v>
                </c:pt>
                <c:pt idx="1034">
                  <c:v>38.013343810000002</c:v>
                </c:pt>
                <c:pt idx="1035">
                  <c:v>37.970748899999997</c:v>
                </c:pt>
                <c:pt idx="1036">
                  <c:v>38.257617949999997</c:v>
                </c:pt>
                <c:pt idx="1037">
                  <c:v>38.207904820000003</c:v>
                </c:pt>
                <c:pt idx="1038">
                  <c:v>38.044589999999999</c:v>
                </c:pt>
                <c:pt idx="1039">
                  <c:v>38.009082790000001</c:v>
                </c:pt>
                <c:pt idx="1040">
                  <c:v>38.009082790000001</c:v>
                </c:pt>
                <c:pt idx="1041">
                  <c:v>38.153938289999999</c:v>
                </c:pt>
                <c:pt idx="1042">
                  <c:v>37.911090850000001</c:v>
                </c:pt>
                <c:pt idx="1043">
                  <c:v>37.911090850000001</c:v>
                </c:pt>
                <c:pt idx="1044">
                  <c:v>37.815940859999998</c:v>
                </c:pt>
                <c:pt idx="1045">
                  <c:v>37.617118840000003</c:v>
                </c:pt>
                <c:pt idx="1046">
                  <c:v>37.617118840000003</c:v>
                </c:pt>
                <c:pt idx="1047">
                  <c:v>37.581611629999998</c:v>
                </c:pt>
                <c:pt idx="1048">
                  <c:v>37.479358670000003</c:v>
                </c:pt>
                <c:pt idx="1049">
                  <c:v>37.87700272</c:v>
                </c:pt>
                <c:pt idx="1050">
                  <c:v>37.87700272</c:v>
                </c:pt>
                <c:pt idx="1051">
                  <c:v>37.736408230000002</c:v>
                </c:pt>
                <c:pt idx="1052">
                  <c:v>37.550376890000003</c:v>
                </c:pt>
                <c:pt idx="1053">
                  <c:v>37.656890869999998</c:v>
                </c:pt>
                <c:pt idx="1054">
                  <c:v>37.940914149999998</c:v>
                </c:pt>
                <c:pt idx="1055">
                  <c:v>38.006256100000002</c:v>
                </c:pt>
                <c:pt idx="1056">
                  <c:v>38.006256100000002</c:v>
                </c:pt>
                <c:pt idx="1057">
                  <c:v>37.577362059999999</c:v>
                </c:pt>
                <c:pt idx="1058">
                  <c:v>37.404102330000001</c:v>
                </c:pt>
                <c:pt idx="1059">
                  <c:v>37.48078537</c:v>
                </c:pt>
                <c:pt idx="1060">
                  <c:v>37.48078537</c:v>
                </c:pt>
                <c:pt idx="1061">
                  <c:v>37.793220519999998</c:v>
                </c:pt>
                <c:pt idx="1062">
                  <c:v>37.729320530000003</c:v>
                </c:pt>
                <c:pt idx="1063">
                  <c:v>37.662559510000001</c:v>
                </c:pt>
                <c:pt idx="1064">
                  <c:v>37.705162049999998</c:v>
                </c:pt>
                <c:pt idx="1065">
                  <c:v>37.705162049999998</c:v>
                </c:pt>
                <c:pt idx="1066">
                  <c:v>37.794635769999999</c:v>
                </c:pt>
                <c:pt idx="1067">
                  <c:v>37.750614169999999</c:v>
                </c:pt>
                <c:pt idx="1068">
                  <c:v>37.66966248</c:v>
                </c:pt>
                <c:pt idx="1069">
                  <c:v>37.66966248</c:v>
                </c:pt>
                <c:pt idx="1070">
                  <c:v>37.619956969999997</c:v>
                </c:pt>
                <c:pt idx="1071">
                  <c:v>37.45664215</c:v>
                </c:pt>
                <c:pt idx="1072">
                  <c:v>37.492145540000003</c:v>
                </c:pt>
                <c:pt idx="1073">
                  <c:v>37.611434940000002</c:v>
                </c:pt>
                <c:pt idx="1074">
                  <c:v>37.330253599999999</c:v>
                </c:pt>
                <c:pt idx="1075">
                  <c:v>37.338779449999997</c:v>
                </c:pt>
                <c:pt idx="1076">
                  <c:v>37.338779449999997</c:v>
                </c:pt>
                <c:pt idx="1077">
                  <c:v>37.665416720000003</c:v>
                </c:pt>
                <c:pt idx="1078">
                  <c:v>37.787540440000001</c:v>
                </c:pt>
                <c:pt idx="1079">
                  <c:v>37.787540440000001</c:v>
                </c:pt>
                <c:pt idx="1080">
                  <c:v>37.34587097</c:v>
                </c:pt>
                <c:pt idx="1081">
                  <c:v>37.406936649999999</c:v>
                </c:pt>
                <c:pt idx="1082">
                  <c:v>37.406936649999999</c:v>
                </c:pt>
                <c:pt idx="1083">
                  <c:v>37.23367691</c:v>
                </c:pt>
                <c:pt idx="1084">
                  <c:v>37.083141329999997</c:v>
                </c:pt>
                <c:pt idx="1085">
                  <c:v>37.083141329999997</c:v>
                </c:pt>
                <c:pt idx="1086">
                  <c:v>37.384216309999999</c:v>
                </c:pt>
                <c:pt idx="1087">
                  <c:v>37.445281979999997</c:v>
                </c:pt>
                <c:pt idx="1088">
                  <c:v>37.544696809999998</c:v>
                </c:pt>
                <c:pt idx="1089">
                  <c:v>37.544696809999998</c:v>
                </c:pt>
                <c:pt idx="1090">
                  <c:v>37.514869689999998</c:v>
                </c:pt>
                <c:pt idx="1091">
                  <c:v>37.514869689999998</c:v>
                </c:pt>
                <c:pt idx="1092">
                  <c:v>37.347282409999998</c:v>
                </c:pt>
                <c:pt idx="1093">
                  <c:v>37.159828189999999</c:v>
                </c:pt>
                <c:pt idx="1094">
                  <c:v>37.37427521</c:v>
                </c:pt>
                <c:pt idx="1095">
                  <c:v>37.37427521</c:v>
                </c:pt>
                <c:pt idx="1096">
                  <c:v>37.496406559999997</c:v>
                </c:pt>
                <c:pt idx="1097">
                  <c:v>37.425395969999997</c:v>
                </c:pt>
                <c:pt idx="1098">
                  <c:v>37.529067990000001</c:v>
                </c:pt>
                <c:pt idx="1099">
                  <c:v>37.661140439999997</c:v>
                </c:pt>
                <c:pt idx="1100">
                  <c:v>37.699485780000003</c:v>
                </c:pt>
                <c:pt idx="1101">
                  <c:v>37.699485780000003</c:v>
                </c:pt>
                <c:pt idx="1102">
                  <c:v>37.2890625</c:v>
                </c:pt>
                <c:pt idx="1103">
                  <c:v>37.394153590000002</c:v>
                </c:pt>
                <c:pt idx="1104">
                  <c:v>37.524803159999998</c:v>
                </c:pt>
                <c:pt idx="1105">
                  <c:v>37.524803159999998</c:v>
                </c:pt>
                <c:pt idx="1106">
                  <c:v>37.6029129</c:v>
                </c:pt>
                <c:pt idx="1107">
                  <c:v>37.365753169999998</c:v>
                </c:pt>
                <c:pt idx="1108">
                  <c:v>37.475105290000002</c:v>
                </c:pt>
                <c:pt idx="1109">
                  <c:v>37.507762909999997</c:v>
                </c:pt>
                <c:pt idx="1110">
                  <c:v>37.409782409999998</c:v>
                </c:pt>
                <c:pt idx="1111">
                  <c:v>37.409782409999998</c:v>
                </c:pt>
                <c:pt idx="1112">
                  <c:v>37.568840029999997</c:v>
                </c:pt>
                <c:pt idx="1113">
                  <c:v>37.595817570000001</c:v>
                </c:pt>
                <c:pt idx="1114">
                  <c:v>37.455219270000001</c:v>
                </c:pt>
                <c:pt idx="1115">
                  <c:v>37.455219270000001</c:v>
                </c:pt>
                <c:pt idx="1116">
                  <c:v>37.236518859999997</c:v>
                </c:pt>
                <c:pt idx="1117">
                  <c:v>37.301845550000003</c:v>
                </c:pt>
                <c:pt idx="1118">
                  <c:v>37.55179596</c:v>
                </c:pt>
                <c:pt idx="1119">
                  <c:v>37.539012909999997</c:v>
                </c:pt>
                <c:pt idx="1120">
                  <c:v>37.29048538</c:v>
                </c:pt>
                <c:pt idx="1121">
                  <c:v>37.29048538</c:v>
                </c:pt>
                <c:pt idx="1122">
                  <c:v>37.442436219999998</c:v>
                </c:pt>
                <c:pt idx="1123">
                  <c:v>37.61569214</c:v>
                </c:pt>
                <c:pt idx="1124">
                  <c:v>37.355808260000003</c:v>
                </c:pt>
                <c:pt idx="1125">
                  <c:v>37.355808260000003</c:v>
                </c:pt>
                <c:pt idx="1126">
                  <c:v>37.24787903</c:v>
                </c:pt>
                <c:pt idx="1127">
                  <c:v>37.507762909999997</c:v>
                </c:pt>
                <c:pt idx="1128">
                  <c:v>37.450962070000003</c:v>
                </c:pt>
                <c:pt idx="1129">
                  <c:v>37.272026060000002</c:v>
                </c:pt>
                <c:pt idx="1130">
                  <c:v>37.124324799999997</c:v>
                </c:pt>
                <c:pt idx="1131">
                  <c:v>37.124324799999997</c:v>
                </c:pt>
                <c:pt idx="1132">
                  <c:v>37.466583249999999</c:v>
                </c:pt>
                <c:pt idx="1133">
                  <c:v>37.531909939999998</c:v>
                </c:pt>
                <c:pt idx="1134">
                  <c:v>37.155574799999997</c:v>
                </c:pt>
                <c:pt idx="1135">
                  <c:v>37.155574799999997</c:v>
                </c:pt>
                <c:pt idx="1136">
                  <c:v>37.138526919999997</c:v>
                </c:pt>
                <c:pt idx="1137">
                  <c:v>37.138526919999997</c:v>
                </c:pt>
                <c:pt idx="1138">
                  <c:v>37.493560789999997</c:v>
                </c:pt>
                <c:pt idx="1139">
                  <c:v>37.575927729999997</c:v>
                </c:pt>
                <c:pt idx="1140">
                  <c:v>37.55463409</c:v>
                </c:pt>
                <c:pt idx="1141">
                  <c:v>37.55463409</c:v>
                </c:pt>
                <c:pt idx="1142">
                  <c:v>37.72504807</c:v>
                </c:pt>
                <c:pt idx="1143">
                  <c:v>37.544689179999999</c:v>
                </c:pt>
                <c:pt idx="1144">
                  <c:v>37.544689179999999</c:v>
                </c:pt>
                <c:pt idx="1145">
                  <c:v>37.409782409999998</c:v>
                </c:pt>
                <c:pt idx="1146">
                  <c:v>37.438186649999999</c:v>
                </c:pt>
                <c:pt idx="1147">
                  <c:v>37.438186649999999</c:v>
                </c:pt>
                <c:pt idx="1148">
                  <c:v>37.294746400000001</c:v>
                </c:pt>
                <c:pt idx="1149">
                  <c:v>37.450965879999998</c:v>
                </c:pt>
                <c:pt idx="1150">
                  <c:v>37.404102330000001</c:v>
                </c:pt>
                <c:pt idx="1151">
                  <c:v>37.404102330000001</c:v>
                </c:pt>
                <c:pt idx="1152">
                  <c:v>37.047641749999997</c:v>
                </c:pt>
                <c:pt idx="1153">
                  <c:v>37.013553620000003</c:v>
                </c:pt>
                <c:pt idx="1154">
                  <c:v>37.11438751</c:v>
                </c:pt>
                <c:pt idx="1155">
                  <c:v>36.9908371</c:v>
                </c:pt>
                <c:pt idx="1156">
                  <c:v>36.716743469999997</c:v>
                </c:pt>
                <c:pt idx="1157">
                  <c:v>36.716743469999997</c:v>
                </c:pt>
                <c:pt idx="1158">
                  <c:v>36.587512969999999</c:v>
                </c:pt>
                <c:pt idx="1159">
                  <c:v>36.354606629999999</c:v>
                </c:pt>
                <c:pt idx="1160">
                  <c:v>36.354606629999999</c:v>
                </c:pt>
                <c:pt idx="1161">
                  <c:v>35.856132510000002</c:v>
                </c:pt>
                <c:pt idx="1162">
                  <c:v>33.94034576</c:v>
                </c:pt>
                <c:pt idx="1163">
                  <c:v>33.94034576</c:v>
                </c:pt>
                <c:pt idx="1164">
                  <c:v>33.292755130000003</c:v>
                </c:pt>
                <c:pt idx="1165">
                  <c:v>32.886589049999998</c:v>
                </c:pt>
                <c:pt idx="1166">
                  <c:v>32.067150120000001</c:v>
                </c:pt>
                <c:pt idx="1167">
                  <c:v>32.067150120000001</c:v>
                </c:pt>
                <c:pt idx="1168">
                  <c:v>31.517543790000001</c:v>
                </c:pt>
                <c:pt idx="1169">
                  <c:v>30.925348280000001</c:v>
                </c:pt>
                <c:pt idx="1170">
                  <c:v>30.925348280000001</c:v>
                </c:pt>
                <c:pt idx="1171">
                  <c:v>30.076091770000001</c:v>
                </c:pt>
                <c:pt idx="1172">
                  <c:v>30.15704727</c:v>
                </c:pt>
                <c:pt idx="1173">
                  <c:v>30.15704727</c:v>
                </c:pt>
                <c:pt idx="1174">
                  <c:v>29.87301064</c:v>
                </c:pt>
                <c:pt idx="1175">
                  <c:v>28.932865140000001</c:v>
                </c:pt>
                <c:pt idx="1176">
                  <c:v>27.873424530000001</c:v>
                </c:pt>
                <c:pt idx="1177">
                  <c:v>27.873424530000001</c:v>
                </c:pt>
                <c:pt idx="1178">
                  <c:v>26.98866653</c:v>
                </c:pt>
                <c:pt idx="1179">
                  <c:v>25.94627762</c:v>
                </c:pt>
                <c:pt idx="1180">
                  <c:v>25.295843120000001</c:v>
                </c:pt>
                <c:pt idx="1181">
                  <c:v>24.749092099999999</c:v>
                </c:pt>
                <c:pt idx="1182">
                  <c:v>24.35002708</c:v>
                </c:pt>
                <c:pt idx="1183">
                  <c:v>24.35002708</c:v>
                </c:pt>
                <c:pt idx="1184">
                  <c:v>23.969409939999998</c:v>
                </c:pt>
                <c:pt idx="1185">
                  <c:v>23.140033720000002</c:v>
                </c:pt>
                <c:pt idx="1186">
                  <c:v>22.665710449999999</c:v>
                </c:pt>
                <c:pt idx="1187">
                  <c:v>22.665710449999999</c:v>
                </c:pt>
                <c:pt idx="1188">
                  <c:v>22.23966789</c:v>
                </c:pt>
                <c:pt idx="1189">
                  <c:v>21.894571299999999</c:v>
                </c:pt>
                <c:pt idx="1190">
                  <c:v>21.52106667</c:v>
                </c:pt>
                <c:pt idx="1191">
                  <c:v>20.92459869</c:v>
                </c:pt>
                <c:pt idx="1192">
                  <c:v>20.203153610000001</c:v>
                </c:pt>
                <c:pt idx="1193">
                  <c:v>20.203153610000001</c:v>
                </c:pt>
                <c:pt idx="1194">
                  <c:v>19.88504219</c:v>
                </c:pt>
                <c:pt idx="1195">
                  <c:v>19.493082050000002</c:v>
                </c:pt>
                <c:pt idx="1196">
                  <c:v>19.43911743</c:v>
                </c:pt>
                <c:pt idx="1197">
                  <c:v>19.43911743</c:v>
                </c:pt>
                <c:pt idx="1198">
                  <c:v>18.760284420000001</c:v>
                </c:pt>
                <c:pt idx="1199">
                  <c:v>18.760284420000001</c:v>
                </c:pt>
                <c:pt idx="1200">
                  <c:v>18.230552670000002</c:v>
                </c:pt>
                <c:pt idx="1201">
                  <c:v>17.72497177</c:v>
                </c:pt>
                <c:pt idx="1202">
                  <c:v>17.611360550000001</c:v>
                </c:pt>
                <c:pt idx="1203">
                  <c:v>17.611360550000001</c:v>
                </c:pt>
                <c:pt idx="1204">
                  <c:v>17.484970090000001</c:v>
                </c:pt>
                <c:pt idx="1205">
                  <c:v>17.128515239999999</c:v>
                </c:pt>
                <c:pt idx="1206">
                  <c:v>17.128515239999999</c:v>
                </c:pt>
                <c:pt idx="1207">
                  <c:v>16.232404710000001</c:v>
                </c:pt>
                <c:pt idx="1208">
                  <c:v>15.57486439</c:v>
                </c:pt>
                <c:pt idx="1209">
                  <c:v>15.57486439</c:v>
                </c:pt>
                <c:pt idx="1210">
                  <c:v>15.042294500000001</c:v>
                </c:pt>
                <c:pt idx="1211">
                  <c:v>14.63329792</c:v>
                </c:pt>
                <c:pt idx="1212">
                  <c:v>14.046777730000001</c:v>
                </c:pt>
                <c:pt idx="1213">
                  <c:v>14.046777730000001</c:v>
                </c:pt>
                <c:pt idx="1214">
                  <c:v>13.808194159999999</c:v>
                </c:pt>
                <c:pt idx="1215">
                  <c:v>13.32250404</c:v>
                </c:pt>
                <c:pt idx="1216">
                  <c:v>13.02427101</c:v>
                </c:pt>
                <c:pt idx="1217">
                  <c:v>12.531466480000001</c:v>
                </c:pt>
                <c:pt idx="1218">
                  <c:v>12.34541988</c:v>
                </c:pt>
                <c:pt idx="1219">
                  <c:v>12.34541988</c:v>
                </c:pt>
                <c:pt idx="1220">
                  <c:v>12.000318529999999</c:v>
                </c:pt>
                <c:pt idx="1221">
                  <c:v>11.791558269999999</c:v>
                </c:pt>
                <c:pt idx="1222">
                  <c:v>11.51605225</c:v>
                </c:pt>
                <c:pt idx="1223">
                  <c:v>11.51605225</c:v>
                </c:pt>
                <c:pt idx="1224">
                  <c:v>11.2945118</c:v>
                </c:pt>
                <c:pt idx="1225">
                  <c:v>10.48644829</c:v>
                </c:pt>
                <c:pt idx="1226">
                  <c:v>10.48644829</c:v>
                </c:pt>
                <c:pt idx="1227">
                  <c:v>10.31460953</c:v>
                </c:pt>
                <c:pt idx="1228">
                  <c:v>9.9283227899999993</c:v>
                </c:pt>
                <c:pt idx="1229">
                  <c:v>9.9283227899999993</c:v>
                </c:pt>
                <c:pt idx="1230">
                  <c:v>9.60025978</c:v>
                </c:pt>
                <c:pt idx="1231">
                  <c:v>9.3247404100000004</c:v>
                </c:pt>
                <c:pt idx="1232">
                  <c:v>9.0563335400000007</c:v>
                </c:pt>
                <c:pt idx="1233">
                  <c:v>8.7936096199999998</c:v>
                </c:pt>
                <c:pt idx="1234">
                  <c:v>8.5095825200000004</c:v>
                </c:pt>
                <c:pt idx="1235">
                  <c:v>8.1673297900000001</c:v>
                </c:pt>
                <c:pt idx="1236">
                  <c:v>8.1673297900000001</c:v>
                </c:pt>
                <c:pt idx="1237">
                  <c:v>7.7540702799999996</c:v>
                </c:pt>
                <c:pt idx="1238">
                  <c:v>7.5651826900000003</c:v>
                </c:pt>
                <c:pt idx="1239">
                  <c:v>7.5651826900000003</c:v>
                </c:pt>
                <c:pt idx="1240">
                  <c:v>7.0766387000000002</c:v>
                </c:pt>
                <c:pt idx="1241">
                  <c:v>6.6321234699999998</c:v>
                </c:pt>
                <c:pt idx="1242">
                  <c:v>6.5639572099999999</c:v>
                </c:pt>
                <c:pt idx="1243">
                  <c:v>6.5667977300000002</c:v>
                </c:pt>
                <c:pt idx="1244">
                  <c:v>6.5738992700000001</c:v>
                </c:pt>
                <c:pt idx="1245">
                  <c:v>6.5597009699999997</c:v>
                </c:pt>
                <c:pt idx="1246">
                  <c:v>6.5597009699999997</c:v>
                </c:pt>
                <c:pt idx="1247">
                  <c:v>6.5383949299999999</c:v>
                </c:pt>
                <c:pt idx="1248">
                  <c:v>6.4404006000000003</c:v>
                </c:pt>
                <c:pt idx="1249">
                  <c:v>6.4404006000000003</c:v>
                </c:pt>
                <c:pt idx="1250">
                  <c:v>6.5142488500000004</c:v>
                </c:pt>
                <c:pt idx="1251">
                  <c:v>6.3779144299999997</c:v>
                </c:pt>
                <c:pt idx="1252">
                  <c:v>6.3779144299999997</c:v>
                </c:pt>
                <c:pt idx="1253">
                  <c:v>6.40773773</c:v>
                </c:pt>
                <c:pt idx="1254">
                  <c:v>6.2714052200000001</c:v>
                </c:pt>
                <c:pt idx="1255">
                  <c:v>5.9902181600000004</c:v>
                </c:pt>
                <c:pt idx="1256">
                  <c:v>5.9902181600000004</c:v>
                </c:pt>
                <c:pt idx="1257">
                  <c:v>6.0995683700000001</c:v>
                </c:pt>
                <c:pt idx="1258">
                  <c:v>6.0271425199999999</c:v>
                </c:pt>
                <c:pt idx="1259">
                  <c:v>6.0243015299999998</c:v>
                </c:pt>
                <c:pt idx="1260">
                  <c:v>6.1506938900000003</c:v>
                </c:pt>
                <c:pt idx="1261">
                  <c:v>6.3424119900000004</c:v>
                </c:pt>
                <c:pt idx="1262">
                  <c:v>6.3040680900000003</c:v>
                </c:pt>
                <c:pt idx="1263">
                  <c:v>6.3040680900000003</c:v>
                </c:pt>
                <c:pt idx="1264">
                  <c:v>6.2785057999999996</c:v>
                </c:pt>
                <c:pt idx="1265">
                  <c:v>6.2146000900000002</c:v>
                </c:pt>
                <c:pt idx="1266">
                  <c:v>6.2146000900000002</c:v>
                </c:pt>
                <c:pt idx="1267">
                  <c:v>6.1634755099999996</c:v>
                </c:pt>
                <c:pt idx="1268">
                  <c:v>6.2103395499999996</c:v>
                </c:pt>
                <c:pt idx="1269">
                  <c:v>6.1464328799999999</c:v>
                </c:pt>
                <c:pt idx="1270">
                  <c:v>5.9944787000000002</c:v>
                </c:pt>
                <c:pt idx="1271">
                  <c:v>5.9561348000000001</c:v>
                </c:pt>
                <c:pt idx="1272">
                  <c:v>5.82974339</c:v>
                </c:pt>
                <c:pt idx="1273">
                  <c:v>5.82974339</c:v>
                </c:pt>
                <c:pt idx="1274">
                  <c:v>5.8098611800000004</c:v>
                </c:pt>
                <c:pt idx="1275">
                  <c:v>5.8127012300000001</c:v>
                </c:pt>
                <c:pt idx="1276">
                  <c:v>5.7800378800000001</c:v>
                </c:pt>
                <c:pt idx="1277">
                  <c:v>5.7800378800000001</c:v>
                </c:pt>
                <c:pt idx="1278">
                  <c:v>5.7615766500000003</c:v>
                </c:pt>
                <c:pt idx="1279">
                  <c:v>5.8567256900000002</c:v>
                </c:pt>
                <c:pt idx="1280">
                  <c:v>5.8453645700000001</c:v>
                </c:pt>
                <c:pt idx="1281">
                  <c:v>5.8723468800000003</c:v>
                </c:pt>
                <c:pt idx="1282">
                  <c:v>5.9646558799999996</c:v>
                </c:pt>
                <c:pt idx="1283">
                  <c:v>5.9646558799999996</c:v>
                </c:pt>
                <c:pt idx="1284">
                  <c:v>6.01010036</c:v>
                </c:pt>
                <c:pt idx="1285">
                  <c:v>5.9987392399999999</c:v>
                </c:pt>
                <c:pt idx="1286">
                  <c:v>6.0058403</c:v>
                </c:pt>
                <c:pt idx="1287">
                  <c:v>6.0058403</c:v>
                </c:pt>
                <c:pt idx="1288">
                  <c:v>5.9944787000000002</c:v>
                </c:pt>
                <c:pt idx="1289">
                  <c:v>5.9348325700000002</c:v>
                </c:pt>
                <c:pt idx="1290">
                  <c:v>6.0044202799999997</c:v>
                </c:pt>
                <c:pt idx="1291">
                  <c:v>6.0072593699999999</c:v>
                </c:pt>
                <c:pt idx="1292">
                  <c:v>6.0243015299999998</c:v>
                </c:pt>
                <c:pt idx="1293">
                  <c:v>6.0243015299999998</c:v>
                </c:pt>
                <c:pt idx="1294">
                  <c:v>6.11945009</c:v>
                </c:pt>
                <c:pt idx="1295">
                  <c:v>6.1790966999999997</c:v>
                </c:pt>
                <c:pt idx="1296">
                  <c:v>5.8837080000000004</c:v>
                </c:pt>
                <c:pt idx="1297">
                  <c:v>5.8837080000000004</c:v>
                </c:pt>
                <c:pt idx="1298">
                  <c:v>5.9291524899999999</c:v>
                </c:pt>
                <c:pt idx="1299">
                  <c:v>5.9291524899999999</c:v>
                </c:pt>
                <c:pt idx="1300">
                  <c:v>5.9490346900000004</c:v>
                </c:pt>
                <c:pt idx="1301">
                  <c:v>5.8354234700000003</c:v>
                </c:pt>
                <c:pt idx="1302">
                  <c:v>5.7842988999999996</c:v>
                </c:pt>
                <c:pt idx="1303">
                  <c:v>5.7842988999999996</c:v>
                </c:pt>
                <c:pt idx="1304">
                  <c:v>5.73175335</c:v>
                </c:pt>
                <c:pt idx="1305">
                  <c:v>5.83826351</c:v>
                </c:pt>
                <c:pt idx="1306">
                  <c:v>5.8524646799999998</c:v>
                </c:pt>
                <c:pt idx="1307">
                  <c:v>5.7502155300000002</c:v>
                </c:pt>
                <c:pt idx="1308">
                  <c:v>5.7402744300000004</c:v>
                </c:pt>
                <c:pt idx="1309">
                  <c:v>5.7402744300000004</c:v>
                </c:pt>
                <c:pt idx="1310">
                  <c:v>5.7871389400000002</c:v>
                </c:pt>
                <c:pt idx="1311">
                  <c:v>5.8936495799999999</c:v>
                </c:pt>
                <c:pt idx="1312">
                  <c:v>5.9987387700000001</c:v>
                </c:pt>
                <c:pt idx="1313">
                  <c:v>5.9987387700000001</c:v>
                </c:pt>
                <c:pt idx="1314">
                  <c:v>5.9845376000000003</c:v>
                </c:pt>
                <c:pt idx="1315">
                  <c:v>5.9135312999999998</c:v>
                </c:pt>
                <c:pt idx="1316">
                  <c:v>5.8922286000000001</c:v>
                </c:pt>
                <c:pt idx="1317">
                  <c:v>5.8964891399999999</c:v>
                </c:pt>
                <c:pt idx="1318">
                  <c:v>5.8482046099999998</c:v>
                </c:pt>
                <c:pt idx="1319">
                  <c:v>5.8482046099999998</c:v>
                </c:pt>
                <c:pt idx="1320">
                  <c:v>5.8311629299999996</c:v>
                </c:pt>
                <c:pt idx="1321">
                  <c:v>5.83826351</c:v>
                </c:pt>
                <c:pt idx="1322">
                  <c:v>5.8183813100000004</c:v>
                </c:pt>
                <c:pt idx="1323">
                  <c:v>5.8183813100000004</c:v>
                </c:pt>
                <c:pt idx="1324">
                  <c:v>5.9149513200000001</c:v>
                </c:pt>
                <c:pt idx="1325">
                  <c:v>5.93909311</c:v>
                </c:pt>
                <c:pt idx="1326">
                  <c:v>5.9362530700000002</c:v>
                </c:pt>
                <c:pt idx="1327">
                  <c:v>5.9674959200000002</c:v>
                </c:pt>
                <c:pt idx="1328">
                  <c:v>5.9504547099999998</c:v>
                </c:pt>
                <c:pt idx="1329">
                  <c:v>5.9504547099999998</c:v>
                </c:pt>
                <c:pt idx="1330">
                  <c:v>6.0001592600000002</c:v>
                </c:pt>
                <c:pt idx="1331">
                  <c:v>5.94193411</c:v>
                </c:pt>
                <c:pt idx="1332">
                  <c:v>5.9518747300000001</c:v>
                </c:pt>
                <c:pt idx="1333">
                  <c:v>5.9518747300000001</c:v>
                </c:pt>
                <c:pt idx="1334">
                  <c:v>6.0598044399999997</c:v>
                </c:pt>
                <c:pt idx="1335">
                  <c:v>5.9760169999999997</c:v>
                </c:pt>
                <c:pt idx="1336">
                  <c:v>5.9760169999999997</c:v>
                </c:pt>
                <c:pt idx="1337">
                  <c:v>6.0385031700000003</c:v>
                </c:pt>
                <c:pt idx="1338">
                  <c:v>6.0740060800000002</c:v>
                </c:pt>
                <c:pt idx="1339">
                  <c:v>6.0740060800000002</c:v>
                </c:pt>
                <c:pt idx="1340">
                  <c:v>5.9731759999999996</c:v>
                </c:pt>
                <c:pt idx="1341">
                  <c:v>5.8127012300000001</c:v>
                </c:pt>
                <c:pt idx="1342">
                  <c:v>5.8908085799999998</c:v>
                </c:pt>
                <c:pt idx="1343">
                  <c:v>5.8624062500000003</c:v>
                </c:pt>
                <c:pt idx="1344">
                  <c:v>5.7942395199999996</c:v>
                </c:pt>
                <c:pt idx="1345">
                  <c:v>5.9064302399999997</c:v>
                </c:pt>
                <c:pt idx="1346">
                  <c:v>5.9064302399999997</c:v>
                </c:pt>
                <c:pt idx="1347">
                  <c:v>5.8666663200000002</c:v>
                </c:pt>
                <c:pt idx="1348">
                  <c:v>5.8183817900000001</c:v>
                </c:pt>
                <c:pt idx="1349">
                  <c:v>5.8183817900000001</c:v>
                </c:pt>
                <c:pt idx="1350">
                  <c:v>5.7999200799999997</c:v>
                </c:pt>
                <c:pt idx="1351">
                  <c:v>5.8013405799999997</c:v>
                </c:pt>
                <c:pt idx="1352">
                  <c:v>5.9092702900000003</c:v>
                </c:pt>
                <c:pt idx="1353">
                  <c:v>6.0981488199999996</c:v>
                </c:pt>
                <c:pt idx="1354">
                  <c:v>6.0328226100000002</c:v>
                </c:pt>
                <c:pt idx="1355">
                  <c:v>5.9092702900000003</c:v>
                </c:pt>
                <c:pt idx="1356">
                  <c:v>5.9092702900000003</c:v>
                </c:pt>
                <c:pt idx="1357">
                  <c:v>5.9319925299999996</c:v>
                </c:pt>
                <c:pt idx="1358">
                  <c:v>5.9859581000000004</c:v>
                </c:pt>
                <c:pt idx="1359">
                  <c:v>6.0640654600000001</c:v>
                </c:pt>
                <c:pt idx="1360">
                  <c:v>6.0640654600000001</c:v>
                </c:pt>
                <c:pt idx="1361">
                  <c:v>5.9291524899999999</c:v>
                </c:pt>
                <c:pt idx="1362">
                  <c:v>5.8737673800000003</c:v>
                </c:pt>
                <c:pt idx="1363">
                  <c:v>5.9206318900000001</c:v>
                </c:pt>
                <c:pt idx="1364">
                  <c:v>5.9859581000000004</c:v>
                </c:pt>
                <c:pt idx="1365">
                  <c:v>5.9035902</c:v>
                </c:pt>
                <c:pt idx="1366">
                  <c:v>5.9035902</c:v>
                </c:pt>
                <c:pt idx="1367">
                  <c:v>6.0413427400000002</c:v>
                </c:pt>
                <c:pt idx="1368">
                  <c:v>5.9589753200000004</c:v>
                </c:pt>
                <c:pt idx="1369">
                  <c:v>5.9206318900000001</c:v>
                </c:pt>
                <c:pt idx="1370">
                  <c:v>5.9206318900000001</c:v>
                </c:pt>
                <c:pt idx="1371">
                  <c:v>6.0512843099999998</c:v>
                </c:pt>
                <c:pt idx="1372">
                  <c:v>6.0512843099999998</c:v>
                </c:pt>
                <c:pt idx="1373">
                  <c:v>6.1109304399999997</c:v>
                </c:pt>
                <c:pt idx="1374">
                  <c:v>5.98311758</c:v>
                </c:pt>
                <c:pt idx="1375">
                  <c:v>5.9007496799999997</c:v>
                </c:pt>
                <c:pt idx="1376">
                  <c:v>5.9007496799999997</c:v>
                </c:pt>
                <c:pt idx="1377">
                  <c:v>5.8396844899999998</c:v>
                </c:pt>
                <c:pt idx="1378">
                  <c:v>5.7800378800000001</c:v>
                </c:pt>
                <c:pt idx="1379">
                  <c:v>5.7956595399999999</c:v>
                </c:pt>
                <c:pt idx="1380">
                  <c:v>5.7956595399999999</c:v>
                </c:pt>
                <c:pt idx="1381">
                  <c:v>5.7857179600000004</c:v>
                </c:pt>
                <c:pt idx="1382">
                  <c:v>5.7857179600000004</c:v>
                </c:pt>
                <c:pt idx="1383">
                  <c:v>5.8254823699999996</c:v>
                </c:pt>
                <c:pt idx="1384">
                  <c:v>5.7700967800000003</c:v>
                </c:pt>
                <c:pt idx="1385">
                  <c:v>5.7658371900000001</c:v>
                </c:pt>
                <c:pt idx="1386">
                  <c:v>5.7658371900000001</c:v>
                </c:pt>
                <c:pt idx="1387">
                  <c:v>5.8013396300000002</c:v>
                </c:pt>
                <c:pt idx="1388">
                  <c:v>5.75873613</c:v>
                </c:pt>
                <c:pt idx="1389">
                  <c:v>5.8723468800000003</c:v>
                </c:pt>
                <c:pt idx="1390">
                  <c:v>5.9220523800000002</c:v>
                </c:pt>
                <c:pt idx="1391">
                  <c:v>5.8581457099999996</c:v>
                </c:pt>
                <c:pt idx="1392">
                  <c:v>5.8581457099999996</c:v>
                </c:pt>
                <c:pt idx="1393">
                  <c:v>5.7289133100000003</c:v>
                </c:pt>
                <c:pt idx="1394">
                  <c:v>5.6990909600000004</c:v>
                </c:pt>
                <c:pt idx="1395">
                  <c:v>5.7757778200000001</c:v>
                </c:pt>
                <c:pt idx="1396">
                  <c:v>5.7757778200000001</c:v>
                </c:pt>
                <c:pt idx="1397">
                  <c:v>5.8041811000000001</c:v>
                </c:pt>
                <c:pt idx="1398">
                  <c:v>5.8084411600000001</c:v>
                </c:pt>
                <c:pt idx="1399">
                  <c:v>5.8581452399999998</c:v>
                </c:pt>
                <c:pt idx="1400">
                  <c:v>5.8112811999999998</c:v>
                </c:pt>
                <c:pt idx="1401">
                  <c:v>5.8964891399999999</c:v>
                </c:pt>
                <c:pt idx="1402">
                  <c:v>5.8964891399999999</c:v>
                </c:pt>
                <c:pt idx="1403">
                  <c:v>5.9845376000000003</c:v>
                </c:pt>
                <c:pt idx="1404">
                  <c:v>5.9319925299999996</c:v>
                </c:pt>
                <c:pt idx="1405">
                  <c:v>5.9461946499999998</c:v>
                </c:pt>
                <c:pt idx="1406">
                  <c:v>5.9461946499999998</c:v>
                </c:pt>
                <c:pt idx="1407">
                  <c:v>5.9263124500000002</c:v>
                </c:pt>
                <c:pt idx="1408">
                  <c:v>5.9589753200000004</c:v>
                </c:pt>
                <c:pt idx="1409">
                  <c:v>5.9589753200000004</c:v>
                </c:pt>
                <c:pt idx="1410">
                  <c:v>5.9263124500000002</c:v>
                </c:pt>
                <c:pt idx="1411">
                  <c:v>5.9816980400000004</c:v>
                </c:pt>
                <c:pt idx="1412">
                  <c:v>5.9816980400000004</c:v>
                </c:pt>
                <c:pt idx="1413">
                  <c:v>6.0200414699999998</c:v>
                </c:pt>
                <c:pt idx="1414">
                  <c:v>6.0725860599999999</c:v>
                </c:pt>
                <c:pt idx="1415">
                  <c:v>5.9618158299999999</c:v>
                </c:pt>
                <c:pt idx="1416">
                  <c:v>5.94477367</c:v>
                </c:pt>
                <c:pt idx="1417">
                  <c:v>5.8950691199999996</c:v>
                </c:pt>
                <c:pt idx="1418">
                  <c:v>5.8425240499999997</c:v>
                </c:pt>
                <c:pt idx="1419">
                  <c:v>5.8425240499999997</c:v>
                </c:pt>
                <c:pt idx="1420">
                  <c:v>5.7956595399999999</c:v>
                </c:pt>
                <c:pt idx="1421">
                  <c:v>5.8425240499999997</c:v>
                </c:pt>
                <c:pt idx="1422">
                  <c:v>5.8425240499999997</c:v>
                </c:pt>
                <c:pt idx="1423">
                  <c:v>5.8624062500000003</c:v>
                </c:pt>
                <c:pt idx="1424">
                  <c:v>5.7729377700000004</c:v>
                </c:pt>
                <c:pt idx="1425">
                  <c:v>5.7985000600000003</c:v>
                </c:pt>
                <c:pt idx="1426">
                  <c:v>5.7700982099999996</c:v>
                </c:pt>
                <c:pt idx="1427">
                  <c:v>5.8453645700000001</c:v>
                </c:pt>
                <c:pt idx="1428">
                  <c:v>5.8624062500000003</c:v>
                </c:pt>
                <c:pt idx="1429">
                  <c:v>5.8624062500000003</c:v>
                </c:pt>
                <c:pt idx="1430">
                  <c:v>5.9121108099999997</c:v>
                </c:pt>
                <c:pt idx="1431">
                  <c:v>5.7814588499999999</c:v>
                </c:pt>
                <c:pt idx="1432">
                  <c:v>5.7814588499999999</c:v>
                </c:pt>
                <c:pt idx="1433">
                  <c:v>5.73175335</c:v>
                </c:pt>
                <c:pt idx="1434">
                  <c:v>5.8254823699999996</c:v>
                </c:pt>
                <c:pt idx="1435">
                  <c:v>5.8865485199999998</c:v>
                </c:pt>
                <c:pt idx="1436">
                  <c:v>5.8325829499999999</c:v>
                </c:pt>
                <c:pt idx="1437">
                  <c:v>5.7984995799999997</c:v>
                </c:pt>
                <c:pt idx="1438">
                  <c:v>5.73743391</c:v>
                </c:pt>
                <c:pt idx="1439">
                  <c:v>5.73743391</c:v>
                </c:pt>
                <c:pt idx="1440">
                  <c:v>5.8538851699999999</c:v>
                </c:pt>
                <c:pt idx="1441">
                  <c:v>5.8595657299999999</c:v>
                </c:pt>
                <c:pt idx="1442">
                  <c:v>5.8595657299999999</c:v>
                </c:pt>
                <c:pt idx="1443">
                  <c:v>5.9106912600000001</c:v>
                </c:pt>
                <c:pt idx="1444">
                  <c:v>5.8851280199999998</c:v>
                </c:pt>
                <c:pt idx="1445">
                  <c:v>5.8851280199999998</c:v>
                </c:pt>
                <c:pt idx="1446">
                  <c:v>5.9859571499999999</c:v>
                </c:pt>
                <c:pt idx="1447">
                  <c:v>6.0725860599999999</c:v>
                </c:pt>
                <c:pt idx="1448">
                  <c:v>6.0569648699999998</c:v>
                </c:pt>
                <c:pt idx="1449">
                  <c:v>6.0569648699999998</c:v>
                </c:pt>
                <c:pt idx="1450">
                  <c:v>6.0285615899999998</c:v>
                </c:pt>
                <c:pt idx="1451">
                  <c:v>5.8808679599999998</c:v>
                </c:pt>
                <c:pt idx="1452">
                  <c:v>5.8325834299999997</c:v>
                </c:pt>
                <c:pt idx="1453">
                  <c:v>5.7757778200000001</c:v>
                </c:pt>
                <c:pt idx="1454">
                  <c:v>5.6990904799999997</c:v>
                </c:pt>
                <c:pt idx="1455">
                  <c:v>5.6990904799999997</c:v>
                </c:pt>
                <c:pt idx="1456">
                  <c:v>5.7771978400000004</c:v>
                </c:pt>
                <c:pt idx="1457">
                  <c:v>5.7700967800000003</c:v>
                </c:pt>
                <c:pt idx="1458">
                  <c:v>5.8297429100000002</c:v>
                </c:pt>
                <c:pt idx="1459">
                  <c:v>5.8297429100000002</c:v>
                </c:pt>
                <c:pt idx="1460">
                  <c:v>5.8652462999999999</c:v>
                </c:pt>
                <c:pt idx="1461">
                  <c:v>5.8737668999999997</c:v>
                </c:pt>
                <c:pt idx="1462">
                  <c:v>5.8169617699999998</c:v>
                </c:pt>
                <c:pt idx="1463">
                  <c:v>5.7487950300000001</c:v>
                </c:pt>
                <c:pt idx="1464">
                  <c:v>5.7104515999999998</c:v>
                </c:pt>
                <c:pt idx="1465">
                  <c:v>5.7104515999999998</c:v>
                </c:pt>
                <c:pt idx="1466">
                  <c:v>5.76867676</c:v>
                </c:pt>
                <c:pt idx="1467">
                  <c:v>5.87518692</c:v>
                </c:pt>
                <c:pt idx="1468">
                  <c:v>5.8098607099999997</c:v>
                </c:pt>
                <c:pt idx="1469">
                  <c:v>5.8098607099999997</c:v>
                </c:pt>
                <c:pt idx="1470">
                  <c:v>5.8226418500000001</c:v>
                </c:pt>
                <c:pt idx="1471">
                  <c:v>5.8340029700000002</c:v>
                </c:pt>
                <c:pt idx="1472">
                  <c:v>5.8340029700000002</c:v>
                </c:pt>
                <c:pt idx="1473">
                  <c:v>5.8723463999999996</c:v>
                </c:pt>
                <c:pt idx="1474">
                  <c:v>5.7885589599999996</c:v>
                </c:pt>
                <c:pt idx="1475">
                  <c:v>5.7885589599999996</c:v>
                </c:pt>
                <c:pt idx="1476">
                  <c:v>5.66358709</c:v>
                </c:pt>
                <c:pt idx="1477">
                  <c:v>5.6650075900000001</c:v>
                </c:pt>
                <c:pt idx="1478">
                  <c:v>5.7132921200000002</c:v>
                </c:pt>
                <c:pt idx="1479">
                  <c:v>5.7132921200000002</c:v>
                </c:pt>
                <c:pt idx="1480">
                  <c:v>5.7885589599999996</c:v>
                </c:pt>
                <c:pt idx="1481">
                  <c:v>5.8524651499999996</c:v>
                </c:pt>
                <c:pt idx="1482">
                  <c:v>5.8524651499999996</c:v>
                </c:pt>
                <c:pt idx="1483">
                  <c:v>5.8652462999999999</c:v>
                </c:pt>
                <c:pt idx="1484">
                  <c:v>5.8496246300000001</c:v>
                </c:pt>
                <c:pt idx="1485">
                  <c:v>5.8496246300000001</c:v>
                </c:pt>
                <c:pt idx="1486">
                  <c:v>5.8368430099999999</c:v>
                </c:pt>
                <c:pt idx="1487">
                  <c:v>5.8666672699999998</c:v>
                </c:pt>
                <c:pt idx="1488">
                  <c:v>6.0029997799999997</c:v>
                </c:pt>
                <c:pt idx="1489">
                  <c:v>5.9433536499999997</c:v>
                </c:pt>
                <c:pt idx="1490">
                  <c:v>6.0172004699999997</c:v>
                </c:pt>
                <c:pt idx="1491">
                  <c:v>6.0001592600000002</c:v>
                </c:pt>
                <c:pt idx="1492">
                  <c:v>6.0001592600000002</c:v>
                </c:pt>
                <c:pt idx="1493">
                  <c:v>5.8822879800000001</c:v>
                </c:pt>
                <c:pt idx="1494">
                  <c:v>5.9902181600000004</c:v>
                </c:pt>
                <c:pt idx="1495">
                  <c:v>5.9902181600000004</c:v>
                </c:pt>
                <c:pt idx="1496">
                  <c:v>5.9092707600000001</c:v>
                </c:pt>
                <c:pt idx="1497">
                  <c:v>5.8680868100000003</c:v>
                </c:pt>
                <c:pt idx="1498">
                  <c:v>5.9575552900000002</c:v>
                </c:pt>
                <c:pt idx="1499">
                  <c:v>5.9703359599999999</c:v>
                </c:pt>
                <c:pt idx="1500">
                  <c:v>5.8553056699999999</c:v>
                </c:pt>
                <c:pt idx="1501">
                  <c:v>5.8922295599999996</c:v>
                </c:pt>
                <c:pt idx="1502">
                  <c:v>5.8922295599999996</c:v>
                </c:pt>
                <c:pt idx="1503">
                  <c:v>5.9064302399999997</c:v>
                </c:pt>
                <c:pt idx="1504">
                  <c:v>5.9078507399999998</c:v>
                </c:pt>
                <c:pt idx="1505">
                  <c:v>5.9078507399999998</c:v>
                </c:pt>
                <c:pt idx="1506">
                  <c:v>5.8212213500000001</c:v>
                </c:pt>
                <c:pt idx="1507">
                  <c:v>5.9220519100000004</c:v>
                </c:pt>
                <c:pt idx="1508">
                  <c:v>5.9220519100000004</c:v>
                </c:pt>
                <c:pt idx="1509">
                  <c:v>5.8865485199999998</c:v>
                </c:pt>
                <c:pt idx="1510">
                  <c:v>5.9291524899999999</c:v>
                </c:pt>
                <c:pt idx="1511">
                  <c:v>5.9518747300000001</c:v>
                </c:pt>
                <c:pt idx="1512">
                  <c:v>5.9518747300000001</c:v>
                </c:pt>
                <c:pt idx="1513">
                  <c:v>5.9490346900000004</c:v>
                </c:pt>
                <c:pt idx="1514">
                  <c:v>5.8354234700000003</c:v>
                </c:pt>
                <c:pt idx="1515">
                  <c:v>5.82974339</c:v>
                </c:pt>
                <c:pt idx="1516">
                  <c:v>5.7899789799999999</c:v>
                </c:pt>
                <c:pt idx="1517">
                  <c:v>5.7715177500000001</c:v>
                </c:pt>
                <c:pt idx="1518">
                  <c:v>5.7715177500000001</c:v>
                </c:pt>
                <c:pt idx="1519">
                  <c:v>5.83826351</c:v>
                </c:pt>
                <c:pt idx="1520">
                  <c:v>5.8212223099999996</c:v>
                </c:pt>
                <c:pt idx="1521">
                  <c:v>5.7899799300000003</c:v>
                </c:pt>
                <c:pt idx="1522">
                  <c:v>5.7899799300000003</c:v>
                </c:pt>
                <c:pt idx="1523">
                  <c:v>5.8297429100000002</c:v>
                </c:pt>
                <c:pt idx="1524">
                  <c:v>5.8865480400000001</c:v>
                </c:pt>
                <c:pt idx="1525">
                  <c:v>5.8269033400000003</c:v>
                </c:pt>
                <c:pt idx="1526">
                  <c:v>5.7672572100000004</c:v>
                </c:pt>
                <c:pt idx="1527">
                  <c:v>5.7771983100000002</c:v>
                </c:pt>
                <c:pt idx="1528">
                  <c:v>5.7771983100000002</c:v>
                </c:pt>
                <c:pt idx="1529">
                  <c:v>5.7942400000000003</c:v>
                </c:pt>
                <c:pt idx="1530">
                  <c:v>5.8311629299999996</c:v>
                </c:pt>
                <c:pt idx="1531">
                  <c:v>5.8794479400000004</c:v>
                </c:pt>
                <c:pt idx="1532">
                  <c:v>5.8794479400000004</c:v>
                </c:pt>
                <c:pt idx="1533">
                  <c:v>5.8013401</c:v>
                </c:pt>
                <c:pt idx="1534">
                  <c:v>5.9007501600000003</c:v>
                </c:pt>
                <c:pt idx="1535">
                  <c:v>5.9007501600000003</c:v>
                </c:pt>
                <c:pt idx="1536">
                  <c:v>5.9291529699999996</c:v>
                </c:pt>
                <c:pt idx="1537">
                  <c:v>5.9987387700000001</c:v>
                </c:pt>
                <c:pt idx="1538">
                  <c:v>5.9206314100000004</c:v>
                </c:pt>
                <c:pt idx="1539">
                  <c:v>5.9206314100000004</c:v>
                </c:pt>
                <c:pt idx="1540">
                  <c:v>5.9291524899999999</c:v>
                </c:pt>
                <c:pt idx="1541">
                  <c:v>5.9163713500000004</c:v>
                </c:pt>
                <c:pt idx="1542">
                  <c:v>5.9163713500000004</c:v>
                </c:pt>
                <c:pt idx="1543">
                  <c:v>5.9646558799999996</c:v>
                </c:pt>
                <c:pt idx="1544">
                  <c:v>5.9334125499999999</c:v>
                </c:pt>
                <c:pt idx="1545">
                  <c:v>5.9334125499999999</c:v>
                </c:pt>
                <c:pt idx="1546">
                  <c:v>5.9504537600000003</c:v>
                </c:pt>
                <c:pt idx="1547">
                  <c:v>6.0271415700000004</c:v>
                </c:pt>
                <c:pt idx="1548">
                  <c:v>5.9532952300000002</c:v>
                </c:pt>
                <c:pt idx="1549">
                  <c:v>5.9532952300000002</c:v>
                </c:pt>
                <c:pt idx="1550">
                  <c:v>5.9220519100000004</c:v>
                </c:pt>
                <c:pt idx="1551">
                  <c:v>5.7984995799999997</c:v>
                </c:pt>
                <c:pt idx="1552">
                  <c:v>5.7956605000000003</c:v>
                </c:pt>
                <c:pt idx="1553">
                  <c:v>5.8368434899999997</c:v>
                </c:pt>
                <c:pt idx="1554">
                  <c:v>5.84394407</c:v>
                </c:pt>
                <c:pt idx="1555">
                  <c:v>5.84394407</c:v>
                </c:pt>
                <c:pt idx="1556">
                  <c:v>5.8482046099999998</c:v>
                </c:pt>
                <c:pt idx="1557">
                  <c:v>5.8936491000000002</c:v>
                </c:pt>
                <c:pt idx="1558">
                  <c:v>5.8936491000000002</c:v>
                </c:pt>
                <c:pt idx="1559">
                  <c:v>5.8155417399999996</c:v>
                </c:pt>
                <c:pt idx="1560">
                  <c:v>5.8425245300000004</c:v>
                </c:pt>
                <c:pt idx="1561">
                  <c:v>5.8581457099999996</c:v>
                </c:pt>
                <c:pt idx="1562">
                  <c:v>6.0399227099999999</c:v>
                </c:pt>
                <c:pt idx="1563">
                  <c:v>6.07968712</c:v>
                </c:pt>
                <c:pt idx="1564">
                  <c:v>5.9902181600000004</c:v>
                </c:pt>
                <c:pt idx="1565">
                  <c:v>5.9902181600000004</c:v>
                </c:pt>
                <c:pt idx="1566">
                  <c:v>5.8269019100000001</c:v>
                </c:pt>
                <c:pt idx="1567">
                  <c:v>5.83826351</c:v>
                </c:pt>
                <c:pt idx="1568">
                  <c:v>5.83826351</c:v>
                </c:pt>
                <c:pt idx="1569">
                  <c:v>5.87518692</c:v>
                </c:pt>
                <c:pt idx="1570">
                  <c:v>5.9603953399999998</c:v>
                </c:pt>
                <c:pt idx="1571">
                  <c:v>5.9603953399999998</c:v>
                </c:pt>
                <c:pt idx="1572">
                  <c:v>5.9248914700000004</c:v>
                </c:pt>
                <c:pt idx="1573">
                  <c:v>5.8964896199999997</c:v>
                </c:pt>
                <c:pt idx="1574">
                  <c:v>5.8368434899999997</c:v>
                </c:pt>
                <c:pt idx="1575">
                  <c:v>5.8368434899999997</c:v>
                </c:pt>
                <c:pt idx="1576">
                  <c:v>5.9532947500000004</c:v>
                </c:pt>
                <c:pt idx="1577">
                  <c:v>5.9433536499999997</c:v>
                </c:pt>
                <c:pt idx="1578">
                  <c:v>5.8936491000000002</c:v>
                </c:pt>
                <c:pt idx="1579">
                  <c:v>5.8936491000000002</c:v>
                </c:pt>
                <c:pt idx="1580">
                  <c:v>5.8482046099999998</c:v>
                </c:pt>
                <c:pt idx="1581">
                  <c:v>5.8482046099999998</c:v>
                </c:pt>
                <c:pt idx="1582">
                  <c:v>5.8127012300000001</c:v>
                </c:pt>
                <c:pt idx="1583">
                  <c:v>5.7516355499999996</c:v>
                </c:pt>
                <c:pt idx="1584">
                  <c:v>5.8169617699999998</c:v>
                </c:pt>
                <c:pt idx="1585">
                  <c:v>5.8169617699999998</c:v>
                </c:pt>
                <c:pt idx="1586">
                  <c:v>5.8297429100000002</c:v>
                </c:pt>
                <c:pt idx="1587">
                  <c:v>5.78855991</c:v>
                </c:pt>
                <c:pt idx="1588">
                  <c:v>5.8411035499999997</c:v>
                </c:pt>
                <c:pt idx="1589">
                  <c:v>5.8553056699999999</c:v>
                </c:pt>
                <c:pt idx="1590">
                  <c:v>5.8780279200000001</c:v>
                </c:pt>
                <c:pt idx="1591">
                  <c:v>5.8780279200000001</c:v>
                </c:pt>
                <c:pt idx="1592">
                  <c:v>5.9433541300000003</c:v>
                </c:pt>
                <c:pt idx="1593">
                  <c:v>5.9007501600000003</c:v>
                </c:pt>
                <c:pt idx="1594">
                  <c:v>5.9334125499999999</c:v>
                </c:pt>
                <c:pt idx="1595">
                  <c:v>5.9334125499999999</c:v>
                </c:pt>
                <c:pt idx="1596">
                  <c:v>6.0044198</c:v>
                </c:pt>
                <c:pt idx="1597">
                  <c:v>6.0285615899999998</c:v>
                </c:pt>
                <c:pt idx="1598">
                  <c:v>6.0285615899999998</c:v>
                </c:pt>
                <c:pt idx="1599">
                  <c:v>5.9561357499999996</c:v>
                </c:pt>
                <c:pt idx="1600">
                  <c:v>5.7928190199999996</c:v>
                </c:pt>
                <c:pt idx="1601">
                  <c:v>5.7928190199999996</c:v>
                </c:pt>
                <c:pt idx="1602">
                  <c:v>5.8169617699999998</c:v>
                </c:pt>
                <c:pt idx="1603">
                  <c:v>5.8666663200000002</c:v>
                </c:pt>
                <c:pt idx="1604">
                  <c:v>5.7587366099999997</c:v>
                </c:pt>
                <c:pt idx="1605">
                  <c:v>5.7587366099999997</c:v>
                </c:pt>
                <c:pt idx="1606">
                  <c:v>5.7203931800000003</c:v>
                </c:pt>
                <c:pt idx="1607">
                  <c:v>5.7147121399999996</c:v>
                </c:pt>
                <c:pt idx="1608">
                  <c:v>5.7147121399999996</c:v>
                </c:pt>
                <c:pt idx="1609">
                  <c:v>5.8183822599999999</c:v>
                </c:pt>
                <c:pt idx="1610">
                  <c:v>5.7360143700000004</c:v>
                </c:pt>
                <c:pt idx="1611">
                  <c:v>5.7658371900000001</c:v>
                </c:pt>
                <c:pt idx="1612">
                  <c:v>5.7658371900000001</c:v>
                </c:pt>
                <c:pt idx="1613">
                  <c:v>5.9405131300000003</c:v>
                </c:pt>
                <c:pt idx="1614">
                  <c:v>5.8269028699999996</c:v>
                </c:pt>
                <c:pt idx="1615">
                  <c:v>5.8269028699999996</c:v>
                </c:pt>
                <c:pt idx="1616">
                  <c:v>4.4976382299999997</c:v>
                </c:pt>
                <c:pt idx="1617">
                  <c:v>4.7518472699999998</c:v>
                </c:pt>
                <c:pt idx="1618">
                  <c:v>4.7518472699999998</c:v>
                </c:pt>
                <c:pt idx="1619">
                  <c:v>13.13361168</c:v>
                </c:pt>
                <c:pt idx="1620">
                  <c:v>17.34864044</c:v>
                </c:pt>
                <c:pt idx="1621">
                  <c:v>16.509328839999998</c:v>
                </c:pt>
                <c:pt idx="1622">
                  <c:v>16.509328839999998</c:v>
                </c:pt>
                <c:pt idx="1623">
                  <c:v>16.73371315</c:v>
                </c:pt>
                <c:pt idx="1624">
                  <c:v>17.337280270000001</c:v>
                </c:pt>
                <c:pt idx="1625">
                  <c:v>18.268903730000002</c:v>
                </c:pt>
                <c:pt idx="1626">
                  <c:v>19.028690340000001</c:v>
                </c:pt>
                <c:pt idx="1627">
                  <c:v>20.049777980000002</c:v>
                </c:pt>
                <c:pt idx="1628">
                  <c:v>20.049777980000002</c:v>
                </c:pt>
                <c:pt idx="1629">
                  <c:v>20.913232799999999</c:v>
                </c:pt>
                <c:pt idx="1630">
                  <c:v>21.996822359999999</c:v>
                </c:pt>
                <c:pt idx="1631">
                  <c:v>23.061931609999998</c:v>
                </c:pt>
              </c:numCache>
            </c:numRef>
          </c:yVal>
          <c:smooth val="0"/>
        </c:ser>
        <c:dLbls>
          <c:showLegendKey val="0"/>
          <c:showVal val="0"/>
          <c:showCatName val="0"/>
          <c:showSerName val="0"/>
          <c:showPercent val="0"/>
          <c:showBubbleSize val="0"/>
        </c:dLbls>
        <c:axId val="774431088"/>
        <c:axId val="774436184"/>
      </c:scatterChart>
      <c:valAx>
        <c:axId val="774440496"/>
        <c:scaling>
          <c:orientation val="minMax"/>
          <c:max val="200"/>
        </c:scaling>
        <c:delete val="0"/>
        <c:axPos val="b"/>
        <c:title>
          <c:tx>
            <c:rich>
              <a:bodyPr/>
              <a:lstStyle/>
              <a:p>
                <a:pPr>
                  <a:defRPr/>
                </a:pPr>
                <a:r>
                  <a:rPr lang="en-GB"/>
                  <a:t>Time (s)</a:t>
                </a:r>
              </a:p>
            </c:rich>
          </c:tx>
          <c:overlay val="0"/>
        </c:title>
        <c:numFmt formatCode="0" sourceLinked="1"/>
        <c:majorTickMark val="out"/>
        <c:minorTickMark val="none"/>
        <c:tickLblPos val="nextTo"/>
        <c:crossAx val="774442456"/>
        <c:crosses val="autoZero"/>
        <c:crossBetween val="midCat"/>
      </c:valAx>
      <c:valAx>
        <c:axId val="774442456"/>
        <c:scaling>
          <c:orientation val="minMax"/>
        </c:scaling>
        <c:delete val="0"/>
        <c:axPos val="l"/>
        <c:majorGridlines/>
        <c:title>
          <c:tx>
            <c:rich>
              <a:bodyPr/>
              <a:lstStyle/>
              <a:p>
                <a:pPr>
                  <a:defRPr/>
                </a:pPr>
                <a:r>
                  <a:rPr lang="en-GB"/>
                  <a:t>Traverse Speed (mm/min), Distance Travelled (mm), Spindle Speed (rpm), Z axis Position (mm), Z axis Velocity (mm/min)</a:t>
                </a:r>
              </a:p>
            </c:rich>
          </c:tx>
          <c:overlay val="0"/>
        </c:title>
        <c:numFmt formatCode="0" sourceLinked="0"/>
        <c:majorTickMark val="out"/>
        <c:minorTickMark val="none"/>
        <c:tickLblPos val="nextTo"/>
        <c:crossAx val="774440496"/>
        <c:crosses val="autoZero"/>
        <c:crossBetween val="midCat"/>
      </c:valAx>
      <c:valAx>
        <c:axId val="774436184"/>
        <c:scaling>
          <c:orientation val="minMax"/>
        </c:scaling>
        <c:delete val="0"/>
        <c:axPos val="r"/>
        <c:title>
          <c:tx>
            <c:rich>
              <a:bodyPr/>
              <a:lstStyle/>
              <a:p>
                <a:pPr>
                  <a:defRPr/>
                </a:pPr>
                <a:r>
                  <a:rPr lang="en-GB"/>
                  <a:t>Force (kN), Torque (Nm)</a:t>
                </a:r>
              </a:p>
            </c:rich>
          </c:tx>
          <c:overlay val="0"/>
        </c:title>
        <c:numFmt formatCode="0" sourceLinked="0"/>
        <c:majorTickMark val="out"/>
        <c:minorTickMark val="none"/>
        <c:tickLblPos val="nextTo"/>
        <c:crossAx val="774431088"/>
        <c:crosses val="max"/>
        <c:crossBetween val="midCat"/>
      </c:valAx>
      <c:valAx>
        <c:axId val="774431088"/>
        <c:scaling>
          <c:orientation val="minMax"/>
        </c:scaling>
        <c:delete val="1"/>
        <c:axPos val="b"/>
        <c:numFmt formatCode="0" sourceLinked="1"/>
        <c:majorTickMark val="out"/>
        <c:minorTickMark val="none"/>
        <c:tickLblPos val="none"/>
        <c:crossAx val="774436184"/>
        <c:crosses val="autoZero"/>
        <c:crossBetween val="midCat"/>
      </c:valAx>
      <c:spPr>
        <a:noFill/>
        <a:ln w="12700">
          <a:solidFill>
            <a:srgbClr val="808080"/>
          </a:solidFill>
          <a:prstDash val="solid"/>
        </a:ln>
      </c:spPr>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460A96-1D4E-443B-8E37-FE5C5B7AB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3</TotalTime>
  <Pages>257</Pages>
  <Words>62723</Words>
  <Characters>357522</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9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Gascoyne</dc:creator>
  <cp:lastModifiedBy>Sam Gascoyne</cp:lastModifiedBy>
  <cp:revision>9</cp:revision>
  <cp:lastPrinted>2014-11-26T16:56:00Z</cp:lastPrinted>
  <dcterms:created xsi:type="dcterms:W3CDTF">2015-05-02T15:13:00Z</dcterms:created>
  <dcterms:modified xsi:type="dcterms:W3CDTF">2015-05-3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p09sjg@sheffield.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